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FF67DD" w14:textId="39ED9FB1" w:rsidR="00622323" w:rsidRDefault="00C22E7D">
      <w:pPr>
        <w:pStyle w:val="Heading2"/>
        <w:shd w:val="clear" w:color="auto" w:fill="FFFFFF"/>
        <w:spacing w:before="0" w:after="0" w:line="280" w:lineRule="exact"/>
        <w:jc w:val="center"/>
        <w:rPr>
          <w:rFonts w:ascii="Trebuchet MS" w:hAnsi="Trebuchet MS"/>
          <w:b w:val="0"/>
          <w:color w:val="006EC7"/>
          <w:sz w:val="33"/>
          <w:szCs w:val="33"/>
        </w:rPr>
        <w:pPrChange w:id="0" w:author="Karl Heine" w:date="2020-04-16T09:22:00Z">
          <w:pPr>
            <w:pStyle w:val="Heading2"/>
            <w:shd w:val="clear" w:color="auto" w:fill="FFFFFF"/>
            <w:spacing w:before="0" w:after="0"/>
            <w:jc w:val="center"/>
          </w:pPr>
        </w:pPrChange>
      </w:pPr>
      <w:bookmarkStart w:id="1" w:name="_Hlk27647644"/>
      <w:r>
        <w:rPr>
          <w:bCs/>
          <w:caps/>
          <w:sz w:val="24"/>
          <w:szCs w:val="24"/>
        </w:rPr>
        <w:t xml:space="preserve">modeling the load </w:t>
      </w:r>
      <w:r w:rsidR="009A51D3">
        <w:rPr>
          <w:bCs/>
          <w:caps/>
          <w:sz w:val="24"/>
          <w:szCs w:val="24"/>
        </w:rPr>
        <w:t xml:space="preserve">flexibility </w:t>
      </w:r>
      <w:r>
        <w:rPr>
          <w:bCs/>
          <w:caps/>
          <w:sz w:val="24"/>
          <w:szCs w:val="24"/>
        </w:rPr>
        <w:t>potentials for ice energy storage</w:t>
      </w:r>
    </w:p>
    <w:p w14:paraId="2E592C2A" w14:textId="77777777" w:rsidR="00B920F1" w:rsidRPr="00F7777A" w:rsidRDefault="00B920F1" w:rsidP="003E63D7">
      <w:pPr>
        <w:pStyle w:val="Authors"/>
        <w:jc w:val="left"/>
      </w:pPr>
    </w:p>
    <w:p w14:paraId="2E001FAD" w14:textId="149A8429" w:rsidR="00B920F1" w:rsidRPr="00F7777A" w:rsidRDefault="009335E7" w:rsidP="003E63D7">
      <w:pPr>
        <w:pStyle w:val="Authors"/>
      </w:pPr>
      <w:ins w:id="2" w:author="Karl Heine" w:date="2020-04-16T09:18:00Z">
        <w:r>
          <w:t>Karl Heine</w:t>
        </w:r>
      </w:ins>
      <w:ins w:id="3" w:author="Karl Heine" w:date="2020-04-16T09:19:00Z">
        <w:r w:rsidRPr="009335E7">
          <w:rPr>
            <w:vertAlign w:val="superscript"/>
            <w:rPrChange w:id="4" w:author="Karl Heine" w:date="2020-04-16T09:19:00Z">
              <w:rPr/>
            </w:rPrChange>
          </w:rPr>
          <w:t>1</w:t>
        </w:r>
      </w:ins>
      <w:ins w:id="5" w:author="Karl Heine" w:date="2020-04-16T09:18:00Z">
        <w:r>
          <w:t>, Paulo Cesar Tabares-Velasco</w:t>
        </w:r>
      </w:ins>
      <w:ins w:id="6" w:author="Karl Heine" w:date="2020-04-16T09:19:00Z">
        <w:r w:rsidRPr="00F25646">
          <w:rPr>
            <w:vertAlign w:val="superscript"/>
          </w:rPr>
          <w:t>1</w:t>
        </w:r>
      </w:ins>
      <w:ins w:id="7" w:author="Karl Heine" w:date="2020-04-16T09:18:00Z">
        <w:r>
          <w:t>, Ryan Meyer</w:t>
        </w:r>
      </w:ins>
      <w:ins w:id="8" w:author="Karl Heine" w:date="2020-04-16T09:19:00Z">
        <w:r>
          <w:rPr>
            <w:vertAlign w:val="superscript"/>
          </w:rPr>
          <w:t>2</w:t>
        </w:r>
      </w:ins>
      <w:ins w:id="9" w:author="Karl Heine" w:date="2020-04-16T09:18:00Z">
        <w:r>
          <w:t>, and Michael Deru</w:t>
        </w:r>
      </w:ins>
      <w:ins w:id="10" w:author="Karl Heine" w:date="2020-04-16T09:19:00Z">
        <w:r>
          <w:rPr>
            <w:vertAlign w:val="superscript"/>
          </w:rPr>
          <w:t>2</w:t>
        </w:r>
      </w:ins>
    </w:p>
    <w:p w14:paraId="0BCB2295" w14:textId="36D00F41" w:rsidR="00B920F1" w:rsidRPr="00F7777A" w:rsidRDefault="009335E7" w:rsidP="007C7639">
      <w:pPr>
        <w:pStyle w:val="Authors"/>
      </w:pPr>
      <w:ins w:id="11" w:author="Karl Heine" w:date="2020-04-16T09:19:00Z">
        <w:r>
          <w:rPr>
            <w:vertAlign w:val="superscript"/>
          </w:rPr>
          <w:t>1</w:t>
        </w:r>
      </w:ins>
      <w:ins w:id="12" w:author="Karl Heine" w:date="2020-04-16T09:18:00Z">
        <w:r>
          <w:t>Colorado School of Mines, Golden, CO</w:t>
        </w:r>
      </w:ins>
    </w:p>
    <w:p w14:paraId="602B0A4E" w14:textId="78C395F3" w:rsidR="000C25D6" w:rsidRDefault="009335E7" w:rsidP="007C7639">
      <w:pPr>
        <w:pStyle w:val="Authors"/>
      </w:pPr>
      <w:ins w:id="13" w:author="Karl Heine" w:date="2020-04-16T09:19:00Z">
        <w:r>
          <w:rPr>
            <w:vertAlign w:val="superscript"/>
          </w:rPr>
          <w:t>2</w:t>
        </w:r>
        <w:r>
          <w:t>National Renewable Energy Laboratory, Golden, CO</w:t>
        </w:r>
      </w:ins>
    </w:p>
    <w:p w14:paraId="58FF257B" w14:textId="77777777" w:rsidR="000C25D6" w:rsidRDefault="000C25D6">
      <w:pPr>
        <w:pStyle w:val="Authors"/>
      </w:pPr>
    </w:p>
    <w:p w14:paraId="042FFDEE" w14:textId="4F4DB89F" w:rsidR="00B920F1" w:rsidRPr="00F7777A" w:rsidRDefault="00B920F1">
      <w:pPr>
        <w:pStyle w:val="Authors"/>
      </w:pPr>
    </w:p>
    <w:p w14:paraId="402D50C1" w14:textId="44A139B5" w:rsidR="007725A8" w:rsidRDefault="007725A8">
      <w:pPr>
        <w:pStyle w:val="Authors"/>
      </w:pPr>
    </w:p>
    <w:p w14:paraId="782FAF6A" w14:textId="58696D78" w:rsidR="00401989" w:rsidRDefault="00401989">
      <w:pPr>
        <w:pStyle w:val="Authors"/>
      </w:pPr>
    </w:p>
    <w:p w14:paraId="5F996717" w14:textId="77777777" w:rsidR="00401989" w:rsidRDefault="00401989">
      <w:pPr>
        <w:pStyle w:val="Authors"/>
      </w:pPr>
    </w:p>
    <w:p w14:paraId="257FC5EB" w14:textId="77777777" w:rsidR="007725A8" w:rsidRDefault="007725A8">
      <w:pPr>
        <w:pStyle w:val="Authors"/>
        <w:spacing w:line="240" w:lineRule="auto"/>
        <w:sectPr w:rsidR="007725A8" w:rsidSect="003E63D7">
          <w:headerReference w:type="default" r:id="rId8"/>
          <w:pgSz w:w="12240" w:h="15840" w:code="1"/>
          <w:pgMar w:top="1440" w:right="1440" w:bottom="1440" w:left="1440" w:header="720" w:footer="720" w:gutter="0"/>
          <w:cols w:space="454"/>
        </w:sectPr>
        <w:pPrChange w:id="14" w:author="Karl Heine" w:date="2020-04-16T08:48:00Z">
          <w:pPr>
            <w:pStyle w:val="Authors"/>
          </w:pPr>
        </w:pPrChange>
      </w:pPr>
    </w:p>
    <w:p w14:paraId="31D89EFD" w14:textId="77777777" w:rsidR="00B920F1" w:rsidRPr="00F7777A" w:rsidRDefault="00B920F1" w:rsidP="003E63D7">
      <w:pPr>
        <w:pStyle w:val="Heading1"/>
        <w:rPr>
          <w:sz w:val="20"/>
        </w:rPr>
      </w:pPr>
      <w:r w:rsidRPr="00F7777A">
        <w:t>ABSTRACT</w:t>
      </w:r>
    </w:p>
    <w:p w14:paraId="4956A579" w14:textId="29378081" w:rsidR="000C25D6" w:rsidRPr="00E84822" w:rsidRDefault="000C25D6" w:rsidP="007C7639">
      <w:pPr>
        <w:pStyle w:val="Body"/>
      </w:pPr>
      <w:r w:rsidRPr="00A86097">
        <w:t xml:space="preserve">With the increasing interest in grid-interactive efficient buildings, energy storage technologies are being re-evaluated for their role in the future grid. Ice thermal energy storage (ITS) has a large potential to provide load </w:t>
      </w:r>
      <w:r w:rsidR="009A51D3">
        <w:t xml:space="preserve">flexibility </w:t>
      </w:r>
      <w:r w:rsidRPr="00A86097">
        <w:t>to a grid dominated by variable generation assets</w:t>
      </w:r>
      <w:r w:rsidR="007D2750">
        <w:t>,</w:t>
      </w:r>
      <w:r w:rsidRPr="00A86097">
        <w:t xml:space="preserve"> but </w:t>
      </w:r>
      <w:r w:rsidR="007D2750">
        <w:t xml:space="preserve">it </w:t>
      </w:r>
      <w:r w:rsidRPr="00A86097">
        <w:t xml:space="preserve">requires careful design, analysis, and control to be effective. </w:t>
      </w:r>
      <w:r w:rsidR="007D2750">
        <w:t>E</w:t>
      </w:r>
      <w:r w:rsidRPr="00A86097">
        <w:t>valuation is possible using building energy simulations</w:t>
      </w:r>
      <w:r w:rsidR="007D2750">
        <w:t>,</w:t>
      </w:r>
      <w:r w:rsidRPr="00A86097">
        <w:t xml:space="preserve"> but is not often done because of the complexity and added </w:t>
      </w:r>
      <w:r w:rsidR="00B3716E">
        <w:t>effort required</w:t>
      </w:r>
      <w:r w:rsidR="00B3716E" w:rsidRPr="00A86097">
        <w:t xml:space="preserve"> </w:t>
      </w:r>
      <w:r w:rsidRPr="00A86097">
        <w:t xml:space="preserve">to </w:t>
      </w:r>
      <w:r w:rsidR="00B3716E">
        <w:t>include</w:t>
      </w:r>
      <w:r w:rsidR="00B3716E" w:rsidRPr="00A86097">
        <w:t xml:space="preserve"> </w:t>
      </w:r>
      <w:r w:rsidRPr="00A86097">
        <w:t xml:space="preserve">ice storage </w:t>
      </w:r>
      <w:r w:rsidR="00B3716E">
        <w:t>in</w:t>
      </w:r>
      <w:r w:rsidR="00B3716E" w:rsidRPr="00A86097">
        <w:t xml:space="preserve"> </w:t>
      </w:r>
      <w:r w:rsidRPr="00A86097">
        <w:t xml:space="preserve">building simulation models. The objectives of this study are two-fold: (1) automate the addition of ice energy storage to building models through OpenStudio measure scripting and (2) evaluate the load </w:t>
      </w:r>
      <w:r w:rsidR="009A51D3">
        <w:t xml:space="preserve">flexibility </w:t>
      </w:r>
      <w:r w:rsidRPr="00A86097">
        <w:t xml:space="preserve">potential of </w:t>
      </w:r>
      <w:r w:rsidR="00A86097" w:rsidRPr="00A86097">
        <w:t>example</w:t>
      </w:r>
      <w:r w:rsidRPr="00A86097">
        <w:t xml:space="preserve"> </w:t>
      </w:r>
      <w:r w:rsidR="00B3716E">
        <w:t>ITS</w:t>
      </w:r>
      <w:r w:rsidR="00B3716E" w:rsidRPr="00A86097">
        <w:t xml:space="preserve"> </w:t>
      </w:r>
      <w:r w:rsidRPr="00A86097">
        <w:t xml:space="preserve">design and control strategies. This paper presents a new OpenStudio measure that provides the ability to </w:t>
      </w:r>
      <w:r w:rsidR="00A86097" w:rsidRPr="00A86097">
        <w:t>easily</w:t>
      </w:r>
      <w:r w:rsidRPr="00A86097">
        <w:t xml:space="preserve"> and accurately model a variety of potential design options and common control schemes. After applying this measure, we then bound the ability of the building to increase or decrease its predicted future electric load over 30-minute to 6-hour windows using chiller and ice storage performance constraints at each simulation timestep. </w:t>
      </w:r>
      <w:r w:rsidR="00E4538D">
        <w:t xml:space="preserve">Finally, we evaluate the ITS performance </w:t>
      </w:r>
      <w:r w:rsidR="007D2750">
        <w:t>against</w:t>
      </w:r>
      <w:r w:rsidR="00B3716E">
        <w:t xml:space="preserve"> </w:t>
      </w:r>
      <w:r w:rsidR="00E4538D">
        <w:t xml:space="preserve">in-simulation demand response </w:t>
      </w:r>
      <w:r w:rsidR="00B3716E">
        <w:t>events</w:t>
      </w:r>
      <w:r w:rsidR="00E4538D">
        <w:t>.</w:t>
      </w:r>
    </w:p>
    <w:p w14:paraId="7723FDF9" w14:textId="48358C5D" w:rsidR="00B920F1" w:rsidRPr="00F7777A" w:rsidRDefault="00B920F1">
      <w:pPr>
        <w:pStyle w:val="Heading1"/>
      </w:pPr>
      <w:r w:rsidRPr="00F7777A">
        <w:t>introduction</w:t>
      </w:r>
    </w:p>
    <w:p w14:paraId="50B4B542" w14:textId="0E19F69B" w:rsidR="000C25D6" w:rsidRPr="000C25D6" w:rsidRDefault="00B3716E">
      <w:pPr>
        <w:pStyle w:val="Body"/>
      </w:pPr>
      <w:r>
        <w:t>Considering t</w:t>
      </w:r>
      <w:r w:rsidR="000C25D6" w:rsidRPr="000C25D6">
        <w:t xml:space="preserve">he increase </w:t>
      </w:r>
      <w:r>
        <w:t xml:space="preserve">in </w:t>
      </w:r>
      <w:r w:rsidR="00DB50D4">
        <w:t xml:space="preserve">uncertainty and electricity generation </w:t>
      </w:r>
      <w:r w:rsidR="000C25D6" w:rsidRPr="000C25D6">
        <w:t>variability o</w:t>
      </w:r>
      <w:r w:rsidR="00DB50D4">
        <w:t>n</w:t>
      </w:r>
      <w:r w:rsidR="000C25D6" w:rsidRPr="000C25D6">
        <w:t xml:space="preserve"> the grid due to the growth of renewable assets and distributed energy resources (DERs)</w:t>
      </w:r>
      <w:r w:rsidR="00DB50D4">
        <w:t>, buildings are an emerging asset for</w:t>
      </w:r>
      <w:r w:rsidR="000C25D6" w:rsidRPr="000C25D6">
        <w:t xml:space="preserve"> dynamic demand response </w:t>
      </w:r>
      <w:r w:rsidR="00DB50D4">
        <w:t>and grid services</w:t>
      </w:r>
      <w:r w:rsidR="000C25D6" w:rsidRPr="000C25D6">
        <w:t>. One of the largest electrical end-uses within buildings is space conditioning, accounting for 9% of the total U.S. electricity production</w:t>
      </w:r>
      <w:r w:rsidR="000D6171">
        <w:t xml:space="preserve">, </w:t>
      </w:r>
      <w:r w:rsidR="000C25D6" w:rsidRPr="000C25D6">
        <w:t>and up to 50% of a building’s total electricity demand</w:t>
      </w:r>
      <w:r w:rsidR="000D6171">
        <w:t xml:space="preserve"> </w:t>
      </w:r>
      <w:r w:rsidR="00F61060">
        <w:t xml:space="preserve">during summer </w:t>
      </w:r>
      <w:r w:rsidR="000D6171">
        <w:fldChar w:fldCharType="begin"/>
      </w:r>
      <w:r w:rsidR="00BD3168">
        <w:instrText xml:space="preserve"> ADDIN EN.CITE &lt;EndNote&gt;&lt;Cite&gt;&lt;Author&gt;EIA&lt;/Author&gt;&lt;Year&gt;2012&lt;/Year&gt;&lt;RecNum&gt;264&lt;/RecNum&gt;&lt;DisplayText&gt;(EIA 2012)&lt;/DisplayText&gt;&lt;record&gt;&lt;rec-number&gt;264&lt;/rec-number&gt;&lt;foreign-keys&gt;&lt;key app="EN" db-id="dzptpxvdmavt2ked2xl5wsp49w9ettaftwdx" timestamp="1575511422"&gt;264&lt;/key&gt;&lt;/foreign-keys&gt;&lt;ref-type name="Web Page"&gt;12&lt;/ref-type&gt;&lt;contributors&gt;&lt;authors&gt;&lt;author&gt;EIA&lt;/author&gt;&lt;/authors&gt;&lt;/contributors&gt;&lt;titles&gt;&lt;title&gt;Commercial Building Energy Consumption Survey (CBECS)&lt;/title&gt;&lt;/titles&gt;&lt;number&gt;5/29/2018&lt;/number&gt;&lt;dates&gt;&lt;year&gt;2012&lt;/year&gt;&lt;/dates&gt;&lt;publisher&gt;Energy Information Administration&lt;/publisher&gt;&lt;urls&gt;&lt;related-urls&gt;&lt;url&gt;https://www.eia.gov/consumption/commercial/&lt;/url&gt;&lt;/related-urls&gt;&lt;/urls&gt;&lt;/record&gt;&lt;/Cite&gt;&lt;/EndNote&gt;</w:instrText>
      </w:r>
      <w:r w:rsidR="000D6171">
        <w:fldChar w:fldCharType="separate"/>
      </w:r>
      <w:r w:rsidR="00BD3168">
        <w:t>(EIA 2012)</w:t>
      </w:r>
      <w:r w:rsidR="000D6171">
        <w:fldChar w:fldCharType="end"/>
      </w:r>
      <w:r w:rsidR="000D6171">
        <w:t xml:space="preserve">. </w:t>
      </w:r>
      <w:r w:rsidR="000C25D6" w:rsidRPr="000C25D6">
        <w:t xml:space="preserve">This vast amount of energy use is theoretically controllable through the use of thermal energy storage. Ice has traditionally been used to shift on-peak daytime cooling loads to off-peak nighttime hours, </w:t>
      </w:r>
      <w:r w:rsidR="00B20B88">
        <w:t xml:space="preserve">capable of </w:t>
      </w:r>
      <w:r w:rsidR="000C25D6" w:rsidRPr="000C25D6">
        <w:t xml:space="preserve">providing </w:t>
      </w:r>
      <w:r w:rsidR="000C25D6" w:rsidRPr="000C25D6">
        <w:t>significant energy cost savings</w:t>
      </w:r>
      <w:r w:rsidR="00B20B88">
        <w:t xml:space="preserve"> </w:t>
      </w:r>
      <w:r w:rsidR="00B20B88">
        <w:fldChar w:fldCharType="begin"/>
      </w:r>
      <w:r w:rsidR="00814A6D">
        <w:instrText xml:space="preserve"> ADDIN EN.CITE &lt;EndNote&gt;&lt;Cite&gt;&lt;Author&gt;Henze&lt;/Author&gt;&lt;Year&gt;2003&lt;/Year&gt;&lt;RecNum&gt;174&lt;/RecNum&gt;&lt;DisplayText&gt;(Henze, Krarti et al. 2003)&lt;/DisplayText&gt;&lt;record&gt;&lt;rec-number&gt;174&lt;/rec-number&gt;&lt;foreign-keys&gt;&lt;key app="EN" db-id="dzptpxvdmavt2ked2xl5wsp49w9ettaftwdx" timestamp="1560892445"&gt;174&lt;/key&gt;&lt;/foreign-keys&gt;&lt;ref-type name="Journal Article"&gt;17&lt;/ref-type&gt;&lt;contributors&gt;&lt;authors&gt;&lt;author&gt;Henze, Gregor P.&lt;/author&gt;&lt;author&gt;Krarti, Moncef&lt;/author&gt;&lt;author&gt;Brandemuehl, Michael J.&lt;/author&gt;&lt;/authors&gt;&lt;/contributors&gt;&lt;titles&gt;&lt;title&gt;Guidelines for Improved Performance of Ice Storage Systems&lt;/title&gt;&lt;secondary-title&gt;Energy and Buildings&lt;/secondary-title&gt;&lt;/titles&gt;&lt;periodical&gt;&lt;full-title&gt;Energy and Buildings&lt;/full-title&gt;&lt;/periodical&gt;&lt;pages&gt;111-127&lt;/pages&gt;&lt;volume&gt;35&lt;/volume&gt;&lt;number&gt;2&lt;/number&gt;&lt;keywords&gt;&lt;keyword&gt;Commercial buildings&lt;/keyword&gt;&lt;keyword&gt;Equipment&lt;/keyword&gt;&lt;keyword&gt;Thermal energy storage systems&lt;/keyword&gt;&lt;keyword&gt;Optimization&lt;/keyword&gt;&lt;keyword&gt;Guidelines&lt;/keyword&gt;&lt;/keywords&gt;&lt;dates&gt;&lt;year&gt;2003&lt;/year&gt;&lt;/dates&gt;&lt;isbn&gt;0378-7788&lt;/isbn&gt;&lt;urls&gt;&lt;related-urls&gt;&lt;url&gt;http://www.sciencedirect.com/science/article/pii/S0378778801001402&lt;/url&gt;&lt;/related-urls&gt;&lt;/urls&gt;&lt;electronic-resource-num&gt;https://doi.org/10.1016/S0378-7788(01)00140-2&lt;/electronic-resource-num&gt;&lt;/record&gt;&lt;/Cite&gt;&lt;/EndNote&gt;</w:instrText>
      </w:r>
      <w:r w:rsidR="00B20B88">
        <w:fldChar w:fldCharType="separate"/>
      </w:r>
      <w:r w:rsidR="00814A6D">
        <w:t>(Henze, Krarti et al. 2003)</w:t>
      </w:r>
      <w:r w:rsidR="00B20B88">
        <w:fldChar w:fldCharType="end"/>
      </w:r>
      <w:r w:rsidR="007D2750">
        <w:t>. An</w:t>
      </w:r>
      <w:r w:rsidR="000C25D6" w:rsidRPr="000C25D6">
        <w:t xml:space="preserve">d if properly sized and controlled, </w:t>
      </w:r>
      <w:r w:rsidR="007D2750">
        <w:t>it can also provide a</w:t>
      </w:r>
      <w:r w:rsidR="000C25D6" w:rsidRPr="000C25D6">
        <w:t xml:space="preserve"> reduction in total </w:t>
      </w:r>
      <w:r w:rsidR="007D2750">
        <w:t xml:space="preserve">facility </w:t>
      </w:r>
      <w:r w:rsidR="000C25D6" w:rsidRPr="000C25D6">
        <w:t xml:space="preserve">energy use </w:t>
      </w:r>
      <w:r w:rsidR="00CC75FF">
        <w:fldChar w:fldCharType="begin"/>
      </w:r>
      <w:r w:rsidR="00BD3168">
        <w:instrText xml:space="preserve"> ADDIN EN.CITE &lt;EndNote&gt;&lt;Cite&gt;&lt;Author&gt;MacCracken&lt;/Author&gt;&lt;Year&gt;2003&lt;/Year&gt;&lt;RecNum&gt;211&lt;/RecNum&gt;&lt;DisplayText&gt;(MacCracken 2003)&lt;/DisplayText&gt;&lt;record&gt;&lt;rec-number&gt;211&lt;/rec-number&gt;&lt;foreign-keys&gt;&lt;key app="EN" db-id="dzptpxvdmavt2ked2xl5wsp49w9ettaftwdx" timestamp="1569784622"&gt;211&lt;/key&gt;&lt;/foreign-keys&gt;&lt;ref-type name="Journal Article"&gt;17&lt;/ref-type&gt;&lt;contributors&gt;&lt;authors&gt;&lt;author&gt;Mark M. MacCracken&lt;/author&gt;&lt;/authors&gt;&lt;/contributors&gt;&lt;titles&gt;&lt;title&gt;Thermal Energy Storage Myths&lt;/title&gt;&lt;secondary-title&gt;ASHRAE Journal&lt;/secondary-title&gt;&lt;/titles&gt;&lt;periodical&gt;&lt;full-title&gt;ASHRAE Journal&lt;/full-title&gt;&lt;/periodical&gt;&lt;volume&gt;45&lt;/volume&gt;&lt;number&gt;9&lt;/number&gt;&lt;dates&gt;&lt;year&gt;2003&lt;/year&gt;&lt;pub-dates&gt;&lt;date&gt;September 2003&lt;/date&gt;&lt;/pub-dates&gt;&lt;/dates&gt;&lt;urls&gt;&lt;/urls&gt;&lt;/record&gt;&lt;/Cite&gt;&lt;/EndNote&gt;</w:instrText>
      </w:r>
      <w:r w:rsidR="00CC75FF">
        <w:fldChar w:fldCharType="separate"/>
      </w:r>
      <w:r w:rsidR="00BD3168">
        <w:t>(MacCracken 2003)</w:t>
      </w:r>
      <w:r w:rsidR="00CC75FF">
        <w:fldChar w:fldCharType="end"/>
      </w:r>
      <w:r w:rsidR="000C25D6" w:rsidRPr="000C25D6">
        <w:t>. In a grid dominated by renewables however, this strategy may be insufficient – the</w:t>
      </w:r>
      <w:r w:rsidR="007D2750">
        <w:t xml:space="preserve"> dynamic</w:t>
      </w:r>
      <w:r w:rsidR="000C25D6" w:rsidRPr="000C25D6">
        <w:t xml:space="preserve"> </w:t>
      </w:r>
      <w:r w:rsidR="009A51D3">
        <w:t xml:space="preserve">flexibility </w:t>
      </w:r>
      <w:r w:rsidR="000C25D6" w:rsidRPr="000C25D6">
        <w:t xml:space="preserve">of a given system’s design and control sequence should also be assessed. </w:t>
      </w:r>
      <w:r w:rsidR="00B21967">
        <w:t>Some recent work on</w:t>
      </w:r>
      <w:r w:rsidR="006A540C">
        <w:t xml:space="preserve"> the value</w:t>
      </w:r>
      <w:r w:rsidR="00B21967">
        <w:t xml:space="preserve"> </w:t>
      </w:r>
      <w:r w:rsidR="00F61060">
        <w:t>Ice thermal storage (</w:t>
      </w:r>
      <w:r w:rsidR="00B21967">
        <w:t>ITS</w:t>
      </w:r>
      <w:r w:rsidR="00F61060">
        <w:t>)</w:t>
      </w:r>
      <w:r w:rsidR="00B21967">
        <w:t xml:space="preserve"> for </w:t>
      </w:r>
      <w:r w:rsidR="009A51D3">
        <w:t xml:space="preserve">flexibility </w:t>
      </w:r>
      <w:r w:rsidR="00B21967">
        <w:t xml:space="preserve">and promoting penetration of renewables has </w:t>
      </w:r>
      <w:r w:rsidR="006A540C">
        <w:t xml:space="preserve">begun exploring this topic </w:t>
      </w:r>
      <w:r w:rsidR="006A540C">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 </w:instrText>
      </w:r>
      <w:r w:rsidR="00814A6D">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DATA </w:instrText>
      </w:r>
      <w:r w:rsidR="00814A6D">
        <w:fldChar w:fldCharType="end"/>
      </w:r>
      <w:r w:rsidR="006A540C">
        <w:fldChar w:fldCharType="separate"/>
      </w:r>
      <w:r w:rsidR="00814A6D">
        <w:t>(Van Asselt, Reindl et al. 2017, Tang, Wang et al. 2019)</w:t>
      </w:r>
      <w:r w:rsidR="006A540C">
        <w:fldChar w:fldCharType="end"/>
      </w:r>
      <w:r w:rsidR="006A540C">
        <w:t>.</w:t>
      </w:r>
    </w:p>
    <w:p w14:paraId="01DB5F4B" w14:textId="160C912C" w:rsidR="007D2750" w:rsidRDefault="00B20B88">
      <w:pPr>
        <w:pStyle w:val="Body"/>
      </w:pPr>
      <w:r>
        <w:t xml:space="preserve">The U.S. Department of Energy Buildings Technology Office (BTO) characterizes building demand </w:t>
      </w:r>
      <w:r w:rsidR="009A51D3">
        <w:t xml:space="preserve">flexibility </w:t>
      </w:r>
      <w:r>
        <w:t>as</w:t>
      </w:r>
      <w:r w:rsidR="00F61060">
        <w:t>:</w:t>
      </w:r>
      <w:r>
        <w:t xml:space="preserve"> </w:t>
      </w:r>
      <w:r w:rsidR="000C25D6" w:rsidRPr="000C25D6">
        <w:t xml:space="preserve">(1) energy efficiency, (2) load shifting, (3) load shedding, and (4) load modulation </w:t>
      </w:r>
      <w:r w:rsidR="00CC75FF">
        <w:fldChar w:fldCharType="begin"/>
      </w:r>
      <w:r w:rsidR="00814A6D">
        <w:instrText xml:space="preserve"> ADDIN EN.CITE &lt;EndNote&gt;&lt;Cite&gt;&lt;Author&gt;Neukomm&lt;/Author&gt;&lt;Year&gt;2019&lt;/Year&gt;&lt;RecNum&gt;213&lt;/RecNum&gt;&lt;DisplayText&gt;(Neukomm, Nubbe et al. 2019)&lt;/DisplayText&gt;&lt;record&gt;&lt;rec-number&gt;213&lt;/rec-number&gt;&lt;foreign-keys&gt;&lt;key app="EN" db-id="dzptpxvdmavt2ked2xl5wsp49w9ettaftwdx" timestamp="1569807360"&gt;213&lt;/key&gt;&lt;/foreign-keys&gt;&lt;ref-type name="Report"&gt;27&lt;/ref-type&gt;&lt;contributors&gt;&lt;authors&gt;&lt;author&gt;Neukomm, Monica&lt;/author&gt;&lt;author&gt;Nubbe, Valerie&lt;/author&gt;&lt;author&gt;Fares,Robert&lt;/author&gt;&lt;/authors&gt;&lt;/contributors&gt;&lt;titles&gt;&lt;title&gt;Grid-Interactive Efficient Buildings: Overview&lt;/title&gt;&lt;/titles&gt;&lt;pages&gt;36&lt;/pages&gt;&lt;dates&gt;&lt;year&gt;2019&lt;/year&gt;&lt;/dates&gt;&lt;publisher&gt;U.S. Department of Energy Office of Energy Efficiency and Renewable Energy&lt;/publisher&gt;&lt;isbn&gt; DOE/EE-1968&lt;/isbn&gt;&lt;urls&gt;&lt;related-urls&gt;&lt;url&gt;https://www.energy.gov/eere/buildings/grid-interactive-efficient-buildings&lt;/url&gt;&lt;/related-urls&gt;&lt;/urls&gt;&lt;/record&gt;&lt;/Cite&gt;&lt;/EndNote&gt;</w:instrText>
      </w:r>
      <w:r w:rsidR="00CC75FF">
        <w:fldChar w:fldCharType="separate"/>
      </w:r>
      <w:r w:rsidR="00814A6D">
        <w:t>(Neukomm, Nubbe et al. 2019)</w:t>
      </w:r>
      <w:r w:rsidR="00CC75FF">
        <w:fldChar w:fldCharType="end"/>
      </w:r>
      <w:r w:rsidR="000C25D6" w:rsidRPr="000C25D6">
        <w:t xml:space="preserve">. </w:t>
      </w:r>
      <w:r>
        <w:t xml:space="preserve">ITS can </w:t>
      </w:r>
      <w:r w:rsidR="007D2750">
        <w:t xml:space="preserve">readily </w:t>
      </w:r>
      <w:r>
        <w:t xml:space="preserve">address the first three </w:t>
      </w:r>
      <w:r w:rsidR="007D2750">
        <w:t>characterizations; however, it is not well suited for load modulation due to the short timesteps required (seconds and sub-seconds)</w:t>
      </w:r>
      <w:r>
        <w:t xml:space="preserve">. </w:t>
      </w:r>
    </w:p>
    <w:p w14:paraId="25648513" w14:textId="345A28C8" w:rsidR="000C25D6" w:rsidRPr="000C25D6" w:rsidRDefault="000C25D6">
      <w:pPr>
        <w:pStyle w:val="Body"/>
      </w:pPr>
      <w:r w:rsidRPr="000C25D6">
        <w:t>The traditional design approach to ice systems is based on load shifting evaluated over a design-day</w:t>
      </w:r>
      <w:r w:rsidR="00CC75FF">
        <w:t xml:space="preserve">. </w:t>
      </w:r>
      <w:r w:rsidRPr="000C25D6">
        <w:t>Chillers may then be downsized, thereby decreasing capital cost and improving device efficiency during part-load operation</w:t>
      </w:r>
      <w:r w:rsidR="00CC75FF">
        <w:t xml:space="preserve"> </w:t>
      </w:r>
      <w:r w:rsidR="00CC75FF">
        <w:fldChar w:fldCharType="begin"/>
      </w:r>
      <w:r w:rsidR="00BD3168">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C75FF">
        <w:fldChar w:fldCharType="separate"/>
      </w:r>
      <w:r w:rsidR="00BD3168">
        <w:t>(Glazer 2019)</w:t>
      </w:r>
      <w:r w:rsidR="00CC75FF">
        <w:fldChar w:fldCharType="end"/>
      </w:r>
      <w:r w:rsidRPr="000C25D6">
        <w:t xml:space="preserve">. These factors then impact the building’s overall efficiency, with potential to reduce </w:t>
      </w:r>
      <w:r w:rsidR="00B20B88">
        <w:t>energy use intensity (EUI)</w:t>
      </w:r>
      <w:r w:rsidRPr="000C25D6">
        <w:t xml:space="preserve">. </w:t>
      </w:r>
    </w:p>
    <w:p w14:paraId="4E4D6C1B" w14:textId="77777777" w:rsidR="00783CA9" w:rsidRDefault="000C25D6">
      <w:pPr>
        <w:pStyle w:val="Body"/>
      </w:pPr>
      <w:r w:rsidRPr="00E84822">
        <w:t>Ice storage also provides a load shedding ability within a building. The</w:t>
      </w:r>
      <w:r w:rsidRPr="000C25D6">
        <w:t xml:space="preserve"> ice available within the storage tank at each point in time can be converted into a temporary reduction in building electrical demand</w:t>
      </w:r>
      <w:r w:rsidR="00B20B88">
        <w:t xml:space="preserve"> (load shed)</w:t>
      </w:r>
      <w:r w:rsidRPr="000C25D6">
        <w:t>. Conversely, a partially discharged ice tank and/or a chiller operating with a demand limiter provides an opportunity for a temporarily increase in building demand while saving the stored ice for later</w:t>
      </w:r>
      <w:r w:rsidR="00B20B88">
        <w:t xml:space="preserve"> (load add)</w:t>
      </w:r>
      <w:r w:rsidRPr="000C25D6">
        <w:t>. This may be a useful service in the event of excess renewables that might otherwise be curtailed. Thus, ice storage system designs and controls should be evaluated for their ability to provide both load shed and load add in a grid-interactive manner.</w:t>
      </w:r>
      <w:r w:rsidRPr="00E84822">
        <w:t xml:space="preserve"> </w:t>
      </w:r>
    </w:p>
    <w:p w14:paraId="6E547B62" w14:textId="542462CE" w:rsidR="000C25D6" w:rsidRPr="00E84822" w:rsidRDefault="00783CA9">
      <w:pPr>
        <w:pStyle w:val="Body"/>
      </w:pPr>
      <w:del w:id="15" w:author="Karl Heine" w:date="2020-04-16T09:12:00Z">
        <w:r w:rsidDel="009335E7">
          <w:lastRenderedPageBreak/>
          <w:drawing>
            <wp:inline distT="0" distB="0" distL="0" distR="0" wp14:anchorId="76D843CA" wp14:editId="12EF66AF">
              <wp:extent cx="2816352" cy="2468880"/>
              <wp:effectExtent l="19050" t="19050" r="22225" b="2667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6352" cy="2468880"/>
                      </a:xfrm>
                      <a:prstGeom prst="rect">
                        <a:avLst/>
                      </a:prstGeom>
                      <a:noFill/>
                      <a:ln>
                        <a:solidFill>
                          <a:schemeClr val="bg1">
                            <a:lumMod val="75000"/>
                          </a:schemeClr>
                        </a:solidFill>
                      </a:ln>
                    </pic:spPr>
                  </pic:pic>
                </a:graphicData>
              </a:graphic>
            </wp:inline>
          </w:drawing>
        </w:r>
      </w:del>
      <w:r w:rsidR="00F61060">
        <w:t>T</w:t>
      </w:r>
      <w:r w:rsidR="000C25D6" w:rsidRPr="000C25D6">
        <w:t xml:space="preserve">o perform </w:t>
      </w:r>
      <w:r w:rsidR="000C25D6" w:rsidRPr="00E84822">
        <w:t xml:space="preserve">load </w:t>
      </w:r>
      <w:r w:rsidR="009A51D3">
        <w:t xml:space="preserve">flexibility </w:t>
      </w:r>
      <w:r w:rsidR="000C25D6" w:rsidRPr="000C25D6">
        <w:t>assessments, detailed whole-building energy modeling</w:t>
      </w:r>
      <w:r w:rsidR="000C25D6" w:rsidRPr="00E84822">
        <w:t xml:space="preserve"> (BEM)</w:t>
      </w:r>
      <w:r w:rsidR="000C25D6" w:rsidRPr="000C25D6">
        <w:t xml:space="preserve"> that incorporates </w:t>
      </w:r>
      <w:r w:rsidR="00F904B4">
        <w:t xml:space="preserve">an </w:t>
      </w:r>
      <w:r w:rsidR="00F61060">
        <w:t>accurate</w:t>
      </w:r>
      <w:r w:rsidR="00F904B4">
        <w:t xml:space="preserve"> </w:t>
      </w:r>
      <w:r w:rsidR="000C25D6" w:rsidRPr="000C25D6">
        <w:t>ice energy storag</w:t>
      </w:r>
      <w:r w:rsidR="00F61060">
        <w:t>e</w:t>
      </w:r>
      <w:r w:rsidR="00F904B4">
        <w:t xml:space="preserve"> </w:t>
      </w:r>
      <w:r w:rsidR="00F61060">
        <w:t>model</w:t>
      </w:r>
      <w:r w:rsidR="000C25D6" w:rsidRPr="000C25D6">
        <w:t xml:space="preserve"> with</w:t>
      </w:r>
      <w:r w:rsidR="00F904B4">
        <w:t xml:space="preserve"> proper</w:t>
      </w:r>
      <w:r w:rsidR="0044023B">
        <w:t xml:space="preserve"> </w:t>
      </w:r>
      <w:r w:rsidR="000C25D6" w:rsidRPr="000C25D6">
        <w:t xml:space="preserve">controls is required. While most BEM software </w:t>
      </w:r>
      <w:r w:rsidR="00F61060">
        <w:t>can simulate</w:t>
      </w:r>
      <w:r w:rsidR="000C25D6" w:rsidRPr="000C25D6">
        <w:t xml:space="preserve"> ice storage </w:t>
      </w:r>
      <w:r w:rsidR="00F61060">
        <w:t>systems</w:t>
      </w:r>
      <w:r w:rsidR="000C25D6" w:rsidRPr="000C25D6">
        <w:t>, implementation is a time-consuming, custom endeavor</w:t>
      </w:r>
      <w:r w:rsidR="00C22E7D">
        <w:t xml:space="preserve"> </w:t>
      </w:r>
      <w:r w:rsidR="00C22E7D">
        <w:fldChar w:fldCharType="begin"/>
      </w:r>
      <w:r w:rsidR="00C22E7D">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22E7D">
        <w:fldChar w:fldCharType="separate"/>
      </w:r>
      <w:r w:rsidR="00C22E7D">
        <w:t>(Glazer 2019)</w:t>
      </w:r>
      <w:r w:rsidR="00C22E7D">
        <w:fldChar w:fldCharType="end"/>
      </w:r>
      <w:r w:rsidR="00C22E7D">
        <w:t xml:space="preserve">. This </w:t>
      </w:r>
      <w:r w:rsidR="000C25D6" w:rsidRPr="000C25D6">
        <w:t>limits parametric analysis potential</w:t>
      </w:r>
      <w:r w:rsidR="00C22E7D">
        <w:t xml:space="preserve"> and more wide-spread consideration</w:t>
      </w:r>
      <w:r w:rsidR="000C25D6" w:rsidRPr="000C25D6">
        <w:t xml:space="preserve">. Furthermore, controlling the ice storage models </w:t>
      </w:r>
      <w:r w:rsidR="00FD072C">
        <w:t>may require</w:t>
      </w:r>
      <w:r w:rsidR="000C25D6" w:rsidRPr="000C25D6">
        <w:t xml:space="preserve"> scripting within the HVAC iteration loops in order to achieve performance similar to real-world applications. These challenges have limited the analysis of ITS</w:t>
      </w:r>
      <w:r w:rsidR="00FD072C">
        <w:t xml:space="preserve"> within BEM to date.</w:t>
      </w:r>
    </w:p>
    <w:p w14:paraId="71D7B2AD" w14:textId="3B935D2D" w:rsidR="000C25D6" w:rsidRPr="00E84822" w:rsidRDefault="00F61060">
      <w:pPr>
        <w:pStyle w:val="Body"/>
      </w:pPr>
      <w:r>
        <w:t>Thus,</w:t>
      </w:r>
      <w:r w:rsidR="0044023B">
        <w:t xml:space="preserve"> </w:t>
      </w:r>
      <w:r w:rsidR="000C25D6" w:rsidRPr="000C25D6">
        <w:t xml:space="preserve">the objective of this paper </w:t>
      </w:r>
      <w:r>
        <w:t xml:space="preserve">is </w:t>
      </w:r>
      <w:r w:rsidR="000C25D6" w:rsidRPr="000C25D6">
        <w:t xml:space="preserve">to present a method to automate the implementation of ITS within BEM and allow users to quickly define and evaluate a wide variety of </w:t>
      </w:r>
      <w:r w:rsidR="00B20B88">
        <w:t>possible</w:t>
      </w:r>
      <w:r w:rsidR="000C25D6" w:rsidRPr="000C25D6">
        <w:t xml:space="preserve"> control schemes, even permitting the testing of a system during a simulated demand response event. This allows rapid parametric analysis of possible ice storage system designs and </w:t>
      </w:r>
      <w:r w:rsidR="00F904B4">
        <w:t xml:space="preserve">high-level </w:t>
      </w:r>
      <w:r w:rsidR="000C25D6" w:rsidRPr="000C25D6">
        <w:t xml:space="preserve">control strategies. </w:t>
      </w:r>
      <w:bookmarkStart w:id="16" w:name="_Hlk37923221"/>
      <w:r w:rsidR="000C25D6" w:rsidRPr="000C25D6">
        <w:t xml:space="preserve">We demonstrate the measure on a single building model, </w:t>
      </w:r>
      <w:del w:id="17" w:author="Karl Heine" w:date="2020-04-16T09:49:00Z">
        <w:r w:rsidR="000C25D6" w:rsidRPr="000C25D6" w:rsidDel="00E9247A">
          <w:delText>but explore</w:delText>
        </w:r>
      </w:del>
      <w:ins w:id="18" w:author="Karl Heine" w:date="2020-04-16T09:49:00Z">
        <w:r w:rsidR="00E9247A">
          <w:t>exploring</w:t>
        </w:r>
      </w:ins>
      <w:r w:rsidR="000C25D6" w:rsidRPr="000C25D6">
        <w:t xml:space="preserve"> several configuration and control options</w:t>
      </w:r>
      <w:ins w:id="19" w:author="Karl Heine" w:date="2020-04-16T09:50:00Z">
        <w:r w:rsidR="00E9247A">
          <w:t>. We then</w:t>
        </w:r>
      </w:ins>
      <w:del w:id="20" w:author="Karl Heine" w:date="2020-04-16T09:50:00Z">
        <w:r w:rsidR="000C25D6" w:rsidRPr="000C25D6" w:rsidDel="00E9247A">
          <w:delText>,</w:delText>
        </w:r>
      </w:del>
      <w:ins w:id="21" w:author="Karl Heine" w:date="2020-04-16T09:50:00Z">
        <w:r w:rsidR="00E9247A">
          <w:t xml:space="preserve"> examin</w:t>
        </w:r>
      </w:ins>
      <w:ins w:id="22" w:author="Karl Heine" w:date="2020-04-16T09:52:00Z">
        <w:r w:rsidR="00E9247A">
          <w:t>e</w:t>
        </w:r>
      </w:ins>
      <w:ins w:id="23" w:author="Karl Heine" w:date="2020-04-16T09:50:00Z">
        <w:r w:rsidR="00E9247A">
          <w:t xml:space="preserve"> </w:t>
        </w:r>
      </w:ins>
      <w:ins w:id="24" w:author="Karl Heine" w:date="2020-04-18T13:16:00Z">
        <w:r w:rsidR="00487F53">
          <w:t xml:space="preserve">the impact of </w:t>
        </w:r>
      </w:ins>
      <w:ins w:id="25" w:author="Karl Heine" w:date="2020-04-16T09:50:00Z">
        <w:r w:rsidR="00E9247A">
          <w:t xml:space="preserve">each design </w:t>
        </w:r>
      </w:ins>
      <w:ins w:id="26" w:author="Karl Heine" w:date="2020-04-18T13:17:00Z">
        <w:r w:rsidR="00487F53">
          <w:t xml:space="preserve">option </w:t>
        </w:r>
      </w:ins>
      <w:del w:id="27" w:author="Karl Heine" w:date="2020-04-16T09:50:00Z">
        <w:r w:rsidR="000C25D6" w:rsidRPr="000C25D6" w:rsidDel="00E9247A">
          <w:delText xml:space="preserve"> examining the</w:delText>
        </w:r>
      </w:del>
      <w:del w:id="28" w:author="Karl Heine" w:date="2020-04-18T13:17:00Z">
        <w:r w:rsidR="000C25D6" w:rsidRPr="000C25D6" w:rsidDel="00487F53">
          <w:delText xml:space="preserve"> impact</w:delText>
        </w:r>
      </w:del>
      <w:del w:id="29" w:author="Karl Heine" w:date="2020-04-16T09:50:00Z">
        <w:r w:rsidR="000C25D6" w:rsidRPr="000C25D6" w:rsidDel="00E9247A">
          <w:delText>s</w:delText>
        </w:r>
      </w:del>
      <w:del w:id="30" w:author="Karl Heine" w:date="2020-04-18T13:17:00Z">
        <w:r w:rsidR="000C25D6" w:rsidRPr="000C25D6" w:rsidDel="00487F53">
          <w:delText xml:space="preserve"> </w:delText>
        </w:r>
      </w:del>
      <w:r w:rsidR="000C25D6" w:rsidRPr="000C25D6">
        <w:t>on building energy efficiency,</w:t>
      </w:r>
      <w:ins w:id="31" w:author="Karl Heine" w:date="2020-04-16T09:51:00Z">
        <w:r w:rsidR="00E9247A">
          <w:t xml:space="preserve"> electrical</w:t>
        </w:r>
      </w:ins>
      <w:r w:rsidR="000C25D6" w:rsidRPr="000C25D6">
        <w:t xml:space="preserve"> load shifting, and </w:t>
      </w:r>
      <w:del w:id="32" w:author="Karl Heine" w:date="2020-04-16T09:51:00Z">
        <w:r w:rsidR="000C25D6" w:rsidRPr="000C25D6" w:rsidDel="00E9247A">
          <w:delText>load shed/add potentials.</w:delText>
        </w:r>
      </w:del>
      <w:ins w:id="33" w:author="Karl Heine" w:date="2020-04-16T09:51:00Z">
        <w:r w:rsidR="00E9247A">
          <w:t xml:space="preserve">ability to provide temporary load </w:t>
        </w:r>
      </w:ins>
      <w:ins w:id="34" w:author="Karl Heine" w:date="2020-04-16T09:52:00Z">
        <w:r w:rsidR="00E9247A">
          <w:t>shedding</w:t>
        </w:r>
      </w:ins>
      <w:ins w:id="35" w:author="Karl Heine" w:date="2020-04-16T09:53:00Z">
        <w:r w:rsidR="00A9449E">
          <w:t xml:space="preserve"> or </w:t>
        </w:r>
      </w:ins>
      <w:ins w:id="36" w:author="Karl Heine" w:date="2020-04-16T09:52:00Z">
        <w:r w:rsidR="00E9247A">
          <w:t>addition</w:t>
        </w:r>
      </w:ins>
      <w:ins w:id="37" w:author="Karl Heine" w:date="2020-04-16T09:51:00Z">
        <w:r w:rsidR="00E9247A">
          <w:t xml:space="preserve"> in response to </w:t>
        </w:r>
      </w:ins>
      <w:ins w:id="38" w:author="Karl Heine" w:date="2020-04-16T09:53:00Z">
        <w:r w:rsidR="00A9449E">
          <w:t xml:space="preserve">a </w:t>
        </w:r>
      </w:ins>
      <w:ins w:id="39" w:author="Karl Heine" w:date="2020-04-16T09:52:00Z">
        <w:r w:rsidR="00E9247A">
          <w:t>grid event.</w:t>
        </w:r>
      </w:ins>
      <w:bookmarkEnd w:id="16"/>
    </w:p>
    <w:p w14:paraId="0BD0D67F" w14:textId="7EE060C0" w:rsidR="00E84822" w:rsidRPr="00F7777A" w:rsidRDefault="00E84822">
      <w:pPr>
        <w:pStyle w:val="BPACSHeader"/>
      </w:pPr>
      <w:r>
        <w:t>METHODOLOGY</w:t>
      </w:r>
    </w:p>
    <w:p w14:paraId="371E5220" w14:textId="7F8749CB" w:rsidR="00E84822" w:rsidRDefault="00E84822">
      <w:pPr>
        <w:pStyle w:val="BPACSSubheader"/>
      </w:pPr>
      <w:r>
        <w:t>Measure Description</w:t>
      </w:r>
    </w:p>
    <w:p w14:paraId="721BC4EE" w14:textId="36E086F4" w:rsidR="00E84822" w:rsidRPr="00E84822" w:rsidRDefault="0009425C">
      <w:pPr>
        <w:pStyle w:val="BPACSBody"/>
      </w:pPr>
      <w:del w:id="40" w:author="Karl Heine" w:date="2020-04-16T09:12:00Z">
        <w:r w:rsidDel="009335E7">
          <w:drawing>
            <wp:inline distT="0" distB="0" distL="0" distR="0" wp14:anchorId="1938C62B" wp14:editId="3E05AAF1">
              <wp:extent cx="2825496" cy="1645920"/>
              <wp:effectExtent l="19050" t="19050" r="13335" b="1143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2559"/>
                      <a:stretch/>
                    </pic:blipFill>
                    <pic:spPr bwMode="auto">
                      <a:xfrm>
                        <a:off x="0" y="0"/>
                        <a:ext cx="2825496" cy="1645920"/>
                      </a:xfrm>
                      <a:prstGeom prst="rect">
                        <a:avLst/>
                      </a:prstGeom>
                      <a:noFill/>
                      <a:ln w="9525" cap="flat" cmpd="sng" algn="ctr">
                        <a:solidFill>
                          <a:sysClr val="window" lastClr="FFFFFF">
                            <a:lumMod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r w:rsidR="00F61060" w:rsidRPr="00E84822">
        <w:t xml:space="preserve">EnergyPlus </w:t>
      </w:r>
      <w:r w:rsidR="00F61060">
        <w:t>is t</w:t>
      </w:r>
      <w:r w:rsidR="00E84822" w:rsidRPr="00E84822">
        <w:t>he BEM engine used for this project</w:t>
      </w:r>
      <w:r w:rsidR="009A51D3">
        <w:t>,</w:t>
      </w:r>
      <w:r w:rsidR="00E84822" w:rsidRPr="00E84822">
        <w:t xml:space="preserve"> </w:t>
      </w:r>
      <w:r w:rsidR="00803546">
        <w:t>including</w:t>
      </w:r>
      <w:r w:rsidR="00803546" w:rsidRPr="00E84822">
        <w:t xml:space="preserve"> </w:t>
      </w:r>
      <w:r w:rsidR="00E84822" w:rsidRPr="00E84822">
        <w:t>the ThermalStorage:Ice:Detailed object</w:t>
      </w:r>
      <w:r w:rsidR="006A540C">
        <w:fldChar w:fldCharType="begin"/>
      </w:r>
      <w:r w:rsidR="006A540C">
        <w:instrText xml:space="preserve"> ADDIN EN.CITE &lt;EndNote&gt;&lt;Cite ExcludeAuth="1" ExcludeYear="1" Hidden="1"&gt;&lt;Year&gt;2019&lt;/Year&gt;&lt;RecNum&gt;123&lt;/RecNum&gt;&lt;record&gt;&lt;rec-number&gt;123&lt;/rec-number&gt;&lt;foreign-keys&gt;&lt;key app="EN" db-id="dzptpxvdmavt2ked2xl5wsp49w9ettaftwdx" timestamp="1541999148"&gt;123&lt;/key&gt;&lt;/foreign-keys&gt;&lt;ref-type name="Generic"&gt;13&lt;/ref-type&gt;&lt;contributors&gt;&lt;/contributors&gt;&lt;titles&gt;&lt;title&gt;EnergyPlus V.9.1.0&lt;/title&gt;&lt;/titles&gt;&lt;dates&gt;&lt;year&gt;2019&lt;/year&gt;&lt;pub-dates&gt;&lt;date&gt;03/27/2019&lt;/date&gt;&lt;/pub-dates&gt;&lt;/dates&gt;&lt;publisher&gt;U.S. Department of Energy&lt;/publisher&gt;&lt;urls&gt;&lt;related-urls&gt;&lt;url&gt;https://energyplus.net&lt;/url&gt;&lt;/related-urls&gt;&lt;/urls&gt;&lt;/record&gt;&lt;/Cite&gt;&lt;/EndNote&gt;</w:instrText>
      </w:r>
      <w:r w:rsidR="006A540C">
        <w:fldChar w:fldCharType="end"/>
      </w:r>
      <w:r w:rsidR="00E84822" w:rsidRPr="00E84822">
        <w:t>, accessed through the OpenStudio S</w:t>
      </w:r>
      <w:r w:rsidR="00C22E7D">
        <w:t>oftware Development Kit</w:t>
      </w:r>
      <w:del w:id="41" w:author="Karl Heine" w:date="2020-04-16T08:36:00Z">
        <w:r w:rsidR="00C22E7D" w:rsidDel="006B4BB9">
          <w:delText xml:space="preserve"> (SDK)</w:delText>
        </w:r>
      </w:del>
      <w:r w:rsidR="006A540C">
        <w:fldChar w:fldCharType="begin"/>
      </w:r>
      <w:r w:rsidR="006A540C">
        <w:instrText xml:space="preserve"> ADDIN EN.CITE &lt;EndNote&gt;&lt;Cite ExcludeAuth="1" ExcludeYear="1" Hidden="1"&gt;&lt;Year&gt;2019&lt;/Year&gt;&lt;RecNum&gt;218&lt;/RecNum&gt;&lt;record&gt;&lt;rec-number&gt;218&lt;/rec-number&gt;&lt;foreign-keys&gt;&lt;key app="EN" db-id="dzptpxvdmavt2ked2xl5wsp49w9ettaftwdx" timestamp="1569814728"&gt;218&lt;/key&gt;&lt;/foreign-keys&gt;&lt;ref-type name="Generic"&gt;13&lt;/ref-type&gt;&lt;contributors&gt;&lt;/contributors&gt;&lt;titles&gt;&lt;title&gt;OpenStudio 2.8.0&lt;/title&gt;&lt;/titles&gt;&lt;dates&gt;&lt;year&gt;2019&lt;/year&gt;&lt;pub-dates&gt;&lt;date&gt;04/15/19&lt;/date&gt;&lt;/pub-dates&gt;&lt;/dates&gt;&lt;publisher&gt;U.S. Department of Energy&lt;/publisher&gt;&lt;urls&gt;&lt;related-urls&gt;&lt;url&gt;https://www.openstudio.net/&lt;/url&gt;&lt;/related-urls&gt;&lt;/urls&gt;&lt;/record&gt;&lt;/Cite&gt;&lt;/EndNote&gt;</w:instrText>
      </w:r>
      <w:r w:rsidR="006A540C">
        <w:fldChar w:fldCharType="end"/>
      </w:r>
      <w:r w:rsidR="00E84822" w:rsidRPr="00E84822">
        <w:t xml:space="preserve">. The measure can be implemented directly within the graphical user interface, from the command line, or as part of a </w:t>
      </w:r>
      <w:ins w:id="42" w:author="Karl Heine" w:date="2020-04-16T11:09:00Z">
        <w:r w:rsidR="008B3296">
          <w:t xml:space="preserve">scripted </w:t>
        </w:r>
      </w:ins>
      <w:r w:rsidR="00E84822" w:rsidRPr="00E84822">
        <w:t xml:space="preserve">workflow. The measure may be applied to any </w:t>
      </w:r>
      <w:r w:rsidR="00B20B88">
        <w:t>OpenStudio</w:t>
      </w:r>
      <w:r w:rsidR="00E84822" w:rsidRPr="00E84822">
        <w:t xml:space="preserve"> model that includes a chilled water loop</w:t>
      </w:r>
      <w:ins w:id="43" w:author="Karl Heine" w:date="2020-04-16T09:55:00Z">
        <w:r w:rsidR="00A9449E">
          <w:t>.</w:t>
        </w:r>
      </w:ins>
      <w:del w:id="44" w:author="Karl Heine" w:date="2020-04-16T09:55:00Z">
        <w:r w:rsidR="00E84822" w:rsidRPr="00E84822" w:rsidDel="00A9449E">
          <w:delText>.</w:delText>
        </w:r>
      </w:del>
    </w:p>
    <w:p w14:paraId="1A296EA0" w14:textId="6FA095D1" w:rsidR="00E84822" w:rsidRDefault="00E84822">
      <w:pPr>
        <w:pStyle w:val="Body"/>
      </w:pPr>
      <w:r>
        <w:t>The configuration options available in the measure include</w:t>
      </w:r>
      <w:r w:rsidR="005C26F9">
        <w:t xml:space="preserve"> the i</w:t>
      </w:r>
      <w:r>
        <w:t>ce tank position relative to chiller</w:t>
      </w:r>
      <w:r w:rsidR="005C26F9">
        <w:t>, the i</w:t>
      </w:r>
      <w:r>
        <w:t>ce tank capacity</w:t>
      </w:r>
      <w:r w:rsidR="005C26F9">
        <w:t xml:space="preserve"> in </w:t>
      </w:r>
      <w:r>
        <w:t>ton-hours</w:t>
      </w:r>
      <w:r w:rsidR="005C26F9">
        <w:t>, and a c</w:t>
      </w:r>
      <w:r>
        <w:t>hiller capacity multiplier</w:t>
      </w:r>
      <w:r w:rsidR="005C26F9">
        <w:t>.</w:t>
      </w:r>
      <w:r w:rsidR="006169EF">
        <w:t xml:space="preserve"> </w:t>
      </w:r>
    </w:p>
    <w:p w14:paraId="5F753BE1" w14:textId="3D54403A" w:rsidR="00E84822" w:rsidRDefault="00E84822">
      <w:r>
        <w:t xml:space="preserve">The </w:t>
      </w:r>
      <w:r w:rsidR="00D51B86">
        <w:t xml:space="preserve">high-level </w:t>
      </w:r>
      <w:r>
        <w:t>control strategies available within the measure are those defined by the ASHRAE Design Guide for Cool Thermal Energy Storage:</w:t>
      </w:r>
    </w:p>
    <w:p w14:paraId="17B822D0" w14:textId="04B858A4" w:rsidR="00E84822" w:rsidRDefault="00E84822">
      <w:pPr>
        <w:pStyle w:val="Bulletedwindent"/>
        <w:spacing w:line="240" w:lineRule="auto"/>
        <w:pPrChange w:id="45" w:author="Karl Heine" w:date="2020-04-16T08:48:00Z">
          <w:pPr>
            <w:pStyle w:val="Bulletedwindent"/>
          </w:pPr>
        </w:pPrChange>
      </w:pPr>
      <w:r>
        <w:t xml:space="preserve">Full Storage, where </w:t>
      </w:r>
      <w:r w:rsidR="00633E95">
        <w:t xml:space="preserve">the ITS </w:t>
      </w:r>
      <w:r>
        <w:t>meets</w:t>
      </w:r>
      <w:r w:rsidR="00633E95">
        <w:t xml:space="preserve"> the entire cooling load during discharge; and,</w:t>
      </w:r>
    </w:p>
    <w:p w14:paraId="038D30AA" w14:textId="7D6FA40F" w:rsidR="00E84822" w:rsidRDefault="00D51B86">
      <w:pPr>
        <w:pStyle w:val="Bulletedwindent"/>
        <w:spacing w:line="240" w:lineRule="auto"/>
        <w:pPrChange w:id="46" w:author="Karl Heine" w:date="2020-04-16T08:48:00Z">
          <w:pPr>
            <w:pStyle w:val="Bulletedwindent"/>
          </w:pPr>
        </w:pPrChange>
      </w:pPr>
      <w:r>
        <w:t xml:space="preserve">Partial Storage, where cooling loads are met by simultaneous </w:t>
      </w:r>
      <w:r w:rsidR="00633E95">
        <w:t xml:space="preserve">operation of </w:t>
      </w:r>
      <w:r>
        <w:t>both the chiller and ITS.</w:t>
      </w:r>
    </w:p>
    <w:p w14:paraId="5D236FBB" w14:textId="054305FE" w:rsidR="00D51B86" w:rsidRDefault="00D51B86" w:rsidP="00FF0AF8">
      <w:pPr>
        <w:pStyle w:val="Bulletedwindent"/>
        <w:numPr>
          <w:ilvl w:val="0"/>
          <w:numId w:val="0"/>
        </w:numPr>
        <w:spacing w:line="240" w:lineRule="auto"/>
        <w:rPr>
          <w:ins w:id="47" w:author="Karl Heine" w:date="2020-04-16T09:12:00Z"/>
        </w:rPr>
      </w:pPr>
      <w:r>
        <w:t>Within partial storage, there are many additional control considerations, such as</w:t>
      </w:r>
      <w:r w:rsidR="00633E95">
        <w:t xml:space="preserve"> load-leveling, demand-limiting, and chiller or storage</w:t>
      </w:r>
      <w:r w:rsidR="000E5F0C">
        <w:t>-</w:t>
      </w:r>
      <w:r w:rsidR="00633E95">
        <w:t>priorities. All of these may be implemented through user</w:t>
      </w:r>
      <w:r w:rsidR="00F904B4">
        <w:t xml:space="preserve"> </w:t>
      </w:r>
      <w:r w:rsidR="00633E95">
        <w:t xml:space="preserve">inputs within the measure, thus allowing comparative analysis. Due to </w:t>
      </w:r>
      <w:r w:rsidR="0044023B">
        <w:t>the</w:t>
      </w:r>
      <w:r w:rsidR="00633E95">
        <w:t xml:space="preserve"> nature of </w:t>
      </w:r>
      <w:r w:rsidR="00F904B4">
        <w:t>EnergyPlus</w:t>
      </w:r>
      <w:r w:rsidR="00633E95">
        <w:t>, demand limit</w:t>
      </w:r>
      <w:r w:rsidR="007712AF">
        <w:t>s [kW</w:t>
      </w:r>
      <w:r w:rsidR="007712AF" w:rsidRPr="007712AF">
        <w:rPr>
          <w:vertAlign w:val="subscript"/>
        </w:rPr>
        <w:t>e</w:t>
      </w:r>
      <w:r w:rsidR="007712AF">
        <w:t>]</w:t>
      </w:r>
      <w:r w:rsidR="00633E95">
        <w:t xml:space="preserve"> </w:t>
      </w:r>
      <w:r w:rsidR="007712AF">
        <w:t>on the chiller are</w:t>
      </w:r>
      <w:r w:rsidR="00633E95">
        <w:t xml:space="preserve"> </w:t>
      </w:r>
      <w:r w:rsidR="007712AF">
        <w:t>implemented as</w:t>
      </w:r>
      <w:r w:rsidR="005C26F9">
        <w:t xml:space="preserve"> </w:t>
      </w:r>
      <w:r w:rsidR="007712AF">
        <w:t>capacity limits [kW</w:t>
      </w:r>
      <w:r w:rsidR="007712AF" w:rsidRPr="007712AF">
        <w:rPr>
          <w:vertAlign w:val="subscript"/>
        </w:rPr>
        <w:t>th</w:t>
      </w:r>
      <w:r w:rsidR="007712AF">
        <w:t>] within</w:t>
      </w:r>
      <w:r w:rsidR="0024424C">
        <w:t xml:space="preserve"> simulation</w:t>
      </w:r>
      <w:r w:rsidR="007712AF">
        <w:t>.</w:t>
      </w:r>
      <w:r w:rsidR="00B20B88" w:rsidRPr="00B20B88">
        <w:t xml:space="preserve"> </w:t>
      </w:r>
      <w:r w:rsidR="00B20B88">
        <w:fldChar w:fldCharType="begin"/>
      </w:r>
      <w:r w:rsidR="00B20B88">
        <w:instrText xml:space="preserve"> REF _Ref27382247 \h </w:instrText>
      </w:r>
      <w:r w:rsidR="00FF0AF8">
        <w:instrText xml:space="preserve"> \* MERGEFORMAT </w:instrText>
      </w:r>
      <w:r w:rsidR="00B20B88">
        <w:fldChar w:fldCharType="separate"/>
      </w:r>
      <w:r w:rsidR="00847F18">
        <w:t>Figure 1</w:t>
      </w:r>
      <w:r w:rsidR="00B20B88">
        <w:fldChar w:fldCharType="end"/>
      </w:r>
      <w:r w:rsidR="00B20B88">
        <w:t xml:space="preserve"> shows a selection of the measure’s user inputs related to ITS configuration and controls</w:t>
      </w:r>
      <w:r w:rsidR="00783CA9">
        <w:t>.</w:t>
      </w:r>
      <w:r w:rsidR="007712AF">
        <w:t xml:space="preserve"> </w:t>
      </w:r>
    </w:p>
    <w:p w14:paraId="7749A083" w14:textId="46E3330E" w:rsidR="009335E7" w:rsidRPr="009335E7" w:rsidRDefault="009335E7" w:rsidP="00FF0AF8">
      <w:pPr>
        <w:pStyle w:val="Bulletedwindent"/>
        <w:numPr>
          <w:ilvl w:val="0"/>
          <w:numId w:val="0"/>
        </w:numPr>
        <w:spacing w:line="240" w:lineRule="auto"/>
        <w:rPr>
          <w:ins w:id="48" w:author="Karl Heine" w:date="2020-04-16T09:12:00Z"/>
          <w:sz w:val="6"/>
          <w:szCs w:val="6"/>
          <w:rPrChange w:id="49" w:author="Karl Heine" w:date="2020-04-16T09:12:00Z">
            <w:rPr>
              <w:ins w:id="50" w:author="Karl Heine" w:date="2020-04-16T09:12:00Z"/>
            </w:rPr>
          </w:rPrChange>
        </w:rPr>
      </w:pPr>
    </w:p>
    <w:p w14:paraId="152A7E46" w14:textId="48E3F0FD" w:rsidR="009335E7" w:rsidRDefault="009335E7">
      <w:pPr>
        <w:pStyle w:val="Bulletedwindent"/>
        <w:numPr>
          <w:ilvl w:val="0"/>
          <w:numId w:val="0"/>
        </w:numPr>
        <w:spacing w:line="240" w:lineRule="auto"/>
        <w:pPrChange w:id="51" w:author="Karl Heine" w:date="2020-04-16T08:48:00Z">
          <w:pPr>
            <w:pStyle w:val="Bulletedwindent"/>
            <w:numPr>
              <w:numId w:val="0"/>
            </w:numPr>
            <w:tabs>
              <w:tab w:val="clear" w:pos="360"/>
            </w:tabs>
            <w:ind w:left="0" w:firstLine="0"/>
          </w:pPr>
        </w:pPrChange>
      </w:pPr>
      <w:ins w:id="52" w:author="Karl Heine" w:date="2020-04-16T09:12:00Z">
        <w:r>
          <w:drawing>
            <wp:inline distT="0" distB="0" distL="0" distR="0" wp14:anchorId="6BA0FF96" wp14:editId="1A7A09FE">
              <wp:extent cx="2816352" cy="2468880"/>
              <wp:effectExtent l="19050" t="19050" r="22225" b="2667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6352" cy="2468880"/>
                      </a:xfrm>
                      <a:prstGeom prst="rect">
                        <a:avLst/>
                      </a:prstGeom>
                      <a:noFill/>
                      <a:ln>
                        <a:solidFill>
                          <a:schemeClr val="bg1">
                            <a:lumMod val="75000"/>
                          </a:schemeClr>
                        </a:solidFill>
                      </a:ln>
                    </pic:spPr>
                  </pic:pic>
                </a:graphicData>
              </a:graphic>
            </wp:inline>
          </w:drawing>
        </w:r>
      </w:ins>
    </w:p>
    <w:p w14:paraId="1FA24088" w14:textId="30127AC0" w:rsidR="00B20B88" w:rsidRDefault="00B20B88" w:rsidP="00FF0AF8">
      <w:pPr>
        <w:pStyle w:val="Figures"/>
        <w:tabs>
          <w:tab w:val="clear" w:pos="910"/>
        </w:tabs>
        <w:spacing w:line="240" w:lineRule="auto"/>
        <w:rPr>
          <w:ins w:id="53" w:author="Karl Heine" w:date="2020-04-16T09:12:00Z"/>
        </w:rPr>
      </w:pPr>
      <w:bookmarkStart w:id="54" w:name="_Ref27382247"/>
      <w:bookmarkStart w:id="55" w:name="_Ref27382065"/>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1</w:t>
      </w:r>
      <w:r w:rsidR="006C0B44">
        <w:rPr>
          <w:noProof/>
        </w:rPr>
        <w:fldChar w:fldCharType="end"/>
      </w:r>
      <w:bookmarkEnd w:id="54"/>
      <w:del w:id="56" w:author="Karl Heine" w:date="2020-04-16T09:13:00Z">
        <w:r w:rsidDel="009335E7">
          <w:delText>:</w:delText>
        </w:r>
      </w:del>
      <w:r>
        <w:t xml:space="preserve"> </w:t>
      </w:r>
      <w:r w:rsidRPr="002F5003">
        <w:t>Select user inputs for ITS measure</w:t>
      </w:r>
      <w:bookmarkEnd w:id="55"/>
    </w:p>
    <w:p w14:paraId="4FFBE8F9" w14:textId="77777777" w:rsidR="009335E7" w:rsidRPr="009335E7" w:rsidRDefault="009335E7">
      <w:pPr>
        <w:pStyle w:val="Figures"/>
        <w:tabs>
          <w:tab w:val="clear" w:pos="910"/>
        </w:tabs>
        <w:spacing w:line="240" w:lineRule="auto"/>
        <w:rPr>
          <w:sz w:val="6"/>
          <w:szCs w:val="6"/>
          <w:rPrChange w:id="57" w:author="Karl Heine" w:date="2020-04-16T09:12:00Z">
            <w:rPr/>
          </w:rPrChange>
        </w:rPr>
        <w:pPrChange w:id="58" w:author="Karl Heine" w:date="2020-04-16T08:48:00Z">
          <w:pPr>
            <w:pStyle w:val="Figures"/>
            <w:tabs>
              <w:tab w:val="clear" w:pos="910"/>
            </w:tabs>
          </w:pPr>
        </w:pPrChange>
      </w:pPr>
    </w:p>
    <w:p w14:paraId="71A4F617" w14:textId="7A7BB6D7" w:rsidR="00FF5645" w:rsidRDefault="007712AF" w:rsidP="00FF0AF8">
      <w:pPr>
        <w:pStyle w:val="Bulletedwindent"/>
        <w:numPr>
          <w:ilvl w:val="0"/>
          <w:numId w:val="0"/>
        </w:numPr>
        <w:spacing w:line="240" w:lineRule="auto"/>
        <w:rPr>
          <w:ins w:id="59" w:author="Karl Heine" w:date="2020-04-16T09:13:00Z"/>
        </w:rPr>
      </w:pPr>
      <w:r>
        <w:t xml:space="preserve">All controls, with the exception of the chiller capacity </w:t>
      </w:r>
      <w:r w:rsidR="0044023B">
        <w:t>limiter</w:t>
      </w:r>
      <w:r>
        <w:t xml:space="preserve">, are provided through component operating schedules, which are created by the measure for the user. Custom schedules </w:t>
      </w:r>
      <w:r w:rsidR="005C26F9">
        <w:t>generated</w:t>
      </w:r>
      <w:r>
        <w:t xml:space="preserve"> by the user may also be applied. The chiller capacity limiter is controlled by a simple Energy Management System (EMS) script inside the HVAC iteration loop. </w:t>
      </w:r>
    </w:p>
    <w:p w14:paraId="77224765" w14:textId="44142ABD" w:rsidR="009335E7" w:rsidRPr="009335E7" w:rsidRDefault="009335E7" w:rsidP="00FF0AF8">
      <w:pPr>
        <w:pStyle w:val="Bulletedwindent"/>
        <w:numPr>
          <w:ilvl w:val="0"/>
          <w:numId w:val="0"/>
        </w:numPr>
        <w:spacing w:line="240" w:lineRule="auto"/>
        <w:rPr>
          <w:ins w:id="60" w:author="Karl Heine" w:date="2020-04-16T09:13:00Z"/>
          <w:sz w:val="6"/>
          <w:szCs w:val="6"/>
          <w:rPrChange w:id="61" w:author="Karl Heine" w:date="2020-04-16T09:13:00Z">
            <w:rPr>
              <w:ins w:id="62" w:author="Karl Heine" w:date="2020-04-16T09:13:00Z"/>
            </w:rPr>
          </w:rPrChange>
        </w:rPr>
      </w:pPr>
    </w:p>
    <w:p w14:paraId="54B86D99" w14:textId="0007A1AC" w:rsidR="009335E7" w:rsidRDefault="009335E7">
      <w:pPr>
        <w:pStyle w:val="Bulletedwindent"/>
        <w:numPr>
          <w:ilvl w:val="0"/>
          <w:numId w:val="0"/>
        </w:numPr>
        <w:spacing w:line="240" w:lineRule="auto"/>
        <w:pPrChange w:id="63" w:author="Karl Heine" w:date="2020-04-16T08:48:00Z">
          <w:pPr>
            <w:pStyle w:val="Bulletedwindent"/>
            <w:numPr>
              <w:numId w:val="0"/>
            </w:numPr>
            <w:tabs>
              <w:tab w:val="clear" w:pos="360"/>
            </w:tabs>
            <w:ind w:left="0" w:firstLine="0"/>
          </w:pPr>
        </w:pPrChange>
      </w:pPr>
      <w:ins w:id="64" w:author="Karl Heine" w:date="2020-04-16T09:13:00Z">
        <w:r>
          <w:drawing>
            <wp:inline distT="0" distB="0" distL="0" distR="0" wp14:anchorId="3FD1ECC5" wp14:editId="73751EA0">
              <wp:extent cx="2825496" cy="1645920"/>
              <wp:effectExtent l="19050" t="19050" r="13335" b="1143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2559"/>
                      <a:stretch/>
                    </pic:blipFill>
                    <pic:spPr bwMode="auto">
                      <a:xfrm>
                        <a:off x="0" y="0"/>
                        <a:ext cx="2825496" cy="1645920"/>
                      </a:xfrm>
                      <a:prstGeom prst="rect">
                        <a:avLst/>
                      </a:prstGeom>
                      <a:noFill/>
                      <a:ln w="9525" cap="flat" cmpd="sng" algn="ctr">
                        <a:solidFill>
                          <a:sysClr val="window" lastClr="FFFFFF">
                            <a:lumMod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56EDF63B" w14:textId="47509619" w:rsidR="00783CA9" w:rsidRDefault="00783CA9" w:rsidP="00FF0AF8">
      <w:pPr>
        <w:pStyle w:val="Figures"/>
        <w:tabs>
          <w:tab w:val="clear" w:pos="910"/>
        </w:tabs>
        <w:spacing w:line="240" w:lineRule="auto"/>
        <w:rPr>
          <w:ins w:id="65" w:author="Karl Heine" w:date="2020-04-16T09:13:00Z"/>
        </w:rPr>
      </w:pPr>
      <w:bookmarkStart w:id="66" w:name="_Ref2738235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66"/>
      <w:del w:id="67" w:author="Karl Heine" w:date="2020-04-16T09:13:00Z">
        <w:r w:rsidDel="009335E7">
          <w:delText>:</w:delText>
        </w:r>
      </w:del>
      <w:r>
        <w:t xml:space="preserve"> User inputs for demand response tester</w:t>
      </w:r>
    </w:p>
    <w:p w14:paraId="799B09C5" w14:textId="77777777" w:rsidR="009335E7" w:rsidRPr="009335E7" w:rsidRDefault="009335E7">
      <w:pPr>
        <w:pStyle w:val="Figures"/>
        <w:tabs>
          <w:tab w:val="clear" w:pos="910"/>
        </w:tabs>
        <w:spacing w:line="240" w:lineRule="auto"/>
        <w:rPr>
          <w:sz w:val="6"/>
          <w:szCs w:val="6"/>
          <w:rPrChange w:id="68" w:author="Karl Heine" w:date="2020-04-16T09:13:00Z">
            <w:rPr/>
          </w:rPrChange>
        </w:rPr>
        <w:pPrChange w:id="69" w:author="Karl Heine" w:date="2020-04-16T08:48:00Z">
          <w:pPr>
            <w:pStyle w:val="Figures"/>
            <w:tabs>
              <w:tab w:val="clear" w:pos="910"/>
            </w:tabs>
          </w:pPr>
        </w:pPrChange>
      </w:pPr>
    </w:p>
    <w:p w14:paraId="18FF9BCE" w14:textId="642CE94A" w:rsidR="007712AF" w:rsidRDefault="007712AF">
      <w:pPr>
        <w:pStyle w:val="Bulletedwindent"/>
        <w:numPr>
          <w:ilvl w:val="0"/>
          <w:numId w:val="0"/>
        </w:numPr>
        <w:spacing w:line="240" w:lineRule="auto"/>
        <w:pPrChange w:id="70" w:author="Karl Heine" w:date="2020-04-16T08:48:00Z">
          <w:pPr>
            <w:pStyle w:val="Bulletedwindent"/>
            <w:numPr>
              <w:numId w:val="0"/>
            </w:numPr>
            <w:tabs>
              <w:tab w:val="clear" w:pos="360"/>
            </w:tabs>
            <w:ind w:left="0" w:firstLine="0"/>
          </w:pPr>
        </w:pPrChange>
      </w:pPr>
      <w:r>
        <w:t xml:space="preserve">One additional feature of the measure is an optional supervisory control EMS script that can be used to test </w:t>
      </w:r>
      <w:r w:rsidR="00C22E7D">
        <w:t>partial-storage designs against user-defined</w:t>
      </w:r>
      <w:r>
        <w:t xml:space="preserve"> demand response (DR) events. The DR tester override</w:t>
      </w:r>
      <w:r w:rsidR="00F904B4">
        <w:t>s</w:t>
      </w:r>
      <w:r>
        <w:t xml:space="preserve"> the </w:t>
      </w:r>
      <w:r w:rsidR="00C22E7D">
        <w:t xml:space="preserve">routine </w:t>
      </w:r>
      <w:r>
        <w:t>ITS controls for a user-specified event time and duration to either maximize (load add)</w:t>
      </w:r>
      <w:r w:rsidR="00FF5645" w:rsidRPr="00FF5645">
        <w:t xml:space="preserve"> </w:t>
      </w:r>
      <w:r>
        <w:t xml:space="preserve">or minimize (load shed) </w:t>
      </w:r>
      <w:r w:rsidR="0085634C">
        <w:t>energy use associated with space cooling. The in-simulation tester is valuable for exploring the rebound effects associated with using ITS for dynamic load flexib</w:t>
      </w:r>
      <w:r w:rsidR="00673BBA">
        <w:t>i</w:t>
      </w:r>
      <w:r w:rsidR="0085634C">
        <w:t>lity.</w:t>
      </w:r>
      <w:r w:rsidR="006169EF">
        <w:t xml:space="preserve"> </w:t>
      </w:r>
      <w:r w:rsidR="006169EF">
        <w:fldChar w:fldCharType="begin"/>
      </w:r>
      <w:r w:rsidR="006169EF">
        <w:instrText xml:space="preserve"> REF _Ref27382352 \h </w:instrText>
      </w:r>
      <w:r w:rsidR="00FF0AF8">
        <w:instrText xml:space="preserve"> \* MERGEFORMAT </w:instrText>
      </w:r>
      <w:r w:rsidR="006169EF">
        <w:fldChar w:fldCharType="separate"/>
      </w:r>
      <w:r w:rsidR="00847F18">
        <w:t>Figure 2</w:t>
      </w:r>
      <w:r w:rsidR="006169EF">
        <w:fldChar w:fldCharType="end"/>
      </w:r>
      <w:r w:rsidR="006169EF">
        <w:t xml:space="preserve"> shows the user inputs for the DR tester.</w:t>
      </w:r>
    </w:p>
    <w:p w14:paraId="26570BE1" w14:textId="607FC6B9" w:rsidR="00E84822" w:rsidRDefault="00E84822" w:rsidP="003E63D7">
      <w:pPr>
        <w:pStyle w:val="Heading2"/>
      </w:pPr>
      <w:r>
        <w:lastRenderedPageBreak/>
        <w:t>Flexibility Metrics and Methods</w:t>
      </w:r>
    </w:p>
    <w:p w14:paraId="7A8F0567" w14:textId="32767C73" w:rsidR="00E84822" w:rsidRDefault="0085634C">
      <w:pPr>
        <w:pStyle w:val="Bulletedwindent"/>
        <w:numPr>
          <w:ilvl w:val="0"/>
          <w:numId w:val="0"/>
        </w:numPr>
        <w:spacing w:line="240" w:lineRule="auto"/>
        <w:pPrChange w:id="71" w:author="Karl Heine" w:date="2020-04-16T08:48:00Z">
          <w:pPr>
            <w:pStyle w:val="Bulletedwindent"/>
            <w:numPr>
              <w:numId w:val="0"/>
            </w:numPr>
            <w:tabs>
              <w:tab w:val="clear" w:pos="360"/>
            </w:tabs>
            <w:ind w:left="0" w:firstLine="0"/>
          </w:pPr>
        </w:pPrChange>
      </w:pPr>
      <w:r>
        <w:t xml:space="preserve">We evaluate </w:t>
      </w:r>
      <w:r w:rsidR="000D2B19">
        <w:t xml:space="preserve">the </w:t>
      </w:r>
      <w:r>
        <w:t xml:space="preserve">ITS models against a variety of </w:t>
      </w:r>
      <w:r w:rsidR="00CF6464">
        <w:t xml:space="preserve">energy </w:t>
      </w:r>
      <w:r>
        <w:t xml:space="preserve">metrics associated with the BTO’s characterizations </w:t>
      </w:r>
      <w:r w:rsidR="000D2B19">
        <w:t xml:space="preserve">of load </w:t>
      </w:r>
      <w:r w:rsidR="009A51D3">
        <w:t xml:space="preserve">flexibility </w:t>
      </w:r>
      <w:r>
        <w:t>mentioned above.</w:t>
      </w:r>
      <w:r w:rsidR="00CF6464">
        <w:t xml:space="preserve"> Cost metrics are </w:t>
      </w:r>
      <w:r w:rsidR="000D2B19">
        <w:t>not discussed</w:t>
      </w:r>
      <w:r w:rsidR="00CF6464">
        <w:t xml:space="preserve"> here as they </w:t>
      </w:r>
      <w:r w:rsidR="000D2B19">
        <w:t>are</w:t>
      </w:r>
      <w:r w:rsidR="00CF6464">
        <w:t xml:space="preserve"> functions of not only design and control, but also local utility rates and programs.</w:t>
      </w:r>
      <w:r w:rsidR="00C22E7D">
        <w:t xml:space="preserve"> Cost considerations may be evaluated by applying the appropriate tariff</w:t>
      </w:r>
      <w:r w:rsidR="00F904B4">
        <w:t>s</w:t>
      </w:r>
      <w:r w:rsidR="00C22E7D">
        <w:t xml:space="preserve"> </w:t>
      </w:r>
      <w:r w:rsidR="00F904B4">
        <w:t>and</w:t>
      </w:r>
      <w:r w:rsidR="00C22E7D">
        <w:t xml:space="preserve"> demand response incentives.</w:t>
      </w:r>
      <w:r w:rsidR="00523FFE">
        <w:t xml:space="preserve"> </w:t>
      </w:r>
      <w:r w:rsidR="00CF6464">
        <w:t xml:space="preserve">This measure provides a tool to help evaluate ITS within any </w:t>
      </w:r>
      <w:r w:rsidR="00510EB9">
        <w:t>price structure.</w:t>
      </w:r>
      <w:r w:rsidR="00CF6464">
        <w:t xml:space="preserve"> </w:t>
      </w:r>
    </w:p>
    <w:p w14:paraId="2CF5A86E" w14:textId="09A47AFF" w:rsidR="0085634C" w:rsidRPr="00B760A5" w:rsidRDefault="0085634C">
      <w:pPr>
        <w:pStyle w:val="Bulletedwindent"/>
        <w:numPr>
          <w:ilvl w:val="0"/>
          <w:numId w:val="0"/>
        </w:numPr>
        <w:spacing w:line="240" w:lineRule="auto"/>
        <w:pPrChange w:id="72" w:author="Karl Heine" w:date="2020-04-16T08:48:00Z">
          <w:pPr>
            <w:pStyle w:val="Bulletedwindent"/>
            <w:numPr>
              <w:numId w:val="0"/>
            </w:numPr>
            <w:tabs>
              <w:tab w:val="clear" w:pos="360"/>
            </w:tabs>
            <w:ind w:left="0" w:firstLine="0"/>
          </w:pPr>
        </w:pPrChange>
      </w:pPr>
      <w:r>
        <w:t xml:space="preserve">Load shifting is evaluated relative to a baseline system without ITS. It involves both </w:t>
      </w:r>
      <w:r w:rsidR="00F904B4">
        <w:t>the ice discharge and subsequent recharge periods</w:t>
      </w:r>
      <w:r w:rsidRPr="00B760A5">
        <w:t>. The peak power reduction [kW</w:t>
      </w:r>
      <w:r w:rsidRPr="00B760A5">
        <w:rPr>
          <w:vertAlign w:val="subscript"/>
        </w:rPr>
        <w:t>e</w:t>
      </w:r>
      <w:r w:rsidRPr="00B760A5">
        <w:t xml:space="preserve">] during discharge and the total </w:t>
      </w:r>
      <w:r w:rsidR="00B20B88">
        <w:t xml:space="preserve">electric </w:t>
      </w:r>
      <w:r w:rsidRPr="00B760A5">
        <w:t xml:space="preserve">energy shifted [kWh], evaluated over at least one complete charge/discharge cycle are useful. We </w:t>
      </w:r>
      <w:r w:rsidR="000D2B19">
        <w:t>consider</w:t>
      </w:r>
      <w:r w:rsidR="000D2B19" w:rsidRPr="00B760A5">
        <w:t xml:space="preserve"> </w:t>
      </w:r>
      <w:r w:rsidR="00672DAA" w:rsidRPr="00B760A5">
        <w:t>the</w:t>
      </w:r>
      <w:r w:rsidRPr="00B760A5">
        <w:t xml:space="preserve"> four metrics below to characterize the load shifting potential of our example ITS models:</w:t>
      </w:r>
    </w:p>
    <w:p w14:paraId="769395D9" w14:textId="0F7BE9BA" w:rsidR="001F169E" w:rsidRPr="00B760A5" w:rsidRDefault="001F169E">
      <w:pPr>
        <w:pStyle w:val="BPACSBullets"/>
        <w:spacing w:line="240" w:lineRule="auto"/>
        <w:pPrChange w:id="73" w:author="Karl Heine" w:date="2020-04-16T08:48:00Z">
          <w:pPr>
            <w:pStyle w:val="BPACSBullets"/>
          </w:pPr>
        </w:pPrChange>
      </w:pPr>
      <w:r w:rsidRPr="00B760A5">
        <w:t xml:space="preserve">Average Daily </w:t>
      </w:r>
      <w:r w:rsidR="00B760A5">
        <w:t>Shifted Load [kWh], defined</w:t>
      </w:r>
      <w:r w:rsidRPr="00B760A5">
        <w:t xml:space="preserve"> </w:t>
      </w:r>
      <w:r w:rsidR="00B760A5">
        <w:t>as the average reduction in facility electricity use during ice discharge, relative to the baseline;</w:t>
      </w:r>
    </w:p>
    <w:p w14:paraId="0ACEAA50" w14:textId="633042C7" w:rsidR="005257DD" w:rsidRPr="00B760A5" w:rsidRDefault="005257DD">
      <w:pPr>
        <w:pStyle w:val="BPACSBullets"/>
        <w:spacing w:line="240" w:lineRule="auto"/>
        <w:pPrChange w:id="74" w:author="Karl Heine" w:date="2020-04-16T08:48:00Z">
          <w:pPr>
            <w:pStyle w:val="BPACSBullets"/>
          </w:pPr>
        </w:pPrChange>
      </w:pPr>
      <w:r w:rsidRPr="00B760A5">
        <w:t>Average Fraction of Daily Load Shifted</w:t>
      </w:r>
      <w:r w:rsidR="00B760A5">
        <w:t xml:space="preserve"> [-], defined as the average of</w:t>
      </w:r>
      <w:r w:rsidR="0044023B">
        <w:t xml:space="preserve"> </w:t>
      </w:r>
      <w:r w:rsidR="00B760A5">
        <w:t>the daily shifted loads divided by the average daily total electric load in the baseline;</w:t>
      </w:r>
    </w:p>
    <w:p w14:paraId="2B149F01" w14:textId="7991EF23" w:rsidR="005C26F9" w:rsidRPr="00B760A5" w:rsidRDefault="005C26F9">
      <w:pPr>
        <w:pStyle w:val="BPACSBullets"/>
        <w:spacing w:line="240" w:lineRule="auto"/>
        <w:pPrChange w:id="75" w:author="Karl Heine" w:date="2020-04-16T08:48:00Z">
          <w:pPr>
            <w:pStyle w:val="BPACSBullets"/>
          </w:pPr>
        </w:pPrChange>
      </w:pPr>
      <w:r w:rsidRPr="00B760A5">
        <w:t>Annual Total Shifted Load</w:t>
      </w:r>
      <w:r w:rsidR="00B760A5">
        <w:t xml:space="preserve"> [</w:t>
      </w:r>
      <w:r w:rsidR="004410BA">
        <w:t>M</w:t>
      </w:r>
      <w:r w:rsidR="00B760A5">
        <w:t>Wh], which is the sum of the reductions in daily facility electric load during ice discharge, relative to the baseline; and,</w:t>
      </w:r>
    </w:p>
    <w:p w14:paraId="744DCF00" w14:textId="49C4621E" w:rsidR="001F169E" w:rsidRPr="00B760A5" w:rsidRDefault="005257DD">
      <w:pPr>
        <w:pStyle w:val="BPACSBullets"/>
        <w:spacing w:line="240" w:lineRule="auto"/>
        <w:pPrChange w:id="76" w:author="Karl Heine" w:date="2020-04-16T08:48:00Z">
          <w:pPr>
            <w:pStyle w:val="BPACSBullets"/>
          </w:pPr>
        </w:pPrChange>
      </w:pPr>
      <w:r w:rsidRPr="00B760A5">
        <w:t>Maximum Annual Peak Demand</w:t>
      </w:r>
      <w:r w:rsidR="00B760A5">
        <w:t>, which is the single point of maximum facility electric demand (15-minute average)</w:t>
      </w:r>
      <w:r w:rsidR="00453032">
        <w:t xml:space="preserve"> over the course of the year.</w:t>
      </w:r>
    </w:p>
    <w:p w14:paraId="3C86FDF3" w14:textId="42D66D46" w:rsidR="005257DD" w:rsidRPr="00B760A5" w:rsidRDefault="00453032">
      <w:pPr>
        <w:pStyle w:val="Bulletedwindent"/>
        <w:numPr>
          <w:ilvl w:val="0"/>
          <w:numId w:val="0"/>
        </w:numPr>
        <w:spacing w:line="240" w:lineRule="auto"/>
        <w:pPrChange w:id="77" w:author="Karl Heine" w:date="2020-04-16T08:48:00Z">
          <w:pPr>
            <w:pStyle w:val="Bulletedwindent"/>
            <w:numPr>
              <w:numId w:val="0"/>
            </w:numPr>
            <w:tabs>
              <w:tab w:val="clear" w:pos="360"/>
            </w:tabs>
            <w:ind w:left="0" w:firstLine="0"/>
          </w:pPr>
        </w:pPrChange>
      </w:pPr>
      <w:r>
        <w:t xml:space="preserve">Monthly values </w:t>
      </w:r>
      <w:r w:rsidR="00AD59A3">
        <w:t xml:space="preserve">for peak demand are of interest for utility rate </w:t>
      </w:r>
      <w:r w:rsidR="0044023B">
        <w:t>calculations</w:t>
      </w:r>
      <w:r w:rsidR="00AD59A3">
        <w:t>; but for brevity, we here present only the annual peaks</w:t>
      </w:r>
      <w:r w:rsidR="00C22E7D">
        <w:t xml:space="preserve"> which, </w:t>
      </w:r>
      <w:r w:rsidR="00F904B4">
        <w:t>in</w:t>
      </w:r>
      <w:r w:rsidR="00C22E7D">
        <w:t xml:space="preserve"> our </w:t>
      </w:r>
      <w:r w:rsidR="00F904B4">
        <w:t>demonstration</w:t>
      </w:r>
      <w:r w:rsidR="00847F18">
        <w:t xml:space="preserve"> cases</w:t>
      </w:r>
      <w:r w:rsidR="00C22E7D">
        <w:t>, equate to late summer peak demand</w:t>
      </w:r>
      <w:r w:rsidR="00AD59A3">
        <w:t>.</w:t>
      </w:r>
    </w:p>
    <w:p w14:paraId="2192D995" w14:textId="4A546BBD" w:rsidR="005C26F9" w:rsidRDefault="005C26F9">
      <w:pPr>
        <w:pStyle w:val="Bulletedwindent"/>
        <w:numPr>
          <w:ilvl w:val="0"/>
          <w:numId w:val="0"/>
        </w:numPr>
        <w:spacing w:line="240" w:lineRule="auto"/>
        <w:pPrChange w:id="78" w:author="Karl Heine" w:date="2020-04-16T08:48:00Z">
          <w:pPr>
            <w:pStyle w:val="Bulletedwindent"/>
            <w:numPr>
              <w:numId w:val="0"/>
            </w:numPr>
            <w:tabs>
              <w:tab w:val="clear" w:pos="360"/>
            </w:tabs>
            <w:ind w:left="0" w:firstLine="0"/>
          </w:pPr>
        </w:pPrChange>
      </w:pPr>
      <w:r w:rsidRPr="00B760A5">
        <w:t>Energy efficiency is evaluated at the building level with</w:t>
      </w:r>
      <w:r>
        <w:t xml:space="preserve"> </w:t>
      </w:r>
      <w:r w:rsidR="004410BA">
        <w:t>EUI,</w:t>
      </w:r>
      <w:r>
        <w:t xml:space="preserve"> and at the chiller level through three metrics</w:t>
      </w:r>
      <w:r w:rsidR="0098319E" w:rsidRPr="0098319E">
        <w:t xml:space="preserve"> </w:t>
      </w:r>
      <w:r w:rsidR="0098319E">
        <w:t>evaluated over the ITS operating season to capture charge and discharge performance</w:t>
      </w:r>
      <w:r>
        <w:t>:</w:t>
      </w:r>
    </w:p>
    <w:p w14:paraId="7253D5BE" w14:textId="41DCEBC6" w:rsidR="005C26F9" w:rsidRDefault="005C26F9">
      <w:pPr>
        <w:pStyle w:val="Bulletedwindent"/>
        <w:numPr>
          <w:ilvl w:val="0"/>
          <w:numId w:val="19"/>
        </w:numPr>
        <w:spacing w:line="240" w:lineRule="auto"/>
        <w:pPrChange w:id="79" w:author="Karl Heine" w:date="2020-04-16T08:48:00Z">
          <w:pPr>
            <w:pStyle w:val="Bulletedwindent"/>
            <w:numPr>
              <w:numId w:val="19"/>
            </w:numPr>
            <w:tabs>
              <w:tab w:val="clear" w:pos="360"/>
            </w:tabs>
          </w:pPr>
        </w:pPrChange>
      </w:pPr>
      <w:r>
        <w:t>Chiller Average COP</w:t>
      </w:r>
      <w:r w:rsidR="00D63248">
        <w:t>;</w:t>
      </w:r>
    </w:p>
    <w:p w14:paraId="2818271E" w14:textId="5F8B2FEE" w:rsidR="0098319E" w:rsidRDefault="0098319E">
      <w:pPr>
        <w:pStyle w:val="Bulletedwindent"/>
        <w:numPr>
          <w:ilvl w:val="0"/>
          <w:numId w:val="19"/>
        </w:numPr>
        <w:spacing w:line="240" w:lineRule="auto"/>
        <w:pPrChange w:id="80" w:author="Karl Heine" w:date="2020-04-16T08:48:00Z">
          <w:pPr>
            <w:pStyle w:val="Bulletedwindent"/>
            <w:numPr>
              <w:numId w:val="19"/>
            </w:numPr>
            <w:tabs>
              <w:tab w:val="clear" w:pos="360"/>
            </w:tabs>
          </w:pPr>
        </w:pPrChange>
      </w:pPr>
      <w:r>
        <w:t>Chiller Total Electricity Use; and,</w:t>
      </w:r>
    </w:p>
    <w:p w14:paraId="154871E7" w14:textId="3D2D6B49" w:rsidR="00D63248" w:rsidRDefault="00D63248">
      <w:pPr>
        <w:pStyle w:val="Bulletedwindent"/>
        <w:numPr>
          <w:ilvl w:val="0"/>
          <w:numId w:val="19"/>
        </w:numPr>
        <w:spacing w:line="240" w:lineRule="auto"/>
        <w:pPrChange w:id="81" w:author="Karl Heine" w:date="2020-04-16T08:48:00Z">
          <w:pPr>
            <w:pStyle w:val="Bulletedwindent"/>
            <w:numPr>
              <w:numId w:val="19"/>
            </w:numPr>
            <w:tabs>
              <w:tab w:val="clear" w:pos="360"/>
            </w:tabs>
          </w:pPr>
        </w:pPrChange>
      </w:pPr>
      <w:r>
        <w:t>Chiller Total Runtime Hours</w:t>
      </w:r>
      <w:r w:rsidR="0098319E">
        <w:t>.</w:t>
      </w:r>
    </w:p>
    <w:p w14:paraId="0DD210EF" w14:textId="014B9DF7" w:rsidR="00355F56" w:rsidRDefault="00CC62BB">
      <w:pPr>
        <w:pStyle w:val="Bulletedwindent"/>
        <w:numPr>
          <w:ilvl w:val="0"/>
          <w:numId w:val="0"/>
        </w:numPr>
        <w:spacing w:line="240" w:lineRule="auto"/>
        <w:pPrChange w:id="82" w:author="Karl Heine" w:date="2020-04-16T08:48:00Z">
          <w:pPr>
            <w:pStyle w:val="Bulletedwindent"/>
            <w:numPr>
              <w:numId w:val="0"/>
            </w:numPr>
            <w:tabs>
              <w:tab w:val="clear" w:pos="360"/>
            </w:tabs>
            <w:ind w:left="0" w:firstLine="0"/>
          </w:pPr>
        </w:pPrChange>
      </w:pPr>
      <w:r>
        <w:t xml:space="preserve">Load shed and load add potentials are assessed through both post-processing of simulation results and through </w:t>
      </w:r>
      <w:r w:rsidR="00355F56">
        <w:t>the in-simulation DR tester. They are quantified in terms of peak power [kW</w:t>
      </w:r>
      <w:r w:rsidR="00355F56" w:rsidRPr="00355F56">
        <w:rPr>
          <w:vertAlign w:val="subscript"/>
        </w:rPr>
        <w:t>e</w:t>
      </w:r>
      <w:r w:rsidR="00355F56">
        <w:t>], energy [kWh], and potential duration of flexibil</w:t>
      </w:r>
      <w:ins w:id="83" w:author="Karl Heine" w:date="2020-04-16T11:13:00Z">
        <w:r w:rsidR="00117E7E">
          <w:t>i</w:t>
        </w:r>
      </w:ins>
      <w:r w:rsidR="00355F56">
        <w:t>ty [hours] at each simulation timestep.</w:t>
      </w:r>
      <w:r w:rsidR="004C466E">
        <w:t xml:space="preserve"> We perform the </w:t>
      </w:r>
      <w:r w:rsidR="0044023B">
        <w:t>calculations</w:t>
      </w:r>
      <w:r w:rsidR="004C466E">
        <w:t xml:space="preserve"> for DR events ranging from 30-minute</w:t>
      </w:r>
      <w:r w:rsidR="00F904B4">
        <w:t>s</w:t>
      </w:r>
      <w:r w:rsidR="004C466E">
        <w:t xml:space="preserve"> to 6 hours.</w:t>
      </w:r>
    </w:p>
    <w:p w14:paraId="30FE2F11" w14:textId="29F4F0D7" w:rsidR="004C466E" w:rsidRDefault="004C466E">
      <w:pPr>
        <w:pStyle w:val="Bulletedwindent"/>
        <w:numPr>
          <w:ilvl w:val="0"/>
          <w:numId w:val="0"/>
        </w:numPr>
        <w:spacing w:line="240" w:lineRule="auto"/>
        <w:pPrChange w:id="84" w:author="Karl Heine" w:date="2020-04-16T08:48:00Z">
          <w:pPr>
            <w:pStyle w:val="Bulletedwindent"/>
            <w:numPr>
              <w:numId w:val="0"/>
            </w:numPr>
            <w:tabs>
              <w:tab w:val="clear" w:pos="360"/>
            </w:tabs>
            <w:ind w:left="0" w:firstLine="0"/>
          </w:pPr>
        </w:pPrChange>
      </w:pPr>
      <w:r>
        <w:t xml:space="preserve">For the load shed events, we assume that ITS controls switch </w:t>
      </w:r>
      <w:r w:rsidR="00F904B4">
        <w:t xml:space="preserve">their routine partial-storage control </w:t>
      </w:r>
      <w:r>
        <w:t xml:space="preserve">to full storage for the duration of the event, thus allowing the chiller to turn off. If the ITS </w:t>
      </w:r>
      <w:del w:id="85" w:author="Karl Heine" w:date="2020-04-16T10:03:00Z">
        <w:r w:rsidDel="008E6A78">
          <w:delText>state-of-charge</w:delText>
        </w:r>
      </w:del>
      <w:ins w:id="86" w:author="Karl Heine" w:date="2020-04-16T10:03:00Z">
        <w:r w:rsidR="008E6A78">
          <w:t>state of charge</w:t>
        </w:r>
      </w:ins>
      <w:ins w:id="87" w:author="Karl Heine" w:date="2020-04-16T10:05:00Z">
        <w:r w:rsidR="008E6A78">
          <w:t xml:space="preserve"> (SOC)</w:t>
        </w:r>
      </w:ins>
      <w:r>
        <w:t xml:space="preserve"> is </w:t>
      </w:r>
      <w:r w:rsidR="0044023B">
        <w:t>insufficient</w:t>
      </w:r>
      <w:r>
        <w:t xml:space="preserve"> </w:t>
      </w:r>
      <w:r>
        <w:t xml:space="preserve">to meet the full load (either energy or cooling rate) over the required duration, we indicate a 0 </w:t>
      </w:r>
      <w:r w:rsidR="009A51D3">
        <w:t xml:space="preserve">flexibility </w:t>
      </w:r>
      <w:r>
        <w:t>potential. We do this to identify the limits of a particular ITS control strategy for early-design consideration</w:t>
      </w:r>
      <w:r w:rsidR="00672DAA">
        <w:t>.</w:t>
      </w:r>
    </w:p>
    <w:p w14:paraId="73D02D69" w14:textId="77777777" w:rsidR="00A000F8" w:rsidRDefault="004C466E">
      <w:pPr>
        <w:pStyle w:val="Bulletedwindent"/>
        <w:numPr>
          <w:ilvl w:val="0"/>
          <w:numId w:val="0"/>
        </w:numPr>
        <w:spacing w:line="240" w:lineRule="auto"/>
        <w:pPrChange w:id="88" w:author="Karl Heine" w:date="2020-04-16T08:48:00Z">
          <w:pPr>
            <w:pStyle w:val="Bulletedwindent"/>
            <w:numPr>
              <w:numId w:val="0"/>
            </w:numPr>
            <w:tabs>
              <w:tab w:val="clear" w:pos="360"/>
            </w:tabs>
            <w:ind w:left="0" w:firstLine="0"/>
          </w:pPr>
        </w:pPrChange>
      </w:pPr>
      <w:r>
        <w:t>For load add events, we assume that the chiller will meet the full cooling load. Any ice that would have been discharged during the DR event is saved for later use.</w:t>
      </w:r>
    </w:p>
    <w:p w14:paraId="03C9B9A8" w14:textId="1A0AD2A9" w:rsidR="00CC62BB" w:rsidRDefault="00A000F8">
      <w:pPr>
        <w:pStyle w:val="Bulletedwindent"/>
        <w:numPr>
          <w:ilvl w:val="0"/>
          <w:numId w:val="0"/>
        </w:numPr>
        <w:spacing w:line="240" w:lineRule="auto"/>
        <w:pPrChange w:id="89" w:author="Karl Heine" w:date="2020-04-16T08:48:00Z">
          <w:pPr>
            <w:pStyle w:val="Bulletedwindent"/>
            <w:numPr>
              <w:numId w:val="0"/>
            </w:numPr>
            <w:tabs>
              <w:tab w:val="clear" w:pos="360"/>
            </w:tabs>
            <w:ind w:left="0" w:firstLine="0"/>
          </w:pPr>
        </w:pPrChange>
      </w:pPr>
      <w:r>
        <w:t>We aggregate these calculations, performed at each timestep for each</w:t>
      </w:r>
      <w:r w:rsidR="0044023B">
        <w:t xml:space="preserve"> </w:t>
      </w:r>
      <w:r>
        <w:t xml:space="preserve">DR window (30-min to 6-hours), into average </w:t>
      </w:r>
      <w:r w:rsidR="0044023B">
        <w:t>potential</w:t>
      </w:r>
      <w:r>
        <w:t xml:space="preserve"> power change </w:t>
      </w:r>
      <w:r w:rsidR="00672DAA">
        <w:t>[</w:t>
      </w:r>
      <w:r w:rsidR="0024424C">
        <w:t>kW</w:t>
      </w:r>
      <w:r w:rsidR="0024424C" w:rsidRPr="0024424C">
        <w:rPr>
          <w:vertAlign w:val="subscript"/>
        </w:rPr>
        <w:t>e</w:t>
      </w:r>
      <w:r w:rsidR="00672DAA">
        <w:t>]</w:t>
      </w:r>
      <w:r>
        <w:t xml:space="preserve">, average potential energy change </w:t>
      </w:r>
      <w:r w:rsidR="00672DAA">
        <w:t>[</w:t>
      </w:r>
      <w:r>
        <w:t>kWh</w:t>
      </w:r>
      <w:r w:rsidR="00672DAA">
        <w:t>]</w:t>
      </w:r>
      <w:r>
        <w:t>, and</w:t>
      </w:r>
      <w:r w:rsidR="00F904B4">
        <w:t xml:space="preserve"> the availability of the response type. This availability is defined as the</w:t>
      </w:r>
      <w:r>
        <w:t xml:space="preserve"> percent of timesteps over which the </w:t>
      </w:r>
      <w:r w:rsidR="00F904B4">
        <w:t xml:space="preserve">complete </w:t>
      </w:r>
      <w:r>
        <w:t>shed or add responses could be successfully executed.</w:t>
      </w:r>
      <w:r w:rsidR="000D0D19">
        <w:t xml:space="preserve"> For example, at a given timestep, a system may be able to switch to full storage and meet the future cooling loads (determine from baseline model) the next</w:t>
      </w:r>
      <w:r w:rsidR="0044023B">
        <w:t xml:space="preserve"> </w:t>
      </w:r>
      <w:r w:rsidR="000D0D19">
        <w:t xml:space="preserve">hour, but not for any longer duration. In this case, 30-minute and 1-hour responses are considered available at the given timestep, where 2+ hour responses are not. Availabilities are presented as </w:t>
      </w:r>
      <w:r w:rsidR="0044023B">
        <w:t>percentages</w:t>
      </w:r>
      <w:r w:rsidR="000D0D19">
        <w:t xml:space="preserve"> of annual timesteps and of only the occupied timesteps. </w:t>
      </w:r>
    </w:p>
    <w:p w14:paraId="0DAB646B" w14:textId="0C8B6803" w:rsidR="006D12DF" w:rsidRDefault="00A000F8">
      <w:pPr>
        <w:pStyle w:val="Bulletedwindent"/>
        <w:numPr>
          <w:ilvl w:val="0"/>
          <w:numId w:val="0"/>
        </w:numPr>
        <w:spacing w:line="240" w:lineRule="auto"/>
        <w:pPrChange w:id="90" w:author="Karl Heine" w:date="2020-04-16T08:48:00Z">
          <w:pPr>
            <w:pStyle w:val="Bulletedwindent"/>
            <w:numPr>
              <w:numId w:val="0"/>
            </w:numPr>
            <w:tabs>
              <w:tab w:val="clear" w:pos="360"/>
            </w:tabs>
            <w:ind w:left="0" w:firstLine="0"/>
          </w:pPr>
        </w:pPrChange>
      </w:pPr>
      <w:r>
        <w:t>These add and shed potentials</w:t>
      </w:r>
      <w:r w:rsidR="00F67894">
        <w:t xml:space="preserve"> </w:t>
      </w:r>
      <w:r w:rsidR="00721ADC">
        <w:t xml:space="preserve">derived from post-processing </w:t>
      </w:r>
      <w:r w:rsidR="00F67894">
        <w:t xml:space="preserve">provide information on the </w:t>
      </w:r>
      <w:r w:rsidR="009A51D3">
        <w:t xml:space="preserve">flexibility </w:t>
      </w:r>
      <w:r w:rsidR="00F67894">
        <w:t xml:space="preserve">that the building may provide to the grid only during the DR window; they do not </w:t>
      </w:r>
      <w:r w:rsidR="0044023B">
        <w:t>capture</w:t>
      </w:r>
      <w:r w:rsidR="00F67894">
        <w:t xml:space="preserve"> any rebound effects. In the case of the load shed events, negative rebound impacts may occur immediately following the DR event or several hours later during ice tank recharge. T</w:t>
      </w:r>
      <w:r w:rsidR="006D12DF">
        <w:t xml:space="preserve">he in-simulation DR tester allows us to use BEM to capture those rebound effects. These are best explored through visual examination of the timestep energy output data. </w:t>
      </w:r>
    </w:p>
    <w:p w14:paraId="00174F05" w14:textId="41BC27AD" w:rsidR="006D12DF" w:rsidRPr="00F7777A" w:rsidRDefault="006D12DF" w:rsidP="003E63D7">
      <w:pPr>
        <w:pStyle w:val="Heading2"/>
      </w:pPr>
      <w:r>
        <w:t xml:space="preserve">Simulated </w:t>
      </w:r>
      <w:r w:rsidR="001A5CB4">
        <w:t>Building Test Cases</w:t>
      </w:r>
    </w:p>
    <w:p w14:paraId="63A8A242" w14:textId="0FA73F3D" w:rsidR="00A000F8" w:rsidRDefault="001A5CB4">
      <w:pPr>
        <w:pStyle w:val="Bulletedwindent"/>
        <w:numPr>
          <w:ilvl w:val="0"/>
          <w:numId w:val="0"/>
        </w:numPr>
        <w:spacing w:line="240" w:lineRule="auto"/>
        <w:pPrChange w:id="91" w:author="Karl Heine" w:date="2020-04-16T08:48:00Z">
          <w:pPr>
            <w:pStyle w:val="Bulletedwindent"/>
            <w:numPr>
              <w:numId w:val="0"/>
            </w:numPr>
            <w:tabs>
              <w:tab w:val="clear" w:pos="360"/>
            </w:tabs>
            <w:ind w:left="0" w:firstLine="0"/>
          </w:pPr>
        </w:pPrChange>
      </w:pPr>
      <w:r>
        <w:t xml:space="preserve">To demonstrate the capabilities of this measure and our load </w:t>
      </w:r>
      <w:r w:rsidR="009A51D3">
        <w:t xml:space="preserve">flexibility </w:t>
      </w:r>
      <w:r>
        <w:t>analysis, we use the DOE Prototype Secondary School, vintage 90.1-2010 for climate zone 2A</w:t>
      </w:r>
      <w:r w:rsidR="000D0D19">
        <w:t xml:space="preserve">, </w:t>
      </w:r>
      <w:r w:rsidR="00F61060">
        <w:t>with</w:t>
      </w:r>
      <w:r>
        <w:t xml:space="preserve"> the Houston, TX TMY3 weather file</w:t>
      </w:r>
      <w:r w:rsidR="000D0D19">
        <w:t>,</w:t>
      </w:r>
      <w:r>
        <w:t xml:space="preserve"> and</w:t>
      </w:r>
      <w:r w:rsidR="0044023B">
        <w:t xml:space="preserve"> </w:t>
      </w:r>
      <w:r>
        <w:t>using 15</w:t>
      </w:r>
      <w:r w:rsidR="0095676E">
        <w:t>-</w:t>
      </w:r>
      <w:r>
        <w:t xml:space="preserve">minute timesteps. We select this building model and location because (1) </w:t>
      </w:r>
      <w:del w:id="92" w:author="Karl Heine" w:date="2020-04-16T09:38:00Z">
        <w:r w:rsidDel="00581847">
          <w:delText>the</w:delText>
        </w:r>
        <w:r w:rsidR="00672DAA" w:rsidDel="00581847">
          <w:delText xml:space="preserve"> baseline</w:delText>
        </w:r>
        <w:r w:rsidDel="00581847">
          <w:delText xml:space="preserve"> model includes a</w:delText>
        </w:r>
      </w:del>
      <w:bookmarkStart w:id="93" w:name="_Hlk37922360"/>
      <w:ins w:id="94" w:author="Karl Heine" w:date="2020-04-16T09:38:00Z">
        <w:r w:rsidR="00581847">
          <w:t>the building cooling is provided through a</w:t>
        </w:r>
      </w:ins>
      <w:r>
        <w:t xml:space="preserve"> </w:t>
      </w:r>
      <w:ins w:id="95" w:author="Karl Heine" w:date="2020-04-16T10:58:00Z">
        <w:r w:rsidR="00514658">
          <w:t xml:space="preserve">primary-secondary </w:t>
        </w:r>
      </w:ins>
      <w:r>
        <w:t xml:space="preserve">chilled water loop </w:t>
      </w:r>
      <w:del w:id="96" w:author="Karl Heine" w:date="2020-04-16T09:38:00Z">
        <w:r w:rsidDel="00581847">
          <w:delText>with an</w:delText>
        </w:r>
      </w:del>
      <w:ins w:id="97" w:author="Karl Heine" w:date="2020-04-16T09:38:00Z">
        <w:r w:rsidR="00581847">
          <w:t xml:space="preserve">supplied by </w:t>
        </w:r>
      </w:ins>
      <w:ins w:id="98" w:author="Karl Heine" w:date="2020-04-16T10:54:00Z">
        <w:r w:rsidR="00265556">
          <w:t>a single</w:t>
        </w:r>
      </w:ins>
      <w:r>
        <w:t xml:space="preserve"> air-cooled chiller</w:t>
      </w:r>
      <w:del w:id="99" w:author="Karl Heine" w:date="2020-04-16T09:37:00Z">
        <w:r w:rsidDel="00581847">
          <w:delText xml:space="preserve"> model</w:delText>
        </w:r>
      </w:del>
      <w:r>
        <w:t xml:space="preserve">, </w:t>
      </w:r>
      <w:bookmarkEnd w:id="93"/>
      <w:r>
        <w:t xml:space="preserve">(2) </w:t>
      </w:r>
      <w:r w:rsidR="004410BA">
        <w:t xml:space="preserve">the facility </w:t>
      </w:r>
      <w:r w:rsidR="00F61060">
        <w:t xml:space="preserve">in this location </w:t>
      </w:r>
      <w:r w:rsidR="004410BA">
        <w:t xml:space="preserve">requires </w:t>
      </w:r>
      <w:r>
        <w:t xml:space="preserve">space cooling for the entire year, </w:t>
      </w:r>
      <w:r w:rsidR="00903200">
        <w:t xml:space="preserve">and </w:t>
      </w:r>
      <w:r>
        <w:t>(3)</w:t>
      </w:r>
      <w:r w:rsidR="00903200">
        <w:t xml:space="preserve"> </w:t>
      </w:r>
      <w:r>
        <w:t xml:space="preserve">space cooling constitutes a large percentage of the total facility electric load. In order to facilitate study repeatability, </w:t>
      </w:r>
      <w:r w:rsidR="00672DAA">
        <w:t xml:space="preserve">no changes </w:t>
      </w:r>
      <w:r>
        <w:t>are applied to the model</w:t>
      </w:r>
      <w:r w:rsidR="00672DAA">
        <w:t xml:space="preserve"> beyond our ITS measure</w:t>
      </w:r>
      <w:r>
        <w:t xml:space="preserve">. </w:t>
      </w:r>
      <w:r w:rsidR="009A25F8">
        <w:t>The peak cooling period for this model occurs during September when high occupancy is coincident with hot and humid weather conditions.</w:t>
      </w:r>
    </w:p>
    <w:p w14:paraId="5CB76F8F" w14:textId="4B6FD6A1" w:rsidR="00CF484D" w:rsidRDefault="007B5C75" w:rsidP="00FF0AF8">
      <w:pPr>
        <w:pStyle w:val="Bulletedwindent"/>
        <w:numPr>
          <w:ilvl w:val="0"/>
          <w:numId w:val="0"/>
        </w:numPr>
        <w:spacing w:line="240" w:lineRule="auto"/>
        <w:rPr>
          <w:ins w:id="100" w:author="Karl Heine" w:date="2020-04-16T10:31:00Z"/>
        </w:rPr>
      </w:pPr>
      <w:r>
        <w:t xml:space="preserve">To showcase the potential of the measure </w:t>
      </w:r>
      <w:r w:rsidR="00715FF1">
        <w:t>five</w:t>
      </w:r>
      <w:r w:rsidR="00D00EF8">
        <w:t xml:space="preserve"> different </w:t>
      </w:r>
      <w:r>
        <w:t xml:space="preserve">ITS configuration and control cases are </w:t>
      </w:r>
      <w:r w:rsidR="00715FF1">
        <w:t>modeled</w:t>
      </w:r>
      <w:r>
        <w:t xml:space="preserve"> and presented here. </w:t>
      </w:r>
      <w:r w:rsidR="000D0D19">
        <w:t>Cases</w:t>
      </w:r>
      <w:r w:rsidR="00672DAA">
        <w:t xml:space="preserve"> with a “P” title are partial storage configurations.</w:t>
      </w:r>
    </w:p>
    <w:p w14:paraId="1C89C9B7" w14:textId="77777777" w:rsidR="007C455D" w:rsidRDefault="007C455D">
      <w:pPr>
        <w:pStyle w:val="Bulletedwindent"/>
        <w:numPr>
          <w:ilvl w:val="0"/>
          <w:numId w:val="0"/>
        </w:numPr>
        <w:spacing w:line="240" w:lineRule="auto"/>
        <w:rPr>
          <w:ins w:id="101" w:author="Karl Heine" w:date="2020-04-16T08:47:00Z"/>
        </w:rPr>
        <w:pPrChange w:id="102" w:author="Karl Heine" w:date="2020-04-16T08:48:00Z">
          <w:pPr>
            <w:pStyle w:val="Bulletedwindent"/>
            <w:numPr>
              <w:numId w:val="0"/>
            </w:numPr>
            <w:tabs>
              <w:tab w:val="clear" w:pos="360"/>
            </w:tabs>
            <w:ind w:left="0" w:firstLine="0"/>
          </w:pPr>
        </w:pPrChange>
      </w:pPr>
    </w:p>
    <w:p w14:paraId="66AE29C0" w14:textId="77777777" w:rsidR="00FF0AF8" w:rsidRPr="00FF0AF8" w:rsidRDefault="00FF0AF8">
      <w:pPr>
        <w:pStyle w:val="Bulletedwindent"/>
        <w:numPr>
          <w:ilvl w:val="0"/>
          <w:numId w:val="0"/>
        </w:numPr>
        <w:spacing w:line="240" w:lineRule="auto"/>
        <w:rPr>
          <w:sz w:val="6"/>
          <w:szCs w:val="6"/>
          <w:rPrChange w:id="103" w:author="Karl Heine" w:date="2020-04-16T08:47:00Z">
            <w:rPr/>
          </w:rPrChange>
        </w:rPr>
        <w:pPrChange w:id="104" w:author="Karl Heine" w:date="2020-04-16T08:48:00Z">
          <w:pPr>
            <w:pStyle w:val="Bulletedwindent"/>
            <w:numPr>
              <w:numId w:val="0"/>
            </w:numPr>
            <w:tabs>
              <w:tab w:val="clear" w:pos="360"/>
            </w:tabs>
            <w:ind w:left="0" w:firstLine="0"/>
          </w:pPr>
        </w:pPrChange>
      </w:pPr>
    </w:p>
    <w:p w14:paraId="67FAFA22" w14:textId="465E4E6D" w:rsidR="00FF0AF8" w:rsidRDefault="00CF484D">
      <w:pPr>
        <w:pStyle w:val="BPACSTable"/>
        <w:spacing w:line="240" w:lineRule="auto"/>
        <w:rPr>
          <w:ins w:id="105" w:author="Karl Heine" w:date="2020-04-16T08:48:00Z"/>
        </w:rPr>
        <w:pPrChange w:id="106" w:author="Karl Heine" w:date="2020-04-16T08:48:00Z">
          <w:pPr>
            <w:pStyle w:val="BPACSTable"/>
          </w:pPr>
        </w:pPrChange>
      </w:pPr>
      <w:bookmarkStart w:id="107" w:name="_Ref26727809"/>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847F18">
        <w:rPr>
          <w:noProof/>
        </w:rPr>
        <w:t>1</w:t>
      </w:r>
      <w:r w:rsidR="006C0B44">
        <w:rPr>
          <w:noProof/>
        </w:rPr>
        <w:fldChar w:fldCharType="end"/>
      </w:r>
      <w:bookmarkEnd w:id="107"/>
      <w:del w:id="108" w:author="Karl Heine" w:date="2020-04-16T08:45:00Z">
        <w:r w:rsidDel="00FF0AF8">
          <w:delText>:</w:delText>
        </w:r>
      </w:del>
      <w:r>
        <w:t xml:space="preserve"> </w:t>
      </w:r>
      <w:r w:rsidR="004410BA">
        <w:t>Model</w:t>
      </w:r>
      <w:r>
        <w:t xml:space="preserve"> </w:t>
      </w:r>
      <w:r w:rsidR="006934FA">
        <w:t>c</w:t>
      </w:r>
      <w:r>
        <w:t>onfigurations</w:t>
      </w:r>
    </w:p>
    <w:p w14:paraId="13A183D3" w14:textId="77777777" w:rsidR="00FF0AF8" w:rsidRPr="00FF0AF8" w:rsidRDefault="00FF0AF8">
      <w:pPr>
        <w:pStyle w:val="BPACSTable"/>
        <w:spacing w:before="60" w:after="60" w:line="240" w:lineRule="auto"/>
        <w:jc w:val="left"/>
        <w:rPr>
          <w:sz w:val="6"/>
          <w:szCs w:val="6"/>
          <w:rPrChange w:id="109" w:author="Karl Heine" w:date="2020-04-16T08:46:00Z">
            <w:rPr/>
          </w:rPrChange>
        </w:rPr>
        <w:pPrChange w:id="110" w:author="Karl Heine" w:date="2020-04-16T09:06:00Z">
          <w:pPr>
            <w:pStyle w:val="BPACSTable"/>
          </w:pPr>
        </w:pPrChange>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7"/>
        <w:gridCol w:w="1168"/>
        <w:gridCol w:w="1170"/>
        <w:gridCol w:w="1260"/>
      </w:tblGrid>
      <w:tr w:rsidR="004707A8" w:rsidRPr="00F7777A" w14:paraId="25B2EE57" w14:textId="6A1A4D61" w:rsidTr="00487F53">
        <w:tc>
          <w:tcPr>
            <w:tcW w:w="897" w:type="dxa"/>
            <w:vMerge w:val="restart"/>
          </w:tcPr>
          <w:p w14:paraId="4E83FBBF" w14:textId="77777777" w:rsidR="004707A8" w:rsidRDefault="004707A8" w:rsidP="00FF0AF8">
            <w:pPr>
              <w:pStyle w:val="BPACSTableContents"/>
              <w:spacing w:line="240" w:lineRule="auto"/>
              <w:rPr>
                <w:ins w:id="111" w:author="Karl Heine" w:date="2020-04-16T08:55:00Z"/>
              </w:rPr>
            </w:pPr>
          </w:p>
          <w:p w14:paraId="330C64D1" w14:textId="77777777" w:rsidR="004707A8" w:rsidRPr="00F7777A" w:rsidRDefault="004707A8" w:rsidP="00FF0AF8">
            <w:pPr>
              <w:pStyle w:val="BPACSTableContents"/>
              <w:spacing w:line="240" w:lineRule="auto"/>
            </w:pPr>
            <w:r>
              <w:t>Case</w:t>
            </w:r>
            <w:del w:id="112" w:author="Karl Heine" w:date="2020-04-16T08:55:00Z">
              <w:r w:rsidDel="004707A8">
                <w:delText xml:space="preserve"> Name</w:delText>
              </w:r>
            </w:del>
          </w:p>
          <w:p w14:paraId="7AFFE2B3" w14:textId="7D8477BE" w:rsidR="004707A8" w:rsidRPr="00F7777A" w:rsidRDefault="004707A8">
            <w:pPr>
              <w:pStyle w:val="TableText"/>
              <w:spacing w:line="240" w:lineRule="auto"/>
              <w:pPrChange w:id="113" w:author="Karl Heine" w:date="2020-04-16T08:48:00Z">
                <w:pPr>
                  <w:pStyle w:val="BPACSTableContents"/>
                </w:pPr>
              </w:pPrChange>
            </w:pPr>
            <w:del w:id="114" w:author="Karl Heine" w:date="2020-04-16T08:54:00Z">
              <w:r w:rsidRPr="00E3088E" w:rsidDel="004707A8">
                <w:rPr>
                  <w:i/>
                  <w:iCs/>
                </w:rPr>
                <w:delText>Units</w:delText>
              </w:r>
            </w:del>
          </w:p>
        </w:tc>
        <w:tc>
          <w:tcPr>
            <w:tcW w:w="1168" w:type="dxa"/>
            <w:tcBorders>
              <w:bottom w:val="nil"/>
            </w:tcBorders>
          </w:tcPr>
          <w:p w14:paraId="45A8E9B5" w14:textId="53F6E680" w:rsidR="004707A8" w:rsidRPr="00F7777A" w:rsidRDefault="004707A8">
            <w:pPr>
              <w:pStyle w:val="BPACSTableContents"/>
              <w:spacing w:line="240" w:lineRule="auto"/>
              <w:pPrChange w:id="115" w:author="Karl Heine" w:date="2020-04-16T08:48:00Z">
                <w:pPr>
                  <w:pStyle w:val="BPACSTableContents"/>
                </w:pPr>
              </w:pPrChange>
            </w:pPr>
            <w:r>
              <w:t>Chiller Capacity</w:t>
            </w:r>
          </w:p>
        </w:tc>
        <w:tc>
          <w:tcPr>
            <w:tcW w:w="1170" w:type="dxa"/>
            <w:tcBorders>
              <w:bottom w:val="nil"/>
            </w:tcBorders>
          </w:tcPr>
          <w:p w14:paraId="288CDB6D" w14:textId="77777777" w:rsidR="004707A8" w:rsidRDefault="004707A8">
            <w:pPr>
              <w:pStyle w:val="BPACSTableContents"/>
              <w:spacing w:line="240" w:lineRule="auto"/>
              <w:pPrChange w:id="116" w:author="Karl Heine" w:date="2020-04-16T08:48:00Z">
                <w:pPr>
                  <w:pStyle w:val="BPACSTableContents"/>
                </w:pPr>
              </w:pPrChange>
            </w:pPr>
            <w:r>
              <w:t>ICE</w:t>
            </w:r>
          </w:p>
          <w:p w14:paraId="7C1AA82E" w14:textId="44834C17" w:rsidR="004707A8" w:rsidRPr="00F7777A" w:rsidRDefault="004707A8">
            <w:pPr>
              <w:pStyle w:val="BPACSTableContents"/>
              <w:spacing w:line="240" w:lineRule="auto"/>
              <w:jc w:val="left"/>
              <w:pPrChange w:id="117" w:author="Karl Heine" w:date="2020-04-16T08:48:00Z">
                <w:pPr>
                  <w:pStyle w:val="BPACSTableContents"/>
                  <w:jc w:val="left"/>
                </w:pPr>
              </w:pPrChange>
            </w:pPr>
            <w:r>
              <w:t>capacity</w:t>
            </w:r>
          </w:p>
        </w:tc>
        <w:tc>
          <w:tcPr>
            <w:tcW w:w="1260" w:type="dxa"/>
            <w:tcBorders>
              <w:bottom w:val="nil"/>
            </w:tcBorders>
          </w:tcPr>
          <w:p w14:paraId="0E176333" w14:textId="47F1D103" w:rsidR="004707A8" w:rsidRDefault="004707A8">
            <w:pPr>
              <w:pStyle w:val="BPACSTableContents"/>
              <w:spacing w:line="240" w:lineRule="auto"/>
              <w:pPrChange w:id="118" w:author="Karl Heine" w:date="2020-04-16T08:48:00Z">
                <w:pPr>
                  <w:pStyle w:val="BPACSTableContents"/>
                </w:pPr>
              </w:pPrChange>
            </w:pPr>
            <w:r>
              <w:t>UpStream Device</w:t>
            </w:r>
          </w:p>
        </w:tc>
      </w:tr>
      <w:tr w:rsidR="004707A8" w:rsidRPr="00F7777A" w14:paraId="52C69496" w14:textId="77777777" w:rsidTr="00487F53">
        <w:tc>
          <w:tcPr>
            <w:tcW w:w="897" w:type="dxa"/>
            <w:vMerge/>
          </w:tcPr>
          <w:p w14:paraId="6C497E48" w14:textId="0C97B521" w:rsidR="004707A8" w:rsidRPr="00E3088E" w:rsidRDefault="004707A8">
            <w:pPr>
              <w:pStyle w:val="TableText"/>
              <w:spacing w:line="240" w:lineRule="auto"/>
              <w:rPr>
                <w:i/>
                <w:iCs/>
              </w:rPr>
              <w:pPrChange w:id="119" w:author="Karl Heine" w:date="2020-04-16T08:48:00Z">
                <w:pPr>
                  <w:pStyle w:val="TableText"/>
                </w:pPr>
              </w:pPrChange>
            </w:pPr>
          </w:p>
        </w:tc>
        <w:tc>
          <w:tcPr>
            <w:tcW w:w="1168" w:type="dxa"/>
            <w:tcBorders>
              <w:top w:val="nil"/>
            </w:tcBorders>
          </w:tcPr>
          <w:p w14:paraId="5A7E85CB" w14:textId="065120A7" w:rsidR="004707A8" w:rsidRPr="00E3088E" w:rsidRDefault="004707A8">
            <w:pPr>
              <w:pStyle w:val="TableText"/>
              <w:spacing w:line="240" w:lineRule="auto"/>
              <w:jc w:val="center"/>
              <w:rPr>
                <w:i/>
                <w:iCs/>
              </w:rPr>
              <w:pPrChange w:id="120" w:author="Karl Heine" w:date="2020-04-16T08:54:00Z">
                <w:pPr>
                  <w:pStyle w:val="TableText"/>
                </w:pPr>
              </w:pPrChange>
            </w:pPr>
            <w:r>
              <w:rPr>
                <w:i/>
                <w:iCs/>
              </w:rPr>
              <w:t>Tons (kW</w:t>
            </w:r>
            <w:r w:rsidRPr="009B1E8C">
              <w:rPr>
                <w:i/>
                <w:iCs/>
                <w:vertAlign w:val="subscript"/>
              </w:rPr>
              <w:t>th</w:t>
            </w:r>
            <w:r>
              <w:rPr>
                <w:i/>
                <w:iCs/>
              </w:rPr>
              <w:t>)</w:t>
            </w:r>
          </w:p>
        </w:tc>
        <w:tc>
          <w:tcPr>
            <w:tcW w:w="1170" w:type="dxa"/>
            <w:tcBorders>
              <w:top w:val="nil"/>
            </w:tcBorders>
          </w:tcPr>
          <w:p w14:paraId="42DF9D7B" w14:textId="57FA1948" w:rsidR="004707A8" w:rsidRPr="00D6577D" w:rsidRDefault="004707A8">
            <w:pPr>
              <w:pStyle w:val="TableText"/>
              <w:spacing w:line="240" w:lineRule="auto"/>
              <w:jc w:val="center"/>
              <w:rPr>
                <w:i/>
                <w:iCs/>
                <w:sz w:val="17"/>
                <w:szCs w:val="17"/>
              </w:rPr>
              <w:pPrChange w:id="121" w:author="Karl Heine" w:date="2020-04-16T08:54:00Z">
                <w:pPr>
                  <w:pStyle w:val="TableText"/>
                </w:pPr>
              </w:pPrChange>
            </w:pPr>
            <w:r w:rsidRPr="00D6577D">
              <w:rPr>
                <w:i/>
                <w:iCs/>
                <w:sz w:val="17"/>
                <w:szCs w:val="17"/>
              </w:rPr>
              <w:t xml:space="preserve">Ton-hr </w:t>
            </w:r>
            <w:r>
              <w:rPr>
                <w:i/>
                <w:iCs/>
                <w:sz w:val="17"/>
                <w:szCs w:val="17"/>
              </w:rPr>
              <w:t>(GJ</w:t>
            </w:r>
            <w:r w:rsidRPr="00D6577D">
              <w:rPr>
                <w:i/>
                <w:iCs/>
                <w:sz w:val="17"/>
                <w:szCs w:val="17"/>
              </w:rPr>
              <w:t>)</w:t>
            </w:r>
          </w:p>
        </w:tc>
        <w:tc>
          <w:tcPr>
            <w:tcW w:w="1260" w:type="dxa"/>
            <w:tcBorders>
              <w:top w:val="nil"/>
            </w:tcBorders>
          </w:tcPr>
          <w:p w14:paraId="17A93E45" w14:textId="3190C8C7" w:rsidR="004707A8" w:rsidRPr="00E3088E" w:rsidRDefault="004707A8">
            <w:pPr>
              <w:pStyle w:val="TableText"/>
              <w:spacing w:line="240" w:lineRule="auto"/>
              <w:jc w:val="center"/>
              <w:rPr>
                <w:i/>
                <w:iCs/>
              </w:rPr>
              <w:pPrChange w:id="122" w:author="Karl Heine" w:date="2020-04-16T08:54:00Z">
                <w:pPr>
                  <w:pStyle w:val="TableText"/>
                </w:pPr>
              </w:pPrChange>
            </w:pPr>
            <w:r>
              <w:rPr>
                <w:i/>
                <w:iCs/>
              </w:rPr>
              <w:t>-</w:t>
            </w:r>
          </w:p>
        </w:tc>
      </w:tr>
      <w:tr w:rsidR="007C0B06" w:rsidRPr="00F7777A" w14:paraId="6B827C27" w14:textId="324550A7" w:rsidTr="00613824">
        <w:tc>
          <w:tcPr>
            <w:tcW w:w="897" w:type="dxa"/>
          </w:tcPr>
          <w:p w14:paraId="5C6E3C5F" w14:textId="7FAA15F9" w:rsidR="007C0B06" w:rsidRPr="00715FF1" w:rsidRDefault="00715FF1">
            <w:pPr>
              <w:pStyle w:val="TableText"/>
              <w:spacing w:line="240" w:lineRule="auto"/>
              <w:pPrChange w:id="123" w:author="Karl Heine" w:date="2020-04-16T08:48:00Z">
                <w:pPr>
                  <w:pStyle w:val="TableText"/>
                </w:pPr>
              </w:pPrChange>
            </w:pPr>
            <w:r w:rsidRPr="00715FF1">
              <w:t>Base</w:t>
            </w:r>
          </w:p>
        </w:tc>
        <w:tc>
          <w:tcPr>
            <w:tcW w:w="1168" w:type="dxa"/>
          </w:tcPr>
          <w:p w14:paraId="0C0EEE45" w14:textId="0F8A7596" w:rsidR="007C0B06" w:rsidRPr="00715FF1" w:rsidRDefault="007C0B06">
            <w:pPr>
              <w:pStyle w:val="TableText"/>
              <w:spacing w:line="240" w:lineRule="auto"/>
              <w:pPrChange w:id="124" w:author="Karl Heine" w:date="2020-04-16T08:48:00Z">
                <w:pPr>
                  <w:pStyle w:val="TableText"/>
                </w:pPr>
              </w:pPrChange>
            </w:pPr>
            <w:r w:rsidRPr="00715FF1">
              <w:t>578</w:t>
            </w:r>
            <w:r w:rsidR="00E3088E">
              <w:t xml:space="preserve"> (</w:t>
            </w:r>
            <w:r w:rsidR="00A047AF">
              <w:t>2</w:t>
            </w:r>
            <w:r w:rsidR="00F04B2C">
              <w:t>,</w:t>
            </w:r>
            <w:r w:rsidR="00A047AF">
              <w:t>033</w:t>
            </w:r>
            <w:r w:rsidR="00E3088E">
              <w:t>)</w:t>
            </w:r>
          </w:p>
        </w:tc>
        <w:tc>
          <w:tcPr>
            <w:tcW w:w="1170" w:type="dxa"/>
          </w:tcPr>
          <w:p w14:paraId="33D773CE" w14:textId="785D9E15" w:rsidR="007C0B06" w:rsidRPr="00715FF1" w:rsidRDefault="007C0B06">
            <w:pPr>
              <w:pStyle w:val="TableText"/>
              <w:spacing w:line="240" w:lineRule="auto"/>
              <w:pPrChange w:id="125" w:author="Karl Heine" w:date="2020-04-16T08:48:00Z">
                <w:pPr>
                  <w:pStyle w:val="TableText"/>
                </w:pPr>
              </w:pPrChange>
            </w:pPr>
            <w:r w:rsidRPr="00715FF1">
              <w:t>N/A</w:t>
            </w:r>
          </w:p>
        </w:tc>
        <w:tc>
          <w:tcPr>
            <w:tcW w:w="1260" w:type="dxa"/>
          </w:tcPr>
          <w:p w14:paraId="2833E831" w14:textId="70F3F2B3" w:rsidR="007C0B06" w:rsidRPr="00715FF1" w:rsidRDefault="007C0B06">
            <w:pPr>
              <w:pStyle w:val="TableText"/>
              <w:spacing w:line="240" w:lineRule="auto"/>
              <w:pPrChange w:id="126" w:author="Karl Heine" w:date="2020-04-16T08:48:00Z">
                <w:pPr>
                  <w:pStyle w:val="TableText"/>
                </w:pPr>
              </w:pPrChange>
            </w:pPr>
            <w:r w:rsidRPr="00715FF1">
              <w:t>N/A</w:t>
            </w:r>
          </w:p>
        </w:tc>
      </w:tr>
      <w:tr w:rsidR="007C0B06" w:rsidRPr="00F7777A" w14:paraId="7A749B26" w14:textId="77777777" w:rsidTr="00613824">
        <w:tc>
          <w:tcPr>
            <w:tcW w:w="897" w:type="dxa"/>
          </w:tcPr>
          <w:p w14:paraId="5D738E4E" w14:textId="12463595" w:rsidR="007C0B06" w:rsidRPr="00715FF1" w:rsidRDefault="00CF484D">
            <w:pPr>
              <w:pStyle w:val="TableText"/>
              <w:spacing w:line="240" w:lineRule="auto"/>
              <w:pPrChange w:id="127" w:author="Karl Heine" w:date="2020-04-16T08:48:00Z">
                <w:pPr>
                  <w:pStyle w:val="TableText"/>
                </w:pPr>
              </w:pPrChange>
            </w:pPr>
            <w:r w:rsidRPr="00715FF1">
              <w:t>Full</w:t>
            </w:r>
          </w:p>
        </w:tc>
        <w:tc>
          <w:tcPr>
            <w:tcW w:w="1168" w:type="dxa"/>
          </w:tcPr>
          <w:p w14:paraId="35271CBB" w14:textId="4DCDC0A7" w:rsidR="007C0B06" w:rsidRPr="00715FF1" w:rsidRDefault="007C0B06">
            <w:pPr>
              <w:pStyle w:val="TableText"/>
              <w:spacing w:line="240" w:lineRule="auto"/>
              <w:pPrChange w:id="128" w:author="Karl Heine" w:date="2020-04-16T08:48:00Z">
                <w:pPr>
                  <w:pStyle w:val="TableText"/>
                </w:pPr>
              </w:pPrChange>
            </w:pPr>
            <w:r w:rsidRPr="00715FF1">
              <w:t>578</w:t>
            </w:r>
            <w:r w:rsidR="00E3088E">
              <w:t xml:space="preserve"> (</w:t>
            </w:r>
            <w:r w:rsidR="00A047AF">
              <w:t>2</w:t>
            </w:r>
            <w:r w:rsidR="00F04B2C">
              <w:t>,</w:t>
            </w:r>
            <w:r w:rsidR="00A047AF">
              <w:t>033</w:t>
            </w:r>
            <w:r w:rsidR="00E3088E">
              <w:t>)</w:t>
            </w:r>
          </w:p>
        </w:tc>
        <w:tc>
          <w:tcPr>
            <w:tcW w:w="1170" w:type="dxa"/>
          </w:tcPr>
          <w:p w14:paraId="3885F5F8" w14:textId="1DEC7A41" w:rsidR="007C0B06" w:rsidRPr="00715FF1" w:rsidRDefault="00CF484D">
            <w:pPr>
              <w:pStyle w:val="TableText"/>
              <w:spacing w:line="240" w:lineRule="auto"/>
              <w:pPrChange w:id="129" w:author="Karl Heine" w:date="2020-04-16T08:48:00Z">
                <w:pPr>
                  <w:pStyle w:val="TableText"/>
                </w:pPr>
              </w:pPrChange>
            </w:pPr>
            <w:r w:rsidRPr="00715FF1">
              <w:t>3</w:t>
            </w:r>
            <w:r w:rsidR="00F04B2C">
              <w:t>,</w:t>
            </w:r>
            <w:r w:rsidRPr="00715FF1">
              <w:t>200</w:t>
            </w:r>
            <w:r w:rsidR="00E3088E">
              <w:t xml:space="preserve"> (</w:t>
            </w:r>
            <w:r w:rsidR="00AE0B40">
              <w:t>40.5</w:t>
            </w:r>
            <w:r w:rsidR="00E3088E">
              <w:t>)</w:t>
            </w:r>
          </w:p>
        </w:tc>
        <w:tc>
          <w:tcPr>
            <w:tcW w:w="1260" w:type="dxa"/>
          </w:tcPr>
          <w:p w14:paraId="063A023D" w14:textId="47E07EDB" w:rsidR="007C0B06" w:rsidRPr="00715FF1" w:rsidRDefault="007C0B06">
            <w:pPr>
              <w:pStyle w:val="TableText"/>
              <w:spacing w:line="240" w:lineRule="auto"/>
              <w:pPrChange w:id="130" w:author="Karl Heine" w:date="2020-04-16T08:48:00Z">
                <w:pPr>
                  <w:pStyle w:val="TableText"/>
                </w:pPr>
              </w:pPrChange>
            </w:pPr>
            <w:r w:rsidRPr="00715FF1">
              <w:t>Ice</w:t>
            </w:r>
          </w:p>
        </w:tc>
      </w:tr>
      <w:tr w:rsidR="007C0B06" w:rsidRPr="00F7777A" w14:paraId="752B9063" w14:textId="77777777" w:rsidTr="00613824">
        <w:tc>
          <w:tcPr>
            <w:tcW w:w="897" w:type="dxa"/>
          </w:tcPr>
          <w:p w14:paraId="552E8EB5" w14:textId="4392383C" w:rsidR="007C0B06" w:rsidRPr="00715FF1" w:rsidRDefault="007C0B06">
            <w:pPr>
              <w:pStyle w:val="TableText"/>
              <w:spacing w:line="240" w:lineRule="auto"/>
              <w:pPrChange w:id="131" w:author="Karl Heine" w:date="2020-04-16T08:48:00Z">
                <w:pPr>
                  <w:pStyle w:val="TableText"/>
                </w:pPr>
              </w:pPrChange>
            </w:pPr>
            <w:r w:rsidRPr="00715FF1">
              <w:t>P1</w:t>
            </w:r>
          </w:p>
        </w:tc>
        <w:tc>
          <w:tcPr>
            <w:tcW w:w="1168" w:type="dxa"/>
          </w:tcPr>
          <w:p w14:paraId="7625A3E5" w14:textId="6964933E" w:rsidR="007C0B06" w:rsidRPr="00715FF1" w:rsidRDefault="007C0B06">
            <w:pPr>
              <w:pStyle w:val="TableText"/>
              <w:spacing w:line="240" w:lineRule="auto"/>
              <w:pPrChange w:id="132" w:author="Karl Heine" w:date="2020-04-16T08:48:00Z">
                <w:pPr>
                  <w:pStyle w:val="TableText"/>
                </w:pPr>
              </w:pPrChange>
            </w:pPr>
            <w:r w:rsidRPr="00715FF1">
              <w:t>405</w:t>
            </w:r>
            <w:r w:rsidR="00E3088E">
              <w:t xml:space="preserve"> (</w:t>
            </w:r>
            <w:r w:rsidR="00503BF6">
              <w:t>1</w:t>
            </w:r>
            <w:r w:rsidR="00F04B2C">
              <w:t>,</w:t>
            </w:r>
            <w:r w:rsidR="00503BF6">
              <w:t>424</w:t>
            </w:r>
            <w:r w:rsidR="00E3088E">
              <w:t>)</w:t>
            </w:r>
          </w:p>
        </w:tc>
        <w:tc>
          <w:tcPr>
            <w:tcW w:w="1170" w:type="dxa"/>
          </w:tcPr>
          <w:p w14:paraId="1D0D88D9" w14:textId="141ABE99" w:rsidR="007C0B06" w:rsidRPr="00715FF1" w:rsidRDefault="00CF484D">
            <w:pPr>
              <w:pStyle w:val="TableText"/>
              <w:spacing w:line="240" w:lineRule="auto"/>
              <w:pPrChange w:id="133" w:author="Karl Heine" w:date="2020-04-16T08:48:00Z">
                <w:pPr>
                  <w:pStyle w:val="TableText"/>
                </w:pPr>
              </w:pPrChange>
            </w:pPr>
            <w:r w:rsidRPr="00715FF1">
              <w:t>2</w:t>
            </w:r>
            <w:r w:rsidR="00F04B2C">
              <w:t>,</w:t>
            </w:r>
            <w:r w:rsidRPr="00715FF1">
              <w:t>000</w:t>
            </w:r>
            <w:r w:rsidR="00E3088E">
              <w:t xml:space="preserve"> (</w:t>
            </w:r>
            <w:r w:rsidR="00AE0B40">
              <w:t>25.3</w:t>
            </w:r>
            <w:r w:rsidR="00E3088E">
              <w:t>)</w:t>
            </w:r>
          </w:p>
        </w:tc>
        <w:tc>
          <w:tcPr>
            <w:tcW w:w="1260" w:type="dxa"/>
          </w:tcPr>
          <w:p w14:paraId="2B479BAA" w14:textId="79939C36" w:rsidR="007C0B06" w:rsidRPr="00715FF1" w:rsidRDefault="007C0B06">
            <w:pPr>
              <w:pStyle w:val="TableText"/>
              <w:spacing w:line="240" w:lineRule="auto"/>
              <w:pPrChange w:id="134" w:author="Karl Heine" w:date="2020-04-16T08:48:00Z">
                <w:pPr>
                  <w:pStyle w:val="TableText"/>
                </w:pPr>
              </w:pPrChange>
            </w:pPr>
            <w:r w:rsidRPr="00715FF1">
              <w:t>Ice</w:t>
            </w:r>
          </w:p>
        </w:tc>
      </w:tr>
      <w:tr w:rsidR="007C0B06" w:rsidRPr="00F7777A" w14:paraId="3FC22BBE" w14:textId="77777777" w:rsidTr="00613824">
        <w:tc>
          <w:tcPr>
            <w:tcW w:w="897" w:type="dxa"/>
          </w:tcPr>
          <w:p w14:paraId="399D5908" w14:textId="4ACB4B1D" w:rsidR="007C0B06" w:rsidRPr="00715FF1" w:rsidRDefault="007C0B06">
            <w:pPr>
              <w:pStyle w:val="TableText"/>
              <w:spacing w:line="240" w:lineRule="auto"/>
              <w:pPrChange w:id="135" w:author="Karl Heine" w:date="2020-04-16T08:48:00Z">
                <w:pPr>
                  <w:pStyle w:val="TableText"/>
                </w:pPr>
              </w:pPrChange>
            </w:pPr>
            <w:r w:rsidRPr="00715FF1">
              <w:t>P2</w:t>
            </w:r>
          </w:p>
        </w:tc>
        <w:tc>
          <w:tcPr>
            <w:tcW w:w="1168" w:type="dxa"/>
          </w:tcPr>
          <w:p w14:paraId="646D6770" w14:textId="5271A3CA" w:rsidR="007C0B06" w:rsidRPr="00715FF1" w:rsidRDefault="007C0B06">
            <w:pPr>
              <w:pStyle w:val="TableText"/>
              <w:spacing w:line="240" w:lineRule="auto"/>
              <w:pPrChange w:id="136" w:author="Karl Heine" w:date="2020-04-16T08:48:00Z">
                <w:pPr>
                  <w:pStyle w:val="TableText"/>
                </w:pPr>
              </w:pPrChange>
            </w:pPr>
            <w:r w:rsidRPr="00715FF1">
              <w:t>405</w:t>
            </w:r>
            <w:r w:rsidR="00E3088E">
              <w:t xml:space="preserve"> (</w:t>
            </w:r>
            <w:r w:rsidR="00503BF6">
              <w:t>1</w:t>
            </w:r>
            <w:r w:rsidR="00F04B2C">
              <w:t>,</w:t>
            </w:r>
            <w:r w:rsidR="00503BF6">
              <w:t>424</w:t>
            </w:r>
            <w:r w:rsidR="00E3088E">
              <w:t>)</w:t>
            </w:r>
          </w:p>
        </w:tc>
        <w:tc>
          <w:tcPr>
            <w:tcW w:w="1170" w:type="dxa"/>
          </w:tcPr>
          <w:p w14:paraId="5426243B" w14:textId="610EA2C9" w:rsidR="007C0B06" w:rsidRPr="00715FF1" w:rsidRDefault="00CF484D">
            <w:pPr>
              <w:pStyle w:val="TableText"/>
              <w:spacing w:line="240" w:lineRule="auto"/>
              <w:pPrChange w:id="137" w:author="Karl Heine" w:date="2020-04-16T08:48:00Z">
                <w:pPr>
                  <w:pStyle w:val="TableText"/>
                </w:pPr>
              </w:pPrChange>
            </w:pPr>
            <w:r w:rsidRPr="00715FF1">
              <w:t>2</w:t>
            </w:r>
            <w:r w:rsidR="00F04B2C">
              <w:t>,</w:t>
            </w:r>
            <w:r w:rsidRPr="00715FF1">
              <w:t>000</w:t>
            </w:r>
            <w:r w:rsidR="00E3088E">
              <w:t xml:space="preserve"> (</w:t>
            </w:r>
            <w:r w:rsidR="00AE0B40">
              <w:t>25.3</w:t>
            </w:r>
            <w:r w:rsidR="00E3088E">
              <w:t>)</w:t>
            </w:r>
          </w:p>
        </w:tc>
        <w:tc>
          <w:tcPr>
            <w:tcW w:w="1260" w:type="dxa"/>
          </w:tcPr>
          <w:p w14:paraId="5648BE87" w14:textId="106A552E" w:rsidR="007C0B06" w:rsidRPr="00715FF1" w:rsidRDefault="007C0B06">
            <w:pPr>
              <w:pStyle w:val="TableText"/>
              <w:spacing w:line="240" w:lineRule="auto"/>
              <w:pPrChange w:id="138" w:author="Karl Heine" w:date="2020-04-16T08:48:00Z">
                <w:pPr>
                  <w:pStyle w:val="TableText"/>
                </w:pPr>
              </w:pPrChange>
            </w:pPr>
            <w:r w:rsidRPr="00715FF1">
              <w:t>Chiller</w:t>
            </w:r>
          </w:p>
        </w:tc>
      </w:tr>
      <w:tr w:rsidR="007C0B06" w:rsidRPr="00F7777A" w14:paraId="7182B981" w14:textId="77777777" w:rsidTr="00613824">
        <w:tc>
          <w:tcPr>
            <w:tcW w:w="897" w:type="dxa"/>
          </w:tcPr>
          <w:p w14:paraId="45A5BA61" w14:textId="7A9FC0D0" w:rsidR="007C0B06" w:rsidRPr="00715FF1" w:rsidRDefault="007C0B06">
            <w:pPr>
              <w:pStyle w:val="TableText"/>
              <w:spacing w:line="240" w:lineRule="auto"/>
              <w:pPrChange w:id="139" w:author="Karl Heine" w:date="2020-04-16T08:48:00Z">
                <w:pPr>
                  <w:pStyle w:val="TableText"/>
                </w:pPr>
              </w:pPrChange>
            </w:pPr>
            <w:r w:rsidRPr="00715FF1">
              <w:t>P3</w:t>
            </w:r>
          </w:p>
        </w:tc>
        <w:tc>
          <w:tcPr>
            <w:tcW w:w="1168" w:type="dxa"/>
          </w:tcPr>
          <w:p w14:paraId="01EBE26D" w14:textId="6CA5564B" w:rsidR="007C0B06" w:rsidRPr="00715FF1" w:rsidRDefault="00CF484D">
            <w:pPr>
              <w:pStyle w:val="TableText"/>
              <w:spacing w:line="240" w:lineRule="auto"/>
              <w:pPrChange w:id="140" w:author="Karl Heine" w:date="2020-04-16T08:48:00Z">
                <w:pPr>
                  <w:pStyle w:val="TableText"/>
                </w:pPr>
              </w:pPrChange>
            </w:pPr>
            <w:r w:rsidRPr="00715FF1">
              <w:t>347</w:t>
            </w:r>
            <w:r w:rsidR="00E3088E">
              <w:t xml:space="preserve"> (</w:t>
            </w:r>
            <w:r w:rsidR="00E90D21">
              <w:t>1</w:t>
            </w:r>
            <w:r w:rsidR="00F04B2C">
              <w:t>,</w:t>
            </w:r>
            <w:r w:rsidR="00E90D21">
              <w:t>220</w:t>
            </w:r>
            <w:r w:rsidR="00E3088E">
              <w:t>)</w:t>
            </w:r>
          </w:p>
        </w:tc>
        <w:tc>
          <w:tcPr>
            <w:tcW w:w="1170" w:type="dxa"/>
          </w:tcPr>
          <w:p w14:paraId="515A1224" w14:textId="0987E37F" w:rsidR="007C0B06" w:rsidRPr="00715FF1" w:rsidRDefault="00CF484D">
            <w:pPr>
              <w:pStyle w:val="TableText"/>
              <w:spacing w:line="240" w:lineRule="auto"/>
              <w:pPrChange w:id="141" w:author="Karl Heine" w:date="2020-04-16T08:48:00Z">
                <w:pPr>
                  <w:pStyle w:val="TableText"/>
                </w:pPr>
              </w:pPrChange>
            </w:pPr>
            <w:r w:rsidRPr="00715FF1">
              <w:t>2</w:t>
            </w:r>
            <w:r w:rsidR="00F04B2C">
              <w:t>,</w:t>
            </w:r>
            <w:r w:rsidRPr="00715FF1">
              <w:t>000</w:t>
            </w:r>
            <w:r w:rsidR="00E3088E">
              <w:t xml:space="preserve"> (</w:t>
            </w:r>
            <w:r w:rsidR="00AE0B40">
              <w:t>25.3</w:t>
            </w:r>
            <w:r w:rsidR="00E3088E">
              <w:t>)</w:t>
            </w:r>
          </w:p>
        </w:tc>
        <w:tc>
          <w:tcPr>
            <w:tcW w:w="1260" w:type="dxa"/>
          </w:tcPr>
          <w:p w14:paraId="0776BECF" w14:textId="1D7896AD" w:rsidR="007C0B06" w:rsidRPr="00715FF1" w:rsidRDefault="007C0B06">
            <w:pPr>
              <w:pStyle w:val="TableText"/>
              <w:spacing w:line="240" w:lineRule="auto"/>
              <w:pPrChange w:id="142" w:author="Karl Heine" w:date="2020-04-16T08:48:00Z">
                <w:pPr>
                  <w:pStyle w:val="TableText"/>
                </w:pPr>
              </w:pPrChange>
            </w:pPr>
            <w:r w:rsidRPr="00715FF1">
              <w:t>Chiller</w:t>
            </w:r>
          </w:p>
        </w:tc>
      </w:tr>
    </w:tbl>
    <w:p w14:paraId="3B6AA187" w14:textId="77777777" w:rsidR="004707A8" w:rsidRPr="004707A8" w:rsidRDefault="004707A8" w:rsidP="00FF0AF8">
      <w:pPr>
        <w:pStyle w:val="Bulletedwindent"/>
        <w:numPr>
          <w:ilvl w:val="0"/>
          <w:numId w:val="0"/>
        </w:numPr>
        <w:spacing w:line="240" w:lineRule="auto"/>
        <w:rPr>
          <w:ins w:id="143" w:author="Karl Heine" w:date="2020-04-16T08:57:00Z"/>
          <w:iCs/>
          <w:sz w:val="6"/>
          <w:szCs w:val="6"/>
          <w:rPrChange w:id="144" w:author="Karl Heine" w:date="2020-04-16T08:57:00Z">
            <w:rPr>
              <w:ins w:id="145" w:author="Karl Heine" w:date="2020-04-16T08:57:00Z"/>
              <w:iCs/>
            </w:rPr>
          </w:rPrChange>
        </w:rPr>
      </w:pPr>
    </w:p>
    <w:p w14:paraId="6B9D4AE6" w14:textId="066DBFFB" w:rsidR="00800693" w:rsidRDefault="00715FF1" w:rsidP="00FF0AF8">
      <w:pPr>
        <w:pStyle w:val="Bulletedwindent"/>
        <w:numPr>
          <w:ilvl w:val="0"/>
          <w:numId w:val="0"/>
        </w:numPr>
        <w:spacing w:line="240" w:lineRule="auto"/>
        <w:rPr>
          <w:ins w:id="146" w:author="Karl Heine" w:date="2020-04-16T08:51:00Z"/>
          <w:iCs/>
        </w:rPr>
      </w:pPr>
      <w:r>
        <w:rPr>
          <w:iCs/>
        </w:rPr>
        <w:fldChar w:fldCharType="begin"/>
      </w:r>
      <w:r>
        <w:rPr>
          <w:iCs/>
        </w:rPr>
        <w:instrText xml:space="preserve"> REF _Ref26727809 \h </w:instrText>
      </w:r>
      <w:r w:rsidR="00FF0AF8">
        <w:rPr>
          <w:iCs/>
        </w:rPr>
        <w:instrText xml:space="preserve"> \* MERGEFORMAT </w:instrText>
      </w:r>
      <w:r>
        <w:rPr>
          <w:iCs/>
        </w:rPr>
      </w:r>
      <w:r>
        <w:rPr>
          <w:iCs/>
        </w:rPr>
        <w:fldChar w:fldCharType="separate"/>
      </w:r>
      <w:r w:rsidR="00847F18">
        <w:t>Table 1</w:t>
      </w:r>
      <w:r>
        <w:rPr>
          <w:iCs/>
        </w:rPr>
        <w:fldChar w:fldCharType="end"/>
      </w:r>
      <w:r>
        <w:rPr>
          <w:iCs/>
        </w:rPr>
        <w:t xml:space="preserve"> lists the five </w:t>
      </w:r>
      <w:r w:rsidR="000D0D19">
        <w:rPr>
          <w:iCs/>
        </w:rPr>
        <w:t>cases</w:t>
      </w:r>
      <w:r>
        <w:rPr>
          <w:iCs/>
        </w:rPr>
        <w:t xml:space="preserve"> and their basic configuration options. Using percentage multipliers, the chillers</w:t>
      </w:r>
      <w:r w:rsidR="004410BA">
        <w:rPr>
          <w:iCs/>
        </w:rPr>
        <w:t xml:space="preserve"> in P1-P3</w:t>
      </w:r>
      <w:r>
        <w:rPr>
          <w:iCs/>
        </w:rPr>
        <w:t xml:space="preserve"> are downsized from the original baseline. Chiller capacities </w:t>
      </w:r>
      <w:r w:rsidR="00F61060">
        <w:rPr>
          <w:iCs/>
        </w:rPr>
        <w:t>in Table 1</w:t>
      </w:r>
      <w:r>
        <w:rPr>
          <w:iCs/>
        </w:rPr>
        <w:t xml:space="preserve"> are the result of a 70% multiplier in models P1 and P2, and a 60% multiplier in P3. </w:t>
      </w:r>
      <w:r w:rsidR="00510EB9">
        <w:rPr>
          <w:iCs/>
        </w:rPr>
        <w:t xml:space="preserve">These multipliers are selected </w:t>
      </w:r>
      <w:r w:rsidR="006A540C">
        <w:rPr>
          <w:iCs/>
        </w:rPr>
        <w:t xml:space="preserve">based on the ASHRAE Design Guide for Cool Thermal Storage </w:t>
      </w:r>
      <w:r w:rsidR="00510EB9">
        <w:rPr>
          <w:iCs/>
        </w:rPr>
        <w:t>sizing equations and recommendations in order to demonstrate the performance of systems with downsized chillers</w:t>
      </w:r>
      <w:r w:rsidR="000D0D19">
        <w:rPr>
          <w:iCs/>
        </w:rPr>
        <w:t xml:space="preserve"> </w:t>
      </w:r>
      <w:r w:rsidR="000D0D19">
        <w:rPr>
          <w:iCs/>
        </w:rPr>
        <w:fldChar w:fldCharType="begin"/>
      </w:r>
      <w:r w:rsidR="000D0D19">
        <w:rPr>
          <w:iCs/>
        </w:rPr>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0D0D19">
        <w:rPr>
          <w:iCs/>
        </w:rPr>
        <w:fldChar w:fldCharType="separate"/>
      </w:r>
      <w:r w:rsidR="000D0D19">
        <w:rPr>
          <w:iCs/>
        </w:rPr>
        <w:t>(Glazer 2019)</w:t>
      </w:r>
      <w:r w:rsidR="000D0D19">
        <w:rPr>
          <w:iCs/>
        </w:rPr>
        <w:fldChar w:fldCharType="end"/>
      </w:r>
      <w:r w:rsidR="000D0D19">
        <w:rPr>
          <w:iCs/>
        </w:rPr>
        <w:t>.</w:t>
      </w:r>
    </w:p>
    <w:p w14:paraId="7A8AFDC7" w14:textId="77777777" w:rsidR="00FF0AF8" w:rsidRPr="00FF0AF8" w:rsidRDefault="00FF0AF8">
      <w:pPr>
        <w:pStyle w:val="Bulletedwindent"/>
        <w:numPr>
          <w:ilvl w:val="0"/>
          <w:numId w:val="0"/>
        </w:numPr>
        <w:spacing w:line="240" w:lineRule="auto"/>
        <w:rPr>
          <w:iCs/>
          <w:sz w:val="6"/>
          <w:szCs w:val="6"/>
          <w:rPrChange w:id="147" w:author="Karl Heine" w:date="2020-04-16T08:51:00Z">
            <w:rPr>
              <w:iCs/>
            </w:rPr>
          </w:rPrChange>
        </w:rPr>
        <w:pPrChange w:id="148" w:author="Karl Heine" w:date="2020-04-16T08:48:00Z">
          <w:pPr>
            <w:pStyle w:val="Bulletedwindent"/>
            <w:numPr>
              <w:numId w:val="0"/>
            </w:numPr>
            <w:tabs>
              <w:tab w:val="clear" w:pos="360"/>
            </w:tabs>
            <w:ind w:left="0" w:firstLine="0"/>
          </w:pPr>
        </w:pPrChange>
      </w:pPr>
    </w:p>
    <w:p w14:paraId="40B3F208" w14:textId="068B6B45" w:rsidR="00783CA9" w:rsidDel="00FF0AF8" w:rsidRDefault="00783CA9" w:rsidP="00FF0AF8">
      <w:pPr>
        <w:pStyle w:val="BPACSTable"/>
        <w:spacing w:line="240" w:lineRule="auto"/>
        <w:rPr>
          <w:del w:id="149" w:author="Karl Heine" w:date="2020-04-16T08:50:00Z"/>
        </w:rPr>
      </w:pPr>
      <w:bookmarkStart w:id="150" w:name="_Ref26727974"/>
      <w:r>
        <w:t xml:space="preserve">Table </w:t>
      </w:r>
      <w:r>
        <w:rPr>
          <w:i w:val="0"/>
          <w:noProof/>
        </w:rPr>
        <w:fldChar w:fldCharType="begin"/>
      </w:r>
      <w:r>
        <w:rPr>
          <w:noProof/>
        </w:rPr>
        <w:instrText xml:space="preserve"> SEQ Table \* ARABIC </w:instrText>
      </w:r>
      <w:r>
        <w:rPr>
          <w:i w:val="0"/>
          <w:noProof/>
        </w:rPr>
        <w:fldChar w:fldCharType="separate"/>
      </w:r>
      <w:r>
        <w:rPr>
          <w:noProof/>
        </w:rPr>
        <w:t>2</w:t>
      </w:r>
      <w:r>
        <w:rPr>
          <w:i w:val="0"/>
          <w:noProof/>
        </w:rPr>
        <w:fldChar w:fldCharType="end"/>
      </w:r>
      <w:bookmarkEnd w:id="150"/>
      <w:del w:id="151" w:author="Karl Heine" w:date="2020-04-16T08:52:00Z">
        <w:r w:rsidDel="004707A8">
          <w:delText>:</w:delText>
        </w:r>
      </w:del>
      <w:r>
        <w:t xml:space="preserve"> Model control strategies</w:t>
      </w:r>
    </w:p>
    <w:p w14:paraId="5258F47F" w14:textId="6E4EDE4F" w:rsidR="00783CA9" w:rsidRDefault="00783CA9" w:rsidP="00FF0AF8">
      <w:pPr>
        <w:pStyle w:val="BPACSTable"/>
        <w:spacing w:line="240" w:lineRule="auto"/>
        <w:rPr>
          <w:ins w:id="152" w:author="Karl Heine" w:date="2020-04-16T08:52:00Z"/>
        </w:rPr>
      </w:pPr>
      <w:del w:id="153" w:author="Karl Heine" w:date="2020-04-16T08:50:00Z">
        <w:r w:rsidRPr="00173E5D" w:rsidDel="00FF0AF8">
          <w:rPr>
            <w:sz w:val="18"/>
            <w:szCs w:val="18"/>
          </w:rPr>
          <w:delText>(* Limit imposed with schedules rather than EMS script.)</w:delText>
        </w:r>
        <w:r w:rsidDel="00FF0AF8">
          <w:delText xml:space="preserve"> </w:delText>
        </w:r>
      </w:del>
    </w:p>
    <w:p w14:paraId="62B373D5" w14:textId="77777777" w:rsidR="004707A8" w:rsidRPr="004707A8" w:rsidRDefault="004707A8">
      <w:pPr>
        <w:pStyle w:val="BPACSTable"/>
        <w:spacing w:before="60" w:after="60" w:line="240" w:lineRule="auto"/>
        <w:rPr>
          <w:sz w:val="6"/>
          <w:szCs w:val="6"/>
          <w:rPrChange w:id="154" w:author="Karl Heine" w:date="2020-04-16T08:52:00Z">
            <w:rPr/>
          </w:rPrChange>
        </w:rPr>
        <w:pPrChange w:id="155" w:author="Karl Heine" w:date="2020-04-16T09:06:00Z">
          <w:pPr>
            <w:pStyle w:val="BPACSTable"/>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03"/>
        <w:gridCol w:w="1173"/>
        <w:gridCol w:w="1017"/>
      </w:tblGrid>
      <w:tr w:rsidR="00783CA9" w:rsidRPr="00F7777A" w14:paraId="27C2D0A3" w14:textId="77777777" w:rsidTr="000405A8">
        <w:tc>
          <w:tcPr>
            <w:tcW w:w="897" w:type="dxa"/>
          </w:tcPr>
          <w:p w14:paraId="39A892F0" w14:textId="77777777" w:rsidR="00783CA9" w:rsidRPr="00F7777A" w:rsidRDefault="00783CA9">
            <w:pPr>
              <w:pStyle w:val="TableMainHead"/>
              <w:spacing w:line="240" w:lineRule="auto"/>
              <w:pPrChange w:id="156" w:author="Karl Heine" w:date="2020-04-16T08:48:00Z">
                <w:pPr>
                  <w:pStyle w:val="TableMainHead"/>
                </w:pPr>
              </w:pPrChange>
            </w:pPr>
            <w:r>
              <w:t>case</w:t>
            </w:r>
          </w:p>
        </w:tc>
        <w:tc>
          <w:tcPr>
            <w:tcW w:w="1403" w:type="dxa"/>
          </w:tcPr>
          <w:p w14:paraId="1319E31F" w14:textId="77777777" w:rsidR="00783CA9" w:rsidRPr="00F7777A" w:rsidRDefault="00783CA9">
            <w:pPr>
              <w:pStyle w:val="TableMainHead"/>
              <w:spacing w:line="240" w:lineRule="auto"/>
              <w:pPrChange w:id="157" w:author="Karl Heine" w:date="2020-04-16T08:48:00Z">
                <w:pPr>
                  <w:pStyle w:val="TableMainHead"/>
                </w:pPr>
              </w:pPrChange>
            </w:pPr>
            <w:r>
              <w:t>sTRATEGY</w:t>
            </w:r>
          </w:p>
        </w:tc>
        <w:tc>
          <w:tcPr>
            <w:tcW w:w="1173" w:type="dxa"/>
          </w:tcPr>
          <w:p w14:paraId="632ADF3F" w14:textId="77777777" w:rsidR="00783CA9" w:rsidRPr="00F7777A" w:rsidRDefault="00783CA9">
            <w:pPr>
              <w:pStyle w:val="TableMainHead"/>
              <w:spacing w:line="240" w:lineRule="auto"/>
              <w:pPrChange w:id="158" w:author="Karl Heine" w:date="2020-04-16T08:48:00Z">
                <w:pPr>
                  <w:pStyle w:val="TableMainHead"/>
                </w:pPr>
              </w:pPrChange>
            </w:pPr>
            <w:r>
              <w:t>pRIORITY</w:t>
            </w:r>
          </w:p>
        </w:tc>
        <w:tc>
          <w:tcPr>
            <w:tcW w:w="1017" w:type="dxa"/>
          </w:tcPr>
          <w:p w14:paraId="7EC35C8F" w14:textId="77777777" w:rsidR="00783CA9" w:rsidRDefault="00783CA9">
            <w:pPr>
              <w:pStyle w:val="TableMainHead"/>
              <w:spacing w:line="240" w:lineRule="auto"/>
              <w:pPrChange w:id="159" w:author="Karl Heine" w:date="2020-04-16T08:48:00Z">
                <w:pPr>
                  <w:pStyle w:val="TableMainHead"/>
                </w:pPr>
              </w:pPrChange>
            </w:pPr>
            <w:r>
              <w:t>lIMITER</w:t>
            </w:r>
          </w:p>
        </w:tc>
      </w:tr>
      <w:tr w:rsidR="00783CA9" w:rsidRPr="00F7777A" w14:paraId="644831C6" w14:textId="77777777" w:rsidTr="000405A8">
        <w:tc>
          <w:tcPr>
            <w:tcW w:w="897" w:type="dxa"/>
          </w:tcPr>
          <w:p w14:paraId="77CACC43" w14:textId="77777777" w:rsidR="00783CA9" w:rsidRPr="00F7777A" w:rsidRDefault="00783CA9">
            <w:pPr>
              <w:pStyle w:val="TableText"/>
              <w:spacing w:line="240" w:lineRule="auto"/>
              <w:pPrChange w:id="160" w:author="Karl Heine" w:date="2020-04-16T08:48:00Z">
                <w:pPr>
                  <w:pStyle w:val="TableText"/>
                </w:pPr>
              </w:pPrChange>
            </w:pPr>
            <w:r>
              <w:t>Base</w:t>
            </w:r>
          </w:p>
        </w:tc>
        <w:tc>
          <w:tcPr>
            <w:tcW w:w="1403" w:type="dxa"/>
          </w:tcPr>
          <w:p w14:paraId="3A0B1862" w14:textId="77777777" w:rsidR="00783CA9" w:rsidRPr="00F7777A" w:rsidRDefault="00783CA9">
            <w:pPr>
              <w:pStyle w:val="TableText"/>
              <w:spacing w:line="240" w:lineRule="auto"/>
              <w:pPrChange w:id="161" w:author="Karl Heine" w:date="2020-04-16T08:48:00Z">
                <w:pPr>
                  <w:pStyle w:val="TableText"/>
                </w:pPr>
              </w:pPrChange>
            </w:pPr>
            <w:r>
              <w:t>N/A</w:t>
            </w:r>
          </w:p>
        </w:tc>
        <w:tc>
          <w:tcPr>
            <w:tcW w:w="1173" w:type="dxa"/>
          </w:tcPr>
          <w:p w14:paraId="56B32CC2" w14:textId="77777777" w:rsidR="00783CA9" w:rsidRPr="00F7777A" w:rsidRDefault="00783CA9">
            <w:pPr>
              <w:pStyle w:val="TableText"/>
              <w:spacing w:line="240" w:lineRule="auto"/>
              <w:pPrChange w:id="162" w:author="Karl Heine" w:date="2020-04-16T08:48:00Z">
                <w:pPr>
                  <w:pStyle w:val="TableText"/>
                </w:pPr>
              </w:pPrChange>
            </w:pPr>
            <w:r>
              <w:t>N/A</w:t>
            </w:r>
          </w:p>
        </w:tc>
        <w:tc>
          <w:tcPr>
            <w:tcW w:w="1017" w:type="dxa"/>
          </w:tcPr>
          <w:p w14:paraId="32C9016B" w14:textId="77777777" w:rsidR="00783CA9" w:rsidRPr="00F7777A" w:rsidRDefault="00783CA9">
            <w:pPr>
              <w:pStyle w:val="TableText"/>
              <w:spacing w:line="240" w:lineRule="auto"/>
              <w:pPrChange w:id="163" w:author="Karl Heine" w:date="2020-04-16T08:48:00Z">
                <w:pPr>
                  <w:pStyle w:val="TableText"/>
                </w:pPr>
              </w:pPrChange>
            </w:pPr>
            <w:r>
              <w:t>N/A</w:t>
            </w:r>
          </w:p>
        </w:tc>
      </w:tr>
      <w:tr w:rsidR="00783CA9" w:rsidRPr="00F7777A" w14:paraId="2C6FFBE6" w14:textId="77777777" w:rsidTr="000405A8">
        <w:tc>
          <w:tcPr>
            <w:tcW w:w="897" w:type="dxa"/>
          </w:tcPr>
          <w:p w14:paraId="40AA52D8" w14:textId="77777777" w:rsidR="00783CA9" w:rsidRDefault="00783CA9">
            <w:pPr>
              <w:pStyle w:val="TableText"/>
              <w:spacing w:line="240" w:lineRule="auto"/>
              <w:pPrChange w:id="164" w:author="Karl Heine" w:date="2020-04-16T08:48:00Z">
                <w:pPr>
                  <w:pStyle w:val="TableText"/>
                </w:pPr>
              </w:pPrChange>
            </w:pPr>
            <w:r>
              <w:t>Full</w:t>
            </w:r>
          </w:p>
        </w:tc>
        <w:tc>
          <w:tcPr>
            <w:tcW w:w="1403" w:type="dxa"/>
          </w:tcPr>
          <w:p w14:paraId="6139011B" w14:textId="77777777" w:rsidR="00783CA9" w:rsidRDefault="00783CA9">
            <w:pPr>
              <w:pStyle w:val="TableText"/>
              <w:spacing w:line="240" w:lineRule="auto"/>
              <w:pPrChange w:id="165" w:author="Karl Heine" w:date="2020-04-16T08:48:00Z">
                <w:pPr>
                  <w:pStyle w:val="TableText"/>
                </w:pPr>
              </w:pPrChange>
            </w:pPr>
            <w:r>
              <w:t>Full Storage</w:t>
            </w:r>
          </w:p>
        </w:tc>
        <w:tc>
          <w:tcPr>
            <w:tcW w:w="1173" w:type="dxa"/>
          </w:tcPr>
          <w:p w14:paraId="62EC6470" w14:textId="77777777" w:rsidR="00783CA9" w:rsidRDefault="00783CA9">
            <w:pPr>
              <w:pStyle w:val="TableText"/>
              <w:spacing w:line="240" w:lineRule="auto"/>
              <w:pPrChange w:id="166" w:author="Karl Heine" w:date="2020-04-16T08:48:00Z">
                <w:pPr>
                  <w:pStyle w:val="TableText"/>
                </w:pPr>
              </w:pPrChange>
            </w:pPr>
            <w:r>
              <w:t>N/A</w:t>
            </w:r>
          </w:p>
        </w:tc>
        <w:tc>
          <w:tcPr>
            <w:tcW w:w="1017" w:type="dxa"/>
          </w:tcPr>
          <w:p w14:paraId="21D611A7" w14:textId="77777777" w:rsidR="00783CA9" w:rsidRDefault="00783CA9">
            <w:pPr>
              <w:pStyle w:val="TableText"/>
              <w:spacing w:line="240" w:lineRule="auto"/>
              <w:pPrChange w:id="167" w:author="Karl Heine" w:date="2020-04-16T08:48:00Z">
                <w:pPr>
                  <w:pStyle w:val="TableText"/>
                </w:pPr>
              </w:pPrChange>
            </w:pPr>
            <w:r>
              <w:t>N/A</w:t>
            </w:r>
          </w:p>
        </w:tc>
      </w:tr>
      <w:tr w:rsidR="00783CA9" w:rsidRPr="00F7777A" w14:paraId="05808359" w14:textId="77777777" w:rsidTr="000405A8">
        <w:tc>
          <w:tcPr>
            <w:tcW w:w="897" w:type="dxa"/>
          </w:tcPr>
          <w:p w14:paraId="5F1F844A" w14:textId="77777777" w:rsidR="00783CA9" w:rsidRDefault="00783CA9">
            <w:pPr>
              <w:pStyle w:val="TableText"/>
              <w:spacing w:line="240" w:lineRule="auto"/>
              <w:pPrChange w:id="168" w:author="Karl Heine" w:date="2020-04-16T08:48:00Z">
                <w:pPr>
                  <w:pStyle w:val="TableText"/>
                </w:pPr>
              </w:pPrChange>
            </w:pPr>
            <w:r>
              <w:t>P1</w:t>
            </w:r>
          </w:p>
        </w:tc>
        <w:tc>
          <w:tcPr>
            <w:tcW w:w="1403" w:type="dxa"/>
          </w:tcPr>
          <w:p w14:paraId="5722EDA3" w14:textId="77777777" w:rsidR="00783CA9" w:rsidRDefault="00783CA9">
            <w:pPr>
              <w:pStyle w:val="TableText"/>
              <w:spacing w:line="240" w:lineRule="auto"/>
              <w:pPrChange w:id="169" w:author="Karl Heine" w:date="2020-04-16T08:48:00Z">
                <w:pPr>
                  <w:pStyle w:val="TableText"/>
                </w:pPr>
              </w:pPrChange>
            </w:pPr>
            <w:r>
              <w:t>Partial Storage</w:t>
            </w:r>
          </w:p>
        </w:tc>
        <w:tc>
          <w:tcPr>
            <w:tcW w:w="1173" w:type="dxa"/>
          </w:tcPr>
          <w:p w14:paraId="72036F7D" w14:textId="77777777" w:rsidR="00783CA9" w:rsidRDefault="00783CA9">
            <w:pPr>
              <w:pStyle w:val="TableText"/>
              <w:spacing w:line="240" w:lineRule="auto"/>
              <w:pPrChange w:id="170" w:author="Karl Heine" w:date="2020-04-16T08:48:00Z">
                <w:pPr>
                  <w:pStyle w:val="TableText"/>
                </w:pPr>
              </w:pPrChange>
            </w:pPr>
            <w:r>
              <w:t>Chiller</w:t>
            </w:r>
          </w:p>
        </w:tc>
        <w:tc>
          <w:tcPr>
            <w:tcW w:w="1017" w:type="dxa"/>
          </w:tcPr>
          <w:p w14:paraId="08D8F01F" w14:textId="77777777" w:rsidR="00783CA9" w:rsidRDefault="00783CA9">
            <w:pPr>
              <w:pStyle w:val="TableText"/>
              <w:spacing w:line="240" w:lineRule="auto"/>
              <w:pPrChange w:id="171" w:author="Karl Heine" w:date="2020-04-16T08:48:00Z">
                <w:pPr>
                  <w:pStyle w:val="TableText"/>
                </w:pPr>
              </w:pPrChange>
            </w:pPr>
            <w:r>
              <w:t>57%</w:t>
            </w:r>
            <w:del w:id="172" w:author="Karl Heine" w:date="2020-04-16T08:51:00Z">
              <w:r w:rsidDel="004707A8">
                <w:delText>*</w:delText>
              </w:r>
            </w:del>
          </w:p>
        </w:tc>
      </w:tr>
      <w:tr w:rsidR="00783CA9" w:rsidRPr="00F7777A" w14:paraId="6A7886C9" w14:textId="77777777" w:rsidTr="000405A8">
        <w:tc>
          <w:tcPr>
            <w:tcW w:w="897" w:type="dxa"/>
          </w:tcPr>
          <w:p w14:paraId="2E3B95A5" w14:textId="77777777" w:rsidR="00783CA9" w:rsidRDefault="00783CA9">
            <w:pPr>
              <w:pStyle w:val="TableText"/>
              <w:spacing w:line="240" w:lineRule="auto"/>
              <w:pPrChange w:id="173" w:author="Karl Heine" w:date="2020-04-16T08:48:00Z">
                <w:pPr>
                  <w:pStyle w:val="TableText"/>
                </w:pPr>
              </w:pPrChange>
            </w:pPr>
            <w:r>
              <w:t>P2</w:t>
            </w:r>
          </w:p>
        </w:tc>
        <w:tc>
          <w:tcPr>
            <w:tcW w:w="1403" w:type="dxa"/>
          </w:tcPr>
          <w:p w14:paraId="3EE8AA24" w14:textId="77777777" w:rsidR="00783CA9" w:rsidRDefault="00783CA9">
            <w:pPr>
              <w:pStyle w:val="TableText"/>
              <w:spacing w:line="240" w:lineRule="auto"/>
              <w:pPrChange w:id="174" w:author="Karl Heine" w:date="2020-04-16T08:48:00Z">
                <w:pPr>
                  <w:pStyle w:val="TableText"/>
                </w:pPr>
              </w:pPrChange>
            </w:pPr>
            <w:r>
              <w:t>Partial Storage</w:t>
            </w:r>
          </w:p>
        </w:tc>
        <w:tc>
          <w:tcPr>
            <w:tcW w:w="1173" w:type="dxa"/>
          </w:tcPr>
          <w:p w14:paraId="7ED400B0" w14:textId="77777777" w:rsidR="00783CA9" w:rsidRDefault="00783CA9">
            <w:pPr>
              <w:pStyle w:val="TableText"/>
              <w:spacing w:line="240" w:lineRule="auto"/>
              <w:pPrChange w:id="175" w:author="Karl Heine" w:date="2020-04-16T08:48:00Z">
                <w:pPr>
                  <w:pStyle w:val="TableText"/>
                </w:pPr>
              </w:pPrChange>
            </w:pPr>
            <w:r>
              <w:t>Ice</w:t>
            </w:r>
          </w:p>
        </w:tc>
        <w:tc>
          <w:tcPr>
            <w:tcW w:w="1017" w:type="dxa"/>
          </w:tcPr>
          <w:p w14:paraId="262B696F" w14:textId="77777777" w:rsidR="00783CA9" w:rsidRDefault="00783CA9">
            <w:pPr>
              <w:pStyle w:val="TableText"/>
              <w:spacing w:line="240" w:lineRule="auto"/>
              <w:pPrChange w:id="176" w:author="Karl Heine" w:date="2020-04-16T08:48:00Z">
                <w:pPr>
                  <w:pStyle w:val="TableText"/>
                </w:pPr>
              </w:pPrChange>
            </w:pPr>
            <w:r>
              <w:t>65%</w:t>
            </w:r>
          </w:p>
        </w:tc>
      </w:tr>
      <w:tr w:rsidR="00783CA9" w:rsidRPr="00F7777A" w14:paraId="2D5401E6" w14:textId="77777777" w:rsidTr="000405A8">
        <w:tc>
          <w:tcPr>
            <w:tcW w:w="897" w:type="dxa"/>
          </w:tcPr>
          <w:p w14:paraId="2CD7C774" w14:textId="77777777" w:rsidR="00783CA9" w:rsidRDefault="00783CA9">
            <w:pPr>
              <w:pStyle w:val="TableText"/>
              <w:spacing w:line="240" w:lineRule="auto"/>
              <w:pPrChange w:id="177" w:author="Karl Heine" w:date="2020-04-16T08:48:00Z">
                <w:pPr>
                  <w:pStyle w:val="TableText"/>
                </w:pPr>
              </w:pPrChange>
            </w:pPr>
            <w:r>
              <w:t>P3</w:t>
            </w:r>
          </w:p>
        </w:tc>
        <w:tc>
          <w:tcPr>
            <w:tcW w:w="1403" w:type="dxa"/>
          </w:tcPr>
          <w:p w14:paraId="6D0B7F56" w14:textId="77777777" w:rsidR="00783CA9" w:rsidRDefault="00783CA9">
            <w:pPr>
              <w:pStyle w:val="TableText"/>
              <w:spacing w:line="240" w:lineRule="auto"/>
              <w:pPrChange w:id="178" w:author="Karl Heine" w:date="2020-04-16T08:48:00Z">
                <w:pPr>
                  <w:pStyle w:val="TableText"/>
                </w:pPr>
              </w:pPrChange>
            </w:pPr>
            <w:r>
              <w:t>Partial Storage</w:t>
            </w:r>
          </w:p>
        </w:tc>
        <w:tc>
          <w:tcPr>
            <w:tcW w:w="1173" w:type="dxa"/>
          </w:tcPr>
          <w:p w14:paraId="6D20EA0B" w14:textId="77777777" w:rsidR="00783CA9" w:rsidRDefault="00783CA9">
            <w:pPr>
              <w:pStyle w:val="TableText"/>
              <w:spacing w:line="240" w:lineRule="auto"/>
              <w:pPrChange w:id="179" w:author="Karl Heine" w:date="2020-04-16T08:48:00Z">
                <w:pPr>
                  <w:pStyle w:val="TableText"/>
                </w:pPr>
              </w:pPrChange>
            </w:pPr>
            <w:r>
              <w:t>Ice</w:t>
            </w:r>
          </w:p>
        </w:tc>
        <w:tc>
          <w:tcPr>
            <w:tcW w:w="1017" w:type="dxa"/>
          </w:tcPr>
          <w:p w14:paraId="22BFA61A" w14:textId="77777777" w:rsidR="00783CA9" w:rsidRDefault="00783CA9">
            <w:pPr>
              <w:pStyle w:val="TableText"/>
              <w:spacing w:line="240" w:lineRule="auto"/>
              <w:pPrChange w:id="180" w:author="Karl Heine" w:date="2020-04-16T08:48:00Z">
                <w:pPr>
                  <w:pStyle w:val="TableText"/>
                </w:pPr>
              </w:pPrChange>
            </w:pPr>
            <w:r>
              <w:t>68%</w:t>
            </w:r>
          </w:p>
        </w:tc>
      </w:tr>
    </w:tbl>
    <w:p w14:paraId="2266A933" w14:textId="77777777" w:rsidR="004707A8" w:rsidRPr="004707A8" w:rsidRDefault="004707A8" w:rsidP="00FF0AF8">
      <w:pPr>
        <w:pStyle w:val="Bulletedwindent"/>
        <w:numPr>
          <w:ilvl w:val="0"/>
          <w:numId w:val="0"/>
        </w:numPr>
        <w:spacing w:line="240" w:lineRule="auto"/>
        <w:rPr>
          <w:ins w:id="181" w:author="Karl Heine" w:date="2020-04-16T08:57:00Z"/>
          <w:iCs/>
          <w:sz w:val="4"/>
          <w:szCs w:val="4"/>
          <w:rPrChange w:id="182" w:author="Karl Heine" w:date="2020-04-16T08:57:00Z">
            <w:rPr>
              <w:ins w:id="183" w:author="Karl Heine" w:date="2020-04-16T08:57:00Z"/>
              <w:iCs/>
            </w:rPr>
          </w:rPrChange>
        </w:rPr>
      </w:pPr>
    </w:p>
    <w:p w14:paraId="0691429C" w14:textId="73A52AC4" w:rsidR="00715FF1" w:rsidRDefault="00715FF1">
      <w:pPr>
        <w:pStyle w:val="Bulletedwindent"/>
        <w:numPr>
          <w:ilvl w:val="0"/>
          <w:numId w:val="0"/>
        </w:numPr>
        <w:spacing w:line="240" w:lineRule="auto"/>
        <w:rPr>
          <w:iCs/>
        </w:rPr>
        <w:pPrChange w:id="184" w:author="Karl Heine" w:date="2020-04-16T08:48:00Z">
          <w:pPr>
            <w:pStyle w:val="Bulletedwindent"/>
            <w:numPr>
              <w:numId w:val="0"/>
            </w:numPr>
            <w:tabs>
              <w:tab w:val="clear" w:pos="360"/>
            </w:tabs>
            <w:ind w:left="0" w:firstLine="0"/>
          </w:pPr>
        </w:pPrChange>
      </w:pPr>
      <w:r>
        <w:rPr>
          <w:iCs/>
        </w:rPr>
        <w:fldChar w:fldCharType="begin"/>
      </w:r>
      <w:r>
        <w:rPr>
          <w:iCs/>
        </w:rPr>
        <w:instrText xml:space="preserve"> REF _Ref26727974 \h </w:instrText>
      </w:r>
      <w:r w:rsidR="00FF0AF8">
        <w:rPr>
          <w:iCs/>
        </w:rPr>
        <w:instrText xml:space="preserve"> \* MERGEFORMAT </w:instrText>
      </w:r>
      <w:r>
        <w:rPr>
          <w:iCs/>
        </w:rPr>
      </w:r>
      <w:r>
        <w:rPr>
          <w:iCs/>
        </w:rPr>
        <w:fldChar w:fldCharType="separate"/>
      </w:r>
      <w:r w:rsidR="00847F18">
        <w:t>Table 2</w:t>
      </w:r>
      <w:r>
        <w:rPr>
          <w:iCs/>
        </w:rPr>
        <w:fldChar w:fldCharType="end"/>
      </w:r>
      <w:r>
        <w:rPr>
          <w:iCs/>
        </w:rPr>
        <w:t xml:space="preserve"> defines the high-level control strategies applied in each model. For model P1, the limiter imposed on the chiller during ice discharge is a function of a fixed </w:t>
      </w:r>
      <w:r w:rsidR="005B6A26">
        <w:rPr>
          <w:iCs/>
        </w:rPr>
        <w:t xml:space="preserve">temperature difference </w:t>
      </w:r>
      <w:r>
        <w:rPr>
          <w:iCs/>
        </w:rPr>
        <w:t>across the downstream chiller</w:t>
      </w:r>
      <w:r w:rsidR="005B6A26">
        <w:rPr>
          <w:iCs/>
        </w:rPr>
        <w:t xml:space="preserve"> evaporator</w:t>
      </w:r>
      <w:r>
        <w:rPr>
          <w:iCs/>
        </w:rPr>
        <w:t xml:space="preserve">. This is applied using </w:t>
      </w:r>
      <w:r w:rsidR="00523FFE">
        <w:rPr>
          <w:iCs/>
        </w:rPr>
        <w:t>temperature</w:t>
      </w:r>
      <w:r>
        <w:rPr>
          <w:iCs/>
        </w:rPr>
        <w:t xml:space="preserve"> setpoints schedules, rather than the EMS limiter script used in P2 and P3</w:t>
      </w:r>
      <w:r w:rsidR="003F2C27">
        <w:rPr>
          <w:iCs/>
        </w:rPr>
        <w:t>.</w:t>
      </w:r>
    </w:p>
    <w:p w14:paraId="66FB3729" w14:textId="0892A350" w:rsidR="00581847" w:rsidRDefault="005B6A26" w:rsidP="00FF0AF8">
      <w:pPr>
        <w:pStyle w:val="Bulletedwindent"/>
        <w:numPr>
          <w:ilvl w:val="0"/>
          <w:numId w:val="0"/>
        </w:numPr>
        <w:spacing w:after="0" w:line="240" w:lineRule="auto"/>
        <w:rPr>
          <w:ins w:id="185" w:author="Karl Heine" w:date="2020-04-16T09:40:00Z"/>
          <w:iCs/>
        </w:rPr>
      </w:pPr>
      <w:r>
        <w:rPr>
          <w:iCs/>
        </w:rPr>
        <w:t xml:space="preserve">The cooling season for these </w:t>
      </w:r>
      <w:r w:rsidR="00F61060">
        <w:rPr>
          <w:iCs/>
        </w:rPr>
        <w:t xml:space="preserve">buildings </w:t>
      </w:r>
      <w:r w:rsidR="000D0D19">
        <w:rPr>
          <w:iCs/>
        </w:rPr>
        <w:t xml:space="preserve">encompasses </w:t>
      </w:r>
      <w:r>
        <w:rPr>
          <w:iCs/>
        </w:rPr>
        <w:t>the entire year. The full storage</w:t>
      </w:r>
      <w:r w:rsidR="00F61060">
        <w:rPr>
          <w:iCs/>
        </w:rPr>
        <w:t xml:space="preserve"> system</w:t>
      </w:r>
      <w:r w:rsidR="0044023B">
        <w:rPr>
          <w:iCs/>
        </w:rPr>
        <w:t xml:space="preserve"> </w:t>
      </w:r>
      <w:r>
        <w:rPr>
          <w:iCs/>
        </w:rPr>
        <w:t>charge</w:t>
      </w:r>
      <w:r w:rsidR="00F61060">
        <w:rPr>
          <w:iCs/>
        </w:rPr>
        <w:t>s</w:t>
      </w:r>
      <w:r>
        <w:rPr>
          <w:iCs/>
        </w:rPr>
        <w:t xml:space="preserve"> from 2100-0</w:t>
      </w:r>
      <w:r w:rsidR="00D970EF">
        <w:rPr>
          <w:iCs/>
        </w:rPr>
        <w:t>8</w:t>
      </w:r>
      <w:r>
        <w:rPr>
          <w:iCs/>
        </w:rPr>
        <w:t>00 daily, and discharge</w:t>
      </w:r>
      <w:r w:rsidR="00F61060">
        <w:rPr>
          <w:iCs/>
        </w:rPr>
        <w:t>s</w:t>
      </w:r>
      <w:r>
        <w:rPr>
          <w:iCs/>
        </w:rPr>
        <w:t xml:space="preserve"> from 0900-1800 on weekdays. The partial storage</w:t>
      </w:r>
      <w:r w:rsidR="00F61060">
        <w:rPr>
          <w:iCs/>
        </w:rPr>
        <w:t xml:space="preserve"> systems</w:t>
      </w:r>
      <w:r w:rsidR="0044023B">
        <w:rPr>
          <w:iCs/>
        </w:rPr>
        <w:t xml:space="preserve"> </w:t>
      </w:r>
      <w:r>
        <w:rPr>
          <w:iCs/>
        </w:rPr>
        <w:t xml:space="preserve">charge from 2300-0800 every day, and discharge from 0800-2100 on weekdays. The chilled water loop temperature </w:t>
      </w:r>
      <w:r w:rsidR="00F61060">
        <w:rPr>
          <w:iCs/>
        </w:rPr>
        <w:t xml:space="preserve">setpoint </w:t>
      </w:r>
      <w:r>
        <w:rPr>
          <w:iCs/>
        </w:rPr>
        <w:t>is 44</w:t>
      </w:r>
      <w:r w:rsidR="00510EB9">
        <w:rPr>
          <w:iCs/>
        </w:rPr>
        <w:sym w:font="Symbol" w:char="F0B0"/>
      </w:r>
      <w:r>
        <w:rPr>
          <w:iCs/>
        </w:rPr>
        <w:t>F (</w:t>
      </w:r>
      <w:r w:rsidR="00BC5105">
        <w:rPr>
          <w:iCs/>
        </w:rPr>
        <w:t>6.7</w:t>
      </w:r>
      <w:r w:rsidR="00510EB9">
        <w:rPr>
          <w:iCs/>
        </w:rPr>
        <w:sym w:font="Symbol" w:char="F0B0"/>
      </w:r>
      <w:r>
        <w:rPr>
          <w:iCs/>
        </w:rPr>
        <w:t>C) with a design loop temperature difference of 10</w:t>
      </w:r>
      <w:r w:rsidR="00510EB9">
        <w:rPr>
          <w:iCs/>
        </w:rPr>
        <w:sym w:font="Symbol" w:char="F0B0"/>
      </w:r>
      <w:r>
        <w:rPr>
          <w:iCs/>
        </w:rPr>
        <w:t>F (5.6</w:t>
      </w:r>
      <w:r w:rsidR="00510EB9">
        <w:rPr>
          <w:iCs/>
        </w:rPr>
        <w:sym w:font="Symbol" w:char="F0B0"/>
      </w:r>
      <w:r>
        <w:rPr>
          <w:iCs/>
        </w:rPr>
        <w:t xml:space="preserve">C). </w:t>
      </w:r>
      <w:ins w:id="186" w:author="Karl Heine" w:date="2020-04-16T09:40:00Z">
        <w:r w:rsidR="00581847">
          <w:rPr>
            <w:iCs/>
          </w:rPr>
          <w:t>The working fluid is 25% ethylene glycol.</w:t>
        </w:r>
      </w:ins>
    </w:p>
    <w:p w14:paraId="6BBA245E" w14:textId="552CE8F4" w:rsidR="005B6A26" w:rsidRDefault="00581847">
      <w:pPr>
        <w:pStyle w:val="Bulletedwindent"/>
        <w:numPr>
          <w:ilvl w:val="0"/>
          <w:numId w:val="0"/>
        </w:numPr>
        <w:spacing w:after="0" w:line="240" w:lineRule="auto"/>
        <w:rPr>
          <w:iCs/>
        </w:rPr>
        <w:pPrChange w:id="187" w:author="Karl Heine" w:date="2020-04-16T08:48:00Z">
          <w:pPr>
            <w:pStyle w:val="Bulletedwindent"/>
            <w:numPr>
              <w:numId w:val="0"/>
            </w:numPr>
            <w:tabs>
              <w:tab w:val="clear" w:pos="360"/>
            </w:tabs>
            <w:spacing w:after="0"/>
            <w:ind w:left="0" w:firstLine="0"/>
          </w:pPr>
        </w:pPrChange>
      </w:pPr>
      <w:bookmarkStart w:id="188" w:name="_Hlk37922896"/>
      <w:ins w:id="189" w:author="Karl Heine" w:date="2020-04-16T09:40:00Z">
        <w:r>
          <w:rPr>
            <w:iCs/>
          </w:rPr>
          <w:t xml:space="preserve">To charge the ice tank during the </w:t>
        </w:r>
      </w:ins>
      <w:ins w:id="190" w:author="Karl Heine" w:date="2020-04-16T09:41:00Z">
        <w:r>
          <w:rPr>
            <w:iCs/>
          </w:rPr>
          <w:t>overnight</w:t>
        </w:r>
      </w:ins>
      <w:ins w:id="191" w:author="Karl Heine" w:date="2020-04-16T09:40:00Z">
        <w:r>
          <w:rPr>
            <w:iCs/>
          </w:rPr>
          <w:t xml:space="preserve"> hours, </w:t>
        </w:r>
      </w:ins>
      <w:del w:id="192" w:author="Karl Heine" w:date="2020-04-16T09:40:00Z">
        <w:r w:rsidR="005B6A26" w:rsidDel="00581847">
          <w:rPr>
            <w:iCs/>
          </w:rPr>
          <w:delText>The charging</w:delText>
        </w:r>
      </w:del>
      <w:ins w:id="193" w:author="Karl Heine" w:date="2020-04-16T09:40:00Z">
        <w:r>
          <w:rPr>
            <w:iCs/>
          </w:rPr>
          <w:t xml:space="preserve">the </w:t>
        </w:r>
      </w:ins>
      <w:ins w:id="194" w:author="Karl Heine" w:date="2020-04-16T09:44:00Z">
        <w:r w:rsidR="00E9247A">
          <w:rPr>
            <w:iCs/>
          </w:rPr>
          <w:t>primary loo</w:t>
        </w:r>
      </w:ins>
      <w:ins w:id="195" w:author="Karl Heine" w:date="2020-04-16T09:45:00Z">
        <w:r w:rsidR="00E9247A">
          <w:rPr>
            <w:iCs/>
          </w:rPr>
          <w:t xml:space="preserve">p is isolated from the building cooling coils and the </w:t>
        </w:r>
      </w:ins>
      <w:ins w:id="196" w:author="Karl Heine" w:date="2020-04-16T09:40:00Z">
        <w:r>
          <w:rPr>
            <w:iCs/>
          </w:rPr>
          <w:t xml:space="preserve">chiller </w:t>
        </w:r>
      </w:ins>
      <w:ins w:id="197" w:author="Karl Heine" w:date="2020-04-16T09:42:00Z">
        <w:r>
          <w:rPr>
            <w:iCs/>
          </w:rPr>
          <w:t>cool</w:t>
        </w:r>
      </w:ins>
      <w:ins w:id="198" w:author="Karl Heine" w:date="2020-04-16T09:45:00Z">
        <w:r w:rsidR="00E9247A">
          <w:rPr>
            <w:iCs/>
          </w:rPr>
          <w:t>s</w:t>
        </w:r>
      </w:ins>
      <w:ins w:id="199" w:author="Karl Heine" w:date="2020-04-16T09:42:00Z">
        <w:r>
          <w:rPr>
            <w:iCs/>
          </w:rPr>
          <w:t xml:space="preserve"> the working fluid to</w:t>
        </w:r>
      </w:ins>
      <w:del w:id="200" w:author="Karl Heine" w:date="2020-04-16T09:42:00Z">
        <w:r w:rsidR="005B6A26" w:rsidDel="00581847">
          <w:rPr>
            <w:iCs/>
          </w:rPr>
          <w:delText xml:space="preserve"> setpoint </w:delText>
        </w:r>
      </w:del>
      <w:del w:id="201" w:author="Karl Heine" w:date="2020-04-16T09:40:00Z">
        <w:r w:rsidR="005B6A26" w:rsidDel="00581847">
          <w:rPr>
            <w:iCs/>
          </w:rPr>
          <w:delText>temperature is</w:delText>
        </w:r>
      </w:del>
      <w:r w:rsidR="005B6A26">
        <w:rPr>
          <w:iCs/>
        </w:rPr>
        <w:t xml:space="preserve"> 25</w:t>
      </w:r>
      <w:r w:rsidR="00510EB9">
        <w:rPr>
          <w:iCs/>
        </w:rPr>
        <w:sym w:font="Symbol" w:char="F0B0"/>
      </w:r>
      <w:r w:rsidR="005B6A26">
        <w:rPr>
          <w:iCs/>
        </w:rPr>
        <w:t>F (-</w:t>
      </w:r>
      <w:r w:rsidR="0041719A">
        <w:rPr>
          <w:iCs/>
        </w:rPr>
        <w:t>3.9</w:t>
      </w:r>
      <w:r w:rsidR="00510EB9">
        <w:rPr>
          <w:iCs/>
        </w:rPr>
        <w:sym w:font="Symbol" w:char="F0B0"/>
      </w:r>
      <w:r w:rsidR="005B6A26">
        <w:rPr>
          <w:iCs/>
        </w:rPr>
        <w:t>C)</w:t>
      </w:r>
      <w:ins w:id="202" w:author="Karl Heine" w:date="2020-04-16T09:45:00Z">
        <w:r w:rsidR="00E9247A">
          <w:rPr>
            <w:iCs/>
          </w:rPr>
          <w:t xml:space="preserve">. This </w:t>
        </w:r>
      </w:ins>
      <w:ins w:id="203" w:author="Karl Heine" w:date="2020-04-16T09:46:00Z">
        <w:r w:rsidR="00E9247A">
          <w:rPr>
            <w:iCs/>
          </w:rPr>
          <w:t xml:space="preserve">results in a </w:t>
        </w:r>
      </w:ins>
      <w:ins w:id="204" w:author="Karl Heine" w:date="2020-04-16T09:47:00Z">
        <w:r w:rsidR="00E9247A">
          <w:rPr>
            <w:iCs/>
          </w:rPr>
          <w:t>reduced chiller capacity equal to approximately 65% of the nominal capacity during ice charging.</w:t>
        </w:r>
      </w:ins>
      <w:del w:id="205" w:author="Karl Heine" w:date="2020-04-16T09:41:00Z">
        <w:r w:rsidR="00126BAF" w:rsidDel="00581847">
          <w:rPr>
            <w:iCs/>
          </w:rPr>
          <w:delText>,</w:delText>
        </w:r>
        <w:r w:rsidR="00E63189" w:rsidDel="00581847">
          <w:rPr>
            <w:iCs/>
          </w:rPr>
          <w:delText xml:space="preserve"> and </w:delText>
        </w:r>
      </w:del>
      <w:del w:id="206" w:author="Karl Heine" w:date="2020-04-16T09:40:00Z">
        <w:r w:rsidR="00E63189" w:rsidDel="00581847">
          <w:rPr>
            <w:iCs/>
          </w:rPr>
          <w:delText xml:space="preserve">the working fluid is 25% </w:delText>
        </w:r>
        <w:r w:rsidR="0044023B" w:rsidDel="00581847">
          <w:rPr>
            <w:iCs/>
          </w:rPr>
          <w:delText>ethylene</w:delText>
        </w:r>
        <w:r w:rsidR="009A51D3" w:rsidDel="00581847">
          <w:rPr>
            <w:iCs/>
          </w:rPr>
          <w:delText xml:space="preserve"> </w:delText>
        </w:r>
        <w:r w:rsidR="00E63189" w:rsidDel="00581847">
          <w:rPr>
            <w:iCs/>
          </w:rPr>
          <w:delText>glycol.</w:delText>
        </w:r>
      </w:del>
    </w:p>
    <w:bookmarkEnd w:id="188"/>
    <w:p w14:paraId="081D3E6F" w14:textId="5FF8157E" w:rsidR="007C0B06" w:rsidRPr="00715FF1" w:rsidRDefault="00715FF1">
      <w:pPr>
        <w:pStyle w:val="Bulletedwindent"/>
        <w:numPr>
          <w:ilvl w:val="0"/>
          <w:numId w:val="0"/>
        </w:numPr>
        <w:spacing w:line="240" w:lineRule="auto"/>
        <w:rPr>
          <w:iCs/>
        </w:rPr>
        <w:pPrChange w:id="207" w:author="Karl Heine" w:date="2020-04-16T08:48:00Z">
          <w:pPr>
            <w:pStyle w:val="Bulletedwindent"/>
            <w:numPr>
              <w:numId w:val="0"/>
            </w:numPr>
            <w:tabs>
              <w:tab w:val="clear" w:pos="360"/>
            </w:tabs>
            <w:ind w:left="0" w:firstLine="0"/>
          </w:pPr>
        </w:pPrChange>
      </w:pPr>
      <w:r>
        <w:rPr>
          <w:iCs/>
        </w:rPr>
        <w:t>These models are selected to concisely demonstrate the variety of configuration and control options made available through the OpenStudio measure.</w:t>
      </w:r>
    </w:p>
    <w:p w14:paraId="7EE5D5B9" w14:textId="1F042E05" w:rsidR="00D00EF8" w:rsidRDefault="00715FF1">
      <w:pPr>
        <w:pStyle w:val="Bulletedwindent"/>
        <w:numPr>
          <w:ilvl w:val="0"/>
          <w:numId w:val="0"/>
        </w:numPr>
        <w:spacing w:line="240" w:lineRule="auto"/>
        <w:pPrChange w:id="208" w:author="Karl Heine" w:date="2020-04-16T08:48:00Z">
          <w:pPr>
            <w:pStyle w:val="Bulletedwindent"/>
            <w:numPr>
              <w:numId w:val="0"/>
            </w:numPr>
            <w:tabs>
              <w:tab w:val="clear" w:pos="360"/>
            </w:tabs>
            <w:ind w:left="0" w:firstLine="0"/>
          </w:pPr>
        </w:pPrChange>
      </w:pPr>
      <w:r>
        <w:t xml:space="preserve">To demonstrate the </w:t>
      </w:r>
      <w:r w:rsidR="009A51D3">
        <w:t xml:space="preserve">flexibility </w:t>
      </w:r>
      <w:r>
        <w:t xml:space="preserve">analysis described above, we select one model for further examination. </w:t>
      </w:r>
      <w:r w:rsidR="00126BAF">
        <w:t>Case</w:t>
      </w:r>
      <w:r>
        <w:t xml:space="preserve"> P2 (partial storage, chiller-upstream, storage-priority, with a 65% chiller capacity limiter imposed during ice discharge) is selected because it </w:t>
      </w:r>
      <w:r w:rsidR="005B6A26">
        <w:t>produce</w:t>
      </w:r>
      <w:r w:rsidR="00133785">
        <w:t>s</w:t>
      </w:r>
      <w:r>
        <w:t xml:space="preserve"> an approximate</w:t>
      </w:r>
      <w:r w:rsidR="005B6A26">
        <w:t xml:space="preserve">ly </w:t>
      </w:r>
      <w:r>
        <w:t>equivalent EUI to the baseline model</w:t>
      </w:r>
      <w:r w:rsidR="00133785">
        <w:t xml:space="preserve">, and has nearly identical </w:t>
      </w:r>
      <w:r w:rsidR="00126BAF">
        <w:t xml:space="preserve">total </w:t>
      </w:r>
      <w:r w:rsidR="00133785">
        <w:t>chiller electric energy use over the course of the year</w:t>
      </w:r>
      <w:r w:rsidR="007609A0">
        <w:t>.</w:t>
      </w:r>
    </w:p>
    <w:p w14:paraId="7075C8EC" w14:textId="431AED47" w:rsidR="00715FF1" w:rsidRPr="00F7777A" w:rsidRDefault="00715FF1" w:rsidP="003E63D7">
      <w:pPr>
        <w:pStyle w:val="Heading1"/>
      </w:pPr>
      <w:r>
        <w:t>Results</w:t>
      </w:r>
    </w:p>
    <w:p w14:paraId="43E983E5" w14:textId="01E71654" w:rsidR="00715FF1" w:rsidRDefault="00715FF1" w:rsidP="007C7639">
      <w:pPr>
        <w:pStyle w:val="BPACSSubheader"/>
      </w:pPr>
      <w:r>
        <w:t>Comparing Example Models to Baseline</w:t>
      </w:r>
    </w:p>
    <w:p w14:paraId="22D87A9B" w14:textId="79A23BE8" w:rsidR="00133785" w:rsidRDefault="005B6A26" w:rsidP="00FF0AF8">
      <w:pPr>
        <w:pStyle w:val="BPACSBody"/>
        <w:rPr>
          <w:ins w:id="209" w:author="Karl Heine" w:date="2020-04-16T08:52:00Z"/>
        </w:rPr>
      </w:pPr>
      <w:r>
        <w:t xml:space="preserve">All five </w:t>
      </w:r>
      <w:r w:rsidR="00126BAF">
        <w:t>cases</w:t>
      </w:r>
      <w:r w:rsidR="00901E6F">
        <w:t xml:space="preserve"> </w:t>
      </w:r>
      <w:r>
        <w:t xml:space="preserve">are </w:t>
      </w:r>
      <w:r w:rsidR="007609A0">
        <w:t>evaluated</w:t>
      </w:r>
      <w:r>
        <w:t xml:space="preserve"> in terms of energy efficiency and load shifting over the entire cooling season</w:t>
      </w:r>
      <w:ins w:id="210" w:author="Karl Heine" w:date="2020-04-16T09:29:00Z">
        <w:r w:rsidR="003E63D7">
          <w:t>;</w:t>
        </w:r>
      </w:ins>
      <w:del w:id="211" w:author="Karl Heine" w:date="2020-04-16T09:29:00Z">
        <w:r w:rsidR="00901E6F" w:rsidDel="003E63D7">
          <w:delText>,</w:delText>
        </w:r>
      </w:del>
      <w:r w:rsidR="00901E6F">
        <w:t xml:space="preserve"> and all five meet </w:t>
      </w:r>
      <w:r w:rsidR="00E541A6">
        <w:t xml:space="preserve">zone temperature requirements for full </w:t>
      </w:r>
      <w:r w:rsidR="00901E6F">
        <w:t>the y</w:t>
      </w:r>
      <w:r w:rsidR="00E541A6">
        <w:t>ear</w:t>
      </w:r>
      <w:r w:rsidR="00901E6F">
        <w:t>.</w:t>
      </w:r>
      <w:ins w:id="212" w:author="Karl Heine" w:date="2020-04-16T09:27:00Z">
        <w:r w:rsidR="003E63D7">
          <w:t xml:space="preserve"> </w:t>
        </w:r>
        <w:bookmarkStart w:id="213" w:name="_Hlk37921893"/>
        <w:r w:rsidR="003E63D7">
          <w:t>The</w:t>
        </w:r>
      </w:ins>
      <w:ins w:id="214" w:author="Karl Heine" w:date="2020-04-16T09:28:00Z">
        <w:r w:rsidR="003E63D7">
          <w:t xml:space="preserve"> </w:t>
        </w:r>
      </w:ins>
      <w:ins w:id="215" w:author="Karl Heine" w:date="2020-04-16T09:27:00Z">
        <w:r w:rsidR="003E63D7">
          <w:t xml:space="preserve">minimum </w:t>
        </w:r>
      </w:ins>
      <w:ins w:id="216" w:author="Karl Heine" w:date="2020-04-16T09:35:00Z">
        <w:r w:rsidR="00581847">
          <w:t xml:space="preserve">annual </w:t>
        </w:r>
      </w:ins>
      <w:ins w:id="217" w:author="Karl Heine" w:date="2020-04-16T09:27:00Z">
        <w:r w:rsidR="003E63D7">
          <w:t xml:space="preserve">ice tank </w:t>
        </w:r>
      </w:ins>
      <w:ins w:id="218" w:author="Karl Heine" w:date="2020-04-16T10:05:00Z">
        <w:r w:rsidR="008E6A78">
          <w:t>SOC</w:t>
        </w:r>
      </w:ins>
      <w:ins w:id="219" w:author="Karl Heine" w:date="2020-04-16T09:27:00Z">
        <w:r w:rsidR="003E63D7">
          <w:t xml:space="preserve"> is </w:t>
        </w:r>
      </w:ins>
      <w:ins w:id="220" w:author="Karl Heine" w:date="2020-04-16T09:28:00Z">
        <w:r w:rsidR="003E63D7">
          <w:t>checked to ensure thermal storage capacity is suffic</w:t>
        </w:r>
      </w:ins>
      <w:ins w:id="221" w:author="Karl Heine" w:date="2020-04-16T09:31:00Z">
        <w:r w:rsidR="003E63D7">
          <w:t>i</w:t>
        </w:r>
      </w:ins>
      <w:ins w:id="222" w:author="Karl Heine" w:date="2020-04-16T09:28:00Z">
        <w:r w:rsidR="003E63D7">
          <w:t xml:space="preserve">ent for </w:t>
        </w:r>
      </w:ins>
      <w:ins w:id="223" w:author="Karl Heine" w:date="2020-04-16T09:29:00Z">
        <w:r w:rsidR="003E63D7">
          <w:t>all</w:t>
        </w:r>
      </w:ins>
      <w:ins w:id="224" w:author="Karl Heine" w:date="2020-04-16T09:28:00Z">
        <w:r w:rsidR="003E63D7">
          <w:t xml:space="preserve"> case</w:t>
        </w:r>
      </w:ins>
      <w:ins w:id="225" w:author="Karl Heine" w:date="2020-04-16T09:29:00Z">
        <w:r w:rsidR="003E63D7">
          <w:t>s</w:t>
        </w:r>
      </w:ins>
      <w:ins w:id="226" w:author="Karl Heine" w:date="2020-04-16T09:28:00Z">
        <w:r w:rsidR="003E63D7">
          <w:t>.</w:t>
        </w:r>
      </w:ins>
      <w:bookmarkEnd w:id="213"/>
      <w:r>
        <w:t xml:space="preserve"> </w:t>
      </w:r>
      <w:r w:rsidR="00E541A6">
        <w:t>T</w:t>
      </w:r>
      <w:r w:rsidR="007609A0">
        <w:t xml:space="preserve">hese are shown for measure demonstration purposes; conclusions on the superiority of a configuration or control strategy should not be drawn from the data below. Such conclusions will depend on the </w:t>
      </w:r>
      <w:r w:rsidR="00A64DF0">
        <w:t>building type, climate, and energy objectives.</w:t>
      </w:r>
      <w:del w:id="227" w:author="Karl Heine" w:date="2020-04-16T08:52:00Z">
        <w:r w:rsidR="0044023B" w:rsidDel="004707A8">
          <w:delText xml:space="preserve"> </w:delText>
        </w:r>
      </w:del>
    </w:p>
    <w:p w14:paraId="3D18A8C0" w14:textId="77777777" w:rsidR="004707A8" w:rsidRPr="004707A8" w:rsidRDefault="004707A8" w:rsidP="003E63D7">
      <w:pPr>
        <w:pStyle w:val="BPACSBody"/>
        <w:rPr>
          <w:sz w:val="6"/>
          <w:szCs w:val="6"/>
          <w:rPrChange w:id="228" w:author="Karl Heine" w:date="2020-04-16T08:52:00Z">
            <w:rPr/>
          </w:rPrChange>
        </w:rPr>
      </w:pPr>
    </w:p>
    <w:p w14:paraId="5F39375E" w14:textId="6E1837CF" w:rsidR="00783CA9" w:rsidRDefault="00783CA9" w:rsidP="00FF0AF8">
      <w:pPr>
        <w:pStyle w:val="BPACSTable"/>
        <w:spacing w:line="240" w:lineRule="auto"/>
        <w:rPr>
          <w:ins w:id="229" w:author="Karl Heine" w:date="2020-04-16T08:52:00Z"/>
        </w:rPr>
      </w:pPr>
      <w:bookmarkStart w:id="230" w:name="_Ref26729904"/>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230"/>
      <w:del w:id="231" w:author="Karl Heine" w:date="2020-04-16T08:52:00Z">
        <w:r w:rsidDel="004707A8">
          <w:delText>:</w:delText>
        </w:r>
      </w:del>
      <w:r>
        <w:t xml:space="preserve"> Annual facility metrics</w:t>
      </w:r>
    </w:p>
    <w:p w14:paraId="3181C111" w14:textId="77777777" w:rsidR="004707A8" w:rsidRPr="004707A8" w:rsidRDefault="004707A8">
      <w:pPr>
        <w:pStyle w:val="BPACSTable"/>
        <w:spacing w:before="60" w:after="60" w:line="240" w:lineRule="auto"/>
        <w:rPr>
          <w:sz w:val="6"/>
          <w:szCs w:val="6"/>
          <w:rPrChange w:id="232" w:author="Karl Heine" w:date="2020-04-16T08:52:00Z">
            <w:rPr/>
          </w:rPrChange>
        </w:rPr>
        <w:pPrChange w:id="233" w:author="Karl Heine" w:date="2020-04-16T09:06:00Z">
          <w:pPr>
            <w:pStyle w:val="BPACSTable"/>
          </w:pPr>
        </w:pPrChange>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34" w:author="Karl Heine" w:date="2020-04-16T08:56:00Z">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897"/>
        <w:gridCol w:w="898"/>
        <w:gridCol w:w="1620"/>
        <w:gridCol w:w="1080"/>
        <w:tblGridChange w:id="235">
          <w:tblGrid>
            <w:gridCol w:w="897"/>
            <w:gridCol w:w="898"/>
            <w:gridCol w:w="1620"/>
            <w:gridCol w:w="1080"/>
          </w:tblGrid>
        </w:tblGridChange>
      </w:tblGrid>
      <w:tr w:rsidR="004707A8" w:rsidRPr="00F7777A" w14:paraId="264BD623" w14:textId="77777777" w:rsidTr="004707A8">
        <w:tc>
          <w:tcPr>
            <w:tcW w:w="897" w:type="dxa"/>
            <w:vMerge w:val="restart"/>
            <w:vAlign w:val="center"/>
            <w:tcPrChange w:id="236" w:author="Karl Heine" w:date="2020-04-16T08:56:00Z">
              <w:tcPr>
                <w:tcW w:w="897" w:type="dxa"/>
                <w:vMerge w:val="restart"/>
              </w:tcPr>
            </w:tcPrChange>
          </w:tcPr>
          <w:p w14:paraId="32DE9244" w14:textId="06F0CF07" w:rsidR="004707A8" w:rsidRPr="00F7777A" w:rsidDel="004707A8" w:rsidRDefault="004707A8" w:rsidP="007C7639">
            <w:pPr>
              <w:pStyle w:val="BPACSTableContents"/>
              <w:spacing w:line="240" w:lineRule="auto"/>
              <w:rPr>
                <w:del w:id="237" w:author="Karl Heine" w:date="2020-04-16T08:56:00Z"/>
              </w:rPr>
            </w:pPr>
            <w:r>
              <w:t>Case</w:t>
            </w:r>
          </w:p>
          <w:p w14:paraId="310E0BA8" w14:textId="1F9E0542" w:rsidR="004707A8" w:rsidRPr="00F7777A" w:rsidRDefault="004707A8">
            <w:pPr>
              <w:pStyle w:val="BPACSTableContents"/>
              <w:spacing w:line="240" w:lineRule="auto"/>
              <w:pPrChange w:id="238" w:author="Karl Heine" w:date="2020-04-16T08:56:00Z">
                <w:pPr>
                  <w:pStyle w:val="BPACSTableContents"/>
                </w:pPr>
              </w:pPrChange>
            </w:pPr>
            <w:del w:id="239" w:author="Karl Heine" w:date="2020-04-16T08:55:00Z">
              <w:r w:rsidDel="004707A8">
                <w:delText>Units</w:delText>
              </w:r>
            </w:del>
          </w:p>
        </w:tc>
        <w:tc>
          <w:tcPr>
            <w:tcW w:w="898" w:type="dxa"/>
            <w:tcBorders>
              <w:bottom w:val="nil"/>
            </w:tcBorders>
            <w:tcPrChange w:id="240" w:author="Karl Heine" w:date="2020-04-16T08:56:00Z">
              <w:tcPr>
                <w:tcW w:w="898" w:type="dxa"/>
                <w:tcBorders>
                  <w:bottom w:val="nil"/>
                </w:tcBorders>
              </w:tcPr>
            </w:tcPrChange>
          </w:tcPr>
          <w:p w14:paraId="02E20533" w14:textId="77777777" w:rsidR="004707A8" w:rsidRPr="00F7777A" w:rsidRDefault="004707A8">
            <w:pPr>
              <w:pStyle w:val="BPACSTableContents"/>
              <w:spacing w:line="240" w:lineRule="auto"/>
              <w:pPrChange w:id="241" w:author="Karl Heine" w:date="2020-04-16T08:48:00Z">
                <w:pPr>
                  <w:pStyle w:val="BPACSTableContents"/>
                </w:pPr>
              </w:pPrChange>
            </w:pPr>
            <w:r>
              <w:t>EUI</w:t>
            </w:r>
          </w:p>
        </w:tc>
        <w:tc>
          <w:tcPr>
            <w:tcW w:w="1620" w:type="dxa"/>
            <w:tcBorders>
              <w:bottom w:val="nil"/>
            </w:tcBorders>
            <w:tcPrChange w:id="242" w:author="Karl Heine" w:date="2020-04-16T08:56:00Z">
              <w:tcPr>
                <w:tcW w:w="1620" w:type="dxa"/>
                <w:tcBorders>
                  <w:bottom w:val="nil"/>
                </w:tcBorders>
              </w:tcPr>
            </w:tcPrChange>
          </w:tcPr>
          <w:p w14:paraId="33EE2ED9" w14:textId="77777777" w:rsidR="004707A8" w:rsidRPr="00F7777A" w:rsidRDefault="004707A8">
            <w:pPr>
              <w:pStyle w:val="BPACSTableContents"/>
              <w:spacing w:line="240" w:lineRule="auto"/>
              <w:pPrChange w:id="243" w:author="Karl Heine" w:date="2020-04-16T08:48:00Z">
                <w:pPr>
                  <w:pStyle w:val="BPACSTableContents"/>
                </w:pPr>
              </w:pPrChange>
            </w:pPr>
            <w:r>
              <w:t>Peak Demand</w:t>
            </w:r>
          </w:p>
        </w:tc>
        <w:tc>
          <w:tcPr>
            <w:tcW w:w="1080" w:type="dxa"/>
            <w:tcBorders>
              <w:bottom w:val="nil"/>
            </w:tcBorders>
            <w:tcPrChange w:id="244" w:author="Karl Heine" w:date="2020-04-16T08:56:00Z">
              <w:tcPr>
                <w:tcW w:w="1080" w:type="dxa"/>
                <w:tcBorders>
                  <w:bottom w:val="nil"/>
                </w:tcBorders>
              </w:tcPr>
            </w:tcPrChange>
          </w:tcPr>
          <w:p w14:paraId="538812F3" w14:textId="77777777" w:rsidR="004707A8" w:rsidRDefault="004707A8">
            <w:pPr>
              <w:pStyle w:val="BPACSTableContents"/>
              <w:spacing w:line="240" w:lineRule="auto"/>
              <w:pPrChange w:id="245" w:author="Karl Heine" w:date="2020-04-16T08:48:00Z">
                <w:pPr>
                  <w:pStyle w:val="BPACSTableContents"/>
                </w:pPr>
              </w:pPrChange>
            </w:pPr>
            <w:r>
              <w:t>Min SOC</w:t>
            </w:r>
          </w:p>
        </w:tc>
      </w:tr>
      <w:tr w:rsidR="004707A8" w:rsidRPr="00F7777A" w14:paraId="7609C5EA" w14:textId="77777777" w:rsidTr="00487F53">
        <w:tc>
          <w:tcPr>
            <w:tcW w:w="897" w:type="dxa"/>
            <w:vMerge/>
          </w:tcPr>
          <w:p w14:paraId="4662B8BB" w14:textId="73D44EC3" w:rsidR="004707A8" w:rsidRPr="000809A2" w:rsidRDefault="004707A8">
            <w:pPr>
              <w:pStyle w:val="TableText"/>
              <w:spacing w:line="240" w:lineRule="auto"/>
              <w:rPr>
                <w:i/>
                <w:iCs/>
              </w:rPr>
              <w:pPrChange w:id="246" w:author="Karl Heine" w:date="2020-04-16T08:48:00Z">
                <w:pPr>
                  <w:pStyle w:val="TableText"/>
                </w:pPr>
              </w:pPrChange>
            </w:pPr>
          </w:p>
        </w:tc>
        <w:tc>
          <w:tcPr>
            <w:tcW w:w="898" w:type="dxa"/>
            <w:tcBorders>
              <w:top w:val="nil"/>
            </w:tcBorders>
          </w:tcPr>
          <w:p w14:paraId="5455CABB" w14:textId="77777777" w:rsidR="004707A8" w:rsidRPr="000809A2" w:rsidRDefault="004707A8">
            <w:pPr>
              <w:pStyle w:val="TableText"/>
              <w:spacing w:line="240" w:lineRule="auto"/>
              <w:jc w:val="center"/>
              <w:rPr>
                <w:i/>
                <w:iCs/>
              </w:rPr>
              <w:pPrChange w:id="247" w:author="Karl Heine" w:date="2020-04-16T08:48:00Z">
                <w:pPr>
                  <w:pStyle w:val="TableText"/>
                  <w:jc w:val="center"/>
                </w:pPr>
              </w:pPrChange>
            </w:pPr>
            <w:r>
              <w:rPr>
                <w:i/>
                <w:iCs/>
              </w:rPr>
              <w:t>kBtu/ft</w:t>
            </w:r>
            <w:r w:rsidRPr="00AB5C5F">
              <w:rPr>
                <w:i/>
                <w:iCs/>
                <w:vertAlign w:val="superscript"/>
              </w:rPr>
              <w:t>2</w:t>
            </w:r>
          </w:p>
        </w:tc>
        <w:tc>
          <w:tcPr>
            <w:tcW w:w="1620" w:type="dxa"/>
            <w:tcBorders>
              <w:top w:val="nil"/>
            </w:tcBorders>
          </w:tcPr>
          <w:p w14:paraId="7A4F37E1" w14:textId="77777777" w:rsidR="004707A8" w:rsidRPr="0024424C" w:rsidRDefault="004707A8">
            <w:pPr>
              <w:pStyle w:val="TableText"/>
              <w:spacing w:line="240" w:lineRule="auto"/>
              <w:jc w:val="center"/>
              <w:rPr>
                <w:i/>
                <w:iCs/>
              </w:rPr>
              <w:pPrChange w:id="248" w:author="Karl Heine" w:date="2020-04-16T08:48:00Z">
                <w:pPr>
                  <w:pStyle w:val="TableText"/>
                  <w:jc w:val="center"/>
                </w:pPr>
              </w:pPrChange>
            </w:pPr>
            <w:r w:rsidRPr="0024424C">
              <w:rPr>
                <w:i/>
                <w:iCs/>
              </w:rPr>
              <w:t>kW</w:t>
            </w:r>
            <w:r w:rsidRPr="0024424C">
              <w:rPr>
                <w:i/>
                <w:iCs/>
                <w:vertAlign w:val="subscript"/>
              </w:rPr>
              <w:t>e</w:t>
            </w:r>
          </w:p>
        </w:tc>
        <w:tc>
          <w:tcPr>
            <w:tcW w:w="1080" w:type="dxa"/>
            <w:tcBorders>
              <w:top w:val="nil"/>
            </w:tcBorders>
          </w:tcPr>
          <w:p w14:paraId="4C1FABAC" w14:textId="77777777" w:rsidR="004707A8" w:rsidRPr="00DB0AE9" w:rsidRDefault="004707A8">
            <w:pPr>
              <w:pStyle w:val="TableText"/>
              <w:spacing w:line="240" w:lineRule="auto"/>
              <w:jc w:val="center"/>
              <w:rPr>
                <w:i/>
                <w:iCs/>
              </w:rPr>
              <w:pPrChange w:id="249" w:author="Karl Heine" w:date="2020-04-16T08:48:00Z">
                <w:pPr>
                  <w:pStyle w:val="TableText"/>
                  <w:jc w:val="center"/>
                </w:pPr>
              </w:pPrChange>
            </w:pPr>
            <w:r w:rsidRPr="00DB0AE9">
              <w:rPr>
                <w:i/>
                <w:iCs/>
              </w:rPr>
              <w:t>-</w:t>
            </w:r>
          </w:p>
        </w:tc>
      </w:tr>
      <w:tr w:rsidR="00783CA9" w:rsidRPr="00F7777A" w14:paraId="4255F2DA" w14:textId="77777777" w:rsidTr="000405A8">
        <w:tc>
          <w:tcPr>
            <w:tcW w:w="897" w:type="dxa"/>
          </w:tcPr>
          <w:p w14:paraId="6FFA9971" w14:textId="77777777" w:rsidR="00783CA9" w:rsidRPr="00715FF1" w:rsidRDefault="00783CA9">
            <w:pPr>
              <w:pStyle w:val="TableText"/>
              <w:spacing w:line="240" w:lineRule="auto"/>
              <w:pPrChange w:id="250" w:author="Karl Heine" w:date="2020-04-16T08:48:00Z">
                <w:pPr>
                  <w:pStyle w:val="TableText"/>
                </w:pPr>
              </w:pPrChange>
            </w:pPr>
            <w:r w:rsidRPr="00715FF1">
              <w:t>Base</w:t>
            </w:r>
          </w:p>
        </w:tc>
        <w:tc>
          <w:tcPr>
            <w:tcW w:w="898" w:type="dxa"/>
          </w:tcPr>
          <w:p w14:paraId="7BDD7291" w14:textId="45CC106A" w:rsidR="00783CA9" w:rsidRPr="00715FF1" w:rsidRDefault="00783CA9" w:rsidP="005A4B9A">
            <w:pPr>
              <w:pStyle w:val="TableText"/>
              <w:spacing w:line="240" w:lineRule="auto"/>
              <w:pPrChange w:id="251" w:author="Karl Heine" w:date="2020-04-18T13:21:00Z">
                <w:pPr>
                  <w:pStyle w:val="TableText"/>
                  <w:jc w:val="center"/>
                </w:pPr>
              </w:pPrChange>
            </w:pPr>
            <w:r w:rsidRPr="00886A1F">
              <w:t>49.</w:t>
            </w:r>
            <w:del w:id="252" w:author="Karl Heine" w:date="2020-04-16T09:09:00Z">
              <w:r w:rsidRPr="00886A1F" w:rsidDel="00C673E5">
                <w:delText>49</w:delText>
              </w:r>
            </w:del>
            <w:ins w:id="253" w:author="Karl Heine" w:date="2020-04-16T09:09:00Z">
              <w:r w:rsidR="00C673E5">
                <w:t>5</w:t>
              </w:r>
            </w:ins>
          </w:p>
        </w:tc>
        <w:tc>
          <w:tcPr>
            <w:tcW w:w="1620" w:type="dxa"/>
          </w:tcPr>
          <w:p w14:paraId="798121E1" w14:textId="77777777" w:rsidR="00783CA9" w:rsidRPr="00715FF1" w:rsidRDefault="00783CA9" w:rsidP="005A4B9A">
            <w:pPr>
              <w:pStyle w:val="TableText"/>
              <w:spacing w:line="240" w:lineRule="auto"/>
              <w:pPrChange w:id="254" w:author="Karl Heine" w:date="2020-04-18T13:21:00Z">
                <w:pPr>
                  <w:pStyle w:val="TableText"/>
                  <w:jc w:val="center"/>
                </w:pPr>
              </w:pPrChange>
            </w:pPr>
            <w:r w:rsidRPr="00FC6B17">
              <w:t>989</w:t>
            </w:r>
          </w:p>
        </w:tc>
        <w:tc>
          <w:tcPr>
            <w:tcW w:w="1080" w:type="dxa"/>
            <w:vAlign w:val="bottom"/>
          </w:tcPr>
          <w:p w14:paraId="69FDA2A8" w14:textId="77777777" w:rsidR="00783CA9" w:rsidRPr="00DB0AE9" w:rsidRDefault="00783CA9" w:rsidP="005A4B9A">
            <w:pPr>
              <w:pStyle w:val="TableText"/>
              <w:spacing w:line="240" w:lineRule="auto"/>
              <w:pPrChange w:id="255" w:author="Karl Heine" w:date="2020-04-18T13:21:00Z">
                <w:pPr>
                  <w:pStyle w:val="TableText"/>
                  <w:jc w:val="center"/>
                </w:pPr>
              </w:pPrChange>
            </w:pPr>
            <w:r w:rsidRPr="00DB0AE9">
              <w:rPr>
                <w:color w:val="000000"/>
              </w:rPr>
              <w:t>N/A</w:t>
            </w:r>
          </w:p>
        </w:tc>
      </w:tr>
      <w:tr w:rsidR="00783CA9" w:rsidRPr="00F7777A" w14:paraId="1CB80AE5" w14:textId="77777777" w:rsidTr="000405A8">
        <w:tc>
          <w:tcPr>
            <w:tcW w:w="897" w:type="dxa"/>
          </w:tcPr>
          <w:p w14:paraId="76527DA4" w14:textId="77777777" w:rsidR="00783CA9" w:rsidRPr="00715FF1" w:rsidRDefault="00783CA9">
            <w:pPr>
              <w:pStyle w:val="TableText"/>
              <w:spacing w:line="240" w:lineRule="auto"/>
              <w:pPrChange w:id="256" w:author="Karl Heine" w:date="2020-04-16T08:48:00Z">
                <w:pPr>
                  <w:pStyle w:val="TableText"/>
                </w:pPr>
              </w:pPrChange>
            </w:pPr>
            <w:r w:rsidRPr="00715FF1">
              <w:t>Full</w:t>
            </w:r>
          </w:p>
        </w:tc>
        <w:tc>
          <w:tcPr>
            <w:tcW w:w="898" w:type="dxa"/>
          </w:tcPr>
          <w:p w14:paraId="55AB04B9" w14:textId="77777777" w:rsidR="00783CA9" w:rsidRPr="00715FF1" w:rsidRDefault="00783CA9" w:rsidP="005A4B9A">
            <w:pPr>
              <w:pStyle w:val="TableText"/>
              <w:spacing w:line="240" w:lineRule="auto"/>
              <w:pPrChange w:id="257" w:author="Karl Heine" w:date="2020-04-18T13:21:00Z">
                <w:pPr>
                  <w:pStyle w:val="TableText"/>
                  <w:jc w:val="center"/>
                </w:pPr>
              </w:pPrChange>
            </w:pPr>
            <w:r w:rsidRPr="00886A1F">
              <w:t>50.1</w:t>
            </w:r>
            <w:del w:id="258" w:author="Karl Heine" w:date="2020-04-16T09:09:00Z">
              <w:r w:rsidRPr="00886A1F" w:rsidDel="00C673E5">
                <w:delText>0</w:delText>
              </w:r>
            </w:del>
          </w:p>
        </w:tc>
        <w:tc>
          <w:tcPr>
            <w:tcW w:w="1620" w:type="dxa"/>
          </w:tcPr>
          <w:p w14:paraId="1CE108B2" w14:textId="77777777" w:rsidR="00783CA9" w:rsidRPr="00715FF1" w:rsidRDefault="00783CA9" w:rsidP="005A4B9A">
            <w:pPr>
              <w:pStyle w:val="TableText"/>
              <w:spacing w:line="240" w:lineRule="auto"/>
              <w:pPrChange w:id="259" w:author="Karl Heine" w:date="2020-04-18T13:21:00Z">
                <w:pPr>
                  <w:pStyle w:val="TableText"/>
                  <w:jc w:val="center"/>
                </w:pPr>
              </w:pPrChange>
            </w:pPr>
            <w:r w:rsidRPr="00FC6B17">
              <w:t>797</w:t>
            </w:r>
          </w:p>
        </w:tc>
        <w:tc>
          <w:tcPr>
            <w:tcW w:w="1080" w:type="dxa"/>
            <w:vAlign w:val="bottom"/>
          </w:tcPr>
          <w:p w14:paraId="00176631" w14:textId="77777777" w:rsidR="00783CA9" w:rsidRPr="00DB0AE9" w:rsidRDefault="00783CA9" w:rsidP="005A4B9A">
            <w:pPr>
              <w:pStyle w:val="TableText"/>
              <w:spacing w:line="240" w:lineRule="auto"/>
              <w:pPrChange w:id="260" w:author="Karl Heine" w:date="2020-04-18T13:21:00Z">
                <w:pPr>
                  <w:pStyle w:val="TableText"/>
                  <w:jc w:val="center"/>
                </w:pPr>
              </w:pPrChange>
            </w:pPr>
            <w:r w:rsidRPr="00DB0AE9">
              <w:rPr>
                <w:color w:val="000000"/>
              </w:rPr>
              <w:t>12.3%</w:t>
            </w:r>
          </w:p>
        </w:tc>
      </w:tr>
      <w:tr w:rsidR="00783CA9" w:rsidRPr="00F7777A" w14:paraId="672C56AD" w14:textId="77777777" w:rsidTr="000405A8">
        <w:tc>
          <w:tcPr>
            <w:tcW w:w="897" w:type="dxa"/>
          </w:tcPr>
          <w:p w14:paraId="5B86A34C" w14:textId="77777777" w:rsidR="00783CA9" w:rsidRPr="00715FF1" w:rsidRDefault="00783CA9">
            <w:pPr>
              <w:pStyle w:val="TableText"/>
              <w:spacing w:line="240" w:lineRule="auto"/>
              <w:pPrChange w:id="261" w:author="Karl Heine" w:date="2020-04-16T08:48:00Z">
                <w:pPr>
                  <w:pStyle w:val="TableText"/>
                </w:pPr>
              </w:pPrChange>
            </w:pPr>
            <w:r w:rsidRPr="00715FF1">
              <w:t>P1</w:t>
            </w:r>
          </w:p>
        </w:tc>
        <w:tc>
          <w:tcPr>
            <w:tcW w:w="898" w:type="dxa"/>
          </w:tcPr>
          <w:p w14:paraId="57337340" w14:textId="2B319D89" w:rsidR="00783CA9" w:rsidRPr="00715FF1" w:rsidRDefault="00783CA9" w:rsidP="005A4B9A">
            <w:pPr>
              <w:pStyle w:val="TableText"/>
              <w:spacing w:line="240" w:lineRule="auto"/>
              <w:pPrChange w:id="262" w:author="Karl Heine" w:date="2020-04-18T13:21:00Z">
                <w:pPr>
                  <w:pStyle w:val="TableText"/>
                  <w:jc w:val="center"/>
                </w:pPr>
              </w:pPrChange>
            </w:pPr>
            <w:r w:rsidRPr="00886A1F">
              <w:t>49.</w:t>
            </w:r>
            <w:del w:id="263" w:author="Karl Heine" w:date="2020-04-16T09:09:00Z">
              <w:r w:rsidRPr="00886A1F" w:rsidDel="00C673E5">
                <w:delText>26</w:delText>
              </w:r>
            </w:del>
            <w:ins w:id="264" w:author="Karl Heine" w:date="2020-04-16T09:09:00Z">
              <w:r w:rsidR="00C673E5">
                <w:t>3</w:t>
              </w:r>
            </w:ins>
          </w:p>
        </w:tc>
        <w:tc>
          <w:tcPr>
            <w:tcW w:w="1620" w:type="dxa"/>
          </w:tcPr>
          <w:p w14:paraId="6BD93384" w14:textId="77777777" w:rsidR="00783CA9" w:rsidRPr="00715FF1" w:rsidRDefault="00783CA9" w:rsidP="005A4B9A">
            <w:pPr>
              <w:pStyle w:val="TableText"/>
              <w:spacing w:line="240" w:lineRule="auto"/>
              <w:pPrChange w:id="265" w:author="Karl Heine" w:date="2020-04-18T13:21:00Z">
                <w:pPr>
                  <w:pStyle w:val="TableText"/>
                  <w:jc w:val="center"/>
                </w:pPr>
              </w:pPrChange>
            </w:pPr>
            <w:r w:rsidRPr="00FC6B17">
              <w:t>795</w:t>
            </w:r>
          </w:p>
        </w:tc>
        <w:tc>
          <w:tcPr>
            <w:tcW w:w="1080" w:type="dxa"/>
            <w:vAlign w:val="bottom"/>
          </w:tcPr>
          <w:p w14:paraId="069A43EC" w14:textId="77777777" w:rsidR="00783CA9" w:rsidRPr="00DB0AE9" w:rsidRDefault="00783CA9" w:rsidP="005A4B9A">
            <w:pPr>
              <w:pStyle w:val="TableText"/>
              <w:spacing w:line="240" w:lineRule="auto"/>
              <w:pPrChange w:id="266" w:author="Karl Heine" w:date="2020-04-18T13:21:00Z">
                <w:pPr>
                  <w:pStyle w:val="TableText"/>
                  <w:jc w:val="center"/>
                </w:pPr>
              </w:pPrChange>
            </w:pPr>
            <w:r w:rsidRPr="00DB0AE9">
              <w:rPr>
                <w:color w:val="000000"/>
              </w:rPr>
              <w:t>14.3%</w:t>
            </w:r>
          </w:p>
        </w:tc>
      </w:tr>
      <w:tr w:rsidR="00783CA9" w:rsidRPr="00F7777A" w14:paraId="5B3AEEF7" w14:textId="77777777" w:rsidTr="000405A8">
        <w:tc>
          <w:tcPr>
            <w:tcW w:w="897" w:type="dxa"/>
          </w:tcPr>
          <w:p w14:paraId="2B060F8E" w14:textId="77777777" w:rsidR="00783CA9" w:rsidRPr="00715FF1" w:rsidRDefault="00783CA9">
            <w:pPr>
              <w:pStyle w:val="TableText"/>
              <w:spacing w:line="240" w:lineRule="auto"/>
              <w:pPrChange w:id="267" w:author="Karl Heine" w:date="2020-04-16T08:48:00Z">
                <w:pPr>
                  <w:pStyle w:val="TableText"/>
                </w:pPr>
              </w:pPrChange>
            </w:pPr>
            <w:r w:rsidRPr="00715FF1">
              <w:t>P2</w:t>
            </w:r>
          </w:p>
        </w:tc>
        <w:tc>
          <w:tcPr>
            <w:tcW w:w="898" w:type="dxa"/>
          </w:tcPr>
          <w:p w14:paraId="228F72DC" w14:textId="77777777" w:rsidR="00783CA9" w:rsidRPr="00715FF1" w:rsidRDefault="00783CA9" w:rsidP="005A4B9A">
            <w:pPr>
              <w:pStyle w:val="TableText"/>
              <w:spacing w:line="240" w:lineRule="auto"/>
              <w:pPrChange w:id="268" w:author="Karl Heine" w:date="2020-04-18T13:21:00Z">
                <w:pPr>
                  <w:pStyle w:val="TableText"/>
                  <w:jc w:val="center"/>
                </w:pPr>
              </w:pPrChange>
            </w:pPr>
            <w:r w:rsidRPr="00886A1F">
              <w:t>49.6</w:t>
            </w:r>
            <w:del w:id="269" w:author="Karl Heine" w:date="2020-04-16T09:09:00Z">
              <w:r w:rsidRPr="00886A1F" w:rsidDel="00C673E5">
                <w:delText>0</w:delText>
              </w:r>
            </w:del>
          </w:p>
        </w:tc>
        <w:tc>
          <w:tcPr>
            <w:tcW w:w="1620" w:type="dxa"/>
          </w:tcPr>
          <w:p w14:paraId="74362534" w14:textId="77777777" w:rsidR="00783CA9" w:rsidRPr="00715FF1" w:rsidRDefault="00783CA9" w:rsidP="005A4B9A">
            <w:pPr>
              <w:pStyle w:val="TableText"/>
              <w:spacing w:line="240" w:lineRule="auto"/>
              <w:pPrChange w:id="270" w:author="Karl Heine" w:date="2020-04-18T13:21:00Z">
                <w:pPr>
                  <w:pStyle w:val="TableText"/>
                  <w:jc w:val="center"/>
                </w:pPr>
              </w:pPrChange>
            </w:pPr>
            <w:r w:rsidRPr="00FC6B17">
              <w:t>801</w:t>
            </w:r>
          </w:p>
        </w:tc>
        <w:tc>
          <w:tcPr>
            <w:tcW w:w="1080" w:type="dxa"/>
            <w:vAlign w:val="bottom"/>
          </w:tcPr>
          <w:p w14:paraId="5C3E4070" w14:textId="77777777" w:rsidR="00783CA9" w:rsidRPr="00DB0AE9" w:rsidRDefault="00783CA9" w:rsidP="005A4B9A">
            <w:pPr>
              <w:pStyle w:val="TableText"/>
              <w:spacing w:line="240" w:lineRule="auto"/>
              <w:pPrChange w:id="271" w:author="Karl Heine" w:date="2020-04-18T13:21:00Z">
                <w:pPr>
                  <w:pStyle w:val="TableText"/>
                  <w:jc w:val="center"/>
                </w:pPr>
              </w:pPrChange>
            </w:pPr>
            <w:r w:rsidRPr="00DB0AE9">
              <w:rPr>
                <w:color w:val="000000"/>
              </w:rPr>
              <w:t>11.4%</w:t>
            </w:r>
          </w:p>
        </w:tc>
      </w:tr>
      <w:tr w:rsidR="00783CA9" w:rsidRPr="00F7777A" w14:paraId="30929C59" w14:textId="77777777" w:rsidTr="000405A8">
        <w:tc>
          <w:tcPr>
            <w:tcW w:w="897" w:type="dxa"/>
          </w:tcPr>
          <w:p w14:paraId="7EEE513E" w14:textId="77777777" w:rsidR="00783CA9" w:rsidRPr="00DB0AE9" w:rsidRDefault="00783CA9">
            <w:pPr>
              <w:pStyle w:val="TableText"/>
              <w:spacing w:line="240" w:lineRule="auto"/>
              <w:pPrChange w:id="272" w:author="Karl Heine" w:date="2020-04-16T08:48:00Z">
                <w:pPr>
                  <w:pStyle w:val="TableText"/>
                </w:pPr>
              </w:pPrChange>
            </w:pPr>
            <w:r w:rsidRPr="00DB0AE9">
              <w:t>P3</w:t>
            </w:r>
          </w:p>
        </w:tc>
        <w:tc>
          <w:tcPr>
            <w:tcW w:w="898" w:type="dxa"/>
          </w:tcPr>
          <w:p w14:paraId="17AFBDB9" w14:textId="77777777" w:rsidR="00783CA9" w:rsidRPr="00DB0AE9" w:rsidRDefault="00783CA9" w:rsidP="005A4B9A">
            <w:pPr>
              <w:pStyle w:val="TableText"/>
              <w:spacing w:line="240" w:lineRule="auto"/>
              <w:pPrChange w:id="273" w:author="Karl Heine" w:date="2020-04-18T13:21:00Z">
                <w:pPr>
                  <w:pStyle w:val="TableText"/>
                  <w:jc w:val="center"/>
                </w:pPr>
              </w:pPrChange>
            </w:pPr>
            <w:r w:rsidRPr="00DB0AE9">
              <w:rPr>
                <w:color w:val="000000"/>
              </w:rPr>
              <w:t>48.8</w:t>
            </w:r>
            <w:del w:id="274" w:author="Karl Heine" w:date="2020-04-16T09:09:00Z">
              <w:r w:rsidRPr="00DB0AE9" w:rsidDel="00C673E5">
                <w:rPr>
                  <w:color w:val="000000"/>
                </w:rPr>
                <w:delText>1</w:delText>
              </w:r>
            </w:del>
          </w:p>
        </w:tc>
        <w:tc>
          <w:tcPr>
            <w:tcW w:w="1620" w:type="dxa"/>
            <w:vAlign w:val="bottom"/>
          </w:tcPr>
          <w:p w14:paraId="4C0E21F8" w14:textId="77777777" w:rsidR="00783CA9" w:rsidRPr="00DB0AE9" w:rsidRDefault="00783CA9" w:rsidP="005A4B9A">
            <w:pPr>
              <w:pStyle w:val="TableText"/>
              <w:spacing w:line="240" w:lineRule="auto"/>
              <w:pPrChange w:id="275" w:author="Karl Heine" w:date="2020-04-18T13:21:00Z">
                <w:pPr>
                  <w:pStyle w:val="TableText"/>
                  <w:jc w:val="center"/>
                </w:pPr>
              </w:pPrChange>
            </w:pPr>
            <w:r w:rsidRPr="00DB0AE9">
              <w:rPr>
                <w:color w:val="000000"/>
              </w:rPr>
              <w:t>764</w:t>
            </w:r>
          </w:p>
        </w:tc>
        <w:tc>
          <w:tcPr>
            <w:tcW w:w="1080" w:type="dxa"/>
          </w:tcPr>
          <w:p w14:paraId="553A1709" w14:textId="77777777" w:rsidR="00783CA9" w:rsidRPr="00DB0AE9" w:rsidRDefault="00783CA9" w:rsidP="005A4B9A">
            <w:pPr>
              <w:pStyle w:val="TableText"/>
              <w:spacing w:line="240" w:lineRule="auto"/>
              <w:pPrChange w:id="276" w:author="Karl Heine" w:date="2020-04-18T13:21:00Z">
                <w:pPr>
                  <w:pStyle w:val="TableText"/>
                  <w:jc w:val="center"/>
                </w:pPr>
              </w:pPrChange>
            </w:pPr>
            <w:r w:rsidRPr="00DB0AE9">
              <w:rPr>
                <w:color w:val="000000"/>
              </w:rPr>
              <w:t>1.5%</w:t>
            </w:r>
          </w:p>
        </w:tc>
      </w:tr>
    </w:tbl>
    <w:p w14:paraId="61E344A1" w14:textId="77777777" w:rsidR="004707A8" w:rsidRPr="004707A8" w:rsidRDefault="004707A8" w:rsidP="00FF0AF8">
      <w:pPr>
        <w:pStyle w:val="BPACSBody"/>
        <w:rPr>
          <w:ins w:id="277" w:author="Karl Heine" w:date="2020-04-16T08:57:00Z"/>
          <w:sz w:val="6"/>
          <w:szCs w:val="6"/>
          <w:rPrChange w:id="278" w:author="Karl Heine" w:date="2020-04-16T08:57:00Z">
            <w:rPr>
              <w:ins w:id="279" w:author="Karl Heine" w:date="2020-04-16T08:57:00Z"/>
            </w:rPr>
          </w:rPrChange>
        </w:rPr>
      </w:pPr>
    </w:p>
    <w:p w14:paraId="163B625A" w14:textId="2C5F4340" w:rsidR="00133785" w:rsidRDefault="00133785" w:rsidP="00FF0AF8">
      <w:pPr>
        <w:pStyle w:val="BPACSBody"/>
        <w:rPr>
          <w:ins w:id="280" w:author="Karl Heine" w:date="2020-04-16T08:56:00Z"/>
        </w:rPr>
      </w:pPr>
      <w:r>
        <w:fldChar w:fldCharType="begin"/>
      </w:r>
      <w:r>
        <w:instrText xml:space="preserve"> REF _Ref26729904 \h </w:instrText>
      </w:r>
      <w:r w:rsidR="00FF0AF8">
        <w:instrText xml:space="preserve"> \* MERGEFORMAT </w:instrText>
      </w:r>
      <w:r>
        <w:fldChar w:fldCharType="separate"/>
      </w:r>
      <w:r w:rsidR="00847F18">
        <w:t>Table 3</w:t>
      </w:r>
      <w:r>
        <w:fldChar w:fldCharType="end"/>
      </w:r>
      <w:r>
        <w:t xml:space="preserve"> summarizes the energy results for the </w:t>
      </w:r>
      <w:r w:rsidR="00F61060">
        <w:t>analyzed cases</w:t>
      </w:r>
      <w:r>
        <w:t>.</w:t>
      </w:r>
      <w:r w:rsidR="00126BAF">
        <w:t xml:space="preserve"> </w:t>
      </w:r>
      <w:r>
        <w:t>In terms of energy efficiency, all</w:t>
      </w:r>
      <w:r w:rsidR="0044023B">
        <w:t xml:space="preserve"> </w:t>
      </w:r>
      <w:r>
        <w:t xml:space="preserve">ITS are within +1.2% </w:t>
      </w:r>
      <w:r w:rsidR="004410BA">
        <w:t>to</w:t>
      </w:r>
      <w:r>
        <w:t xml:space="preserve"> -2.0% of the baseline EUI. However, all ITS</w:t>
      </w:r>
      <w:r w:rsidR="0044023B">
        <w:t xml:space="preserve"> </w:t>
      </w:r>
      <w:r>
        <w:t xml:space="preserve">reduce the facility peak electricity demand during the </w:t>
      </w:r>
      <w:r w:rsidR="00DB0AE9">
        <w:t>ITS</w:t>
      </w:r>
      <w:r>
        <w:t xml:space="preserve"> </w:t>
      </w:r>
      <w:r w:rsidR="00DB0AE9">
        <w:t>operating</w:t>
      </w:r>
      <w:r>
        <w:t xml:space="preserve"> season. The peak values shown in </w:t>
      </w:r>
      <w:r w:rsidR="00DB0AE9">
        <w:fldChar w:fldCharType="begin"/>
      </w:r>
      <w:r w:rsidR="00DB0AE9">
        <w:instrText xml:space="preserve"> REF _Ref26729904 \h </w:instrText>
      </w:r>
      <w:r w:rsidR="00FF0AF8">
        <w:instrText xml:space="preserve"> \* MERGEFORMAT </w:instrText>
      </w:r>
      <w:r w:rsidR="00DB0AE9">
        <w:fldChar w:fldCharType="separate"/>
      </w:r>
      <w:r w:rsidR="00DB0AE9">
        <w:t>Table 3</w:t>
      </w:r>
      <w:r w:rsidR="00DB0AE9">
        <w:fldChar w:fldCharType="end"/>
      </w:r>
      <w:r w:rsidR="00DB0AE9">
        <w:t xml:space="preserve"> </w:t>
      </w:r>
      <w:r>
        <w:t xml:space="preserve">are the maximum facility demand over the year; average monthly reductions range from </w:t>
      </w:r>
      <w:r w:rsidR="00B5474A">
        <w:t>1</w:t>
      </w:r>
      <w:r w:rsidR="00D632A7">
        <w:t>4</w:t>
      </w:r>
      <w:r>
        <w:t>-</w:t>
      </w:r>
      <w:r w:rsidR="00B5474A">
        <w:t>2</w:t>
      </w:r>
      <w:r w:rsidR="00FD072C">
        <w:t>7</w:t>
      </w:r>
      <w:r>
        <w:t>%.</w:t>
      </w:r>
      <w:r w:rsidR="0044023B">
        <w:t xml:space="preserve"> </w:t>
      </w:r>
      <w:r w:rsidR="006C0B44">
        <w:t>All</w:t>
      </w:r>
      <w:r w:rsidR="00DB0AE9">
        <w:t xml:space="preserve"> </w:t>
      </w:r>
      <w:r w:rsidR="006C0B44">
        <w:t>analyzed</w:t>
      </w:r>
      <w:r w:rsidR="004410BA">
        <w:t xml:space="preserve"> ITS</w:t>
      </w:r>
      <w:r w:rsidR="0044023B">
        <w:t xml:space="preserve"> </w:t>
      </w:r>
      <w:r w:rsidR="006C0B44">
        <w:t>have similar or lower</w:t>
      </w:r>
      <w:r w:rsidR="0044023B">
        <w:t xml:space="preserve"> </w:t>
      </w:r>
      <w:r>
        <w:t xml:space="preserve">unmet </w:t>
      </w:r>
      <w:ins w:id="281" w:author="Karl Heine" w:date="2020-04-16T09:35:00Z">
        <w:r w:rsidR="00581847">
          <w:t xml:space="preserve">cooling </w:t>
        </w:r>
      </w:ins>
      <w:r>
        <w:t>hours</w:t>
      </w:r>
      <w:r w:rsidR="00DB0AE9">
        <w:t xml:space="preserve">. Annual minimum ice tank </w:t>
      </w:r>
      <w:del w:id="282" w:author="Karl Heine" w:date="2020-04-16T09:35:00Z">
        <w:r w:rsidR="00DB0AE9" w:rsidDel="00581847">
          <w:delText xml:space="preserve">states of charge </w:delText>
        </w:r>
      </w:del>
      <w:ins w:id="283" w:author="Karl Heine" w:date="2020-04-16T09:35:00Z">
        <w:r w:rsidR="00581847">
          <w:t xml:space="preserve">SOC </w:t>
        </w:r>
      </w:ins>
      <w:ins w:id="284" w:author="Karl Heine" w:date="2020-04-16T09:36:00Z">
        <w:r w:rsidR="00581847">
          <w:t xml:space="preserve">values </w:t>
        </w:r>
      </w:ins>
      <w:r w:rsidR="00DB0AE9">
        <w:t>range from 1.5% (essentially empty) to 14.3%.</w:t>
      </w:r>
    </w:p>
    <w:p w14:paraId="290CBA7D" w14:textId="77777777" w:rsidR="004707A8" w:rsidRPr="004707A8" w:rsidRDefault="004707A8" w:rsidP="003E63D7">
      <w:pPr>
        <w:pStyle w:val="BPACSBody"/>
        <w:rPr>
          <w:sz w:val="6"/>
          <w:szCs w:val="6"/>
          <w:rPrChange w:id="285" w:author="Karl Heine" w:date="2020-04-16T08:56:00Z">
            <w:rPr/>
          </w:rPrChange>
        </w:rPr>
      </w:pPr>
    </w:p>
    <w:p w14:paraId="14EAD09F" w14:textId="46A14C60" w:rsidR="00783CA9" w:rsidRDefault="00783CA9" w:rsidP="00FF0AF8">
      <w:pPr>
        <w:pStyle w:val="BPACSTable"/>
        <w:spacing w:line="240" w:lineRule="auto"/>
        <w:rPr>
          <w:ins w:id="286" w:author="Karl Heine" w:date="2020-04-16T08:58:00Z"/>
        </w:rPr>
      </w:pPr>
      <w:bookmarkStart w:id="287" w:name="_Ref26729917"/>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287"/>
      <w:del w:id="288" w:author="Karl Heine" w:date="2020-04-16T08:56:00Z">
        <w:r w:rsidDel="004707A8">
          <w:delText>:</w:delText>
        </w:r>
      </w:del>
      <w:r>
        <w:t xml:space="preserve"> Annual chiller metrics</w:t>
      </w:r>
    </w:p>
    <w:p w14:paraId="069F91BE" w14:textId="77777777" w:rsidR="004707A8" w:rsidRPr="004707A8" w:rsidRDefault="004707A8">
      <w:pPr>
        <w:pStyle w:val="BPACSTable"/>
        <w:spacing w:before="60" w:after="60" w:line="240" w:lineRule="auto"/>
        <w:jc w:val="left"/>
        <w:rPr>
          <w:sz w:val="6"/>
          <w:szCs w:val="6"/>
          <w:rPrChange w:id="289" w:author="Karl Heine" w:date="2020-04-16T08:56:00Z">
            <w:rPr/>
          </w:rPrChange>
        </w:rPr>
        <w:pPrChange w:id="290" w:author="Karl Heine" w:date="2020-04-16T09:06:00Z">
          <w:pPr>
            <w:pStyle w:val="BPACSTable"/>
          </w:pPr>
        </w:pPrChange>
      </w:pP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91" w:author="Karl Heine" w:date="2020-04-16T08:58:00Z">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897"/>
        <w:gridCol w:w="1477"/>
        <w:gridCol w:w="1117"/>
        <w:gridCol w:w="1087"/>
        <w:tblGridChange w:id="292">
          <w:tblGrid>
            <w:gridCol w:w="897"/>
            <w:gridCol w:w="1477"/>
            <w:gridCol w:w="1117"/>
            <w:gridCol w:w="1087"/>
          </w:tblGrid>
        </w:tblGridChange>
      </w:tblGrid>
      <w:tr w:rsidR="004707A8" w:rsidRPr="00F7777A" w14:paraId="59C7ECB3" w14:textId="77777777" w:rsidTr="004707A8">
        <w:tc>
          <w:tcPr>
            <w:tcW w:w="897" w:type="dxa"/>
            <w:vMerge w:val="restart"/>
            <w:vAlign w:val="center"/>
            <w:tcPrChange w:id="293" w:author="Karl Heine" w:date="2020-04-16T08:58:00Z">
              <w:tcPr>
                <w:tcW w:w="897" w:type="dxa"/>
                <w:vMerge w:val="restart"/>
              </w:tcPr>
            </w:tcPrChange>
          </w:tcPr>
          <w:p w14:paraId="7DD9217C" w14:textId="4DD8D276" w:rsidR="004707A8" w:rsidRPr="00F7777A" w:rsidDel="004707A8" w:rsidRDefault="004707A8" w:rsidP="007C7639">
            <w:pPr>
              <w:pStyle w:val="BPACSTableContents"/>
              <w:spacing w:line="240" w:lineRule="auto"/>
              <w:rPr>
                <w:del w:id="294" w:author="Karl Heine" w:date="2020-04-16T08:58:00Z"/>
              </w:rPr>
            </w:pPr>
            <w:r>
              <w:t>Case</w:t>
            </w:r>
            <w:del w:id="295" w:author="Karl Heine" w:date="2020-04-16T08:58:00Z">
              <w:r w:rsidDel="004707A8">
                <w:delText xml:space="preserve"> Name</w:delText>
              </w:r>
            </w:del>
          </w:p>
          <w:p w14:paraId="0F52257A" w14:textId="0DE68E82" w:rsidR="004707A8" w:rsidRPr="00F7777A" w:rsidRDefault="004707A8">
            <w:pPr>
              <w:pStyle w:val="BPACSTableContents"/>
              <w:spacing w:line="240" w:lineRule="auto"/>
              <w:pPrChange w:id="296" w:author="Karl Heine" w:date="2020-04-16T08:58:00Z">
                <w:pPr>
                  <w:pStyle w:val="BPACSTableContents"/>
                </w:pPr>
              </w:pPrChange>
            </w:pPr>
            <w:del w:id="297" w:author="Karl Heine" w:date="2020-04-16T08:58:00Z">
              <w:r w:rsidRPr="000809A2" w:rsidDel="004707A8">
                <w:delText>Units</w:delText>
              </w:r>
            </w:del>
          </w:p>
        </w:tc>
        <w:tc>
          <w:tcPr>
            <w:tcW w:w="1477" w:type="dxa"/>
            <w:tcBorders>
              <w:bottom w:val="nil"/>
            </w:tcBorders>
            <w:tcPrChange w:id="298" w:author="Karl Heine" w:date="2020-04-16T08:58:00Z">
              <w:tcPr>
                <w:tcW w:w="1477" w:type="dxa"/>
              </w:tcPr>
            </w:tcPrChange>
          </w:tcPr>
          <w:p w14:paraId="5D747842" w14:textId="77777777" w:rsidR="004707A8" w:rsidRPr="00F7777A" w:rsidRDefault="004707A8">
            <w:pPr>
              <w:pStyle w:val="BPACSTableContents"/>
              <w:spacing w:line="240" w:lineRule="auto"/>
              <w:pPrChange w:id="299" w:author="Karl Heine" w:date="2020-04-16T08:48:00Z">
                <w:pPr>
                  <w:pStyle w:val="BPACSTableContents"/>
                </w:pPr>
              </w:pPrChange>
            </w:pPr>
            <w:r>
              <w:t>Chiller Energy Use</w:t>
            </w:r>
          </w:p>
        </w:tc>
        <w:tc>
          <w:tcPr>
            <w:tcW w:w="1117" w:type="dxa"/>
            <w:tcBorders>
              <w:bottom w:val="nil"/>
            </w:tcBorders>
            <w:tcPrChange w:id="300" w:author="Karl Heine" w:date="2020-04-16T08:58:00Z">
              <w:tcPr>
                <w:tcW w:w="1117" w:type="dxa"/>
              </w:tcPr>
            </w:tcPrChange>
          </w:tcPr>
          <w:p w14:paraId="58366BFE" w14:textId="77777777" w:rsidR="004707A8" w:rsidRPr="00F7777A" w:rsidRDefault="004707A8">
            <w:pPr>
              <w:pStyle w:val="BPACSTableContents"/>
              <w:spacing w:line="240" w:lineRule="auto"/>
              <w:pPrChange w:id="301" w:author="Karl Heine" w:date="2020-04-16T08:48:00Z">
                <w:pPr>
                  <w:pStyle w:val="BPACSTableContents"/>
                </w:pPr>
              </w:pPrChange>
            </w:pPr>
            <w:r>
              <w:t xml:space="preserve">Average COP </w:t>
            </w:r>
          </w:p>
        </w:tc>
        <w:tc>
          <w:tcPr>
            <w:tcW w:w="1087" w:type="dxa"/>
            <w:tcBorders>
              <w:bottom w:val="nil"/>
            </w:tcBorders>
            <w:tcPrChange w:id="302" w:author="Karl Heine" w:date="2020-04-16T08:58:00Z">
              <w:tcPr>
                <w:tcW w:w="1087" w:type="dxa"/>
              </w:tcPr>
            </w:tcPrChange>
          </w:tcPr>
          <w:p w14:paraId="3AD9DE51" w14:textId="77777777" w:rsidR="004707A8" w:rsidRDefault="004707A8">
            <w:pPr>
              <w:pStyle w:val="BPACSTableContents"/>
              <w:spacing w:line="240" w:lineRule="auto"/>
              <w:pPrChange w:id="303" w:author="Karl Heine" w:date="2020-04-16T08:48:00Z">
                <w:pPr>
                  <w:pStyle w:val="BPACSTableContents"/>
                </w:pPr>
              </w:pPrChange>
            </w:pPr>
            <w:r>
              <w:t>Chiller</w:t>
            </w:r>
          </w:p>
          <w:p w14:paraId="5332AA9B" w14:textId="77777777" w:rsidR="004707A8" w:rsidRDefault="004707A8">
            <w:pPr>
              <w:pStyle w:val="BPACSTableContents"/>
              <w:spacing w:line="240" w:lineRule="auto"/>
              <w:pPrChange w:id="304" w:author="Karl Heine" w:date="2020-04-16T08:48:00Z">
                <w:pPr>
                  <w:pStyle w:val="BPACSTableContents"/>
                </w:pPr>
              </w:pPrChange>
            </w:pPr>
            <w:r>
              <w:t>Runtime</w:t>
            </w:r>
          </w:p>
        </w:tc>
      </w:tr>
      <w:tr w:rsidR="004707A8" w:rsidRPr="00F7777A" w14:paraId="10B1C907" w14:textId="77777777" w:rsidTr="004707A8">
        <w:tc>
          <w:tcPr>
            <w:tcW w:w="897" w:type="dxa"/>
            <w:vMerge/>
            <w:tcPrChange w:id="305" w:author="Karl Heine" w:date="2020-04-16T08:58:00Z">
              <w:tcPr>
                <w:tcW w:w="897" w:type="dxa"/>
                <w:vMerge/>
              </w:tcPr>
            </w:tcPrChange>
          </w:tcPr>
          <w:p w14:paraId="65D07A8C" w14:textId="4CEB66F2" w:rsidR="004707A8" w:rsidRPr="000809A2" w:rsidRDefault="004707A8">
            <w:pPr>
              <w:pStyle w:val="TableText"/>
              <w:spacing w:line="240" w:lineRule="auto"/>
              <w:rPr>
                <w:i/>
                <w:iCs/>
              </w:rPr>
              <w:pPrChange w:id="306" w:author="Karl Heine" w:date="2020-04-16T08:48:00Z">
                <w:pPr>
                  <w:pStyle w:val="TableText"/>
                </w:pPr>
              </w:pPrChange>
            </w:pPr>
          </w:p>
        </w:tc>
        <w:tc>
          <w:tcPr>
            <w:tcW w:w="1477" w:type="dxa"/>
            <w:tcBorders>
              <w:top w:val="nil"/>
            </w:tcBorders>
            <w:tcPrChange w:id="307" w:author="Karl Heine" w:date="2020-04-16T08:58:00Z">
              <w:tcPr>
                <w:tcW w:w="1477" w:type="dxa"/>
              </w:tcPr>
            </w:tcPrChange>
          </w:tcPr>
          <w:p w14:paraId="09FA3FCE" w14:textId="77777777" w:rsidR="004707A8" w:rsidRPr="0024424C" w:rsidRDefault="004707A8">
            <w:pPr>
              <w:pStyle w:val="TableText"/>
              <w:spacing w:line="240" w:lineRule="auto"/>
              <w:jc w:val="center"/>
              <w:rPr>
                <w:i/>
                <w:iCs/>
              </w:rPr>
              <w:pPrChange w:id="308" w:author="Karl Heine" w:date="2020-04-16T08:58:00Z">
                <w:pPr>
                  <w:pStyle w:val="TableText"/>
                </w:pPr>
              </w:pPrChange>
            </w:pPr>
            <w:r>
              <w:rPr>
                <w:i/>
                <w:iCs/>
              </w:rPr>
              <w:t>M</w:t>
            </w:r>
            <w:r w:rsidRPr="00A22B89">
              <w:rPr>
                <w:i/>
                <w:iCs/>
              </w:rPr>
              <w:t>Wh</w:t>
            </w:r>
          </w:p>
        </w:tc>
        <w:tc>
          <w:tcPr>
            <w:tcW w:w="1117" w:type="dxa"/>
            <w:tcBorders>
              <w:top w:val="nil"/>
            </w:tcBorders>
            <w:tcPrChange w:id="309" w:author="Karl Heine" w:date="2020-04-16T08:58:00Z">
              <w:tcPr>
                <w:tcW w:w="1117" w:type="dxa"/>
              </w:tcPr>
            </w:tcPrChange>
          </w:tcPr>
          <w:p w14:paraId="606E6760" w14:textId="77777777" w:rsidR="004707A8" w:rsidRPr="000809A2" w:rsidRDefault="004707A8">
            <w:pPr>
              <w:pStyle w:val="TableText"/>
              <w:spacing w:line="240" w:lineRule="auto"/>
              <w:jc w:val="center"/>
              <w:rPr>
                <w:i/>
                <w:iCs/>
              </w:rPr>
              <w:pPrChange w:id="310" w:author="Karl Heine" w:date="2020-04-16T08:58:00Z">
                <w:pPr>
                  <w:pStyle w:val="TableText"/>
                </w:pPr>
              </w:pPrChange>
            </w:pPr>
            <w:r>
              <w:rPr>
                <w:i/>
                <w:iCs/>
              </w:rPr>
              <w:t>-</w:t>
            </w:r>
          </w:p>
        </w:tc>
        <w:tc>
          <w:tcPr>
            <w:tcW w:w="1087" w:type="dxa"/>
            <w:tcBorders>
              <w:top w:val="nil"/>
            </w:tcBorders>
            <w:tcPrChange w:id="311" w:author="Karl Heine" w:date="2020-04-16T08:58:00Z">
              <w:tcPr>
                <w:tcW w:w="1087" w:type="dxa"/>
              </w:tcPr>
            </w:tcPrChange>
          </w:tcPr>
          <w:p w14:paraId="0680A7CB" w14:textId="77777777" w:rsidR="004707A8" w:rsidRPr="000809A2" w:rsidRDefault="004707A8">
            <w:pPr>
              <w:pStyle w:val="TableText"/>
              <w:spacing w:line="240" w:lineRule="auto"/>
              <w:jc w:val="center"/>
              <w:rPr>
                <w:i/>
                <w:iCs/>
              </w:rPr>
              <w:pPrChange w:id="312" w:author="Karl Heine" w:date="2020-04-16T08:58:00Z">
                <w:pPr>
                  <w:pStyle w:val="TableText"/>
                </w:pPr>
              </w:pPrChange>
            </w:pPr>
            <w:r>
              <w:rPr>
                <w:i/>
                <w:iCs/>
              </w:rPr>
              <w:t>hours</w:t>
            </w:r>
          </w:p>
        </w:tc>
      </w:tr>
      <w:tr w:rsidR="00783CA9" w:rsidRPr="00F7777A" w14:paraId="47CFD945" w14:textId="77777777" w:rsidTr="000405A8">
        <w:tc>
          <w:tcPr>
            <w:tcW w:w="897" w:type="dxa"/>
          </w:tcPr>
          <w:p w14:paraId="0F79C074" w14:textId="77777777" w:rsidR="00783CA9" w:rsidRPr="00715FF1" w:rsidRDefault="00783CA9">
            <w:pPr>
              <w:pStyle w:val="TableText"/>
              <w:spacing w:line="240" w:lineRule="auto"/>
              <w:pPrChange w:id="313" w:author="Karl Heine" w:date="2020-04-16T08:48:00Z">
                <w:pPr>
                  <w:pStyle w:val="TableText"/>
                </w:pPr>
              </w:pPrChange>
            </w:pPr>
            <w:r w:rsidRPr="00715FF1">
              <w:t>Base</w:t>
            </w:r>
          </w:p>
        </w:tc>
        <w:tc>
          <w:tcPr>
            <w:tcW w:w="1477" w:type="dxa"/>
            <w:vAlign w:val="bottom"/>
          </w:tcPr>
          <w:p w14:paraId="4CD8CA60" w14:textId="77777777" w:rsidR="00783CA9" w:rsidRPr="0024424C" w:rsidRDefault="00783CA9">
            <w:pPr>
              <w:pStyle w:val="TableText"/>
              <w:spacing w:line="240" w:lineRule="auto"/>
              <w:pPrChange w:id="314" w:author="Karl Heine" w:date="2020-04-16T08:48:00Z">
                <w:pPr>
                  <w:pStyle w:val="TableText"/>
                </w:pPr>
              </w:pPrChange>
            </w:pPr>
            <w:r w:rsidRPr="0024424C">
              <w:rPr>
                <w:color w:val="000000"/>
              </w:rPr>
              <w:t>963</w:t>
            </w:r>
          </w:p>
        </w:tc>
        <w:tc>
          <w:tcPr>
            <w:tcW w:w="1117" w:type="dxa"/>
            <w:vAlign w:val="bottom"/>
          </w:tcPr>
          <w:p w14:paraId="33D8B378" w14:textId="77777777" w:rsidR="00783CA9" w:rsidRPr="0024424C" w:rsidRDefault="00783CA9">
            <w:pPr>
              <w:pStyle w:val="TableText"/>
              <w:spacing w:line="240" w:lineRule="auto"/>
              <w:pPrChange w:id="315" w:author="Karl Heine" w:date="2020-04-16T08:48:00Z">
                <w:pPr>
                  <w:pStyle w:val="TableText"/>
                </w:pPr>
              </w:pPrChange>
            </w:pPr>
            <w:r w:rsidRPr="0024424C">
              <w:rPr>
                <w:color w:val="000000"/>
              </w:rPr>
              <w:t>2.55</w:t>
            </w:r>
          </w:p>
        </w:tc>
        <w:tc>
          <w:tcPr>
            <w:tcW w:w="1087" w:type="dxa"/>
            <w:vAlign w:val="bottom"/>
          </w:tcPr>
          <w:p w14:paraId="1B69E055" w14:textId="77777777" w:rsidR="00783CA9" w:rsidRPr="0024424C" w:rsidRDefault="00783CA9">
            <w:pPr>
              <w:pStyle w:val="TableText"/>
              <w:spacing w:line="240" w:lineRule="auto"/>
              <w:pPrChange w:id="316" w:author="Karl Heine" w:date="2020-04-16T08:48:00Z">
                <w:pPr>
                  <w:pStyle w:val="TableText"/>
                </w:pPr>
              </w:pPrChange>
            </w:pPr>
            <w:r w:rsidRPr="0024424C">
              <w:rPr>
                <w:color w:val="000000"/>
              </w:rPr>
              <w:t>5</w:t>
            </w:r>
            <w:r>
              <w:rPr>
                <w:color w:val="000000"/>
              </w:rPr>
              <w:t>,</w:t>
            </w:r>
            <w:r w:rsidRPr="0024424C">
              <w:rPr>
                <w:color w:val="000000"/>
              </w:rPr>
              <w:t>945</w:t>
            </w:r>
          </w:p>
        </w:tc>
      </w:tr>
      <w:tr w:rsidR="00783CA9" w:rsidRPr="00F7777A" w14:paraId="5625C71E" w14:textId="77777777" w:rsidTr="000405A8">
        <w:tc>
          <w:tcPr>
            <w:tcW w:w="897" w:type="dxa"/>
          </w:tcPr>
          <w:p w14:paraId="0BCF1558" w14:textId="77777777" w:rsidR="00783CA9" w:rsidRPr="00715FF1" w:rsidRDefault="00783CA9">
            <w:pPr>
              <w:pStyle w:val="TableText"/>
              <w:spacing w:line="240" w:lineRule="auto"/>
              <w:pPrChange w:id="317" w:author="Karl Heine" w:date="2020-04-16T08:48:00Z">
                <w:pPr>
                  <w:pStyle w:val="TableText"/>
                </w:pPr>
              </w:pPrChange>
            </w:pPr>
            <w:r w:rsidRPr="00715FF1">
              <w:t>Full</w:t>
            </w:r>
          </w:p>
        </w:tc>
        <w:tc>
          <w:tcPr>
            <w:tcW w:w="1477" w:type="dxa"/>
            <w:vAlign w:val="bottom"/>
          </w:tcPr>
          <w:p w14:paraId="22728C50" w14:textId="77777777" w:rsidR="00783CA9" w:rsidRPr="0024424C" w:rsidRDefault="00783CA9">
            <w:pPr>
              <w:pStyle w:val="TableText"/>
              <w:spacing w:line="240" w:lineRule="auto"/>
              <w:pPrChange w:id="318" w:author="Karl Heine" w:date="2020-04-16T08:48:00Z">
                <w:pPr>
                  <w:pStyle w:val="TableText"/>
                </w:pPr>
              </w:pPrChange>
            </w:pPr>
            <w:r w:rsidRPr="0024424C">
              <w:rPr>
                <w:color w:val="000000"/>
              </w:rPr>
              <w:t>980</w:t>
            </w:r>
          </w:p>
        </w:tc>
        <w:tc>
          <w:tcPr>
            <w:tcW w:w="1117" w:type="dxa"/>
            <w:vAlign w:val="bottom"/>
          </w:tcPr>
          <w:p w14:paraId="1F7DAD82" w14:textId="77777777" w:rsidR="00783CA9" w:rsidRPr="0024424C" w:rsidRDefault="00783CA9">
            <w:pPr>
              <w:pStyle w:val="TableText"/>
              <w:spacing w:line="240" w:lineRule="auto"/>
              <w:pPrChange w:id="319" w:author="Karl Heine" w:date="2020-04-16T08:48:00Z">
                <w:pPr>
                  <w:pStyle w:val="TableText"/>
                </w:pPr>
              </w:pPrChange>
            </w:pPr>
            <w:r w:rsidRPr="0024424C">
              <w:rPr>
                <w:color w:val="000000"/>
              </w:rPr>
              <w:t>2.71</w:t>
            </w:r>
          </w:p>
        </w:tc>
        <w:tc>
          <w:tcPr>
            <w:tcW w:w="1087" w:type="dxa"/>
            <w:vAlign w:val="bottom"/>
          </w:tcPr>
          <w:p w14:paraId="337622E7" w14:textId="77777777" w:rsidR="00783CA9" w:rsidRPr="0024424C" w:rsidRDefault="00783CA9">
            <w:pPr>
              <w:pStyle w:val="TableText"/>
              <w:spacing w:line="240" w:lineRule="auto"/>
              <w:pPrChange w:id="320" w:author="Karl Heine" w:date="2020-04-16T08:48:00Z">
                <w:pPr>
                  <w:pStyle w:val="TableText"/>
                </w:pPr>
              </w:pPrChange>
            </w:pPr>
            <w:r w:rsidRPr="0024424C">
              <w:rPr>
                <w:color w:val="000000"/>
              </w:rPr>
              <w:t>4</w:t>
            </w:r>
            <w:r>
              <w:rPr>
                <w:color w:val="000000"/>
              </w:rPr>
              <w:t>,</w:t>
            </w:r>
            <w:r w:rsidRPr="0024424C">
              <w:rPr>
                <w:color w:val="000000"/>
              </w:rPr>
              <w:t>346</w:t>
            </w:r>
          </w:p>
        </w:tc>
      </w:tr>
      <w:tr w:rsidR="00783CA9" w:rsidRPr="00F7777A" w14:paraId="12FE9D2E" w14:textId="77777777" w:rsidTr="000405A8">
        <w:tc>
          <w:tcPr>
            <w:tcW w:w="897" w:type="dxa"/>
          </w:tcPr>
          <w:p w14:paraId="0254A384" w14:textId="77777777" w:rsidR="00783CA9" w:rsidRPr="00715FF1" w:rsidRDefault="00783CA9">
            <w:pPr>
              <w:pStyle w:val="TableText"/>
              <w:spacing w:line="240" w:lineRule="auto"/>
              <w:pPrChange w:id="321" w:author="Karl Heine" w:date="2020-04-16T08:48:00Z">
                <w:pPr>
                  <w:pStyle w:val="TableText"/>
                </w:pPr>
              </w:pPrChange>
            </w:pPr>
            <w:r w:rsidRPr="00715FF1">
              <w:t>P1</w:t>
            </w:r>
          </w:p>
        </w:tc>
        <w:tc>
          <w:tcPr>
            <w:tcW w:w="1477" w:type="dxa"/>
            <w:vAlign w:val="bottom"/>
          </w:tcPr>
          <w:p w14:paraId="0411BBB9" w14:textId="77777777" w:rsidR="00783CA9" w:rsidRPr="0024424C" w:rsidRDefault="00783CA9">
            <w:pPr>
              <w:pStyle w:val="TableText"/>
              <w:spacing w:line="240" w:lineRule="auto"/>
              <w:pPrChange w:id="322" w:author="Karl Heine" w:date="2020-04-16T08:48:00Z">
                <w:pPr>
                  <w:pStyle w:val="TableText"/>
                </w:pPr>
              </w:pPrChange>
            </w:pPr>
            <w:r w:rsidRPr="0024424C">
              <w:rPr>
                <w:color w:val="000000"/>
              </w:rPr>
              <w:t>942</w:t>
            </w:r>
          </w:p>
        </w:tc>
        <w:tc>
          <w:tcPr>
            <w:tcW w:w="1117" w:type="dxa"/>
            <w:vAlign w:val="bottom"/>
          </w:tcPr>
          <w:p w14:paraId="375B6799" w14:textId="77777777" w:rsidR="00783CA9" w:rsidRPr="0024424C" w:rsidRDefault="00783CA9">
            <w:pPr>
              <w:pStyle w:val="TableText"/>
              <w:spacing w:line="240" w:lineRule="auto"/>
              <w:pPrChange w:id="323" w:author="Karl Heine" w:date="2020-04-16T08:48:00Z">
                <w:pPr>
                  <w:pStyle w:val="TableText"/>
                </w:pPr>
              </w:pPrChange>
            </w:pPr>
            <w:r w:rsidRPr="0024424C">
              <w:rPr>
                <w:color w:val="000000"/>
              </w:rPr>
              <w:t>2.76</w:t>
            </w:r>
          </w:p>
        </w:tc>
        <w:tc>
          <w:tcPr>
            <w:tcW w:w="1087" w:type="dxa"/>
            <w:vAlign w:val="bottom"/>
          </w:tcPr>
          <w:p w14:paraId="48A23CAD" w14:textId="77777777" w:rsidR="00783CA9" w:rsidRPr="0024424C" w:rsidRDefault="00783CA9">
            <w:pPr>
              <w:pStyle w:val="TableText"/>
              <w:spacing w:line="240" w:lineRule="auto"/>
              <w:pPrChange w:id="324" w:author="Karl Heine" w:date="2020-04-16T08:48:00Z">
                <w:pPr>
                  <w:pStyle w:val="TableText"/>
                </w:pPr>
              </w:pPrChange>
            </w:pPr>
            <w:r w:rsidRPr="0024424C">
              <w:rPr>
                <w:color w:val="000000"/>
              </w:rPr>
              <w:t>6</w:t>
            </w:r>
            <w:r>
              <w:rPr>
                <w:color w:val="000000"/>
              </w:rPr>
              <w:t>,</w:t>
            </w:r>
            <w:r w:rsidRPr="0024424C">
              <w:rPr>
                <w:color w:val="000000"/>
              </w:rPr>
              <w:t>286</w:t>
            </w:r>
          </w:p>
        </w:tc>
      </w:tr>
      <w:tr w:rsidR="00783CA9" w:rsidRPr="00F7777A" w14:paraId="624F98D8" w14:textId="77777777" w:rsidTr="000405A8">
        <w:tc>
          <w:tcPr>
            <w:tcW w:w="897" w:type="dxa"/>
          </w:tcPr>
          <w:p w14:paraId="4CE0A981" w14:textId="77777777" w:rsidR="00783CA9" w:rsidRPr="00715FF1" w:rsidRDefault="00783CA9">
            <w:pPr>
              <w:pStyle w:val="TableText"/>
              <w:spacing w:line="240" w:lineRule="auto"/>
              <w:pPrChange w:id="325" w:author="Karl Heine" w:date="2020-04-16T08:48:00Z">
                <w:pPr>
                  <w:pStyle w:val="TableText"/>
                </w:pPr>
              </w:pPrChange>
            </w:pPr>
            <w:r w:rsidRPr="00715FF1">
              <w:t>P2</w:t>
            </w:r>
          </w:p>
        </w:tc>
        <w:tc>
          <w:tcPr>
            <w:tcW w:w="1477" w:type="dxa"/>
            <w:vAlign w:val="bottom"/>
          </w:tcPr>
          <w:p w14:paraId="61D391C1" w14:textId="77777777" w:rsidR="00783CA9" w:rsidRPr="0024424C" w:rsidRDefault="00783CA9">
            <w:pPr>
              <w:pStyle w:val="TableText"/>
              <w:spacing w:line="240" w:lineRule="auto"/>
              <w:pPrChange w:id="326" w:author="Karl Heine" w:date="2020-04-16T08:48:00Z">
                <w:pPr>
                  <w:pStyle w:val="TableText"/>
                </w:pPr>
              </w:pPrChange>
            </w:pPr>
            <w:r w:rsidRPr="0024424C">
              <w:rPr>
                <w:color w:val="000000"/>
              </w:rPr>
              <w:t>963</w:t>
            </w:r>
          </w:p>
        </w:tc>
        <w:tc>
          <w:tcPr>
            <w:tcW w:w="1117" w:type="dxa"/>
            <w:vAlign w:val="bottom"/>
          </w:tcPr>
          <w:p w14:paraId="0C8B756E" w14:textId="77777777" w:rsidR="00783CA9" w:rsidRPr="0024424C" w:rsidRDefault="00783CA9">
            <w:pPr>
              <w:pStyle w:val="TableText"/>
              <w:spacing w:line="240" w:lineRule="auto"/>
              <w:pPrChange w:id="327" w:author="Karl Heine" w:date="2020-04-16T08:48:00Z">
                <w:pPr>
                  <w:pStyle w:val="TableText"/>
                </w:pPr>
              </w:pPrChange>
            </w:pPr>
            <w:r w:rsidRPr="0024424C">
              <w:rPr>
                <w:color w:val="000000"/>
              </w:rPr>
              <w:t>2.68</w:t>
            </w:r>
          </w:p>
        </w:tc>
        <w:tc>
          <w:tcPr>
            <w:tcW w:w="1087" w:type="dxa"/>
            <w:vAlign w:val="bottom"/>
          </w:tcPr>
          <w:p w14:paraId="5D24A80B" w14:textId="77777777" w:rsidR="00783CA9" w:rsidRPr="0024424C" w:rsidRDefault="00783CA9">
            <w:pPr>
              <w:pStyle w:val="TableText"/>
              <w:spacing w:line="240" w:lineRule="auto"/>
              <w:pPrChange w:id="328" w:author="Karl Heine" w:date="2020-04-16T08:48:00Z">
                <w:pPr>
                  <w:pStyle w:val="TableText"/>
                </w:pPr>
              </w:pPrChange>
            </w:pPr>
            <w:r w:rsidRPr="0024424C">
              <w:rPr>
                <w:color w:val="000000"/>
              </w:rPr>
              <w:t>5</w:t>
            </w:r>
            <w:r>
              <w:rPr>
                <w:color w:val="000000"/>
              </w:rPr>
              <w:t>,</w:t>
            </w:r>
            <w:r w:rsidRPr="0024424C">
              <w:rPr>
                <w:color w:val="000000"/>
              </w:rPr>
              <w:t>794</w:t>
            </w:r>
          </w:p>
        </w:tc>
      </w:tr>
      <w:tr w:rsidR="00783CA9" w:rsidRPr="00F7777A" w14:paraId="24DF31E3" w14:textId="77777777" w:rsidTr="000405A8">
        <w:tc>
          <w:tcPr>
            <w:tcW w:w="897" w:type="dxa"/>
          </w:tcPr>
          <w:p w14:paraId="22A7710F" w14:textId="77777777" w:rsidR="00783CA9" w:rsidRPr="00715FF1" w:rsidRDefault="00783CA9">
            <w:pPr>
              <w:pStyle w:val="TableText"/>
              <w:spacing w:line="240" w:lineRule="auto"/>
              <w:pPrChange w:id="329" w:author="Karl Heine" w:date="2020-04-16T08:48:00Z">
                <w:pPr>
                  <w:pStyle w:val="TableText"/>
                </w:pPr>
              </w:pPrChange>
            </w:pPr>
            <w:r w:rsidRPr="00715FF1">
              <w:t>P3</w:t>
            </w:r>
          </w:p>
        </w:tc>
        <w:tc>
          <w:tcPr>
            <w:tcW w:w="1477" w:type="dxa"/>
            <w:vAlign w:val="bottom"/>
          </w:tcPr>
          <w:p w14:paraId="0CA91715" w14:textId="77777777" w:rsidR="00783CA9" w:rsidRPr="0024424C" w:rsidRDefault="00783CA9">
            <w:pPr>
              <w:pStyle w:val="TableText"/>
              <w:spacing w:line="240" w:lineRule="auto"/>
              <w:pPrChange w:id="330" w:author="Karl Heine" w:date="2020-04-16T08:48:00Z">
                <w:pPr>
                  <w:pStyle w:val="TableText"/>
                </w:pPr>
              </w:pPrChange>
            </w:pPr>
            <w:r w:rsidRPr="0024424C">
              <w:rPr>
                <w:color w:val="000000"/>
              </w:rPr>
              <w:t>918</w:t>
            </w:r>
          </w:p>
        </w:tc>
        <w:tc>
          <w:tcPr>
            <w:tcW w:w="1117" w:type="dxa"/>
            <w:vAlign w:val="bottom"/>
          </w:tcPr>
          <w:p w14:paraId="4DE730CF" w14:textId="77777777" w:rsidR="00783CA9" w:rsidRPr="0024424C" w:rsidRDefault="00783CA9">
            <w:pPr>
              <w:pStyle w:val="TableText"/>
              <w:spacing w:line="240" w:lineRule="auto"/>
              <w:pPrChange w:id="331" w:author="Karl Heine" w:date="2020-04-16T08:48:00Z">
                <w:pPr>
                  <w:pStyle w:val="TableText"/>
                </w:pPr>
              </w:pPrChange>
            </w:pPr>
            <w:r w:rsidRPr="0024424C">
              <w:rPr>
                <w:color w:val="000000"/>
              </w:rPr>
              <w:t>2.79</w:t>
            </w:r>
          </w:p>
        </w:tc>
        <w:tc>
          <w:tcPr>
            <w:tcW w:w="1087" w:type="dxa"/>
            <w:vAlign w:val="bottom"/>
          </w:tcPr>
          <w:p w14:paraId="3948472C" w14:textId="77777777" w:rsidR="00783CA9" w:rsidRPr="0024424C" w:rsidRDefault="00783CA9">
            <w:pPr>
              <w:pStyle w:val="TableText"/>
              <w:spacing w:line="240" w:lineRule="auto"/>
              <w:pPrChange w:id="332" w:author="Karl Heine" w:date="2020-04-16T08:48:00Z">
                <w:pPr>
                  <w:pStyle w:val="TableText"/>
                </w:pPr>
              </w:pPrChange>
            </w:pPr>
            <w:r w:rsidRPr="0024424C">
              <w:rPr>
                <w:color w:val="000000"/>
              </w:rPr>
              <w:t>6</w:t>
            </w:r>
            <w:r>
              <w:rPr>
                <w:color w:val="000000"/>
              </w:rPr>
              <w:t>,</w:t>
            </w:r>
            <w:r w:rsidRPr="0024424C">
              <w:rPr>
                <w:color w:val="000000"/>
              </w:rPr>
              <w:t>029</w:t>
            </w:r>
          </w:p>
        </w:tc>
      </w:tr>
    </w:tbl>
    <w:p w14:paraId="5BDE719C" w14:textId="77777777" w:rsidR="004707A8" w:rsidRPr="004707A8" w:rsidRDefault="004707A8" w:rsidP="00FF0AF8">
      <w:pPr>
        <w:pStyle w:val="BPACSBody"/>
        <w:rPr>
          <w:ins w:id="333" w:author="Karl Heine" w:date="2020-04-16T08:58:00Z"/>
          <w:sz w:val="6"/>
          <w:szCs w:val="6"/>
          <w:rPrChange w:id="334" w:author="Karl Heine" w:date="2020-04-16T08:58:00Z">
            <w:rPr>
              <w:ins w:id="335" w:author="Karl Heine" w:date="2020-04-16T08:58:00Z"/>
            </w:rPr>
          </w:rPrChange>
        </w:rPr>
      </w:pPr>
    </w:p>
    <w:p w14:paraId="73BEFEF0" w14:textId="24F81230" w:rsidR="00133785" w:rsidRDefault="00133785" w:rsidP="003E63D7">
      <w:pPr>
        <w:pStyle w:val="BPACSBody"/>
      </w:pPr>
      <w:r>
        <w:fldChar w:fldCharType="begin"/>
      </w:r>
      <w:r>
        <w:instrText xml:space="preserve"> REF _Ref26729917 \h </w:instrText>
      </w:r>
      <w:r w:rsidR="00FF0AF8">
        <w:instrText xml:space="preserve"> \* MERGEFORMAT </w:instrText>
      </w:r>
      <w:r>
        <w:fldChar w:fldCharType="separate"/>
      </w:r>
      <w:r w:rsidR="00847F18">
        <w:t>Table 4</w:t>
      </w:r>
      <w:r>
        <w:fldChar w:fldCharType="end"/>
      </w:r>
      <w:r>
        <w:t xml:space="preserve"> lists </w:t>
      </w:r>
      <w:r w:rsidR="00DB0AE9">
        <w:t xml:space="preserve">each chiller’s annual </w:t>
      </w:r>
      <w:r w:rsidR="006C0B44">
        <w:t>electric</w:t>
      </w:r>
      <w:r w:rsidR="00DB0AE9">
        <w:t xml:space="preserve"> energy use</w:t>
      </w:r>
      <w:r w:rsidR="006C0B44">
        <w:t xml:space="preserve">, </w:t>
      </w:r>
      <w:r w:rsidR="0044023B">
        <w:t>average</w:t>
      </w:r>
      <w:r w:rsidR="006C0B44">
        <w:t xml:space="preserve"> COP</w:t>
      </w:r>
      <w:r w:rsidR="00DB0AE9">
        <w:t>,</w:t>
      </w:r>
      <w:r w:rsidR="006C0B44">
        <w:t xml:space="preserve"> and runtime</w:t>
      </w:r>
      <w:r>
        <w:t xml:space="preserve">. Examining the chiller performance between </w:t>
      </w:r>
      <w:r w:rsidR="006C0B44">
        <w:t>cases</w:t>
      </w:r>
      <w:r>
        <w:t xml:space="preserve"> highlights the tradeoffs in </w:t>
      </w:r>
      <w:r>
        <w:lastRenderedPageBreak/>
        <w:t>energy use,</w:t>
      </w:r>
      <w:r w:rsidR="0044023B">
        <w:t xml:space="preserve"> </w:t>
      </w:r>
      <w:r>
        <w:t xml:space="preserve">runtime, and efficiency associated with ITS designs. All ITS models improved the average chiller </w:t>
      </w:r>
      <w:r w:rsidR="00DB0AE9">
        <w:t>COP</w:t>
      </w:r>
      <w:r>
        <w:t>, shown below as an annual average, but most incur either increase</w:t>
      </w:r>
      <w:r w:rsidR="004410BA">
        <w:t>d</w:t>
      </w:r>
      <w:r>
        <w:t xml:space="preserve"> </w:t>
      </w:r>
      <w:r w:rsidR="00DB0AE9">
        <w:t>runtime hours</w:t>
      </w:r>
      <w:r>
        <w:t xml:space="preserve"> (P1 and P3) or increased energy consumption (Full). P2 produced nearly identical total chiller energy use, but had 150 fewer runtime hours over the yea</w:t>
      </w:r>
      <w:r w:rsidR="0051065F">
        <w:t>r –</w:t>
      </w:r>
      <w:r w:rsidR="000C42C9">
        <w:t xml:space="preserve"> </w:t>
      </w:r>
      <w:r>
        <w:t>when the ice-priority discharge was sufficient to provide full storage. This occurred occasionally in the winter and shoulder seasons.</w:t>
      </w:r>
    </w:p>
    <w:p w14:paraId="1E09B915" w14:textId="7A2DC9F4" w:rsidR="00715FF1" w:rsidRDefault="00133785" w:rsidP="00FF0AF8">
      <w:pPr>
        <w:pStyle w:val="BPACSBody"/>
        <w:rPr>
          <w:ins w:id="336" w:author="Karl Heine" w:date="2020-04-16T09:13:00Z"/>
        </w:rPr>
      </w:pPr>
      <w:r>
        <w:t xml:space="preserve">It is noteworthy that </w:t>
      </w:r>
      <w:r w:rsidR="00B07F78">
        <w:t xml:space="preserve">case </w:t>
      </w:r>
      <w:r>
        <w:t xml:space="preserve">P2 </w:t>
      </w:r>
      <w:r w:rsidR="00B07F78">
        <w:t>has the same annual chiller electric energy use</w:t>
      </w:r>
      <w:r>
        <w:t xml:space="preserve">, but produces a higher EUI compared to the baseline. This is due to increased </w:t>
      </w:r>
      <w:r w:rsidR="00E63189">
        <w:t>energy</w:t>
      </w:r>
      <w:r>
        <w:t xml:space="preserve"> </w:t>
      </w:r>
      <w:r w:rsidR="004410BA">
        <w:t xml:space="preserve">use </w:t>
      </w:r>
      <w:r>
        <w:t xml:space="preserve">associated with pumping </w:t>
      </w:r>
      <w:r w:rsidR="00E63189">
        <w:t xml:space="preserve">the </w:t>
      </w:r>
      <w:r w:rsidR="00FC0219">
        <w:t xml:space="preserve">working fluid </w:t>
      </w:r>
      <w:r w:rsidR="00E63189">
        <w:t xml:space="preserve">at lower temperatures. </w:t>
      </w:r>
    </w:p>
    <w:p w14:paraId="49A987E8" w14:textId="77777777" w:rsidR="009335E7" w:rsidRPr="009335E7" w:rsidRDefault="009335E7" w:rsidP="003E63D7">
      <w:pPr>
        <w:pStyle w:val="BPACSBody"/>
        <w:rPr>
          <w:sz w:val="6"/>
          <w:szCs w:val="6"/>
          <w:rPrChange w:id="337" w:author="Karl Heine" w:date="2020-04-16T09:13:00Z">
            <w:rPr/>
          </w:rPrChange>
        </w:rPr>
      </w:pPr>
    </w:p>
    <w:p w14:paraId="3547B182" w14:textId="5DEE2488" w:rsidR="00783CA9" w:rsidRDefault="00783CA9" w:rsidP="003E63D7">
      <w:pPr>
        <w:pStyle w:val="BPACSBody"/>
      </w:pPr>
      <w:r>
        <w:drawing>
          <wp:inline distT="0" distB="0" distL="0" distR="0" wp14:anchorId="13FC655A" wp14:editId="35CF96F2">
            <wp:extent cx="2862072" cy="1920240"/>
            <wp:effectExtent l="0" t="0" r="14605" b="3810"/>
            <wp:docPr id="6" name="Chart 6">
              <a:extLst xmlns:a="http://schemas.openxmlformats.org/drawingml/2006/main">
                <a:ext uri="{FF2B5EF4-FFF2-40B4-BE49-F238E27FC236}">
                  <a16:creationId xmlns:a16="http://schemas.microsoft.com/office/drawing/2014/main" id="{5EF6BB71-3BF6-44C2-A162-17207A030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C7E74E" w14:textId="1739CBB6" w:rsidR="00783CA9" w:rsidRDefault="00783CA9" w:rsidP="00FF0AF8">
      <w:pPr>
        <w:pStyle w:val="Figures"/>
        <w:tabs>
          <w:tab w:val="clear" w:pos="910"/>
        </w:tabs>
        <w:spacing w:line="240" w:lineRule="auto"/>
        <w:rPr>
          <w:ins w:id="338" w:author="Karl Heine" w:date="2020-04-16T09:14:00Z"/>
        </w:rPr>
      </w:pPr>
      <w:bookmarkStart w:id="339" w:name="_Ref2673204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339"/>
      <w:del w:id="340" w:author="Karl Heine" w:date="2020-04-16T09:14:00Z">
        <w:r w:rsidDel="009335E7">
          <w:delText>:</w:delText>
        </w:r>
      </w:del>
      <w:r>
        <w:t xml:space="preserve"> September average daily profiles for facility electric demand</w:t>
      </w:r>
    </w:p>
    <w:p w14:paraId="440F7A9D" w14:textId="77777777" w:rsidR="009335E7" w:rsidRPr="009335E7" w:rsidRDefault="009335E7">
      <w:pPr>
        <w:pStyle w:val="Figures"/>
        <w:tabs>
          <w:tab w:val="clear" w:pos="910"/>
        </w:tabs>
        <w:spacing w:line="240" w:lineRule="auto"/>
        <w:rPr>
          <w:sz w:val="6"/>
          <w:szCs w:val="6"/>
          <w:rPrChange w:id="341" w:author="Karl Heine" w:date="2020-04-16T09:14:00Z">
            <w:rPr/>
          </w:rPrChange>
        </w:rPr>
        <w:pPrChange w:id="342" w:author="Karl Heine" w:date="2020-04-16T08:48:00Z">
          <w:pPr>
            <w:pStyle w:val="Figures"/>
            <w:tabs>
              <w:tab w:val="clear" w:pos="910"/>
            </w:tabs>
          </w:pPr>
        </w:pPrChange>
      </w:pPr>
    </w:p>
    <w:p w14:paraId="16ABC0E0" w14:textId="4AAFF873" w:rsidR="00012F43" w:rsidRDefault="00FE0290" w:rsidP="003E63D7">
      <w:pPr>
        <w:pStyle w:val="BPACSBody"/>
      </w:pPr>
      <w:r>
        <w:t xml:space="preserve">To better illustrate the variation in model performance, </w:t>
      </w:r>
      <w:r w:rsidR="006C0B44">
        <w:fldChar w:fldCharType="begin"/>
      </w:r>
      <w:r w:rsidR="006C0B44">
        <w:instrText xml:space="preserve"> REF _Ref26732049 \h </w:instrText>
      </w:r>
      <w:r w:rsidR="00FF0AF8">
        <w:instrText xml:space="preserve"> \* MERGEFORMAT </w:instrText>
      </w:r>
      <w:r w:rsidR="006C0B44">
        <w:fldChar w:fldCharType="separate"/>
      </w:r>
      <w:r w:rsidR="00847F18">
        <w:t>Figure 3</w:t>
      </w:r>
      <w:r w:rsidR="006C0B44">
        <w:fldChar w:fldCharType="end"/>
      </w:r>
      <w:r w:rsidR="006C0B44">
        <w:t xml:space="preserve"> shows </w:t>
      </w:r>
      <w:r>
        <w:t>average weekday facility</w:t>
      </w:r>
      <w:r w:rsidR="005C47B2">
        <w:t xml:space="preserve"> electric</w:t>
      </w:r>
      <w:r>
        <w:t xml:space="preserve"> demand profiles for the month of September</w:t>
      </w:r>
      <w:r w:rsidR="006934FA">
        <w:t xml:space="preserve">. </w:t>
      </w:r>
      <w:r w:rsidR="00D766AD">
        <w:t xml:space="preserve">Full </w:t>
      </w:r>
      <w:r w:rsidR="0044023B">
        <w:t>storage</w:t>
      </w:r>
      <w:r w:rsidR="00D766AD">
        <w:t xml:space="preserve"> ITS</w:t>
      </w:r>
      <w:r w:rsidR="00012F43">
        <w:t xml:space="preserve"> provides the greatest facility demand relative </w:t>
      </w:r>
      <w:r w:rsidR="00D766AD">
        <w:t xml:space="preserve">peak reduction </w:t>
      </w:r>
      <w:r w:rsidR="00012F43">
        <w:t>to the partial storage models, but</w:t>
      </w:r>
      <w:r w:rsidR="0044023B">
        <w:t xml:space="preserve"> </w:t>
      </w:r>
      <w:r w:rsidR="00012F43">
        <w:t xml:space="preserve">for a shorter duration (9 vs. 13 hours), with a higher storage capacity </w:t>
      </w:r>
      <w:r w:rsidR="0044023B">
        <w:t>requirement</w:t>
      </w:r>
      <w:r w:rsidR="009A51D3">
        <w:t xml:space="preserve"> </w:t>
      </w:r>
      <w:r w:rsidR="00012F43">
        <w:t>(3,200 vs. 2,000 ton-hours), and without the economic benefits of downsizing the chiller.</w:t>
      </w:r>
      <w:r w:rsidR="00AF591E">
        <w:t xml:space="preserve"> </w:t>
      </w:r>
      <w:r w:rsidR="00012F43">
        <w:t xml:space="preserve">P1 and P2 both have the same size chiller, but the impact of the discharge priority and chiller limiter is observed throughout the day. </w:t>
      </w:r>
      <w:r w:rsidR="005C47B2">
        <w:t>Cases</w:t>
      </w:r>
      <w:r w:rsidR="00AF591E">
        <w:t xml:space="preserve"> P2 and P3 have the same configuration and very similar controls strategies during discharge. However, the larger chiller in P2 recharges the ice tank more quickly each night</w:t>
      </w:r>
      <w:r w:rsidR="004410BA">
        <w:t xml:space="preserve"> and at a higher power requirement</w:t>
      </w:r>
      <w:r w:rsidR="00AF591E">
        <w:t xml:space="preserve">. </w:t>
      </w:r>
    </w:p>
    <w:p w14:paraId="77D45687" w14:textId="5700E6A7" w:rsidR="006934FA" w:rsidRDefault="006934FA" w:rsidP="00FF0AF8">
      <w:pPr>
        <w:pStyle w:val="BPACSBody"/>
        <w:rPr>
          <w:ins w:id="343" w:author="Karl Heine" w:date="2020-04-16T08:59:00Z"/>
        </w:rPr>
      </w:pPr>
      <w:r>
        <w:fldChar w:fldCharType="begin"/>
      </w:r>
      <w:r>
        <w:instrText xml:space="preserve"> REF _Ref26733061 \h </w:instrText>
      </w:r>
      <w:r w:rsidR="00FF0AF8">
        <w:instrText xml:space="preserve"> \* MERGEFORMAT </w:instrText>
      </w:r>
      <w:r>
        <w:fldChar w:fldCharType="separate"/>
      </w:r>
      <w:r w:rsidR="00847F18">
        <w:t>Table 5</w:t>
      </w:r>
      <w:r>
        <w:fldChar w:fldCharType="end"/>
      </w:r>
      <w:r>
        <w:t xml:space="preserve"> summarizes the load shifting achieved by each ITS model. </w:t>
      </w:r>
      <w:r w:rsidR="0091326F">
        <w:t>Load shifting occurs over</w:t>
      </w:r>
      <w:r w:rsidR="00B91BE2">
        <w:t xml:space="preserve"> up to</w:t>
      </w:r>
      <w:r w:rsidR="0091326F">
        <w:t xml:space="preserve"> 260 days out of the year (</w:t>
      </w:r>
      <w:r w:rsidR="00012F43">
        <w:t>no</w:t>
      </w:r>
      <w:r w:rsidR="0091326F">
        <w:t xml:space="preserve"> weekends) and constitutes </w:t>
      </w:r>
      <w:r w:rsidR="00257328">
        <w:t xml:space="preserve">annual </w:t>
      </w:r>
      <w:r w:rsidR="00257328" w:rsidRPr="005B4161">
        <w:t xml:space="preserve">averages </w:t>
      </w:r>
      <w:r w:rsidR="0091326F" w:rsidRPr="005B4161">
        <w:t xml:space="preserve">between </w:t>
      </w:r>
      <w:r w:rsidR="005B4161" w:rsidRPr="005B4161">
        <w:t>8.6</w:t>
      </w:r>
      <w:r w:rsidR="0091326F" w:rsidRPr="005B4161">
        <w:t xml:space="preserve">% and </w:t>
      </w:r>
      <w:r w:rsidR="005B4161" w:rsidRPr="005B4161">
        <w:t>24.2</w:t>
      </w:r>
      <w:r w:rsidR="0091326F" w:rsidRPr="005B4161">
        <w:t>% of the total</w:t>
      </w:r>
      <w:r w:rsidR="0091326F">
        <w:t xml:space="preserve"> facility electric load each day. P1 is </w:t>
      </w:r>
      <w:r w:rsidR="0044023B">
        <w:t>significantly</w:t>
      </w:r>
      <w:r w:rsidR="009A51D3">
        <w:t xml:space="preserve"> </w:t>
      </w:r>
      <w:r w:rsidR="0091326F">
        <w:t xml:space="preserve">lower than the other ITS models due to the </w:t>
      </w:r>
      <w:r w:rsidR="008E3E9B">
        <w:t xml:space="preserve">static </w:t>
      </w:r>
      <w:r w:rsidR="0091326F">
        <w:t xml:space="preserve">chiller-priority control applied. This results in less average daily ice utilization compared to the ice-priority control, despite the lower fractional </w:t>
      </w:r>
      <w:r w:rsidR="00687F34">
        <w:t xml:space="preserve">capacity </w:t>
      </w:r>
      <w:r w:rsidR="0091326F">
        <w:t xml:space="preserve">limiter placed on the chiller. </w:t>
      </w:r>
    </w:p>
    <w:p w14:paraId="589D89B4" w14:textId="77777777" w:rsidR="004707A8" w:rsidRPr="004707A8" w:rsidRDefault="004707A8" w:rsidP="003E63D7">
      <w:pPr>
        <w:pStyle w:val="BPACSBody"/>
        <w:rPr>
          <w:sz w:val="6"/>
          <w:szCs w:val="6"/>
          <w:rPrChange w:id="344" w:author="Karl Heine" w:date="2020-04-16T08:59:00Z">
            <w:rPr/>
          </w:rPrChange>
        </w:rPr>
      </w:pPr>
    </w:p>
    <w:p w14:paraId="78042EC7" w14:textId="72728976" w:rsidR="006934FA" w:rsidRDefault="006934FA" w:rsidP="00FF0AF8">
      <w:pPr>
        <w:pStyle w:val="BPACSTable"/>
        <w:spacing w:line="240" w:lineRule="auto"/>
        <w:rPr>
          <w:ins w:id="345" w:author="Karl Heine" w:date="2020-04-16T08:59:00Z"/>
        </w:rPr>
      </w:pPr>
      <w:bookmarkStart w:id="346" w:name="_Ref26733061"/>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847F18">
        <w:rPr>
          <w:noProof/>
        </w:rPr>
        <w:t>5</w:t>
      </w:r>
      <w:r w:rsidR="006C0B44">
        <w:rPr>
          <w:noProof/>
        </w:rPr>
        <w:fldChar w:fldCharType="end"/>
      </w:r>
      <w:bookmarkEnd w:id="346"/>
      <w:del w:id="347" w:author="Karl Heine" w:date="2020-04-16T08:59:00Z">
        <w:r w:rsidDel="004707A8">
          <w:delText>:</w:delText>
        </w:r>
      </w:del>
      <w:r>
        <w:t xml:space="preserve"> </w:t>
      </w:r>
      <w:r w:rsidR="000809A2">
        <w:t>Electric l</w:t>
      </w:r>
      <w:r>
        <w:t>oad shifting relative to baseline</w:t>
      </w:r>
    </w:p>
    <w:p w14:paraId="2F53CFA2" w14:textId="77777777" w:rsidR="004707A8" w:rsidRPr="004707A8" w:rsidRDefault="004707A8">
      <w:pPr>
        <w:pStyle w:val="BPACSTable"/>
        <w:spacing w:before="60" w:after="60" w:line="240" w:lineRule="auto"/>
        <w:rPr>
          <w:sz w:val="6"/>
          <w:szCs w:val="6"/>
          <w:rPrChange w:id="348" w:author="Karl Heine" w:date="2020-04-16T08:59:00Z">
            <w:rPr/>
          </w:rPrChange>
        </w:rPr>
        <w:pPrChange w:id="349" w:author="Karl Heine" w:date="2020-04-16T09:07:00Z">
          <w:pPr>
            <w:pStyle w:val="BPACSTable"/>
          </w:pPr>
        </w:pPrChange>
      </w:pP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0" w:author="Karl Heine" w:date="2020-04-16T09:00:00Z">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897"/>
        <w:gridCol w:w="1477"/>
        <w:gridCol w:w="1117"/>
        <w:gridCol w:w="1087"/>
        <w:tblGridChange w:id="351">
          <w:tblGrid>
            <w:gridCol w:w="897"/>
            <w:gridCol w:w="1477"/>
            <w:gridCol w:w="1117"/>
            <w:gridCol w:w="1087"/>
          </w:tblGrid>
        </w:tblGridChange>
      </w:tblGrid>
      <w:tr w:rsidR="004707A8" w:rsidRPr="00F7777A" w14:paraId="63CDAC3C" w14:textId="77777777" w:rsidTr="004707A8">
        <w:tc>
          <w:tcPr>
            <w:tcW w:w="897" w:type="dxa"/>
            <w:vMerge w:val="restart"/>
            <w:vAlign w:val="center"/>
            <w:tcPrChange w:id="352" w:author="Karl Heine" w:date="2020-04-16T09:00:00Z">
              <w:tcPr>
                <w:tcW w:w="897" w:type="dxa"/>
                <w:vMerge w:val="restart"/>
              </w:tcPr>
            </w:tcPrChange>
          </w:tcPr>
          <w:p w14:paraId="60F58376" w14:textId="77777777" w:rsidR="004707A8" w:rsidRPr="00F7777A" w:rsidDel="004707A8" w:rsidRDefault="004707A8" w:rsidP="007C7639">
            <w:pPr>
              <w:pStyle w:val="BPACSTableContents"/>
              <w:spacing w:line="240" w:lineRule="auto"/>
              <w:rPr>
                <w:del w:id="353" w:author="Karl Heine" w:date="2020-04-16T09:00:00Z"/>
              </w:rPr>
            </w:pPr>
            <w:r>
              <w:t>Case</w:t>
            </w:r>
            <w:del w:id="354" w:author="Karl Heine" w:date="2020-04-16T09:00:00Z">
              <w:r w:rsidDel="004707A8">
                <w:delText xml:space="preserve"> Name</w:delText>
              </w:r>
            </w:del>
          </w:p>
          <w:p w14:paraId="3E674C9F" w14:textId="45C129E5" w:rsidR="004707A8" w:rsidRPr="00F7777A" w:rsidRDefault="004707A8">
            <w:pPr>
              <w:pStyle w:val="BPACSTableContents"/>
              <w:spacing w:line="240" w:lineRule="auto"/>
              <w:pPrChange w:id="355" w:author="Karl Heine" w:date="2020-04-16T09:00:00Z">
                <w:pPr>
                  <w:pStyle w:val="BPACSTableContents"/>
                </w:pPr>
              </w:pPrChange>
            </w:pPr>
            <w:del w:id="356" w:author="Karl Heine" w:date="2020-04-16T09:00:00Z">
              <w:r w:rsidRPr="00020F92" w:rsidDel="004707A8">
                <w:delText>Units</w:delText>
              </w:r>
            </w:del>
          </w:p>
        </w:tc>
        <w:tc>
          <w:tcPr>
            <w:tcW w:w="1477" w:type="dxa"/>
            <w:tcBorders>
              <w:bottom w:val="nil"/>
            </w:tcBorders>
            <w:tcPrChange w:id="357" w:author="Karl Heine" w:date="2020-04-16T09:00:00Z">
              <w:tcPr>
                <w:tcW w:w="1477" w:type="dxa"/>
              </w:tcPr>
            </w:tcPrChange>
          </w:tcPr>
          <w:p w14:paraId="1BF34FBF" w14:textId="6F9E78EF" w:rsidR="004707A8" w:rsidRPr="00F7777A" w:rsidRDefault="004707A8">
            <w:pPr>
              <w:pStyle w:val="BPACSTableContents"/>
              <w:spacing w:line="240" w:lineRule="auto"/>
              <w:pPrChange w:id="358" w:author="Karl Heine" w:date="2020-04-16T08:48:00Z">
                <w:pPr>
                  <w:pStyle w:val="BPACSTableContents"/>
                </w:pPr>
              </w:pPrChange>
            </w:pPr>
            <w:r>
              <w:t>AvG Daily Shift</w:t>
            </w:r>
          </w:p>
        </w:tc>
        <w:tc>
          <w:tcPr>
            <w:tcW w:w="1117" w:type="dxa"/>
            <w:tcBorders>
              <w:bottom w:val="nil"/>
            </w:tcBorders>
            <w:tcPrChange w:id="359" w:author="Karl Heine" w:date="2020-04-16T09:00:00Z">
              <w:tcPr>
                <w:tcW w:w="1117" w:type="dxa"/>
              </w:tcPr>
            </w:tcPrChange>
          </w:tcPr>
          <w:p w14:paraId="60472003" w14:textId="27AC523C" w:rsidR="004707A8" w:rsidRPr="00F7777A" w:rsidRDefault="004707A8">
            <w:pPr>
              <w:pStyle w:val="BPACSTableContents"/>
              <w:spacing w:line="240" w:lineRule="auto"/>
              <w:pPrChange w:id="360" w:author="Karl Heine" w:date="2020-04-16T08:48:00Z">
                <w:pPr>
                  <w:pStyle w:val="BPACSTableContents"/>
                </w:pPr>
              </w:pPrChange>
            </w:pPr>
            <w:r>
              <w:t>% Daily shift</w:t>
            </w:r>
          </w:p>
        </w:tc>
        <w:tc>
          <w:tcPr>
            <w:tcW w:w="1087" w:type="dxa"/>
            <w:tcBorders>
              <w:bottom w:val="nil"/>
            </w:tcBorders>
            <w:tcPrChange w:id="361" w:author="Karl Heine" w:date="2020-04-16T09:00:00Z">
              <w:tcPr>
                <w:tcW w:w="1087" w:type="dxa"/>
              </w:tcPr>
            </w:tcPrChange>
          </w:tcPr>
          <w:p w14:paraId="23A3F3D3" w14:textId="4F656508" w:rsidR="004707A8" w:rsidRDefault="004707A8">
            <w:pPr>
              <w:pStyle w:val="BPACSTableContents"/>
              <w:spacing w:line="240" w:lineRule="auto"/>
              <w:pPrChange w:id="362" w:author="Karl Heine" w:date="2020-04-16T08:48:00Z">
                <w:pPr>
                  <w:pStyle w:val="BPACSTableContents"/>
                </w:pPr>
              </w:pPrChange>
            </w:pPr>
            <w:r>
              <w:t>Annual Total</w:t>
            </w:r>
          </w:p>
        </w:tc>
      </w:tr>
      <w:tr w:rsidR="004707A8" w:rsidRPr="00F7777A" w14:paraId="2046C87D" w14:textId="77777777" w:rsidTr="004707A8">
        <w:tc>
          <w:tcPr>
            <w:tcW w:w="897" w:type="dxa"/>
            <w:vMerge/>
            <w:tcPrChange w:id="363" w:author="Karl Heine" w:date="2020-04-16T09:00:00Z">
              <w:tcPr>
                <w:tcW w:w="897" w:type="dxa"/>
                <w:vMerge/>
              </w:tcPr>
            </w:tcPrChange>
          </w:tcPr>
          <w:p w14:paraId="405B5E27" w14:textId="0AFB2CE2" w:rsidR="004707A8" w:rsidRPr="00020F92" w:rsidRDefault="004707A8">
            <w:pPr>
              <w:pStyle w:val="TableText"/>
              <w:spacing w:line="240" w:lineRule="auto"/>
              <w:rPr>
                <w:i/>
                <w:iCs/>
              </w:rPr>
              <w:pPrChange w:id="364" w:author="Karl Heine" w:date="2020-04-16T08:48:00Z">
                <w:pPr>
                  <w:pStyle w:val="TableText"/>
                </w:pPr>
              </w:pPrChange>
            </w:pPr>
          </w:p>
        </w:tc>
        <w:tc>
          <w:tcPr>
            <w:tcW w:w="1477" w:type="dxa"/>
            <w:tcBorders>
              <w:top w:val="nil"/>
            </w:tcBorders>
            <w:shd w:val="clear" w:color="auto" w:fill="auto"/>
            <w:tcPrChange w:id="365" w:author="Karl Heine" w:date="2020-04-16T09:00:00Z">
              <w:tcPr>
                <w:tcW w:w="1477" w:type="dxa"/>
                <w:shd w:val="clear" w:color="auto" w:fill="auto"/>
              </w:tcPr>
            </w:tcPrChange>
          </w:tcPr>
          <w:p w14:paraId="0C37D3E4" w14:textId="05049048" w:rsidR="004707A8" w:rsidRPr="00020F92" w:rsidRDefault="004707A8">
            <w:pPr>
              <w:pStyle w:val="TableText"/>
              <w:spacing w:line="240" w:lineRule="auto"/>
              <w:jc w:val="center"/>
              <w:rPr>
                <w:i/>
                <w:iCs/>
              </w:rPr>
              <w:pPrChange w:id="366" w:author="Karl Heine" w:date="2020-04-16T09:00:00Z">
                <w:pPr>
                  <w:pStyle w:val="TableText"/>
                </w:pPr>
              </w:pPrChange>
            </w:pPr>
            <w:r>
              <w:rPr>
                <w:i/>
                <w:iCs/>
              </w:rPr>
              <w:t>kWh</w:t>
            </w:r>
          </w:p>
        </w:tc>
        <w:tc>
          <w:tcPr>
            <w:tcW w:w="1117" w:type="dxa"/>
            <w:tcBorders>
              <w:top w:val="nil"/>
            </w:tcBorders>
            <w:shd w:val="clear" w:color="auto" w:fill="auto"/>
            <w:tcPrChange w:id="367" w:author="Karl Heine" w:date="2020-04-16T09:00:00Z">
              <w:tcPr>
                <w:tcW w:w="1117" w:type="dxa"/>
                <w:shd w:val="clear" w:color="auto" w:fill="auto"/>
              </w:tcPr>
            </w:tcPrChange>
          </w:tcPr>
          <w:p w14:paraId="54C87D83" w14:textId="583A9667" w:rsidR="004707A8" w:rsidRPr="0039543E" w:rsidRDefault="004707A8">
            <w:pPr>
              <w:pStyle w:val="TableText"/>
              <w:spacing w:line="240" w:lineRule="auto"/>
              <w:jc w:val="center"/>
              <w:rPr>
                <w:i/>
                <w:iCs/>
              </w:rPr>
              <w:pPrChange w:id="368" w:author="Karl Heine" w:date="2020-04-16T09:00:00Z">
                <w:pPr>
                  <w:pStyle w:val="TableText"/>
                </w:pPr>
              </w:pPrChange>
            </w:pPr>
            <w:r w:rsidRPr="0039543E">
              <w:rPr>
                <w:i/>
                <w:iCs/>
              </w:rPr>
              <w:t>-</w:t>
            </w:r>
          </w:p>
        </w:tc>
        <w:tc>
          <w:tcPr>
            <w:tcW w:w="1087" w:type="dxa"/>
            <w:tcBorders>
              <w:top w:val="nil"/>
            </w:tcBorders>
            <w:shd w:val="clear" w:color="auto" w:fill="auto"/>
            <w:tcPrChange w:id="369" w:author="Karl Heine" w:date="2020-04-16T09:00:00Z">
              <w:tcPr>
                <w:tcW w:w="1087" w:type="dxa"/>
                <w:shd w:val="clear" w:color="auto" w:fill="auto"/>
              </w:tcPr>
            </w:tcPrChange>
          </w:tcPr>
          <w:p w14:paraId="2A83E076" w14:textId="3080150F" w:rsidR="004707A8" w:rsidRPr="00020F92" w:rsidRDefault="004707A8">
            <w:pPr>
              <w:pStyle w:val="TableText"/>
              <w:spacing w:line="240" w:lineRule="auto"/>
              <w:jc w:val="center"/>
              <w:rPr>
                <w:i/>
                <w:iCs/>
              </w:rPr>
              <w:pPrChange w:id="370" w:author="Karl Heine" w:date="2020-04-16T09:00:00Z">
                <w:pPr>
                  <w:pStyle w:val="TableText"/>
                </w:pPr>
              </w:pPrChange>
            </w:pPr>
            <w:r>
              <w:rPr>
                <w:i/>
                <w:iCs/>
              </w:rPr>
              <w:t>MWh</w:t>
            </w:r>
          </w:p>
        </w:tc>
      </w:tr>
      <w:tr w:rsidR="006934FA" w:rsidRPr="00F7777A" w14:paraId="0224E484" w14:textId="77777777" w:rsidTr="0039543E">
        <w:tc>
          <w:tcPr>
            <w:tcW w:w="897" w:type="dxa"/>
          </w:tcPr>
          <w:p w14:paraId="6B27F398" w14:textId="77777777" w:rsidR="006934FA" w:rsidRPr="00715FF1" w:rsidRDefault="006934FA">
            <w:pPr>
              <w:pStyle w:val="TableText"/>
              <w:spacing w:line="240" w:lineRule="auto"/>
              <w:pPrChange w:id="371" w:author="Karl Heine" w:date="2020-04-16T08:48:00Z">
                <w:pPr>
                  <w:pStyle w:val="TableText"/>
                </w:pPr>
              </w:pPrChange>
            </w:pPr>
            <w:r w:rsidRPr="00715FF1">
              <w:t>Full</w:t>
            </w:r>
          </w:p>
        </w:tc>
        <w:tc>
          <w:tcPr>
            <w:tcW w:w="1477" w:type="dxa"/>
            <w:shd w:val="clear" w:color="auto" w:fill="auto"/>
            <w:vAlign w:val="bottom"/>
          </w:tcPr>
          <w:p w14:paraId="76B8FF48" w14:textId="42C1688B" w:rsidR="006934FA" w:rsidRPr="00715FF1" w:rsidRDefault="000405A8">
            <w:pPr>
              <w:pStyle w:val="TableText"/>
              <w:spacing w:line="240" w:lineRule="auto"/>
              <w:pPrChange w:id="372" w:author="Karl Heine" w:date="2020-04-16T08:48:00Z">
                <w:pPr>
                  <w:pStyle w:val="TableText"/>
                </w:pPr>
              </w:pPrChange>
            </w:pPr>
            <w:r>
              <w:t>1,990</w:t>
            </w:r>
          </w:p>
        </w:tc>
        <w:tc>
          <w:tcPr>
            <w:tcW w:w="1117" w:type="dxa"/>
            <w:shd w:val="clear" w:color="auto" w:fill="auto"/>
            <w:vAlign w:val="bottom"/>
          </w:tcPr>
          <w:p w14:paraId="3226711B" w14:textId="38297420" w:rsidR="006934FA" w:rsidRPr="0039543E" w:rsidRDefault="000405A8">
            <w:pPr>
              <w:pStyle w:val="TableText"/>
              <w:spacing w:line="240" w:lineRule="auto"/>
              <w:pPrChange w:id="373" w:author="Karl Heine" w:date="2020-04-16T08:48:00Z">
                <w:pPr>
                  <w:pStyle w:val="TableText"/>
                </w:pPr>
              </w:pPrChange>
            </w:pPr>
            <w:r>
              <w:t>24.2%</w:t>
            </w:r>
          </w:p>
        </w:tc>
        <w:tc>
          <w:tcPr>
            <w:tcW w:w="1087" w:type="dxa"/>
            <w:shd w:val="clear" w:color="auto" w:fill="auto"/>
            <w:vAlign w:val="bottom"/>
          </w:tcPr>
          <w:p w14:paraId="07CDEDB5" w14:textId="2F487374" w:rsidR="006934FA" w:rsidRPr="00715FF1" w:rsidRDefault="00D9395E">
            <w:pPr>
              <w:pStyle w:val="TableText"/>
              <w:spacing w:line="240" w:lineRule="auto"/>
              <w:pPrChange w:id="374" w:author="Karl Heine" w:date="2020-04-16T08:48:00Z">
                <w:pPr>
                  <w:pStyle w:val="TableText"/>
                </w:pPr>
              </w:pPrChange>
            </w:pPr>
            <w:r w:rsidRPr="00D9395E">
              <w:t>32</w:t>
            </w:r>
            <w:r w:rsidR="00AA0A14">
              <w:t>3</w:t>
            </w:r>
          </w:p>
        </w:tc>
      </w:tr>
      <w:tr w:rsidR="006934FA" w:rsidRPr="00F7777A" w14:paraId="1F6C0CB3" w14:textId="77777777" w:rsidTr="0039543E">
        <w:tc>
          <w:tcPr>
            <w:tcW w:w="897" w:type="dxa"/>
          </w:tcPr>
          <w:p w14:paraId="5C5F526D" w14:textId="77777777" w:rsidR="006934FA" w:rsidRPr="00715FF1" w:rsidRDefault="006934FA">
            <w:pPr>
              <w:pStyle w:val="TableText"/>
              <w:spacing w:line="240" w:lineRule="auto"/>
              <w:pPrChange w:id="375" w:author="Karl Heine" w:date="2020-04-16T08:48:00Z">
                <w:pPr>
                  <w:pStyle w:val="TableText"/>
                </w:pPr>
              </w:pPrChange>
            </w:pPr>
            <w:r w:rsidRPr="00715FF1">
              <w:t>P1</w:t>
            </w:r>
          </w:p>
        </w:tc>
        <w:tc>
          <w:tcPr>
            <w:tcW w:w="1477" w:type="dxa"/>
            <w:shd w:val="clear" w:color="auto" w:fill="auto"/>
            <w:vAlign w:val="bottom"/>
          </w:tcPr>
          <w:p w14:paraId="4FE9FB76" w14:textId="2A5E5526" w:rsidR="006934FA" w:rsidRPr="00715FF1" w:rsidRDefault="005B4161">
            <w:pPr>
              <w:pStyle w:val="TableText"/>
              <w:spacing w:line="240" w:lineRule="auto"/>
              <w:pPrChange w:id="376" w:author="Karl Heine" w:date="2020-04-16T08:48:00Z">
                <w:pPr>
                  <w:pStyle w:val="TableText"/>
                </w:pPr>
              </w:pPrChange>
            </w:pPr>
            <w:r>
              <w:t>735</w:t>
            </w:r>
          </w:p>
        </w:tc>
        <w:tc>
          <w:tcPr>
            <w:tcW w:w="1117" w:type="dxa"/>
            <w:shd w:val="clear" w:color="auto" w:fill="auto"/>
            <w:vAlign w:val="bottom"/>
          </w:tcPr>
          <w:p w14:paraId="5E60C2DE" w14:textId="61A1DBA2" w:rsidR="006934FA" w:rsidRPr="0039543E" w:rsidRDefault="005B4161">
            <w:pPr>
              <w:pStyle w:val="TableText"/>
              <w:spacing w:line="240" w:lineRule="auto"/>
              <w:pPrChange w:id="377" w:author="Karl Heine" w:date="2020-04-16T08:48:00Z">
                <w:pPr>
                  <w:pStyle w:val="TableText"/>
                </w:pPr>
              </w:pPrChange>
            </w:pPr>
            <w:r>
              <w:t>8.6%</w:t>
            </w:r>
          </w:p>
        </w:tc>
        <w:tc>
          <w:tcPr>
            <w:tcW w:w="1087" w:type="dxa"/>
            <w:shd w:val="clear" w:color="auto" w:fill="auto"/>
            <w:vAlign w:val="bottom"/>
          </w:tcPr>
          <w:p w14:paraId="4120B928" w14:textId="591E46DC" w:rsidR="006934FA" w:rsidRPr="00715FF1" w:rsidRDefault="00D9395E">
            <w:pPr>
              <w:pStyle w:val="TableText"/>
              <w:spacing w:line="240" w:lineRule="auto"/>
              <w:pPrChange w:id="378" w:author="Karl Heine" w:date="2020-04-16T08:48:00Z">
                <w:pPr>
                  <w:pStyle w:val="TableText"/>
                </w:pPr>
              </w:pPrChange>
            </w:pPr>
            <w:r w:rsidRPr="00D9395E">
              <w:t>18</w:t>
            </w:r>
            <w:r>
              <w:t>9</w:t>
            </w:r>
          </w:p>
        </w:tc>
      </w:tr>
      <w:tr w:rsidR="006934FA" w:rsidRPr="00F7777A" w14:paraId="782FBFCB" w14:textId="77777777" w:rsidTr="0039543E">
        <w:tc>
          <w:tcPr>
            <w:tcW w:w="897" w:type="dxa"/>
          </w:tcPr>
          <w:p w14:paraId="0F2FE85A" w14:textId="77777777" w:rsidR="006934FA" w:rsidRPr="00715FF1" w:rsidRDefault="006934FA">
            <w:pPr>
              <w:pStyle w:val="TableText"/>
              <w:spacing w:line="240" w:lineRule="auto"/>
              <w:pPrChange w:id="379" w:author="Karl Heine" w:date="2020-04-16T08:48:00Z">
                <w:pPr>
                  <w:pStyle w:val="TableText"/>
                </w:pPr>
              </w:pPrChange>
            </w:pPr>
            <w:r w:rsidRPr="00715FF1">
              <w:t>P2</w:t>
            </w:r>
          </w:p>
        </w:tc>
        <w:tc>
          <w:tcPr>
            <w:tcW w:w="1477" w:type="dxa"/>
            <w:shd w:val="clear" w:color="auto" w:fill="auto"/>
            <w:vAlign w:val="bottom"/>
          </w:tcPr>
          <w:p w14:paraId="3BF17673" w14:textId="01744D2B" w:rsidR="006934FA" w:rsidRPr="00715FF1" w:rsidRDefault="0039543E">
            <w:pPr>
              <w:pStyle w:val="TableText"/>
              <w:spacing w:line="240" w:lineRule="auto"/>
              <w:pPrChange w:id="380" w:author="Karl Heine" w:date="2020-04-16T08:48:00Z">
                <w:pPr>
                  <w:pStyle w:val="TableText"/>
                </w:pPr>
              </w:pPrChange>
            </w:pPr>
            <w:r>
              <w:t>1,617</w:t>
            </w:r>
          </w:p>
        </w:tc>
        <w:tc>
          <w:tcPr>
            <w:tcW w:w="1117" w:type="dxa"/>
            <w:shd w:val="clear" w:color="auto" w:fill="auto"/>
            <w:vAlign w:val="bottom"/>
          </w:tcPr>
          <w:p w14:paraId="3959E4A2" w14:textId="2A2F1370" w:rsidR="006934FA" w:rsidRPr="0039543E" w:rsidRDefault="0039543E">
            <w:pPr>
              <w:pStyle w:val="TableText"/>
              <w:spacing w:line="240" w:lineRule="auto"/>
              <w:pPrChange w:id="381" w:author="Karl Heine" w:date="2020-04-16T08:48:00Z">
                <w:pPr>
                  <w:pStyle w:val="TableText"/>
                </w:pPr>
              </w:pPrChange>
            </w:pPr>
            <w:r>
              <w:t>20.3%</w:t>
            </w:r>
          </w:p>
        </w:tc>
        <w:tc>
          <w:tcPr>
            <w:tcW w:w="1087" w:type="dxa"/>
            <w:shd w:val="clear" w:color="auto" w:fill="auto"/>
            <w:vAlign w:val="bottom"/>
          </w:tcPr>
          <w:p w14:paraId="48A4DFEF" w14:textId="49D66915" w:rsidR="006934FA" w:rsidRPr="00715FF1" w:rsidRDefault="00D9395E">
            <w:pPr>
              <w:pStyle w:val="TableText"/>
              <w:spacing w:line="240" w:lineRule="auto"/>
              <w:pPrChange w:id="382" w:author="Karl Heine" w:date="2020-04-16T08:48:00Z">
                <w:pPr>
                  <w:pStyle w:val="TableText"/>
                </w:pPr>
              </w:pPrChange>
            </w:pPr>
            <w:r>
              <w:t>30</w:t>
            </w:r>
            <w:r w:rsidR="00AA0A14">
              <w:t>8</w:t>
            </w:r>
          </w:p>
        </w:tc>
      </w:tr>
      <w:tr w:rsidR="006934FA" w:rsidRPr="00F7777A" w14:paraId="493FD2BF" w14:textId="77777777" w:rsidTr="0039543E">
        <w:tc>
          <w:tcPr>
            <w:tcW w:w="897" w:type="dxa"/>
          </w:tcPr>
          <w:p w14:paraId="5ADDC522" w14:textId="77777777" w:rsidR="006934FA" w:rsidRPr="00715FF1" w:rsidRDefault="006934FA">
            <w:pPr>
              <w:pStyle w:val="TableText"/>
              <w:spacing w:line="240" w:lineRule="auto"/>
              <w:pPrChange w:id="383" w:author="Karl Heine" w:date="2020-04-16T08:48:00Z">
                <w:pPr>
                  <w:pStyle w:val="TableText"/>
                </w:pPr>
              </w:pPrChange>
            </w:pPr>
            <w:r w:rsidRPr="00715FF1">
              <w:t>P3</w:t>
            </w:r>
          </w:p>
        </w:tc>
        <w:tc>
          <w:tcPr>
            <w:tcW w:w="1477" w:type="dxa"/>
            <w:shd w:val="clear" w:color="auto" w:fill="auto"/>
            <w:vAlign w:val="bottom"/>
          </w:tcPr>
          <w:p w14:paraId="08E082E5" w14:textId="625D7EAC" w:rsidR="006934FA" w:rsidRPr="00715FF1" w:rsidRDefault="0039543E">
            <w:pPr>
              <w:pStyle w:val="TableText"/>
              <w:spacing w:line="240" w:lineRule="auto"/>
              <w:pPrChange w:id="384" w:author="Karl Heine" w:date="2020-04-16T08:48:00Z">
                <w:pPr>
                  <w:pStyle w:val="TableText"/>
                </w:pPr>
              </w:pPrChange>
            </w:pPr>
            <w:r>
              <w:t>1,573</w:t>
            </w:r>
          </w:p>
        </w:tc>
        <w:tc>
          <w:tcPr>
            <w:tcW w:w="1117" w:type="dxa"/>
            <w:shd w:val="clear" w:color="auto" w:fill="auto"/>
            <w:vAlign w:val="bottom"/>
          </w:tcPr>
          <w:p w14:paraId="280A40FE" w14:textId="267AA6A7" w:rsidR="006934FA" w:rsidRPr="0039543E" w:rsidRDefault="0039543E">
            <w:pPr>
              <w:pStyle w:val="TableText"/>
              <w:spacing w:line="240" w:lineRule="auto"/>
              <w:pPrChange w:id="385" w:author="Karl Heine" w:date="2020-04-16T08:48:00Z">
                <w:pPr>
                  <w:pStyle w:val="TableText"/>
                </w:pPr>
              </w:pPrChange>
            </w:pPr>
            <w:r>
              <w:t>19.7%</w:t>
            </w:r>
          </w:p>
        </w:tc>
        <w:tc>
          <w:tcPr>
            <w:tcW w:w="1087" w:type="dxa"/>
            <w:shd w:val="clear" w:color="auto" w:fill="auto"/>
            <w:vAlign w:val="bottom"/>
          </w:tcPr>
          <w:p w14:paraId="2C6C13C9" w14:textId="6AD12AD5" w:rsidR="006934FA" w:rsidRPr="00715FF1" w:rsidRDefault="00D9395E">
            <w:pPr>
              <w:pStyle w:val="TableText"/>
              <w:keepNext/>
              <w:spacing w:line="240" w:lineRule="auto"/>
              <w:pPrChange w:id="386" w:author="Karl Heine" w:date="2020-04-16T08:48:00Z">
                <w:pPr>
                  <w:pStyle w:val="TableText"/>
                  <w:keepNext/>
                </w:pPr>
              </w:pPrChange>
            </w:pPr>
            <w:r>
              <w:t>342</w:t>
            </w:r>
          </w:p>
        </w:tc>
      </w:tr>
    </w:tbl>
    <w:p w14:paraId="40A54601" w14:textId="77777777" w:rsidR="004707A8" w:rsidRPr="004707A8" w:rsidRDefault="004707A8" w:rsidP="00FF0AF8">
      <w:pPr>
        <w:pStyle w:val="BPACSBody"/>
        <w:rPr>
          <w:ins w:id="387" w:author="Karl Heine" w:date="2020-04-16T08:59:00Z"/>
          <w:sz w:val="6"/>
          <w:szCs w:val="6"/>
          <w:rPrChange w:id="388" w:author="Karl Heine" w:date="2020-04-16T08:59:00Z">
            <w:rPr>
              <w:ins w:id="389" w:author="Karl Heine" w:date="2020-04-16T08:59:00Z"/>
            </w:rPr>
          </w:rPrChange>
        </w:rPr>
      </w:pPr>
    </w:p>
    <w:p w14:paraId="6A2F0AFC" w14:textId="1F48C9FB" w:rsidR="006934FA" w:rsidRDefault="006934FA" w:rsidP="00FF0AF8">
      <w:pPr>
        <w:pStyle w:val="BPACSBody"/>
        <w:rPr>
          <w:ins w:id="390" w:author="Karl Heine" w:date="2020-04-16T09:14:00Z"/>
        </w:rPr>
      </w:pPr>
      <w:r>
        <w:t>The annual total shifted load cannot be directly converted into energy bill savings</w:t>
      </w:r>
      <w:r w:rsidR="00D766AD">
        <w:t xml:space="preserve"> without local utility rates</w:t>
      </w:r>
      <w:r>
        <w:t xml:space="preserve">, but does illustrate the magnitude of the </w:t>
      </w:r>
      <w:r w:rsidR="009A51D3">
        <w:t xml:space="preserve">flexibility </w:t>
      </w:r>
      <w:r>
        <w:t>in energy consumption provided by a given ITS design. Its value is most easily visualized using a load</w:t>
      </w:r>
      <w:r w:rsidR="00B91BE2">
        <w:t xml:space="preserve"> </w:t>
      </w:r>
      <w:r>
        <w:t xml:space="preserve">duration curve, where a flatter </w:t>
      </w:r>
      <w:r w:rsidR="00E541A6">
        <w:t>profile</w:t>
      </w:r>
      <w:r>
        <w:t xml:space="preserve"> means a more uniform energy demand by the facility over the year. </w:t>
      </w:r>
      <w:r w:rsidR="000A0743">
        <w:fldChar w:fldCharType="begin"/>
      </w:r>
      <w:r w:rsidR="000A0743">
        <w:instrText xml:space="preserve"> REF _Ref26733996 \h </w:instrText>
      </w:r>
      <w:r w:rsidR="00FF0AF8">
        <w:instrText xml:space="preserve"> \* MERGEFORMAT </w:instrText>
      </w:r>
      <w:r w:rsidR="000A0743">
        <w:fldChar w:fldCharType="separate"/>
      </w:r>
      <w:r w:rsidR="00847F18">
        <w:t>Figure 4</w:t>
      </w:r>
      <w:r w:rsidR="000A0743">
        <w:fldChar w:fldCharType="end"/>
      </w:r>
      <w:r w:rsidR="000A0743">
        <w:t xml:space="preserve"> shows the load duration curves for </w:t>
      </w:r>
      <w:r w:rsidR="00B162AA">
        <w:t xml:space="preserve">all five </w:t>
      </w:r>
      <w:r w:rsidR="00D766AD">
        <w:t>analyzed cases</w:t>
      </w:r>
      <w:r w:rsidR="00B162AA">
        <w:t>.</w:t>
      </w:r>
      <w:r w:rsidR="004410BA">
        <w:t xml:space="preserve"> All ITS</w:t>
      </w:r>
      <w:r w:rsidR="0044023B">
        <w:t xml:space="preserve"> </w:t>
      </w:r>
      <w:r w:rsidR="004410BA">
        <w:t xml:space="preserve">are flatter than the baseline to varying degrees, illustrating the impact of control selections within the energy simulation. </w:t>
      </w:r>
    </w:p>
    <w:p w14:paraId="467952E3" w14:textId="77777777" w:rsidR="009335E7" w:rsidRPr="009335E7" w:rsidRDefault="009335E7" w:rsidP="003E63D7">
      <w:pPr>
        <w:pStyle w:val="BPACSBody"/>
        <w:rPr>
          <w:sz w:val="6"/>
          <w:szCs w:val="6"/>
          <w:rPrChange w:id="391" w:author="Karl Heine" w:date="2020-04-16T09:14:00Z">
            <w:rPr/>
          </w:rPrChange>
        </w:rPr>
      </w:pPr>
    </w:p>
    <w:p w14:paraId="69E8DF9A" w14:textId="7E33C091" w:rsidR="000A0743" w:rsidRDefault="00B162AA" w:rsidP="003E63D7">
      <w:pPr>
        <w:pStyle w:val="BPACSBody"/>
      </w:pPr>
      <w:r>
        <w:drawing>
          <wp:inline distT="0" distB="0" distL="0" distR="0" wp14:anchorId="226F68BF" wp14:editId="11DC6EF2">
            <wp:extent cx="2857500" cy="1920240"/>
            <wp:effectExtent l="0" t="0" r="0" b="3810"/>
            <wp:docPr id="21" name="Chart 21">
              <a:extLst xmlns:a="http://schemas.openxmlformats.org/drawingml/2006/main">
                <a:ext uri="{FF2B5EF4-FFF2-40B4-BE49-F238E27FC236}">
                  <a16:creationId xmlns:a16="http://schemas.microsoft.com/office/drawing/2014/main" id="{495268DE-04D7-4FA3-815F-7062EE93F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6CDCD5C" w14:textId="5E3A3006" w:rsidR="000A0743" w:rsidRDefault="000A0743">
      <w:pPr>
        <w:pStyle w:val="BPACSTable"/>
        <w:spacing w:line="240" w:lineRule="auto"/>
        <w:pPrChange w:id="392" w:author="Karl Heine" w:date="2020-04-16T08:48:00Z">
          <w:pPr>
            <w:pStyle w:val="BPACSTable"/>
          </w:pPr>
        </w:pPrChange>
      </w:pPr>
      <w:bookmarkStart w:id="393" w:name="_Ref26733996"/>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4</w:t>
      </w:r>
      <w:r w:rsidR="006C0B44">
        <w:rPr>
          <w:noProof/>
        </w:rPr>
        <w:fldChar w:fldCharType="end"/>
      </w:r>
      <w:bookmarkEnd w:id="393"/>
      <w:r>
        <w:t xml:space="preserve">: </w:t>
      </w:r>
      <w:r w:rsidR="005C47B2">
        <w:t>Annual l</w:t>
      </w:r>
      <w:r w:rsidR="009705D5">
        <w:t>oad</w:t>
      </w:r>
      <w:r>
        <w:t xml:space="preserve"> duration curves</w:t>
      </w:r>
      <w:r w:rsidR="005C47B2">
        <w:t xml:space="preserve"> for facility electric demand</w:t>
      </w:r>
    </w:p>
    <w:p w14:paraId="0A522FDF" w14:textId="3BC4B3CA" w:rsidR="000A0743" w:rsidRDefault="003002DA" w:rsidP="003E63D7">
      <w:pPr>
        <w:pStyle w:val="BPACSSubheader"/>
      </w:pPr>
      <w:r>
        <w:t>Load Add/Shed</w:t>
      </w:r>
      <w:r w:rsidR="000A0743">
        <w:t xml:space="preserve"> Flexibility Through Post-Processing</w:t>
      </w:r>
    </w:p>
    <w:p w14:paraId="4BA04B5A" w14:textId="290F426D" w:rsidR="00783CA9" w:rsidRDefault="00B91BE2" w:rsidP="007C7639">
      <w:pPr>
        <w:pStyle w:val="BPACSBody"/>
      </w:pPr>
      <w:r>
        <w:t>Case</w:t>
      </w:r>
      <w:r w:rsidR="000A0743">
        <w:t xml:space="preserve"> P2 </w:t>
      </w:r>
      <w:r w:rsidR="003002DA">
        <w:t>is</w:t>
      </w:r>
      <w:r w:rsidR="000A0743">
        <w:t xml:space="preserve"> </w:t>
      </w:r>
      <w:r w:rsidR="00563D07">
        <w:t>used</w:t>
      </w:r>
      <w:r w:rsidR="000A0743">
        <w:t xml:space="preserve"> for further</w:t>
      </w:r>
      <w:r w:rsidR="003002DA">
        <w:t xml:space="preserve"> </w:t>
      </w:r>
      <w:r w:rsidR="009A51D3">
        <w:t xml:space="preserve">flexibility </w:t>
      </w:r>
      <w:r w:rsidR="003002DA">
        <w:t xml:space="preserve">analysis through both post-processing and the in-simulation DR tester. </w:t>
      </w:r>
      <w:r w:rsidR="00CC3ECA">
        <w:t>The post-processing method bounds the energy use</w:t>
      </w:r>
      <w:r w:rsidR="00DD615F">
        <w:t xml:space="preserve"> of the facility at each timestep by modifying the ITS controls for a maximum shed or add </w:t>
      </w:r>
      <w:r w:rsidR="0044023B">
        <w:t>response</w:t>
      </w:r>
      <w:r w:rsidR="009A51D3">
        <w:t>,</w:t>
      </w:r>
      <w:r w:rsidR="00523973">
        <w:t xml:space="preserve"> but it does not account for any rebound effects after termination of the DR event.</w:t>
      </w:r>
    </w:p>
    <w:p w14:paraId="45459126" w14:textId="3BCA6498" w:rsidR="00396D6D" w:rsidRDefault="007E422D" w:rsidP="00FF0AF8">
      <w:pPr>
        <w:pStyle w:val="BPACSBody"/>
        <w:rPr>
          <w:ins w:id="394" w:author="Karl Heine" w:date="2020-04-16T09:00:00Z"/>
        </w:rPr>
      </w:pPr>
      <w:r>
        <w:fldChar w:fldCharType="begin"/>
      </w:r>
      <w:r>
        <w:instrText xml:space="preserve"> REF _Ref26775578 \h </w:instrText>
      </w:r>
      <w:r w:rsidR="00FF0AF8">
        <w:instrText xml:space="preserve"> \* MERGEFORMAT </w:instrText>
      </w:r>
      <w:r>
        <w:fldChar w:fldCharType="separate"/>
      </w:r>
      <w:r w:rsidR="00847F18">
        <w:t>Table 6</w:t>
      </w:r>
      <w:r>
        <w:fldChar w:fldCharType="end"/>
      </w:r>
      <w:r>
        <w:t xml:space="preserve"> summarizes the load shed potentials of </w:t>
      </w:r>
      <w:r w:rsidR="00113353">
        <w:t>P2, aggregated over the entire</w:t>
      </w:r>
      <w:r w:rsidR="007F3009">
        <w:t xml:space="preserve"> year</w:t>
      </w:r>
      <w:r w:rsidR="00AE6009">
        <w:t>.</w:t>
      </w:r>
      <w:r w:rsidR="00D95467">
        <w:t xml:space="preserve"> </w:t>
      </w:r>
      <w:r w:rsidR="00A2644D">
        <w:t>The average shed values represent the average reduction in facility</w:t>
      </w:r>
      <w:r w:rsidR="00CF1835">
        <w:t xml:space="preserve"> peak</w:t>
      </w:r>
      <w:r w:rsidR="00A2644D">
        <w:t xml:space="preserve"> demand </w:t>
      </w:r>
      <w:r w:rsidR="0010607D">
        <w:t>that can be achieved over the duration of the DR event</w:t>
      </w:r>
      <w:r w:rsidR="00CF1835">
        <w:t>,</w:t>
      </w:r>
      <w:r w:rsidR="00D13C76">
        <w:t xml:space="preserve"> relative to normal operation. </w:t>
      </w:r>
      <w:r w:rsidR="00CF1835">
        <w:t xml:space="preserve">The average energy shed represents the average reduction in facility energy use relative to normal ITS operation. </w:t>
      </w:r>
      <w:r w:rsidR="00D13C76">
        <w:t xml:space="preserve">This </w:t>
      </w:r>
      <w:r w:rsidR="00D7336F">
        <w:t>shed potential is available for a certain percentage of the year, when cooling loads are present and</w:t>
      </w:r>
      <w:r w:rsidR="00213CAA">
        <w:t xml:space="preserve"> the</w:t>
      </w:r>
      <w:r w:rsidR="00D7336F">
        <w:t xml:space="preserve"> ITS </w:t>
      </w:r>
      <w:del w:id="395" w:author="Karl Heine" w:date="2020-04-16T10:03:00Z">
        <w:r w:rsidR="00D7336F" w:rsidDel="008E6A78">
          <w:delText>state-of-charge</w:delText>
        </w:r>
      </w:del>
      <w:ins w:id="396" w:author="Karl Heine" w:date="2020-04-16T10:04:00Z">
        <w:r w:rsidR="008E6A78">
          <w:t>SOC</w:t>
        </w:r>
      </w:ins>
      <w:r w:rsidR="00D7336F">
        <w:t xml:space="preserve"> is </w:t>
      </w:r>
      <w:r w:rsidR="0044023B">
        <w:t>sufficient</w:t>
      </w:r>
      <w:r w:rsidR="009A51D3">
        <w:t xml:space="preserve"> </w:t>
      </w:r>
      <w:r w:rsidR="00213CAA">
        <w:t xml:space="preserve">to meet them. </w:t>
      </w:r>
      <w:r w:rsidR="004410BA">
        <w:t xml:space="preserve">The “AVAIL” </w:t>
      </w:r>
      <w:r w:rsidR="007C0B8A">
        <w:t xml:space="preserve">column </w:t>
      </w:r>
      <w:r w:rsidR="0044023B">
        <w:t>tabulates</w:t>
      </w:r>
      <w:r w:rsidR="009A51D3">
        <w:t xml:space="preserve"> </w:t>
      </w:r>
      <w:r w:rsidR="007C0B8A">
        <w:t xml:space="preserve">the </w:t>
      </w:r>
      <w:r w:rsidR="007C0B8A">
        <w:lastRenderedPageBreak/>
        <w:t xml:space="preserve">percentage of timesteps in the year at which a full-storage demand response control is feasible for the entire event duration specified. </w:t>
      </w:r>
      <w:r w:rsidR="00DD63FF">
        <w:t xml:space="preserve">These </w:t>
      </w:r>
      <w:r w:rsidR="00720A0E">
        <w:t>results</w:t>
      </w:r>
      <w:r w:rsidR="00DD63FF">
        <w:t xml:space="preserve"> assume</w:t>
      </w:r>
      <w:r w:rsidR="00663EE2">
        <w:t xml:space="preserve"> no-notice demand response signal</w:t>
      </w:r>
      <w:r w:rsidR="00DD63FF">
        <w:t>s</w:t>
      </w:r>
      <w:r w:rsidR="00663EE2">
        <w:t xml:space="preserve">, where no </w:t>
      </w:r>
      <w:r w:rsidR="00396D6D">
        <w:t xml:space="preserve">preparatory </w:t>
      </w:r>
      <w:r w:rsidR="00663EE2">
        <w:t>changes in</w:t>
      </w:r>
      <w:r w:rsidR="00AA116C">
        <w:t xml:space="preserve"> ITS</w:t>
      </w:r>
      <w:r w:rsidR="00663EE2">
        <w:t xml:space="preserve"> operation </w:t>
      </w:r>
      <w:r w:rsidR="00AA116C">
        <w:t>are</w:t>
      </w:r>
      <w:r w:rsidR="00663EE2">
        <w:t xml:space="preserve"> made </w:t>
      </w:r>
      <w:r w:rsidR="00AE6009">
        <w:t>prior to</w:t>
      </w:r>
      <w:r w:rsidR="00663EE2">
        <w:t xml:space="preserve"> the even</w:t>
      </w:r>
      <w:r w:rsidR="00CC3ECA">
        <w:t xml:space="preserve">t. </w:t>
      </w:r>
    </w:p>
    <w:p w14:paraId="51AAE9AF" w14:textId="77777777" w:rsidR="004707A8" w:rsidRPr="004707A8" w:rsidRDefault="004707A8" w:rsidP="003E63D7">
      <w:pPr>
        <w:pStyle w:val="BPACSBody"/>
        <w:rPr>
          <w:sz w:val="6"/>
          <w:szCs w:val="6"/>
          <w:rPrChange w:id="397" w:author="Karl Heine" w:date="2020-04-16T09:00:00Z">
            <w:rPr/>
          </w:rPrChange>
        </w:rPr>
      </w:pPr>
    </w:p>
    <w:p w14:paraId="413C81D9" w14:textId="2C9BCED6" w:rsidR="0009425C" w:rsidRDefault="0009425C" w:rsidP="00FF0AF8">
      <w:pPr>
        <w:pStyle w:val="BPACSTable"/>
        <w:spacing w:line="240" w:lineRule="auto"/>
        <w:rPr>
          <w:ins w:id="398" w:author="Karl Heine" w:date="2020-04-16T09:01:00Z"/>
        </w:rPr>
      </w:pPr>
      <w:bookmarkStart w:id="399" w:name="_Ref2677557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399"/>
      <w:del w:id="400" w:author="Karl Heine" w:date="2020-04-16T09:01:00Z">
        <w:r w:rsidDel="004707A8">
          <w:delText>:</w:delText>
        </w:r>
      </w:del>
      <w:r>
        <w:t xml:space="preserve"> Summary of annual load shed potentials</w:t>
      </w:r>
    </w:p>
    <w:p w14:paraId="705AAC13" w14:textId="77777777" w:rsidR="004707A8" w:rsidRPr="004707A8" w:rsidRDefault="004707A8">
      <w:pPr>
        <w:pStyle w:val="BPACSTable"/>
        <w:spacing w:before="60" w:after="60" w:line="240" w:lineRule="auto"/>
        <w:rPr>
          <w:sz w:val="6"/>
          <w:szCs w:val="6"/>
          <w:rPrChange w:id="401" w:author="Karl Heine" w:date="2020-04-16T09:01:00Z">
            <w:rPr/>
          </w:rPrChange>
        </w:rPr>
        <w:pPrChange w:id="402" w:author="Karl Heine" w:date="2020-04-16T09:05:00Z">
          <w:pPr>
            <w:pStyle w:val="BPACSTable"/>
          </w:pPr>
        </w:pPrChange>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403" w:author="Karl Heine" w:date="2020-04-16T09:03:00Z">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1255"/>
        <w:gridCol w:w="1260"/>
        <w:gridCol w:w="1170"/>
        <w:gridCol w:w="810"/>
        <w:tblGridChange w:id="404">
          <w:tblGrid>
            <w:gridCol w:w="1255"/>
            <w:gridCol w:w="1260"/>
            <w:gridCol w:w="1170"/>
            <w:gridCol w:w="810"/>
          </w:tblGrid>
        </w:tblGridChange>
      </w:tblGrid>
      <w:tr w:rsidR="0009425C" w:rsidRPr="00F7777A" w14:paraId="18999EE9" w14:textId="77777777" w:rsidTr="00C673E5">
        <w:tc>
          <w:tcPr>
            <w:tcW w:w="1255" w:type="dxa"/>
            <w:tcBorders>
              <w:bottom w:val="nil"/>
            </w:tcBorders>
            <w:vAlign w:val="center"/>
            <w:tcPrChange w:id="405" w:author="Karl Heine" w:date="2020-04-16T09:03:00Z">
              <w:tcPr>
                <w:tcW w:w="1255" w:type="dxa"/>
                <w:vAlign w:val="center"/>
              </w:tcPr>
            </w:tcPrChange>
          </w:tcPr>
          <w:p w14:paraId="494E2AF6" w14:textId="77777777" w:rsidR="0009425C" w:rsidRPr="00720A0E" w:rsidRDefault="0009425C">
            <w:pPr>
              <w:pStyle w:val="BPACSTableContents"/>
              <w:spacing w:line="240" w:lineRule="auto"/>
              <w:pPrChange w:id="406" w:author="Karl Heine" w:date="2020-04-16T09:03:00Z">
                <w:pPr>
                  <w:pStyle w:val="BPACSTableContents"/>
                </w:pPr>
              </w:pPrChange>
            </w:pPr>
            <w:r>
              <w:t>DR eVent Duration</w:t>
            </w:r>
          </w:p>
        </w:tc>
        <w:tc>
          <w:tcPr>
            <w:tcW w:w="1260" w:type="dxa"/>
            <w:tcBorders>
              <w:bottom w:val="nil"/>
            </w:tcBorders>
            <w:vAlign w:val="center"/>
            <w:tcPrChange w:id="407" w:author="Karl Heine" w:date="2020-04-16T09:03:00Z">
              <w:tcPr>
                <w:tcW w:w="1260" w:type="dxa"/>
                <w:vAlign w:val="bottom"/>
              </w:tcPr>
            </w:tcPrChange>
          </w:tcPr>
          <w:p w14:paraId="56D303FF" w14:textId="77777777" w:rsidR="0009425C" w:rsidRPr="00720A0E" w:rsidRDefault="0009425C">
            <w:pPr>
              <w:pStyle w:val="BPACSTableContents"/>
              <w:spacing w:line="240" w:lineRule="auto"/>
              <w:pPrChange w:id="408" w:author="Karl Heine" w:date="2020-04-16T09:03:00Z">
                <w:pPr>
                  <w:pStyle w:val="BPACSTableContents"/>
                </w:pPr>
              </w:pPrChange>
            </w:pPr>
            <w:r>
              <w:t>AvG Peak demand Shed</w:t>
            </w:r>
          </w:p>
        </w:tc>
        <w:tc>
          <w:tcPr>
            <w:tcW w:w="1170" w:type="dxa"/>
            <w:tcBorders>
              <w:bottom w:val="nil"/>
            </w:tcBorders>
            <w:vAlign w:val="center"/>
            <w:tcPrChange w:id="409" w:author="Karl Heine" w:date="2020-04-16T09:03:00Z">
              <w:tcPr>
                <w:tcW w:w="1170" w:type="dxa"/>
                <w:vAlign w:val="bottom"/>
              </w:tcPr>
            </w:tcPrChange>
          </w:tcPr>
          <w:p w14:paraId="784D254D" w14:textId="77777777" w:rsidR="0009425C" w:rsidRPr="00720A0E" w:rsidRDefault="0009425C">
            <w:pPr>
              <w:pStyle w:val="BPACSTableContents"/>
              <w:spacing w:line="240" w:lineRule="auto"/>
              <w:pPrChange w:id="410" w:author="Karl Heine" w:date="2020-04-16T09:03:00Z">
                <w:pPr>
                  <w:pStyle w:val="BPACSTableContents"/>
                  <w:jc w:val="left"/>
                </w:pPr>
              </w:pPrChange>
            </w:pPr>
            <w:r>
              <w:t>average energy shed</w:t>
            </w:r>
          </w:p>
        </w:tc>
        <w:tc>
          <w:tcPr>
            <w:tcW w:w="810" w:type="dxa"/>
            <w:tcBorders>
              <w:bottom w:val="nil"/>
            </w:tcBorders>
            <w:vAlign w:val="center"/>
            <w:tcPrChange w:id="411" w:author="Karl Heine" w:date="2020-04-16T09:03:00Z">
              <w:tcPr>
                <w:tcW w:w="810" w:type="dxa"/>
                <w:vAlign w:val="bottom"/>
              </w:tcPr>
            </w:tcPrChange>
          </w:tcPr>
          <w:p w14:paraId="429CE8BE" w14:textId="77777777" w:rsidR="0009425C" w:rsidRPr="00720A0E" w:rsidRDefault="0009425C">
            <w:pPr>
              <w:pStyle w:val="BPACSTableContents"/>
              <w:spacing w:line="240" w:lineRule="auto"/>
              <w:pPrChange w:id="412" w:author="Karl Heine" w:date="2020-04-16T09:03:00Z">
                <w:pPr>
                  <w:pStyle w:val="BPACSTableContents"/>
                </w:pPr>
              </w:pPrChange>
            </w:pPr>
            <w:r>
              <w:t>Avail</w:t>
            </w:r>
          </w:p>
        </w:tc>
      </w:tr>
      <w:tr w:rsidR="0009425C" w:rsidRPr="00F7777A" w14:paraId="1612BC8E" w14:textId="77777777" w:rsidTr="004707A8">
        <w:tc>
          <w:tcPr>
            <w:tcW w:w="1255" w:type="dxa"/>
            <w:tcBorders>
              <w:top w:val="nil"/>
            </w:tcBorders>
            <w:tcPrChange w:id="413" w:author="Karl Heine" w:date="2020-04-16T09:01:00Z">
              <w:tcPr>
                <w:tcW w:w="1255" w:type="dxa"/>
              </w:tcPr>
            </w:tcPrChange>
          </w:tcPr>
          <w:p w14:paraId="58721AF9" w14:textId="77777777" w:rsidR="0009425C" w:rsidRPr="0024424C" w:rsidRDefault="0009425C">
            <w:pPr>
              <w:pStyle w:val="TableText"/>
              <w:spacing w:line="240" w:lineRule="auto"/>
              <w:jc w:val="center"/>
              <w:rPr>
                <w:i/>
                <w:iCs/>
              </w:rPr>
              <w:pPrChange w:id="414" w:author="Karl Heine" w:date="2020-04-16T09:01:00Z">
                <w:pPr>
                  <w:pStyle w:val="TableText"/>
                </w:pPr>
              </w:pPrChange>
            </w:pPr>
            <w:r w:rsidRPr="0024424C">
              <w:rPr>
                <w:i/>
                <w:iCs/>
              </w:rPr>
              <w:t>Hours</w:t>
            </w:r>
          </w:p>
        </w:tc>
        <w:tc>
          <w:tcPr>
            <w:tcW w:w="1260" w:type="dxa"/>
            <w:tcBorders>
              <w:top w:val="nil"/>
            </w:tcBorders>
            <w:vAlign w:val="bottom"/>
            <w:tcPrChange w:id="415" w:author="Karl Heine" w:date="2020-04-16T09:01:00Z">
              <w:tcPr>
                <w:tcW w:w="1260" w:type="dxa"/>
                <w:vAlign w:val="bottom"/>
              </w:tcPr>
            </w:tcPrChange>
          </w:tcPr>
          <w:p w14:paraId="2C81A37E" w14:textId="77777777" w:rsidR="0009425C" w:rsidRPr="0024424C" w:rsidRDefault="0009425C">
            <w:pPr>
              <w:pStyle w:val="TableText"/>
              <w:spacing w:line="240" w:lineRule="auto"/>
              <w:jc w:val="center"/>
              <w:rPr>
                <w:i/>
                <w:iCs/>
              </w:rPr>
              <w:pPrChange w:id="416" w:author="Karl Heine" w:date="2020-04-16T09:01:00Z">
                <w:pPr>
                  <w:pStyle w:val="TableText"/>
                </w:pPr>
              </w:pPrChange>
            </w:pPr>
            <w:r w:rsidRPr="0024424C">
              <w:rPr>
                <w:i/>
                <w:iCs/>
              </w:rPr>
              <w:t>kW</w:t>
            </w:r>
            <w:r w:rsidRPr="0024424C">
              <w:rPr>
                <w:i/>
                <w:iCs/>
                <w:vertAlign w:val="subscript"/>
              </w:rPr>
              <w:t>e</w:t>
            </w:r>
          </w:p>
        </w:tc>
        <w:tc>
          <w:tcPr>
            <w:tcW w:w="1170" w:type="dxa"/>
            <w:tcBorders>
              <w:top w:val="nil"/>
            </w:tcBorders>
            <w:vAlign w:val="bottom"/>
            <w:tcPrChange w:id="417" w:author="Karl Heine" w:date="2020-04-16T09:01:00Z">
              <w:tcPr>
                <w:tcW w:w="1170" w:type="dxa"/>
                <w:vAlign w:val="bottom"/>
              </w:tcPr>
            </w:tcPrChange>
          </w:tcPr>
          <w:p w14:paraId="0469D4DF" w14:textId="77777777" w:rsidR="0009425C" w:rsidRPr="00F67DED" w:rsidRDefault="0009425C">
            <w:pPr>
              <w:pStyle w:val="TableText"/>
              <w:spacing w:line="240" w:lineRule="auto"/>
              <w:jc w:val="center"/>
              <w:rPr>
                <w:i/>
                <w:iCs/>
              </w:rPr>
              <w:pPrChange w:id="418" w:author="Karl Heine" w:date="2020-04-16T09:01:00Z">
                <w:pPr>
                  <w:pStyle w:val="TableText"/>
                </w:pPr>
              </w:pPrChange>
            </w:pPr>
            <w:r>
              <w:rPr>
                <w:i/>
                <w:iCs/>
              </w:rPr>
              <w:t>kWh</w:t>
            </w:r>
          </w:p>
        </w:tc>
        <w:tc>
          <w:tcPr>
            <w:tcW w:w="810" w:type="dxa"/>
            <w:tcBorders>
              <w:top w:val="nil"/>
            </w:tcBorders>
            <w:vAlign w:val="bottom"/>
            <w:tcPrChange w:id="419" w:author="Karl Heine" w:date="2020-04-16T09:01:00Z">
              <w:tcPr>
                <w:tcW w:w="810" w:type="dxa"/>
                <w:vAlign w:val="bottom"/>
              </w:tcPr>
            </w:tcPrChange>
          </w:tcPr>
          <w:p w14:paraId="6B18160C" w14:textId="77777777" w:rsidR="0009425C" w:rsidRPr="00F67DED" w:rsidRDefault="0009425C">
            <w:pPr>
              <w:pStyle w:val="TableText"/>
              <w:spacing w:line="240" w:lineRule="auto"/>
              <w:jc w:val="center"/>
              <w:rPr>
                <w:i/>
                <w:iCs/>
              </w:rPr>
              <w:pPrChange w:id="420" w:author="Karl Heine" w:date="2020-04-16T09:01:00Z">
                <w:pPr>
                  <w:pStyle w:val="TableText"/>
                </w:pPr>
              </w:pPrChange>
            </w:pPr>
            <w:r w:rsidRPr="00F67DED">
              <w:rPr>
                <w:i/>
                <w:iCs/>
              </w:rPr>
              <w:t>-</w:t>
            </w:r>
          </w:p>
        </w:tc>
      </w:tr>
      <w:tr w:rsidR="0009425C" w:rsidRPr="00F7777A" w14:paraId="74B33CAE" w14:textId="77777777" w:rsidTr="0009425C">
        <w:tc>
          <w:tcPr>
            <w:tcW w:w="1255" w:type="dxa"/>
          </w:tcPr>
          <w:p w14:paraId="67D8402B" w14:textId="77777777" w:rsidR="0009425C" w:rsidRPr="00F67DED" w:rsidRDefault="0009425C">
            <w:pPr>
              <w:pStyle w:val="TableText"/>
              <w:spacing w:line="240" w:lineRule="auto"/>
              <w:rPr>
                <w:i/>
                <w:iCs/>
              </w:rPr>
              <w:pPrChange w:id="421" w:author="Karl Heine" w:date="2020-04-16T08:48:00Z">
                <w:pPr>
                  <w:pStyle w:val="TableText"/>
                </w:pPr>
              </w:pPrChange>
            </w:pPr>
            <w:r w:rsidRPr="005130A6">
              <w:t>0.5</w:t>
            </w:r>
          </w:p>
        </w:tc>
        <w:tc>
          <w:tcPr>
            <w:tcW w:w="1260" w:type="dxa"/>
          </w:tcPr>
          <w:p w14:paraId="6E228E61" w14:textId="77777777" w:rsidR="0009425C" w:rsidRPr="00F67DED" w:rsidRDefault="0009425C">
            <w:pPr>
              <w:pStyle w:val="TableText"/>
              <w:spacing w:line="240" w:lineRule="auto"/>
              <w:pPrChange w:id="422" w:author="Karl Heine" w:date="2020-04-16T08:48:00Z">
                <w:pPr>
                  <w:pStyle w:val="TableText"/>
                </w:pPr>
              </w:pPrChange>
            </w:pPr>
            <w:r w:rsidRPr="005130A6">
              <w:t>128</w:t>
            </w:r>
          </w:p>
        </w:tc>
        <w:tc>
          <w:tcPr>
            <w:tcW w:w="1170" w:type="dxa"/>
          </w:tcPr>
          <w:p w14:paraId="3EBD1A7F" w14:textId="77777777" w:rsidR="0009425C" w:rsidRPr="00F67DED" w:rsidRDefault="0009425C">
            <w:pPr>
              <w:pStyle w:val="TableText"/>
              <w:spacing w:line="240" w:lineRule="auto"/>
              <w:pPrChange w:id="423" w:author="Karl Heine" w:date="2020-04-16T08:48:00Z">
                <w:pPr>
                  <w:pStyle w:val="TableText"/>
                </w:pPr>
              </w:pPrChange>
            </w:pPr>
            <w:r w:rsidRPr="00360A1C">
              <w:t>63</w:t>
            </w:r>
          </w:p>
        </w:tc>
        <w:tc>
          <w:tcPr>
            <w:tcW w:w="810" w:type="dxa"/>
          </w:tcPr>
          <w:p w14:paraId="77AE4C54" w14:textId="77777777" w:rsidR="0009425C" w:rsidRPr="00F67DED" w:rsidRDefault="0009425C">
            <w:pPr>
              <w:pStyle w:val="TableText"/>
              <w:spacing w:line="240" w:lineRule="auto"/>
              <w:pPrChange w:id="424" w:author="Karl Heine" w:date="2020-04-16T08:48:00Z">
                <w:pPr>
                  <w:pStyle w:val="TableText"/>
                </w:pPr>
              </w:pPrChange>
            </w:pPr>
            <w:r w:rsidRPr="005130A6">
              <w:t>57%</w:t>
            </w:r>
          </w:p>
        </w:tc>
      </w:tr>
      <w:tr w:rsidR="0009425C" w:rsidRPr="00F7777A" w14:paraId="5203DBD9" w14:textId="77777777" w:rsidTr="0009425C">
        <w:tc>
          <w:tcPr>
            <w:tcW w:w="1255" w:type="dxa"/>
          </w:tcPr>
          <w:p w14:paraId="1B2BDD51" w14:textId="77777777" w:rsidR="0009425C" w:rsidRPr="00F67DED" w:rsidRDefault="0009425C">
            <w:pPr>
              <w:pStyle w:val="TableText"/>
              <w:spacing w:line="240" w:lineRule="auto"/>
              <w:pPrChange w:id="425" w:author="Karl Heine" w:date="2020-04-16T08:48:00Z">
                <w:pPr>
                  <w:pStyle w:val="TableText"/>
                </w:pPr>
              </w:pPrChange>
            </w:pPr>
            <w:r w:rsidRPr="005130A6">
              <w:t>1</w:t>
            </w:r>
          </w:p>
        </w:tc>
        <w:tc>
          <w:tcPr>
            <w:tcW w:w="1260" w:type="dxa"/>
          </w:tcPr>
          <w:p w14:paraId="7CD63ADF" w14:textId="77777777" w:rsidR="0009425C" w:rsidRPr="00F67DED" w:rsidRDefault="0009425C">
            <w:pPr>
              <w:pStyle w:val="TableText"/>
              <w:spacing w:line="240" w:lineRule="auto"/>
              <w:pPrChange w:id="426" w:author="Karl Heine" w:date="2020-04-16T08:48:00Z">
                <w:pPr>
                  <w:pStyle w:val="TableText"/>
                </w:pPr>
              </w:pPrChange>
            </w:pPr>
            <w:r w:rsidRPr="005130A6">
              <w:t>123</w:t>
            </w:r>
          </w:p>
        </w:tc>
        <w:tc>
          <w:tcPr>
            <w:tcW w:w="1170" w:type="dxa"/>
          </w:tcPr>
          <w:p w14:paraId="419D8408" w14:textId="77777777" w:rsidR="0009425C" w:rsidRPr="00F67DED" w:rsidRDefault="0009425C">
            <w:pPr>
              <w:pStyle w:val="TableText"/>
              <w:spacing w:line="240" w:lineRule="auto"/>
              <w:pPrChange w:id="427" w:author="Karl Heine" w:date="2020-04-16T08:48:00Z">
                <w:pPr>
                  <w:pStyle w:val="TableText"/>
                </w:pPr>
              </w:pPrChange>
            </w:pPr>
            <w:r w:rsidRPr="00360A1C">
              <w:t>120</w:t>
            </w:r>
          </w:p>
        </w:tc>
        <w:tc>
          <w:tcPr>
            <w:tcW w:w="810" w:type="dxa"/>
          </w:tcPr>
          <w:p w14:paraId="52DF0D08" w14:textId="77777777" w:rsidR="0009425C" w:rsidRPr="00F67DED" w:rsidRDefault="0009425C">
            <w:pPr>
              <w:pStyle w:val="TableText"/>
              <w:spacing w:line="240" w:lineRule="auto"/>
              <w:pPrChange w:id="428" w:author="Karl Heine" w:date="2020-04-16T08:48:00Z">
                <w:pPr>
                  <w:pStyle w:val="TableText"/>
                </w:pPr>
              </w:pPrChange>
            </w:pPr>
            <w:r w:rsidRPr="005130A6">
              <w:t>48%</w:t>
            </w:r>
          </w:p>
        </w:tc>
      </w:tr>
      <w:tr w:rsidR="0009425C" w:rsidRPr="00F7777A" w14:paraId="64BB643A" w14:textId="77777777" w:rsidTr="0009425C">
        <w:tc>
          <w:tcPr>
            <w:tcW w:w="1255" w:type="dxa"/>
          </w:tcPr>
          <w:p w14:paraId="7915FBE7" w14:textId="77777777" w:rsidR="0009425C" w:rsidRPr="00F67DED" w:rsidRDefault="0009425C">
            <w:pPr>
              <w:pStyle w:val="TableText"/>
              <w:spacing w:line="240" w:lineRule="auto"/>
              <w:pPrChange w:id="429" w:author="Karl Heine" w:date="2020-04-16T08:48:00Z">
                <w:pPr>
                  <w:pStyle w:val="TableText"/>
                </w:pPr>
              </w:pPrChange>
            </w:pPr>
            <w:r w:rsidRPr="005130A6">
              <w:t>2</w:t>
            </w:r>
          </w:p>
        </w:tc>
        <w:tc>
          <w:tcPr>
            <w:tcW w:w="1260" w:type="dxa"/>
          </w:tcPr>
          <w:p w14:paraId="5B6DD895" w14:textId="77777777" w:rsidR="0009425C" w:rsidRPr="00F67DED" w:rsidRDefault="0009425C">
            <w:pPr>
              <w:pStyle w:val="TableText"/>
              <w:spacing w:line="240" w:lineRule="auto"/>
              <w:pPrChange w:id="430" w:author="Karl Heine" w:date="2020-04-16T08:48:00Z">
                <w:pPr>
                  <w:pStyle w:val="TableText"/>
                </w:pPr>
              </w:pPrChange>
            </w:pPr>
            <w:r w:rsidRPr="005130A6">
              <w:t>115</w:t>
            </w:r>
          </w:p>
        </w:tc>
        <w:tc>
          <w:tcPr>
            <w:tcW w:w="1170" w:type="dxa"/>
          </w:tcPr>
          <w:p w14:paraId="201ABC26" w14:textId="77777777" w:rsidR="0009425C" w:rsidRPr="00F67DED" w:rsidRDefault="0009425C">
            <w:pPr>
              <w:pStyle w:val="TableText"/>
              <w:spacing w:line="240" w:lineRule="auto"/>
              <w:pPrChange w:id="431" w:author="Karl Heine" w:date="2020-04-16T08:48:00Z">
                <w:pPr>
                  <w:pStyle w:val="TableText"/>
                </w:pPr>
              </w:pPrChange>
            </w:pPr>
            <w:r w:rsidRPr="00360A1C">
              <w:t>208</w:t>
            </w:r>
          </w:p>
        </w:tc>
        <w:tc>
          <w:tcPr>
            <w:tcW w:w="810" w:type="dxa"/>
          </w:tcPr>
          <w:p w14:paraId="3CB0C67C" w14:textId="77777777" w:rsidR="0009425C" w:rsidRPr="00F67DED" w:rsidRDefault="0009425C">
            <w:pPr>
              <w:pStyle w:val="TableText"/>
              <w:spacing w:line="240" w:lineRule="auto"/>
              <w:pPrChange w:id="432" w:author="Karl Heine" w:date="2020-04-16T08:48:00Z">
                <w:pPr>
                  <w:pStyle w:val="TableText"/>
                </w:pPr>
              </w:pPrChange>
            </w:pPr>
            <w:r w:rsidRPr="005130A6">
              <w:t>33%</w:t>
            </w:r>
          </w:p>
        </w:tc>
      </w:tr>
      <w:tr w:rsidR="0009425C" w:rsidRPr="00F7777A" w14:paraId="337743FD" w14:textId="77777777" w:rsidTr="0009425C">
        <w:tc>
          <w:tcPr>
            <w:tcW w:w="1255" w:type="dxa"/>
          </w:tcPr>
          <w:p w14:paraId="0400F577" w14:textId="77777777" w:rsidR="0009425C" w:rsidRPr="00F67DED" w:rsidRDefault="0009425C">
            <w:pPr>
              <w:pStyle w:val="TableText"/>
              <w:spacing w:line="240" w:lineRule="auto"/>
              <w:pPrChange w:id="433" w:author="Karl Heine" w:date="2020-04-16T08:48:00Z">
                <w:pPr>
                  <w:pStyle w:val="TableText"/>
                </w:pPr>
              </w:pPrChange>
            </w:pPr>
            <w:r w:rsidRPr="005130A6">
              <w:t>3</w:t>
            </w:r>
          </w:p>
        </w:tc>
        <w:tc>
          <w:tcPr>
            <w:tcW w:w="1260" w:type="dxa"/>
          </w:tcPr>
          <w:p w14:paraId="33D59B64" w14:textId="77777777" w:rsidR="0009425C" w:rsidRPr="00F67DED" w:rsidRDefault="0009425C">
            <w:pPr>
              <w:pStyle w:val="TableText"/>
              <w:spacing w:line="240" w:lineRule="auto"/>
              <w:pPrChange w:id="434" w:author="Karl Heine" w:date="2020-04-16T08:48:00Z">
                <w:pPr>
                  <w:pStyle w:val="TableText"/>
                </w:pPr>
              </w:pPrChange>
            </w:pPr>
            <w:r w:rsidRPr="005130A6">
              <w:t>108</w:t>
            </w:r>
          </w:p>
        </w:tc>
        <w:tc>
          <w:tcPr>
            <w:tcW w:w="1170" w:type="dxa"/>
          </w:tcPr>
          <w:p w14:paraId="24B717E8" w14:textId="77777777" w:rsidR="0009425C" w:rsidRPr="00F67DED" w:rsidRDefault="0009425C">
            <w:pPr>
              <w:pStyle w:val="TableText"/>
              <w:spacing w:line="240" w:lineRule="auto"/>
              <w:pPrChange w:id="435" w:author="Karl Heine" w:date="2020-04-16T08:48:00Z">
                <w:pPr>
                  <w:pStyle w:val="TableText"/>
                </w:pPr>
              </w:pPrChange>
            </w:pPr>
            <w:r w:rsidRPr="00360A1C">
              <w:t>267</w:t>
            </w:r>
          </w:p>
        </w:tc>
        <w:tc>
          <w:tcPr>
            <w:tcW w:w="810" w:type="dxa"/>
          </w:tcPr>
          <w:p w14:paraId="1F1CEB30" w14:textId="77777777" w:rsidR="0009425C" w:rsidRPr="00F67DED" w:rsidRDefault="0009425C">
            <w:pPr>
              <w:pStyle w:val="TableText"/>
              <w:spacing w:line="240" w:lineRule="auto"/>
              <w:pPrChange w:id="436" w:author="Karl Heine" w:date="2020-04-16T08:48:00Z">
                <w:pPr>
                  <w:pStyle w:val="TableText"/>
                </w:pPr>
              </w:pPrChange>
            </w:pPr>
            <w:r w:rsidRPr="005130A6">
              <w:t>26%</w:t>
            </w:r>
          </w:p>
        </w:tc>
      </w:tr>
      <w:tr w:rsidR="0009425C" w:rsidRPr="00F7777A" w14:paraId="75D57B92" w14:textId="77777777" w:rsidTr="0009425C">
        <w:tc>
          <w:tcPr>
            <w:tcW w:w="1255" w:type="dxa"/>
          </w:tcPr>
          <w:p w14:paraId="0178198E" w14:textId="77777777" w:rsidR="0009425C" w:rsidRPr="00F67DED" w:rsidRDefault="0009425C">
            <w:pPr>
              <w:pStyle w:val="TableText"/>
              <w:spacing w:line="240" w:lineRule="auto"/>
              <w:pPrChange w:id="437" w:author="Karl Heine" w:date="2020-04-16T08:48:00Z">
                <w:pPr>
                  <w:pStyle w:val="TableText"/>
                </w:pPr>
              </w:pPrChange>
            </w:pPr>
            <w:r w:rsidRPr="005130A6">
              <w:t>4</w:t>
            </w:r>
          </w:p>
        </w:tc>
        <w:tc>
          <w:tcPr>
            <w:tcW w:w="1260" w:type="dxa"/>
          </w:tcPr>
          <w:p w14:paraId="77790B7D" w14:textId="77777777" w:rsidR="0009425C" w:rsidRPr="00F67DED" w:rsidRDefault="0009425C">
            <w:pPr>
              <w:pStyle w:val="TableText"/>
              <w:spacing w:line="240" w:lineRule="auto"/>
              <w:pPrChange w:id="438" w:author="Karl Heine" w:date="2020-04-16T08:48:00Z">
                <w:pPr>
                  <w:pStyle w:val="TableText"/>
                </w:pPr>
              </w:pPrChange>
            </w:pPr>
            <w:r w:rsidRPr="005130A6">
              <w:t>100</w:t>
            </w:r>
          </w:p>
        </w:tc>
        <w:tc>
          <w:tcPr>
            <w:tcW w:w="1170" w:type="dxa"/>
          </w:tcPr>
          <w:p w14:paraId="79BAAF5F" w14:textId="77777777" w:rsidR="0009425C" w:rsidRPr="00F67DED" w:rsidRDefault="0009425C">
            <w:pPr>
              <w:pStyle w:val="TableText"/>
              <w:spacing w:line="240" w:lineRule="auto"/>
              <w:pPrChange w:id="439" w:author="Karl Heine" w:date="2020-04-16T08:48:00Z">
                <w:pPr>
                  <w:pStyle w:val="TableText"/>
                </w:pPr>
              </w:pPrChange>
            </w:pPr>
            <w:r w:rsidRPr="00360A1C">
              <w:t>321</w:t>
            </w:r>
          </w:p>
        </w:tc>
        <w:tc>
          <w:tcPr>
            <w:tcW w:w="810" w:type="dxa"/>
          </w:tcPr>
          <w:p w14:paraId="09E6C9B9" w14:textId="77777777" w:rsidR="0009425C" w:rsidRPr="00F67DED" w:rsidRDefault="0009425C">
            <w:pPr>
              <w:pStyle w:val="TableText"/>
              <w:spacing w:line="240" w:lineRule="auto"/>
              <w:pPrChange w:id="440" w:author="Karl Heine" w:date="2020-04-16T08:48:00Z">
                <w:pPr>
                  <w:pStyle w:val="TableText"/>
                </w:pPr>
              </w:pPrChange>
            </w:pPr>
            <w:r w:rsidRPr="005130A6">
              <w:t>22%</w:t>
            </w:r>
          </w:p>
        </w:tc>
      </w:tr>
      <w:tr w:rsidR="0009425C" w:rsidRPr="00F7777A" w14:paraId="42B7D826" w14:textId="77777777" w:rsidTr="0009425C">
        <w:tc>
          <w:tcPr>
            <w:tcW w:w="1255" w:type="dxa"/>
          </w:tcPr>
          <w:p w14:paraId="19F2872D" w14:textId="77777777" w:rsidR="0009425C" w:rsidRPr="00F67DED" w:rsidRDefault="0009425C">
            <w:pPr>
              <w:pStyle w:val="TableText"/>
              <w:spacing w:line="240" w:lineRule="auto"/>
              <w:pPrChange w:id="441" w:author="Karl Heine" w:date="2020-04-16T08:48:00Z">
                <w:pPr>
                  <w:pStyle w:val="TableText"/>
                </w:pPr>
              </w:pPrChange>
            </w:pPr>
            <w:r w:rsidRPr="005130A6">
              <w:t>5</w:t>
            </w:r>
          </w:p>
        </w:tc>
        <w:tc>
          <w:tcPr>
            <w:tcW w:w="1260" w:type="dxa"/>
          </w:tcPr>
          <w:p w14:paraId="08389BFF" w14:textId="77777777" w:rsidR="0009425C" w:rsidRPr="00F67DED" w:rsidRDefault="0009425C">
            <w:pPr>
              <w:pStyle w:val="TableText"/>
              <w:spacing w:line="240" w:lineRule="auto"/>
              <w:pPrChange w:id="442" w:author="Karl Heine" w:date="2020-04-16T08:48:00Z">
                <w:pPr>
                  <w:pStyle w:val="TableText"/>
                </w:pPr>
              </w:pPrChange>
            </w:pPr>
            <w:r w:rsidRPr="005130A6">
              <w:t>98</w:t>
            </w:r>
          </w:p>
        </w:tc>
        <w:tc>
          <w:tcPr>
            <w:tcW w:w="1170" w:type="dxa"/>
          </w:tcPr>
          <w:p w14:paraId="7EC54685" w14:textId="77777777" w:rsidR="0009425C" w:rsidRPr="00F67DED" w:rsidRDefault="0009425C">
            <w:pPr>
              <w:pStyle w:val="TableText"/>
              <w:spacing w:line="240" w:lineRule="auto"/>
              <w:pPrChange w:id="443" w:author="Karl Heine" w:date="2020-04-16T08:48:00Z">
                <w:pPr>
                  <w:pStyle w:val="TableText"/>
                </w:pPr>
              </w:pPrChange>
            </w:pPr>
            <w:r w:rsidRPr="00360A1C">
              <w:t>386</w:t>
            </w:r>
          </w:p>
        </w:tc>
        <w:tc>
          <w:tcPr>
            <w:tcW w:w="810" w:type="dxa"/>
          </w:tcPr>
          <w:p w14:paraId="712F680E" w14:textId="77777777" w:rsidR="0009425C" w:rsidRPr="00F67DED" w:rsidRDefault="0009425C">
            <w:pPr>
              <w:pStyle w:val="TableText"/>
              <w:spacing w:line="240" w:lineRule="auto"/>
              <w:pPrChange w:id="444" w:author="Karl Heine" w:date="2020-04-16T08:48:00Z">
                <w:pPr>
                  <w:pStyle w:val="TableText"/>
                </w:pPr>
              </w:pPrChange>
            </w:pPr>
            <w:r w:rsidRPr="005130A6">
              <w:t>20%</w:t>
            </w:r>
          </w:p>
        </w:tc>
      </w:tr>
      <w:tr w:rsidR="0009425C" w:rsidRPr="00F7777A" w14:paraId="1B3DB32B" w14:textId="77777777" w:rsidTr="0009425C">
        <w:tc>
          <w:tcPr>
            <w:tcW w:w="1255" w:type="dxa"/>
          </w:tcPr>
          <w:p w14:paraId="21EBF569" w14:textId="77777777" w:rsidR="0009425C" w:rsidRPr="00F67DED" w:rsidRDefault="0009425C">
            <w:pPr>
              <w:pStyle w:val="TableText"/>
              <w:spacing w:line="240" w:lineRule="auto"/>
              <w:pPrChange w:id="445" w:author="Karl Heine" w:date="2020-04-16T08:48:00Z">
                <w:pPr>
                  <w:pStyle w:val="TableText"/>
                </w:pPr>
              </w:pPrChange>
            </w:pPr>
            <w:r w:rsidRPr="005130A6">
              <w:t>6</w:t>
            </w:r>
          </w:p>
        </w:tc>
        <w:tc>
          <w:tcPr>
            <w:tcW w:w="1260" w:type="dxa"/>
          </w:tcPr>
          <w:p w14:paraId="74327B2F" w14:textId="77777777" w:rsidR="0009425C" w:rsidRPr="00F67DED" w:rsidRDefault="0009425C">
            <w:pPr>
              <w:pStyle w:val="TableText"/>
              <w:spacing w:line="240" w:lineRule="auto"/>
              <w:pPrChange w:id="446" w:author="Karl Heine" w:date="2020-04-16T08:48:00Z">
                <w:pPr>
                  <w:pStyle w:val="TableText"/>
                </w:pPr>
              </w:pPrChange>
            </w:pPr>
            <w:r w:rsidRPr="005130A6">
              <w:t>103</w:t>
            </w:r>
          </w:p>
        </w:tc>
        <w:tc>
          <w:tcPr>
            <w:tcW w:w="1170" w:type="dxa"/>
          </w:tcPr>
          <w:p w14:paraId="4FACA333" w14:textId="77777777" w:rsidR="0009425C" w:rsidRPr="00F67DED" w:rsidRDefault="0009425C">
            <w:pPr>
              <w:pStyle w:val="TableText"/>
              <w:spacing w:line="240" w:lineRule="auto"/>
              <w:pPrChange w:id="447" w:author="Karl Heine" w:date="2020-04-16T08:48:00Z">
                <w:pPr>
                  <w:pStyle w:val="TableText"/>
                </w:pPr>
              </w:pPrChange>
            </w:pPr>
            <w:r w:rsidRPr="00360A1C">
              <w:t>466</w:t>
            </w:r>
          </w:p>
        </w:tc>
        <w:tc>
          <w:tcPr>
            <w:tcW w:w="810" w:type="dxa"/>
          </w:tcPr>
          <w:p w14:paraId="2CFDAF60" w14:textId="77777777" w:rsidR="0009425C" w:rsidRPr="00F67DED" w:rsidRDefault="0009425C">
            <w:pPr>
              <w:pStyle w:val="TableText"/>
              <w:spacing w:line="240" w:lineRule="auto"/>
              <w:pPrChange w:id="448" w:author="Karl Heine" w:date="2020-04-16T08:48:00Z">
                <w:pPr>
                  <w:pStyle w:val="TableText"/>
                </w:pPr>
              </w:pPrChange>
            </w:pPr>
            <w:r w:rsidRPr="005130A6">
              <w:t>18%</w:t>
            </w:r>
          </w:p>
        </w:tc>
      </w:tr>
    </w:tbl>
    <w:p w14:paraId="298224AD" w14:textId="77777777" w:rsidR="00C673E5" w:rsidRPr="00C673E5" w:rsidRDefault="00C673E5" w:rsidP="00FF0AF8">
      <w:pPr>
        <w:pStyle w:val="BPACSBody"/>
        <w:rPr>
          <w:ins w:id="449" w:author="Karl Heine" w:date="2020-04-16T09:01:00Z"/>
          <w:sz w:val="6"/>
          <w:szCs w:val="6"/>
          <w:rPrChange w:id="450" w:author="Karl Heine" w:date="2020-04-16T09:02:00Z">
            <w:rPr>
              <w:ins w:id="451" w:author="Karl Heine" w:date="2020-04-16T09:01:00Z"/>
            </w:rPr>
          </w:rPrChange>
        </w:rPr>
      </w:pPr>
    </w:p>
    <w:p w14:paraId="034C5053" w14:textId="52136309" w:rsidR="0075691F" w:rsidRDefault="001C54FC" w:rsidP="00FF0AF8">
      <w:pPr>
        <w:pStyle w:val="BPACSBody"/>
        <w:rPr>
          <w:ins w:id="452" w:author="Karl Heine" w:date="2020-04-16T09:02:00Z"/>
        </w:rPr>
      </w:pPr>
      <w:r>
        <w:fldChar w:fldCharType="begin"/>
      </w:r>
      <w:r>
        <w:instrText xml:space="preserve"> REF _Ref27487304 \h </w:instrText>
      </w:r>
      <w:r w:rsidR="00FF0AF8">
        <w:instrText xml:space="preserve"> \* MERGEFORMAT </w:instrText>
      </w:r>
      <w:r>
        <w:fldChar w:fldCharType="separate"/>
      </w:r>
      <w:r w:rsidR="00847F18">
        <w:t>Table 7</w:t>
      </w:r>
      <w:r>
        <w:fldChar w:fldCharType="end"/>
      </w:r>
      <w:r>
        <w:t xml:space="preserve"> </w:t>
      </w:r>
      <w:r w:rsidR="00720A0E">
        <w:t xml:space="preserve">presents the same </w:t>
      </w:r>
      <w:r w:rsidR="00CF1835">
        <w:t>analysis</w:t>
      </w:r>
      <w:r w:rsidR="00720A0E">
        <w:t>, but limited only to facility occupied hours</w:t>
      </w:r>
      <w:r w:rsidR="00D766AD">
        <w:t xml:space="preserve"> (</w:t>
      </w:r>
      <w:r w:rsidR="00720A0E">
        <w:t>8</w:t>
      </w:r>
      <w:r w:rsidR="00D766AD">
        <w:t>am-</w:t>
      </w:r>
      <w:r w:rsidR="00B91BE2">
        <w:t>8</w:t>
      </w:r>
      <w:r w:rsidR="00D766AD">
        <w:t>pm</w:t>
      </w:r>
      <w:r w:rsidR="00720A0E">
        <w:t xml:space="preserve"> on weekdays</w:t>
      </w:r>
      <w:r w:rsidR="00D766AD">
        <w:t>)</w:t>
      </w:r>
      <w:r w:rsidR="00720A0E">
        <w:t xml:space="preserve">. </w:t>
      </w:r>
      <w:r w:rsidR="00CC3ECA">
        <w:t xml:space="preserve">In this example, </w:t>
      </w:r>
      <w:r w:rsidR="00204B89">
        <w:t xml:space="preserve">the P2 configuration and control provides a </w:t>
      </w:r>
      <w:r w:rsidR="00C46851">
        <w:t xml:space="preserve">shed </w:t>
      </w:r>
      <w:r w:rsidR="009A51D3">
        <w:t xml:space="preserve">flexibility </w:t>
      </w:r>
      <w:r w:rsidR="00C46851">
        <w:t xml:space="preserve">potential of </w:t>
      </w:r>
      <w:r w:rsidR="00CF1835">
        <w:t>127</w:t>
      </w:r>
      <w:r w:rsidR="00C46851">
        <w:t xml:space="preserve"> kW</w:t>
      </w:r>
      <w:r w:rsidR="00C46851" w:rsidRPr="0024424C">
        <w:rPr>
          <w:vertAlign w:val="subscript"/>
        </w:rPr>
        <w:t>e</w:t>
      </w:r>
      <w:r w:rsidR="00C46851">
        <w:t xml:space="preserve"> for 30-minute events over </w:t>
      </w:r>
      <w:r w:rsidR="00CF1835">
        <w:t>63</w:t>
      </w:r>
      <w:r w:rsidR="00C46851">
        <w:t>% of all occupied hours</w:t>
      </w:r>
      <w:r w:rsidR="003B2C4E">
        <w:t xml:space="preserve">. However, for 6-hour DR events, </w:t>
      </w:r>
      <w:r w:rsidR="008C644F">
        <w:t xml:space="preserve">only </w:t>
      </w:r>
      <w:r w:rsidR="008C644F" w:rsidRPr="00CF1835">
        <w:t>9</w:t>
      </w:r>
      <w:r w:rsidR="00CF1835" w:rsidRPr="00CF1835">
        <w:t>0</w:t>
      </w:r>
      <w:r w:rsidR="008C644F">
        <w:t xml:space="preserve"> </w:t>
      </w:r>
      <w:r w:rsidR="0024424C">
        <w:t>kW</w:t>
      </w:r>
      <w:r w:rsidR="0024424C" w:rsidRPr="0024424C">
        <w:rPr>
          <w:vertAlign w:val="subscript"/>
        </w:rPr>
        <w:t>e</w:t>
      </w:r>
      <w:r w:rsidR="0024424C">
        <w:t xml:space="preserve"> </w:t>
      </w:r>
      <w:r w:rsidR="008C644F">
        <w:t xml:space="preserve">reduction in peak demand can be provided over </w:t>
      </w:r>
      <w:r w:rsidR="00CF1835">
        <w:t>15</w:t>
      </w:r>
      <w:r w:rsidR="008C644F">
        <w:t xml:space="preserve">% of occupied hours. </w:t>
      </w:r>
    </w:p>
    <w:p w14:paraId="4CCB4395" w14:textId="77777777" w:rsidR="00C673E5" w:rsidRPr="00C673E5" w:rsidRDefault="00C673E5" w:rsidP="003E63D7">
      <w:pPr>
        <w:pStyle w:val="BPACSBody"/>
        <w:rPr>
          <w:sz w:val="6"/>
          <w:szCs w:val="6"/>
          <w:rPrChange w:id="453" w:author="Karl Heine" w:date="2020-04-16T09:02:00Z">
            <w:rPr/>
          </w:rPrChange>
        </w:rPr>
      </w:pPr>
    </w:p>
    <w:p w14:paraId="356DE5C8" w14:textId="1E309FDB" w:rsidR="0009425C" w:rsidRDefault="0009425C" w:rsidP="00FF0AF8">
      <w:pPr>
        <w:pStyle w:val="BPACSTable"/>
        <w:spacing w:line="240" w:lineRule="auto"/>
        <w:rPr>
          <w:ins w:id="454" w:author="Karl Heine" w:date="2020-04-16T09:02:00Z"/>
        </w:rPr>
      </w:pPr>
      <w:bookmarkStart w:id="455" w:name="_Ref27487304"/>
      <w:bookmarkStart w:id="456" w:name="_Ref2679564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455"/>
      <w:del w:id="457" w:author="Karl Heine" w:date="2020-04-16T09:02:00Z">
        <w:r w:rsidDel="00C673E5">
          <w:delText>:</w:delText>
        </w:r>
      </w:del>
      <w:r>
        <w:t xml:space="preserve"> Summary of load shed during occupied hours</w:t>
      </w:r>
      <w:bookmarkEnd w:id="456"/>
    </w:p>
    <w:p w14:paraId="0BD7EBB0" w14:textId="77777777" w:rsidR="00C673E5" w:rsidRPr="00C673E5" w:rsidRDefault="00C673E5">
      <w:pPr>
        <w:pStyle w:val="BPACSTable"/>
        <w:spacing w:before="60" w:after="60" w:line="240" w:lineRule="auto"/>
        <w:jc w:val="left"/>
        <w:rPr>
          <w:sz w:val="6"/>
          <w:szCs w:val="6"/>
          <w:rPrChange w:id="458" w:author="Karl Heine" w:date="2020-04-16T09:02:00Z">
            <w:rPr/>
          </w:rPrChange>
        </w:rPr>
        <w:pPrChange w:id="459" w:author="Karl Heine" w:date="2020-04-16T09:08:00Z">
          <w:pPr>
            <w:pStyle w:val="BPACSTable"/>
          </w:pPr>
        </w:pPrChange>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460" w:author="Karl Heine" w:date="2020-04-16T09:04:00Z">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1255"/>
        <w:gridCol w:w="1260"/>
        <w:gridCol w:w="1170"/>
        <w:gridCol w:w="810"/>
        <w:tblGridChange w:id="461">
          <w:tblGrid>
            <w:gridCol w:w="1255"/>
            <w:gridCol w:w="1260"/>
            <w:gridCol w:w="1170"/>
            <w:gridCol w:w="810"/>
          </w:tblGrid>
        </w:tblGridChange>
      </w:tblGrid>
      <w:tr w:rsidR="0009425C" w:rsidRPr="00F7777A" w14:paraId="4BD1D833" w14:textId="77777777" w:rsidTr="00C673E5">
        <w:tc>
          <w:tcPr>
            <w:tcW w:w="1255" w:type="dxa"/>
            <w:tcBorders>
              <w:bottom w:val="nil"/>
            </w:tcBorders>
            <w:vAlign w:val="center"/>
            <w:tcPrChange w:id="462" w:author="Karl Heine" w:date="2020-04-16T09:04:00Z">
              <w:tcPr>
                <w:tcW w:w="1255" w:type="dxa"/>
                <w:vAlign w:val="center"/>
              </w:tcPr>
            </w:tcPrChange>
          </w:tcPr>
          <w:p w14:paraId="5414F94E" w14:textId="77777777" w:rsidR="0009425C" w:rsidRPr="00720A0E" w:rsidRDefault="0009425C">
            <w:pPr>
              <w:pStyle w:val="BPACSTableContents"/>
              <w:spacing w:line="240" w:lineRule="auto"/>
              <w:pPrChange w:id="463" w:author="Karl Heine" w:date="2020-04-16T09:04:00Z">
                <w:pPr>
                  <w:pStyle w:val="BPACSTableContents"/>
                </w:pPr>
              </w:pPrChange>
            </w:pPr>
            <w:r>
              <w:t>DR eVent Duration</w:t>
            </w:r>
          </w:p>
        </w:tc>
        <w:tc>
          <w:tcPr>
            <w:tcW w:w="1260" w:type="dxa"/>
            <w:tcBorders>
              <w:bottom w:val="nil"/>
            </w:tcBorders>
            <w:vAlign w:val="center"/>
            <w:tcPrChange w:id="464" w:author="Karl Heine" w:date="2020-04-16T09:04:00Z">
              <w:tcPr>
                <w:tcW w:w="1260" w:type="dxa"/>
                <w:vAlign w:val="bottom"/>
              </w:tcPr>
            </w:tcPrChange>
          </w:tcPr>
          <w:p w14:paraId="43AD0266" w14:textId="77777777" w:rsidR="0009425C" w:rsidRPr="00720A0E" w:rsidRDefault="0009425C">
            <w:pPr>
              <w:pStyle w:val="BPACSTableContents"/>
              <w:spacing w:line="240" w:lineRule="auto"/>
              <w:pPrChange w:id="465" w:author="Karl Heine" w:date="2020-04-16T09:04:00Z">
                <w:pPr>
                  <w:pStyle w:val="BPACSTableContents"/>
                </w:pPr>
              </w:pPrChange>
            </w:pPr>
            <w:r>
              <w:t>AvG Peak demand Shed</w:t>
            </w:r>
          </w:p>
        </w:tc>
        <w:tc>
          <w:tcPr>
            <w:tcW w:w="1170" w:type="dxa"/>
            <w:tcBorders>
              <w:bottom w:val="nil"/>
            </w:tcBorders>
            <w:vAlign w:val="center"/>
            <w:tcPrChange w:id="466" w:author="Karl Heine" w:date="2020-04-16T09:04:00Z">
              <w:tcPr>
                <w:tcW w:w="1170" w:type="dxa"/>
                <w:vAlign w:val="bottom"/>
              </w:tcPr>
            </w:tcPrChange>
          </w:tcPr>
          <w:p w14:paraId="5F41CD75" w14:textId="49CAB50E" w:rsidR="0009425C" w:rsidRPr="00720A0E" w:rsidRDefault="0009425C">
            <w:pPr>
              <w:pStyle w:val="BPACSTableContents"/>
              <w:spacing w:line="240" w:lineRule="auto"/>
              <w:pPrChange w:id="467" w:author="Karl Heine" w:date="2020-04-16T09:04:00Z">
                <w:pPr>
                  <w:pStyle w:val="BPACSTableContents"/>
                  <w:jc w:val="left"/>
                </w:pPr>
              </w:pPrChange>
            </w:pPr>
            <w:r>
              <w:t>av</w:t>
            </w:r>
            <w:ins w:id="468" w:author="Karl Heine" w:date="2020-04-16T09:02:00Z">
              <w:r w:rsidR="00C673E5">
                <w:t>erage</w:t>
              </w:r>
            </w:ins>
            <w:del w:id="469" w:author="Karl Heine" w:date="2020-04-16T09:02:00Z">
              <w:r w:rsidDel="00C673E5">
                <w:delText xml:space="preserve">G </w:delText>
              </w:r>
            </w:del>
            <w:r>
              <w:t>energy shed</w:t>
            </w:r>
          </w:p>
        </w:tc>
        <w:tc>
          <w:tcPr>
            <w:tcW w:w="810" w:type="dxa"/>
            <w:tcBorders>
              <w:bottom w:val="nil"/>
            </w:tcBorders>
            <w:vAlign w:val="center"/>
            <w:tcPrChange w:id="470" w:author="Karl Heine" w:date="2020-04-16T09:04:00Z">
              <w:tcPr>
                <w:tcW w:w="810" w:type="dxa"/>
                <w:vAlign w:val="bottom"/>
              </w:tcPr>
            </w:tcPrChange>
          </w:tcPr>
          <w:p w14:paraId="7A73E980" w14:textId="77777777" w:rsidR="0009425C" w:rsidRPr="00720A0E" w:rsidRDefault="0009425C">
            <w:pPr>
              <w:pStyle w:val="BPACSTableContents"/>
              <w:spacing w:line="240" w:lineRule="auto"/>
              <w:pPrChange w:id="471" w:author="Karl Heine" w:date="2020-04-16T09:04:00Z">
                <w:pPr>
                  <w:pStyle w:val="BPACSTableContents"/>
                </w:pPr>
              </w:pPrChange>
            </w:pPr>
            <w:r>
              <w:t>Avail</w:t>
            </w:r>
          </w:p>
        </w:tc>
      </w:tr>
      <w:tr w:rsidR="0009425C" w:rsidRPr="00F7777A" w14:paraId="3D05A867" w14:textId="77777777" w:rsidTr="00C673E5">
        <w:tc>
          <w:tcPr>
            <w:tcW w:w="1255" w:type="dxa"/>
            <w:tcBorders>
              <w:top w:val="nil"/>
            </w:tcBorders>
            <w:tcPrChange w:id="472" w:author="Karl Heine" w:date="2020-04-16T09:02:00Z">
              <w:tcPr>
                <w:tcW w:w="1255" w:type="dxa"/>
              </w:tcPr>
            </w:tcPrChange>
          </w:tcPr>
          <w:p w14:paraId="4C5FEA61" w14:textId="77777777" w:rsidR="0009425C" w:rsidRDefault="0009425C">
            <w:pPr>
              <w:pStyle w:val="TableText"/>
              <w:spacing w:line="240" w:lineRule="auto"/>
              <w:jc w:val="center"/>
              <w:rPr>
                <w:i/>
                <w:iCs/>
              </w:rPr>
              <w:pPrChange w:id="473" w:author="Karl Heine" w:date="2020-04-16T09:02:00Z">
                <w:pPr>
                  <w:pStyle w:val="TableText"/>
                </w:pPr>
              </w:pPrChange>
            </w:pPr>
            <w:r>
              <w:rPr>
                <w:i/>
                <w:iCs/>
              </w:rPr>
              <w:t>Hours</w:t>
            </w:r>
          </w:p>
        </w:tc>
        <w:tc>
          <w:tcPr>
            <w:tcW w:w="1260" w:type="dxa"/>
            <w:tcBorders>
              <w:top w:val="nil"/>
            </w:tcBorders>
            <w:vAlign w:val="bottom"/>
            <w:tcPrChange w:id="474" w:author="Karl Heine" w:date="2020-04-16T09:02:00Z">
              <w:tcPr>
                <w:tcW w:w="1260" w:type="dxa"/>
                <w:vAlign w:val="bottom"/>
              </w:tcPr>
            </w:tcPrChange>
          </w:tcPr>
          <w:p w14:paraId="16AF5A84" w14:textId="77777777" w:rsidR="0009425C" w:rsidRPr="00F67DED" w:rsidRDefault="0009425C">
            <w:pPr>
              <w:pStyle w:val="TableText"/>
              <w:spacing w:line="240" w:lineRule="auto"/>
              <w:jc w:val="center"/>
              <w:rPr>
                <w:i/>
                <w:iCs/>
              </w:rPr>
              <w:pPrChange w:id="475" w:author="Karl Heine" w:date="2020-04-16T09:02:00Z">
                <w:pPr>
                  <w:pStyle w:val="TableText"/>
                </w:pPr>
              </w:pPrChange>
            </w:pPr>
            <w:r w:rsidRPr="00F67DED">
              <w:rPr>
                <w:i/>
                <w:iCs/>
              </w:rPr>
              <w:t>kW</w:t>
            </w:r>
            <w:r w:rsidRPr="0024424C">
              <w:rPr>
                <w:i/>
                <w:iCs/>
                <w:vertAlign w:val="subscript"/>
              </w:rPr>
              <w:t>e</w:t>
            </w:r>
          </w:p>
        </w:tc>
        <w:tc>
          <w:tcPr>
            <w:tcW w:w="1170" w:type="dxa"/>
            <w:tcBorders>
              <w:top w:val="nil"/>
            </w:tcBorders>
            <w:vAlign w:val="bottom"/>
            <w:tcPrChange w:id="476" w:author="Karl Heine" w:date="2020-04-16T09:02:00Z">
              <w:tcPr>
                <w:tcW w:w="1170" w:type="dxa"/>
                <w:vAlign w:val="bottom"/>
              </w:tcPr>
            </w:tcPrChange>
          </w:tcPr>
          <w:p w14:paraId="6030342C" w14:textId="77777777" w:rsidR="0009425C" w:rsidRPr="00F67DED" w:rsidRDefault="0009425C">
            <w:pPr>
              <w:pStyle w:val="TableText"/>
              <w:spacing w:line="240" w:lineRule="auto"/>
              <w:jc w:val="center"/>
              <w:rPr>
                <w:i/>
                <w:iCs/>
              </w:rPr>
              <w:pPrChange w:id="477" w:author="Karl Heine" w:date="2020-04-16T09:02:00Z">
                <w:pPr>
                  <w:pStyle w:val="TableText"/>
                </w:pPr>
              </w:pPrChange>
            </w:pPr>
            <w:r>
              <w:rPr>
                <w:i/>
                <w:iCs/>
              </w:rPr>
              <w:t>kWh</w:t>
            </w:r>
          </w:p>
        </w:tc>
        <w:tc>
          <w:tcPr>
            <w:tcW w:w="810" w:type="dxa"/>
            <w:tcBorders>
              <w:top w:val="nil"/>
            </w:tcBorders>
            <w:vAlign w:val="bottom"/>
            <w:tcPrChange w:id="478" w:author="Karl Heine" w:date="2020-04-16T09:02:00Z">
              <w:tcPr>
                <w:tcW w:w="810" w:type="dxa"/>
                <w:vAlign w:val="bottom"/>
              </w:tcPr>
            </w:tcPrChange>
          </w:tcPr>
          <w:p w14:paraId="344E5AFF" w14:textId="77777777" w:rsidR="0009425C" w:rsidRPr="00F67DED" w:rsidRDefault="0009425C">
            <w:pPr>
              <w:pStyle w:val="TableText"/>
              <w:spacing w:line="240" w:lineRule="auto"/>
              <w:jc w:val="center"/>
              <w:rPr>
                <w:i/>
                <w:iCs/>
              </w:rPr>
              <w:pPrChange w:id="479" w:author="Karl Heine" w:date="2020-04-16T09:02:00Z">
                <w:pPr>
                  <w:pStyle w:val="TableText"/>
                </w:pPr>
              </w:pPrChange>
            </w:pPr>
            <w:r w:rsidRPr="00F67DED">
              <w:rPr>
                <w:i/>
                <w:iCs/>
              </w:rPr>
              <w:t>-</w:t>
            </w:r>
          </w:p>
        </w:tc>
      </w:tr>
      <w:tr w:rsidR="0009425C" w:rsidRPr="00F7777A" w14:paraId="546BA482" w14:textId="77777777" w:rsidTr="0009425C">
        <w:tc>
          <w:tcPr>
            <w:tcW w:w="1255" w:type="dxa"/>
          </w:tcPr>
          <w:p w14:paraId="1D1A4100" w14:textId="77777777" w:rsidR="0009425C" w:rsidRPr="00F67DED" w:rsidRDefault="0009425C">
            <w:pPr>
              <w:pStyle w:val="TableText"/>
              <w:spacing w:line="240" w:lineRule="auto"/>
              <w:rPr>
                <w:i/>
                <w:iCs/>
              </w:rPr>
              <w:pPrChange w:id="480" w:author="Karl Heine" w:date="2020-04-16T08:48:00Z">
                <w:pPr>
                  <w:pStyle w:val="TableText"/>
                </w:pPr>
              </w:pPrChange>
            </w:pPr>
            <w:r w:rsidRPr="005130A6">
              <w:t>0.5</w:t>
            </w:r>
          </w:p>
        </w:tc>
        <w:tc>
          <w:tcPr>
            <w:tcW w:w="1260" w:type="dxa"/>
          </w:tcPr>
          <w:p w14:paraId="133C5EB7" w14:textId="77777777" w:rsidR="0009425C" w:rsidRPr="00F67DED" w:rsidRDefault="0009425C">
            <w:pPr>
              <w:pStyle w:val="TableText"/>
              <w:spacing w:line="240" w:lineRule="auto"/>
              <w:pPrChange w:id="481" w:author="Karl Heine" w:date="2020-04-16T08:48:00Z">
                <w:pPr>
                  <w:pStyle w:val="TableText"/>
                </w:pPr>
              </w:pPrChange>
            </w:pPr>
            <w:r w:rsidRPr="003F3E22">
              <w:t>127</w:t>
            </w:r>
          </w:p>
        </w:tc>
        <w:tc>
          <w:tcPr>
            <w:tcW w:w="1170" w:type="dxa"/>
          </w:tcPr>
          <w:p w14:paraId="0E0A516C" w14:textId="77777777" w:rsidR="0009425C" w:rsidRPr="00F67DED" w:rsidRDefault="0009425C">
            <w:pPr>
              <w:pStyle w:val="TableText"/>
              <w:spacing w:line="240" w:lineRule="auto"/>
              <w:pPrChange w:id="482" w:author="Karl Heine" w:date="2020-04-16T08:48:00Z">
                <w:pPr>
                  <w:pStyle w:val="TableText"/>
                </w:pPr>
              </w:pPrChange>
            </w:pPr>
            <w:r w:rsidRPr="002027A2">
              <w:t>63</w:t>
            </w:r>
          </w:p>
        </w:tc>
        <w:tc>
          <w:tcPr>
            <w:tcW w:w="810" w:type="dxa"/>
          </w:tcPr>
          <w:p w14:paraId="3CE265E4" w14:textId="77777777" w:rsidR="0009425C" w:rsidRPr="00F67DED" w:rsidRDefault="0009425C">
            <w:pPr>
              <w:pStyle w:val="TableText"/>
              <w:spacing w:line="240" w:lineRule="auto"/>
              <w:pPrChange w:id="483" w:author="Karl Heine" w:date="2020-04-16T08:48:00Z">
                <w:pPr>
                  <w:pStyle w:val="TableText"/>
                </w:pPr>
              </w:pPrChange>
            </w:pPr>
            <w:r w:rsidRPr="00DA6C30">
              <w:t>68%</w:t>
            </w:r>
          </w:p>
        </w:tc>
      </w:tr>
      <w:tr w:rsidR="0009425C" w:rsidRPr="00F7777A" w14:paraId="403CDEE3" w14:textId="77777777" w:rsidTr="0009425C">
        <w:tc>
          <w:tcPr>
            <w:tcW w:w="1255" w:type="dxa"/>
          </w:tcPr>
          <w:p w14:paraId="4092F069" w14:textId="77777777" w:rsidR="0009425C" w:rsidRPr="00F67DED" w:rsidRDefault="0009425C">
            <w:pPr>
              <w:pStyle w:val="TableText"/>
              <w:spacing w:line="240" w:lineRule="auto"/>
              <w:pPrChange w:id="484" w:author="Karl Heine" w:date="2020-04-16T08:48:00Z">
                <w:pPr>
                  <w:pStyle w:val="TableText"/>
                </w:pPr>
              </w:pPrChange>
            </w:pPr>
            <w:r w:rsidRPr="005130A6">
              <w:t>1</w:t>
            </w:r>
          </w:p>
        </w:tc>
        <w:tc>
          <w:tcPr>
            <w:tcW w:w="1260" w:type="dxa"/>
          </w:tcPr>
          <w:p w14:paraId="601DB62C" w14:textId="77777777" w:rsidR="0009425C" w:rsidRPr="00F67DED" w:rsidRDefault="0009425C">
            <w:pPr>
              <w:pStyle w:val="TableText"/>
              <w:spacing w:line="240" w:lineRule="auto"/>
              <w:pPrChange w:id="485" w:author="Karl Heine" w:date="2020-04-16T08:48:00Z">
                <w:pPr>
                  <w:pStyle w:val="TableText"/>
                </w:pPr>
              </w:pPrChange>
            </w:pPr>
            <w:r w:rsidRPr="003F3E22">
              <w:t>126</w:t>
            </w:r>
          </w:p>
        </w:tc>
        <w:tc>
          <w:tcPr>
            <w:tcW w:w="1170" w:type="dxa"/>
          </w:tcPr>
          <w:p w14:paraId="6EE2A181" w14:textId="77777777" w:rsidR="0009425C" w:rsidRPr="00F67DED" w:rsidRDefault="0009425C">
            <w:pPr>
              <w:pStyle w:val="TableText"/>
              <w:spacing w:line="240" w:lineRule="auto"/>
              <w:pPrChange w:id="486" w:author="Karl Heine" w:date="2020-04-16T08:48:00Z">
                <w:pPr>
                  <w:pStyle w:val="TableText"/>
                </w:pPr>
              </w:pPrChange>
            </w:pPr>
            <w:r w:rsidRPr="002027A2">
              <w:t>122</w:t>
            </w:r>
          </w:p>
        </w:tc>
        <w:tc>
          <w:tcPr>
            <w:tcW w:w="810" w:type="dxa"/>
          </w:tcPr>
          <w:p w14:paraId="075AC4CF" w14:textId="77777777" w:rsidR="0009425C" w:rsidRPr="00F67DED" w:rsidRDefault="0009425C">
            <w:pPr>
              <w:pStyle w:val="TableText"/>
              <w:spacing w:line="240" w:lineRule="auto"/>
              <w:pPrChange w:id="487" w:author="Karl Heine" w:date="2020-04-16T08:48:00Z">
                <w:pPr>
                  <w:pStyle w:val="TableText"/>
                </w:pPr>
              </w:pPrChange>
            </w:pPr>
            <w:r w:rsidRPr="00DA6C30">
              <w:t>61%</w:t>
            </w:r>
          </w:p>
        </w:tc>
      </w:tr>
      <w:tr w:rsidR="0009425C" w:rsidRPr="00F7777A" w14:paraId="42F15025" w14:textId="77777777" w:rsidTr="0009425C">
        <w:tc>
          <w:tcPr>
            <w:tcW w:w="1255" w:type="dxa"/>
          </w:tcPr>
          <w:p w14:paraId="7A3F9250" w14:textId="77777777" w:rsidR="0009425C" w:rsidRPr="00F67DED" w:rsidRDefault="0009425C">
            <w:pPr>
              <w:pStyle w:val="TableText"/>
              <w:spacing w:line="240" w:lineRule="auto"/>
              <w:pPrChange w:id="488" w:author="Karl Heine" w:date="2020-04-16T08:48:00Z">
                <w:pPr>
                  <w:pStyle w:val="TableText"/>
                </w:pPr>
              </w:pPrChange>
            </w:pPr>
            <w:r w:rsidRPr="005130A6">
              <w:t>2</w:t>
            </w:r>
          </w:p>
        </w:tc>
        <w:tc>
          <w:tcPr>
            <w:tcW w:w="1260" w:type="dxa"/>
          </w:tcPr>
          <w:p w14:paraId="73DCFDD2" w14:textId="77777777" w:rsidR="0009425C" w:rsidRPr="00F67DED" w:rsidRDefault="0009425C">
            <w:pPr>
              <w:pStyle w:val="TableText"/>
              <w:spacing w:line="240" w:lineRule="auto"/>
              <w:pPrChange w:id="489" w:author="Karl Heine" w:date="2020-04-16T08:48:00Z">
                <w:pPr>
                  <w:pStyle w:val="TableText"/>
                </w:pPr>
              </w:pPrChange>
            </w:pPr>
            <w:r w:rsidRPr="003F3E22">
              <w:t>115</w:t>
            </w:r>
          </w:p>
        </w:tc>
        <w:tc>
          <w:tcPr>
            <w:tcW w:w="1170" w:type="dxa"/>
          </w:tcPr>
          <w:p w14:paraId="00025DC0" w14:textId="77777777" w:rsidR="0009425C" w:rsidRPr="00F67DED" w:rsidRDefault="0009425C">
            <w:pPr>
              <w:pStyle w:val="TableText"/>
              <w:spacing w:line="240" w:lineRule="auto"/>
              <w:pPrChange w:id="490" w:author="Karl Heine" w:date="2020-04-16T08:48:00Z">
                <w:pPr>
                  <w:pStyle w:val="TableText"/>
                </w:pPr>
              </w:pPrChange>
            </w:pPr>
            <w:r w:rsidRPr="002027A2">
              <w:t>209</w:t>
            </w:r>
          </w:p>
        </w:tc>
        <w:tc>
          <w:tcPr>
            <w:tcW w:w="810" w:type="dxa"/>
          </w:tcPr>
          <w:p w14:paraId="75D336FC" w14:textId="77777777" w:rsidR="0009425C" w:rsidRPr="00F67DED" w:rsidRDefault="0009425C">
            <w:pPr>
              <w:pStyle w:val="TableText"/>
              <w:spacing w:line="240" w:lineRule="auto"/>
              <w:pPrChange w:id="491" w:author="Karl Heine" w:date="2020-04-16T08:48:00Z">
                <w:pPr>
                  <w:pStyle w:val="TableText"/>
                </w:pPr>
              </w:pPrChange>
            </w:pPr>
            <w:r w:rsidRPr="00DA6C30">
              <w:t>43%</w:t>
            </w:r>
          </w:p>
        </w:tc>
      </w:tr>
      <w:tr w:rsidR="0009425C" w:rsidRPr="00F7777A" w14:paraId="26198360" w14:textId="77777777" w:rsidTr="0009425C">
        <w:tc>
          <w:tcPr>
            <w:tcW w:w="1255" w:type="dxa"/>
          </w:tcPr>
          <w:p w14:paraId="3E9C60C0" w14:textId="77777777" w:rsidR="0009425C" w:rsidRPr="00F67DED" w:rsidRDefault="0009425C">
            <w:pPr>
              <w:pStyle w:val="TableText"/>
              <w:spacing w:line="240" w:lineRule="auto"/>
              <w:pPrChange w:id="492" w:author="Karl Heine" w:date="2020-04-16T08:48:00Z">
                <w:pPr>
                  <w:pStyle w:val="TableText"/>
                </w:pPr>
              </w:pPrChange>
            </w:pPr>
            <w:r w:rsidRPr="005130A6">
              <w:t>3</w:t>
            </w:r>
          </w:p>
        </w:tc>
        <w:tc>
          <w:tcPr>
            <w:tcW w:w="1260" w:type="dxa"/>
          </w:tcPr>
          <w:p w14:paraId="10388044" w14:textId="77777777" w:rsidR="0009425C" w:rsidRPr="00F67DED" w:rsidRDefault="0009425C">
            <w:pPr>
              <w:pStyle w:val="TableText"/>
              <w:spacing w:line="240" w:lineRule="auto"/>
              <w:pPrChange w:id="493" w:author="Karl Heine" w:date="2020-04-16T08:48:00Z">
                <w:pPr>
                  <w:pStyle w:val="TableText"/>
                </w:pPr>
              </w:pPrChange>
            </w:pPr>
            <w:r w:rsidRPr="003F3E22">
              <w:t>106</w:t>
            </w:r>
          </w:p>
        </w:tc>
        <w:tc>
          <w:tcPr>
            <w:tcW w:w="1170" w:type="dxa"/>
          </w:tcPr>
          <w:p w14:paraId="629D745D" w14:textId="77777777" w:rsidR="0009425C" w:rsidRPr="00F67DED" w:rsidRDefault="0009425C">
            <w:pPr>
              <w:pStyle w:val="TableText"/>
              <w:spacing w:line="240" w:lineRule="auto"/>
              <w:pPrChange w:id="494" w:author="Karl Heine" w:date="2020-04-16T08:48:00Z">
                <w:pPr>
                  <w:pStyle w:val="TableText"/>
                </w:pPr>
              </w:pPrChange>
            </w:pPr>
            <w:r w:rsidRPr="002027A2">
              <w:t>270</w:t>
            </w:r>
          </w:p>
        </w:tc>
        <w:tc>
          <w:tcPr>
            <w:tcW w:w="810" w:type="dxa"/>
          </w:tcPr>
          <w:p w14:paraId="4D85EE73" w14:textId="77777777" w:rsidR="0009425C" w:rsidRPr="00F67DED" w:rsidRDefault="0009425C">
            <w:pPr>
              <w:pStyle w:val="TableText"/>
              <w:spacing w:line="240" w:lineRule="auto"/>
              <w:pPrChange w:id="495" w:author="Karl Heine" w:date="2020-04-16T08:48:00Z">
                <w:pPr>
                  <w:pStyle w:val="TableText"/>
                </w:pPr>
              </w:pPrChange>
            </w:pPr>
            <w:r w:rsidRPr="00DA6C30">
              <w:t>31%</w:t>
            </w:r>
          </w:p>
        </w:tc>
      </w:tr>
      <w:tr w:rsidR="0009425C" w:rsidRPr="00F7777A" w14:paraId="4D033E4F" w14:textId="77777777" w:rsidTr="0009425C">
        <w:tc>
          <w:tcPr>
            <w:tcW w:w="1255" w:type="dxa"/>
          </w:tcPr>
          <w:p w14:paraId="3BD1CC4C" w14:textId="77777777" w:rsidR="0009425C" w:rsidRPr="00F67DED" w:rsidRDefault="0009425C">
            <w:pPr>
              <w:pStyle w:val="TableText"/>
              <w:spacing w:line="240" w:lineRule="auto"/>
              <w:pPrChange w:id="496" w:author="Karl Heine" w:date="2020-04-16T08:48:00Z">
                <w:pPr>
                  <w:pStyle w:val="TableText"/>
                </w:pPr>
              </w:pPrChange>
            </w:pPr>
            <w:r w:rsidRPr="005130A6">
              <w:t>4</w:t>
            </w:r>
          </w:p>
        </w:tc>
        <w:tc>
          <w:tcPr>
            <w:tcW w:w="1260" w:type="dxa"/>
          </w:tcPr>
          <w:p w14:paraId="7A9751F4" w14:textId="77777777" w:rsidR="0009425C" w:rsidRPr="00F67DED" w:rsidRDefault="0009425C">
            <w:pPr>
              <w:pStyle w:val="TableText"/>
              <w:spacing w:line="240" w:lineRule="auto"/>
              <w:pPrChange w:id="497" w:author="Karl Heine" w:date="2020-04-16T08:48:00Z">
                <w:pPr>
                  <w:pStyle w:val="TableText"/>
                </w:pPr>
              </w:pPrChange>
            </w:pPr>
            <w:r w:rsidRPr="003F3E22">
              <w:t>100</w:t>
            </w:r>
          </w:p>
        </w:tc>
        <w:tc>
          <w:tcPr>
            <w:tcW w:w="1170" w:type="dxa"/>
          </w:tcPr>
          <w:p w14:paraId="1A2FEF62" w14:textId="77777777" w:rsidR="0009425C" w:rsidRPr="00F67DED" w:rsidRDefault="0009425C">
            <w:pPr>
              <w:pStyle w:val="TableText"/>
              <w:spacing w:line="240" w:lineRule="auto"/>
              <w:pPrChange w:id="498" w:author="Karl Heine" w:date="2020-04-16T08:48:00Z">
                <w:pPr>
                  <w:pStyle w:val="TableText"/>
                </w:pPr>
              </w:pPrChange>
            </w:pPr>
            <w:r w:rsidRPr="002027A2">
              <w:t>310</w:t>
            </w:r>
          </w:p>
        </w:tc>
        <w:tc>
          <w:tcPr>
            <w:tcW w:w="810" w:type="dxa"/>
          </w:tcPr>
          <w:p w14:paraId="3BFF5240" w14:textId="77777777" w:rsidR="0009425C" w:rsidRPr="00F67DED" w:rsidRDefault="0009425C">
            <w:pPr>
              <w:pStyle w:val="TableText"/>
              <w:spacing w:line="240" w:lineRule="auto"/>
              <w:pPrChange w:id="499" w:author="Karl Heine" w:date="2020-04-16T08:48:00Z">
                <w:pPr>
                  <w:pStyle w:val="TableText"/>
                </w:pPr>
              </w:pPrChange>
            </w:pPr>
            <w:r w:rsidRPr="00DA6C30">
              <w:t>22%</w:t>
            </w:r>
          </w:p>
        </w:tc>
      </w:tr>
      <w:tr w:rsidR="0009425C" w:rsidRPr="00F7777A" w14:paraId="328DCA47" w14:textId="77777777" w:rsidTr="0009425C">
        <w:tc>
          <w:tcPr>
            <w:tcW w:w="1255" w:type="dxa"/>
          </w:tcPr>
          <w:p w14:paraId="107A4D78" w14:textId="77777777" w:rsidR="0009425C" w:rsidRPr="00F67DED" w:rsidRDefault="0009425C">
            <w:pPr>
              <w:pStyle w:val="TableText"/>
              <w:spacing w:line="240" w:lineRule="auto"/>
              <w:pPrChange w:id="500" w:author="Karl Heine" w:date="2020-04-16T08:48:00Z">
                <w:pPr>
                  <w:pStyle w:val="TableText"/>
                </w:pPr>
              </w:pPrChange>
            </w:pPr>
            <w:r w:rsidRPr="005130A6">
              <w:t>5</w:t>
            </w:r>
          </w:p>
        </w:tc>
        <w:tc>
          <w:tcPr>
            <w:tcW w:w="1260" w:type="dxa"/>
          </w:tcPr>
          <w:p w14:paraId="3EFAB63B" w14:textId="77777777" w:rsidR="0009425C" w:rsidRPr="00F67DED" w:rsidRDefault="0009425C">
            <w:pPr>
              <w:pStyle w:val="TableText"/>
              <w:spacing w:line="240" w:lineRule="auto"/>
              <w:pPrChange w:id="501" w:author="Karl Heine" w:date="2020-04-16T08:48:00Z">
                <w:pPr>
                  <w:pStyle w:val="TableText"/>
                </w:pPr>
              </w:pPrChange>
            </w:pPr>
            <w:r w:rsidRPr="003F3E22">
              <w:t>93</w:t>
            </w:r>
          </w:p>
        </w:tc>
        <w:tc>
          <w:tcPr>
            <w:tcW w:w="1170" w:type="dxa"/>
          </w:tcPr>
          <w:p w14:paraId="332DD3C5" w14:textId="77777777" w:rsidR="0009425C" w:rsidRPr="00F67DED" w:rsidRDefault="0009425C">
            <w:pPr>
              <w:pStyle w:val="TableText"/>
              <w:spacing w:line="240" w:lineRule="auto"/>
              <w:pPrChange w:id="502" w:author="Karl Heine" w:date="2020-04-16T08:48:00Z">
                <w:pPr>
                  <w:pStyle w:val="TableText"/>
                </w:pPr>
              </w:pPrChange>
            </w:pPr>
            <w:r w:rsidRPr="002027A2">
              <w:t>314</w:t>
            </w:r>
          </w:p>
        </w:tc>
        <w:tc>
          <w:tcPr>
            <w:tcW w:w="810" w:type="dxa"/>
          </w:tcPr>
          <w:p w14:paraId="0021FA59" w14:textId="77777777" w:rsidR="0009425C" w:rsidRPr="00F67DED" w:rsidRDefault="0009425C">
            <w:pPr>
              <w:pStyle w:val="TableText"/>
              <w:spacing w:line="240" w:lineRule="auto"/>
              <w:pPrChange w:id="503" w:author="Karl Heine" w:date="2020-04-16T08:48:00Z">
                <w:pPr>
                  <w:pStyle w:val="TableText"/>
                </w:pPr>
              </w:pPrChange>
            </w:pPr>
            <w:r w:rsidRPr="00DA6C30">
              <w:t>17%</w:t>
            </w:r>
          </w:p>
        </w:tc>
      </w:tr>
      <w:tr w:rsidR="0009425C" w:rsidRPr="00F7777A" w14:paraId="199181F7" w14:textId="77777777" w:rsidTr="0009425C">
        <w:tc>
          <w:tcPr>
            <w:tcW w:w="1255" w:type="dxa"/>
          </w:tcPr>
          <w:p w14:paraId="0495C424" w14:textId="77777777" w:rsidR="0009425C" w:rsidRPr="00F67DED" w:rsidRDefault="0009425C">
            <w:pPr>
              <w:pStyle w:val="TableText"/>
              <w:spacing w:line="240" w:lineRule="auto"/>
              <w:pPrChange w:id="504" w:author="Karl Heine" w:date="2020-04-16T08:48:00Z">
                <w:pPr>
                  <w:pStyle w:val="TableText"/>
                </w:pPr>
              </w:pPrChange>
            </w:pPr>
            <w:r w:rsidRPr="005130A6">
              <w:t>6</w:t>
            </w:r>
          </w:p>
        </w:tc>
        <w:tc>
          <w:tcPr>
            <w:tcW w:w="1260" w:type="dxa"/>
          </w:tcPr>
          <w:p w14:paraId="00923960" w14:textId="77777777" w:rsidR="0009425C" w:rsidRPr="00F67DED" w:rsidRDefault="0009425C">
            <w:pPr>
              <w:pStyle w:val="TableText"/>
              <w:spacing w:line="240" w:lineRule="auto"/>
              <w:pPrChange w:id="505" w:author="Karl Heine" w:date="2020-04-16T08:48:00Z">
                <w:pPr>
                  <w:pStyle w:val="TableText"/>
                </w:pPr>
              </w:pPrChange>
            </w:pPr>
            <w:r w:rsidRPr="003F3E22">
              <w:t>90</w:t>
            </w:r>
          </w:p>
        </w:tc>
        <w:tc>
          <w:tcPr>
            <w:tcW w:w="1170" w:type="dxa"/>
          </w:tcPr>
          <w:p w14:paraId="04AFD65F" w14:textId="77777777" w:rsidR="0009425C" w:rsidRPr="00F67DED" w:rsidRDefault="0009425C">
            <w:pPr>
              <w:pStyle w:val="TableText"/>
              <w:spacing w:line="240" w:lineRule="auto"/>
              <w:pPrChange w:id="506" w:author="Karl Heine" w:date="2020-04-16T08:48:00Z">
                <w:pPr>
                  <w:pStyle w:val="TableText"/>
                </w:pPr>
              </w:pPrChange>
            </w:pPr>
            <w:r w:rsidRPr="002027A2">
              <w:t>322</w:t>
            </w:r>
          </w:p>
        </w:tc>
        <w:tc>
          <w:tcPr>
            <w:tcW w:w="810" w:type="dxa"/>
          </w:tcPr>
          <w:p w14:paraId="68BF9A5B" w14:textId="77777777" w:rsidR="0009425C" w:rsidRPr="00F67DED" w:rsidRDefault="0009425C">
            <w:pPr>
              <w:pStyle w:val="TableText"/>
              <w:spacing w:line="240" w:lineRule="auto"/>
              <w:pPrChange w:id="507" w:author="Karl Heine" w:date="2020-04-16T08:48:00Z">
                <w:pPr>
                  <w:pStyle w:val="TableText"/>
                </w:pPr>
              </w:pPrChange>
            </w:pPr>
            <w:r w:rsidRPr="00DA6C30">
              <w:t>15%</w:t>
            </w:r>
          </w:p>
        </w:tc>
      </w:tr>
    </w:tbl>
    <w:p w14:paraId="763A911B" w14:textId="77777777" w:rsidR="00C673E5" w:rsidRPr="00C673E5" w:rsidRDefault="00C673E5" w:rsidP="00FF0AF8">
      <w:pPr>
        <w:pStyle w:val="BPACSBody"/>
        <w:rPr>
          <w:ins w:id="508" w:author="Karl Heine" w:date="2020-04-16T09:02:00Z"/>
          <w:sz w:val="6"/>
          <w:szCs w:val="6"/>
          <w:rPrChange w:id="509" w:author="Karl Heine" w:date="2020-04-16T09:03:00Z">
            <w:rPr>
              <w:ins w:id="510" w:author="Karl Heine" w:date="2020-04-16T09:02:00Z"/>
            </w:rPr>
          </w:rPrChange>
        </w:rPr>
      </w:pPr>
    </w:p>
    <w:p w14:paraId="4A98EC28" w14:textId="327ABB00" w:rsidR="003002DA" w:rsidRDefault="00216471" w:rsidP="00FF0AF8">
      <w:pPr>
        <w:pStyle w:val="BPACSBody"/>
        <w:rPr>
          <w:ins w:id="511" w:author="Karl Heine" w:date="2020-04-16T09:04:00Z"/>
        </w:rPr>
      </w:pPr>
      <w:r>
        <w:fldChar w:fldCharType="begin"/>
      </w:r>
      <w:r>
        <w:instrText xml:space="preserve"> REF _Ref26776556 \h </w:instrText>
      </w:r>
      <w:r w:rsidR="00FF0AF8">
        <w:instrText xml:space="preserve"> \* MERGEFORMAT </w:instrText>
      </w:r>
      <w:r>
        <w:fldChar w:fldCharType="separate"/>
      </w:r>
      <w:r w:rsidR="00847F18">
        <w:t>Table 8</w:t>
      </w:r>
      <w:r>
        <w:fldChar w:fldCharType="end"/>
      </w:r>
      <w:r>
        <w:t xml:space="preserve"> </w:t>
      </w:r>
      <w:r w:rsidR="00CF1835">
        <w:t>displays the results of an</w:t>
      </w:r>
      <w:r>
        <w:t xml:space="preserve"> anal</w:t>
      </w:r>
      <w:r w:rsidR="000931C3">
        <w:t>y</w:t>
      </w:r>
      <w:r>
        <w:t>s</w:t>
      </w:r>
      <w:r w:rsidR="000931C3">
        <w:t>is</w:t>
      </w:r>
      <w:r>
        <w:t xml:space="preserve"> for load add events. </w:t>
      </w:r>
      <w:r w:rsidR="00150F3A">
        <w:t xml:space="preserve">The availability is restricted to </w:t>
      </w:r>
      <w:r w:rsidR="000931C3">
        <w:t>hours with cooling load and the chiller operating a</w:t>
      </w:r>
      <w:r w:rsidR="00F20745">
        <w:t xml:space="preserve">t a restricted capacity. By eliminating the chiller restriction and stopping ice discharge, facility power </w:t>
      </w:r>
      <w:r w:rsidR="00EE15E8">
        <w:t>demand is increased</w:t>
      </w:r>
      <w:r w:rsidR="00851E95">
        <w:t xml:space="preserve">; the ice tank </w:t>
      </w:r>
      <w:del w:id="512" w:author="Karl Heine" w:date="2020-04-16T10:02:00Z">
        <w:r w:rsidR="00851E95" w:rsidDel="008E6A78">
          <w:delText>state of charge</w:delText>
        </w:r>
      </w:del>
      <w:ins w:id="513" w:author="Karl Heine" w:date="2020-04-16T10:04:00Z">
        <w:r w:rsidR="008E6A78">
          <w:t>SOC</w:t>
        </w:r>
      </w:ins>
      <w:r w:rsidR="00851E95">
        <w:t xml:space="preserve"> is preserved for later use. </w:t>
      </w:r>
      <w:r w:rsidR="00CF1835">
        <w:t>Changes in peak demand are not displayed,</w:t>
      </w:r>
      <w:r w:rsidR="005B09EC">
        <w:t xml:space="preserve"> as they are less pertinent during a load add event. Only average energy use increases are presented with their associated annual and occupied-hour availabilities.</w:t>
      </w:r>
      <w:r w:rsidR="00AB1187">
        <w:t xml:space="preserve"> During occupied hours, it is nearly always possible to abso</w:t>
      </w:r>
      <w:r w:rsidR="001C54FC">
        <w:t>r</w:t>
      </w:r>
      <w:r w:rsidR="00AB1187">
        <w:t xml:space="preserve">b additional energy as the chiller is operating under partial storage. During the </w:t>
      </w:r>
      <w:r w:rsidR="001C54FC">
        <w:t xml:space="preserve">late </w:t>
      </w:r>
      <w:r w:rsidR="00AB1187">
        <w:t xml:space="preserve">evening and early morning hours, cooling loads are small and are already being met by the chiller. This explains why the availabilities of the </w:t>
      </w:r>
      <w:r w:rsidR="00AB1187">
        <w:t xml:space="preserve">load add potentials during occupied hours are much higher than the full-year potentials. </w:t>
      </w:r>
    </w:p>
    <w:p w14:paraId="3860EDA8" w14:textId="77777777" w:rsidR="00C673E5" w:rsidRPr="00C673E5" w:rsidRDefault="00C673E5" w:rsidP="003E63D7">
      <w:pPr>
        <w:pStyle w:val="BPACSBody"/>
        <w:rPr>
          <w:sz w:val="6"/>
          <w:szCs w:val="6"/>
          <w:rPrChange w:id="514" w:author="Karl Heine" w:date="2020-04-16T09:04:00Z">
            <w:rPr/>
          </w:rPrChange>
        </w:rPr>
      </w:pPr>
    </w:p>
    <w:p w14:paraId="22AC7E2F" w14:textId="26E645F6" w:rsidR="00783CA9" w:rsidRDefault="00783CA9" w:rsidP="00FF0AF8">
      <w:pPr>
        <w:pStyle w:val="BPACSTable"/>
        <w:spacing w:line="240" w:lineRule="auto"/>
        <w:rPr>
          <w:ins w:id="515" w:author="Karl Heine" w:date="2020-04-16T09:04:00Z"/>
        </w:rPr>
      </w:pPr>
      <w:bookmarkStart w:id="516" w:name="_Ref26776556"/>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bookmarkEnd w:id="516"/>
      <w:del w:id="517" w:author="Karl Heine" w:date="2020-04-16T09:09:00Z">
        <w:r w:rsidDel="00D813CF">
          <w:delText>:</w:delText>
        </w:r>
      </w:del>
      <w:r>
        <w:t xml:space="preserve"> Summary of load add potentials</w:t>
      </w:r>
    </w:p>
    <w:p w14:paraId="2A79E5C2" w14:textId="77777777" w:rsidR="00C673E5" w:rsidRPr="00C673E5" w:rsidRDefault="00C673E5">
      <w:pPr>
        <w:pStyle w:val="BPACSTable"/>
        <w:spacing w:before="60" w:after="60" w:line="240" w:lineRule="auto"/>
        <w:rPr>
          <w:sz w:val="6"/>
          <w:szCs w:val="6"/>
          <w:rPrChange w:id="518" w:author="Karl Heine" w:date="2020-04-16T09:04:00Z">
            <w:rPr/>
          </w:rPrChange>
        </w:rPr>
        <w:pPrChange w:id="519" w:author="Karl Heine" w:date="2020-04-16T09:05:00Z">
          <w:pPr>
            <w:pStyle w:val="BPACSTable"/>
          </w:pPr>
        </w:pPrChange>
      </w:pPr>
    </w:p>
    <w:tbl>
      <w:tblPr>
        <w:tblW w:w="4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520" w:author="Karl Heine" w:date="2020-04-16T09:04:00Z">
          <w:tblPr>
            <w:tblW w:w="4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1255"/>
        <w:gridCol w:w="832"/>
        <w:gridCol w:w="833"/>
        <w:gridCol w:w="832"/>
        <w:gridCol w:w="833"/>
        <w:tblGridChange w:id="521">
          <w:tblGrid>
            <w:gridCol w:w="1255"/>
            <w:gridCol w:w="832"/>
            <w:gridCol w:w="833"/>
            <w:gridCol w:w="832"/>
            <w:gridCol w:w="833"/>
          </w:tblGrid>
        </w:tblGridChange>
      </w:tblGrid>
      <w:tr w:rsidR="00783CA9" w:rsidRPr="00F7777A" w14:paraId="72030AA6" w14:textId="77777777" w:rsidTr="00C673E5">
        <w:tc>
          <w:tcPr>
            <w:tcW w:w="1255" w:type="dxa"/>
            <w:vMerge w:val="restart"/>
            <w:vAlign w:val="center"/>
            <w:tcPrChange w:id="522" w:author="Karl Heine" w:date="2020-04-16T09:04:00Z">
              <w:tcPr>
                <w:tcW w:w="1255" w:type="dxa"/>
                <w:vMerge w:val="restart"/>
                <w:vAlign w:val="center"/>
              </w:tcPr>
            </w:tcPrChange>
          </w:tcPr>
          <w:p w14:paraId="4E718A8B" w14:textId="77777777" w:rsidR="00783CA9" w:rsidRPr="00F7777A" w:rsidRDefault="00783CA9">
            <w:pPr>
              <w:pStyle w:val="BPACSTableContents"/>
              <w:spacing w:line="240" w:lineRule="auto"/>
              <w:pPrChange w:id="523" w:author="Karl Heine" w:date="2020-04-16T09:04:00Z">
                <w:pPr>
                  <w:pStyle w:val="BPACSTableContents"/>
                </w:pPr>
              </w:pPrChange>
            </w:pPr>
            <w:r>
              <w:t>DR Event Duration</w:t>
            </w:r>
          </w:p>
        </w:tc>
        <w:tc>
          <w:tcPr>
            <w:tcW w:w="1665" w:type="dxa"/>
            <w:gridSpan w:val="2"/>
            <w:vAlign w:val="center"/>
            <w:tcPrChange w:id="524" w:author="Karl Heine" w:date="2020-04-16T09:04:00Z">
              <w:tcPr>
                <w:tcW w:w="1665" w:type="dxa"/>
                <w:gridSpan w:val="2"/>
              </w:tcPr>
            </w:tcPrChange>
          </w:tcPr>
          <w:p w14:paraId="74DCDC8C" w14:textId="77777777" w:rsidR="00783CA9" w:rsidRPr="00F7777A" w:rsidRDefault="00783CA9">
            <w:pPr>
              <w:pStyle w:val="BPACSTableContents"/>
              <w:spacing w:line="240" w:lineRule="auto"/>
              <w:pPrChange w:id="525" w:author="Karl Heine" w:date="2020-04-16T09:04:00Z">
                <w:pPr>
                  <w:pStyle w:val="BPACSTableContents"/>
                </w:pPr>
              </w:pPrChange>
            </w:pPr>
            <w:r>
              <w:t>Annual</w:t>
            </w:r>
          </w:p>
        </w:tc>
        <w:tc>
          <w:tcPr>
            <w:tcW w:w="1665" w:type="dxa"/>
            <w:gridSpan w:val="2"/>
            <w:vAlign w:val="center"/>
            <w:tcPrChange w:id="526" w:author="Karl Heine" w:date="2020-04-16T09:04:00Z">
              <w:tcPr>
                <w:tcW w:w="1665" w:type="dxa"/>
                <w:gridSpan w:val="2"/>
              </w:tcPr>
            </w:tcPrChange>
          </w:tcPr>
          <w:p w14:paraId="5805CFD5" w14:textId="77777777" w:rsidR="00783CA9" w:rsidRDefault="00783CA9">
            <w:pPr>
              <w:pStyle w:val="BPACSTableContents"/>
              <w:spacing w:line="240" w:lineRule="auto"/>
              <w:pPrChange w:id="527" w:author="Karl Heine" w:date="2020-04-16T09:04:00Z">
                <w:pPr>
                  <w:pStyle w:val="BPACSTableContents"/>
                </w:pPr>
              </w:pPrChange>
            </w:pPr>
            <w:r>
              <w:t>Occupied</w:t>
            </w:r>
          </w:p>
        </w:tc>
      </w:tr>
      <w:tr w:rsidR="00783CA9" w:rsidRPr="00F7777A" w14:paraId="161FBBEB" w14:textId="77777777" w:rsidTr="00C673E5">
        <w:tc>
          <w:tcPr>
            <w:tcW w:w="1255" w:type="dxa"/>
            <w:vMerge/>
            <w:tcBorders>
              <w:bottom w:val="nil"/>
            </w:tcBorders>
            <w:vAlign w:val="center"/>
            <w:tcPrChange w:id="528" w:author="Karl Heine" w:date="2020-04-16T09:04:00Z">
              <w:tcPr>
                <w:tcW w:w="1255" w:type="dxa"/>
                <w:vMerge/>
              </w:tcPr>
            </w:tcPrChange>
          </w:tcPr>
          <w:p w14:paraId="79BC6E33" w14:textId="77777777" w:rsidR="00783CA9" w:rsidRDefault="00783CA9">
            <w:pPr>
              <w:pStyle w:val="BPACSTableContents"/>
              <w:spacing w:line="240" w:lineRule="auto"/>
              <w:pPrChange w:id="529" w:author="Karl Heine" w:date="2020-04-16T09:04:00Z">
                <w:pPr>
                  <w:pStyle w:val="BPACSTableContents"/>
                </w:pPr>
              </w:pPrChange>
            </w:pPr>
          </w:p>
        </w:tc>
        <w:tc>
          <w:tcPr>
            <w:tcW w:w="832" w:type="dxa"/>
            <w:tcBorders>
              <w:bottom w:val="nil"/>
            </w:tcBorders>
            <w:vAlign w:val="center"/>
            <w:tcPrChange w:id="530" w:author="Karl Heine" w:date="2020-04-16T09:04:00Z">
              <w:tcPr>
                <w:tcW w:w="832" w:type="dxa"/>
              </w:tcPr>
            </w:tcPrChange>
          </w:tcPr>
          <w:p w14:paraId="4CDC89F2" w14:textId="77777777" w:rsidR="00783CA9" w:rsidRDefault="00783CA9">
            <w:pPr>
              <w:pStyle w:val="BPACSTableContents"/>
              <w:spacing w:line="240" w:lineRule="auto"/>
              <w:pPrChange w:id="531" w:author="Karl Heine" w:date="2020-04-16T09:04:00Z">
                <w:pPr>
                  <w:pStyle w:val="BPACSTableContents"/>
                </w:pPr>
              </w:pPrChange>
            </w:pPr>
            <w:r>
              <w:t>AVG ADD</w:t>
            </w:r>
          </w:p>
        </w:tc>
        <w:tc>
          <w:tcPr>
            <w:tcW w:w="833" w:type="dxa"/>
            <w:tcBorders>
              <w:bottom w:val="nil"/>
            </w:tcBorders>
            <w:vAlign w:val="center"/>
            <w:tcPrChange w:id="532" w:author="Karl Heine" w:date="2020-04-16T09:04:00Z">
              <w:tcPr>
                <w:tcW w:w="833" w:type="dxa"/>
              </w:tcPr>
            </w:tcPrChange>
          </w:tcPr>
          <w:p w14:paraId="43A4E6A6" w14:textId="502FD737" w:rsidR="00783CA9" w:rsidRDefault="00783CA9">
            <w:pPr>
              <w:pStyle w:val="BPACSTableContents"/>
              <w:spacing w:line="240" w:lineRule="auto"/>
              <w:pPrChange w:id="533" w:author="Karl Heine" w:date="2020-04-16T09:04:00Z">
                <w:pPr>
                  <w:pStyle w:val="BPACSTableContents"/>
                </w:pPr>
              </w:pPrChange>
            </w:pPr>
            <w:r>
              <w:t>Avail</w:t>
            </w:r>
          </w:p>
        </w:tc>
        <w:tc>
          <w:tcPr>
            <w:tcW w:w="832" w:type="dxa"/>
            <w:tcBorders>
              <w:bottom w:val="nil"/>
            </w:tcBorders>
            <w:vAlign w:val="center"/>
            <w:tcPrChange w:id="534" w:author="Karl Heine" w:date="2020-04-16T09:04:00Z">
              <w:tcPr>
                <w:tcW w:w="832" w:type="dxa"/>
              </w:tcPr>
            </w:tcPrChange>
          </w:tcPr>
          <w:p w14:paraId="28315110" w14:textId="77777777" w:rsidR="00783CA9" w:rsidRDefault="00783CA9">
            <w:pPr>
              <w:pStyle w:val="BPACSTableContents"/>
              <w:spacing w:line="240" w:lineRule="auto"/>
              <w:pPrChange w:id="535" w:author="Karl Heine" w:date="2020-04-16T09:04:00Z">
                <w:pPr>
                  <w:pStyle w:val="BPACSTableContents"/>
                </w:pPr>
              </w:pPrChange>
            </w:pPr>
            <w:r>
              <w:t>AVG ADD</w:t>
            </w:r>
          </w:p>
        </w:tc>
        <w:tc>
          <w:tcPr>
            <w:tcW w:w="833" w:type="dxa"/>
            <w:tcBorders>
              <w:bottom w:val="nil"/>
            </w:tcBorders>
            <w:vAlign w:val="center"/>
            <w:tcPrChange w:id="536" w:author="Karl Heine" w:date="2020-04-16T09:04:00Z">
              <w:tcPr>
                <w:tcW w:w="833" w:type="dxa"/>
              </w:tcPr>
            </w:tcPrChange>
          </w:tcPr>
          <w:p w14:paraId="06FF95BA" w14:textId="56604567" w:rsidR="00783CA9" w:rsidRDefault="00783CA9">
            <w:pPr>
              <w:pStyle w:val="BPACSTableContents"/>
              <w:spacing w:line="240" w:lineRule="auto"/>
              <w:pPrChange w:id="537" w:author="Karl Heine" w:date="2020-04-16T09:04:00Z">
                <w:pPr>
                  <w:pStyle w:val="BPACSTableContents"/>
                </w:pPr>
              </w:pPrChange>
            </w:pPr>
            <w:r>
              <w:t>Avail</w:t>
            </w:r>
          </w:p>
        </w:tc>
      </w:tr>
      <w:tr w:rsidR="00783CA9" w:rsidRPr="00F7777A" w14:paraId="2CF42DA3" w14:textId="77777777" w:rsidTr="00C673E5">
        <w:tc>
          <w:tcPr>
            <w:tcW w:w="1255" w:type="dxa"/>
            <w:tcBorders>
              <w:top w:val="nil"/>
            </w:tcBorders>
            <w:vAlign w:val="center"/>
            <w:tcPrChange w:id="538" w:author="Karl Heine" w:date="2020-04-16T09:04:00Z">
              <w:tcPr>
                <w:tcW w:w="1255" w:type="dxa"/>
              </w:tcPr>
            </w:tcPrChange>
          </w:tcPr>
          <w:p w14:paraId="5A78D473" w14:textId="77777777" w:rsidR="00783CA9" w:rsidRPr="005B09EC" w:rsidRDefault="00783CA9">
            <w:pPr>
              <w:pStyle w:val="TableText"/>
              <w:spacing w:line="240" w:lineRule="auto"/>
              <w:jc w:val="center"/>
              <w:rPr>
                <w:i/>
                <w:iCs/>
              </w:rPr>
              <w:pPrChange w:id="539" w:author="Karl Heine" w:date="2020-04-16T09:04:00Z">
                <w:pPr>
                  <w:pStyle w:val="TableText"/>
                </w:pPr>
              </w:pPrChange>
            </w:pPr>
            <w:r w:rsidRPr="005B09EC">
              <w:rPr>
                <w:i/>
                <w:iCs/>
              </w:rPr>
              <w:t>Hours</w:t>
            </w:r>
          </w:p>
        </w:tc>
        <w:tc>
          <w:tcPr>
            <w:tcW w:w="832" w:type="dxa"/>
            <w:tcBorders>
              <w:top w:val="nil"/>
            </w:tcBorders>
            <w:vAlign w:val="center"/>
            <w:tcPrChange w:id="540" w:author="Karl Heine" w:date="2020-04-16T09:04:00Z">
              <w:tcPr>
                <w:tcW w:w="832" w:type="dxa"/>
                <w:vAlign w:val="bottom"/>
              </w:tcPr>
            </w:tcPrChange>
          </w:tcPr>
          <w:p w14:paraId="687B34D0" w14:textId="77777777" w:rsidR="00783CA9" w:rsidRPr="005B09EC" w:rsidRDefault="00783CA9">
            <w:pPr>
              <w:pStyle w:val="TableText"/>
              <w:spacing w:line="240" w:lineRule="auto"/>
              <w:jc w:val="center"/>
              <w:rPr>
                <w:i/>
                <w:iCs/>
              </w:rPr>
              <w:pPrChange w:id="541" w:author="Karl Heine" w:date="2020-04-16T09:04:00Z">
                <w:pPr>
                  <w:pStyle w:val="TableText"/>
                </w:pPr>
              </w:pPrChange>
            </w:pPr>
            <w:r w:rsidRPr="005B09EC">
              <w:rPr>
                <w:i/>
                <w:iCs/>
              </w:rPr>
              <w:t>kWh</w:t>
            </w:r>
          </w:p>
        </w:tc>
        <w:tc>
          <w:tcPr>
            <w:tcW w:w="833" w:type="dxa"/>
            <w:tcBorders>
              <w:top w:val="nil"/>
            </w:tcBorders>
            <w:vAlign w:val="center"/>
            <w:tcPrChange w:id="542" w:author="Karl Heine" w:date="2020-04-16T09:04:00Z">
              <w:tcPr>
                <w:tcW w:w="833" w:type="dxa"/>
                <w:vAlign w:val="bottom"/>
              </w:tcPr>
            </w:tcPrChange>
          </w:tcPr>
          <w:p w14:paraId="59A60520" w14:textId="77777777" w:rsidR="00783CA9" w:rsidRPr="005B09EC" w:rsidRDefault="00783CA9">
            <w:pPr>
              <w:pStyle w:val="TableText"/>
              <w:spacing w:line="240" w:lineRule="auto"/>
              <w:jc w:val="center"/>
              <w:rPr>
                <w:i/>
                <w:iCs/>
              </w:rPr>
              <w:pPrChange w:id="543" w:author="Karl Heine" w:date="2020-04-16T09:04:00Z">
                <w:pPr>
                  <w:pStyle w:val="TableText"/>
                </w:pPr>
              </w:pPrChange>
            </w:pPr>
            <w:r w:rsidRPr="005B09EC">
              <w:rPr>
                <w:i/>
                <w:iCs/>
              </w:rPr>
              <w:t>-</w:t>
            </w:r>
          </w:p>
        </w:tc>
        <w:tc>
          <w:tcPr>
            <w:tcW w:w="832" w:type="dxa"/>
            <w:tcBorders>
              <w:top w:val="nil"/>
            </w:tcBorders>
            <w:vAlign w:val="center"/>
            <w:tcPrChange w:id="544" w:author="Karl Heine" w:date="2020-04-16T09:04:00Z">
              <w:tcPr>
                <w:tcW w:w="832" w:type="dxa"/>
                <w:vAlign w:val="bottom"/>
              </w:tcPr>
            </w:tcPrChange>
          </w:tcPr>
          <w:p w14:paraId="511F763D" w14:textId="77777777" w:rsidR="00783CA9" w:rsidRPr="005B09EC" w:rsidRDefault="00783CA9">
            <w:pPr>
              <w:pStyle w:val="TableText"/>
              <w:spacing w:line="240" w:lineRule="auto"/>
              <w:jc w:val="center"/>
              <w:rPr>
                <w:i/>
                <w:iCs/>
              </w:rPr>
              <w:pPrChange w:id="545" w:author="Karl Heine" w:date="2020-04-16T09:04:00Z">
                <w:pPr>
                  <w:pStyle w:val="TableText"/>
                </w:pPr>
              </w:pPrChange>
            </w:pPr>
            <w:r w:rsidRPr="005B09EC">
              <w:rPr>
                <w:i/>
                <w:iCs/>
              </w:rPr>
              <w:t>kWh</w:t>
            </w:r>
          </w:p>
        </w:tc>
        <w:tc>
          <w:tcPr>
            <w:tcW w:w="833" w:type="dxa"/>
            <w:tcBorders>
              <w:top w:val="nil"/>
            </w:tcBorders>
            <w:vAlign w:val="center"/>
            <w:tcPrChange w:id="546" w:author="Karl Heine" w:date="2020-04-16T09:04:00Z">
              <w:tcPr>
                <w:tcW w:w="833" w:type="dxa"/>
                <w:vAlign w:val="bottom"/>
              </w:tcPr>
            </w:tcPrChange>
          </w:tcPr>
          <w:p w14:paraId="3F07E54A" w14:textId="77777777" w:rsidR="00783CA9" w:rsidRPr="005B09EC" w:rsidRDefault="00783CA9">
            <w:pPr>
              <w:pStyle w:val="TableText"/>
              <w:spacing w:line="240" w:lineRule="auto"/>
              <w:jc w:val="center"/>
              <w:rPr>
                <w:i/>
                <w:iCs/>
              </w:rPr>
              <w:pPrChange w:id="547" w:author="Karl Heine" w:date="2020-04-16T09:04:00Z">
                <w:pPr>
                  <w:pStyle w:val="TableText"/>
                </w:pPr>
              </w:pPrChange>
            </w:pPr>
            <w:r w:rsidRPr="005B09EC">
              <w:rPr>
                <w:i/>
                <w:iCs/>
              </w:rPr>
              <w:t>-</w:t>
            </w:r>
          </w:p>
        </w:tc>
      </w:tr>
      <w:tr w:rsidR="00783CA9" w:rsidRPr="00F7777A" w14:paraId="4E16BB9D" w14:textId="77777777" w:rsidTr="000405A8">
        <w:tc>
          <w:tcPr>
            <w:tcW w:w="1255" w:type="dxa"/>
          </w:tcPr>
          <w:p w14:paraId="2E879351" w14:textId="77777777" w:rsidR="00783CA9" w:rsidRDefault="00783CA9">
            <w:pPr>
              <w:pStyle w:val="TableText"/>
              <w:spacing w:line="240" w:lineRule="auto"/>
              <w:pPrChange w:id="548" w:author="Karl Heine" w:date="2020-04-16T08:48:00Z">
                <w:pPr>
                  <w:pStyle w:val="TableText"/>
                </w:pPr>
              </w:pPrChange>
            </w:pPr>
            <w:r>
              <w:t>0.5</w:t>
            </w:r>
          </w:p>
        </w:tc>
        <w:tc>
          <w:tcPr>
            <w:tcW w:w="832" w:type="dxa"/>
          </w:tcPr>
          <w:p w14:paraId="222B60BF" w14:textId="77777777" w:rsidR="00783CA9" w:rsidRDefault="00783CA9">
            <w:pPr>
              <w:pStyle w:val="TableText"/>
              <w:spacing w:line="240" w:lineRule="auto"/>
              <w:pPrChange w:id="549" w:author="Karl Heine" w:date="2020-04-16T08:48:00Z">
                <w:pPr>
                  <w:pStyle w:val="TableText"/>
                </w:pPr>
              </w:pPrChange>
            </w:pPr>
            <w:r w:rsidRPr="000C0577">
              <w:t>65</w:t>
            </w:r>
          </w:p>
        </w:tc>
        <w:tc>
          <w:tcPr>
            <w:tcW w:w="833" w:type="dxa"/>
          </w:tcPr>
          <w:p w14:paraId="752B3C73" w14:textId="77777777" w:rsidR="00783CA9" w:rsidRDefault="00783CA9">
            <w:pPr>
              <w:pStyle w:val="TableText"/>
              <w:spacing w:line="240" w:lineRule="auto"/>
              <w:pPrChange w:id="550" w:author="Karl Heine" w:date="2020-04-16T08:48:00Z">
                <w:pPr>
                  <w:pStyle w:val="TableText"/>
                </w:pPr>
              </w:pPrChange>
            </w:pPr>
            <w:r w:rsidRPr="005D0055">
              <w:t>39%</w:t>
            </w:r>
          </w:p>
        </w:tc>
        <w:tc>
          <w:tcPr>
            <w:tcW w:w="832" w:type="dxa"/>
          </w:tcPr>
          <w:p w14:paraId="16BB0968" w14:textId="77777777" w:rsidR="00783CA9" w:rsidRDefault="00783CA9">
            <w:pPr>
              <w:pStyle w:val="TableText"/>
              <w:spacing w:line="240" w:lineRule="auto"/>
              <w:pPrChange w:id="551" w:author="Karl Heine" w:date="2020-04-16T08:48:00Z">
                <w:pPr>
                  <w:pStyle w:val="TableText"/>
                </w:pPr>
              </w:pPrChange>
            </w:pPr>
            <w:r w:rsidRPr="00AC3051">
              <w:t>66</w:t>
            </w:r>
          </w:p>
        </w:tc>
        <w:tc>
          <w:tcPr>
            <w:tcW w:w="833" w:type="dxa"/>
            <w:vAlign w:val="bottom"/>
          </w:tcPr>
          <w:p w14:paraId="2064978D" w14:textId="77777777" w:rsidR="00783CA9" w:rsidRDefault="00783CA9">
            <w:pPr>
              <w:pStyle w:val="TableText"/>
              <w:spacing w:line="240" w:lineRule="auto"/>
              <w:pPrChange w:id="552" w:author="Karl Heine" w:date="2020-04-16T08:48:00Z">
                <w:pPr>
                  <w:pStyle w:val="TableText"/>
                </w:pPr>
              </w:pPrChange>
            </w:pPr>
            <w:r>
              <w:t>94%</w:t>
            </w:r>
          </w:p>
        </w:tc>
      </w:tr>
      <w:tr w:rsidR="00783CA9" w:rsidRPr="00F7777A" w14:paraId="06F4632E" w14:textId="77777777" w:rsidTr="000405A8">
        <w:tc>
          <w:tcPr>
            <w:tcW w:w="1255" w:type="dxa"/>
          </w:tcPr>
          <w:p w14:paraId="59284323" w14:textId="77777777" w:rsidR="00783CA9" w:rsidRPr="00715FF1" w:rsidRDefault="00783CA9">
            <w:pPr>
              <w:pStyle w:val="TableText"/>
              <w:spacing w:line="240" w:lineRule="auto"/>
              <w:pPrChange w:id="553" w:author="Karl Heine" w:date="2020-04-16T08:48:00Z">
                <w:pPr>
                  <w:pStyle w:val="TableText"/>
                </w:pPr>
              </w:pPrChange>
            </w:pPr>
            <w:r>
              <w:t>1</w:t>
            </w:r>
          </w:p>
        </w:tc>
        <w:tc>
          <w:tcPr>
            <w:tcW w:w="832" w:type="dxa"/>
          </w:tcPr>
          <w:p w14:paraId="78A46C07" w14:textId="77777777" w:rsidR="00783CA9" w:rsidRPr="00715FF1" w:rsidRDefault="00783CA9">
            <w:pPr>
              <w:pStyle w:val="TableText"/>
              <w:spacing w:line="240" w:lineRule="auto"/>
              <w:pPrChange w:id="554" w:author="Karl Heine" w:date="2020-04-16T08:48:00Z">
                <w:pPr>
                  <w:pStyle w:val="TableText"/>
                </w:pPr>
              </w:pPrChange>
            </w:pPr>
            <w:r w:rsidRPr="000C0577">
              <w:t>126</w:t>
            </w:r>
          </w:p>
        </w:tc>
        <w:tc>
          <w:tcPr>
            <w:tcW w:w="833" w:type="dxa"/>
          </w:tcPr>
          <w:p w14:paraId="56D15256" w14:textId="77777777" w:rsidR="00783CA9" w:rsidRPr="00715FF1" w:rsidRDefault="00783CA9">
            <w:pPr>
              <w:pStyle w:val="TableText"/>
              <w:spacing w:line="240" w:lineRule="auto"/>
              <w:pPrChange w:id="555" w:author="Karl Heine" w:date="2020-04-16T08:48:00Z">
                <w:pPr>
                  <w:pStyle w:val="TableText"/>
                </w:pPr>
              </w:pPrChange>
            </w:pPr>
            <w:r w:rsidRPr="005D0055">
              <w:t>41%</w:t>
            </w:r>
          </w:p>
        </w:tc>
        <w:tc>
          <w:tcPr>
            <w:tcW w:w="832" w:type="dxa"/>
          </w:tcPr>
          <w:p w14:paraId="37508895" w14:textId="77777777" w:rsidR="00783CA9" w:rsidRPr="00715FF1" w:rsidRDefault="00783CA9">
            <w:pPr>
              <w:pStyle w:val="TableText"/>
              <w:spacing w:line="240" w:lineRule="auto"/>
              <w:pPrChange w:id="556" w:author="Karl Heine" w:date="2020-04-16T08:48:00Z">
                <w:pPr>
                  <w:pStyle w:val="TableText"/>
                </w:pPr>
              </w:pPrChange>
            </w:pPr>
            <w:r w:rsidRPr="00AC3051">
              <w:t>130</w:t>
            </w:r>
          </w:p>
        </w:tc>
        <w:tc>
          <w:tcPr>
            <w:tcW w:w="833" w:type="dxa"/>
            <w:vAlign w:val="bottom"/>
          </w:tcPr>
          <w:p w14:paraId="27947FB7" w14:textId="77777777" w:rsidR="00783CA9" w:rsidRPr="00FC0219" w:rsidRDefault="00783CA9">
            <w:pPr>
              <w:pStyle w:val="TableText"/>
              <w:spacing w:line="240" w:lineRule="auto"/>
              <w:pPrChange w:id="557" w:author="Karl Heine" w:date="2020-04-16T08:48:00Z">
                <w:pPr>
                  <w:pStyle w:val="TableText"/>
                </w:pPr>
              </w:pPrChange>
            </w:pPr>
            <w:r>
              <w:t>98%</w:t>
            </w:r>
          </w:p>
        </w:tc>
      </w:tr>
      <w:tr w:rsidR="00783CA9" w:rsidRPr="00F7777A" w14:paraId="12386497" w14:textId="77777777" w:rsidTr="000405A8">
        <w:tc>
          <w:tcPr>
            <w:tcW w:w="1255" w:type="dxa"/>
          </w:tcPr>
          <w:p w14:paraId="688D8B10" w14:textId="77777777" w:rsidR="00783CA9" w:rsidRPr="00715FF1" w:rsidRDefault="00783CA9">
            <w:pPr>
              <w:pStyle w:val="TableText"/>
              <w:spacing w:line="240" w:lineRule="auto"/>
              <w:pPrChange w:id="558" w:author="Karl Heine" w:date="2020-04-16T08:48:00Z">
                <w:pPr>
                  <w:pStyle w:val="TableText"/>
                </w:pPr>
              </w:pPrChange>
            </w:pPr>
            <w:r>
              <w:t>2</w:t>
            </w:r>
          </w:p>
        </w:tc>
        <w:tc>
          <w:tcPr>
            <w:tcW w:w="832" w:type="dxa"/>
          </w:tcPr>
          <w:p w14:paraId="191CDD3A" w14:textId="77777777" w:rsidR="00783CA9" w:rsidRPr="00715FF1" w:rsidRDefault="00783CA9">
            <w:pPr>
              <w:pStyle w:val="TableText"/>
              <w:spacing w:line="240" w:lineRule="auto"/>
              <w:pPrChange w:id="559" w:author="Karl Heine" w:date="2020-04-16T08:48:00Z">
                <w:pPr>
                  <w:pStyle w:val="TableText"/>
                </w:pPr>
              </w:pPrChange>
            </w:pPr>
            <w:r w:rsidRPr="000C0577">
              <w:t>234</w:t>
            </w:r>
          </w:p>
        </w:tc>
        <w:tc>
          <w:tcPr>
            <w:tcW w:w="833" w:type="dxa"/>
          </w:tcPr>
          <w:p w14:paraId="035FA994" w14:textId="77777777" w:rsidR="00783CA9" w:rsidRPr="00715FF1" w:rsidRDefault="00783CA9">
            <w:pPr>
              <w:pStyle w:val="TableText"/>
              <w:spacing w:line="240" w:lineRule="auto"/>
              <w:pPrChange w:id="560" w:author="Karl Heine" w:date="2020-04-16T08:48:00Z">
                <w:pPr>
                  <w:pStyle w:val="TableText"/>
                </w:pPr>
              </w:pPrChange>
            </w:pPr>
            <w:r w:rsidRPr="005D0055">
              <w:t>44%</w:t>
            </w:r>
          </w:p>
        </w:tc>
        <w:tc>
          <w:tcPr>
            <w:tcW w:w="832" w:type="dxa"/>
          </w:tcPr>
          <w:p w14:paraId="07F94C64" w14:textId="77777777" w:rsidR="00783CA9" w:rsidRPr="00715FF1" w:rsidRDefault="00783CA9">
            <w:pPr>
              <w:pStyle w:val="TableText"/>
              <w:spacing w:line="240" w:lineRule="auto"/>
              <w:pPrChange w:id="561" w:author="Karl Heine" w:date="2020-04-16T08:48:00Z">
                <w:pPr>
                  <w:pStyle w:val="TableText"/>
                </w:pPr>
              </w:pPrChange>
            </w:pPr>
            <w:r w:rsidRPr="00AC3051">
              <w:t>257</w:t>
            </w:r>
          </w:p>
        </w:tc>
        <w:tc>
          <w:tcPr>
            <w:tcW w:w="833" w:type="dxa"/>
            <w:vAlign w:val="bottom"/>
          </w:tcPr>
          <w:p w14:paraId="01F43F98" w14:textId="77777777" w:rsidR="00783CA9" w:rsidRPr="00FC0219" w:rsidRDefault="00783CA9">
            <w:pPr>
              <w:pStyle w:val="TableText"/>
              <w:spacing w:line="240" w:lineRule="auto"/>
              <w:pPrChange w:id="562" w:author="Karl Heine" w:date="2020-04-16T08:48:00Z">
                <w:pPr>
                  <w:pStyle w:val="TableText"/>
                </w:pPr>
              </w:pPrChange>
            </w:pPr>
            <w:r>
              <w:t>100%</w:t>
            </w:r>
          </w:p>
        </w:tc>
      </w:tr>
      <w:tr w:rsidR="00783CA9" w:rsidRPr="00F7777A" w14:paraId="734BE2DC" w14:textId="77777777" w:rsidTr="000405A8">
        <w:tc>
          <w:tcPr>
            <w:tcW w:w="1255" w:type="dxa"/>
          </w:tcPr>
          <w:p w14:paraId="1877BB71" w14:textId="77777777" w:rsidR="00783CA9" w:rsidRPr="00715FF1" w:rsidRDefault="00783CA9">
            <w:pPr>
              <w:pStyle w:val="TableText"/>
              <w:spacing w:line="240" w:lineRule="auto"/>
              <w:pPrChange w:id="563" w:author="Karl Heine" w:date="2020-04-16T08:48:00Z">
                <w:pPr>
                  <w:pStyle w:val="TableText"/>
                </w:pPr>
              </w:pPrChange>
            </w:pPr>
            <w:r>
              <w:t>3</w:t>
            </w:r>
          </w:p>
        </w:tc>
        <w:tc>
          <w:tcPr>
            <w:tcW w:w="832" w:type="dxa"/>
          </w:tcPr>
          <w:p w14:paraId="445EAC93" w14:textId="77777777" w:rsidR="00783CA9" w:rsidRPr="00715FF1" w:rsidRDefault="00783CA9">
            <w:pPr>
              <w:pStyle w:val="TableText"/>
              <w:spacing w:line="240" w:lineRule="auto"/>
              <w:pPrChange w:id="564" w:author="Karl Heine" w:date="2020-04-16T08:48:00Z">
                <w:pPr>
                  <w:pStyle w:val="TableText"/>
                </w:pPr>
              </w:pPrChange>
            </w:pPr>
            <w:r w:rsidRPr="000C0577">
              <w:t>329</w:t>
            </w:r>
          </w:p>
        </w:tc>
        <w:tc>
          <w:tcPr>
            <w:tcW w:w="833" w:type="dxa"/>
          </w:tcPr>
          <w:p w14:paraId="7F0F6B06" w14:textId="77777777" w:rsidR="00783CA9" w:rsidRPr="00715FF1" w:rsidRDefault="00783CA9">
            <w:pPr>
              <w:pStyle w:val="TableText"/>
              <w:spacing w:line="240" w:lineRule="auto"/>
              <w:pPrChange w:id="565" w:author="Karl Heine" w:date="2020-04-16T08:48:00Z">
                <w:pPr>
                  <w:pStyle w:val="TableText"/>
                </w:pPr>
              </w:pPrChange>
            </w:pPr>
            <w:r w:rsidRPr="005D0055">
              <w:t>47%</w:t>
            </w:r>
          </w:p>
        </w:tc>
        <w:tc>
          <w:tcPr>
            <w:tcW w:w="832" w:type="dxa"/>
          </w:tcPr>
          <w:p w14:paraId="0D89CD67" w14:textId="77777777" w:rsidR="00783CA9" w:rsidRPr="00715FF1" w:rsidRDefault="00783CA9">
            <w:pPr>
              <w:pStyle w:val="TableText"/>
              <w:spacing w:line="240" w:lineRule="auto"/>
              <w:pPrChange w:id="566" w:author="Karl Heine" w:date="2020-04-16T08:48:00Z">
                <w:pPr>
                  <w:pStyle w:val="TableText"/>
                </w:pPr>
              </w:pPrChange>
            </w:pPr>
            <w:r w:rsidRPr="00AC3051">
              <w:t>376</w:t>
            </w:r>
          </w:p>
        </w:tc>
        <w:tc>
          <w:tcPr>
            <w:tcW w:w="833" w:type="dxa"/>
            <w:vAlign w:val="bottom"/>
          </w:tcPr>
          <w:p w14:paraId="7A99A495" w14:textId="77777777" w:rsidR="00783CA9" w:rsidRPr="00FC0219" w:rsidRDefault="00783CA9">
            <w:pPr>
              <w:pStyle w:val="TableText"/>
              <w:spacing w:line="240" w:lineRule="auto"/>
              <w:pPrChange w:id="567" w:author="Karl Heine" w:date="2020-04-16T08:48:00Z">
                <w:pPr>
                  <w:pStyle w:val="TableText"/>
                </w:pPr>
              </w:pPrChange>
            </w:pPr>
            <w:r>
              <w:t>100%</w:t>
            </w:r>
          </w:p>
        </w:tc>
      </w:tr>
      <w:tr w:rsidR="00783CA9" w:rsidRPr="00F7777A" w14:paraId="663A2E3B" w14:textId="77777777" w:rsidTr="000405A8">
        <w:tc>
          <w:tcPr>
            <w:tcW w:w="1255" w:type="dxa"/>
          </w:tcPr>
          <w:p w14:paraId="414B0024" w14:textId="77777777" w:rsidR="00783CA9" w:rsidRPr="00715FF1" w:rsidRDefault="00783CA9">
            <w:pPr>
              <w:pStyle w:val="TableText"/>
              <w:spacing w:line="240" w:lineRule="auto"/>
              <w:pPrChange w:id="568" w:author="Karl Heine" w:date="2020-04-16T08:48:00Z">
                <w:pPr>
                  <w:pStyle w:val="TableText"/>
                </w:pPr>
              </w:pPrChange>
            </w:pPr>
            <w:r>
              <w:t>4</w:t>
            </w:r>
          </w:p>
        </w:tc>
        <w:tc>
          <w:tcPr>
            <w:tcW w:w="832" w:type="dxa"/>
          </w:tcPr>
          <w:p w14:paraId="75514668" w14:textId="77777777" w:rsidR="00783CA9" w:rsidRPr="00715FF1" w:rsidRDefault="00783CA9">
            <w:pPr>
              <w:pStyle w:val="TableText"/>
              <w:spacing w:line="240" w:lineRule="auto"/>
              <w:pPrChange w:id="569" w:author="Karl Heine" w:date="2020-04-16T08:48:00Z">
                <w:pPr>
                  <w:pStyle w:val="TableText"/>
                </w:pPr>
              </w:pPrChange>
            </w:pPr>
            <w:r w:rsidRPr="000C0577">
              <w:t>413</w:t>
            </w:r>
          </w:p>
        </w:tc>
        <w:tc>
          <w:tcPr>
            <w:tcW w:w="833" w:type="dxa"/>
          </w:tcPr>
          <w:p w14:paraId="4A07021C" w14:textId="77777777" w:rsidR="00783CA9" w:rsidRPr="00715FF1" w:rsidRDefault="00783CA9">
            <w:pPr>
              <w:pStyle w:val="TableText"/>
              <w:spacing w:line="240" w:lineRule="auto"/>
              <w:pPrChange w:id="570" w:author="Karl Heine" w:date="2020-04-16T08:48:00Z">
                <w:pPr>
                  <w:pStyle w:val="TableText"/>
                </w:pPr>
              </w:pPrChange>
            </w:pPr>
            <w:r w:rsidRPr="005D0055">
              <w:t>50%</w:t>
            </w:r>
          </w:p>
        </w:tc>
        <w:tc>
          <w:tcPr>
            <w:tcW w:w="832" w:type="dxa"/>
          </w:tcPr>
          <w:p w14:paraId="09E8CF9B" w14:textId="77777777" w:rsidR="00783CA9" w:rsidRPr="00715FF1" w:rsidRDefault="00783CA9">
            <w:pPr>
              <w:pStyle w:val="TableText"/>
              <w:spacing w:line="240" w:lineRule="auto"/>
              <w:pPrChange w:id="571" w:author="Karl Heine" w:date="2020-04-16T08:48:00Z">
                <w:pPr>
                  <w:pStyle w:val="TableText"/>
                </w:pPr>
              </w:pPrChange>
            </w:pPr>
            <w:r w:rsidRPr="00AC3051">
              <w:t>486</w:t>
            </w:r>
          </w:p>
        </w:tc>
        <w:tc>
          <w:tcPr>
            <w:tcW w:w="833" w:type="dxa"/>
            <w:vAlign w:val="bottom"/>
          </w:tcPr>
          <w:p w14:paraId="43712235" w14:textId="77777777" w:rsidR="00783CA9" w:rsidRPr="00FC0219" w:rsidRDefault="00783CA9">
            <w:pPr>
              <w:pStyle w:val="TableText"/>
              <w:spacing w:line="240" w:lineRule="auto"/>
              <w:pPrChange w:id="572" w:author="Karl Heine" w:date="2020-04-16T08:48:00Z">
                <w:pPr>
                  <w:pStyle w:val="TableText"/>
                </w:pPr>
              </w:pPrChange>
            </w:pPr>
            <w:r>
              <w:t>100%</w:t>
            </w:r>
          </w:p>
        </w:tc>
      </w:tr>
      <w:tr w:rsidR="00783CA9" w:rsidRPr="00F7777A" w14:paraId="72FFBA6E" w14:textId="77777777" w:rsidTr="000405A8">
        <w:tc>
          <w:tcPr>
            <w:tcW w:w="1255" w:type="dxa"/>
          </w:tcPr>
          <w:p w14:paraId="610C8B9C" w14:textId="77777777" w:rsidR="00783CA9" w:rsidRPr="00715FF1" w:rsidRDefault="00783CA9">
            <w:pPr>
              <w:pStyle w:val="TableText"/>
              <w:spacing w:line="240" w:lineRule="auto"/>
              <w:pPrChange w:id="573" w:author="Karl Heine" w:date="2020-04-16T08:48:00Z">
                <w:pPr>
                  <w:pStyle w:val="TableText"/>
                </w:pPr>
              </w:pPrChange>
            </w:pPr>
            <w:r>
              <w:t>5</w:t>
            </w:r>
          </w:p>
        </w:tc>
        <w:tc>
          <w:tcPr>
            <w:tcW w:w="832" w:type="dxa"/>
          </w:tcPr>
          <w:p w14:paraId="3954DB61" w14:textId="77777777" w:rsidR="00783CA9" w:rsidRPr="00715FF1" w:rsidRDefault="00783CA9">
            <w:pPr>
              <w:pStyle w:val="TableText"/>
              <w:spacing w:line="240" w:lineRule="auto"/>
              <w:pPrChange w:id="574" w:author="Karl Heine" w:date="2020-04-16T08:48:00Z">
                <w:pPr>
                  <w:pStyle w:val="TableText"/>
                </w:pPr>
              </w:pPrChange>
            </w:pPr>
            <w:r w:rsidRPr="000C0577">
              <w:t>487</w:t>
            </w:r>
          </w:p>
        </w:tc>
        <w:tc>
          <w:tcPr>
            <w:tcW w:w="833" w:type="dxa"/>
          </w:tcPr>
          <w:p w14:paraId="0770EDCF" w14:textId="77777777" w:rsidR="00783CA9" w:rsidRPr="00715FF1" w:rsidRDefault="00783CA9">
            <w:pPr>
              <w:pStyle w:val="TableText"/>
              <w:spacing w:line="240" w:lineRule="auto"/>
              <w:pPrChange w:id="575" w:author="Karl Heine" w:date="2020-04-16T08:48:00Z">
                <w:pPr>
                  <w:pStyle w:val="TableText"/>
                </w:pPr>
              </w:pPrChange>
            </w:pPr>
            <w:r w:rsidRPr="005D0055">
              <w:t>53%</w:t>
            </w:r>
          </w:p>
        </w:tc>
        <w:tc>
          <w:tcPr>
            <w:tcW w:w="832" w:type="dxa"/>
          </w:tcPr>
          <w:p w14:paraId="125FE250" w14:textId="77777777" w:rsidR="00783CA9" w:rsidRPr="00715FF1" w:rsidRDefault="00783CA9">
            <w:pPr>
              <w:pStyle w:val="TableText"/>
              <w:spacing w:line="240" w:lineRule="auto"/>
              <w:pPrChange w:id="576" w:author="Karl Heine" w:date="2020-04-16T08:48:00Z">
                <w:pPr>
                  <w:pStyle w:val="TableText"/>
                </w:pPr>
              </w:pPrChange>
            </w:pPr>
            <w:r w:rsidRPr="00AC3051">
              <w:t>586</w:t>
            </w:r>
          </w:p>
        </w:tc>
        <w:tc>
          <w:tcPr>
            <w:tcW w:w="833" w:type="dxa"/>
            <w:vAlign w:val="bottom"/>
          </w:tcPr>
          <w:p w14:paraId="0379CED0" w14:textId="77777777" w:rsidR="00783CA9" w:rsidRPr="00FC0219" w:rsidRDefault="00783CA9">
            <w:pPr>
              <w:pStyle w:val="TableText"/>
              <w:spacing w:line="240" w:lineRule="auto"/>
              <w:pPrChange w:id="577" w:author="Karl Heine" w:date="2020-04-16T08:48:00Z">
                <w:pPr>
                  <w:pStyle w:val="TableText"/>
                </w:pPr>
              </w:pPrChange>
            </w:pPr>
            <w:r>
              <w:t>100%</w:t>
            </w:r>
          </w:p>
        </w:tc>
      </w:tr>
      <w:tr w:rsidR="00783CA9" w:rsidRPr="00F7777A" w14:paraId="5B306FF3" w14:textId="77777777" w:rsidTr="000405A8">
        <w:tc>
          <w:tcPr>
            <w:tcW w:w="1255" w:type="dxa"/>
          </w:tcPr>
          <w:p w14:paraId="57A008FE" w14:textId="77777777" w:rsidR="00783CA9" w:rsidRDefault="00783CA9">
            <w:pPr>
              <w:pStyle w:val="TableText"/>
              <w:spacing w:line="240" w:lineRule="auto"/>
              <w:pPrChange w:id="578" w:author="Karl Heine" w:date="2020-04-16T08:48:00Z">
                <w:pPr>
                  <w:pStyle w:val="TableText"/>
                </w:pPr>
              </w:pPrChange>
            </w:pPr>
            <w:r>
              <w:t>6</w:t>
            </w:r>
          </w:p>
        </w:tc>
        <w:tc>
          <w:tcPr>
            <w:tcW w:w="832" w:type="dxa"/>
          </w:tcPr>
          <w:p w14:paraId="3185DC01" w14:textId="77777777" w:rsidR="00783CA9" w:rsidRPr="00FC0219" w:rsidRDefault="00783CA9">
            <w:pPr>
              <w:pStyle w:val="TableText"/>
              <w:spacing w:line="240" w:lineRule="auto"/>
              <w:pPrChange w:id="579" w:author="Karl Heine" w:date="2020-04-16T08:48:00Z">
                <w:pPr>
                  <w:pStyle w:val="TableText"/>
                </w:pPr>
              </w:pPrChange>
            </w:pPr>
            <w:r w:rsidRPr="000C0577">
              <w:t>553</w:t>
            </w:r>
          </w:p>
        </w:tc>
        <w:tc>
          <w:tcPr>
            <w:tcW w:w="833" w:type="dxa"/>
          </w:tcPr>
          <w:p w14:paraId="7755E322" w14:textId="77777777" w:rsidR="00783CA9" w:rsidRPr="00FC0219" w:rsidRDefault="00783CA9">
            <w:pPr>
              <w:pStyle w:val="TableText"/>
              <w:spacing w:line="240" w:lineRule="auto"/>
              <w:pPrChange w:id="580" w:author="Karl Heine" w:date="2020-04-16T08:48:00Z">
                <w:pPr>
                  <w:pStyle w:val="TableText"/>
                </w:pPr>
              </w:pPrChange>
            </w:pPr>
            <w:r w:rsidRPr="005D0055">
              <w:t>56%</w:t>
            </w:r>
          </w:p>
        </w:tc>
        <w:tc>
          <w:tcPr>
            <w:tcW w:w="832" w:type="dxa"/>
          </w:tcPr>
          <w:p w14:paraId="34F78836" w14:textId="77777777" w:rsidR="00783CA9" w:rsidRPr="00FC0219" w:rsidRDefault="00783CA9">
            <w:pPr>
              <w:pStyle w:val="TableText"/>
              <w:spacing w:line="240" w:lineRule="auto"/>
              <w:pPrChange w:id="581" w:author="Karl Heine" w:date="2020-04-16T08:48:00Z">
                <w:pPr>
                  <w:pStyle w:val="TableText"/>
                </w:pPr>
              </w:pPrChange>
            </w:pPr>
            <w:r w:rsidRPr="00AC3051">
              <w:t>675</w:t>
            </w:r>
          </w:p>
        </w:tc>
        <w:tc>
          <w:tcPr>
            <w:tcW w:w="833" w:type="dxa"/>
            <w:vAlign w:val="bottom"/>
          </w:tcPr>
          <w:p w14:paraId="17315902" w14:textId="77777777" w:rsidR="00783CA9" w:rsidRPr="00FC0219" w:rsidRDefault="00783CA9">
            <w:pPr>
              <w:pStyle w:val="TableText"/>
              <w:spacing w:line="240" w:lineRule="auto"/>
              <w:pPrChange w:id="582" w:author="Karl Heine" w:date="2020-04-16T08:48:00Z">
                <w:pPr>
                  <w:pStyle w:val="TableText"/>
                </w:pPr>
              </w:pPrChange>
            </w:pPr>
            <w:r>
              <w:t>100%</w:t>
            </w:r>
          </w:p>
        </w:tc>
      </w:tr>
    </w:tbl>
    <w:p w14:paraId="185C04AF" w14:textId="3C73BBDF" w:rsidR="00811B8A" w:rsidRDefault="00811B8A" w:rsidP="003E63D7">
      <w:pPr>
        <w:pStyle w:val="BPACSBody"/>
      </w:pPr>
      <w:r>
        <w:t>This</w:t>
      </w:r>
      <w:r w:rsidR="00B90C6B">
        <w:t xml:space="preserve"> post-processing </w:t>
      </w:r>
      <w:r>
        <w:t>assessment</w:t>
      </w:r>
      <w:r w:rsidR="00B90C6B">
        <w:t xml:space="preserve"> present</w:t>
      </w:r>
      <w:r>
        <w:t>s</w:t>
      </w:r>
      <w:r w:rsidR="00B90C6B">
        <w:t xml:space="preserve"> a </w:t>
      </w:r>
      <w:r>
        <w:t xml:space="preserve">method to characterize </w:t>
      </w:r>
      <w:r w:rsidR="00B90C6B">
        <w:t xml:space="preserve">the load </w:t>
      </w:r>
      <w:r>
        <w:t xml:space="preserve">add/shed </w:t>
      </w:r>
      <w:r w:rsidR="009A51D3">
        <w:t xml:space="preserve">flexibility </w:t>
      </w:r>
      <w:r>
        <w:t xml:space="preserve">of a given ITS configuration and control strategy, for consideration in the early design stage. If regional utility programs heavily incentivize periodic load shed events, similar analysis can help system designers size ITS to ensure sufficient capacity will likely be available. If excess renewables frequently result in curtailed PV-generation, the analysis can quantify the potential service that a given ITS design might provide to help maximize renewable utilization. </w:t>
      </w:r>
    </w:p>
    <w:p w14:paraId="47374A5E" w14:textId="1D680841" w:rsidR="003002DA" w:rsidRDefault="00811B8A" w:rsidP="007C7639">
      <w:pPr>
        <w:pStyle w:val="BPACSBody"/>
      </w:pPr>
      <w:r>
        <w:t xml:space="preserve">Through the development of this measure, such analysis may now be readily </w:t>
      </w:r>
      <w:r w:rsidR="001C54FC">
        <w:t>repeated</w:t>
      </w:r>
      <w:r>
        <w:t xml:space="preserve"> on a wide variety of potential ITS designs within the OpenStudio platform.</w:t>
      </w:r>
    </w:p>
    <w:p w14:paraId="7D96B658" w14:textId="65565EA9" w:rsidR="00A87E21" w:rsidRDefault="00A87E21">
      <w:pPr>
        <w:pStyle w:val="BPACSSubheader"/>
      </w:pPr>
      <w:r>
        <w:t>Load Flexibility Testing in-Simulation</w:t>
      </w:r>
    </w:p>
    <w:p w14:paraId="5C9EA913" w14:textId="77DEA172" w:rsidR="00C7551D" w:rsidRDefault="008E13BE" w:rsidP="00FF0AF8">
      <w:pPr>
        <w:pStyle w:val="BPACSBody"/>
        <w:rPr>
          <w:ins w:id="583" w:author="Karl Heine" w:date="2020-04-16T10:33:00Z"/>
        </w:rPr>
      </w:pPr>
      <w:r>
        <w:t xml:space="preserve">As previously noted, post-processing does not capture the rebound effects of changing </w:t>
      </w:r>
      <w:r w:rsidR="00FA2E8F">
        <w:t>ITS control strategies</w:t>
      </w:r>
      <w:r w:rsidR="00851EF0">
        <w:t xml:space="preserve"> in </w:t>
      </w:r>
      <w:r w:rsidR="0044023B">
        <w:t>response</w:t>
      </w:r>
      <w:r w:rsidR="009A51D3">
        <w:t xml:space="preserve"> </w:t>
      </w:r>
      <w:r w:rsidR="00E04A69">
        <w:t xml:space="preserve">to a DR event. </w:t>
      </w:r>
      <w:r w:rsidR="005856BD">
        <w:t xml:space="preserve">We select </w:t>
      </w:r>
      <w:r w:rsidR="00D352E4">
        <w:t>two</w:t>
      </w:r>
      <w:r w:rsidR="005856BD">
        <w:t xml:space="preserve"> day</w:t>
      </w:r>
      <w:r w:rsidR="00D352E4">
        <w:t xml:space="preserve">s </w:t>
      </w:r>
      <w:r w:rsidR="005856BD">
        <w:t>during</w:t>
      </w:r>
      <w:r w:rsidR="00D352E4">
        <w:t xml:space="preserve"> a</w:t>
      </w:r>
      <w:r w:rsidR="005856BD">
        <w:t xml:space="preserve"> peak-cooling week </w:t>
      </w:r>
      <w:r w:rsidR="00D75524">
        <w:t>using</w:t>
      </w:r>
      <w:r w:rsidR="005856BD">
        <w:t xml:space="preserve"> </w:t>
      </w:r>
      <w:r w:rsidR="00D75524">
        <w:t xml:space="preserve">ITS </w:t>
      </w:r>
      <w:r w:rsidR="005856BD">
        <w:t>P2 to test and illustrate the</w:t>
      </w:r>
      <w:r w:rsidR="0033200C">
        <w:t xml:space="preserve"> broader</w:t>
      </w:r>
      <w:r w:rsidR="005856BD">
        <w:t xml:space="preserve"> effects of </w:t>
      </w:r>
      <w:r w:rsidR="001910A2">
        <w:t>using the ice for</w:t>
      </w:r>
      <w:r w:rsidR="004F7B37">
        <w:t xml:space="preserve"> dynamic</w:t>
      </w:r>
      <w:r w:rsidR="001910A2">
        <w:t xml:space="preserve"> load add/shed flexib</w:t>
      </w:r>
      <w:r w:rsidR="00673BBA">
        <w:t>i</w:t>
      </w:r>
      <w:r w:rsidR="001910A2">
        <w:t xml:space="preserve">lity. </w:t>
      </w:r>
      <w:r w:rsidR="003C0B93">
        <w:t xml:space="preserve">A </w:t>
      </w:r>
      <w:r w:rsidR="00EE7752">
        <w:t>three</w:t>
      </w:r>
      <w:r w:rsidR="003C0B93">
        <w:t>-hour load shed event is simulated on September 19</w:t>
      </w:r>
      <w:r w:rsidR="003C0B93" w:rsidRPr="003C0B93">
        <w:rPr>
          <w:vertAlign w:val="superscript"/>
        </w:rPr>
        <w:t>th</w:t>
      </w:r>
      <w:r w:rsidR="003C0B93">
        <w:t>, beginning at 11:30 a</w:t>
      </w:r>
      <w:r w:rsidR="00EE7752">
        <w:t>.m. A five-hour event is simulated for both load add and load shed on September 2</w:t>
      </w:r>
      <w:r w:rsidR="00953F0A">
        <w:t>1</w:t>
      </w:r>
      <w:r w:rsidR="00953F0A" w:rsidRPr="00953F0A">
        <w:rPr>
          <w:vertAlign w:val="superscript"/>
        </w:rPr>
        <w:t>st</w:t>
      </w:r>
      <w:r w:rsidR="001C2545">
        <w:t xml:space="preserve">, beginning at noon. </w:t>
      </w:r>
    </w:p>
    <w:moveToRangeStart w:id="584" w:author="Karl Heine" w:date="2020-04-16T10:33:00Z" w:name="move37925639"/>
    <w:p w14:paraId="0380C441" w14:textId="77777777" w:rsidR="007C455D" w:rsidRDefault="007C455D" w:rsidP="007C455D">
      <w:pPr>
        <w:pStyle w:val="BPACSBody"/>
        <w:keepNext/>
        <w:rPr>
          <w:moveTo w:id="585" w:author="Karl Heine" w:date="2020-04-16T10:33:00Z"/>
        </w:rPr>
      </w:pPr>
      <w:moveTo w:id="586" w:author="Karl Heine" w:date="2020-04-16T10:33:00Z">
        <w:r>
          <w:fldChar w:fldCharType="begin"/>
        </w:r>
        <w:r>
          <w:instrText xml:space="preserve"> REF _Ref26782931 \h  \* MERGEFORMAT </w:instrText>
        </w:r>
      </w:moveTo>
      <w:moveTo w:id="587" w:author="Karl Heine" w:date="2020-04-16T10:33:00Z">
        <w:r>
          <w:fldChar w:fldCharType="separate"/>
        </w:r>
        <w:r>
          <w:t>Figure 5</w:t>
        </w:r>
        <w:r>
          <w:fldChar w:fldCharType="end"/>
        </w:r>
        <w:r>
          <w:t xml:space="preserve"> shows the impacts of the three-hour shed event on September 19</w:t>
        </w:r>
        <w:r w:rsidRPr="00A646A8">
          <w:rPr>
            <w:vertAlign w:val="superscript"/>
          </w:rPr>
          <w:t>th</w:t>
        </w:r>
        <w:r>
          <w:t xml:space="preserve"> from 11:30 to 14:30. Facility peak demand during the event is reduced by 239 kW</w:t>
        </w:r>
        <w:r w:rsidRPr="0024424C">
          <w:rPr>
            <w:vertAlign w:val="subscript"/>
          </w:rPr>
          <w:t>e</w:t>
        </w:r>
        <w:r>
          <w:t>, from 787 kW</w:t>
        </w:r>
        <w:r w:rsidRPr="0024424C">
          <w:rPr>
            <w:vertAlign w:val="subscript"/>
          </w:rPr>
          <w:t>e</w:t>
        </w:r>
        <w:r>
          <w:t xml:space="preserve"> to 548 kW</w:t>
        </w:r>
        <w:r w:rsidRPr="0024424C">
          <w:rPr>
            <w:vertAlign w:val="subscript"/>
          </w:rPr>
          <w:t>e</w:t>
        </w:r>
        <w:r>
          <w:t xml:space="preserve">. The total additional energy shifted out of the window is 688 kWh. There is no change to peak demand outside the DR event window. The ice is sufficient to supply full storage during the DR event. However, due to the additional depletion mid-day, the ice runs out before the end of the day, thus requiring additional chiller cooling over the last few hours of occupation. The required ITS recharge time is extended relative to the routine operation profile. </w:t>
        </w:r>
      </w:moveTo>
    </w:p>
    <w:moveToRangeEnd w:id="584"/>
    <w:p w14:paraId="32E482F5" w14:textId="77777777" w:rsidR="007C455D" w:rsidRDefault="007C455D">
      <w:pPr>
        <w:pStyle w:val="BPACSBody"/>
      </w:pPr>
    </w:p>
    <w:moveFromRangeStart w:id="588" w:author="Karl Heine" w:date="2020-04-16T10:33:00Z" w:name="move37925639"/>
    <w:p w14:paraId="14660A0B" w14:textId="690CD7C4" w:rsidR="009335E7" w:rsidRPr="009335E7" w:rsidRDefault="009673C6" w:rsidP="003E63D7">
      <w:pPr>
        <w:pStyle w:val="BPACSBody"/>
        <w:keepNext/>
        <w:rPr>
          <w:sz w:val="6"/>
          <w:szCs w:val="6"/>
          <w:rPrChange w:id="589" w:author="Karl Heine" w:date="2020-04-16T09:14:00Z">
            <w:rPr/>
          </w:rPrChange>
        </w:rPr>
      </w:pPr>
      <w:moveFrom w:id="590" w:author="Karl Heine" w:date="2020-04-16T10:33:00Z">
        <w:r w:rsidDel="007C455D">
          <w:lastRenderedPageBreak/>
          <w:fldChar w:fldCharType="begin"/>
        </w:r>
        <w:r w:rsidDel="007C455D">
          <w:instrText xml:space="preserve"> REF _Ref26782931 \h </w:instrText>
        </w:r>
        <w:r w:rsidR="00FF0AF8" w:rsidDel="007C455D">
          <w:instrText xml:space="preserve"> \* MERGEFORMAT </w:instrText>
        </w:r>
      </w:moveFrom>
      <w:del w:id="591" w:author="Karl Heine" w:date="2020-04-16T10:33:00Z"/>
      <w:moveFrom w:id="592" w:author="Karl Heine" w:date="2020-04-16T10:33:00Z">
        <w:r w:rsidDel="007C455D">
          <w:fldChar w:fldCharType="separate"/>
        </w:r>
        <w:r w:rsidR="00847F18" w:rsidDel="007C455D">
          <w:t>Figure 5</w:t>
        </w:r>
        <w:r w:rsidDel="007C455D">
          <w:fldChar w:fldCharType="end"/>
        </w:r>
        <w:r w:rsidDel="007C455D">
          <w:t xml:space="preserve"> shows the impact</w:t>
        </w:r>
        <w:r w:rsidR="00F71A26" w:rsidDel="007C455D">
          <w:t xml:space="preserve">s of the three-hour shed event on </w:t>
        </w:r>
        <w:r w:rsidR="00A646A8" w:rsidDel="007C455D">
          <w:t>September 19</w:t>
        </w:r>
        <w:r w:rsidR="00A646A8" w:rsidRPr="00A646A8" w:rsidDel="007C455D">
          <w:rPr>
            <w:vertAlign w:val="superscript"/>
          </w:rPr>
          <w:t>th</w:t>
        </w:r>
        <w:r w:rsidR="00E879F0" w:rsidDel="007C455D">
          <w:t xml:space="preserve"> from 11:30 to </w:t>
        </w:r>
        <w:r w:rsidR="00A71FE8" w:rsidDel="007C455D">
          <w:t>14:30.</w:t>
        </w:r>
        <w:r w:rsidR="00A646A8" w:rsidDel="007C455D">
          <w:t xml:space="preserve"> </w:t>
        </w:r>
        <w:r w:rsidR="002F40E0" w:rsidDel="007C455D">
          <w:t>Facility peak demand during the event is reduced</w:t>
        </w:r>
        <w:r w:rsidR="00566E82" w:rsidDel="007C455D">
          <w:t xml:space="preserve"> by </w:t>
        </w:r>
        <w:r w:rsidR="00A85181" w:rsidDel="007C455D">
          <w:t xml:space="preserve">239 </w:t>
        </w:r>
        <w:r w:rsidR="0024424C" w:rsidDel="007C455D">
          <w:t>kW</w:t>
        </w:r>
        <w:r w:rsidR="0024424C" w:rsidRPr="0024424C" w:rsidDel="007C455D">
          <w:rPr>
            <w:vertAlign w:val="subscript"/>
          </w:rPr>
          <w:t>e</w:t>
        </w:r>
        <w:r w:rsidR="00E5411A" w:rsidDel="007C455D">
          <w:t>,</w:t>
        </w:r>
        <w:r w:rsidR="002F40E0" w:rsidDel="007C455D">
          <w:t xml:space="preserve"> from 787 </w:t>
        </w:r>
        <w:r w:rsidR="0024424C" w:rsidDel="007C455D">
          <w:t>kW</w:t>
        </w:r>
        <w:r w:rsidR="0024424C" w:rsidRPr="0024424C" w:rsidDel="007C455D">
          <w:rPr>
            <w:vertAlign w:val="subscript"/>
          </w:rPr>
          <w:t>e</w:t>
        </w:r>
        <w:r w:rsidR="0024424C" w:rsidDel="007C455D">
          <w:t xml:space="preserve"> </w:t>
        </w:r>
        <w:r w:rsidR="002F40E0" w:rsidDel="007C455D">
          <w:t xml:space="preserve">to 548 </w:t>
        </w:r>
        <w:r w:rsidR="0024424C" w:rsidDel="007C455D">
          <w:t>kW</w:t>
        </w:r>
        <w:r w:rsidR="0024424C" w:rsidRPr="0024424C" w:rsidDel="007C455D">
          <w:rPr>
            <w:vertAlign w:val="subscript"/>
          </w:rPr>
          <w:t>e</w:t>
        </w:r>
        <w:r w:rsidR="002F40E0" w:rsidDel="007C455D">
          <w:t xml:space="preserve">. </w:t>
        </w:r>
        <w:r w:rsidR="008B0E5E" w:rsidDel="007C455D">
          <w:t>The total additional energy shifted out of the window is 688 kWh.</w:t>
        </w:r>
        <w:r w:rsidR="00A646A8" w:rsidDel="007C455D">
          <w:t xml:space="preserve"> </w:t>
        </w:r>
        <w:r w:rsidR="005E1E22" w:rsidDel="007C455D">
          <w:t xml:space="preserve">There is no change to peak demand outside the DR event window. The ice is sufficient </w:t>
        </w:r>
        <w:r w:rsidR="00D0214F" w:rsidDel="007C455D">
          <w:t xml:space="preserve">to supply full storage during the DR event. However, due to the additional depletion mid-day, the ice runs out </w:t>
        </w:r>
        <w:r w:rsidR="00DF3EF6" w:rsidDel="007C455D">
          <w:t>before the end of the day, thus requiring additional chiller cooling over the last few hours of</w:t>
        </w:r>
        <w:r w:rsidR="00DF3EF6" w:rsidDel="007C7639">
          <w:t xml:space="preserve"> </w:t>
        </w:r>
        <w:r w:rsidR="0009425C" w:rsidDel="007C455D">
          <w:t>o</w:t>
        </w:r>
        <w:r w:rsidR="00DF3EF6" w:rsidDel="007C455D">
          <w:t xml:space="preserve">ccupation. </w:t>
        </w:r>
        <w:r w:rsidR="001B5A12" w:rsidDel="007C455D">
          <w:t xml:space="preserve">The required ITS recharge time is extended relative to the routine operation profile. </w:t>
        </w:r>
      </w:moveFrom>
      <w:moveFromRangeEnd w:id="588"/>
    </w:p>
    <w:p w14:paraId="74EB9F98" w14:textId="4E2B6537" w:rsidR="003B562A" w:rsidRDefault="0009425C" w:rsidP="003E63D7">
      <w:pPr>
        <w:pStyle w:val="BPACSBody"/>
        <w:keepNext/>
      </w:pPr>
      <w:r>
        <mc:AlternateContent>
          <mc:Choice Requires="wps">
            <w:drawing>
              <wp:anchor distT="0" distB="0" distL="114300" distR="114300" simplePos="0" relativeHeight="251658241" behindDoc="0" locked="0" layoutInCell="1" allowOverlap="1" wp14:anchorId="427E8E01" wp14:editId="62E033AD">
                <wp:simplePos x="0" y="0"/>
                <wp:positionH relativeFrom="column">
                  <wp:posOffset>971550</wp:posOffset>
                </wp:positionH>
                <wp:positionV relativeFrom="paragraph">
                  <wp:posOffset>180340</wp:posOffset>
                </wp:positionV>
                <wp:extent cx="779145" cy="1248834"/>
                <wp:effectExtent l="38100" t="19050" r="40005" b="85090"/>
                <wp:wrapNone/>
                <wp:docPr id="12" name="Rectangle 12"/>
                <wp:cNvGraphicFramePr/>
                <a:graphic xmlns:a="http://schemas.openxmlformats.org/drawingml/2006/main">
                  <a:graphicData uri="http://schemas.microsoft.com/office/word/2010/wordprocessingShape">
                    <wps:wsp>
                      <wps:cNvSpPr/>
                      <wps:spPr>
                        <a:xfrm>
                          <a:off x="0" y="0"/>
                          <a:ext cx="779145" cy="1248834"/>
                        </a:xfrm>
                        <a:prstGeom prst="rect">
                          <a:avLst/>
                        </a:prstGeom>
                        <a:solidFill>
                          <a:schemeClr val="accent5">
                            <a:lumMod val="40000"/>
                            <a:lumOff val="6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699E078D" w14:textId="7425A826"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427E8E01" id="Rectangle 12" o:spid="_x0000_s1026" style="position:absolute;left:0;text-align:left;margin-left:76.5pt;margin-top:14.2pt;width:61.35pt;height:98.3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" fillcolor="#b6dde8 [1304]" stroked="f">
                <v:fill opacity="6682f"/>
                <v:shadow on="t" color="black" opacity="22937f" origin=",.5" offset="0,.63889mm"/>
                <v:textbox>
                  <w:txbxContent>
                    <w:p w14:paraId="699E078D" w14:textId="7425A826"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v:textbox>
              </v:rect>
            </w:pict>
          </mc:Fallback>
        </mc:AlternateContent>
      </w:r>
      <w:r>
        <mc:AlternateContent>
          <mc:Choice Requires="wps">
            <w:drawing>
              <wp:anchor distT="0" distB="0" distL="114300" distR="114300" simplePos="0" relativeHeight="251658240" behindDoc="0" locked="0" layoutInCell="1" allowOverlap="1" wp14:anchorId="2E908FA5" wp14:editId="3548FFA2">
                <wp:simplePos x="0" y="0"/>
                <wp:positionH relativeFrom="column">
                  <wp:posOffset>1888490</wp:posOffset>
                </wp:positionH>
                <wp:positionV relativeFrom="paragraph">
                  <wp:posOffset>181610</wp:posOffset>
                </wp:positionV>
                <wp:extent cx="527050" cy="1248834"/>
                <wp:effectExtent l="38100" t="19050" r="44450" b="85090"/>
                <wp:wrapNone/>
                <wp:docPr id="11" name="Rectangle 11"/>
                <wp:cNvGraphicFramePr/>
                <a:graphic xmlns:a="http://schemas.openxmlformats.org/drawingml/2006/main">
                  <a:graphicData uri="http://schemas.microsoft.com/office/word/2010/wordprocessingShape">
                    <wps:wsp>
                      <wps:cNvSpPr/>
                      <wps:spPr>
                        <a:xfrm>
                          <a:off x="0" y="0"/>
                          <a:ext cx="527050" cy="1248834"/>
                        </a:xfrm>
                        <a:prstGeom prst="rect">
                          <a:avLst/>
                        </a:prstGeom>
                        <a:solidFill>
                          <a:schemeClr val="bg2">
                            <a:lumMod val="75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8F6EF00" w14:textId="2C14A648"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2E908FA5" id="Rectangle 11" o:spid="_x0000_s1027" style="position:absolute;left:0;text-align:left;margin-left:148.7pt;margin-top:14.3pt;width:41.5pt;height:98.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" fillcolor="#c4bc96 [2414]" stroked="f">
                <v:fill opacity="6682f"/>
                <v:shadow on="t" color="black" opacity="22937f" origin=",.5" offset="0,.63889mm"/>
                <v:textbox>
                  <w:txbxContent>
                    <w:p w14:paraId="18F6EF00" w14:textId="2C14A648"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v:textbox>
              </v:rect>
            </w:pict>
          </mc:Fallback>
        </mc:AlternateContent>
      </w:r>
      <w:r>
        <mc:AlternateContent>
          <mc:Choice Requires="wps">
            <w:drawing>
              <wp:anchor distT="0" distB="0" distL="114300" distR="114300" simplePos="0" relativeHeight="251665411" behindDoc="0" locked="0" layoutInCell="1" allowOverlap="1" wp14:anchorId="0F71AB10" wp14:editId="5C1575EA">
                <wp:simplePos x="0" y="0"/>
                <wp:positionH relativeFrom="column">
                  <wp:posOffset>1172210</wp:posOffset>
                </wp:positionH>
                <wp:positionV relativeFrom="paragraph">
                  <wp:posOffset>479425</wp:posOffset>
                </wp:positionV>
                <wp:extent cx="187960" cy="956310"/>
                <wp:effectExtent l="38100" t="19050" r="40640" b="72390"/>
                <wp:wrapNone/>
                <wp:docPr id="3" name="Rectangle 3"/>
                <wp:cNvGraphicFramePr/>
                <a:graphic xmlns:a="http://schemas.openxmlformats.org/drawingml/2006/main">
                  <a:graphicData uri="http://schemas.microsoft.com/office/word/2010/wordprocessingShape">
                    <wps:wsp>
                      <wps:cNvSpPr/>
                      <wps:spPr>
                        <a:xfrm>
                          <a:off x="0" y="0"/>
                          <a:ext cx="187960" cy="956310"/>
                        </a:xfrm>
                        <a:prstGeom prst="rect">
                          <a:avLst/>
                        </a:prstGeom>
                        <a:solidFill>
                          <a:schemeClr val="accent2">
                            <a:lumMod val="60000"/>
                            <a:lumOff val="4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231EC91C" w14:textId="56F2D039" w:rsidR="00487F53" w:rsidRPr="00064546" w:rsidRDefault="00487F53"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wps:txbx>
                      <wps:bodyPr rot="0" spcFirstLastPara="0" vertOverflow="overflow" horzOverflow="overflow" vert="vert270" wrap="square" lIns="0" tIns="0" rIns="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1AB10" id="Rectangle 3" o:spid="_x0000_s1028" style="position:absolute;left:0;text-align:left;margin-left:92.3pt;margin-top:37.75pt;width:14.8pt;height:75.3pt;z-index:2516654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" fillcolor="#d99594 [1941]" stroked="f">
                <v:fill opacity="6682f"/>
                <v:shadow on="t" color="black" opacity="22937f" origin=",.5" offset="0,.63889mm"/>
                <v:textbox style="layout-flow:vertical;mso-layout-flow-alt:bottom-to-top" inset="0,0,0,7.2pt">
                  <w:txbxContent>
                    <w:p w14:paraId="231EC91C" w14:textId="56F2D039" w:rsidR="00487F53" w:rsidRPr="00064546" w:rsidRDefault="00487F53"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v:textbox>
              </v:rect>
            </w:pict>
          </mc:Fallback>
        </mc:AlternateContent>
      </w:r>
      <w:r>
        <w:drawing>
          <wp:inline distT="0" distB="0" distL="0" distR="0" wp14:anchorId="7B8D6161" wp14:editId="2F0C1CE9">
            <wp:extent cx="2857500" cy="1920240"/>
            <wp:effectExtent l="0" t="0" r="0" b="3810"/>
            <wp:docPr id="5" name="Chart 5">
              <a:extLst xmlns:a="http://schemas.openxmlformats.org/drawingml/2006/main">
                <a:ext uri="{FF2B5EF4-FFF2-40B4-BE49-F238E27FC236}">
                  <a16:creationId xmlns:a16="http://schemas.microsoft.com/office/drawing/2014/main" id="{3D413C0C-A909-42CA-85ED-86A2A2D17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D49B75" w14:textId="5090CC0C" w:rsidR="0009425C" w:rsidRDefault="0009425C" w:rsidP="00FF0AF8">
      <w:pPr>
        <w:pStyle w:val="Figures"/>
        <w:tabs>
          <w:tab w:val="clear" w:pos="910"/>
        </w:tabs>
        <w:spacing w:line="240" w:lineRule="auto"/>
        <w:rPr>
          <w:ins w:id="593" w:author="Karl Heine" w:date="2020-04-16T09:14:00Z"/>
        </w:rPr>
      </w:pPr>
      <w:bookmarkStart w:id="594" w:name="_Ref26782931"/>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594"/>
      <w:del w:id="595" w:author="Karl Heine" w:date="2020-04-16T09:16:00Z">
        <w:r w:rsidDel="009335E7">
          <w:delText>:</w:delText>
        </w:r>
      </w:del>
      <w:r>
        <w:t xml:space="preserve"> 3-hr load shed event on Sept. 19. Rebound effects observed at end-of-day and during recharge</w:t>
      </w:r>
      <w:ins w:id="596" w:author="Karl Heine" w:date="2020-04-16T09:14:00Z">
        <w:r w:rsidR="009335E7">
          <w:t>.</w:t>
        </w:r>
      </w:ins>
      <w:del w:id="597" w:author="Karl Heine" w:date="2020-04-16T09:14:00Z">
        <w:r w:rsidDel="009335E7">
          <w:delText>.</w:delText>
        </w:r>
      </w:del>
    </w:p>
    <w:p w14:paraId="00ED12D9" w14:textId="77777777" w:rsidR="009335E7" w:rsidRPr="009335E7" w:rsidRDefault="009335E7">
      <w:pPr>
        <w:pStyle w:val="Figures"/>
        <w:tabs>
          <w:tab w:val="clear" w:pos="910"/>
        </w:tabs>
        <w:spacing w:line="240" w:lineRule="auto"/>
        <w:rPr>
          <w:sz w:val="6"/>
          <w:szCs w:val="6"/>
          <w:rPrChange w:id="598" w:author="Karl Heine" w:date="2020-04-16T09:15:00Z">
            <w:rPr/>
          </w:rPrChange>
        </w:rPr>
        <w:pPrChange w:id="599" w:author="Karl Heine" w:date="2020-04-16T08:48:00Z">
          <w:pPr>
            <w:pStyle w:val="Figures"/>
            <w:tabs>
              <w:tab w:val="clear" w:pos="910"/>
            </w:tabs>
          </w:pPr>
        </w:pPrChange>
      </w:pPr>
    </w:p>
    <w:p w14:paraId="2C30EDF5" w14:textId="42D49D32" w:rsidR="00C04936" w:rsidRDefault="009F0895" w:rsidP="00FF0AF8">
      <w:pPr>
        <w:pStyle w:val="BPACSBody"/>
        <w:rPr>
          <w:ins w:id="600" w:author="Karl Heine" w:date="2020-04-16T09:15:00Z"/>
        </w:rPr>
      </w:pPr>
      <w:r>
        <w:fldChar w:fldCharType="begin"/>
      </w:r>
      <w:r>
        <w:instrText xml:space="preserve"> REF _Ref26784068 \h </w:instrText>
      </w:r>
      <w:r w:rsidR="00FF0AF8">
        <w:instrText xml:space="preserve"> \* MERGEFORMAT </w:instrText>
      </w:r>
      <w:r>
        <w:fldChar w:fldCharType="separate"/>
      </w:r>
      <w:r w:rsidR="00847F18">
        <w:t>Figure 6</w:t>
      </w:r>
      <w:r>
        <w:fldChar w:fldCharType="end"/>
      </w:r>
      <w:r w:rsidR="00544CE8">
        <w:t xml:space="preserve"> </w:t>
      </w:r>
      <w:r w:rsidR="00B61B75">
        <w:t>t</w:t>
      </w:r>
      <w:r w:rsidR="008B0E5E">
        <w:t>hrough</w:t>
      </w:r>
      <w:r w:rsidR="00544CE8">
        <w:t xml:space="preserve"> </w:t>
      </w:r>
      <w:r w:rsidR="00544CE8">
        <w:fldChar w:fldCharType="begin"/>
      </w:r>
      <w:r w:rsidR="00544CE8">
        <w:instrText xml:space="preserve"> REF _Ref26784159 \h </w:instrText>
      </w:r>
      <w:r w:rsidR="00FF0AF8">
        <w:instrText xml:space="preserve"> \* MERGEFORMAT </w:instrText>
      </w:r>
      <w:r w:rsidR="00544CE8">
        <w:fldChar w:fldCharType="separate"/>
      </w:r>
      <w:r w:rsidR="00847F18">
        <w:t>Figure 8</w:t>
      </w:r>
      <w:r w:rsidR="00544CE8">
        <w:fldChar w:fldCharType="end"/>
      </w:r>
      <w:r w:rsidR="00544CE8">
        <w:t xml:space="preserve"> show the potential impacts</w:t>
      </w:r>
      <w:r w:rsidR="00D547E9">
        <w:t xml:space="preserve"> of a</w:t>
      </w:r>
      <w:r w:rsidR="00B61B75">
        <w:t xml:space="preserve"> longer DR event</w:t>
      </w:r>
      <w:r w:rsidR="00F60436">
        <w:t>.</w:t>
      </w:r>
      <w:r w:rsidR="00B61B75">
        <w:t xml:space="preserve"> This day is selected because it is one of the highest cooling loads throughout the year, thus the chiller and ITS are </w:t>
      </w:r>
      <w:r w:rsidR="00965417">
        <w:t xml:space="preserve">already operating near their design limits </w:t>
      </w:r>
      <w:r w:rsidR="00CD6312">
        <w:t xml:space="preserve">under routine operation. </w:t>
      </w:r>
      <w:r w:rsidR="002C03B1">
        <w:t xml:space="preserve">The five-hour load shed is selected </w:t>
      </w:r>
      <w:r w:rsidR="00881DC8">
        <w:t xml:space="preserve">to </w:t>
      </w:r>
      <w:r w:rsidR="002C03B1">
        <w:t xml:space="preserve">explore the impacts when the ice runs out prior to the end of the DR event. </w:t>
      </w:r>
    </w:p>
    <w:p w14:paraId="719F6100" w14:textId="77777777" w:rsidR="009335E7" w:rsidRPr="009335E7" w:rsidRDefault="009335E7" w:rsidP="003E63D7">
      <w:pPr>
        <w:pStyle w:val="BPACSBody"/>
        <w:rPr>
          <w:sz w:val="6"/>
          <w:szCs w:val="6"/>
          <w:rPrChange w:id="601" w:author="Karl Heine" w:date="2020-04-16T09:15:00Z">
            <w:rPr/>
          </w:rPrChange>
        </w:rPr>
      </w:pPr>
    </w:p>
    <w:p w14:paraId="2ADCA36C" w14:textId="1772BE00" w:rsidR="0009425C" w:rsidRDefault="0009425C" w:rsidP="003E63D7">
      <w:pPr>
        <w:pStyle w:val="BPACSBody"/>
      </w:pPr>
      <w:r>
        <w:drawing>
          <wp:inline distT="0" distB="0" distL="0" distR="0" wp14:anchorId="7486C68D" wp14:editId="33F6600D">
            <wp:extent cx="2857500" cy="1920240"/>
            <wp:effectExtent l="0" t="0" r="0" b="3810"/>
            <wp:docPr id="7" name="Chart 7">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EFD739" w14:textId="5DF0DA40" w:rsidR="0009425C" w:rsidRDefault="0009425C" w:rsidP="00FF0AF8">
      <w:pPr>
        <w:pStyle w:val="Figures"/>
        <w:tabs>
          <w:tab w:val="clear" w:pos="910"/>
        </w:tabs>
        <w:spacing w:line="240" w:lineRule="auto"/>
        <w:rPr>
          <w:ins w:id="602" w:author="Karl Heine" w:date="2020-04-16T09:15:00Z"/>
        </w:rPr>
      </w:pPr>
      <w:bookmarkStart w:id="603" w:name="_Ref26784068"/>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603"/>
      <w:del w:id="604" w:author="Karl Heine" w:date="2020-04-16T09:16:00Z">
        <w:r w:rsidDel="009335E7">
          <w:delText>:</w:delText>
        </w:r>
      </w:del>
      <w:r>
        <w:t xml:space="preserve"> 5-hr load shed event on Sept. 21. Chiller operation is prohibited during DR event and ice is insufficient to meet full load. Rebound effects are immediate and severe; recharge time is also extended.</w:t>
      </w:r>
    </w:p>
    <w:p w14:paraId="56229090" w14:textId="77777777" w:rsidR="009335E7" w:rsidRPr="009335E7" w:rsidRDefault="009335E7">
      <w:pPr>
        <w:pStyle w:val="Figures"/>
        <w:tabs>
          <w:tab w:val="clear" w:pos="910"/>
        </w:tabs>
        <w:spacing w:line="240" w:lineRule="auto"/>
        <w:rPr>
          <w:sz w:val="6"/>
          <w:szCs w:val="6"/>
          <w:rPrChange w:id="605" w:author="Karl Heine" w:date="2020-04-16T09:15:00Z">
            <w:rPr/>
          </w:rPrChange>
        </w:rPr>
        <w:pPrChange w:id="606" w:author="Karl Heine" w:date="2020-04-16T08:48:00Z">
          <w:pPr>
            <w:pStyle w:val="Figures"/>
            <w:tabs>
              <w:tab w:val="clear" w:pos="910"/>
            </w:tabs>
          </w:pPr>
        </w:pPrChange>
      </w:pPr>
    </w:p>
    <w:p w14:paraId="6F62B48B" w14:textId="065AAF53" w:rsidR="00517D58" w:rsidRDefault="00CD6312" w:rsidP="003E63D7">
      <w:pPr>
        <w:pStyle w:val="BPACSBody"/>
      </w:pPr>
      <w:r>
        <w:t xml:space="preserve">In </w:t>
      </w:r>
      <w:r>
        <w:fldChar w:fldCharType="begin"/>
      </w:r>
      <w:r>
        <w:instrText xml:space="preserve"> REF _Ref26784068 \h </w:instrText>
      </w:r>
      <w:r w:rsidR="00FF0AF8">
        <w:instrText xml:space="preserve"> \* MERGEFORMAT </w:instrText>
      </w:r>
      <w:r>
        <w:fldChar w:fldCharType="separate"/>
      </w:r>
      <w:r w:rsidR="00847F18">
        <w:t>Figure 6</w:t>
      </w:r>
      <w:r>
        <w:fldChar w:fldCharType="end"/>
      </w:r>
      <w:r>
        <w:t>, the chiller is fo</w:t>
      </w:r>
      <w:r w:rsidR="002C03B1">
        <w:t>rced off for the entire event</w:t>
      </w:r>
      <w:r w:rsidR="007346EA">
        <w:t>, regardless of the ITS performance. As the ice runs out</w:t>
      </w:r>
      <w:r w:rsidR="00C04936">
        <w:t>,</w:t>
      </w:r>
      <w:r w:rsidR="007346EA">
        <w:t xml:space="preserve"> at approximately </w:t>
      </w:r>
      <w:r w:rsidR="007A12E7">
        <w:t>16:00</w:t>
      </w:r>
      <w:r w:rsidR="004F7B37">
        <w:t>, an hour before the end of the DR event</w:t>
      </w:r>
      <w:r w:rsidR="007A12E7">
        <w:t xml:space="preserve">, </w:t>
      </w:r>
      <w:r w:rsidR="00D75524">
        <w:t>facility electric energy</w:t>
      </w:r>
      <w:r w:rsidR="007A12E7">
        <w:t xml:space="preserve"> increase</w:t>
      </w:r>
      <w:r w:rsidR="004F7B37">
        <w:t>s despite the chiller being forced off</w:t>
      </w:r>
      <w:r w:rsidR="007A12E7">
        <w:t>. This is due to the</w:t>
      </w:r>
      <w:r w:rsidR="0044023B">
        <w:t xml:space="preserve"> </w:t>
      </w:r>
      <w:r w:rsidR="007A12E7">
        <w:t xml:space="preserve">variable speed pumps and fans </w:t>
      </w:r>
      <w:r w:rsidR="00D75524">
        <w:t>ramping</w:t>
      </w:r>
      <w:ins w:id="607" w:author="Karl Heine" w:date="2020-04-16T10:07:00Z">
        <w:r w:rsidR="007C7639">
          <w:t>-</w:t>
        </w:r>
      </w:ins>
      <w:del w:id="608" w:author="Karl Heine" w:date="2020-04-16T10:07:00Z">
        <w:r w:rsidR="00D75524" w:rsidDel="007C7639">
          <w:delText xml:space="preserve"> </w:delText>
        </w:r>
      </w:del>
      <w:r w:rsidR="00D75524">
        <w:t xml:space="preserve">up </w:t>
      </w:r>
      <w:r w:rsidR="007A12E7">
        <w:t>to try to meet</w:t>
      </w:r>
      <w:r w:rsidR="005E137D">
        <w:t xml:space="preserve"> zone temperature setpoints</w:t>
      </w:r>
      <w:r w:rsidR="00967C23">
        <w:t>.</w:t>
      </w:r>
      <w:r w:rsidR="008B0E5E">
        <w:t xml:space="preserve"> During the event, peak demand is reduced from 771 kW</w:t>
      </w:r>
      <w:r w:rsidR="008B0E5E" w:rsidRPr="00133448">
        <w:rPr>
          <w:vertAlign w:val="subscript"/>
        </w:rPr>
        <w:t>e</w:t>
      </w:r>
      <w:r w:rsidR="008B0E5E">
        <w:t xml:space="preserve"> to 593 kW</w:t>
      </w:r>
      <w:r w:rsidR="008B0E5E" w:rsidRPr="00133448">
        <w:rPr>
          <w:vertAlign w:val="subscript"/>
        </w:rPr>
        <w:t>e</w:t>
      </w:r>
      <w:r w:rsidR="008B0E5E">
        <w:t xml:space="preserve">. The </w:t>
      </w:r>
      <w:r w:rsidR="00133448">
        <w:t>a</w:t>
      </w:r>
      <w:r w:rsidR="008B0E5E">
        <w:t>dditional energy shift totals 1,068 kWh.</w:t>
      </w:r>
      <w:r w:rsidR="0044023B">
        <w:t xml:space="preserve"> </w:t>
      </w:r>
      <w:r w:rsidR="00967C23">
        <w:t>Immediately following</w:t>
      </w:r>
      <w:r w:rsidR="0044023B">
        <w:t xml:space="preserve"> </w:t>
      </w:r>
      <w:r w:rsidR="00967C23">
        <w:t>the DR event,</w:t>
      </w:r>
      <w:r w:rsidR="00091EF6">
        <w:t xml:space="preserve"> at </w:t>
      </w:r>
      <w:r w:rsidR="00751594">
        <w:t>1</w:t>
      </w:r>
      <w:r w:rsidR="008608FD">
        <w:t>7</w:t>
      </w:r>
      <w:r w:rsidR="00751594">
        <w:t>:00,</w:t>
      </w:r>
      <w:r w:rsidR="00967C23">
        <w:t xml:space="preserve"> the chiller power spikes </w:t>
      </w:r>
      <w:r w:rsidR="00B622D6">
        <w:t xml:space="preserve">to provide maximum cooling </w:t>
      </w:r>
      <w:r w:rsidR="00751594">
        <w:t>as it attempts to recover</w:t>
      </w:r>
      <w:r w:rsidR="00EF3835">
        <w:t xml:space="preserve">. The spike exceeds </w:t>
      </w:r>
      <w:r w:rsidR="00F950F1">
        <w:t xml:space="preserve">the peak demand of the facility during routine operation, increasing </w:t>
      </w:r>
      <w:r w:rsidR="004F7B37">
        <w:t>the</w:t>
      </w:r>
      <w:ins w:id="609" w:author="Karl Heine" w:date="2020-04-16T10:07:00Z">
        <w:r w:rsidR="007C7639">
          <w:t xml:space="preserve"> daily</w:t>
        </w:r>
      </w:ins>
      <w:r w:rsidR="004F7B37">
        <w:t xml:space="preserve"> peak </w:t>
      </w:r>
      <w:r w:rsidR="00F950F1">
        <w:t>from 7</w:t>
      </w:r>
      <w:r w:rsidR="000335BA">
        <w:t>71</w:t>
      </w:r>
      <w:r w:rsidR="00F950F1">
        <w:t xml:space="preserve"> </w:t>
      </w:r>
      <w:r w:rsidR="0024424C">
        <w:t>kW</w:t>
      </w:r>
      <w:r w:rsidR="0024424C" w:rsidRPr="0024424C">
        <w:rPr>
          <w:vertAlign w:val="subscript"/>
        </w:rPr>
        <w:t>e</w:t>
      </w:r>
      <w:r w:rsidR="0024424C">
        <w:t xml:space="preserve"> </w:t>
      </w:r>
      <w:r w:rsidR="00F950F1">
        <w:t>to</w:t>
      </w:r>
      <w:r w:rsidR="000335BA">
        <w:t xml:space="preserve"> </w:t>
      </w:r>
      <w:r w:rsidR="008E40E1">
        <w:t xml:space="preserve">807 </w:t>
      </w:r>
      <w:r w:rsidR="0024424C">
        <w:t>kW</w:t>
      </w:r>
      <w:r w:rsidR="0024424C" w:rsidRPr="0024424C">
        <w:rPr>
          <w:vertAlign w:val="subscript"/>
        </w:rPr>
        <w:t>e</w:t>
      </w:r>
      <w:r w:rsidR="000335BA">
        <w:t xml:space="preserve">. </w:t>
      </w:r>
      <w:r w:rsidR="00265083">
        <w:t xml:space="preserve">As </w:t>
      </w:r>
      <w:r w:rsidR="00265083">
        <w:t>the ice is depleted, the building cannot return to partial storage</w:t>
      </w:r>
      <w:r w:rsidR="00E202C0">
        <w:t xml:space="preserve"> control</w:t>
      </w:r>
      <w:r w:rsidR="00265083">
        <w:t xml:space="preserve"> following the event</w:t>
      </w:r>
      <w:r w:rsidR="00E202C0">
        <w:t>;</w:t>
      </w:r>
      <w:r w:rsidR="00265083">
        <w:t xml:space="preserve"> all loads </w:t>
      </w:r>
      <w:r w:rsidR="00E202C0">
        <w:t xml:space="preserve">for the </w:t>
      </w:r>
      <w:r w:rsidR="008E40E1">
        <w:t>remainder</w:t>
      </w:r>
      <w:r w:rsidR="00E202C0">
        <w:t xml:space="preserve"> of the day </w:t>
      </w:r>
      <w:r w:rsidR="00903729">
        <w:t>must be</w:t>
      </w:r>
      <w:r w:rsidR="00E202C0">
        <w:t xml:space="preserve"> met by the chiller. Recharge time is increased commensurate with the increased </w:t>
      </w:r>
      <w:r w:rsidR="00306100">
        <w:t>ice discharge.</w:t>
      </w:r>
    </w:p>
    <w:p w14:paraId="5D52D399" w14:textId="17815F26" w:rsidR="009F0895" w:rsidRDefault="00306100" w:rsidP="007C7639">
      <w:pPr>
        <w:pStyle w:val="BPACSBody"/>
      </w:pPr>
      <w:r>
        <w:fldChar w:fldCharType="begin"/>
      </w:r>
      <w:r>
        <w:instrText xml:space="preserve"> REF _Ref26784939 \h </w:instrText>
      </w:r>
      <w:r w:rsidR="00FF0AF8">
        <w:instrText xml:space="preserve"> \* MERGEFORMAT </w:instrText>
      </w:r>
      <w:r>
        <w:fldChar w:fldCharType="separate"/>
      </w:r>
      <w:r w:rsidR="00847F18">
        <w:t>Figure 7</w:t>
      </w:r>
      <w:r>
        <w:fldChar w:fldCharType="end"/>
      </w:r>
      <w:r>
        <w:t xml:space="preserve"> repeats the DR test </w:t>
      </w:r>
      <w:r w:rsidR="003B3D91">
        <w:t xml:space="preserve">previously described, but allows for staged chiller operation during the DR event. As the ice approaches a </w:t>
      </w:r>
      <w:r w:rsidR="009A37A2">
        <w:t>low state</w:t>
      </w:r>
      <w:ins w:id="610" w:author="Karl Heine" w:date="2020-04-16T10:01:00Z">
        <w:r w:rsidR="008E6A78">
          <w:t>-</w:t>
        </w:r>
      </w:ins>
      <w:del w:id="611" w:author="Karl Heine" w:date="2020-04-16T10:01:00Z">
        <w:r w:rsidR="009A37A2" w:rsidDel="008E6A78">
          <w:delText xml:space="preserve"> </w:delText>
        </w:r>
      </w:del>
      <w:r w:rsidR="009A37A2">
        <w:t>of</w:t>
      </w:r>
      <w:ins w:id="612" w:author="Karl Heine" w:date="2020-04-16T10:01:00Z">
        <w:r w:rsidR="008E6A78">
          <w:t>-</w:t>
        </w:r>
      </w:ins>
      <w:del w:id="613" w:author="Karl Heine" w:date="2020-04-16T10:01:00Z">
        <w:r w:rsidR="009A37A2" w:rsidDel="008E6A78">
          <w:delText xml:space="preserve"> </w:delText>
        </w:r>
      </w:del>
      <w:r w:rsidR="009A37A2">
        <w:t>charge</w:t>
      </w:r>
      <w:r w:rsidR="003B3D91">
        <w:t xml:space="preserve">, the chiller is permitted </w:t>
      </w:r>
      <w:r w:rsidR="009A37A2">
        <w:t xml:space="preserve">to operate up to 50% capacity. Once the ice fully runs out this chiller limit is relaxed to </w:t>
      </w:r>
      <w:r w:rsidR="00F41DF9">
        <w:t xml:space="preserve">the routine operation chiller limiter, which is 65% in model P2. </w:t>
      </w:r>
      <w:r w:rsidR="008C3895">
        <w:t xml:space="preserve">This is not meant to simulate a smart controller, but rather to </w:t>
      </w:r>
      <w:r w:rsidR="00191DC4">
        <w:t>allow chiller operation to</w:t>
      </w:r>
      <w:r w:rsidR="00D16C36">
        <w:t xml:space="preserve"> begin</w:t>
      </w:r>
      <w:r w:rsidR="00191DC4">
        <w:t xml:space="preserve"> meet</w:t>
      </w:r>
      <w:r w:rsidR="00D16C36">
        <w:t>ing</w:t>
      </w:r>
      <w:r w:rsidR="00191DC4">
        <w:t xml:space="preserve"> cooling loads without a large, immediate power spike in the simulation. </w:t>
      </w:r>
      <w:r w:rsidR="00E46518">
        <w:t>As the ice runs out early</w:t>
      </w:r>
      <w:r w:rsidR="008608FD">
        <w:t xml:space="preserve">, a large increase in facility demand is observed as the chiller turns on at its limited </w:t>
      </w:r>
      <w:r w:rsidR="00E31591">
        <w:t xml:space="preserve">capacity. Peak facility demand during the DR event is now only reduced by </w:t>
      </w:r>
      <w:r w:rsidR="00297EC5">
        <w:t xml:space="preserve">50 </w:t>
      </w:r>
      <w:r w:rsidR="0024424C">
        <w:t>kW</w:t>
      </w:r>
      <w:r w:rsidR="0024424C" w:rsidRPr="0024424C">
        <w:rPr>
          <w:vertAlign w:val="subscript"/>
        </w:rPr>
        <w:t>e</w:t>
      </w:r>
      <w:r w:rsidR="00297EC5">
        <w:t xml:space="preserve">, from 771 </w:t>
      </w:r>
      <w:r w:rsidR="0024424C">
        <w:t>kW</w:t>
      </w:r>
      <w:r w:rsidR="0024424C" w:rsidRPr="0024424C">
        <w:rPr>
          <w:vertAlign w:val="subscript"/>
        </w:rPr>
        <w:t>e</w:t>
      </w:r>
      <w:r w:rsidR="0024424C">
        <w:t xml:space="preserve"> </w:t>
      </w:r>
      <w:r w:rsidR="00297EC5">
        <w:t xml:space="preserve">to 721 </w:t>
      </w:r>
      <w:r w:rsidR="0024424C">
        <w:t>kW</w:t>
      </w:r>
      <w:r w:rsidR="0024424C" w:rsidRPr="0024424C">
        <w:rPr>
          <w:vertAlign w:val="subscript"/>
        </w:rPr>
        <w:t>e</w:t>
      </w:r>
      <w:r w:rsidR="004D1536">
        <w:t xml:space="preserve">. </w:t>
      </w:r>
      <w:r w:rsidR="00E137C2">
        <w:t>The to</w:t>
      </w:r>
      <w:r w:rsidR="008B0E5E">
        <w:t>t</w:t>
      </w:r>
      <w:r w:rsidR="00E137C2">
        <w:t xml:space="preserve">al </w:t>
      </w:r>
      <w:r w:rsidR="00F42CE8">
        <w:t>electricity</w:t>
      </w:r>
      <w:r w:rsidR="00E137C2">
        <w:t xml:space="preserve"> use avoided during the event was </w:t>
      </w:r>
      <w:r w:rsidR="008B0E5E">
        <w:t>901</w:t>
      </w:r>
      <w:r w:rsidR="00E137C2">
        <w:t xml:space="preserve"> kWh. </w:t>
      </w:r>
      <w:r w:rsidR="004D1536">
        <w:t xml:space="preserve">Rebound is immediate, but does not cause an increase in facility </w:t>
      </w:r>
      <w:r w:rsidR="006E4109">
        <w:t>peak demand for the day. Recharge time is extended as expected.</w:t>
      </w:r>
    </w:p>
    <w:p w14:paraId="23DBC436" w14:textId="77777777" w:rsidR="009F0895" w:rsidRPr="009335E7" w:rsidRDefault="009F0895" w:rsidP="007C7639">
      <w:pPr>
        <w:pStyle w:val="BPACSBody"/>
        <w:rPr>
          <w:sz w:val="6"/>
          <w:szCs w:val="6"/>
          <w:rPrChange w:id="614" w:author="Karl Heine" w:date="2020-04-16T09:15:00Z">
            <w:rPr/>
          </w:rPrChange>
        </w:rPr>
      </w:pPr>
    </w:p>
    <w:p w14:paraId="7B7917E4" w14:textId="77777777" w:rsidR="003B562A" w:rsidRDefault="00517D58" w:rsidP="007C7639">
      <w:pPr>
        <w:pStyle w:val="BPACSBody"/>
        <w:keepNext/>
      </w:pPr>
      <w:r>
        <w:drawing>
          <wp:inline distT="0" distB="0" distL="0" distR="0" wp14:anchorId="3A558EFD" wp14:editId="268419EE">
            <wp:extent cx="2857500" cy="1920240"/>
            <wp:effectExtent l="0" t="0" r="0" b="3810"/>
            <wp:docPr id="9" name="Chart 9">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5033BE" w14:textId="7BF1A6AF" w:rsidR="00517D58" w:rsidRDefault="003B562A" w:rsidP="00FF0AF8">
      <w:pPr>
        <w:pStyle w:val="Figures"/>
        <w:tabs>
          <w:tab w:val="clear" w:pos="910"/>
        </w:tabs>
        <w:spacing w:line="240" w:lineRule="auto"/>
        <w:rPr>
          <w:ins w:id="615" w:author="Karl Heine" w:date="2020-04-16T09:15:00Z"/>
        </w:rPr>
      </w:pPr>
      <w:bookmarkStart w:id="616" w:name="_Ref2678493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7</w:t>
      </w:r>
      <w:r w:rsidR="006C0B44">
        <w:rPr>
          <w:noProof/>
        </w:rPr>
        <w:fldChar w:fldCharType="end"/>
      </w:r>
      <w:bookmarkEnd w:id="616"/>
      <w:del w:id="617" w:author="Karl Heine" w:date="2020-04-16T09:16:00Z">
        <w:r w:rsidDel="009335E7">
          <w:delText>:</w:delText>
        </w:r>
      </w:del>
      <w:r>
        <w:t xml:space="preserve"> 5-hr load shed event on Sept. 21 with chiller operation permitted during the DR </w:t>
      </w:r>
      <w:r w:rsidR="00057CA7">
        <w:t xml:space="preserve">event. </w:t>
      </w:r>
      <w:r w:rsidR="00115F7D">
        <w:t>Immediate rebound is less severe</w:t>
      </w:r>
      <w:r w:rsidR="009D3816">
        <w:t xml:space="preserve">, but peak </w:t>
      </w:r>
      <w:r w:rsidR="0024424C">
        <w:t>kW</w:t>
      </w:r>
      <w:r w:rsidR="0024424C" w:rsidRPr="0024424C">
        <w:rPr>
          <w:vertAlign w:val="subscript"/>
        </w:rPr>
        <w:t>e</w:t>
      </w:r>
      <w:r w:rsidR="0024424C">
        <w:t xml:space="preserve"> </w:t>
      </w:r>
      <w:r w:rsidR="009D3816">
        <w:t>reduction during the event is greatly impacted.</w:t>
      </w:r>
    </w:p>
    <w:p w14:paraId="6D5A5E87" w14:textId="77777777" w:rsidR="009335E7" w:rsidRPr="009335E7" w:rsidRDefault="009335E7">
      <w:pPr>
        <w:pStyle w:val="Figures"/>
        <w:tabs>
          <w:tab w:val="clear" w:pos="910"/>
        </w:tabs>
        <w:spacing w:line="240" w:lineRule="auto"/>
        <w:rPr>
          <w:sz w:val="6"/>
          <w:szCs w:val="6"/>
          <w:rPrChange w:id="618" w:author="Karl Heine" w:date="2020-04-16T09:15:00Z">
            <w:rPr/>
          </w:rPrChange>
        </w:rPr>
        <w:pPrChange w:id="619" w:author="Karl Heine" w:date="2020-04-16T08:48:00Z">
          <w:pPr>
            <w:pStyle w:val="Figures"/>
            <w:tabs>
              <w:tab w:val="clear" w:pos="910"/>
            </w:tabs>
          </w:pPr>
        </w:pPrChange>
      </w:pPr>
    </w:p>
    <w:p w14:paraId="64D211C4" w14:textId="172F03D9" w:rsidR="00517D58" w:rsidRDefault="000F10DB" w:rsidP="00FF0AF8">
      <w:pPr>
        <w:pStyle w:val="BPACSBody"/>
        <w:rPr>
          <w:ins w:id="620" w:author="Karl Heine" w:date="2020-04-16T09:15:00Z"/>
        </w:rPr>
      </w:pPr>
      <w:r>
        <w:fldChar w:fldCharType="begin"/>
      </w:r>
      <w:r>
        <w:instrText xml:space="preserve"> REF _Ref26784159 \h </w:instrText>
      </w:r>
      <w:r w:rsidR="00FF0AF8">
        <w:instrText xml:space="preserve"> \* MERGEFORMAT </w:instrText>
      </w:r>
      <w:r>
        <w:fldChar w:fldCharType="separate"/>
      </w:r>
      <w:r w:rsidR="00847F18">
        <w:t>Figure 8</w:t>
      </w:r>
      <w:r>
        <w:fldChar w:fldCharType="end"/>
      </w:r>
      <w:r>
        <w:t xml:space="preserve"> shows the performance of </w:t>
      </w:r>
      <w:r w:rsidR="0015756D">
        <w:t>ITS under a load add event scheduled for September 21</w:t>
      </w:r>
      <w:r w:rsidR="0015756D" w:rsidRPr="0015756D">
        <w:rPr>
          <w:vertAlign w:val="superscript"/>
        </w:rPr>
        <w:t>st</w:t>
      </w:r>
      <w:r w:rsidR="0015756D">
        <w:t xml:space="preserve">, beginning at noon. </w:t>
      </w:r>
      <w:r w:rsidR="004C6A82">
        <w:t xml:space="preserve">By maximizing chiller usage, and minimizing ice discharge, the facility can temporarily increase its power demand </w:t>
      </w:r>
      <w:r w:rsidR="00A57801">
        <w:t xml:space="preserve">by an average of </w:t>
      </w:r>
      <w:r w:rsidR="00075759">
        <w:t xml:space="preserve">106 </w:t>
      </w:r>
      <w:r w:rsidR="0024424C">
        <w:t>kW</w:t>
      </w:r>
      <w:r w:rsidR="0024424C" w:rsidRPr="0024424C">
        <w:rPr>
          <w:vertAlign w:val="subscript"/>
        </w:rPr>
        <w:t>e</w:t>
      </w:r>
      <w:r w:rsidR="0024424C">
        <w:t xml:space="preserve"> </w:t>
      </w:r>
      <w:r w:rsidR="00FE7EE3">
        <w:t>for those five hours. This value is a function of the building cooling load and chiller capacity</w:t>
      </w:r>
      <w:r w:rsidR="009B5FB4">
        <w:t xml:space="preserve">, </w:t>
      </w:r>
      <w:r w:rsidR="003356F3">
        <w:t>as a downsized chiller may not be able to meet the full load. This would require ice discharge during the add event, but at a reduced rate. Conversely, if the chiller is sufficiently large or the load relatively small, the chiller may be able to go into an ice-make operation d</w:t>
      </w:r>
      <w:r w:rsidR="00DC6E01">
        <w:t xml:space="preserve">uring the add event, providing an even greater energy storage service to the grid. </w:t>
      </w:r>
    </w:p>
    <w:p w14:paraId="01B351DC" w14:textId="77777777" w:rsidR="009335E7" w:rsidRPr="009335E7" w:rsidRDefault="009335E7" w:rsidP="003E63D7">
      <w:pPr>
        <w:pStyle w:val="BPACSBody"/>
        <w:rPr>
          <w:sz w:val="6"/>
          <w:szCs w:val="6"/>
          <w:rPrChange w:id="621" w:author="Karl Heine" w:date="2020-04-16T09:15:00Z">
            <w:rPr/>
          </w:rPrChange>
        </w:rPr>
      </w:pPr>
    </w:p>
    <w:p w14:paraId="7321F8F8" w14:textId="77777777" w:rsidR="003B562A" w:rsidRDefault="00517D58" w:rsidP="003E63D7">
      <w:pPr>
        <w:pStyle w:val="BPACSBody"/>
        <w:keepNext/>
      </w:pPr>
      <w:r>
        <w:lastRenderedPageBreak/>
        <w:drawing>
          <wp:inline distT="0" distB="0" distL="0" distR="0" wp14:anchorId="573DC5B7" wp14:editId="58B9FA8E">
            <wp:extent cx="2857500" cy="1920240"/>
            <wp:effectExtent l="0" t="0" r="0" b="3810"/>
            <wp:docPr id="10" name="Chart 10">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B0072E" w14:textId="009474D3" w:rsidR="00517D58" w:rsidRDefault="003B562A" w:rsidP="00FF0AF8">
      <w:pPr>
        <w:pStyle w:val="Figures"/>
        <w:tabs>
          <w:tab w:val="clear" w:pos="910"/>
        </w:tabs>
        <w:spacing w:line="240" w:lineRule="auto"/>
        <w:rPr>
          <w:ins w:id="622" w:author="Karl Heine" w:date="2020-04-16T09:15:00Z"/>
        </w:rPr>
      </w:pPr>
      <w:bookmarkStart w:id="623" w:name="_Ref2678415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847F18">
        <w:rPr>
          <w:noProof/>
        </w:rPr>
        <w:t>8</w:t>
      </w:r>
      <w:r w:rsidR="006C0B44">
        <w:rPr>
          <w:noProof/>
        </w:rPr>
        <w:fldChar w:fldCharType="end"/>
      </w:r>
      <w:bookmarkEnd w:id="623"/>
      <w:del w:id="624" w:author="Karl Heine" w:date="2020-04-16T09:16:00Z">
        <w:r w:rsidDel="009335E7">
          <w:delText>:</w:delText>
        </w:r>
      </w:del>
      <w:r>
        <w:t xml:space="preserve"> 5-hr load add event on Sept. 21. Chiller meets full cooling load during event and ice charge hours are subsequently reduced.</w:t>
      </w:r>
    </w:p>
    <w:p w14:paraId="6976352F" w14:textId="77777777" w:rsidR="009335E7" w:rsidRPr="009335E7" w:rsidRDefault="009335E7">
      <w:pPr>
        <w:pStyle w:val="Figures"/>
        <w:tabs>
          <w:tab w:val="clear" w:pos="910"/>
        </w:tabs>
        <w:spacing w:line="240" w:lineRule="auto"/>
        <w:rPr>
          <w:sz w:val="6"/>
          <w:szCs w:val="6"/>
          <w:rPrChange w:id="625" w:author="Karl Heine" w:date="2020-04-16T09:15:00Z">
            <w:rPr/>
          </w:rPrChange>
        </w:rPr>
        <w:pPrChange w:id="626" w:author="Karl Heine" w:date="2020-04-16T08:48:00Z">
          <w:pPr>
            <w:pStyle w:val="Figures"/>
            <w:tabs>
              <w:tab w:val="clear" w:pos="910"/>
            </w:tabs>
          </w:pPr>
        </w:pPrChange>
      </w:pPr>
    </w:p>
    <w:p w14:paraId="3D8D03DF" w14:textId="47DD07BC" w:rsidR="00DC6E01" w:rsidRDefault="00DC6E01" w:rsidP="003E63D7">
      <w:pPr>
        <w:pStyle w:val="BPACSBody"/>
      </w:pPr>
      <w:r>
        <w:t xml:space="preserve">The </w:t>
      </w:r>
      <w:r w:rsidR="008E1E74">
        <w:t xml:space="preserve">results </w:t>
      </w:r>
      <w:r w:rsidR="008D2951">
        <w:t>in</w:t>
      </w:r>
      <w:ins w:id="627" w:author="Karl Heine" w:date="2020-04-16T10:16:00Z">
        <w:r w:rsidR="007C7639">
          <w:t xml:space="preserve"> </w:t>
        </w:r>
        <w:r w:rsidR="007C7639">
          <w:fldChar w:fldCharType="begin"/>
        </w:r>
        <w:r w:rsidR="007C7639">
          <w:instrText xml:space="preserve"> REF _Ref26782931 \h </w:instrText>
        </w:r>
      </w:ins>
      <w:r w:rsidR="007C7639">
        <w:fldChar w:fldCharType="separate"/>
      </w:r>
      <w:ins w:id="628" w:author="Karl Heine" w:date="2020-04-16T10:16:00Z">
        <w:r w:rsidR="007C7639">
          <w:t>Figure 5</w:t>
        </w:r>
        <w:r w:rsidR="007C7639">
          <w:fldChar w:fldCharType="end"/>
        </w:r>
        <w:r w:rsidR="007C7639">
          <w:t xml:space="preserve"> </w:t>
        </w:r>
      </w:ins>
      <w:del w:id="629" w:author="Karl Heine" w:date="2020-04-16T10:16:00Z">
        <w:r w:rsidR="008E1E74" w:rsidDel="007C7639">
          <w:delText xml:space="preserve"> </w:delText>
        </w:r>
        <w:r w:rsidR="008E1E74" w:rsidDel="007C7639">
          <w:fldChar w:fldCharType="begin"/>
        </w:r>
        <w:r w:rsidR="008E1E74" w:rsidDel="007C7639">
          <w:delInstrText xml:space="preserve"> REF _Ref26784068 \h </w:delInstrText>
        </w:r>
        <w:r w:rsidR="00FF0AF8" w:rsidDel="007C7639">
          <w:delInstrText xml:space="preserve"> \* MERGEFORMAT </w:delInstrText>
        </w:r>
        <w:r w:rsidR="008E1E74" w:rsidDel="007C7639">
          <w:fldChar w:fldCharType="separate"/>
        </w:r>
        <w:r w:rsidR="00847F18" w:rsidDel="007C7639">
          <w:delText>Figure 6</w:delText>
        </w:r>
        <w:r w:rsidR="008E1E74" w:rsidDel="007C7639">
          <w:fldChar w:fldCharType="end"/>
        </w:r>
        <w:r w:rsidR="00881DC8" w:rsidDel="007C7639">
          <w:delText xml:space="preserve"> </w:delText>
        </w:r>
      </w:del>
      <w:r w:rsidR="00881DC8">
        <w:t xml:space="preserve">to </w:t>
      </w:r>
      <w:r w:rsidR="00881DC8">
        <w:fldChar w:fldCharType="begin"/>
      </w:r>
      <w:r w:rsidR="00881DC8">
        <w:instrText xml:space="preserve"> REF _Ref26784159 \h </w:instrText>
      </w:r>
      <w:r w:rsidR="00FF0AF8">
        <w:instrText xml:space="preserve"> \* MERGEFORMAT </w:instrText>
      </w:r>
      <w:r w:rsidR="00881DC8">
        <w:fldChar w:fldCharType="separate"/>
      </w:r>
      <w:r w:rsidR="00847F18">
        <w:t>Figure 8</w:t>
      </w:r>
      <w:r w:rsidR="00881DC8">
        <w:fldChar w:fldCharType="end"/>
      </w:r>
      <w:r w:rsidR="00881DC8">
        <w:t xml:space="preserve"> </w:t>
      </w:r>
      <w:r w:rsidR="008E1E74">
        <w:t>provide</w:t>
      </w:r>
      <w:r w:rsidR="00D45154">
        <w:t xml:space="preserve"> the information to</w:t>
      </w:r>
      <w:r w:rsidR="00F1334A">
        <w:t xml:space="preserve"> bound on the building’s </w:t>
      </w:r>
      <w:r w:rsidR="009A51D3">
        <w:t xml:space="preserve">flexibility </w:t>
      </w:r>
      <w:r w:rsidR="00F1334A">
        <w:t xml:space="preserve">over a </w:t>
      </w:r>
      <w:r w:rsidR="00D45154">
        <w:t>given DR event window</w:t>
      </w:r>
      <w:r w:rsidR="00F1334A">
        <w:t xml:space="preserve">. The </w:t>
      </w:r>
      <w:r w:rsidR="006D6481">
        <w:t xml:space="preserve">potential increases or decreases in power or energy usage </w:t>
      </w:r>
      <w:r w:rsidR="00663DAC">
        <w:t xml:space="preserve">both during and after the DR event provide the necessary information </w:t>
      </w:r>
      <w:r w:rsidR="00E677A3">
        <w:t xml:space="preserve">to building operators (or smart controllers) to </w:t>
      </w:r>
      <w:r w:rsidR="008D4E1A">
        <w:t xml:space="preserve">evaluate </w:t>
      </w:r>
      <w:r w:rsidR="00D45154">
        <w:t xml:space="preserve">possible responses </w:t>
      </w:r>
      <w:r w:rsidR="00C339A4">
        <w:t>to potential grid signals.</w:t>
      </w:r>
      <w:r w:rsidR="0044023B">
        <w:t xml:space="preserve"> </w:t>
      </w:r>
    </w:p>
    <w:p w14:paraId="06A67F37" w14:textId="693B2913" w:rsidR="008D4E1A" w:rsidRDefault="000A3E6A" w:rsidP="007C7639">
      <w:pPr>
        <w:pStyle w:val="BPACSBody"/>
      </w:pPr>
      <w:r>
        <w:t>Such</w:t>
      </w:r>
      <w:r w:rsidR="00811B8A">
        <w:t xml:space="preserve"> analysis, previously a tedious, custom endeavor, is now easily performed on any building with a chilled water loop through the use of the OpenStudio measure developed in this project. </w:t>
      </w:r>
    </w:p>
    <w:p w14:paraId="0F697016" w14:textId="30B57D19" w:rsidR="00A87E21" w:rsidRPr="00F7777A" w:rsidRDefault="00A87E21">
      <w:pPr>
        <w:pStyle w:val="Heading1"/>
      </w:pPr>
      <w:r>
        <w:t>Conclusion</w:t>
      </w:r>
    </w:p>
    <w:p w14:paraId="05721539" w14:textId="3C0504D7" w:rsidR="008D2951" w:rsidRDefault="008D2951">
      <w:pPr>
        <w:pStyle w:val="BPACSBody"/>
      </w:pPr>
      <w:r>
        <w:t xml:space="preserve">This paper presents a </w:t>
      </w:r>
      <w:r w:rsidR="00D75524">
        <w:t xml:space="preserve">new </w:t>
      </w:r>
      <w:r>
        <w:t xml:space="preserve">OpenStudio measure </w:t>
      </w:r>
      <w:r w:rsidR="00D75524">
        <w:t>that</w:t>
      </w:r>
      <w:r>
        <w:t xml:space="preserve"> </w:t>
      </w:r>
      <w:r w:rsidR="00A86097">
        <w:t>easily</w:t>
      </w:r>
      <w:r>
        <w:t xml:space="preserve"> model</w:t>
      </w:r>
      <w:ins w:id="630" w:author="Karl Heine" w:date="2020-04-16T10:17:00Z">
        <w:r w:rsidR="007C7639">
          <w:t>s</w:t>
        </w:r>
      </w:ins>
      <w:r>
        <w:t xml:space="preserve"> ITS systems for buildings with central chilled water loops. </w:t>
      </w:r>
      <w:ins w:id="631" w:author="Karl Heine" w:date="2020-04-16T10:17:00Z">
        <w:r w:rsidR="007C7639">
          <w:t xml:space="preserve">The measure allows users to explore </w:t>
        </w:r>
      </w:ins>
      <w:del w:id="632" w:author="Karl Heine" w:date="2020-04-16T10:17:00Z">
        <w:r w:rsidDel="007C7639">
          <w:delText>V</w:delText>
        </w:r>
      </w:del>
      <w:ins w:id="633" w:author="Karl Heine" w:date="2020-04-16T10:17:00Z">
        <w:r w:rsidR="007C7639">
          <w:t>v</w:t>
        </w:r>
      </w:ins>
      <w:r>
        <w:t xml:space="preserve">arious hardware configurations and high-level control </w:t>
      </w:r>
      <w:del w:id="634" w:author="Karl Heine" w:date="2020-04-16T10:17:00Z">
        <w:r w:rsidDel="007C7639">
          <w:delText>strategies may be rapidly generated and compared</w:delText>
        </w:r>
      </w:del>
      <w:ins w:id="635" w:author="Karl Heine" w:date="2020-04-16T10:17:00Z">
        <w:r w:rsidR="007C7639">
          <w:t>strategies, and evaluate their perfo</w:t>
        </w:r>
      </w:ins>
      <w:ins w:id="636" w:author="Karl Heine" w:date="2020-04-16T10:18:00Z">
        <w:r w:rsidR="007C7639">
          <w:t>rmance through detailed building energy simulation</w:t>
        </w:r>
      </w:ins>
      <w:r>
        <w:t xml:space="preserve">. Furthermore, a built-in DR testing feature allows users to examine the potential impacts, including rebound, of using ITS for flexible demand response. </w:t>
      </w:r>
    </w:p>
    <w:p w14:paraId="651D79DA" w14:textId="76249185" w:rsidR="008D2951" w:rsidRDefault="008D2951">
      <w:pPr>
        <w:pStyle w:val="BPACSBody"/>
      </w:pPr>
      <w:r>
        <w:t>Four ITS models are generated using the measure and compared to the baseline. With no increase in unmet hours, facility EUI’s f</w:t>
      </w:r>
      <w:r w:rsidR="00DB1FFC">
        <w:t>a</w:t>
      </w:r>
      <w:r>
        <w:t xml:space="preserve">ll </w:t>
      </w:r>
      <w:r w:rsidR="00DB1FFC">
        <w:t>between</w:t>
      </w:r>
      <w:r>
        <w:t xml:space="preserve"> +1.2% and </w:t>
      </w:r>
      <w:r w:rsidR="00DB1FFC">
        <w:t>-</w:t>
      </w:r>
      <w:r>
        <w:t>2.0%</w:t>
      </w:r>
      <w:r w:rsidR="00DB1FFC">
        <w:t xml:space="preserve"> of baseline. </w:t>
      </w:r>
      <w:r>
        <w:t>Average daily shifted loads range from 7.4% to 13.3% of total facility electricity use.</w:t>
      </w:r>
      <w:r w:rsidR="00524F00">
        <w:t xml:space="preserve"> Total electric energy shifted by these example ITS ranged from 189 to 342 MWh over the course of the year.</w:t>
      </w:r>
      <w:r>
        <w:t xml:space="preserve"> </w:t>
      </w:r>
    </w:p>
    <w:p w14:paraId="754AF6E9" w14:textId="3409A741" w:rsidR="00D16C36" w:rsidRDefault="00DB1FFC">
      <w:pPr>
        <w:pStyle w:val="BPACSBody"/>
      </w:pPr>
      <w:r>
        <w:t>One partial</w:t>
      </w:r>
      <w:r w:rsidR="00524F00">
        <w:t>-</w:t>
      </w:r>
      <w:r>
        <w:t xml:space="preserve">storage model is selected for further </w:t>
      </w:r>
      <w:r w:rsidR="009A51D3">
        <w:t xml:space="preserve">flexibility </w:t>
      </w:r>
      <w:r>
        <w:t>evaluation</w:t>
      </w:r>
      <w:r w:rsidR="00524F00">
        <w:t xml:space="preserve">. In addition to the load shifting previously quantified, this ITS provides average </w:t>
      </w:r>
      <w:r w:rsidR="00DF5A1F">
        <w:t>demand</w:t>
      </w:r>
      <w:r w:rsidR="00524F00">
        <w:t xml:space="preserve"> shed potentials ranging from 127 </w:t>
      </w:r>
      <w:r w:rsidR="0024424C">
        <w:t>kW</w:t>
      </w:r>
      <w:r w:rsidR="0024424C" w:rsidRPr="0024424C">
        <w:rPr>
          <w:vertAlign w:val="subscript"/>
        </w:rPr>
        <w:t>e</w:t>
      </w:r>
      <w:r w:rsidR="0024424C">
        <w:t xml:space="preserve"> </w:t>
      </w:r>
      <w:r w:rsidR="00524F00">
        <w:t xml:space="preserve">for 30-minute events to 90 </w:t>
      </w:r>
      <w:r w:rsidR="0024424C">
        <w:t>kW</w:t>
      </w:r>
      <w:r w:rsidR="0024424C" w:rsidRPr="0024424C">
        <w:rPr>
          <w:vertAlign w:val="subscript"/>
        </w:rPr>
        <w:t>e</w:t>
      </w:r>
      <w:r w:rsidR="0024424C">
        <w:t xml:space="preserve"> </w:t>
      </w:r>
      <w:r w:rsidR="00524F00">
        <w:t xml:space="preserve">for 6-hour events during occupied hours. With routine ITS operation, these potentials are available between 68% and 15%, respectively, of </w:t>
      </w:r>
      <w:del w:id="637" w:author="Karl Heine" w:date="2020-04-16T10:19:00Z">
        <w:r w:rsidR="00524F00" w:rsidDel="007C7639">
          <w:delText xml:space="preserve">those </w:delText>
        </w:r>
      </w:del>
      <w:ins w:id="638" w:author="Karl Heine" w:date="2020-04-16T10:19:00Z">
        <w:r w:rsidR="007C7639">
          <w:t xml:space="preserve">the building’s </w:t>
        </w:r>
      </w:ins>
      <w:r w:rsidR="00524F00">
        <w:t xml:space="preserve">occupied hours. </w:t>
      </w:r>
    </w:p>
    <w:p w14:paraId="42B0F819" w14:textId="1866D476" w:rsidR="00A87E21" w:rsidRDefault="00D16C36">
      <w:pPr>
        <w:pStyle w:val="BPACSBody"/>
      </w:pPr>
      <w:r>
        <w:t xml:space="preserve">Future </w:t>
      </w:r>
      <w:r w:rsidR="00903729">
        <w:t>w</w:t>
      </w:r>
      <w:r>
        <w:t>ork</w:t>
      </w:r>
      <w:r w:rsidR="00903729">
        <w:t xml:space="preserve"> will increase the fidelity of chiller limit</w:t>
      </w:r>
      <w:r w:rsidR="000A5DB5">
        <w:t xml:space="preserve">ing </w:t>
      </w:r>
      <w:r w:rsidR="00903729">
        <w:t>controls</w:t>
      </w:r>
      <w:r w:rsidR="000A5DB5">
        <w:t xml:space="preserve"> within the measure and to extend the </w:t>
      </w:r>
      <w:r w:rsidR="009A51D3">
        <w:t xml:space="preserve">flexibility </w:t>
      </w:r>
      <w:r w:rsidR="000A5DB5">
        <w:t xml:space="preserve">analysis to a wide range of ITS designs. </w:t>
      </w:r>
    </w:p>
    <w:p w14:paraId="1A2AA829" w14:textId="159173A8" w:rsidR="00A87E21" w:rsidRPr="00F7777A" w:rsidRDefault="00A87E21">
      <w:pPr>
        <w:pStyle w:val="Heading1"/>
      </w:pPr>
      <w:r>
        <w:t>Acknowledgment</w:t>
      </w:r>
    </w:p>
    <w:p w14:paraId="13BCE60A" w14:textId="3C5D2C07" w:rsidR="00D2439E" w:rsidRDefault="00D2439E">
      <w:pPr>
        <w:pStyle w:val="BPACSBody"/>
      </w:pPr>
      <w:r>
        <w:t>This work was authored in part by the National Renewable Energy Laboratory, operated by Alliance for Sustainable Energy, LLC, for the U.S. Department of Energy (DOE) under Contract No. DE-AC36-08GO28308. Funding provided by U.S. Department of Energy Office of Energy Efficiency and Renewable Energy Building Technologies Office.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p>
    <w:p w14:paraId="10150C8F" w14:textId="1FE405E9" w:rsidR="00A87E21" w:rsidRDefault="00A87E21">
      <w:pPr>
        <w:pStyle w:val="Heading1"/>
      </w:pPr>
      <w:r>
        <w:t>Nomenclature</w:t>
      </w:r>
    </w:p>
    <w:p w14:paraId="17A1C606" w14:textId="77777777" w:rsidR="00E01E65" w:rsidRDefault="00E01E65" w:rsidP="00FF0AF8">
      <w:pPr>
        <w:rPr>
          <w:ins w:id="639" w:author="Karl Heine" w:date="2020-04-16T10:51:00Z"/>
        </w:rPr>
      </w:pPr>
      <w:ins w:id="640" w:author="Karl Heine" w:date="2020-04-16T10:50:00Z">
        <w:r>
          <w:t>BEM</w:t>
        </w:r>
      </w:ins>
      <w:ins w:id="641" w:author="Karl Heine" w:date="2020-04-16T10:51:00Z">
        <w:r>
          <w:t xml:space="preserve"> – Building Energy Modeling</w:t>
        </w:r>
      </w:ins>
    </w:p>
    <w:p w14:paraId="25FE021D" w14:textId="6FE3F7AE" w:rsidR="006B4BB9" w:rsidRDefault="006B4BB9">
      <w:pPr>
        <w:rPr>
          <w:ins w:id="642" w:author="Karl Heine" w:date="2020-04-16T08:40:00Z"/>
        </w:rPr>
      </w:pPr>
      <w:ins w:id="643" w:author="Karl Heine" w:date="2020-04-16T08:40:00Z">
        <w:r>
          <w:t>COP – Coefficient of Performance</w:t>
        </w:r>
      </w:ins>
    </w:p>
    <w:p w14:paraId="5B5B99A0" w14:textId="77777777" w:rsidR="006B4BB9" w:rsidRDefault="006B4BB9">
      <w:pPr>
        <w:rPr>
          <w:ins w:id="644" w:author="Karl Heine" w:date="2020-04-16T08:40:00Z"/>
        </w:rPr>
      </w:pPr>
      <w:ins w:id="645" w:author="Karl Heine" w:date="2020-04-16T08:40:00Z">
        <w:r>
          <w:t>DR – Demand Response</w:t>
        </w:r>
      </w:ins>
    </w:p>
    <w:p w14:paraId="4BCCD3C8" w14:textId="2DBBD3E4" w:rsidR="006B4BB9" w:rsidRDefault="006B4BB9">
      <w:pPr>
        <w:rPr>
          <w:ins w:id="646" w:author="Karl Heine" w:date="2020-04-16T08:40:00Z"/>
        </w:rPr>
      </w:pPr>
      <w:ins w:id="647" w:author="Karl Heine" w:date="2020-04-16T08:40:00Z">
        <w:r>
          <w:t xml:space="preserve">EMS – </w:t>
        </w:r>
      </w:ins>
      <w:ins w:id="648" w:author="Karl Heine" w:date="2020-04-16T08:41:00Z">
        <w:r w:rsidR="00FF0AF8">
          <w:t xml:space="preserve">[EnergyPlus] </w:t>
        </w:r>
      </w:ins>
      <w:ins w:id="649" w:author="Karl Heine" w:date="2020-04-16T08:40:00Z">
        <w:r>
          <w:t xml:space="preserve">Energy Management System </w:t>
        </w:r>
      </w:ins>
    </w:p>
    <w:p w14:paraId="49724113" w14:textId="77777777" w:rsidR="006B4BB9" w:rsidRDefault="006B4BB9">
      <w:pPr>
        <w:rPr>
          <w:ins w:id="650" w:author="Karl Heine" w:date="2020-04-16T08:40:00Z"/>
        </w:rPr>
      </w:pPr>
      <w:ins w:id="651" w:author="Karl Heine" w:date="2020-04-16T08:40:00Z">
        <w:r>
          <w:t>EUI – Energy Use Intensity</w:t>
        </w:r>
      </w:ins>
    </w:p>
    <w:p w14:paraId="09C3829B" w14:textId="7CE51265" w:rsidR="00922224" w:rsidRDefault="00922224">
      <w:pPr>
        <w:rPr>
          <w:ins w:id="652" w:author="Karl Heine" w:date="2020-04-16T08:41:00Z"/>
        </w:rPr>
      </w:pPr>
      <w:r>
        <w:t xml:space="preserve">ITS – Ice Thermal </w:t>
      </w:r>
      <w:ins w:id="653" w:author="Karl Heine" w:date="2020-04-16T10:21:00Z">
        <w:r w:rsidR="009E2B12">
          <w:t>[</w:t>
        </w:r>
      </w:ins>
      <w:r>
        <w:t>Energy</w:t>
      </w:r>
      <w:ins w:id="654" w:author="Karl Heine" w:date="2020-04-16T10:22:00Z">
        <w:r w:rsidR="009E2B12">
          <w:t>]</w:t>
        </w:r>
      </w:ins>
      <w:r>
        <w:t xml:space="preserve"> Storage</w:t>
      </w:r>
    </w:p>
    <w:p w14:paraId="24C1A0D2" w14:textId="27D3F8A2" w:rsidR="00FF0AF8" w:rsidRPr="00922224" w:rsidRDefault="00FF0AF8">
      <w:ins w:id="655" w:author="Karl Heine" w:date="2020-04-16T08:41:00Z">
        <w:r>
          <w:t>SOC – [Ice Tank] State</w:t>
        </w:r>
      </w:ins>
      <w:ins w:id="656" w:author="Karl Heine" w:date="2020-04-16T10:03:00Z">
        <w:r w:rsidR="008E6A78">
          <w:t xml:space="preserve"> </w:t>
        </w:r>
      </w:ins>
      <w:ins w:id="657" w:author="Karl Heine" w:date="2020-04-16T08:41:00Z">
        <w:r>
          <w:t>of</w:t>
        </w:r>
      </w:ins>
      <w:ins w:id="658" w:author="Karl Heine" w:date="2020-04-16T10:03:00Z">
        <w:r w:rsidR="008E6A78">
          <w:t xml:space="preserve"> </w:t>
        </w:r>
      </w:ins>
      <w:ins w:id="659" w:author="Karl Heine" w:date="2020-04-16T08:41:00Z">
        <w:r>
          <w:t>Charge</w:t>
        </w:r>
      </w:ins>
    </w:p>
    <w:p w14:paraId="1E142220" w14:textId="77777777" w:rsidR="00B920F1" w:rsidRPr="00F7777A" w:rsidRDefault="00B920F1">
      <w:pPr>
        <w:pStyle w:val="Heading1"/>
      </w:pPr>
      <w:r w:rsidRPr="00F7777A">
        <w:t>References</w:t>
      </w:r>
    </w:p>
    <w:p w14:paraId="5D22C797" w14:textId="70210B4B" w:rsidR="000D0D19" w:rsidRPr="000D0D19" w:rsidRDefault="000D6171">
      <w:pPr>
        <w:pStyle w:val="BPACSReferences"/>
        <w:spacing w:line="240" w:lineRule="auto"/>
        <w:pPrChange w:id="660" w:author="Karl Heine" w:date="2020-04-16T08:48:00Z">
          <w:pPr>
            <w:pStyle w:val="BPACSReferences"/>
          </w:pPr>
        </w:pPrChange>
      </w:pPr>
      <w:r>
        <w:fldChar w:fldCharType="begin"/>
      </w:r>
      <w:r>
        <w:instrText xml:space="preserve"> ADDIN EN.REFLIST </w:instrText>
      </w:r>
      <w:r>
        <w:fldChar w:fldCharType="separate"/>
      </w:r>
      <w:r w:rsidR="000D0D19" w:rsidRPr="000D0D19">
        <w:t>EIA. (2012). "Commercial Building Energy Consumption Survey (CBECS)."</w:t>
      </w:r>
    </w:p>
    <w:p w14:paraId="44D2047A" w14:textId="77777777" w:rsidR="000D0D19" w:rsidRPr="000D0D19" w:rsidRDefault="000D0D19">
      <w:pPr>
        <w:pStyle w:val="BPACSReferences"/>
        <w:spacing w:line="240" w:lineRule="auto"/>
        <w:pPrChange w:id="661" w:author="Karl Heine" w:date="2020-04-16T08:48:00Z">
          <w:pPr>
            <w:pStyle w:val="BPACSReferences"/>
          </w:pPr>
        </w:pPrChange>
      </w:pPr>
      <w:r w:rsidRPr="000D0D19">
        <w:t>Glazer, J. (2019). ASHRAE Design Guide for Cool Thermal Storage</w:t>
      </w:r>
      <w:r w:rsidRPr="000D0D19">
        <w:rPr>
          <w:b/>
        </w:rPr>
        <w:t xml:space="preserve">: </w:t>
      </w:r>
      <w:r w:rsidRPr="000D0D19">
        <w:t>312.</w:t>
      </w:r>
    </w:p>
    <w:p w14:paraId="24BAC66A" w14:textId="77777777" w:rsidR="000D0D19" w:rsidRPr="000D0D19" w:rsidRDefault="000D0D19">
      <w:pPr>
        <w:pStyle w:val="BPACSReferences"/>
        <w:spacing w:line="240" w:lineRule="auto"/>
        <w:pPrChange w:id="662" w:author="Karl Heine" w:date="2020-04-16T08:48:00Z">
          <w:pPr>
            <w:pStyle w:val="BPACSReferences"/>
          </w:pPr>
        </w:pPrChange>
      </w:pPr>
      <w:r w:rsidRPr="000D0D19">
        <w:t xml:space="preserve">Henze, G. P., M. Krarti and M. J. Brandemuehl (2003). "Guidelines for Improved Performance of Ice Storage Systems." </w:t>
      </w:r>
      <w:r w:rsidRPr="000D0D19">
        <w:rPr>
          <w:u w:val="single"/>
        </w:rPr>
        <w:t>Energy and Buildings</w:t>
      </w:r>
      <w:r w:rsidRPr="000D0D19">
        <w:t xml:space="preserve"> </w:t>
      </w:r>
      <w:r w:rsidRPr="000D0D19">
        <w:rPr>
          <w:b/>
        </w:rPr>
        <w:t>35</w:t>
      </w:r>
      <w:r w:rsidRPr="000D0D19">
        <w:t>(2): 111-127.</w:t>
      </w:r>
    </w:p>
    <w:p w14:paraId="13C74C41" w14:textId="77777777" w:rsidR="000D0D19" w:rsidRPr="000D0D19" w:rsidRDefault="000D0D19">
      <w:pPr>
        <w:pStyle w:val="BPACSReferences"/>
        <w:spacing w:line="240" w:lineRule="auto"/>
        <w:pPrChange w:id="663" w:author="Karl Heine" w:date="2020-04-16T08:48:00Z">
          <w:pPr>
            <w:pStyle w:val="BPACSReferences"/>
          </w:pPr>
        </w:pPrChange>
      </w:pPr>
      <w:r w:rsidRPr="000D0D19">
        <w:t xml:space="preserve">MacCracken, M. M. (2003). "Thermal Energy Storage Myths." </w:t>
      </w:r>
      <w:r w:rsidRPr="000D0D19">
        <w:rPr>
          <w:u w:val="single"/>
        </w:rPr>
        <w:t>ASHRAE Journal</w:t>
      </w:r>
      <w:r w:rsidRPr="000D0D19">
        <w:t xml:space="preserve"> </w:t>
      </w:r>
      <w:r w:rsidRPr="000D0D19">
        <w:rPr>
          <w:b/>
        </w:rPr>
        <w:t>45</w:t>
      </w:r>
      <w:r w:rsidRPr="000D0D19">
        <w:t>(9).</w:t>
      </w:r>
    </w:p>
    <w:p w14:paraId="24326CF0" w14:textId="77777777" w:rsidR="000D0D19" w:rsidRPr="000D0D19" w:rsidRDefault="000D0D19">
      <w:pPr>
        <w:pStyle w:val="BPACSReferences"/>
        <w:spacing w:line="240" w:lineRule="auto"/>
        <w:pPrChange w:id="664" w:author="Karl Heine" w:date="2020-04-16T08:48:00Z">
          <w:pPr>
            <w:pStyle w:val="BPACSReferences"/>
          </w:pPr>
        </w:pPrChange>
      </w:pPr>
      <w:r w:rsidRPr="000D0D19">
        <w:t>Neukomm, M., V. Nubbe and R. Fares (2019). Grid-Interactive Efficient Buildings: Overview, U.S. Department of Energy Office of Energy Efficiency and Renewable Energy</w:t>
      </w:r>
      <w:r w:rsidRPr="000D0D19">
        <w:rPr>
          <w:b/>
        </w:rPr>
        <w:t xml:space="preserve">: </w:t>
      </w:r>
      <w:r w:rsidRPr="000D0D19">
        <w:t>36.</w:t>
      </w:r>
    </w:p>
    <w:p w14:paraId="3F90C517" w14:textId="77777777" w:rsidR="000D0D19" w:rsidRPr="000D0D19" w:rsidRDefault="000D0D19">
      <w:pPr>
        <w:pStyle w:val="BPACSReferences"/>
        <w:spacing w:line="240" w:lineRule="auto"/>
        <w:pPrChange w:id="665" w:author="Karl Heine" w:date="2020-04-16T08:48:00Z">
          <w:pPr>
            <w:pStyle w:val="BPACSReferences"/>
          </w:pPr>
        </w:pPrChange>
      </w:pPr>
      <w:r w:rsidRPr="000D0D19">
        <w:t xml:space="preserve">Tang, R., S. Wang and L. Xu (2019). "An MPC-Based Optimal Control Strategy of Active Thermal Storage in Commercial Buildings during Fast Demand Response Events in Smart Grids." </w:t>
      </w:r>
      <w:r w:rsidRPr="000D0D19">
        <w:rPr>
          <w:u w:val="single"/>
        </w:rPr>
        <w:t>Energy Procedia</w:t>
      </w:r>
      <w:r w:rsidRPr="000D0D19">
        <w:t xml:space="preserve"> </w:t>
      </w:r>
      <w:r w:rsidRPr="000D0D19">
        <w:rPr>
          <w:b/>
        </w:rPr>
        <w:t>158</w:t>
      </w:r>
      <w:r w:rsidRPr="000D0D19">
        <w:t>: 2506-2511.</w:t>
      </w:r>
    </w:p>
    <w:p w14:paraId="2E1C43C1" w14:textId="343698BD" w:rsidR="000D0D19" w:rsidRPr="000D0D19" w:rsidDel="00E01E65" w:rsidRDefault="000D0D19">
      <w:pPr>
        <w:pStyle w:val="BPACSReferences"/>
        <w:spacing w:line="240" w:lineRule="auto"/>
        <w:rPr>
          <w:del w:id="666" w:author="Karl Heine" w:date="2020-04-16T10:51:00Z"/>
        </w:rPr>
        <w:pPrChange w:id="667" w:author="Karl Heine" w:date="2020-04-16T08:48:00Z">
          <w:pPr>
            <w:pStyle w:val="BPACSReferences"/>
          </w:pPr>
        </w:pPrChange>
      </w:pPr>
      <w:r w:rsidRPr="000D0D19">
        <w:t>Van Asselt, A., D. Reindl, G. Nellis and S. Klein (2017). Design and Utilization of Thermal Energy Storage to Increase the Ability of Power Systems to Support Renewable Energy Resources</w:t>
      </w:r>
      <w:r w:rsidRPr="000D0D19">
        <w:rPr>
          <w:b/>
        </w:rPr>
        <w:t xml:space="preserve">: </w:t>
      </w:r>
      <w:r w:rsidRPr="000D0D19">
        <w:t>174.</w:t>
      </w:r>
    </w:p>
    <w:p w14:paraId="51D8092F" w14:textId="1EAEAC7F" w:rsidR="00B920F1" w:rsidRDefault="000D6171">
      <w:pPr>
        <w:pStyle w:val="BPACSReferences"/>
        <w:spacing w:line="240" w:lineRule="auto"/>
        <w:pPrChange w:id="668" w:author="Karl Heine" w:date="2020-04-16T10:51:00Z">
          <w:pPr>
            <w:pStyle w:val="BPACSReferences"/>
          </w:pPr>
        </w:pPrChange>
      </w:pPr>
      <w:r>
        <w:fldChar w:fldCharType="end"/>
      </w:r>
      <w:bookmarkEnd w:id="1"/>
    </w:p>
    <w:sectPr w:rsidR="00B920F1" w:rsidSect="003E63D7">
      <w:headerReference w:type="default" r:id="rId17"/>
      <w:type w:val="continuous"/>
      <w:pgSz w:w="12240" w:h="15840" w:code="1"/>
      <w:pgMar w:top="1440" w:right="1440" w:bottom="1440" w:left="1440" w:header="720" w:footer="720" w:gutter="0"/>
      <w:cols w:num="2" w:space="360"/>
      <w:titlePg/>
      <w:docGrid w:linePitch="272"/>
      <w:sectPrChange w:id="669" w:author="Karl Heine" w:date="2020-04-16T09:24:00Z">
        <w:sectPr w:rsidR="00B920F1" w:rsidSect="003E63D7">
          <w:pgMar w:top="180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0F392D" w14:textId="77777777" w:rsidR="00EB4BD6" w:rsidRDefault="00EB4BD6">
      <w:r>
        <w:separator/>
      </w:r>
    </w:p>
  </w:endnote>
  <w:endnote w:type="continuationSeparator" w:id="0">
    <w:p w14:paraId="23E55D7A" w14:textId="77777777" w:rsidR="00EB4BD6" w:rsidRDefault="00EB4BD6">
      <w:r>
        <w:continuationSeparator/>
      </w:r>
    </w:p>
  </w:endnote>
  <w:endnote w:type="continuationNotice" w:id="1">
    <w:p w14:paraId="7A786938" w14:textId="77777777" w:rsidR="00EB4BD6" w:rsidRDefault="00EB4B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T">
    <w:altName w:val="Calibri"/>
    <w:charset w:val="00"/>
    <w:family w:val="swiss"/>
    <w:pitch w:val="variable"/>
    <w:sig w:usb0="00000001"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6C4ED" w14:textId="77777777" w:rsidR="00EB4BD6" w:rsidRDefault="00EB4BD6">
      <w:r>
        <w:separator/>
      </w:r>
    </w:p>
  </w:footnote>
  <w:footnote w:type="continuationSeparator" w:id="0">
    <w:p w14:paraId="44C08246" w14:textId="77777777" w:rsidR="00EB4BD6" w:rsidRDefault="00EB4BD6">
      <w:r>
        <w:continuationSeparator/>
      </w:r>
    </w:p>
  </w:footnote>
  <w:footnote w:type="continuationNotice" w:id="1">
    <w:p w14:paraId="045681D3" w14:textId="77777777" w:rsidR="00EB4BD6" w:rsidRDefault="00EB4B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F0326" w14:textId="77777777" w:rsidR="00487F53" w:rsidRDefault="00487F53" w:rsidP="000F2CDE">
    <w:pPr>
      <w:pStyle w:val="Header"/>
      <w:tabs>
        <w:tab w:val="clear" w:pos="4320"/>
        <w:tab w:val="clear" w:pos="8640"/>
        <w:tab w:val="center" w:pos="4680"/>
        <w:tab w:val="right" w:pos="9360"/>
      </w:tabs>
    </w:pPr>
    <w:r>
      <w:tab/>
    </w:r>
    <w:r>
      <w:tab/>
    </w:r>
  </w:p>
  <w:tbl>
    <w:tblPr>
      <w:tblW w:w="0" w:type="auto"/>
      <w:tblBorders>
        <w:bottom w:val="single" w:sz="12" w:space="0" w:color="auto"/>
      </w:tblBorders>
      <w:tblCellMar>
        <w:left w:w="115" w:type="dxa"/>
        <w:right w:w="115" w:type="dxa"/>
      </w:tblCellMar>
      <w:tblLook w:val="04A0" w:firstRow="1" w:lastRow="0" w:firstColumn="1" w:lastColumn="0" w:noHBand="0" w:noVBand="1"/>
    </w:tblPr>
    <w:tblGrid>
      <w:gridCol w:w="4680"/>
      <w:gridCol w:w="4680"/>
    </w:tblGrid>
    <w:tr w:rsidR="00487F53" w14:paraId="140D0B93" w14:textId="77777777" w:rsidTr="00C31CAC">
      <w:tc>
        <w:tcPr>
          <w:tcW w:w="4788" w:type="dxa"/>
          <w:vMerge w:val="restart"/>
          <w:shd w:val="clear" w:color="auto" w:fill="auto"/>
        </w:tcPr>
        <w:p w14:paraId="0468AD83" w14:textId="4C4FCB9E" w:rsidR="00487F53" w:rsidRDefault="00487F53" w:rsidP="00D31E1E">
          <w:pPr>
            <w:pStyle w:val="Header"/>
            <w:tabs>
              <w:tab w:val="clear" w:pos="4320"/>
              <w:tab w:val="clear" w:pos="8640"/>
              <w:tab w:val="center" w:pos="4680"/>
              <w:tab w:val="right" w:pos="9360"/>
            </w:tabs>
          </w:pPr>
          <w:r>
            <w:rPr>
              <w:noProof/>
            </w:rPr>
            <w:drawing>
              <wp:inline distT="0" distB="0" distL="0" distR="0" wp14:anchorId="7F68E567" wp14:editId="7635A9D5">
                <wp:extent cx="661035" cy="457200"/>
                <wp:effectExtent l="0" t="0" r="0" b="0"/>
                <wp:docPr id="1" name="Picture 1" descr="ASHRAE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RAE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035" cy="457200"/>
                        </a:xfrm>
                        <a:prstGeom prst="rect">
                          <a:avLst/>
                        </a:prstGeom>
                        <a:noFill/>
                        <a:ln>
                          <a:noFill/>
                        </a:ln>
                      </pic:spPr>
                    </pic:pic>
                  </a:graphicData>
                </a:graphic>
              </wp:inline>
            </w:drawing>
          </w:r>
          <w:r>
            <w:t xml:space="preserve"> </w:t>
          </w:r>
          <w:r>
            <w:rPr>
              <w:noProof/>
            </w:rPr>
            <w:drawing>
              <wp:inline distT="0" distB="0" distL="0" distR="0" wp14:anchorId="03C155AE" wp14:editId="2B00AD15">
                <wp:extent cx="457200" cy="457200"/>
                <wp:effectExtent l="0" t="0" r="0" b="0"/>
                <wp:docPr id="2" name="Picture 2" descr="ibps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bpsa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788" w:type="dxa"/>
          <w:shd w:val="clear" w:color="auto" w:fill="auto"/>
        </w:tcPr>
        <w:p w14:paraId="3ED532DD" w14:textId="25B1440E" w:rsidR="00487F53" w:rsidRPr="00763C68" w:rsidRDefault="00487F53" w:rsidP="004A1E83">
          <w:pPr>
            <w:pStyle w:val="Header"/>
            <w:tabs>
              <w:tab w:val="clear" w:pos="4320"/>
              <w:tab w:val="clear" w:pos="8640"/>
              <w:tab w:val="center" w:pos="4680"/>
              <w:tab w:val="right" w:pos="9360"/>
            </w:tabs>
            <w:jc w:val="right"/>
          </w:pPr>
          <w:r w:rsidRPr="00763C68">
            <w:t>20</w:t>
          </w:r>
          <w:r>
            <w:t>20</w:t>
          </w:r>
          <w:r w:rsidRPr="00763C68">
            <w:t xml:space="preserve"> Building Performance Analysis Conference and SimBuild co-organized by ASHRAE and IBPSA-USA</w:t>
          </w:r>
        </w:p>
      </w:tc>
    </w:tr>
    <w:tr w:rsidR="00487F53" w14:paraId="4ABB935A" w14:textId="77777777" w:rsidTr="00C31CAC">
      <w:tc>
        <w:tcPr>
          <w:tcW w:w="4788" w:type="dxa"/>
          <w:vMerge/>
          <w:shd w:val="clear" w:color="auto" w:fill="auto"/>
        </w:tcPr>
        <w:p w14:paraId="7B1D882C" w14:textId="77777777" w:rsidR="00487F53" w:rsidRDefault="00487F53" w:rsidP="000F2CDE">
          <w:pPr>
            <w:pStyle w:val="Header"/>
            <w:tabs>
              <w:tab w:val="clear" w:pos="4320"/>
              <w:tab w:val="clear" w:pos="8640"/>
              <w:tab w:val="center" w:pos="4680"/>
              <w:tab w:val="right" w:pos="9360"/>
            </w:tabs>
            <w:jc w:val="right"/>
          </w:pPr>
        </w:p>
      </w:tc>
      <w:tc>
        <w:tcPr>
          <w:tcW w:w="4788" w:type="dxa"/>
          <w:shd w:val="clear" w:color="auto" w:fill="auto"/>
        </w:tcPr>
        <w:p w14:paraId="48274C04" w14:textId="269C2373" w:rsidR="00487F53" w:rsidRDefault="00487F53" w:rsidP="004A1E83">
          <w:pPr>
            <w:pStyle w:val="Header"/>
            <w:tabs>
              <w:tab w:val="clear" w:pos="4320"/>
              <w:tab w:val="clear" w:pos="8640"/>
              <w:tab w:val="center" w:pos="4680"/>
              <w:tab w:val="right" w:pos="9360"/>
            </w:tabs>
            <w:jc w:val="right"/>
          </w:pPr>
          <w:r>
            <w:t>Chicago, IL</w:t>
          </w:r>
        </w:p>
        <w:p w14:paraId="36FE0967" w14:textId="2256FA20" w:rsidR="00487F53" w:rsidRDefault="00487F53" w:rsidP="004A1E83">
          <w:pPr>
            <w:pStyle w:val="Header"/>
            <w:tabs>
              <w:tab w:val="clear" w:pos="4320"/>
              <w:tab w:val="clear" w:pos="8640"/>
              <w:tab w:val="center" w:pos="4680"/>
              <w:tab w:val="right" w:pos="9360"/>
            </w:tabs>
            <w:jc w:val="right"/>
          </w:pPr>
          <w:r>
            <w:t>August 12-14, 2020</w:t>
          </w:r>
        </w:p>
      </w:tc>
    </w:tr>
  </w:tbl>
  <w:p w14:paraId="1910C2DB" w14:textId="77777777" w:rsidR="00487F53" w:rsidRDefault="00487F53" w:rsidP="000F2CDE">
    <w:pPr>
      <w:pStyle w:val="Header"/>
      <w:tabs>
        <w:tab w:val="clear" w:pos="4320"/>
        <w:tab w:val="clear" w:pos="8640"/>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E0AE" w14:textId="77777777" w:rsidR="00487F53" w:rsidRDefault="00487F53" w:rsidP="000F2CDE">
    <w:pPr>
      <w:pStyle w:val="Header"/>
      <w:tabs>
        <w:tab w:val="clear" w:pos="4320"/>
        <w:tab w:val="clear" w:pos="8640"/>
        <w:tab w:val="center" w:pos="4680"/>
        <w:tab w:val="right" w:pos="9360"/>
      </w:tabs>
    </w:pPr>
    <w:r>
      <w:tab/>
    </w:r>
    <w:r>
      <w:tab/>
    </w:r>
  </w:p>
  <w:p w14:paraId="75A935AB" w14:textId="77777777" w:rsidR="00487F53" w:rsidRDefault="00487F53" w:rsidP="000F2CDE">
    <w:pPr>
      <w:pStyle w:val="Header"/>
      <w:tabs>
        <w:tab w:val="clear" w:pos="4320"/>
        <w:tab w:val="clear" w:pos="8640"/>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7A6A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4B4F1A"/>
    <w:multiLevelType w:val="singleLevel"/>
    <w:tmpl w:val="C76C1F5A"/>
    <w:lvl w:ilvl="0">
      <w:start w:val="1"/>
      <w:numFmt w:val="bullet"/>
      <w:pStyle w:val="Bulletedwindent"/>
      <w:lvlText w:val=""/>
      <w:lvlJc w:val="left"/>
      <w:pPr>
        <w:tabs>
          <w:tab w:val="num" w:pos="360"/>
        </w:tabs>
        <w:ind w:left="360" w:hanging="360"/>
      </w:pPr>
      <w:rPr>
        <w:rFonts w:ascii="Symbol" w:hAnsi="Symbol" w:hint="default"/>
      </w:rPr>
    </w:lvl>
  </w:abstractNum>
  <w:abstractNum w:abstractNumId="2" w15:restartNumberingAfterBreak="0">
    <w:nsid w:val="153B309D"/>
    <w:multiLevelType w:val="hybridMultilevel"/>
    <w:tmpl w:val="5380D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4" w15:restartNumberingAfterBreak="0">
    <w:nsid w:val="1A710EDF"/>
    <w:multiLevelType w:val="singleLevel"/>
    <w:tmpl w:val="C1A672C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37E423A"/>
    <w:multiLevelType w:val="singleLevel"/>
    <w:tmpl w:val="568EDA90"/>
    <w:lvl w:ilvl="0">
      <w:start w:val="1"/>
      <w:numFmt w:val="upperLetter"/>
      <w:pStyle w:val="NumberA"/>
      <w:lvlText w:val="%1."/>
      <w:lvlJc w:val="left"/>
      <w:pPr>
        <w:tabs>
          <w:tab w:val="num" w:pos="360"/>
        </w:tabs>
        <w:ind w:left="360" w:hanging="360"/>
      </w:pPr>
    </w:lvl>
  </w:abstractNum>
  <w:abstractNum w:abstractNumId="6" w15:restartNumberingAfterBreak="0">
    <w:nsid w:val="36C31B0F"/>
    <w:multiLevelType w:val="singleLevel"/>
    <w:tmpl w:val="C4F0B7BC"/>
    <w:lvl w:ilvl="0">
      <w:start w:val="1"/>
      <w:numFmt w:val="decimal"/>
      <w:pStyle w:val="Numbering"/>
      <w:lvlText w:val="%1."/>
      <w:lvlJc w:val="left"/>
      <w:pPr>
        <w:tabs>
          <w:tab w:val="num" w:pos="360"/>
        </w:tabs>
        <w:ind w:left="360" w:hanging="360"/>
      </w:pPr>
    </w:lvl>
  </w:abstractNum>
  <w:abstractNum w:abstractNumId="7"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43E7404F"/>
    <w:multiLevelType w:val="hybridMultilevel"/>
    <w:tmpl w:val="D464BF5E"/>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D246CE"/>
    <w:multiLevelType w:val="hybridMultilevel"/>
    <w:tmpl w:val="1D9C5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CF3355"/>
    <w:multiLevelType w:val="singleLevel"/>
    <w:tmpl w:val="6FDCCE4C"/>
    <w:lvl w:ilvl="0">
      <w:start w:val="1"/>
      <w:numFmt w:val="lowerLetter"/>
      <w:pStyle w:val="Numbera0"/>
      <w:lvlText w:val="%1)"/>
      <w:lvlJc w:val="left"/>
      <w:pPr>
        <w:tabs>
          <w:tab w:val="num" w:pos="360"/>
        </w:tabs>
        <w:ind w:left="360" w:hanging="360"/>
      </w:pPr>
    </w:lvl>
  </w:abstractNum>
  <w:abstractNum w:abstractNumId="11" w15:restartNumberingAfterBreak="0">
    <w:nsid w:val="5D056058"/>
    <w:multiLevelType w:val="singleLevel"/>
    <w:tmpl w:val="A50C629C"/>
    <w:lvl w:ilvl="0">
      <w:start w:val="1"/>
      <w:numFmt w:val="decimal"/>
      <w:lvlText w:val="%1."/>
      <w:lvlJc w:val="left"/>
      <w:pPr>
        <w:tabs>
          <w:tab w:val="num" w:pos="360"/>
        </w:tabs>
        <w:ind w:left="360" w:hanging="360"/>
      </w:pPr>
    </w:lvl>
  </w:abstractNum>
  <w:abstractNum w:abstractNumId="12"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61CA603A"/>
    <w:multiLevelType w:val="singleLevel"/>
    <w:tmpl w:val="6132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37A21"/>
    <w:multiLevelType w:val="singleLevel"/>
    <w:tmpl w:val="EA98517C"/>
    <w:lvl w:ilvl="0">
      <w:start w:val="1"/>
      <w:numFmt w:val="bullet"/>
      <w:pStyle w:val="Bulletwoindent"/>
      <w:lvlText w:val=""/>
      <w:lvlJc w:val="left"/>
      <w:pPr>
        <w:tabs>
          <w:tab w:val="num" w:pos="360"/>
        </w:tabs>
        <w:ind w:left="360" w:hanging="360"/>
      </w:pPr>
      <w:rPr>
        <w:rFonts w:ascii="Symbol" w:hAnsi="Symbol" w:hint="default"/>
      </w:rPr>
    </w:lvl>
  </w:abstractNum>
  <w:num w:numId="1">
    <w:abstractNumId w:val="15"/>
  </w:num>
  <w:num w:numId="2">
    <w:abstractNumId w:val="1"/>
  </w:num>
  <w:num w:numId="3">
    <w:abstractNumId w:val="4"/>
  </w:num>
  <w:num w:numId="4">
    <w:abstractNumId w:val="13"/>
  </w:num>
  <w:num w:numId="5">
    <w:abstractNumId w:val="11"/>
  </w:num>
  <w:num w:numId="6">
    <w:abstractNumId w:val="5"/>
  </w:num>
  <w:num w:numId="7">
    <w:abstractNumId w:val="10"/>
  </w:num>
  <w:num w:numId="8">
    <w:abstractNumId w:val="6"/>
  </w:num>
  <w:num w:numId="9">
    <w:abstractNumId w:val="12"/>
  </w:num>
  <w:num w:numId="10">
    <w:abstractNumId w:val="14"/>
  </w:num>
  <w:num w:numId="11">
    <w:abstractNumId w:val="3"/>
  </w:num>
  <w:num w:numId="12">
    <w:abstractNumId w:val="7"/>
  </w:num>
  <w:num w:numId="13">
    <w:abstractNumId w:val="0"/>
  </w:num>
  <w:num w:numId="14">
    <w:abstractNumId w:val="9"/>
  </w:num>
  <w:num w:numId="15">
    <w:abstractNumId w:val="1"/>
  </w:num>
  <w:num w:numId="16">
    <w:abstractNumId w:val="1"/>
  </w:num>
  <w:num w:numId="17">
    <w:abstractNumId w:val="1"/>
  </w:num>
  <w:num w:numId="18">
    <w:abstractNumId w:val="1"/>
  </w:num>
  <w:num w:numId="19">
    <w:abstractNumId w:val="2"/>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rl Heine">
    <w15:presenceInfo w15:providerId="Windows Live" w15:userId="e84304014291fa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pxvdmavt2ked2xl5wsp49w9ettaftwdx&quot;&gt;EndNote Library&lt;record-ids&gt;&lt;item&gt;123&lt;/item&gt;&lt;item&gt;163&lt;/item&gt;&lt;item&gt;174&lt;/item&gt;&lt;item&gt;211&lt;/item&gt;&lt;item&gt;213&lt;/item&gt;&lt;item&gt;216&lt;/item&gt;&lt;item&gt;218&lt;/item&gt;&lt;item&gt;219&lt;/item&gt;&lt;item&gt;264&lt;/item&gt;&lt;/record-ids&gt;&lt;/item&gt;&lt;/Libraries&gt;"/>
  </w:docVars>
  <w:rsids>
    <w:rsidRoot w:val="00C36527"/>
    <w:rsid w:val="000053AB"/>
    <w:rsid w:val="00012F43"/>
    <w:rsid w:val="000179F7"/>
    <w:rsid w:val="00020F92"/>
    <w:rsid w:val="00030A50"/>
    <w:rsid w:val="00032143"/>
    <w:rsid w:val="000335BA"/>
    <w:rsid w:val="00034BCB"/>
    <w:rsid w:val="000405A8"/>
    <w:rsid w:val="00041EFB"/>
    <w:rsid w:val="000422E0"/>
    <w:rsid w:val="00051946"/>
    <w:rsid w:val="000546E3"/>
    <w:rsid w:val="00057CA7"/>
    <w:rsid w:val="00064546"/>
    <w:rsid w:val="00065E9C"/>
    <w:rsid w:val="0006673E"/>
    <w:rsid w:val="0007213D"/>
    <w:rsid w:val="00075560"/>
    <w:rsid w:val="00075759"/>
    <w:rsid w:val="000809A2"/>
    <w:rsid w:val="00091EF6"/>
    <w:rsid w:val="000931C3"/>
    <w:rsid w:val="0009425C"/>
    <w:rsid w:val="000A0743"/>
    <w:rsid w:val="000A0805"/>
    <w:rsid w:val="000A3E6A"/>
    <w:rsid w:val="000A5DB5"/>
    <w:rsid w:val="000B44DA"/>
    <w:rsid w:val="000C1971"/>
    <w:rsid w:val="000C25D6"/>
    <w:rsid w:val="000C42C9"/>
    <w:rsid w:val="000C5E23"/>
    <w:rsid w:val="000D0D19"/>
    <w:rsid w:val="000D2B19"/>
    <w:rsid w:val="000D6171"/>
    <w:rsid w:val="000E5F0C"/>
    <w:rsid w:val="000F10DB"/>
    <w:rsid w:val="000F2CDE"/>
    <w:rsid w:val="000F4C69"/>
    <w:rsid w:val="000F6906"/>
    <w:rsid w:val="0010607D"/>
    <w:rsid w:val="00106462"/>
    <w:rsid w:val="0011270B"/>
    <w:rsid w:val="00113353"/>
    <w:rsid w:val="00114CA7"/>
    <w:rsid w:val="00115F7D"/>
    <w:rsid w:val="00117E7E"/>
    <w:rsid w:val="00122988"/>
    <w:rsid w:val="0012632F"/>
    <w:rsid w:val="00126BAF"/>
    <w:rsid w:val="00132992"/>
    <w:rsid w:val="00133448"/>
    <w:rsid w:val="00133785"/>
    <w:rsid w:val="00146640"/>
    <w:rsid w:val="00150F3A"/>
    <w:rsid w:val="0015756D"/>
    <w:rsid w:val="001641DE"/>
    <w:rsid w:val="00173E5D"/>
    <w:rsid w:val="00180967"/>
    <w:rsid w:val="00184146"/>
    <w:rsid w:val="001910A2"/>
    <w:rsid w:val="00191DC4"/>
    <w:rsid w:val="00195A4E"/>
    <w:rsid w:val="001A2DE3"/>
    <w:rsid w:val="001A5CB4"/>
    <w:rsid w:val="001A6799"/>
    <w:rsid w:val="001B5A12"/>
    <w:rsid w:val="001C2545"/>
    <w:rsid w:val="001C54FC"/>
    <w:rsid w:val="001D6E65"/>
    <w:rsid w:val="001E0F50"/>
    <w:rsid w:val="001E465B"/>
    <w:rsid w:val="001F169E"/>
    <w:rsid w:val="001F29E6"/>
    <w:rsid w:val="001F62C0"/>
    <w:rsid w:val="002033BB"/>
    <w:rsid w:val="00204B89"/>
    <w:rsid w:val="00213CAA"/>
    <w:rsid w:val="00216471"/>
    <w:rsid w:val="00231D71"/>
    <w:rsid w:val="0024424C"/>
    <w:rsid w:val="00253C26"/>
    <w:rsid w:val="00257328"/>
    <w:rsid w:val="00260D75"/>
    <w:rsid w:val="00265083"/>
    <w:rsid w:val="00265556"/>
    <w:rsid w:val="0028566D"/>
    <w:rsid w:val="00292C86"/>
    <w:rsid w:val="00294E7C"/>
    <w:rsid w:val="00297EC5"/>
    <w:rsid w:val="002B3DF8"/>
    <w:rsid w:val="002C03B1"/>
    <w:rsid w:val="002C1B6A"/>
    <w:rsid w:val="002D738C"/>
    <w:rsid w:val="002D7DC5"/>
    <w:rsid w:val="002F1E5A"/>
    <w:rsid w:val="002F40E0"/>
    <w:rsid w:val="003002DA"/>
    <w:rsid w:val="003027CD"/>
    <w:rsid w:val="00306100"/>
    <w:rsid w:val="00327C1D"/>
    <w:rsid w:val="0033200C"/>
    <w:rsid w:val="003344B5"/>
    <w:rsid w:val="003356F3"/>
    <w:rsid w:val="003366D8"/>
    <w:rsid w:val="00337B8C"/>
    <w:rsid w:val="00351DF0"/>
    <w:rsid w:val="00355F56"/>
    <w:rsid w:val="003615B6"/>
    <w:rsid w:val="00361621"/>
    <w:rsid w:val="0039294B"/>
    <w:rsid w:val="00394669"/>
    <w:rsid w:val="0039543E"/>
    <w:rsid w:val="00396D6D"/>
    <w:rsid w:val="003A438F"/>
    <w:rsid w:val="003A4CB1"/>
    <w:rsid w:val="003B2C4E"/>
    <w:rsid w:val="003B3D91"/>
    <w:rsid w:val="003B562A"/>
    <w:rsid w:val="003C0B93"/>
    <w:rsid w:val="003C2EE8"/>
    <w:rsid w:val="003C798F"/>
    <w:rsid w:val="003D260D"/>
    <w:rsid w:val="003D6B50"/>
    <w:rsid w:val="003E63D7"/>
    <w:rsid w:val="003E7F83"/>
    <w:rsid w:val="003F2C27"/>
    <w:rsid w:val="00401989"/>
    <w:rsid w:val="004029B7"/>
    <w:rsid w:val="004041D3"/>
    <w:rsid w:val="00413231"/>
    <w:rsid w:val="0041719A"/>
    <w:rsid w:val="00420274"/>
    <w:rsid w:val="0044023B"/>
    <w:rsid w:val="004410BA"/>
    <w:rsid w:val="00453032"/>
    <w:rsid w:val="0046174C"/>
    <w:rsid w:val="004707A8"/>
    <w:rsid w:val="004840FE"/>
    <w:rsid w:val="00484DB0"/>
    <w:rsid w:val="00487F53"/>
    <w:rsid w:val="00493562"/>
    <w:rsid w:val="00495D7F"/>
    <w:rsid w:val="004979CC"/>
    <w:rsid w:val="004A1E83"/>
    <w:rsid w:val="004A7187"/>
    <w:rsid w:val="004A7EB6"/>
    <w:rsid w:val="004B3581"/>
    <w:rsid w:val="004B4CB9"/>
    <w:rsid w:val="004C466E"/>
    <w:rsid w:val="004C6A82"/>
    <w:rsid w:val="004D0575"/>
    <w:rsid w:val="004D1536"/>
    <w:rsid w:val="004D414F"/>
    <w:rsid w:val="004E7E73"/>
    <w:rsid w:val="004F1534"/>
    <w:rsid w:val="004F4BD9"/>
    <w:rsid w:val="004F7B37"/>
    <w:rsid w:val="00503BF6"/>
    <w:rsid w:val="005048FC"/>
    <w:rsid w:val="0051065F"/>
    <w:rsid w:val="00510EB9"/>
    <w:rsid w:val="00513654"/>
    <w:rsid w:val="00514658"/>
    <w:rsid w:val="005147B2"/>
    <w:rsid w:val="00517D58"/>
    <w:rsid w:val="00523973"/>
    <w:rsid w:val="00523FFE"/>
    <w:rsid w:val="00524D00"/>
    <w:rsid w:val="00524F00"/>
    <w:rsid w:val="005257DD"/>
    <w:rsid w:val="00531BA0"/>
    <w:rsid w:val="0054014D"/>
    <w:rsid w:val="005405D3"/>
    <w:rsid w:val="00542EFE"/>
    <w:rsid w:val="00544CE8"/>
    <w:rsid w:val="00554AA4"/>
    <w:rsid w:val="005557A9"/>
    <w:rsid w:val="00561686"/>
    <w:rsid w:val="00563D07"/>
    <w:rsid w:val="00564A7B"/>
    <w:rsid w:val="00566E82"/>
    <w:rsid w:val="00580BDA"/>
    <w:rsid w:val="00581847"/>
    <w:rsid w:val="005856BD"/>
    <w:rsid w:val="005873D4"/>
    <w:rsid w:val="005957C4"/>
    <w:rsid w:val="00596681"/>
    <w:rsid w:val="005A4B9A"/>
    <w:rsid w:val="005B09EC"/>
    <w:rsid w:val="005B3558"/>
    <w:rsid w:val="005B4161"/>
    <w:rsid w:val="005B6A26"/>
    <w:rsid w:val="005C26F9"/>
    <w:rsid w:val="005C47B2"/>
    <w:rsid w:val="005D17E8"/>
    <w:rsid w:val="005E137D"/>
    <w:rsid w:val="005E1873"/>
    <w:rsid w:val="005E1E22"/>
    <w:rsid w:val="005F10CC"/>
    <w:rsid w:val="005F6048"/>
    <w:rsid w:val="005F6B74"/>
    <w:rsid w:val="005F7FE2"/>
    <w:rsid w:val="00613824"/>
    <w:rsid w:val="00613845"/>
    <w:rsid w:val="006141CE"/>
    <w:rsid w:val="006169EF"/>
    <w:rsid w:val="00622323"/>
    <w:rsid w:val="00633E95"/>
    <w:rsid w:val="00663DAC"/>
    <w:rsid w:val="00663EE2"/>
    <w:rsid w:val="00672DAA"/>
    <w:rsid w:val="00673BBA"/>
    <w:rsid w:val="00677DF5"/>
    <w:rsid w:val="00686B48"/>
    <w:rsid w:val="00687F34"/>
    <w:rsid w:val="006934FA"/>
    <w:rsid w:val="006A4B2C"/>
    <w:rsid w:val="006A540C"/>
    <w:rsid w:val="006B0095"/>
    <w:rsid w:val="006B4BB9"/>
    <w:rsid w:val="006B6B08"/>
    <w:rsid w:val="006C0B44"/>
    <w:rsid w:val="006C4326"/>
    <w:rsid w:val="006D12DF"/>
    <w:rsid w:val="006D2D3D"/>
    <w:rsid w:val="006D6481"/>
    <w:rsid w:val="006E32A3"/>
    <w:rsid w:val="006E4109"/>
    <w:rsid w:val="006F36B9"/>
    <w:rsid w:val="006F4812"/>
    <w:rsid w:val="006F63EF"/>
    <w:rsid w:val="00700515"/>
    <w:rsid w:val="00715FF1"/>
    <w:rsid w:val="00720A0E"/>
    <w:rsid w:val="00721ADC"/>
    <w:rsid w:val="007226FF"/>
    <w:rsid w:val="00732CA1"/>
    <w:rsid w:val="0073330D"/>
    <w:rsid w:val="007346EA"/>
    <w:rsid w:val="00740E4C"/>
    <w:rsid w:val="007418E1"/>
    <w:rsid w:val="00751594"/>
    <w:rsid w:val="007526EB"/>
    <w:rsid w:val="0075691F"/>
    <w:rsid w:val="0075784E"/>
    <w:rsid w:val="00757F68"/>
    <w:rsid w:val="00760647"/>
    <w:rsid w:val="007609A0"/>
    <w:rsid w:val="00761A29"/>
    <w:rsid w:val="00763C0D"/>
    <w:rsid w:val="00763C68"/>
    <w:rsid w:val="007712AF"/>
    <w:rsid w:val="007725A8"/>
    <w:rsid w:val="00783CA9"/>
    <w:rsid w:val="007A12E7"/>
    <w:rsid w:val="007B2013"/>
    <w:rsid w:val="007B23DB"/>
    <w:rsid w:val="007B25B4"/>
    <w:rsid w:val="007B5C75"/>
    <w:rsid w:val="007C0B06"/>
    <w:rsid w:val="007C0B8A"/>
    <w:rsid w:val="007C455D"/>
    <w:rsid w:val="007C5DDD"/>
    <w:rsid w:val="007C73BF"/>
    <w:rsid w:val="007C7639"/>
    <w:rsid w:val="007D2750"/>
    <w:rsid w:val="007E422D"/>
    <w:rsid w:val="007E6367"/>
    <w:rsid w:val="007E7861"/>
    <w:rsid w:val="007F3009"/>
    <w:rsid w:val="007F3B67"/>
    <w:rsid w:val="00800693"/>
    <w:rsid w:val="00803546"/>
    <w:rsid w:val="00810498"/>
    <w:rsid w:val="00811B8A"/>
    <w:rsid w:val="00814A6D"/>
    <w:rsid w:val="00822182"/>
    <w:rsid w:val="00823221"/>
    <w:rsid w:val="00834E20"/>
    <w:rsid w:val="00847F18"/>
    <w:rsid w:val="008515E3"/>
    <w:rsid w:val="00851E95"/>
    <w:rsid w:val="00851EF0"/>
    <w:rsid w:val="0085634C"/>
    <w:rsid w:val="008608FD"/>
    <w:rsid w:val="00862932"/>
    <w:rsid w:val="00881DC8"/>
    <w:rsid w:val="00890392"/>
    <w:rsid w:val="0089111C"/>
    <w:rsid w:val="008B0E5E"/>
    <w:rsid w:val="008B3296"/>
    <w:rsid w:val="008C1DD3"/>
    <w:rsid w:val="008C3895"/>
    <w:rsid w:val="008C644F"/>
    <w:rsid w:val="008D2951"/>
    <w:rsid w:val="008D4E1A"/>
    <w:rsid w:val="008E13BE"/>
    <w:rsid w:val="008E1E74"/>
    <w:rsid w:val="008E3E9B"/>
    <w:rsid w:val="008E40E1"/>
    <w:rsid w:val="008E6A78"/>
    <w:rsid w:val="00901E6F"/>
    <w:rsid w:val="00903200"/>
    <w:rsid w:val="00903729"/>
    <w:rsid w:val="0091326F"/>
    <w:rsid w:val="009132F4"/>
    <w:rsid w:val="00916676"/>
    <w:rsid w:val="00922224"/>
    <w:rsid w:val="009335E7"/>
    <w:rsid w:val="009344F0"/>
    <w:rsid w:val="00941BA3"/>
    <w:rsid w:val="00946F4B"/>
    <w:rsid w:val="00953F0A"/>
    <w:rsid w:val="0095676E"/>
    <w:rsid w:val="009607E0"/>
    <w:rsid w:val="00965417"/>
    <w:rsid w:val="009673C6"/>
    <w:rsid w:val="00967C23"/>
    <w:rsid w:val="009705D5"/>
    <w:rsid w:val="0098319E"/>
    <w:rsid w:val="009979D5"/>
    <w:rsid w:val="009A25F8"/>
    <w:rsid w:val="009A37A2"/>
    <w:rsid w:val="009A51D3"/>
    <w:rsid w:val="009B1E8C"/>
    <w:rsid w:val="009B5FB4"/>
    <w:rsid w:val="009C1E7E"/>
    <w:rsid w:val="009C670D"/>
    <w:rsid w:val="009D208B"/>
    <w:rsid w:val="009D3816"/>
    <w:rsid w:val="009E2B12"/>
    <w:rsid w:val="009F05FE"/>
    <w:rsid w:val="009F0895"/>
    <w:rsid w:val="009F29A0"/>
    <w:rsid w:val="00A000AD"/>
    <w:rsid w:val="00A000F8"/>
    <w:rsid w:val="00A047AF"/>
    <w:rsid w:val="00A057AE"/>
    <w:rsid w:val="00A0606F"/>
    <w:rsid w:val="00A12C40"/>
    <w:rsid w:val="00A14190"/>
    <w:rsid w:val="00A22B89"/>
    <w:rsid w:val="00A252F7"/>
    <w:rsid w:val="00A25EE6"/>
    <w:rsid w:val="00A2644D"/>
    <w:rsid w:val="00A30A3F"/>
    <w:rsid w:val="00A3211E"/>
    <w:rsid w:val="00A462AD"/>
    <w:rsid w:val="00A50EF6"/>
    <w:rsid w:val="00A57801"/>
    <w:rsid w:val="00A613BE"/>
    <w:rsid w:val="00A646A8"/>
    <w:rsid w:val="00A64DF0"/>
    <w:rsid w:val="00A661B5"/>
    <w:rsid w:val="00A676E1"/>
    <w:rsid w:val="00A71FE8"/>
    <w:rsid w:val="00A720E0"/>
    <w:rsid w:val="00A7259B"/>
    <w:rsid w:val="00A85181"/>
    <w:rsid w:val="00A86097"/>
    <w:rsid w:val="00A867E2"/>
    <w:rsid w:val="00A87E21"/>
    <w:rsid w:val="00A9449E"/>
    <w:rsid w:val="00AA0A14"/>
    <w:rsid w:val="00AA116C"/>
    <w:rsid w:val="00AB1187"/>
    <w:rsid w:val="00AB1590"/>
    <w:rsid w:val="00AB5C5F"/>
    <w:rsid w:val="00AC5E7D"/>
    <w:rsid w:val="00AD0918"/>
    <w:rsid w:val="00AD296E"/>
    <w:rsid w:val="00AD59A3"/>
    <w:rsid w:val="00AE0B40"/>
    <w:rsid w:val="00AE6009"/>
    <w:rsid w:val="00AF591E"/>
    <w:rsid w:val="00B07F78"/>
    <w:rsid w:val="00B162AA"/>
    <w:rsid w:val="00B20B88"/>
    <w:rsid w:val="00B21967"/>
    <w:rsid w:val="00B27CEF"/>
    <w:rsid w:val="00B321CF"/>
    <w:rsid w:val="00B32F9B"/>
    <w:rsid w:val="00B3309E"/>
    <w:rsid w:val="00B341C8"/>
    <w:rsid w:val="00B3716E"/>
    <w:rsid w:val="00B415AD"/>
    <w:rsid w:val="00B47871"/>
    <w:rsid w:val="00B5474A"/>
    <w:rsid w:val="00B553A8"/>
    <w:rsid w:val="00B61B75"/>
    <w:rsid w:val="00B622D6"/>
    <w:rsid w:val="00B760A5"/>
    <w:rsid w:val="00B90C6B"/>
    <w:rsid w:val="00B91BE2"/>
    <w:rsid w:val="00B920F1"/>
    <w:rsid w:val="00BA289B"/>
    <w:rsid w:val="00BB5815"/>
    <w:rsid w:val="00BC0503"/>
    <w:rsid w:val="00BC5105"/>
    <w:rsid w:val="00BD3168"/>
    <w:rsid w:val="00BD6AE9"/>
    <w:rsid w:val="00BE5C79"/>
    <w:rsid w:val="00C04936"/>
    <w:rsid w:val="00C0653D"/>
    <w:rsid w:val="00C22E7D"/>
    <w:rsid w:val="00C26530"/>
    <w:rsid w:val="00C31CAC"/>
    <w:rsid w:val="00C339A4"/>
    <w:rsid w:val="00C36527"/>
    <w:rsid w:val="00C37ED2"/>
    <w:rsid w:val="00C41409"/>
    <w:rsid w:val="00C46851"/>
    <w:rsid w:val="00C46A17"/>
    <w:rsid w:val="00C66415"/>
    <w:rsid w:val="00C673E5"/>
    <w:rsid w:val="00C749C1"/>
    <w:rsid w:val="00C7551D"/>
    <w:rsid w:val="00C76CB4"/>
    <w:rsid w:val="00C94353"/>
    <w:rsid w:val="00CB19C3"/>
    <w:rsid w:val="00CB2A20"/>
    <w:rsid w:val="00CB2A4C"/>
    <w:rsid w:val="00CB5058"/>
    <w:rsid w:val="00CB6942"/>
    <w:rsid w:val="00CB6E85"/>
    <w:rsid w:val="00CC3ECA"/>
    <w:rsid w:val="00CC62BB"/>
    <w:rsid w:val="00CC74F7"/>
    <w:rsid w:val="00CC75FF"/>
    <w:rsid w:val="00CD6312"/>
    <w:rsid w:val="00CF16D0"/>
    <w:rsid w:val="00CF1835"/>
    <w:rsid w:val="00CF196B"/>
    <w:rsid w:val="00CF484D"/>
    <w:rsid w:val="00CF6464"/>
    <w:rsid w:val="00D00EF8"/>
    <w:rsid w:val="00D0214F"/>
    <w:rsid w:val="00D13C76"/>
    <w:rsid w:val="00D16C36"/>
    <w:rsid w:val="00D2439E"/>
    <w:rsid w:val="00D31AD2"/>
    <w:rsid w:val="00D31E1E"/>
    <w:rsid w:val="00D352E4"/>
    <w:rsid w:val="00D36DBD"/>
    <w:rsid w:val="00D418AC"/>
    <w:rsid w:val="00D432E0"/>
    <w:rsid w:val="00D45154"/>
    <w:rsid w:val="00D51B86"/>
    <w:rsid w:val="00D547E9"/>
    <w:rsid w:val="00D63248"/>
    <w:rsid w:val="00D632A7"/>
    <w:rsid w:val="00D6577D"/>
    <w:rsid w:val="00D7336F"/>
    <w:rsid w:val="00D75524"/>
    <w:rsid w:val="00D766AD"/>
    <w:rsid w:val="00D813CF"/>
    <w:rsid w:val="00D844B8"/>
    <w:rsid w:val="00D9395E"/>
    <w:rsid w:val="00D95467"/>
    <w:rsid w:val="00D970EF"/>
    <w:rsid w:val="00D9793F"/>
    <w:rsid w:val="00DA2BDA"/>
    <w:rsid w:val="00DB0AE9"/>
    <w:rsid w:val="00DB1FFC"/>
    <w:rsid w:val="00DB50D4"/>
    <w:rsid w:val="00DB7A0A"/>
    <w:rsid w:val="00DC03A9"/>
    <w:rsid w:val="00DC6E01"/>
    <w:rsid w:val="00DD0859"/>
    <w:rsid w:val="00DD615F"/>
    <w:rsid w:val="00DD63FF"/>
    <w:rsid w:val="00DE2EA3"/>
    <w:rsid w:val="00DE445B"/>
    <w:rsid w:val="00DF3EF6"/>
    <w:rsid w:val="00DF5A1F"/>
    <w:rsid w:val="00E01E65"/>
    <w:rsid w:val="00E04A69"/>
    <w:rsid w:val="00E11CA4"/>
    <w:rsid w:val="00E137C2"/>
    <w:rsid w:val="00E140CC"/>
    <w:rsid w:val="00E202C0"/>
    <w:rsid w:val="00E3088E"/>
    <w:rsid w:val="00E31591"/>
    <w:rsid w:val="00E32A50"/>
    <w:rsid w:val="00E414F5"/>
    <w:rsid w:val="00E45345"/>
    <w:rsid w:val="00E4538D"/>
    <w:rsid w:val="00E46518"/>
    <w:rsid w:val="00E466BA"/>
    <w:rsid w:val="00E5411A"/>
    <w:rsid w:val="00E541A6"/>
    <w:rsid w:val="00E550F9"/>
    <w:rsid w:val="00E57684"/>
    <w:rsid w:val="00E63189"/>
    <w:rsid w:val="00E677A3"/>
    <w:rsid w:val="00E81EBC"/>
    <w:rsid w:val="00E84822"/>
    <w:rsid w:val="00E879F0"/>
    <w:rsid w:val="00E87E80"/>
    <w:rsid w:val="00E90D21"/>
    <w:rsid w:val="00E9247A"/>
    <w:rsid w:val="00E97CA9"/>
    <w:rsid w:val="00EB4BD6"/>
    <w:rsid w:val="00EE15E8"/>
    <w:rsid w:val="00EE41A1"/>
    <w:rsid w:val="00EE7752"/>
    <w:rsid w:val="00EF3835"/>
    <w:rsid w:val="00F020D8"/>
    <w:rsid w:val="00F04B2C"/>
    <w:rsid w:val="00F1334A"/>
    <w:rsid w:val="00F20745"/>
    <w:rsid w:val="00F221D1"/>
    <w:rsid w:val="00F41DF9"/>
    <w:rsid w:val="00F42CE8"/>
    <w:rsid w:val="00F52FE9"/>
    <w:rsid w:val="00F60436"/>
    <w:rsid w:val="00F61060"/>
    <w:rsid w:val="00F642A4"/>
    <w:rsid w:val="00F674C9"/>
    <w:rsid w:val="00F67894"/>
    <w:rsid w:val="00F67DED"/>
    <w:rsid w:val="00F713BC"/>
    <w:rsid w:val="00F71A26"/>
    <w:rsid w:val="00F71E85"/>
    <w:rsid w:val="00F74766"/>
    <w:rsid w:val="00F76773"/>
    <w:rsid w:val="00F7777A"/>
    <w:rsid w:val="00F904B4"/>
    <w:rsid w:val="00F930D5"/>
    <w:rsid w:val="00F950F1"/>
    <w:rsid w:val="00FA2E8F"/>
    <w:rsid w:val="00FC0219"/>
    <w:rsid w:val="00FD072C"/>
    <w:rsid w:val="00FE0290"/>
    <w:rsid w:val="00FE4CA0"/>
    <w:rsid w:val="00FE7EE3"/>
    <w:rsid w:val="00FF0AF8"/>
    <w:rsid w:val="00FF5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42EE31"/>
  <w15:docId w15:val="{004BE053-11FA-40CF-B267-17E49CABD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72" w:unhideWhenUsed="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spacing w:before="120" w:after="60"/>
      <w:outlineLvl w:val="0"/>
    </w:pPr>
    <w:rPr>
      <w:caps/>
      <w:kern w:val="28"/>
      <w:sz w:val="24"/>
      <w:u w:val="single"/>
    </w:rPr>
  </w:style>
  <w:style w:type="paragraph" w:styleId="Heading2">
    <w:name w:val="heading 2"/>
    <w:basedOn w:val="Normal"/>
    <w:next w:val="Normal"/>
    <w:link w:val="Heading2Char"/>
    <w:qFormat/>
    <w:pPr>
      <w:keepNext/>
      <w:spacing w:before="120" w:after="60"/>
      <w:outlineLvl w:val="1"/>
    </w:pPr>
    <w:rPr>
      <w:b/>
    </w:rPr>
  </w:style>
  <w:style w:type="paragraph" w:styleId="Heading3">
    <w:name w:val="heading 3"/>
    <w:basedOn w:val="Normal"/>
    <w:next w:val="Normal"/>
    <w:qFormat/>
    <w:pPr>
      <w:keepNext/>
      <w:spacing w:before="12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Body">
    <w:name w:val="Body"/>
    <w:link w:val="BodyChar"/>
    <w:pPr>
      <w:spacing w:before="60" w:after="60"/>
      <w:jc w:val="both"/>
    </w:pPr>
    <w:rPr>
      <w:noProof/>
    </w:rPr>
  </w:style>
  <w:style w:type="character" w:styleId="Hyperlink">
    <w:name w:val="Hyperlink"/>
    <w:rPr>
      <w:color w:val="0000FF"/>
      <w:u w:val="single"/>
    </w:rPr>
  </w:style>
  <w:style w:type="paragraph" w:customStyle="1" w:styleId="BlockQuote">
    <w:name w:val="Block Quote"/>
    <w:basedOn w:val="Normal"/>
    <w:pPr>
      <w:spacing w:before="80" w:after="80"/>
      <w:ind w:left="647" w:right="330"/>
      <w:jc w:val="both"/>
    </w:pPr>
    <w:rPr>
      <w:sz w:val="18"/>
    </w:rPr>
  </w:style>
  <w:style w:type="paragraph" w:customStyle="1" w:styleId="BlockQuoteBullet1">
    <w:name w:val="Block Quote Bullet 1"/>
    <w:basedOn w:val="BlockQuote"/>
    <w:pPr>
      <w:tabs>
        <w:tab w:val="left" w:pos="936"/>
        <w:tab w:val="left" w:pos="1277"/>
      </w:tabs>
      <w:spacing w:after="0"/>
      <w:ind w:left="1282" w:right="0"/>
    </w:pPr>
  </w:style>
  <w:style w:type="paragraph" w:customStyle="1" w:styleId="BodySpaceAbove">
    <w:name w:val="Body (Space Above)"/>
    <w:basedOn w:val="Body"/>
    <w:pPr>
      <w:spacing w:before="200"/>
    </w:pPr>
  </w:style>
  <w:style w:type="paragraph" w:customStyle="1" w:styleId="Bodywindent">
    <w:name w:val="Body w/ indent"/>
    <w:basedOn w:val="Body"/>
    <w:pPr>
      <w:ind w:left="340"/>
    </w:pPr>
  </w:style>
  <w:style w:type="paragraph" w:customStyle="1" w:styleId="Bulletwoindent">
    <w:name w:val="Bullet w/o indent"/>
    <w:basedOn w:val="Body"/>
    <w:pPr>
      <w:numPr>
        <w:numId w:val="1"/>
      </w:numPr>
      <w:tabs>
        <w:tab w:val="clear" w:pos="360"/>
        <w:tab w:val="left" w:pos="340"/>
      </w:tabs>
      <w:spacing w:line="240" w:lineRule="exact"/>
      <w:ind w:left="340" w:hanging="340"/>
    </w:pPr>
  </w:style>
  <w:style w:type="paragraph" w:customStyle="1" w:styleId="Bulletedwindent">
    <w:name w:val="Bulleted w/indent"/>
    <w:basedOn w:val="Body"/>
    <w:link w:val="BulletedwindentChar"/>
    <w:pPr>
      <w:numPr>
        <w:numId w:val="2"/>
      </w:numPr>
      <w:spacing w:line="240" w:lineRule="exact"/>
    </w:pPr>
  </w:style>
  <w:style w:type="paragraph" w:customStyle="1" w:styleId="Figures">
    <w:name w:val="Figure #s"/>
    <w:basedOn w:val="Normal"/>
    <w:pPr>
      <w:tabs>
        <w:tab w:val="left" w:pos="910"/>
      </w:tabs>
      <w:spacing w:line="240" w:lineRule="exact"/>
      <w:jc w:val="center"/>
    </w:pPr>
    <w:rPr>
      <w:i/>
    </w:rPr>
  </w:style>
  <w:style w:type="paragraph" w:styleId="Footer">
    <w:name w:val="footer"/>
    <w:basedOn w:val="Normal"/>
    <w:pPr>
      <w:tabs>
        <w:tab w:val="center" w:pos="4320"/>
        <w:tab w:val="right" w:pos="8640"/>
      </w:tabs>
      <w:spacing w:line="200" w:lineRule="exact"/>
    </w:pPr>
    <w:rPr>
      <w:rFonts w:ascii="Swis721 BT" w:hAnsi="Swis721 BT"/>
      <w:sz w:val="16"/>
    </w:rPr>
  </w:style>
  <w:style w:type="paragraph" w:customStyle="1" w:styleId="Footnote">
    <w:name w:val="Footnote"/>
    <w:basedOn w:val="Normal"/>
    <w:pPr>
      <w:keepNext/>
      <w:tabs>
        <w:tab w:val="left" w:pos="216"/>
      </w:tabs>
      <w:spacing w:before="120" w:after="60" w:line="200" w:lineRule="exact"/>
      <w:ind w:left="216"/>
      <w:jc w:val="both"/>
      <w:outlineLvl w:val="0"/>
    </w:pPr>
    <w:rPr>
      <w:caps/>
      <w:kern w:val="28"/>
      <w:sz w:val="18"/>
      <w:u w:val="single"/>
    </w:rPr>
  </w:style>
  <w:style w:type="paragraph" w:styleId="Title">
    <w:name w:val="Title"/>
    <w:basedOn w:val="Normal"/>
    <w:link w:val="TitleChar"/>
    <w:qFormat/>
    <w:pPr>
      <w:spacing w:line="280" w:lineRule="exact"/>
      <w:jc w:val="center"/>
      <w:outlineLvl w:val="0"/>
    </w:pPr>
    <w:rPr>
      <w:b/>
      <w:caps/>
      <w:kern w:val="28"/>
      <w:sz w:val="24"/>
    </w:rPr>
  </w:style>
  <w:style w:type="paragraph" w:customStyle="1" w:styleId="NumberA">
    <w:name w:val="Number A"/>
    <w:basedOn w:val="Body"/>
    <w:link w:val="NumberAChar"/>
    <w:pPr>
      <w:numPr>
        <w:numId w:val="6"/>
      </w:numPr>
      <w:tabs>
        <w:tab w:val="left" w:pos="600"/>
      </w:tabs>
      <w:spacing w:line="240" w:lineRule="exact"/>
    </w:pPr>
  </w:style>
  <w:style w:type="paragraph" w:customStyle="1" w:styleId="Numbera0">
    <w:name w:val="Number a"/>
    <w:basedOn w:val="NumberA"/>
    <w:pPr>
      <w:numPr>
        <w:numId w:val="7"/>
      </w:numPr>
      <w:tabs>
        <w:tab w:val="clear" w:pos="600"/>
        <w:tab w:val="left" w:pos="792"/>
      </w:tabs>
    </w:pPr>
  </w:style>
  <w:style w:type="paragraph" w:customStyle="1" w:styleId="Numbering">
    <w:name w:val="Numbering"/>
    <w:basedOn w:val="NumberA"/>
    <w:link w:val="NumberingChar"/>
    <w:pPr>
      <w:numPr>
        <w:numId w:val="8"/>
      </w:numPr>
      <w:tabs>
        <w:tab w:val="clear" w:pos="360"/>
        <w:tab w:val="clear" w:pos="600"/>
        <w:tab w:val="left" w:pos="340"/>
        <w:tab w:val="left" w:pos="680"/>
      </w:tabs>
      <w:ind w:left="340" w:hanging="340"/>
    </w:pPr>
  </w:style>
  <w:style w:type="paragraph" w:customStyle="1" w:styleId="References">
    <w:name w:val="References"/>
    <w:basedOn w:val="Body"/>
    <w:link w:val="ReferencesChar"/>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Subfigtext">
    <w:name w:val="Subfigtext"/>
    <w:basedOn w:val="Normal"/>
    <w:pPr>
      <w:spacing w:line="160" w:lineRule="exact"/>
      <w:jc w:val="both"/>
    </w:pPr>
    <w:rPr>
      <w:b/>
      <w:sz w:val="14"/>
    </w:rPr>
  </w:style>
  <w:style w:type="paragraph" w:customStyle="1" w:styleId="TableMainHead">
    <w:name w:val="Table Main Head"/>
    <w:basedOn w:val="Title"/>
    <w:link w:val="TableMainHeadChar"/>
    <w:pPr>
      <w:spacing w:line="220" w:lineRule="exact"/>
    </w:pPr>
    <w:rPr>
      <w:sz w:val="18"/>
    </w:rPr>
  </w:style>
  <w:style w:type="paragraph" w:customStyle="1" w:styleId="TableSubHead">
    <w:name w:val="Table Sub Head"/>
    <w:basedOn w:val="TableMainHead"/>
  </w:style>
  <w:style w:type="paragraph" w:customStyle="1" w:styleId="TableText">
    <w:name w:val="Table Text"/>
    <w:basedOn w:val="Title"/>
    <w:link w:val="TableTextChar"/>
    <w:pPr>
      <w:spacing w:line="220" w:lineRule="exact"/>
      <w:jc w:val="left"/>
    </w:pPr>
    <w:rPr>
      <w:b w:val="0"/>
      <w:caps w:val="0"/>
      <w:sz w:val="18"/>
    </w:rPr>
  </w:style>
  <w:style w:type="paragraph" w:customStyle="1" w:styleId="TableTextdecimalTab">
    <w:name w:val="Table Text decimal Tab"/>
    <w:basedOn w:val="TableText"/>
    <w:pPr>
      <w:tabs>
        <w:tab w:val="decimal" w:pos="573"/>
      </w:tabs>
    </w:pPr>
  </w:style>
  <w:style w:type="paragraph" w:customStyle="1" w:styleId="TableTitle">
    <w:name w:val="Table Title"/>
    <w:basedOn w:val="TableText"/>
    <w:link w:val="TableTitleChar"/>
    <w:pPr>
      <w:spacing w:line="240" w:lineRule="exact"/>
      <w:jc w:val="center"/>
    </w:pPr>
    <w:rPr>
      <w:i/>
      <w:sz w:val="20"/>
    </w:rPr>
  </w:style>
  <w:style w:type="paragraph" w:customStyle="1" w:styleId="TableFootNote">
    <w:name w:val="TableFootNote"/>
    <w:basedOn w:val="TableText"/>
    <w:pPr>
      <w:tabs>
        <w:tab w:val="left" w:pos="157"/>
      </w:tabs>
      <w:spacing w:line="160" w:lineRule="exact"/>
      <w:ind w:right="360"/>
      <w:jc w:val="both"/>
    </w:pPr>
    <w:rPr>
      <w:sz w:val="14"/>
    </w:rPr>
  </w:style>
  <w:style w:type="paragraph" w:customStyle="1" w:styleId="Authors">
    <w:name w:val="Authors"/>
    <w:basedOn w:val="Normal"/>
    <w:pPr>
      <w:spacing w:line="280" w:lineRule="exact"/>
      <w:jc w:val="center"/>
    </w:pPr>
    <w:rPr>
      <w:bCs/>
      <w:sz w:val="24"/>
    </w:rPr>
  </w:style>
  <w:style w:type="paragraph" w:customStyle="1" w:styleId="Keywords">
    <w:name w:val="Keywords"/>
    <w:basedOn w:val="Body"/>
    <w:pPr>
      <w:ind w:left="567" w:hanging="567"/>
    </w:pPr>
    <w:rPr>
      <w:i/>
    </w:rPr>
  </w:style>
  <w:style w:type="paragraph" w:styleId="Header">
    <w:name w:val="header"/>
    <w:basedOn w:val="Normal"/>
    <w:link w:val="HeaderChar"/>
    <w:uiPriority w:val="99"/>
    <w:rsid w:val="00A613BE"/>
    <w:pPr>
      <w:tabs>
        <w:tab w:val="center" w:pos="4320"/>
        <w:tab w:val="right" w:pos="8640"/>
      </w:tabs>
    </w:pPr>
  </w:style>
  <w:style w:type="paragraph" w:customStyle="1" w:styleId="02AuthorName">
    <w:name w:val="02. Author Name"/>
    <w:basedOn w:val="Normal"/>
    <w:qFormat/>
    <w:rsid w:val="003D6B50"/>
    <w:pPr>
      <w:tabs>
        <w:tab w:val="left" w:pos="3960"/>
        <w:tab w:val="left" w:pos="7560"/>
      </w:tabs>
    </w:pPr>
    <w:rPr>
      <w:rFonts w:ascii="Verdana" w:eastAsia="Calibri" w:hAnsi="Verdana"/>
      <w:b/>
      <w:sz w:val="22"/>
      <w:szCs w:val="22"/>
    </w:rPr>
  </w:style>
  <w:style w:type="paragraph" w:customStyle="1" w:styleId="06BodyMaintext">
    <w:name w:val="06. Body [Main text]"/>
    <w:basedOn w:val="Normal"/>
    <w:qFormat/>
    <w:rsid w:val="003D6B50"/>
    <w:pPr>
      <w:widowControl w:val="0"/>
      <w:autoSpaceDE w:val="0"/>
      <w:autoSpaceDN w:val="0"/>
      <w:adjustRightInd w:val="0"/>
      <w:spacing w:line="288" w:lineRule="auto"/>
      <w:ind w:firstLine="446"/>
      <w:jc w:val="both"/>
      <w:textAlignment w:val="center"/>
    </w:pPr>
    <w:rPr>
      <w:rFonts w:ascii="Georgia" w:eastAsia="Calibri" w:hAnsi="Georgia"/>
      <w:color w:val="000000"/>
      <w:sz w:val="21"/>
    </w:rPr>
  </w:style>
  <w:style w:type="character" w:customStyle="1" w:styleId="HeaderChar">
    <w:name w:val="Header Char"/>
    <w:link w:val="Header"/>
    <w:uiPriority w:val="99"/>
    <w:rsid w:val="000F2CDE"/>
  </w:style>
  <w:style w:type="character" w:styleId="PlaceholderText">
    <w:name w:val="Placeholder Text"/>
    <w:uiPriority w:val="99"/>
    <w:semiHidden/>
    <w:rsid w:val="000F2CDE"/>
    <w:rPr>
      <w:color w:val="808080"/>
    </w:rPr>
  </w:style>
  <w:style w:type="table" w:styleId="TableGrid">
    <w:name w:val="Table Grid"/>
    <w:basedOn w:val="TableNormal"/>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E32A3"/>
    <w:rPr>
      <w:rFonts w:ascii="Lucida Grande" w:hAnsi="Lucida Grande"/>
      <w:sz w:val="18"/>
      <w:szCs w:val="18"/>
    </w:rPr>
  </w:style>
  <w:style w:type="character" w:customStyle="1" w:styleId="BalloonTextChar">
    <w:name w:val="Balloon Text Char"/>
    <w:basedOn w:val="DefaultParagraphFont"/>
    <w:link w:val="BalloonText"/>
    <w:rsid w:val="006E32A3"/>
    <w:rPr>
      <w:rFonts w:ascii="Lucida Grande" w:hAnsi="Lucida Grande"/>
      <w:sz w:val="18"/>
      <w:szCs w:val="18"/>
    </w:rPr>
  </w:style>
  <w:style w:type="paragraph" w:styleId="ListParagraph">
    <w:name w:val="List Paragraph"/>
    <w:basedOn w:val="Normal"/>
    <w:uiPriority w:val="72"/>
    <w:unhideWhenUsed/>
    <w:rsid w:val="00E84822"/>
    <w:pPr>
      <w:ind w:left="720"/>
      <w:contextualSpacing/>
    </w:pPr>
  </w:style>
  <w:style w:type="character" w:styleId="CommentReference">
    <w:name w:val="annotation reference"/>
    <w:basedOn w:val="DefaultParagraphFont"/>
    <w:semiHidden/>
    <w:unhideWhenUsed/>
    <w:rsid w:val="00D51B86"/>
    <w:rPr>
      <w:sz w:val="16"/>
      <w:szCs w:val="16"/>
    </w:rPr>
  </w:style>
  <w:style w:type="paragraph" w:styleId="CommentText">
    <w:name w:val="annotation text"/>
    <w:basedOn w:val="Normal"/>
    <w:link w:val="CommentTextChar"/>
    <w:semiHidden/>
    <w:unhideWhenUsed/>
    <w:rsid w:val="00D51B86"/>
  </w:style>
  <w:style w:type="character" w:customStyle="1" w:styleId="CommentTextChar">
    <w:name w:val="Comment Text Char"/>
    <w:basedOn w:val="DefaultParagraphFont"/>
    <w:link w:val="CommentText"/>
    <w:semiHidden/>
    <w:rsid w:val="00D51B86"/>
  </w:style>
  <w:style w:type="paragraph" w:styleId="CommentSubject">
    <w:name w:val="annotation subject"/>
    <w:basedOn w:val="CommentText"/>
    <w:next w:val="CommentText"/>
    <w:link w:val="CommentSubjectChar"/>
    <w:semiHidden/>
    <w:unhideWhenUsed/>
    <w:rsid w:val="00D51B86"/>
    <w:rPr>
      <w:b/>
      <w:bCs/>
    </w:rPr>
  </w:style>
  <w:style w:type="character" w:customStyle="1" w:styleId="CommentSubjectChar">
    <w:name w:val="Comment Subject Char"/>
    <w:basedOn w:val="CommentTextChar"/>
    <w:link w:val="CommentSubject"/>
    <w:semiHidden/>
    <w:rsid w:val="00D51B86"/>
    <w:rPr>
      <w:b/>
      <w:bCs/>
    </w:rPr>
  </w:style>
  <w:style w:type="paragraph" w:styleId="Caption">
    <w:name w:val="caption"/>
    <w:basedOn w:val="Normal"/>
    <w:next w:val="Normal"/>
    <w:unhideWhenUsed/>
    <w:qFormat/>
    <w:rsid w:val="00CF484D"/>
    <w:pPr>
      <w:spacing w:after="200"/>
    </w:pPr>
    <w:rPr>
      <w:i/>
      <w:iCs/>
      <w:color w:val="1F497D" w:themeColor="text2"/>
      <w:sz w:val="18"/>
      <w:szCs w:val="18"/>
    </w:rPr>
  </w:style>
  <w:style w:type="paragraph" w:customStyle="1" w:styleId="BPACSTable">
    <w:name w:val="BPACS Table"/>
    <w:basedOn w:val="TableTitle"/>
    <w:link w:val="BPACSTableChar"/>
    <w:qFormat/>
    <w:rsid w:val="00672DAA"/>
  </w:style>
  <w:style w:type="paragraph" w:customStyle="1" w:styleId="BPACSHeader">
    <w:name w:val="BPACS Header"/>
    <w:basedOn w:val="Heading1"/>
    <w:link w:val="BPACSHeaderChar"/>
    <w:qFormat/>
    <w:rsid w:val="00672DAA"/>
  </w:style>
  <w:style w:type="character" w:customStyle="1" w:styleId="TitleChar">
    <w:name w:val="Title Char"/>
    <w:basedOn w:val="DefaultParagraphFont"/>
    <w:link w:val="Title"/>
    <w:rsid w:val="00672DAA"/>
    <w:rPr>
      <w:b/>
      <w:caps/>
      <w:kern w:val="28"/>
      <w:sz w:val="24"/>
    </w:rPr>
  </w:style>
  <w:style w:type="character" w:customStyle="1" w:styleId="TableTextChar">
    <w:name w:val="Table Text Char"/>
    <w:basedOn w:val="TitleChar"/>
    <w:link w:val="TableText"/>
    <w:rsid w:val="00672DAA"/>
    <w:rPr>
      <w:b w:val="0"/>
      <w:caps w:val="0"/>
      <w:kern w:val="28"/>
      <w:sz w:val="18"/>
    </w:rPr>
  </w:style>
  <w:style w:type="character" w:customStyle="1" w:styleId="TableTitleChar">
    <w:name w:val="Table Title Char"/>
    <w:basedOn w:val="TableTextChar"/>
    <w:link w:val="TableTitle"/>
    <w:rsid w:val="00672DAA"/>
    <w:rPr>
      <w:b w:val="0"/>
      <w:i/>
      <w:caps w:val="0"/>
      <w:kern w:val="28"/>
      <w:sz w:val="18"/>
    </w:rPr>
  </w:style>
  <w:style w:type="character" w:customStyle="1" w:styleId="BPACSTableChar">
    <w:name w:val="BPACS Table Char"/>
    <w:basedOn w:val="TableTitleChar"/>
    <w:link w:val="BPACSTable"/>
    <w:rsid w:val="00672DAA"/>
    <w:rPr>
      <w:b w:val="0"/>
      <w:i/>
      <w:caps w:val="0"/>
      <w:kern w:val="28"/>
      <w:sz w:val="18"/>
    </w:rPr>
  </w:style>
  <w:style w:type="paragraph" w:customStyle="1" w:styleId="BPACSSubheader">
    <w:name w:val="BPACS Subheader"/>
    <w:basedOn w:val="Heading2"/>
    <w:link w:val="BPACSSubheaderChar"/>
    <w:qFormat/>
    <w:rsid w:val="00672DAA"/>
  </w:style>
  <w:style w:type="character" w:customStyle="1" w:styleId="Heading1Char">
    <w:name w:val="Heading 1 Char"/>
    <w:basedOn w:val="DefaultParagraphFont"/>
    <w:link w:val="Heading1"/>
    <w:rsid w:val="00672DAA"/>
    <w:rPr>
      <w:caps/>
      <w:kern w:val="28"/>
      <w:sz w:val="24"/>
      <w:u w:val="single"/>
    </w:rPr>
  </w:style>
  <w:style w:type="character" w:customStyle="1" w:styleId="BPACSHeaderChar">
    <w:name w:val="BPACS Header Char"/>
    <w:basedOn w:val="Heading1Char"/>
    <w:link w:val="BPACSHeader"/>
    <w:rsid w:val="00672DAA"/>
    <w:rPr>
      <w:caps/>
      <w:kern w:val="28"/>
      <w:sz w:val="24"/>
      <w:u w:val="single"/>
    </w:rPr>
  </w:style>
  <w:style w:type="paragraph" w:customStyle="1" w:styleId="BPACSBody">
    <w:name w:val="BPACS Body"/>
    <w:basedOn w:val="Body"/>
    <w:link w:val="BPACSBodyChar"/>
    <w:qFormat/>
    <w:rsid w:val="00672DAA"/>
  </w:style>
  <w:style w:type="character" w:customStyle="1" w:styleId="Heading2Char">
    <w:name w:val="Heading 2 Char"/>
    <w:basedOn w:val="DefaultParagraphFont"/>
    <w:link w:val="Heading2"/>
    <w:rsid w:val="00672DAA"/>
    <w:rPr>
      <w:b/>
    </w:rPr>
  </w:style>
  <w:style w:type="character" w:customStyle="1" w:styleId="BPACSSubheaderChar">
    <w:name w:val="BPACS Subheader Char"/>
    <w:basedOn w:val="Heading2Char"/>
    <w:link w:val="BPACSSubheader"/>
    <w:rsid w:val="00672DAA"/>
    <w:rPr>
      <w:b/>
    </w:rPr>
  </w:style>
  <w:style w:type="paragraph" w:customStyle="1" w:styleId="BPACSBullets">
    <w:name w:val="BPACS Bullets"/>
    <w:basedOn w:val="Bulletedwindent"/>
    <w:link w:val="BPACSBulletsChar"/>
    <w:qFormat/>
    <w:rsid w:val="00672DAA"/>
  </w:style>
  <w:style w:type="character" w:customStyle="1" w:styleId="BodyChar">
    <w:name w:val="Body Char"/>
    <w:basedOn w:val="DefaultParagraphFont"/>
    <w:link w:val="Body"/>
    <w:rsid w:val="00672DAA"/>
    <w:rPr>
      <w:noProof/>
    </w:rPr>
  </w:style>
  <w:style w:type="character" w:customStyle="1" w:styleId="BPACSBodyChar">
    <w:name w:val="BPACS Body Char"/>
    <w:basedOn w:val="BodyChar"/>
    <w:link w:val="BPACSBody"/>
    <w:rsid w:val="00672DAA"/>
    <w:rPr>
      <w:noProof/>
    </w:rPr>
  </w:style>
  <w:style w:type="paragraph" w:customStyle="1" w:styleId="BPACSReferences">
    <w:name w:val="BPACS References"/>
    <w:basedOn w:val="References"/>
    <w:link w:val="BPACSReferencesChar"/>
    <w:qFormat/>
    <w:rsid w:val="00672DAA"/>
  </w:style>
  <w:style w:type="character" w:customStyle="1" w:styleId="BulletedwindentChar">
    <w:name w:val="Bulleted w/indent Char"/>
    <w:basedOn w:val="BodyChar"/>
    <w:link w:val="Bulletedwindent"/>
    <w:rsid w:val="00672DAA"/>
    <w:rPr>
      <w:noProof/>
    </w:rPr>
  </w:style>
  <w:style w:type="character" w:customStyle="1" w:styleId="BPACSBulletsChar">
    <w:name w:val="BPACS Bullets Char"/>
    <w:basedOn w:val="BulletedwindentChar"/>
    <w:link w:val="BPACSBullets"/>
    <w:rsid w:val="00672DAA"/>
    <w:rPr>
      <w:noProof/>
    </w:rPr>
  </w:style>
  <w:style w:type="paragraph" w:customStyle="1" w:styleId="BPACSEnumeration">
    <w:name w:val="BPACS Enumeration"/>
    <w:basedOn w:val="Numbering"/>
    <w:link w:val="BPACSEnumerationChar"/>
    <w:qFormat/>
    <w:rsid w:val="00672DAA"/>
  </w:style>
  <w:style w:type="character" w:customStyle="1" w:styleId="ReferencesChar">
    <w:name w:val="References Char"/>
    <w:basedOn w:val="BodyChar"/>
    <w:link w:val="References"/>
    <w:rsid w:val="00672DAA"/>
    <w:rPr>
      <w:noProof/>
    </w:rPr>
  </w:style>
  <w:style w:type="character" w:customStyle="1" w:styleId="BPACSReferencesChar">
    <w:name w:val="BPACS References Char"/>
    <w:basedOn w:val="ReferencesChar"/>
    <w:link w:val="BPACSReferences"/>
    <w:rsid w:val="00672DAA"/>
    <w:rPr>
      <w:noProof/>
    </w:rPr>
  </w:style>
  <w:style w:type="paragraph" w:customStyle="1" w:styleId="BPACSTableContents">
    <w:name w:val="BPACS Table Contents"/>
    <w:basedOn w:val="TableMainHead"/>
    <w:link w:val="BPACSTableContentsChar"/>
    <w:qFormat/>
    <w:rsid w:val="00800693"/>
  </w:style>
  <w:style w:type="character" w:customStyle="1" w:styleId="NumberAChar">
    <w:name w:val="Number A Char"/>
    <w:basedOn w:val="BodyChar"/>
    <w:link w:val="NumberA"/>
    <w:rsid w:val="00672DAA"/>
    <w:rPr>
      <w:noProof/>
    </w:rPr>
  </w:style>
  <w:style w:type="character" w:customStyle="1" w:styleId="NumberingChar">
    <w:name w:val="Numbering Char"/>
    <w:basedOn w:val="NumberAChar"/>
    <w:link w:val="Numbering"/>
    <w:rsid w:val="00672DAA"/>
    <w:rPr>
      <w:noProof/>
    </w:rPr>
  </w:style>
  <w:style w:type="character" w:customStyle="1" w:styleId="BPACSEnumerationChar">
    <w:name w:val="BPACS Enumeration Char"/>
    <w:basedOn w:val="NumberingChar"/>
    <w:link w:val="BPACSEnumeration"/>
    <w:rsid w:val="00672DAA"/>
    <w:rPr>
      <w:noProof/>
    </w:rPr>
  </w:style>
  <w:style w:type="character" w:customStyle="1" w:styleId="TableMainHeadChar">
    <w:name w:val="Table Main Head Char"/>
    <w:basedOn w:val="TitleChar"/>
    <w:link w:val="TableMainHead"/>
    <w:rsid w:val="00800693"/>
    <w:rPr>
      <w:b/>
      <w:caps/>
      <w:kern w:val="28"/>
      <w:sz w:val="18"/>
    </w:rPr>
  </w:style>
  <w:style w:type="character" w:customStyle="1" w:styleId="BPACSTableContentsChar">
    <w:name w:val="BPACS Table Contents Char"/>
    <w:basedOn w:val="TableMainHeadChar"/>
    <w:link w:val="BPACSTableContents"/>
    <w:rsid w:val="00800693"/>
    <w:rPr>
      <w:b/>
      <w:caps/>
      <w:kern w:val="28"/>
      <w:sz w:val="18"/>
    </w:rPr>
  </w:style>
  <w:style w:type="paragraph" w:customStyle="1" w:styleId="EndNoteBibliographyTitle">
    <w:name w:val="EndNote Bibliography Title"/>
    <w:basedOn w:val="Normal"/>
    <w:link w:val="EndNoteBibliographyTitleChar"/>
    <w:rsid w:val="000D6171"/>
    <w:pPr>
      <w:jc w:val="center"/>
    </w:pPr>
    <w:rPr>
      <w:noProof/>
    </w:rPr>
  </w:style>
  <w:style w:type="character" w:customStyle="1" w:styleId="EndNoteBibliographyTitleChar">
    <w:name w:val="EndNote Bibliography Title Char"/>
    <w:basedOn w:val="BodyChar"/>
    <w:link w:val="EndNoteBibliographyTitle"/>
    <w:rsid w:val="000D6171"/>
    <w:rPr>
      <w:noProof/>
    </w:rPr>
  </w:style>
  <w:style w:type="paragraph" w:customStyle="1" w:styleId="EndNoteBibliography">
    <w:name w:val="EndNote Bibliography"/>
    <w:basedOn w:val="Normal"/>
    <w:link w:val="EndNoteBibliographyChar"/>
    <w:rsid w:val="000D6171"/>
    <w:rPr>
      <w:noProof/>
    </w:rPr>
  </w:style>
  <w:style w:type="character" w:customStyle="1" w:styleId="EndNoteBibliographyChar">
    <w:name w:val="EndNote Bibliography Char"/>
    <w:basedOn w:val="BodyChar"/>
    <w:link w:val="EndNoteBibliography"/>
    <w:rsid w:val="000D6171"/>
    <w:rPr>
      <w:noProof/>
    </w:rPr>
  </w:style>
  <w:style w:type="character" w:customStyle="1" w:styleId="UnresolvedMention1">
    <w:name w:val="Unresolved Mention1"/>
    <w:basedOn w:val="DefaultParagraphFont"/>
    <w:uiPriority w:val="99"/>
    <w:semiHidden/>
    <w:unhideWhenUsed/>
    <w:rsid w:val="000D6171"/>
    <w:rPr>
      <w:color w:val="605E5C"/>
      <w:shd w:val="clear" w:color="auto" w:fill="E1DFDD"/>
    </w:rPr>
  </w:style>
  <w:style w:type="paragraph" w:styleId="Revision">
    <w:name w:val="Revision"/>
    <w:hidden/>
    <w:uiPriority w:val="71"/>
    <w:unhideWhenUsed/>
    <w:rsid w:val="00DB50D4"/>
  </w:style>
  <w:style w:type="character" w:styleId="UnresolvedMention">
    <w:name w:val="Unresolved Mention"/>
    <w:basedOn w:val="DefaultParagraphFont"/>
    <w:uiPriority w:val="99"/>
    <w:semiHidden/>
    <w:unhideWhenUsed/>
    <w:rsid w:val="000D0D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054962">
      <w:bodyDiv w:val="1"/>
      <w:marLeft w:val="0"/>
      <w:marRight w:val="0"/>
      <w:marTop w:val="0"/>
      <w:marBottom w:val="0"/>
      <w:divBdr>
        <w:top w:val="none" w:sz="0" w:space="0" w:color="auto"/>
        <w:left w:val="none" w:sz="0" w:space="0" w:color="auto"/>
        <w:bottom w:val="none" w:sz="0" w:space="0" w:color="auto"/>
        <w:right w:val="none" w:sz="0" w:space="0" w:color="auto"/>
      </w:divBdr>
    </w:div>
    <w:div w:id="817957625">
      <w:bodyDiv w:val="1"/>
      <w:marLeft w:val="0"/>
      <w:marRight w:val="0"/>
      <w:marTop w:val="0"/>
      <w:marBottom w:val="0"/>
      <w:divBdr>
        <w:top w:val="none" w:sz="0" w:space="0" w:color="auto"/>
        <w:left w:val="none" w:sz="0" w:space="0" w:color="auto"/>
        <w:bottom w:val="none" w:sz="0" w:space="0" w:color="auto"/>
        <w:right w:val="none" w:sz="0" w:space="0" w:color="auto"/>
      </w:divBdr>
    </w:div>
    <w:div w:id="1276207723">
      <w:bodyDiv w:val="1"/>
      <w:marLeft w:val="0"/>
      <w:marRight w:val="0"/>
      <w:marTop w:val="0"/>
      <w:marBottom w:val="0"/>
      <w:divBdr>
        <w:top w:val="none" w:sz="0" w:space="0" w:color="auto"/>
        <w:left w:val="none" w:sz="0" w:space="0" w:color="auto"/>
        <w:bottom w:val="none" w:sz="0" w:space="0" w:color="auto"/>
        <w:right w:val="none" w:sz="0" w:space="0" w:color="auto"/>
      </w:divBdr>
    </w:div>
    <w:div w:id="1388995261">
      <w:bodyDiv w:val="1"/>
      <w:marLeft w:val="0"/>
      <w:marRight w:val="0"/>
      <w:marTop w:val="0"/>
      <w:marBottom w:val="0"/>
      <w:divBdr>
        <w:top w:val="none" w:sz="0" w:space="0" w:color="auto"/>
        <w:left w:val="none" w:sz="0" w:space="0" w:color="auto"/>
        <w:bottom w:val="none" w:sz="0" w:space="0" w:color="auto"/>
        <w:right w:val="none" w:sz="0" w:space="0" w:color="auto"/>
      </w:divBdr>
    </w:div>
    <w:div w:id="1523589965">
      <w:bodyDiv w:val="1"/>
      <w:marLeft w:val="0"/>
      <w:marRight w:val="0"/>
      <w:marTop w:val="0"/>
      <w:marBottom w:val="0"/>
      <w:divBdr>
        <w:top w:val="none" w:sz="0" w:space="0" w:color="auto"/>
        <w:left w:val="none" w:sz="0" w:space="0" w:color="auto"/>
        <w:bottom w:val="none" w:sz="0" w:space="0" w:color="auto"/>
        <w:right w:val="none" w:sz="0" w:space="0" w:color="auto"/>
      </w:divBdr>
    </w:div>
    <w:div w:id="1616403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6719160104988"/>
          <c:y val="9.7836468358121903E-2"/>
          <c:w val="0.80847419072615923"/>
          <c:h val="0.73494960265383491"/>
        </c:manualLayout>
      </c:layout>
      <c:lineChart>
        <c:grouping val="standard"/>
        <c:varyColors val="0"/>
        <c:ser>
          <c:idx val="0"/>
          <c:order val="0"/>
          <c:tx>
            <c:strRef>
              <c:f>'Average Septembers'!$B$1</c:f>
              <c:strCache>
                <c:ptCount val="1"/>
                <c:pt idx="0">
                  <c:v>Base</c:v>
                </c:pt>
              </c:strCache>
            </c:strRef>
          </c:tx>
          <c:spPr>
            <a:ln w="9525" cap="rnd">
              <a:solidFill>
                <a:schemeClr val="tx1"/>
              </a:solidFill>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B$2:$B$25</c:f>
              <c:numCache>
                <c:formatCode>General</c:formatCode>
                <c:ptCount val="24"/>
                <c:pt idx="0">
                  <c:v>224.97</c:v>
                </c:pt>
                <c:pt idx="1">
                  <c:v>196.45</c:v>
                </c:pt>
                <c:pt idx="2">
                  <c:v>185.68</c:v>
                </c:pt>
                <c:pt idx="3">
                  <c:v>181.72</c:v>
                </c:pt>
                <c:pt idx="4">
                  <c:v>177.12</c:v>
                </c:pt>
                <c:pt idx="5">
                  <c:v>139.12</c:v>
                </c:pt>
                <c:pt idx="6">
                  <c:v>213.53</c:v>
                </c:pt>
                <c:pt idx="7">
                  <c:v>498.38</c:v>
                </c:pt>
                <c:pt idx="8">
                  <c:v>692.65</c:v>
                </c:pt>
                <c:pt idx="9">
                  <c:v>753.02</c:v>
                </c:pt>
                <c:pt idx="10">
                  <c:v>792.1</c:v>
                </c:pt>
                <c:pt idx="11">
                  <c:v>806.33</c:v>
                </c:pt>
                <c:pt idx="12">
                  <c:v>821.16</c:v>
                </c:pt>
                <c:pt idx="13">
                  <c:v>822.93</c:v>
                </c:pt>
                <c:pt idx="14">
                  <c:v>824.66</c:v>
                </c:pt>
                <c:pt idx="15">
                  <c:v>834.12</c:v>
                </c:pt>
                <c:pt idx="16">
                  <c:v>829.74</c:v>
                </c:pt>
                <c:pt idx="17">
                  <c:v>707.7</c:v>
                </c:pt>
                <c:pt idx="18">
                  <c:v>684.24</c:v>
                </c:pt>
                <c:pt idx="19">
                  <c:v>669.27</c:v>
                </c:pt>
                <c:pt idx="20">
                  <c:v>609.35</c:v>
                </c:pt>
                <c:pt idx="21">
                  <c:v>244.56</c:v>
                </c:pt>
                <c:pt idx="22">
                  <c:v>236.21</c:v>
                </c:pt>
                <c:pt idx="23">
                  <c:v>206.56</c:v>
                </c:pt>
              </c:numCache>
            </c:numRef>
          </c:val>
          <c:smooth val="0"/>
          <c:extLst>
            <c:ext xmlns:c16="http://schemas.microsoft.com/office/drawing/2014/chart" uri="{C3380CC4-5D6E-409C-BE32-E72D297353CC}">
              <c16:uniqueId val="{00000000-8082-4E3F-A458-527412CF8C15}"/>
            </c:ext>
          </c:extLst>
        </c:ser>
        <c:ser>
          <c:idx val="1"/>
          <c:order val="1"/>
          <c:tx>
            <c:strRef>
              <c:f>'Average Septembers'!$C$1</c:f>
              <c:strCache>
                <c:ptCount val="1"/>
                <c:pt idx="0">
                  <c:v>Full</c:v>
                </c:pt>
              </c:strCache>
            </c:strRef>
          </c:tx>
          <c:spPr>
            <a:ln w="9525" cap="rnd">
              <a:solidFill>
                <a:schemeClr val="tx1"/>
              </a:solidFill>
              <a:prstDash val="lg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C$2:$C$25</c:f>
              <c:numCache>
                <c:formatCode>General</c:formatCode>
                <c:ptCount val="24"/>
                <c:pt idx="0">
                  <c:v>593.65</c:v>
                </c:pt>
                <c:pt idx="1">
                  <c:v>580.35</c:v>
                </c:pt>
                <c:pt idx="2">
                  <c:v>554.77</c:v>
                </c:pt>
                <c:pt idx="3">
                  <c:v>487.73</c:v>
                </c:pt>
                <c:pt idx="4">
                  <c:v>463.64</c:v>
                </c:pt>
                <c:pt idx="5">
                  <c:v>347.67</c:v>
                </c:pt>
                <c:pt idx="6">
                  <c:v>311.27</c:v>
                </c:pt>
                <c:pt idx="7">
                  <c:v>457.32</c:v>
                </c:pt>
                <c:pt idx="8">
                  <c:v>693.7</c:v>
                </c:pt>
                <c:pt idx="9">
                  <c:v>481.39</c:v>
                </c:pt>
                <c:pt idx="10">
                  <c:v>503.3</c:v>
                </c:pt>
                <c:pt idx="11">
                  <c:v>507.38</c:v>
                </c:pt>
                <c:pt idx="12">
                  <c:v>512.64</c:v>
                </c:pt>
                <c:pt idx="13">
                  <c:v>505.59</c:v>
                </c:pt>
                <c:pt idx="14">
                  <c:v>506.63</c:v>
                </c:pt>
                <c:pt idx="15">
                  <c:v>519.77</c:v>
                </c:pt>
                <c:pt idx="16">
                  <c:v>532.48</c:v>
                </c:pt>
                <c:pt idx="17">
                  <c:v>439.34</c:v>
                </c:pt>
                <c:pt idx="18">
                  <c:v>685.24</c:v>
                </c:pt>
                <c:pt idx="19">
                  <c:v>670.21</c:v>
                </c:pt>
                <c:pt idx="20">
                  <c:v>610.28</c:v>
                </c:pt>
                <c:pt idx="21">
                  <c:v>246.68</c:v>
                </c:pt>
                <c:pt idx="22">
                  <c:v>601.87</c:v>
                </c:pt>
                <c:pt idx="23">
                  <c:v>572.85</c:v>
                </c:pt>
              </c:numCache>
            </c:numRef>
          </c:val>
          <c:smooth val="0"/>
          <c:extLst>
            <c:ext xmlns:c16="http://schemas.microsoft.com/office/drawing/2014/chart" uri="{C3380CC4-5D6E-409C-BE32-E72D297353CC}">
              <c16:uniqueId val="{00000001-8082-4E3F-A458-527412CF8C15}"/>
            </c:ext>
          </c:extLst>
        </c:ser>
        <c:ser>
          <c:idx val="2"/>
          <c:order val="2"/>
          <c:tx>
            <c:strRef>
              <c:f>'Average Septembers'!$D$1</c:f>
              <c:strCache>
                <c:ptCount val="1"/>
                <c:pt idx="0">
                  <c:v>P1</c:v>
                </c:pt>
              </c:strCache>
            </c:strRef>
          </c:tx>
          <c:spPr>
            <a:ln w="9525" cap="rnd">
              <a:solidFill>
                <a:schemeClr val="tx1"/>
              </a:solidFill>
              <a:prstDash val="sys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D$2:$D$25</c:f>
              <c:numCache>
                <c:formatCode>General</c:formatCode>
                <c:ptCount val="24"/>
                <c:pt idx="0">
                  <c:v>411.79</c:v>
                </c:pt>
                <c:pt idx="1">
                  <c:v>388.86</c:v>
                </c:pt>
                <c:pt idx="2">
                  <c:v>370.15</c:v>
                </c:pt>
                <c:pt idx="3">
                  <c:v>338.9</c:v>
                </c:pt>
                <c:pt idx="4">
                  <c:v>289.7</c:v>
                </c:pt>
                <c:pt idx="5">
                  <c:v>223.06</c:v>
                </c:pt>
                <c:pt idx="6">
                  <c:v>265.19</c:v>
                </c:pt>
                <c:pt idx="7">
                  <c:v>424.25</c:v>
                </c:pt>
                <c:pt idx="8">
                  <c:v>617.44000000000005</c:v>
                </c:pt>
                <c:pt idx="9">
                  <c:v>661.71</c:v>
                </c:pt>
                <c:pt idx="10">
                  <c:v>692.94</c:v>
                </c:pt>
                <c:pt idx="11">
                  <c:v>703.13</c:v>
                </c:pt>
                <c:pt idx="12">
                  <c:v>713.83</c:v>
                </c:pt>
                <c:pt idx="13">
                  <c:v>709.91</c:v>
                </c:pt>
                <c:pt idx="14">
                  <c:v>711.25</c:v>
                </c:pt>
                <c:pt idx="15">
                  <c:v>723.15</c:v>
                </c:pt>
                <c:pt idx="16">
                  <c:v>732.66</c:v>
                </c:pt>
                <c:pt idx="17">
                  <c:v>632.01</c:v>
                </c:pt>
                <c:pt idx="18">
                  <c:v>618.54999999999995</c:v>
                </c:pt>
                <c:pt idx="19">
                  <c:v>605.70000000000005</c:v>
                </c:pt>
                <c:pt idx="20">
                  <c:v>545.49</c:v>
                </c:pt>
                <c:pt idx="21">
                  <c:v>234.67</c:v>
                </c:pt>
                <c:pt idx="22">
                  <c:v>228.76</c:v>
                </c:pt>
                <c:pt idx="23">
                  <c:v>434.3</c:v>
                </c:pt>
              </c:numCache>
            </c:numRef>
          </c:val>
          <c:smooth val="0"/>
          <c:extLst>
            <c:ext xmlns:c16="http://schemas.microsoft.com/office/drawing/2014/chart" uri="{C3380CC4-5D6E-409C-BE32-E72D297353CC}">
              <c16:uniqueId val="{00000002-8082-4E3F-A458-527412CF8C15}"/>
            </c:ext>
          </c:extLst>
        </c:ser>
        <c:ser>
          <c:idx val="3"/>
          <c:order val="3"/>
          <c:tx>
            <c:strRef>
              <c:f>'Average Septembers'!$E$1</c:f>
              <c:strCache>
                <c:ptCount val="1"/>
                <c:pt idx="0">
                  <c:v>P2</c:v>
                </c:pt>
              </c:strCache>
            </c:strRef>
          </c:tx>
          <c:spPr>
            <a:ln w="9525" cap="rnd">
              <a:solidFill>
                <a:schemeClr val="tx1"/>
              </a:solidFill>
              <a:prstDash val="sysDot"/>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E$2:$E$25</c:f>
              <c:numCache>
                <c:formatCode>General</c:formatCode>
                <c:ptCount val="24"/>
                <c:pt idx="0">
                  <c:v>540.38</c:v>
                </c:pt>
                <c:pt idx="1">
                  <c:v>525.12</c:v>
                </c:pt>
                <c:pt idx="2">
                  <c:v>511.02</c:v>
                </c:pt>
                <c:pt idx="3">
                  <c:v>509.21</c:v>
                </c:pt>
                <c:pt idx="4">
                  <c:v>467.6</c:v>
                </c:pt>
                <c:pt idx="5">
                  <c:v>197.34</c:v>
                </c:pt>
                <c:pt idx="6">
                  <c:v>218.21</c:v>
                </c:pt>
                <c:pt idx="7">
                  <c:v>423.26</c:v>
                </c:pt>
                <c:pt idx="8">
                  <c:v>570.25</c:v>
                </c:pt>
                <c:pt idx="9">
                  <c:v>622.6</c:v>
                </c:pt>
                <c:pt idx="10">
                  <c:v>655.7</c:v>
                </c:pt>
                <c:pt idx="11">
                  <c:v>668.5</c:v>
                </c:pt>
                <c:pt idx="12">
                  <c:v>684.57</c:v>
                </c:pt>
                <c:pt idx="13">
                  <c:v>685.76</c:v>
                </c:pt>
                <c:pt idx="14">
                  <c:v>687.47</c:v>
                </c:pt>
                <c:pt idx="15">
                  <c:v>696.69</c:v>
                </c:pt>
                <c:pt idx="16">
                  <c:v>700.8</c:v>
                </c:pt>
                <c:pt idx="17">
                  <c:v>581.91999999999996</c:v>
                </c:pt>
                <c:pt idx="18">
                  <c:v>558.58000000000004</c:v>
                </c:pt>
                <c:pt idx="19">
                  <c:v>543.03</c:v>
                </c:pt>
                <c:pt idx="20">
                  <c:v>484.98</c:v>
                </c:pt>
                <c:pt idx="21">
                  <c:v>234.62</c:v>
                </c:pt>
                <c:pt idx="22">
                  <c:v>228.7</c:v>
                </c:pt>
                <c:pt idx="23">
                  <c:v>519.30999999999995</c:v>
                </c:pt>
              </c:numCache>
            </c:numRef>
          </c:val>
          <c:smooth val="0"/>
          <c:extLst>
            <c:ext xmlns:c16="http://schemas.microsoft.com/office/drawing/2014/chart" uri="{C3380CC4-5D6E-409C-BE32-E72D297353CC}">
              <c16:uniqueId val="{00000003-8082-4E3F-A458-527412CF8C15}"/>
            </c:ext>
          </c:extLst>
        </c:ser>
        <c:ser>
          <c:idx val="5"/>
          <c:order val="5"/>
          <c:tx>
            <c:strRef>
              <c:f>'Average Septembers'!$G$1</c:f>
              <c:strCache>
                <c:ptCount val="1"/>
                <c:pt idx="0">
                  <c:v>P3</c:v>
                </c:pt>
              </c:strCache>
            </c:strRef>
          </c:tx>
          <c:spPr>
            <a:ln w="9525" cap="rnd" cmpd="dbl">
              <a:solidFill>
                <a:schemeClr val="tx1"/>
              </a:solidFill>
              <a:prstDash val="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G$2:$G$25</c:f>
              <c:numCache>
                <c:formatCode>General</c:formatCode>
                <c:ptCount val="24"/>
                <c:pt idx="0">
                  <c:v>484.61</c:v>
                </c:pt>
                <c:pt idx="1">
                  <c:v>470.91</c:v>
                </c:pt>
                <c:pt idx="2">
                  <c:v>457.63</c:v>
                </c:pt>
                <c:pt idx="3">
                  <c:v>456.43</c:v>
                </c:pt>
                <c:pt idx="4">
                  <c:v>431.09</c:v>
                </c:pt>
                <c:pt idx="5">
                  <c:v>275.57</c:v>
                </c:pt>
                <c:pt idx="6">
                  <c:v>276.72000000000003</c:v>
                </c:pt>
                <c:pt idx="7">
                  <c:v>414.98</c:v>
                </c:pt>
                <c:pt idx="8">
                  <c:v>569.04999999999995</c:v>
                </c:pt>
                <c:pt idx="9">
                  <c:v>616.69000000000005</c:v>
                </c:pt>
                <c:pt idx="10">
                  <c:v>649.6</c:v>
                </c:pt>
                <c:pt idx="11">
                  <c:v>663.08</c:v>
                </c:pt>
                <c:pt idx="12">
                  <c:v>677.22</c:v>
                </c:pt>
                <c:pt idx="13">
                  <c:v>675.22</c:v>
                </c:pt>
                <c:pt idx="14">
                  <c:v>677.07</c:v>
                </c:pt>
                <c:pt idx="15">
                  <c:v>685.84</c:v>
                </c:pt>
                <c:pt idx="16">
                  <c:v>689.49</c:v>
                </c:pt>
                <c:pt idx="17">
                  <c:v>583.72</c:v>
                </c:pt>
                <c:pt idx="18">
                  <c:v>565.29999999999995</c:v>
                </c:pt>
                <c:pt idx="19">
                  <c:v>554.22</c:v>
                </c:pt>
                <c:pt idx="20">
                  <c:v>500.31</c:v>
                </c:pt>
                <c:pt idx="21">
                  <c:v>230.62</c:v>
                </c:pt>
                <c:pt idx="22">
                  <c:v>224.73</c:v>
                </c:pt>
                <c:pt idx="23">
                  <c:v>465.46</c:v>
                </c:pt>
              </c:numCache>
            </c:numRef>
          </c:val>
          <c:smooth val="0"/>
          <c:extLst>
            <c:ext xmlns:c16="http://schemas.microsoft.com/office/drawing/2014/chart" uri="{C3380CC4-5D6E-409C-BE32-E72D297353CC}">
              <c16:uniqueId val="{00000004-8082-4E3F-A458-527412CF8C15}"/>
            </c:ext>
          </c:extLst>
        </c:ser>
        <c:dLbls>
          <c:showLegendKey val="0"/>
          <c:showVal val="0"/>
          <c:showCatName val="0"/>
          <c:showSerName val="0"/>
          <c:showPercent val="0"/>
          <c:showBubbleSize val="0"/>
        </c:dLbls>
        <c:smooth val="0"/>
        <c:axId val="1043427376"/>
        <c:axId val="1043427768"/>
        <c:extLst>
          <c:ext xmlns:c15="http://schemas.microsoft.com/office/drawing/2012/chart" uri="{02D57815-91ED-43cb-92C2-25804820EDAC}">
            <c15:filteredLineSeries>
              <c15:ser>
                <c:idx val="4"/>
                <c:order val="4"/>
                <c:tx>
                  <c:strRef>
                    <c:extLst>
                      <c:ext uri="{02D57815-91ED-43cb-92C2-25804820EDAC}">
                        <c15:formulaRef>
                          <c15:sqref>'Average Septembers'!$F$1</c15:sqref>
                        </c15:formulaRef>
                      </c:ext>
                    </c:extLst>
                    <c:strCache>
                      <c:ptCount val="1"/>
                      <c:pt idx="0">
                        <c:v>C60L70</c:v>
                      </c:pt>
                    </c:strCache>
                  </c:strRef>
                </c:tx>
                <c:spPr>
                  <a:ln w="28575" cap="rnd">
                    <a:solidFill>
                      <a:schemeClr val="accent5"/>
                    </a:solidFill>
                    <a:round/>
                  </a:ln>
                  <a:effectLst/>
                </c:spPr>
                <c:marker>
                  <c:symbol val="none"/>
                </c:marker>
                <c:cat>
                  <c:numRef>
                    <c:extLst>
                      <c:ext uri="{02D57815-91ED-43cb-92C2-25804820EDAC}">
                        <c15:formulaRef>
                          <c15:sqref>'Average Septembers'!$A$2:$A$25</c15:sqref>
                        </c15:formulaRef>
                      </c:ext>
                    </c:extLst>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extLst>
                      <c:ext uri="{02D57815-91ED-43cb-92C2-25804820EDAC}">
                        <c15:formulaRef>
                          <c15:sqref>'Average Septembers'!$F$2:$F$25</c15:sqref>
                        </c15:formulaRef>
                      </c:ext>
                    </c:extLst>
                    <c:numCache>
                      <c:formatCode>General</c:formatCode>
                      <c:ptCount val="24"/>
                      <c:pt idx="0">
                        <c:v>484.61</c:v>
                      </c:pt>
                      <c:pt idx="1">
                        <c:v>470.91</c:v>
                      </c:pt>
                      <c:pt idx="2">
                        <c:v>457.63</c:v>
                      </c:pt>
                      <c:pt idx="3">
                        <c:v>456.43</c:v>
                      </c:pt>
                      <c:pt idx="4">
                        <c:v>429.91</c:v>
                      </c:pt>
                      <c:pt idx="5">
                        <c:v>257.97000000000003</c:v>
                      </c:pt>
                      <c:pt idx="6">
                        <c:v>269</c:v>
                      </c:pt>
                      <c:pt idx="7">
                        <c:v>449.69</c:v>
                      </c:pt>
                      <c:pt idx="8">
                        <c:v>570.97</c:v>
                      </c:pt>
                      <c:pt idx="9">
                        <c:v>619.79</c:v>
                      </c:pt>
                      <c:pt idx="10">
                        <c:v>652.99</c:v>
                      </c:pt>
                      <c:pt idx="11">
                        <c:v>666.03</c:v>
                      </c:pt>
                      <c:pt idx="12">
                        <c:v>680.05</c:v>
                      </c:pt>
                      <c:pt idx="13">
                        <c:v>678.12</c:v>
                      </c:pt>
                      <c:pt idx="14">
                        <c:v>679.7</c:v>
                      </c:pt>
                      <c:pt idx="15">
                        <c:v>688.6</c:v>
                      </c:pt>
                      <c:pt idx="16">
                        <c:v>691.93</c:v>
                      </c:pt>
                      <c:pt idx="17">
                        <c:v>585.66999999999996</c:v>
                      </c:pt>
                      <c:pt idx="18">
                        <c:v>566.35</c:v>
                      </c:pt>
                      <c:pt idx="19">
                        <c:v>551.71</c:v>
                      </c:pt>
                      <c:pt idx="20">
                        <c:v>490.93</c:v>
                      </c:pt>
                      <c:pt idx="21">
                        <c:v>229.83</c:v>
                      </c:pt>
                      <c:pt idx="22">
                        <c:v>224.73</c:v>
                      </c:pt>
                      <c:pt idx="23">
                        <c:v>465.46</c:v>
                      </c:pt>
                    </c:numCache>
                  </c:numRef>
                </c:val>
                <c:smooth val="0"/>
                <c:extLst>
                  <c:ext xmlns:c16="http://schemas.microsoft.com/office/drawing/2014/chart" uri="{C3380CC4-5D6E-409C-BE32-E72D297353CC}">
                    <c16:uniqueId val="{00000005-8082-4E3F-A458-527412CF8C15}"/>
                  </c:ext>
                </c:extLst>
              </c15:ser>
            </c15:filteredLineSeries>
          </c:ext>
        </c:extLst>
      </c:lineChart>
      <c:catAx>
        <c:axId val="104342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Hour of the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768"/>
        <c:crosses val="autoZero"/>
        <c:auto val="1"/>
        <c:lblAlgn val="ctr"/>
        <c:lblOffset val="100"/>
        <c:noMultiLvlLbl val="0"/>
      </c:catAx>
      <c:valAx>
        <c:axId val="10434277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376"/>
        <c:crosses val="autoZero"/>
        <c:crossBetween val="between"/>
      </c:valAx>
      <c:spPr>
        <a:noFill/>
        <a:ln>
          <a:noFill/>
        </a:ln>
        <a:effectLst/>
      </c:spPr>
    </c:plotArea>
    <c:legend>
      <c:legendPos val="t"/>
      <c:layout>
        <c:manualLayout>
          <c:xMode val="edge"/>
          <c:yMode val="edge"/>
          <c:x val="0"/>
          <c:y val="0"/>
          <c:w val="0.99993490813648289"/>
          <c:h val="8.23536380869058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3700787401575"/>
          <c:y val="0.10992957130358705"/>
          <c:w val="0.75819632545931759"/>
          <c:h val="0.73062773403324588"/>
        </c:manualLayout>
      </c:layout>
      <c:scatterChart>
        <c:scatterStyle val="smoothMarker"/>
        <c:varyColors val="0"/>
        <c:ser>
          <c:idx val="0"/>
          <c:order val="0"/>
          <c:tx>
            <c:strRef>
              <c:f>'Load Duration'!$B$1</c:f>
              <c:strCache>
                <c:ptCount val="1"/>
                <c:pt idx="0">
                  <c:v>Base</c:v>
                </c:pt>
              </c:strCache>
            </c:strRef>
          </c:tx>
          <c:spPr>
            <a:ln w="9525" cap="rnd">
              <a:solidFill>
                <a:schemeClr val="tx1"/>
              </a:solidFill>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B$2:$B$35041</c:f>
              <c:numCache>
                <c:formatCode>General</c:formatCode>
                <c:ptCount val="35040"/>
                <c:pt idx="0">
                  <c:v>989.01025525725197</c:v>
                </c:pt>
                <c:pt idx="1">
                  <c:v>984.09416411167501</c:v>
                </c:pt>
                <c:pt idx="2">
                  <c:v>977.97045754626004</c:v>
                </c:pt>
                <c:pt idx="3">
                  <c:v>977.72924451891197</c:v>
                </c:pt>
                <c:pt idx="4">
                  <c:v>977.22511923518505</c:v>
                </c:pt>
                <c:pt idx="5">
                  <c:v>974.51358056823096</c:v>
                </c:pt>
                <c:pt idx="6">
                  <c:v>973.63268837652799</c:v>
                </c:pt>
                <c:pt idx="7">
                  <c:v>972.57745956936697</c:v>
                </c:pt>
                <c:pt idx="8">
                  <c:v>970.55164207296502</c:v>
                </c:pt>
                <c:pt idx="9">
                  <c:v>967.99427994338896</c:v>
                </c:pt>
                <c:pt idx="10">
                  <c:v>964.80878128194604</c:v>
                </c:pt>
                <c:pt idx="11">
                  <c:v>964.74307221625804</c:v>
                </c:pt>
                <c:pt idx="12">
                  <c:v>961.88292249585299</c:v>
                </c:pt>
                <c:pt idx="13">
                  <c:v>961.71990911279897</c:v>
                </c:pt>
                <c:pt idx="14">
                  <c:v>959.21619119866705</c:v>
                </c:pt>
                <c:pt idx="15">
                  <c:v>958.18018757984703</c:v>
                </c:pt>
                <c:pt idx="16">
                  <c:v>955.06167274840004</c:v>
                </c:pt>
                <c:pt idx="17">
                  <c:v>954.87221765637696</c:v>
                </c:pt>
                <c:pt idx="18">
                  <c:v>954.18359525871801</c:v>
                </c:pt>
                <c:pt idx="19">
                  <c:v>953.99510335022899</c:v>
                </c:pt>
                <c:pt idx="20">
                  <c:v>952.39729413315899</c:v>
                </c:pt>
                <c:pt idx="21">
                  <c:v>951.752525974474</c:v>
                </c:pt>
                <c:pt idx="22">
                  <c:v>950.82589060626503</c:v>
                </c:pt>
                <c:pt idx="23">
                  <c:v>950.76543965068697</c:v>
                </c:pt>
                <c:pt idx="24">
                  <c:v>948.73821723917195</c:v>
                </c:pt>
                <c:pt idx="25">
                  <c:v>948.61300470376705</c:v>
                </c:pt>
                <c:pt idx="26">
                  <c:v>947.83933249328095</c:v>
                </c:pt>
                <c:pt idx="27">
                  <c:v>946.63868747997401</c:v>
                </c:pt>
                <c:pt idx="28">
                  <c:v>941.10870168711199</c:v>
                </c:pt>
                <c:pt idx="29">
                  <c:v>940.69410451795295</c:v>
                </c:pt>
                <c:pt idx="30">
                  <c:v>939.73803041967506</c:v>
                </c:pt>
                <c:pt idx="31">
                  <c:v>938.92762189176301</c:v>
                </c:pt>
                <c:pt idx="32">
                  <c:v>937.69820230207699</c:v>
                </c:pt>
                <c:pt idx="33">
                  <c:v>936.73528362829597</c:v>
                </c:pt>
                <c:pt idx="34">
                  <c:v>935.81087321036705</c:v>
                </c:pt>
                <c:pt idx="35">
                  <c:v>935.14129431866502</c:v>
                </c:pt>
                <c:pt idx="36">
                  <c:v>934.92233491187199</c:v>
                </c:pt>
                <c:pt idx="37">
                  <c:v>934.80915086154005</c:v>
                </c:pt>
                <c:pt idx="38">
                  <c:v>934.737754519894</c:v>
                </c:pt>
                <c:pt idx="39">
                  <c:v>934.73290463004503</c:v>
                </c:pt>
                <c:pt idx="40">
                  <c:v>934.66764732432603</c:v>
                </c:pt>
                <c:pt idx="41">
                  <c:v>934.517473319077</c:v>
                </c:pt>
                <c:pt idx="42">
                  <c:v>934.34403930344502</c:v>
                </c:pt>
                <c:pt idx="43">
                  <c:v>934.213731166466</c:v>
                </c:pt>
                <c:pt idx="44">
                  <c:v>934.04710683709004</c:v>
                </c:pt>
                <c:pt idx="45">
                  <c:v>933.63160014626396</c:v>
                </c:pt>
                <c:pt idx="46">
                  <c:v>933.33594317572204</c:v>
                </c:pt>
                <c:pt idx="47">
                  <c:v>931.53851531525902</c:v>
                </c:pt>
                <c:pt idx="48">
                  <c:v>930.906922055721</c:v>
                </c:pt>
                <c:pt idx="49">
                  <c:v>930.43974338046701</c:v>
                </c:pt>
                <c:pt idx="50">
                  <c:v>929.62107019552695</c:v>
                </c:pt>
                <c:pt idx="51">
                  <c:v>929.57975338402298</c:v>
                </c:pt>
                <c:pt idx="52">
                  <c:v>929.575727611567</c:v>
                </c:pt>
                <c:pt idx="53">
                  <c:v>929.57305296193101</c:v>
                </c:pt>
                <c:pt idx="54">
                  <c:v>929.37936070001001</c:v>
                </c:pt>
                <c:pt idx="55">
                  <c:v>929.238691692168</c:v>
                </c:pt>
                <c:pt idx="56">
                  <c:v>929.12345552330999</c:v>
                </c:pt>
                <c:pt idx="57">
                  <c:v>928.15128509593501</c:v>
                </c:pt>
                <c:pt idx="58">
                  <c:v>927.58360429678703</c:v>
                </c:pt>
                <c:pt idx="59">
                  <c:v>926.67117409136495</c:v>
                </c:pt>
                <c:pt idx="60">
                  <c:v>925.77821963167901</c:v>
                </c:pt>
                <c:pt idx="61">
                  <c:v>925.39446171623194</c:v>
                </c:pt>
                <c:pt idx="62">
                  <c:v>924.380245498102</c:v>
                </c:pt>
                <c:pt idx="63">
                  <c:v>924.30506860627497</c:v>
                </c:pt>
                <c:pt idx="64">
                  <c:v>924.223017194053</c:v>
                </c:pt>
                <c:pt idx="65">
                  <c:v>924.12179892184599</c:v>
                </c:pt>
                <c:pt idx="66">
                  <c:v>923.66907668377803</c:v>
                </c:pt>
                <c:pt idx="67">
                  <c:v>923.51273355288902</c:v>
                </c:pt>
                <c:pt idx="68">
                  <c:v>923.45482912761497</c:v>
                </c:pt>
                <c:pt idx="69">
                  <c:v>922.80748320569103</c:v>
                </c:pt>
                <c:pt idx="70">
                  <c:v>922.49352172233296</c:v>
                </c:pt>
                <c:pt idx="71">
                  <c:v>922.22819943651803</c:v>
                </c:pt>
                <c:pt idx="72">
                  <c:v>922.204341748719</c:v>
                </c:pt>
                <c:pt idx="73">
                  <c:v>920.87402346309705</c:v>
                </c:pt>
                <c:pt idx="74">
                  <c:v>920.37473872662997</c:v>
                </c:pt>
                <c:pt idx="75">
                  <c:v>919.88403097449395</c:v>
                </c:pt>
                <c:pt idx="76">
                  <c:v>919.74922494566795</c:v>
                </c:pt>
                <c:pt idx="77">
                  <c:v>919.03816425153502</c:v>
                </c:pt>
                <c:pt idx="78">
                  <c:v>918.27573230394796</c:v>
                </c:pt>
                <c:pt idx="79">
                  <c:v>917.77385896790804</c:v>
                </c:pt>
                <c:pt idx="80">
                  <c:v>917.38352961741396</c:v>
                </c:pt>
                <c:pt idx="81">
                  <c:v>917.31198502104598</c:v>
                </c:pt>
                <c:pt idx="82">
                  <c:v>915.905625429672</c:v>
                </c:pt>
                <c:pt idx="83">
                  <c:v>915.47623144584998</c:v>
                </c:pt>
                <c:pt idx="84">
                  <c:v>914.144608262681</c:v>
                </c:pt>
                <c:pt idx="85">
                  <c:v>913.335832658816</c:v>
                </c:pt>
                <c:pt idx="86">
                  <c:v>913.00197906360802</c:v>
                </c:pt>
                <c:pt idx="87">
                  <c:v>912.93298229146603</c:v>
                </c:pt>
                <c:pt idx="88">
                  <c:v>912.06066487036503</c:v>
                </c:pt>
                <c:pt idx="89">
                  <c:v>912.04136504197402</c:v>
                </c:pt>
                <c:pt idx="90">
                  <c:v>911.26400035331403</c:v>
                </c:pt>
                <c:pt idx="91">
                  <c:v>911.15295243471996</c:v>
                </c:pt>
                <c:pt idx="92">
                  <c:v>910.80270434256602</c:v>
                </c:pt>
                <c:pt idx="93">
                  <c:v>908.76979221950796</c:v>
                </c:pt>
                <c:pt idx="94">
                  <c:v>908.65336525715202</c:v>
                </c:pt>
                <c:pt idx="95">
                  <c:v>908.56175563044405</c:v>
                </c:pt>
                <c:pt idx="96">
                  <c:v>907.82461953625204</c:v>
                </c:pt>
                <c:pt idx="97">
                  <c:v>907.79732627159001</c:v>
                </c:pt>
                <c:pt idx="98">
                  <c:v>907.74792705001698</c:v>
                </c:pt>
                <c:pt idx="99">
                  <c:v>907.57189828650098</c:v>
                </c:pt>
                <c:pt idx="100">
                  <c:v>907.55651412508098</c:v>
                </c:pt>
                <c:pt idx="101">
                  <c:v>906.84778019730902</c:v>
                </c:pt>
                <c:pt idx="102">
                  <c:v>905.66071383049098</c:v>
                </c:pt>
                <c:pt idx="103">
                  <c:v>904.14376452761996</c:v>
                </c:pt>
                <c:pt idx="104">
                  <c:v>903.69318503917896</c:v>
                </c:pt>
                <c:pt idx="105">
                  <c:v>903.56164006341203</c:v>
                </c:pt>
                <c:pt idx="106">
                  <c:v>903.17208560787401</c:v>
                </c:pt>
                <c:pt idx="107">
                  <c:v>903.00966731080996</c:v>
                </c:pt>
                <c:pt idx="108">
                  <c:v>902.69624636383696</c:v>
                </c:pt>
                <c:pt idx="109">
                  <c:v>902.28226380912395</c:v>
                </c:pt>
                <c:pt idx="110">
                  <c:v>901.78667529872405</c:v>
                </c:pt>
                <c:pt idx="111">
                  <c:v>901.49172693174603</c:v>
                </c:pt>
                <c:pt idx="112">
                  <c:v>901.08097360466104</c:v>
                </c:pt>
                <c:pt idx="113">
                  <c:v>900.69065585782596</c:v>
                </c:pt>
                <c:pt idx="114">
                  <c:v>900.48626177538404</c:v>
                </c:pt>
                <c:pt idx="115">
                  <c:v>899.86328230698405</c:v>
                </c:pt>
                <c:pt idx="116">
                  <c:v>899.54332891410104</c:v>
                </c:pt>
                <c:pt idx="117">
                  <c:v>899.268867980408</c:v>
                </c:pt>
                <c:pt idx="118">
                  <c:v>899.18888115692403</c:v>
                </c:pt>
                <c:pt idx="119">
                  <c:v>898.95883671142894</c:v>
                </c:pt>
                <c:pt idx="120">
                  <c:v>898.92083506548295</c:v>
                </c:pt>
                <c:pt idx="121">
                  <c:v>897.77106742538501</c:v>
                </c:pt>
                <c:pt idx="122">
                  <c:v>897.50967029743299</c:v>
                </c:pt>
                <c:pt idx="123">
                  <c:v>897.15370049660601</c:v>
                </c:pt>
                <c:pt idx="124">
                  <c:v>897.01451456714994</c:v>
                </c:pt>
                <c:pt idx="125">
                  <c:v>896.92541885969297</c:v>
                </c:pt>
                <c:pt idx="126">
                  <c:v>895.66745543086995</c:v>
                </c:pt>
                <c:pt idx="127">
                  <c:v>894.01556161816404</c:v>
                </c:pt>
                <c:pt idx="128">
                  <c:v>893.73762270217298</c:v>
                </c:pt>
                <c:pt idx="129">
                  <c:v>893.61117775517403</c:v>
                </c:pt>
                <c:pt idx="130">
                  <c:v>893.59849680651303</c:v>
                </c:pt>
                <c:pt idx="131">
                  <c:v>893.39292501190096</c:v>
                </c:pt>
                <c:pt idx="132">
                  <c:v>892.22652674822405</c:v>
                </c:pt>
                <c:pt idx="133">
                  <c:v>892.07532350482995</c:v>
                </c:pt>
                <c:pt idx="134">
                  <c:v>891.44244027696197</c:v>
                </c:pt>
                <c:pt idx="135">
                  <c:v>889.94565562644698</c:v>
                </c:pt>
                <c:pt idx="136">
                  <c:v>888.948294312298</c:v>
                </c:pt>
                <c:pt idx="137">
                  <c:v>888.89715219189202</c:v>
                </c:pt>
                <c:pt idx="138">
                  <c:v>888.65437007026503</c:v>
                </c:pt>
                <c:pt idx="139">
                  <c:v>888.13435971943397</c:v>
                </c:pt>
                <c:pt idx="140">
                  <c:v>888.07761945902905</c:v>
                </c:pt>
                <c:pt idx="141">
                  <c:v>887.96651827759501</c:v>
                </c:pt>
                <c:pt idx="142">
                  <c:v>887.55091132981397</c:v>
                </c:pt>
                <c:pt idx="143">
                  <c:v>887.05339324657803</c:v>
                </c:pt>
                <c:pt idx="144">
                  <c:v>886.64625255999397</c:v>
                </c:pt>
                <c:pt idx="145">
                  <c:v>886.53067482461199</c:v>
                </c:pt>
                <c:pt idx="146">
                  <c:v>886.309645352026</c:v>
                </c:pt>
                <c:pt idx="147">
                  <c:v>886.04189379111301</c:v>
                </c:pt>
                <c:pt idx="148">
                  <c:v>885.91919403551401</c:v>
                </c:pt>
                <c:pt idx="149">
                  <c:v>885.71923415733897</c:v>
                </c:pt>
                <c:pt idx="150">
                  <c:v>885.65604575127202</c:v>
                </c:pt>
                <c:pt idx="151">
                  <c:v>884.77980058776097</c:v>
                </c:pt>
                <c:pt idx="152">
                  <c:v>884.67772896149597</c:v>
                </c:pt>
                <c:pt idx="153">
                  <c:v>884.41822920531195</c:v>
                </c:pt>
                <c:pt idx="154">
                  <c:v>884.34448696466302</c:v>
                </c:pt>
                <c:pt idx="155">
                  <c:v>884.11133269769402</c:v>
                </c:pt>
                <c:pt idx="156">
                  <c:v>883.77440312937199</c:v>
                </c:pt>
                <c:pt idx="157">
                  <c:v>882.34135575437006</c:v>
                </c:pt>
                <c:pt idx="158">
                  <c:v>882.31378968110903</c:v>
                </c:pt>
                <c:pt idx="159">
                  <c:v>882.23780981668006</c:v>
                </c:pt>
                <c:pt idx="160">
                  <c:v>881.62667156556199</c:v>
                </c:pt>
                <c:pt idx="161">
                  <c:v>880.80688366235904</c:v>
                </c:pt>
                <c:pt idx="162">
                  <c:v>880.45792220836699</c:v>
                </c:pt>
                <c:pt idx="163">
                  <c:v>880.28283979701598</c:v>
                </c:pt>
                <c:pt idx="164">
                  <c:v>879.972196353301</c:v>
                </c:pt>
                <c:pt idx="165">
                  <c:v>879.42305894656704</c:v>
                </c:pt>
                <c:pt idx="166">
                  <c:v>879.12884765336696</c:v>
                </c:pt>
                <c:pt idx="167">
                  <c:v>878.88126218503896</c:v>
                </c:pt>
                <c:pt idx="168">
                  <c:v>878.85640253976806</c:v>
                </c:pt>
                <c:pt idx="169">
                  <c:v>878.84627395136795</c:v>
                </c:pt>
                <c:pt idx="170">
                  <c:v>878.72688770730099</c:v>
                </c:pt>
                <c:pt idx="171">
                  <c:v>878.66661504690001</c:v>
                </c:pt>
                <c:pt idx="172">
                  <c:v>878.51617681285597</c:v>
                </c:pt>
                <c:pt idx="173">
                  <c:v>878.16681039433502</c:v>
                </c:pt>
                <c:pt idx="174">
                  <c:v>878.00323753732096</c:v>
                </c:pt>
                <c:pt idx="175">
                  <c:v>877.88760733812205</c:v>
                </c:pt>
                <c:pt idx="176">
                  <c:v>877.76992759656798</c:v>
                </c:pt>
                <c:pt idx="177">
                  <c:v>877.569138347749</c:v>
                </c:pt>
                <c:pt idx="178">
                  <c:v>877.27020518568099</c:v>
                </c:pt>
                <c:pt idx="179">
                  <c:v>876.98042647147099</c:v>
                </c:pt>
                <c:pt idx="180">
                  <c:v>876.93128574339505</c:v>
                </c:pt>
                <c:pt idx="181">
                  <c:v>876.91774269464304</c:v>
                </c:pt>
                <c:pt idx="182">
                  <c:v>876.626656598105</c:v>
                </c:pt>
                <c:pt idx="183">
                  <c:v>876.21266652868201</c:v>
                </c:pt>
                <c:pt idx="184">
                  <c:v>875.97499546567303</c:v>
                </c:pt>
                <c:pt idx="185">
                  <c:v>875.90646071092397</c:v>
                </c:pt>
                <c:pt idx="186">
                  <c:v>875.80779901445101</c:v>
                </c:pt>
                <c:pt idx="187">
                  <c:v>875.74780355222697</c:v>
                </c:pt>
                <c:pt idx="188">
                  <c:v>875.64295545433799</c:v>
                </c:pt>
                <c:pt idx="189">
                  <c:v>875.46161968065599</c:v>
                </c:pt>
                <c:pt idx="190">
                  <c:v>875.45670846133498</c:v>
                </c:pt>
                <c:pt idx="191">
                  <c:v>875.221488791051</c:v>
                </c:pt>
                <c:pt idx="192">
                  <c:v>875.052432696697</c:v>
                </c:pt>
                <c:pt idx="193">
                  <c:v>874.933400317223</c:v>
                </c:pt>
                <c:pt idx="194">
                  <c:v>874.91324970654296</c:v>
                </c:pt>
                <c:pt idx="195">
                  <c:v>874.91075286902606</c:v>
                </c:pt>
                <c:pt idx="196">
                  <c:v>874.73856350067501</c:v>
                </c:pt>
                <c:pt idx="197">
                  <c:v>874.73600566250798</c:v>
                </c:pt>
                <c:pt idx="198">
                  <c:v>874.66668798340402</c:v>
                </c:pt>
                <c:pt idx="199">
                  <c:v>874.57778465427805</c:v>
                </c:pt>
                <c:pt idx="200">
                  <c:v>874.48281285688802</c:v>
                </c:pt>
                <c:pt idx="201">
                  <c:v>874.39866713646097</c:v>
                </c:pt>
                <c:pt idx="202">
                  <c:v>874.23850224134605</c:v>
                </c:pt>
                <c:pt idx="203">
                  <c:v>874.20577299127399</c:v>
                </c:pt>
                <c:pt idx="204">
                  <c:v>874.20291060908903</c:v>
                </c:pt>
                <c:pt idx="205">
                  <c:v>873.67523076995201</c:v>
                </c:pt>
                <c:pt idx="206">
                  <c:v>873.29486234877402</c:v>
                </c:pt>
                <c:pt idx="207">
                  <c:v>873.25564976578301</c:v>
                </c:pt>
                <c:pt idx="208">
                  <c:v>873.21897597889802</c:v>
                </c:pt>
                <c:pt idx="209">
                  <c:v>873.19972120656098</c:v>
                </c:pt>
                <c:pt idx="210">
                  <c:v>873.02652731072999</c:v>
                </c:pt>
                <c:pt idx="211">
                  <c:v>872.95020435352399</c:v>
                </c:pt>
                <c:pt idx="212">
                  <c:v>872.907581336269</c:v>
                </c:pt>
                <c:pt idx="213">
                  <c:v>872.69108458659196</c:v>
                </c:pt>
                <c:pt idx="214">
                  <c:v>872.65702638027506</c:v>
                </c:pt>
                <c:pt idx="215">
                  <c:v>872.61675236933797</c:v>
                </c:pt>
                <c:pt idx="216">
                  <c:v>872.56642018473406</c:v>
                </c:pt>
                <c:pt idx="217">
                  <c:v>872.50796921230994</c:v>
                </c:pt>
                <c:pt idx="218">
                  <c:v>872.33792532090104</c:v>
                </c:pt>
                <c:pt idx="219">
                  <c:v>872.30399892868695</c:v>
                </c:pt>
                <c:pt idx="220">
                  <c:v>872.23570892299199</c:v>
                </c:pt>
                <c:pt idx="221">
                  <c:v>872.172822885963</c:v>
                </c:pt>
                <c:pt idx="222">
                  <c:v>872.14689845635201</c:v>
                </c:pt>
                <c:pt idx="223">
                  <c:v>871.86886921036796</c:v>
                </c:pt>
                <c:pt idx="224">
                  <c:v>871.72930288015004</c:v>
                </c:pt>
                <c:pt idx="225">
                  <c:v>871.68538257984903</c:v>
                </c:pt>
                <c:pt idx="226">
                  <c:v>871.64415558979101</c:v>
                </c:pt>
                <c:pt idx="227">
                  <c:v>871.60954083311299</c:v>
                </c:pt>
                <c:pt idx="228">
                  <c:v>871.43836792860202</c:v>
                </c:pt>
                <c:pt idx="229">
                  <c:v>871.374672359025</c:v>
                </c:pt>
                <c:pt idx="230">
                  <c:v>871.335524121719</c:v>
                </c:pt>
                <c:pt idx="231">
                  <c:v>871.24036167373504</c:v>
                </c:pt>
                <c:pt idx="232">
                  <c:v>871.21728269030802</c:v>
                </c:pt>
                <c:pt idx="233">
                  <c:v>871.15494804877801</c:v>
                </c:pt>
                <c:pt idx="234">
                  <c:v>870.87021801284902</c:v>
                </c:pt>
                <c:pt idx="235">
                  <c:v>870.79658680892703</c:v>
                </c:pt>
                <c:pt idx="236">
                  <c:v>870.67114287724996</c:v>
                </c:pt>
                <c:pt idx="237">
                  <c:v>870.46690879155403</c:v>
                </c:pt>
                <c:pt idx="238">
                  <c:v>870.38262590066802</c:v>
                </c:pt>
                <c:pt idx="239">
                  <c:v>870.34324226733804</c:v>
                </c:pt>
                <c:pt idx="240">
                  <c:v>869.80497202292599</c:v>
                </c:pt>
                <c:pt idx="241">
                  <c:v>869.75815063814503</c:v>
                </c:pt>
                <c:pt idx="242">
                  <c:v>869.73198330780804</c:v>
                </c:pt>
                <c:pt idx="243">
                  <c:v>869.63874297125994</c:v>
                </c:pt>
                <c:pt idx="244">
                  <c:v>869.60441737412805</c:v>
                </c:pt>
                <c:pt idx="245">
                  <c:v>869.44391346679095</c:v>
                </c:pt>
                <c:pt idx="246">
                  <c:v>869.37824924011704</c:v>
                </c:pt>
                <c:pt idx="247">
                  <c:v>869.24624068592595</c:v>
                </c:pt>
                <c:pt idx="248">
                  <c:v>869.22954332576296</c:v>
                </c:pt>
                <c:pt idx="249">
                  <c:v>869.139491661595</c:v>
                </c:pt>
                <c:pt idx="250">
                  <c:v>868.67750522210895</c:v>
                </c:pt>
                <c:pt idx="251">
                  <c:v>868.35332716962398</c:v>
                </c:pt>
                <c:pt idx="252">
                  <c:v>868.27196356838294</c:v>
                </c:pt>
                <c:pt idx="253">
                  <c:v>868.16504077194895</c:v>
                </c:pt>
                <c:pt idx="254">
                  <c:v>868.14342839173901</c:v>
                </c:pt>
                <c:pt idx="255">
                  <c:v>868.13431992201799</c:v>
                </c:pt>
                <c:pt idx="256">
                  <c:v>867.94927192738203</c:v>
                </c:pt>
                <c:pt idx="257">
                  <c:v>867.87057126661603</c:v>
                </c:pt>
                <c:pt idx="258">
                  <c:v>867.86691895557101</c:v>
                </c:pt>
                <c:pt idx="259">
                  <c:v>867.74400045859295</c:v>
                </c:pt>
                <c:pt idx="260">
                  <c:v>867.69803961297202</c:v>
                </c:pt>
                <c:pt idx="261">
                  <c:v>867.67609858703395</c:v>
                </c:pt>
                <c:pt idx="262">
                  <c:v>867.61898853042101</c:v>
                </c:pt>
                <c:pt idx="263">
                  <c:v>867.58812864623405</c:v>
                </c:pt>
                <c:pt idx="264">
                  <c:v>867.43816114987101</c:v>
                </c:pt>
                <c:pt idx="265">
                  <c:v>867.37521165771398</c:v>
                </c:pt>
                <c:pt idx="266">
                  <c:v>866.85685955808594</c:v>
                </c:pt>
                <c:pt idx="267">
                  <c:v>866.72620015970301</c:v>
                </c:pt>
                <c:pt idx="268">
                  <c:v>866.45449542803397</c:v>
                </c:pt>
                <c:pt idx="269">
                  <c:v>866.20531531731103</c:v>
                </c:pt>
                <c:pt idx="270">
                  <c:v>866.17076069599796</c:v>
                </c:pt>
                <c:pt idx="271">
                  <c:v>866.106965724421</c:v>
                </c:pt>
                <c:pt idx="272">
                  <c:v>866.04029378865096</c:v>
                </c:pt>
                <c:pt idx="273">
                  <c:v>866.00291966001396</c:v>
                </c:pt>
                <c:pt idx="274">
                  <c:v>865.78836122285099</c:v>
                </c:pt>
                <c:pt idx="275">
                  <c:v>865.74789862978105</c:v>
                </c:pt>
                <c:pt idx="276">
                  <c:v>865.72938115860904</c:v>
                </c:pt>
                <c:pt idx="277">
                  <c:v>865.69449282045798</c:v>
                </c:pt>
                <c:pt idx="278">
                  <c:v>865.65642892127801</c:v>
                </c:pt>
                <c:pt idx="279">
                  <c:v>865.52634973322097</c:v>
                </c:pt>
                <c:pt idx="280">
                  <c:v>865.44701547688101</c:v>
                </c:pt>
                <c:pt idx="281">
                  <c:v>865.43188611632399</c:v>
                </c:pt>
                <c:pt idx="282">
                  <c:v>865.39925768222304</c:v>
                </c:pt>
                <c:pt idx="283">
                  <c:v>865.25650576364797</c:v>
                </c:pt>
                <c:pt idx="284">
                  <c:v>865.22620906813302</c:v>
                </c:pt>
                <c:pt idx="285">
                  <c:v>865.14483520126998</c:v>
                </c:pt>
                <c:pt idx="286">
                  <c:v>865.02980995837197</c:v>
                </c:pt>
                <c:pt idx="287">
                  <c:v>864.898611171884</c:v>
                </c:pt>
                <c:pt idx="288">
                  <c:v>864.86542449560898</c:v>
                </c:pt>
                <c:pt idx="289">
                  <c:v>864.38156244215804</c:v>
                </c:pt>
                <c:pt idx="290">
                  <c:v>864.30144485820597</c:v>
                </c:pt>
                <c:pt idx="291">
                  <c:v>864.293490203906</c:v>
                </c:pt>
                <c:pt idx="292">
                  <c:v>864.22200109546804</c:v>
                </c:pt>
                <c:pt idx="293">
                  <c:v>863.73127791498496</c:v>
                </c:pt>
                <c:pt idx="294">
                  <c:v>863.59027629446496</c:v>
                </c:pt>
                <c:pt idx="295">
                  <c:v>863.531429200768</c:v>
                </c:pt>
                <c:pt idx="296">
                  <c:v>863.17027932063502</c:v>
                </c:pt>
                <c:pt idx="297">
                  <c:v>863.12076094331599</c:v>
                </c:pt>
                <c:pt idx="298">
                  <c:v>863.05878405042495</c:v>
                </c:pt>
                <c:pt idx="299">
                  <c:v>863.03170743779106</c:v>
                </c:pt>
                <c:pt idx="300">
                  <c:v>862.94843087014704</c:v>
                </c:pt>
                <c:pt idx="301">
                  <c:v>862.87378311088003</c:v>
                </c:pt>
                <c:pt idx="302">
                  <c:v>862.59069188747503</c:v>
                </c:pt>
                <c:pt idx="303">
                  <c:v>862.549412421169</c:v>
                </c:pt>
                <c:pt idx="304">
                  <c:v>862.364756140194</c:v>
                </c:pt>
                <c:pt idx="305">
                  <c:v>862.31821194050895</c:v>
                </c:pt>
                <c:pt idx="306">
                  <c:v>862.199812558433</c:v>
                </c:pt>
                <c:pt idx="307">
                  <c:v>862.16291806380696</c:v>
                </c:pt>
                <c:pt idx="308">
                  <c:v>862.05820178060003</c:v>
                </c:pt>
                <c:pt idx="309">
                  <c:v>862.04282997480902</c:v>
                </c:pt>
                <c:pt idx="310">
                  <c:v>862.03813752127303</c:v>
                </c:pt>
                <c:pt idx="311">
                  <c:v>861.98520688400197</c:v>
                </c:pt>
                <c:pt idx="312">
                  <c:v>861.80041481477497</c:v>
                </c:pt>
                <c:pt idx="313">
                  <c:v>861.66819181123901</c:v>
                </c:pt>
                <c:pt idx="314">
                  <c:v>861.56814380133198</c:v>
                </c:pt>
                <c:pt idx="315">
                  <c:v>861.515892833267</c:v>
                </c:pt>
                <c:pt idx="316">
                  <c:v>861.51120578738801</c:v>
                </c:pt>
                <c:pt idx="317">
                  <c:v>861.47645684424901</c:v>
                </c:pt>
                <c:pt idx="318">
                  <c:v>861.42394986761894</c:v>
                </c:pt>
                <c:pt idx="319">
                  <c:v>861.25758313667802</c:v>
                </c:pt>
                <c:pt idx="320">
                  <c:v>861.17223392693802</c:v>
                </c:pt>
                <c:pt idx="321">
                  <c:v>860.99653589772697</c:v>
                </c:pt>
                <c:pt idx="322">
                  <c:v>860.87145967509502</c:v>
                </c:pt>
                <c:pt idx="323">
                  <c:v>860.84718091842899</c:v>
                </c:pt>
                <c:pt idx="324">
                  <c:v>860.841120116399</c:v>
                </c:pt>
                <c:pt idx="325">
                  <c:v>860.62741950224301</c:v>
                </c:pt>
                <c:pt idx="326">
                  <c:v>860.46728631727206</c:v>
                </c:pt>
                <c:pt idx="327">
                  <c:v>860.35021340398703</c:v>
                </c:pt>
                <c:pt idx="328">
                  <c:v>860.30185496342006</c:v>
                </c:pt>
                <c:pt idx="329">
                  <c:v>860.20582795473297</c:v>
                </c:pt>
                <c:pt idx="330">
                  <c:v>860.05640176681095</c:v>
                </c:pt>
                <c:pt idx="331">
                  <c:v>860.04235001860104</c:v>
                </c:pt>
                <c:pt idx="332">
                  <c:v>859.88849199350102</c:v>
                </c:pt>
                <c:pt idx="333">
                  <c:v>859.88712950342904</c:v>
                </c:pt>
                <c:pt idx="334">
                  <c:v>859.72759632255804</c:v>
                </c:pt>
                <c:pt idx="335">
                  <c:v>859.71750426187998</c:v>
                </c:pt>
                <c:pt idx="336">
                  <c:v>859.70408502902205</c:v>
                </c:pt>
                <c:pt idx="337">
                  <c:v>859.48392830407101</c:v>
                </c:pt>
                <c:pt idx="338">
                  <c:v>859.43975290376204</c:v>
                </c:pt>
                <c:pt idx="339">
                  <c:v>859.320117622015</c:v>
                </c:pt>
                <c:pt idx="340">
                  <c:v>859.19608480938496</c:v>
                </c:pt>
                <c:pt idx="341">
                  <c:v>859.17265906992702</c:v>
                </c:pt>
                <c:pt idx="342">
                  <c:v>859.15257397363405</c:v>
                </c:pt>
                <c:pt idx="343">
                  <c:v>858.86799049396495</c:v>
                </c:pt>
                <c:pt idx="344">
                  <c:v>858.72663900561804</c:v>
                </c:pt>
                <c:pt idx="345">
                  <c:v>858.72588683614504</c:v>
                </c:pt>
                <c:pt idx="346">
                  <c:v>858.61618394704499</c:v>
                </c:pt>
                <c:pt idx="347">
                  <c:v>858.41751700719203</c:v>
                </c:pt>
                <c:pt idx="348">
                  <c:v>858.38094906416995</c:v>
                </c:pt>
                <c:pt idx="349">
                  <c:v>858.33549137125397</c:v>
                </c:pt>
                <c:pt idx="350">
                  <c:v>858.32977228863604</c:v>
                </c:pt>
                <c:pt idx="351">
                  <c:v>858.26783381664097</c:v>
                </c:pt>
                <c:pt idx="352">
                  <c:v>858.202007975887</c:v>
                </c:pt>
                <c:pt idx="353">
                  <c:v>858.16176283624498</c:v>
                </c:pt>
                <c:pt idx="354">
                  <c:v>858.14907313253605</c:v>
                </c:pt>
                <c:pt idx="355">
                  <c:v>858.02408136811096</c:v>
                </c:pt>
                <c:pt idx="356">
                  <c:v>857.86989117284304</c:v>
                </c:pt>
                <c:pt idx="357">
                  <c:v>857.69952521610003</c:v>
                </c:pt>
                <c:pt idx="358">
                  <c:v>857.62143560629602</c:v>
                </c:pt>
                <c:pt idx="359">
                  <c:v>857.58464289061396</c:v>
                </c:pt>
                <c:pt idx="360">
                  <c:v>857.51632126815696</c:v>
                </c:pt>
                <c:pt idx="361">
                  <c:v>857.20941648887401</c:v>
                </c:pt>
                <c:pt idx="362">
                  <c:v>857.20194624407702</c:v>
                </c:pt>
                <c:pt idx="363">
                  <c:v>857.178445146012</c:v>
                </c:pt>
                <c:pt idx="364">
                  <c:v>857.11471145526002</c:v>
                </c:pt>
                <c:pt idx="365">
                  <c:v>857.08386730290101</c:v>
                </c:pt>
                <c:pt idx="366">
                  <c:v>857.08262143989998</c:v>
                </c:pt>
                <c:pt idx="367">
                  <c:v>857.06854646327599</c:v>
                </c:pt>
                <c:pt idx="368">
                  <c:v>857.03007955184398</c:v>
                </c:pt>
                <c:pt idx="369">
                  <c:v>857.00585785078295</c:v>
                </c:pt>
                <c:pt idx="370">
                  <c:v>856.88219075496897</c:v>
                </c:pt>
                <c:pt idx="371">
                  <c:v>856.87436126735997</c:v>
                </c:pt>
                <c:pt idx="372">
                  <c:v>856.83204531610397</c:v>
                </c:pt>
                <c:pt idx="373">
                  <c:v>856.80078109900103</c:v>
                </c:pt>
                <c:pt idx="374">
                  <c:v>856.72295492085505</c:v>
                </c:pt>
                <c:pt idx="375">
                  <c:v>856.71849133724504</c:v>
                </c:pt>
                <c:pt idx="376">
                  <c:v>856.673078446158</c:v>
                </c:pt>
                <c:pt idx="377">
                  <c:v>856.56606505079003</c:v>
                </c:pt>
                <c:pt idx="378">
                  <c:v>856.51976037156896</c:v>
                </c:pt>
                <c:pt idx="379">
                  <c:v>856.50432341080602</c:v>
                </c:pt>
                <c:pt idx="380">
                  <c:v>856.50268281297895</c:v>
                </c:pt>
                <c:pt idx="381">
                  <c:v>856.50064981961998</c:v>
                </c:pt>
                <c:pt idx="382">
                  <c:v>856.22197467517401</c:v>
                </c:pt>
                <c:pt idx="383">
                  <c:v>856.149356916133</c:v>
                </c:pt>
                <c:pt idx="384">
                  <c:v>856.12839545039697</c:v>
                </c:pt>
                <c:pt idx="385">
                  <c:v>856.11507716320705</c:v>
                </c:pt>
                <c:pt idx="386">
                  <c:v>856.04012293337098</c:v>
                </c:pt>
                <c:pt idx="387">
                  <c:v>856.00840453867704</c:v>
                </c:pt>
                <c:pt idx="388">
                  <c:v>855.96666060433904</c:v>
                </c:pt>
                <c:pt idx="389">
                  <c:v>855.89781911597902</c:v>
                </c:pt>
                <c:pt idx="390">
                  <c:v>855.41833935320403</c:v>
                </c:pt>
                <c:pt idx="391">
                  <c:v>855.409060668081</c:v>
                </c:pt>
                <c:pt idx="392">
                  <c:v>855.31843640803402</c:v>
                </c:pt>
                <c:pt idx="393">
                  <c:v>855.30966832980198</c:v>
                </c:pt>
                <c:pt idx="394">
                  <c:v>855.19969084084005</c:v>
                </c:pt>
                <c:pt idx="395">
                  <c:v>855.08100354159899</c:v>
                </c:pt>
                <c:pt idx="396">
                  <c:v>855.06669730885801</c:v>
                </c:pt>
                <c:pt idx="397">
                  <c:v>855.05719416680404</c:v>
                </c:pt>
                <c:pt idx="398">
                  <c:v>855.00138686479204</c:v>
                </c:pt>
                <c:pt idx="399">
                  <c:v>854.98115166177104</c:v>
                </c:pt>
                <c:pt idx="400">
                  <c:v>854.95668972120404</c:v>
                </c:pt>
                <c:pt idx="401">
                  <c:v>854.88643786147702</c:v>
                </c:pt>
                <c:pt idx="402">
                  <c:v>854.84231407991604</c:v>
                </c:pt>
                <c:pt idx="403">
                  <c:v>854.79604739716206</c:v>
                </c:pt>
                <c:pt idx="404">
                  <c:v>854.46137691150705</c:v>
                </c:pt>
                <c:pt idx="405">
                  <c:v>854.43875378417101</c:v>
                </c:pt>
                <c:pt idx="406">
                  <c:v>854.40304416467802</c:v>
                </c:pt>
                <c:pt idx="407">
                  <c:v>854.38445045521405</c:v>
                </c:pt>
                <c:pt idx="408">
                  <c:v>854.282173477735</c:v>
                </c:pt>
                <c:pt idx="409">
                  <c:v>854.24797769388499</c:v>
                </c:pt>
                <c:pt idx="410">
                  <c:v>854.11765794174903</c:v>
                </c:pt>
                <c:pt idx="411">
                  <c:v>854.11259498118397</c:v>
                </c:pt>
                <c:pt idx="412">
                  <c:v>854.10250185449502</c:v>
                </c:pt>
                <c:pt idx="413">
                  <c:v>854.06335813748899</c:v>
                </c:pt>
                <c:pt idx="414">
                  <c:v>854.00434121834201</c:v>
                </c:pt>
                <c:pt idx="415">
                  <c:v>853.88104082698999</c:v>
                </c:pt>
                <c:pt idx="416">
                  <c:v>853.86647057770301</c:v>
                </c:pt>
                <c:pt idx="417">
                  <c:v>853.84666688256698</c:v>
                </c:pt>
                <c:pt idx="418">
                  <c:v>853.74307915516704</c:v>
                </c:pt>
                <c:pt idx="419">
                  <c:v>853.64752412104701</c:v>
                </c:pt>
                <c:pt idx="420">
                  <c:v>853.47540348915402</c:v>
                </c:pt>
                <c:pt idx="421">
                  <c:v>853.43334282918102</c:v>
                </c:pt>
                <c:pt idx="422">
                  <c:v>853.39713848558301</c:v>
                </c:pt>
                <c:pt idx="423">
                  <c:v>853.37490220642701</c:v>
                </c:pt>
                <c:pt idx="424">
                  <c:v>853.29066181063899</c:v>
                </c:pt>
                <c:pt idx="425">
                  <c:v>853.27229379517701</c:v>
                </c:pt>
                <c:pt idx="426">
                  <c:v>853.25044056660204</c:v>
                </c:pt>
                <c:pt idx="427">
                  <c:v>853.20494538124103</c:v>
                </c:pt>
                <c:pt idx="428">
                  <c:v>853.14703001963198</c:v>
                </c:pt>
                <c:pt idx="429">
                  <c:v>853.104245760401</c:v>
                </c:pt>
                <c:pt idx="430">
                  <c:v>853.01755858088904</c:v>
                </c:pt>
                <c:pt idx="431">
                  <c:v>853.00258995327999</c:v>
                </c:pt>
                <c:pt idx="432">
                  <c:v>852.98413534415204</c:v>
                </c:pt>
                <c:pt idx="433">
                  <c:v>852.95252366599505</c:v>
                </c:pt>
                <c:pt idx="434">
                  <c:v>852.88850470288901</c:v>
                </c:pt>
                <c:pt idx="435">
                  <c:v>852.70590133779103</c:v>
                </c:pt>
                <c:pt idx="436">
                  <c:v>852.70147997011702</c:v>
                </c:pt>
                <c:pt idx="437">
                  <c:v>852.55668503361505</c:v>
                </c:pt>
                <c:pt idx="438">
                  <c:v>852.544998152267</c:v>
                </c:pt>
                <c:pt idx="439">
                  <c:v>852.54356190844305</c:v>
                </c:pt>
                <c:pt idx="440">
                  <c:v>852.49079275673205</c:v>
                </c:pt>
                <c:pt idx="441">
                  <c:v>852.293464389002</c:v>
                </c:pt>
                <c:pt idx="442">
                  <c:v>852.27870782909201</c:v>
                </c:pt>
                <c:pt idx="443">
                  <c:v>852.22710519922498</c:v>
                </c:pt>
                <c:pt idx="444">
                  <c:v>852.010755119377</c:v>
                </c:pt>
                <c:pt idx="445">
                  <c:v>851.90794769128399</c:v>
                </c:pt>
                <c:pt idx="446">
                  <c:v>851.84290171416501</c:v>
                </c:pt>
                <c:pt idx="447">
                  <c:v>851.81703619222799</c:v>
                </c:pt>
                <c:pt idx="448">
                  <c:v>851.80512538456901</c:v>
                </c:pt>
                <c:pt idx="449">
                  <c:v>851.77858213503896</c:v>
                </c:pt>
                <c:pt idx="450">
                  <c:v>851.73974873408599</c:v>
                </c:pt>
                <c:pt idx="451">
                  <c:v>851.66472261498404</c:v>
                </c:pt>
                <c:pt idx="452">
                  <c:v>851.66009480277103</c:v>
                </c:pt>
                <c:pt idx="453">
                  <c:v>851.45062722997795</c:v>
                </c:pt>
                <c:pt idx="454">
                  <c:v>851.41565606268705</c:v>
                </c:pt>
                <c:pt idx="455">
                  <c:v>851.36052409201397</c:v>
                </c:pt>
                <c:pt idx="456">
                  <c:v>851.29683284166003</c:v>
                </c:pt>
                <c:pt idx="457">
                  <c:v>851.26284933342595</c:v>
                </c:pt>
                <c:pt idx="458">
                  <c:v>851.21407528852001</c:v>
                </c:pt>
                <c:pt idx="459">
                  <c:v>850.98467403485995</c:v>
                </c:pt>
                <c:pt idx="460">
                  <c:v>850.96831568248001</c:v>
                </c:pt>
                <c:pt idx="461">
                  <c:v>850.78896125476103</c:v>
                </c:pt>
                <c:pt idx="462">
                  <c:v>850.64302648712498</c:v>
                </c:pt>
                <c:pt idx="463">
                  <c:v>850.60452528580004</c:v>
                </c:pt>
                <c:pt idx="464">
                  <c:v>850.51734790312196</c:v>
                </c:pt>
                <c:pt idx="465">
                  <c:v>850.47354907630404</c:v>
                </c:pt>
                <c:pt idx="466">
                  <c:v>850.45305766508602</c:v>
                </c:pt>
                <c:pt idx="467">
                  <c:v>850.33946291572795</c:v>
                </c:pt>
                <c:pt idx="468">
                  <c:v>850.323195819538</c:v>
                </c:pt>
                <c:pt idx="469">
                  <c:v>850.27399967641395</c:v>
                </c:pt>
                <c:pt idx="470">
                  <c:v>850.22277351052003</c:v>
                </c:pt>
                <c:pt idx="471">
                  <c:v>850.222749895525</c:v>
                </c:pt>
                <c:pt idx="472">
                  <c:v>850.06752939011403</c:v>
                </c:pt>
                <c:pt idx="473">
                  <c:v>850.01660458210904</c:v>
                </c:pt>
                <c:pt idx="474">
                  <c:v>850.01542205760904</c:v>
                </c:pt>
                <c:pt idx="475">
                  <c:v>849.97951757309102</c:v>
                </c:pt>
                <c:pt idx="476">
                  <c:v>849.97612344971003</c:v>
                </c:pt>
                <c:pt idx="477">
                  <c:v>849.92201815916098</c:v>
                </c:pt>
                <c:pt idx="478">
                  <c:v>849.79603797203299</c:v>
                </c:pt>
                <c:pt idx="479">
                  <c:v>849.77771176042302</c:v>
                </c:pt>
                <c:pt idx="480">
                  <c:v>849.64139138004998</c:v>
                </c:pt>
                <c:pt idx="481">
                  <c:v>849.596234730373</c:v>
                </c:pt>
                <c:pt idx="482">
                  <c:v>849.53264880689699</c:v>
                </c:pt>
                <c:pt idx="483">
                  <c:v>849.48149739954295</c:v>
                </c:pt>
                <c:pt idx="484">
                  <c:v>849.40211211176597</c:v>
                </c:pt>
                <c:pt idx="485">
                  <c:v>849.39986584277801</c:v>
                </c:pt>
                <c:pt idx="486">
                  <c:v>849.32142120913295</c:v>
                </c:pt>
                <c:pt idx="487">
                  <c:v>848.98692002421001</c:v>
                </c:pt>
                <c:pt idx="488">
                  <c:v>848.922452535974</c:v>
                </c:pt>
                <c:pt idx="489">
                  <c:v>848.88713065489196</c:v>
                </c:pt>
                <c:pt idx="490">
                  <c:v>848.84510382017095</c:v>
                </c:pt>
                <c:pt idx="491">
                  <c:v>848.81653188743599</c:v>
                </c:pt>
                <c:pt idx="492">
                  <c:v>848.64008801496004</c:v>
                </c:pt>
                <c:pt idx="493">
                  <c:v>848.55300470949999</c:v>
                </c:pt>
                <c:pt idx="494">
                  <c:v>848.38245170689004</c:v>
                </c:pt>
                <c:pt idx="495">
                  <c:v>848.34177324746895</c:v>
                </c:pt>
                <c:pt idx="496">
                  <c:v>848.15242567507801</c:v>
                </c:pt>
                <c:pt idx="497">
                  <c:v>848.14532898934601</c:v>
                </c:pt>
                <c:pt idx="498">
                  <c:v>848.08333028758295</c:v>
                </c:pt>
                <c:pt idx="499">
                  <c:v>847.86559167974201</c:v>
                </c:pt>
                <c:pt idx="500">
                  <c:v>847.815394001953</c:v>
                </c:pt>
                <c:pt idx="501">
                  <c:v>847.79778855023801</c:v>
                </c:pt>
                <c:pt idx="502">
                  <c:v>847.74832251643397</c:v>
                </c:pt>
                <c:pt idx="503">
                  <c:v>847.50340603051802</c:v>
                </c:pt>
                <c:pt idx="504">
                  <c:v>847.39787760544903</c:v>
                </c:pt>
                <c:pt idx="505">
                  <c:v>847.39012775997605</c:v>
                </c:pt>
                <c:pt idx="506">
                  <c:v>847.30629472936903</c:v>
                </c:pt>
                <c:pt idx="507">
                  <c:v>847.23401265624204</c:v>
                </c:pt>
                <c:pt idx="508">
                  <c:v>847.23293625002896</c:v>
                </c:pt>
                <c:pt idx="509">
                  <c:v>847.22038171104202</c:v>
                </c:pt>
                <c:pt idx="510">
                  <c:v>847.19676004129497</c:v>
                </c:pt>
                <c:pt idx="511">
                  <c:v>847.13146835724297</c:v>
                </c:pt>
                <c:pt idx="512">
                  <c:v>847.10241699645303</c:v>
                </c:pt>
                <c:pt idx="513">
                  <c:v>846.91536745898202</c:v>
                </c:pt>
                <c:pt idx="514">
                  <c:v>846.76203149032403</c:v>
                </c:pt>
                <c:pt idx="515">
                  <c:v>846.75330649200998</c:v>
                </c:pt>
                <c:pt idx="516">
                  <c:v>846.68530749016395</c:v>
                </c:pt>
                <c:pt idx="517">
                  <c:v>846.65947537089505</c:v>
                </c:pt>
                <c:pt idx="518">
                  <c:v>846.62200048861803</c:v>
                </c:pt>
                <c:pt idx="519">
                  <c:v>846.59213271743897</c:v>
                </c:pt>
                <c:pt idx="520">
                  <c:v>846.55081879210502</c:v>
                </c:pt>
                <c:pt idx="521">
                  <c:v>846.40802383064795</c:v>
                </c:pt>
                <c:pt idx="522">
                  <c:v>846.40610170030402</c:v>
                </c:pt>
                <c:pt idx="523">
                  <c:v>846.39526542829003</c:v>
                </c:pt>
                <c:pt idx="524">
                  <c:v>846.37802243063402</c:v>
                </c:pt>
                <c:pt idx="525">
                  <c:v>846.37285159240002</c:v>
                </c:pt>
                <c:pt idx="526">
                  <c:v>846.36876838923001</c:v>
                </c:pt>
                <c:pt idx="527">
                  <c:v>846.27235229015196</c:v>
                </c:pt>
                <c:pt idx="528">
                  <c:v>846.26139426553095</c:v>
                </c:pt>
                <c:pt idx="529">
                  <c:v>846.16249102791903</c:v>
                </c:pt>
                <c:pt idx="530">
                  <c:v>846.13681777155796</c:v>
                </c:pt>
                <c:pt idx="531">
                  <c:v>846.10435968415504</c:v>
                </c:pt>
                <c:pt idx="532">
                  <c:v>845.96803701513204</c:v>
                </c:pt>
                <c:pt idx="533">
                  <c:v>845.95226864457197</c:v>
                </c:pt>
                <c:pt idx="534">
                  <c:v>845.90229050944902</c:v>
                </c:pt>
                <c:pt idx="535">
                  <c:v>845.85588791848602</c:v>
                </c:pt>
                <c:pt idx="536">
                  <c:v>845.79543152485201</c:v>
                </c:pt>
                <c:pt idx="537">
                  <c:v>845.73779233773496</c:v>
                </c:pt>
                <c:pt idx="538">
                  <c:v>845.63059058266504</c:v>
                </c:pt>
                <c:pt idx="539">
                  <c:v>845.39992657887694</c:v>
                </c:pt>
                <c:pt idx="540">
                  <c:v>845.24347331026399</c:v>
                </c:pt>
                <c:pt idx="541">
                  <c:v>845.227886456958</c:v>
                </c:pt>
                <c:pt idx="542">
                  <c:v>845.070286839701</c:v>
                </c:pt>
                <c:pt idx="543">
                  <c:v>844.96400143717597</c:v>
                </c:pt>
                <c:pt idx="544">
                  <c:v>844.90462863838195</c:v>
                </c:pt>
                <c:pt idx="545">
                  <c:v>844.87059143311001</c:v>
                </c:pt>
                <c:pt idx="546">
                  <c:v>844.82331231702801</c:v>
                </c:pt>
                <c:pt idx="547">
                  <c:v>844.77684914223903</c:v>
                </c:pt>
                <c:pt idx="548">
                  <c:v>844.67184733188503</c:v>
                </c:pt>
                <c:pt idx="549">
                  <c:v>844.51141724080799</c:v>
                </c:pt>
                <c:pt idx="550">
                  <c:v>844.42506449324696</c:v>
                </c:pt>
                <c:pt idx="551">
                  <c:v>844.367694511237</c:v>
                </c:pt>
                <c:pt idx="552">
                  <c:v>844.30102384002805</c:v>
                </c:pt>
                <c:pt idx="553">
                  <c:v>844.27638354829401</c:v>
                </c:pt>
                <c:pt idx="554">
                  <c:v>844.23401806229595</c:v>
                </c:pt>
                <c:pt idx="555">
                  <c:v>843.89449146885602</c:v>
                </c:pt>
                <c:pt idx="556">
                  <c:v>843.87062286748005</c:v>
                </c:pt>
                <c:pt idx="557">
                  <c:v>843.80151875231104</c:v>
                </c:pt>
                <c:pt idx="558">
                  <c:v>843.79593628307396</c:v>
                </c:pt>
                <c:pt idx="559">
                  <c:v>843.65249560151096</c:v>
                </c:pt>
                <c:pt idx="560">
                  <c:v>843.60446599756403</c:v>
                </c:pt>
                <c:pt idx="561">
                  <c:v>843.57960763833796</c:v>
                </c:pt>
                <c:pt idx="562">
                  <c:v>843.56696059284695</c:v>
                </c:pt>
                <c:pt idx="563">
                  <c:v>843.56634316984002</c:v>
                </c:pt>
                <c:pt idx="564">
                  <c:v>843.46487164851396</c:v>
                </c:pt>
                <c:pt idx="565">
                  <c:v>843.388815549632</c:v>
                </c:pt>
                <c:pt idx="566">
                  <c:v>843.26004600189401</c:v>
                </c:pt>
                <c:pt idx="567">
                  <c:v>843.02740070061998</c:v>
                </c:pt>
                <c:pt idx="568">
                  <c:v>843.00637608905504</c:v>
                </c:pt>
                <c:pt idx="569">
                  <c:v>842.99089150032705</c:v>
                </c:pt>
                <c:pt idx="570">
                  <c:v>842.718719936865</c:v>
                </c:pt>
                <c:pt idx="571">
                  <c:v>842.66514644202596</c:v>
                </c:pt>
                <c:pt idx="572">
                  <c:v>842.66321542481705</c:v>
                </c:pt>
                <c:pt idx="573">
                  <c:v>842.61323701066897</c:v>
                </c:pt>
                <c:pt idx="574">
                  <c:v>842.45656671502104</c:v>
                </c:pt>
                <c:pt idx="575">
                  <c:v>842.45492284464297</c:v>
                </c:pt>
                <c:pt idx="576">
                  <c:v>842.31216331948497</c:v>
                </c:pt>
                <c:pt idx="577">
                  <c:v>842.28248180000401</c:v>
                </c:pt>
                <c:pt idx="578">
                  <c:v>842.21348104574702</c:v>
                </c:pt>
                <c:pt idx="579">
                  <c:v>842.20621430047299</c:v>
                </c:pt>
                <c:pt idx="580">
                  <c:v>842.13482106729703</c:v>
                </c:pt>
                <c:pt idx="581">
                  <c:v>842.09580760410802</c:v>
                </c:pt>
                <c:pt idx="582">
                  <c:v>841.97338661801098</c:v>
                </c:pt>
                <c:pt idx="583">
                  <c:v>841.92048875478395</c:v>
                </c:pt>
                <c:pt idx="584">
                  <c:v>841.87375805662805</c:v>
                </c:pt>
                <c:pt idx="585">
                  <c:v>841.73108392540098</c:v>
                </c:pt>
                <c:pt idx="586">
                  <c:v>841.68371733442802</c:v>
                </c:pt>
                <c:pt idx="587">
                  <c:v>841.65931882634698</c:v>
                </c:pt>
                <c:pt idx="588">
                  <c:v>841.40149806804197</c:v>
                </c:pt>
                <c:pt idx="589">
                  <c:v>841.19273819757598</c:v>
                </c:pt>
                <c:pt idx="590">
                  <c:v>841.18144650070496</c:v>
                </c:pt>
                <c:pt idx="591">
                  <c:v>841.08809899349501</c:v>
                </c:pt>
                <c:pt idx="592">
                  <c:v>841.069816621173</c:v>
                </c:pt>
                <c:pt idx="593">
                  <c:v>841.05003823758102</c:v>
                </c:pt>
                <c:pt idx="594">
                  <c:v>840.961426829478</c:v>
                </c:pt>
                <c:pt idx="595">
                  <c:v>840.93411831268304</c:v>
                </c:pt>
                <c:pt idx="596">
                  <c:v>840.93018956633102</c:v>
                </c:pt>
                <c:pt idx="597">
                  <c:v>840.91458372887598</c:v>
                </c:pt>
                <c:pt idx="598">
                  <c:v>840.81446503999996</c:v>
                </c:pt>
                <c:pt idx="599">
                  <c:v>840.74772634614203</c:v>
                </c:pt>
                <c:pt idx="600">
                  <c:v>840.66893198554396</c:v>
                </c:pt>
                <c:pt idx="601">
                  <c:v>840.66639257628196</c:v>
                </c:pt>
                <c:pt idx="602">
                  <c:v>840.62865745083002</c:v>
                </c:pt>
                <c:pt idx="603">
                  <c:v>840.62495709584698</c:v>
                </c:pt>
                <c:pt idx="604">
                  <c:v>840.37530889061998</c:v>
                </c:pt>
                <c:pt idx="605">
                  <c:v>840.18478849550695</c:v>
                </c:pt>
                <c:pt idx="606">
                  <c:v>840.16589155923305</c:v>
                </c:pt>
                <c:pt idx="607">
                  <c:v>840.13737930414197</c:v>
                </c:pt>
                <c:pt idx="608">
                  <c:v>840.10145961527701</c:v>
                </c:pt>
                <c:pt idx="609">
                  <c:v>839.92518335158195</c:v>
                </c:pt>
                <c:pt idx="610">
                  <c:v>839.61117821030098</c:v>
                </c:pt>
                <c:pt idx="611">
                  <c:v>839.56537078283702</c:v>
                </c:pt>
                <c:pt idx="612">
                  <c:v>839.34158622003895</c:v>
                </c:pt>
                <c:pt idx="613">
                  <c:v>839.28857044113795</c:v>
                </c:pt>
                <c:pt idx="614">
                  <c:v>839.24859209081797</c:v>
                </c:pt>
                <c:pt idx="615">
                  <c:v>839.23424208456197</c:v>
                </c:pt>
                <c:pt idx="616">
                  <c:v>839.11089277065105</c:v>
                </c:pt>
                <c:pt idx="617">
                  <c:v>838.96093616776704</c:v>
                </c:pt>
                <c:pt idx="618">
                  <c:v>838.87019813272298</c:v>
                </c:pt>
                <c:pt idx="619">
                  <c:v>838.78286825176804</c:v>
                </c:pt>
                <c:pt idx="620">
                  <c:v>838.67083118294295</c:v>
                </c:pt>
                <c:pt idx="621">
                  <c:v>838.42083971599095</c:v>
                </c:pt>
                <c:pt idx="622">
                  <c:v>838.337410056625</c:v>
                </c:pt>
                <c:pt idx="623">
                  <c:v>838.29702705341697</c:v>
                </c:pt>
                <c:pt idx="624">
                  <c:v>838.19703149198995</c:v>
                </c:pt>
                <c:pt idx="625">
                  <c:v>838.13291600401499</c:v>
                </c:pt>
                <c:pt idx="626">
                  <c:v>838.12454898939495</c:v>
                </c:pt>
                <c:pt idx="627">
                  <c:v>837.97644599637295</c:v>
                </c:pt>
                <c:pt idx="628">
                  <c:v>837.79335671248805</c:v>
                </c:pt>
                <c:pt idx="629">
                  <c:v>837.70540430912695</c:v>
                </c:pt>
                <c:pt idx="630">
                  <c:v>837.54560971380897</c:v>
                </c:pt>
                <c:pt idx="631">
                  <c:v>837.507570387496</c:v>
                </c:pt>
                <c:pt idx="632">
                  <c:v>837.40679937638197</c:v>
                </c:pt>
                <c:pt idx="633">
                  <c:v>837.23747398242097</c:v>
                </c:pt>
                <c:pt idx="634">
                  <c:v>837.12422637026202</c:v>
                </c:pt>
                <c:pt idx="635">
                  <c:v>836.88501850188402</c:v>
                </c:pt>
                <c:pt idx="636">
                  <c:v>836.81525307351706</c:v>
                </c:pt>
                <c:pt idx="637">
                  <c:v>836.69523400051503</c:v>
                </c:pt>
                <c:pt idx="638">
                  <c:v>836.64103804470301</c:v>
                </c:pt>
                <c:pt idx="639">
                  <c:v>836.49111368591105</c:v>
                </c:pt>
                <c:pt idx="640">
                  <c:v>836.39410290227704</c:v>
                </c:pt>
                <c:pt idx="641">
                  <c:v>836.19234935609097</c:v>
                </c:pt>
                <c:pt idx="642">
                  <c:v>836.11724170827699</c:v>
                </c:pt>
                <c:pt idx="643">
                  <c:v>836.04240581879606</c:v>
                </c:pt>
                <c:pt idx="644">
                  <c:v>836.03361020771399</c:v>
                </c:pt>
                <c:pt idx="645">
                  <c:v>835.99312660440705</c:v>
                </c:pt>
                <c:pt idx="646">
                  <c:v>835.95534785186305</c:v>
                </c:pt>
                <c:pt idx="647">
                  <c:v>835.91041584935294</c:v>
                </c:pt>
                <c:pt idx="648">
                  <c:v>835.62537440801896</c:v>
                </c:pt>
                <c:pt idx="649">
                  <c:v>835.60508374532196</c:v>
                </c:pt>
                <c:pt idx="650">
                  <c:v>835.41989373542697</c:v>
                </c:pt>
                <c:pt idx="651">
                  <c:v>835.25507492307997</c:v>
                </c:pt>
                <c:pt idx="652">
                  <c:v>835.22432798813202</c:v>
                </c:pt>
                <c:pt idx="653">
                  <c:v>835.161120490641</c:v>
                </c:pt>
                <c:pt idx="654">
                  <c:v>835.09221326321801</c:v>
                </c:pt>
                <c:pt idx="655">
                  <c:v>835.03684052077006</c:v>
                </c:pt>
                <c:pt idx="656">
                  <c:v>835.00974814462802</c:v>
                </c:pt>
                <c:pt idx="657">
                  <c:v>834.94357205042297</c:v>
                </c:pt>
                <c:pt idx="658">
                  <c:v>834.90477179788797</c:v>
                </c:pt>
                <c:pt idx="659">
                  <c:v>834.76113329889495</c:v>
                </c:pt>
                <c:pt idx="660">
                  <c:v>834.683661164515</c:v>
                </c:pt>
                <c:pt idx="661">
                  <c:v>834.65966661121104</c:v>
                </c:pt>
                <c:pt idx="662">
                  <c:v>834.48015762123202</c:v>
                </c:pt>
                <c:pt idx="663">
                  <c:v>834.43622750290399</c:v>
                </c:pt>
                <c:pt idx="664">
                  <c:v>834.43463156479697</c:v>
                </c:pt>
                <c:pt idx="665">
                  <c:v>834.32295269538395</c:v>
                </c:pt>
                <c:pt idx="666">
                  <c:v>834.31612737112596</c:v>
                </c:pt>
                <c:pt idx="667">
                  <c:v>834.16899022286702</c:v>
                </c:pt>
                <c:pt idx="668">
                  <c:v>834.10628744542601</c:v>
                </c:pt>
                <c:pt idx="669">
                  <c:v>834.06492839126895</c:v>
                </c:pt>
                <c:pt idx="670">
                  <c:v>834.02784061411705</c:v>
                </c:pt>
                <c:pt idx="671">
                  <c:v>833.99771393256003</c:v>
                </c:pt>
                <c:pt idx="672">
                  <c:v>833.91444198900194</c:v>
                </c:pt>
                <c:pt idx="673">
                  <c:v>833.89751731743104</c:v>
                </c:pt>
                <c:pt idx="674">
                  <c:v>833.86814858449497</c:v>
                </c:pt>
                <c:pt idx="675">
                  <c:v>833.75647858068896</c:v>
                </c:pt>
                <c:pt idx="676">
                  <c:v>833.59284034765994</c:v>
                </c:pt>
                <c:pt idx="677">
                  <c:v>833.41257323466596</c:v>
                </c:pt>
                <c:pt idx="678">
                  <c:v>832.95418458357301</c:v>
                </c:pt>
                <c:pt idx="679">
                  <c:v>832.847838093522</c:v>
                </c:pt>
                <c:pt idx="680">
                  <c:v>832.78545313239295</c:v>
                </c:pt>
                <c:pt idx="681">
                  <c:v>832.67549688380404</c:v>
                </c:pt>
                <c:pt idx="682">
                  <c:v>832.50154496544303</c:v>
                </c:pt>
                <c:pt idx="683">
                  <c:v>832.26208897914603</c:v>
                </c:pt>
                <c:pt idx="684">
                  <c:v>832.08817932798001</c:v>
                </c:pt>
                <c:pt idx="685">
                  <c:v>831.96655832797603</c:v>
                </c:pt>
                <c:pt idx="686">
                  <c:v>831.83527584615899</c:v>
                </c:pt>
                <c:pt idx="687">
                  <c:v>831.81464001375105</c:v>
                </c:pt>
                <c:pt idx="688">
                  <c:v>831.80901238294302</c:v>
                </c:pt>
                <c:pt idx="689">
                  <c:v>831.78554875013697</c:v>
                </c:pt>
                <c:pt idx="690">
                  <c:v>831.54836396064104</c:v>
                </c:pt>
                <c:pt idx="691">
                  <c:v>831.47061385928396</c:v>
                </c:pt>
                <c:pt idx="692">
                  <c:v>831.46378848224401</c:v>
                </c:pt>
                <c:pt idx="693">
                  <c:v>831.38972642361898</c:v>
                </c:pt>
                <c:pt idx="694">
                  <c:v>831.29592317469303</c:v>
                </c:pt>
                <c:pt idx="695">
                  <c:v>830.88444771696197</c:v>
                </c:pt>
                <c:pt idx="696">
                  <c:v>830.881985763594</c:v>
                </c:pt>
                <c:pt idx="697">
                  <c:v>830.64847519750799</c:v>
                </c:pt>
                <c:pt idx="698">
                  <c:v>830.60523641148802</c:v>
                </c:pt>
                <c:pt idx="699">
                  <c:v>830.530783837537</c:v>
                </c:pt>
                <c:pt idx="700">
                  <c:v>830.39216765705498</c:v>
                </c:pt>
                <c:pt idx="701">
                  <c:v>830.33789836637095</c:v>
                </c:pt>
                <c:pt idx="702">
                  <c:v>830.25816254405004</c:v>
                </c:pt>
                <c:pt idx="703">
                  <c:v>830.21374286371804</c:v>
                </c:pt>
                <c:pt idx="704">
                  <c:v>829.90739611904996</c:v>
                </c:pt>
                <c:pt idx="705">
                  <c:v>829.86747071592094</c:v>
                </c:pt>
                <c:pt idx="706">
                  <c:v>829.85011485359405</c:v>
                </c:pt>
                <c:pt idx="707">
                  <c:v>829.83909748165104</c:v>
                </c:pt>
                <c:pt idx="708">
                  <c:v>829.82350859994904</c:v>
                </c:pt>
                <c:pt idx="709">
                  <c:v>829.71866987729095</c:v>
                </c:pt>
                <c:pt idx="710">
                  <c:v>829.66030783860299</c:v>
                </c:pt>
                <c:pt idx="711">
                  <c:v>829.58634187750897</c:v>
                </c:pt>
                <c:pt idx="712">
                  <c:v>829.55435892548496</c:v>
                </c:pt>
                <c:pt idx="713">
                  <c:v>829.49202315033494</c:v>
                </c:pt>
                <c:pt idx="714">
                  <c:v>829.46595029701598</c:v>
                </c:pt>
                <c:pt idx="715">
                  <c:v>829.44199692837901</c:v>
                </c:pt>
                <c:pt idx="716">
                  <c:v>829.33261360732899</c:v>
                </c:pt>
                <c:pt idx="717">
                  <c:v>829.32517491639203</c:v>
                </c:pt>
                <c:pt idx="718">
                  <c:v>829.1174427812</c:v>
                </c:pt>
                <c:pt idx="719">
                  <c:v>829.09705402046302</c:v>
                </c:pt>
                <c:pt idx="720">
                  <c:v>828.90639262431296</c:v>
                </c:pt>
                <c:pt idx="721">
                  <c:v>828.83406364615098</c:v>
                </c:pt>
                <c:pt idx="722">
                  <c:v>828.82116366610001</c:v>
                </c:pt>
                <c:pt idx="723">
                  <c:v>828.79615693698099</c:v>
                </c:pt>
                <c:pt idx="724">
                  <c:v>828.78664633049198</c:v>
                </c:pt>
                <c:pt idx="725">
                  <c:v>828.75135526553299</c:v>
                </c:pt>
                <c:pt idx="726">
                  <c:v>828.74596319055695</c:v>
                </c:pt>
                <c:pt idx="727">
                  <c:v>828.60848856713994</c:v>
                </c:pt>
                <c:pt idx="728">
                  <c:v>828.58528612115504</c:v>
                </c:pt>
                <c:pt idx="729">
                  <c:v>828.55097491600202</c:v>
                </c:pt>
                <c:pt idx="730">
                  <c:v>828.492917231467</c:v>
                </c:pt>
                <c:pt idx="731">
                  <c:v>828.14412405853705</c:v>
                </c:pt>
                <c:pt idx="732">
                  <c:v>828.08959560794096</c:v>
                </c:pt>
                <c:pt idx="733">
                  <c:v>827.958352923181</c:v>
                </c:pt>
                <c:pt idx="734">
                  <c:v>827.84621366284102</c:v>
                </c:pt>
                <c:pt idx="735">
                  <c:v>827.68990842261906</c:v>
                </c:pt>
                <c:pt idx="736">
                  <c:v>827.63352967389596</c:v>
                </c:pt>
                <c:pt idx="737">
                  <c:v>827.62132921066996</c:v>
                </c:pt>
                <c:pt idx="738">
                  <c:v>827.46944566271497</c:v>
                </c:pt>
                <c:pt idx="739">
                  <c:v>827.399483949108</c:v>
                </c:pt>
                <c:pt idx="740">
                  <c:v>827.374678586046</c:v>
                </c:pt>
                <c:pt idx="741">
                  <c:v>827.35843798922201</c:v>
                </c:pt>
                <c:pt idx="742">
                  <c:v>827.35815521630798</c:v>
                </c:pt>
                <c:pt idx="743">
                  <c:v>827.25792461803201</c:v>
                </c:pt>
                <c:pt idx="744">
                  <c:v>827.11780703817305</c:v>
                </c:pt>
                <c:pt idx="745">
                  <c:v>827.09289379969698</c:v>
                </c:pt>
                <c:pt idx="746">
                  <c:v>827.07116616511496</c:v>
                </c:pt>
                <c:pt idx="747">
                  <c:v>826.98650209776497</c:v>
                </c:pt>
                <c:pt idx="748">
                  <c:v>826.90894269711498</c:v>
                </c:pt>
                <c:pt idx="749">
                  <c:v>826.69642509582502</c:v>
                </c:pt>
                <c:pt idx="750">
                  <c:v>826.57522847348196</c:v>
                </c:pt>
                <c:pt idx="751">
                  <c:v>826.53402814163996</c:v>
                </c:pt>
                <c:pt idx="752">
                  <c:v>826.43037621807002</c:v>
                </c:pt>
                <c:pt idx="753">
                  <c:v>826.41128036762302</c:v>
                </c:pt>
                <c:pt idx="754">
                  <c:v>826.37295284582103</c:v>
                </c:pt>
                <c:pt idx="755">
                  <c:v>826.33210864923603</c:v>
                </c:pt>
                <c:pt idx="756">
                  <c:v>826.21694140391196</c:v>
                </c:pt>
                <c:pt idx="757">
                  <c:v>825.99172141152201</c:v>
                </c:pt>
                <c:pt idx="758">
                  <c:v>825.93813291256504</c:v>
                </c:pt>
                <c:pt idx="759">
                  <c:v>825.91913235242896</c:v>
                </c:pt>
                <c:pt idx="760">
                  <c:v>825.88183829705497</c:v>
                </c:pt>
                <c:pt idx="761">
                  <c:v>825.87156435765098</c:v>
                </c:pt>
                <c:pt idx="762">
                  <c:v>825.85956502878503</c:v>
                </c:pt>
                <c:pt idx="763">
                  <c:v>825.60075519417398</c:v>
                </c:pt>
                <c:pt idx="764">
                  <c:v>825.47985728314097</c:v>
                </c:pt>
                <c:pt idx="765">
                  <c:v>825.42135900353605</c:v>
                </c:pt>
                <c:pt idx="766">
                  <c:v>825.41779507930903</c:v>
                </c:pt>
                <c:pt idx="767">
                  <c:v>825.40868652608799</c:v>
                </c:pt>
                <c:pt idx="768">
                  <c:v>825.30378066708704</c:v>
                </c:pt>
                <c:pt idx="769">
                  <c:v>825.18296163492596</c:v>
                </c:pt>
                <c:pt idx="770">
                  <c:v>825.13309977732797</c:v>
                </c:pt>
                <c:pt idx="771">
                  <c:v>825.13299641836898</c:v>
                </c:pt>
                <c:pt idx="772">
                  <c:v>825.08879976066703</c:v>
                </c:pt>
                <c:pt idx="773">
                  <c:v>824.98468167738497</c:v>
                </c:pt>
                <c:pt idx="774">
                  <c:v>824.91852367364504</c:v>
                </c:pt>
                <c:pt idx="775">
                  <c:v>824.82652621326304</c:v>
                </c:pt>
                <c:pt idx="776">
                  <c:v>824.79712724152205</c:v>
                </c:pt>
                <c:pt idx="777">
                  <c:v>824.78635882227195</c:v>
                </c:pt>
                <c:pt idx="778">
                  <c:v>824.77874953449805</c:v>
                </c:pt>
                <c:pt idx="779">
                  <c:v>824.69140915189905</c:v>
                </c:pt>
                <c:pt idx="780">
                  <c:v>824.64726420803004</c:v>
                </c:pt>
                <c:pt idx="781">
                  <c:v>824.61473998813801</c:v>
                </c:pt>
                <c:pt idx="782">
                  <c:v>824.36521866861403</c:v>
                </c:pt>
                <c:pt idx="783">
                  <c:v>824.20923290336896</c:v>
                </c:pt>
                <c:pt idx="784">
                  <c:v>824.07189973237905</c:v>
                </c:pt>
                <c:pt idx="785">
                  <c:v>824.05565107566804</c:v>
                </c:pt>
                <c:pt idx="786">
                  <c:v>823.95649828280898</c:v>
                </c:pt>
                <c:pt idx="787">
                  <c:v>823.60512849465101</c:v>
                </c:pt>
                <c:pt idx="788">
                  <c:v>823.54208704598</c:v>
                </c:pt>
                <c:pt idx="789">
                  <c:v>823.50746478892802</c:v>
                </c:pt>
                <c:pt idx="790">
                  <c:v>823.48169752548597</c:v>
                </c:pt>
                <c:pt idx="791">
                  <c:v>823.39576827509995</c:v>
                </c:pt>
                <c:pt idx="792">
                  <c:v>823.25179057541095</c:v>
                </c:pt>
                <c:pt idx="793">
                  <c:v>823.14269701589103</c:v>
                </c:pt>
                <c:pt idx="794">
                  <c:v>823.05877888065697</c:v>
                </c:pt>
                <c:pt idx="795">
                  <c:v>823.01583499556102</c:v>
                </c:pt>
                <c:pt idx="796">
                  <c:v>822.99747365324799</c:v>
                </c:pt>
                <c:pt idx="797">
                  <c:v>822.94646186290095</c:v>
                </c:pt>
                <c:pt idx="798">
                  <c:v>822.84344337934999</c:v>
                </c:pt>
                <c:pt idx="799">
                  <c:v>822.74418822166797</c:v>
                </c:pt>
                <c:pt idx="800">
                  <c:v>822.55236648765901</c:v>
                </c:pt>
                <c:pt idx="801">
                  <c:v>822.42167508379896</c:v>
                </c:pt>
                <c:pt idx="802">
                  <c:v>822.18319132178203</c:v>
                </c:pt>
                <c:pt idx="803">
                  <c:v>821.96586879490405</c:v>
                </c:pt>
                <c:pt idx="804">
                  <c:v>821.82244612515694</c:v>
                </c:pt>
                <c:pt idx="805">
                  <c:v>821.69994348748298</c:v>
                </c:pt>
                <c:pt idx="806">
                  <c:v>821.68915743447099</c:v>
                </c:pt>
                <c:pt idx="807">
                  <c:v>821.61769730225706</c:v>
                </c:pt>
                <c:pt idx="808">
                  <c:v>821.51706975691502</c:v>
                </c:pt>
                <c:pt idx="809">
                  <c:v>821.39223565845896</c:v>
                </c:pt>
                <c:pt idx="810">
                  <c:v>821.363633923257</c:v>
                </c:pt>
                <c:pt idx="811">
                  <c:v>821.31527341469803</c:v>
                </c:pt>
                <c:pt idx="812">
                  <c:v>821.29448496192003</c:v>
                </c:pt>
                <c:pt idx="813">
                  <c:v>821.23081935365303</c:v>
                </c:pt>
                <c:pt idx="814">
                  <c:v>821.17626624163597</c:v>
                </c:pt>
                <c:pt idx="815">
                  <c:v>821.00192921949804</c:v>
                </c:pt>
                <c:pt idx="816">
                  <c:v>820.97090384748503</c:v>
                </c:pt>
                <c:pt idx="817">
                  <c:v>820.90886162550396</c:v>
                </c:pt>
                <c:pt idx="818">
                  <c:v>820.88998671337401</c:v>
                </c:pt>
                <c:pt idx="819">
                  <c:v>820.87016726141701</c:v>
                </c:pt>
                <c:pt idx="820">
                  <c:v>820.78188744613203</c:v>
                </c:pt>
                <c:pt idx="821">
                  <c:v>820.77284455486802</c:v>
                </c:pt>
                <c:pt idx="822">
                  <c:v>820.686416493053</c:v>
                </c:pt>
                <c:pt idx="823">
                  <c:v>820.64430763360099</c:v>
                </c:pt>
                <c:pt idx="824">
                  <c:v>820.53997832218295</c:v>
                </c:pt>
                <c:pt idx="825">
                  <c:v>820.53370633550901</c:v>
                </c:pt>
                <c:pt idx="826">
                  <c:v>820.37825348087097</c:v>
                </c:pt>
                <c:pt idx="827">
                  <c:v>820.34363797203503</c:v>
                </c:pt>
                <c:pt idx="828">
                  <c:v>820.32200650992797</c:v>
                </c:pt>
                <c:pt idx="829">
                  <c:v>819.95666486144501</c:v>
                </c:pt>
                <c:pt idx="830">
                  <c:v>819.79726739144598</c:v>
                </c:pt>
                <c:pt idx="831">
                  <c:v>819.71695698866097</c:v>
                </c:pt>
                <c:pt idx="832">
                  <c:v>819.69622755626494</c:v>
                </c:pt>
                <c:pt idx="833">
                  <c:v>819.65621491382899</c:v>
                </c:pt>
                <c:pt idx="834">
                  <c:v>819.44143256983</c:v>
                </c:pt>
                <c:pt idx="835">
                  <c:v>819.21419412192699</c:v>
                </c:pt>
                <c:pt idx="836">
                  <c:v>819.15972021952803</c:v>
                </c:pt>
                <c:pt idx="837">
                  <c:v>819.15805480468998</c:v>
                </c:pt>
                <c:pt idx="838">
                  <c:v>819.05764721430398</c:v>
                </c:pt>
                <c:pt idx="839">
                  <c:v>819.00932882693996</c:v>
                </c:pt>
                <c:pt idx="840">
                  <c:v>818.94877811142896</c:v>
                </c:pt>
                <c:pt idx="841">
                  <c:v>818.66863036236703</c:v>
                </c:pt>
                <c:pt idx="842">
                  <c:v>818.609014480209</c:v>
                </c:pt>
                <c:pt idx="843">
                  <c:v>818.42737065818994</c:v>
                </c:pt>
                <c:pt idx="844">
                  <c:v>818.069820626509</c:v>
                </c:pt>
                <c:pt idx="845">
                  <c:v>817.93149686820095</c:v>
                </c:pt>
                <c:pt idx="846">
                  <c:v>817.92695676641301</c:v>
                </c:pt>
                <c:pt idx="847">
                  <c:v>817.86721088362106</c:v>
                </c:pt>
                <c:pt idx="848">
                  <c:v>817.84348479100197</c:v>
                </c:pt>
                <c:pt idx="849">
                  <c:v>817.65020534423297</c:v>
                </c:pt>
                <c:pt idx="850">
                  <c:v>817.619364150038</c:v>
                </c:pt>
                <c:pt idx="851">
                  <c:v>817.59579283801702</c:v>
                </c:pt>
                <c:pt idx="852">
                  <c:v>817.59193152858097</c:v>
                </c:pt>
                <c:pt idx="853">
                  <c:v>817.554237695859</c:v>
                </c:pt>
                <c:pt idx="854">
                  <c:v>817.52007548930999</c:v>
                </c:pt>
                <c:pt idx="855">
                  <c:v>817.42987606790405</c:v>
                </c:pt>
                <c:pt idx="856">
                  <c:v>817.41671709239699</c:v>
                </c:pt>
                <c:pt idx="857">
                  <c:v>817.31128490730396</c:v>
                </c:pt>
                <c:pt idx="858">
                  <c:v>817.243048941354</c:v>
                </c:pt>
                <c:pt idx="859">
                  <c:v>817.19240624588497</c:v>
                </c:pt>
                <c:pt idx="860">
                  <c:v>817.18506892878804</c:v>
                </c:pt>
                <c:pt idx="861">
                  <c:v>817.17219077672496</c:v>
                </c:pt>
                <c:pt idx="862">
                  <c:v>817.14595782257004</c:v>
                </c:pt>
                <c:pt idx="863">
                  <c:v>817.11209639891797</c:v>
                </c:pt>
                <c:pt idx="864">
                  <c:v>817.06306835163002</c:v>
                </c:pt>
                <c:pt idx="865">
                  <c:v>816.98493174465295</c:v>
                </c:pt>
                <c:pt idx="866">
                  <c:v>816.91639972895302</c:v>
                </c:pt>
                <c:pt idx="867">
                  <c:v>816.79344090296797</c:v>
                </c:pt>
                <c:pt idx="868">
                  <c:v>816.78894761709</c:v>
                </c:pt>
                <c:pt idx="869">
                  <c:v>816.73964802262503</c:v>
                </c:pt>
                <c:pt idx="870">
                  <c:v>816.29190090954705</c:v>
                </c:pt>
                <c:pt idx="871">
                  <c:v>816.19942717693402</c:v>
                </c:pt>
                <c:pt idx="872">
                  <c:v>816.13039524703299</c:v>
                </c:pt>
                <c:pt idx="873">
                  <c:v>816.04072180979301</c:v>
                </c:pt>
                <c:pt idx="874">
                  <c:v>815.82017782427499</c:v>
                </c:pt>
                <c:pt idx="875">
                  <c:v>815.80553159381998</c:v>
                </c:pt>
                <c:pt idx="876">
                  <c:v>815.75794300384496</c:v>
                </c:pt>
                <c:pt idx="877">
                  <c:v>815.75088014299502</c:v>
                </c:pt>
                <c:pt idx="878">
                  <c:v>815.685891276235</c:v>
                </c:pt>
                <c:pt idx="879">
                  <c:v>815.652440822362</c:v>
                </c:pt>
                <c:pt idx="880">
                  <c:v>815.64170369330498</c:v>
                </c:pt>
                <c:pt idx="881">
                  <c:v>815.59160264609602</c:v>
                </c:pt>
                <c:pt idx="882">
                  <c:v>815.58096521915695</c:v>
                </c:pt>
                <c:pt idx="883">
                  <c:v>815.57144636884402</c:v>
                </c:pt>
                <c:pt idx="884">
                  <c:v>815.56539443182896</c:v>
                </c:pt>
                <c:pt idx="885">
                  <c:v>815.331710251456</c:v>
                </c:pt>
                <c:pt idx="886">
                  <c:v>815.30084020701497</c:v>
                </c:pt>
                <c:pt idx="887">
                  <c:v>815.26832284576903</c:v>
                </c:pt>
                <c:pt idx="888">
                  <c:v>815.12854710317799</c:v>
                </c:pt>
                <c:pt idx="889">
                  <c:v>815.12238608357598</c:v>
                </c:pt>
                <c:pt idx="890">
                  <c:v>815.05956676077903</c:v>
                </c:pt>
                <c:pt idx="891">
                  <c:v>814.82740139227099</c:v>
                </c:pt>
                <c:pt idx="892">
                  <c:v>814.752896079984</c:v>
                </c:pt>
                <c:pt idx="893">
                  <c:v>814.70996437677297</c:v>
                </c:pt>
                <c:pt idx="894">
                  <c:v>814.68827533224601</c:v>
                </c:pt>
                <c:pt idx="895">
                  <c:v>814.66398180439296</c:v>
                </c:pt>
                <c:pt idx="896">
                  <c:v>814.59373803406902</c:v>
                </c:pt>
                <c:pt idx="897">
                  <c:v>814.47923103962398</c:v>
                </c:pt>
                <c:pt idx="898">
                  <c:v>814.40401078256104</c:v>
                </c:pt>
                <c:pt idx="899">
                  <c:v>814.37252955042197</c:v>
                </c:pt>
                <c:pt idx="900">
                  <c:v>814.36821592804199</c:v>
                </c:pt>
                <c:pt idx="901">
                  <c:v>814.316906791772</c:v>
                </c:pt>
                <c:pt idx="902">
                  <c:v>814.209764323939</c:v>
                </c:pt>
                <c:pt idx="903">
                  <c:v>814.14913996228597</c:v>
                </c:pt>
                <c:pt idx="904">
                  <c:v>814.14434024127797</c:v>
                </c:pt>
                <c:pt idx="905">
                  <c:v>814.08842878820496</c:v>
                </c:pt>
                <c:pt idx="906">
                  <c:v>814.04836192406594</c:v>
                </c:pt>
                <c:pt idx="907">
                  <c:v>814.00894382657395</c:v>
                </c:pt>
                <c:pt idx="908">
                  <c:v>813.97255335264595</c:v>
                </c:pt>
                <c:pt idx="909">
                  <c:v>813.95443964470303</c:v>
                </c:pt>
                <c:pt idx="910">
                  <c:v>813.91886912099505</c:v>
                </c:pt>
                <c:pt idx="911">
                  <c:v>813.82503853105504</c:v>
                </c:pt>
                <c:pt idx="912">
                  <c:v>813.82243619983899</c:v>
                </c:pt>
                <c:pt idx="913">
                  <c:v>813.81372486686598</c:v>
                </c:pt>
                <c:pt idx="914">
                  <c:v>813.76945332594198</c:v>
                </c:pt>
                <c:pt idx="915">
                  <c:v>813.68716826347895</c:v>
                </c:pt>
                <c:pt idx="916">
                  <c:v>813.68389341291402</c:v>
                </c:pt>
                <c:pt idx="917">
                  <c:v>813.616045193643</c:v>
                </c:pt>
                <c:pt idx="918">
                  <c:v>813.53137708630595</c:v>
                </c:pt>
                <c:pt idx="919">
                  <c:v>813.49607728288095</c:v>
                </c:pt>
                <c:pt idx="920">
                  <c:v>813.47316095030396</c:v>
                </c:pt>
                <c:pt idx="921">
                  <c:v>813.397276060585</c:v>
                </c:pt>
                <c:pt idx="922">
                  <c:v>813.34781725264804</c:v>
                </c:pt>
                <c:pt idx="923">
                  <c:v>813.22616826653098</c:v>
                </c:pt>
                <c:pt idx="924">
                  <c:v>813.197077469438</c:v>
                </c:pt>
                <c:pt idx="925">
                  <c:v>812.92386612765802</c:v>
                </c:pt>
                <c:pt idx="926">
                  <c:v>812.91012754260601</c:v>
                </c:pt>
                <c:pt idx="927">
                  <c:v>812.80321185382195</c:v>
                </c:pt>
                <c:pt idx="928">
                  <c:v>812.72455496697296</c:v>
                </c:pt>
                <c:pt idx="929">
                  <c:v>812.71775439281203</c:v>
                </c:pt>
                <c:pt idx="930">
                  <c:v>812.67039913045699</c:v>
                </c:pt>
                <c:pt idx="931">
                  <c:v>812.57221746007804</c:v>
                </c:pt>
                <c:pt idx="932">
                  <c:v>812.52542787478603</c:v>
                </c:pt>
                <c:pt idx="933">
                  <c:v>812.47657478215797</c:v>
                </c:pt>
                <c:pt idx="934">
                  <c:v>812.34710239976698</c:v>
                </c:pt>
                <c:pt idx="935">
                  <c:v>812.26811268822496</c:v>
                </c:pt>
                <c:pt idx="936">
                  <c:v>812.21684849553503</c:v>
                </c:pt>
                <c:pt idx="937">
                  <c:v>812.20246063706998</c:v>
                </c:pt>
                <c:pt idx="938">
                  <c:v>812.18274884094103</c:v>
                </c:pt>
                <c:pt idx="939">
                  <c:v>812.14028871794005</c:v>
                </c:pt>
                <c:pt idx="940">
                  <c:v>812.12938661917497</c:v>
                </c:pt>
                <c:pt idx="941">
                  <c:v>812.06056507433095</c:v>
                </c:pt>
                <c:pt idx="942">
                  <c:v>812.02840141980801</c:v>
                </c:pt>
                <c:pt idx="943">
                  <c:v>811.97233284420497</c:v>
                </c:pt>
                <c:pt idx="944">
                  <c:v>811.96588374516205</c:v>
                </c:pt>
                <c:pt idx="945">
                  <c:v>811.771261070072</c:v>
                </c:pt>
                <c:pt idx="946">
                  <c:v>811.60406267632095</c:v>
                </c:pt>
                <c:pt idx="947">
                  <c:v>811.60280235253799</c:v>
                </c:pt>
                <c:pt idx="948">
                  <c:v>811.49824269453904</c:v>
                </c:pt>
                <c:pt idx="949">
                  <c:v>811.47138174602196</c:v>
                </c:pt>
                <c:pt idx="950">
                  <c:v>811.38175040988904</c:v>
                </c:pt>
                <c:pt idx="951">
                  <c:v>811.35666900540002</c:v>
                </c:pt>
                <c:pt idx="952">
                  <c:v>811.29001534997894</c:v>
                </c:pt>
                <c:pt idx="953">
                  <c:v>811.25983819358805</c:v>
                </c:pt>
                <c:pt idx="954">
                  <c:v>811.25638230872801</c:v>
                </c:pt>
                <c:pt idx="955">
                  <c:v>811.22555227683097</c:v>
                </c:pt>
                <c:pt idx="956">
                  <c:v>811.22081732149604</c:v>
                </c:pt>
                <c:pt idx="957">
                  <c:v>811.16228737731296</c:v>
                </c:pt>
                <c:pt idx="958">
                  <c:v>811.09137938901699</c:v>
                </c:pt>
                <c:pt idx="959">
                  <c:v>811.088193610242</c:v>
                </c:pt>
                <c:pt idx="960">
                  <c:v>811.01862278452995</c:v>
                </c:pt>
                <c:pt idx="961">
                  <c:v>810.93840806628305</c:v>
                </c:pt>
                <c:pt idx="962">
                  <c:v>810.84594008727095</c:v>
                </c:pt>
                <c:pt idx="963">
                  <c:v>810.75678777810299</c:v>
                </c:pt>
                <c:pt idx="964">
                  <c:v>810.75307093752201</c:v>
                </c:pt>
                <c:pt idx="965">
                  <c:v>810.74884274468798</c:v>
                </c:pt>
                <c:pt idx="966">
                  <c:v>810.60398900277403</c:v>
                </c:pt>
                <c:pt idx="967">
                  <c:v>810.59308412139501</c:v>
                </c:pt>
                <c:pt idx="968">
                  <c:v>810.58669161139301</c:v>
                </c:pt>
                <c:pt idx="969">
                  <c:v>810.31310733078703</c:v>
                </c:pt>
                <c:pt idx="970">
                  <c:v>810.19543182135897</c:v>
                </c:pt>
                <c:pt idx="971">
                  <c:v>810.01694898057497</c:v>
                </c:pt>
                <c:pt idx="972">
                  <c:v>809.894920770368</c:v>
                </c:pt>
                <c:pt idx="973">
                  <c:v>809.88918907098798</c:v>
                </c:pt>
                <c:pt idx="974">
                  <c:v>809.81962243881003</c:v>
                </c:pt>
                <c:pt idx="975">
                  <c:v>809.75399201720199</c:v>
                </c:pt>
                <c:pt idx="976">
                  <c:v>809.70394666788104</c:v>
                </c:pt>
                <c:pt idx="977">
                  <c:v>809.53659383813203</c:v>
                </c:pt>
                <c:pt idx="978">
                  <c:v>809.43622108490695</c:v>
                </c:pt>
                <c:pt idx="979">
                  <c:v>809.2416438445</c:v>
                </c:pt>
                <c:pt idx="980">
                  <c:v>809.094300880878</c:v>
                </c:pt>
                <c:pt idx="981">
                  <c:v>809.06279247367797</c:v>
                </c:pt>
                <c:pt idx="982">
                  <c:v>808.78791076904497</c:v>
                </c:pt>
                <c:pt idx="983">
                  <c:v>808.71682246222394</c:v>
                </c:pt>
                <c:pt idx="984">
                  <c:v>808.43167448162296</c:v>
                </c:pt>
                <c:pt idx="985">
                  <c:v>808.36519055603401</c:v>
                </c:pt>
                <c:pt idx="986">
                  <c:v>808.32029602180398</c:v>
                </c:pt>
                <c:pt idx="987">
                  <c:v>808.29449437564494</c:v>
                </c:pt>
                <c:pt idx="988">
                  <c:v>808.28326100894401</c:v>
                </c:pt>
                <c:pt idx="989">
                  <c:v>808.26148432425805</c:v>
                </c:pt>
                <c:pt idx="990">
                  <c:v>808.14430770327601</c:v>
                </c:pt>
                <c:pt idx="991">
                  <c:v>808.10700879854005</c:v>
                </c:pt>
                <c:pt idx="992">
                  <c:v>807.98954672322895</c:v>
                </c:pt>
                <c:pt idx="993">
                  <c:v>807.882413373384</c:v>
                </c:pt>
                <c:pt idx="994">
                  <c:v>807.73583893810405</c:v>
                </c:pt>
                <c:pt idx="995">
                  <c:v>807.57385708270897</c:v>
                </c:pt>
                <c:pt idx="996">
                  <c:v>807.367539779651</c:v>
                </c:pt>
                <c:pt idx="997">
                  <c:v>807.32743738512795</c:v>
                </c:pt>
                <c:pt idx="998">
                  <c:v>807.32679528707797</c:v>
                </c:pt>
                <c:pt idx="999">
                  <c:v>807.27343700663903</c:v>
                </c:pt>
                <c:pt idx="1000">
                  <c:v>807.21806984186196</c:v>
                </c:pt>
                <c:pt idx="1001">
                  <c:v>807.08734066102897</c:v>
                </c:pt>
                <c:pt idx="1002">
                  <c:v>807.08259315053101</c:v>
                </c:pt>
                <c:pt idx="1003">
                  <c:v>807.071930107654</c:v>
                </c:pt>
                <c:pt idx="1004">
                  <c:v>807.03225305308797</c:v>
                </c:pt>
                <c:pt idx="1005">
                  <c:v>807.02692811063503</c:v>
                </c:pt>
                <c:pt idx="1006">
                  <c:v>807.01881008322096</c:v>
                </c:pt>
                <c:pt idx="1007">
                  <c:v>806.94566666065703</c:v>
                </c:pt>
                <c:pt idx="1008">
                  <c:v>806.75430886619995</c:v>
                </c:pt>
                <c:pt idx="1009">
                  <c:v>806.43687011728798</c:v>
                </c:pt>
                <c:pt idx="1010">
                  <c:v>806.42779140739299</c:v>
                </c:pt>
                <c:pt idx="1011">
                  <c:v>806.42699912067496</c:v>
                </c:pt>
                <c:pt idx="1012">
                  <c:v>806.33697604046597</c:v>
                </c:pt>
                <c:pt idx="1013">
                  <c:v>806.30185146836095</c:v>
                </c:pt>
                <c:pt idx="1014">
                  <c:v>806.18075709938398</c:v>
                </c:pt>
                <c:pt idx="1015">
                  <c:v>806.13858015898302</c:v>
                </c:pt>
                <c:pt idx="1016">
                  <c:v>806.06078851418704</c:v>
                </c:pt>
                <c:pt idx="1017">
                  <c:v>806.03070685230796</c:v>
                </c:pt>
                <c:pt idx="1018">
                  <c:v>805.96297742284798</c:v>
                </c:pt>
                <c:pt idx="1019">
                  <c:v>805.96261347331904</c:v>
                </c:pt>
                <c:pt idx="1020">
                  <c:v>805.73727943642302</c:v>
                </c:pt>
                <c:pt idx="1021">
                  <c:v>805.71851678251699</c:v>
                </c:pt>
                <c:pt idx="1022">
                  <c:v>805.71091935498896</c:v>
                </c:pt>
                <c:pt idx="1023">
                  <c:v>805.67070095073802</c:v>
                </c:pt>
                <c:pt idx="1024">
                  <c:v>805.60802051612598</c:v>
                </c:pt>
                <c:pt idx="1025">
                  <c:v>805.57823864468196</c:v>
                </c:pt>
                <c:pt idx="1026">
                  <c:v>805.57693402093605</c:v>
                </c:pt>
                <c:pt idx="1027">
                  <c:v>805.47425123780897</c:v>
                </c:pt>
                <c:pt idx="1028">
                  <c:v>805.42432305028206</c:v>
                </c:pt>
                <c:pt idx="1029">
                  <c:v>805.41263872208503</c:v>
                </c:pt>
                <c:pt idx="1030">
                  <c:v>805.38830741910203</c:v>
                </c:pt>
                <c:pt idx="1031">
                  <c:v>805.352070867934</c:v>
                </c:pt>
                <c:pt idx="1032">
                  <c:v>805.29923368353298</c:v>
                </c:pt>
                <c:pt idx="1033">
                  <c:v>805.29233959522605</c:v>
                </c:pt>
                <c:pt idx="1034">
                  <c:v>805.26115933937501</c:v>
                </c:pt>
                <c:pt idx="1035">
                  <c:v>805.22124574959798</c:v>
                </c:pt>
                <c:pt idx="1036">
                  <c:v>805.13346694369295</c:v>
                </c:pt>
                <c:pt idx="1037">
                  <c:v>804.80202648193097</c:v>
                </c:pt>
                <c:pt idx="1038">
                  <c:v>804.72179378916098</c:v>
                </c:pt>
                <c:pt idx="1039">
                  <c:v>804.24867807440103</c:v>
                </c:pt>
                <c:pt idx="1040">
                  <c:v>804.22014216911805</c:v>
                </c:pt>
                <c:pt idx="1041">
                  <c:v>804.20891328140794</c:v>
                </c:pt>
                <c:pt idx="1042">
                  <c:v>804.13869442498401</c:v>
                </c:pt>
                <c:pt idx="1043">
                  <c:v>804.09721341404395</c:v>
                </c:pt>
                <c:pt idx="1044">
                  <c:v>804.00408431738197</c:v>
                </c:pt>
                <c:pt idx="1045">
                  <c:v>803.98392860093702</c:v>
                </c:pt>
                <c:pt idx="1046">
                  <c:v>803.952182020225</c:v>
                </c:pt>
                <c:pt idx="1047">
                  <c:v>803.872096981759</c:v>
                </c:pt>
                <c:pt idx="1048">
                  <c:v>803.80306487697703</c:v>
                </c:pt>
                <c:pt idx="1049">
                  <c:v>803.758465755923</c:v>
                </c:pt>
                <c:pt idx="1050">
                  <c:v>803.72796800668903</c:v>
                </c:pt>
                <c:pt idx="1051">
                  <c:v>803.690660235113</c:v>
                </c:pt>
                <c:pt idx="1052">
                  <c:v>803.66223069012995</c:v>
                </c:pt>
                <c:pt idx="1053">
                  <c:v>803.56962182355596</c:v>
                </c:pt>
                <c:pt idx="1054">
                  <c:v>803.48587311653205</c:v>
                </c:pt>
                <c:pt idx="1055">
                  <c:v>803.43967950717899</c:v>
                </c:pt>
                <c:pt idx="1056">
                  <c:v>803.36647694337796</c:v>
                </c:pt>
                <c:pt idx="1057">
                  <c:v>803.30847080105502</c:v>
                </c:pt>
                <c:pt idx="1058">
                  <c:v>803.09731954573897</c:v>
                </c:pt>
                <c:pt idx="1059">
                  <c:v>803.03096043913399</c:v>
                </c:pt>
                <c:pt idx="1060">
                  <c:v>802.91594651186199</c:v>
                </c:pt>
                <c:pt idx="1061">
                  <c:v>802.71501052448104</c:v>
                </c:pt>
                <c:pt idx="1062">
                  <c:v>802.69230836239694</c:v>
                </c:pt>
                <c:pt idx="1063">
                  <c:v>802.67761190024601</c:v>
                </c:pt>
                <c:pt idx="1064">
                  <c:v>802.63871488668804</c:v>
                </c:pt>
                <c:pt idx="1065">
                  <c:v>802.61532173954902</c:v>
                </c:pt>
                <c:pt idx="1066">
                  <c:v>802.57924060578796</c:v>
                </c:pt>
                <c:pt idx="1067">
                  <c:v>802.51530952771895</c:v>
                </c:pt>
                <c:pt idx="1068">
                  <c:v>802.45662278544</c:v>
                </c:pt>
                <c:pt idx="1069">
                  <c:v>802.39807662982298</c:v>
                </c:pt>
                <c:pt idx="1070">
                  <c:v>802.34192342709798</c:v>
                </c:pt>
                <c:pt idx="1071">
                  <c:v>802.31092237616804</c:v>
                </c:pt>
                <c:pt idx="1072">
                  <c:v>802.24333950355697</c:v>
                </c:pt>
                <c:pt idx="1073">
                  <c:v>802.20984657125996</c:v>
                </c:pt>
                <c:pt idx="1074">
                  <c:v>802.10893704810701</c:v>
                </c:pt>
                <c:pt idx="1075">
                  <c:v>802.037303326249</c:v>
                </c:pt>
                <c:pt idx="1076">
                  <c:v>801.92476999427799</c:v>
                </c:pt>
                <c:pt idx="1077">
                  <c:v>801.59183327374797</c:v>
                </c:pt>
                <c:pt idx="1078">
                  <c:v>801.48583959972598</c:v>
                </c:pt>
                <c:pt idx="1079">
                  <c:v>801.44381656729502</c:v>
                </c:pt>
                <c:pt idx="1080">
                  <c:v>801.08133472875795</c:v>
                </c:pt>
                <c:pt idx="1081">
                  <c:v>801.04898308864801</c:v>
                </c:pt>
                <c:pt idx="1082">
                  <c:v>801.00244296243602</c:v>
                </c:pt>
                <c:pt idx="1083">
                  <c:v>800.96330092778896</c:v>
                </c:pt>
                <c:pt idx="1084">
                  <c:v>800.93367177461403</c:v>
                </c:pt>
                <c:pt idx="1085">
                  <c:v>800.73356681548103</c:v>
                </c:pt>
                <c:pt idx="1086">
                  <c:v>800.62450873345301</c:v>
                </c:pt>
                <c:pt idx="1087">
                  <c:v>800.62074447691396</c:v>
                </c:pt>
                <c:pt idx="1088">
                  <c:v>800.54321240859895</c:v>
                </c:pt>
                <c:pt idx="1089">
                  <c:v>800.46759936117905</c:v>
                </c:pt>
                <c:pt idx="1090">
                  <c:v>800.465252512088</c:v>
                </c:pt>
                <c:pt idx="1091">
                  <c:v>800.39746846721198</c:v>
                </c:pt>
                <c:pt idx="1092">
                  <c:v>800.27981562499599</c:v>
                </c:pt>
                <c:pt idx="1093">
                  <c:v>800.27042965355997</c:v>
                </c:pt>
                <c:pt idx="1094">
                  <c:v>800.07210727850304</c:v>
                </c:pt>
                <c:pt idx="1095">
                  <c:v>800.06095127098604</c:v>
                </c:pt>
                <c:pt idx="1096">
                  <c:v>800.03513009397398</c:v>
                </c:pt>
                <c:pt idx="1097">
                  <c:v>800.03100066867796</c:v>
                </c:pt>
                <c:pt idx="1098">
                  <c:v>800.02339280586102</c:v>
                </c:pt>
                <c:pt idx="1099">
                  <c:v>799.94979348589004</c:v>
                </c:pt>
                <c:pt idx="1100">
                  <c:v>799.89140308238302</c:v>
                </c:pt>
                <c:pt idx="1101">
                  <c:v>799.81706584271001</c:v>
                </c:pt>
                <c:pt idx="1102">
                  <c:v>799.75018022051597</c:v>
                </c:pt>
                <c:pt idx="1103">
                  <c:v>799.60701727029596</c:v>
                </c:pt>
                <c:pt idx="1104">
                  <c:v>799.57709919111096</c:v>
                </c:pt>
                <c:pt idx="1105">
                  <c:v>799.56992987755802</c:v>
                </c:pt>
                <c:pt idx="1106">
                  <c:v>799.32360871566095</c:v>
                </c:pt>
                <c:pt idx="1107">
                  <c:v>799.18521107965796</c:v>
                </c:pt>
                <c:pt idx="1108">
                  <c:v>799.02249016012104</c:v>
                </c:pt>
                <c:pt idx="1109">
                  <c:v>798.97045168219904</c:v>
                </c:pt>
                <c:pt idx="1110">
                  <c:v>798.96550073098899</c:v>
                </c:pt>
                <c:pt idx="1111">
                  <c:v>798.95376597735105</c:v>
                </c:pt>
                <c:pt idx="1112">
                  <c:v>798.95206595997604</c:v>
                </c:pt>
                <c:pt idx="1113">
                  <c:v>798.90712029257497</c:v>
                </c:pt>
                <c:pt idx="1114">
                  <c:v>798.904947376211</c:v>
                </c:pt>
                <c:pt idx="1115">
                  <c:v>798.65575328604405</c:v>
                </c:pt>
                <c:pt idx="1116">
                  <c:v>798.63018430369505</c:v>
                </c:pt>
                <c:pt idx="1117">
                  <c:v>798.56096350607197</c:v>
                </c:pt>
                <c:pt idx="1118">
                  <c:v>798.37072066116798</c:v>
                </c:pt>
                <c:pt idx="1119">
                  <c:v>798.36970615982295</c:v>
                </c:pt>
                <c:pt idx="1120">
                  <c:v>798.36885120885597</c:v>
                </c:pt>
                <c:pt idx="1121">
                  <c:v>798.33067918771599</c:v>
                </c:pt>
                <c:pt idx="1122">
                  <c:v>798.28125541777104</c:v>
                </c:pt>
                <c:pt idx="1123">
                  <c:v>798.27962838038297</c:v>
                </c:pt>
                <c:pt idx="1124">
                  <c:v>798.02105262430996</c:v>
                </c:pt>
                <c:pt idx="1125">
                  <c:v>797.94875816749095</c:v>
                </c:pt>
                <c:pt idx="1126">
                  <c:v>797.85844159058695</c:v>
                </c:pt>
                <c:pt idx="1127">
                  <c:v>797.77397334282705</c:v>
                </c:pt>
                <c:pt idx="1128">
                  <c:v>797.74401726185295</c:v>
                </c:pt>
                <c:pt idx="1129">
                  <c:v>797.69996750242103</c:v>
                </c:pt>
                <c:pt idx="1130">
                  <c:v>797.67723439035001</c:v>
                </c:pt>
                <c:pt idx="1131">
                  <c:v>797.66898811805595</c:v>
                </c:pt>
                <c:pt idx="1132">
                  <c:v>797.56375962291395</c:v>
                </c:pt>
                <c:pt idx="1133">
                  <c:v>797.47936806779501</c:v>
                </c:pt>
                <c:pt idx="1134">
                  <c:v>797.39354007348902</c:v>
                </c:pt>
                <c:pt idx="1135">
                  <c:v>797.26128243138203</c:v>
                </c:pt>
                <c:pt idx="1136">
                  <c:v>797.24181037186599</c:v>
                </c:pt>
                <c:pt idx="1137">
                  <c:v>797.23831899111894</c:v>
                </c:pt>
                <c:pt idx="1138">
                  <c:v>797.22911784253995</c:v>
                </c:pt>
                <c:pt idx="1139">
                  <c:v>797.05096633615096</c:v>
                </c:pt>
                <c:pt idx="1140">
                  <c:v>796.89718388475603</c:v>
                </c:pt>
                <c:pt idx="1141">
                  <c:v>796.85730847627804</c:v>
                </c:pt>
                <c:pt idx="1142">
                  <c:v>796.85416158386897</c:v>
                </c:pt>
                <c:pt idx="1143">
                  <c:v>796.76493265585702</c:v>
                </c:pt>
                <c:pt idx="1144">
                  <c:v>796.76368051525799</c:v>
                </c:pt>
                <c:pt idx="1145">
                  <c:v>796.73323403565405</c:v>
                </c:pt>
                <c:pt idx="1146">
                  <c:v>796.72293688393904</c:v>
                </c:pt>
                <c:pt idx="1147">
                  <c:v>796.69411223577799</c:v>
                </c:pt>
                <c:pt idx="1148">
                  <c:v>796.63602006510405</c:v>
                </c:pt>
                <c:pt idx="1149">
                  <c:v>796.62787018133201</c:v>
                </c:pt>
                <c:pt idx="1150">
                  <c:v>796.56621186701398</c:v>
                </c:pt>
                <c:pt idx="1151">
                  <c:v>796.36124213321796</c:v>
                </c:pt>
                <c:pt idx="1152">
                  <c:v>796.35956951007097</c:v>
                </c:pt>
                <c:pt idx="1153">
                  <c:v>796.35434315247403</c:v>
                </c:pt>
                <c:pt idx="1154">
                  <c:v>795.94950900925505</c:v>
                </c:pt>
                <c:pt idx="1155">
                  <c:v>795.88127967913101</c:v>
                </c:pt>
                <c:pt idx="1156">
                  <c:v>795.86884647058503</c:v>
                </c:pt>
                <c:pt idx="1157">
                  <c:v>795.86592149548198</c:v>
                </c:pt>
                <c:pt idx="1158">
                  <c:v>795.82005205629503</c:v>
                </c:pt>
                <c:pt idx="1159">
                  <c:v>795.75703598236805</c:v>
                </c:pt>
                <c:pt idx="1160">
                  <c:v>795.73061481754701</c:v>
                </c:pt>
                <c:pt idx="1161">
                  <c:v>795.727979626055</c:v>
                </c:pt>
                <c:pt idx="1162">
                  <c:v>795.64783329178999</c:v>
                </c:pt>
                <c:pt idx="1163">
                  <c:v>795.64603712701501</c:v>
                </c:pt>
                <c:pt idx="1164">
                  <c:v>795.62289268173504</c:v>
                </c:pt>
                <c:pt idx="1165">
                  <c:v>795.58491589596201</c:v>
                </c:pt>
                <c:pt idx="1166">
                  <c:v>795.51203408100105</c:v>
                </c:pt>
                <c:pt idx="1167">
                  <c:v>795.37559378409503</c:v>
                </c:pt>
                <c:pt idx="1168">
                  <c:v>795.36375270436599</c:v>
                </c:pt>
                <c:pt idx="1169">
                  <c:v>795.30830753408702</c:v>
                </c:pt>
                <c:pt idx="1170">
                  <c:v>795.28673672216905</c:v>
                </c:pt>
                <c:pt idx="1171">
                  <c:v>795.19615050761695</c:v>
                </c:pt>
                <c:pt idx="1172">
                  <c:v>795.05943051307997</c:v>
                </c:pt>
                <c:pt idx="1173">
                  <c:v>794.93047414827197</c:v>
                </c:pt>
                <c:pt idx="1174">
                  <c:v>794.89415912233301</c:v>
                </c:pt>
                <c:pt idx="1175">
                  <c:v>794.880893024177</c:v>
                </c:pt>
                <c:pt idx="1176">
                  <c:v>794.81385452723998</c:v>
                </c:pt>
                <c:pt idx="1177">
                  <c:v>794.77312684766105</c:v>
                </c:pt>
                <c:pt idx="1178">
                  <c:v>794.60447922136495</c:v>
                </c:pt>
                <c:pt idx="1179">
                  <c:v>794.52799357432798</c:v>
                </c:pt>
                <c:pt idx="1180">
                  <c:v>794.50035201072603</c:v>
                </c:pt>
                <c:pt idx="1181">
                  <c:v>794.48417211776996</c:v>
                </c:pt>
                <c:pt idx="1182">
                  <c:v>794.45411307110203</c:v>
                </c:pt>
                <c:pt idx="1183">
                  <c:v>794.44496714040099</c:v>
                </c:pt>
                <c:pt idx="1184">
                  <c:v>794.336558027607</c:v>
                </c:pt>
                <c:pt idx="1185">
                  <c:v>794.31419408626198</c:v>
                </c:pt>
                <c:pt idx="1186">
                  <c:v>794.12261319670199</c:v>
                </c:pt>
                <c:pt idx="1187">
                  <c:v>794.09390945227301</c:v>
                </c:pt>
                <c:pt idx="1188">
                  <c:v>794.04149579442299</c:v>
                </c:pt>
                <c:pt idx="1189">
                  <c:v>793.96097704608405</c:v>
                </c:pt>
                <c:pt idx="1190">
                  <c:v>793.92536628769994</c:v>
                </c:pt>
                <c:pt idx="1191">
                  <c:v>793.884886509323</c:v>
                </c:pt>
                <c:pt idx="1192">
                  <c:v>793.80802416338497</c:v>
                </c:pt>
                <c:pt idx="1193">
                  <c:v>793.71191006017295</c:v>
                </c:pt>
                <c:pt idx="1194">
                  <c:v>793.61855559172602</c:v>
                </c:pt>
                <c:pt idx="1195">
                  <c:v>793.61760578959297</c:v>
                </c:pt>
                <c:pt idx="1196">
                  <c:v>793.53742826392204</c:v>
                </c:pt>
                <c:pt idx="1197">
                  <c:v>793.53636287516701</c:v>
                </c:pt>
                <c:pt idx="1198">
                  <c:v>793.35649129635499</c:v>
                </c:pt>
                <c:pt idx="1199">
                  <c:v>793.32608270338005</c:v>
                </c:pt>
                <c:pt idx="1200">
                  <c:v>793.320156958648</c:v>
                </c:pt>
                <c:pt idx="1201">
                  <c:v>793.26214709447697</c:v>
                </c:pt>
                <c:pt idx="1202">
                  <c:v>793.16223642729096</c:v>
                </c:pt>
                <c:pt idx="1203">
                  <c:v>793.07313177276296</c:v>
                </c:pt>
                <c:pt idx="1204">
                  <c:v>793.02510434849398</c:v>
                </c:pt>
                <c:pt idx="1205">
                  <c:v>792.99276443630004</c:v>
                </c:pt>
                <c:pt idx="1206">
                  <c:v>792.86716634966899</c:v>
                </c:pt>
                <c:pt idx="1207">
                  <c:v>792.82885045294995</c:v>
                </c:pt>
                <c:pt idx="1208">
                  <c:v>792.80679586468705</c:v>
                </c:pt>
                <c:pt idx="1209">
                  <c:v>792.67828769344999</c:v>
                </c:pt>
                <c:pt idx="1210">
                  <c:v>792.60558059892105</c:v>
                </c:pt>
                <c:pt idx="1211">
                  <c:v>792.58219393505397</c:v>
                </c:pt>
                <c:pt idx="1212">
                  <c:v>792.34109302560898</c:v>
                </c:pt>
                <c:pt idx="1213">
                  <c:v>792.29718108742804</c:v>
                </c:pt>
                <c:pt idx="1214">
                  <c:v>792.21187897322102</c:v>
                </c:pt>
                <c:pt idx="1215">
                  <c:v>791.96184819122902</c:v>
                </c:pt>
                <c:pt idx="1216">
                  <c:v>791.956145146425</c:v>
                </c:pt>
                <c:pt idx="1217">
                  <c:v>791.93192675980197</c:v>
                </c:pt>
                <c:pt idx="1218">
                  <c:v>791.83241359409305</c:v>
                </c:pt>
                <c:pt idx="1219">
                  <c:v>791.81663287583501</c:v>
                </c:pt>
                <c:pt idx="1220">
                  <c:v>791.77043680793804</c:v>
                </c:pt>
                <c:pt idx="1221">
                  <c:v>791.66394186743196</c:v>
                </c:pt>
                <c:pt idx="1222">
                  <c:v>791.55804094968005</c:v>
                </c:pt>
                <c:pt idx="1223">
                  <c:v>791.26123741042102</c:v>
                </c:pt>
                <c:pt idx="1224">
                  <c:v>791.01113523507001</c:v>
                </c:pt>
                <c:pt idx="1225">
                  <c:v>790.891342337065</c:v>
                </c:pt>
                <c:pt idx="1226">
                  <c:v>790.65109178722798</c:v>
                </c:pt>
                <c:pt idx="1227">
                  <c:v>790.63828615947398</c:v>
                </c:pt>
                <c:pt idx="1228">
                  <c:v>790.58298487209095</c:v>
                </c:pt>
                <c:pt idx="1229">
                  <c:v>790.57183961491</c:v>
                </c:pt>
                <c:pt idx="1230">
                  <c:v>790.41955738770002</c:v>
                </c:pt>
                <c:pt idx="1231">
                  <c:v>790.29852769690206</c:v>
                </c:pt>
                <c:pt idx="1232">
                  <c:v>790.29543452660505</c:v>
                </c:pt>
                <c:pt idx="1233">
                  <c:v>790.22032259788898</c:v>
                </c:pt>
                <c:pt idx="1234">
                  <c:v>790.21406387083198</c:v>
                </c:pt>
                <c:pt idx="1235">
                  <c:v>790.15937006261697</c:v>
                </c:pt>
                <c:pt idx="1236">
                  <c:v>790.11565870347397</c:v>
                </c:pt>
                <c:pt idx="1237">
                  <c:v>790.048038038306</c:v>
                </c:pt>
                <c:pt idx="1238">
                  <c:v>790.00257105712001</c:v>
                </c:pt>
                <c:pt idx="1239">
                  <c:v>789.91997864164296</c:v>
                </c:pt>
                <c:pt idx="1240">
                  <c:v>789.81655526727104</c:v>
                </c:pt>
                <c:pt idx="1241">
                  <c:v>789.719416886364</c:v>
                </c:pt>
                <c:pt idx="1242">
                  <c:v>789.67751982081404</c:v>
                </c:pt>
                <c:pt idx="1243">
                  <c:v>789.60900033636403</c:v>
                </c:pt>
                <c:pt idx="1244">
                  <c:v>789.52805804841205</c:v>
                </c:pt>
                <c:pt idx="1245">
                  <c:v>789.47415416536103</c:v>
                </c:pt>
                <c:pt idx="1246">
                  <c:v>789.26213908830198</c:v>
                </c:pt>
                <c:pt idx="1247">
                  <c:v>789.18184896329296</c:v>
                </c:pt>
                <c:pt idx="1248">
                  <c:v>789.11303813361098</c:v>
                </c:pt>
                <c:pt idx="1249">
                  <c:v>789.09844582535902</c:v>
                </c:pt>
                <c:pt idx="1250">
                  <c:v>788.94583343452405</c:v>
                </c:pt>
                <c:pt idx="1251">
                  <c:v>788.80950991840496</c:v>
                </c:pt>
                <c:pt idx="1252">
                  <c:v>788.78600060711005</c:v>
                </c:pt>
                <c:pt idx="1253">
                  <c:v>788.65683268278303</c:v>
                </c:pt>
                <c:pt idx="1254">
                  <c:v>788.58329495841599</c:v>
                </c:pt>
                <c:pt idx="1255">
                  <c:v>788.572986877978</c:v>
                </c:pt>
                <c:pt idx="1256">
                  <c:v>788.523795905817</c:v>
                </c:pt>
                <c:pt idx="1257">
                  <c:v>788.51199327111101</c:v>
                </c:pt>
                <c:pt idx="1258">
                  <c:v>788.47106930169195</c:v>
                </c:pt>
                <c:pt idx="1259">
                  <c:v>788.23778493802695</c:v>
                </c:pt>
                <c:pt idx="1260">
                  <c:v>788.09441324940406</c:v>
                </c:pt>
                <c:pt idx="1261">
                  <c:v>788.09323295481602</c:v>
                </c:pt>
                <c:pt idx="1262">
                  <c:v>788.05057348197101</c:v>
                </c:pt>
                <c:pt idx="1263">
                  <c:v>787.89829212795303</c:v>
                </c:pt>
                <c:pt idx="1264">
                  <c:v>787.77576255746806</c:v>
                </c:pt>
                <c:pt idx="1265">
                  <c:v>787.69395033024705</c:v>
                </c:pt>
                <c:pt idx="1266">
                  <c:v>787.58389165307699</c:v>
                </c:pt>
                <c:pt idx="1267">
                  <c:v>787.56372354082703</c:v>
                </c:pt>
                <c:pt idx="1268">
                  <c:v>787.56200484156</c:v>
                </c:pt>
                <c:pt idx="1269">
                  <c:v>787.45077409659598</c:v>
                </c:pt>
                <c:pt idx="1270">
                  <c:v>787.32390848781802</c:v>
                </c:pt>
                <c:pt idx="1271">
                  <c:v>787.19405434002203</c:v>
                </c:pt>
                <c:pt idx="1272">
                  <c:v>787.11332028402001</c:v>
                </c:pt>
                <c:pt idx="1273">
                  <c:v>787.07319479571697</c:v>
                </c:pt>
                <c:pt idx="1274">
                  <c:v>786.96186755680901</c:v>
                </c:pt>
                <c:pt idx="1275">
                  <c:v>786.95089454665197</c:v>
                </c:pt>
                <c:pt idx="1276">
                  <c:v>786.83138716795997</c:v>
                </c:pt>
                <c:pt idx="1277">
                  <c:v>786.80780619647101</c:v>
                </c:pt>
                <c:pt idx="1278">
                  <c:v>786.779685569055</c:v>
                </c:pt>
                <c:pt idx="1279">
                  <c:v>786.77435539914404</c:v>
                </c:pt>
                <c:pt idx="1280">
                  <c:v>786.42248156445601</c:v>
                </c:pt>
                <c:pt idx="1281">
                  <c:v>786.39136980683895</c:v>
                </c:pt>
                <c:pt idx="1282">
                  <c:v>786.24112982884799</c:v>
                </c:pt>
                <c:pt idx="1283">
                  <c:v>786.20375585050294</c:v>
                </c:pt>
                <c:pt idx="1284">
                  <c:v>786.13064653479</c:v>
                </c:pt>
                <c:pt idx="1285">
                  <c:v>786.06096040081502</c:v>
                </c:pt>
                <c:pt idx="1286">
                  <c:v>786.00694923410094</c:v>
                </c:pt>
                <c:pt idx="1287">
                  <c:v>786.000183342181</c:v>
                </c:pt>
                <c:pt idx="1288">
                  <c:v>785.95194105123005</c:v>
                </c:pt>
                <c:pt idx="1289">
                  <c:v>785.94954259610995</c:v>
                </c:pt>
                <c:pt idx="1290">
                  <c:v>785.94169350654602</c:v>
                </c:pt>
                <c:pt idx="1291">
                  <c:v>785.83862346311503</c:v>
                </c:pt>
                <c:pt idx="1292">
                  <c:v>785.75016555760897</c:v>
                </c:pt>
                <c:pt idx="1293">
                  <c:v>785.51995692111905</c:v>
                </c:pt>
                <c:pt idx="1294">
                  <c:v>785.39817674794494</c:v>
                </c:pt>
                <c:pt idx="1295">
                  <c:v>785.29681544738196</c:v>
                </c:pt>
                <c:pt idx="1296">
                  <c:v>785.09817917176099</c:v>
                </c:pt>
                <c:pt idx="1297">
                  <c:v>785.09411847917295</c:v>
                </c:pt>
                <c:pt idx="1298">
                  <c:v>785.06507258016597</c:v>
                </c:pt>
                <c:pt idx="1299">
                  <c:v>785.05359048227103</c:v>
                </c:pt>
                <c:pt idx="1300">
                  <c:v>785.044189843558</c:v>
                </c:pt>
                <c:pt idx="1301">
                  <c:v>784.99955355052703</c:v>
                </c:pt>
                <c:pt idx="1302">
                  <c:v>784.99697174673395</c:v>
                </c:pt>
                <c:pt idx="1303">
                  <c:v>784.94407691427102</c:v>
                </c:pt>
                <c:pt idx="1304">
                  <c:v>784.92004928452297</c:v>
                </c:pt>
                <c:pt idx="1305">
                  <c:v>784.87186773866802</c:v>
                </c:pt>
                <c:pt idx="1306">
                  <c:v>784.84181174982598</c:v>
                </c:pt>
                <c:pt idx="1307">
                  <c:v>784.80719301880504</c:v>
                </c:pt>
                <c:pt idx="1308">
                  <c:v>784.56027612932405</c:v>
                </c:pt>
                <c:pt idx="1309">
                  <c:v>784.51679540588896</c:v>
                </c:pt>
                <c:pt idx="1310">
                  <c:v>784.51081690781302</c:v>
                </c:pt>
                <c:pt idx="1311">
                  <c:v>784.50599292219795</c:v>
                </c:pt>
                <c:pt idx="1312">
                  <c:v>784.47255442503695</c:v>
                </c:pt>
                <c:pt idx="1313">
                  <c:v>784.421194797834</c:v>
                </c:pt>
                <c:pt idx="1314">
                  <c:v>784.39688700352701</c:v>
                </c:pt>
                <c:pt idx="1315">
                  <c:v>784.35039902822098</c:v>
                </c:pt>
                <c:pt idx="1316">
                  <c:v>784.308501474634</c:v>
                </c:pt>
                <c:pt idx="1317">
                  <c:v>784.17932899232903</c:v>
                </c:pt>
                <c:pt idx="1318">
                  <c:v>784.16673595096597</c:v>
                </c:pt>
                <c:pt idx="1319">
                  <c:v>784.145583531905</c:v>
                </c:pt>
                <c:pt idx="1320">
                  <c:v>784.12601090682699</c:v>
                </c:pt>
                <c:pt idx="1321">
                  <c:v>784.09777795041305</c:v>
                </c:pt>
                <c:pt idx="1322">
                  <c:v>784.08369001864105</c:v>
                </c:pt>
                <c:pt idx="1323">
                  <c:v>784.05537377771805</c:v>
                </c:pt>
                <c:pt idx="1324">
                  <c:v>783.86213853714901</c:v>
                </c:pt>
                <c:pt idx="1325">
                  <c:v>783.78903185661102</c:v>
                </c:pt>
                <c:pt idx="1326">
                  <c:v>783.76107159478499</c:v>
                </c:pt>
                <c:pt idx="1327">
                  <c:v>783.68654363019596</c:v>
                </c:pt>
                <c:pt idx="1328">
                  <c:v>783.6364036722</c:v>
                </c:pt>
                <c:pt idx="1329">
                  <c:v>783.46561630241501</c:v>
                </c:pt>
                <c:pt idx="1330">
                  <c:v>783.46314691768396</c:v>
                </c:pt>
                <c:pt idx="1331">
                  <c:v>783.43507600100895</c:v>
                </c:pt>
                <c:pt idx="1332">
                  <c:v>783.42270384220603</c:v>
                </c:pt>
                <c:pt idx="1333">
                  <c:v>783.16534509421194</c:v>
                </c:pt>
                <c:pt idx="1334">
                  <c:v>782.98475706774195</c:v>
                </c:pt>
                <c:pt idx="1335">
                  <c:v>782.661168613261</c:v>
                </c:pt>
                <c:pt idx="1336">
                  <c:v>782.57939748983995</c:v>
                </c:pt>
                <c:pt idx="1337">
                  <c:v>782.54840223401595</c:v>
                </c:pt>
                <c:pt idx="1338">
                  <c:v>782.47631652393704</c:v>
                </c:pt>
                <c:pt idx="1339">
                  <c:v>782.43712471324204</c:v>
                </c:pt>
                <c:pt idx="1340">
                  <c:v>782.41365865007594</c:v>
                </c:pt>
                <c:pt idx="1341">
                  <c:v>782.40280710666696</c:v>
                </c:pt>
                <c:pt idx="1342">
                  <c:v>782.38349261370399</c:v>
                </c:pt>
                <c:pt idx="1343">
                  <c:v>782.32673559447699</c:v>
                </c:pt>
                <c:pt idx="1344">
                  <c:v>782.30563331504595</c:v>
                </c:pt>
                <c:pt idx="1345">
                  <c:v>782.27848649142902</c:v>
                </c:pt>
                <c:pt idx="1346">
                  <c:v>782.25775169723101</c:v>
                </c:pt>
                <c:pt idx="1347">
                  <c:v>782.24454799753096</c:v>
                </c:pt>
                <c:pt idx="1348">
                  <c:v>782.09915863181402</c:v>
                </c:pt>
                <c:pt idx="1349">
                  <c:v>782.03158215071801</c:v>
                </c:pt>
                <c:pt idx="1350">
                  <c:v>781.88585286976195</c:v>
                </c:pt>
                <c:pt idx="1351">
                  <c:v>781.86118940181598</c:v>
                </c:pt>
                <c:pt idx="1352">
                  <c:v>781.85753523719097</c:v>
                </c:pt>
                <c:pt idx="1353">
                  <c:v>781.84065694672302</c:v>
                </c:pt>
                <c:pt idx="1354">
                  <c:v>781.82625666969295</c:v>
                </c:pt>
                <c:pt idx="1355">
                  <c:v>781.78563391149999</c:v>
                </c:pt>
                <c:pt idx="1356">
                  <c:v>781.773297191084</c:v>
                </c:pt>
                <c:pt idx="1357">
                  <c:v>781.75349158290703</c:v>
                </c:pt>
                <c:pt idx="1358">
                  <c:v>781.66945400258396</c:v>
                </c:pt>
                <c:pt idx="1359">
                  <c:v>781.63689616657598</c:v>
                </c:pt>
                <c:pt idx="1360">
                  <c:v>781.61110484612902</c:v>
                </c:pt>
                <c:pt idx="1361">
                  <c:v>781.59257551246299</c:v>
                </c:pt>
                <c:pt idx="1362">
                  <c:v>781.55485517551904</c:v>
                </c:pt>
                <c:pt idx="1363">
                  <c:v>781.53208137258696</c:v>
                </c:pt>
                <c:pt idx="1364">
                  <c:v>781.51656486644401</c:v>
                </c:pt>
                <c:pt idx="1365">
                  <c:v>781.50299743893595</c:v>
                </c:pt>
                <c:pt idx="1366">
                  <c:v>781.45795420946604</c:v>
                </c:pt>
                <c:pt idx="1367">
                  <c:v>781.45740912908195</c:v>
                </c:pt>
                <c:pt idx="1368">
                  <c:v>781.44741075434604</c:v>
                </c:pt>
                <c:pt idx="1369">
                  <c:v>781.40579441354703</c:v>
                </c:pt>
                <c:pt idx="1370">
                  <c:v>781.40293127727602</c:v>
                </c:pt>
                <c:pt idx="1371">
                  <c:v>781.34364110825504</c:v>
                </c:pt>
                <c:pt idx="1372">
                  <c:v>781.23949174779898</c:v>
                </c:pt>
                <c:pt idx="1373">
                  <c:v>781.21020456167605</c:v>
                </c:pt>
                <c:pt idx="1374">
                  <c:v>781.20698626987803</c:v>
                </c:pt>
                <c:pt idx="1375">
                  <c:v>780.98099084637602</c:v>
                </c:pt>
                <c:pt idx="1376">
                  <c:v>780.95689788226105</c:v>
                </c:pt>
                <c:pt idx="1377">
                  <c:v>780.71360903481195</c:v>
                </c:pt>
                <c:pt idx="1378">
                  <c:v>780.639196116015</c:v>
                </c:pt>
                <c:pt idx="1379">
                  <c:v>780.58430144284</c:v>
                </c:pt>
                <c:pt idx="1380">
                  <c:v>780.58243745374705</c:v>
                </c:pt>
                <c:pt idx="1381">
                  <c:v>780.415578567951</c:v>
                </c:pt>
                <c:pt idx="1382">
                  <c:v>780.41063176099397</c:v>
                </c:pt>
                <c:pt idx="1383">
                  <c:v>780.36644528869795</c:v>
                </c:pt>
                <c:pt idx="1384">
                  <c:v>780.23033854215805</c:v>
                </c:pt>
                <c:pt idx="1385">
                  <c:v>780.20133257731095</c:v>
                </c:pt>
                <c:pt idx="1386">
                  <c:v>780.079723932702</c:v>
                </c:pt>
                <c:pt idx="1387">
                  <c:v>780.05671134017098</c:v>
                </c:pt>
                <c:pt idx="1388">
                  <c:v>779.94451662156803</c:v>
                </c:pt>
                <c:pt idx="1389">
                  <c:v>779.86901826062206</c:v>
                </c:pt>
                <c:pt idx="1390">
                  <c:v>779.69805840608001</c:v>
                </c:pt>
                <c:pt idx="1391">
                  <c:v>779.64715956528698</c:v>
                </c:pt>
                <c:pt idx="1392">
                  <c:v>779.59306926668899</c:v>
                </c:pt>
                <c:pt idx="1393">
                  <c:v>779.58571532315796</c:v>
                </c:pt>
                <c:pt idx="1394">
                  <c:v>779.46936873033405</c:v>
                </c:pt>
                <c:pt idx="1395">
                  <c:v>779.28966807556196</c:v>
                </c:pt>
                <c:pt idx="1396">
                  <c:v>779.26752359550596</c:v>
                </c:pt>
                <c:pt idx="1397">
                  <c:v>779.166381404547</c:v>
                </c:pt>
                <c:pt idx="1398">
                  <c:v>779.12749410534605</c:v>
                </c:pt>
                <c:pt idx="1399">
                  <c:v>779.01108877930199</c:v>
                </c:pt>
                <c:pt idx="1400">
                  <c:v>778.89002290364294</c:v>
                </c:pt>
                <c:pt idx="1401">
                  <c:v>778.86411681848597</c:v>
                </c:pt>
                <c:pt idx="1402">
                  <c:v>778.75979761514895</c:v>
                </c:pt>
                <c:pt idx="1403">
                  <c:v>778.73764751685098</c:v>
                </c:pt>
                <c:pt idx="1404">
                  <c:v>778.570355803751</c:v>
                </c:pt>
                <c:pt idx="1405">
                  <c:v>778.21850804751102</c:v>
                </c:pt>
                <c:pt idx="1406">
                  <c:v>778.13146938509203</c:v>
                </c:pt>
                <c:pt idx="1407">
                  <c:v>778.07791081946004</c:v>
                </c:pt>
                <c:pt idx="1408">
                  <c:v>778.04835528378703</c:v>
                </c:pt>
                <c:pt idx="1409">
                  <c:v>778.01887879046899</c:v>
                </c:pt>
                <c:pt idx="1410">
                  <c:v>777.92942570931405</c:v>
                </c:pt>
                <c:pt idx="1411">
                  <c:v>777.92411944633102</c:v>
                </c:pt>
                <c:pt idx="1412">
                  <c:v>777.91213785573905</c:v>
                </c:pt>
                <c:pt idx="1413">
                  <c:v>777.81934672313196</c:v>
                </c:pt>
                <c:pt idx="1414">
                  <c:v>777.74202884203203</c:v>
                </c:pt>
                <c:pt idx="1415">
                  <c:v>777.67458380006997</c:v>
                </c:pt>
                <c:pt idx="1416">
                  <c:v>777.60473928567899</c:v>
                </c:pt>
                <c:pt idx="1417">
                  <c:v>777.53693833669001</c:v>
                </c:pt>
                <c:pt idx="1418">
                  <c:v>777.45519720225298</c:v>
                </c:pt>
                <c:pt idx="1419">
                  <c:v>777.43886571354199</c:v>
                </c:pt>
                <c:pt idx="1420">
                  <c:v>777.40130503391595</c:v>
                </c:pt>
                <c:pt idx="1421">
                  <c:v>777.33984666561196</c:v>
                </c:pt>
                <c:pt idx="1422">
                  <c:v>777.29696588669901</c:v>
                </c:pt>
                <c:pt idx="1423">
                  <c:v>777.18497355453599</c:v>
                </c:pt>
                <c:pt idx="1424">
                  <c:v>777.00410635220999</c:v>
                </c:pt>
                <c:pt idx="1425">
                  <c:v>776.85009623721601</c:v>
                </c:pt>
                <c:pt idx="1426">
                  <c:v>776.62104532049102</c:v>
                </c:pt>
                <c:pt idx="1427">
                  <c:v>776.60471662458099</c:v>
                </c:pt>
                <c:pt idx="1428">
                  <c:v>776.57424169972705</c:v>
                </c:pt>
                <c:pt idx="1429">
                  <c:v>776.56540538748402</c:v>
                </c:pt>
                <c:pt idx="1430">
                  <c:v>776.13057318390599</c:v>
                </c:pt>
                <c:pt idx="1431">
                  <c:v>776.08726033466303</c:v>
                </c:pt>
                <c:pt idx="1432">
                  <c:v>776.00558892145295</c:v>
                </c:pt>
                <c:pt idx="1433">
                  <c:v>775.90241770470197</c:v>
                </c:pt>
                <c:pt idx="1434">
                  <c:v>775.89316591488398</c:v>
                </c:pt>
                <c:pt idx="1435">
                  <c:v>775.86135156420198</c:v>
                </c:pt>
                <c:pt idx="1436">
                  <c:v>775.74399485904803</c:v>
                </c:pt>
                <c:pt idx="1437">
                  <c:v>775.72532576311403</c:v>
                </c:pt>
                <c:pt idx="1438">
                  <c:v>775.42693161430202</c:v>
                </c:pt>
                <c:pt idx="1439">
                  <c:v>775.271107569008</c:v>
                </c:pt>
                <c:pt idx="1440">
                  <c:v>775.21561274818305</c:v>
                </c:pt>
                <c:pt idx="1441">
                  <c:v>775.04586640510399</c:v>
                </c:pt>
                <c:pt idx="1442">
                  <c:v>775.03605974823495</c:v>
                </c:pt>
                <c:pt idx="1443">
                  <c:v>775.01775659219504</c:v>
                </c:pt>
                <c:pt idx="1444">
                  <c:v>775.00334503693398</c:v>
                </c:pt>
                <c:pt idx="1445">
                  <c:v>774.95137294525</c:v>
                </c:pt>
                <c:pt idx="1446">
                  <c:v>774.86032125397298</c:v>
                </c:pt>
                <c:pt idx="1447">
                  <c:v>774.82284919921597</c:v>
                </c:pt>
                <c:pt idx="1448">
                  <c:v>774.81425229737397</c:v>
                </c:pt>
                <c:pt idx="1449">
                  <c:v>774.65040409399705</c:v>
                </c:pt>
                <c:pt idx="1450">
                  <c:v>774.61780208859295</c:v>
                </c:pt>
                <c:pt idx="1451">
                  <c:v>774.54490344892997</c:v>
                </c:pt>
                <c:pt idx="1452">
                  <c:v>774.53112602479996</c:v>
                </c:pt>
                <c:pt idx="1453">
                  <c:v>774.48153427829004</c:v>
                </c:pt>
                <c:pt idx="1454">
                  <c:v>774.47793909469397</c:v>
                </c:pt>
                <c:pt idx="1455">
                  <c:v>774.42610388883998</c:v>
                </c:pt>
                <c:pt idx="1456">
                  <c:v>774.39697782132305</c:v>
                </c:pt>
                <c:pt idx="1457">
                  <c:v>774.28404454596205</c:v>
                </c:pt>
                <c:pt idx="1458">
                  <c:v>774.25366793712897</c:v>
                </c:pt>
                <c:pt idx="1459">
                  <c:v>774.18965137258601</c:v>
                </c:pt>
                <c:pt idx="1460">
                  <c:v>773.93699430542904</c:v>
                </c:pt>
                <c:pt idx="1461">
                  <c:v>773.92711452654498</c:v>
                </c:pt>
                <c:pt idx="1462">
                  <c:v>773.88987021777803</c:v>
                </c:pt>
                <c:pt idx="1463">
                  <c:v>773.75455385081295</c:v>
                </c:pt>
                <c:pt idx="1464">
                  <c:v>773.64010520751197</c:v>
                </c:pt>
                <c:pt idx="1465">
                  <c:v>773.62201456955904</c:v>
                </c:pt>
                <c:pt idx="1466">
                  <c:v>773.55490247871796</c:v>
                </c:pt>
                <c:pt idx="1467">
                  <c:v>773.50667808299397</c:v>
                </c:pt>
                <c:pt idx="1468">
                  <c:v>773.504919201907</c:v>
                </c:pt>
                <c:pt idx="1469">
                  <c:v>773.45928245263303</c:v>
                </c:pt>
                <c:pt idx="1470">
                  <c:v>773.37253687960197</c:v>
                </c:pt>
                <c:pt idx="1471">
                  <c:v>773.35564341538895</c:v>
                </c:pt>
                <c:pt idx="1472">
                  <c:v>773.31415512338504</c:v>
                </c:pt>
                <c:pt idx="1473">
                  <c:v>773.08142344182704</c:v>
                </c:pt>
                <c:pt idx="1474">
                  <c:v>772.99049425264695</c:v>
                </c:pt>
                <c:pt idx="1475">
                  <c:v>772.87254561559905</c:v>
                </c:pt>
                <c:pt idx="1476">
                  <c:v>772.83972000224298</c:v>
                </c:pt>
                <c:pt idx="1477">
                  <c:v>772.640724733703</c:v>
                </c:pt>
                <c:pt idx="1478">
                  <c:v>772.601516644502</c:v>
                </c:pt>
                <c:pt idx="1479">
                  <c:v>772.57465948361505</c:v>
                </c:pt>
                <c:pt idx="1480">
                  <c:v>772.57420323106498</c:v>
                </c:pt>
                <c:pt idx="1481">
                  <c:v>772.47373321397902</c:v>
                </c:pt>
                <c:pt idx="1482">
                  <c:v>772.36963482834199</c:v>
                </c:pt>
                <c:pt idx="1483">
                  <c:v>772.30959189279304</c:v>
                </c:pt>
                <c:pt idx="1484">
                  <c:v>772.13259954684497</c:v>
                </c:pt>
                <c:pt idx="1485">
                  <c:v>772.03788098551797</c:v>
                </c:pt>
                <c:pt idx="1486">
                  <c:v>771.96753033835205</c:v>
                </c:pt>
                <c:pt idx="1487">
                  <c:v>771.96668313389898</c:v>
                </c:pt>
                <c:pt idx="1488">
                  <c:v>771.76500374596696</c:v>
                </c:pt>
                <c:pt idx="1489">
                  <c:v>771.71324934936399</c:v>
                </c:pt>
                <c:pt idx="1490">
                  <c:v>771.62899826287696</c:v>
                </c:pt>
                <c:pt idx="1491">
                  <c:v>771.62437514244698</c:v>
                </c:pt>
                <c:pt idx="1492">
                  <c:v>771.53946285489098</c:v>
                </c:pt>
                <c:pt idx="1493">
                  <c:v>771.40905111129098</c:v>
                </c:pt>
                <c:pt idx="1494">
                  <c:v>771.35206318594203</c:v>
                </c:pt>
                <c:pt idx="1495">
                  <c:v>771.30980764334902</c:v>
                </c:pt>
                <c:pt idx="1496">
                  <c:v>771.08310437000603</c:v>
                </c:pt>
                <c:pt idx="1497">
                  <c:v>770.97318042696804</c:v>
                </c:pt>
                <c:pt idx="1498">
                  <c:v>770.91245063880297</c:v>
                </c:pt>
                <c:pt idx="1499">
                  <c:v>770.82707143633604</c:v>
                </c:pt>
                <c:pt idx="1500">
                  <c:v>770.79787223938501</c:v>
                </c:pt>
                <c:pt idx="1501">
                  <c:v>770.78441503707597</c:v>
                </c:pt>
                <c:pt idx="1502">
                  <c:v>770.78185832208396</c:v>
                </c:pt>
                <c:pt idx="1503">
                  <c:v>770.74836990413598</c:v>
                </c:pt>
                <c:pt idx="1504">
                  <c:v>770.61231482146502</c:v>
                </c:pt>
                <c:pt idx="1505">
                  <c:v>770.59963567746399</c:v>
                </c:pt>
                <c:pt idx="1506">
                  <c:v>770.54101020939504</c:v>
                </c:pt>
                <c:pt idx="1507">
                  <c:v>770.487154248916</c:v>
                </c:pt>
                <c:pt idx="1508">
                  <c:v>770.34563658360196</c:v>
                </c:pt>
                <c:pt idx="1509">
                  <c:v>770.26733675486298</c:v>
                </c:pt>
                <c:pt idx="1510">
                  <c:v>770.22162500753097</c:v>
                </c:pt>
                <c:pt idx="1511">
                  <c:v>770.14924937170304</c:v>
                </c:pt>
                <c:pt idx="1512">
                  <c:v>770.11644130622597</c:v>
                </c:pt>
                <c:pt idx="1513">
                  <c:v>770.10300575745896</c:v>
                </c:pt>
                <c:pt idx="1514">
                  <c:v>770.07086437107296</c:v>
                </c:pt>
                <c:pt idx="1515">
                  <c:v>770.04493297096496</c:v>
                </c:pt>
                <c:pt idx="1516">
                  <c:v>770.03617547616295</c:v>
                </c:pt>
                <c:pt idx="1517">
                  <c:v>770.01792720388698</c:v>
                </c:pt>
                <c:pt idx="1518">
                  <c:v>770.01158629583801</c:v>
                </c:pt>
                <c:pt idx="1519">
                  <c:v>770.00748419091303</c:v>
                </c:pt>
                <c:pt idx="1520">
                  <c:v>769.96661299665402</c:v>
                </c:pt>
                <c:pt idx="1521">
                  <c:v>769.95088686649797</c:v>
                </c:pt>
                <c:pt idx="1522">
                  <c:v>769.893484097179</c:v>
                </c:pt>
                <c:pt idx="1523">
                  <c:v>769.88056484838603</c:v>
                </c:pt>
                <c:pt idx="1524">
                  <c:v>769.86400847278105</c:v>
                </c:pt>
                <c:pt idx="1525">
                  <c:v>769.79274167825599</c:v>
                </c:pt>
                <c:pt idx="1526">
                  <c:v>769.75128777781595</c:v>
                </c:pt>
                <c:pt idx="1527">
                  <c:v>769.72039250715204</c:v>
                </c:pt>
                <c:pt idx="1528">
                  <c:v>769.65096317542395</c:v>
                </c:pt>
                <c:pt idx="1529">
                  <c:v>769.61322614085202</c:v>
                </c:pt>
                <c:pt idx="1530">
                  <c:v>769.55048465543598</c:v>
                </c:pt>
                <c:pt idx="1531">
                  <c:v>769.39429190760302</c:v>
                </c:pt>
                <c:pt idx="1532">
                  <c:v>769.36955543122895</c:v>
                </c:pt>
                <c:pt idx="1533">
                  <c:v>769.25682822289502</c:v>
                </c:pt>
                <c:pt idx="1534">
                  <c:v>769.21835284399003</c:v>
                </c:pt>
                <c:pt idx="1535">
                  <c:v>769.20058268304797</c:v>
                </c:pt>
                <c:pt idx="1536">
                  <c:v>769.13393969900903</c:v>
                </c:pt>
                <c:pt idx="1537">
                  <c:v>769.11480592649605</c:v>
                </c:pt>
                <c:pt idx="1538">
                  <c:v>769.071133432956</c:v>
                </c:pt>
                <c:pt idx="1539">
                  <c:v>769.06846108221498</c:v>
                </c:pt>
                <c:pt idx="1540">
                  <c:v>768.96368487575</c:v>
                </c:pt>
                <c:pt idx="1541">
                  <c:v>768.95126692921394</c:v>
                </c:pt>
                <c:pt idx="1542">
                  <c:v>768.90047682376098</c:v>
                </c:pt>
                <c:pt idx="1543">
                  <c:v>768.88051759369796</c:v>
                </c:pt>
                <c:pt idx="1544">
                  <c:v>768.86489096128503</c:v>
                </c:pt>
                <c:pt idx="1545">
                  <c:v>768.79000479962201</c:v>
                </c:pt>
                <c:pt idx="1546">
                  <c:v>768.75187524942896</c:v>
                </c:pt>
                <c:pt idx="1547">
                  <c:v>768.64797901519205</c:v>
                </c:pt>
                <c:pt idx="1548">
                  <c:v>768.61422085189395</c:v>
                </c:pt>
                <c:pt idx="1549">
                  <c:v>768.58898623799405</c:v>
                </c:pt>
                <c:pt idx="1550">
                  <c:v>768.56390151384801</c:v>
                </c:pt>
                <c:pt idx="1551">
                  <c:v>768.55085899631399</c:v>
                </c:pt>
                <c:pt idx="1552">
                  <c:v>768.31971575438797</c:v>
                </c:pt>
                <c:pt idx="1553">
                  <c:v>768.22781150382195</c:v>
                </c:pt>
                <c:pt idx="1554">
                  <c:v>768.225831637478</c:v>
                </c:pt>
                <c:pt idx="1555">
                  <c:v>768.18506988686602</c:v>
                </c:pt>
                <c:pt idx="1556">
                  <c:v>768.16975103705704</c:v>
                </c:pt>
                <c:pt idx="1557">
                  <c:v>768.16408692100697</c:v>
                </c:pt>
                <c:pt idx="1558">
                  <c:v>768.13860332308502</c:v>
                </c:pt>
                <c:pt idx="1559">
                  <c:v>768.03464003908903</c:v>
                </c:pt>
                <c:pt idx="1560">
                  <c:v>767.98299433468299</c:v>
                </c:pt>
                <c:pt idx="1561">
                  <c:v>767.975311525959</c:v>
                </c:pt>
                <c:pt idx="1562">
                  <c:v>767.95773310096297</c:v>
                </c:pt>
                <c:pt idx="1563">
                  <c:v>767.94108938073396</c:v>
                </c:pt>
                <c:pt idx="1564">
                  <c:v>767.88056691811903</c:v>
                </c:pt>
                <c:pt idx="1565">
                  <c:v>767.82553290564704</c:v>
                </c:pt>
                <c:pt idx="1566">
                  <c:v>767.78326193718897</c:v>
                </c:pt>
                <c:pt idx="1567">
                  <c:v>767.73259029306996</c:v>
                </c:pt>
                <c:pt idx="1568">
                  <c:v>767.64167801227097</c:v>
                </c:pt>
                <c:pt idx="1569">
                  <c:v>767.61029605997601</c:v>
                </c:pt>
                <c:pt idx="1570">
                  <c:v>767.55217676575205</c:v>
                </c:pt>
                <c:pt idx="1571">
                  <c:v>767.53217538755598</c:v>
                </c:pt>
                <c:pt idx="1572">
                  <c:v>767.47423494631005</c:v>
                </c:pt>
                <c:pt idx="1573">
                  <c:v>767.45902191807204</c:v>
                </c:pt>
                <c:pt idx="1574">
                  <c:v>767.39568587826398</c:v>
                </c:pt>
                <c:pt idx="1575">
                  <c:v>767.38971914288595</c:v>
                </c:pt>
                <c:pt idx="1576">
                  <c:v>767.36831579831698</c:v>
                </c:pt>
                <c:pt idx="1577">
                  <c:v>767.31083136239999</c:v>
                </c:pt>
                <c:pt idx="1578">
                  <c:v>767.23485233096596</c:v>
                </c:pt>
                <c:pt idx="1579">
                  <c:v>767.23170866669295</c:v>
                </c:pt>
                <c:pt idx="1580">
                  <c:v>767.229350174915</c:v>
                </c:pt>
                <c:pt idx="1581">
                  <c:v>767.05320709207103</c:v>
                </c:pt>
                <c:pt idx="1582">
                  <c:v>766.96702732819597</c:v>
                </c:pt>
                <c:pt idx="1583">
                  <c:v>766.87889494693695</c:v>
                </c:pt>
                <c:pt idx="1584">
                  <c:v>766.86206726280705</c:v>
                </c:pt>
                <c:pt idx="1585">
                  <c:v>766.77295146245899</c:v>
                </c:pt>
                <c:pt idx="1586">
                  <c:v>766.72845489539998</c:v>
                </c:pt>
                <c:pt idx="1587">
                  <c:v>766.65140094875403</c:v>
                </c:pt>
                <c:pt idx="1588">
                  <c:v>766.60187136559102</c:v>
                </c:pt>
                <c:pt idx="1589">
                  <c:v>766.53176434104796</c:v>
                </c:pt>
                <c:pt idx="1590">
                  <c:v>766.43468678853196</c:v>
                </c:pt>
                <c:pt idx="1591">
                  <c:v>766.41229483718098</c:v>
                </c:pt>
                <c:pt idx="1592">
                  <c:v>766.35020890098804</c:v>
                </c:pt>
                <c:pt idx="1593">
                  <c:v>766.34165907444299</c:v>
                </c:pt>
                <c:pt idx="1594">
                  <c:v>766.16850027374596</c:v>
                </c:pt>
                <c:pt idx="1595">
                  <c:v>766.16408958629404</c:v>
                </c:pt>
                <c:pt idx="1596">
                  <c:v>766.16115299183298</c:v>
                </c:pt>
                <c:pt idx="1597">
                  <c:v>766.08468380495799</c:v>
                </c:pt>
                <c:pt idx="1598">
                  <c:v>766.01132809575302</c:v>
                </c:pt>
                <c:pt idx="1599">
                  <c:v>766.00922508463702</c:v>
                </c:pt>
                <c:pt idx="1600">
                  <c:v>766.00519767601804</c:v>
                </c:pt>
                <c:pt idx="1601">
                  <c:v>765.95878238490695</c:v>
                </c:pt>
                <c:pt idx="1602">
                  <c:v>765.95595403049595</c:v>
                </c:pt>
                <c:pt idx="1603">
                  <c:v>765.90265013329997</c:v>
                </c:pt>
                <c:pt idx="1604">
                  <c:v>765.72898793026195</c:v>
                </c:pt>
                <c:pt idx="1605">
                  <c:v>765.62493291939995</c:v>
                </c:pt>
                <c:pt idx="1606">
                  <c:v>765.61379207778702</c:v>
                </c:pt>
                <c:pt idx="1607">
                  <c:v>765.58181473947695</c:v>
                </c:pt>
                <c:pt idx="1608">
                  <c:v>765.52205914367596</c:v>
                </c:pt>
                <c:pt idx="1609">
                  <c:v>765.46625046854399</c:v>
                </c:pt>
                <c:pt idx="1610">
                  <c:v>765.45251554088895</c:v>
                </c:pt>
                <c:pt idx="1611">
                  <c:v>765.36807517479804</c:v>
                </c:pt>
                <c:pt idx="1612">
                  <c:v>765.33693900607102</c:v>
                </c:pt>
                <c:pt idx="1613">
                  <c:v>765.33228850642399</c:v>
                </c:pt>
                <c:pt idx="1614">
                  <c:v>765.31367125192901</c:v>
                </c:pt>
                <c:pt idx="1615">
                  <c:v>765.20341844131099</c:v>
                </c:pt>
                <c:pt idx="1616">
                  <c:v>765.19323942854396</c:v>
                </c:pt>
                <c:pt idx="1617">
                  <c:v>765.18194914875005</c:v>
                </c:pt>
                <c:pt idx="1618">
                  <c:v>765.16178960597699</c:v>
                </c:pt>
                <c:pt idx="1619">
                  <c:v>764.91052663002995</c:v>
                </c:pt>
                <c:pt idx="1620">
                  <c:v>764.84987479931601</c:v>
                </c:pt>
                <c:pt idx="1621">
                  <c:v>764.82020089247999</c:v>
                </c:pt>
                <c:pt idx="1622">
                  <c:v>764.81999684473601</c:v>
                </c:pt>
                <c:pt idx="1623">
                  <c:v>764.77860737713104</c:v>
                </c:pt>
                <c:pt idx="1624">
                  <c:v>764.70666726114996</c:v>
                </c:pt>
                <c:pt idx="1625">
                  <c:v>764.64906273691895</c:v>
                </c:pt>
                <c:pt idx="1626">
                  <c:v>764.64714011359604</c:v>
                </c:pt>
                <c:pt idx="1627">
                  <c:v>764.58236621344395</c:v>
                </c:pt>
                <c:pt idx="1628">
                  <c:v>764.40884358104802</c:v>
                </c:pt>
                <c:pt idx="1629">
                  <c:v>764.40837055674899</c:v>
                </c:pt>
                <c:pt idx="1630">
                  <c:v>764.38194480127595</c:v>
                </c:pt>
                <c:pt idx="1631">
                  <c:v>764.29022826601704</c:v>
                </c:pt>
                <c:pt idx="1632">
                  <c:v>764.25989101611299</c:v>
                </c:pt>
                <c:pt idx="1633">
                  <c:v>764.25955512013797</c:v>
                </c:pt>
                <c:pt idx="1634">
                  <c:v>764.21730065726797</c:v>
                </c:pt>
                <c:pt idx="1635">
                  <c:v>764.19588373650504</c:v>
                </c:pt>
                <c:pt idx="1636">
                  <c:v>764.19033228130695</c:v>
                </c:pt>
                <c:pt idx="1637">
                  <c:v>764.17799697814996</c:v>
                </c:pt>
                <c:pt idx="1638">
                  <c:v>764.124868680433</c:v>
                </c:pt>
                <c:pt idx="1639">
                  <c:v>764.01406546225098</c:v>
                </c:pt>
                <c:pt idx="1640">
                  <c:v>763.96450687546599</c:v>
                </c:pt>
                <c:pt idx="1641">
                  <c:v>763.82297783569197</c:v>
                </c:pt>
                <c:pt idx="1642">
                  <c:v>763.80894606329696</c:v>
                </c:pt>
                <c:pt idx="1643">
                  <c:v>763.76102172179401</c:v>
                </c:pt>
                <c:pt idx="1644">
                  <c:v>763.68584990719501</c:v>
                </c:pt>
                <c:pt idx="1645">
                  <c:v>763.63655715424204</c:v>
                </c:pt>
                <c:pt idx="1646">
                  <c:v>763.55505308467696</c:v>
                </c:pt>
                <c:pt idx="1647">
                  <c:v>763.51445677384197</c:v>
                </c:pt>
                <c:pt idx="1648">
                  <c:v>763.49825253530696</c:v>
                </c:pt>
                <c:pt idx="1649">
                  <c:v>763.48270966588996</c:v>
                </c:pt>
                <c:pt idx="1650">
                  <c:v>763.34856540575004</c:v>
                </c:pt>
                <c:pt idx="1651">
                  <c:v>763.31818757106998</c:v>
                </c:pt>
                <c:pt idx="1652">
                  <c:v>763.24345458514802</c:v>
                </c:pt>
                <c:pt idx="1653">
                  <c:v>763.18064416431503</c:v>
                </c:pt>
                <c:pt idx="1654">
                  <c:v>763.07896429544496</c:v>
                </c:pt>
                <c:pt idx="1655">
                  <c:v>763.06119911708902</c:v>
                </c:pt>
                <c:pt idx="1656">
                  <c:v>763.044684018157</c:v>
                </c:pt>
                <c:pt idx="1657">
                  <c:v>762.98348950486104</c:v>
                </c:pt>
                <c:pt idx="1658">
                  <c:v>762.89017227515001</c:v>
                </c:pt>
                <c:pt idx="1659">
                  <c:v>762.78561586540195</c:v>
                </c:pt>
                <c:pt idx="1660">
                  <c:v>762.76046623198204</c:v>
                </c:pt>
                <c:pt idx="1661">
                  <c:v>762.75174202938194</c:v>
                </c:pt>
                <c:pt idx="1662">
                  <c:v>762.70992359873298</c:v>
                </c:pt>
                <c:pt idx="1663">
                  <c:v>762.68643296396499</c:v>
                </c:pt>
                <c:pt idx="1664">
                  <c:v>762.67972001696398</c:v>
                </c:pt>
                <c:pt idx="1665">
                  <c:v>762.59618508454696</c:v>
                </c:pt>
                <c:pt idx="1666">
                  <c:v>762.57138628965095</c:v>
                </c:pt>
                <c:pt idx="1667">
                  <c:v>762.54027057749795</c:v>
                </c:pt>
                <c:pt idx="1668">
                  <c:v>762.50832615322395</c:v>
                </c:pt>
                <c:pt idx="1669">
                  <c:v>762.50300021396504</c:v>
                </c:pt>
                <c:pt idx="1670">
                  <c:v>762.48606564027102</c:v>
                </c:pt>
                <c:pt idx="1671">
                  <c:v>762.47228795293597</c:v>
                </c:pt>
                <c:pt idx="1672">
                  <c:v>762.43093551489403</c:v>
                </c:pt>
                <c:pt idx="1673">
                  <c:v>762.331812718528</c:v>
                </c:pt>
                <c:pt idx="1674">
                  <c:v>762.31417116397995</c:v>
                </c:pt>
                <c:pt idx="1675">
                  <c:v>762.14335980256396</c:v>
                </c:pt>
                <c:pt idx="1676">
                  <c:v>762.12172376156195</c:v>
                </c:pt>
                <c:pt idx="1677">
                  <c:v>762.09933662821902</c:v>
                </c:pt>
                <c:pt idx="1678">
                  <c:v>762.06935918522504</c:v>
                </c:pt>
                <c:pt idx="1679">
                  <c:v>761.899009554082</c:v>
                </c:pt>
                <c:pt idx="1680">
                  <c:v>761.89177318185</c:v>
                </c:pt>
                <c:pt idx="1681">
                  <c:v>761.85562119308202</c:v>
                </c:pt>
                <c:pt idx="1682">
                  <c:v>761.83287545799794</c:v>
                </c:pt>
                <c:pt idx="1683">
                  <c:v>761.81792501935695</c:v>
                </c:pt>
                <c:pt idx="1684">
                  <c:v>761.78594004013996</c:v>
                </c:pt>
                <c:pt idx="1685">
                  <c:v>761.76441832410399</c:v>
                </c:pt>
                <c:pt idx="1686">
                  <c:v>761.69056656781697</c:v>
                </c:pt>
                <c:pt idx="1687">
                  <c:v>761.68822527305394</c:v>
                </c:pt>
                <c:pt idx="1688">
                  <c:v>761.64756338735594</c:v>
                </c:pt>
                <c:pt idx="1689">
                  <c:v>761.55598685617394</c:v>
                </c:pt>
                <c:pt idx="1690">
                  <c:v>761.51263839261901</c:v>
                </c:pt>
                <c:pt idx="1691">
                  <c:v>761.49014772018302</c:v>
                </c:pt>
                <c:pt idx="1692">
                  <c:v>761.470822939865</c:v>
                </c:pt>
                <c:pt idx="1693">
                  <c:v>761.46734662564995</c:v>
                </c:pt>
                <c:pt idx="1694">
                  <c:v>761.46447679007895</c:v>
                </c:pt>
                <c:pt idx="1695">
                  <c:v>761.45389522536505</c:v>
                </c:pt>
                <c:pt idx="1696">
                  <c:v>761.424002982557</c:v>
                </c:pt>
                <c:pt idx="1697">
                  <c:v>761.38066747724395</c:v>
                </c:pt>
                <c:pt idx="1698">
                  <c:v>761.33852258224499</c:v>
                </c:pt>
                <c:pt idx="1699">
                  <c:v>761.09098779113697</c:v>
                </c:pt>
                <c:pt idx="1700">
                  <c:v>761.01305057962998</c:v>
                </c:pt>
                <c:pt idx="1701">
                  <c:v>761.00941325246299</c:v>
                </c:pt>
                <c:pt idx="1702">
                  <c:v>760.98213003855801</c:v>
                </c:pt>
                <c:pt idx="1703">
                  <c:v>760.94532189056702</c:v>
                </c:pt>
                <c:pt idx="1704">
                  <c:v>760.87253338634901</c:v>
                </c:pt>
                <c:pt idx="1705">
                  <c:v>760.77314679830602</c:v>
                </c:pt>
                <c:pt idx="1706">
                  <c:v>760.75754193353396</c:v>
                </c:pt>
                <c:pt idx="1707">
                  <c:v>760.75036854028497</c:v>
                </c:pt>
                <c:pt idx="1708">
                  <c:v>760.71519678241896</c:v>
                </c:pt>
                <c:pt idx="1709">
                  <c:v>760.68378601546601</c:v>
                </c:pt>
                <c:pt idx="1710">
                  <c:v>760.66455725866604</c:v>
                </c:pt>
                <c:pt idx="1711">
                  <c:v>760.62549157736498</c:v>
                </c:pt>
                <c:pt idx="1712">
                  <c:v>760.58867913025495</c:v>
                </c:pt>
                <c:pt idx="1713">
                  <c:v>760.56305488790099</c:v>
                </c:pt>
                <c:pt idx="1714">
                  <c:v>760.522860415011</c:v>
                </c:pt>
                <c:pt idx="1715">
                  <c:v>760.51109017730096</c:v>
                </c:pt>
                <c:pt idx="1716">
                  <c:v>760.48997164239302</c:v>
                </c:pt>
                <c:pt idx="1717">
                  <c:v>760.47002686727797</c:v>
                </c:pt>
                <c:pt idx="1718">
                  <c:v>760.45010436737402</c:v>
                </c:pt>
                <c:pt idx="1719">
                  <c:v>760.41745608703002</c:v>
                </c:pt>
                <c:pt idx="1720">
                  <c:v>760.40259564060295</c:v>
                </c:pt>
                <c:pt idx="1721">
                  <c:v>760.33140077411701</c:v>
                </c:pt>
                <c:pt idx="1722">
                  <c:v>760.29081392507601</c:v>
                </c:pt>
                <c:pt idx="1723">
                  <c:v>760.26029557497202</c:v>
                </c:pt>
                <c:pt idx="1724">
                  <c:v>760.09827160362704</c:v>
                </c:pt>
                <c:pt idx="1725">
                  <c:v>760.07570733538296</c:v>
                </c:pt>
                <c:pt idx="1726">
                  <c:v>760.04809695454003</c:v>
                </c:pt>
                <c:pt idx="1727">
                  <c:v>759.98813843051198</c:v>
                </c:pt>
                <c:pt idx="1728">
                  <c:v>759.95003654238599</c:v>
                </c:pt>
                <c:pt idx="1729">
                  <c:v>759.93418348215198</c:v>
                </c:pt>
                <c:pt idx="1730">
                  <c:v>759.90471730633794</c:v>
                </c:pt>
                <c:pt idx="1731">
                  <c:v>759.88153214455394</c:v>
                </c:pt>
                <c:pt idx="1732">
                  <c:v>759.85539905723897</c:v>
                </c:pt>
                <c:pt idx="1733">
                  <c:v>759.76041393302899</c:v>
                </c:pt>
                <c:pt idx="1734">
                  <c:v>759.63060820518695</c:v>
                </c:pt>
                <c:pt idx="1735">
                  <c:v>759.62670306059795</c:v>
                </c:pt>
                <c:pt idx="1736">
                  <c:v>759.60807497857502</c:v>
                </c:pt>
                <c:pt idx="1737">
                  <c:v>759.592283245104</c:v>
                </c:pt>
                <c:pt idx="1738">
                  <c:v>759.57026229691201</c:v>
                </c:pt>
                <c:pt idx="1739">
                  <c:v>759.44309376769797</c:v>
                </c:pt>
                <c:pt idx="1740">
                  <c:v>759.43910014521305</c:v>
                </c:pt>
                <c:pt idx="1741">
                  <c:v>759.39639742890904</c:v>
                </c:pt>
                <c:pt idx="1742">
                  <c:v>759.35602651164697</c:v>
                </c:pt>
                <c:pt idx="1743">
                  <c:v>759.318619326727</c:v>
                </c:pt>
                <c:pt idx="1744">
                  <c:v>759.26733689355103</c:v>
                </c:pt>
                <c:pt idx="1745">
                  <c:v>759.24369550381095</c:v>
                </c:pt>
                <c:pt idx="1746">
                  <c:v>759.16605729031301</c:v>
                </c:pt>
                <c:pt idx="1747">
                  <c:v>759.15127013468702</c:v>
                </c:pt>
                <c:pt idx="1748">
                  <c:v>759.10587410849098</c:v>
                </c:pt>
                <c:pt idx="1749">
                  <c:v>759.03835507041902</c:v>
                </c:pt>
                <c:pt idx="1750">
                  <c:v>758.99248220643199</c:v>
                </c:pt>
                <c:pt idx="1751">
                  <c:v>758.90195955431</c:v>
                </c:pt>
                <c:pt idx="1752">
                  <c:v>758.807221280769</c:v>
                </c:pt>
                <c:pt idx="1753">
                  <c:v>758.78500409723301</c:v>
                </c:pt>
                <c:pt idx="1754">
                  <c:v>758.771077331475</c:v>
                </c:pt>
                <c:pt idx="1755">
                  <c:v>758.72688532006305</c:v>
                </c:pt>
                <c:pt idx="1756">
                  <c:v>758.72589161680605</c:v>
                </c:pt>
                <c:pt idx="1757">
                  <c:v>758.69663518038203</c:v>
                </c:pt>
                <c:pt idx="1758">
                  <c:v>758.66222557787398</c:v>
                </c:pt>
                <c:pt idx="1759">
                  <c:v>758.58496317291099</c:v>
                </c:pt>
                <c:pt idx="1760">
                  <c:v>758.57013351724697</c:v>
                </c:pt>
                <c:pt idx="1761">
                  <c:v>758.46076772866502</c:v>
                </c:pt>
                <c:pt idx="1762">
                  <c:v>758.34527537266399</c:v>
                </c:pt>
                <c:pt idx="1763">
                  <c:v>758.34047164126605</c:v>
                </c:pt>
                <c:pt idx="1764">
                  <c:v>758.23470160745501</c:v>
                </c:pt>
                <c:pt idx="1765">
                  <c:v>758.22485389826102</c:v>
                </c:pt>
                <c:pt idx="1766">
                  <c:v>758.21637654941298</c:v>
                </c:pt>
                <c:pt idx="1767">
                  <c:v>758.184015091437</c:v>
                </c:pt>
                <c:pt idx="1768">
                  <c:v>758.15517972414295</c:v>
                </c:pt>
                <c:pt idx="1769">
                  <c:v>758.14001881140405</c:v>
                </c:pt>
                <c:pt idx="1770">
                  <c:v>758.09420950121</c:v>
                </c:pt>
                <c:pt idx="1771">
                  <c:v>757.92607782221</c:v>
                </c:pt>
                <c:pt idx="1772">
                  <c:v>757.921910857017</c:v>
                </c:pt>
                <c:pt idx="1773">
                  <c:v>757.89019213492099</c:v>
                </c:pt>
                <c:pt idx="1774">
                  <c:v>757.88344945416804</c:v>
                </c:pt>
                <c:pt idx="1775">
                  <c:v>757.86355756828505</c:v>
                </c:pt>
                <c:pt idx="1776">
                  <c:v>757.84384225378096</c:v>
                </c:pt>
                <c:pt idx="1777">
                  <c:v>757.82034856663802</c:v>
                </c:pt>
                <c:pt idx="1778">
                  <c:v>757.81210696226003</c:v>
                </c:pt>
                <c:pt idx="1779">
                  <c:v>757.80174023589302</c:v>
                </c:pt>
                <c:pt idx="1780">
                  <c:v>757.76067623794495</c:v>
                </c:pt>
                <c:pt idx="1781">
                  <c:v>757.74085536242899</c:v>
                </c:pt>
                <c:pt idx="1782">
                  <c:v>757.72374662183995</c:v>
                </c:pt>
                <c:pt idx="1783">
                  <c:v>757.70072766599696</c:v>
                </c:pt>
                <c:pt idx="1784">
                  <c:v>757.64498735843597</c:v>
                </c:pt>
                <c:pt idx="1785">
                  <c:v>757.61565978945202</c:v>
                </c:pt>
                <c:pt idx="1786">
                  <c:v>757.57834934426398</c:v>
                </c:pt>
                <c:pt idx="1787">
                  <c:v>757.567073094889</c:v>
                </c:pt>
                <c:pt idx="1788">
                  <c:v>757.56670641422397</c:v>
                </c:pt>
                <c:pt idx="1789">
                  <c:v>757.51212954232597</c:v>
                </c:pt>
                <c:pt idx="1790">
                  <c:v>757.51032466369702</c:v>
                </c:pt>
                <c:pt idx="1791">
                  <c:v>757.47612457840705</c:v>
                </c:pt>
                <c:pt idx="1792">
                  <c:v>757.46797262553605</c:v>
                </c:pt>
                <c:pt idx="1793">
                  <c:v>757.41934048601399</c:v>
                </c:pt>
                <c:pt idx="1794">
                  <c:v>757.40817056631499</c:v>
                </c:pt>
                <c:pt idx="1795">
                  <c:v>757.38543605630502</c:v>
                </c:pt>
                <c:pt idx="1796">
                  <c:v>757.35267244277304</c:v>
                </c:pt>
                <c:pt idx="1797">
                  <c:v>757.29125626057203</c:v>
                </c:pt>
                <c:pt idx="1798">
                  <c:v>757.28474807979296</c:v>
                </c:pt>
                <c:pt idx="1799">
                  <c:v>757.28256769250504</c:v>
                </c:pt>
                <c:pt idx="1800">
                  <c:v>757.27403175868403</c:v>
                </c:pt>
                <c:pt idx="1801">
                  <c:v>757.26561142502101</c:v>
                </c:pt>
                <c:pt idx="1802">
                  <c:v>757.24946063452398</c:v>
                </c:pt>
                <c:pt idx="1803">
                  <c:v>757.206598637561</c:v>
                </c:pt>
                <c:pt idx="1804">
                  <c:v>757.13852811704203</c:v>
                </c:pt>
                <c:pt idx="1805">
                  <c:v>757.10398479893695</c:v>
                </c:pt>
                <c:pt idx="1806">
                  <c:v>757.077362022844</c:v>
                </c:pt>
                <c:pt idx="1807">
                  <c:v>757.03187374994195</c:v>
                </c:pt>
                <c:pt idx="1808">
                  <c:v>756.98994839325201</c:v>
                </c:pt>
                <c:pt idx="1809">
                  <c:v>756.96007698874701</c:v>
                </c:pt>
                <c:pt idx="1810">
                  <c:v>756.91975794092195</c:v>
                </c:pt>
                <c:pt idx="1811">
                  <c:v>756.84231324245002</c:v>
                </c:pt>
                <c:pt idx="1812">
                  <c:v>756.82295513273698</c:v>
                </c:pt>
                <c:pt idx="1813">
                  <c:v>756.78806195029404</c:v>
                </c:pt>
                <c:pt idx="1814">
                  <c:v>756.70486792444694</c:v>
                </c:pt>
                <c:pt idx="1815">
                  <c:v>756.60672951464903</c:v>
                </c:pt>
                <c:pt idx="1816">
                  <c:v>756.59483813275597</c:v>
                </c:pt>
                <c:pt idx="1817">
                  <c:v>756.55722090902498</c:v>
                </c:pt>
                <c:pt idx="1818">
                  <c:v>756.48888633515696</c:v>
                </c:pt>
                <c:pt idx="1819">
                  <c:v>756.47653453967303</c:v>
                </c:pt>
                <c:pt idx="1820">
                  <c:v>756.44307597135503</c:v>
                </c:pt>
                <c:pt idx="1821">
                  <c:v>756.41443386141896</c:v>
                </c:pt>
                <c:pt idx="1822">
                  <c:v>756.37655390722898</c:v>
                </c:pt>
                <c:pt idx="1823">
                  <c:v>756.34524368984603</c:v>
                </c:pt>
                <c:pt idx="1824">
                  <c:v>756.23116588029097</c:v>
                </c:pt>
                <c:pt idx="1825">
                  <c:v>756.20632303200296</c:v>
                </c:pt>
                <c:pt idx="1826">
                  <c:v>756.19737290532896</c:v>
                </c:pt>
                <c:pt idx="1827">
                  <c:v>756.06979553910003</c:v>
                </c:pt>
                <c:pt idx="1828">
                  <c:v>756.06493165546897</c:v>
                </c:pt>
                <c:pt idx="1829">
                  <c:v>756.05807946122502</c:v>
                </c:pt>
                <c:pt idx="1830">
                  <c:v>756.05465300344497</c:v>
                </c:pt>
                <c:pt idx="1831">
                  <c:v>756.02370174379905</c:v>
                </c:pt>
                <c:pt idx="1832">
                  <c:v>756.00553161793596</c:v>
                </c:pt>
                <c:pt idx="1833">
                  <c:v>756.00001415680401</c:v>
                </c:pt>
                <c:pt idx="1834">
                  <c:v>755.97610406894603</c:v>
                </c:pt>
                <c:pt idx="1835">
                  <c:v>755.942996560295</c:v>
                </c:pt>
                <c:pt idx="1836">
                  <c:v>755.93719654588404</c:v>
                </c:pt>
                <c:pt idx="1837">
                  <c:v>755.93211617159204</c:v>
                </c:pt>
                <c:pt idx="1838">
                  <c:v>755.91479869696104</c:v>
                </c:pt>
                <c:pt idx="1839">
                  <c:v>755.89368814583099</c:v>
                </c:pt>
                <c:pt idx="1840">
                  <c:v>755.84322649604701</c:v>
                </c:pt>
                <c:pt idx="1841">
                  <c:v>755.82934816678198</c:v>
                </c:pt>
                <c:pt idx="1842">
                  <c:v>755.78178655610498</c:v>
                </c:pt>
                <c:pt idx="1843">
                  <c:v>755.73623552841798</c:v>
                </c:pt>
                <c:pt idx="1844">
                  <c:v>755.71796718190103</c:v>
                </c:pt>
                <c:pt idx="1845">
                  <c:v>755.62732924667796</c:v>
                </c:pt>
                <c:pt idx="1846">
                  <c:v>755.59859259032896</c:v>
                </c:pt>
                <c:pt idx="1847">
                  <c:v>755.59646326757695</c:v>
                </c:pt>
                <c:pt idx="1848">
                  <c:v>755.54439557202397</c:v>
                </c:pt>
                <c:pt idx="1849">
                  <c:v>755.54051373363302</c:v>
                </c:pt>
                <c:pt idx="1850">
                  <c:v>755.45516284247799</c:v>
                </c:pt>
                <c:pt idx="1851">
                  <c:v>755.44496126243496</c:v>
                </c:pt>
                <c:pt idx="1852">
                  <c:v>755.40567678599905</c:v>
                </c:pt>
                <c:pt idx="1853">
                  <c:v>755.36842296509099</c:v>
                </c:pt>
                <c:pt idx="1854">
                  <c:v>755.31410168961997</c:v>
                </c:pt>
                <c:pt idx="1855">
                  <c:v>755.22898483396</c:v>
                </c:pt>
                <c:pt idx="1856">
                  <c:v>755.22616820339601</c:v>
                </c:pt>
                <c:pt idx="1857">
                  <c:v>755.20727089928005</c:v>
                </c:pt>
                <c:pt idx="1858">
                  <c:v>755.18115403709896</c:v>
                </c:pt>
                <c:pt idx="1859">
                  <c:v>755.05514779946202</c:v>
                </c:pt>
                <c:pt idx="1860">
                  <c:v>755.04815739952301</c:v>
                </c:pt>
                <c:pt idx="1861">
                  <c:v>754.98609945986595</c:v>
                </c:pt>
                <c:pt idx="1862">
                  <c:v>754.98241647232499</c:v>
                </c:pt>
                <c:pt idx="1863">
                  <c:v>754.96650776399599</c:v>
                </c:pt>
                <c:pt idx="1864">
                  <c:v>754.94537517875096</c:v>
                </c:pt>
                <c:pt idx="1865">
                  <c:v>754.91353947888797</c:v>
                </c:pt>
                <c:pt idx="1866">
                  <c:v>754.91201998705299</c:v>
                </c:pt>
                <c:pt idx="1867">
                  <c:v>754.85918932192703</c:v>
                </c:pt>
                <c:pt idx="1868">
                  <c:v>754.80477604817997</c:v>
                </c:pt>
                <c:pt idx="1869">
                  <c:v>754.796697702085</c:v>
                </c:pt>
                <c:pt idx="1870">
                  <c:v>754.79311975052804</c:v>
                </c:pt>
                <c:pt idx="1871">
                  <c:v>754.78908389499395</c:v>
                </c:pt>
                <c:pt idx="1872">
                  <c:v>754.76895291036203</c:v>
                </c:pt>
                <c:pt idx="1873">
                  <c:v>754.76106498339902</c:v>
                </c:pt>
                <c:pt idx="1874">
                  <c:v>754.75685252452695</c:v>
                </c:pt>
                <c:pt idx="1875">
                  <c:v>754.75558031821095</c:v>
                </c:pt>
                <c:pt idx="1876">
                  <c:v>754.60885732077395</c:v>
                </c:pt>
                <c:pt idx="1877">
                  <c:v>754.57174625523805</c:v>
                </c:pt>
                <c:pt idx="1878">
                  <c:v>754.46950453848604</c:v>
                </c:pt>
                <c:pt idx="1879">
                  <c:v>754.44130048517002</c:v>
                </c:pt>
                <c:pt idx="1880">
                  <c:v>754.40894325806198</c:v>
                </c:pt>
                <c:pt idx="1881">
                  <c:v>754.34309488302699</c:v>
                </c:pt>
                <c:pt idx="1882">
                  <c:v>754.27995745198996</c:v>
                </c:pt>
                <c:pt idx="1883">
                  <c:v>754.22951514020201</c:v>
                </c:pt>
                <c:pt idx="1884">
                  <c:v>754.16095113799201</c:v>
                </c:pt>
                <c:pt idx="1885">
                  <c:v>754.09386967293005</c:v>
                </c:pt>
                <c:pt idx="1886">
                  <c:v>753.95091150986298</c:v>
                </c:pt>
                <c:pt idx="1887">
                  <c:v>753.94727138351698</c:v>
                </c:pt>
                <c:pt idx="1888">
                  <c:v>753.93266082122898</c:v>
                </c:pt>
                <c:pt idx="1889">
                  <c:v>753.83793196023805</c:v>
                </c:pt>
                <c:pt idx="1890">
                  <c:v>753.78170649445701</c:v>
                </c:pt>
                <c:pt idx="1891">
                  <c:v>753.77586996052196</c:v>
                </c:pt>
                <c:pt idx="1892">
                  <c:v>753.72730309441999</c:v>
                </c:pt>
                <c:pt idx="1893">
                  <c:v>753.69416438303301</c:v>
                </c:pt>
                <c:pt idx="1894">
                  <c:v>753.64941228394696</c:v>
                </c:pt>
                <c:pt idx="1895">
                  <c:v>753.62581577240098</c:v>
                </c:pt>
                <c:pt idx="1896">
                  <c:v>753.57692106533796</c:v>
                </c:pt>
                <c:pt idx="1897">
                  <c:v>753.55980585866996</c:v>
                </c:pt>
                <c:pt idx="1898">
                  <c:v>753.49270207181905</c:v>
                </c:pt>
                <c:pt idx="1899">
                  <c:v>753.46849037243601</c:v>
                </c:pt>
                <c:pt idx="1900">
                  <c:v>753.46592812183997</c:v>
                </c:pt>
                <c:pt idx="1901">
                  <c:v>753.40068906387796</c:v>
                </c:pt>
                <c:pt idx="1902">
                  <c:v>753.28622719420298</c:v>
                </c:pt>
                <c:pt idx="1903">
                  <c:v>753.27111684397903</c:v>
                </c:pt>
                <c:pt idx="1904">
                  <c:v>753.25676634908302</c:v>
                </c:pt>
                <c:pt idx="1905">
                  <c:v>753.25450237557095</c:v>
                </c:pt>
                <c:pt idx="1906">
                  <c:v>753.14982202080398</c:v>
                </c:pt>
                <c:pt idx="1907">
                  <c:v>753.09588892285603</c:v>
                </c:pt>
                <c:pt idx="1908">
                  <c:v>753.02041231452495</c:v>
                </c:pt>
                <c:pt idx="1909">
                  <c:v>752.94753929205694</c:v>
                </c:pt>
                <c:pt idx="1910">
                  <c:v>752.92046109367402</c:v>
                </c:pt>
                <c:pt idx="1911">
                  <c:v>752.87865934826198</c:v>
                </c:pt>
                <c:pt idx="1912">
                  <c:v>752.86151292676698</c:v>
                </c:pt>
                <c:pt idx="1913">
                  <c:v>752.83884845715704</c:v>
                </c:pt>
                <c:pt idx="1914">
                  <c:v>752.83498505013495</c:v>
                </c:pt>
                <c:pt idx="1915">
                  <c:v>752.69843424364899</c:v>
                </c:pt>
                <c:pt idx="1916">
                  <c:v>752.68830815557305</c:v>
                </c:pt>
                <c:pt idx="1917">
                  <c:v>752.66249823994497</c:v>
                </c:pt>
                <c:pt idx="1918">
                  <c:v>752.61341402612504</c:v>
                </c:pt>
                <c:pt idx="1919">
                  <c:v>752.54221429656695</c:v>
                </c:pt>
                <c:pt idx="1920">
                  <c:v>752.49419844577301</c:v>
                </c:pt>
                <c:pt idx="1921">
                  <c:v>752.45918083105505</c:v>
                </c:pt>
                <c:pt idx="1922">
                  <c:v>752.44714134602896</c:v>
                </c:pt>
                <c:pt idx="1923">
                  <c:v>752.44262149569204</c:v>
                </c:pt>
                <c:pt idx="1924">
                  <c:v>752.38524733924396</c:v>
                </c:pt>
                <c:pt idx="1925">
                  <c:v>752.37774811803399</c:v>
                </c:pt>
                <c:pt idx="1926">
                  <c:v>752.34276507974198</c:v>
                </c:pt>
                <c:pt idx="1927">
                  <c:v>752.29669622495203</c:v>
                </c:pt>
                <c:pt idx="1928">
                  <c:v>752.24143303569099</c:v>
                </c:pt>
                <c:pt idx="1929">
                  <c:v>752.23438898123902</c:v>
                </c:pt>
                <c:pt idx="1930">
                  <c:v>752.21602279546801</c:v>
                </c:pt>
                <c:pt idx="1931">
                  <c:v>752.20590866095404</c:v>
                </c:pt>
                <c:pt idx="1932">
                  <c:v>752.19718846407</c:v>
                </c:pt>
                <c:pt idx="1933">
                  <c:v>752.18027237592901</c:v>
                </c:pt>
                <c:pt idx="1934">
                  <c:v>752.17726772919195</c:v>
                </c:pt>
                <c:pt idx="1935">
                  <c:v>752.08082991370497</c:v>
                </c:pt>
                <c:pt idx="1936">
                  <c:v>752.01197001020296</c:v>
                </c:pt>
                <c:pt idx="1937">
                  <c:v>752.00553206036102</c:v>
                </c:pt>
                <c:pt idx="1938">
                  <c:v>751.94543979014998</c:v>
                </c:pt>
                <c:pt idx="1939">
                  <c:v>751.93570794825803</c:v>
                </c:pt>
                <c:pt idx="1940">
                  <c:v>751.88959089063599</c:v>
                </c:pt>
                <c:pt idx="1941">
                  <c:v>751.81193296789502</c:v>
                </c:pt>
                <c:pt idx="1942">
                  <c:v>751.80735660299501</c:v>
                </c:pt>
                <c:pt idx="1943">
                  <c:v>751.794439442098</c:v>
                </c:pt>
                <c:pt idx="1944">
                  <c:v>751.78518625824302</c:v>
                </c:pt>
                <c:pt idx="1945">
                  <c:v>751.70920839209396</c:v>
                </c:pt>
                <c:pt idx="1946">
                  <c:v>751.70206447848705</c:v>
                </c:pt>
                <c:pt idx="1947">
                  <c:v>751.68785407200096</c:v>
                </c:pt>
                <c:pt idx="1948">
                  <c:v>751.55334002544896</c:v>
                </c:pt>
                <c:pt idx="1949">
                  <c:v>751.54969980485703</c:v>
                </c:pt>
                <c:pt idx="1950">
                  <c:v>751.48228528586503</c:v>
                </c:pt>
                <c:pt idx="1951">
                  <c:v>751.37687659948199</c:v>
                </c:pt>
                <c:pt idx="1952">
                  <c:v>751.34210925513003</c:v>
                </c:pt>
                <c:pt idx="1953">
                  <c:v>751.31879263371502</c:v>
                </c:pt>
                <c:pt idx="1954">
                  <c:v>751.20631302812797</c:v>
                </c:pt>
                <c:pt idx="1955">
                  <c:v>751.11140175958099</c:v>
                </c:pt>
                <c:pt idx="1956">
                  <c:v>751.10615198027097</c:v>
                </c:pt>
                <c:pt idx="1957">
                  <c:v>751.10349457963298</c:v>
                </c:pt>
                <c:pt idx="1958">
                  <c:v>751.10081326065904</c:v>
                </c:pt>
                <c:pt idx="1959">
                  <c:v>751.01054274409603</c:v>
                </c:pt>
                <c:pt idx="1960">
                  <c:v>750.96676304279697</c:v>
                </c:pt>
                <c:pt idx="1961">
                  <c:v>750.95097268752204</c:v>
                </c:pt>
                <c:pt idx="1962">
                  <c:v>750.91253207711202</c:v>
                </c:pt>
                <c:pt idx="1963">
                  <c:v>750.91130030541206</c:v>
                </c:pt>
                <c:pt idx="1964">
                  <c:v>750.90058369144901</c:v>
                </c:pt>
                <c:pt idx="1965">
                  <c:v>750.87540742062095</c:v>
                </c:pt>
                <c:pt idx="1966">
                  <c:v>750.78082311106095</c:v>
                </c:pt>
                <c:pt idx="1967">
                  <c:v>750.74286137864897</c:v>
                </c:pt>
                <c:pt idx="1968">
                  <c:v>750.70518218186703</c:v>
                </c:pt>
                <c:pt idx="1969">
                  <c:v>750.699193201561</c:v>
                </c:pt>
                <c:pt idx="1970">
                  <c:v>750.62710553246905</c:v>
                </c:pt>
                <c:pt idx="1971">
                  <c:v>750.62636030562305</c:v>
                </c:pt>
                <c:pt idx="1972">
                  <c:v>750.51639180653206</c:v>
                </c:pt>
                <c:pt idx="1973">
                  <c:v>750.46250040238704</c:v>
                </c:pt>
                <c:pt idx="1974">
                  <c:v>750.42903733129401</c:v>
                </c:pt>
                <c:pt idx="1975">
                  <c:v>750.40298698507104</c:v>
                </c:pt>
                <c:pt idx="1976">
                  <c:v>750.36160535138401</c:v>
                </c:pt>
                <c:pt idx="1977">
                  <c:v>750.35125796535499</c:v>
                </c:pt>
                <c:pt idx="1978">
                  <c:v>750.3145112295</c:v>
                </c:pt>
                <c:pt idx="1979">
                  <c:v>750.29992214128094</c:v>
                </c:pt>
                <c:pt idx="1980">
                  <c:v>750.24814331789298</c:v>
                </c:pt>
                <c:pt idx="1981">
                  <c:v>750.242739575477</c:v>
                </c:pt>
                <c:pt idx="1982">
                  <c:v>750.21746437642696</c:v>
                </c:pt>
                <c:pt idx="1983">
                  <c:v>750.214356963814</c:v>
                </c:pt>
                <c:pt idx="1984">
                  <c:v>750.180566686014</c:v>
                </c:pt>
                <c:pt idx="1985">
                  <c:v>750.15140124102197</c:v>
                </c:pt>
                <c:pt idx="1986">
                  <c:v>750.13191135264503</c:v>
                </c:pt>
                <c:pt idx="1987">
                  <c:v>750.12849940724197</c:v>
                </c:pt>
                <c:pt idx="1988">
                  <c:v>750.09574174961699</c:v>
                </c:pt>
                <c:pt idx="1989">
                  <c:v>750.07905041160302</c:v>
                </c:pt>
                <c:pt idx="1990">
                  <c:v>750.05825053239005</c:v>
                </c:pt>
                <c:pt idx="1991">
                  <c:v>749.99247658921797</c:v>
                </c:pt>
                <c:pt idx="1992">
                  <c:v>749.99076448767096</c:v>
                </c:pt>
                <c:pt idx="1993">
                  <c:v>749.94811146274503</c:v>
                </c:pt>
                <c:pt idx="1994">
                  <c:v>749.90851481513698</c:v>
                </c:pt>
                <c:pt idx="1995">
                  <c:v>749.88810477306799</c:v>
                </c:pt>
                <c:pt idx="1996">
                  <c:v>749.88468922718096</c:v>
                </c:pt>
                <c:pt idx="1997">
                  <c:v>749.86405816356898</c:v>
                </c:pt>
                <c:pt idx="1998">
                  <c:v>749.84536154611999</c:v>
                </c:pt>
                <c:pt idx="1999">
                  <c:v>749.84028006647304</c:v>
                </c:pt>
                <c:pt idx="2000">
                  <c:v>749.83057524158301</c:v>
                </c:pt>
                <c:pt idx="2001">
                  <c:v>749.79606081187001</c:v>
                </c:pt>
                <c:pt idx="2002">
                  <c:v>749.79587831452204</c:v>
                </c:pt>
                <c:pt idx="2003">
                  <c:v>749.69928399202104</c:v>
                </c:pt>
                <c:pt idx="2004">
                  <c:v>749.68266044296297</c:v>
                </c:pt>
                <c:pt idx="2005">
                  <c:v>749.59400902201605</c:v>
                </c:pt>
                <c:pt idx="2006">
                  <c:v>749.45362949164996</c:v>
                </c:pt>
                <c:pt idx="2007">
                  <c:v>749.43615334416995</c:v>
                </c:pt>
                <c:pt idx="2008">
                  <c:v>749.43026963728005</c:v>
                </c:pt>
                <c:pt idx="2009">
                  <c:v>749.42991081989805</c:v>
                </c:pt>
                <c:pt idx="2010">
                  <c:v>749.39096307774605</c:v>
                </c:pt>
                <c:pt idx="2011">
                  <c:v>749.38003921178097</c:v>
                </c:pt>
                <c:pt idx="2012">
                  <c:v>749.33154285540297</c:v>
                </c:pt>
                <c:pt idx="2013">
                  <c:v>749.32306308780505</c:v>
                </c:pt>
                <c:pt idx="2014">
                  <c:v>749.28010264156705</c:v>
                </c:pt>
                <c:pt idx="2015">
                  <c:v>749.26008848621598</c:v>
                </c:pt>
                <c:pt idx="2016">
                  <c:v>749.23711973359104</c:v>
                </c:pt>
                <c:pt idx="2017">
                  <c:v>749.21764409358798</c:v>
                </c:pt>
                <c:pt idx="2018">
                  <c:v>749.20241745743601</c:v>
                </c:pt>
                <c:pt idx="2019">
                  <c:v>749.19494338396396</c:v>
                </c:pt>
                <c:pt idx="2020">
                  <c:v>749.18423892561702</c:v>
                </c:pt>
                <c:pt idx="2021">
                  <c:v>749.17338526415995</c:v>
                </c:pt>
                <c:pt idx="2022">
                  <c:v>749.15413191243294</c:v>
                </c:pt>
                <c:pt idx="2023">
                  <c:v>749.12492457542999</c:v>
                </c:pt>
                <c:pt idx="2024">
                  <c:v>748.92039232228399</c:v>
                </c:pt>
                <c:pt idx="2025">
                  <c:v>748.89171360257001</c:v>
                </c:pt>
                <c:pt idx="2026">
                  <c:v>748.87308651640797</c:v>
                </c:pt>
                <c:pt idx="2027">
                  <c:v>748.86654072525903</c:v>
                </c:pt>
                <c:pt idx="2028">
                  <c:v>748.77128762352402</c:v>
                </c:pt>
                <c:pt idx="2029">
                  <c:v>748.77103748020704</c:v>
                </c:pt>
                <c:pt idx="2030">
                  <c:v>748.74116204043298</c:v>
                </c:pt>
                <c:pt idx="2031">
                  <c:v>748.49390510447699</c:v>
                </c:pt>
                <c:pt idx="2032">
                  <c:v>748.48157138203896</c:v>
                </c:pt>
                <c:pt idx="2033">
                  <c:v>748.46613385920296</c:v>
                </c:pt>
                <c:pt idx="2034">
                  <c:v>748.46358474868805</c:v>
                </c:pt>
                <c:pt idx="2035">
                  <c:v>748.45622004244797</c:v>
                </c:pt>
                <c:pt idx="2036">
                  <c:v>748.43982017929795</c:v>
                </c:pt>
                <c:pt idx="2037">
                  <c:v>748.40764237041196</c:v>
                </c:pt>
                <c:pt idx="2038">
                  <c:v>748.40169665318001</c:v>
                </c:pt>
                <c:pt idx="2039">
                  <c:v>748.39405493004904</c:v>
                </c:pt>
                <c:pt idx="2040">
                  <c:v>748.39051049132195</c:v>
                </c:pt>
                <c:pt idx="2041">
                  <c:v>748.37202877434004</c:v>
                </c:pt>
                <c:pt idx="2042">
                  <c:v>748.37010450106004</c:v>
                </c:pt>
                <c:pt idx="2043">
                  <c:v>748.36051872749101</c:v>
                </c:pt>
                <c:pt idx="2044">
                  <c:v>748.34706281394801</c:v>
                </c:pt>
                <c:pt idx="2045">
                  <c:v>748.329837074544</c:v>
                </c:pt>
                <c:pt idx="2046">
                  <c:v>748.31698314427501</c:v>
                </c:pt>
                <c:pt idx="2047">
                  <c:v>748.31658987579203</c:v>
                </c:pt>
                <c:pt idx="2048">
                  <c:v>748.24487298952602</c:v>
                </c:pt>
                <c:pt idx="2049">
                  <c:v>748.240054325899</c:v>
                </c:pt>
                <c:pt idx="2050">
                  <c:v>748.16928148383795</c:v>
                </c:pt>
                <c:pt idx="2051">
                  <c:v>748.16604961299197</c:v>
                </c:pt>
                <c:pt idx="2052">
                  <c:v>748.13122929220901</c:v>
                </c:pt>
                <c:pt idx="2053">
                  <c:v>748.12992688038105</c:v>
                </c:pt>
                <c:pt idx="2054">
                  <c:v>748.06647070748397</c:v>
                </c:pt>
                <c:pt idx="2055">
                  <c:v>748.00462899049103</c:v>
                </c:pt>
                <c:pt idx="2056">
                  <c:v>747.982623235951</c:v>
                </c:pt>
                <c:pt idx="2057">
                  <c:v>747.96951839485405</c:v>
                </c:pt>
                <c:pt idx="2058">
                  <c:v>747.89852252481296</c:v>
                </c:pt>
                <c:pt idx="2059">
                  <c:v>747.86099183645501</c:v>
                </c:pt>
                <c:pt idx="2060">
                  <c:v>747.85791440016499</c:v>
                </c:pt>
                <c:pt idx="2061">
                  <c:v>747.78746849036099</c:v>
                </c:pt>
                <c:pt idx="2062">
                  <c:v>747.75551891052703</c:v>
                </c:pt>
                <c:pt idx="2063">
                  <c:v>747.66651049349196</c:v>
                </c:pt>
                <c:pt idx="2064">
                  <c:v>747.63609469272603</c:v>
                </c:pt>
                <c:pt idx="2065">
                  <c:v>747.55827144643195</c:v>
                </c:pt>
                <c:pt idx="2066">
                  <c:v>747.53977203440604</c:v>
                </c:pt>
                <c:pt idx="2067">
                  <c:v>747.50672324189702</c:v>
                </c:pt>
                <c:pt idx="2068">
                  <c:v>747.50389802345603</c:v>
                </c:pt>
                <c:pt idx="2069">
                  <c:v>747.48932729529895</c:v>
                </c:pt>
                <c:pt idx="2070">
                  <c:v>747.46330868158498</c:v>
                </c:pt>
                <c:pt idx="2071">
                  <c:v>747.41351864604201</c:v>
                </c:pt>
                <c:pt idx="2072">
                  <c:v>747.395361590893</c:v>
                </c:pt>
                <c:pt idx="2073">
                  <c:v>747.36288070886701</c:v>
                </c:pt>
                <c:pt idx="2074">
                  <c:v>747.35935309556498</c:v>
                </c:pt>
                <c:pt idx="2075">
                  <c:v>747.24197385754201</c:v>
                </c:pt>
                <c:pt idx="2076">
                  <c:v>747.15704863385997</c:v>
                </c:pt>
                <c:pt idx="2077">
                  <c:v>747.06983877021798</c:v>
                </c:pt>
                <c:pt idx="2078">
                  <c:v>747.00518653843005</c:v>
                </c:pt>
                <c:pt idx="2079">
                  <c:v>746.99062167309103</c:v>
                </c:pt>
                <c:pt idx="2080">
                  <c:v>746.92080987679901</c:v>
                </c:pt>
                <c:pt idx="2081">
                  <c:v>746.89382340637701</c:v>
                </c:pt>
                <c:pt idx="2082">
                  <c:v>746.88125332765105</c:v>
                </c:pt>
                <c:pt idx="2083">
                  <c:v>746.857155942031</c:v>
                </c:pt>
                <c:pt idx="2084">
                  <c:v>746.8238150121</c:v>
                </c:pt>
                <c:pt idx="2085">
                  <c:v>746.76280845007796</c:v>
                </c:pt>
                <c:pt idx="2086">
                  <c:v>746.71125177355498</c:v>
                </c:pt>
                <c:pt idx="2087">
                  <c:v>746.70108288270501</c:v>
                </c:pt>
                <c:pt idx="2088">
                  <c:v>746.69836573554903</c:v>
                </c:pt>
                <c:pt idx="2089">
                  <c:v>746.69716817243796</c:v>
                </c:pt>
                <c:pt idx="2090">
                  <c:v>746.64926840820499</c:v>
                </c:pt>
                <c:pt idx="2091">
                  <c:v>746.63938727345806</c:v>
                </c:pt>
                <c:pt idx="2092">
                  <c:v>746.492965961913</c:v>
                </c:pt>
                <c:pt idx="2093">
                  <c:v>746.45221655979003</c:v>
                </c:pt>
                <c:pt idx="2094">
                  <c:v>746.40950792562796</c:v>
                </c:pt>
                <c:pt idx="2095">
                  <c:v>746.40757676372095</c:v>
                </c:pt>
                <c:pt idx="2096">
                  <c:v>746.36664929391395</c:v>
                </c:pt>
                <c:pt idx="2097">
                  <c:v>746.35389555670395</c:v>
                </c:pt>
                <c:pt idx="2098">
                  <c:v>746.33818032032798</c:v>
                </c:pt>
                <c:pt idx="2099">
                  <c:v>746.27702164737104</c:v>
                </c:pt>
                <c:pt idx="2100">
                  <c:v>746.24297957104</c:v>
                </c:pt>
                <c:pt idx="2101">
                  <c:v>746.21379981582595</c:v>
                </c:pt>
                <c:pt idx="2102">
                  <c:v>746.21321884832105</c:v>
                </c:pt>
                <c:pt idx="2103">
                  <c:v>746.15093343872297</c:v>
                </c:pt>
                <c:pt idx="2104">
                  <c:v>746.13705914798004</c:v>
                </c:pt>
                <c:pt idx="2105">
                  <c:v>746.09687247393799</c:v>
                </c:pt>
                <c:pt idx="2106">
                  <c:v>746.03216304428997</c:v>
                </c:pt>
                <c:pt idx="2107">
                  <c:v>746.00048991441497</c:v>
                </c:pt>
                <c:pt idx="2108">
                  <c:v>745.99561188258099</c:v>
                </c:pt>
                <c:pt idx="2109">
                  <c:v>745.99163297558005</c:v>
                </c:pt>
                <c:pt idx="2110">
                  <c:v>745.98143964152405</c:v>
                </c:pt>
                <c:pt idx="2111">
                  <c:v>745.85260864434395</c:v>
                </c:pt>
                <c:pt idx="2112">
                  <c:v>745.77908680324902</c:v>
                </c:pt>
                <c:pt idx="2113">
                  <c:v>745.75306148794596</c:v>
                </c:pt>
                <c:pt idx="2114">
                  <c:v>745.69136998991803</c:v>
                </c:pt>
                <c:pt idx="2115">
                  <c:v>745.61613758290503</c:v>
                </c:pt>
                <c:pt idx="2116">
                  <c:v>745.46732395714696</c:v>
                </c:pt>
                <c:pt idx="2117">
                  <c:v>745.41554817388499</c:v>
                </c:pt>
                <c:pt idx="2118">
                  <c:v>745.40003296661996</c:v>
                </c:pt>
                <c:pt idx="2119">
                  <c:v>745.36690339253005</c:v>
                </c:pt>
                <c:pt idx="2120">
                  <c:v>745.35141140351095</c:v>
                </c:pt>
                <c:pt idx="2121">
                  <c:v>745.33555578169796</c:v>
                </c:pt>
                <c:pt idx="2122">
                  <c:v>745.32304704580997</c:v>
                </c:pt>
                <c:pt idx="2123">
                  <c:v>745.19844081073597</c:v>
                </c:pt>
                <c:pt idx="2124">
                  <c:v>745.18004882645198</c:v>
                </c:pt>
                <c:pt idx="2125">
                  <c:v>745.17159283823105</c:v>
                </c:pt>
                <c:pt idx="2126">
                  <c:v>745.16689176639295</c:v>
                </c:pt>
                <c:pt idx="2127">
                  <c:v>745.14275548053297</c:v>
                </c:pt>
                <c:pt idx="2128">
                  <c:v>745.11940274840401</c:v>
                </c:pt>
                <c:pt idx="2129">
                  <c:v>744.883060120133</c:v>
                </c:pt>
                <c:pt idx="2130">
                  <c:v>744.80745036262601</c:v>
                </c:pt>
                <c:pt idx="2131">
                  <c:v>744.68320591186</c:v>
                </c:pt>
                <c:pt idx="2132">
                  <c:v>744.679290803208</c:v>
                </c:pt>
                <c:pt idx="2133">
                  <c:v>744.66921199969204</c:v>
                </c:pt>
                <c:pt idx="2134">
                  <c:v>744.65909396003497</c:v>
                </c:pt>
                <c:pt idx="2135">
                  <c:v>744.65180663800697</c:v>
                </c:pt>
                <c:pt idx="2136">
                  <c:v>744.64045281502399</c:v>
                </c:pt>
                <c:pt idx="2137">
                  <c:v>744.640123927947</c:v>
                </c:pt>
                <c:pt idx="2138">
                  <c:v>744.60340254187997</c:v>
                </c:pt>
                <c:pt idx="2139">
                  <c:v>744.59712702258605</c:v>
                </c:pt>
                <c:pt idx="2140">
                  <c:v>744.51724130811795</c:v>
                </c:pt>
                <c:pt idx="2141">
                  <c:v>744.49438128230099</c:v>
                </c:pt>
                <c:pt idx="2142">
                  <c:v>744.47621073965797</c:v>
                </c:pt>
                <c:pt idx="2143">
                  <c:v>744.46486115666596</c:v>
                </c:pt>
                <c:pt idx="2144">
                  <c:v>744.39294507331499</c:v>
                </c:pt>
                <c:pt idx="2145">
                  <c:v>744.38088814245395</c:v>
                </c:pt>
                <c:pt idx="2146">
                  <c:v>744.32840884201596</c:v>
                </c:pt>
                <c:pt idx="2147">
                  <c:v>744.21915924313305</c:v>
                </c:pt>
                <c:pt idx="2148">
                  <c:v>744.17162464139994</c:v>
                </c:pt>
                <c:pt idx="2149">
                  <c:v>744.09893007329094</c:v>
                </c:pt>
                <c:pt idx="2150">
                  <c:v>744.06575725380196</c:v>
                </c:pt>
                <c:pt idx="2151">
                  <c:v>744.03227591429902</c:v>
                </c:pt>
                <c:pt idx="2152">
                  <c:v>743.94818365319998</c:v>
                </c:pt>
                <c:pt idx="2153">
                  <c:v>743.88557832559695</c:v>
                </c:pt>
                <c:pt idx="2154">
                  <c:v>743.82473667990996</c:v>
                </c:pt>
                <c:pt idx="2155">
                  <c:v>743.80282137346705</c:v>
                </c:pt>
                <c:pt idx="2156">
                  <c:v>743.712065935439</c:v>
                </c:pt>
                <c:pt idx="2157">
                  <c:v>743.70307306945597</c:v>
                </c:pt>
                <c:pt idx="2158">
                  <c:v>743.66434407050895</c:v>
                </c:pt>
                <c:pt idx="2159">
                  <c:v>743.65979034400698</c:v>
                </c:pt>
                <c:pt idx="2160">
                  <c:v>743.62743268819997</c:v>
                </c:pt>
                <c:pt idx="2161">
                  <c:v>743.56512882726895</c:v>
                </c:pt>
                <c:pt idx="2162">
                  <c:v>743.562687055982</c:v>
                </c:pt>
                <c:pt idx="2163">
                  <c:v>743.53863549436005</c:v>
                </c:pt>
                <c:pt idx="2164">
                  <c:v>743.51830869445905</c:v>
                </c:pt>
                <c:pt idx="2165">
                  <c:v>743.46484461753698</c:v>
                </c:pt>
                <c:pt idx="2166">
                  <c:v>743.42505799030198</c:v>
                </c:pt>
                <c:pt idx="2167">
                  <c:v>743.41933153916705</c:v>
                </c:pt>
                <c:pt idx="2168">
                  <c:v>743.38482539242398</c:v>
                </c:pt>
                <c:pt idx="2169">
                  <c:v>743.35462701039103</c:v>
                </c:pt>
                <c:pt idx="2170">
                  <c:v>743.34823378650105</c:v>
                </c:pt>
                <c:pt idx="2171">
                  <c:v>743.29421598458202</c:v>
                </c:pt>
                <c:pt idx="2172">
                  <c:v>743.27798344678797</c:v>
                </c:pt>
                <c:pt idx="2173">
                  <c:v>743.22429054315296</c:v>
                </c:pt>
                <c:pt idx="2174">
                  <c:v>743.17317254021498</c:v>
                </c:pt>
                <c:pt idx="2175">
                  <c:v>743.17215851185495</c:v>
                </c:pt>
                <c:pt idx="2176">
                  <c:v>743.16542176493499</c:v>
                </c:pt>
                <c:pt idx="2177">
                  <c:v>743.11923455872397</c:v>
                </c:pt>
                <c:pt idx="2178">
                  <c:v>743.07565017971797</c:v>
                </c:pt>
                <c:pt idx="2179">
                  <c:v>743.03091120363104</c:v>
                </c:pt>
                <c:pt idx="2180">
                  <c:v>743.02079107045495</c:v>
                </c:pt>
                <c:pt idx="2181">
                  <c:v>743.00061093855504</c:v>
                </c:pt>
                <c:pt idx="2182">
                  <c:v>743.00039532300002</c:v>
                </c:pt>
                <c:pt idx="2183">
                  <c:v>742.99537535223897</c:v>
                </c:pt>
                <c:pt idx="2184">
                  <c:v>742.80225436052297</c:v>
                </c:pt>
                <c:pt idx="2185">
                  <c:v>742.73378546894196</c:v>
                </c:pt>
                <c:pt idx="2186">
                  <c:v>742.72098085477</c:v>
                </c:pt>
                <c:pt idx="2187">
                  <c:v>742.67576165073797</c:v>
                </c:pt>
                <c:pt idx="2188">
                  <c:v>742.63371008771799</c:v>
                </c:pt>
                <c:pt idx="2189">
                  <c:v>742.60975530030396</c:v>
                </c:pt>
                <c:pt idx="2190">
                  <c:v>742.58226191426195</c:v>
                </c:pt>
                <c:pt idx="2191">
                  <c:v>742.57443789077104</c:v>
                </c:pt>
                <c:pt idx="2192">
                  <c:v>742.56550523580097</c:v>
                </c:pt>
                <c:pt idx="2193">
                  <c:v>742.49754591251804</c:v>
                </c:pt>
                <c:pt idx="2194">
                  <c:v>742.48367045114105</c:v>
                </c:pt>
                <c:pt idx="2195">
                  <c:v>742.46825660996205</c:v>
                </c:pt>
                <c:pt idx="2196">
                  <c:v>742.45926766493199</c:v>
                </c:pt>
                <c:pt idx="2197">
                  <c:v>742.42168763522204</c:v>
                </c:pt>
                <c:pt idx="2198">
                  <c:v>742.39228378331097</c:v>
                </c:pt>
                <c:pt idx="2199">
                  <c:v>742.38622576677005</c:v>
                </c:pt>
                <c:pt idx="2200">
                  <c:v>742.379623367043</c:v>
                </c:pt>
                <c:pt idx="2201">
                  <c:v>742.34343405380105</c:v>
                </c:pt>
                <c:pt idx="2202">
                  <c:v>742.33564141156103</c:v>
                </c:pt>
                <c:pt idx="2203">
                  <c:v>742.32287738319997</c:v>
                </c:pt>
                <c:pt idx="2204">
                  <c:v>742.29584396932501</c:v>
                </c:pt>
                <c:pt idx="2205">
                  <c:v>742.05979698799899</c:v>
                </c:pt>
                <c:pt idx="2206">
                  <c:v>742.05387073607005</c:v>
                </c:pt>
                <c:pt idx="2207">
                  <c:v>742.02900590740501</c:v>
                </c:pt>
                <c:pt idx="2208">
                  <c:v>741.99580629116497</c:v>
                </c:pt>
                <c:pt idx="2209">
                  <c:v>741.90141192993497</c:v>
                </c:pt>
                <c:pt idx="2210">
                  <c:v>741.88770796454901</c:v>
                </c:pt>
                <c:pt idx="2211">
                  <c:v>741.85071968824298</c:v>
                </c:pt>
                <c:pt idx="2212">
                  <c:v>741.83411401565797</c:v>
                </c:pt>
                <c:pt idx="2213">
                  <c:v>741.77094268769497</c:v>
                </c:pt>
                <c:pt idx="2214">
                  <c:v>741.76314491657604</c:v>
                </c:pt>
                <c:pt idx="2215">
                  <c:v>741.75919470129497</c:v>
                </c:pt>
                <c:pt idx="2216">
                  <c:v>741.751885641537</c:v>
                </c:pt>
                <c:pt idx="2217">
                  <c:v>741.73855043225001</c:v>
                </c:pt>
                <c:pt idx="2218">
                  <c:v>741.69107027036102</c:v>
                </c:pt>
                <c:pt idx="2219">
                  <c:v>741.62340776375697</c:v>
                </c:pt>
                <c:pt idx="2220">
                  <c:v>741.58219670716198</c:v>
                </c:pt>
                <c:pt idx="2221">
                  <c:v>741.56140449502902</c:v>
                </c:pt>
                <c:pt idx="2222">
                  <c:v>741.49032614628698</c:v>
                </c:pt>
                <c:pt idx="2223">
                  <c:v>741.47942598497002</c:v>
                </c:pt>
                <c:pt idx="2224">
                  <c:v>741.47158390098696</c:v>
                </c:pt>
                <c:pt idx="2225">
                  <c:v>741.44595072476102</c:v>
                </c:pt>
                <c:pt idx="2226">
                  <c:v>741.38686327529604</c:v>
                </c:pt>
                <c:pt idx="2227">
                  <c:v>741.32267826317604</c:v>
                </c:pt>
                <c:pt idx="2228">
                  <c:v>741.31990227335905</c:v>
                </c:pt>
                <c:pt idx="2229">
                  <c:v>741.318481115753</c:v>
                </c:pt>
                <c:pt idx="2230">
                  <c:v>741.25601680569298</c:v>
                </c:pt>
                <c:pt idx="2231">
                  <c:v>741.24303205645799</c:v>
                </c:pt>
                <c:pt idx="2232">
                  <c:v>741.21084887929396</c:v>
                </c:pt>
                <c:pt idx="2233">
                  <c:v>741.136894369576</c:v>
                </c:pt>
                <c:pt idx="2234">
                  <c:v>741.10835672090002</c:v>
                </c:pt>
                <c:pt idx="2235">
                  <c:v>741.09040153220803</c:v>
                </c:pt>
                <c:pt idx="2236">
                  <c:v>741.08933422950395</c:v>
                </c:pt>
                <c:pt idx="2237">
                  <c:v>741.03285814534502</c:v>
                </c:pt>
                <c:pt idx="2238">
                  <c:v>740.81789409545195</c:v>
                </c:pt>
                <c:pt idx="2239">
                  <c:v>740.81644675680195</c:v>
                </c:pt>
                <c:pt idx="2240">
                  <c:v>740.77230932366194</c:v>
                </c:pt>
                <c:pt idx="2241">
                  <c:v>740.69017573166798</c:v>
                </c:pt>
                <c:pt idx="2242">
                  <c:v>740.68729255386802</c:v>
                </c:pt>
                <c:pt idx="2243">
                  <c:v>740.66979498858598</c:v>
                </c:pt>
                <c:pt idx="2244">
                  <c:v>740.61669503605594</c:v>
                </c:pt>
                <c:pt idx="2245">
                  <c:v>740.60162576540802</c:v>
                </c:pt>
                <c:pt idx="2246">
                  <c:v>740.56310020177398</c:v>
                </c:pt>
                <c:pt idx="2247">
                  <c:v>740.50104277022695</c:v>
                </c:pt>
                <c:pt idx="2248">
                  <c:v>740.47273299652704</c:v>
                </c:pt>
                <c:pt idx="2249">
                  <c:v>740.46038998953304</c:v>
                </c:pt>
                <c:pt idx="2250">
                  <c:v>740.44620323972595</c:v>
                </c:pt>
                <c:pt idx="2251">
                  <c:v>740.42780214448601</c:v>
                </c:pt>
                <c:pt idx="2252">
                  <c:v>740.42427448155604</c:v>
                </c:pt>
                <c:pt idx="2253">
                  <c:v>740.34578931624799</c:v>
                </c:pt>
                <c:pt idx="2254">
                  <c:v>740.33295795125605</c:v>
                </c:pt>
                <c:pt idx="2255">
                  <c:v>740.25419351903702</c:v>
                </c:pt>
                <c:pt idx="2256">
                  <c:v>740.11719126987498</c:v>
                </c:pt>
                <c:pt idx="2257">
                  <c:v>740.04395740159305</c:v>
                </c:pt>
                <c:pt idx="2258">
                  <c:v>740.03660549731501</c:v>
                </c:pt>
                <c:pt idx="2259">
                  <c:v>740.025025958382</c:v>
                </c:pt>
                <c:pt idx="2260">
                  <c:v>740.01328010170505</c:v>
                </c:pt>
                <c:pt idx="2261">
                  <c:v>740.01262022023604</c:v>
                </c:pt>
                <c:pt idx="2262">
                  <c:v>739.99192781618797</c:v>
                </c:pt>
                <c:pt idx="2263">
                  <c:v>739.97210800978905</c:v>
                </c:pt>
                <c:pt idx="2264">
                  <c:v>739.97071693933196</c:v>
                </c:pt>
                <c:pt idx="2265">
                  <c:v>739.95516844151405</c:v>
                </c:pt>
                <c:pt idx="2266">
                  <c:v>739.94691292130096</c:v>
                </c:pt>
                <c:pt idx="2267">
                  <c:v>739.94040853199499</c:v>
                </c:pt>
                <c:pt idx="2268">
                  <c:v>739.885690879447</c:v>
                </c:pt>
                <c:pt idx="2269">
                  <c:v>739.88005322230094</c:v>
                </c:pt>
                <c:pt idx="2270">
                  <c:v>739.78178489926495</c:v>
                </c:pt>
                <c:pt idx="2271">
                  <c:v>739.76601789952497</c:v>
                </c:pt>
                <c:pt idx="2272">
                  <c:v>739.75186199269297</c:v>
                </c:pt>
                <c:pt idx="2273">
                  <c:v>739.74767399529503</c:v>
                </c:pt>
                <c:pt idx="2274">
                  <c:v>739.747431191842</c:v>
                </c:pt>
                <c:pt idx="2275">
                  <c:v>739.69176660569997</c:v>
                </c:pt>
                <c:pt idx="2276">
                  <c:v>739.68692922212495</c:v>
                </c:pt>
                <c:pt idx="2277">
                  <c:v>739.68260566755703</c:v>
                </c:pt>
                <c:pt idx="2278">
                  <c:v>739.66313913966599</c:v>
                </c:pt>
                <c:pt idx="2279">
                  <c:v>739.63214608175497</c:v>
                </c:pt>
                <c:pt idx="2280">
                  <c:v>739.54340321360701</c:v>
                </c:pt>
                <c:pt idx="2281">
                  <c:v>739.53378477649096</c:v>
                </c:pt>
                <c:pt idx="2282">
                  <c:v>739.52202668896996</c:v>
                </c:pt>
                <c:pt idx="2283">
                  <c:v>739.48900949606298</c:v>
                </c:pt>
                <c:pt idx="2284">
                  <c:v>739.46853327401095</c:v>
                </c:pt>
                <c:pt idx="2285">
                  <c:v>739.39214338669206</c:v>
                </c:pt>
                <c:pt idx="2286">
                  <c:v>739.39205702963</c:v>
                </c:pt>
                <c:pt idx="2287">
                  <c:v>739.37884856954599</c:v>
                </c:pt>
                <c:pt idx="2288">
                  <c:v>739.36226196606594</c:v>
                </c:pt>
                <c:pt idx="2289">
                  <c:v>739.34694137172301</c:v>
                </c:pt>
                <c:pt idx="2290">
                  <c:v>739.33722907993399</c:v>
                </c:pt>
                <c:pt idx="2291">
                  <c:v>739.30193453539096</c:v>
                </c:pt>
                <c:pt idx="2292">
                  <c:v>739.29215611374002</c:v>
                </c:pt>
                <c:pt idx="2293">
                  <c:v>739.27889269486604</c:v>
                </c:pt>
                <c:pt idx="2294">
                  <c:v>739.274124433922</c:v>
                </c:pt>
                <c:pt idx="2295">
                  <c:v>739.23323170235801</c:v>
                </c:pt>
                <c:pt idx="2296">
                  <c:v>739.20356751292695</c:v>
                </c:pt>
                <c:pt idx="2297">
                  <c:v>739.18553080854997</c:v>
                </c:pt>
                <c:pt idx="2298">
                  <c:v>739.17447919154495</c:v>
                </c:pt>
                <c:pt idx="2299">
                  <c:v>739.13825173186603</c:v>
                </c:pt>
                <c:pt idx="2300">
                  <c:v>739.127714158917</c:v>
                </c:pt>
                <c:pt idx="2301">
                  <c:v>739.11015568177004</c:v>
                </c:pt>
                <c:pt idx="2302">
                  <c:v>739.08997706883804</c:v>
                </c:pt>
                <c:pt idx="2303">
                  <c:v>739.07080257158395</c:v>
                </c:pt>
                <c:pt idx="2304">
                  <c:v>739.038393171547</c:v>
                </c:pt>
                <c:pt idx="2305">
                  <c:v>739.00442876604404</c:v>
                </c:pt>
                <c:pt idx="2306">
                  <c:v>738.95041802254104</c:v>
                </c:pt>
                <c:pt idx="2307">
                  <c:v>738.92776190870097</c:v>
                </c:pt>
                <c:pt idx="2308">
                  <c:v>738.90260923101198</c:v>
                </c:pt>
                <c:pt idx="2309">
                  <c:v>738.83032730021603</c:v>
                </c:pt>
                <c:pt idx="2310">
                  <c:v>738.823478115483</c:v>
                </c:pt>
                <c:pt idx="2311">
                  <c:v>738.80039955488496</c:v>
                </c:pt>
                <c:pt idx="2312">
                  <c:v>738.75077123570395</c:v>
                </c:pt>
                <c:pt idx="2313">
                  <c:v>738.74107579894098</c:v>
                </c:pt>
                <c:pt idx="2314">
                  <c:v>738.70076576581903</c:v>
                </c:pt>
                <c:pt idx="2315">
                  <c:v>738.63383873909197</c:v>
                </c:pt>
                <c:pt idx="2316">
                  <c:v>738.61112065865905</c:v>
                </c:pt>
                <c:pt idx="2317">
                  <c:v>738.60267458029398</c:v>
                </c:pt>
                <c:pt idx="2318">
                  <c:v>738.59907043706801</c:v>
                </c:pt>
                <c:pt idx="2319">
                  <c:v>738.57909279890805</c:v>
                </c:pt>
                <c:pt idx="2320">
                  <c:v>738.57442832034405</c:v>
                </c:pt>
                <c:pt idx="2321">
                  <c:v>738.55237277990204</c:v>
                </c:pt>
                <c:pt idx="2322">
                  <c:v>738.54314727275801</c:v>
                </c:pt>
                <c:pt idx="2323">
                  <c:v>738.48505233021694</c:v>
                </c:pt>
                <c:pt idx="2324">
                  <c:v>738.48426104261205</c:v>
                </c:pt>
                <c:pt idx="2325">
                  <c:v>738.479220847958</c:v>
                </c:pt>
                <c:pt idx="2326">
                  <c:v>738.45245064596804</c:v>
                </c:pt>
                <c:pt idx="2327">
                  <c:v>738.43958377901401</c:v>
                </c:pt>
                <c:pt idx="2328">
                  <c:v>738.39751427721706</c:v>
                </c:pt>
                <c:pt idx="2329">
                  <c:v>738.38816642160305</c:v>
                </c:pt>
                <c:pt idx="2330">
                  <c:v>738.375955826461</c:v>
                </c:pt>
                <c:pt idx="2331">
                  <c:v>738.36309003533904</c:v>
                </c:pt>
                <c:pt idx="2332">
                  <c:v>738.30904126608698</c:v>
                </c:pt>
                <c:pt idx="2333">
                  <c:v>738.30304026779504</c:v>
                </c:pt>
                <c:pt idx="2334">
                  <c:v>738.28875380286195</c:v>
                </c:pt>
                <c:pt idx="2335">
                  <c:v>738.27533008582395</c:v>
                </c:pt>
                <c:pt idx="2336">
                  <c:v>738.26128591019199</c:v>
                </c:pt>
                <c:pt idx="2337">
                  <c:v>738.24666611688201</c:v>
                </c:pt>
                <c:pt idx="2338">
                  <c:v>738.21307065251699</c:v>
                </c:pt>
                <c:pt idx="2339">
                  <c:v>738.19405696071306</c:v>
                </c:pt>
                <c:pt idx="2340">
                  <c:v>738.17482944867697</c:v>
                </c:pt>
                <c:pt idx="2341">
                  <c:v>738.12770024850704</c:v>
                </c:pt>
                <c:pt idx="2342">
                  <c:v>738.10061089030603</c:v>
                </c:pt>
                <c:pt idx="2343">
                  <c:v>738.10034020468095</c:v>
                </c:pt>
                <c:pt idx="2344">
                  <c:v>738.04598966814501</c:v>
                </c:pt>
                <c:pt idx="2345">
                  <c:v>738.02960618306201</c:v>
                </c:pt>
                <c:pt idx="2346">
                  <c:v>738.01201648773201</c:v>
                </c:pt>
                <c:pt idx="2347">
                  <c:v>737.99098777800202</c:v>
                </c:pt>
                <c:pt idx="2348">
                  <c:v>737.93816584263402</c:v>
                </c:pt>
                <c:pt idx="2349">
                  <c:v>737.92085669132905</c:v>
                </c:pt>
                <c:pt idx="2350">
                  <c:v>737.86388269832196</c:v>
                </c:pt>
                <c:pt idx="2351">
                  <c:v>737.85329851392396</c:v>
                </c:pt>
                <c:pt idx="2352">
                  <c:v>737.83779441921797</c:v>
                </c:pt>
                <c:pt idx="2353">
                  <c:v>737.74018615702801</c:v>
                </c:pt>
                <c:pt idx="2354">
                  <c:v>737.72815942152897</c:v>
                </c:pt>
                <c:pt idx="2355">
                  <c:v>737.68785827051101</c:v>
                </c:pt>
                <c:pt idx="2356">
                  <c:v>737.68326928641102</c:v>
                </c:pt>
                <c:pt idx="2357">
                  <c:v>737.67819814369398</c:v>
                </c:pt>
                <c:pt idx="2358">
                  <c:v>737.66791756432997</c:v>
                </c:pt>
                <c:pt idx="2359">
                  <c:v>737.63488722116097</c:v>
                </c:pt>
                <c:pt idx="2360">
                  <c:v>737.62392455158601</c:v>
                </c:pt>
                <c:pt idx="2361">
                  <c:v>737.57175905855604</c:v>
                </c:pt>
                <c:pt idx="2362">
                  <c:v>737.55139862366798</c:v>
                </c:pt>
                <c:pt idx="2363">
                  <c:v>737.51981696066298</c:v>
                </c:pt>
                <c:pt idx="2364">
                  <c:v>737.50148069185002</c:v>
                </c:pt>
                <c:pt idx="2365">
                  <c:v>737.47004715355399</c:v>
                </c:pt>
                <c:pt idx="2366">
                  <c:v>737.44867973305202</c:v>
                </c:pt>
                <c:pt idx="2367">
                  <c:v>737.43643899037295</c:v>
                </c:pt>
                <c:pt idx="2368">
                  <c:v>737.41302160318901</c:v>
                </c:pt>
                <c:pt idx="2369">
                  <c:v>737.40955217119802</c:v>
                </c:pt>
                <c:pt idx="2370">
                  <c:v>737.3463057189</c:v>
                </c:pt>
                <c:pt idx="2371">
                  <c:v>737.291771881812</c:v>
                </c:pt>
                <c:pt idx="2372">
                  <c:v>737.27488422058798</c:v>
                </c:pt>
                <c:pt idx="2373">
                  <c:v>737.26429440383595</c:v>
                </c:pt>
                <c:pt idx="2374">
                  <c:v>737.263978788587</c:v>
                </c:pt>
                <c:pt idx="2375">
                  <c:v>737.24654531678505</c:v>
                </c:pt>
                <c:pt idx="2376">
                  <c:v>737.22127180155303</c:v>
                </c:pt>
                <c:pt idx="2377">
                  <c:v>737.20304546052398</c:v>
                </c:pt>
                <c:pt idx="2378">
                  <c:v>737.180692335088</c:v>
                </c:pt>
                <c:pt idx="2379">
                  <c:v>737.17649060339102</c:v>
                </c:pt>
                <c:pt idx="2380">
                  <c:v>737.16417269535395</c:v>
                </c:pt>
                <c:pt idx="2381">
                  <c:v>737.14843195231299</c:v>
                </c:pt>
                <c:pt idx="2382">
                  <c:v>737.131770048102</c:v>
                </c:pt>
                <c:pt idx="2383">
                  <c:v>737.12803088491899</c:v>
                </c:pt>
                <c:pt idx="2384">
                  <c:v>737.126337644964</c:v>
                </c:pt>
                <c:pt idx="2385">
                  <c:v>737.088088711213</c:v>
                </c:pt>
                <c:pt idx="2386">
                  <c:v>737.08331923590504</c:v>
                </c:pt>
                <c:pt idx="2387">
                  <c:v>737.05411395612998</c:v>
                </c:pt>
                <c:pt idx="2388">
                  <c:v>737.00964176872799</c:v>
                </c:pt>
                <c:pt idx="2389">
                  <c:v>737.00309029326604</c:v>
                </c:pt>
                <c:pt idx="2390">
                  <c:v>736.960907095533</c:v>
                </c:pt>
                <c:pt idx="2391">
                  <c:v>736.93978118157395</c:v>
                </c:pt>
                <c:pt idx="2392">
                  <c:v>736.92499182127995</c:v>
                </c:pt>
                <c:pt idx="2393">
                  <c:v>736.835592226014</c:v>
                </c:pt>
                <c:pt idx="2394">
                  <c:v>736.82717452587997</c:v>
                </c:pt>
                <c:pt idx="2395">
                  <c:v>736.81030118834894</c:v>
                </c:pt>
                <c:pt idx="2396">
                  <c:v>736.80278563145703</c:v>
                </c:pt>
                <c:pt idx="2397">
                  <c:v>736.79094713022903</c:v>
                </c:pt>
                <c:pt idx="2398">
                  <c:v>736.72839004250704</c:v>
                </c:pt>
                <c:pt idx="2399">
                  <c:v>736.71354871453298</c:v>
                </c:pt>
                <c:pt idx="2400">
                  <c:v>736.66788098687402</c:v>
                </c:pt>
                <c:pt idx="2401">
                  <c:v>736.65410128400003</c:v>
                </c:pt>
                <c:pt idx="2402">
                  <c:v>736.63535678295602</c:v>
                </c:pt>
                <c:pt idx="2403">
                  <c:v>736.60402832308705</c:v>
                </c:pt>
                <c:pt idx="2404">
                  <c:v>736.57812757826298</c:v>
                </c:pt>
                <c:pt idx="2405">
                  <c:v>736.56531790384395</c:v>
                </c:pt>
                <c:pt idx="2406">
                  <c:v>736.54240179350302</c:v>
                </c:pt>
                <c:pt idx="2407">
                  <c:v>736.53477668037897</c:v>
                </c:pt>
                <c:pt idx="2408">
                  <c:v>736.52052870155205</c:v>
                </c:pt>
                <c:pt idx="2409">
                  <c:v>736.49049943378498</c:v>
                </c:pt>
                <c:pt idx="2410">
                  <c:v>736.48802608857602</c:v>
                </c:pt>
                <c:pt idx="2411">
                  <c:v>736.47498501241103</c:v>
                </c:pt>
                <c:pt idx="2412">
                  <c:v>736.37908799586103</c:v>
                </c:pt>
                <c:pt idx="2413">
                  <c:v>736.28954080436995</c:v>
                </c:pt>
                <c:pt idx="2414">
                  <c:v>736.26124107170199</c:v>
                </c:pt>
                <c:pt idx="2415">
                  <c:v>736.244089252668</c:v>
                </c:pt>
                <c:pt idx="2416">
                  <c:v>736.15505561567102</c:v>
                </c:pt>
                <c:pt idx="2417">
                  <c:v>736.13528872827101</c:v>
                </c:pt>
                <c:pt idx="2418">
                  <c:v>736.13364818506795</c:v>
                </c:pt>
                <c:pt idx="2419">
                  <c:v>736.11163762873696</c:v>
                </c:pt>
                <c:pt idx="2420">
                  <c:v>736.10157330347795</c:v>
                </c:pt>
                <c:pt idx="2421">
                  <c:v>736.020442970717</c:v>
                </c:pt>
                <c:pt idx="2422">
                  <c:v>736.01767564173201</c:v>
                </c:pt>
                <c:pt idx="2423">
                  <c:v>735.95260023472497</c:v>
                </c:pt>
                <c:pt idx="2424">
                  <c:v>735.94176812816795</c:v>
                </c:pt>
                <c:pt idx="2425">
                  <c:v>735.88104519672299</c:v>
                </c:pt>
                <c:pt idx="2426">
                  <c:v>735.87337545943205</c:v>
                </c:pt>
                <c:pt idx="2427">
                  <c:v>735.86327589779603</c:v>
                </c:pt>
                <c:pt idx="2428">
                  <c:v>735.80721143398705</c:v>
                </c:pt>
                <c:pt idx="2429">
                  <c:v>735.79760522470201</c:v>
                </c:pt>
                <c:pt idx="2430">
                  <c:v>735.79539983008499</c:v>
                </c:pt>
                <c:pt idx="2431">
                  <c:v>735.74432353674104</c:v>
                </c:pt>
                <c:pt idx="2432">
                  <c:v>735.70482400919002</c:v>
                </c:pt>
                <c:pt idx="2433">
                  <c:v>735.67267916246703</c:v>
                </c:pt>
                <c:pt idx="2434">
                  <c:v>735.67122080353499</c:v>
                </c:pt>
                <c:pt idx="2435">
                  <c:v>735.67077851392196</c:v>
                </c:pt>
                <c:pt idx="2436">
                  <c:v>735.53886304856303</c:v>
                </c:pt>
                <c:pt idx="2437">
                  <c:v>735.51461588183599</c:v>
                </c:pt>
                <c:pt idx="2438">
                  <c:v>735.50411813794506</c:v>
                </c:pt>
                <c:pt idx="2439">
                  <c:v>735.47931229589597</c:v>
                </c:pt>
                <c:pt idx="2440">
                  <c:v>735.44938107258895</c:v>
                </c:pt>
                <c:pt idx="2441">
                  <c:v>735.43438201739195</c:v>
                </c:pt>
                <c:pt idx="2442">
                  <c:v>735.41253155281902</c:v>
                </c:pt>
                <c:pt idx="2443">
                  <c:v>735.38239415815099</c:v>
                </c:pt>
                <c:pt idx="2444">
                  <c:v>735.37598282769602</c:v>
                </c:pt>
                <c:pt idx="2445">
                  <c:v>735.32968613307503</c:v>
                </c:pt>
                <c:pt idx="2446">
                  <c:v>735.28834697708305</c:v>
                </c:pt>
                <c:pt idx="2447">
                  <c:v>735.268032716167</c:v>
                </c:pt>
                <c:pt idx="2448">
                  <c:v>735.26579841213504</c:v>
                </c:pt>
                <c:pt idx="2449">
                  <c:v>735.26346830726095</c:v>
                </c:pt>
                <c:pt idx="2450">
                  <c:v>735.21647151504601</c:v>
                </c:pt>
                <c:pt idx="2451">
                  <c:v>735.18026146738305</c:v>
                </c:pt>
                <c:pt idx="2452">
                  <c:v>735.17907048501502</c:v>
                </c:pt>
                <c:pt idx="2453">
                  <c:v>735.07130582346201</c:v>
                </c:pt>
                <c:pt idx="2454">
                  <c:v>735.06185401564403</c:v>
                </c:pt>
                <c:pt idx="2455">
                  <c:v>735.05042791184906</c:v>
                </c:pt>
                <c:pt idx="2456">
                  <c:v>735.03449907947595</c:v>
                </c:pt>
                <c:pt idx="2457">
                  <c:v>735.03014183680705</c:v>
                </c:pt>
                <c:pt idx="2458">
                  <c:v>734.97505648525805</c:v>
                </c:pt>
                <c:pt idx="2459">
                  <c:v>734.939979156714</c:v>
                </c:pt>
                <c:pt idx="2460">
                  <c:v>734.936811547003</c:v>
                </c:pt>
                <c:pt idx="2461">
                  <c:v>734.91674987950296</c:v>
                </c:pt>
                <c:pt idx="2462">
                  <c:v>734.91165405200502</c:v>
                </c:pt>
                <c:pt idx="2463">
                  <c:v>734.88169803344999</c:v>
                </c:pt>
                <c:pt idx="2464">
                  <c:v>734.758606603982</c:v>
                </c:pt>
                <c:pt idx="2465">
                  <c:v>734.75194472056501</c:v>
                </c:pt>
                <c:pt idx="2466">
                  <c:v>734.64386873516605</c:v>
                </c:pt>
                <c:pt idx="2467">
                  <c:v>734.62383090111905</c:v>
                </c:pt>
                <c:pt idx="2468">
                  <c:v>734.59440870893104</c:v>
                </c:pt>
                <c:pt idx="2469">
                  <c:v>734.55253251242198</c:v>
                </c:pt>
                <c:pt idx="2470">
                  <c:v>734.49306652739597</c:v>
                </c:pt>
                <c:pt idx="2471">
                  <c:v>734.46963626429397</c:v>
                </c:pt>
                <c:pt idx="2472">
                  <c:v>734.43454939549599</c:v>
                </c:pt>
                <c:pt idx="2473">
                  <c:v>734.40352138415403</c:v>
                </c:pt>
                <c:pt idx="2474">
                  <c:v>734.37630687844501</c:v>
                </c:pt>
                <c:pt idx="2475">
                  <c:v>734.33158864359996</c:v>
                </c:pt>
                <c:pt idx="2476">
                  <c:v>734.27106087720597</c:v>
                </c:pt>
                <c:pt idx="2477">
                  <c:v>734.26891423254403</c:v>
                </c:pt>
                <c:pt idx="2478">
                  <c:v>734.26348318434498</c:v>
                </c:pt>
                <c:pt idx="2479">
                  <c:v>734.26116129660898</c:v>
                </c:pt>
                <c:pt idx="2480">
                  <c:v>734.23771822671301</c:v>
                </c:pt>
                <c:pt idx="2481">
                  <c:v>734.23067231423204</c:v>
                </c:pt>
                <c:pt idx="2482">
                  <c:v>734.06374564874102</c:v>
                </c:pt>
                <c:pt idx="2483">
                  <c:v>734.05931102723798</c:v>
                </c:pt>
                <c:pt idx="2484">
                  <c:v>734.01798835430202</c:v>
                </c:pt>
                <c:pt idx="2485">
                  <c:v>734.00606285566505</c:v>
                </c:pt>
                <c:pt idx="2486">
                  <c:v>733.95589787475001</c:v>
                </c:pt>
                <c:pt idx="2487">
                  <c:v>733.94712876580502</c:v>
                </c:pt>
                <c:pt idx="2488">
                  <c:v>733.94131795094302</c:v>
                </c:pt>
                <c:pt idx="2489">
                  <c:v>733.89449431236301</c:v>
                </c:pt>
                <c:pt idx="2490">
                  <c:v>733.83531115567905</c:v>
                </c:pt>
                <c:pt idx="2491">
                  <c:v>733.82133532278203</c:v>
                </c:pt>
                <c:pt idx="2492">
                  <c:v>733.75990066833901</c:v>
                </c:pt>
                <c:pt idx="2493">
                  <c:v>733.70835030294199</c:v>
                </c:pt>
                <c:pt idx="2494">
                  <c:v>733.63505165346203</c:v>
                </c:pt>
                <c:pt idx="2495">
                  <c:v>733.63453842985598</c:v>
                </c:pt>
                <c:pt idx="2496">
                  <c:v>733.61475936722695</c:v>
                </c:pt>
                <c:pt idx="2497">
                  <c:v>733.61444696291801</c:v>
                </c:pt>
                <c:pt idx="2498">
                  <c:v>733.59907140328005</c:v>
                </c:pt>
                <c:pt idx="2499">
                  <c:v>733.56636080357498</c:v>
                </c:pt>
                <c:pt idx="2500">
                  <c:v>733.55013488709801</c:v>
                </c:pt>
                <c:pt idx="2501">
                  <c:v>733.49887465209304</c:v>
                </c:pt>
                <c:pt idx="2502">
                  <c:v>733.49591893595004</c:v>
                </c:pt>
                <c:pt idx="2503">
                  <c:v>733.44660891947296</c:v>
                </c:pt>
                <c:pt idx="2504">
                  <c:v>733.43788019011504</c:v>
                </c:pt>
                <c:pt idx="2505">
                  <c:v>733.43096613323803</c:v>
                </c:pt>
                <c:pt idx="2506">
                  <c:v>733.42348236189696</c:v>
                </c:pt>
                <c:pt idx="2507">
                  <c:v>733.42237355925397</c:v>
                </c:pt>
                <c:pt idx="2508">
                  <c:v>733.41331747140305</c:v>
                </c:pt>
                <c:pt idx="2509">
                  <c:v>733.40986867873903</c:v>
                </c:pt>
                <c:pt idx="2510">
                  <c:v>733.34570845988401</c:v>
                </c:pt>
                <c:pt idx="2511">
                  <c:v>733.32584129287204</c:v>
                </c:pt>
                <c:pt idx="2512">
                  <c:v>733.29353349792802</c:v>
                </c:pt>
                <c:pt idx="2513">
                  <c:v>733.22076481551801</c:v>
                </c:pt>
                <c:pt idx="2514">
                  <c:v>733.17434758143997</c:v>
                </c:pt>
                <c:pt idx="2515">
                  <c:v>733.13262547751106</c:v>
                </c:pt>
                <c:pt idx="2516">
                  <c:v>733.12336710291095</c:v>
                </c:pt>
                <c:pt idx="2517">
                  <c:v>733.06652418115402</c:v>
                </c:pt>
                <c:pt idx="2518">
                  <c:v>733.03735236238003</c:v>
                </c:pt>
                <c:pt idx="2519">
                  <c:v>733.02532114031897</c:v>
                </c:pt>
                <c:pt idx="2520">
                  <c:v>733.02219119971096</c:v>
                </c:pt>
                <c:pt idx="2521">
                  <c:v>732.97344961291606</c:v>
                </c:pt>
                <c:pt idx="2522">
                  <c:v>732.83297070321498</c:v>
                </c:pt>
                <c:pt idx="2523">
                  <c:v>732.82838806878794</c:v>
                </c:pt>
                <c:pt idx="2524">
                  <c:v>732.81160509785695</c:v>
                </c:pt>
                <c:pt idx="2525">
                  <c:v>732.80945644962105</c:v>
                </c:pt>
                <c:pt idx="2526">
                  <c:v>732.78841013209296</c:v>
                </c:pt>
                <c:pt idx="2527">
                  <c:v>732.74936129864705</c:v>
                </c:pt>
                <c:pt idx="2528">
                  <c:v>732.60708033360902</c:v>
                </c:pt>
                <c:pt idx="2529">
                  <c:v>732.57526749975705</c:v>
                </c:pt>
                <c:pt idx="2530">
                  <c:v>732.56701942967698</c:v>
                </c:pt>
                <c:pt idx="2531">
                  <c:v>732.51640888975305</c:v>
                </c:pt>
                <c:pt idx="2532">
                  <c:v>732.49803942004496</c:v>
                </c:pt>
                <c:pt idx="2533">
                  <c:v>732.38726710645597</c:v>
                </c:pt>
                <c:pt idx="2534">
                  <c:v>732.366301487751</c:v>
                </c:pt>
                <c:pt idx="2535">
                  <c:v>732.33752444208994</c:v>
                </c:pt>
                <c:pt idx="2536">
                  <c:v>732.33401299031402</c:v>
                </c:pt>
                <c:pt idx="2537">
                  <c:v>732.18318059998398</c:v>
                </c:pt>
                <c:pt idx="2538">
                  <c:v>732.17888085362301</c:v>
                </c:pt>
                <c:pt idx="2539">
                  <c:v>732.15066964695905</c:v>
                </c:pt>
                <c:pt idx="2540">
                  <c:v>732.13580180275301</c:v>
                </c:pt>
                <c:pt idx="2541">
                  <c:v>731.94467431294197</c:v>
                </c:pt>
                <c:pt idx="2542">
                  <c:v>731.93928496241699</c:v>
                </c:pt>
                <c:pt idx="2543">
                  <c:v>731.87547231715303</c:v>
                </c:pt>
                <c:pt idx="2544">
                  <c:v>731.86606193791397</c:v>
                </c:pt>
                <c:pt idx="2545">
                  <c:v>731.84925894533797</c:v>
                </c:pt>
                <c:pt idx="2546">
                  <c:v>731.84336875397798</c:v>
                </c:pt>
                <c:pt idx="2547">
                  <c:v>731.80998800324801</c:v>
                </c:pt>
                <c:pt idx="2548">
                  <c:v>731.80378843306698</c:v>
                </c:pt>
                <c:pt idx="2549">
                  <c:v>731.71820440060196</c:v>
                </c:pt>
                <c:pt idx="2550">
                  <c:v>731.702515873072</c:v>
                </c:pt>
                <c:pt idx="2551">
                  <c:v>731.65333079164998</c:v>
                </c:pt>
                <c:pt idx="2552">
                  <c:v>731.59131447700702</c:v>
                </c:pt>
                <c:pt idx="2553">
                  <c:v>731.57504833843495</c:v>
                </c:pt>
                <c:pt idx="2554">
                  <c:v>731.56038592634104</c:v>
                </c:pt>
                <c:pt idx="2555">
                  <c:v>731.53982706219199</c:v>
                </c:pt>
                <c:pt idx="2556">
                  <c:v>731.42683685515703</c:v>
                </c:pt>
                <c:pt idx="2557">
                  <c:v>731.378337558922</c:v>
                </c:pt>
                <c:pt idx="2558">
                  <c:v>731.36966271554695</c:v>
                </c:pt>
                <c:pt idx="2559">
                  <c:v>731.36875584758002</c:v>
                </c:pt>
                <c:pt idx="2560">
                  <c:v>731.34013846180403</c:v>
                </c:pt>
                <c:pt idx="2561">
                  <c:v>731.31109884233001</c:v>
                </c:pt>
                <c:pt idx="2562">
                  <c:v>731.27638517422497</c:v>
                </c:pt>
                <c:pt idx="2563">
                  <c:v>731.271792357697</c:v>
                </c:pt>
                <c:pt idx="2564">
                  <c:v>731.22714386187101</c:v>
                </c:pt>
                <c:pt idx="2565">
                  <c:v>731.22240175456795</c:v>
                </c:pt>
                <c:pt idx="2566">
                  <c:v>731.17753258950904</c:v>
                </c:pt>
                <c:pt idx="2567">
                  <c:v>731.17128854058001</c:v>
                </c:pt>
                <c:pt idx="2568">
                  <c:v>731.11570464896101</c:v>
                </c:pt>
                <c:pt idx="2569">
                  <c:v>731.08540162333099</c:v>
                </c:pt>
                <c:pt idx="2570">
                  <c:v>731.01216549353501</c:v>
                </c:pt>
                <c:pt idx="2571">
                  <c:v>730.94860259177096</c:v>
                </c:pt>
                <c:pt idx="2572">
                  <c:v>730.91977232178795</c:v>
                </c:pt>
                <c:pt idx="2573">
                  <c:v>730.89461884315006</c:v>
                </c:pt>
                <c:pt idx="2574">
                  <c:v>730.88748622698802</c:v>
                </c:pt>
                <c:pt idx="2575">
                  <c:v>730.84512833043402</c:v>
                </c:pt>
                <c:pt idx="2576">
                  <c:v>730.79195036025101</c:v>
                </c:pt>
                <c:pt idx="2577">
                  <c:v>730.71402488577201</c:v>
                </c:pt>
                <c:pt idx="2578">
                  <c:v>730.69196434345997</c:v>
                </c:pt>
                <c:pt idx="2579">
                  <c:v>730.68101968743395</c:v>
                </c:pt>
                <c:pt idx="2580">
                  <c:v>730.64830632874896</c:v>
                </c:pt>
                <c:pt idx="2581">
                  <c:v>730.64149998820801</c:v>
                </c:pt>
                <c:pt idx="2582">
                  <c:v>730.64034890634798</c:v>
                </c:pt>
                <c:pt idx="2583">
                  <c:v>730.631517948137</c:v>
                </c:pt>
                <c:pt idx="2584">
                  <c:v>730.61192029254596</c:v>
                </c:pt>
                <c:pt idx="2585">
                  <c:v>730.61116586452101</c:v>
                </c:pt>
                <c:pt idx="2586">
                  <c:v>730.601183351278</c:v>
                </c:pt>
                <c:pt idx="2587">
                  <c:v>730.55584587239503</c:v>
                </c:pt>
                <c:pt idx="2588">
                  <c:v>730.53777797573196</c:v>
                </c:pt>
                <c:pt idx="2589">
                  <c:v>730.533902406023</c:v>
                </c:pt>
                <c:pt idx="2590">
                  <c:v>730.47369142259595</c:v>
                </c:pt>
                <c:pt idx="2591">
                  <c:v>730.43251650333195</c:v>
                </c:pt>
                <c:pt idx="2592">
                  <c:v>730.40532654345895</c:v>
                </c:pt>
                <c:pt idx="2593">
                  <c:v>730.35362345343003</c:v>
                </c:pt>
                <c:pt idx="2594">
                  <c:v>730.35126400277295</c:v>
                </c:pt>
                <c:pt idx="2595">
                  <c:v>730.32240315867102</c:v>
                </c:pt>
                <c:pt idx="2596">
                  <c:v>730.30343261647999</c:v>
                </c:pt>
                <c:pt idx="2597">
                  <c:v>730.26951270051495</c:v>
                </c:pt>
                <c:pt idx="2598">
                  <c:v>730.26406070115502</c:v>
                </c:pt>
                <c:pt idx="2599">
                  <c:v>730.18925919848698</c:v>
                </c:pt>
                <c:pt idx="2600">
                  <c:v>730.18506253564306</c:v>
                </c:pt>
                <c:pt idx="2601">
                  <c:v>730.15368098197905</c:v>
                </c:pt>
                <c:pt idx="2602">
                  <c:v>730.15315318368198</c:v>
                </c:pt>
                <c:pt idx="2603">
                  <c:v>730.14164393510396</c:v>
                </c:pt>
                <c:pt idx="2604">
                  <c:v>730.13657169293106</c:v>
                </c:pt>
                <c:pt idx="2605">
                  <c:v>730.09087408381902</c:v>
                </c:pt>
                <c:pt idx="2606">
                  <c:v>730.07412189746594</c:v>
                </c:pt>
                <c:pt idx="2607">
                  <c:v>730.04545123597995</c:v>
                </c:pt>
                <c:pt idx="2608">
                  <c:v>730.03517815267799</c:v>
                </c:pt>
                <c:pt idx="2609">
                  <c:v>729.98361142395504</c:v>
                </c:pt>
                <c:pt idx="2610">
                  <c:v>729.97654078070605</c:v>
                </c:pt>
                <c:pt idx="2611">
                  <c:v>729.97584267715604</c:v>
                </c:pt>
                <c:pt idx="2612">
                  <c:v>729.920883351876</c:v>
                </c:pt>
                <c:pt idx="2613">
                  <c:v>729.91548584365705</c:v>
                </c:pt>
                <c:pt idx="2614">
                  <c:v>729.88541621371098</c:v>
                </c:pt>
                <c:pt idx="2615">
                  <c:v>729.87688569290594</c:v>
                </c:pt>
                <c:pt idx="2616">
                  <c:v>729.86639836468999</c:v>
                </c:pt>
                <c:pt idx="2617">
                  <c:v>729.81337639638696</c:v>
                </c:pt>
                <c:pt idx="2618">
                  <c:v>729.79420366275394</c:v>
                </c:pt>
                <c:pt idx="2619">
                  <c:v>729.73286402255997</c:v>
                </c:pt>
                <c:pt idx="2620">
                  <c:v>729.73253420510798</c:v>
                </c:pt>
                <c:pt idx="2621">
                  <c:v>729.71743138945897</c:v>
                </c:pt>
                <c:pt idx="2622">
                  <c:v>729.70741707632101</c:v>
                </c:pt>
                <c:pt idx="2623">
                  <c:v>729.64850955196505</c:v>
                </c:pt>
                <c:pt idx="2624">
                  <c:v>729.63407602079599</c:v>
                </c:pt>
                <c:pt idx="2625">
                  <c:v>729.62003716376603</c:v>
                </c:pt>
                <c:pt idx="2626">
                  <c:v>729.57767720951301</c:v>
                </c:pt>
                <c:pt idx="2627">
                  <c:v>729.53985977283901</c:v>
                </c:pt>
                <c:pt idx="2628">
                  <c:v>729.47969856538498</c:v>
                </c:pt>
                <c:pt idx="2629">
                  <c:v>729.46386154819697</c:v>
                </c:pt>
                <c:pt idx="2630">
                  <c:v>729.44457143608395</c:v>
                </c:pt>
                <c:pt idx="2631">
                  <c:v>729.37137874192695</c:v>
                </c:pt>
                <c:pt idx="2632">
                  <c:v>729.36707774697402</c:v>
                </c:pt>
                <c:pt idx="2633">
                  <c:v>729.34497602780402</c:v>
                </c:pt>
                <c:pt idx="2634">
                  <c:v>729.25620114676997</c:v>
                </c:pt>
                <c:pt idx="2635">
                  <c:v>729.25453196111596</c:v>
                </c:pt>
                <c:pt idx="2636">
                  <c:v>729.19314518126498</c:v>
                </c:pt>
                <c:pt idx="2637">
                  <c:v>729.16814873960004</c:v>
                </c:pt>
                <c:pt idx="2638">
                  <c:v>729.08977643052003</c:v>
                </c:pt>
                <c:pt idx="2639">
                  <c:v>729.05745402094499</c:v>
                </c:pt>
                <c:pt idx="2640">
                  <c:v>728.99821693047704</c:v>
                </c:pt>
                <c:pt idx="2641">
                  <c:v>728.99684215105003</c:v>
                </c:pt>
                <c:pt idx="2642">
                  <c:v>728.99290451369404</c:v>
                </c:pt>
                <c:pt idx="2643">
                  <c:v>728.96901204178005</c:v>
                </c:pt>
                <c:pt idx="2644">
                  <c:v>728.94269139632502</c:v>
                </c:pt>
                <c:pt idx="2645">
                  <c:v>728.92776310098395</c:v>
                </c:pt>
                <c:pt idx="2646">
                  <c:v>728.91079084997602</c:v>
                </c:pt>
                <c:pt idx="2647">
                  <c:v>728.90991083490405</c:v>
                </c:pt>
                <c:pt idx="2648">
                  <c:v>728.90539238301699</c:v>
                </c:pt>
                <c:pt idx="2649">
                  <c:v>728.90242552193797</c:v>
                </c:pt>
                <c:pt idx="2650">
                  <c:v>728.88019730524604</c:v>
                </c:pt>
                <c:pt idx="2651">
                  <c:v>728.87928557642999</c:v>
                </c:pt>
                <c:pt idx="2652">
                  <c:v>728.86603630905904</c:v>
                </c:pt>
                <c:pt idx="2653">
                  <c:v>728.848708092842</c:v>
                </c:pt>
                <c:pt idx="2654">
                  <c:v>728.83834871151601</c:v>
                </c:pt>
                <c:pt idx="2655">
                  <c:v>728.83508974301196</c:v>
                </c:pt>
                <c:pt idx="2656">
                  <c:v>728.82602613745803</c:v>
                </c:pt>
                <c:pt idx="2657">
                  <c:v>728.80596681261795</c:v>
                </c:pt>
                <c:pt idx="2658">
                  <c:v>728.59965973011799</c:v>
                </c:pt>
                <c:pt idx="2659">
                  <c:v>728.58000078655505</c:v>
                </c:pt>
                <c:pt idx="2660">
                  <c:v>728.49190450711603</c:v>
                </c:pt>
                <c:pt idx="2661">
                  <c:v>728.481707745888</c:v>
                </c:pt>
                <c:pt idx="2662">
                  <c:v>728.47758409110895</c:v>
                </c:pt>
                <c:pt idx="2663">
                  <c:v>728.436172316632</c:v>
                </c:pt>
                <c:pt idx="2664">
                  <c:v>728.39020338458897</c:v>
                </c:pt>
                <c:pt idx="2665">
                  <c:v>728.38054238383097</c:v>
                </c:pt>
                <c:pt idx="2666">
                  <c:v>728.35889758815699</c:v>
                </c:pt>
                <c:pt idx="2667">
                  <c:v>728.34208330760703</c:v>
                </c:pt>
                <c:pt idx="2668">
                  <c:v>728.31262098862499</c:v>
                </c:pt>
                <c:pt idx="2669">
                  <c:v>728.29379901692096</c:v>
                </c:pt>
                <c:pt idx="2670">
                  <c:v>728.28176306897399</c:v>
                </c:pt>
                <c:pt idx="2671">
                  <c:v>728.25292450148902</c:v>
                </c:pt>
                <c:pt idx="2672">
                  <c:v>728.24268463815099</c:v>
                </c:pt>
                <c:pt idx="2673">
                  <c:v>728.21249227608996</c:v>
                </c:pt>
                <c:pt idx="2674">
                  <c:v>728.20773635362798</c:v>
                </c:pt>
                <c:pt idx="2675">
                  <c:v>728.20653471804599</c:v>
                </c:pt>
                <c:pt idx="2676">
                  <c:v>728.19812021625501</c:v>
                </c:pt>
                <c:pt idx="2677">
                  <c:v>728.16002417204697</c:v>
                </c:pt>
                <c:pt idx="2678">
                  <c:v>728.13944985652699</c:v>
                </c:pt>
                <c:pt idx="2679">
                  <c:v>728.07874064943496</c:v>
                </c:pt>
                <c:pt idx="2680">
                  <c:v>728.05128563007395</c:v>
                </c:pt>
                <c:pt idx="2681">
                  <c:v>728.01023481122695</c:v>
                </c:pt>
                <c:pt idx="2682">
                  <c:v>727.98852100900297</c:v>
                </c:pt>
                <c:pt idx="2683">
                  <c:v>727.97355880334203</c:v>
                </c:pt>
                <c:pt idx="2684">
                  <c:v>727.935721710743</c:v>
                </c:pt>
                <c:pt idx="2685">
                  <c:v>727.85115565203</c:v>
                </c:pt>
                <c:pt idx="2686">
                  <c:v>727.81844127740305</c:v>
                </c:pt>
                <c:pt idx="2687">
                  <c:v>727.81012734456203</c:v>
                </c:pt>
                <c:pt idx="2688">
                  <c:v>727.79699248595398</c:v>
                </c:pt>
                <c:pt idx="2689">
                  <c:v>727.77733563620404</c:v>
                </c:pt>
                <c:pt idx="2690">
                  <c:v>727.75213003143597</c:v>
                </c:pt>
                <c:pt idx="2691">
                  <c:v>727.70239473757204</c:v>
                </c:pt>
                <c:pt idx="2692">
                  <c:v>727.69271982151804</c:v>
                </c:pt>
                <c:pt idx="2693">
                  <c:v>727.66725659314704</c:v>
                </c:pt>
                <c:pt idx="2694">
                  <c:v>727.66264267893598</c:v>
                </c:pt>
                <c:pt idx="2695">
                  <c:v>727.63401115030001</c:v>
                </c:pt>
                <c:pt idx="2696">
                  <c:v>727.62806013010402</c:v>
                </c:pt>
                <c:pt idx="2697">
                  <c:v>727.62392483463805</c:v>
                </c:pt>
                <c:pt idx="2698">
                  <c:v>727.60144731001901</c:v>
                </c:pt>
                <c:pt idx="2699">
                  <c:v>727.59414181707803</c:v>
                </c:pt>
                <c:pt idx="2700">
                  <c:v>727.58570661374904</c:v>
                </c:pt>
                <c:pt idx="2701">
                  <c:v>727.55390146159004</c:v>
                </c:pt>
                <c:pt idx="2702">
                  <c:v>727.547095057761</c:v>
                </c:pt>
                <c:pt idx="2703">
                  <c:v>727.51749617076496</c:v>
                </c:pt>
                <c:pt idx="2704">
                  <c:v>727.39905910492905</c:v>
                </c:pt>
                <c:pt idx="2705">
                  <c:v>727.35062065061504</c:v>
                </c:pt>
                <c:pt idx="2706">
                  <c:v>727.34232214736301</c:v>
                </c:pt>
                <c:pt idx="2707">
                  <c:v>727.31033433439302</c:v>
                </c:pt>
                <c:pt idx="2708">
                  <c:v>727.25927002017602</c:v>
                </c:pt>
                <c:pt idx="2709">
                  <c:v>727.25692768403496</c:v>
                </c:pt>
                <c:pt idx="2710">
                  <c:v>727.12311426293195</c:v>
                </c:pt>
                <c:pt idx="2711">
                  <c:v>727.02037656157097</c:v>
                </c:pt>
                <c:pt idx="2712">
                  <c:v>727.00670678856602</c:v>
                </c:pt>
                <c:pt idx="2713">
                  <c:v>726.92122703074597</c:v>
                </c:pt>
                <c:pt idx="2714">
                  <c:v>726.90108182168797</c:v>
                </c:pt>
                <c:pt idx="2715">
                  <c:v>726.80026711660003</c:v>
                </c:pt>
                <c:pt idx="2716">
                  <c:v>726.79297021701598</c:v>
                </c:pt>
                <c:pt idx="2717">
                  <c:v>726.77629049478901</c:v>
                </c:pt>
                <c:pt idx="2718">
                  <c:v>726.75240146259398</c:v>
                </c:pt>
                <c:pt idx="2719">
                  <c:v>726.72776955618497</c:v>
                </c:pt>
                <c:pt idx="2720">
                  <c:v>726.68429327009005</c:v>
                </c:pt>
                <c:pt idx="2721">
                  <c:v>726.53530097354496</c:v>
                </c:pt>
                <c:pt idx="2722">
                  <c:v>726.52111984350495</c:v>
                </c:pt>
                <c:pt idx="2723">
                  <c:v>726.45647778848002</c:v>
                </c:pt>
                <c:pt idx="2724">
                  <c:v>726.37606021520401</c:v>
                </c:pt>
                <c:pt idx="2725">
                  <c:v>726.31316583780597</c:v>
                </c:pt>
                <c:pt idx="2726">
                  <c:v>726.29906013813695</c:v>
                </c:pt>
                <c:pt idx="2727">
                  <c:v>726.28534121050495</c:v>
                </c:pt>
                <c:pt idx="2728">
                  <c:v>726.27353047859003</c:v>
                </c:pt>
                <c:pt idx="2729">
                  <c:v>726.246378071972</c:v>
                </c:pt>
                <c:pt idx="2730">
                  <c:v>726.23052554409401</c:v>
                </c:pt>
                <c:pt idx="2731">
                  <c:v>726.21477808041095</c:v>
                </c:pt>
                <c:pt idx="2732">
                  <c:v>726.17767284031697</c:v>
                </c:pt>
                <c:pt idx="2733">
                  <c:v>726.17015594349505</c:v>
                </c:pt>
                <c:pt idx="2734">
                  <c:v>726.149234702998</c:v>
                </c:pt>
                <c:pt idx="2735">
                  <c:v>726.10567202959305</c:v>
                </c:pt>
                <c:pt idx="2736">
                  <c:v>726.09628260921102</c:v>
                </c:pt>
                <c:pt idx="2737">
                  <c:v>726.06630124008097</c:v>
                </c:pt>
                <c:pt idx="2738">
                  <c:v>726.04299569151897</c:v>
                </c:pt>
                <c:pt idx="2739">
                  <c:v>726.018532942099</c:v>
                </c:pt>
                <c:pt idx="2740">
                  <c:v>725.98536444819194</c:v>
                </c:pt>
                <c:pt idx="2741">
                  <c:v>725.93527032427301</c:v>
                </c:pt>
                <c:pt idx="2742">
                  <c:v>725.90979029351195</c:v>
                </c:pt>
                <c:pt idx="2743">
                  <c:v>725.90719936816799</c:v>
                </c:pt>
                <c:pt idx="2744">
                  <c:v>725.89479328702498</c:v>
                </c:pt>
                <c:pt idx="2745">
                  <c:v>725.89446418812997</c:v>
                </c:pt>
                <c:pt idx="2746">
                  <c:v>725.89009296997006</c:v>
                </c:pt>
                <c:pt idx="2747">
                  <c:v>725.889780950003</c:v>
                </c:pt>
                <c:pt idx="2748">
                  <c:v>725.82670499789799</c:v>
                </c:pt>
                <c:pt idx="2749">
                  <c:v>725.80162716173095</c:v>
                </c:pt>
                <c:pt idx="2750">
                  <c:v>725.79859054406995</c:v>
                </c:pt>
                <c:pt idx="2751">
                  <c:v>725.74815952170297</c:v>
                </c:pt>
                <c:pt idx="2752">
                  <c:v>725.73943636797003</c:v>
                </c:pt>
                <c:pt idx="2753">
                  <c:v>725.72726853705296</c:v>
                </c:pt>
                <c:pt idx="2754">
                  <c:v>725.71164260541002</c:v>
                </c:pt>
                <c:pt idx="2755">
                  <c:v>725.68561468845905</c:v>
                </c:pt>
                <c:pt idx="2756">
                  <c:v>725.67890897882</c:v>
                </c:pt>
                <c:pt idx="2757">
                  <c:v>725.66347066756202</c:v>
                </c:pt>
                <c:pt idx="2758">
                  <c:v>725.63921405385395</c:v>
                </c:pt>
                <c:pt idx="2759">
                  <c:v>725.61326432759097</c:v>
                </c:pt>
                <c:pt idx="2760">
                  <c:v>725.60047930100598</c:v>
                </c:pt>
                <c:pt idx="2761">
                  <c:v>725.55293576834595</c:v>
                </c:pt>
                <c:pt idx="2762">
                  <c:v>725.53663999471996</c:v>
                </c:pt>
                <c:pt idx="2763">
                  <c:v>725.52519750617898</c:v>
                </c:pt>
                <c:pt idx="2764">
                  <c:v>725.49800525490195</c:v>
                </c:pt>
                <c:pt idx="2765">
                  <c:v>725.43333701700305</c:v>
                </c:pt>
                <c:pt idx="2766">
                  <c:v>725.419696965404</c:v>
                </c:pt>
                <c:pt idx="2767">
                  <c:v>725.40725257479801</c:v>
                </c:pt>
                <c:pt idx="2768">
                  <c:v>725.38963971893804</c:v>
                </c:pt>
                <c:pt idx="2769">
                  <c:v>725.29130634187197</c:v>
                </c:pt>
                <c:pt idx="2770">
                  <c:v>725.29121425817198</c:v>
                </c:pt>
                <c:pt idx="2771">
                  <c:v>725.28115408969097</c:v>
                </c:pt>
                <c:pt idx="2772">
                  <c:v>725.26177286213499</c:v>
                </c:pt>
                <c:pt idx="2773">
                  <c:v>725.17995580138199</c:v>
                </c:pt>
                <c:pt idx="2774">
                  <c:v>725.13951247360797</c:v>
                </c:pt>
                <c:pt idx="2775">
                  <c:v>725.12987427208998</c:v>
                </c:pt>
                <c:pt idx="2776">
                  <c:v>725.118832118353</c:v>
                </c:pt>
                <c:pt idx="2777">
                  <c:v>725.11562494244504</c:v>
                </c:pt>
                <c:pt idx="2778">
                  <c:v>725.11019272996998</c:v>
                </c:pt>
                <c:pt idx="2779">
                  <c:v>725.09276051654797</c:v>
                </c:pt>
                <c:pt idx="2780">
                  <c:v>725.05433332609596</c:v>
                </c:pt>
                <c:pt idx="2781">
                  <c:v>725.03018908248998</c:v>
                </c:pt>
                <c:pt idx="2782">
                  <c:v>725.01093950290897</c:v>
                </c:pt>
                <c:pt idx="2783">
                  <c:v>725.00216890955198</c:v>
                </c:pt>
                <c:pt idx="2784">
                  <c:v>724.99605228215898</c:v>
                </c:pt>
                <c:pt idx="2785">
                  <c:v>724.98948967963395</c:v>
                </c:pt>
                <c:pt idx="2786">
                  <c:v>724.95420963067897</c:v>
                </c:pt>
                <c:pt idx="2787">
                  <c:v>724.92789974995503</c:v>
                </c:pt>
                <c:pt idx="2788">
                  <c:v>724.92075324980203</c:v>
                </c:pt>
                <c:pt idx="2789">
                  <c:v>724.89889067817796</c:v>
                </c:pt>
                <c:pt idx="2790">
                  <c:v>724.82461280345103</c:v>
                </c:pt>
                <c:pt idx="2791">
                  <c:v>724.82115769742495</c:v>
                </c:pt>
                <c:pt idx="2792">
                  <c:v>724.79483351644899</c:v>
                </c:pt>
                <c:pt idx="2793">
                  <c:v>724.76454629597299</c:v>
                </c:pt>
                <c:pt idx="2794">
                  <c:v>724.66443949642496</c:v>
                </c:pt>
                <c:pt idx="2795">
                  <c:v>724.53390637518305</c:v>
                </c:pt>
                <c:pt idx="2796">
                  <c:v>724.51030722565702</c:v>
                </c:pt>
                <c:pt idx="2797">
                  <c:v>724.48851275913501</c:v>
                </c:pt>
                <c:pt idx="2798">
                  <c:v>724.47235440471798</c:v>
                </c:pt>
                <c:pt idx="2799">
                  <c:v>724.45404514793995</c:v>
                </c:pt>
                <c:pt idx="2800">
                  <c:v>724.40299573385801</c:v>
                </c:pt>
                <c:pt idx="2801">
                  <c:v>724.39758455100002</c:v>
                </c:pt>
                <c:pt idx="2802">
                  <c:v>724.34790552379798</c:v>
                </c:pt>
                <c:pt idx="2803">
                  <c:v>724.30745528137402</c:v>
                </c:pt>
                <c:pt idx="2804">
                  <c:v>724.28124690521099</c:v>
                </c:pt>
                <c:pt idx="2805">
                  <c:v>724.25868860672699</c:v>
                </c:pt>
                <c:pt idx="2806">
                  <c:v>724.16092586648597</c:v>
                </c:pt>
                <c:pt idx="2807">
                  <c:v>724.10394383960102</c:v>
                </c:pt>
                <c:pt idx="2808">
                  <c:v>724.011634861326</c:v>
                </c:pt>
                <c:pt idx="2809">
                  <c:v>724.00542393540604</c:v>
                </c:pt>
                <c:pt idx="2810">
                  <c:v>723.98630548793199</c:v>
                </c:pt>
                <c:pt idx="2811">
                  <c:v>723.97827217685597</c:v>
                </c:pt>
                <c:pt idx="2812">
                  <c:v>723.97317014714702</c:v>
                </c:pt>
                <c:pt idx="2813">
                  <c:v>723.97127889101398</c:v>
                </c:pt>
                <c:pt idx="2814">
                  <c:v>723.94967437195498</c:v>
                </c:pt>
                <c:pt idx="2815">
                  <c:v>723.93098510008497</c:v>
                </c:pt>
                <c:pt idx="2816">
                  <c:v>723.92756346465796</c:v>
                </c:pt>
                <c:pt idx="2817">
                  <c:v>723.86602236624697</c:v>
                </c:pt>
                <c:pt idx="2818">
                  <c:v>723.75596869541403</c:v>
                </c:pt>
                <c:pt idx="2819">
                  <c:v>723.74128099340305</c:v>
                </c:pt>
                <c:pt idx="2820">
                  <c:v>723.723820586893</c:v>
                </c:pt>
                <c:pt idx="2821">
                  <c:v>723.71631401605396</c:v>
                </c:pt>
                <c:pt idx="2822">
                  <c:v>723.70987296246005</c:v>
                </c:pt>
                <c:pt idx="2823">
                  <c:v>723.70450603331005</c:v>
                </c:pt>
                <c:pt idx="2824">
                  <c:v>723.67342633879105</c:v>
                </c:pt>
                <c:pt idx="2825">
                  <c:v>723.65690307519799</c:v>
                </c:pt>
                <c:pt idx="2826">
                  <c:v>723.65587699263597</c:v>
                </c:pt>
                <c:pt idx="2827">
                  <c:v>723.53122706690897</c:v>
                </c:pt>
                <c:pt idx="2828">
                  <c:v>723.467195608059</c:v>
                </c:pt>
                <c:pt idx="2829">
                  <c:v>723.42805152466701</c:v>
                </c:pt>
                <c:pt idx="2830">
                  <c:v>723.37958158970196</c:v>
                </c:pt>
                <c:pt idx="2831">
                  <c:v>723.36955101572698</c:v>
                </c:pt>
                <c:pt idx="2832">
                  <c:v>723.323047012301</c:v>
                </c:pt>
                <c:pt idx="2833">
                  <c:v>723.30875136469001</c:v>
                </c:pt>
                <c:pt idx="2834">
                  <c:v>723.28593545214596</c:v>
                </c:pt>
                <c:pt idx="2835">
                  <c:v>723.277901754754</c:v>
                </c:pt>
                <c:pt idx="2836">
                  <c:v>723.24448148163594</c:v>
                </c:pt>
                <c:pt idx="2837">
                  <c:v>723.22976200626795</c:v>
                </c:pt>
                <c:pt idx="2838">
                  <c:v>723.21664573319299</c:v>
                </c:pt>
                <c:pt idx="2839">
                  <c:v>723.20191121606797</c:v>
                </c:pt>
                <c:pt idx="2840">
                  <c:v>723.19076432400198</c:v>
                </c:pt>
                <c:pt idx="2841">
                  <c:v>723.16523807633098</c:v>
                </c:pt>
                <c:pt idx="2842">
                  <c:v>723.10718183539598</c:v>
                </c:pt>
                <c:pt idx="2843">
                  <c:v>723.01282953661303</c:v>
                </c:pt>
                <c:pt idx="2844">
                  <c:v>722.99481192211397</c:v>
                </c:pt>
                <c:pt idx="2845">
                  <c:v>722.96082634265997</c:v>
                </c:pt>
                <c:pt idx="2846">
                  <c:v>722.95562375481995</c:v>
                </c:pt>
                <c:pt idx="2847">
                  <c:v>722.92879627937896</c:v>
                </c:pt>
                <c:pt idx="2848">
                  <c:v>722.89831218179802</c:v>
                </c:pt>
                <c:pt idx="2849">
                  <c:v>722.87926873163406</c:v>
                </c:pt>
                <c:pt idx="2850">
                  <c:v>722.86707098154602</c:v>
                </c:pt>
                <c:pt idx="2851">
                  <c:v>722.84838198952798</c:v>
                </c:pt>
                <c:pt idx="2852">
                  <c:v>722.81009348740395</c:v>
                </c:pt>
                <c:pt idx="2853">
                  <c:v>722.80300431020305</c:v>
                </c:pt>
                <c:pt idx="2854">
                  <c:v>722.77246447749201</c:v>
                </c:pt>
                <c:pt idx="2855">
                  <c:v>722.74244416486204</c:v>
                </c:pt>
                <c:pt idx="2856">
                  <c:v>722.69805198677102</c:v>
                </c:pt>
                <c:pt idx="2857">
                  <c:v>722.63614987974495</c:v>
                </c:pt>
                <c:pt idx="2858">
                  <c:v>722.54861386114703</c:v>
                </c:pt>
                <c:pt idx="2859">
                  <c:v>722.514027395021</c:v>
                </c:pt>
                <c:pt idx="2860">
                  <c:v>722.38331836530097</c:v>
                </c:pt>
                <c:pt idx="2861">
                  <c:v>722.35516912058199</c:v>
                </c:pt>
                <c:pt idx="2862">
                  <c:v>722.34680053586601</c:v>
                </c:pt>
                <c:pt idx="2863">
                  <c:v>722.32614546311504</c:v>
                </c:pt>
                <c:pt idx="2864">
                  <c:v>722.32206592640796</c:v>
                </c:pt>
                <c:pt idx="2865">
                  <c:v>722.30888561280904</c:v>
                </c:pt>
                <c:pt idx="2866">
                  <c:v>722.27246065285101</c:v>
                </c:pt>
                <c:pt idx="2867">
                  <c:v>722.25442697524795</c:v>
                </c:pt>
                <c:pt idx="2868">
                  <c:v>722.22112998527405</c:v>
                </c:pt>
                <c:pt idx="2869">
                  <c:v>722.19838785839897</c:v>
                </c:pt>
                <c:pt idx="2870">
                  <c:v>722.19576823944101</c:v>
                </c:pt>
                <c:pt idx="2871">
                  <c:v>722.09659304890295</c:v>
                </c:pt>
                <c:pt idx="2872">
                  <c:v>722.08784157687398</c:v>
                </c:pt>
                <c:pt idx="2873">
                  <c:v>722.06967236485104</c:v>
                </c:pt>
                <c:pt idx="2874">
                  <c:v>722.06743021012596</c:v>
                </c:pt>
                <c:pt idx="2875">
                  <c:v>722.04223383627595</c:v>
                </c:pt>
                <c:pt idx="2876">
                  <c:v>722.02905361141404</c:v>
                </c:pt>
                <c:pt idx="2877">
                  <c:v>721.97475672785697</c:v>
                </c:pt>
                <c:pt idx="2878">
                  <c:v>721.97065985912604</c:v>
                </c:pt>
                <c:pt idx="2879">
                  <c:v>721.95118948759</c:v>
                </c:pt>
                <c:pt idx="2880">
                  <c:v>721.90905222139202</c:v>
                </c:pt>
                <c:pt idx="2881">
                  <c:v>721.87346914761702</c:v>
                </c:pt>
                <c:pt idx="2882">
                  <c:v>721.83085484426499</c:v>
                </c:pt>
                <c:pt idx="2883">
                  <c:v>721.82746859616304</c:v>
                </c:pt>
                <c:pt idx="2884">
                  <c:v>721.81153756361505</c:v>
                </c:pt>
                <c:pt idx="2885">
                  <c:v>721.80398935010203</c:v>
                </c:pt>
                <c:pt idx="2886">
                  <c:v>721.78046300342999</c:v>
                </c:pt>
                <c:pt idx="2887">
                  <c:v>721.61733303370602</c:v>
                </c:pt>
                <c:pt idx="2888">
                  <c:v>721.47740055178997</c:v>
                </c:pt>
                <c:pt idx="2889">
                  <c:v>721.45081480787599</c:v>
                </c:pt>
                <c:pt idx="2890">
                  <c:v>721.449329129028</c:v>
                </c:pt>
                <c:pt idx="2891">
                  <c:v>721.447472670769</c:v>
                </c:pt>
                <c:pt idx="2892">
                  <c:v>721.39034790313201</c:v>
                </c:pt>
                <c:pt idx="2893">
                  <c:v>721.38860740458995</c:v>
                </c:pt>
                <c:pt idx="2894">
                  <c:v>721.31160685807902</c:v>
                </c:pt>
                <c:pt idx="2895">
                  <c:v>721.305550796391</c:v>
                </c:pt>
                <c:pt idx="2896">
                  <c:v>721.30388902822096</c:v>
                </c:pt>
                <c:pt idx="2897">
                  <c:v>721.29461016464597</c:v>
                </c:pt>
                <c:pt idx="2898">
                  <c:v>721.26981120254504</c:v>
                </c:pt>
                <c:pt idx="2899">
                  <c:v>721.26938461007398</c:v>
                </c:pt>
                <c:pt idx="2900">
                  <c:v>721.25106758457105</c:v>
                </c:pt>
                <c:pt idx="2901">
                  <c:v>721.22527169679699</c:v>
                </c:pt>
                <c:pt idx="2902">
                  <c:v>721.19901302647804</c:v>
                </c:pt>
                <c:pt idx="2903">
                  <c:v>721.181291540193</c:v>
                </c:pt>
                <c:pt idx="2904">
                  <c:v>721.17302279330102</c:v>
                </c:pt>
                <c:pt idx="2905">
                  <c:v>721.15923626180097</c:v>
                </c:pt>
                <c:pt idx="2906">
                  <c:v>721.08192505645502</c:v>
                </c:pt>
                <c:pt idx="2907">
                  <c:v>721.07936674445796</c:v>
                </c:pt>
                <c:pt idx="2908">
                  <c:v>721.07012832144596</c:v>
                </c:pt>
                <c:pt idx="2909">
                  <c:v>721.06945330288602</c:v>
                </c:pt>
                <c:pt idx="2910">
                  <c:v>721.065759803177</c:v>
                </c:pt>
                <c:pt idx="2911">
                  <c:v>721.05590849990801</c:v>
                </c:pt>
                <c:pt idx="2912">
                  <c:v>721.03410253901302</c:v>
                </c:pt>
                <c:pt idx="2913">
                  <c:v>721.02190114990503</c:v>
                </c:pt>
                <c:pt idx="2914">
                  <c:v>720.97001963764603</c:v>
                </c:pt>
                <c:pt idx="2915">
                  <c:v>720.93797026433299</c:v>
                </c:pt>
                <c:pt idx="2916">
                  <c:v>720.92124264572305</c:v>
                </c:pt>
                <c:pt idx="2917">
                  <c:v>720.90498967647397</c:v>
                </c:pt>
                <c:pt idx="2918">
                  <c:v>720.89715279747304</c:v>
                </c:pt>
                <c:pt idx="2919">
                  <c:v>720.87804466222701</c:v>
                </c:pt>
                <c:pt idx="2920">
                  <c:v>720.86298272628903</c:v>
                </c:pt>
                <c:pt idx="2921">
                  <c:v>720.84445931518303</c:v>
                </c:pt>
                <c:pt idx="2922">
                  <c:v>720.82671993758402</c:v>
                </c:pt>
                <c:pt idx="2923">
                  <c:v>720.822425215355</c:v>
                </c:pt>
                <c:pt idx="2924">
                  <c:v>720.72986278123403</c:v>
                </c:pt>
                <c:pt idx="2925">
                  <c:v>720.67637411077101</c:v>
                </c:pt>
                <c:pt idx="2926">
                  <c:v>720.61609553989797</c:v>
                </c:pt>
                <c:pt idx="2927">
                  <c:v>720.59959623984605</c:v>
                </c:pt>
                <c:pt idx="2928">
                  <c:v>720.55604398210505</c:v>
                </c:pt>
                <c:pt idx="2929">
                  <c:v>720.54984895637597</c:v>
                </c:pt>
                <c:pt idx="2930">
                  <c:v>720.49893963911495</c:v>
                </c:pt>
                <c:pt idx="2931">
                  <c:v>720.49682650509703</c:v>
                </c:pt>
                <c:pt idx="2932">
                  <c:v>720.49230019780703</c:v>
                </c:pt>
                <c:pt idx="2933">
                  <c:v>720.43481994457295</c:v>
                </c:pt>
                <c:pt idx="2934">
                  <c:v>720.41511963720404</c:v>
                </c:pt>
                <c:pt idx="2935">
                  <c:v>720.40038807606595</c:v>
                </c:pt>
                <c:pt idx="2936">
                  <c:v>720.38590523776895</c:v>
                </c:pt>
                <c:pt idx="2937">
                  <c:v>720.26904087109699</c:v>
                </c:pt>
                <c:pt idx="2938">
                  <c:v>720.22418840297701</c:v>
                </c:pt>
                <c:pt idx="2939">
                  <c:v>720.15770164116395</c:v>
                </c:pt>
                <c:pt idx="2940">
                  <c:v>720.06957651872699</c:v>
                </c:pt>
                <c:pt idx="2941">
                  <c:v>720.04619656854697</c:v>
                </c:pt>
                <c:pt idx="2942">
                  <c:v>719.99428904019101</c:v>
                </c:pt>
                <c:pt idx="2943">
                  <c:v>719.96934210730296</c:v>
                </c:pt>
                <c:pt idx="2944">
                  <c:v>719.96775112849298</c:v>
                </c:pt>
                <c:pt idx="2945">
                  <c:v>719.957907437416</c:v>
                </c:pt>
                <c:pt idx="2946">
                  <c:v>719.95045059462302</c:v>
                </c:pt>
                <c:pt idx="2947">
                  <c:v>719.940447800686</c:v>
                </c:pt>
                <c:pt idx="2948">
                  <c:v>719.93990832060695</c:v>
                </c:pt>
                <c:pt idx="2949">
                  <c:v>719.90321097361004</c:v>
                </c:pt>
                <c:pt idx="2950">
                  <c:v>719.85892587198805</c:v>
                </c:pt>
                <c:pt idx="2951">
                  <c:v>719.84180792368204</c:v>
                </c:pt>
                <c:pt idx="2952">
                  <c:v>719.83045015262098</c:v>
                </c:pt>
                <c:pt idx="2953">
                  <c:v>719.80792396634899</c:v>
                </c:pt>
                <c:pt idx="2954">
                  <c:v>719.80138599766497</c:v>
                </c:pt>
                <c:pt idx="2955">
                  <c:v>719.74297200103399</c:v>
                </c:pt>
                <c:pt idx="2956">
                  <c:v>719.72808400714302</c:v>
                </c:pt>
                <c:pt idx="2957">
                  <c:v>719.72737439329205</c:v>
                </c:pt>
                <c:pt idx="2958">
                  <c:v>719.716827606729</c:v>
                </c:pt>
                <c:pt idx="2959">
                  <c:v>719.69589422012996</c:v>
                </c:pt>
                <c:pt idx="2960">
                  <c:v>719.63871646863504</c:v>
                </c:pt>
                <c:pt idx="2961">
                  <c:v>719.58707941829698</c:v>
                </c:pt>
                <c:pt idx="2962">
                  <c:v>719.57771934004097</c:v>
                </c:pt>
                <c:pt idx="2963">
                  <c:v>719.52515799614696</c:v>
                </c:pt>
                <c:pt idx="2964">
                  <c:v>719.51889070820005</c:v>
                </c:pt>
                <c:pt idx="2965">
                  <c:v>719.497282830573</c:v>
                </c:pt>
                <c:pt idx="2966">
                  <c:v>719.46493218118098</c:v>
                </c:pt>
                <c:pt idx="2967">
                  <c:v>719.45843278611505</c:v>
                </c:pt>
                <c:pt idx="2968">
                  <c:v>719.422372801091</c:v>
                </c:pt>
                <c:pt idx="2969">
                  <c:v>719.39891739453606</c:v>
                </c:pt>
                <c:pt idx="2970">
                  <c:v>719.29817224629596</c:v>
                </c:pt>
                <c:pt idx="2971">
                  <c:v>719.29316928716798</c:v>
                </c:pt>
                <c:pt idx="2972">
                  <c:v>719.28771917317704</c:v>
                </c:pt>
                <c:pt idx="2973">
                  <c:v>719.27658540052198</c:v>
                </c:pt>
                <c:pt idx="2974">
                  <c:v>719.27631284047902</c:v>
                </c:pt>
                <c:pt idx="2975">
                  <c:v>719.261467363306</c:v>
                </c:pt>
                <c:pt idx="2976">
                  <c:v>719.24140090102696</c:v>
                </c:pt>
                <c:pt idx="2977">
                  <c:v>719.21527853204702</c:v>
                </c:pt>
                <c:pt idx="2978">
                  <c:v>719.20008095751405</c:v>
                </c:pt>
                <c:pt idx="2979">
                  <c:v>719.19850505556497</c:v>
                </c:pt>
                <c:pt idx="2980">
                  <c:v>719.15045825160496</c:v>
                </c:pt>
                <c:pt idx="2981">
                  <c:v>719.03800102196999</c:v>
                </c:pt>
                <c:pt idx="2982">
                  <c:v>719.03468105426805</c:v>
                </c:pt>
                <c:pt idx="2983">
                  <c:v>719.00388476655598</c:v>
                </c:pt>
                <c:pt idx="2984">
                  <c:v>718.97191496736104</c:v>
                </c:pt>
                <c:pt idx="2985">
                  <c:v>718.95478690281197</c:v>
                </c:pt>
                <c:pt idx="2986">
                  <c:v>718.94442797579097</c:v>
                </c:pt>
                <c:pt idx="2987">
                  <c:v>718.92322402231798</c:v>
                </c:pt>
                <c:pt idx="2988">
                  <c:v>718.91133787283297</c:v>
                </c:pt>
                <c:pt idx="2989">
                  <c:v>718.88157553520898</c:v>
                </c:pt>
                <c:pt idx="2990">
                  <c:v>718.78504755983101</c:v>
                </c:pt>
                <c:pt idx="2991">
                  <c:v>718.78455557533903</c:v>
                </c:pt>
                <c:pt idx="2992">
                  <c:v>718.774607624076</c:v>
                </c:pt>
                <c:pt idx="2993">
                  <c:v>718.74759796468095</c:v>
                </c:pt>
                <c:pt idx="2994">
                  <c:v>718.70413314140501</c:v>
                </c:pt>
                <c:pt idx="2995">
                  <c:v>718.59909421645102</c:v>
                </c:pt>
                <c:pt idx="2996">
                  <c:v>718.56839595123802</c:v>
                </c:pt>
                <c:pt idx="2997">
                  <c:v>718.540245732259</c:v>
                </c:pt>
                <c:pt idx="2998">
                  <c:v>718.53951123536001</c:v>
                </c:pt>
                <c:pt idx="2999">
                  <c:v>718.52201987909302</c:v>
                </c:pt>
                <c:pt idx="3000">
                  <c:v>718.51559144224996</c:v>
                </c:pt>
                <c:pt idx="3001">
                  <c:v>718.50825256118196</c:v>
                </c:pt>
                <c:pt idx="3002">
                  <c:v>718.49087849867306</c:v>
                </c:pt>
                <c:pt idx="3003">
                  <c:v>718.48186541070004</c:v>
                </c:pt>
                <c:pt idx="3004">
                  <c:v>718.47417594810895</c:v>
                </c:pt>
                <c:pt idx="3005">
                  <c:v>718.46531629774904</c:v>
                </c:pt>
                <c:pt idx="3006">
                  <c:v>718.44112799042898</c:v>
                </c:pt>
                <c:pt idx="3007">
                  <c:v>718.43930465460801</c:v>
                </c:pt>
                <c:pt idx="3008">
                  <c:v>718.37783258620698</c:v>
                </c:pt>
                <c:pt idx="3009">
                  <c:v>718.30529598650401</c:v>
                </c:pt>
                <c:pt idx="3010">
                  <c:v>718.290675732046</c:v>
                </c:pt>
                <c:pt idx="3011">
                  <c:v>718.28910890598104</c:v>
                </c:pt>
                <c:pt idx="3012">
                  <c:v>718.19473411599995</c:v>
                </c:pt>
                <c:pt idx="3013">
                  <c:v>718.16712748234897</c:v>
                </c:pt>
                <c:pt idx="3014">
                  <c:v>718.16132313601702</c:v>
                </c:pt>
                <c:pt idx="3015">
                  <c:v>718.09714656825804</c:v>
                </c:pt>
                <c:pt idx="3016">
                  <c:v>718.09538897424795</c:v>
                </c:pt>
                <c:pt idx="3017">
                  <c:v>718.08772781298796</c:v>
                </c:pt>
                <c:pt idx="3018">
                  <c:v>718.078589098566</c:v>
                </c:pt>
                <c:pt idx="3019">
                  <c:v>718.02911894145996</c:v>
                </c:pt>
                <c:pt idx="3020">
                  <c:v>718.00898244438997</c:v>
                </c:pt>
                <c:pt idx="3021">
                  <c:v>717.99806219143295</c:v>
                </c:pt>
                <c:pt idx="3022">
                  <c:v>717.99071688690799</c:v>
                </c:pt>
                <c:pt idx="3023">
                  <c:v>717.97902670924805</c:v>
                </c:pt>
                <c:pt idx="3024">
                  <c:v>717.97801946556399</c:v>
                </c:pt>
                <c:pt idx="3025">
                  <c:v>717.97143311642196</c:v>
                </c:pt>
                <c:pt idx="3026">
                  <c:v>717.96819179221995</c:v>
                </c:pt>
                <c:pt idx="3027">
                  <c:v>717.95070018653905</c:v>
                </c:pt>
                <c:pt idx="3028">
                  <c:v>717.93680914901904</c:v>
                </c:pt>
                <c:pt idx="3029">
                  <c:v>717.91458697027201</c:v>
                </c:pt>
                <c:pt idx="3030">
                  <c:v>717.89388296692903</c:v>
                </c:pt>
                <c:pt idx="3031">
                  <c:v>717.83624235717105</c:v>
                </c:pt>
                <c:pt idx="3032">
                  <c:v>717.7968128192</c:v>
                </c:pt>
                <c:pt idx="3033">
                  <c:v>717.77943141606102</c:v>
                </c:pt>
                <c:pt idx="3034">
                  <c:v>717.76544582790802</c:v>
                </c:pt>
                <c:pt idx="3035">
                  <c:v>717.73109851122797</c:v>
                </c:pt>
                <c:pt idx="3036">
                  <c:v>717.64048512439001</c:v>
                </c:pt>
                <c:pt idx="3037">
                  <c:v>717.62912569518801</c:v>
                </c:pt>
                <c:pt idx="3038">
                  <c:v>717.60004651316399</c:v>
                </c:pt>
                <c:pt idx="3039">
                  <c:v>717.59425982125401</c:v>
                </c:pt>
                <c:pt idx="3040">
                  <c:v>717.55658388471102</c:v>
                </c:pt>
                <c:pt idx="3041">
                  <c:v>717.55273620535502</c:v>
                </c:pt>
                <c:pt idx="3042">
                  <c:v>717.54715568150903</c:v>
                </c:pt>
                <c:pt idx="3043">
                  <c:v>717.53065473630397</c:v>
                </c:pt>
                <c:pt idx="3044">
                  <c:v>717.48850920677796</c:v>
                </c:pt>
                <c:pt idx="3045">
                  <c:v>717.47613801750197</c:v>
                </c:pt>
                <c:pt idx="3046">
                  <c:v>717.47335466471702</c:v>
                </c:pt>
                <c:pt idx="3047">
                  <c:v>717.36539637032104</c:v>
                </c:pt>
                <c:pt idx="3048">
                  <c:v>717.36452698378298</c:v>
                </c:pt>
                <c:pt idx="3049">
                  <c:v>717.30036110957496</c:v>
                </c:pt>
                <c:pt idx="3050">
                  <c:v>717.26132348015096</c:v>
                </c:pt>
                <c:pt idx="3051">
                  <c:v>717.25815161595801</c:v>
                </c:pt>
                <c:pt idx="3052">
                  <c:v>717.21637909697199</c:v>
                </c:pt>
                <c:pt idx="3053">
                  <c:v>717.15434061677297</c:v>
                </c:pt>
                <c:pt idx="3054">
                  <c:v>717.14846197581801</c:v>
                </c:pt>
                <c:pt idx="3055">
                  <c:v>717.14048477961796</c:v>
                </c:pt>
                <c:pt idx="3056">
                  <c:v>717.08998120756701</c:v>
                </c:pt>
                <c:pt idx="3057">
                  <c:v>717.04109071790504</c:v>
                </c:pt>
                <c:pt idx="3058">
                  <c:v>717.03294898885599</c:v>
                </c:pt>
                <c:pt idx="3059">
                  <c:v>716.88225443422698</c:v>
                </c:pt>
                <c:pt idx="3060">
                  <c:v>716.87737278749898</c:v>
                </c:pt>
                <c:pt idx="3061">
                  <c:v>716.86302704531704</c:v>
                </c:pt>
                <c:pt idx="3062">
                  <c:v>716.75150442112204</c:v>
                </c:pt>
                <c:pt idx="3063">
                  <c:v>716.68871767346195</c:v>
                </c:pt>
                <c:pt idx="3064">
                  <c:v>716.65457908119299</c:v>
                </c:pt>
                <c:pt idx="3065">
                  <c:v>716.65091010493495</c:v>
                </c:pt>
                <c:pt idx="3066">
                  <c:v>716.557550210778</c:v>
                </c:pt>
                <c:pt idx="3067">
                  <c:v>716.54957400542605</c:v>
                </c:pt>
                <c:pt idx="3068">
                  <c:v>716.52872220662402</c:v>
                </c:pt>
                <c:pt idx="3069">
                  <c:v>716.49662125157602</c:v>
                </c:pt>
                <c:pt idx="3070">
                  <c:v>716.48153252045699</c:v>
                </c:pt>
                <c:pt idx="3071">
                  <c:v>716.47769965352597</c:v>
                </c:pt>
                <c:pt idx="3072">
                  <c:v>716.46324378690895</c:v>
                </c:pt>
                <c:pt idx="3073">
                  <c:v>716.46292601458504</c:v>
                </c:pt>
                <c:pt idx="3074">
                  <c:v>716.44748884263004</c:v>
                </c:pt>
                <c:pt idx="3075">
                  <c:v>716.42614106203598</c:v>
                </c:pt>
                <c:pt idx="3076">
                  <c:v>716.41717911707997</c:v>
                </c:pt>
                <c:pt idx="3077">
                  <c:v>716.39065726668196</c:v>
                </c:pt>
                <c:pt idx="3078">
                  <c:v>716.36902535665502</c:v>
                </c:pt>
                <c:pt idx="3079">
                  <c:v>716.30506337318798</c:v>
                </c:pt>
                <c:pt idx="3080">
                  <c:v>716.28724535992899</c:v>
                </c:pt>
                <c:pt idx="3081">
                  <c:v>716.25369601477803</c:v>
                </c:pt>
                <c:pt idx="3082">
                  <c:v>716.25162234695199</c:v>
                </c:pt>
                <c:pt idx="3083">
                  <c:v>716.23279405654705</c:v>
                </c:pt>
                <c:pt idx="3084">
                  <c:v>716.22710237889601</c:v>
                </c:pt>
                <c:pt idx="3085">
                  <c:v>716.21825239028101</c:v>
                </c:pt>
                <c:pt idx="3086">
                  <c:v>716.21092475928799</c:v>
                </c:pt>
                <c:pt idx="3087">
                  <c:v>716.13802398882899</c:v>
                </c:pt>
                <c:pt idx="3088">
                  <c:v>716.12273269507796</c:v>
                </c:pt>
                <c:pt idx="3089">
                  <c:v>716.09015141849295</c:v>
                </c:pt>
                <c:pt idx="3090">
                  <c:v>716.07723956828397</c:v>
                </c:pt>
                <c:pt idx="3091">
                  <c:v>716.059132146867</c:v>
                </c:pt>
                <c:pt idx="3092">
                  <c:v>716.04442781920102</c:v>
                </c:pt>
                <c:pt idx="3093">
                  <c:v>715.97438121777395</c:v>
                </c:pt>
                <c:pt idx="3094">
                  <c:v>715.96860416169795</c:v>
                </c:pt>
                <c:pt idx="3095">
                  <c:v>715.94020102154695</c:v>
                </c:pt>
                <c:pt idx="3096">
                  <c:v>715.77884152515196</c:v>
                </c:pt>
                <c:pt idx="3097">
                  <c:v>715.77044064417896</c:v>
                </c:pt>
                <c:pt idx="3098">
                  <c:v>715.69401579392797</c:v>
                </c:pt>
                <c:pt idx="3099">
                  <c:v>715.61548411215699</c:v>
                </c:pt>
                <c:pt idx="3100">
                  <c:v>715.58820332601499</c:v>
                </c:pt>
                <c:pt idx="3101">
                  <c:v>715.56337149578599</c:v>
                </c:pt>
                <c:pt idx="3102">
                  <c:v>715.51695455505603</c:v>
                </c:pt>
                <c:pt idx="3103">
                  <c:v>715.51432797853204</c:v>
                </c:pt>
                <c:pt idx="3104">
                  <c:v>715.50798316585099</c:v>
                </c:pt>
                <c:pt idx="3105">
                  <c:v>715.44160794808499</c:v>
                </c:pt>
                <c:pt idx="3106">
                  <c:v>715.41495154437905</c:v>
                </c:pt>
                <c:pt idx="3107">
                  <c:v>715.379388045459</c:v>
                </c:pt>
                <c:pt idx="3108">
                  <c:v>715.312413452285</c:v>
                </c:pt>
                <c:pt idx="3109">
                  <c:v>715.24841112861805</c:v>
                </c:pt>
                <c:pt idx="3110">
                  <c:v>715.21942143361002</c:v>
                </c:pt>
                <c:pt idx="3111">
                  <c:v>715.20692586139296</c:v>
                </c:pt>
                <c:pt idx="3112">
                  <c:v>715.18013615080997</c:v>
                </c:pt>
                <c:pt idx="3113">
                  <c:v>715.163513949562</c:v>
                </c:pt>
                <c:pt idx="3114">
                  <c:v>715.132882641366</c:v>
                </c:pt>
                <c:pt idx="3115">
                  <c:v>715.11288556290003</c:v>
                </c:pt>
                <c:pt idx="3116">
                  <c:v>715.09888330833098</c:v>
                </c:pt>
                <c:pt idx="3117">
                  <c:v>715.03968458477902</c:v>
                </c:pt>
                <c:pt idx="3118">
                  <c:v>715.03610429518596</c:v>
                </c:pt>
                <c:pt idx="3119">
                  <c:v>715.03240384282003</c:v>
                </c:pt>
                <c:pt idx="3120">
                  <c:v>715.02973080452705</c:v>
                </c:pt>
                <c:pt idx="3121">
                  <c:v>714.99706131052801</c:v>
                </c:pt>
                <c:pt idx="3122">
                  <c:v>714.99086683121197</c:v>
                </c:pt>
                <c:pt idx="3123">
                  <c:v>714.98278114774405</c:v>
                </c:pt>
                <c:pt idx="3124">
                  <c:v>714.96661522932095</c:v>
                </c:pt>
                <c:pt idx="3125">
                  <c:v>714.90927522338802</c:v>
                </c:pt>
                <c:pt idx="3126">
                  <c:v>714.89426190975803</c:v>
                </c:pt>
                <c:pt idx="3127">
                  <c:v>714.85902827695202</c:v>
                </c:pt>
                <c:pt idx="3128">
                  <c:v>714.85667206360199</c:v>
                </c:pt>
                <c:pt idx="3129">
                  <c:v>714.85088631401698</c:v>
                </c:pt>
                <c:pt idx="3130">
                  <c:v>714.80598690991098</c:v>
                </c:pt>
                <c:pt idx="3131">
                  <c:v>714.80072974046504</c:v>
                </c:pt>
                <c:pt idx="3132">
                  <c:v>714.70348619143397</c:v>
                </c:pt>
                <c:pt idx="3133">
                  <c:v>714.68987606552503</c:v>
                </c:pt>
                <c:pt idx="3134">
                  <c:v>714.66495520729495</c:v>
                </c:pt>
                <c:pt idx="3135">
                  <c:v>714.60277164623994</c:v>
                </c:pt>
                <c:pt idx="3136">
                  <c:v>714.58691052899405</c:v>
                </c:pt>
                <c:pt idx="3137">
                  <c:v>714.54581852984097</c:v>
                </c:pt>
                <c:pt idx="3138">
                  <c:v>714.537742143885</c:v>
                </c:pt>
                <c:pt idx="3139">
                  <c:v>714.49307513578401</c:v>
                </c:pt>
                <c:pt idx="3140">
                  <c:v>714.48543512405195</c:v>
                </c:pt>
                <c:pt idx="3141">
                  <c:v>714.45322485086604</c:v>
                </c:pt>
                <c:pt idx="3142">
                  <c:v>714.32990870620699</c:v>
                </c:pt>
                <c:pt idx="3143">
                  <c:v>714.32360866691204</c:v>
                </c:pt>
                <c:pt idx="3144">
                  <c:v>714.21700361388798</c:v>
                </c:pt>
                <c:pt idx="3145">
                  <c:v>714.140983438391</c:v>
                </c:pt>
                <c:pt idx="3146">
                  <c:v>714.10430302937903</c:v>
                </c:pt>
                <c:pt idx="3147">
                  <c:v>714.05238115096904</c:v>
                </c:pt>
                <c:pt idx="3148">
                  <c:v>714.032986656704</c:v>
                </c:pt>
                <c:pt idx="3149">
                  <c:v>713.98834118123204</c:v>
                </c:pt>
                <c:pt idx="3150">
                  <c:v>713.94917597977599</c:v>
                </c:pt>
                <c:pt idx="3151">
                  <c:v>713.94613563816904</c:v>
                </c:pt>
                <c:pt idx="3152">
                  <c:v>713.89993508718703</c:v>
                </c:pt>
                <c:pt idx="3153">
                  <c:v>713.89720851098298</c:v>
                </c:pt>
                <c:pt idx="3154">
                  <c:v>713.88662003806201</c:v>
                </c:pt>
                <c:pt idx="3155">
                  <c:v>713.78708830337598</c:v>
                </c:pt>
                <c:pt idx="3156">
                  <c:v>713.72714066327399</c:v>
                </c:pt>
                <c:pt idx="3157">
                  <c:v>713.69475839015604</c:v>
                </c:pt>
                <c:pt idx="3158">
                  <c:v>713.68475601158696</c:v>
                </c:pt>
                <c:pt idx="3159">
                  <c:v>713.65760867804602</c:v>
                </c:pt>
                <c:pt idx="3160">
                  <c:v>713.64636613776497</c:v>
                </c:pt>
                <c:pt idx="3161">
                  <c:v>713.61032362730998</c:v>
                </c:pt>
                <c:pt idx="3162">
                  <c:v>713.58418303186295</c:v>
                </c:pt>
                <c:pt idx="3163">
                  <c:v>713.583201931551</c:v>
                </c:pt>
                <c:pt idx="3164">
                  <c:v>713.53356107349498</c:v>
                </c:pt>
                <c:pt idx="3165">
                  <c:v>713.51603433559796</c:v>
                </c:pt>
                <c:pt idx="3166">
                  <c:v>713.49379202606099</c:v>
                </c:pt>
                <c:pt idx="3167">
                  <c:v>713.48288956222802</c:v>
                </c:pt>
                <c:pt idx="3168">
                  <c:v>713.45515221946596</c:v>
                </c:pt>
                <c:pt idx="3169">
                  <c:v>713.43843499012905</c:v>
                </c:pt>
                <c:pt idx="3170">
                  <c:v>713.43685023569697</c:v>
                </c:pt>
                <c:pt idx="3171">
                  <c:v>713.43454574751001</c:v>
                </c:pt>
                <c:pt idx="3172">
                  <c:v>713.42063313377503</c:v>
                </c:pt>
                <c:pt idx="3173">
                  <c:v>713.41033916812</c:v>
                </c:pt>
                <c:pt idx="3174">
                  <c:v>713.40729396706502</c:v>
                </c:pt>
                <c:pt idx="3175">
                  <c:v>713.39560890232895</c:v>
                </c:pt>
                <c:pt idx="3176">
                  <c:v>713.35895852546503</c:v>
                </c:pt>
                <c:pt idx="3177">
                  <c:v>713.25769534353401</c:v>
                </c:pt>
                <c:pt idx="3178">
                  <c:v>713.18981493793297</c:v>
                </c:pt>
                <c:pt idx="3179">
                  <c:v>713.17233605401805</c:v>
                </c:pt>
                <c:pt idx="3180">
                  <c:v>713.16949546826902</c:v>
                </c:pt>
                <c:pt idx="3181">
                  <c:v>713.13835706879695</c:v>
                </c:pt>
                <c:pt idx="3182">
                  <c:v>713.13405764818901</c:v>
                </c:pt>
                <c:pt idx="3183">
                  <c:v>713.11342754408395</c:v>
                </c:pt>
                <c:pt idx="3184">
                  <c:v>713.03912665590201</c:v>
                </c:pt>
                <c:pt idx="3185">
                  <c:v>713.03243465244304</c:v>
                </c:pt>
                <c:pt idx="3186">
                  <c:v>713.00871866158298</c:v>
                </c:pt>
                <c:pt idx="3187">
                  <c:v>713.00714515930099</c:v>
                </c:pt>
                <c:pt idx="3188">
                  <c:v>712.92855439578295</c:v>
                </c:pt>
                <c:pt idx="3189">
                  <c:v>712.91944642317003</c:v>
                </c:pt>
                <c:pt idx="3190">
                  <c:v>712.91880250335703</c:v>
                </c:pt>
                <c:pt idx="3191">
                  <c:v>712.89979036419197</c:v>
                </c:pt>
                <c:pt idx="3192">
                  <c:v>712.83878437716703</c:v>
                </c:pt>
                <c:pt idx="3193">
                  <c:v>712.82981749980297</c:v>
                </c:pt>
                <c:pt idx="3194">
                  <c:v>712.81512494302103</c:v>
                </c:pt>
                <c:pt idx="3195">
                  <c:v>712.77630928756196</c:v>
                </c:pt>
                <c:pt idx="3196">
                  <c:v>712.722948556711</c:v>
                </c:pt>
                <c:pt idx="3197">
                  <c:v>712.71820133404401</c:v>
                </c:pt>
                <c:pt idx="3198">
                  <c:v>712.70581954507099</c:v>
                </c:pt>
                <c:pt idx="3199">
                  <c:v>712.687764402624</c:v>
                </c:pt>
                <c:pt idx="3200">
                  <c:v>712.66569036359203</c:v>
                </c:pt>
                <c:pt idx="3201">
                  <c:v>712.631955531382</c:v>
                </c:pt>
                <c:pt idx="3202">
                  <c:v>712.60109519875505</c:v>
                </c:pt>
                <c:pt idx="3203">
                  <c:v>712.582512697938</c:v>
                </c:pt>
                <c:pt idx="3204">
                  <c:v>712.56928897572595</c:v>
                </c:pt>
                <c:pt idx="3205">
                  <c:v>712.51153622448396</c:v>
                </c:pt>
                <c:pt idx="3206">
                  <c:v>712.47710901974096</c:v>
                </c:pt>
                <c:pt idx="3207">
                  <c:v>712.45007994775301</c:v>
                </c:pt>
                <c:pt idx="3208">
                  <c:v>712.42126611695801</c:v>
                </c:pt>
                <c:pt idx="3209">
                  <c:v>712.39027811189305</c:v>
                </c:pt>
                <c:pt idx="3210">
                  <c:v>712.36097654159005</c:v>
                </c:pt>
                <c:pt idx="3211">
                  <c:v>712.29032183313802</c:v>
                </c:pt>
                <c:pt idx="3212">
                  <c:v>712.27891513629197</c:v>
                </c:pt>
                <c:pt idx="3213">
                  <c:v>712.27853236521196</c:v>
                </c:pt>
                <c:pt idx="3214">
                  <c:v>712.21875131221304</c:v>
                </c:pt>
                <c:pt idx="3215">
                  <c:v>712.18001926080001</c:v>
                </c:pt>
                <c:pt idx="3216">
                  <c:v>712.11788690946003</c:v>
                </c:pt>
                <c:pt idx="3217">
                  <c:v>712.11493246573002</c:v>
                </c:pt>
                <c:pt idx="3218">
                  <c:v>712.04698518704004</c:v>
                </c:pt>
                <c:pt idx="3219">
                  <c:v>712.02523707624596</c:v>
                </c:pt>
                <c:pt idx="3220">
                  <c:v>712.00740599489995</c:v>
                </c:pt>
                <c:pt idx="3221">
                  <c:v>711.95127048388395</c:v>
                </c:pt>
                <c:pt idx="3222">
                  <c:v>711.94050064214298</c:v>
                </c:pt>
                <c:pt idx="3223">
                  <c:v>711.89899611391002</c:v>
                </c:pt>
                <c:pt idx="3224">
                  <c:v>711.82243536767703</c:v>
                </c:pt>
                <c:pt idx="3225">
                  <c:v>711.81938022799397</c:v>
                </c:pt>
                <c:pt idx="3226">
                  <c:v>711.80405196811103</c:v>
                </c:pt>
                <c:pt idx="3227">
                  <c:v>711.78469549647298</c:v>
                </c:pt>
                <c:pt idx="3228">
                  <c:v>711.76181985891196</c:v>
                </c:pt>
                <c:pt idx="3229">
                  <c:v>711.75727882339095</c:v>
                </c:pt>
                <c:pt idx="3230">
                  <c:v>711.70929090287302</c:v>
                </c:pt>
                <c:pt idx="3231">
                  <c:v>711.700393545255</c:v>
                </c:pt>
                <c:pt idx="3232">
                  <c:v>711.68139042982602</c:v>
                </c:pt>
                <c:pt idx="3233">
                  <c:v>711.59940004364705</c:v>
                </c:pt>
                <c:pt idx="3234">
                  <c:v>711.57176259740697</c:v>
                </c:pt>
                <c:pt idx="3235">
                  <c:v>711.55240983240799</c:v>
                </c:pt>
                <c:pt idx="3236">
                  <c:v>711.55217722041095</c:v>
                </c:pt>
                <c:pt idx="3237">
                  <c:v>711.54994691623597</c:v>
                </c:pt>
                <c:pt idx="3238">
                  <c:v>711.524552885567</c:v>
                </c:pt>
                <c:pt idx="3239">
                  <c:v>711.52032752645403</c:v>
                </c:pt>
                <c:pt idx="3240">
                  <c:v>711.48308759850602</c:v>
                </c:pt>
                <c:pt idx="3241">
                  <c:v>711.43567342713004</c:v>
                </c:pt>
                <c:pt idx="3242">
                  <c:v>711.39612270621899</c:v>
                </c:pt>
                <c:pt idx="3243">
                  <c:v>711.32669729459803</c:v>
                </c:pt>
                <c:pt idx="3244">
                  <c:v>711.312988089594</c:v>
                </c:pt>
                <c:pt idx="3245">
                  <c:v>711.31255639514097</c:v>
                </c:pt>
                <c:pt idx="3246">
                  <c:v>711.30519059462995</c:v>
                </c:pt>
                <c:pt idx="3247">
                  <c:v>711.275115230148</c:v>
                </c:pt>
                <c:pt idx="3248">
                  <c:v>711.23474365864001</c:v>
                </c:pt>
                <c:pt idx="3249">
                  <c:v>711.23048720443205</c:v>
                </c:pt>
                <c:pt idx="3250">
                  <c:v>711.22707857231296</c:v>
                </c:pt>
                <c:pt idx="3251">
                  <c:v>711.22343195420103</c:v>
                </c:pt>
                <c:pt idx="3252">
                  <c:v>711.22304355446897</c:v>
                </c:pt>
                <c:pt idx="3253">
                  <c:v>711.17990749092405</c:v>
                </c:pt>
                <c:pt idx="3254">
                  <c:v>711.14525161464201</c:v>
                </c:pt>
                <c:pt idx="3255">
                  <c:v>711.08795732338103</c:v>
                </c:pt>
                <c:pt idx="3256">
                  <c:v>711.03600033590897</c:v>
                </c:pt>
                <c:pt idx="3257">
                  <c:v>711.01818969024498</c:v>
                </c:pt>
                <c:pt idx="3258">
                  <c:v>711.011200147252</c:v>
                </c:pt>
                <c:pt idx="3259">
                  <c:v>711.00068796843095</c:v>
                </c:pt>
                <c:pt idx="3260">
                  <c:v>710.98659295933101</c:v>
                </c:pt>
                <c:pt idx="3261">
                  <c:v>710.95869072039102</c:v>
                </c:pt>
                <c:pt idx="3262">
                  <c:v>710.94875595639496</c:v>
                </c:pt>
                <c:pt idx="3263">
                  <c:v>710.92410879679903</c:v>
                </c:pt>
                <c:pt idx="3264">
                  <c:v>710.88864372391595</c:v>
                </c:pt>
                <c:pt idx="3265">
                  <c:v>710.88035799015995</c:v>
                </c:pt>
                <c:pt idx="3266">
                  <c:v>710.86125749933205</c:v>
                </c:pt>
                <c:pt idx="3267">
                  <c:v>710.85273652858496</c:v>
                </c:pt>
                <c:pt idx="3268">
                  <c:v>710.82366127396199</c:v>
                </c:pt>
                <c:pt idx="3269">
                  <c:v>710.79639763406203</c:v>
                </c:pt>
                <c:pt idx="3270">
                  <c:v>710.780740834732</c:v>
                </c:pt>
                <c:pt idx="3271">
                  <c:v>710.76448072513301</c:v>
                </c:pt>
                <c:pt idx="3272">
                  <c:v>710.763279149553</c:v>
                </c:pt>
                <c:pt idx="3273">
                  <c:v>710.67177525961802</c:v>
                </c:pt>
                <c:pt idx="3274">
                  <c:v>710.63115333392705</c:v>
                </c:pt>
                <c:pt idx="3275">
                  <c:v>710.61229416039703</c:v>
                </c:pt>
                <c:pt idx="3276">
                  <c:v>710.57976944747395</c:v>
                </c:pt>
                <c:pt idx="3277">
                  <c:v>710.57834667469399</c:v>
                </c:pt>
                <c:pt idx="3278">
                  <c:v>710.51275772380097</c:v>
                </c:pt>
                <c:pt idx="3279">
                  <c:v>710.50966176562395</c:v>
                </c:pt>
                <c:pt idx="3280">
                  <c:v>710.45752966799603</c:v>
                </c:pt>
                <c:pt idx="3281">
                  <c:v>710.38235828634197</c:v>
                </c:pt>
                <c:pt idx="3282">
                  <c:v>710.37383641353699</c:v>
                </c:pt>
                <c:pt idx="3283">
                  <c:v>710.37155795289698</c:v>
                </c:pt>
                <c:pt idx="3284">
                  <c:v>710.33469915626301</c:v>
                </c:pt>
                <c:pt idx="3285">
                  <c:v>710.32030185696897</c:v>
                </c:pt>
                <c:pt idx="3286">
                  <c:v>710.28175932427496</c:v>
                </c:pt>
                <c:pt idx="3287">
                  <c:v>710.25824627415705</c:v>
                </c:pt>
                <c:pt idx="3288">
                  <c:v>710.25589148900303</c:v>
                </c:pt>
                <c:pt idx="3289">
                  <c:v>710.24749389578699</c:v>
                </c:pt>
                <c:pt idx="3290">
                  <c:v>710.22512861298003</c:v>
                </c:pt>
                <c:pt idx="3291">
                  <c:v>710.20222788748504</c:v>
                </c:pt>
                <c:pt idx="3292">
                  <c:v>710.20201452055096</c:v>
                </c:pt>
                <c:pt idx="3293">
                  <c:v>710.20199462007201</c:v>
                </c:pt>
                <c:pt idx="3294">
                  <c:v>710.19202549444401</c:v>
                </c:pt>
                <c:pt idx="3295">
                  <c:v>710.18118577875703</c:v>
                </c:pt>
                <c:pt idx="3296">
                  <c:v>710.15952830523702</c:v>
                </c:pt>
                <c:pt idx="3297">
                  <c:v>710.14729916200395</c:v>
                </c:pt>
                <c:pt idx="3298">
                  <c:v>710.11801440722695</c:v>
                </c:pt>
                <c:pt idx="3299">
                  <c:v>710.10552565037096</c:v>
                </c:pt>
                <c:pt idx="3300">
                  <c:v>710.07100644992704</c:v>
                </c:pt>
                <c:pt idx="3301">
                  <c:v>710.06835671665601</c:v>
                </c:pt>
                <c:pt idx="3302">
                  <c:v>710.05539144357294</c:v>
                </c:pt>
                <c:pt idx="3303">
                  <c:v>710.006280234261</c:v>
                </c:pt>
                <c:pt idx="3304">
                  <c:v>709.99615740633396</c:v>
                </c:pt>
                <c:pt idx="3305">
                  <c:v>709.87163210699305</c:v>
                </c:pt>
                <c:pt idx="3306">
                  <c:v>709.82356313506102</c:v>
                </c:pt>
                <c:pt idx="3307">
                  <c:v>709.80057855233497</c:v>
                </c:pt>
                <c:pt idx="3308">
                  <c:v>709.75840482420199</c:v>
                </c:pt>
                <c:pt idx="3309">
                  <c:v>709.73163348750995</c:v>
                </c:pt>
                <c:pt idx="3310">
                  <c:v>709.71226418598098</c:v>
                </c:pt>
                <c:pt idx="3311">
                  <c:v>709.70072260343704</c:v>
                </c:pt>
                <c:pt idx="3312">
                  <c:v>709.67174429055297</c:v>
                </c:pt>
                <c:pt idx="3313">
                  <c:v>709.631305054373</c:v>
                </c:pt>
                <c:pt idx="3314">
                  <c:v>709.61002444026497</c:v>
                </c:pt>
                <c:pt idx="3315">
                  <c:v>709.600203666384</c:v>
                </c:pt>
                <c:pt idx="3316">
                  <c:v>709.59179692748796</c:v>
                </c:pt>
                <c:pt idx="3317">
                  <c:v>709.45148582100501</c:v>
                </c:pt>
                <c:pt idx="3318">
                  <c:v>709.40584726541204</c:v>
                </c:pt>
                <c:pt idx="3319">
                  <c:v>709.39428843568498</c:v>
                </c:pt>
                <c:pt idx="3320">
                  <c:v>709.34418628282697</c:v>
                </c:pt>
                <c:pt idx="3321">
                  <c:v>709.29287646563603</c:v>
                </c:pt>
                <c:pt idx="3322">
                  <c:v>709.19012285398696</c:v>
                </c:pt>
                <c:pt idx="3323">
                  <c:v>709.13653193954701</c:v>
                </c:pt>
                <c:pt idx="3324">
                  <c:v>709.11286955197704</c:v>
                </c:pt>
                <c:pt idx="3325">
                  <c:v>709.08820552287102</c:v>
                </c:pt>
                <c:pt idx="3326">
                  <c:v>709.03061093737097</c:v>
                </c:pt>
                <c:pt idx="3327">
                  <c:v>709.00684019002199</c:v>
                </c:pt>
                <c:pt idx="3328">
                  <c:v>708.92579623289305</c:v>
                </c:pt>
                <c:pt idx="3329">
                  <c:v>708.92352363575901</c:v>
                </c:pt>
                <c:pt idx="3330">
                  <c:v>708.87066776203096</c:v>
                </c:pt>
                <c:pt idx="3331">
                  <c:v>708.86725566710504</c:v>
                </c:pt>
                <c:pt idx="3332">
                  <c:v>708.84261722740905</c:v>
                </c:pt>
                <c:pt idx="3333">
                  <c:v>708.84146505370495</c:v>
                </c:pt>
                <c:pt idx="3334">
                  <c:v>708.82792951662395</c:v>
                </c:pt>
                <c:pt idx="3335">
                  <c:v>708.81323341698203</c:v>
                </c:pt>
                <c:pt idx="3336">
                  <c:v>708.69707819201699</c:v>
                </c:pt>
                <c:pt idx="3337">
                  <c:v>708.67589071109603</c:v>
                </c:pt>
                <c:pt idx="3338">
                  <c:v>708.67065103902303</c:v>
                </c:pt>
                <c:pt idx="3339">
                  <c:v>708.53883249201601</c:v>
                </c:pt>
                <c:pt idx="3340">
                  <c:v>708.43800244472902</c:v>
                </c:pt>
                <c:pt idx="3341">
                  <c:v>708.39475318248003</c:v>
                </c:pt>
                <c:pt idx="3342">
                  <c:v>708.35471735865997</c:v>
                </c:pt>
                <c:pt idx="3343">
                  <c:v>708.25518359826299</c:v>
                </c:pt>
                <c:pt idx="3344">
                  <c:v>708.20304372068199</c:v>
                </c:pt>
                <c:pt idx="3345">
                  <c:v>708.19795543036196</c:v>
                </c:pt>
                <c:pt idx="3346">
                  <c:v>708.18662727857895</c:v>
                </c:pt>
                <c:pt idx="3347">
                  <c:v>708.16476537866299</c:v>
                </c:pt>
                <c:pt idx="3348">
                  <c:v>708.15839100547896</c:v>
                </c:pt>
                <c:pt idx="3349">
                  <c:v>708.12960024317101</c:v>
                </c:pt>
                <c:pt idx="3350">
                  <c:v>708.08913610559102</c:v>
                </c:pt>
                <c:pt idx="3351">
                  <c:v>708.07922335569799</c:v>
                </c:pt>
                <c:pt idx="3352">
                  <c:v>708.04274267722496</c:v>
                </c:pt>
                <c:pt idx="3353">
                  <c:v>707.99148030433003</c:v>
                </c:pt>
                <c:pt idx="3354">
                  <c:v>707.98220414579998</c:v>
                </c:pt>
                <c:pt idx="3355">
                  <c:v>707.94070072956902</c:v>
                </c:pt>
                <c:pt idx="3356">
                  <c:v>707.89621273106104</c:v>
                </c:pt>
                <c:pt idx="3357">
                  <c:v>707.87970331315205</c:v>
                </c:pt>
                <c:pt idx="3358">
                  <c:v>707.85776002027103</c:v>
                </c:pt>
                <c:pt idx="3359">
                  <c:v>707.83658311501495</c:v>
                </c:pt>
                <c:pt idx="3360">
                  <c:v>707.79393739996397</c:v>
                </c:pt>
                <c:pt idx="3361">
                  <c:v>707.76824384862596</c:v>
                </c:pt>
                <c:pt idx="3362">
                  <c:v>707.74959811927704</c:v>
                </c:pt>
                <c:pt idx="3363">
                  <c:v>707.72411424905602</c:v>
                </c:pt>
                <c:pt idx="3364">
                  <c:v>707.69350733441297</c:v>
                </c:pt>
                <c:pt idx="3365">
                  <c:v>707.67109040743503</c:v>
                </c:pt>
                <c:pt idx="3366">
                  <c:v>707.61939345807696</c:v>
                </c:pt>
                <c:pt idx="3367">
                  <c:v>707.57640447111601</c:v>
                </c:pt>
                <c:pt idx="3368">
                  <c:v>707.55659679262601</c:v>
                </c:pt>
                <c:pt idx="3369">
                  <c:v>707.53731512321303</c:v>
                </c:pt>
                <c:pt idx="3370">
                  <c:v>707.52292012253099</c:v>
                </c:pt>
                <c:pt idx="3371">
                  <c:v>707.52152924753398</c:v>
                </c:pt>
                <c:pt idx="3372">
                  <c:v>707.49168837245497</c:v>
                </c:pt>
                <c:pt idx="3373">
                  <c:v>707.479687989995</c:v>
                </c:pt>
                <c:pt idx="3374">
                  <c:v>707.43063217909003</c:v>
                </c:pt>
                <c:pt idx="3375">
                  <c:v>707.30754282546002</c:v>
                </c:pt>
                <c:pt idx="3376">
                  <c:v>707.29701514004705</c:v>
                </c:pt>
                <c:pt idx="3377">
                  <c:v>707.23394175996305</c:v>
                </c:pt>
                <c:pt idx="3378">
                  <c:v>707.20309001846704</c:v>
                </c:pt>
                <c:pt idx="3379">
                  <c:v>707.14499225290297</c:v>
                </c:pt>
                <c:pt idx="3380">
                  <c:v>707.01025034022996</c:v>
                </c:pt>
                <c:pt idx="3381">
                  <c:v>706.993419865487</c:v>
                </c:pt>
                <c:pt idx="3382">
                  <c:v>706.97321509145695</c:v>
                </c:pt>
                <c:pt idx="3383">
                  <c:v>706.93492885108799</c:v>
                </c:pt>
                <c:pt idx="3384">
                  <c:v>706.90595402605697</c:v>
                </c:pt>
                <c:pt idx="3385">
                  <c:v>706.888395875117</c:v>
                </c:pt>
                <c:pt idx="3386">
                  <c:v>706.88631394781896</c:v>
                </c:pt>
                <c:pt idx="3387">
                  <c:v>706.84334958029399</c:v>
                </c:pt>
                <c:pt idx="3388">
                  <c:v>706.82741249491801</c:v>
                </c:pt>
                <c:pt idx="3389">
                  <c:v>706.78667458690302</c:v>
                </c:pt>
                <c:pt idx="3390">
                  <c:v>706.77698652981803</c:v>
                </c:pt>
                <c:pt idx="3391">
                  <c:v>706.76322571468302</c:v>
                </c:pt>
                <c:pt idx="3392">
                  <c:v>706.76117560287298</c:v>
                </c:pt>
                <c:pt idx="3393">
                  <c:v>706.74101064711601</c:v>
                </c:pt>
                <c:pt idx="3394">
                  <c:v>706.73783588209506</c:v>
                </c:pt>
                <c:pt idx="3395">
                  <c:v>706.65972138483301</c:v>
                </c:pt>
                <c:pt idx="3396">
                  <c:v>706.65518569187498</c:v>
                </c:pt>
                <c:pt idx="3397">
                  <c:v>706.61922502870004</c:v>
                </c:pt>
                <c:pt idx="3398">
                  <c:v>706.52348060690599</c:v>
                </c:pt>
                <c:pt idx="3399">
                  <c:v>706.46894107789603</c:v>
                </c:pt>
                <c:pt idx="3400">
                  <c:v>706.46262624677604</c:v>
                </c:pt>
                <c:pt idx="3401">
                  <c:v>706.45768223004995</c:v>
                </c:pt>
                <c:pt idx="3402">
                  <c:v>706.44535334579598</c:v>
                </c:pt>
                <c:pt idx="3403">
                  <c:v>706.42877826755898</c:v>
                </c:pt>
                <c:pt idx="3404">
                  <c:v>706.40535658584895</c:v>
                </c:pt>
                <c:pt idx="3405">
                  <c:v>706.40110788281299</c:v>
                </c:pt>
                <c:pt idx="3406">
                  <c:v>706.36418975737399</c:v>
                </c:pt>
                <c:pt idx="3407">
                  <c:v>706.34070144161103</c:v>
                </c:pt>
                <c:pt idx="3408">
                  <c:v>706.33811413394096</c:v>
                </c:pt>
                <c:pt idx="3409">
                  <c:v>706.32992580046198</c:v>
                </c:pt>
                <c:pt idx="3410">
                  <c:v>706.316022972464</c:v>
                </c:pt>
                <c:pt idx="3411">
                  <c:v>706.282554660198</c:v>
                </c:pt>
                <c:pt idx="3412">
                  <c:v>706.26825358678104</c:v>
                </c:pt>
                <c:pt idx="3413">
                  <c:v>706.25535282758801</c:v>
                </c:pt>
                <c:pt idx="3414">
                  <c:v>706.233885854189</c:v>
                </c:pt>
                <c:pt idx="3415">
                  <c:v>706.22834319104095</c:v>
                </c:pt>
                <c:pt idx="3416">
                  <c:v>706.22429221923801</c:v>
                </c:pt>
                <c:pt idx="3417">
                  <c:v>706.17959528881897</c:v>
                </c:pt>
                <c:pt idx="3418">
                  <c:v>706.17597121636004</c:v>
                </c:pt>
                <c:pt idx="3419">
                  <c:v>706.15789633672603</c:v>
                </c:pt>
                <c:pt idx="3420">
                  <c:v>706.10609741487201</c:v>
                </c:pt>
                <c:pt idx="3421">
                  <c:v>706.06335156880596</c:v>
                </c:pt>
                <c:pt idx="3422">
                  <c:v>706.06003310562699</c:v>
                </c:pt>
                <c:pt idx="3423">
                  <c:v>706.04634119799596</c:v>
                </c:pt>
                <c:pt idx="3424">
                  <c:v>705.89129440927604</c:v>
                </c:pt>
                <c:pt idx="3425">
                  <c:v>705.88691358107803</c:v>
                </c:pt>
                <c:pt idx="3426">
                  <c:v>705.83514396189798</c:v>
                </c:pt>
                <c:pt idx="3427">
                  <c:v>705.79462806209597</c:v>
                </c:pt>
                <c:pt idx="3428">
                  <c:v>705.77449483297301</c:v>
                </c:pt>
                <c:pt idx="3429">
                  <c:v>705.72247851104305</c:v>
                </c:pt>
                <c:pt idx="3430">
                  <c:v>705.70566102492796</c:v>
                </c:pt>
                <c:pt idx="3431">
                  <c:v>705.70300850415697</c:v>
                </c:pt>
                <c:pt idx="3432">
                  <c:v>705.63754336703596</c:v>
                </c:pt>
                <c:pt idx="3433">
                  <c:v>705.55615588961405</c:v>
                </c:pt>
                <c:pt idx="3434">
                  <c:v>705.55060538683404</c:v>
                </c:pt>
                <c:pt idx="3435">
                  <c:v>705.51796242097998</c:v>
                </c:pt>
                <c:pt idx="3436">
                  <c:v>705.48395887377399</c:v>
                </c:pt>
                <c:pt idx="3437">
                  <c:v>705.46304560227895</c:v>
                </c:pt>
                <c:pt idx="3438">
                  <c:v>705.43428060077997</c:v>
                </c:pt>
                <c:pt idx="3439">
                  <c:v>705.42478667559499</c:v>
                </c:pt>
                <c:pt idx="3440">
                  <c:v>705.37530237877297</c:v>
                </c:pt>
                <c:pt idx="3441">
                  <c:v>705.29265276361798</c:v>
                </c:pt>
                <c:pt idx="3442">
                  <c:v>705.25727733629503</c:v>
                </c:pt>
                <c:pt idx="3443">
                  <c:v>705.24315886895397</c:v>
                </c:pt>
                <c:pt idx="3444">
                  <c:v>705.23694156797103</c:v>
                </c:pt>
                <c:pt idx="3445">
                  <c:v>705.21344479010997</c:v>
                </c:pt>
                <c:pt idx="3446">
                  <c:v>705.19641010130897</c:v>
                </c:pt>
                <c:pt idx="3447">
                  <c:v>705.18365993925704</c:v>
                </c:pt>
                <c:pt idx="3448">
                  <c:v>705.11557101739697</c:v>
                </c:pt>
                <c:pt idx="3449">
                  <c:v>705.10043038387403</c:v>
                </c:pt>
                <c:pt idx="3450">
                  <c:v>705.08122161538404</c:v>
                </c:pt>
                <c:pt idx="3451">
                  <c:v>705.03808608365796</c:v>
                </c:pt>
                <c:pt idx="3452">
                  <c:v>705.00169293647798</c:v>
                </c:pt>
                <c:pt idx="3453">
                  <c:v>704.96748654504995</c:v>
                </c:pt>
                <c:pt idx="3454">
                  <c:v>704.90657026971405</c:v>
                </c:pt>
                <c:pt idx="3455">
                  <c:v>704.82554029101402</c:v>
                </c:pt>
                <c:pt idx="3456">
                  <c:v>704.814653796485</c:v>
                </c:pt>
                <c:pt idx="3457">
                  <c:v>704.79792478665695</c:v>
                </c:pt>
                <c:pt idx="3458">
                  <c:v>704.73989727627497</c:v>
                </c:pt>
                <c:pt idx="3459">
                  <c:v>704.66968272952295</c:v>
                </c:pt>
                <c:pt idx="3460">
                  <c:v>704.65200898321905</c:v>
                </c:pt>
                <c:pt idx="3461">
                  <c:v>704.63534648249595</c:v>
                </c:pt>
                <c:pt idx="3462">
                  <c:v>704.59388953314703</c:v>
                </c:pt>
                <c:pt idx="3463">
                  <c:v>704.53402077372596</c:v>
                </c:pt>
                <c:pt idx="3464">
                  <c:v>704.53281140603497</c:v>
                </c:pt>
                <c:pt idx="3465">
                  <c:v>704.53196748692801</c:v>
                </c:pt>
                <c:pt idx="3466">
                  <c:v>704.50841602832804</c:v>
                </c:pt>
                <c:pt idx="3467">
                  <c:v>704.49308109933099</c:v>
                </c:pt>
                <c:pt idx="3468">
                  <c:v>704.47632372164799</c:v>
                </c:pt>
                <c:pt idx="3469">
                  <c:v>704.39765001523403</c:v>
                </c:pt>
                <c:pt idx="3470">
                  <c:v>704.36334142831595</c:v>
                </c:pt>
                <c:pt idx="3471">
                  <c:v>704.34122182335295</c:v>
                </c:pt>
                <c:pt idx="3472">
                  <c:v>704.30504977356998</c:v>
                </c:pt>
                <c:pt idx="3473">
                  <c:v>704.27923557222198</c:v>
                </c:pt>
                <c:pt idx="3474">
                  <c:v>704.27899162889901</c:v>
                </c:pt>
                <c:pt idx="3475">
                  <c:v>704.27448247853397</c:v>
                </c:pt>
                <c:pt idx="3476">
                  <c:v>704.25410672109899</c:v>
                </c:pt>
                <c:pt idx="3477">
                  <c:v>704.24117305229902</c:v>
                </c:pt>
                <c:pt idx="3478">
                  <c:v>704.20783229185201</c:v>
                </c:pt>
                <c:pt idx="3479">
                  <c:v>704.17472839614902</c:v>
                </c:pt>
                <c:pt idx="3480">
                  <c:v>704.13906874020802</c:v>
                </c:pt>
                <c:pt idx="3481">
                  <c:v>704.11696736425597</c:v>
                </c:pt>
                <c:pt idx="3482">
                  <c:v>704.06437356071399</c:v>
                </c:pt>
                <c:pt idx="3483">
                  <c:v>704.04324673822396</c:v>
                </c:pt>
                <c:pt idx="3484">
                  <c:v>704.04107037060396</c:v>
                </c:pt>
                <c:pt idx="3485">
                  <c:v>704.03840003727601</c:v>
                </c:pt>
                <c:pt idx="3486">
                  <c:v>704.00940188522804</c:v>
                </c:pt>
                <c:pt idx="3487">
                  <c:v>703.992430001868</c:v>
                </c:pt>
                <c:pt idx="3488">
                  <c:v>703.98748882284701</c:v>
                </c:pt>
                <c:pt idx="3489">
                  <c:v>703.97718077138404</c:v>
                </c:pt>
                <c:pt idx="3490">
                  <c:v>703.97572611036105</c:v>
                </c:pt>
                <c:pt idx="3491">
                  <c:v>703.92822390363597</c:v>
                </c:pt>
                <c:pt idx="3492">
                  <c:v>703.91127059506198</c:v>
                </c:pt>
                <c:pt idx="3493">
                  <c:v>703.884478337225</c:v>
                </c:pt>
                <c:pt idx="3494">
                  <c:v>703.87507278622297</c:v>
                </c:pt>
                <c:pt idx="3495">
                  <c:v>703.87435501733603</c:v>
                </c:pt>
                <c:pt idx="3496">
                  <c:v>703.86908530178698</c:v>
                </c:pt>
                <c:pt idx="3497">
                  <c:v>703.83907094620997</c:v>
                </c:pt>
                <c:pt idx="3498">
                  <c:v>703.829233644748</c:v>
                </c:pt>
                <c:pt idx="3499">
                  <c:v>703.76305091003906</c:v>
                </c:pt>
                <c:pt idx="3500">
                  <c:v>703.70724697734602</c:v>
                </c:pt>
                <c:pt idx="3501">
                  <c:v>703.66072197886103</c:v>
                </c:pt>
                <c:pt idx="3502">
                  <c:v>703.65665594552297</c:v>
                </c:pt>
                <c:pt idx="3503">
                  <c:v>703.62243216380398</c:v>
                </c:pt>
                <c:pt idx="3504">
                  <c:v>703.59440687193705</c:v>
                </c:pt>
                <c:pt idx="3505">
                  <c:v>703.57167650391295</c:v>
                </c:pt>
                <c:pt idx="3506">
                  <c:v>703.565576054796</c:v>
                </c:pt>
                <c:pt idx="3507">
                  <c:v>703.55748758610298</c:v>
                </c:pt>
                <c:pt idx="3508">
                  <c:v>703.51545340329096</c:v>
                </c:pt>
                <c:pt idx="3509">
                  <c:v>703.50240388990301</c:v>
                </c:pt>
                <c:pt idx="3510">
                  <c:v>703.42415784252603</c:v>
                </c:pt>
                <c:pt idx="3511">
                  <c:v>703.37459012833597</c:v>
                </c:pt>
                <c:pt idx="3512">
                  <c:v>703.27948615242201</c:v>
                </c:pt>
                <c:pt idx="3513">
                  <c:v>703.27059034536398</c:v>
                </c:pt>
                <c:pt idx="3514">
                  <c:v>703.22361425268298</c:v>
                </c:pt>
                <c:pt idx="3515">
                  <c:v>703.17730488395296</c:v>
                </c:pt>
                <c:pt idx="3516">
                  <c:v>703.15730219225702</c:v>
                </c:pt>
                <c:pt idx="3517">
                  <c:v>703.11242347667701</c:v>
                </c:pt>
                <c:pt idx="3518">
                  <c:v>703.09705596890399</c:v>
                </c:pt>
                <c:pt idx="3519">
                  <c:v>703.08645009973804</c:v>
                </c:pt>
                <c:pt idx="3520">
                  <c:v>703.01853274556697</c:v>
                </c:pt>
                <c:pt idx="3521">
                  <c:v>703.01550750469301</c:v>
                </c:pt>
                <c:pt idx="3522">
                  <c:v>702.97191547869204</c:v>
                </c:pt>
                <c:pt idx="3523">
                  <c:v>702.94854323269703</c:v>
                </c:pt>
                <c:pt idx="3524">
                  <c:v>702.943515475965</c:v>
                </c:pt>
                <c:pt idx="3525">
                  <c:v>702.85554612295005</c:v>
                </c:pt>
                <c:pt idx="3526">
                  <c:v>702.85047342397797</c:v>
                </c:pt>
                <c:pt idx="3527">
                  <c:v>702.82818305909495</c:v>
                </c:pt>
                <c:pt idx="3528">
                  <c:v>702.82152125422897</c:v>
                </c:pt>
                <c:pt idx="3529">
                  <c:v>702.73241785018195</c:v>
                </c:pt>
                <c:pt idx="3530">
                  <c:v>702.71588650702495</c:v>
                </c:pt>
                <c:pt idx="3531">
                  <c:v>702.66171920176805</c:v>
                </c:pt>
                <c:pt idx="3532">
                  <c:v>702.64635450847504</c:v>
                </c:pt>
                <c:pt idx="3533">
                  <c:v>702.642360900364</c:v>
                </c:pt>
                <c:pt idx="3534">
                  <c:v>702.58818644547102</c:v>
                </c:pt>
                <c:pt idx="3535">
                  <c:v>702.53346278878996</c:v>
                </c:pt>
                <c:pt idx="3536">
                  <c:v>702.51812534195301</c:v>
                </c:pt>
                <c:pt idx="3537">
                  <c:v>702.49112408840597</c:v>
                </c:pt>
                <c:pt idx="3538">
                  <c:v>702.46111890769998</c:v>
                </c:pt>
                <c:pt idx="3539">
                  <c:v>702.45110148291303</c:v>
                </c:pt>
                <c:pt idx="3540">
                  <c:v>702.43464174474695</c:v>
                </c:pt>
                <c:pt idx="3541">
                  <c:v>702.39638278591804</c:v>
                </c:pt>
                <c:pt idx="3542">
                  <c:v>702.38595191633794</c:v>
                </c:pt>
                <c:pt idx="3543">
                  <c:v>702.36343453756797</c:v>
                </c:pt>
                <c:pt idx="3544">
                  <c:v>702.32415451787097</c:v>
                </c:pt>
                <c:pt idx="3545">
                  <c:v>702.29597258532795</c:v>
                </c:pt>
                <c:pt idx="3546">
                  <c:v>702.21541293743201</c:v>
                </c:pt>
                <c:pt idx="3547">
                  <c:v>702.19800196232404</c:v>
                </c:pt>
                <c:pt idx="3548">
                  <c:v>702.15238242130397</c:v>
                </c:pt>
                <c:pt idx="3549">
                  <c:v>702.01974809770104</c:v>
                </c:pt>
                <c:pt idx="3550">
                  <c:v>702.01407655175694</c:v>
                </c:pt>
                <c:pt idx="3551">
                  <c:v>701.97967668657395</c:v>
                </c:pt>
                <c:pt idx="3552">
                  <c:v>701.96767056906299</c:v>
                </c:pt>
                <c:pt idx="3553">
                  <c:v>701.95926649366504</c:v>
                </c:pt>
                <c:pt idx="3554">
                  <c:v>701.93492004738198</c:v>
                </c:pt>
                <c:pt idx="3555">
                  <c:v>701.93360900831499</c:v>
                </c:pt>
                <c:pt idx="3556">
                  <c:v>701.87985420280302</c:v>
                </c:pt>
                <c:pt idx="3557">
                  <c:v>701.86495257309696</c:v>
                </c:pt>
                <c:pt idx="3558">
                  <c:v>701.84848572034298</c:v>
                </c:pt>
                <c:pt idx="3559">
                  <c:v>701.80949465947003</c:v>
                </c:pt>
                <c:pt idx="3560">
                  <c:v>701.78274838630205</c:v>
                </c:pt>
                <c:pt idx="3561">
                  <c:v>701.73190965024196</c:v>
                </c:pt>
                <c:pt idx="3562">
                  <c:v>701.72387515169703</c:v>
                </c:pt>
                <c:pt idx="3563">
                  <c:v>701.71427216773702</c:v>
                </c:pt>
                <c:pt idx="3564">
                  <c:v>701.69520341866496</c:v>
                </c:pt>
                <c:pt idx="3565">
                  <c:v>701.68883247200495</c:v>
                </c:pt>
                <c:pt idx="3566">
                  <c:v>701.63973983939798</c:v>
                </c:pt>
                <c:pt idx="3567">
                  <c:v>701.53665956335897</c:v>
                </c:pt>
                <c:pt idx="3568">
                  <c:v>701.53617829443795</c:v>
                </c:pt>
                <c:pt idx="3569">
                  <c:v>701.52901490874399</c:v>
                </c:pt>
                <c:pt idx="3570">
                  <c:v>701.49881153365004</c:v>
                </c:pt>
                <c:pt idx="3571">
                  <c:v>701.46100308196105</c:v>
                </c:pt>
                <c:pt idx="3572">
                  <c:v>701.40922124562098</c:v>
                </c:pt>
                <c:pt idx="3573">
                  <c:v>701.39294226614504</c:v>
                </c:pt>
                <c:pt idx="3574">
                  <c:v>701.23553702135303</c:v>
                </c:pt>
                <c:pt idx="3575">
                  <c:v>701.20059587709102</c:v>
                </c:pt>
                <c:pt idx="3576">
                  <c:v>701.17166666044295</c:v>
                </c:pt>
                <c:pt idx="3577">
                  <c:v>701.09567722908605</c:v>
                </c:pt>
                <c:pt idx="3578">
                  <c:v>701.05978431753101</c:v>
                </c:pt>
                <c:pt idx="3579">
                  <c:v>701.03589428828604</c:v>
                </c:pt>
                <c:pt idx="3580">
                  <c:v>701.02188196347799</c:v>
                </c:pt>
                <c:pt idx="3581">
                  <c:v>700.996481688421</c:v>
                </c:pt>
                <c:pt idx="3582">
                  <c:v>700.97363931312304</c:v>
                </c:pt>
                <c:pt idx="3583">
                  <c:v>700.95728393381899</c:v>
                </c:pt>
                <c:pt idx="3584">
                  <c:v>700.94985089301895</c:v>
                </c:pt>
                <c:pt idx="3585">
                  <c:v>700.93372478064202</c:v>
                </c:pt>
                <c:pt idx="3586">
                  <c:v>700.92074296155602</c:v>
                </c:pt>
                <c:pt idx="3587">
                  <c:v>700.90484801674802</c:v>
                </c:pt>
                <c:pt idx="3588">
                  <c:v>700.89749464105603</c:v>
                </c:pt>
                <c:pt idx="3589">
                  <c:v>700.86089947768403</c:v>
                </c:pt>
                <c:pt idx="3590">
                  <c:v>700.845675266797</c:v>
                </c:pt>
                <c:pt idx="3591">
                  <c:v>700.84171889919605</c:v>
                </c:pt>
                <c:pt idx="3592">
                  <c:v>700.82176901369303</c:v>
                </c:pt>
                <c:pt idx="3593">
                  <c:v>700.68956711418605</c:v>
                </c:pt>
                <c:pt idx="3594">
                  <c:v>700.68176536703299</c:v>
                </c:pt>
                <c:pt idx="3595">
                  <c:v>700.66960326320998</c:v>
                </c:pt>
                <c:pt idx="3596">
                  <c:v>700.652961196825</c:v>
                </c:pt>
                <c:pt idx="3597">
                  <c:v>700.61547510775802</c:v>
                </c:pt>
                <c:pt idx="3598">
                  <c:v>700.606233031584</c:v>
                </c:pt>
                <c:pt idx="3599">
                  <c:v>700.55543365808296</c:v>
                </c:pt>
                <c:pt idx="3600">
                  <c:v>700.53991932754104</c:v>
                </c:pt>
                <c:pt idx="3601">
                  <c:v>700.50037415775205</c:v>
                </c:pt>
                <c:pt idx="3602">
                  <c:v>700.47222129168199</c:v>
                </c:pt>
                <c:pt idx="3603">
                  <c:v>700.40121237477001</c:v>
                </c:pt>
                <c:pt idx="3604">
                  <c:v>700.38771704666897</c:v>
                </c:pt>
                <c:pt idx="3605">
                  <c:v>700.386566879822</c:v>
                </c:pt>
                <c:pt idx="3606">
                  <c:v>700.37413265992996</c:v>
                </c:pt>
                <c:pt idx="3607">
                  <c:v>700.35283083016304</c:v>
                </c:pt>
                <c:pt idx="3608">
                  <c:v>700.31962446412399</c:v>
                </c:pt>
                <c:pt idx="3609">
                  <c:v>700.31499821626301</c:v>
                </c:pt>
                <c:pt idx="3610">
                  <c:v>700.29835191749305</c:v>
                </c:pt>
                <c:pt idx="3611">
                  <c:v>700.27929159507801</c:v>
                </c:pt>
                <c:pt idx="3612">
                  <c:v>700.20460296174599</c:v>
                </c:pt>
                <c:pt idx="3613">
                  <c:v>700.10762199404599</c:v>
                </c:pt>
                <c:pt idx="3614">
                  <c:v>700.06671862290204</c:v>
                </c:pt>
                <c:pt idx="3615">
                  <c:v>700.01912144168205</c:v>
                </c:pt>
                <c:pt idx="3616">
                  <c:v>700.00405600907595</c:v>
                </c:pt>
                <c:pt idx="3617">
                  <c:v>699.99315128660498</c:v>
                </c:pt>
                <c:pt idx="3618">
                  <c:v>699.96517686377501</c:v>
                </c:pt>
                <c:pt idx="3619">
                  <c:v>699.95727099962403</c:v>
                </c:pt>
                <c:pt idx="3620">
                  <c:v>699.94141483570695</c:v>
                </c:pt>
                <c:pt idx="3621">
                  <c:v>699.94020391649701</c:v>
                </c:pt>
                <c:pt idx="3622">
                  <c:v>699.924672272522</c:v>
                </c:pt>
                <c:pt idx="3623">
                  <c:v>699.91765412881898</c:v>
                </c:pt>
                <c:pt idx="3624">
                  <c:v>699.88408923894804</c:v>
                </c:pt>
                <c:pt idx="3625">
                  <c:v>699.86921911929198</c:v>
                </c:pt>
                <c:pt idx="3626">
                  <c:v>699.86077568352005</c:v>
                </c:pt>
                <c:pt idx="3627">
                  <c:v>699.85852461336003</c:v>
                </c:pt>
                <c:pt idx="3628">
                  <c:v>699.79221356143796</c:v>
                </c:pt>
                <c:pt idx="3629">
                  <c:v>699.74874958596399</c:v>
                </c:pt>
                <c:pt idx="3630">
                  <c:v>699.74361800662496</c:v>
                </c:pt>
                <c:pt idx="3631">
                  <c:v>699.73607840909006</c:v>
                </c:pt>
                <c:pt idx="3632">
                  <c:v>699.71651207748505</c:v>
                </c:pt>
                <c:pt idx="3633">
                  <c:v>699.69353978318202</c:v>
                </c:pt>
                <c:pt idx="3634">
                  <c:v>699.67501961764196</c:v>
                </c:pt>
                <c:pt idx="3635">
                  <c:v>699.64780138612798</c:v>
                </c:pt>
                <c:pt idx="3636">
                  <c:v>699.60603498741898</c:v>
                </c:pt>
                <c:pt idx="3637">
                  <c:v>699.57484050439803</c:v>
                </c:pt>
                <c:pt idx="3638">
                  <c:v>699.54379135164402</c:v>
                </c:pt>
                <c:pt idx="3639">
                  <c:v>699.53312154819798</c:v>
                </c:pt>
                <c:pt idx="3640">
                  <c:v>699.52627160158102</c:v>
                </c:pt>
                <c:pt idx="3641">
                  <c:v>699.44164186729597</c:v>
                </c:pt>
                <c:pt idx="3642">
                  <c:v>699.43844001769196</c:v>
                </c:pt>
                <c:pt idx="3643">
                  <c:v>699.437987469939</c:v>
                </c:pt>
                <c:pt idx="3644">
                  <c:v>699.41188271568296</c:v>
                </c:pt>
                <c:pt idx="3645">
                  <c:v>699.35984337625905</c:v>
                </c:pt>
                <c:pt idx="3646">
                  <c:v>699.33893860288799</c:v>
                </c:pt>
                <c:pt idx="3647">
                  <c:v>699.32824895068097</c:v>
                </c:pt>
                <c:pt idx="3648">
                  <c:v>699.32545918320398</c:v>
                </c:pt>
                <c:pt idx="3649">
                  <c:v>699.31338304224403</c:v>
                </c:pt>
                <c:pt idx="3650">
                  <c:v>699.27239253975597</c:v>
                </c:pt>
                <c:pt idx="3651">
                  <c:v>699.26847984368396</c:v>
                </c:pt>
                <c:pt idx="3652">
                  <c:v>699.22644596108603</c:v>
                </c:pt>
                <c:pt idx="3653">
                  <c:v>699.19392494388899</c:v>
                </c:pt>
                <c:pt idx="3654">
                  <c:v>699.19053965210003</c:v>
                </c:pt>
                <c:pt idx="3655">
                  <c:v>699.12863826129603</c:v>
                </c:pt>
                <c:pt idx="3656">
                  <c:v>699.00167986643805</c:v>
                </c:pt>
                <c:pt idx="3657">
                  <c:v>698.94932457367599</c:v>
                </c:pt>
                <c:pt idx="3658">
                  <c:v>698.94222813989199</c:v>
                </c:pt>
                <c:pt idx="3659">
                  <c:v>698.93748401849302</c:v>
                </c:pt>
                <c:pt idx="3660">
                  <c:v>698.90775092625404</c:v>
                </c:pt>
                <c:pt idx="3661">
                  <c:v>698.89555243457698</c:v>
                </c:pt>
                <c:pt idx="3662">
                  <c:v>698.892627405403</c:v>
                </c:pt>
                <c:pt idx="3663">
                  <c:v>698.882885120992</c:v>
                </c:pt>
                <c:pt idx="3664">
                  <c:v>698.87377907412395</c:v>
                </c:pt>
                <c:pt idx="3665">
                  <c:v>698.87184220347001</c:v>
                </c:pt>
                <c:pt idx="3666">
                  <c:v>698.87054782514997</c:v>
                </c:pt>
                <c:pt idx="3667">
                  <c:v>698.85931861501001</c:v>
                </c:pt>
                <c:pt idx="3668">
                  <c:v>698.822130373243</c:v>
                </c:pt>
                <c:pt idx="3669">
                  <c:v>698.81524404629101</c:v>
                </c:pt>
                <c:pt idx="3670">
                  <c:v>698.77976197661303</c:v>
                </c:pt>
                <c:pt idx="3671">
                  <c:v>698.75791602617096</c:v>
                </c:pt>
                <c:pt idx="3672">
                  <c:v>698.685927725547</c:v>
                </c:pt>
                <c:pt idx="3673">
                  <c:v>698.61745311261598</c:v>
                </c:pt>
                <c:pt idx="3674">
                  <c:v>698.600706141606</c:v>
                </c:pt>
                <c:pt idx="3675">
                  <c:v>698.59178973360497</c:v>
                </c:pt>
                <c:pt idx="3676">
                  <c:v>698.54622433884595</c:v>
                </c:pt>
                <c:pt idx="3677">
                  <c:v>698.47161419967904</c:v>
                </c:pt>
                <c:pt idx="3678">
                  <c:v>698.40434615914796</c:v>
                </c:pt>
                <c:pt idx="3679">
                  <c:v>698.36282025555101</c:v>
                </c:pt>
                <c:pt idx="3680">
                  <c:v>698.32269920104204</c:v>
                </c:pt>
                <c:pt idx="3681">
                  <c:v>698.27885891947403</c:v>
                </c:pt>
                <c:pt idx="3682">
                  <c:v>698.27745313625599</c:v>
                </c:pt>
                <c:pt idx="3683">
                  <c:v>698.26497425417404</c:v>
                </c:pt>
                <c:pt idx="3684">
                  <c:v>698.25670016630204</c:v>
                </c:pt>
                <c:pt idx="3685">
                  <c:v>698.25179195145802</c:v>
                </c:pt>
                <c:pt idx="3686">
                  <c:v>698.25166166826796</c:v>
                </c:pt>
                <c:pt idx="3687">
                  <c:v>698.21694658139802</c:v>
                </c:pt>
                <c:pt idx="3688">
                  <c:v>698.19584136956905</c:v>
                </c:pt>
                <c:pt idx="3689">
                  <c:v>698.16248196550896</c:v>
                </c:pt>
                <c:pt idx="3690">
                  <c:v>698.10736086029397</c:v>
                </c:pt>
                <c:pt idx="3691">
                  <c:v>698.04927454391498</c:v>
                </c:pt>
                <c:pt idx="3692">
                  <c:v>697.96854032623298</c:v>
                </c:pt>
                <c:pt idx="3693">
                  <c:v>697.95783074281906</c:v>
                </c:pt>
                <c:pt idx="3694">
                  <c:v>697.92935933486694</c:v>
                </c:pt>
                <c:pt idx="3695">
                  <c:v>697.85136212660996</c:v>
                </c:pt>
                <c:pt idx="3696">
                  <c:v>697.84382049524504</c:v>
                </c:pt>
                <c:pt idx="3697">
                  <c:v>697.834159323878</c:v>
                </c:pt>
                <c:pt idx="3698">
                  <c:v>697.83173159042497</c:v>
                </c:pt>
                <c:pt idx="3699">
                  <c:v>697.78880537640396</c:v>
                </c:pt>
                <c:pt idx="3700">
                  <c:v>697.78204579288399</c:v>
                </c:pt>
                <c:pt idx="3701">
                  <c:v>697.76587102078804</c:v>
                </c:pt>
                <c:pt idx="3702">
                  <c:v>697.69603421274905</c:v>
                </c:pt>
                <c:pt idx="3703">
                  <c:v>697.65691122531496</c:v>
                </c:pt>
                <c:pt idx="3704">
                  <c:v>697.65459829411805</c:v>
                </c:pt>
                <c:pt idx="3705">
                  <c:v>697.62905443814702</c:v>
                </c:pt>
                <c:pt idx="3706">
                  <c:v>697.59068730981801</c:v>
                </c:pt>
                <c:pt idx="3707">
                  <c:v>697.51415906022805</c:v>
                </c:pt>
                <c:pt idx="3708">
                  <c:v>697.45331459374199</c:v>
                </c:pt>
                <c:pt idx="3709">
                  <c:v>697.40763734574898</c:v>
                </c:pt>
                <c:pt idx="3710">
                  <c:v>697.40276731023198</c:v>
                </c:pt>
                <c:pt idx="3711">
                  <c:v>697.28920918806205</c:v>
                </c:pt>
                <c:pt idx="3712">
                  <c:v>697.28270001755197</c:v>
                </c:pt>
                <c:pt idx="3713">
                  <c:v>697.26212931703697</c:v>
                </c:pt>
                <c:pt idx="3714">
                  <c:v>697.25372749513599</c:v>
                </c:pt>
                <c:pt idx="3715">
                  <c:v>697.24214927446496</c:v>
                </c:pt>
                <c:pt idx="3716">
                  <c:v>697.19827765187404</c:v>
                </c:pt>
                <c:pt idx="3717">
                  <c:v>697.15252283243603</c:v>
                </c:pt>
                <c:pt idx="3718">
                  <c:v>697.13161001420497</c:v>
                </c:pt>
                <c:pt idx="3719">
                  <c:v>697.11165418289397</c:v>
                </c:pt>
                <c:pt idx="3720">
                  <c:v>697.04904069317001</c:v>
                </c:pt>
                <c:pt idx="3721">
                  <c:v>697.01064641787502</c:v>
                </c:pt>
                <c:pt idx="3722">
                  <c:v>697.00606610492196</c:v>
                </c:pt>
                <c:pt idx="3723">
                  <c:v>696.99889492188504</c:v>
                </c:pt>
                <c:pt idx="3724">
                  <c:v>696.96574816940995</c:v>
                </c:pt>
                <c:pt idx="3725">
                  <c:v>696.93358774358001</c:v>
                </c:pt>
                <c:pt idx="3726">
                  <c:v>696.92572278685202</c:v>
                </c:pt>
                <c:pt idx="3727">
                  <c:v>696.92210824917902</c:v>
                </c:pt>
                <c:pt idx="3728">
                  <c:v>696.90877984393001</c:v>
                </c:pt>
                <c:pt idx="3729">
                  <c:v>696.89944074108598</c:v>
                </c:pt>
                <c:pt idx="3730">
                  <c:v>696.89523666089303</c:v>
                </c:pt>
                <c:pt idx="3731">
                  <c:v>696.88797554529003</c:v>
                </c:pt>
                <c:pt idx="3732">
                  <c:v>696.86445652042596</c:v>
                </c:pt>
                <c:pt idx="3733">
                  <c:v>696.854886255868</c:v>
                </c:pt>
                <c:pt idx="3734">
                  <c:v>696.78163631346604</c:v>
                </c:pt>
                <c:pt idx="3735">
                  <c:v>696.75188935032099</c:v>
                </c:pt>
                <c:pt idx="3736">
                  <c:v>696.66735422393504</c:v>
                </c:pt>
                <c:pt idx="3737">
                  <c:v>696.62148242081696</c:v>
                </c:pt>
                <c:pt idx="3738">
                  <c:v>696.56945414184997</c:v>
                </c:pt>
                <c:pt idx="3739">
                  <c:v>696.55728935688001</c:v>
                </c:pt>
                <c:pt idx="3740">
                  <c:v>696.54455260831401</c:v>
                </c:pt>
                <c:pt idx="3741">
                  <c:v>696.540148101863</c:v>
                </c:pt>
                <c:pt idx="3742">
                  <c:v>696.53659292687496</c:v>
                </c:pt>
                <c:pt idx="3743">
                  <c:v>696.50191463850399</c:v>
                </c:pt>
                <c:pt idx="3744">
                  <c:v>696.47537713887903</c:v>
                </c:pt>
                <c:pt idx="3745">
                  <c:v>696.46519902639102</c:v>
                </c:pt>
                <c:pt idx="3746">
                  <c:v>696.44866443391697</c:v>
                </c:pt>
                <c:pt idx="3747">
                  <c:v>696.36571743251704</c:v>
                </c:pt>
                <c:pt idx="3748">
                  <c:v>696.33228543339806</c:v>
                </c:pt>
                <c:pt idx="3749">
                  <c:v>696.28539818213596</c:v>
                </c:pt>
                <c:pt idx="3750">
                  <c:v>696.23772131402097</c:v>
                </c:pt>
                <c:pt idx="3751">
                  <c:v>696.22179901084598</c:v>
                </c:pt>
                <c:pt idx="3752">
                  <c:v>696.09129739707896</c:v>
                </c:pt>
                <c:pt idx="3753">
                  <c:v>696.08015252818302</c:v>
                </c:pt>
                <c:pt idx="3754">
                  <c:v>696.03200268670503</c:v>
                </c:pt>
                <c:pt idx="3755">
                  <c:v>696.02731270545996</c:v>
                </c:pt>
                <c:pt idx="3756">
                  <c:v>696.01631623129003</c:v>
                </c:pt>
                <c:pt idx="3757">
                  <c:v>695.96700600560598</c:v>
                </c:pt>
                <c:pt idx="3758">
                  <c:v>695.89759300375295</c:v>
                </c:pt>
                <c:pt idx="3759">
                  <c:v>695.89123727511799</c:v>
                </c:pt>
                <c:pt idx="3760">
                  <c:v>695.87057722922805</c:v>
                </c:pt>
                <c:pt idx="3761">
                  <c:v>695.85523430635396</c:v>
                </c:pt>
                <c:pt idx="3762">
                  <c:v>695.82348013356295</c:v>
                </c:pt>
                <c:pt idx="3763">
                  <c:v>695.82159754991301</c:v>
                </c:pt>
                <c:pt idx="3764">
                  <c:v>695.81091662802305</c:v>
                </c:pt>
                <c:pt idx="3765">
                  <c:v>695.80643492059198</c:v>
                </c:pt>
                <c:pt idx="3766">
                  <c:v>695.80338947885195</c:v>
                </c:pt>
                <c:pt idx="3767">
                  <c:v>695.750999398658</c:v>
                </c:pt>
                <c:pt idx="3768">
                  <c:v>695.73831732182202</c:v>
                </c:pt>
                <c:pt idx="3769">
                  <c:v>695.705718123324</c:v>
                </c:pt>
                <c:pt idx="3770">
                  <c:v>695.69316490415997</c:v>
                </c:pt>
                <c:pt idx="3771">
                  <c:v>695.60234922470295</c:v>
                </c:pt>
                <c:pt idx="3772">
                  <c:v>695.55459333236502</c:v>
                </c:pt>
                <c:pt idx="3773">
                  <c:v>695.54615217347703</c:v>
                </c:pt>
                <c:pt idx="3774">
                  <c:v>695.49664068432298</c:v>
                </c:pt>
                <c:pt idx="3775">
                  <c:v>695.40348914142101</c:v>
                </c:pt>
                <c:pt idx="3776">
                  <c:v>695.403206123102</c:v>
                </c:pt>
                <c:pt idx="3777">
                  <c:v>695.39194146058605</c:v>
                </c:pt>
                <c:pt idx="3778">
                  <c:v>695.38066177646897</c:v>
                </c:pt>
                <c:pt idx="3779">
                  <c:v>695.36776411292203</c:v>
                </c:pt>
                <c:pt idx="3780">
                  <c:v>695.30530371146403</c:v>
                </c:pt>
                <c:pt idx="3781">
                  <c:v>695.29368218628895</c:v>
                </c:pt>
                <c:pt idx="3782">
                  <c:v>695.27350133502</c:v>
                </c:pt>
                <c:pt idx="3783">
                  <c:v>695.24476589123105</c:v>
                </c:pt>
                <c:pt idx="3784">
                  <c:v>695.17178882352903</c:v>
                </c:pt>
                <c:pt idx="3785">
                  <c:v>695.12196181155502</c:v>
                </c:pt>
                <c:pt idx="3786">
                  <c:v>695.07991949099903</c:v>
                </c:pt>
                <c:pt idx="3787">
                  <c:v>695.04354455156795</c:v>
                </c:pt>
                <c:pt idx="3788">
                  <c:v>694.97729073107496</c:v>
                </c:pt>
                <c:pt idx="3789">
                  <c:v>694.84818856823199</c:v>
                </c:pt>
                <c:pt idx="3790">
                  <c:v>694.82597766092897</c:v>
                </c:pt>
                <c:pt idx="3791">
                  <c:v>694.74427172546098</c:v>
                </c:pt>
                <c:pt idx="3792">
                  <c:v>694.66793296808203</c:v>
                </c:pt>
                <c:pt idx="3793">
                  <c:v>694.66439387358901</c:v>
                </c:pt>
                <c:pt idx="3794">
                  <c:v>694.65898732857602</c:v>
                </c:pt>
                <c:pt idx="3795">
                  <c:v>694.57532596340798</c:v>
                </c:pt>
                <c:pt idx="3796">
                  <c:v>694.53223406261895</c:v>
                </c:pt>
                <c:pt idx="3797">
                  <c:v>694.50265230787795</c:v>
                </c:pt>
                <c:pt idx="3798">
                  <c:v>694.47972579318696</c:v>
                </c:pt>
                <c:pt idx="3799">
                  <c:v>694.47238029717903</c:v>
                </c:pt>
                <c:pt idx="3800">
                  <c:v>694.47082530253897</c:v>
                </c:pt>
                <c:pt idx="3801">
                  <c:v>694.44799464243602</c:v>
                </c:pt>
                <c:pt idx="3802">
                  <c:v>694.42531768766196</c:v>
                </c:pt>
                <c:pt idx="3803">
                  <c:v>694.38510863831596</c:v>
                </c:pt>
                <c:pt idx="3804">
                  <c:v>694.36363179433897</c:v>
                </c:pt>
                <c:pt idx="3805">
                  <c:v>694.35441645756896</c:v>
                </c:pt>
                <c:pt idx="3806">
                  <c:v>694.30666105658202</c:v>
                </c:pt>
                <c:pt idx="3807">
                  <c:v>694.28771433928398</c:v>
                </c:pt>
                <c:pt idx="3808">
                  <c:v>694.26997033714895</c:v>
                </c:pt>
                <c:pt idx="3809">
                  <c:v>694.26942687250596</c:v>
                </c:pt>
                <c:pt idx="3810">
                  <c:v>694.26043761090602</c:v>
                </c:pt>
                <c:pt idx="3811">
                  <c:v>694.24125869953002</c:v>
                </c:pt>
                <c:pt idx="3812">
                  <c:v>694.19485977759302</c:v>
                </c:pt>
                <c:pt idx="3813">
                  <c:v>694.07859381849596</c:v>
                </c:pt>
                <c:pt idx="3814">
                  <c:v>694.07624192027004</c:v>
                </c:pt>
                <c:pt idx="3815">
                  <c:v>694.07438020351299</c:v>
                </c:pt>
                <c:pt idx="3816">
                  <c:v>694.06264590709804</c:v>
                </c:pt>
                <c:pt idx="3817">
                  <c:v>694.02536851695697</c:v>
                </c:pt>
                <c:pt idx="3818">
                  <c:v>693.98571138231705</c:v>
                </c:pt>
                <c:pt idx="3819">
                  <c:v>693.97629335991599</c:v>
                </c:pt>
                <c:pt idx="3820">
                  <c:v>693.87191569417905</c:v>
                </c:pt>
                <c:pt idx="3821">
                  <c:v>693.87096496254401</c:v>
                </c:pt>
                <c:pt idx="3822">
                  <c:v>693.86458398714205</c:v>
                </c:pt>
                <c:pt idx="3823">
                  <c:v>693.82688424712103</c:v>
                </c:pt>
                <c:pt idx="3824">
                  <c:v>693.82077116864002</c:v>
                </c:pt>
                <c:pt idx="3825">
                  <c:v>693.77840046680001</c:v>
                </c:pt>
                <c:pt idx="3826">
                  <c:v>693.67860776912198</c:v>
                </c:pt>
                <c:pt idx="3827">
                  <c:v>693.660175623908</c:v>
                </c:pt>
                <c:pt idx="3828">
                  <c:v>693.65659540300499</c:v>
                </c:pt>
                <c:pt idx="3829">
                  <c:v>693.60810555091905</c:v>
                </c:pt>
                <c:pt idx="3830">
                  <c:v>693.58672586367402</c:v>
                </c:pt>
                <c:pt idx="3831">
                  <c:v>693.57875890119499</c:v>
                </c:pt>
                <c:pt idx="3832">
                  <c:v>693.55212120736405</c:v>
                </c:pt>
                <c:pt idx="3833">
                  <c:v>693.53920627608397</c:v>
                </c:pt>
                <c:pt idx="3834">
                  <c:v>693.49451394848302</c:v>
                </c:pt>
                <c:pt idx="3835">
                  <c:v>693.42623078346401</c:v>
                </c:pt>
                <c:pt idx="3836">
                  <c:v>693.39164619808196</c:v>
                </c:pt>
                <c:pt idx="3837">
                  <c:v>693.37951434713796</c:v>
                </c:pt>
                <c:pt idx="3838">
                  <c:v>693.366964691303</c:v>
                </c:pt>
                <c:pt idx="3839">
                  <c:v>693.32989937695402</c:v>
                </c:pt>
                <c:pt idx="3840">
                  <c:v>693.304333985467</c:v>
                </c:pt>
                <c:pt idx="3841">
                  <c:v>693.27320667990705</c:v>
                </c:pt>
                <c:pt idx="3842">
                  <c:v>693.266823516459</c:v>
                </c:pt>
                <c:pt idx="3843">
                  <c:v>693.226422039932</c:v>
                </c:pt>
                <c:pt idx="3844">
                  <c:v>693.20289584934903</c:v>
                </c:pt>
                <c:pt idx="3845">
                  <c:v>693.17034327981196</c:v>
                </c:pt>
                <c:pt idx="3846">
                  <c:v>693.16074401253798</c:v>
                </c:pt>
                <c:pt idx="3847">
                  <c:v>693.15693387548299</c:v>
                </c:pt>
                <c:pt idx="3848">
                  <c:v>693.15357849696795</c:v>
                </c:pt>
                <c:pt idx="3849">
                  <c:v>693.11344560842201</c:v>
                </c:pt>
                <c:pt idx="3850">
                  <c:v>693.083151565138</c:v>
                </c:pt>
                <c:pt idx="3851">
                  <c:v>693.03784447323903</c:v>
                </c:pt>
                <c:pt idx="3852">
                  <c:v>692.99047663619001</c:v>
                </c:pt>
                <c:pt idx="3853">
                  <c:v>692.981305114679</c:v>
                </c:pt>
                <c:pt idx="3854">
                  <c:v>692.95053535123805</c:v>
                </c:pt>
                <c:pt idx="3855">
                  <c:v>692.91582559387996</c:v>
                </c:pt>
                <c:pt idx="3856">
                  <c:v>692.91244280805097</c:v>
                </c:pt>
                <c:pt idx="3857">
                  <c:v>692.89713204831799</c:v>
                </c:pt>
                <c:pt idx="3858">
                  <c:v>692.89663642286405</c:v>
                </c:pt>
                <c:pt idx="3859">
                  <c:v>692.85269646274901</c:v>
                </c:pt>
                <c:pt idx="3860">
                  <c:v>692.83901431703396</c:v>
                </c:pt>
                <c:pt idx="3861">
                  <c:v>692.77456658774895</c:v>
                </c:pt>
                <c:pt idx="3862">
                  <c:v>692.77211425224198</c:v>
                </c:pt>
                <c:pt idx="3863">
                  <c:v>692.74094691886296</c:v>
                </c:pt>
                <c:pt idx="3864">
                  <c:v>692.72099911710905</c:v>
                </c:pt>
                <c:pt idx="3865">
                  <c:v>692.68493446851596</c:v>
                </c:pt>
                <c:pt idx="3866">
                  <c:v>692.62938799580195</c:v>
                </c:pt>
                <c:pt idx="3867">
                  <c:v>692.62029139235506</c:v>
                </c:pt>
                <c:pt idx="3868">
                  <c:v>692.55888070919195</c:v>
                </c:pt>
                <c:pt idx="3869">
                  <c:v>692.55002850158098</c:v>
                </c:pt>
                <c:pt idx="3870">
                  <c:v>692.52109826928802</c:v>
                </c:pt>
                <c:pt idx="3871">
                  <c:v>692.46620882857599</c:v>
                </c:pt>
                <c:pt idx="3872">
                  <c:v>692.37696031711801</c:v>
                </c:pt>
                <c:pt idx="3873">
                  <c:v>692.36757452055201</c:v>
                </c:pt>
                <c:pt idx="3874">
                  <c:v>692.35331108942296</c:v>
                </c:pt>
                <c:pt idx="3875">
                  <c:v>692.33597474351802</c:v>
                </c:pt>
                <c:pt idx="3876">
                  <c:v>692.28682760091397</c:v>
                </c:pt>
                <c:pt idx="3877">
                  <c:v>692.27755236543396</c:v>
                </c:pt>
                <c:pt idx="3878">
                  <c:v>692.27598768982205</c:v>
                </c:pt>
                <c:pt idx="3879">
                  <c:v>692.26036394224604</c:v>
                </c:pt>
                <c:pt idx="3880">
                  <c:v>692.22119199814995</c:v>
                </c:pt>
                <c:pt idx="3881">
                  <c:v>692.14933586470795</c:v>
                </c:pt>
                <c:pt idx="3882">
                  <c:v>692.08902779083098</c:v>
                </c:pt>
                <c:pt idx="3883">
                  <c:v>692.08271609309304</c:v>
                </c:pt>
                <c:pt idx="3884">
                  <c:v>692.05420503985601</c:v>
                </c:pt>
                <c:pt idx="3885">
                  <c:v>692.03263600294497</c:v>
                </c:pt>
                <c:pt idx="3886">
                  <c:v>691.96463228529501</c:v>
                </c:pt>
                <c:pt idx="3887">
                  <c:v>691.96419409585803</c:v>
                </c:pt>
                <c:pt idx="3888">
                  <c:v>691.95908001024702</c:v>
                </c:pt>
                <c:pt idx="3889">
                  <c:v>691.93907112644501</c:v>
                </c:pt>
                <c:pt idx="3890">
                  <c:v>691.89374342552105</c:v>
                </c:pt>
                <c:pt idx="3891">
                  <c:v>691.85647715194102</c:v>
                </c:pt>
                <c:pt idx="3892">
                  <c:v>691.85048197403103</c:v>
                </c:pt>
                <c:pt idx="3893">
                  <c:v>691.81288174296196</c:v>
                </c:pt>
                <c:pt idx="3894">
                  <c:v>691.79264620092999</c:v>
                </c:pt>
                <c:pt idx="3895">
                  <c:v>691.75933015743897</c:v>
                </c:pt>
                <c:pt idx="3896">
                  <c:v>691.756952566319</c:v>
                </c:pt>
                <c:pt idx="3897">
                  <c:v>691.75098450917096</c:v>
                </c:pt>
                <c:pt idx="3898">
                  <c:v>691.65654699985498</c:v>
                </c:pt>
                <c:pt idx="3899">
                  <c:v>691.63011515987205</c:v>
                </c:pt>
                <c:pt idx="3900">
                  <c:v>691.54830233539496</c:v>
                </c:pt>
                <c:pt idx="3901">
                  <c:v>691.49746900004402</c:v>
                </c:pt>
                <c:pt idx="3902">
                  <c:v>691.48692344675101</c:v>
                </c:pt>
                <c:pt idx="3903">
                  <c:v>691.48121766636802</c:v>
                </c:pt>
                <c:pt idx="3904">
                  <c:v>691.45911166594101</c:v>
                </c:pt>
                <c:pt idx="3905">
                  <c:v>691.42015075615097</c:v>
                </c:pt>
                <c:pt idx="3906">
                  <c:v>691.40553593694494</c:v>
                </c:pt>
                <c:pt idx="3907">
                  <c:v>691.36740593960201</c:v>
                </c:pt>
                <c:pt idx="3908">
                  <c:v>691.33717384894601</c:v>
                </c:pt>
                <c:pt idx="3909">
                  <c:v>691.27853443226695</c:v>
                </c:pt>
                <c:pt idx="3910">
                  <c:v>691.23801714923695</c:v>
                </c:pt>
                <c:pt idx="3911">
                  <c:v>691.214448612316</c:v>
                </c:pt>
                <c:pt idx="3912">
                  <c:v>691.17501807364101</c:v>
                </c:pt>
                <c:pt idx="3913">
                  <c:v>691.16676066159903</c:v>
                </c:pt>
                <c:pt idx="3914">
                  <c:v>691.10444932145401</c:v>
                </c:pt>
                <c:pt idx="3915">
                  <c:v>691.017184475882</c:v>
                </c:pt>
                <c:pt idx="3916">
                  <c:v>690.95819348896896</c:v>
                </c:pt>
                <c:pt idx="3917">
                  <c:v>690.90215616283399</c:v>
                </c:pt>
                <c:pt idx="3918">
                  <c:v>690.81257009627905</c:v>
                </c:pt>
                <c:pt idx="3919">
                  <c:v>690.79858918597097</c:v>
                </c:pt>
                <c:pt idx="3920">
                  <c:v>690.79220708935895</c:v>
                </c:pt>
                <c:pt idx="3921">
                  <c:v>690.74095028352804</c:v>
                </c:pt>
                <c:pt idx="3922">
                  <c:v>690.67498545902902</c:v>
                </c:pt>
                <c:pt idx="3923">
                  <c:v>690.62731239065602</c:v>
                </c:pt>
                <c:pt idx="3924">
                  <c:v>690.58390739635297</c:v>
                </c:pt>
                <c:pt idx="3925">
                  <c:v>690.581430732282</c:v>
                </c:pt>
                <c:pt idx="3926">
                  <c:v>690.56499428971699</c:v>
                </c:pt>
                <c:pt idx="3927">
                  <c:v>690.549572997989</c:v>
                </c:pt>
                <c:pt idx="3928">
                  <c:v>690.50567372411399</c:v>
                </c:pt>
                <c:pt idx="3929">
                  <c:v>690.47124759392204</c:v>
                </c:pt>
                <c:pt idx="3930">
                  <c:v>690.452771761652</c:v>
                </c:pt>
                <c:pt idx="3931">
                  <c:v>690.44697373309396</c:v>
                </c:pt>
                <c:pt idx="3932">
                  <c:v>690.39977792221396</c:v>
                </c:pt>
                <c:pt idx="3933">
                  <c:v>690.37222536840704</c:v>
                </c:pt>
                <c:pt idx="3934">
                  <c:v>690.35259078331296</c:v>
                </c:pt>
                <c:pt idx="3935">
                  <c:v>690.345648485212</c:v>
                </c:pt>
                <c:pt idx="3936">
                  <c:v>690.33381035637103</c:v>
                </c:pt>
                <c:pt idx="3937">
                  <c:v>690.22220730445201</c:v>
                </c:pt>
                <c:pt idx="3938">
                  <c:v>690.21604092585505</c:v>
                </c:pt>
                <c:pt idx="3939">
                  <c:v>690.19775374069798</c:v>
                </c:pt>
                <c:pt idx="3940">
                  <c:v>690.16486839332197</c:v>
                </c:pt>
                <c:pt idx="3941">
                  <c:v>690.08885764192405</c:v>
                </c:pt>
                <c:pt idx="3942">
                  <c:v>690.08073257189199</c:v>
                </c:pt>
                <c:pt idx="3943">
                  <c:v>690.04660815226805</c:v>
                </c:pt>
                <c:pt idx="3944">
                  <c:v>689.98192778738098</c:v>
                </c:pt>
                <c:pt idx="3945">
                  <c:v>689.95416768097402</c:v>
                </c:pt>
                <c:pt idx="3946">
                  <c:v>689.92997308197005</c:v>
                </c:pt>
                <c:pt idx="3947">
                  <c:v>689.85430072124495</c:v>
                </c:pt>
                <c:pt idx="3948">
                  <c:v>689.84139624929196</c:v>
                </c:pt>
                <c:pt idx="3949">
                  <c:v>689.80166136659204</c:v>
                </c:pt>
                <c:pt idx="3950">
                  <c:v>689.64037628271205</c:v>
                </c:pt>
                <c:pt idx="3951">
                  <c:v>689.57920866029497</c:v>
                </c:pt>
                <c:pt idx="3952">
                  <c:v>689.53332231022796</c:v>
                </c:pt>
                <c:pt idx="3953">
                  <c:v>689.52872213118599</c:v>
                </c:pt>
                <c:pt idx="3954">
                  <c:v>689.48149393841004</c:v>
                </c:pt>
                <c:pt idx="3955">
                  <c:v>689.47529883054699</c:v>
                </c:pt>
                <c:pt idx="3956">
                  <c:v>689.46937656651198</c:v>
                </c:pt>
                <c:pt idx="3957">
                  <c:v>689.45917350361594</c:v>
                </c:pt>
                <c:pt idx="3958">
                  <c:v>689.44189091558496</c:v>
                </c:pt>
                <c:pt idx="3959">
                  <c:v>689.400422597442</c:v>
                </c:pt>
                <c:pt idx="3960">
                  <c:v>689.39567705523496</c:v>
                </c:pt>
                <c:pt idx="3961">
                  <c:v>689.360685097996</c:v>
                </c:pt>
                <c:pt idx="3962">
                  <c:v>689.31538236015695</c:v>
                </c:pt>
                <c:pt idx="3963">
                  <c:v>689.28108204681905</c:v>
                </c:pt>
                <c:pt idx="3964">
                  <c:v>689.22572578365896</c:v>
                </c:pt>
                <c:pt idx="3965">
                  <c:v>689.208527449249</c:v>
                </c:pt>
                <c:pt idx="3966">
                  <c:v>689.20169560944396</c:v>
                </c:pt>
                <c:pt idx="3967">
                  <c:v>689.12970836947602</c:v>
                </c:pt>
                <c:pt idx="3968">
                  <c:v>689.03082490412305</c:v>
                </c:pt>
                <c:pt idx="3969">
                  <c:v>689.03013206227695</c:v>
                </c:pt>
                <c:pt idx="3970">
                  <c:v>688.99229704844799</c:v>
                </c:pt>
                <c:pt idx="3971">
                  <c:v>688.96613491950905</c:v>
                </c:pt>
                <c:pt idx="3972">
                  <c:v>688.87490886702597</c:v>
                </c:pt>
                <c:pt idx="3973">
                  <c:v>688.86591390544504</c:v>
                </c:pt>
                <c:pt idx="3974">
                  <c:v>688.81980280529297</c:v>
                </c:pt>
                <c:pt idx="3975">
                  <c:v>688.75817859843198</c:v>
                </c:pt>
                <c:pt idx="3976">
                  <c:v>688.75742638156396</c:v>
                </c:pt>
                <c:pt idx="3977">
                  <c:v>688.71693246899702</c:v>
                </c:pt>
                <c:pt idx="3978">
                  <c:v>688.71007310664197</c:v>
                </c:pt>
                <c:pt idx="3979">
                  <c:v>688.69147584889902</c:v>
                </c:pt>
                <c:pt idx="3980">
                  <c:v>688.64632774818494</c:v>
                </c:pt>
                <c:pt idx="3981">
                  <c:v>688.63436462009997</c:v>
                </c:pt>
                <c:pt idx="3982">
                  <c:v>688.61727907377701</c:v>
                </c:pt>
                <c:pt idx="3983">
                  <c:v>688.55585384451399</c:v>
                </c:pt>
                <c:pt idx="3984">
                  <c:v>688.51928876340696</c:v>
                </c:pt>
                <c:pt idx="3985">
                  <c:v>688.43720823849299</c:v>
                </c:pt>
                <c:pt idx="3986">
                  <c:v>688.40877759090699</c:v>
                </c:pt>
                <c:pt idx="3987">
                  <c:v>688.40380210014496</c:v>
                </c:pt>
                <c:pt idx="3988">
                  <c:v>688.395801575365</c:v>
                </c:pt>
                <c:pt idx="3989">
                  <c:v>688.39024611461696</c:v>
                </c:pt>
                <c:pt idx="3990">
                  <c:v>688.371042317307</c:v>
                </c:pt>
                <c:pt idx="3991">
                  <c:v>688.34726500989098</c:v>
                </c:pt>
                <c:pt idx="3992">
                  <c:v>688.32413260612498</c:v>
                </c:pt>
                <c:pt idx="3993">
                  <c:v>688.30390753615495</c:v>
                </c:pt>
                <c:pt idx="3994">
                  <c:v>688.26746182050397</c:v>
                </c:pt>
                <c:pt idx="3995">
                  <c:v>688.25137479028604</c:v>
                </c:pt>
                <c:pt idx="3996">
                  <c:v>688.23584533229496</c:v>
                </c:pt>
                <c:pt idx="3997">
                  <c:v>688.23111645742199</c:v>
                </c:pt>
                <c:pt idx="3998">
                  <c:v>688.18560051053498</c:v>
                </c:pt>
                <c:pt idx="3999">
                  <c:v>688.11066857015601</c:v>
                </c:pt>
                <c:pt idx="4000">
                  <c:v>688.09706066245803</c:v>
                </c:pt>
                <c:pt idx="4001">
                  <c:v>688.06633584499798</c:v>
                </c:pt>
                <c:pt idx="4002">
                  <c:v>688.04968842247899</c:v>
                </c:pt>
                <c:pt idx="4003">
                  <c:v>687.94384704484503</c:v>
                </c:pt>
                <c:pt idx="4004">
                  <c:v>687.91001948977203</c:v>
                </c:pt>
                <c:pt idx="4005">
                  <c:v>687.88738962332002</c:v>
                </c:pt>
                <c:pt idx="4006">
                  <c:v>687.818973790884</c:v>
                </c:pt>
                <c:pt idx="4007">
                  <c:v>687.80150746252502</c:v>
                </c:pt>
                <c:pt idx="4008">
                  <c:v>687.75638582638499</c:v>
                </c:pt>
                <c:pt idx="4009">
                  <c:v>687.67074717073604</c:v>
                </c:pt>
                <c:pt idx="4010">
                  <c:v>687.66063844600103</c:v>
                </c:pt>
                <c:pt idx="4011">
                  <c:v>687.61432975641901</c:v>
                </c:pt>
                <c:pt idx="4012">
                  <c:v>687.61250138337402</c:v>
                </c:pt>
                <c:pt idx="4013">
                  <c:v>687.57109765646101</c:v>
                </c:pt>
                <c:pt idx="4014">
                  <c:v>687.53496692162901</c:v>
                </c:pt>
                <c:pt idx="4015">
                  <c:v>687.51979596173896</c:v>
                </c:pt>
                <c:pt idx="4016">
                  <c:v>687.50720127764805</c:v>
                </c:pt>
                <c:pt idx="4017">
                  <c:v>687.47100056800605</c:v>
                </c:pt>
                <c:pt idx="4018">
                  <c:v>687.46644785106605</c:v>
                </c:pt>
                <c:pt idx="4019">
                  <c:v>687.44858320962101</c:v>
                </c:pt>
                <c:pt idx="4020">
                  <c:v>687.43019034234203</c:v>
                </c:pt>
                <c:pt idx="4021">
                  <c:v>687.40734630376596</c:v>
                </c:pt>
                <c:pt idx="4022">
                  <c:v>687.39334084039297</c:v>
                </c:pt>
                <c:pt idx="4023">
                  <c:v>687.36727948152497</c:v>
                </c:pt>
                <c:pt idx="4024">
                  <c:v>687.34566274481494</c:v>
                </c:pt>
                <c:pt idx="4025">
                  <c:v>687.32903019027401</c:v>
                </c:pt>
                <c:pt idx="4026">
                  <c:v>687.311460832291</c:v>
                </c:pt>
                <c:pt idx="4027">
                  <c:v>687.16567552895401</c:v>
                </c:pt>
                <c:pt idx="4028">
                  <c:v>687.11711071376703</c:v>
                </c:pt>
                <c:pt idx="4029">
                  <c:v>687.112211150897</c:v>
                </c:pt>
                <c:pt idx="4030">
                  <c:v>687.099641642606</c:v>
                </c:pt>
                <c:pt idx="4031">
                  <c:v>687.08709864522496</c:v>
                </c:pt>
                <c:pt idx="4032">
                  <c:v>687.06160446727802</c:v>
                </c:pt>
                <c:pt idx="4033">
                  <c:v>687.05860065239403</c:v>
                </c:pt>
                <c:pt idx="4034">
                  <c:v>687.02292302451394</c:v>
                </c:pt>
                <c:pt idx="4035">
                  <c:v>687.01336464227404</c:v>
                </c:pt>
                <c:pt idx="4036">
                  <c:v>687.00355148610697</c:v>
                </c:pt>
                <c:pt idx="4037">
                  <c:v>686.91309805100002</c:v>
                </c:pt>
                <c:pt idx="4038">
                  <c:v>686.90148419854097</c:v>
                </c:pt>
                <c:pt idx="4039">
                  <c:v>686.89643713915905</c:v>
                </c:pt>
                <c:pt idx="4040">
                  <c:v>686.87759847441896</c:v>
                </c:pt>
                <c:pt idx="4041">
                  <c:v>686.87718056860297</c:v>
                </c:pt>
                <c:pt idx="4042">
                  <c:v>686.799224164978</c:v>
                </c:pt>
                <c:pt idx="4043">
                  <c:v>686.787835822278</c:v>
                </c:pt>
                <c:pt idx="4044">
                  <c:v>686.76534224253498</c:v>
                </c:pt>
                <c:pt idx="4045">
                  <c:v>686.61749381576897</c:v>
                </c:pt>
                <c:pt idx="4046">
                  <c:v>686.52785140014998</c:v>
                </c:pt>
                <c:pt idx="4047">
                  <c:v>686.523858261246</c:v>
                </c:pt>
                <c:pt idx="4048">
                  <c:v>686.43418896256196</c:v>
                </c:pt>
                <c:pt idx="4049">
                  <c:v>686.40649606317197</c:v>
                </c:pt>
                <c:pt idx="4050">
                  <c:v>686.38704678739703</c:v>
                </c:pt>
                <c:pt idx="4051">
                  <c:v>686.38611566791894</c:v>
                </c:pt>
                <c:pt idx="4052">
                  <c:v>686.37175391661401</c:v>
                </c:pt>
                <c:pt idx="4053">
                  <c:v>686.359007531315</c:v>
                </c:pt>
                <c:pt idx="4054">
                  <c:v>686.35655848213401</c:v>
                </c:pt>
                <c:pt idx="4055">
                  <c:v>686.31475170912597</c:v>
                </c:pt>
                <c:pt idx="4056">
                  <c:v>686.30243967993295</c:v>
                </c:pt>
                <c:pt idx="4057">
                  <c:v>686.29962590223704</c:v>
                </c:pt>
                <c:pt idx="4058">
                  <c:v>686.20844078041296</c:v>
                </c:pt>
                <c:pt idx="4059">
                  <c:v>686.18454859840801</c:v>
                </c:pt>
                <c:pt idx="4060">
                  <c:v>686.12140971156805</c:v>
                </c:pt>
                <c:pt idx="4061">
                  <c:v>686.08463944530001</c:v>
                </c:pt>
                <c:pt idx="4062">
                  <c:v>686.08061353779306</c:v>
                </c:pt>
                <c:pt idx="4063">
                  <c:v>686.05921800352803</c:v>
                </c:pt>
                <c:pt idx="4064">
                  <c:v>686.02198519303897</c:v>
                </c:pt>
                <c:pt idx="4065">
                  <c:v>685.99694301225099</c:v>
                </c:pt>
                <c:pt idx="4066">
                  <c:v>685.96714125189897</c:v>
                </c:pt>
                <c:pt idx="4067">
                  <c:v>685.939523751911</c:v>
                </c:pt>
                <c:pt idx="4068">
                  <c:v>685.93869852041303</c:v>
                </c:pt>
                <c:pt idx="4069">
                  <c:v>685.89613819603403</c:v>
                </c:pt>
                <c:pt idx="4070">
                  <c:v>685.83632110338897</c:v>
                </c:pt>
                <c:pt idx="4071">
                  <c:v>685.78745331894902</c:v>
                </c:pt>
                <c:pt idx="4072">
                  <c:v>685.77233292643302</c:v>
                </c:pt>
                <c:pt idx="4073">
                  <c:v>685.77111854270902</c:v>
                </c:pt>
                <c:pt idx="4074">
                  <c:v>685.77110601663799</c:v>
                </c:pt>
                <c:pt idx="4075">
                  <c:v>685.73897876465696</c:v>
                </c:pt>
                <c:pt idx="4076">
                  <c:v>685.672816779958</c:v>
                </c:pt>
                <c:pt idx="4077">
                  <c:v>685.66061569696399</c:v>
                </c:pt>
                <c:pt idx="4078">
                  <c:v>685.65057756555495</c:v>
                </c:pt>
                <c:pt idx="4079">
                  <c:v>685.61254948898898</c:v>
                </c:pt>
                <c:pt idx="4080">
                  <c:v>685.57814122064497</c:v>
                </c:pt>
                <c:pt idx="4081">
                  <c:v>685.55022032277395</c:v>
                </c:pt>
                <c:pt idx="4082">
                  <c:v>685.54678488828699</c:v>
                </c:pt>
                <c:pt idx="4083">
                  <c:v>685.54605618252106</c:v>
                </c:pt>
                <c:pt idx="4084">
                  <c:v>685.53795378727398</c:v>
                </c:pt>
                <c:pt idx="4085">
                  <c:v>685.53698882140304</c:v>
                </c:pt>
                <c:pt idx="4086">
                  <c:v>685.53394169689795</c:v>
                </c:pt>
                <c:pt idx="4087">
                  <c:v>685.51145550322599</c:v>
                </c:pt>
                <c:pt idx="4088">
                  <c:v>685.48828966148903</c:v>
                </c:pt>
                <c:pt idx="4089">
                  <c:v>685.36438313295105</c:v>
                </c:pt>
                <c:pt idx="4090">
                  <c:v>685.35281948087595</c:v>
                </c:pt>
                <c:pt idx="4091">
                  <c:v>685.30737494020502</c:v>
                </c:pt>
                <c:pt idx="4092">
                  <c:v>685.30002571151897</c:v>
                </c:pt>
                <c:pt idx="4093">
                  <c:v>685.29695808681004</c:v>
                </c:pt>
                <c:pt idx="4094">
                  <c:v>685.29274078136598</c:v>
                </c:pt>
                <c:pt idx="4095">
                  <c:v>685.27881763133905</c:v>
                </c:pt>
                <c:pt idx="4096">
                  <c:v>685.26117331346995</c:v>
                </c:pt>
                <c:pt idx="4097">
                  <c:v>685.23220476220195</c:v>
                </c:pt>
                <c:pt idx="4098">
                  <c:v>685.217743789525</c:v>
                </c:pt>
                <c:pt idx="4099">
                  <c:v>685.195582458844</c:v>
                </c:pt>
                <c:pt idx="4100">
                  <c:v>685.16603577974695</c:v>
                </c:pt>
                <c:pt idx="4101">
                  <c:v>685.15843896441299</c:v>
                </c:pt>
                <c:pt idx="4102">
                  <c:v>685.14227054793002</c:v>
                </c:pt>
                <c:pt idx="4103">
                  <c:v>685.12250314958203</c:v>
                </c:pt>
                <c:pt idx="4104">
                  <c:v>685.10895686323795</c:v>
                </c:pt>
                <c:pt idx="4105">
                  <c:v>685.05584692585501</c:v>
                </c:pt>
                <c:pt idx="4106">
                  <c:v>684.98984280278603</c:v>
                </c:pt>
                <c:pt idx="4107">
                  <c:v>684.981727790121</c:v>
                </c:pt>
                <c:pt idx="4108">
                  <c:v>684.97474565352798</c:v>
                </c:pt>
                <c:pt idx="4109">
                  <c:v>684.89004178135701</c:v>
                </c:pt>
                <c:pt idx="4110">
                  <c:v>684.86624496683805</c:v>
                </c:pt>
                <c:pt idx="4111">
                  <c:v>684.86265587034995</c:v>
                </c:pt>
                <c:pt idx="4112">
                  <c:v>684.80002873542503</c:v>
                </c:pt>
                <c:pt idx="4113">
                  <c:v>684.75300351097906</c:v>
                </c:pt>
                <c:pt idx="4114">
                  <c:v>684.66748843782</c:v>
                </c:pt>
                <c:pt idx="4115">
                  <c:v>684.638227501355</c:v>
                </c:pt>
                <c:pt idx="4116">
                  <c:v>684.61559513254599</c:v>
                </c:pt>
                <c:pt idx="4117">
                  <c:v>684.59846618487995</c:v>
                </c:pt>
                <c:pt idx="4118">
                  <c:v>684.58046042033902</c:v>
                </c:pt>
                <c:pt idx="4119">
                  <c:v>684.57994170305096</c:v>
                </c:pt>
                <c:pt idx="4120">
                  <c:v>684.54333344304302</c:v>
                </c:pt>
                <c:pt idx="4121">
                  <c:v>684.39230539105097</c:v>
                </c:pt>
                <c:pt idx="4122">
                  <c:v>684.389216991382</c:v>
                </c:pt>
                <c:pt idx="4123">
                  <c:v>684.36062563979704</c:v>
                </c:pt>
                <c:pt idx="4124">
                  <c:v>684.31134693577405</c:v>
                </c:pt>
                <c:pt idx="4125">
                  <c:v>684.27717389456302</c:v>
                </c:pt>
                <c:pt idx="4126">
                  <c:v>684.25446825826896</c:v>
                </c:pt>
                <c:pt idx="4127">
                  <c:v>684.23795334488602</c:v>
                </c:pt>
                <c:pt idx="4128">
                  <c:v>684.21271592349899</c:v>
                </c:pt>
                <c:pt idx="4129">
                  <c:v>684.20457860092199</c:v>
                </c:pt>
                <c:pt idx="4130">
                  <c:v>684.17850000176895</c:v>
                </c:pt>
                <c:pt idx="4131">
                  <c:v>684.07190978245899</c:v>
                </c:pt>
                <c:pt idx="4132">
                  <c:v>684.06363196975303</c:v>
                </c:pt>
                <c:pt idx="4133">
                  <c:v>684.03344920593099</c:v>
                </c:pt>
                <c:pt idx="4134">
                  <c:v>684.02877804527395</c:v>
                </c:pt>
                <c:pt idx="4135">
                  <c:v>683.97618750832498</c:v>
                </c:pt>
                <c:pt idx="4136">
                  <c:v>683.94393024059798</c:v>
                </c:pt>
                <c:pt idx="4137">
                  <c:v>683.90554107948196</c:v>
                </c:pt>
                <c:pt idx="4138">
                  <c:v>683.905306203647</c:v>
                </c:pt>
                <c:pt idx="4139">
                  <c:v>683.89689834109504</c:v>
                </c:pt>
                <c:pt idx="4140">
                  <c:v>683.84988431599299</c:v>
                </c:pt>
                <c:pt idx="4141">
                  <c:v>683.84189997136298</c:v>
                </c:pt>
                <c:pt idx="4142">
                  <c:v>683.83600099193995</c:v>
                </c:pt>
                <c:pt idx="4143">
                  <c:v>683.82768576423496</c:v>
                </c:pt>
                <c:pt idx="4144">
                  <c:v>683.826963235265</c:v>
                </c:pt>
                <c:pt idx="4145">
                  <c:v>683.72436967447504</c:v>
                </c:pt>
                <c:pt idx="4146">
                  <c:v>683.684572173672</c:v>
                </c:pt>
                <c:pt idx="4147">
                  <c:v>683.66861409300896</c:v>
                </c:pt>
                <c:pt idx="4148">
                  <c:v>683.64234584005101</c:v>
                </c:pt>
                <c:pt idx="4149">
                  <c:v>683.61693981650103</c:v>
                </c:pt>
                <c:pt idx="4150">
                  <c:v>683.56392817833796</c:v>
                </c:pt>
                <c:pt idx="4151">
                  <c:v>683.56177500932699</c:v>
                </c:pt>
                <c:pt idx="4152">
                  <c:v>683.56149378846101</c:v>
                </c:pt>
                <c:pt idx="4153">
                  <c:v>683.55637101281104</c:v>
                </c:pt>
                <c:pt idx="4154">
                  <c:v>683.48787986362902</c:v>
                </c:pt>
                <c:pt idx="4155">
                  <c:v>683.46178791847001</c:v>
                </c:pt>
                <c:pt idx="4156">
                  <c:v>683.45079200960902</c:v>
                </c:pt>
                <c:pt idx="4157">
                  <c:v>683.41869415307497</c:v>
                </c:pt>
                <c:pt idx="4158">
                  <c:v>683.32893130393097</c:v>
                </c:pt>
                <c:pt idx="4159">
                  <c:v>683.27868450920596</c:v>
                </c:pt>
                <c:pt idx="4160">
                  <c:v>683.25503588819197</c:v>
                </c:pt>
                <c:pt idx="4161">
                  <c:v>683.247501854191</c:v>
                </c:pt>
                <c:pt idx="4162">
                  <c:v>683.20961783872394</c:v>
                </c:pt>
                <c:pt idx="4163">
                  <c:v>683.20806545991798</c:v>
                </c:pt>
                <c:pt idx="4164">
                  <c:v>683.20673227949396</c:v>
                </c:pt>
                <c:pt idx="4165">
                  <c:v>683.19179975953796</c:v>
                </c:pt>
                <c:pt idx="4166">
                  <c:v>683.18877996864398</c:v>
                </c:pt>
                <c:pt idx="4167">
                  <c:v>683.18639116663496</c:v>
                </c:pt>
                <c:pt idx="4168">
                  <c:v>683.18388528929597</c:v>
                </c:pt>
                <c:pt idx="4169">
                  <c:v>683.17802635928501</c:v>
                </c:pt>
                <c:pt idx="4170">
                  <c:v>683.15834237452395</c:v>
                </c:pt>
                <c:pt idx="4171">
                  <c:v>683.14321570553898</c:v>
                </c:pt>
                <c:pt idx="4172">
                  <c:v>683.12647319762402</c:v>
                </c:pt>
                <c:pt idx="4173">
                  <c:v>683.12269717025799</c:v>
                </c:pt>
                <c:pt idx="4174">
                  <c:v>683.09754941637698</c:v>
                </c:pt>
                <c:pt idx="4175">
                  <c:v>683.09281477832803</c:v>
                </c:pt>
                <c:pt idx="4176">
                  <c:v>683.09121316691903</c:v>
                </c:pt>
                <c:pt idx="4177">
                  <c:v>683.08700114735996</c:v>
                </c:pt>
                <c:pt idx="4178">
                  <c:v>683.02411401188101</c:v>
                </c:pt>
                <c:pt idx="4179">
                  <c:v>683.01688499538795</c:v>
                </c:pt>
                <c:pt idx="4180">
                  <c:v>682.98284808187202</c:v>
                </c:pt>
                <c:pt idx="4181">
                  <c:v>682.94422315451698</c:v>
                </c:pt>
                <c:pt idx="4182">
                  <c:v>682.92660903680201</c:v>
                </c:pt>
                <c:pt idx="4183">
                  <c:v>682.853105479737</c:v>
                </c:pt>
                <c:pt idx="4184">
                  <c:v>682.81385139782799</c:v>
                </c:pt>
                <c:pt idx="4185">
                  <c:v>682.72527447221398</c:v>
                </c:pt>
                <c:pt idx="4186">
                  <c:v>682.72505347101696</c:v>
                </c:pt>
                <c:pt idx="4187">
                  <c:v>682.69863999637801</c:v>
                </c:pt>
                <c:pt idx="4188">
                  <c:v>682.59467884751996</c:v>
                </c:pt>
                <c:pt idx="4189">
                  <c:v>682.58618224514203</c:v>
                </c:pt>
                <c:pt idx="4190">
                  <c:v>682.52265691182595</c:v>
                </c:pt>
                <c:pt idx="4191">
                  <c:v>682.47257939408598</c:v>
                </c:pt>
                <c:pt idx="4192">
                  <c:v>682.39340703258904</c:v>
                </c:pt>
                <c:pt idx="4193">
                  <c:v>682.27369081074596</c:v>
                </c:pt>
                <c:pt idx="4194">
                  <c:v>682.270220456983</c:v>
                </c:pt>
                <c:pt idx="4195">
                  <c:v>682.26925954477099</c:v>
                </c:pt>
                <c:pt idx="4196">
                  <c:v>682.26486562093601</c:v>
                </c:pt>
                <c:pt idx="4197">
                  <c:v>682.26257608671096</c:v>
                </c:pt>
                <c:pt idx="4198">
                  <c:v>682.25193871338899</c:v>
                </c:pt>
                <c:pt idx="4199">
                  <c:v>682.21690382530505</c:v>
                </c:pt>
                <c:pt idx="4200">
                  <c:v>682.18917415298699</c:v>
                </c:pt>
                <c:pt idx="4201">
                  <c:v>682.18757064093495</c:v>
                </c:pt>
                <c:pt idx="4202">
                  <c:v>682.17121647532599</c:v>
                </c:pt>
                <c:pt idx="4203">
                  <c:v>682.16503004968695</c:v>
                </c:pt>
                <c:pt idx="4204">
                  <c:v>682.15418942892302</c:v>
                </c:pt>
                <c:pt idx="4205">
                  <c:v>682.129237053412</c:v>
                </c:pt>
                <c:pt idx="4206">
                  <c:v>682.06737836756895</c:v>
                </c:pt>
                <c:pt idx="4207">
                  <c:v>682.03959804494195</c:v>
                </c:pt>
                <c:pt idx="4208">
                  <c:v>682.00347098965301</c:v>
                </c:pt>
                <c:pt idx="4209">
                  <c:v>681.96762072052195</c:v>
                </c:pt>
                <c:pt idx="4210">
                  <c:v>681.94751003848899</c:v>
                </c:pt>
                <c:pt idx="4211">
                  <c:v>681.94693539334799</c:v>
                </c:pt>
                <c:pt idx="4212">
                  <c:v>681.92289237025398</c:v>
                </c:pt>
                <c:pt idx="4213">
                  <c:v>681.90029830366302</c:v>
                </c:pt>
                <c:pt idx="4214">
                  <c:v>681.89922960199794</c:v>
                </c:pt>
                <c:pt idx="4215">
                  <c:v>681.81868495644096</c:v>
                </c:pt>
                <c:pt idx="4216">
                  <c:v>681.803182785893</c:v>
                </c:pt>
                <c:pt idx="4217">
                  <c:v>681.79419517604595</c:v>
                </c:pt>
                <c:pt idx="4218">
                  <c:v>681.75764445715402</c:v>
                </c:pt>
                <c:pt idx="4219">
                  <c:v>681.70610040680799</c:v>
                </c:pt>
                <c:pt idx="4220">
                  <c:v>681.69791619769205</c:v>
                </c:pt>
                <c:pt idx="4221">
                  <c:v>681.69654727004297</c:v>
                </c:pt>
                <c:pt idx="4222">
                  <c:v>681.69646741110705</c:v>
                </c:pt>
                <c:pt idx="4223">
                  <c:v>681.660208772705</c:v>
                </c:pt>
                <c:pt idx="4224">
                  <c:v>681.63498742660397</c:v>
                </c:pt>
                <c:pt idx="4225">
                  <c:v>681.62838357388898</c:v>
                </c:pt>
                <c:pt idx="4226">
                  <c:v>681.62698904266097</c:v>
                </c:pt>
                <c:pt idx="4227">
                  <c:v>681.54813224068005</c:v>
                </c:pt>
                <c:pt idx="4228">
                  <c:v>681.49009280370797</c:v>
                </c:pt>
                <c:pt idx="4229">
                  <c:v>681.48183939209605</c:v>
                </c:pt>
                <c:pt idx="4230">
                  <c:v>681.468604832202</c:v>
                </c:pt>
                <c:pt idx="4231">
                  <c:v>681.46778164269199</c:v>
                </c:pt>
                <c:pt idx="4232">
                  <c:v>681.45646733160402</c:v>
                </c:pt>
                <c:pt idx="4233">
                  <c:v>681.43727045164599</c:v>
                </c:pt>
                <c:pt idx="4234">
                  <c:v>681.43599909891304</c:v>
                </c:pt>
                <c:pt idx="4235">
                  <c:v>681.42443741563704</c:v>
                </c:pt>
                <c:pt idx="4236">
                  <c:v>681.419855136357</c:v>
                </c:pt>
                <c:pt idx="4237">
                  <c:v>681.40852682769196</c:v>
                </c:pt>
                <c:pt idx="4238">
                  <c:v>681.34782564072395</c:v>
                </c:pt>
                <c:pt idx="4239">
                  <c:v>681.34575959595895</c:v>
                </c:pt>
                <c:pt idx="4240">
                  <c:v>681.32447125602403</c:v>
                </c:pt>
                <c:pt idx="4241">
                  <c:v>681.315882606066</c:v>
                </c:pt>
                <c:pt idx="4242">
                  <c:v>681.28866586129402</c:v>
                </c:pt>
                <c:pt idx="4243">
                  <c:v>681.266084012389</c:v>
                </c:pt>
                <c:pt idx="4244">
                  <c:v>681.26409738995903</c:v>
                </c:pt>
                <c:pt idx="4245">
                  <c:v>681.23618618689898</c:v>
                </c:pt>
                <c:pt idx="4246">
                  <c:v>681.22239894708196</c:v>
                </c:pt>
                <c:pt idx="4247">
                  <c:v>681.21661067262596</c:v>
                </c:pt>
                <c:pt idx="4248">
                  <c:v>681.18683086030398</c:v>
                </c:pt>
                <c:pt idx="4249">
                  <c:v>681.13943626289904</c:v>
                </c:pt>
                <c:pt idx="4250">
                  <c:v>681.098603678362</c:v>
                </c:pt>
                <c:pt idx="4251">
                  <c:v>681.09331171297299</c:v>
                </c:pt>
                <c:pt idx="4252">
                  <c:v>681.02205310081195</c:v>
                </c:pt>
                <c:pt idx="4253">
                  <c:v>681.00297301315504</c:v>
                </c:pt>
                <c:pt idx="4254">
                  <c:v>680.91491454781396</c:v>
                </c:pt>
                <c:pt idx="4255">
                  <c:v>680.89517262632</c:v>
                </c:pt>
                <c:pt idx="4256">
                  <c:v>680.870501535975</c:v>
                </c:pt>
                <c:pt idx="4257">
                  <c:v>680.86144020042298</c:v>
                </c:pt>
                <c:pt idx="4258">
                  <c:v>680.85842250022699</c:v>
                </c:pt>
                <c:pt idx="4259">
                  <c:v>680.85032603892603</c:v>
                </c:pt>
                <c:pt idx="4260">
                  <c:v>680.81881659213695</c:v>
                </c:pt>
                <c:pt idx="4261">
                  <c:v>680.787872245843</c:v>
                </c:pt>
                <c:pt idx="4262">
                  <c:v>680.72701415968004</c:v>
                </c:pt>
                <c:pt idx="4263">
                  <c:v>680.69661585115205</c:v>
                </c:pt>
                <c:pt idx="4264">
                  <c:v>680.68313767173402</c:v>
                </c:pt>
                <c:pt idx="4265">
                  <c:v>680.608969063053</c:v>
                </c:pt>
                <c:pt idx="4266">
                  <c:v>680.57525820316198</c:v>
                </c:pt>
                <c:pt idx="4267">
                  <c:v>680.56518854882199</c:v>
                </c:pt>
                <c:pt idx="4268">
                  <c:v>680.50267421843</c:v>
                </c:pt>
                <c:pt idx="4269">
                  <c:v>680.43117381003401</c:v>
                </c:pt>
                <c:pt idx="4270">
                  <c:v>680.42227925186103</c:v>
                </c:pt>
                <c:pt idx="4271">
                  <c:v>680.408083431308</c:v>
                </c:pt>
                <c:pt idx="4272">
                  <c:v>680.40708422612204</c:v>
                </c:pt>
                <c:pt idx="4273">
                  <c:v>680.40014641046696</c:v>
                </c:pt>
                <c:pt idx="4274">
                  <c:v>680.28441464008097</c:v>
                </c:pt>
                <c:pt idx="4275">
                  <c:v>680.27881741649298</c:v>
                </c:pt>
                <c:pt idx="4276">
                  <c:v>680.27733401800697</c:v>
                </c:pt>
                <c:pt idx="4277">
                  <c:v>680.24866254330198</c:v>
                </c:pt>
                <c:pt idx="4278">
                  <c:v>680.24166158928494</c:v>
                </c:pt>
                <c:pt idx="4279">
                  <c:v>680.22407934149601</c:v>
                </c:pt>
                <c:pt idx="4280">
                  <c:v>680.19421819921695</c:v>
                </c:pt>
                <c:pt idx="4281">
                  <c:v>680.16004459154203</c:v>
                </c:pt>
                <c:pt idx="4282">
                  <c:v>680.132218012208</c:v>
                </c:pt>
                <c:pt idx="4283">
                  <c:v>680.08216368901799</c:v>
                </c:pt>
                <c:pt idx="4284">
                  <c:v>680.04157058020803</c:v>
                </c:pt>
                <c:pt idx="4285">
                  <c:v>679.99619983652497</c:v>
                </c:pt>
                <c:pt idx="4286">
                  <c:v>679.97066276355804</c:v>
                </c:pt>
                <c:pt idx="4287">
                  <c:v>679.95752046345604</c:v>
                </c:pt>
                <c:pt idx="4288">
                  <c:v>679.94267056605395</c:v>
                </c:pt>
                <c:pt idx="4289">
                  <c:v>679.91680070644304</c:v>
                </c:pt>
                <c:pt idx="4290">
                  <c:v>679.85506466956303</c:v>
                </c:pt>
                <c:pt idx="4291">
                  <c:v>679.81131767063403</c:v>
                </c:pt>
                <c:pt idx="4292">
                  <c:v>679.80966680307097</c:v>
                </c:pt>
                <c:pt idx="4293">
                  <c:v>679.80486936880197</c:v>
                </c:pt>
                <c:pt idx="4294">
                  <c:v>679.77619354538604</c:v>
                </c:pt>
                <c:pt idx="4295">
                  <c:v>679.76794517814903</c:v>
                </c:pt>
                <c:pt idx="4296">
                  <c:v>679.67895993417505</c:v>
                </c:pt>
                <c:pt idx="4297">
                  <c:v>679.59714875094903</c:v>
                </c:pt>
                <c:pt idx="4298">
                  <c:v>679.58936282860498</c:v>
                </c:pt>
                <c:pt idx="4299">
                  <c:v>679.56437696761202</c:v>
                </c:pt>
                <c:pt idx="4300">
                  <c:v>679.51271227402196</c:v>
                </c:pt>
                <c:pt idx="4301">
                  <c:v>679.49427861534002</c:v>
                </c:pt>
                <c:pt idx="4302">
                  <c:v>679.46269959749395</c:v>
                </c:pt>
                <c:pt idx="4303">
                  <c:v>679.45821197975499</c:v>
                </c:pt>
                <c:pt idx="4304">
                  <c:v>679.38700607796795</c:v>
                </c:pt>
                <c:pt idx="4305">
                  <c:v>679.30615963190701</c:v>
                </c:pt>
                <c:pt idx="4306">
                  <c:v>679.29927974941495</c:v>
                </c:pt>
                <c:pt idx="4307">
                  <c:v>679.29549379565799</c:v>
                </c:pt>
                <c:pt idx="4308">
                  <c:v>679.290497400959</c:v>
                </c:pt>
                <c:pt idx="4309">
                  <c:v>679.24244755566303</c:v>
                </c:pt>
                <c:pt idx="4310">
                  <c:v>679.233248251286</c:v>
                </c:pt>
                <c:pt idx="4311">
                  <c:v>679.21764952972796</c:v>
                </c:pt>
                <c:pt idx="4312">
                  <c:v>679.19187708960396</c:v>
                </c:pt>
                <c:pt idx="4313">
                  <c:v>679.15342436077106</c:v>
                </c:pt>
                <c:pt idx="4314">
                  <c:v>679.13948867934596</c:v>
                </c:pt>
                <c:pt idx="4315">
                  <c:v>679.11401962566697</c:v>
                </c:pt>
                <c:pt idx="4316">
                  <c:v>679.10922391802103</c:v>
                </c:pt>
                <c:pt idx="4317">
                  <c:v>679.08113258965204</c:v>
                </c:pt>
                <c:pt idx="4318">
                  <c:v>679.02972410407699</c:v>
                </c:pt>
                <c:pt idx="4319">
                  <c:v>679.025243108528</c:v>
                </c:pt>
                <c:pt idx="4320">
                  <c:v>678.993454530338</c:v>
                </c:pt>
                <c:pt idx="4321">
                  <c:v>678.96209238362303</c:v>
                </c:pt>
                <c:pt idx="4322">
                  <c:v>678.90673107804901</c:v>
                </c:pt>
                <c:pt idx="4323">
                  <c:v>678.88922393923701</c:v>
                </c:pt>
                <c:pt idx="4324">
                  <c:v>678.78968985593804</c:v>
                </c:pt>
                <c:pt idx="4325">
                  <c:v>678.78031466158995</c:v>
                </c:pt>
                <c:pt idx="4326">
                  <c:v>678.776115775682</c:v>
                </c:pt>
                <c:pt idx="4327">
                  <c:v>678.76891527739497</c:v>
                </c:pt>
                <c:pt idx="4328">
                  <c:v>678.76024769249295</c:v>
                </c:pt>
                <c:pt idx="4329">
                  <c:v>678.73532190907895</c:v>
                </c:pt>
                <c:pt idx="4330">
                  <c:v>678.73396072562798</c:v>
                </c:pt>
                <c:pt idx="4331">
                  <c:v>678.722144365492</c:v>
                </c:pt>
                <c:pt idx="4332">
                  <c:v>678.713361905434</c:v>
                </c:pt>
                <c:pt idx="4333">
                  <c:v>678.68091495690203</c:v>
                </c:pt>
                <c:pt idx="4334">
                  <c:v>678.60142875861197</c:v>
                </c:pt>
                <c:pt idx="4335">
                  <c:v>678.58022615563004</c:v>
                </c:pt>
                <c:pt idx="4336">
                  <c:v>678.55418270207304</c:v>
                </c:pt>
                <c:pt idx="4337">
                  <c:v>678.50727902794699</c:v>
                </c:pt>
                <c:pt idx="4338">
                  <c:v>678.50366770690903</c:v>
                </c:pt>
                <c:pt idx="4339">
                  <c:v>678.46897242011903</c:v>
                </c:pt>
                <c:pt idx="4340">
                  <c:v>678.43266574514701</c:v>
                </c:pt>
                <c:pt idx="4341">
                  <c:v>678.42880592604001</c:v>
                </c:pt>
                <c:pt idx="4342">
                  <c:v>678.38421525588399</c:v>
                </c:pt>
                <c:pt idx="4343">
                  <c:v>678.35617625362795</c:v>
                </c:pt>
                <c:pt idx="4344">
                  <c:v>678.35467388815505</c:v>
                </c:pt>
                <c:pt idx="4345">
                  <c:v>678.31969098414197</c:v>
                </c:pt>
                <c:pt idx="4346">
                  <c:v>678.26484205267195</c:v>
                </c:pt>
                <c:pt idx="4347">
                  <c:v>678.25882299267698</c:v>
                </c:pt>
                <c:pt idx="4348">
                  <c:v>678.196956763598</c:v>
                </c:pt>
                <c:pt idx="4349">
                  <c:v>678.15690024728599</c:v>
                </c:pt>
                <c:pt idx="4350">
                  <c:v>678.13305318801702</c:v>
                </c:pt>
                <c:pt idx="4351">
                  <c:v>678.10033752605398</c:v>
                </c:pt>
                <c:pt idx="4352">
                  <c:v>678.09802947946605</c:v>
                </c:pt>
                <c:pt idx="4353">
                  <c:v>678.02983665385796</c:v>
                </c:pt>
                <c:pt idx="4354">
                  <c:v>677.95078224104896</c:v>
                </c:pt>
                <c:pt idx="4355">
                  <c:v>677.89858040294496</c:v>
                </c:pt>
                <c:pt idx="4356">
                  <c:v>677.87977947444301</c:v>
                </c:pt>
                <c:pt idx="4357">
                  <c:v>677.85652720051701</c:v>
                </c:pt>
                <c:pt idx="4358">
                  <c:v>677.83247841834202</c:v>
                </c:pt>
                <c:pt idx="4359">
                  <c:v>677.83176450311601</c:v>
                </c:pt>
                <c:pt idx="4360">
                  <c:v>677.82575250839295</c:v>
                </c:pt>
                <c:pt idx="4361">
                  <c:v>677.80690867721796</c:v>
                </c:pt>
                <c:pt idx="4362">
                  <c:v>677.78004025899304</c:v>
                </c:pt>
                <c:pt idx="4363">
                  <c:v>677.77221850396199</c:v>
                </c:pt>
                <c:pt idx="4364">
                  <c:v>677.75199956552001</c:v>
                </c:pt>
                <c:pt idx="4365">
                  <c:v>677.67221488024302</c:v>
                </c:pt>
                <c:pt idx="4366">
                  <c:v>677.65699650615295</c:v>
                </c:pt>
                <c:pt idx="4367">
                  <c:v>677.65183058378705</c:v>
                </c:pt>
                <c:pt idx="4368">
                  <c:v>677.59105694807795</c:v>
                </c:pt>
                <c:pt idx="4369">
                  <c:v>677.57548802046199</c:v>
                </c:pt>
                <c:pt idx="4370">
                  <c:v>677.54307945508299</c:v>
                </c:pt>
                <c:pt idx="4371">
                  <c:v>677.49921350523198</c:v>
                </c:pt>
                <c:pt idx="4372">
                  <c:v>677.48871438711603</c:v>
                </c:pt>
                <c:pt idx="4373">
                  <c:v>677.45303172882097</c:v>
                </c:pt>
                <c:pt idx="4374">
                  <c:v>677.43828855766196</c:v>
                </c:pt>
                <c:pt idx="4375">
                  <c:v>677.31070580194501</c:v>
                </c:pt>
                <c:pt idx="4376">
                  <c:v>677.29605089226698</c:v>
                </c:pt>
                <c:pt idx="4377">
                  <c:v>677.29518002747795</c:v>
                </c:pt>
                <c:pt idx="4378">
                  <c:v>677.275707711358</c:v>
                </c:pt>
                <c:pt idx="4379">
                  <c:v>677.246311483049</c:v>
                </c:pt>
                <c:pt idx="4380">
                  <c:v>677.24553398154603</c:v>
                </c:pt>
                <c:pt idx="4381">
                  <c:v>677.24029038057097</c:v>
                </c:pt>
                <c:pt idx="4382">
                  <c:v>677.19918306949899</c:v>
                </c:pt>
                <c:pt idx="4383">
                  <c:v>677.15170212693897</c:v>
                </c:pt>
                <c:pt idx="4384">
                  <c:v>677.13128860202198</c:v>
                </c:pt>
                <c:pt idx="4385">
                  <c:v>677.10789517573699</c:v>
                </c:pt>
                <c:pt idx="4386">
                  <c:v>677.08814754522803</c:v>
                </c:pt>
                <c:pt idx="4387">
                  <c:v>677.07231790201604</c:v>
                </c:pt>
                <c:pt idx="4388">
                  <c:v>677.06342194651404</c:v>
                </c:pt>
                <c:pt idx="4389">
                  <c:v>676.97485893514204</c:v>
                </c:pt>
                <c:pt idx="4390">
                  <c:v>676.96620448566</c:v>
                </c:pt>
                <c:pt idx="4391">
                  <c:v>676.94517191304203</c:v>
                </c:pt>
                <c:pt idx="4392">
                  <c:v>676.91724087392095</c:v>
                </c:pt>
                <c:pt idx="4393">
                  <c:v>676.89849236309897</c:v>
                </c:pt>
                <c:pt idx="4394">
                  <c:v>676.867059621507</c:v>
                </c:pt>
                <c:pt idx="4395">
                  <c:v>676.85847501552405</c:v>
                </c:pt>
                <c:pt idx="4396">
                  <c:v>676.85210299456503</c:v>
                </c:pt>
                <c:pt idx="4397">
                  <c:v>676.84083244584201</c:v>
                </c:pt>
                <c:pt idx="4398">
                  <c:v>676.84076898512501</c:v>
                </c:pt>
                <c:pt idx="4399">
                  <c:v>676.81935772040595</c:v>
                </c:pt>
                <c:pt idx="4400">
                  <c:v>676.727730878893</c:v>
                </c:pt>
                <c:pt idx="4401">
                  <c:v>676.72481365107296</c:v>
                </c:pt>
                <c:pt idx="4402">
                  <c:v>676.71408123608296</c:v>
                </c:pt>
                <c:pt idx="4403">
                  <c:v>676.67555091254997</c:v>
                </c:pt>
                <c:pt idx="4404">
                  <c:v>676.66632175601001</c:v>
                </c:pt>
                <c:pt idx="4405">
                  <c:v>676.66432469437098</c:v>
                </c:pt>
                <c:pt idx="4406">
                  <c:v>676.65135538210097</c:v>
                </c:pt>
                <c:pt idx="4407">
                  <c:v>676.61727468679499</c:v>
                </c:pt>
                <c:pt idx="4408">
                  <c:v>676.57200699312796</c:v>
                </c:pt>
                <c:pt idx="4409">
                  <c:v>676.57169048255696</c:v>
                </c:pt>
                <c:pt idx="4410">
                  <c:v>676.545424987356</c:v>
                </c:pt>
                <c:pt idx="4411">
                  <c:v>676.53445089567401</c:v>
                </c:pt>
                <c:pt idx="4412">
                  <c:v>676.53110725725105</c:v>
                </c:pt>
                <c:pt idx="4413">
                  <c:v>676.50634077960501</c:v>
                </c:pt>
                <c:pt idx="4414">
                  <c:v>676.48414039365503</c:v>
                </c:pt>
                <c:pt idx="4415">
                  <c:v>676.43280935474297</c:v>
                </c:pt>
                <c:pt idx="4416">
                  <c:v>676.35490672736103</c:v>
                </c:pt>
                <c:pt idx="4417">
                  <c:v>676.33621530002802</c:v>
                </c:pt>
                <c:pt idx="4418">
                  <c:v>676.32861645518506</c:v>
                </c:pt>
                <c:pt idx="4419">
                  <c:v>676.32048798176504</c:v>
                </c:pt>
                <c:pt idx="4420">
                  <c:v>676.31767825132704</c:v>
                </c:pt>
                <c:pt idx="4421">
                  <c:v>676.29293976059705</c:v>
                </c:pt>
                <c:pt idx="4422">
                  <c:v>676.28285522164799</c:v>
                </c:pt>
                <c:pt idx="4423">
                  <c:v>676.28266124742697</c:v>
                </c:pt>
                <c:pt idx="4424">
                  <c:v>676.26982989366002</c:v>
                </c:pt>
                <c:pt idx="4425">
                  <c:v>676.26483389413499</c:v>
                </c:pt>
                <c:pt idx="4426">
                  <c:v>676.18632230418405</c:v>
                </c:pt>
                <c:pt idx="4427">
                  <c:v>676.185465464289</c:v>
                </c:pt>
                <c:pt idx="4428">
                  <c:v>676.12987444786495</c:v>
                </c:pt>
                <c:pt idx="4429">
                  <c:v>676.11068458059799</c:v>
                </c:pt>
                <c:pt idx="4430">
                  <c:v>676.11019307556103</c:v>
                </c:pt>
                <c:pt idx="4431">
                  <c:v>676.10170823150497</c:v>
                </c:pt>
                <c:pt idx="4432">
                  <c:v>676.09414712220303</c:v>
                </c:pt>
                <c:pt idx="4433">
                  <c:v>676.06127747911898</c:v>
                </c:pt>
                <c:pt idx="4434">
                  <c:v>676.01007867643204</c:v>
                </c:pt>
                <c:pt idx="4435">
                  <c:v>676.00888777866101</c:v>
                </c:pt>
                <c:pt idx="4436">
                  <c:v>675.98393069776705</c:v>
                </c:pt>
                <c:pt idx="4437">
                  <c:v>675.94760291358705</c:v>
                </c:pt>
                <c:pt idx="4438">
                  <c:v>675.94390816779105</c:v>
                </c:pt>
                <c:pt idx="4439">
                  <c:v>675.93219037089</c:v>
                </c:pt>
                <c:pt idx="4440">
                  <c:v>675.86346780572296</c:v>
                </c:pt>
                <c:pt idx="4441">
                  <c:v>675.84125551105899</c:v>
                </c:pt>
                <c:pt idx="4442">
                  <c:v>675.84039156107701</c:v>
                </c:pt>
                <c:pt idx="4443">
                  <c:v>675.83616593684803</c:v>
                </c:pt>
                <c:pt idx="4444">
                  <c:v>675.82799406382003</c:v>
                </c:pt>
                <c:pt idx="4445">
                  <c:v>675.75477194799703</c:v>
                </c:pt>
                <c:pt idx="4446">
                  <c:v>675.74515815066798</c:v>
                </c:pt>
                <c:pt idx="4447">
                  <c:v>675.679938785422</c:v>
                </c:pt>
                <c:pt idx="4448">
                  <c:v>675.61070766950104</c:v>
                </c:pt>
                <c:pt idx="4449">
                  <c:v>675.60989071920699</c:v>
                </c:pt>
                <c:pt idx="4450">
                  <c:v>675.60885864597299</c:v>
                </c:pt>
                <c:pt idx="4451">
                  <c:v>675.585492089789</c:v>
                </c:pt>
                <c:pt idx="4452">
                  <c:v>675.56940587554402</c:v>
                </c:pt>
                <c:pt idx="4453">
                  <c:v>675.43863658784198</c:v>
                </c:pt>
                <c:pt idx="4454">
                  <c:v>675.40042755097602</c:v>
                </c:pt>
                <c:pt idx="4455">
                  <c:v>675.36304536525597</c:v>
                </c:pt>
                <c:pt idx="4456">
                  <c:v>675.30331962491096</c:v>
                </c:pt>
                <c:pt idx="4457">
                  <c:v>675.30304139786597</c:v>
                </c:pt>
                <c:pt idx="4458">
                  <c:v>675.27332124679003</c:v>
                </c:pt>
                <c:pt idx="4459">
                  <c:v>675.23898564165199</c:v>
                </c:pt>
                <c:pt idx="4460">
                  <c:v>675.21171204280597</c:v>
                </c:pt>
                <c:pt idx="4461">
                  <c:v>675.20250645891394</c:v>
                </c:pt>
                <c:pt idx="4462">
                  <c:v>675.189212086456</c:v>
                </c:pt>
                <c:pt idx="4463">
                  <c:v>675.18803378974599</c:v>
                </c:pt>
                <c:pt idx="4464">
                  <c:v>675.13909295507995</c:v>
                </c:pt>
                <c:pt idx="4465">
                  <c:v>675.13747060590401</c:v>
                </c:pt>
                <c:pt idx="4466">
                  <c:v>675.02896758351403</c:v>
                </c:pt>
                <c:pt idx="4467">
                  <c:v>675.02652142438603</c:v>
                </c:pt>
                <c:pt idx="4468">
                  <c:v>675.02596006537703</c:v>
                </c:pt>
                <c:pt idx="4469">
                  <c:v>674.96699114580395</c:v>
                </c:pt>
                <c:pt idx="4470">
                  <c:v>674.95168698894895</c:v>
                </c:pt>
                <c:pt idx="4471">
                  <c:v>674.92573835508495</c:v>
                </c:pt>
                <c:pt idx="4472">
                  <c:v>674.91944789384502</c:v>
                </c:pt>
                <c:pt idx="4473">
                  <c:v>674.84513777910797</c:v>
                </c:pt>
                <c:pt idx="4474">
                  <c:v>674.84337880266003</c:v>
                </c:pt>
                <c:pt idx="4475">
                  <c:v>674.83478208969098</c:v>
                </c:pt>
                <c:pt idx="4476">
                  <c:v>674.80754103943798</c:v>
                </c:pt>
                <c:pt idx="4477">
                  <c:v>674.64745991189204</c:v>
                </c:pt>
                <c:pt idx="4478">
                  <c:v>674.63164108451099</c:v>
                </c:pt>
                <c:pt idx="4479">
                  <c:v>674.54653060876001</c:v>
                </c:pt>
                <c:pt idx="4480">
                  <c:v>674.533799685453</c:v>
                </c:pt>
                <c:pt idx="4481">
                  <c:v>674.50848457081804</c:v>
                </c:pt>
                <c:pt idx="4482">
                  <c:v>674.48336636576198</c:v>
                </c:pt>
                <c:pt idx="4483">
                  <c:v>674.44895298950303</c:v>
                </c:pt>
                <c:pt idx="4484">
                  <c:v>674.43324562631199</c:v>
                </c:pt>
                <c:pt idx="4485">
                  <c:v>674.40795609010502</c:v>
                </c:pt>
                <c:pt idx="4486">
                  <c:v>674.34222814223699</c:v>
                </c:pt>
                <c:pt idx="4487">
                  <c:v>674.28829986202595</c:v>
                </c:pt>
                <c:pt idx="4488">
                  <c:v>674.28516330615196</c:v>
                </c:pt>
                <c:pt idx="4489">
                  <c:v>674.27356723662297</c:v>
                </c:pt>
                <c:pt idx="4490">
                  <c:v>674.26300042904904</c:v>
                </c:pt>
                <c:pt idx="4491">
                  <c:v>674.20137457589999</c:v>
                </c:pt>
                <c:pt idx="4492">
                  <c:v>674.15463179200697</c:v>
                </c:pt>
                <c:pt idx="4493">
                  <c:v>674.13781756172705</c:v>
                </c:pt>
                <c:pt idx="4494">
                  <c:v>674.13450498936402</c:v>
                </c:pt>
                <c:pt idx="4495">
                  <c:v>674.13125008507097</c:v>
                </c:pt>
                <c:pt idx="4496">
                  <c:v>674.12124288108396</c:v>
                </c:pt>
                <c:pt idx="4497">
                  <c:v>674.09396184411298</c:v>
                </c:pt>
                <c:pt idx="4498">
                  <c:v>674.07083304857304</c:v>
                </c:pt>
                <c:pt idx="4499">
                  <c:v>674.03569973709796</c:v>
                </c:pt>
                <c:pt idx="4500">
                  <c:v>673.98412680142997</c:v>
                </c:pt>
                <c:pt idx="4501">
                  <c:v>673.94949093550304</c:v>
                </c:pt>
                <c:pt idx="4502">
                  <c:v>673.93847758432503</c:v>
                </c:pt>
                <c:pt idx="4503">
                  <c:v>673.91341269772101</c:v>
                </c:pt>
                <c:pt idx="4504">
                  <c:v>673.89727912006094</c:v>
                </c:pt>
                <c:pt idx="4505">
                  <c:v>673.86662979650202</c:v>
                </c:pt>
                <c:pt idx="4506">
                  <c:v>673.84863486852396</c:v>
                </c:pt>
                <c:pt idx="4507">
                  <c:v>673.82419941778505</c:v>
                </c:pt>
                <c:pt idx="4508">
                  <c:v>673.82282182380698</c:v>
                </c:pt>
                <c:pt idx="4509">
                  <c:v>673.813550605307</c:v>
                </c:pt>
                <c:pt idx="4510">
                  <c:v>673.74293015521698</c:v>
                </c:pt>
                <c:pt idx="4511">
                  <c:v>673.705110193</c:v>
                </c:pt>
                <c:pt idx="4512">
                  <c:v>673.680282998449</c:v>
                </c:pt>
                <c:pt idx="4513">
                  <c:v>673.66905035661</c:v>
                </c:pt>
                <c:pt idx="4514">
                  <c:v>673.66758643870901</c:v>
                </c:pt>
                <c:pt idx="4515">
                  <c:v>673.62585396060194</c:v>
                </c:pt>
                <c:pt idx="4516">
                  <c:v>673.62540337978498</c:v>
                </c:pt>
                <c:pt idx="4517">
                  <c:v>673.61864468435499</c:v>
                </c:pt>
                <c:pt idx="4518">
                  <c:v>673.59850169259198</c:v>
                </c:pt>
                <c:pt idx="4519">
                  <c:v>673.58395418538498</c:v>
                </c:pt>
                <c:pt idx="4520">
                  <c:v>673.57391211572406</c:v>
                </c:pt>
                <c:pt idx="4521">
                  <c:v>673.55522773963105</c:v>
                </c:pt>
                <c:pt idx="4522">
                  <c:v>673.54321082904801</c:v>
                </c:pt>
                <c:pt idx="4523">
                  <c:v>673.49588721442399</c:v>
                </c:pt>
                <c:pt idx="4524">
                  <c:v>673.47357598091105</c:v>
                </c:pt>
                <c:pt idx="4525">
                  <c:v>673.47253887528495</c:v>
                </c:pt>
                <c:pt idx="4526">
                  <c:v>673.41465601031405</c:v>
                </c:pt>
                <c:pt idx="4527">
                  <c:v>673.40211461605702</c:v>
                </c:pt>
                <c:pt idx="4528">
                  <c:v>673.30046872732999</c:v>
                </c:pt>
                <c:pt idx="4529">
                  <c:v>673.25067570777696</c:v>
                </c:pt>
                <c:pt idx="4530">
                  <c:v>673.24154260901503</c:v>
                </c:pt>
                <c:pt idx="4531">
                  <c:v>673.19014545080495</c:v>
                </c:pt>
                <c:pt idx="4532">
                  <c:v>673.13807406077694</c:v>
                </c:pt>
                <c:pt idx="4533">
                  <c:v>673.13135911223503</c:v>
                </c:pt>
                <c:pt idx="4534">
                  <c:v>673.12565576327802</c:v>
                </c:pt>
                <c:pt idx="4535">
                  <c:v>673.01754570304104</c:v>
                </c:pt>
                <c:pt idx="4536">
                  <c:v>673.00002662567897</c:v>
                </c:pt>
                <c:pt idx="4537">
                  <c:v>672.99269918370999</c:v>
                </c:pt>
                <c:pt idx="4538">
                  <c:v>672.94114302688899</c:v>
                </c:pt>
                <c:pt idx="4539">
                  <c:v>672.91727742345699</c:v>
                </c:pt>
                <c:pt idx="4540">
                  <c:v>672.89920702823304</c:v>
                </c:pt>
                <c:pt idx="4541">
                  <c:v>672.85034825039304</c:v>
                </c:pt>
                <c:pt idx="4542">
                  <c:v>672.84492890865795</c:v>
                </c:pt>
                <c:pt idx="4543">
                  <c:v>672.84106963295199</c:v>
                </c:pt>
                <c:pt idx="4544">
                  <c:v>672.81534661296405</c:v>
                </c:pt>
                <c:pt idx="4545">
                  <c:v>672.797193781347</c:v>
                </c:pt>
                <c:pt idx="4546">
                  <c:v>672.75833557355702</c:v>
                </c:pt>
                <c:pt idx="4547">
                  <c:v>672.74915357470798</c:v>
                </c:pt>
                <c:pt idx="4548">
                  <c:v>672.71665541125901</c:v>
                </c:pt>
                <c:pt idx="4549">
                  <c:v>672.69824349461703</c:v>
                </c:pt>
                <c:pt idx="4550">
                  <c:v>672.68979378412803</c:v>
                </c:pt>
                <c:pt idx="4551">
                  <c:v>672.68821146744597</c:v>
                </c:pt>
                <c:pt idx="4552">
                  <c:v>672.67553942745496</c:v>
                </c:pt>
                <c:pt idx="4553">
                  <c:v>672.65915796818797</c:v>
                </c:pt>
                <c:pt idx="4554">
                  <c:v>672.649664354734</c:v>
                </c:pt>
                <c:pt idx="4555">
                  <c:v>672.53728910318205</c:v>
                </c:pt>
                <c:pt idx="4556">
                  <c:v>672.51505755671099</c:v>
                </c:pt>
                <c:pt idx="4557">
                  <c:v>672.50805463101995</c:v>
                </c:pt>
                <c:pt idx="4558">
                  <c:v>672.50689868573602</c:v>
                </c:pt>
                <c:pt idx="4559">
                  <c:v>672.47868128652499</c:v>
                </c:pt>
                <c:pt idx="4560">
                  <c:v>672.42699469379102</c:v>
                </c:pt>
                <c:pt idx="4561">
                  <c:v>672.42620061191803</c:v>
                </c:pt>
                <c:pt idx="4562">
                  <c:v>672.42031702679003</c:v>
                </c:pt>
                <c:pt idx="4563">
                  <c:v>672.41315173017404</c:v>
                </c:pt>
                <c:pt idx="4564">
                  <c:v>672.39991235941</c:v>
                </c:pt>
                <c:pt idx="4565">
                  <c:v>672.38125520478002</c:v>
                </c:pt>
                <c:pt idx="4566">
                  <c:v>672.325170581203</c:v>
                </c:pt>
                <c:pt idx="4567">
                  <c:v>672.32272299485601</c:v>
                </c:pt>
                <c:pt idx="4568">
                  <c:v>672.31924281222598</c:v>
                </c:pt>
                <c:pt idx="4569">
                  <c:v>672.23500818450896</c:v>
                </c:pt>
                <c:pt idx="4570">
                  <c:v>672.23341941012802</c:v>
                </c:pt>
                <c:pt idx="4571">
                  <c:v>672.20703413311196</c:v>
                </c:pt>
                <c:pt idx="4572">
                  <c:v>672.17313547098695</c:v>
                </c:pt>
                <c:pt idx="4573">
                  <c:v>672.16615343987496</c:v>
                </c:pt>
                <c:pt idx="4574">
                  <c:v>672.16195904452002</c:v>
                </c:pt>
                <c:pt idx="4575">
                  <c:v>672.13353417192502</c:v>
                </c:pt>
                <c:pt idx="4576">
                  <c:v>672.13040688808701</c:v>
                </c:pt>
                <c:pt idx="4577">
                  <c:v>672.12636608785601</c:v>
                </c:pt>
                <c:pt idx="4578">
                  <c:v>672.07768312781695</c:v>
                </c:pt>
                <c:pt idx="4579">
                  <c:v>672.03498208941198</c:v>
                </c:pt>
                <c:pt idx="4580">
                  <c:v>672.03355440547898</c:v>
                </c:pt>
                <c:pt idx="4581">
                  <c:v>672.02417550140206</c:v>
                </c:pt>
                <c:pt idx="4582">
                  <c:v>672.01542442353104</c:v>
                </c:pt>
                <c:pt idx="4583">
                  <c:v>671.99535898078898</c:v>
                </c:pt>
                <c:pt idx="4584">
                  <c:v>671.98616216252196</c:v>
                </c:pt>
                <c:pt idx="4585">
                  <c:v>671.97967385794504</c:v>
                </c:pt>
                <c:pt idx="4586">
                  <c:v>671.84971618469297</c:v>
                </c:pt>
                <c:pt idx="4587">
                  <c:v>671.84117970226703</c:v>
                </c:pt>
                <c:pt idx="4588">
                  <c:v>671.82943745335206</c:v>
                </c:pt>
                <c:pt idx="4589">
                  <c:v>671.82485258175302</c:v>
                </c:pt>
                <c:pt idx="4590">
                  <c:v>671.78027085389499</c:v>
                </c:pt>
                <c:pt idx="4591">
                  <c:v>671.76700638084799</c:v>
                </c:pt>
                <c:pt idx="4592">
                  <c:v>671.76540510546897</c:v>
                </c:pt>
                <c:pt idx="4593">
                  <c:v>671.73476717661401</c:v>
                </c:pt>
                <c:pt idx="4594">
                  <c:v>671.66752146972499</c:v>
                </c:pt>
                <c:pt idx="4595">
                  <c:v>671.65241089212896</c:v>
                </c:pt>
                <c:pt idx="4596">
                  <c:v>671.640071252251</c:v>
                </c:pt>
                <c:pt idx="4597">
                  <c:v>671.61993410543505</c:v>
                </c:pt>
                <c:pt idx="4598">
                  <c:v>671.60864332712697</c:v>
                </c:pt>
                <c:pt idx="4599">
                  <c:v>671.58249466973996</c:v>
                </c:pt>
                <c:pt idx="4600">
                  <c:v>671.55244205542397</c:v>
                </c:pt>
                <c:pt idx="4601">
                  <c:v>671.518431852714</c:v>
                </c:pt>
                <c:pt idx="4602">
                  <c:v>671.377861915587</c:v>
                </c:pt>
                <c:pt idx="4603">
                  <c:v>671.35867492683701</c:v>
                </c:pt>
                <c:pt idx="4604">
                  <c:v>671.32336507341904</c:v>
                </c:pt>
                <c:pt idx="4605">
                  <c:v>671.25882380861299</c:v>
                </c:pt>
                <c:pt idx="4606">
                  <c:v>671.20890085975805</c:v>
                </c:pt>
                <c:pt idx="4607">
                  <c:v>671.206706329177</c:v>
                </c:pt>
                <c:pt idx="4608">
                  <c:v>671.18604785369496</c:v>
                </c:pt>
                <c:pt idx="4609">
                  <c:v>671.18048658083001</c:v>
                </c:pt>
                <c:pt idx="4610">
                  <c:v>671.16852781497403</c:v>
                </c:pt>
                <c:pt idx="4611">
                  <c:v>671.15031992904903</c:v>
                </c:pt>
                <c:pt idx="4612">
                  <c:v>671.12428813776501</c:v>
                </c:pt>
                <c:pt idx="4613">
                  <c:v>671.10329993288497</c:v>
                </c:pt>
                <c:pt idx="4614">
                  <c:v>671.08777352024197</c:v>
                </c:pt>
                <c:pt idx="4615">
                  <c:v>671.07330990074695</c:v>
                </c:pt>
                <c:pt idx="4616">
                  <c:v>671.06450703124005</c:v>
                </c:pt>
                <c:pt idx="4617">
                  <c:v>671.01591571536301</c:v>
                </c:pt>
                <c:pt idx="4618">
                  <c:v>671.01296299970102</c:v>
                </c:pt>
                <c:pt idx="4619">
                  <c:v>670.981892286743</c:v>
                </c:pt>
                <c:pt idx="4620">
                  <c:v>670.97427467745501</c:v>
                </c:pt>
                <c:pt idx="4621">
                  <c:v>670.97227344027306</c:v>
                </c:pt>
                <c:pt idx="4622">
                  <c:v>670.97025840137599</c:v>
                </c:pt>
                <c:pt idx="4623">
                  <c:v>670.93753049411396</c:v>
                </c:pt>
                <c:pt idx="4624">
                  <c:v>670.91132234380905</c:v>
                </c:pt>
                <c:pt idx="4625">
                  <c:v>670.90857261594101</c:v>
                </c:pt>
                <c:pt idx="4626">
                  <c:v>670.903967379807</c:v>
                </c:pt>
                <c:pt idx="4627">
                  <c:v>670.86250856681897</c:v>
                </c:pt>
                <c:pt idx="4628">
                  <c:v>670.83764606449802</c:v>
                </c:pt>
                <c:pt idx="4629">
                  <c:v>670.77840871722594</c:v>
                </c:pt>
                <c:pt idx="4630">
                  <c:v>670.77580048655898</c:v>
                </c:pt>
                <c:pt idx="4631">
                  <c:v>670.77066504491302</c:v>
                </c:pt>
                <c:pt idx="4632">
                  <c:v>670.70577667160001</c:v>
                </c:pt>
                <c:pt idx="4633">
                  <c:v>670.70313150885397</c:v>
                </c:pt>
                <c:pt idx="4634">
                  <c:v>670.64391038971598</c:v>
                </c:pt>
                <c:pt idx="4635">
                  <c:v>670.63135415525198</c:v>
                </c:pt>
                <c:pt idx="4636">
                  <c:v>670.60986914068599</c:v>
                </c:pt>
                <c:pt idx="4637">
                  <c:v>670.60485521060104</c:v>
                </c:pt>
                <c:pt idx="4638">
                  <c:v>670.57817755575195</c:v>
                </c:pt>
                <c:pt idx="4639">
                  <c:v>670.50541911380196</c:v>
                </c:pt>
                <c:pt idx="4640">
                  <c:v>670.49652176130905</c:v>
                </c:pt>
                <c:pt idx="4641">
                  <c:v>670.49370063947595</c:v>
                </c:pt>
                <c:pt idx="4642">
                  <c:v>670.45588194329298</c:v>
                </c:pt>
                <c:pt idx="4643">
                  <c:v>670.45414851662304</c:v>
                </c:pt>
                <c:pt idx="4644">
                  <c:v>670.40257263548699</c:v>
                </c:pt>
                <c:pt idx="4645">
                  <c:v>670.39694831241695</c:v>
                </c:pt>
                <c:pt idx="4646">
                  <c:v>670.37227627976597</c:v>
                </c:pt>
                <c:pt idx="4647">
                  <c:v>670.34423090809003</c:v>
                </c:pt>
                <c:pt idx="4648">
                  <c:v>670.32200696195798</c:v>
                </c:pt>
                <c:pt idx="4649">
                  <c:v>670.31476076894</c:v>
                </c:pt>
                <c:pt idx="4650">
                  <c:v>670.29500636174396</c:v>
                </c:pt>
                <c:pt idx="4651">
                  <c:v>670.28761170511302</c:v>
                </c:pt>
                <c:pt idx="4652">
                  <c:v>670.27370774933297</c:v>
                </c:pt>
                <c:pt idx="4653">
                  <c:v>670.26259381025102</c:v>
                </c:pt>
                <c:pt idx="4654">
                  <c:v>670.23695865687603</c:v>
                </c:pt>
                <c:pt idx="4655">
                  <c:v>670.20273511294295</c:v>
                </c:pt>
                <c:pt idx="4656">
                  <c:v>670.18819002708597</c:v>
                </c:pt>
                <c:pt idx="4657">
                  <c:v>670.11681053939003</c:v>
                </c:pt>
                <c:pt idx="4658">
                  <c:v>670.08771629917499</c:v>
                </c:pt>
                <c:pt idx="4659">
                  <c:v>670.06700679204698</c:v>
                </c:pt>
                <c:pt idx="4660">
                  <c:v>670.059237096076</c:v>
                </c:pt>
                <c:pt idx="4661">
                  <c:v>670.05235983693103</c:v>
                </c:pt>
                <c:pt idx="4662">
                  <c:v>670.04292008816901</c:v>
                </c:pt>
                <c:pt idx="4663">
                  <c:v>669.96599514247305</c:v>
                </c:pt>
                <c:pt idx="4664">
                  <c:v>669.92898730194804</c:v>
                </c:pt>
                <c:pt idx="4665">
                  <c:v>669.88680019313904</c:v>
                </c:pt>
                <c:pt idx="4666">
                  <c:v>669.84176892165101</c:v>
                </c:pt>
                <c:pt idx="4667">
                  <c:v>669.84121764249198</c:v>
                </c:pt>
                <c:pt idx="4668">
                  <c:v>669.82719412802396</c:v>
                </c:pt>
                <c:pt idx="4669">
                  <c:v>669.80940983461403</c:v>
                </c:pt>
                <c:pt idx="4670">
                  <c:v>669.79506720623294</c:v>
                </c:pt>
                <c:pt idx="4671">
                  <c:v>669.67345400459703</c:v>
                </c:pt>
                <c:pt idx="4672">
                  <c:v>669.62801679872803</c:v>
                </c:pt>
                <c:pt idx="4673">
                  <c:v>669.58539603538395</c:v>
                </c:pt>
                <c:pt idx="4674">
                  <c:v>669.551312682044</c:v>
                </c:pt>
                <c:pt idx="4675">
                  <c:v>669.52151479523798</c:v>
                </c:pt>
                <c:pt idx="4676">
                  <c:v>669.49205518411895</c:v>
                </c:pt>
                <c:pt idx="4677">
                  <c:v>669.48642584267702</c:v>
                </c:pt>
                <c:pt idx="4678">
                  <c:v>669.48139755375996</c:v>
                </c:pt>
                <c:pt idx="4679">
                  <c:v>669.45182375346803</c:v>
                </c:pt>
                <c:pt idx="4680">
                  <c:v>669.43243102906797</c:v>
                </c:pt>
                <c:pt idx="4681">
                  <c:v>669.36847916746694</c:v>
                </c:pt>
                <c:pt idx="4682">
                  <c:v>669.32419716877996</c:v>
                </c:pt>
                <c:pt idx="4683">
                  <c:v>669.31684978774501</c:v>
                </c:pt>
                <c:pt idx="4684">
                  <c:v>669.30005078324803</c:v>
                </c:pt>
                <c:pt idx="4685">
                  <c:v>669.263344401783</c:v>
                </c:pt>
                <c:pt idx="4686">
                  <c:v>669.24363329831203</c:v>
                </c:pt>
                <c:pt idx="4687">
                  <c:v>669.24109319628099</c:v>
                </c:pt>
                <c:pt idx="4688">
                  <c:v>669.142949472336</c:v>
                </c:pt>
                <c:pt idx="4689">
                  <c:v>669.05367108418102</c:v>
                </c:pt>
                <c:pt idx="4690">
                  <c:v>669.04059301084203</c:v>
                </c:pt>
                <c:pt idx="4691">
                  <c:v>669.02622779376998</c:v>
                </c:pt>
                <c:pt idx="4692">
                  <c:v>668.99917411093497</c:v>
                </c:pt>
                <c:pt idx="4693">
                  <c:v>668.98501764515004</c:v>
                </c:pt>
                <c:pt idx="4694">
                  <c:v>668.95800174505302</c:v>
                </c:pt>
                <c:pt idx="4695">
                  <c:v>668.95455916777701</c:v>
                </c:pt>
                <c:pt idx="4696">
                  <c:v>668.95040855486695</c:v>
                </c:pt>
                <c:pt idx="4697">
                  <c:v>668.95029247395701</c:v>
                </c:pt>
                <c:pt idx="4698">
                  <c:v>668.93344984084194</c:v>
                </c:pt>
                <c:pt idx="4699">
                  <c:v>668.92396732457098</c:v>
                </c:pt>
                <c:pt idx="4700">
                  <c:v>668.90545997489801</c:v>
                </c:pt>
                <c:pt idx="4701">
                  <c:v>668.88855020097697</c:v>
                </c:pt>
                <c:pt idx="4702">
                  <c:v>668.88021097242404</c:v>
                </c:pt>
                <c:pt idx="4703">
                  <c:v>668.85293579827498</c:v>
                </c:pt>
                <c:pt idx="4704">
                  <c:v>668.74159415375698</c:v>
                </c:pt>
                <c:pt idx="4705">
                  <c:v>668.66093876715604</c:v>
                </c:pt>
                <c:pt idx="4706">
                  <c:v>668.60973696123403</c:v>
                </c:pt>
                <c:pt idx="4707">
                  <c:v>668.54834352978401</c:v>
                </c:pt>
                <c:pt idx="4708">
                  <c:v>668.53848484865</c:v>
                </c:pt>
                <c:pt idx="4709">
                  <c:v>668.49408702847495</c:v>
                </c:pt>
                <c:pt idx="4710">
                  <c:v>668.46049056678498</c:v>
                </c:pt>
                <c:pt idx="4711">
                  <c:v>668.42008593995899</c:v>
                </c:pt>
                <c:pt idx="4712">
                  <c:v>668.41878326112897</c:v>
                </c:pt>
                <c:pt idx="4713">
                  <c:v>668.41065004721895</c:v>
                </c:pt>
                <c:pt idx="4714">
                  <c:v>668.38592862356904</c:v>
                </c:pt>
                <c:pt idx="4715">
                  <c:v>668.31586481523505</c:v>
                </c:pt>
                <c:pt idx="4716">
                  <c:v>668.31107878478497</c:v>
                </c:pt>
                <c:pt idx="4717">
                  <c:v>668.28105159552797</c:v>
                </c:pt>
                <c:pt idx="4718">
                  <c:v>668.19554493136604</c:v>
                </c:pt>
                <c:pt idx="4719">
                  <c:v>668.16452850895405</c:v>
                </c:pt>
                <c:pt idx="4720">
                  <c:v>668.14197263955396</c:v>
                </c:pt>
                <c:pt idx="4721">
                  <c:v>668.13851847175999</c:v>
                </c:pt>
                <c:pt idx="4722">
                  <c:v>668.129041316241</c:v>
                </c:pt>
                <c:pt idx="4723">
                  <c:v>668.10777658716302</c:v>
                </c:pt>
                <c:pt idx="4724">
                  <c:v>668.10322489975897</c:v>
                </c:pt>
                <c:pt idx="4725">
                  <c:v>668.09643111363198</c:v>
                </c:pt>
                <c:pt idx="4726">
                  <c:v>668.06945493607202</c:v>
                </c:pt>
                <c:pt idx="4727">
                  <c:v>668.06685277010195</c:v>
                </c:pt>
                <c:pt idx="4728">
                  <c:v>668.00164211046194</c:v>
                </c:pt>
                <c:pt idx="4729">
                  <c:v>667.95447778632001</c:v>
                </c:pt>
                <c:pt idx="4730">
                  <c:v>667.91772359076003</c:v>
                </c:pt>
                <c:pt idx="4731">
                  <c:v>667.89182104673898</c:v>
                </c:pt>
                <c:pt idx="4732">
                  <c:v>667.89126855924098</c:v>
                </c:pt>
                <c:pt idx="4733">
                  <c:v>667.88708077693298</c:v>
                </c:pt>
                <c:pt idx="4734">
                  <c:v>667.85919668192696</c:v>
                </c:pt>
                <c:pt idx="4735">
                  <c:v>667.85143874151197</c:v>
                </c:pt>
                <c:pt idx="4736">
                  <c:v>667.84982229860498</c:v>
                </c:pt>
                <c:pt idx="4737">
                  <c:v>667.79380597454997</c:v>
                </c:pt>
                <c:pt idx="4738">
                  <c:v>667.79004497754602</c:v>
                </c:pt>
                <c:pt idx="4739">
                  <c:v>667.748884276534</c:v>
                </c:pt>
                <c:pt idx="4740">
                  <c:v>667.74334591359298</c:v>
                </c:pt>
                <c:pt idx="4741">
                  <c:v>667.71913695096998</c:v>
                </c:pt>
                <c:pt idx="4742">
                  <c:v>667.69359866574905</c:v>
                </c:pt>
                <c:pt idx="4743">
                  <c:v>667.69122034362999</c:v>
                </c:pt>
                <c:pt idx="4744">
                  <c:v>667.62448851696399</c:v>
                </c:pt>
                <c:pt idx="4745">
                  <c:v>667.61275244563899</c:v>
                </c:pt>
                <c:pt idx="4746">
                  <c:v>667.574205401168</c:v>
                </c:pt>
                <c:pt idx="4747">
                  <c:v>667.55855718511998</c:v>
                </c:pt>
                <c:pt idx="4748">
                  <c:v>667.52780010274796</c:v>
                </c:pt>
                <c:pt idx="4749">
                  <c:v>667.47804522597801</c:v>
                </c:pt>
                <c:pt idx="4750">
                  <c:v>667.43517191305</c:v>
                </c:pt>
                <c:pt idx="4751">
                  <c:v>667.43406162321298</c:v>
                </c:pt>
                <c:pt idx="4752">
                  <c:v>667.39107139559701</c:v>
                </c:pt>
                <c:pt idx="4753">
                  <c:v>667.36542697976904</c:v>
                </c:pt>
                <c:pt idx="4754">
                  <c:v>667.36242878513201</c:v>
                </c:pt>
                <c:pt idx="4755">
                  <c:v>667.356285759196</c:v>
                </c:pt>
                <c:pt idx="4756">
                  <c:v>667.30767819614402</c:v>
                </c:pt>
                <c:pt idx="4757">
                  <c:v>667.22486507301005</c:v>
                </c:pt>
                <c:pt idx="4758">
                  <c:v>667.20963039525395</c:v>
                </c:pt>
                <c:pt idx="4759">
                  <c:v>667.20578260660295</c:v>
                </c:pt>
                <c:pt idx="4760">
                  <c:v>667.16417327250099</c:v>
                </c:pt>
                <c:pt idx="4761">
                  <c:v>667.13203499399299</c:v>
                </c:pt>
                <c:pt idx="4762">
                  <c:v>667.12670766431995</c:v>
                </c:pt>
                <c:pt idx="4763">
                  <c:v>667.12655174724</c:v>
                </c:pt>
                <c:pt idx="4764">
                  <c:v>667.09374846329399</c:v>
                </c:pt>
                <c:pt idx="4765">
                  <c:v>667.09247788453501</c:v>
                </c:pt>
                <c:pt idx="4766">
                  <c:v>667.05272292221196</c:v>
                </c:pt>
                <c:pt idx="4767">
                  <c:v>667.01895699942997</c:v>
                </c:pt>
                <c:pt idx="4768">
                  <c:v>667.00659609477304</c:v>
                </c:pt>
                <c:pt idx="4769">
                  <c:v>666.99732497640002</c:v>
                </c:pt>
                <c:pt idx="4770">
                  <c:v>666.98115586420795</c:v>
                </c:pt>
                <c:pt idx="4771">
                  <c:v>666.96700171451596</c:v>
                </c:pt>
                <c:pt idx="4772">
                  <c:v>666.93517708193895</c:v>
                </c:pt>
                <c:pt idx="4773">
                  <c:v>666.89421443574497</c:v>
                </c:pt>
                <c:pt idx="4774">
                  <c:v>666.89074357156096</c:v>
                </c:pt>
                <c:pt idx="4775">
                  <c:v>666.85340539880394</c:v>
                </c:pt>
                <c:pt idx="4776">
                  <c:v>666.80600208949897</c:v>
                </c:pt>
                <c:pt idx="4777">
                  <c:v>666.76923919891703</c:v>
                </c:pt>
                <c:pt idx="4778">
                  <c:v>666.68755985401401</c:v>
                </c:pt>
                <c:pt idx="4779">
                  <c:v>666.68635484020399</c:v>
                </c:pt>
                <c:pt idx="4780">
                  <c:v>666.68408455194901</c:v>
                </c:pt>
                <c:pt idx="4781">
                  <c:v>666.64729368734402</c:v>
                </c:pt>
                <c:pt idx="4782">
                  <c:v>666.62203825916197</c:v>
                </c:pt>
                <c:pt idx="4783">
                  <c:v>666.60400255858804</c:v>
                </c:pt>
                <c:pt idx="4784">
                  <c:v>666.59530202067401</c:v>
                </c:pt>
                <c:pt idx="4785">
                  <c:v>666.58329506768905</c:v>
                </c:pt>
                <c:pt idx="4786">
                  <c:v>666.57869725446596</c:v>
                </c:pt>
                <c:pt idx="4787">
                  <c:v>666.57560466681196</c:v>
                </c:pt>
                <c:pt idx="4788">
                  <c:v>666.56383245425604</c:v>
                </c:pt>
                <c:pt idx="4789">
                  <c:v>666.54302452892205</c:v>
                </c:pt>
                <c:pt idx="4790">
                  <c:v>666.47755081012599</c:v>
                </c:pt>
                <c:pt idx="4791">
                  <c:v>666.46592950848697</c:v>
                </c:pt>
                <c:pt idx="4792">
                  <c:v>666.46235212193699</c:v>
                </c:pt>
                <c:pt idx="4793">
                  <c:v>666.45219766267098</c:v>
                </c:pt>
                <c:pt idx="4794">
                  <c:v>666.39273939210295</c:v>
                </c:pt>
                <c:pt idx="4795">
                  <c:v>666.38882672929401</c:v>
                </c:pt>
                <c:pt idx="4796">
                  <c:v>666.34428477603001</c:v>
                </c:pt>
                <c:pt idx="4797">
                  <c:v>666.31323962610804</c:v>
                </c:pt>
                <c:pt idx="4798">
                  <c:v>666.28685529569896</c:v>
                </c:pt>
                <c:pt idx="4799">
                  <c:v>666.28129855626605</c:v>
                </c:pt>
                <c:pt idx="4800">
                  <c:v>666.27845985799604</c:v>
                </c:pt>
                <c:pt idx="4801">
                  <c:v>666.27473259934095</c:v>
                </c:pt>
                <c:pt idx="4802">
                  <c:v>666.20988322922699</c:v>
                </c:pt>
                <c:pt idx="4803">
                  <c:v>666.15185337552998</c:v>
                </c:pt>
                <c:pt idx="4804">
                  <c:v>666.144789429159</c:v>
                </c:pt>
                <c:pt idx="4805">
                  <c:v>666.09835644697205</c:v>
                </c:pt>
                <c:pt idx="4806">
                  <c:v>666.09402899645204</c:v>
                </c:pt>
                <c:pt idx="4807">
                  <c:v>666.06538588130002</c:v>
                </c:pt>
                <c:pt idx="4808">
                  <c:v>666.02193096623898</c:v>
                </c:pt>
                <c:pt idx="4809">
                  <c:v>665.98824363307904</c:v>
                </c:pt>
                <c:pt idx="4810">
                  <c:v>665.97797675349295</c:v>
                </c:pt>
                <c:pt idx="4811">
                  <c:v>665.97235793539301</c:v>
                </c:pt>
                <c:pt idx="4812">
                  <c:v>665.946538821187</c:v>
                </c:pt>
                <c:pt idx="4813">
                  <c:v>665.94309686002202</c:v>
                </c:pt>
                <c:pt idx="4814">
                  <c:v>665.91667585766402</c:v>
                </c:pt>
                <c:pt idx="4815">
                  <c:v>665.89416720248903</c:v>
                </c:pt>
                <c:pt idx="4816">
                  <c:v>665.88632793644797</c:v>
                </c:pt>
                <c:pt idx="4817">
                  <c:v>665.86357186847204</c:v>
                </c:pt>
                <c:pt idx="4818">
                  <c:v>665.84579119310001</c:v>
                </c:pt>
                <c:pt idx="4819">
                  <c:v>665.78653391045998</c:v>
                </c:pt>
                <c:pt idx="4820">
                  <c:v>665.78019110778996</c:v>
                </c:pt>
                <c:pt idx="4821">
                  <c:v>665.68102059763305</c:v>
                </c:pt>
                <c:pt idx="4822">
                  <c:v>665.62565954224101</c:v>
                </c:pt>
                <c:pt idx="4823">
                  <c:v>665.62211830893204</c:v>
                </c:pt>
                <c:pt idx="4824">
                  <c:v>665.59125880637396</c:v>
                </c:pt>
                <c:pt idx="4825">
                  <c:v>665.57265007521596</c:v>
                </c:pt>
                <c:pt idx="4826">
                  <c:v>665.55128376727305</c:v>
                </c:pt>
                <c:pt idx="4827">
                  <c:v>665.52574717824098</c:v>
                </c:pt>
                <c:pt idx="4828">
                  <c:v>665.514904518805</c:v>
                </c:pt>
                <c:pt idx="4829">
                  <c:v>665.50906702861198</c:v>
                </c:pt>
                <c:pt idx="4830">
                  <c:v>665.49645874405996</c:v>
                </c:pt>
                <c:pt idx="4831">
                  <c:v>665.34342684611897</c:v>
                </c:pt>
                <c:pt idx="4832">
                  <c:v>665.33787203936095</c:v>
                </c:pt>
                <c:pt idx="4833">
                  <c:v>665.30468174766497</c:v>
                </c:pt>
                <c:pt idx="4834">
                  <c:v>665.29085231285603</c:v>
                </c:pt>
                <c:pt idx="4835">
                  <c:v>665.28623800167099</c:v>
                </c:pt>
                <c:pt idx="4836">
                  <c:v>665.27678921888401</c:v>
                </c:pt>
                <c:pt idx="4837">
                  <c:v>665.27485671090005</c:v>
                </c:pt>
                <c:pt idx="4838">
                  <c:v>665.24606055766401</c:v>
                </c:pt>
                <c:pt idx="4839">
                  <c:v>665.21406910752796</c:v>
                </c:pt>
                <c:pt idx="4840">
                  <c:v>665.19244248265898</c:v>
                </c:pt>
                <c:pt idx="4841">
                  <c:v>665.15868688336695</c:v>
                </c:pt>
                <c:pt idx="4842">
                  <c:v>665.15111782051804</c:v>
                </c:pt>
                <c:pt idx="4843">
                  <c:v>665.14521977282095</c:v>
                </c:pt>
                <c:pt idx="4844">
                  <c:v>665.14351667091796</c:v>
                </c:pt>
                <c:pt idx="4845">
                  <c:v>665.12770533096295</c:v>
                </c:pt>
                <c:pt idx="4846">
                  <c:v>665.11815033438302</c:v>
                </c:pt>
                <c:pt idx="4847">
                  <c:v>665.09767954761799</c:v>
                </c:pt>
                <c:pt idx="4848">
                  <c:v>665.08606592524097</c:v>
                </c:pt>
                <c:pt idx="4849">
                  <c:v>665.03456517300503</c:v>
                </c:pt>
                <c:pt idx="4850">
                  <c:v>665.03361650146098</c:v>
                </c:pt>
                <c:pt idx="4851">
                  <c:v>665.02712834357703</c:v>
                </c:pt>
                <c:pt idx="4852">
                  <c:v>665.02240162004205</c:v>
                </c:pt>
                <c:pt idx="4853">
                  <c:v>664.98854058930897</c:v>
                </c:pt>
                <c:pt idx="4854">
                  <c:v>664.96343971601902</c:v>
                </c:pt>
                <c:pt idx="4855">
                  <c:v>664.96257135939095</c:v>
                </c:pt>
                <c:pt idx="4856">
                  <c:v>664.93584515539101</c:v>
                </c:pt>
                <c:pt idx="4857">
                  <c:v>664.80681621167605</c:v>
                </c:pt>
                <c:pt idx="4858">
                  <c:v>664.79744081672004</c:v>
                </c:pt>
                <c:pt idx="4859">
                  <c:v>664.771974779223</c:v>
                </c:pt>
                <c:pt idx="4860">
                  <c:v>664.767800618048</c:v>
                </c:pt>
                <c:pt idx="4861">
                  <c:v>664.68212575854295</c:v>
                </c:pt>
                <c:pt idx="4862">
                  <c:v>664.65403701444302</c:v>
                </c:pt>
                <c:pt idx="4863">
                  <c:v>664.65225292544596</c:v>
                </c:pt>
                <c:pt idx="4864">
                  <c:v>664.643420828079</c:v>
                </c:pt>
                <c:pt idx="4865">
                  <c:v>664.52173312224704</c:v>
                </c:pt>
                <c:pt idx="4866">
                  <c:v>664.49124286143206</c:v>
                </c:pt>
                <c:pt idx="4867">
                  <c:v>664.47050936983305</c:v>
                </c:pt>
                <c:pt idx="4868">
                  <c:v>664.44525914690803</c:v>
                </c:pt>
                <c:pt idx="4869">
                  <c:v>664.31414618714302</c:v>
                </c:pt>
                <c:pt idx="4870">
                  <c:v>664.30718158315995</c:v>
                </c:pt>
                <c:pt idx="4871">
                  <c:v>664.24415960859801</c:v>
                </c:pt>
                <c:pt idx="4872">
                  <c:v>664.22096364284903</c:v>
                </c:pt>
                <c:pt idx="4873">
                  <c:v>664.20672203524498</c:v>
                </c:pt>
                <c:pt idx="4874">
                  <c:v>664.19983319287496</c:v>
                </c:pt>
                <c:pt idx="4875">
                  <c:v>664.16342176671401</c:v>
                </c:pt>
                <c:pt idx="4876">
                  <c:v>664.160556601346</c:v>
                </c:pt>
                <c:pt idx="4877">
                  <c:v>664.15230291409398</c:v>
                </c:pt>
                <c:pt idx="4878">
                  <c:v>664.14051626381297</c:v>
                </c:pt>
                <c:pt idx="4879">
                  <c:v>664.092924781938</c:v>
                </c:pt>
                <c:pt idx="4880">
                  <c:v>664.09265986359401</c:v>
                </c:pt>
                <c:pt idx="4881">
                  <c:v>664.09160714345103</c:v>
                </c:pt>
                <c:pt idx="4882">
                  <c:v>664.07787005685304</c:v>
                </c:pt>
                <c:pt idx="4883">
                  <c:v>664.06033134599397</c:v>
                </c:pt>
                <c:pt idx="4884">
                  <c:v>664.04262260916005</c:v>
                </c:pt>
                <c:pt idx="4885">
                  <c:v>664.04161120960305</c:v>
                </c:pt>
                <c:pt idx="4886">
                  <c:v>664.03640434015199</c:v>
                </c:pt>
                <c:pt idx="4887">
                  <c:v>664.00186964196598</c:v>
                </c:pt>
                <c:pt idx="4888">
                  <c:v>663.98681362493301</c:v>
                </c:pt>
                <c:pt idx="4889">
                  <c:v>663.94387592978603</c:v>
                </c:pt>
                <c:pt idx="4890">
                  <c:v>663.88227616597396</c:v>
                </c:pt>
                <c:pt idx="4891">
                  <c:v>663.86433942382598</c:v>
                </c:pt>
                <c:pt idx="4892">
                  <c:v>663.85609602091404</c:v>
                </c:pt>
                <c:pt idx="4893">
                  <c:v>663.83233557093797</c:v>
                </c:pt>
                <c:pt idx="4894">
                  <c:v>663.77827485290402</c:v>
                </c:pt>
                <c:pt idx="4895">
                  <c:v>663.768153332358</c:v>
                </c:pt>
                <c:pt idx="4896">
                  <c:v>663.76256662006904</c:v>
                </c:pt>
                <c:pt idx="4897">
                  <c:v>663.755812261448</c:v>
                </c:pt>
                <c:pt idx="4898">
                  <c:v>663.72225142737398</c:v>
                </c:pt>
                <c:pt idx="4899">
                  <c:v>663.70423102965799</c:v>
                </c:pt>
                <c:pt idx="4900">
                  <c:v>663.64439496404304</c:v>
                </c:pt>
                <c:pt idx="4901">
                  <c:v>663.62718518660097</c:v>
                </c:pt>
                <c:pt idx="4902">
                  <c:v>663.62027712224904</c:v>
                </c:pt>
                <c:pt idx="4903">
                  <c:v>663.61582993477305</c:v>
                </c:pt>
                <c:pt idx="4904">
                  <c:v>663.61189097634201</c:v>
                </c:pt>
                <c:pt idx="4905">
                  <c:v>663.60761317127594</c:v>
                </c:pt>
                <c:pt idx="4906">
                  <c:v>663.60757375533899</c:v>
                </c:pt>
                <c:pt idx="4907">
                  <c:v>663.583203514753</c:v>
                </c:pt>
                <c:pt idx="4908">
                  <c:v>663.54373606346701</c:v>
                </c:pt>
                <c:pt idx="4909">
                  <c:v>663.51963920309004</c:v>
                </c:pt>
                <c:pt idx="4910">
                  <c:v>663.44580718503505</c:v>
                </c:pt>
                <c:pt idx="4911">
                  <c:v>663.40525219434096</c:v>
                </c:pt>
                <c:pt idx="4912">
                  <c:v>663.388612089253</c:v>
                </c:pt>
                <c:pt idx="4913">
                  <c:v>663.38366358291398</c:v>
                </c:pt>
                <c:pt idx="4914">
                  <c:v>663.35971385799996</c:v>
                </c:pt>
                <c:pt idx="4915">
                  <c:v>663.34237789025303</c:v>
                </c:pt>
                <c:pt idx="4916">
                  <c:v>663.33548632648501</c:v>
                </c:pt>
                <c:pt idx="4917">
                  <c:v>663.32448583520704</c:v>
                </c:pt>
                <c:pt idx="4918">
                  <c:v>663.32320843604305</c:v>
                </c:pt>
                <c:pt idx="4919">
                  <c:v>663.32144458788503</c:v>
                </c:pt>
                <c:pt idx="4920">
                  <c:v>663.31708897117301</c:v>
                </c:pt>
                <c:pt idx="4921">
                  <c:v>663.31478874819697</c:v>
                </c:pt>
                <c:pt idx="4922">
                  <c:v>663.29187966538598</c:v>
                </c:pt>
                <c:pt idx="4923">
                  <c:v>663.28774289166597</c:v>
                </c:pt>
                <c:pt idx="4924">
                  <c:v>663.247417713863</c:v>
                </c:pt>
                <c:pt idx="4925">
                  <c:v>663.23827439878005</c:v>
                </c:pt>
                <c:pt idx="4926">
                  <c:v>663.13388272042505</c:v>
                </c:pt>
                <c:pt idx="4927">
                  <c:v>663.12043706477095</c:v>
                </c:pt>
                <c:pt idx="4928">
                  <c:v>663.100630941291</c:v>
                </c:pt>
                <c:pt idx="4929">
                  <c:v>663.07389402819899</c:v>
                </c:pt>
                <c:pt idx="4930">
                  <c:v>663.05774494596903</c:v>
                </c:pt>
                <c:pt idx="4931">
                  <c:v>663.01522534474702</c:v>
                </c:pt>
                <c:pt idx="4932">
                  <c:v>663.01098743299701</c:v>
                </c:pt>
                <c:pt idx="4933">
                  <c:v>662.97593294700198</c:v>
                </c:pt>
                <c:pt idx="4934">
                  <c:v>662.96402030758895</c:v>
                </c:pt>
                <c:pt idx="4935">
                  <c:v>662.94191466786503</c:v>
                </c:pt>
                <c:pt idx="4936">
                  <c:v>662.93187692235995</c:v>
                </c:pt>
                <c:pt idx="4937">
                  <c:v>662.91449110937003</c:v>
                </c:pt>
                <c:pt idx="4938">
                  <c:v>662.91385530903199</c:v>
                </c:pt>
                <c:pt idx="4939">
                  <c:v>662.85716481721397</c:v>
                </c:pt>
                <c:pt idx="4940">
                  <c:v>662.78380441558204</c:v>
                </c:pt>
                <c:pt idx="4941">
                  <c:v>662.75435057436698</c:v>
                </c:pt>
                <c:pt idx="4942">
                  <c:v>662.74702774176899</c:v>
                </c:pt>
                <c:pt idx="4943">
                  <c:v>662.68663469643502</c:v>
                </c:pt>
                <c:pt idx="4944">
                  <c:v>662.61612046882999</c:v>
                </c:pt>
                <c:pt idx="4945">
                  <c:v>662.57583238396705</c:v>
                </c:pt>
                <c:pt idx="4946">
                  <c:v>662.55516102638705</c:v>
                </c:pt>
                <c:pt idx="4947">
                  <c:v>662.54320671140204</c:v>
                </c:pt>
                <c:pt idx="4948">
                  <c:v>662.52825680943602</c:v>
                </c:pt>
                <c:pt idx="4949">
                  <c:v>662.48079016365898</c:v>
                </c:pt>
                <c:pt idx="4950">
                  <c:v>662.47731196976804</c:v>
                </c:pt>
                <c:pt idx="4951">
                  <c:v>662.42291099325701</c:v>
                </c:pt>
                <c:pt idx="4952">
                  <c:v>662.39215436084498</c:v>
                </c:pt>
                <c:pt idx="4953">
                  <c:v>662.34098993138002</c:v>
                </c:pt>
                <c:pt idx="4954">
                  <c:v>662.31679590981901</c:v>
                </c:pt>
                <c:pt idx="4955">
                  <c:v>662.31191036752102</c:v>
                </c:pt>
                <c:pt idx="4956">
                  <c:v>662.29891318740499</c:v>
                </c:pt>
                <c:pt idx="4957">
                  <c:v>662.22656284251605</c:v>
                </c:pt>
                <c:pt idx="4958">
                  <c:v>662.15488556777495</c:v>
                </c:pt>
                <c:pt idx="4959">
                  <c:v>662.13571110820806</c:v>
                </c:pt>
                <c:pt idx="4960">
                  <c:v>662.08483253681095</c:v>
                </c:pt>
                <c:pt idx="4961">
                  <c:v>662.06459198618495</c:v>
                </c:pt>
                <c:pt idx="4962">
                  <c:v>662.04427677519902</c:v>
                </c:pt>
                <c:pt idx="4963">
                  <c:v>662.02124046717597</c:v>
                </c:pt>
                <c:pt idx="4964">
                  <c:v>662.00610452802403</c:v>
                </c:pt>
                <c:pt idx="4965">
                  <c:v>661.98613317185198</c:v>
                </c:pt>
                <c:pt idx="4966">
                  <c:v>661.948845652101</c:v>
                </c:pt>
                <c:pt idx="4967">
                  <c:v>661.94538791787204</c:v>
                </c:pt>
                <c:pt idx="4968">
                  <c:v>661.93056318124297</c:v>
                </c:pt>
                <c:pt idx="4969">
                  <c:v>661.91442961445898</c:v>
                </c:pt>
                <c:pt idx="4970">
                  <c:v>661.87817605352598</c:v>
                </c:pt>
                <c:pt idx="4971">
                  <c:v>661.87606578848795</c:v>
                </c:pt>
                <c:pt idx="4972">
                  <c:v>661.86584291570705</c:v>
                </c:pt>
                <c:pt idx="4973">
                  <c:v>661.85607576236305</c:v>
                </c:pt>
                <c:pt idx="4974">
                  <c:v>661.85434926254197</c:v>
                </c:pt>
                <c:pt idx="4975">
                  <c:v>661.85317595568802</c:v>
                </c:pt>
                <c:pt idx="4976">
                  <c:v>661.81889567672999</c:v>
                </c:pt>
                <c:pt idx="4977">
                  <c:v>661.81673910991606</c:v>
                </c:pt>
                <c:pt idx="4978">
                  <c:v>661.81530309223797</c:v>
                </c:pt>
                <c:pt idx="4979">
                  <c:v>661.81194349998998</c:v>
                </c:pt>
                <c:pt idx="4980">
                  <c:v>661.80832131782404</c:v>
                </c:pt>
                <c:pt idx="4981">
                  <c:v>661.77997179352894</c:v>
                </c:pt>
                <c:pt idx="4982">
                  <c:v>661.77008756457803</c:v>
                </c:pt>
                <c:pt idx="4983">
                  <c:v>661.736541641945</c:v>
                </c:pt>
                <c:pt idx="4984">
                  <c:v>661.72497247528497</c:v>
                </c:pt>
                <c:pt idx="4985">
                  <c:v>661.71283710642501</c:v>
                </c:pt>
                <c:pt idx="4986">
                  <c:v>661.70704036371603</c:v>
                </c:pt>
                <c:pt idx="4987">
                  <c:v>661.68501837489396</c:v>
                </c:pt>
                <c:pt idx="4988">
                  <c:v>661.65062144535398</c:v>
                </c:pt>
                <c:pt idx="4989">
                  <c:v>661.54183035655899</c:v>
                </c:pt>
                <c:pt idx="4990">
                  <c:v>661.50227289902</c:v>
                </c:pt>
                <c:pt idx="4991">
                  <c:v>661.46908502700001</c:v>
                </c:pt>
                <c:pt idx="4992">
                  <c:v>661.42852943983496</c:v>
                </c:pt>
                <c:pt idx="4993">
                  <c:v>661.40673654423904</c:v>
                </c:pt>
                <c:pt idx="4994">
                  <c:v>661.40642375516995</c:v>
                </c:pt>
                <c:pt idx="4995">
                  <c:v>661.37693631588297</c:v>
                </c:pt>
                <c:pt idx="4996">
                  <c:v>661.36636401958799</c:v>
                </c:pt>
                <c:pt idx="4997">
                  <c:v>661.36474503343595</c:v>
                </c:pt>
                <c:pt idx="4998">
                  <c:v>661.34489135293995</c:v>
                </c:pt>
                <c:pt idx="4999">
                  <c:v>661.33520961933903</c:v>
                </c:pt>
                <c:pt idx="5000">
                  <c:v>661.33428160439996</c:v>
                </c:pt>
                <c:pt idx="5001">
                  <c:v>661.30082317235099</c:v>
                </c:pt>
                <c:pt idx="5002">
                  <c:v>661.26592467462297</c:v>
                </c:pt>
                <c:pt idx="5003">
                  <c:v>661.22244808425501</c:v>
                </c:pt>
                <c:pt idx="5004">
                  <c:v>661.13401317192302</c:v>
                </c:pt>
                <c:pt idx="5005">
                  <c:v>661.12133765597196</c:v>
                </c:pt>
                <c:pt idx="5006">
                  <c:v>661.11376748914495</c:v>
                </c:pt>
                <c:pt idx="5007">
                  <c:v>661.06162688324798</c:v>
                </c:pt>
                <c:pt idx="5008">
                  <c:v>661.06014339492503</c:v>
                </c:pt>
                <c:pt idx="5009">
                  <c:v>661.05786391509696</c:v>
                </c:pt>
                <c:pt idx="5010">
                  <c:v>661.02082537220804</c:v>
                </c:pt>
                <c:pt idx="5011">
                  <c:v>661.01053572697697</c:v>
                </c:pt>
                <c:pt idx="5012">
                  <c:v>661.000816486242</c:v>
                </c:pt>
                <c:pt idx="5013">
                  <c:v>660.98570171206995</c:v>
                </c:pt>
                <c:pt idx="5014">
                  <c:v>660.98061080587695</c:v>
                </c:pt>
                <c:pt idx="5015">
                  <c:v>660.968013790643</c:v>
                </c:pt>
                <c:pt idx="5016">
                  <c:v>660.95280524915995</c:v>
                </c:pt>
                <c:pt idx="5017">
                  <c:v>660.90083515459196</c:v>
                </c:pt>
                <c:pt idx="5018">
                  <c:v>660.89343226209701</c:v>
                </c:pt>
                <c:pt idx="5019">
                  <c:v>660.89235017735598</c:v>
                </c:pt>
                <c:pt idx="5020">
                  <c:v>660.87397857791495</c:v>
                </c:pt>
                <c:pt idx="5021">
                  <c:v>660.87335651369904</c:v>
                </c:pt>
                <c:pt idx="5022">
                  <c:v>660.85252562663197</c:v>
                </c:pt>
                <c:pt idx="5023">
                  <c:v>660.83505730908098</c:v>
                </c:pt>
                <c:pt idx="5024">
                  <c:v>660.82328594836304</c:v>
                </c:pt>
                <c:pt idx="5025">
                  <c:v>660.78289862697898</c:v>
                </c:pt>
                <c:pt idx="5026">
                  <c:v>660.72588195910203</c:v>
                </c:pt>
                <c:pt idx="5027">
                  <c:v>660.686832470029</c:v>
                </c:pt>
                <c:pt idx="5028">
                  <c:v>660.68474873624905</c:v>
                </c:pt>
                <c:pt idx="5029">
                  <c:v>660.64380116705399</c:v>
                </c:pt>
                <c:pt idx="5030">
                  <c:v>660.61423150580094</c:v>
                </c:pt>
                <c:pt idx="5031">
                  <c:v>660.60856057737396</c:v>
                </c:pt>
                <c:pt idx="5032">
                  <c:v>660.548844819137</c:v>
                </c:pt>
                <c:pt idx="5033">
                  <c:v>660.51211444965202</c:v>
                </c:pt>
                <c:pt idx="5034">
                  <c:v>660.50557294759005</c:v>
                </c:pt>
                <c:pt idx="5035">
                  <c:v>660.502825690853</c:v>
                </c:pt>
                <c:pt idx="5036">
                  <c:v>660.48018142605599</c:v>
                </c:pt>
                <c:pt idx="5037">
                  <c:v>660.47295794671595</c:v>
                </c:pt>
                <c:pt idx="5038">
                  <c:v>660.42727284689704</c:v>
                </c:pt>
                <c:pt idx="5039">
                  <c:v>660.42002355755096</c:v>
                </c:pt>
                <c:pt idx="5040">
                  <c:v>660.40039271000899</c:v>
                </c:pt>
                <c:pt idx="5041">
                  <c:v>660.34525710247704</c:v>
                </c:pt>
                <c:pt idx="5042">
                  <c:v>660.34496187779405</c:v>
                </c:pt>
                <c:pt idx="5043">
                  <c:v>660.34129080207401</c:v>
                </c:pt>
                <c:pt idx="5044">
                  <c:v>660.31618694942404</c:v>
                </c:pt>
                <c:pt idx="5045">
                  <c:v>660.306064776418</c:v>
                </c:pt>
                <c:pt idx="5046">
                  <c:v>660.27462113534102</c:v>
                </c:pt>
                <c:pt idx="5047">
                  <c:v>660.26156000689798</c:v>
                </c:pt>
                <c:pt idx="5048">
                  <c:v>660.25883802286205</c:v>
                </c:pt>
                <c:pt idx="5049">
                  <c:v>660.20734999503804</c:v>
                </c:pt>
                <c:pt idx="5050">
                  <c:v>660.17818025202996</c:v>
                </c:pt>
                <c:pt idx="5051">
                  <c:v>660.17777973423495</c:v>
                </c:pt>
                <c:pt idx="5052">
                  <c:v>660.17377358630699</c:v>
                </c:pt>
                <c:pt idx="5053">
                  <c:v>660.15597619437301</c:v>
                </c:pt>
                <c:pt idx="5054">
                  <c:v>660.15538417278503</c:v>
                </c:pt>
                <c:pt idx="5055">
                  <c:v>660.11434123081403</c:v>
                </c:pt>
                <c:pt idx="5056">
                  <c:v>660.007109348624</c:v>
                </c:pt>
                <c:pt idx="5057">
                  <c:v>659.99408412674995</c:v>
                </c:pt>
                <c:pt idx="5058">
                  <c:v>659.98474717549095</c:v>
                </c:pt>
                <c:pt idx="5059">
                  <c:v>659.94902946440504</c:v>
                </c:pt>
                <c:pt idx="5060">
                  <c:v>659.94294780458097</c:v>
                </c:pt>
                <c:pt idx="5061">
                  <c:v>659.89898239898696</c:v>
                </c:pt>
                <c:pt idx="5062">
                  <c:v>659.89135530051794</c:v>
                </c:pt>
                <c:pt idx="5063">
                  <c:v>659.88244443441999</c:v>
                </c:pt>
                <c:pt idx="5064">
                  <c:v>659.86155159502198</c:v>
                </c:pt>
                <c:pt idx="5065">
                  <c:v>659.85047685370296</c:v>
                </c:pt>
                <c:pt idx="5066">
                  <c:v>659.79701770410895</c:v>
                </c:pt>
                <c:pt idx="5067">
                  <c:v>659.776126111081</c:v>
                </c:pt>
                <c:pt idx="5068">
                  <c:v>659.771418550411</c:v>
                </c:pt>
                <c:pt idx="5069">
                  <c:v>659.74957070156199</c:v>
                </c:pt>
                <c:pt idx="5070">
                  <c:v>659.73102720849602</c:v>
                </c:pt>
                <c:pt idx="5071">
                  <c:v>659.72806637617396</c:v>
                </c:pt>
                <c:pt idx="5072">
                  <c:v>659.72139029717903</c:v>
                </c:pt>
                <c:pt idx="5073">
                  <c:v>659.70865515986998</c:v>
                </c:pt>
                <c:pt idx="5074">
                  <c:v>659.68501135902</c:v>
                </c:pt>
                <c:pt idx="5075">
                  <c:v>659.67619182423005</c:v>
                </c:pt>
                <c:pt idx="5076">
                  <c:v>659.659219949884</c:v>
                </c:pt>
                <c:pt idx="5077">
                  <c:v>659.64005641137101</c:v>
                </c:pt>
                <c:pt idx="5078">
                  <c:v>659.63597476882398</c:v>
                </c:pt>
                <c:pt idx="5079">
                  <c:v>659.60149266978397</c:v>
                </c:pt>
                <c:pt idx="5080">
                  <c:v>659.59182495826894</c:v>
                </c:pt>
                <c:pt idx="5081">
                  <c:v>659.53971994223696</c:v>
                </c:pt>
                <c:pt idx="5082">
                  <c:v>659.53846050465404</c:v>
                </c:pt>
                <c:pt idx="5083">
                  <c:v>659.51429906091801</c:v>
                </c:pt>
                <c:pt idx="5084">
                  <c:v>659.45519415664</c:v>
                </c:pt>
                <c:pt idx="5085">
                  <c:v>659.44080933365296</c:v>
                </c:pt>
                <c:pt idx="5086">
                  <c:v>659.43847548254098</c:v>
                </c:pt>
                <c:pt idx="5087">
                  <c:v>659.42565098548403</c:v>
                </c:pt>
                <c:pt idx="5088">
                  <c:v>659.42558794105696</c:v>
                </c:pt>
                <c:pt idx="5089">
                  <c:v>659.40363718876995</c:v>
                </c:pt>
                <c:pt idx="5090">
                  <c:v>659.40357214282596</c:v>
                </c:pt>
                <c:pt idx="5091">
                  <c:v>659.39246064336703</c:v>
                </c:pt>
                <c:pt idx="5092">
                  <c:v>659.38905238570601</c:v>
                </c:pt>
                <c:pt idx="5093">
                  <c:v>659.35757828251405</c:v>
                </c:pt>
                <c:pt idx="5094">
                  <c:v>659.35674207976297</c:v>
                </c:pt>
                <c:pt idx="5095">
                  <c:v>659.34196141516998</c:v>
                </c:pt>
                <c:pt idx="5096">
                  <c:v>659.30315070496101</c:v>
                </c:pt>
                <c:pt idx="5097">
                  <c:v>659.29853858076694</c:v>
                </c:pt>
                <c:pt idx="5098">
                  <c:v>659.25583224300703</c:v>
                </c:pt>
                <c:pt idx="5099">
                  <c:v>659.22858369070798</c:v>
                </c:pt>
                <c:pt idx="5100">
                  <c:v>659.22697035497299</c:v>
                </c:pt>
                <c:pt idx="5101">
                  <c:v>659.22643244088204</c:v>
                </c:pt>
                <c:pt idx="5102">
                  <c:v>659.21526893854798</c:v>
                </c:pt>
                <c:pt idx="5103">
                  <c:v>659.207538869416</c:v>
                </c:pt>
                <c:pt idx="5104">
                  <c:v>659.19224064870798</c:v>
                </c:pt>
                <c:pt idx="5105">
                  <c:v>659.16016080629697</c:v>
                </c:pt>
                <c:pt idx="5106">
                  <c:v>659.13888845827501</c:v>
                </c:pt>
                <c:pt idx="5107">
                  <c:v>659.10996985507404</c:v>
                </c:pt>
                <c:pt idx="5108">
                  <c:v>659.09528690871798</c:v>
                </c:pt>
                <c:pt idx="5109">
                  <c:v>658.99936123211796</c:v>
                </c:pt>
                <c:pt idx="5110">
                  <c:v>658.99420019575302</c:v>
                </c:pt>
                <c:pt idx="5111">
                  <c:v>658.96265051547005</c:v>
                </c:pt>
                <c:pt idx="5112">
                  <c:v>658.92985641909195</c:v>
                </c:pt>
                <c:pt idx="5113">
                  <c:v>658.89158309973504</c:v>
                </c:pt>
                <c:pt idx="5114">
                  <c:v>658.88785401823202</c:v>
                </c:pt>
                <c:pt idx="5115">
                  <c:v>658.87456070191604</c:v>
                </c:pt>
                <c:pt idx="5116">
                  <c:v>658.82697741736297</c:v>
                </c:pt>
                <c:pt idx="5117">
                  <c:v>658.79343968348098</c:v>
                </c:pt>
                <c:pt idx="5118">
                  <c:v>658.70247077346801</c:v>
                </c:pt>
                <c:pt idx="5119">
                  <c:v>658.65606611064402</c:v>
                </c:pt>
                <c:pt idx="5120">
                  <c:v>658.61033955264497</c:v>
                </c:pt>
                <c:pt idx="5121">
                  <c:v>658.60814717767801</c:v>
                </c:pt>
                <c:pt idx="5122">
                  <c:v>658.54467692261301</c:v>
                </c:pt>
                <c:pt idx="5123">
                  <c:v>658.51297787136502</c:v>
                </c:pt>
                <c:pt idx="5124">
                  <c:v>658.50549278475603</c:v>
                </c:pt>
                <c:pt idx="5125">
                  <c:v>658.463770786704</c:v>
                </c:pt>
                <c:pt idx="5126">
                  <c:v>658.44161553560798</c:v>
                </c:pt>
                <c:pt idx="5127">
                  <c:v>658.41643289240005</c:v>
                </c:pt>
                <c:pt idx="5128">
                  <c:v>658.402966691816</c:v>
                </c:pt>
                <c:pt idx="5129">
                  <c:v>658.39668289114195</c:v>
                </c:pt>
                <c:pt idx="5130">
                  <c:v>658.38645171904602</c:v>
                </c:pt>
                <c:pt idx="5131">
                  <c:v>658.37279440459702</c:v>
                </c:pt>
                <c:pt idx="5132">
                  <c:v>658.36579480276805</c:v>
                </c:pt>
                <c:pt idx="5133">
                  <c:v>658.34712111329702</c:v>
                </c:pt>
                <c:pt idx="5134">
                  <c:v>658.31897580142197</c:v>
                </c:pt>
                <c:pt idx="5135">
                  <c:v>658.31590608841702</c:v>
                </c:pt>
                <c:pt idx="5136">
                  <c:v>658.27569777324197</c:v>
                </c:pt>
                <c:pt idx="5137">
                  <c:v>658.26180050896005</c:v>
                </c:pt>
                <c:pt idx="5138">
                  <c:v>658.25391572185094</c:v>
                </c:pt>
                <c:pt idx="5139">
                  <c:v>658.17535274181898</c:v>
                </c:pt>
                <c:pt idx="5140">
                  <c:v>658.16955008709704</c:v>
                </c:pt>
                <c:pt idx="5141">
                  <c:v>658.14710689326205</c:v>
                </c:pt>
                <c:pt idx="5142">
                  <c:v>658.13291973105299</c:v>
                </c:pt>
                <c:pt idx="5143">
                  <c:v>658.13235818415899</c:v>
                </c:pt>
                <c:pt idx="5144">
                  <c:v>658.12988429039899</c:v>
                </c:pt>
                <c:pt idx="5145">
                  <c:v>658.12767355736196</c:v>
                </c:pt>
                <c:pt idx="5146">
                  <c:v>658.12173778212002</c:v>
                </c:pt>
                <c:pt idx="5147">
                  <c:v>658.07600391003496</c:v>
                </c:pt>
                <c:pt idx="5148">
                  <c:v>658.03187238514204</c:v>
                </c:pt>
                <c:pt idx="5149">
                  <c:v>658.03183903092895</c:v>
                </c:pt>
                <c:pt idx="5150">
                  <c:v>658.02006344553502</c:v>
                </c:pt>
                <c:pt idx="5151">
                  <c:v>658.00422189527205</c:v>
                </c:pt>
                <c:pt idx="5152">
                  <c:v>657.98404196915897</c:v>
                </c:pt>
                <c:pt idx="5153">
                  <c:v>657.86443005874605</c:v>
                </c:pt>
                <c:pt idx="5154">
                  <c:v>657.83992950753202</c:v>
                </c:pt>
                <c:pt idx="5155">
                  <c:v>657.82210773647603</c:v>
                </c:pt>
                <c:pt idx="5156">
                  <c:v>657.79394540682097</c:v>
                </c:pt>
                <c:pt idx="5157">
                  <c:v>657.77545823269804</c:v>
                </c:pt>
                <c:pt idx="5158">
                  <c:v>657.76240034069804</c:v>
                </c:pt>
                <c:pt idx="5159">
                  <c:v>657.76197838482699</c:v>
                </c:pt>
                <c:pt idx="5160">
                  <c:v>657.73157800054696</c:v>
                </c:pt>
                <c:pt idx="5161">
                  <c:v>657.72231498114797</c:v>
                </c:pt>
                <c:pt idx="5162">
                  <c:v>657.68408467650602</c:v>
                </c:pt>
                <c:pt idx="5163">
                  <c:v>657.682544495922</c:v>
                </c:pt>
                <c:pt idx="5164">
                  <c:v>657.64442761974897</c:v>
                </c:pt>
                <c:pt idx="5165">
                  <c:v>657.62135254567102</c:v>
                </c:pt>
                <c:pt idx="5166">
                  <c:v>657.61291616571998</c:v>
                </c:pt>
                <c:pt idx="5167">
                  <c:v>657.61059640189205</c:v>
                </c:pt>
                <c:pt idx="5168">
                  <c:v>657.60647257598896</c:v>
                </c:pt>
                <c:pt idx="5169">
                  <c:v>657.53926961203899</c:v>
                </c:pt>
                <c:pt idx="5170">
                  <c:v>657.51288319917398</c:v>
                </c:pt>
                <c:pt idx="5171">
                  <c:v>657.505570149184</c:v>
                </c:pt>
                <c:pt idx="5172">
                  <c:v>657.47311435189397</c:v>
                </c:pt>
                <c:pt idx="5173">
                  <c:v>657.47162279384202</c:v>
                </c:pt>
                <c:pt idx="5174">
                  <c:v>657.45645737269001</c:v>
                </c:pt>
                <c:pt idx="5175">
                  <c:v>657.45433500701404</c:v>
                </c:pt>
                <c:pt idx="5176">
                  <c:v>657.42568129247002</c:v>
                </c:pt>
                <c:pt idx="5177">
                  <c:v>657.40528272919698</c:v>
                </c:pt>
                <c:pt idx="5178">
                  <c:v>657.40126153970095</c:v>
                </c:pt>
                <c:pt idx="5179">
                  <c:v>657.35527609696203</c:v>
                </c:pt>
                <c:pt idx="5180">
                  <c:v>657.35274716933895</c:v>
                </c:pt>
                <c:pt idx="5181">
                  <c:v>657.31399676175101</c:v>
                </c:pt>
                <c:pt idx="5182">
                  <c:v>657.31005825455998</c:v>
                </c:pt>
                <c:pt idx="5183">
                  <c:v>657.30902712807301</c:v>
                </c:pt>
                <c:pt idx="5184">
                  <c:v>657.25988797736898</c:v>
                </c:pt>
                <c:pt idx="5185">
                  <c:v>657.24400186533296</c:v>
                </c:pt>
                <c:pt idx="5186">
                  <c:v>657.21296230239705</c:v>
                </c:pt>
                <c:pt idx="5187">
                  <c:v>657.21115208085405</c:v>
                </c:pt>
                <c:pt idx="5188">
                  <c:v>657.16744569194304</c:v>
                </c:pt>
                <c:pt idx="5189">
                  <c:v>657.13865334354102</c:v>
                </c:pt>
                <c:pt idx="5190">
                  <c:v>657.13446178893003</c:v>
                </c:pt>
                <c:pt idx="5191">
                  <c:v>657.03900221614504</c:v>
                </c:pt>
                <c:pt idx="5192">
                  <c:v>657.00481582078703</c:v>
                </c:pt>
                <c:pt idx="5193">
                  <c:v>657.00103377834103</c:v>
                </c:pt>
                <c:pt idx="5194">
                  <c:v>656.99724197569299</c:v>
                </c:pt>
                <c:pt idx="5195">
                  <c:v>656.96217213031196</c:v>
                </c:pt>
                <c:pt idx="5196">
                  <c:v>656.94622187768903</c:v>
                </c:pt>
                <c:pt idx="5197">
                  <c:v>656.90738821199704</c:v>
                </c:pt>
                <c:pt idx="5198">
                  <c:v>656.89286054008505</c:v>
                </c:pt>
                <c:pt idx="5199">
                  <c:v>656.840077000576</c:v>
                </c:pt>
                <c:pt idx="5200">
                  <c:v>656.79362089760798</c:v>
                </c:pt>
                <c:pt idx="5201">
                  <c:v>656.77755269316299</c:v>
                </c:pt>
                <c:pt idx="5202">
                  <c:v>656.77696632207096</c:v>
                </c:pt>
                <c:pt idx="5203">
                  <c:v>656.74915451471895</c:v>
                </c:pt>
                <c:pt idx="5204">
                  <c:v>656.74000173734601</c:v>
                </c:pt>
                <c:pt idx="5205">
                  <c:v>656.71421297639802</c:v>
                </c:pt>
                <c:pt idx="5206">
                  <c:v>656.683499971527</c:v>
                </c:pt>
                <c:pt idx="5207">
                  <c:v>656.6703052849</c:v>
                </c:pt>
                <c:pt idx="5208">
                  <c:v>656.649607327181</c:v>
                </c:pt>
                <c:pt idx="5209">
                  <c:v>656.61267452584605</c:v>
                </c:pt>
                <c:pt idx="5210">
                  <c:v>656.59646460268698</c:v>
                </c:pt>
                <c:pt idx="5211">
                  <c:v>656.58372726206403</c:v>
                </c:pt>
                <c:pt idx="5212">
                  <c:v>656.57487370757701</c:v>
                </c:pt>
                <c:pt idx="5213">
                  <c:v>656.56070661373894</c:v>
                </c:pt>
                <c:pt idx="5214">
                  <c:v>656.56056247465597</c:v>
                </c:pt>
                <c:pt idx="5215">
                  <c:v>656.53472381708502</c:v>
                </c:pt>
                <c:pt idx="5216">
                  <c:v>656.51735840097604</c:v>
                </c:pt>
                <c:pt idx="5217">
                  <c:v>656.47395437528803</c:v>
                </c:pt>
                <c:pt idx="5218">
                  <c:v>656.47189453325996</c:v>
                </c:pt>
                <c:pt idx="5219">
                  <c:v>656.47138219072201</c:v>
                </c:pt>
                <c:pt idx="5220">
                  <c:v>656.44185014169398</c:v>
                </c:pt>
                <c:pt idx="5221">
                  <c:v>656.42708122089402</c:v>
                </c:pt>
                <c:pt idx="5222">
                  <c:v>656.39109668267304</c:v>
                </c:pt>
                <c:pt idx="5223">
                  <c:v>656.341816498546</c:v>
                </c:pt>
                <c:pt idx="5224">
                  <c:v>656.31953817053295</c:v>
                </c:pt>
                <c:pt idx="5225">
                  <c:v>656.31265353473998</c:v>
                </c:pt>
                <c:pt idx="5226">
                  <c:v>656.29126700277402</c:v>
                </c:pt>
                <c:pt idx="5227">
                  <c:v>656.27326578264206</c:v>
                </c:pt>
                <c:pt idx="5228">
                  <c:v>656.22415029117599</c:v>
                </c:pt>
                <c:pt idx="5229">
                  <c:v>656.22024996300297</c:v>
                </c:pt>
                <c:pt idx="5230">
                  <c:v>656.20307622215296</c:v>
                </c:pt>
                <c:pt idx="5231">
                  <c:v>656.19649788353399</c:v>
                </c:pt>
                <c:pt idx="5232">
                  <c:v>656.18856072561198</c:v>
                </c:pt>
                <c:pt idx="5233">
                  <c:v>656.16517493613401</c:v>
                </c:pt>
                <c:pt idx="5234">
                  <c:v>656.16114735533404</c:v>
                </c:pt>
                <c:pt idx="5235">
                  <c:v>656.12522514665</c:v>
                </c:pt>
                <c:pt idx="5236">
                  <c:v>656.107181913614</c:v>
                </c:pt>
                <c:pt idx="5237">
                  <c:v>656.10137732326905</c:v>
                </c:pt>
                <c:pt idx="5238">
                  <c:v>656.06344524246799</c:v>
                </c:pt>
                <c:pt idx="5239">
                  <c:v>656.02730967296895</c:v>
                </c:pt>
                <c:pt idx="5240">
                  <c:v>655.97034221121896</c:v>
                </c:pt>
                <c:pt idx="5241">
                  <c:v>655.94211364682803</c:v>
                </c:pt>
                <c:pt idx="5242">
                  <c:v>655.89262058511304</c:v>
                </c:pt>
                <c:pt idx="5243">
                  <c:v>655.88581196596294</c:v>
                </c:pt>
                <c:pt idx="5244">
                  <c:v>655.78161241294299</c:v>
                </c:pt>
                <c:pt idx="5245">
                  <c:v>655.76804316231903</c:v>
                </c:pt>
                <c:pt idx="5246">
                  <c:v>655.76466622181897</c:v>
                </c:pt>
                <c:pt idx="5247">
                  <c:v>655.71885222933997</c:v>
                </c:pt>
                <c:pt idx="5248">
                  <c:v>655.70145742335603</c:v>
                </c:pt>
                <c:pt idx="5249">
                  <c:v>655.65619074104302</c:v>
                </c:pt>
                <c:pt idx="5250">
                  <c:v>655.58249446697505</c:v>
                </c:pt>
                <c:pt idx="5251">
                  <c:v>655.53151074975801</c:v>
                </c:pt>
                <c:pt idx="5252">
                  <c:v>655.49867006720899</c:v>
                </c:pt>
                <c:pt idx="5253">
                  <c:v>655.490181381409</c:v>
                </c:pt>
                <c:pt idx="5254">
                  <c:v>655.47676411498696</c:v>
                </c:pt>
                <c:pt idx="5255">
                  <c:v>655.47011752419803</c:v>
                </c:pt>
                <c:pt idx="5256">
                  <c:v>655.34514276769505</c:v>
                </c:pt>
                <c:pt idx="5257">
                  <c:v>655.33333337596196</c:v>
                </c:pt>
                <c:pt idx="5258">
                  <c:v>655.27526482156804</c:v>
                </c:pt>
                <c:pt idx="5259">
                  <c:v>655.25324383829604</c:v>
                </c:pt>
                <c:pt idx="5260">
                  <c:v>655.21739355439399</c:v>
                </c:pt>
                <c:pt idx="5261">
                  <c:v>655.105460292815</c:v>
                </c:pt>
                <c:pt idx="5262">
                  <c:v>655.09792515723097</c:v>
                </c:pt>
                <c:pt idx="5263">
                  <c:v>655.07905300133996</c:v>
                </c:pt>
                <c:pt idx="5264">
                  <c:v>655.05293382965601</c:v>
                </c:pt>
                <c:pt idx="5265">
                  <c:v>655.02788242954</c:v>
                </c:pt>
                <c:pt idx="5266">
                  <c:v>655.02685701631401</c:v>
                </c:pt>
                <c:pt idx="5267">
                  <c:v>654.99273926596697</c:v>
                </c:pt>
                <c:pt idx="5268">
                  <c:v>654.98073486214298</c:v>
                </c:pt>
                <c:pt idx="5269">
                  <c:v>654.94533902416299</c:v>
                </c:pt>
                <c:pt idx="5270">
                  <c:v>654.94479372058504</c:v>
                </c:pt>
                <c:pt idx="5271">
                  <c:v>654.93856414021604</c:v>
                </c:pt>
                <c:pt idx="5272">
                  <c:v>654.92753850903</c:v>
                </c:pt>
                <c:pt idx="5273">
                  <c:v>654.925799147661</c:v>
                </c:pt>
                <c:pt idx="5274">
                  <c:v>654.89631433458601</c:v>
                </c:pt>
                <c:pt idx="5275">
                  <c:v>654.86632439228697</c:v>
                </c:pt>
                <c:pt idx="5276">
                  <c:v>654.83241448218405</c:v>
                </c:pt>
                <c:pt idx="5277">
                  <c:v>654.79210332851801</c:v>
                </c:pt>
                <c:pt idx="5278">
                  <c:v>654.78632768108002</c:v>
                </c:pt>
                <c:pt idx="5279">
                  <c:v>654.76721754342202</c:v>
                </c:pt>
                <c:pt idx="5280">
                  <c:v>654.73958644679203</c:v>
                </c:pt>
                <c:pt idx="5281">
                  <c:v>654.72998314977997</c:v>
                </c:pt>
                <c:pt idx="5282">
                  <c:v>654.72149892434595</c:v>
                </c:pt>
                <c:pt idx="5283">
                  <c:v>654.68986417198698</c:v>
                </c:pt>
                <c:pt idx="5284">
                  <c:v>654.67757739342801</c:v>
                </c:pt>
                <c:pt idx="5285">
                  <c:v>654.64556432668405</c:v>
                </c:pt>
                <c:pt idx="5286">
                  <c:v>654.62292964425296</c:v>
                </c:pt>
                <c:pt idx="5287">
                  <c:v>654.60419912481996</c:v>
                </c:pt>
                <c:pt idx="5288">
                  <c:v>654.59927277845895</c:v>
                </c:pt>
                <c:pt idx="5289">
                  <c:v>654.57145330129197</c:v>
                </c:pt>
                <c:pt idx="5290">
                  <c:v>654.53356709723801</c:v>
                </c:pt>
                <c:pt idx="5291">
                  <c:v>654.53185698448499</c:v>
                </c:pt>
                <c:pt idx="5292">
                  <c:v>654.50905181842495</c:v>
                </c:pt>
                <c:pt idx="5293">
                  <c:v>654.49466748866598</c:v>
                </c:pt>
                <c:pt idx="5294">
                  <c:v>654.49323969836405</c:v>
                </c:pt>
                <c:pt idx="5295">
                  <c:v>654.46833711944305</c:v>
                </c:pt>
                <c:pt idx="5296">
                  <c:v>654.45569827411202</c:v>
                </c:pt>
                <c:pt idx="5297">
                  <c:v>654.39565304236896</c:v>
                </c:pt>
                <c:pt idx="5298">
                  <c:v>654.36311492911</c:v>
                </c:pt>
                <c:pt idx="5299">
                  <c:v>654.31076005878299</c:v>
                </c:pt>
                <c:pt idx="5300">
                  <c:v>654.29559834982194</c:v>
                </c:pt>
                <c:pt idx="5301">
                  <c:v>654.280092854087</c:v>
                </c:pt>
                <c:pt idx="5302">
                  <c:v>654.24923010458701</c:v>
                </c:pt>
                <c:pt idx="5303">
                  <c:v>654.24293590742195</c:v>
                </c:pt>
                <c:pt idx="5304">
                  <c:v>654.19067171907</c:v>
                </c:pt>
                <c:pt idx="5305">
                  <c:v>654.12570220811995</c:v>
                </c:pt>
                <c:pt idx="5306">
                  <c:v>654.07990939104195</c:v>
                </c:pt>
                <c:pt idx="5307">
                  <c:v>654.02339675011297</c:v>
                </c:pt>
                <c:pt idx="5308">
                  <c:v>654.017191979882</c:v>
                </c:pt>
                <c:pt idx="5309">
                  <c:v>653.99379220463004</c:v>
                </c:pt>
                <c:pt idx="5310">
                  <c:v>653.989201795496</c:v>
                </c:pt>
                <c:pt idx="5311">
                  <c:v>653.95000890055098</c:v>
                </c:pt>
                <c:pt idx="5312">
                  <c:v>653.93234141937103</c:v>
                </c:pt>
                <c:pt idx="5313">
                  <c:v>653.91467535577704</c:v>
                </c:pt>
                <c:pt idx="5314">
                  <c:v>653.906094971882</c:v>
                </c:pt>
                <c:pt idx="5315">
                  <c:v>653.88722129216706</c:v>
                </c:pt>
                <c:pt idx="5316">
                  <c:v>653.88663120729495</c:v>
                </c:pt>
                <c:pt idx="5317">
                  <c:v>653.88268868929401</c:v>
                </c:pt>
                <c:pt idx="5318">
                  <c:v>653.88179569096496</c:v>
                </c:pt>
                <c:pt idx="5319">
                  <c:v>653.87173386852999</c:v>
                </c:pt>
                <c:pt idx="5320">
                  <c:v>653.86859263441897</c:v>
                </c:pt>
                <c:pt idx="5321">
                  <c:v>653.83578718537399</c:v>
                </c:pt>
                <c:pt idx="5322">
                  <c:v>653.81985431567398</c:v>
                </c:pt>
                <c:pt idx="5323">
                  <c:v>653.81765304585497</c:v>
                </c:pt>
                <c:pt idx="5324">
                  <c:v>653.80705834059597</c:v>
                </c:pt>
                <c:pt idx="5325">
                  <c:v>653.79468944413998</c:v>
                </c:pt>
                <c:pt idx="5326">
                  <c:v>653.76985736583197</c:v>
                </c:pt>
                <c:pt idx="5327">
                  <c:v>653.76049490214905</c:v>
                </c:pt>
                <c:pt idx="5328">
                  <c:v>653.75814478254404</c:v>
                </c:pt>
                <c:pt idx="5329">
                  <c:v>653.71696908388299</c:v>
                </c:pt>
                <c:pt idx="5330">
                  <c:v>653.70211296220396</c:v>
                </c:pt>
                <c:pt idx="5331">
                  <c:v>653.68391099200096</c:v>
                </c:pt>
                <c:pt idx="5332">
                  <c:v>653.66803232893596</c:v>
                </c:pt>
                <c:pt idx="5333">
                  <c:v>653.66269083455802</c:v>
                </c:pt>
                <c:pt idx="5334">
                  <c:v>653.64079011745298</c:v>
                </c:pt>
                <c:pt idx="5335">
                  <c:v>653.61586686078999</c:v>
                </c:pt>
                <c:pt idx="5336">
                  <c:v>653.59692011220204</c:v>
                </c:pt>
                <c:pt idx="5337">
                  <c:v>653.55361997867897</c:v>
                </c:pt>
                <c:pt idx="5338">
                  <c:v>653.50412274210498</c:v>
                </c:pt>
                <c:pt idx="5339">
                  <c:v>653.49932076273296</c:v>
                </c:pt>
                <c:pt idx="5340">
                  <c:v>653.47906654018504</c:v>
                </c:pt>
                <c:pt idx="5341">
                  <c:v>653.478015214062</c:v>
                </c:pt>
                <c:pt idx="5342">
                  <c:v>653.47735792471497</c:v>
                </c:pt>
                <c:pt idx="5343">
                  <c:v>653.46057806890201</c:v>
                </c:pt>
                <c:pt idx="5344">
                  <c:v>653.45987025942804</c:v>
                </c:pt>
                <c:pt idx="5345">
                  <c:v>653.45115710408402</c:v>
                </c:pt>
                <c:pt idx="5346">
                  <c:v>653.43668977497805</c:v>
                </c:pt>
                <c:pt idx="5347">
                  <c:v>653.40466866365796</c:v>
                </c:pt>
                <c:pt idx="5348">
                  <c:v>653.40140059994599</c:v>
                </c:pt>
                <c:pt idx="5349">
                  <c:v>653.38466746720906</c:v>
                </c:pt>
                <c:pt idx="5350">
                  <c:v>653.36584046052599</c:v>
                </c:pt>
                <c:pt idx="5351">
                  <c:v>653.34941332067103</c:v>
                </c:pt>
                <c:pt idx="5352">
                  <c:v>653.32261005112798</c:v>
                </c:pt>
                <c:pt idx="5353">
                  <c:v>653.31882796936202</c:v>
                </c:pt>
                <c:pt idx="5354">
                  <c:v>653.29270993782802</c:v>
                </c:pt>
                <c:pt idx="5355">
                  <c:v>653.28826286578101</c:v>
                </c:pt>
                <c:pt idx="5356">
                  <c:v>653.28451756587299</c:v>
                </c:pt>
                <c:pt idx="5357">
                  <c:v>653.27116066215603</c:v>
                </c:pt>
                <c:pt idx="5358">
                  <c:v>653.22641253051597</c:v>
                </c:pt>
                <c:pt idx="5359">
                  <c:v>653.21118055799104</c:v>
                </c:pt>
                <c:pt idx="5360">
                  <c:v>653.20054692840404</c:v>
                </c:pt>
                <c:pt idx="5361">
                  <c:v>653.17516674028195</c:v>
                </c:pt>
                <c:pt idx="5362">
                  <c:v>653.14863492192001</c:v>
                </c:pt>
                <c:pt idx="5363">
                  <c:v>653.14029378402404</c:v>
                </c:pt>
                <c:pt idx="5364">
                  <c:v>653.11941437461803</c:v>
                </c:pt>
                <c:pt idx="5365">
                  <c:v>653.09112451871204</c:v>
                </c:pt>
                <c:pt idx="5366">
                  <c:v>653.03815716555096</c:v>
                </c:pt>
                <c:pt idx="5367">
                  <c:v>652.99654971324298</c:v>
                </c:pt>
                <c:pt idx="5368">
                  <c:v>652.932252297231</c:v>
                </c:pt>
                <c:pt idx="5369">
                  <c:v>652.92993521791595</c:v>
                </c:pt>
                <c:pt idx="5370">
                  <c:v>652.92816980337</c:v>
                </c:pt>
                <c:pt idx="5371">
                  <c:v>652.92801709394803</c:v>
                </c:pt>
                <c:pt idx="5372">
                  <c:v>652.89948491119003</c:v>
                </c:pt>
                <c:pt idx="5373">
                  <c:v>652.86133209934599</c:v>
                </c:pt>
                <c:pt idx="5374">
                  <c:v>652.81245749943298</c:v>
                </c:pt>
                <c:pt idx="5375">
                  <c:v>652.75842722094103</c:v>
                </c:pt>
                <c:pt idx="5376">
                  <c:v>652.73198479107498</c:v>
                </c:pt>
                <c:pt idx="5377">
                  <c:v>652.71287258788698</c:v>
                </c:pt>
                <c:pt idx="5378">
                  <c:v>652.69369788033998</c:v>
                </c:pt>
                <c:pt idx="5379">
                  <c:v>652.69059759593199</c:v>
                </c:pt>
                <c:pt idx="5380">
                  <c:v>652.67916264604298</c:v>
                </c:pt>
                <c:pt idx="5381">
                  <c:v>652.67609019522604</c:v>
                </c:pt>
                <c:pt idx="5382">
                  <c:v>652.65437861727298</c:v>
                </c:pt>
                <c:pt idx="5383">
                  <c:v>652.64412983463706</c:v>
                </c:pt>
                <c:pt idx="5384">
                  <c:v>652.58212129924004</c:v>
                </c:pt>
                <c:pt idx="5385">
                  <c:v>652.54810910829099</c:v>
                </c:pt>
                <c:pt idx="5386">
                  <c:v>652.53691252064596</c:v>
                </c:pt>
                <c:pt idx="5387">
                  <c:v>652.53134507269397</c:v>
                </c:pt>
                <c:pt idx="5388">
                  <c:v>652.52966403969697</c:v>
                </c:pt>
                <c:pt idx="5389">
                  <c:v>652.51022651757296</c:v>
                </c:pt>
                <c:pt idx="5390">
                  <c:v>652.51002824079501</c:v>
                </c:pt>
                <c:pt idx="5391">
                  <c:v>652.49080178550105</c:v>
                </c:pt>
                <c:pt idx="5392">
                  <c:v>652.47457009784796</c:v>
                </c:pt>
                <c:pt idx="5393">
                  <c:v>652.47117183759804</c:v>
                </c:pt>
                <c:pt idx="5394">
                  <c:v>652.45698283135198</c:v>
                </c:pt>
                <c:pt idx="5395">
                  <c:v>652.45091019014899</c:v>
                </c:pt>
                <c:pt idx="5396">
                  <c:v>652.39196077464601</c:v>
                </c:pt>
                <c:pt idx="5397">
                  <c:v>652.38122436179003</c:v>
                </c:pt>
                <c:pt idx="5398">
                  <c:v>652.37791412046101</c:v>
                </c:pt>
                <c:pt idx="5399">
                  <c:v>652.36025216354096</c:v>
                </c:pt>
                <c:pt idx="5400">
                  <c:v>652.34077938490998</c:v>
                </c:pt>
                <c:pt idx="5401">
                  <c:v>652.320360792565</c:v>
                </c:pt>
                <c:pt idx="5402">
                  <c:v>652.29748435557497</c:v>
                </c:pt>
                <c:pt idx="5403">
                  <c:v>652.29360161434795</c:v>
                </c:pt>
                <c:pt idx="5404">
                  <c:v>652.24802609047197</c:v>
                </c:pt>
                <c:pt idx="5405">
                  <c:v>652.20842691280995</c:v>
                </c:pt>
                <c:pt idx="5406">
                  <c:v>652.15072234820002</c:v>
                </c:pt>
                <c:pt idx="5407">
                  <c:v>652.11941913247199</c:v>
                </c:pt>
                <c:pt idx="5408">
                  <c:v>652.11418252006501</c:v>
                </c:pt>
                <c:pt idx="5409">
                  <c:v>652.095434895945</c:v>
                </c:pt>
                <c:pt idx="5410">
                  <c:v>652.08661152720504</c:v>
                </c:pt>
                <c:pt idx="5411">
                  <c:v>652.08500600618402</c:v>
                </c:pt>
                <c:pt idx="5412">
                  <c:v>652.06466705851903</c:v>
                </c:pt>
                <c:pt idx="5413">
                  <c:v>652.05483302731795</c:v>
                </c:pt>
                <c:pt idx="5414">
                  <c:v>652.05186910365103</c:v>
                </c:pt>
                <c:pt idx="5415">
                  <c:v>652.05066815370401</c:v>
                </c:pt>
                <c:pt idx="5416">
                  <c:v>652.04242900053896</c:v>
                </c:pt>
                <c:pt idx="5417">
                  <c:v>652.02521532751405</c:v>
                </c:pt>
                <c:pt idx="5418">
                  <c:v>651.99759812747902</c:v>
                </c:pt>
                <c:pt idx="5419">
                  <c:v>651.99522791318395</c:v>
                </c:pt>
                <c:pt idx="5420">
                  <c:v>651.95241777945398</c:v>
                </c:pt>
                <c:pt idx="5421">
                  <c:v>651.92984066800102</c:v>
                </c:pt>
                <c:pt idx="5422">
                  <c:v>651.90253095413595</c:v>
                </c:pt>
                <c:pt idx="5423">
                  <c:v>651.87328380343604</c:v>
                </c:pt>
                <c:pt idx="5424">
                  <c:v>651.85506559834596</c:v>
                </c:pt>
                <c:pt idx="5425">
                  <c:v>651.83858831525299</c:v>
                </c:pt>
                <c:pt idx="5426">
                  <c:v>651.81847240146396</c:v>
                </c:pt>
                <c:pt idx="5427">
                  <c:v>651.71090090800794</c:v>
                </c:pt>
                <c:pt idx="5428">
                  <c:v>651.67434916516299</c:v>
                </c:pt>
                <c:pt idx="5429">
                  <c:v>651.61182277464604</c:v>
                </c:pt>
                <c:pt idx="5430">
                  <c:v>651.58857072171895</c:v>
                </c:pt>
                <c:pt idx="5431">
                  <c:v>651.58598344964901</c:v>
                </c:pt>
                <c:pt idx="5432">
                  <c:v>651.57723543939699</c:v>
                </c:pt>
                <c:pt idx="5433">
                  <c:v>651.56212657179299</c:v>
                </c:pt>
                <c:pt idx="5434">
                  <c:v>651.53650311744696</c:v>
                </c:pt>
                <c:pt idx="5435">
                  <c:v>651.53650034033399</c:v>
                </c:pt>
                <c:pt idx="5436">
                  <c:v>651.52044094223299</c:v>
                </c:pt>
                <c:pt idx="5437">
                  <c:v>651.50711724117195</c:v>
                </c:pt>
                <c:pt idx="5438">
                  <c:v>651.506705876718</c:v>
                </c:pt>
                <c:pt idx="5439">
                  <c:v>651.504960214525</c:v>
                </c:pt>
                <c:pt idx="5440">
                  <c:v>651.49575003218399</c:v>
                </c:pt>
                <c:pt idx="5441">
                  <c:v>651.47853808806099</c:v>
                </c:pt>
                <c:pt idx="5442">
                  <c:v>651.45722148606899</c:v>
                </c:pt>
                <c:pt idx="5443">
                  <c:v>651.45211324701995</c:v>
                </c:pt>
                <c:pt idx="5444">
                  <c:v>651.447986801556</c:v>
                </c:pt>
                <c:pt idx="5445">
                  <c:v>651.44727964920196</c:v>
                </c:pt>
                <c:pt idx="5446">
                  <c:v>651.43886973981296</c:v>
                </c:pt>
                <c:pt idx="5447">
                  <c:v>651.41762709439297</c:v>
                </c:pt>
                <c:pt idx="5448">
                  <c:v>651.38128320154999</c:v>
                </c:pt>
                <c:pt idx="5449">
                  <c:v>651.32985883771005</c:v>
                </c:pt>
                <c:pt idx="5450">
                  <c:v>651.29223708474694</c:v>
                </c:pt>
                <c:pt idx="5451">
                  <c:v>651.26000707224296</c:v>
                </c:pt>
                <c:pt idx="5452">
                  <c:v>651.22872780612101</c:v>
                </c:pt>
                <c:pt idx="5453">
                  <c:v>651.21496985018803</c:v>
                </c:pt>
                <c:pt idx="5454">
                  <c:v>651.18099261286397</c:v>
                </c:pt>
                <c:pt idx="5455">
                  <c:v>651.16285776810196</c:v>
                </c:pt>
                <c:pt idx="5456">
                  <c:v>651.13224124141595</c:v>
                </c:pt>
                <c:pt idx="5457">
                  <c:v>651.12323132906999</c:v>
                </c:pt>
                <c:pt idx="5458">
                  <c:v>651.09308486841599</c:v>
                </c:pt>
                <c:pt idx="5459">
                  <c:v>651.07457798083999</c:v>
                </c:pt>
                <c:pt idx="5460">
                  <c:v>651.06169445982596</c:v>
                </c:pt>
                <c:pt idx="5461">
                  <c:v>651.031493007731</c:v>
                </c:pt>
                <c:pt idx="5462">
                  <c:v>650.99118763682895</c:v>
                </c:pt>
                <c:pt idx="5463">
                  <c:v>650.95055913734598</c:v>
                </c:pt>
                <c:pt idx="5464">
                  <c:v>650.91625182068799</c:v>
                </c:pt>
                <c:pt idx="5465">
                  <c:v>650.89733316668105</c:v>
                </c:pt>
                <c:pt idx="5466">
                  <c:v>650.86766499696398</c:v>
                </c:pt>
                <c:pt idx="5467">
                  <c:v>650.79000989074996</c:v>
                </c:pt>
                <c:pt idx="5468">
                  <c:v>650.73051956012898</c:v>
                </c:pt>
                <c:pt idx="5469">
                  <c:v>650.71654739870201</c:v>
                </c:pt>
                <c:pt idx="5470">
                  <c:v>650.70663393035898</c:v>
                </c:pt>
                <c:pt idx="5471">
                  <c:v>650.67899223388395</c:v>
                </c:pt>
                <c:pt idx="5472">
                  <c:v>650.678521258263</c:v>
                </c:pt>
                <c:pt idx="5473">
                  <c:v>650.66928808855198</c:v>
                </c:pt>
                <c:pt idx="5474">
                  <c:v>650.62778089758899</c:v>
                </c:pt>
                <c:pt idx="5475">
                  <c:v>650.62093403179404</c:v>
                </c:pt>
                <c:pt idx="5476">
                  <c:v>650.51675551082701</c:v>
                </c:pt>
                <c:pt idx="5477">
                  <c:v>650.51657980858499</c:v>
                </c:pt>
                <c:pt idx="5478">
                  <c:v>650.50836509501096</c:v>
                </c:pt>
                <c:pt idx="5479">
                  <c:v>650.50418305322296</c:v>
                </c:pt>
                <c:pt idx="5480">
                  <c:v>650.48027996308997</c:v>
                </c:pt>
                <c:pt idx="5481">
                  <c:v>650.45731480921302</c:v>
                </c:pt>
                <c:pt idx="5482">
                  <c:v>650.44975507630102</c:v>
                </c:pt>
                <c:pt idx="5483">
                  <c:v>650.40073373143105</c:v>
                </c:pt>
                <c:pt idx="5484">
                  <c:v>650.35858614779795</c:v>
                </c:pt>
                <c:pt idx="5485">
                  <c:v>650.35079326922505</c:v>
                </c:pt>
                <c:pt idx="5486">
                  <c:v>650.34128145036595</c:v>
                </c:pt>
                <c:pt idx="5487">
                  <c:v>650.33574973366797</c:v>
                </c:pt>
                <c:pt idx="5488">
                  <c:v>650.29566916518502</c:v>
                </c:pt>
                <c:pt idx="5489">
                  <c:v>650.26807289746796</c:v>
                </c:pt>
                <c:pt idx="5490">
                  <c:v>650.23683417618997</c:v>
                </c:pt>
                <c:pt idx="5491">
                  <c:v>650.22879750884204</c:v>
                </c:pt>
                <c:pt idx="5492">
                  <c:v>650.21669842242397</c:v>
                </c:pt>
                <c:pt idx="5493">
                  <c:v>650.20952752832</c:v>
                </c:pt>
                <c:pt idx="5494">
                  <c:v>650.20918908865099</c:v>
                </c:pt>
                <c:pt idx="5495">
                  <c:v>650.19198322177704</c:v>
                </c:pt>
                <c:pt idx="5496">
                  <c:v>650.14490812600297</c:v>
                </c:pt>
                <c:pt idx="5497">
                  <c:v>650.14271677380395</c:v>
                </c:pt>
                <c:pt idx="5498">
                  <c:v>650.13876720803603</c:v>
                </c:pt>
                <c:pt idx="5499">
                  <c:v>650.13636122960702</c:v>
                </c:pt>
                <c:pt idx="5500">
                  <c:v>650.13390016991298</c:v>
                </c:pt>
                <c:pt idx="5501">
                  <c:v>650.13225322751396</c:v>
                </c:pt>
                <c:pt idx="5502">
                  <c:v>650.09963342274</c:v>
                </c:pt>
                <c:pt idx="5503">
                  <c:v>650.05540540648701</c:v>
                </c:pt>
                <c:pt idx="5504">
                  <c:v>650.02732580725399</c:v>
                </c:pt>
                <c:pt idx="5505">
                  <c:v>650.00424850397701</c:v>
                </c:pt>
                <c:pt idx="5506">
                  <c:v>650.00089023875603</c:v>
                </c:pt>
                <c:pt idx="5507">
                  <c:v>649.99356347020603</c:v>
                </c:pt>
                <c:pt idx="5508">
                  <c:v>649.97305472820506</c:v>
                </c:pt>
                <c:pt idx="5509">
                  <c:v>649.92544352958805</c:v>
                </c:pt>
                <c:pt idx="5510">
                  <c:v>649.90291856796603</c:v>
                </c:pt>
                <c:pt idx="5511">
                  <c:v>649.86639247342202</c:v>
                </c:pt>
                <c:pt idx="5512">
                  <c:v>649.82457852550203</c:v>
                </c:pt>
                <c:pt idx="5513">
                  <c:v>649.81925639862095</c:v>
                </c:pt>
                <c:pt idx="5514">
                  <c:v>649.81775051903503</c:v>
                </c:pt>
                <c:pt idx="5515">
                  <c:v>649.80928411754303</c:v>
                </c:pt>
                <c:pt idx="5516">
                  <c:v>649.75097236979298</c:v>
                </c:pt>
                <c:pt idx="5517">
                  <c:v>649.74128203893099</c:v>
                </c:pt>
                <c:pt idx="5518">
                  <c:v>649.716428083869</c:v>
                </c:pt>
                <c:pt idx="5519">
                  <c:v>649.686674947298</c:v>
                </c:pt>
                <c:pt idx="5520">
                  <c:v>649.64068013086296</c:v>
                </c:pt>
                <c:pt idx="5521">
                  <c:v>649.63172984524601</c:v>
                </c:pt>
                <c:pt idx="5522">
                  <c:v>649.62141097149004</c:v>
                </c:pt>
                <c:pt idx="5523">
                  <c:v>649.599453127733</c:v>
                </c:pt>
                <c:pt idx="5524">
                  <c:v>649.57525167145502</c:v>
                </c:pt>
                <c:pt idx="5525">
                  <c:v>649.53873822594301</c:v>
                </c:pt>
                <c:pt idx="5526">
                  <c:v>649.50350430676201</c:v>
                </c:pt>
                <c:pt idx="5527">
                  <c:v>649.49220777503001</c:v>
                </c:pt>
                <c:pt idx="5528">
                  <c:v>649.469627086228</c:v>
                </c:pt>
                <c:pt idx="5529">
                  <c:v>649.46261666327302</c:v>
                </c:pt>
                <c:pt idx="5530">
                  <c:v>649.39604366788797</c:v>
                </c:pt>
                <c:pt idx="5531">
                  <c:v>649.30949289110504</c:v>
                </c:pt>
                <c:pt idx="5532">
                  <c:v>649.25769225442798</c:v>
                </c:pt>
                <c:pt idx="5533">
                  <c:v>649.25187428261302</c:v>
                </c:pt>
                <c:pt idx="5534">
                  <c:v>649.24545133670597</c:v>
                </c:pt>
                <c:pt idx="5535">
                  <c:v>649.24324027091598</c:v>
                </c:pt>
                <c:pt idx="5536">
                  <c:v>649.23270544959496</c:v>
                </c:pt>
                <c:pt idx="5537">
                  <c:v>649.22772956920403</c:v>
                </c:pt>
                <c:pt idx="5538">
                  <c:v>649.19655273301805</c:v>
                </c:pt>
                <c:pt idx="5539">
                  <c:v>649.18028955939894</c:v>
                </c:pt>
                <c:pt idx="5540">
                  <c:v>649.16102483504199</c:v>
                </c:pt>
                <c:pt idx="5541">
                  <c:v>649.15725958707105</c:v>
                </c:pt>
                <c:pt idx="5542">
                  <c:v>649.15427706441994</c:v>
                </c:pt>
                <c:pt idx="5543">
                  <c:v>649.14092576639496</c:v>
                </c:pt>
                <c:pt idx="5544">
                  <c:v>649.11005250448397</c:v>
                </c:pt>
                <c:pt idx="5545">
                  <c:v>649.07711555744004</c:v>
                </c:pt>
                <c:pt idx="5546">
                  <c:v>649.05189076710701</c:v>
                </c:pt>
                <c:pt idx="5547">
                  <c:v>649.01551604726899</c:v>
                </c:pt>
                <c:pt idx="5548">
                  <c:v>649.00833783234498</c:v>
                </c:pt>
                <c:pt idx="5549">
                  <c:v>648.99501237199104</c:v>
                </c:pt>
                <c:pt idx="5550">
                  <c:v>648.99136772088104</c:v>
                </c:pt>
                <c:pt idx="5551">
                  <c:v>648.98194636389803</c:v>
                </c:pt>
                <c:pt idx="5552">
                  <c:v>648.95604811092301</c:v>
                </c:pt>
                <c:pt idx="5553">
                  <c:v>648.93608676847305</c:v>
                </c:pt>
                <c:pt idx="5554">
                  <c:v>648.87335580065906</c:v>
                </c:pt>
                <c:pt idx="5555">
                  <c:v>648.86367909333296</c:v>
                </c:pt>
                <c:pt idx="5556">
                  <c:v>648.85814404584596</c:v>
                </c:pt>
                <c:pt idx="5557">
                  <c:v>648.82761235251496</c:v>
                </c:pt>
                <c:pt idx="5558">
                  <c:v>648.80190861468202</c:v>
                </c:pt>
                <c:pt idx="5559">
                  <c:v>648.77655806624205</c:v>
                </c:pt>
                <c:pt idx="5560">
                  <c:v>648.77449653902397</c:v>
                </c:pt>
                <c:pt idx="5561">
                  <c:v>648.75711860512195</c:v>
                </c:pt>
                <c:pt idx="5562">
                  <c:v>648.73853916678695</c:v>
                </c:pt>
                <c:pt idx="5563">
                  <c:v>648.71010840716201</c:v>
                </c:pt>
                <c:pt idx="5564">
                  <c:v>648.69020539865801</c:v>
                </c:pt>
                <c:pt idx="5565">
                  <c:v>648.68741915140697</c:v>
                </c:pt>
                <c:pt idx="5566">
                  <c:v>648.54563990302302</c:v>
                </c:pt>
                <c:pt idx="5567">
                  <c:v>648.52217490538499</c:v>
                </c:pt>
                <c:pt idx="5568">
                  <c:v>648.50763788939503</c:v>
                </c:pt>
                <c:pt idx="5569">
                  <c:v>648.47231054116105</c:v>
                </c:pt>
                <c:pt idx="5570">
                  <c:v>648.47101703872295</c:v>
                </c:pt>
                <c:pt idx="5571">
                  <c:v>648.40455514323901</c:v>
                </c:pt>
                <c:pt idx="5572">
                  <c:v>648.30899504514502</c:v>
                </c:pt>
                <c:pt idx="5573">
                  <c:v>648.266377457369</c:v>
                </c:pt>
                <c:pt idx="5574">
                  <c:v>648.25201018803796</c:v>
                </c:pt>
                <c:pt idx="5575">
                  <c:v>648.22112287021798</c:v>
                </c:pt>
                <c:pt idx="5576">
                  <c:v>648.18707805832696</c:v>
                </c:pt>
                <c:pt idx="5577">
                  <c:v>648.17646284113096</c:v>
                </c:pt>
                <c:pt idx="5578">
                  <c:v>648.15085537428797</c:v>
                </c:pt>
                <c:pt idx="5579">
                  <c:v>648.12115886534002</c:v>
                </c:pt>
                <c:pt idx="5580">
                  <c:v>648.120490597875</c:v>
                </c:pt>
                <c:pt idx="5581">
                  <c:v>648.11082990860996</c:v>
                </c:pt>
                <c:pt idx="5582">
                  <c:v>648.09973310199302</c:v>
                </c:pt>
                <c:pt idx="5583">
                  <c:v>648.05989911582003</c:v>
                </c:pt>
                <c:pt idx="5584">
                  <c:v>648.02377212280305</c:v>
                </c:pt>
                <c:pt idx="5585">
                  <c:v>648.01228300157595</c:v>
                </c:pt>
                <c:pt idx="5586">
                  <c:v>648.00709845272797</c:v>
                </c:pt>
                <c:pt idx="5587">
                  <c:v>647.99575379779697</c:v>
                </c:pt>
                <c:pt idx="5588">
                  <c:v>647.94055605869403</c:v>
                </c:pt>
                <c:pt idx="5589">
                  <c:v>647.93759685776399</c:v>
                </c:pt>
                <c:pt idx="5590">
                  <c:v>647.89045817592398</c:v>
                </c:pt>
                <c:pt idx="5591">
                  <c:v>647.89034392618998</c:v>
                </c:pt>
                <c:pt idx="5592">
                  <c:v>647.88866737025603</c:v>
                </c:pt>
                <c:pt idx="5593">
                  <c:v>647.87792804966705</c:v>
                </c:pt>
                <c:pt idx="5594">
                  <c:v>647.85623100307498</c:v>
                </c:pt>
                <c:pt idx="5595">
                  <c:v>647.836140090247</c:v>
                </c:pt>
                <c:pt idx="5596">
                  <c:v>647.79813693955896</c:v>
                </c:pt>
                <c:pt idx="5597">
                  <c:v>647.76447658529298</c:v>
                </c:pt>
                <c:pt idx="5598">
                  <c:v>647.70499541181096</c:v>
                </c:pt>
                <c:pt idx="5599">
                  <c:v>647.70214559322903</c:v>
                </c:pt>
                <c:pt idx="5600">
                  <c:v>647.68711540132199</c:v>
                </c:pt>
                <c:pt idx="5601">
                  <c:v>647.64733096570205</c:v>
                </c:pt>
                <c:pt idx="5602">
                  <c:v>647.55513275685701</c:v>
                </c:pt>
                <c:pt idx="5603">
                  <c:v>647.53875941369802</c:v>
                </c:pt>
                <c:pt idx="5604">
                  <c:v>647.53063707505896</c:v>
                </c:pt>
                <c:pt idx="5605">
                  <c:v>647.514097622093</c:v>
                </c:pt>
                <c:pt idx="5606">
                  <c:v>647.51084963383505</c:v>
                </c:pt>
                <c:pt idx="5607">
                  <c:v>647.50513878174502</c:v>
                </c:pt>
                <c:pt idx="5608">
                  <c:v>647.47603236602197</c:v>
                </c:pt>
                <c:pt idx="5609">
                  <c:v>647.45360846731205</c:v>
                </c:pt>
                <c:pt idx="5610">
                  <c:v>647.44571283758398</c:v>
                </c:pt>
                <c:pt idx="5611">
                  <c:v>647.41937162089403</c:v>
                </c:pt>
                <c:pt idx="5612">
                  <c:v>647.39893996530895</c:v>
                </c:pt>
                <c:pt idx="5613">
                  <c:v>647.39112496951202</c:v>
                </c:pt>
                <c:pt idx="5614">
                  <c:v>647.38442375820898</c:v>
                </c:pt>
                <c:pt idx="5615">
                  <c:v>647.37828907821699</c:v>
                </c:pt>
                <c:pt idx="5616">
                  <c:v>647.32079631947795</c:v>
                </c:pt>
                <c:pt idx="5617">
                  <c:v>647.31344712610496</c:v>
                </c:pt>
                <c:pt idx="5618">
                  <c:v>647.24136965982996</c:v>
                </c:pt>
                <c:pt idx="5619">
                  <c:v>647.22209869488597</c:v>
                </c:pt>
                <c:pt idx="5620">
                  <c:v>647.21786022553601</c:v>
                </c:pt>
                <c:pt idx="5621">
                  <c:v>647.20616231913698</c:v>
                </c:pt>
                <c:pt idx="5622">
                  <c:v>647.19248613438401</c:v>
                </c:pt>
                <c:pt idx="5623">
                  <c:v>647.19184425696096</c:v>
                </c:pt>
                <c:pt idx="5624">
                  <c:v>647.15066200966703</c:v>
                </c:pt>
                <c:pt idx="5625">
                  <c:v>647.12967228118998</c:v>
                </c:pt>
                <c:pt idx="5626">
                  <c:v>647.11702281895396</c:v>
                </c:pt>
                <c:pt idx="5627">
                  <c:v>647.03076908955597</c:v>
                </c:pt>
                <c:pt idx="5628">
                  <c:v>647.01691417338895</c:v>
                </c:pt>
                <c:pt idx="5629">
                  <c:v>646.99195396649895</c:v>
                </c:pt>
                <c:pt idx="5630">
                  <c:v>646.99001969833103</c:v>
                </c:pt>
                <c:pt idx="5631">
                  <c:v>646.93832383337701</c:v>
                </c:pt>
                <c:pt idx="5632">
                  <c:v>646.93477134785803</c:v>
                </c:pt>
                <c:pt idx="5633">
                  <c:v>646.90632749379301</c:v>
                </c:pt>
                <c:pt idx="5634">
                  <c:v>646.86476962068696</c:v>
                </c:pt>
                <c:pt idx="5635">
                  <c:v>646.85917689542305</c:v>
                </c:pt>
                <c:pt idx="5636">
                  <c:v>646.852218642911</c:v>
                </c:pt>
                <c:pt idx="5637">
                  <c:v>646.83338414654997</c:v>
                </c:pt>
                <c:pt idx="5638">
                  <c:v>646.82225292794601</c:v>
                </c:pt>
                <c:pt idx="5639">
                  <c:v>646.81095411395904</c:v>
                </c:pt>
                <c:pt idx="5640">
                  <c:v>646.76823919095398</c:v>
                </c:pt>
                <c:pt idx="5641">
                  <c:v>646.75628567578303</c:v>
                </c:pt>
                <c:pt idx="5642">
                  <c:v>646.73701745924802</c:v>
                </c:pt>
                <c:pt idx="5643">
                  <c:v>646.73017030050801</c:v>
                </c:pt>
                <c:pt idx="5644">
                  <c:v>646.69946131690995</c:v>
                </c:pt>
                <c:pt idx="5645">
                  <c:v>646.68694153407205</c:v>
                </c:pt>
                <c:pt idx="5646">
                  <c:v>646.65104321487604</c:v>
                </c:pt>
                <c:pt idx="5647">
                  <c:v>646.64213221139198</c:v>
                </c:pt>
                <c:pt idx="5648">
                  <c:v>646.62394171405595</c:v>
                </c:pt>
                <c:pt idx="5649">
                  <c:v>646.61317757662903</c:v>
                </c:pt>
                <c:pt idx="5650">
                  <c:v>646.60111077635099</c:v>
                </c:pt>
                <c:pt idx="5651">
                  <c:v>646.58471233175499</c:v>
                </c:pt>
                <c:pt idx="5652">
                  <c:v>646.56375324740895</c:v>
                </c:pt>
                <c:pt idx="5653">
                  <c:v>646.51487818078704</c:v>
                </c:pt>
                <c:pt idx="5654">
                  <c:v>646.50765472908995</c:v>
                </c:pt>
                <c:pt idx="5655">
                  <c:v>646.49394369757897</c:v>
                </c:pt>
                <c:pt idx="5656">
                  <c:v>646.48426020429702</c:v>
                </c:pt>
                <c:pt idx="5657">
                  <c:v>646.45921084065606</c:v>
                </c:pt>
                <c:pt idx="5658">
                  <c:v>646.36793099424597</c:v>
                </c:pt>
                <c:pt idx="5659">
                  <c:v>646.36110031556495</c:v>
                </c:pt>
                <c:pt idx="5660">
                  <c:v>646.30613224164802</c:v>
                </c:pt>
                <c:pt idx="5661">
                  <c:v>646.25368327753301</c:v>
                </c:pt>
                <c:pt idx="5662">
                  <c:v>646.23667598438306</c:v>
                </c:pt>
                <c:pt idx="5663">
                  <c:v>646.20650531052797</c:v>
                </c:pt>
                <c:pt idx="5664">
                  <c:v>646.15724894967104</c:v>
                </c:pt>
                <c:pt idx="5665">
                  <c:v>646.11952042663404</c:v>
                </c:pt>
                <c:pt idx="5666">
                  <c:v>646.07755020952504</c:v>
                </c:pt>
                <c:pt idx="5667">
                  <c:v>646.06679804592204</c:v>
                </c:pt>
                <c:pt idx="5668">
                  <c:v>646.042846532721</c:v>
                </c:pt>
                <c:pt idx="5669">
                  <c:v>646.03954570977896</c:v>
                </c:pt>
                <c:pt idx="5670">
                  <c:v>646.01487426008396</c:v>
                </c:pt>
                <c:pt idx="5671">
                  <c:v>646.00754066035495</c:v>
                </c:pt>
                <c:pt idx="5672">
                  <c:v>645.99561454956302</c:v>
                </c:pt>
                <c:pt idx="5673">
                  <c:v>645.93306900755795</c:v>
                </c:pt>
                <c:pt idx="5674">
                  <c:v>645.92447467366196</c:v>
                </c:pt>
                <c:pt idx="5675">
                  <c:v>645.90734846228304</c:v>
                </c:pt>
                <c:pt idx="5676">
                  <c:v>645.90224336814799</c:v>
                </c:pt>
                <c:pt idx="5677">
                  <c:v>645.90035242735598</c:v>
                </c:pt>
                <c:pt idx="5678">
                  <c:v>645.89849512745297</c:v>
                </c:pt>
                <c:pt idx="5679">
                  <c:v>645.86971588967594</c:v>
                </c:pt>
                <c:pt idx="5680">
                  <c:v>645.85268713911296</c:v>
                </c:pt>
                <c:pt idx="5681">
                  <c:v>645.80653456456901</c:v>
                </c:pt>
                <c:pt idx="5682">
                  <c:v>645.76811137213201</c:v>
                </c:pt>
                <c:pt idx="5683">
                  <c:v>645.75542552690501</c:v>
                </c:pt>
                <c:pt idx="5684">
                  <c:v>645.72031370427396</c:v>
                </c:pt>
                <c:pt idx="5685">
                  <c:v>645.69818337463596</c:v>
                </c:pt>
                <c:pt idx="5686">
                  <c:v>645.69255006367905</c:v>
                </c:pt>
                <c:pt idx="5687">
                  <c:v>645.59735372077705</c:v>
                </c:pt>
                <c:pt idx="5688">
                  <c:v>645.56019954599901</c:v>
                </c:pt>
                <c:pt idx="5689">
                  <c:v>645.41165175687297</c:v>
                </c:pt>
                <c:pt idx="5690">
                  <c:v>645.34487147448203</c:v>
                </c:pt>
                <c:pt idx="5691">
                  <c:v>645.32937338558702</c:v>
                </c:pt>
                <c:pt idx="5692">
                  <c:v>645.30330849299298</c:v>
                </c:pt>
                <c:pt idx="5693">
                  <c:v>645.28290843094999</c:v>
                </c:pt>
                <c:pt idx="5694">
                  <c:v>645.28288687109898</c:v>
                </c:pt>
                <c:pt idx="5695">
                  <c:v>645.26430391589702</c:v>
                </c:pt>
                <c:pt idx="5696">
                  <c:v>645.23701025231003</c:v>
                </c:pt>
                <c:pt idx="5697">
                  <c:v>645.18429953752604</c:v>
                </c:pt>
                <c:pt idx="5698">
                  <c:v>645.16746730316299</c:v>
                </c:pt>
                <c:pt idx="5699">
                  <c:v>645.13963751380504</c:v>
                </c:pt>
                <c:pt idx="5700">
                  <c:v>645.12960738068102</c:v>
                </c:pt>
                <c:pt idx="5701">
                  <c:v>645.12168256572795</c:v>
                </c:pt>
                <c:pt idx="5702">
                  <c:v>645.10384128874296</c:v>
                </c:pt>
                <c:pt idx="5703">
                  <c:v>645.08864077459805</c:v>
                </c:pt>
                <c:pt idx="5704">
                  <c:v>645.08304119979596</c:v>
                </c:pt>
                <c:pt idx="5705">
                  <c:v>645.07688726355502</c:v>
                </c:pt>
                <c:pt idx="5706">
                  <c:v>645.04642572372495</c:v>
                </c:pt>
                <c:pt idx="5707">
                  <c:v>645.03468992024898</c:v>
                </c:pt>
                <c:pt idx="5708">
                  <c:v>645.02456842517302</c:v>
                </c:pt>
                <c:pt idx="5709">
                  <c:v>644.98379620612502</c:v>
                </c:pt>
                <c:pt idx="5710">
                  <c:v>644.94878838224395</c:v>
                </c:pt>
                <c:pt idx="5711">
                  <c:v>644.94663522013695</c:v>
                </c:pt>
                <c:pt idx="5712">
                  <c:v>644.91284662338603</c:v>
                </c:pt>
                <c:pt idx="5713">
                  <c:v>644.90872161642005</c:v>
                </c:pt>
                <c:pt idx="5714">
                  <c:v>644.90626151746596</c:v>
                </c:pt>
                <c:pt idx="5715">
                  <c:v>644.867822119636</c:v>
                </c:pt>
                <c:pt idx="5716">
                  <c:v>644.86627648190199</c:v>
                </c:pt>
                <c:pt idx="5717">
                  <c:v>644.86068865792095</c:v>
                </c:pt>
                <c:pt idx="5718">
                  <c:v>644.85179209044998</c:v>
                </c:pt>
                <c:pt idx="5719">
                  <c:v>644.84179928532501</c:v>
                </c:pt>
                <c:pt idx="5720">
                  <c:v>644.80062611039205</c:v>
                </c:pt>
                <c:pt idx="5721">
                  <c:v>644.73809742277797</c:v>
                </c:pt>
                <c:pt idx="5722">
                  <c:v>644.70606926196001</c:v>
                </c:pt>
                <c:pt idx="5723">
                  <c:v>644.70262662202697</c:v>
                </c:pt>
                <c:pt idx="5724">
                  <c:v>644.69811667833403</c:v>
                </c:pt>
                <c:pt idx="5725">
                  <c:v>644.69204315934803</c:v>
                </c:pt>
                <c:pt idx="5726">
                  <c:v>644.67329646497603</c:v>
                </c:pt>
                <c:pt idx="5727">
                  <c:v>644.65574474610105</c:v>
                </c:pt>
                <c:pt idx="5728">
                  <c:v>644.65216242981001</c:v>
                </c:pt>
                <c:pt idx="5729">
                  <c:v>644.64730794236505</c:v>
                </c:pt>
                <c:pt idx="5730">
                  <c:v>644.64316172852</c:v>
                </c:pt>
                <c:pt idx="5731">
                  <c:v>644.63888371876897</c:v>
                </c:pt>
                <c:pt idx="5732">
                  <c:v>644.61623175734405</c:v>
                </c:pt>
                <c:pt idx="5733">
                  <c:v>644.60161708096496</c:v>
                </c:pt>
                <c:pt idx="5734">
                  <c:v>644.59054083582305</c:v>
                </c:pt>
                <c:pt idx="5735">
                  <c:v>644.58824493618397</c:v>
                </c:pt>
                <c:pt idx="5736">
                  <c:v>644.58278995229102</c:v>
                </c:pt>
                <c:pt idx="5737">
                  <c:v>644.58133573263297</c:v>
                </c:pt>
                <c:pt idx="5738">
                  <c:v>644.57840509196899</c:v>
                </c:pt>
                <c:pt idx="5739">
                  <c:v>644.52342259890804</c:v>
                </c:pt>
                <c:pt idx="5740">
                  <c:v>644.50579508404599</c:v>
                </c:pt>
                <c:pt idx="5741">
                  <c:v>644.46428244195999</c:v>
                </c:pt>
                <c:pt idx="5742">
                  <c:v>644.46017355054698</c:v>
                </c:pt>
                <c:pt idx="5743">
                  <c:v>644.44346732971201</c:v>
                </c:pt>
                <c:pt idx="5744">
                  <c:v>644.44274185399104</c:v>
                </c:pt>
                <c:pt idx="5745">
                  <c:v>644.42598602237899</c:v>
                </c:pt>
                <c:pt idx="5746">
                  <c:v>644.35987235195296</c:v>
                </c:pt>
                <c:pt idx="5747">
                  <c:v>644.31211732475595</c:v>
                </c:pt>
                <c:pt idx="5748">
                  <c:v>644.24821335282002</c:v>
                </c:pt>
                <c:pt idx="5749">
                  <c:v>644.22034287139604</c:v>
                </c:pt>
                <c:pt idx="5750">
                  <c:v>644.19911186675199</c:v>
                </c:pt>
                <c:pt idx="5751">
                  <c:v>644.19518669425202</c:v>
                </c:pt>
                <c:pt idx="5752">
                  <c:v>644.159367420943</c:v>
                </c:pt>
                <c:pt idx="5753">
                  <c:v>644.13867591443295</c:v>
                </c:pt>
                <c:pt idx="5754">
                  <c:v>644.138497868944</c:v>
                </c:pt>
                <c:pt idx="5755">
                  <c:v>644.12366582581899</c:v>
                </c:pt>
                <c:pt idx="5756">
                  <c:v>644.12055453660196</c:v>
                </c:pt>
                <c:pt idx="5757">
                  <c:v>644.10490932182597</c:v>
                </c:pt>
                <c:pt idx="5758">
                  <c:v>644.09832795132695</c:v>
                </c:pt>
                <c:pt idx="5759">
                  <c:v>644.04115343924298</c:v>
                </c:pt>
                <c:pt idx="5760">
                  <c:v>644.02796272748799</c:v>
                </c:pt>
                <c:pt idx="5761">
                  <c:v>643.98419468540999</c:v>
                </c:pt>
                <c:pt idx="5762">
                  <c:v>643.98346963038898</c:v>
                </c:pt>
                <c:pt idx="5763">
                  <c:v>643.96157026009405</c:v>
                </c:pt>
                <c:pt idx="5764">
                  <c:v>643.92828691757597</c:v>
                </c:pt>
                <c:pt idx="5765">
                  <c:v>643.883567695441</c:v>
                </c:pt>
                <c:pt idx="5766">
                  <c:v>643.87028393358196</c:v>
                </c:pt>
                <c:pt idx="5767">
                  <c:v>643.823614776358</c:v>
                </c:pt>
                <c:pt idx="5768">
                  <c:v>643.81957438193001</c:v>
                </c:pt>
                <c:pt idx="5769">
                  <c:v>643.76526859054502</c:v>
                </c:pt>
                <c:pt idx="5770">
                  <c:v>643.75688534298001</c:v>
                </c:pt>
                <c:pt idx="5771">
                  <c:v>643.71089790741098</c:v>
                </c:pt>
                <c:pt idx="5772">
                  <c:v>643.64959831502301</c:v>
                </c:pt>
                <c:pt idx="5773">
                  <c:v>643.64807753924401</c:v>
                </c:pt>
                <c:pt idx="5774">
                  <c:v>643.62943327152402</c:v>
                </c:pt>
                <c:pt idx="5775">
                  <c:v>643.60245402875603</c:v>
                </c:pt>
                <c:pt idx="5776">
                  <c:v>643.579407070716</c:v>
                </c:pt>
                <c:pt idx="5777">
                  <c:v>643.50895539661099</c:v>
                </c:pt>
                <c:pt idx="5778">
                  <c:v>643.46978188440596</c:v>
                </c:pt>
                <c:pt idx="5779">
                  <c:v>643.45479995723497</c:v>
                </c:pt>
                <c:pt idx="5780">
                  <c:v>643.449802745027</c:v>
                </c:pt>
                <c:pt idx="5781">
                  <c:v>643.44187314765804</c:v>
                </c:pt>
                <c:pt idx="5782">
                  <c:v>643.42734735071804</c:v>
                </c:pt>
                <c:pt idx="5783">
                  <c:v>643.38456153677305</c:v>
                </c:pt>
                <c:pt idx="5784">
                  <c:v>643.375475292126</c:v>
                </c:pt>
                <c:pt idx="5785">
                  <c:v>643.35942098344901</c:v>
                </c:pt>
                <c:pt idx="5786">
                  <c:v>643.34880694975402</c:v>
                </c:pt>
                <c:pt idx="5787">
                  <c:v>643.31651332826505</c:v>
                </c:pt>
                <c:pt idx="5788">
                  <c:v>643.30296083254996</c:v>
                </c:pt>
                <c:pt idx="5789">
                  <c:v>643.29657217995305</c:v>
                </c:pt>
                <c:pt idx="5790">
                  <c:v>643.29644624601997</c:v>
                </c:pt>
                <c:pt idx="5791">
                  <c:v>643.29288729660595</c:v>
                </c:pt>
                <c:pt idx="5792">
                  <c:v>643.28025447126697</c:v>
                </c:pt>
                <c:pt idx="5793">
                  <c:v>643.25442530419798</c:v>
                </c:pt>
                <c:pt idx="5794">
                  <c:v>643.24990271892796</c:v>
                </c:pt>
                <c:pt idx="5795">
                  <c:v>643.23019284295503</c:v>
                </c:pt>
                <c:pt idx="5796">
                  <c:v>643.15194562132399</c:v>
                </c:pt>
                <c:pt idx="5797">
                  <c:v>643.14727425057697</c:v>
                </c:pt>
                <c:pt idx="5798">
                  <c:v>643.13519156758298</c:v>
                </c:pt>
                <c:pt idx="5799">
                  <c:v>643.12936972731802</c:v>
                </c:pt>
                <c:pt idx="5800">
                  <c:v>643.09307452991004</c:v>
                </c:pt>
                <c:pt idx="5801">
                  <c:v>643.04496684999799</c:v>
                </c:pt>
                <c:pt idx="5802">
                  <c:v>643.04050383876199</c:v>
                </c:pt>
                <c:pt idx="5803">
                  <c:v>643.03526648830098</c:v>
                </c:pt>
                <c:pt idx="5804">
                  <c:v>643.03287939011398</c:v>
                </c:pt>
                <c:pt idx="5805">
                  <c:v>643.02591604997997</c:v>
                </c:pt>
                <c:pt idx="5806">
                  <c:v>643.01075449271298</c:v>
                </c:pt>
                <c:pt idx="5807">
                  <c:v>643.00418732681499</c:v>
                </c:pt>
                <c:pt idx="5808">
                  <c:v>642.97484122057494</c:v>
                </c:pt>
                <c:pt idx="5809">
                  <c:v>642.960442835001</c:v>
                </c:pt>
                <c:pt idx="5810">
                  <c:v>642.95468279335603</c:v>
                </c:pt>
                <c:pt idx="5811">
                  <c:v>642.94408717283204</c:v>
                </c:pt>
                <c:pt idx="5812">
                  <c:v>642.88229913729595</c:v>
                </c:pt>
                <c:pt idx="5813">
                  <c:v>642.86475480057004</c:v>
                </c:pt>
                <c:pt idx="5814">
                  <c:v>642.85500656708098</c:v>
                </c:pt>
                <c:pt idx="5815">
                  <c:v>642.82617004943404</c:v>
                </c:pt>
                <c:pt idx="5816">
                  <c:v>642.78786598160502</c:v>
                </c:pt>
                <c:pt idx="5817">
                  <c:v>642.77853435272903</c:v>
                </c:pt>
                <c:pt idx="5818">
                  <c:v>642.76329008942002</c:v>
                </c:pt>
                <c:pt idx="5819">
                  <c:v>642.76312236624301</c:v>
                </c:pt>
                <c:pt idx="5820">
                  <c:v>642.710529399091</c:v>
                </c:pt>
                <c:pt idx="5821">
                  <c:v>642.70663730495005</c:v>
                </c:pt>
                <c:pt idx="5822">
                  <c:v>642.68312549082998</c:v>
                </c:pt>
                <c:pt idx="5823">
                  <c:v>642.64071221653501</c:v>
                </c:pt>
                <c:pt idx="5824">
                  <c:v>642.63461974891902</c:v>
                </c:pt>
                <c:pt idx="5825">
                  <c:v>642.62991591513196</c:v>
                </c:pt>
                <c:pt idx="5826">
                  <c:v>642.61622467866403</c:v>
                </c:pt>
                <c:pt idx="5827">
                  <c:v>642.60005699421697</c:v>
                </c:pt>
                <c:pt idx="5828">
                  <c:v>642.59770421093106</c:v>
                </c:pt>
                <c:pt idx="5829">
                  <c:v>642.56522832798998</c:v>
                </c:pt>
                <c:pt idx="5830">
                  <c:v>642.54184404875696</c:v>
                </c:pt>
                <c:pt idx="5831">
                  <c:v>642.48528828071403</c:v>
                </c:pt>
                <c:pt idx="5832">
                  <c:v>642.48244625502696</c:v>
                </c:pt>
                <c:pt idx="5833">
                  <c:v>642.46208660392597</c:v>
                </c:pt>
                <c:pt idx="5834">
                  <c:v>642.44031258465998</c:v>
                </c:pt>
                <c:pt idx="5835">
                  <c:v>642.39584264893301</c:v>
                </c:pt>
                <c:pt idx="5836">
                  <c:v>642.38741204761197</c:v>
                </c:pt>
                <c:pt idx="5837">
                  <c:v>642.38147592846497</c:v>
                </c:pt>
                <c:pt idx="5838">
                  <c:v>642.38064239196694</c:v>
                </c:pt>
                <c:pt idx="5839">
                  <c:v>642.37097611080605</c:v>
                </c:pt>
                <c:pt idx="5840">
                  <c:v>642.35050254145699</c:v>
                </c:pt>
                <c:pt idx="5841">
                  <c:v>642.33142243095904</c:v>
                </c:pt>
                <c:pt idx="5842">
                  <c:v>642.29600397219394</c:v>
                </c:pt>
                <c:pt idx="5843">
                  <c:v>642.28127080903801</c:v>
                </c:pt>
                <c:pt idx="5844">
                  <c:v>642.26913631442801</c:v>
                </c:pt>
                <c:pt idx="5845">
                  <c:v>642.263156666349</c:v>
                </c:pt>
                <c:pt idx="5846">
                  <c:v>642.25067970355599</c:v>
                </c:pt>
                <c:pt idx="5847">
                  <c:v>642.23439823189699</c:v>
                </c:pt>
                <c:pt idx="5848">
                  <c:v>642.15455937749005</c:v>
                </c:pt>
                <c:pt idx="5849">
                  <c:v>642.15049235319998</c:v>
                </c:pt>
                <c:pt idx="5850">
                  <c:v>642.13130767916596</c:v>
                </c:pt>
                <c:pt idx="5851">
                  <c:v>642.10262363978597</c:v>
                </c:pt>
                <c:pt idx="5852">
                  <c:v>642.07483528396995</c:v>
                </c:pt>
                <c:pt idx="5853">
                  <c:v>642.056759512604</c:v>
                </c:pt>
                <c:pt idx="5854">
                  <c:v>642.05005995883198</c:v>
                </c:pt>
                <c:pt idx="5855">
                  <c:v>642.04956112368905</c:v>
                </c:pt>
                <c:pt idx="5856">
                  <c:v>642.03646069629303</c:v>
                </c:pt>
                <c:pt idx="5857">
                  <c:v>642.01212416815304</c:v>
                </c:pt>
                <c:pt idx="5858">
                  <c:v>641.96915224300596</c:v>
                </c:pt>
                <c:pt idx="5859">
                  <c:v>641.96536315413596</c:v>
                </c:pt>
                <c:pt idx="5860">
                  <c:v>641.95568212798196</c:v>
                </c:pt>
                <c:pt idx="5861">
                  <c:v>641.91826776166704</c:v>
                </c:pt>
                <c:pt idx="5862">
                  <c:v>641.89944991140203</c:v>
                </c:pt>
                <c:pt idx="5863">
                  <c:v>641.88931426184399</c:v>
                </c:pt>
                <c:pt idx="5864">
                  <c:v>641.79540683279595</c:v>
                </c:pt>
                <c:pt idx="5865">
                  <c:v>641.78346762318802</c:v>
                </c:pt>
                <c:pt idx="5866">
                  <c:v>641.76465011944595</c:v>
                </c:pt>
                <c:pt idx="5867">
                  <c:v>641.74946581681695</c:v>
                </c:pt>
                <c:pt idx="5868">
                  <c:v>641.74923766246297</c:v>
                </c:pt>
                <c:pt idx="5869">
                  <c:v>641.71243944978198</c:v>
                </c:pt>
                <c:pt idx="5870">
                  <c:v>641.71085974754897</c:v>
                </c:pt>
                <c:pt idx="5871">
                  <c:v>641.68429014896503</c:v>
                </c:pt>
                <c:pt idx="5872">
                  <c:v>641.67877875813394</c:v>
                </c:pt>
                <c:pt idx="5873">
                  <c:v>641.65256528014697</c:v>
                </c:pt>
                <c:pt idx="5874">
                  <c:v>641.64516098434603</c:v>
                </c:pt>
                <c:pt idx="5875">
                  <c:v>641.56633210936695</c:v>
                </c:pt>
                <c:pt idx="5876">
                  <c:v>641.56109422324801</c:v>
                </c:pt>
                <c:pt idx="5877">
                  <c:v>641.53604226037396</c:v>
                </c:pt>
                <c:pt idx="5878">
                  <c:v>641.53455784204596</c:v>
                </c:pt>
                <c:pt idx="5879">
                  <c:v>641.52758221678596</c:v>
                </c:pt>
                <c:pt idx="5880">
                  <c:v>641.52297254164102</c:v>
                </c:pt>
                <c:pt idx="5881">
                  <c:v>641.50955568210804</c:v>
                </c:pt>
                <c:pt idx="5882">
                  <c:v>641.44981569879701</c:v>
                </c:pt>
                <c:pt idx="5883">
                  <c:v>641.42353383484703</c:v>
                </c:pt>
                <c:pt idx="5884">
                  <c:v>641.40545226984</c:v>
                </c:pt>
                <c:pt idx="5885">
                  <c:v>641.39283505747198</c:v>
                </c:pt>
                <c:pt idx="5886">
                  <c:v>641.37903911743194</c:v>
                </c:pt>
                <c:pt idx="5887">
                  <c:v>641.36283125836906</c:v>
                </c:pt>
                <c:pt idx="5888">
                  <c:v>641.33043177020602</c:v>
                </c:pt>
                <c:pt idx="5889">
                  <c:v>641.32275070375101</c:v>
                </c:pt>
                <c:pt idx="5890">
                  <c:v>641.32062472361099</c:v>
                </c:pt>
                <c:pt idx="5891">
                  <c:v>641.30518443048095</c:v>
                </c:pt>
                <c:pt idx="5892">
                  <c:v>641.27287098182796</c:v>
                </c:pt>
                <c:pt idx="5893">
                  <c:v>641.23745509019102</c:v>
                </c:pt>
                <c:pt idx="5894">
                  <c:v>641.23428007655696</c:v>
                </c:pt>
                <c:pt idx="5895">
                  <c:v>641.207547508262</c:v>
                </c:pt>
                <c:pt idx="5896">
                  <c:v>641.20749033649201</c:v>
                </c:pt>
                <c:pt idx="5897">
                  <c:v>641.19832246043597</c:v>
                </c:pt>
                <c:pt idx="5898">
                  <c:v>641.18059691913197</c:v>
                </c:pt>
                <c:pt idx="5899">
                  <c:v>641.18057596874496</c:v>
                </c:pt>
                <c:pt idx="5900">
                  <c:v>641.15133045940399</c:v>
                </c:pt>
                <c:pt idx="5901">
                  <c:v>641.14031546831905</c:v>
                </c:pt>
                <c:pt idx="5902">
                  <c:v>641.12738675254002</c:v>
                </c:pt>
                <c:pt idx="5903">
                  <c:v>641.11708329897897</c:v>
                </c:pt>
                <c:pt idx="5904">
                  <c:v>641.09197526247101</c:v>
                </c:pt>
                <c:pt idx="5905">
                  <c:v>641.04882446343197</c:v>
                </c:pt>
                <c:pt idx="5906">
                  <c:v>641.01526335715505</c:v>
                </c:pt>
                <c:pt idx="5907">
                  <c:v>640.98808774982194</c:v>
                </c:pt>
                <c:pt idx="5908">
                  <c:v>640.96827698949699</c:v>
                </c:pt>
                <c:pt idx="5909">
                  <c:v>640.89266709506001</c:v>
                </c:pt>
                <c:pt idx="5910">
                  <c:v>640.82861268998897</c:v>
                </c:pt>
                <c:pt idx="5911">
                  <c:v>640.82774531733196</c:v>
                </c:pt>
                <c:pt idx="5912">
                  <c:v>640.75559783021902</c:v>
                </c:pt>
                <c:pt idx="5913">
                  <c:v>640.732036256431</c:v>
                </c:pt>
                <c:pt idx="5914">
                  <c:v>640.71565521608795</c:v>
                </c:pt>
                <c:pt idx="5915">
                  <c:v>640.71288935624705</c:v>
                </c:pt>
                <c:pt idx="5916">
                  <c:v>640.70503941433299</c:v>
                </c:pt>
                <c:pt idx="5917">
                  <c:v>640.69340261894604</c:v>
                </c:pt>
                <c:pt idx="5918">
                  <c:v>640.68826378130098</c:v>
                </c:pt>
                <c:pt idx="5919">
                  <c:v>640.66047312301703</c:v>
                </c:pt>
                <c:pt idx="5920">
                  <c:v>640.6551757771</c:v>
                </c:pt>
                <c:pt idx="5921">
                  <c:v>640.602896868686</c:v>
                </c:pt>
                <c:pt idx="5922">
                  <c:v>640.58397464279994</c:v>
                </c:pt>
                <c:pt idx="5923">
                  <c:v>640.54058470875805</c:v>
                </c:pt>
                <c:pt idx="5924">
                  <c:v>640.48190674873001</c:v>
                </c:pt>
                <c:pt idx="5925">
                  <c:v>640.46362092523395</c:v>
                </c:pt>
                <c:pt idx="5926">
                  <c:v>640.44883216925598</c:v>
                </c:pt>
                <c:pt idx="5927">
                  <c:v>640.44364878920703</c:v>
                </c:pt>
                <c:pt idx="5928">
                  <c:v>640.41576181608002</c:v>
                </c:pt>
                <c:pt idx="5929">
                  <c:v>640.41135699715801</c:v>
                </c:pt>
                <c:pt idx="5930">
                  <c:v>640.371356963577</c:v>
                </c:pt>
                <c:pt idx="5931">
                  <c:v>640.33763205757396</c:v>
                </c:pt>
                <c:pt idx="5932">
                  <c:v>640.33319140049298</c:v>
                </c:pt>
                <c:pt idx="5933">
                  <c:v>640.32321570328497</c:v>
                </c:pt>
                <c:pt idx="5934">
                  <c:v>640.31956680715996</c:v>
                </c:pt>
                <c:pt idx="5935">
                  <c:v>640.30592008889801</c:v>
                </c:pt>
                <c:pt idx="5936">
                  <c:v>640.29550223102797</c:v>
                </c:pt>
                <c:pt idx="5937">
                  <c:v>640.26804985814704</c:v>
                </c:pt>
                <c:pt idx="5938">
                  <c:v>640.22876658379801</c:v>
                </c:pt>
                <c:pt idx="5939">
                  <c:v>640.227503658263</c:v>
                </c:pt>
                <c:pt idx="5940">
                  <c:v>640.22360775909306</c:v>
                </c:pt>
                <c:pt idx="5941">
                  <c:v>640.16387628035397</c:v>
                </c:pt>
                <c:pt idx="5942">
                  <c:v>640.14049327553403</c:v>
                </c:pt>
                <c:pt idx="5943">
                  <c:v>640.140214374332</c:v>
                </c:pt>
                <c:pt idx="5944">
                  <c:v>640.11622133338699</c:v>
                </c:pt>
                <c:pt idx="5945">
                  <c:v>640.11258611315805</c:v>
                </c:pt>
                <c:pt idx="5946">
                  <c:v>640.11111182779905</c:v>
                </c:pt>
                <c:pt idx="5947">
                  <c:v>640.09389224396898</c:v>
                </c:pt>
                <c:pt idx="5948">
                  <c:v>640.070433884669</c:v>
                </c:pt>
                <c:pt idx="5949">
                  <c:v>640.05187663930406</c:v>
                </c:pt>
                <c:pt idx="5950">
                  <c:v>640.04831827885801</c:v>
                </c:pt>
                <c:pt idx="5951">
                  <c:v>639.93629981998095</c:v>
                </c:pt>
                <c:pt idx="5952">
                  <c:v>639.93430466098198</c:v>
                </c:pt>
                <c:pt idx="5953">
                  <c:v>639.88749171218296</c:v>
                </c:pt>
                <c:pt idx="5954">
                  <c:v>639.83899145780799</c:v>
                </c:pt>
                <c:pt idx="5955">
                  <c:v>639.83333780969997</c:v>
                </c:pt>
                <c:pt idx="5956">
                  <c:v>639.83294661242701</c:v>
                </c:pt>
                <c:pt idx="5957">
                  <c:v>639.80146510906002</c:v>
                </c:pt>
                <c:pt idx="5958">
                  <c:v>639.79049293969501</c:v>
                </c:pt>
                <c:pt idx="5959">
                  <c:v>639.78313300060495</c:v>
                </c:pt>
                <c:pt idx="5960">
                  <c:v>639.75261996935603</c:v>
                </c:pt>
                <c:pt idx="5961">
                  <c:v>639.72772229915597</c:v>
                </c:pt>
                <c:pt idx="5962">
                  <c:v>639.65118432483905</c:v>
                </c:pt>
                <c:pt idx="5963">
                  <c:v>639.63090300727094</c:v>
                </c:pt>
                <c:pt idx="5964">
                  <c:v>639.63038715336404</c:v>
                </c:pt>
                <c:pt idx="5965">
                  <c:v>639.62065542376797</c:v>
                </c:pt>
                <c:pt idx="5966">
                  <c:v>639.614638810722</c:v>
                </c:pt>
                <c:pt idx="5967">
                  <c:v>639.60508989256505</c:v>
                </c:pt>
                <c:pt idx="5968">
                  <c:v>639.60296780957901</c:v>
                </c:pt>
                <c:pt idx="5969">
                  <c:v>639.596397702069</c:v>
                </c:pt>
                <c:pt idx="5970">
                  <c:v>639.58885042707095</c:v>
                </c:pt>
                <c:pt idx="5971">
                  <c:v>639.531603095474</c:v>
                </c:pt>
                <c:pt idx="5972">
                  <c:v>639.51255259003301</c:v>
                </c:pt>
                <c:pt idx="5973">
                  <c:v>639.50452619863199</c:v>
                </c:pt>
                <c:pt idx="5974">
                  <c:v>639.46503379535704</c:v>
                </c:pt>
                <c:pt idx="5975">
                  <c:v>639.43508249119998</c:v>
                </c:pt>
                <c:pt idx="5976">
                  <c:v>639.42039031629895</c:v>
                </c:pt>
                <c:pt idx="5977">
                  <c:v>639.41789658282096</c:v>
                </c:pt>
                <c:pt idx="5978">
                  <c:v>639.39724817992703</c:v>
                </c:pt>
                <c:pt idx="5979">
                  <c:v>639.39357775410895</c:v>
                </c:pt>
                <c:pt idx="5980">
                  <c:v>639.30304757476802</c:v>
                </c:pt>
                <c:pt idx="5981">
                  <c:v>639.29261992827196</c:v>
                </c:pt>
                <c:pt idx="5982">
                  <c:v>639.18857777975097</c:v>
                </c:pt>
                <c:pt idx="5983">
                  <c:v>639.17518265834997</c:v>
                </c:pt>
                <c:pt idx="5984">
                  <c:v>639.12872341111495</c:v>
                </c:pt>
                <c:pt idx="5985">
                  <c:v>639.125840848655</c:v>
                </c:pt>
                <c:pt idx="5986">
                  <c:v>639.07074162436095</c:v>
                </c:pt>
                <c:pt idx="5987">
                  <c:v>639.04876310925897</c:v>
                </c:pt>
                <c:pt idx="5988">
                  <c:v>639.03701803424497</c:v>
                </c:pt>
                <c:pt idx="5989">
                  <c:v>638.94822738851997</c:v>
                </c:pt>
                <c:pt idx="5990">
                  <c:v>638.94619254761096</c:v>
                </c:pt>
                <c:pt idx="5991">
                  <c:v>638.91123903940502</c:v>
                </c:pt>
                <c:pt idx="5992">
                  <c:v>638.792427985725</c:v>
                </c:pt>
                <c:pt idx="5993">
                  <c:v>638.79017196518498</c:v>
                </c:pt>
                <c:pt idx="5994">
                  <c:v>638.78639276025501</c:v>
                </c:pt>
                <c:pt idx="5995">
                  <c:v>638.77674580114297</c:v>
                </c:pt>
                <c:pt idx="5996">
                  <c:v>638.72736472227803</c:v>
                </c:pt>
                <c:pt idx="5997">
                  <c:v>638.71181368697103</c:v>
                </c:pt>
                <c:pt idx="5998">
                  <c:v>638.70714180378104</c:v>
                </c:pt>
                <c:pt idx="5999">
                  <c:v>638.70035476671796</c:v>
                </c:pt>
                <c:pt idx="6000">
                  <c:v>638.685361550023</c:v>
                </c:pt>
                <c:pt idx="6001">
                  <c:v>638.66829204569603</c:v>
                </c:pt>
                <c:pt idx="6002">
                  <c:v>638.66690678379803</c:v>
                </c:pt>
                <c:pt idx="6003">
                  <c:v>638.62233965190603</c:v>
                </c:pt>
                <c:pt idx="6004">
                  <c:v>638.59408321579099</c:v>
                </c:pt>
                <c:pt idx="6005">
                  <c:v>638.58075138299398</c:v>
                </c:pt>
                <c:pt idx="6006">
                  <c:v>638.56759318278705</c:v>
                </c:pt>
                <c:pt idx="6007">
                  <c:v>638.56731085488798</c:v>
                </c:pt>
                <c:pt idx="6008">
                  <c:v>638.56351402693895</c:v>
                </c:pt>
                <c:pt idx="6009">
                  <c:v>638.50485100383298</c:v>
                </c:pt>
                <c:pt idx="6010">
                  <c:v>638.50286781272905</c:v>
                </c:pt>
                <c:pt idx="6011">
                  <c:v>638.46715016253097</c:v>
                </c:pt>
                <c:pt idx="6012">
                  <c:v>638.45855862645499</c:v>
                </c:pt>
                <c:pt idx="6013">
                  <c:v>638.44319093184595</c:v>
                </c:pt>
                <c:pt idx="6014">
                  <c:v>638.43420696815099</c:v>
                </c:pt>
                <c:pt idx="6015">
                  <c:v>638.42879754462297</c:v>
                </c:pt>
                <c:pt idx="6016">
                  <c:v>638.41791516460603</c:v>
                </c:pt>
                <c:pt idx="6017">
                  <c:v>638.40691528679099</c:v>
                </c:pt>
                <c:pt idx="6018">
                  <c:v>638.398250498175</c:v>
                </c:pt>
                <c:pt idx="6019">
                  <c:v>638.37286672046503</c:v>
                </c:pt>
                <c:pt idx="6020">
                  <c:v>638.32835931135605</c:v>
                </c:pt>
                <c:pt idx="6021">
                  <c:v>638.328051927959</c:v>
                </c:pt>
                <c:pt idx="6022">
                  <c:v>638.30192659581803</c:v>
                </c:pt>
                <c:pt idx="6023">
                  <c:v>638.26912285502704</c:v>
                </c:pt>
                <c:pt idx="6024">
                  <c:v>638.21435717185</c:v>
                </c:pt>
                <c:pt idx="6025">
                  <c:v>638.16535632410205</c:v>
                </c:pt>
                <c:pt idx="6026">
                  <c:v>638.14478205373496</c:v>
                </c:pt>
                <c:pt idx="6027">
                  <c:v>638.127844346546</c:v>
                </c:pt>
                <c:pt idx="6028">
                  <c:v>638.09266056668002</c:v>
                </c:pt>
                <c:pt idx="6029">
                  <c:v>638.07076371184405</c:v>
                </c:pt>
                <c:pt idx="6030">
                  <c:v>638.06368749998001</c:v>
                </c:pt>
                <c:pt idx="6031">
                  <c:v>638.05028047759595</c:v>
                </c:pt>
                <c:pt idx="6032">
                  <c:v>638.00567334167897</c:v>
                </c:pt>
                <c:pt idx="6033">
                  <c:v>637.98051620613398</c:v>
                </c:pt>
                <c:pt idx="6034">
                  <c:v>637.91230842131495</c:v>
                </c:pt>
                <c:pt idx="6035">
                  <c:v>637.912075882419</c:v>
                </c:pt>
                <c:pt idx="6036">
                  <c:v>637.89727935649501</c:v>
                </c:pt>
                <c:pt idx="6037">
                  <c:v>637.87499343257105</c:v>
                </c:pt>
                <c:pt idx="6038">
                  <c:v>637.84763090382103</c:v>
                </c:pt>
                <c:pt idx="6039">
                  <c:v>637.83492107666495</c:v>
                </c:pt>
                <c:pt idx="6040">
                  <c:v>637.816071768509</c:v>
                </c:pt>
                <c:pt idx="6041">
                  <c:v>637.80602840352401</c:v>
                </c:pt>
                <c:pt idx="6042">
                  <c:v>637.78787041047701</c:v>
                </c:pt>
                <c:pt idx="6043">
                  <c:v>637.77370597184699</c:v>
                </c:pt>
                <c:pt idx="6044">
                  <c:v>637.75119074881297</c:v>
                </c:pt>
                <c:pt idx="6045">
                  <c:v>637.73019269550298</c:v>
                </c:pt>
                <c:pt idx="6046">
                  <c:v>637.70774704773601</c:v>
                </c:pt>
                <c:pt idx="6047">
                  <c:v>637.68319756915105</c:v>
                </c:pt>
                <c:pt idx="6048">
                  <c:v>637.58086952191297</c:v>
                </c:pt>
                <c:pt idx="6049">
                  <c:v>637.58052531665203</c:v>
                </c:pt>
                <c:pt idx="6050">
                  <c:v>637.57624932402996</c:v>
                </c:pt>
                <c:pt idx="6051">
                  <c:v>637.57328916048004</c:v>
                </c:pt>
                <c:pt idx="6052">
                  <c:v>637.51639580486199</c:v>
                </c:pt>
                <c:pt idx="6053">
                  <c:v>637.51228170777495</c:v>
                </c:pt>
                <c:pt idx="6054">
                  <c:v>637.496729100881</c:v>
                </c:pt>
                <c:pt idx="6055">
                  <c:v>637.46450420359599</c:v>
                </c:pt>
                <c:pt idx="6056">
                  <c:v>637.42949714018198</c:v>
                </c:pt>
                <c:pt idx="6057">
                  <c:v>637.41445954876997</c:v>
                </c:pt>
                <c:pt idx="6058">
                  <c:v>637.38657261916501</c:v>
                </c:pt>
                <c:pt idx="6059">
                  <c:v>637.36804032458804</c:v>
                </c:pt>
                <c:pt idx="6060">
                  <c:v>637.36083213219501</c:v>
                </c:pt>
                <c:pt idx="6061">
                  <c:v>637.34664490483203</c:v>
                </c:pt>
                <c:pt idx="6062">
                  <c:v>637.280127740544</c:v>
                </c:pt>
                <c:pt idx="6063">
                  <c:v>637.27996709500997</c:v>
                </c:pt>
                <c:pt idx="6064">
                  <c:v>637.25812766011802</c:v>
                </c:pt>
                <c:pt idx="6065">
                  <c:v>637.257509768457</c:v>
                </c:pt>
                <c:pt idx="6066">
                  <c:v>637.24765331466494</c:v>
                </c:pt>
                <c:pt idx="6067">
                  <c:v>637.24404679109102</c:v>
                </c:pt>
                <c:pt idx="6068">
                  <c:v>637.22419555749104</c:v>
                </c:pt>
                <c:pt idx="6069">
                  <c:v>637.19608092151498</c:v>
                </c:pt>
                <c:pt idx="6070">
                  <c:v>637.19239001622805</c:v>
                </c:pt>
                <c:pt idx="6071">
                  <c:v>637.17629340099404</c:v>
                </c:pt>
                <c:pt idx="6072">
                  <c:v>637.17524109324404</c:v>
                </c:pt>
                <c:pt idx="6073">
                  <c:v>637.15555952477303</c:v>
                </c:pt>
                <c:pt idx="6074">
                  <c:v>637.15407295557497</c:v>
                </c:pt>
                <c:pt idx="6075">
                  <c:v>637.147507848175</c:v>
                </c:pt>
                <c:pt idx="6076">
                  <c:v>637.138493149591</c:v>
                </c:pt>
                <c:pt idx="6077">
                  <c:v>637.13409769872101</c:v>
                </c:pt>
                <c:pt idx="6078">
                  <c:v>637.11404932846597</c:v>
                </c:pt>
                <c:pt idx="6079">
                  <c:v>637.07469287046604</c:v>
                </c:pt>
                <c:pt idx="6080">
                  <c:v>637.07458961582199</c:v>
                </c:pt>
                <c:pt idx="6081">
                  <c:v>637.07424496328304</c:v>
                </c:pt>
                <c:pt idx="6082">
                  <c:v>637.03825497427601</c:v>
                </c:pt>
                <c:pt idx="6083">
                  <c:v>637.01140853240599</c:v>
                </c:pt>
                <c:pt idx="6084">
                  <c:v>637.00584760231595</c:v>
                </c:pt>
                <c:pt idx="6085">
                  <c:v>636.94767235108202</c:v>
                </c:pt>
                <c:pt idx="6086">
                  <c:v>636.93486715645395</c:v>
                </c:pt>
                <c:pt idx="6087">
                  <c:v>636.89967787979299</c:v>
                </c:pt>
                <c:pt idx="6088">
                  <c:v>636.88644436935704</c:v>
                </c:pt>
                <c:pt idx="6089">
                  <c:v>636.85140333278696</c:v>
                </c:pt>
                <c:pt idx="6090">
                  <c:v>636.84940241575498</c:v>
                </c:pt>
                <c:pt idx="6091">
                  <c:v>636.83779616379104</c:v>
                </c:pt>
                <c:pt idx="6092">
                  <c:v>636.83514908051097</c:v>
                </c:pt>
                <c:pt idx="6093">
                  <c:v>636.83346183256197</c:v>
                </c:pt>
                <c:pt idx="6094">
                  <c:v>636.79819509593597</c:v>
                </c:pt>
                <c:pt idx="6095">
                  <c:v>636.75917212614104</c:v>
                </c:pt>
                <c:pt idx="6096">
                  <c:v>636.75553634128005</c:v>
                </c:pt>
                <c:pt idx="6097">
                  <c:v>636.71989664284001</c:v>
                </c:pt>
                <c:pt idx="6098">
                  <c:v>636.71891869813101</c:v>
                </c:pt>
                <c:pt idx="6099">
                  <c:v>636.69234493681302</c:v>
                </c:pt>
                <c:pt idx="6100">
                  <c:v>636.64176199453402</c:v>
                </c:pt>
                <c:pt idx="6101">
                  <c:v>636.63015867647903</c:v>
                </c:pt>
                <c:pt idx="6102">
                  <c:v>636.52917264021596</c:v>
                </c:pt>
                <c:pt idx="6103">
                  <c:v>636.50886145146603</c:v>
                </c:pt>
                <c:pt idx="6104">
                  <c:v>636.46313645554301</c:v>
                </c:pt>
                <c:pt idx="6105">
                  <c:v>636.46250879427805</c:v>
                </c:pt>
                <c:pt idx="6106">
                  <c:v>636.45855878413295</c:v>
                </c:pt>
                <c:pt idx="6107">
                  <c:v>636.44569571636896</c:v>
                </c:pt>
                <c:pt idx="6108">
                  <c:v>636.42404768863696</c:v>
                </c:pt>
                <c:pt idx="6109">
                  <c:v>636.423530009665</c:v>
                </c:pt>
                <c:pt idx="6110">
                  <c:v>636.38631155799305</c:v>
                </c:pt>
                <c:pt idx="6111">
                  <c:v>636.38118146230499</c:v>
                </c:pt>
                <c:pt idx="6112">
                  <c:v>636.380466030344</c:v>
                </c:pt>
                <c:pt idx="6113">
                  <c:v>636.37297939653797</c:v>
                </c:pt>
                <c:pt idx="6114">
                  <c:v>636.33967335968202</c:v>
                </c:pt>
                <c:pt idx="6115">
                  <c:v>636.32919740294903</c:v>
                </c:pt>
                <c:pt idx="6116">
                  <c:v>636.32592830496196</c:v>
                </c:pt>
                <c:pt idx="6117">
                  <c:v>636.31638535029094</c:v>
                </c:pt>
                <c:pt idx="6118">
                  <c:v>636.30498119236302</c:v>
                </c:pt>
                <c:pt idx="6119">
                  <c:v>636.274160138821</c:v>
                </c:pt>
                <c:pt idx="6120">
                  <c:v>636.27206323993096</c:v>
                </c:pt>
                <c:pt idx="6121">
                  <c:v>636.23242922520706</c:v>
                </c:pt>
                <c:pt idx="6122">
                  <c:v>636.17299981079498</c:v>
                </c:pt>
                <c:pt idx="6123">
                  <c:v>636.09492876595004</c:v>
                </c:pt>
                <c:pt idx="6124">
                  <c:v>635.97557385686696</c:v>
                </c:pt>
                <c:pt idx="6125">
                  <c:v>635.96197274076496</c:v>
                </c:pt>
                <c:pt idx="6126">
                  <c:v>635.94653360215705</c:v>
                </c:pt>
                <c:pt idx="6127">
                  <c:v>635.93525011405404</c:v>
                </c:pt>
                <c:pt idx="6128">
                  <c:v>635.93272889689104</c:v>
                </c:pt>
                <c:pt idx="6129">
                  <c:v>635.89935657552303</c:v>
                </c:pt>
                <c:pt idx="6130">
                  <c:v>635.89813322974305</c:v>
                </c:pt>
                <c:pt idx="6131">
                  <c:v>635.89434851979502</c:v>
                </c:pt>
                <c:pt idx="6132">
                  <c:v>635.88954149686697</c:v>
                </c:pt>
                <c:pt idx="6133">
                  <c:v>635.88843933498697</c:v>
                </c:pt>
                <c:pt idx="6134">
                  <c:v>635.85516311808601</c:v>
                </c:pt>
                <c:pt idx="6135">
                  <c:v>635.832650223766</c:v>
                </c:pt>
                <c:pt idx="6136">
                  <c:v>635.81788879492296</c:v>
                </c:pt>
                <c:pt idx="6137">
                  <c:v>635.78492983189199</c:v>
                </c:pt>
                <c:pt idx="6138">
                  <c:v>635.77738329760302</c:v>
                </c:pt>
                <c:pt idx="6139">
                  <c:v>635.75933465850505</c:v>
                </c:pt>
                <c:pt idx="6140">
                  <c:v>635.75246577259202</c:v>
                </c:pt>
                <c:pt idx="6141">
                  <c:v>635.74486942786996</c:v>
                </c:pt>
                <c:pt idx="6142">
                  <c:v>635.73227294481501</c:v>
                </c:pt>
                <c:pt idx="6143">
                  <c:v>635.70939113674399</c:v>
                </c:pt>
                <c:pt idx="6144">
                  <c:v>635.69993017840704</c:v>
                </c:pt>
                <c:pt idx="6145">
                  <c:v>635.64106247267102</c:v>
                </c:pt>
                <c:pt idx="6146">
                  <c:v>635.60337896589897</c:v>
                </c:pt>
                <c:pt idx="6147">
                  <c:v>635.53489341299303</c:v>
                </c:pt>
                <c:pt idx="6148">
                  <c:v>635.51444597929196</c:v>
                </c:pt>
                <c:pt idx="6149">
                  <c:v>635.49861807273703</c:v>
                </c:pt>
                <c:pt idx="6150">
                  <c:v>635.49613531202999</c:v>
                </c:pt>
                <c:pt idx="6151">
                  <c:v>635.47367603440705</c:v>
                </c:pt>
                <c:pt idx="6152">
                  <c:v>635.46261806740301</c:v>
                </c:pt>
                <c:pt idx="6153">
                  <c:v>635.46100201406796</c:v>
                </c:pt>
                <c:pt idx="6154">
                  <c:v>635.43818854077699</c:v>
                </c:pt>
                <c:pt idx="6155">
                  <c:v>635.41457463614199</c:v>
                </c:pt>
                <c:pt idx="6156">
                  <c:v>635.41123573945697</c:v>
                </c:pt>
                <c:pt idx="6157">
                  <c:v>635.36096263390505</c:v>
                </c:pt>
                <c:pt idx="6158">
                  <c:v>635.34222732298394</c:v>
                </c:pt>
                <c:pt idx="6159">
                  <c:v>635.31105769153396</c:v>
                </c:pt>
                <c:pt idx="6160">
                  <c:v>635.300747950345</c:v>
                </c:pt>
                <c:pt idx="6161">
                  <c:v>635.26800660417098</c:v>
                </c:pt>
                <c:pt idx="6162">
                  <c:v>635.25743309596396</c:v>
                </c:pt>
                <c:pt idx="6163">
                  <c:v>635.25160105202099</c:v>
                </c:pt>
                <c:pt idx="6164">
                  <c:v>635.24939515912297</c:v>
                </c:pt>
                <c:pt idx="6165">
                  <c:v>635.24385899714696</c:v>
                </c:pt>
                <c:pt idx="6166">
                  <c:v>635.24189354238604</c:v>
                </c:pt>
                <c:pt idx="6167">
                  <c:v>635.22365093535097</c:v>
                </c:pt>
                <c:pt idx="6168">
                  <c:v>635.16695540135299</c:v>
                </c:pt>
                <c:pt idx="6169">
                  <c:v>635.11398322791604</c:v>
                </c:pt>
                <c:pt idx="6170">
                  <c:v>635.07927115574796</c:v>
                </c:pt>
                <c:pt idx="6171">
                  <c:v>635.07470905761897</c:v>
                </c:pt>
                <c:pt idx="6172">
                  <c:v>635.06584978529202</c:v>
                </c:pt>
                <c:pt idx="6173">
                  <c:v>635.02523388588804</c:v>
                </c:pt>
                <c:pt idx="6174">
                  <c:v>635.01497241359198</c:v>
                </c:pt>
                <c:pt idx="6175">
                  <c:v>635.00832938927499</c:v>
                </c:pt>
                <c:pt idx="6176">
                  <c:v>635.00785245329803</c:v>
                </c:pt>
                <c:pt idx="6177">
                  <c:v>635.00669555659897</c:v>
                </c:pt>
                <c:pt idx="6178">
                  <c:v>634.97088942153005</c:v>
                </c:pt>
                <c:pt idx="6179">
                  <c:v>634.94671981973897</c:v>
                </c:pt>
                <c:pt idx="6180">
                  <c:v>634.93885947670401</c:v>
                </c:pt>
                <c:pt idx="6181">
                  <c:v>634.93681144979701</c:v>
                </c:pt>
                <c:pt idx="6182">
                  <c:v>634.92121594896605</c:v>
                </c:pt>
                <c:pt idx="6183">
                  <c:v>634.82860882483806</c:v>
                </c:pt>
                <c:pt idx="6184">
                  <c:v>634.76593582362</c:v>
                </c:pt>
                <c:pt idx="6185">
                  <c:v>634.73854491729696</c:v>
                </c:pt>
                <c:pt idx="6186">
                  <c:v>634.69671406767395</c:v>
                </c:pt>
                <c:pt idx="6187">
                  <c:v>634.64272114240396</c:v>
                </c:pt>
                <c:pt idx="6188">
                  <c:v>634.63541586579504</c:v>
                </c:pt>
                <c:pt idx="6189">
                  <c:v>634.61329125881696</c:v>
                </c:pt>
                <c:pt idx="6190">
                  <c:v>634.53502177035898</c:v>
                </c:pt>
                <c:pt idx="6191">
                  <c:v>634.47133660805196</c:v>
                </c:pt>
                <c:pt idx="6192">
                  <c:v>634.38702772865201</c:v>
                </c:pt>
                <c:pt idx="6193">
                  <c:v>634.38258008830701</c:v>
                </c:pt>
                <c:pt idx="6194">
                  <c:v>634.35925767243305</c:v>
                </c:pt>
                <c:pt idx="6195">
                  <c:v>634.35622788392095</c:v>
                </c:pt>
                <c:pt idx="6196">
                  <c:v>634.343805565656</c:v>
                </c:pt>
                <c:pt idx="6197">
                  <c:v>634.31434237932694</c:v>
                </c:pt>
                <c:pt idx="6198">
                  <c:v>634.24620269072705</c:v>
                </c:pt>
                <c:pt idx="6199">
                  <c:v>634.22500636968198</c:v>
                </c:pt>
                <c:pt idx="6200">
                  <c:v>634.21985891598695</c:v>
                </c:pt>
                <c:pt idx="6201">
                  <c:v>634.08717810534995</c:v>
                </c:pt>
                <c:pt idx="6202">
                  <c:v>634.07845897265202</c:v>
                </c:pt>
                <c:pt idx="6203">
                  <c:v>634.03725850363105</c:v>
                </c:pt>
                <c:pt idx="6204">
                  <c:v>634.033329180838</c:v>
                </c:pt>
                <c:pt idx="6205">
                  <c:v>633.98849553213995</c:v>
                </c:pt>
                <c:pt idx="6206">
                  <c:v>633.95889992109596</c:v>
                </c:pt>
                <c:pt idx="6207">
                  <c:v>633.956568518778</c:v>
                </c:pt>
                <c:pt idx="6208">
                  <c:v>633.94276845980198</c:v>
                </c:pt>
                <c:pt idx="6209">
                  <c:v>633.93032934542703</c:v>
                </c:pt>
                <c:pt idx="6210">
                  <c:v>633.92701331377202</c:v>
                </c:pt>
                <c:pt idx="6211">
                  <c:v>633.91277715413003</c:v>
                </c:pt>
                <c:pt idx="6212">
                  <c:v>633.87190022491302</c:v>
                </c:pt>
                <c:pt idx="6213">
                  <c:v>633.86753733759599</c:v>
                </c:pt>
                <c:pt idx="6214">
                  <c:v>633.82180585341405</c:v>
                </c:pt>
                <c:pt idx="6215">
                  <c:v>633.78381512831402</c:v>
                </c:pt>
                <c:pt idx="6216">
                  <c:v>633.78179531839396</c:v>
                </c:pt>
                <c:pt idx="6217">
                  <c:v>633.767482089993</c:v>
                </c:pt>
                <c:pt idx="6218">
                  <c:v>633.72861318191804</c:v>
                </c:pt>
                <c:pt idx="6219">
                  <c:v>633.68843740326099</c:v>
                </c:pt>
                <c:pt idx="6220">
                  <c:v>633.68637786507804</c:v>
                </c:pt>
                <c:pt idx="6221">
                  <c:v>633.65552430370406</c:v>
                </c:pt>
                <c:pt idx="6222">
                  <c:v>633.65526233728394</c:v>
                </c:pt>
                <c:pt idx="6223">
                  <c:v>633.65474352968499</c:v>
                </c:pt>
                <c:pt idx="6224">
                  <c:v>633.64357236774595</c:v>
                </c:pt>
                <c:pt idx="6225">
                  <c:v>633.63473216786201</c:v>
                </c:pt>
                <c:pt idx="6226">
                  <c:v>633.59474080426003</c:v>
                </c:pt>
                <c:pt idx="6227">
                  <c:v>633.58571674734105</c:v>
                </c:pt>
                <c:pt idx="6228">
                  <c:v>633.56643062347598</c:v>
                </c:pt>
                <c:pt idx="6229">
                  <c:v>633.53334064457704</c:v>
                </c:pt>
                <c:pt idx="6230">
                  <c:v>633.51956096255901</c:v>
                </c:pt>
                <c:pt idx="6231">
                  <c:v>633.50878790893501</c:v>
                </c:pt>
                <c:pt idx="6232">
                  <c:v>633.46996036408802</c:v>
                </c:pt>
                <c:pt idx="6233">
                  <c:v>633.45631057179696</c:v>
                </c:pt>
                <c:pt idx="6234">
                  <c:v>633.40161010300505</c:v>
                </c:pt>
                <c:pt idx="6235">
                  <c:v>633.37081323942402</c:v>
                </c:pt>
                <c:pt idx="6236">
                  <c:v>633.36093788042103</c:v>
                </c:pt>
                <c:pt idx="6237">
                  <c:v>633.31015974024899</c:v>
                </c:pt>
                <c:pt idx="6238">
                  <c:v>633.28972847525199</c:v>
                </c:pt>
                <c:pt idx="6239">
                  <c:v>633.214007009993</c:v>
                </c:pt>
                <c:pt idx="6240">
                  <c:v>633.08397813920806</c:v>
                </c:pt>
                <c:pt idx="6241">
                  <c:v>633.07005019984001</c:v>
                </c:pt>
                <c:pt idx="6242">
                  <c:v>633.04659354785895</c:v>
                </c:pt>
                <c:pt idx="6243">
                  <c:v>633.00075182212902</c:v>
                </c:pt>
                <c:pt idx="6244">
                  <c:v>632.92571830809595</c:v>
                </c:pt>
                <c:pt idx="6245">
                  <c:v>632.90490949057801</c:v>
                </c:pt>
                <c:pt idx="6246">
                  <c:v>632.88172546775002</c:v>
                </c:pt>
                <c:pt idx="6247">
                  <c:v>632.86946671437101</c:v>
                </c:pt>
                <c:pt idx="6248">
                  <c:v>632.86833105093001</c:v>
                </c:pt>
                <c:pt idx="6249">
                  <c:v>632.86404865662905</c:v>
                </c:pt>
                <c:pt idx="6250">
                  <c:v>632.81477941587605</c:v>
                </c:pt>
                <c:pt idx="6251">
                  <c:v>632.79385594778205</c:v>
                </c:pt>
                <c:pt idx="6252">
                  <c:v>632.784420458309</c:v>
                </c:pt>
                <c:pt idx="6253">
                  <c:v>632.77204061022701</c:v>
                </c:pt>
                <c:pt idx="6254">
                  <c:v>632.72376057236295</c:v>
                </c:pt>
                <c:pt idx="6255">
                  <c:v>632.71623660637704</c:v>
                </c:pt>
                <c:pt idx="6256">
                  <c:v>632.70610214972203</c:v>
                </c:pt>
                <c:pt idx="6257">
                  <c:v>632.66777942668102</c:v>
                </c:pt>
                <c:pt idx="6258">
                  <c:v>632.61634999856096</c:v>
                </c:pt>
                <c:pt idx="6259">
                  <c:v>632.587450953352</c:v>
                </c:pt>
                <c:pt idx="6260">
                  <c:v>632.54817915765398</c:v>
                </c:pt>
                <c:pt idx="6261">
                  <c:v>632.53102152596796</c:v>
                </c:pt>
                <c:pt idx="6262">
                  <c:v>632.52121720179105</c:v>
                </c:pt>
                <c:pt idx="6263">
                  <c:v>632.484171624434</c:v>
                </c:pt>
                <c:pt idx="6264">
                  <c:v>632.47019011649104</c:v>
                </c:pt>
                <c:pt idx="6265">
                  <c:v>632.46575648718397</c:v>
                </c:pt>
                <c:pt idx="6266">
                  <c:v>632.41712842918002</c:v>
                </c:pt>
                <c:pt idx="6267">
                  <c:v>632.40539404520598</c:v>
                </c:pt>
                <c:pt idx="6268">
                  <c:v>632.35356051689496</c:v>
                </c:pt>
                <c:pt idx="6269">
                  <c:v>632.29924779221597</c:v>
                </c:pt>
                <c:pt idx="6270">
                  <c:v>632.27811143089104</c:v>
                </c:pt>
                <c:pt idx="6271">
                  <c:v>632.21580921009695</c:v>
                </c:pt>
                <c:pt idx="6272">
                  <c:v>632.17530702257397</c:v>
                </c:pt>
                <c:pt idx="6273">
                  <c:v>632.16524814910497</c:v>
                </c:pt>
                <c:pt idx="6274">
                  <c:v>632.15599789347903</c:v>
                </c:pt>
                <c:pt idx="6275">
                  <c:v>632.13425851701197</c:v>
                </c:pt>
                <c:pt idx="6276">
                  <c:v>632.02902241762001</c:v>
                </c:pt>
                <c:pt idx="6277">
                  <c:v>632.02674357406602</c:v>
                </c:pt>
                <c:pt idx="6278">
                  <c:v>631.98060010423399</c:v>
                </c:pt>
                <c:pt idx="6279">
                  <c:v>631.97231257925603</c:v>
                </c:pt>
                <c:pt idx="6280">
                  <c:v>631.95833643615504</c:v>
                </c:pt>
                <c:pt idx="6281">
                  <c:v>631.94988023826602</c:v>
                </c:pt>
                <c:pt idx="6282">
                  <c:v>631.944799017111</c:v>
                </c:pt>
                <c:pt idx="6283">
                  <c:v>631.901422962482</c:v>
                </c:pt>
                <c:pt idx="6284">
                  <c:v>631.83275778230995</c:v>
                </c:pt>
                <c:pt idx="6285">
                  <c:v>631.79755316947603</c:v>
                </c:pt>
                <c:pt idx="6286">
                  <c:v>631.777071325625</c:v>
                </c:pt>
                <c:pt idx="6287">
                  <c:v>631.77528319650298</c:v>
                </c:pt>
                <c:pt idx="6288">
                  <c:v>631.72279658183402</c:v>
                </c:pt>
                <c:pt idx="6289">
                  <c:v>631.70507869038704</c:v>
                </c:pt>
                <c:pt idx="6290">
                  <c:v>631.65450026811402</c:v>
                </c:pt>
                <c:pt idx="6291">
                  <c:v>631.64281621139196</c:v>
                </c:pt>
                <c:pt idx="6292">
                  <c:v>631.63888284772202</c:v>
                </c:pt>
                <c:pt idx="6293">
                  <c:v>631.62793648527304</c:v>
                </c:pt>
                <c:pt idx="6294">
                  <c:v>631.57401623875103</c:v>
                </c:pt>
                <c:pt idx="6295">
                  <c:v>631.55395241200404</c:v>
                </c:pt>
                <c:pt idx="6296">
                  <c:v>631.55207267384799</c:v>
                </c:pt>
                <c:pt idx="6297">
                  <c:v>631.534761845915</c:v>
                </c:pt>
                <c:pt idx="6298">
                  <c:v>631.50838242002601</c:v>
                </c:pt>
                <c:pt idx="6299">
                  <c:v>631.50499410234102</c:v>
                </c:pt>
                <c:pt idx="6300">
                  <c:v>631.45606447502701</c:v>
                </c:pt>
                <c:pt idx="6301">
                  <c:v>631.43985912610697</c:v>
                </c:pt>
                <c:pt idx="6302">
                  <c:v>631.42740288195705</c:v>
                </c:pt>
                <c:pt idx="6303">
                  <c:v>631.41203026579399</c:v>
                </c:pt>
                <c:pt idx="6304">
                  <c:v>631.40844640532202</c:v>
                </c:pt>
                <c:pt idx="6305">
                  <c:v>631.371818020055</c:v>
                </c:pt>
                <c:pt idx="6306">
                  <c:v>631.358496203306</c:v>
                </c:pt>
                <c:pt idx="6307">
                  <c:v>631.28325082490301</c:v>
                </c:pt>
                <c:pt idx="6308">
                  <c:v>631.26579038869204</c:v>
                </c:pt>
                <c:pt idx="6309">
                  <c:v>631.25266878111904</c:v>
                </c:pt>
                <c:pt idx="6310">
                  <c:v>631.23100053423002</c:v>
                </c:pt>
                <c:pt idx="6311">
                  <c:v>631.22855467706597</c:v>
                </c:pt>
                <c:pt idx="6312">
                  <c:v>631.192382038441</c:v>
                </c:pt>
                <c:pt idx="6313">
                  <c:v>631.18109844657795</c:v>
                </c:pt>
                <c:pt idx="6314">
                  <c:v>631.16189633925705</c:v>
                </c:pt>
                <c:pt idx="6315">
                  <c:v>631.11240094557502</c:v>
                </c:pt>
                <c:pt idx="6316">
                  <c:v>631.09516159243401</c:v>
                </c:pt>
                <c:pt idx="6317">
                  <c:v>631.037179408675</c:v>
                </c:pt>
                <c:pt idx="6318">
                  <c:v>630.97124233566797</c:v>
                </c:pt>
                <c:pt idx="6319">
                  <c:v>630.94260548070804</c:v>
                </c:pt>
                <c:pt idx="6320">
                  <c:v>630.90958526912198</c:v>
                </c:pt>
                <c:pt idx="6321">
                  <c:v>630.88773800044601</c:v>
                </c:pt>
                <c:pt idx="6322">
                  <c:v>630.88188272709101</c:v>
                </c:pt>
                <c:pt idx="6323">
                  <c:v>630.84387658295702</c:v>
                </c:pt>
                <c:pt idx="6324">
                  <c:v>630.81573852948895</c:v>
                </c:pt>
                <c:pt idx="6325">
                  <c:v>630.77369459386398</c:v>
                </c:pt>
                <c:pt idx="6326">
                  <c:v>630.75706842513603</c:v>
                </c:pt>
                <c:pt idx="6327">
                  <c:v>630.73496820917899</c:v>
                </c:pt>
                <c:pt idx="6328">
                  <c:v>630.73389871724703</c:v>
                </c:pt>
                <c:pt idx="6329">
                  <c:v>630.726113356621</c:v>
                </c:pt>
                <c:pt idx="6330">
                  <c:v>630.70889056156102</c:v>
                </c:pt>
                <c:pt idx="6331">
                  <c:v>630.69684836922102</c:v>
                </c:pt>
                <c:pt idx="6332">
                  <c:v>630.69013174920804</c:v>
                </c:pt>
                <c:pt idx="6333">
                  <c:v>630.68894787395402</c:v>
                </c:pt>
                <c:pt idx="6334">
                  <c:v>630.65019686748701</c:v>
                </c:pt>
                <c:pt idx="6335">
                  <c:v>630.63151059293102</c:v>
                </c:pt>
                <c:pt idx="6336">
                  <c:v>630.62630666212203</c:v>
                </c:pt>
                <c:pt idx="6337">
                  <c:v>630.60528255445797</c:v>
                </c:pt>
                <c:pt idx="6338">
                  <c:v>630.60454376083999</c:v>
                </c:pt>
                <c:pt idx="6339">
                  <c:v>630.59321396621499</c:v>
                </c:pt>
                <c:pt idx="6340">
                  <c:v>630.39389636293004</c:v>
                </c:pt>
                <c:pt idx="6341">
                  <c:v>630.38744303389797</c:v>
                </c:pt>
                <c:pt idx="6342">
                  <c:v>630.35741161665703</c:v>
                </c:pt>
                <c:pt idx="6343">
                  <c:v>630.35065461715999</c:v>
                </c:pt>
                <c:pt idx="6344">
                  <c:v>630.33419152870897</c:v>
                </c:pt>
                <c:pt idx="6345">
                  <c:v>630.27451211336904</c:v>
                </c:pt>
                <c:pt idx="6346">
                  <c:v>630.22130116876303</c:v>
                </c:pt>
                <c:pt idx="6347">
                  <c:v>630.20539811628396</c:v>
                </c:pt>
                <c:pt idx="6348">
                  <c:v>630.17299567690202</c:v>
                </c:pt>
                <c:pt idx="6349">
                  <c:v>630.13229342599004</c:v>
                </c:pt>
                <c:pt idx="6350">
                  <c:v>630.05233528882002</c:v>
                </c:pt>
                <c:pt idx="6351">
                  <c:v>630.01128566434102</c:v>
                </c:pt>
                <c:pt idx="6352">
                  <c:v>629.99300272577</c:v>
                </c:pt>
                <c:pt idx="6353">
                  <c:v>629.97411580330402</c:v>
                </c:pt>
                <c:pt idx="6354">
                  <c:v>629.90591544182303</c:v>
                </c:pt>
                <c:pt idx="6355">
                  <c:v>629.87342155219699</c:v>
                </c:pt>
                <c:pt idx="6356">
                  <c:v>629.84165410539595</c:v>
                </c:pt>
                <c:pt idx="6357">
                  <c:v>629.82830875496097</c:v>
                </c:pt>
                <c:pt idx="6358">
                  <c:v>629.77725527016696</c:v>
                </c:pt>
                <c:pt idx="6359">
                  <c:v>629.761800971203</c:v>
                </c:pt>
                <c:pt idx="6360">
                  <c:v>629.75093093980797</c:v>
                </c:pt>
                <c:pt idx="6361">
                  <c:v>629.72439280181004</c:v>
                </c:pt>
                <c:pt idx="6362">
                  <c:v>629.69958190831005</c:v>
                </c:pt>
                <c:pt idx="6363">
                  <c:v>629.66336418085098</c:v>
                </c:pt>
                <c:pt idx="6364">
                  <c:v>629.64948807675398</c:v>
                </c:pt>
                <c:pt idx="6365">
                  <c:v>629.62608095804001</c:v>
                </c:pt>
                <c:pt idx="6366">
                  <c:v>629.59959418072901</c:v>
                </c:pt>
                <c:pt idx="6367">
                  <c:v>629.57584388420401</c:v>
                </c:pt>
                <c:pt idx="6368">
                  <c:v>629.50748349289904</c:v>
                </c:pt>
                <c:pt idx="6369">
                  <c:v>629.47460661393495</c:v>
                </c:pt>
                <c:pt idx="6370">
                  <c:v>629.43512902601401</c:v>
                </c:pt>
                <c:pt idx="6371">
                  <c:v>629.41674900992405</c:v>
                </c:pt>
                <c:pt idx="6372">
                  <c:v>629.38294835060003</c:v>
                </c:pt>
                <c:pt idx="6373">
                  <c:v>629.34094229582797</c:v>
                </c:pt>
                <c:pt idx="6374">
                  <c:v>629.33320326210298</c:v>
                </c:pt>
                <c:pt idx="6375">
                  <c:v>629.32947283874796</c:v>
                </c:pt>
                <c:pt idx="6376">
                  <c:v>629.30679343842098</c:v>
                </c:pt>
                <c:pt idx="6377">
                  <c:v>629.30281724615702</c:v>
                </c:pt>
                <c:pt idx="6378">
                  <c:v>629.27650750142595</c:v>
                </c:pt>
                <c:pt idx="6379">
                  <c:v>629.24345150467798</c:v>
                </c:pt>
                <c:pt idx="6380">
                  <c:v>629.15335408209398</c:v>
                </c:pt>
                <c:pt idx="6381">
                  <c:v>629.11818525382</c:v>
                </c:pt>
                <c:pt idx="6382">
                  <c:v>629.07190279316796</c:v>
                </c:pt>
                <c:pt idx="6383">
                  <c:v>629.05621328915402</c:v>
                </c:pt>
                <c:pt idx="6384">
                  <c:v>628.971811563188</c:v>
                </c:pt>
                <c:pt idx="6385">
                  <c:v>628.95256146324596</c:v>
                </c:pt>
                <c:pt idx="6386">
                  <c:v>628.89537568940898</c:v>
                </c:pt>
                <c:pt idx="6387">
                  <c:v>628.88692058871902</c:v>
                </c:pt>
                <c:pt idx="6388">
                  <c:v>628.87536409877202</c:v>
                </c:pt>
                <c:pt idx="6389">
                  <c:v>628.86444927637206</c:v>
                </c:pt>
                <c:pt idx="6390">
                  <c:v>628.85839544224996</c:v>
                </c:pt>
                <c:pt idx="6391">
                  <c:v>628.83475832298802</c:v>
                </c:pt>
                <c:pt idx="6392">
                  <c:v>628.83366349908999</c:v>
                </c:pt>
                <c:pt idx="6393">
                  <c:v>628.81502147775404</c:v>
                </c:pt>
                <c:pt idx="6394">
                  <c:v>628.80337819551096</c:v>
                </c:pt>
                <c:pt idx="6395">
                  <c:v>628.78267665572196</c:v>
                </c:pt>
                <c:pt idx="6396">
                  <c:v>628.78146167756302</c:v>
                </c:pt>
                <c:pt idx="6397">
                  <c:v>628.77882018724097</c:v>
                </c:pt>
                <c:pt idx="6398">
                  <c:v>628.77847361244994</c:v>
                </c:pt>
                <c:pt idx="6399">
                  <c:v>628.74604570730298</c:v>
                </c:pt>
                <c:pt idx="6400">
                  <c:v>628.70908072705402</c:v>
                </c:pt>
                <c:pt idx="6401">
                  <c:v>628.69041094408203</c:v>
                </c:pt>
                <c:pt idx="6402">
                  <c:v>628.63354778623295</c:v>
                </c:pt>
                <c:pt idx="6403">
                  <c:v>628.619881556525</c:v>
                </c:pt>
                <c:pt idx="6404">
                  <c:v>628.56406652192197</c:v>
                </c:pt>
                <c:pt idx="6405">
                  <c:v>628.56274840664105</c:v>
                </c:pt>
                <c:pt idx="6406">
                  <c:v>628.55239558016001</c:v>
                </c:pt>
                <c:pt idx="6407">
                  <c:v>628.49227601024802</c:v>
                </c:pt>
                <c:pt idx="6408">
                  <c:v>628.48792478601899</c:v>
                </c:pt>
                <c:pt idx="6409">
                  <c:v>628.44061395973301</c:v>
                </c:pt>
                <c:pt idx="6410">
                  <c:v>628.40907698829596</c:v>
                </c:pt>
                <c:pt idx="6411">
                  <c:v>628.39953209043301</c:v>
                </c:pt>
                <c:pt idx="6412">
                  <c:v>628.39823293267796</c:v>
                </c:pt>
                <c:pt idx="6413">
                  <c:v>628.34333209768397</c:v>
                </c:pt>
                <c:pt idx="6414">
                  <c:v>628.32733106058902</c:v>
                </c:pt>
                <c:pt idx="6415">
                  <c:v>628.32404384037795</c:v>
                </c:pt>
                <c:pt idx="6416">
                  <c:v>628.23925961009604</c:v>
                </c:pt>
                <c:pt idx="6417">
                  <c:v>628.20601606167895</c:v>
                </c:pt>
                <c:pt idx="6418">
                  <c:v>628.17248342437699</c:v>
                </c:pt>
                <c:pt idx="6419">
                  <c:v>628.17196365719099</c:v>
                </c:pt>
                <c:pt idx="6420">
                  <c:v>628.14166433974196</c:v>
                </c:pt>
                <c:pt idx="6421">
                  <c:v>628.1362685972</c:v>
                </c:pt>
                <c:pt idx="6422">
                  <c:v>628.05180557412996</c:v>
                </c:pt>
                <c:pt idx="6423">
                  <c:v>628.04523118409804</c:v>
                </c:pt>
                <c:pt idx="6424">
                  <c:v>628.01898864044904</c:v>
                </c:pt>
                <c:pt idx="6425">
                  <c:v>627.97665874580105</c:v>
                </c:pt>
                <c:pt idx="6426">
                  <c:v>627.95841198514495</c:v>
                </c:pt>
                <c:pt idx="6427">
                  <c:v>627.95111394429</c:v>
                </c:pt>
                <c:pt idx="6428">
                  <c:v>627.94699243140701</c:v>
                </c:pt>
                <c:pt idx="6429">
                  <c:v>627.93747812620995</c:v>
                </c:pt>
                <c:pt idx="6430">
                  <c:v>627.93385439226904</c:v>
                </c:pt>
                <c:pt idx="6431">
                  <c:v>627.90333491483102</c:v>
                </c:pt>
                <c:pt idx="6432">
                  <c:v>627.89547345067399</c:v>
                </c:pt>
                <c:pt idx="6433">
                  <c:v>627.89335249525504</c:v>
                </c:pt>
                <c:pt idx="6434">
                  <c:v>627.88842594176901</c:v>
                </c:pt>
                <c:pt idx="6435">
                  <c:v>627.88119878526697</c:v>
                </c:pt>
                <c:pt idx="6436">
                  <c:v>627.88012610320095</c:v>
                </c:pt>
                <c:pt idx="6437">
                  <c:v>627.87109456846997</c:v>
                </c:pt>
                <c:pt idx="6438">
                  <c:v>627.84165958971005</c:v>
                </c:pt>
                <c:pt idx="6439">
                  <c:v>627.81819154630398</c:v>
                </c:pt>
                <c:pt idx="6440">
                  <c:v>627.79556056946296</c:v>
                </c:pt>
                <c:pt idx="6441">
                  <c:v>627.78783707932098</c:v>
                </c:pt>
                <c:pt idx="6442">
                  <c:v>627.77942333368901</c:v>
                </c:pt>
                <c:pt idx="6443">
                  <c:v>627.774746632801</c:v>
                </c:pt>
                <c:pt idx="6444">
                  <c:v>627.76587717966504</c:v>
                </c:pt>
                <c:pt idx="6445">
                  <c:v>627.73173537523405</c:v>
                </c:pt>
                <c:pt idx="6446">
                  <c:v>627.71657612606498</c:v>
                </c:pt>
                <c:pt idx="6447">
                  <c:v>627.71156923090598</c:v>
                </c:pt>
                <c:pt idx="6448">
                  <c:v>627.71127910280302</c:v>
                </c:pt>
                <c:pt idx="6449">
                  <c:v>627.69114052649695</c:v>
                </c:pt>
                <c:pt idx="6450">
                  <c:v>627.63633300829497</c:v>
                </c:pt>
                <c:pt idx="6451">
                  <c:v>627.60302692554296</c:v>
                </c:pt>
                <c:pt idx="6452">
                  <c:v>627.60156578546798</c:v>
                </c:pt>
                <c:pt idx="6453">
                  <c:v>627.59650266002802</c:v>
                </c:pt>
                <c:pt idx="6454">
                  <c:v>627.57123729501404</c:v>
                </c:pt>
                <c:pt idx="6455">
                  <c:v>627.56394549170705</c:v>
                </c:pt>
                <c:pt idx="6456">
                  <c:v>627.54702741149902</c:v>
                </c:pt>
                <c:pt idx="6457">
                  <c:v>627.53138703135403</c:v>
                </c:pt>
                <c:pt idx="6458">
                  <c:v>627.50285952129002</c:v>
                </c:pt>
                <c:pt idx="6459">
                  <c:v>627.49588484011804</c:v>
                </c:pt>
                <c:pt idx="6460">
                  <c:v>627.44344909762799</c:v>
                </c:pt>
                <c:pt idx="6461">
                  <c:v>627.41381627782596</c:v>
                </c:pt>
                <c:pt idx="6462">
                  <c:v>627.40497159462802</c:v>
                </c:pt>
                <c:pt idx="6463">
                  <c:v>627.37418551965095</c:v>
                </c:pt>
                <c:pt idx="6464">
                  <c:v>627.37397387605699</c:v>
                </c:pt>
                <c:pt idx="6465">
                  <c:v>627.36288872500097</c:v>
                </c:pt>
                <c:pt idx="6466">
                  <c:v>627.35979514412804</c:v>
                </c:pt>
                <c:pt idx="6467">
                  <c:v>627.35248547572098</c:v>
                </c:pt>
                <c:pt idx="6468">
                  <c:v>627.33939935025398</c:v>
                </c:pt>
                <c:pt idx="6469">
                  <c:v>627.27209237177397</c:v>
                </c:pt>
                <c:pt idx="6470">
                  <c:v>627.25841908504196</c:v>
                </c:pt>
                <c:pt idx="6471">
                  <c:v>627.23209178023399</c:v>
                </c:pt>
                <c:pt idx="6472">
                  <c:v>627.23098954238503</c:v>
                </c:pt>
                <c:pt idx="6473">
                  <c:v>627.18836127772499</c:v>
                </c:pt>
                <c:pt idx="6474">
                  <c:v>627.18472387022302</c:v>
                </c:pt>
                <c:pt idx="6475">
                  <c:v>627.18207853726403</c:v>
                </c:pt>
                <c:pt idx="6476">
                  <c:v>627.14904703862999</c:v>
                </c:pt>
                <c:pt idx="6477">
                  <c:v>627.09736380197103</c:v>
                </c:pt>
                <c:pt idx="6478">
                  <c:v>627.09156660869098</c:v>
                </c:pt>
                <c:pt idx="6479">
                  <c:v>626.99273883419301</c:v>
                </c:pt>
                <c:pt idx="6480">
                  <c:v>626.91731076364601</c:v>
                </c:pt>
                <c:pt idx="6481">
                  <c:v>626.84320231005995</c:v>
                </c:pt>
                <c:pt idx="6482">
                  <c:v>626.82978781974998</c:v>
                </c:pt>
                <c:pt idx="6483">
                  <c:v>626.80907684975398</c:v>
                </c:pt>
                <c:pt idx="6484">
                  <c:v>626.78513311009999</c:v>
                </c:pt>
                <c:pt idx="6485">
                  <c:v>626.771195711215</c:v>
                </c:pt>
                <c:pt idx="6486">
                  <c:v>626.74658934568799</c:v>
                </c:pt>
                <c:pt idx="6487">
                  <c:v>626.69519581372401</c:v>
                </c:pt>
                <c:pt idx="6488">
                  <c:v>626.63086139231598</c:v>
                </c:pt>
                <c:pt idx="6489">
                  <c:v>626.57977835978204</c:v>
                </c:pt>
                <c:pt idx="6490">
                  <c:v>626.55888620952805</c:v>
                </c:pt>
                <c:pt idx="6491">
                  <c:v>626.44902407329096</c:v>
                </c:pt>
                <c:pt idx="6492">
                  <c:v>626.43960430876496</c:v>
                </c:pt>
                <c:pt idx="6493">
                  <c:v>626.43939960862099</c:v>
                </c:pt>
                <c:pt idx="6494">
                  <c:v>626.389369128461</c:v>
                </c:pt>
                <c:pt idx="6495">
                  <c:v>626.34873625509101</c:v>
                </c:pt>
                <c:pt idx="6496">
                  <c:v>626.31846726481797</c:v>
                </c:pt>
                <c:pt idx="6497">
                  <c:v>626.29387270714903</c:v>
                </c:pt>
                <c:pt idx="6498">
                  <c:v>626.28513660433703</c:v>
                </c:pt>
                <c:pt idx="6499">
                  <c:v>626.25313556947799</c:v>
                </c:pt>
                <c:pt idx="6500">
                  <c:v>626.23832166804505</c:v>
                </c:pt>
                <c:pt idx="6501">
                  <c:v>626.19793761072106</c:v>
                </c:pt>
                <c:pt idx="6502">
                  <c:v>626.17691226993395</c:v>
                </c:pt>
                <c:pt idx="6503">
                  <c:v>626.16011552606403</c:v>
                </c:pt>
                <c:pt idx="6504">
                  <c:v>626.13264235195004</c:v>
                </c:pt>
                <c:pt idx="6505">
                  <c:v>626.06432280334502</c:v>
                </c:pt>
                <c:pt idx="6506">
                  <c:v>626.063160304701</c:v>
                </c:pt>
                <c:pt idx="6507">
                  <c:v>626.04570899360101</c:v>
                </c:pt>
                <c:pt idx="6508">
                  <c:v>626.01344071116705</c:v>
                </c:pt>
                <c:pt idx="6509">
                  <c:v>626.00704673109794</c:v>
                </c:pt>
                <c:pt idx="6510">
                  <c:v>625.97967729058996</c:v>
                </c:pt>
                <c:pt idx="6511">
                  <c:v>625.948323543284</c:v>
                </c:pt>
                <c:pt idx="6512">
                  <c:v>625.94554562599399</c:v>
                </c:pt>
                <c:pt idx="6513">
                  <c:v>625.93134133056003</c:v>
                </c:pt>
                <c:pt idx="6514">
                  <c:v>625.87163429862005</c:v>
                </c:pt>
                <c:pt idx="6515">
                  <c:v>625.83203933769096</c:v>
                </c:pt>
                <c:pt idx="6516">
                  <c:v>625.81428277819396</c:v>
                </c:pt>
                <c:pt idx="6517">
                  <c:v>625.80759591624496</c:v>
                </c:pt>
                <c:pt idx="6518">
                  <c:v>625.78269018496303</c:v>
                </c:pt>
                <c:pt idx="6519">
                  <c:v>625.77911177896794</c:v>
                </c:pt>
                <c:pt idx="6520">
                  <c:v>625.75972272027002</c:v>
                </c:pt>
                <c:pt idx="6521">
                  <c:v>625.71991254691602</c:v>
                </c:pt>
                <c:pt idx="6522">
                  <c:v>625.70185410591</c:v>
                </c:pt>
                <c:pt idx="6523">
                  <c:v>625.67112424388301</c:v>
                </c:pt>
                <c:pt idx="6524">
                  <c:v>625.64302320056197</c:v>
                </c:pt>
                <c:pt idx="6525">
                  <c:v>625.59957495661001</c:v>
                </c:pt>
                <c:pt idx="6526">
                  <c:v>625.56614419324399</c:v>
                </c:pt>
                <c:pt idx="6527">
                  <c:v>625.56184014012001</c:v>
                </c:pt>
                <c:pt idx="6528">
                  <c:v>625.46334905489402</c:v>
                </c:pt>
                <c:pt idx="6529">
                  <c:v>625.34673117667205</c:v>
                </c:pt>
                <c:pt idx="6530">
                  <c:v>625.33499400197798</c:v>
                </c:pt>
                <c:pt idx="6531">
                  <c:v>625.30784687861501</c:v>
                </c:pt>
                <c:pt idx="6532">
                  <c:v>625.27282739967097</c:v>
                </c:pt>
                <c:pt idx="6533">
                  <c:v>625.25066316213599</c:v>
                </c:pt>
                <c:pt idx="6534">
                  <c:v>625.22394406105798</c:v>
                </c:pt>
                <c:pt idx="6535">
                  <c:v>625.204794455919</c:v>
                </c:pt>
                <c:pt idx="6536">
                  <c:v>625.18640024427395</c:v>
                </c:pt>
                <c:pt idx="6537">
                  <c:v>625.17451006490103</c:v>
                </c:pt>
                <c:pt idx="6538">
                  <c:v>625.15776913629998</c:v>
                </c:pt>
                <c:pt idx="6539">
                  <c:v>625.15691532241397</c:v>
                </c:pt>
                <c:pt idx="6540">
                  <c:v>625.08356921901202</c:v>
                </c:pt>
                <c:pt idx="6541">
                  <c:v>625.04728776084403</c:v>
                </c:pt>
                <c:pt idx="6542">
                  <c:v>624.99663175051296</c:v>
                </c:pt>
                <c:pt idx="6543">
                  <c:v>624.98390638184503</c:v>
                </c:pt>
                <c:pt idx="6544">
                  <c:v>624.97971973014398</c:v>
                </c:pt>
                <c:pt idx="6545">
                  <c:v>624.943988593364</c:v>
                </c:pt>
                <c:pt idx="6546">
                  <c:v>624.89644075160004</c:v>
                </c:pt>
                <c:pt idx="6547">
                  <c:v>624.86711215760295</c:v>
                </c:pt>
                <c:pt idx="6548">
                  <c:v>624.86548137243301</c:v>
                </c:pt>
                <c:pt idx="6549">
                  <c:v>624.81264490527496</c:v>
                </c:pt>
                <c:pt idx="6550">
                  <c:v>624.77150556066204</c:v>
                </c:pt>
                <c:pt idx="6551">
                  <c:v>624.75569325342099</c:v>
                </c:pt>
                <c:pt idx="6552">
                  <c:v>624.72918091465499</c:v>
                </c:pt>
                <c:pt idx="6553">
                  <c:v>624.71281221207596</c:v>
                </c:pt>
                <c:pt idx="6554">
                  <c:v>624.71204913061001</c:v>
                </c:pt>
                <c:pt idx="6555">
                  <c:v>624.70921530281998</c:v>
                </c:pt>
                <c:pt idx="6556">
                  <c:v>624.70788052393698</c:v>
                </c:pt>
                <c:pt idx="6557">
                  <c:v>624.68917395332505</c:v>
                </c:pt>
                <c:pt idx="6558">
                  <c:v>624.67200779659095</c:v>
                </c:pt>
                <c:pt idx="6559">
                  <c:v>624.67071816886596</c:v>
                </c:pt>
                <c:pt idx="6560">
                  <c:v>624.62571094949305</c:v>
                </c:pt>
                <c:pt idx="6561">
                  <c:v>624.62044260758898</c:v>
                </c:pt>
                <c:pt idx="6562">
                  <c:v>624.61782827939703</c:v>
                </c:pt>
                <c:pt idx="6563">
                  <c:v>624.61180984862597</c:v>
                </c:pt>
                <c:pt idx="6564">
                  <c:v>624.58634723177499</c:v>
                </c:pt>
                <c:pt idx="6565">
                  <c:v>624.51753544674705</c:v>
                </c:pt>
                <c:pt idx="6566">
                  <c:v>624.48744963175295</c:v>
                </c:pt>
                <c:pt idx="6567">
                  <c:v>624.48112860826598</c:v>
                </c:pt>
                <c:pt idx="6568">
                  <c:v>624.46825601683099</c:v>
                </c:pt>
                <c:pt idx="6569">
                  <c:v>624.44824770307798</c:v>
                </c:pt>
                <c:pt idx="6570">
                  <c:v>624.44462000874898</c:v>
                </c:pt>
                <c:pt idx="6571">
                  <c:v>624.40915362921896</c:v>
                </c:pt>
                <c:pt idx="6572">
                  <c:v>624.39007925322596</c:v>
                </c:pt>
                <c:pt idx="6573">
                  <c:v>624.36970872971995</c:v>
                </c:pt>
                <c:pt idx="6574">
                  <c:v>624.330121349519</c:v>
                </c:pt>
                <c:pt idx="6575">
                  <c:v>624.30598451707897</c:v>
                </c:pt>
                <c:pt idx="6576">
                  <c:v>624.29880613703904</c:v>
                </c:pt>
                <c:pt idx="6577">
                  <c:v>624.26927278665505</c:v>
                </c:pt>
                <c:pt idx="6578">
                  <c:v>624.26159698648701</c:v>
                </c:pt>
                <c:pt idx="6579">
                  <c:v>624.17847130141195</c:v>
                </c:pt>
                <c:pt idx="6580">
                  <c:v>624.14379669201196</c:v>
                </c:pt>
                <c:pt idx="6581">
                  <c:v>624.14006230351595</c:v>
                </c:pt>
                <c:pt idx="6582">
                  <c:v>624.12732875170298</c:v>
                </c:pt>
                <c:pt idx="6583">
                  <c:v>624.12223143867504</c:v>
                </c:pt>
                <c:pt idx="6584">
                  <c:v>624.00740076351099</c:v>
                </c:pt>
                <c:pt idx="6585">
                  <c:v>623.99008134475298</c:v>
                </c:pt>
                <c:pt idx="6586">
                  <c:v>623.98347942950204</c:v>
                </c:pt>
                <c:pt idx="6587">
                  <c:v>623.96346512013497</c:v>
                </c:pt>
                <c:pt idx="6588">
                  <c:v>623.94023125331</c:v>
                </c:pt>
                <c:pt idx="6589">
                  <c:v>623.93981792970806</c:v>
                </c:pt>
                <c:pt idx="6590">
                  <c:v>623.93074270987904</c:v>
                </c:pt>
                <c:pt idx="6591">
                  <c:v>623.92924740109697</c:v>
                </c:pt>
                <c:pt idx="6592">
                  <c:v>623.80694063281396</c:v>
                </c:pt>
                <c:pt idx="6593">
                  <c:v>623.75945826862801</c:v>
                </c:pt>
                <c:pt idx="6594">
                  <c:v>623.69621145896804</c:v>
                </c:pt>
                <c:pt idx="6595">
                  <c:v>623.69506763000095</c:v>
                </c:pt>
                <c:pt idx="6596">
                  <c:v>623.662839239086</c:v>
                </c:pt>
                <c:pt idx="6597">
                  <c:v>623.60030212278696</c:v>
                </c:pt>
                <c:pt idx="6598">
                  <c:v>623.59218983001301</c:v>
                </c:pt>
                <c:pt idx="6599">
                  <c:v>623.59190267917302</c:v>
                </c:pt>
                <c:pt idx="6600">
                  <c:v>623.53837942465702</c:v>
                </c:pt>
                <c:pt idx="6601">
                  <c:v>623.50502880147496</c:v>
                </c:pt>
                <c:pt idx="6602">
                  <c:v>623.49967755741295</c:v>
                </c:pt>
                <c:pt idx="6603">
                  <c:v>623.48863946966605</c:v>
                </c:pt>
                <c:pt idx="6604">
                  <c:v>623.46374912719602</c:v>
                </c:pt>
                <c:pt idx="6605">
                  <c:v>623.45655710553501</c:v>
                </c:pt>
                <c:pt idx="6606">
                  <c:v>623.438908481412</c:v>
                </c:pt>
                <c:pt idx="6607">
                  <c:v>623.43191276587402</c:v>
                </c:pt>
                <c:pt idx="6608">
                  <c:v>623.42942660615597</c:v>
                </c:pt>
                <c:pt idx="6609">
                  <c:v>623.41487696933802</c:v>
                </c:pt>
                <c:pt idx="6610">
                  <c:v>623.39629551070698</c:v>
                </c:pt>
                <c:pt idx="6611">
                  <c:v>623.394535682992</c:v>
                </c:pt>
                <c:pt idx="6612">
                  <c:v>623.35579997776404</c:v>
                </c:pt>
                <c:pt idx="6613">
                  <c:v>623.32509192921896</c:v>
                </c:pt>
                <c:pt idx="6614">
                  <c:v>623.32106973977898</c:v>
                </c:pt>
                <c:pt idx="6615">
                  <c:v>623.28186504836503</c:v>
                </c:pt>
                <c:pt idx="6616">
                  <c:v>623.275920163926</c:v>
                </c:pt>
                <c:pt idx="6617">
                  <c:v>623.26340683059198</c:v>
                </c:pt>
                <c:pt idx="6618">
                  <c:v>623.20981083812899</c:v>
                </c:pt>
                <c:pt idx="6619">
                  <c:v>623.17505940102899</c:v>
                </c:pt>
                <c:pt idx="6620">
                  <c:v>623.12046811405901</c:v>
                </c:pt>
                <c:pt idx="6621">
                  <c:v>623.10825991400998</c:v>
                </c:pt>
                <c:pt idx="6622">
                  <c:v>623.08702799593004</c:v>
                </c:pt>
                <c:pt idx="6623">
                  <c:v>623.07276223386805</c:v>
                </c:pt>
                <c:pt idx="6624">
                  <c:v>623.05117442568496</c:v>
                </c:pt>
                <c:pt idx="6625">
                  <c:v>623.01134464559198</c:v>
                </c:pt>
                <c:pt idx="6626">
                  <c:v>622.95534467779203</c:v>
                </c:pt>
                <c:pt idx="6627">
                  <c:v>622.94918071915799</c:v>
                </c:pt>
                <c:pt idx="6628">
                  <c:v>622.91173183504202</c:v>
                </c:pt>
                <c:pt idx="6629">
                  <c:v>622.869409928344</c:v>
                </c:pt>
                <c:pt idx="6630">
                  <c:v>622.86381735978205</c:v>
                </c:pt>
                <c:pt idx="6631">
                  <c:v>622.85663826217603</c:v>
                </c:pt>
                <c:pt idx="6632">
                  <c:v>622.84493979213903</c:v>
                </c:pt>
                <c:pt idx="6633">
                  <c:v>622.77566016272704</c:v>
                </c:pt>
                <c:pt idx="6634">
                  <c:v>622.76973565114395</c:v>
                </c:pt>
                <c:pt idx="6635">
                  <c:v>622.74085528517503</c:v>
                </c:pt>
                <c:pt idx="6636">
                  <c:v>622.73240278359697</c:v>
                </c:pt>
                <c:pt idx="6637">
                  <c:v>622.72861197986504</c:v>
                </c:pt>
                <c:pt idx="6638">
                  <c:v>622.68524386055697</c:v>
                </c:pt>
                <c:pt idx="6639">
                  <c:v>622.670612728474</c:v>
                </c:pt>
                <c:pt idx="6640">
                  <c:v>622.66217303605902</c:v>
                </c:pt>
                <c:pt idx="6641">
                  <c:v>622.59985757267998</c:v>
                </c:pt>
                <c:pt idx="6642">
                  <c:v>622.57541678451605</c:v>
                </c:pt>
                <c:pt idx="6643">
                  <c:v>622.52557020792506</c:v>
                </c:pt>
                <c:pt idx="6644">
                  <c:v>622.51344650976</c:v>
                </c:pt>
                <c:pt idx="6645">
                  <c:v>622.46752884333603</c:v>
                </c:pt>
                <c:pt idx="6646">
                  <c:v>622.452150536011</c:v>
                </c:pt>
                <c:pt idx="6647">
                  <c:v>622.43327506142305</c:v>
                </c:pt>
                <c:pt idx="6648">
                  <c:v>622.41249638642296</c:v>
                </c:pt>
                <c:pt idx="6649">
                  <c:v>622.40502941634804</c:v>
                </c:pt>
                <c:pt idx="6650">
                  <c:v>622.38809292750295</c:v>
                </c:pt>
                <c:pt idx="6651">
                  <c:v>622.31090500597895</c:v>
                </c:pt>
                <c:pt idx="6652">
                  <c:v>622.29071733682804</c:v>
                </c:pt>
                <c:pt idx="6653">
                  <c:v>622.26427504306298</c:v>
                </c:pt>
                <c:pt idx="6654">
                  <c:v>622.25424797950302</c:v>
                </c:pt>
                <c:pt idx="6655">
                  <c:v>622.24442094723497</c:v>
                </c:pt>
                <c:pt idx="6656">
                  <c:v>622.23438518038404</c:v>
                </c:pt>
                <c:pt idx="6657">
                  <c:v>622.202797212164</c:v>
                </c:pt>
                <c:pt idx="6658">
                  <c:v>622.13414924068104</c:v>
                </c:pt>
                <c:pt idx="6659">
                  <c:v>622.11859206202098</c:v>
                </c:pt>
                <c:pt idx="6660">
                  <c:v>622.11067971459204</c:v>
                </c:pt>
                <c:pt idx="6661">
                  <c:v>622.01646925200498</c:v>
                </c:pt>
                <c:pt idx="6662">
                  <c:v>621.98361128779402</c:v>
                </c:pt>
                <c:pt idx="6663">
                  <c:v>621.93832715399196</c:v>
                </c:pt>
                <c:pt idx="6664">
                  <c:v>621.92763845208299</c:v>
                </c:pt>
                <c:pt idx="6665">
                  <c:v>621.90642496446901</c:v>
                </c:pt>
                <c:pt idx="6666">
                  <c:v>621.86741617904795</c:v>
                </c:pt>
                <c:pt idx="6667">
                  <c:v>621.82183783028302</c:v>
                </c:pt>
                <c:pt idx="6668">
                  <c:v>621.81795073729302</c:v>
                </c:pt>
                <c:pt idx="6669">
                  <c:v>621.80178863366098</c:v>
                </c:pt>
                <c:pt idx="6670">
                  <c:v>621.79014283193499</c:v>
                </c:pt>
                <c:pt idx="6671">
                  <c:v>621.75320473193904</c:v>
                </c:pt>
                <c:pt idx="6672">
                  <c:v>621.72889974214195</c:v>
                </c:pt>
                <c:pt idx="6673">
                  <c:v>621.69117115866902</c:v>
                </c:pt>
                <c:pt idx="6674">
                  <c:v>621.67706025362895</c:v>
                </c:pt>
                <c:pt idx="6675">
                  <c:v>621.63565712642298</c:v>
                </c:pt>
                <c:pt idx="6676">
                  <c:v>621.63440881289102</c:v>
                </c:pt>
                <c:pt idx="6677">
                  <c:v>621.57339434259097</c:v>
                </c:pt>
                <c:pt idx="6678">
                  <c:v>621.54643835778495</c:v>
                </c:pt>
                <c:pt idx="6679">
                  <c:v>621.54139389274997</c:v>
                </c:pt>
                <c:pt idx="6680">
                  <c:v>621.51039093921395</c:v>
                </c:pt>
                <c:pt idx="6681">
                  <c:v>621.507195114713</c:v>
                </c:pt>
                <c:pt idx="6682">
                  <c:v>621.49274420950405</c:v>
                </c:pt>
                <c:pt idx="6683">
                  <c:v>621.48872418565497</c:v>
                </c:pt>
                <c:pt idx="6684">
                  <c:v>621.45217260663605</c:v>
                </c:pt>
                <c:pt idx="6685">
                  <c:v>621.44371226221097</c:v>
                </c:pt>
                <c:pt idx="6686">
                  <c:v>621.39143996403595</c:v>
                </c:pt>
                <c:pt idx="6687">
                  <c:v>621.38968393421806</c:v>
                </c:pt>
                <c:pt idx="6688">
                  <c:v>621.30032149260398</c:v>
                </c:pt>
                <c:pt idx="6689">
                  <c:v>621.28988633126596</c:v>
                </c:pt>
                <c:pt idx="6690">
                  <c:v>621.28152054801501</c:v>
                </c:pt>
                <c:pt idx="6691">
                  <c:v>621.27785270361403</c:v>
                </c:pt>
                <c:pt idx="6692">
                  <c:v>621.26469984493394</c:v>
                </c:pt>
                <c:pt idx="6693">
                  <c:v>621.26449301663695</c:v>
                </c:pt>
                <c:pt idx="6694">
                  <c:v>621.26115818443702</c:v>
                </c:pt>
                <c:pt idx="6695">
                  <c:v>621.20628580408697</c:v>
                </c:pt>
                <c:pt idx="6696">
                  <c:v>621.19810712730805</c:v>
                </c:pt>
                <c:pt idx="6697">
                  <c:v>621.19569711968597</c:v>
                </c:pt>
                <c:pt idx="6698">
                  <c:v>621.15643085132501</c:v>
                </c:pt>
                <c:pt idx="6699">
                  <c:v>621.14216202765999</c:v>
                </c:pt>
                <c:pt idx="6700">
                  <c:v>621.11669678774695</c:v>
                </c:pt>
                <c:pt idx="6701">
                  <c:v>621.11362934955105</c:v>
                </c:pt>
                <c:pt idx="6702">
                  <c:v>621.10625552885301</c:v>
                </c:pt>
                <c:pt idx="6703">
                  <c:v>621.09370968235396</c:v>
                </c:pt>
                <c:pt idx="6704">
                  <c:v>621.08334300056197</c:v>
                </c:pt>
                <c:pt idx="6705">
                  <c:v>621.02079366820794</c:v>
                </c:pt>
                <c:pt idx="6706">
                  <c:v>620.991106870934</c:v>
                </c:pt>
                <c:pt idx="6707">
                  <c:v>620.91590487270503</c:v>
                </c:pt>
                <c:pt idx="6708">
                  <c:v>620.91237583215002</c:v>
                </c:pt>
                <c:pt idx="6709">
                  <c:v>620.90194655388302</c:v>
                </c:pt>
                <c:pt idx="6710">
                  <c:v>620.86633790787903</c:v>
                </c:pt>
                <c:pt idx="6711">
                  <c:v>620.81915027230298</c:v>
                </c:pt>
                <c:pt idx="6712">
                  <c:v>620.75421852309501</c:v>
                </c:pt>
                <c:pt idx="6713">
                  <c:v>620.72367429625604</c:v>
                </c:pt>
                <c:pt idx="6714">
                  <c:v>620.71433220289998</c:v>
                </c:pt>
                <c:pt idx="6715">
                  <c:v>620.71409101805295</c:v>
                </c:pt>
                <c:pt idx="6716">
                  <c:v>620.70356872151694</c:v>
                </c:pt>
                <c:pt idx="6717">
                  <c:v>620.67248822212002</c:v>
                </c:pt>
                <c:pt idx="6718">
                  <c:v>620.66456052890601</c:v>
                </c:pt>
                <c:pt idx="6719">
                  <c:v>620.65311138656705</c:v>
                </c:pt>
                <c:pt idx="6720">
                  <c:v>620.63311176588104</c:v>
                </c:pt>
                <c:pt idx="6721">
                  <c:v>620.62293051913002</c:v>
                </c:pt>
                <c:pt idx="6722">
                  <c:v>620.61059561714603</c:v>
                </c:pt>
                <c:pt idx="6723">
                  <c:v>620.59320130432502</c:v>
                </c:pt>
                <c:pt idx="6724">
                  <c:v>620.57643236934405</c:v>
                </c:pt>
                <c:pt idx="6725">
                  <c:v>620.56676047971598</c:v>
                </c:pt>
                <c:pt idx="6726">
                  <c:v>620.52171149232504</c:v>
                </c:pt>
                <c:pt idx="6727">
                  <c:v>620.49945046728703</c:v>
                </c:pt>
                <c:pt idx="6728">
                  <c:v>620.47615300049301</c:v>
                </c:pt>
                <c:pt idx="6729">
                  <c:v>620.41003031324999</c:v>
                </c:pt>
                <c:pt idx="6730">
                  <c:v>620.36876409806496</c:v>
                </c:pt>
                <c:pt idx="6731">
                  <c:v>620.35464041023204</c:v>
                </c:pt>
                <c:pt idx="6732">
                  <c:v>620.338413285809</c:v>
                </c:pt>
                <c:pt idx="6733">
                  <c:v>620.32927491060798</c:v>
                </c:pt>
                <c:pt idx="6734">
                  <c:v>620.29270019222599</c:v>
                </c:pt>
                <c:pt idx="6735">
                  <c:v>620.26242832794196</c:v>
                </c:pt>
                <c:pt idx="6736">
                  <c:v>620.13441120050095</c:v>
                </c:pt>
                <c:pt idx="6737">
                  <c:v>620.11898923973001</c:v>
                </c:pt>
                <c:pt idx="6738">
                  <c:v>620.11771333340801</c:v>
                </c:pt>
                <c:pt idx="6739">
                  <c:v>620.10620707806095</c:v>
                </c:pt>
                <c:pt idx="6740">
                  <c:v>620.080192074195</c:v>
                </c:pt>
                <c:pt idx="6741">
                  <c:v>620.06801487932296</c:v>
                </c:pt>
                <c:pt idx="6742">
                  <c:v>620.06125391909598</c:v>
                </c:pt>
                <c:pt idx="6743">
                  <c:v>620.04127716247399</c:v>
                </c:pt>
                <c:pt idx="6744">
                  <c:v>620.03946276951399</c:v>
                </c:pt>
                <c:pt idx="6745">
                  <c:v>620.03527602516897</c:v>
                </c:pt>
                <c:pt idx="6746">
                  <c:v>620.00052361965595</c:v>
                </c:pt>
                <c:pt idx="6747">
                  <c:v>619.933719050028</c:v>
                </c:pt>
                <c:pt idx="6748">
                  <c:v>619.92649032630902</c:v>
                </c:pt>
                <c:pt idx="6749">
                  <c:v>619.90633632685604</c:v>
                </c:pt>
                <c:pt idx="6750">
                  <c:v>619.90469799633502</c:v>
                </c:pt>
                <c:pt idx="6751">
                  <c:v>619.85143764076804</c:v>
                </c:pt>
                <c:pt idx="6752">
                  <c:v>619.83908465296599</c:v>
                </c:pt>
                <c:pt idx="6753">
                  <c:v>619.824445951749</c:v>
                </c:pt>
                <c:pt idx="6754">
                  <c:v>619.81706415902204</c:v>
                </c:pt>
                <c:pt idx="6755">
                  <c:v>619.80994919285797</c:v>
                </c:pt>
                <c:pt idx="6756">
                  <c:v>619.80398819560799</c:v>
                </c:pt>
                <c:pt idx="6757">
                  <c:v>619.79698296894799</c:v>
                </c:pt>
                <c:pt idx="6758">
                  <c:v>619.77092226305194</c:v>
                </c:pt>
                <c:pt idx="6759">
                  <c:v>619.76090250081495</c:v>
                </c:pt>
                <c:pt idx="6760">
                  <c:v>619.73528595037499</c:v>
                </c:pt>
                <c:pt idx="6761">
                  <c:v>619.72949102960797</c:v>
                </c:pt>
                <c:pt idx="6762">
                  <c:v>619.69427613584298</c:v>
                </c:pt>
                <c:pt idx="6763">
                  <c:v>619.68906546588903</c:v>
                </c:pt>
                <c:pt idx="6764">
                  <c:v>619.68725653389095</c:v>
                </c:pt>
                <c:pt idx="6765">
                  <c:v>619.58948018965998</c:v>
                </c:pt>
                <c:pt idx="6766">
                  <c:v>619.57543482910603</c:v>
                </c:pt>
                <c:pt idx="6767">
                  <c:v>619.56394062067397</c:v>
                </c:pt>
                <c:pt idx="6768">
                  <c:v>619.53322089901803</c:v>
                </c:pt>
                <c:pt idx="6769">
                  <c:v>619.53264617608897</c:v>
                </c:pt>
                <c:pt idx="6770">
                  <c:v>619.42574636506004</c:v>
                </c:pt>
                <c:pt idx="6771">
                  <c:v>619.40982860231395</c:v>
                </c:pt>
                <c:pt idx="6772">
                  <c:v>619.40915306224895</c:v>
                </c:pt>
                <c:pt idx="6773">
                  <c:v>619.35685575574598</c:v>
                </c:pt>
                <c:pt idx="6774">
                  <c:v>619.34832827989999</c:v>
                </c:pt>
                <c:pt idx="6775">
                  <c:v>619.33944852202103</c:v>
                </c:pt>
                <c:pt idx="6776">
                  <c:v>619.33785699007103</c:v>
                </c:pt>
                <c:pt idx="6777">
                  <c:v>619.29654227853996</c:v>
                </c:pt>
                <c:pt idx="6778">
                  <c:v>619.28980138600605</c:v>
                </c:pt>
                <c:pt idx="6779">
                  <c:v>619.28576117229898</c:v>
                </c:pt>
                <c:pt idx="6780">
                  <c:v>619.19614631156298</c:v>
                </c:pt>
                <c:pt idx="6781">
                  <c:v>619.12511123792399</c:v>
                </c:pt>
                <c:pt idx="6782">
                  <c:v>619.11234156124203</c:v>
                </c:pt>
                <c:pt idx="6783">
                  <c:v>619.06489561697595</c:v>
                </c:pt>
                <c:pt idx="6784">
                  <c:v>619.05640690499195</c:v>
                </c:pt>
                <c:pt idx="6785">
                  <c:v>619.04654731752601</c:v>
                </c:pt>
                <c:pt idx="6786">
                  <c:v>619.01670713358601</c:v>
                </c:pt>
                <c:pt idx="6787">
                  <c:v>619.00555848430895</c:v>
                </c:pt>
                <c:pt idx="6788">
                  <c:v>618.95864402437496</c:v>
                </c:pt>
                <c:pt idx="6789">
                  <c:v>618.94998534876299</c:v>
                </c:pt>
                <c:pt idx="6790">
                  <c:v>618.94396720243799</c:v>
                </c:pt>
                <c:pt idx="6791">
                  <c:v>618.93505205480005</c:v>
                </c:pt>
                <c:pt idx="6792">
                  <c:v>618.93439288303603</c:v>
                </c:pt>
                <c:pt idx="6793">
                  <c:v>618.88619378268402</c:v>
                </c:pt>
                <c:pt idx="6794">
                  <c:v>618.86373964708696</c:v>
                </c:pt>
                <c:pt idx="6795">
                  <c:v>618.85290788350403</c:v>
                </c:pt>
                <c:pt idx="6796">
                  <c:v>618.83925046507295</c:v>
                </c:pt>
                <c:pt idx="6797">
                  <c:v>618.79651161334095</c:v>
                </c:pt>
                <c:pt idx="6798">
                  <c:v>618.76641142293602</c:v>
                </c:pt>
                <c:pt idx="6799">
                  <c:v>618.73661772095898</c:v>
                </c:pt>
                <c:pt idx="6800">
                  <c:v>618.73156372349797</c:v>
                </c:pt>
                <c:pt idx="6801">
                  <c:v>618.71903507324998</c:v>
                </c:pt>
                <c:pt idx="6802">
                  <c:v>618.70535194452202</c:v>
                </c:pt>
                <c:pt idx="6803">
                  <c:v>618.69083924109805</c:v>
                </c:pt>
                <c:pt idx="6804">
                  <c:v>618.68942800767502</c:v>
                </c:pt>
                <c:pt idx="6805">
                  <c:v>618.67570776823402</c:v>
                </c:pt>
                <c:pt idx="6806">
                  <c:v>618.674812291031</c:v>
                </c:pt>
                <c:pt idx="6807">
                  <c:v>618.67008047670299</c:v>
                </c:pt>
                <c:pt idx="6808">
                  <c:v>618.65701836651704</c:v>
                </c:pt>
                <c:pt idx="6809">
                  <c:v>618.64888847014197</c:v>
                </c:pt>
                <c:pt idx="6810">
                  <c:v>618.55813683695499</c:v>
                </c:pt>
                <c:pt idx="6811">
                  <c:v>618.53653806087505</c:v>
                </c:pt>
                <c:pt idx="6812">
                  <c:v>618.53153754984498</c:v>
                </c:pt>
                <c:pt idx="6813">
                  <c:v>618.49977250919903</c:v>
                </c:pt>
                <c:pt idx="6814">
                  <c:v>618.39705094847898</c:v>
                </c:pt>
                <c:pt idx="6815">
                  <c:v>618.39153238548397</c:v>
                </c:pt>
                <c:pt idx="6816">
                  <c:v>618.34665430717098</c:v>
                </c:pt>
                <c:pt idx="6817">
                  <c:v>618.30524517724405</c:v>
                </c:pt>
                <c:pt idx="6818">
                  <c:v>618.27283699445502</c:v>
                </c:pt>
                <c:pt idx="6819">
                  <c:v>618.15991655140294</c:v>
                </c:pt>
                <c:pt idx="6820">
                  <c:v>618.09694976408502</c:v>
                </c:pt>
                <c:pt idx="6821">
                  <c:v>618.07170272071801</c:v>
                </c:pt>
                <c:pt idx="6822">
                  <c:v>618.05091886467699</c:v>
                </c:pt>
                <c:pt idx="6823">
                  <c:v>618.04128520800305</c:v>
                </c:pt>
                <c:pt idx="6824">
                  <c:v>618.02329065162201</c:v>
                </c:pt>
                <c:pt idx="6825">
                  <c:v>618.02169881692703</c:v>
                </c:pt>
                <c:pt idx="6826">
                  <c:v>618.01162502245097</c:v>
                </c:pt>
                <c:pt idx="6827">
                  <c:v>618.00930875638403</c:v>
                </c:pt>
                <c:pt idx="6828">
                  <c:v>617.97619418917702</c:v>
                </c:pt>
                <c:pt idx="6829">
                  <c:v>617.96396460780204</c:v>
                </c:pt>
                <c:pt idx="6830">
                  <c:v>617.91916276981704</c:v>
                </c:pt>
                <c:pt idx="6831">
                  <c:v>617.88899457441698</c:v>
                </c:pt>
                <c:pt idx="6832">
                  <c:v>617.86953020882004</c:v>
                </c:pt>
                <c:pt idx="6833">
                  <c:v>617.86396944229</c:v>
                </c:pt>
                <c:pt idx="6834">
                  <c:v>617.85717894461197</c:v>
                </c:pt>
                <c:pt idx="6835">
                  <c:v>617.81869423301896</c:v>
                </c:pt>
                <c:pt idx="6836">
                  <c:v>617.77230213974497</c:v>
                </c:pt>
                <c:pt idx="6837">
                  <c:v>617.76957104955898</c:v>
                </c:pt>
                <c:pt idx="6838">
                  <c:v>617.75981405451296</c:v>
                </c:pt>
                <c:pt idx="6839">
                  <c:v>617.75937293415495</c:v>
                </c:pt>
                <c:pt idx="6840">
                  <c:v>617.72112950497205</c:v>
                </c:pt>
                <c:pt idx="6841">
                  <c:v>617.71381581240803</c:v>
                </c:pt>
                <c:pt idx="6842">
                  <c:v>617.66077578494696</c:v>
                </c:pt>
                <c:pt idx="6843">
                  <c:v>617.652703666192</c:v>
                </c:pt>
                <c:pt idx="6844">
                  <c:v>617.64460500491305</c:v>
                </c:pt>
                <c:pt idx="6845">
                  <c:v>617.63724384019997</c:v>
                </c:pt>
                <c:pt idx="6846">
                  <c:v>617.63155929753304</c:v>
                </c:pt>
                <c:pt idx="6847">
                  <c:v>617.60974011335395</c:v>
                </c:pt>
                <c:pt idx="6848">
                  <c:v>617.60243446914501</c:v>
                </c:pt>
                <c:pt idx="6849">
                  <c:v>617.58835305858497</c:v>
                </c:pt>
                <c:pt idx="6850">
                  <c:v>617.57863167375501</c:v>
                </c:pt>
                <c:pt idx="6851">
                  <c:v>617.56303051325597</c:v>
                </c:pt>
                <c:pt idx="6852">
                  <c:v>617.53454469766905</c:v>
                </c:pt>
                <c:pt idx="6853">
                  <c:v>617.52889455265597</c:v>
                </c:pt>
                <c:pt idx="6854">
                  <c:v>617.45659011914495</c:v>
                </c:pt>
                <c:pt idx="6855">
                  <c:v>617.41476949017499</c:v>
                </c:pt>
                <c:pt idx="6856">
                  <c:v>617.41289504484303</c:v>
                </c:pt>
                <c:pt idx="6857">
                  <c:v>617.35182226267102</c:v>
                </c:pt>
                <c:pt idx="6858">
                  <c:v>617.30937337400997</c:v>
                </c:pt>
                <c:pt idx="6859">
                  <c:v>617.293376143552</c:v>
                </c:pt>
                <c:pt idx="6860">
                  <c:v>617.29172358171797</c:v>
                </c:pt>
                <c:pt idx="6861">
                  <c:v>617.28333987050303</c:v>
                </c:pt>
                <c:pt idx="6862">
                  <c:v>617.27277872495301</c:v>
                </c:pt>
                <c:pt idx="6863">
                  <c:v>617.25013944965895</c:v>
                </c:pt>
                <c:pt idx="6864">
                  <c:v>617.23743705596996</c:v>
                </c:pt>
                <c:pt idx="6865">
                  <c:v>617.204376629904</c:v>
                </c:pt>
                <c:pt idx="6866">
                  <c:v>617.17855207568698</c:v>
                </c:pt>
                <c:pt idx="6867">
                  <c:v>617.16277920201503</c:v>
                </c:pt>
                <c:pt idx="6868">
                  <c:v>617.15988528611297</c:v>
                </c:pt>
                <c:pt idx="6869">
                  <c:v>617.15137604473796</c:v>
                </c:pt>
                <c:pt idx="6870">
                  <c:v>617.14760287046295</c:v>
                </c:pt>
                <c:pt idx="6871">
                  <c:v>617.13616284310206</c:v>
                </c:pt>
                <c:pt idx="6872">
                  <c:v>617.12001183704899</c:v>
                </c:pt>
                <c:pt idx="6873">
                  <c:v>617.10456271426006</c:v>
                </c:pt>
                <c:pt idx="6874">
                  <c:v>617.10012754520301</c:v>
                </c:pt>
                <c:pt idx="6875">
                  <c:v>617.03462039625003</c:v>
                </c:pt>
                <c:pt idx="6876">
                  <c:v>617.02304589610196</c:v>
                </c:pt>
                <c:pt idx="6877">
                  <c:v>617.00886474545598</c:v>
                </c:pt>
                <c:pt idx="6878">
                  <c:v>616.99106673651795</c:v>
                </c:pt>
                <c:pt idx="6879">
                  <c:v>616.91292444280498</c:v>
                </c:pt>
                <c:pt idx="6880">
                  <c:v>616.89521949169296</c:v>
                </c:pt>
                <c:pt idx="6881">
                  <c:v>616.89214656320098</c:v>
                </c:pt>
                <c:pt idx="6882">
                  <c:v>616.87077046637398</c:v>
                </c:pt>
                <c:pt idx="6883">
                  <c:v>616.86015189745103</c:v>
                </c:pt>
                <c:pt idx="6884">
                  <c:v>616.84013262217195</c:v>
                </c:pt>
                <c:pt idx="6885">
                  <c:v>616.83352691474295</c:v>
                </c:pt>
                <c:pt idx="6886">
                  <c:v>616.81010134580799</c:v>
                </c:pt>
                <c:pt idx="6887">
                  <c:v>616.79326442437696</c:v>
                </c:pt>
                <c:pt idx="6888">
                  <c:v>616.73026513582295</c:v>
                </c:pt>
                <c:pt idx="6889">
                  <c:v>616.72643922469695</c:v>
                </c:pt>
                <c:pt idx="6890">
                  <c:v>616.69454668259198</c:v>
                </c:pt>
                <c:pt idx="6891">
                  <c:v>616.64474162372096</c:v>
                </c:pt>
                <c:pt idx="6892">
                  <c:v>616.62011002326801</c:v>
                </c:pt>
                <c:pt idx="6893">
                  <c:v>616.61799054809603</c:v>
                </c:pt>
                <c:pt idx="6894">
                  <c:v>616.51554898458596</c:v>
                </c:pt>
                <c:pt idx="6895">
                  <c:v>616.41547056893103</c:v>
                </c:pt>
                <c:pt idx="6896">
                  <c:v>616.39286813179899</c:v>
                </c:pt>
                <c:pt idx="6897">
                  <c:v>616.36631052721305</c:v>
                </c:pt>
                <c:pt idx="6898">
                  <c:v>616.36252791152901</c:v>
                </c:pt>
                <c:pt idx="6899">
                  <c:v>616.31792390234102</c:v>
                </c:pt>
                <c:pt idx="6900">
                  <c:v>616.31007485024395</c:v>
                </c:pt>
                <c:pt idx="6901">
                  <c:v>616.290743239054</c:v>
                </c:pt>
                <c:pt idx="6902">
                  <c:v>616.22835843548501</c:v>
                </c:pt>
                <c:pt idx="6903">
                  <c:v>616.22358951343904</c:v>
                </c:pt>
                <c:pt idx="6904">
                  <c:v>616.160243760051</c:v>
                </c:pt>
                <c:pt idx="6905">
                  <c:v>616.15915645421205</c:v>
                </c:pt>
                <c:pt idx="6906">
                  <c:v>616.146282666209</c:v>
                </c:pt>
                <c:pt idx="6907">
                  <c:v>616.11129111342098</c:v>
                </c:pt>
                <c:pt idx="6908">
                  <c:v>616.10460933642196</c:v>
                </c:pt>
                <c:pt idx="6909">
                  <c:v>616.06214806095704</c:v>
                </c:pt>
                <c:pt idx="6910">
                  <c:v>616.05913952322601</c:v>
                </c:pt>
                <c:pt idx="6911">
                  <c:v>616.01430143384005</c:v>
                </c:pt>
                <c:pt idx="6912">
                  <c:v>615.99741485234301</c:v>
                </c:pt>
                <c:pt idx="6913">
                  <c:v>615.97828262903101</c:v>
                </c:pt>
                <c:pt idx="6914">
                  <c:v>615.95450232451901</c:v>
                </c:pt>
                <c:pt idx="6915">
                  <c:v>615.91837687178997</c:v>
                </c:pt>
                <c:pt idx="6916">
                  <c:v>615.84402974490899</c:v>
                </c:pt>
                <c:pt idx="6917">
                  <c:v>615.84205309026697</c:v>
                </c:pt>
                <c:pt idx="6918">
                  <c:v>615.81521069480004</c:v>
                </c:pt>
                <c:pt idx="6919">
                  <c:v>615.79688569728796</c:v>
                </c:pt>
                <c:pt idx="6920">
                  <c:v>615.79260011533597</c:v>
                </c:pt>
                <c:pt idx="6921">
                  <c:v>615.77699556731204</c:v>
                </c:pt>
                <c:pt idx="6922">
                  <c:v>615.76078399871506</c:v>
                </c:pt>
                <c:pt idx="6923">
                  <c:v>615.74724321741598</c:v>
                </c:pt>
                <c:pt idx="6924">
                  <c:v>615.74114181034304</c:v>
                </c:pt>
                <c:pt idx="6925">
                  <c:v>615.73735566023697</c:v>
                </c:pt>
                <c:pt idx="6926">
                  <c:v>615.68438788172796</c:v>
                </c:pt>
                <c:pt idx="6927">
                  <c:v>615.67941751722003</c:v>
                </c:pt>
                <c:pt idx="6928">
                  <c:v>615.67934625383305</c:v>
                </c:pt>
                <c:pt idx="6929">
                  <c:v>615.67497167397403</c:v>
                </c:pt>
                <c:pt idx="6930">
                  <c:v>615.67318868448797</c:v>
                </c:pt>
                <c:pt idx="6931">
                  <c:v>615.65773504659103</c:v>
                </c:pt>
                <c:pt idx="6932">
                  <c:v>615.63594284112696</c:v>
                </c:pt>
                <c:pt idx="6933">
                  <c:v>615.59815557323304</c:v>
                </c:pt>
                <c:pt idx="6934">
                  <c:v>615.53628475502205</c:v>
                </c:pt>
                <c:pt idx="6935">
                  <c:v>615.529729388649</c:v>
                </c:pt>
                <c:pt idx="6936">
                  <c:v>615.49335694769798</c:v>
                </c:pt>
                <c:pt idx="6937">
                  <c:v>615.45576566911905</c:v>
                </c:pt>
                <c:pt idx="6938">
                  <c:v>615.45344746537796</c:v>
                </c:pt>
                <c:pt idx="6939">
                  <c:v>615.40066822225401</c:v>
                </c:pt>
                <c:pt idx="6940">
                  <c:v>615.37886425460499</c:v>
                </c:pt>
                <c:pt idx="6941">
                  <c:v>615.36864578963002</c:v>
                </c:pt>
                <c:pt idx="6942">
                  <c:v>615.363662686309</c:v>
                </c:pt>
                <c:pt idx="6943">
                  <c:v>615.28532677997703</c:v>
                </c:pt>
                <c:pt idx="6944">
                  <c:v>615.27914888621694</c:v>
                </c:pt>
                <c:pt idx="6945">
                  <c:v>615.25872094604995</c:v>
                </c:pt>
                <c:pt idx="6946">
                  <c:v>615.22888569577697</c:v>
                </c:pt>
                <c:pt idx="6947">
                  <c:v>615.22597166229195</c:v>
                </c:pt>
                <c:pt idx="6948">
                  <c:v>615.19562647919702</c:v>
                </c:pt>
                <c:pt idx="6949">
                  <c:v>615.19478100698802</c:v>
                </c:pt>
                <c:pt idx="6950">
                  <c:v>615.18054839810702</c:v>
                </c:pt>
                <c:pt idx="6951">
                  <c:v>615.15290525854095</c:v>
                </c:pt>
                <c:pt idx="6952">
                  <c:v>615.14362703534005</c:v>
                </c:pt>
                <c:pt idx="6953">
                  <c:v>615.06603368095705</c:v>
                </c:pt>
                <c:pt idx="6954">
                  <c:v>614.97449899297897</c:v>
                </c:pt>
                <c:pt idx="6955">
                  <c:v>614.96747242102401</c:v>
                </c:pt>
                <c:pt idx="6956">
                  <c:v>614.96731573052</c:v>
                </c:pt>
                <c:pt idx="6957">
                  <c:v>614.96031225537899</c:v>
                </c:pt>
                <c:pt idx="6958">
                  <c:v>614.90685738703098</c:v>
                </c:pt>
                <c:pt idx="6959">
                  <c:v>614.77237847520598</c:v>
                </c:pt>
                <c:pt idx="6960">
                  <c:v>614.76462661173503</c:v>
                </c:pt>
                <c:pt idx="6961">
                  <c:v>614.76203920196804</c:v>
                </c:pt>
                <c:pt idx="6962">
                  <c:v>614.73588254855395</c:v>
                </c:pt>
                <c:pt idx="6963">
                  <c:v>614.73497529662995</c:v>
                </c:pt>
                <c:pt idx="6964">
                  <c:v>614.72843721683296</c:v>
                </c:pt>
                <c:pt idx="6965">
                  <c:v>614.700786863963</c:v>
                </c:pt>
                <c:pt idx="6966">
                  <c:v>614.69596005946005</c:v>
                </c:pt>
                <c:pt idx="6967">
                  <c:v>614.68858396744201</c:v>
                </c:pt>
                <c:pt idx="6968">
                  <c:v>614.66640376879798</c:v>
                </c:pt>
                <c:pt idx="6969">
                  <c:v>614.65113362635805</c:v>
                </c:pt>
                <c:pt idx="6970">
                  <c:v>614.63666462443598</c:v>
                </c:pt>
                <c:pt idx="6971">
                  <c:v>614.61701433370001</c:v>
                </c:pt>
                <c:pt idx="6972">
                  <c:v>614.59327379457</c:v>
                </c:pt>
                <c:pt idx="6973">
                  <c:v>614.59066644801499</c:v>
                </c:pt>
                <c:pt idx="6974">
                  <c:v>614.58775412113903</c:v>
                </c:pt>
                <c:pt idx="6975">
                  <c:v>614.54427465237995</c:v>
                </c:pt>
                <c:pt idx="6976">
                  <c:v>614.44603285926803</c:v>
                </c:pt>
                <c:pt idx="6977">
                  <c:v>614.44499570299001</c:v>
                </c:pt>
                <c:pt idx="6978">
                  <c:v>614.43759041346902</c:v>
                </c:pt>
                <c:pt idx="6979">
                  <c:v>614.42321916254298</c:v>
                </c:pt>
                <c:pt idx="6980">
                  <c:v>614.39770637376898</c:v>
                </c:pt>
                <c:pt idx="6981">
                  <c:v>614.386264230704</c:v>
                </c:pt>
                <c:pt idx="6982">
                  <c:v>614.38184750106598</c:v>
                </c:pt>
                <c:pt idx="6983">
                  <c:v>614.32237822156696</c:v>
                </c:pt>
                <c:pt idx="6984">
                  <c:v>614.31803246505501</c:v>
                </c:pt>
                <c:pt idx="6985">
                  <c:v>614.30468301931796</c:v>
                </c:pt>
                <c:pt idx="6986">
                  <c:v>614.24215444910806</c:v>
                </c:pt>
                <c:pt idx="6987">
                  <c:v>614.12969331459306</c:v>
                </c:pt>
                <c:pt idx="6988">
                  <c:v>614.09011734361104</c:v>
                </c:pt>
                <c:pt idx="6989">
                  <c:v>614.04441180832498</c:v>
                </c:pt>
                <c:pt idx="6990">
                  <c:v>614.02855907324499</c:v>
                </c:pt>
                <c:pt idx="6991">
                  <c:v>613.98559848079003</c:v>
                </c:pt>
                <c:pt idx="6992">
                  <c:v>613.971195595734</c:v>
                </c:pt>
                <c:pt idx="6993">
                  <c:v>613.91479906760105</c:v>
                </c:pt>
                <c:pt idx="6994">
                  <c:v>613.90193152433403</c:v>
                </c:pt>
                <c:pt idx="6995">
                  <c:v>613.89386979568405</c:v>
                </c:pt>
                <c:pt idx="6996">
                  <c:v>613.84940714064999</c:v>
                </c:pt>
                <c:pt idx="6997">
                  <c:v>613.846654168589</c:v>
                </c:pt>
                <c:pt idx="6998">
                  <c:v>613.82631388217601</c:v>
                </c:pt>
                <c:pt idx="6999">
                  <c:v>613.80983106686699</c:v>
                </c:pt>
                <c:pt idx="7000">
                  <c:v>613.77807038457797</c:v>
                </c:pt>
                <c:pt idx="7001">
                  <c:v>613.72899884960702</c:v>
                </c:pt>
                <c:pt idx="7002">
                  <c:v>613.70942455710701</c:v>
                </c:pt>
                <c:pt idx="7003">
                  <c:v>613.70068217966798</c:v>
                </c:pt>
                <c:pt idx="7004">
                  <c:v>613.67571243436203</c:v>
                </c:pt>
                <c:pt idx="7005">
                  <c:v>613.67175652666901</c:v>
                </c:pt>
                <c:pt idx="7006">
                  <c:v>613.64850252333201</c:v>
                </c:pt>
                <c:pt idx="7007">
                  <c:v>613.641679427491</c:v>
                </c:pt>
                <c:pt idx="7008">
                  <c:v>613.60663601542399</c:v>
                </c:pt>
                <c:pt idx="7009">
                  <c:v>613.477459169383</c:v>
                </c:pt>
                <c:pt idx="7010">
                  <c:v>613.43971554891004</c:v>
                </c:pt>
                <c:pt idx="7011">
                  <c:v>613.43942597589398</c:v>
                </c:pt>
                <c:pt idx="7012">
                  <c:v>613.41992684982995</c:v>
                </c:pt>
                <c:pt idx="7013">
                  <c:v>613.393461923367</c:v>
                </c:pt>
                <c:pt idx="7014">
                  <c:v>613.37676317651096</c:v>
                </c:pt>
                <c:pt idx="7015">
                  <c:v>613.31523878452197</c:v>
                </c:pt>
                <c:pt idx="7016">
                  <c:v>613.30288764404202</c:v>
                </c:pt>
                <c:pt idx="7017">
                  <c:v>613.27000060016996</c:v>
                </c:pt>
                <c:pt idx="7018">
                  <c:v>613.25013405079198</c:v>
                </c:pt>
                <c:pt idx="7019">
                  <c:v>613.24641973397399</c:v>
                </c:pt>
                <c:pt idx="7020">
                  <c:v>613.20483909406005</c:v>
                </c:pt>
                <c:pt idx="7021">
                  <c:v>613.19464470931996</c:v>
                </c:pt>
                <c:pt idx="7022">
                  <c:v>613.17368320163905</c:v>
                </c:pt>
                <c:pt idx="7023">
                  <c:v>613.113955107376</c:v>
                </c:pt>
                <c:pt idx="7024">
                  <c:v>613.10304794256501</c:v>
                </c:pt>
                <c:pt idx="7025">
                  <c:v>613.08467443805796</c:v>
                </c:pt>
                <c:pt idx="7026">
                  <c:v>613.05499104406999</c:v>
                </c:pt>
                <c:pt idx="7027">
                  <c:v>613.05085671995903</c:v>
                </c:pt>
                <c:pt idx="7028">
                  <c:v>613.03960757192999</c:v>
                </c:pt>
                <c:pt idx="7029">
                  <c:v>613.02910701617998</c:v>
                </c:pt>
                <c:pt idx="7030">
                  <c:v>613.01934028851201</c:v>
                </c:pt>
                <c:pt idx="7031">
                  <c:v>613.01719513210003</c:v>
                </c:pt>
                <c:pt idx="7032">
                  <c:v>613.01007059093502</c:v>
                </c:pt>
                <c:pt idx="7033">
                  <c:v>612.99941456992099</c:v>
                </c:pt>
                <c:pt idx="7034">
                  <c:v>612.99149564795698</c:v>
                </c:pt>
                <c:pt idx="7035">
                  <c:v>612.94911100655702</c:v>
                </c:pt>
                <c:pt idx="7036">
                  <c:v>612.87789676680404</c:v>
                </c:pt>
                <c:pt idx="7037">
                  <c:v>612.84223816000394</c:v>
                </c:pt>
                <c:pt idx="7038">
                  <c:v>612.813745808416</c:v>
                </c:pt>
                <c:pt idx="7039">
                  <c:v>612.80257386954997</c:v>
                </c:pt>
                <c:pt idx="7040">
                  <c:v>612.79131180455704</c:v>
                </c:pt>
                <c:pt idx="7041">
                  <c:v>612.78472084543205</c:v>
                </c:pt>
                <c:pt idx="7042">
                  <c:v>612.78234532813406</c:v>
                </c:pt>
                <c:pt idx="7043">
                  <c:v>612.74055236007098</c:v>
                </c:pt>
                <c:pt idx="7044">
                  <c:v>612.69796191611795</c:v>
                </c:pt>
                <c:pt idx="7045">
                  <c:v>612.69340485712405</c:v>
                </c:pt>
                <c:pt idx="7046">
                  <c:v>612.66419512553603</c:v>
                </c:pt>
                <c:pt idx="7047">
                  <c:v>612.66400512234895</c:v>
                </c:pt>
                <c:pt idx="7048">
                  <c:v>612.62547671314405</c:v>
                </c:pt>
                <c:pt idx="7049">
                  <c:v>612.57222193264602</c:v>
                </c:pt>
                <c:pt idx="7050">
                  <c:v>612.43799994749497</c:v>
                </c:pt>
                <c:pt idx="7051">
                  <c:v>612.40587316595099</c:v>
                </c:pt>
                <c:pt idx="7052">
                  <c:v>612.37722950061595</c:v>
                </c:pt>
                <c:pt idx="7053">
                  <c:v>612.36913186997299</c:v>
                </c:pt>
                <c:pt idx="7054">
                  <c:v>612.36342614741898</c:v>
                </c:pt>
                <c:pt idx="7055">
                  <c:v>612.35673289552994</c:v>
                </c:pt>
                <c:pt idx="7056">
                  <c:v>612.35217886486703</c:v>
                </c:pt>
                <c:pt idx="7057">
                  <c:v>612.34049690786298</c:v>
                </c:pt>
                <c:pt idx="7058">
                  <c:v>612.31548776332602</c:v>
                </c:pt>
                <c:pt idx="7059">
                  <c:v>612.25709174077804</c:v>
                </c:pt>
                <c:pt idx="7060">
                  <c:v>612.19537069736202</c:v>
                </c:pt>
                <c:pt idx="7061">
                  <c:v>612.11141944499195</c:v>
                </c:pt>
                <c:pt idx="7062">
                  <c:v>612.06403662468404</c:v>
                </c:pt>
                <c:pt idx="7063">
                  <c:v>612.03187489350103</c:v>
                </c:pt>
                <c:pt idx="7064">
                  <c:v>612.00979777767805</c:v>
                </c:pt>
                <c:pt idx="7065">
                  <c:v>611.93375570553701</c:v>
                </c:pt>
                <c:pt idx="7066">
                  <c:v>611.90703205694899</c:v>
                </c:pt>
                <c:pt idx="7067">
                  <c:v>611.887414901846</c:v>
                </c:pt>
                <c:pt idx="7068">
                  <c:v>611.88437228479995</c:v>
                </c:pt>
                <c:pt idx="7069">
                  <c:v>611.88076953715995</c:v>
                </c:pt>
                <c:pt idx="7070">
                  <c:v>611.87831887465404</c:v>
                </c:pt>
                <c:pt idx="7071">
                  <c:v>611.87523553106905</c:v>
                </c:pt>
                <c:pt idx="7072">
                  <c:v>611.86200047431396</c:v>
                </c:pt>
                <c:pt idx="7073">
                  <c:v>611.84034187049303</c:v>
                </c:pt>
                <c:pt idx="7074">
                  <c:v>611.82012324693699</c:v>
                </c:pt>
                <c:pt idx="7075">
                  <c:v>611.69379566577004</c:v>
                </c:pt>
                <c:pt idx="7076">
                  <c:v>611.67618144220705</c:v>
                </c:pt>
                <c:pt idx="7077">
                  <c:v>611.61595200269403</c:v>
                </c:pt>
                <c:pt idx="7078">
                  <c:v>611.60732827279799</c:v>
                </c:pt>
                <c:pt idx="7079">
                  <c:v>611.52772348490203</c:v>
                </c:pt>
                <c:pt idx="7080">
                  <c:v>611.453209426581</c:v>
                </c:pt>
                <c:pt idx="7081">
                  <c:v>611.42972484082497</c:v>
                </c:pt>
                <c:pt idx="7082">
                  <c:v>611.34423339819398</c:v>
                </c:pt>
                <c:pt idx="7083">
                  <c:v>611.32778560754105</c:v>
                </c:pt>
                <c:pt idx="7084">
                  <c:v>611.31816427642195</c:v>
                </c:pt>
                <c:pt idx="7085">
                  <c:v>611.21525444063695</c:v>
                </c:pt>
                <c:pt idx="7086">
                  <c:v>611.20004784189803</c:v>
                </c:pt>
                <c:pt idx="7087">
                  <c:v>611.19877953194998</c:v>
                </c:pt>
                <c:pt idx="7088">
                  <c:v>611.18356093708906</c:v>
                </c:pt>
                <c:pt idx="7089">
                  <c:v>611.17795712813404</c:v>
                </c:pt>
                <c:pt idx="7090">
                  <c:v>611.16034712784199</c:v>
                </c:pt>
                <c:pt idx="7091">
                  <c:v>611.13940960039895</c:v>
                </c:pt>
                <c:pt idx="7092">
                  <c:v>611.13225792593096</c:v>
                </c:pt>
                <c:pt idx="7093">
                  <c:v>611.11631358755699</c:v>
                </c:pt>
                <c:pt idx="7094">
                  <c:v>611.11510207424601</c:v>
                </c:pt>
                <c:pt idx="7095">
                  <c:v>611.08544658266101</c:v>
                </c:pt>
                <c:pt idx="7096">
                  <c:v>611.06888244508195</c:v>
                </c:pt>
                <c:pt idx="7097">
                  <c:v>611.06207922225406</c:v>
                </c:pt>
                <c:pt idx="7098">
                  <c:v>611.06093653651396</c:v>
                </c:pt>
                <c:pt idx="7099">
                  <c:v>611.05675441598896</c:v>
                </c:pt>
                <c:pt idx="7100">
                  <c:v>611.03706590523802</c:v>
                </c:pt>
                <c:pt idx="7101">
                  <c:v>611.03548022322695</c:v>
                </c:pt>
                <c:pt idx="7102">
                  <c:v>611.03416195605303</c:v>
                </c:pt>
                <c:pt idx="7103">
                  <c:v>610.97337466852696</c:v>
                </c:pt>
                <c:pt idx="7104">
                  <c:v>610.96770347761299</c:v>
                </c:pt>
                <c:pt idx="7105">
                  <c:v>610.96688232209397</c:v>
                </c:pt>
                <c:pt idx="7106">
                  <c:v>610.88905936583899</c:v>
                </c:pt>
                <c:pt idx="7107">
                  <c:v>610.81310414471795</c:v>
                </c:pt>
                <c:pt idx="7108">
                  <c:v>610.80568049612805</c:v>
                </c:pt>
                <c:pt idx="7109">
                  <c:v>610.77416613942</c:v>
                </c:pt>
                <c:pt idx="7110">
                  <c:v>610.73523850383697</c:v>
                </c:pt>
                <c:pt idx="7111">
                  <c:v>610.71201369229698</c:v>
                </c:pt>
                <c:pt idx="7112">
                  <c:v>610.68655724590803</c:v>
                </c:pt>
                <c:pt idx="7113">
                  <c:v>610.675217576362</c:v>
                </c:pt>
                <c:pt idx="7114">
                  <c:v>610.66855310374206</c:v>
                </c:pt>
                <c:pt idx="7115">
                  <c:v>610.65350029151602</c:v>
                </c:pt>
                <c:pt idx="7116">
                  <c:v>610.612566687053</c:v>
                </c:pt>
                <c:pt idx="7117">
                  <c:v>610.51433138655398</c:v>
                </c:pt>
                <c:pt idx="7118">
                  <c:v>610.49617559745298</c:v>
                </c:pt>
                <c:pt idx="7119">
                  <c:v>610.47533027546103</c:v>
                </c:pt>
                <c:pt idx="7120">
                  <c:v>610.46825096835403</c:v>
                </c:pt>
                <c:pt idx="7121">
                  <c:v>610.440437019162</c:v>
                </c:pt>
                <c:pt idx="7122">
                  <c:v>610.33929287061801</c:v>
                </c:pt>
                <c:pt idx="7123">
                  <c:v>610.33869035943803</c:v>
                </c:pt>
                <c:pt idx="7124">
                  <c:v>610.33271692516598</c:v>
                </c:pt>
                <c:pt idx="7125">
                  <c:v>610.32267381030397</c:v>
                </c:pt>
                <c:pt idx="7126">
                  <c:v>610.30775120057206</c:v>
                </c:pt>
                <c:pt idx="7127">
                  <c:v>610.30683361706701</c:v>
                </c:pt>
                <c:pt idx="7128">
                  <c:v>610.20712094665998</c:v>
                </c:pt>
                <c:pt idx="7129">
                  <c:v>610.18271324089801</c:v>
                </c:pt>
                <c:pt idx="7130">
                  <c:v>610.16501051572698</c:v>
                </c:pt>
                <c:pt idx="7131">
                  <c:v>610.12263838600802</c:v>
                </c:pt>
                <c:pt idx="7132">
                  <c:v>610.09975165172295</c:v>
                </c:pt>
                <c:pt idx="7133">
                  <c:v>609.989194072224</c:v>
                </c:pt>
                <c:pt idx="7134">
                  <c:v>609.98078127737995</c:v>
                </c:pt>
                <c:pt idx="7135">
                  <c:v>609.96193435813302</c:v>
                </c:pt>
                <c:pt idx="7136">
                  <c:v>609.95087681765301</c:v>
                </c:pt>
                <c:pt idx="7137">
                  <c:v>609.94009999365505</c:v>
                </c:pt>
                <c:pt idx="7138">
                  <c:v>609.92771512458603</c:v>
                </c:pt>
                <c:pt idx="7139">
                  <c:v>609.90723678476002</c:v>
                </c:pt>
                <c:pt idx="7140">
                  <c:v>609.86078995703895</c:v>
                </c:pt>
                <c:pt idx="7141">
                  <c:v>609.72497321205697</c:v>
                </c:pt>
                <c:pt idx="7142">
                  <c:v>609.70711356435197</c:v>
                </c:pt>
                <c:pt idx="7143">
                  <c:v>609.67941606008299</c:v>
                </c:pt>
                <c:pt idx="7144">
                  <c:v>609.65181184984897</c:v>
                </c:pt>
                <c:pt idx="7145">
                  <c:v>609.61320116256195</c:v>
                </c:pt>
                <c:pt idx="7146">
                  <c:v>609.59623648784304</c:v>
                </c:pt>
                <c:pt idx="7147">
                  <c:v>609.52860352458595</c:v>
                </c:pt>
                <c:pt idx="7148">
                  <c:v>609.52699029615098</c:v>
                </c:pt>
                <c:pt idx="7149">
                  <c:v>609.51553587333797</c:v>
                </c:pt>
                <c:pt idx="7150">
                  <c:v>609.48104340141595</c:v>
                </c:pt>
                <c:pt idx="7151">
                  <c:v>609.31467797764003</c:v>
                </c:pt>
                <c:pt idx="7152">
                  <c:v>609.31442655939702</c:v>
                </c:pt>
                <c:pt idx="7153">
                  <c:v>609.27445426339602</c:v>
                </c:pt>
                <c:pt idx="7154">
                  <c:v>609.25328983652798</c:v>
                </c:pt>
                <c:pt idx="7155">
                  <c:v>609.23822857696803</c:v>
                </c:pt>
                <c:pt idx="7156">
                  <c:v>609.231761464496</c:v>
                </c:pt>
                <c:pt idx="7157">
                  <c:v>609.21626174100004</c:v>
                </c:pt>
                <c:pt idx="7158">
                  <c:v>609.19401551982196</c:v>
                </c:pt>
                <c:pt idx="7159">
                  <c:v>609.165260828996</c:v>
                </c:pt>
                <c:pt idx="7160">
                  <c:v>609.10821363462105</c:v>
                </c:pt>
                <c:pt idx="7161">
                  <c:v>609.10003886840605</c:v>
                </c:pt>
                <c:pt idx="7162">
                  <c:v>609.08940950992303</c:v>
                </c:pt>
                <c:pt idx="7163">
                  <c:v>609.06314520695605</c:v>
                </c:pt>
                <c:pt idx="7164">
                  <c:v>609.06238087612303</c:v>
                </c:pt>
                <c:pt idx="7165">
                  <c:v>609.05629982494895</c:v>
                </c:pt>
                <c:pt idx="7166">
                  <c:v>608.99194092884295</c:v>
                </c:pt>
                <c:pt idx="7167">
                  <c:v>608.95822202315003</c:v>
                </c:pt>
                <c:pt idx="7168">
                  <c:v>608.93174327900203</c:v>
                </c:pt>
                <c:pt idx="7169">
                  <c:v>608.91521625576604</c:v>
                </c:pt>
                <c:pt idx="7170">
                  <c:v>608.913775331652</c:v>
                </c:pt>
                <c:pt idx="7171">
                  <c:v>608.91250070219905</c:v>
                </c:pt>
                <c:pt idx="7172">
                  <c:v>608.87610716477604</c:v>
                </c:pt>
                <c:pt idx="7173">
                  <c:v>608.85466589468399</c:v>
                </c:pt>
                <c:pt idx="7174">
                  <c:v>608.79922151521805</c:v>
                </c:pt>
                <c:pt idx="7175">
                  <c:v>608.79830198800596</c:v>
                </c:pt>
                <c:pt idx="7176">
                  <c:v>608.78848587468497</c:v>
                </c:pt>
                <c:pt idx="7177">
                  <c:v>608.78271663179896</c:v>
                </c:pt>
                <c:pt idx="7178">
                  <c:v>608.768887957581</c:v>
                </c:pt>
                <c:pt idx="7179">
                  <c:v>608.76771531970599</c:v>
                </c:pt>
                <c:pt idx="7180">
                  <c:v>608.718452901109</c:v>
                </c:pt>
                <c:pt idx="7181">
                  <c:v>608.70586041557306</c:v>
                </c:pt>
                <c:pt idx="7182">
                  <c:v>608.68451678007204</c:v>
                </c:pt>
                <c:pt idx="7183">
                  <c:v>608.67464926473497</c:v>
                </c:pt>
                <c:pt idx="7184">
                  <c:v>608.67165511484097</c:v>
                </c:pt>
                <c:pt idx="7185">
                  <c:v>608.66522239535004</c:v>
                </c:pt>
                <c:pt idx="7186">
                  <c:v>608.596143354368</c:v>
                </c:pt>
                <c:pt idx="7187">
                  <c:v>608.590484198426</c:v>
                </c:pt>
                <c:pt idx="7188">
                  <c:v>608.49768802102506</c:v>
                </c:pt>
                <c:pt idx="7189">
                  <c:v>608.47269901607001</c:v>
                </c:pt>
                <c:pt idx="7190">
                  <c:v>608.44055540761599</c:v>
                </c:pt>
                <c:pt idx="7191">
                  <c:v>608.43316489440804</c:v>
                </c:pt>
                <c:pt idx="7192">
                  <c:v>608.37319261404298</c:v>
                </c:pt>
                <c:pt idx="7193">
                  <c:v>608.28413794718597</c:v>
                </c:pt>
                <c:pt idx="7194">
                  <c:v>608.279971134893</c:v>
                </c:pt>
                <c:pt idx="7195">
                  <c:v>608.26470600533298</c:v>
                </c:pt>
                <c:pt idx="7196">
                  <c:v>608.25669594489204</c:v>
                </c:pt>
                <c:pt idx="7197">
                  <c:v>608.22369351165401</c:v>
                </c:pt>
                <c:pt idx="7198">
                  <c:v>608.22072814544299</c:v>
                </c:pt>
                <c:pt idx="7199">
                  <c:v>608.14033796271997</c:v>
                </c:pt>
                <c:pt idx="7200">
                  <c:v>608.13398707815395</c:v>
                </c:pt>
                <c:pt idx="7201">
                  <c:v>608.12185540138898</c:v>
                </c:pt>
                <c:pt idx="7202">
                  <c:v>608.11869353275199</c:v>
                </c:pt>
                <c:pt idx="7203">
                  <c:v>608.08610511238101</c:v>
                </c:pt>
                <c:pt idx="7204">
                  <c:v>608.084970315492</c:v>
                </c:pt>
                <c:pt idx="7205">
                  <c:v>608.05559286886398</c:v>
                </c:pt>
                <c:pt idx="7206">
                  <c:v>608.04222150204896</c:v>
                </c:pt>
                <c:pt idx="7207">
                  <c:v>607.99559160393301</c:v>
                </c:pt>
                <c:pt idx="7208">
                  <c:v>607.99046762409705</c:v>
                </c:pt>
                <c:pt idx="7209">
                  <c:v>607.97933945371096</c:v>
                </c:pt>
                <c:pt idx="7210">
                  <c:v>607.95797447730195</c:v>
                </c:pt>
                <c:pt idx="7211">
                  <c:v>607.91703545407302</c:v>
                </c:pt>
                <c:pt idx="7212">
                  <c:v>607.91583195671706</c:v>
                </c:pt>
                <c:pt idx="7213">
                  <c:v>607.85908428482003</c:v>
                </c:pt>
                <c:pt idx="7214">
                  <c:v>607.85904569956995</c:v>
                </c:pt>
                <c:pt idx="7215">
                  <c:v>607.85092525655898</c:v>
                </c:pt>
                <c:pt idx="7216">
                  <c:v>607.84142916235896</c:v>
                </c:pt>
                <c:pt idx="7217">
                  <c:v>607.79501115466405</c:v>
                </c:pt>
                <c:pt idx="7218">
                  <c:v>607.77364174634499</c:v>
                </c:pt>
                <c:pt idx="7219">
                  <c:v>607.73700281683</c:v>
                </c:pt>
                <c:pt idx="7220">
                  <c:v>607.70044495390505</c:v>
                </c:pt>
                <c:pt idx="7221">
                  <c:v>607.65748631065105</c:v>
                </c:pt>
                <c:pt idx="7222">
                  <c:v>607.59627013425302</c:v>
                </c:pt>
                <c:pt idx="7223">
                  <c:v>607.59052563155399</c:v>
                </c:pt>
                <c:pt idx="7224">
                  <c:v>607.589849782192</c:v>
                </c:pt>
                <c:pt idx="7225">
                  <c:v>607.58384255823398</c:v>
                </c:pt>
                <c:pt idx="7226">
                  <c:v>607.58310367044896</c:v>
                </c:pt>
                <c:pt idx="7227">
                  <c:v>607.45763974261195</c:v>
                </c:pt>
                <c:pt idx="7228">
                  <c:v>607.42050494242596</c:v>
                </c:pt>
                <c:pt idx="7229">
                  <c:v>607.40670266906398</c:v>
                </c:pt>
                <c:pt idx="7230">
                  <c:v>607.40253821928002</c:v>
                </c:pt>
                <c:pt idx="7231">
                  <c:v>607.37331380326498</c:v>
                </c:pt>
                <c:pt idx="7232">
                  <c:v>607.335212520543</c:v>
                </c:pt>
                <c:pt idx="7233">
                  <c:v>607.29682606274298</c:v>
                </c:pt>
                <c:pt idx="7234">
                  <c:v>607.26502944776701</c:v>
                </c:pt>
                <c:pt idx="7235">
                  <c:v>607.25152920852497</c:v>
                </c:pt>
                <c:pt idx="7236">
                  <c:v>607.22391543878598</c:v>
                </c:pt>
                <c:pt idx="7237">
                  <c:v>607.19809726523795</c:v>
                </c:pt>
                <c:pt idx="7238">
                  <c:v>607.16439476525898</c:v>
                </c:pt>
                <c:pt idx="7239">
                  <c:v>607.138464746414</c:v>
                </c:pt>
                <c:pt idx="7240">
                  <c:v>607.08631055073101</c:v>
                </c:pt>
                <c:pt idx="7241">
                  <c:v>607.08409953898899</c:v>
                </c:pt>
                <c:pt idx="7242">
                  <c:v>607.08348942394605</c:v>
                </c:pt>
                <c:pt idx="7243">
                  <c:v>607.00670118343101</c:v>
                </c:pt>
                <c:pt idx="7244">
                  <c:v>606.935622158814</c:v>
                </c:pt>
                <c:pt idx="7245">
                  <c:v>606.92770138080402</c:v>
                </c:pt>
                <c:pt idx="7246">
                  <c:v>606.92753357790104</c:v>
                </c:pt>
                <c:pt idx="7247">
                  <c:v>606.91663528023503</c:v>
                </c:pt>
                <c:pt idx="7248">
                  <c:v>606.91038577549295</c:v>
                </c:pt>
                <c:pt idx="7249">
                  <c:v>606.87278786820798</c:v>
                </c:pt>
                <c:pt idx="7250">
                  <c:v>606.86126513336603</c:v>
                </c:pt>
                <c:pt idx="7251">
                  <c:v>606.85883845939202</c:v>
                </c:pt>
                <c:pt idx="7252">
                  <c:v>606.85274027998196</c:v>
                </c:pt>
                <c:pt idx="7253">
                  <c:v>606.83309835087505</c:v>
                </c:pt>
                <c:pt idx="7254">
                  <c:v>606.82931508600302</c:v>
                </c:pt>
                <c:pt idx="7255">
                  <c:v>606.82085202120197</c:v>
                </c:pt>
                <c:pt idx="7256">
                  <c:v>606.78649582393598</c:v>
                </c:pt>
                <c:pt idx="7257">
                  <c:v>606.77877747788398</c:v>
                </c:pt>
                <c:pt idx="7258">
                  <c:v>606.73857261835201</c:v>
                </c:pt>
                <c:pt idx="7259">
                  <c:v>606.65661409024301</c:v>
                </c:pt>
                <c:pt idx="7260">
                  <c:v>606.58611627088897</c:v>
                </c:pt>
                <c:pt idx="7261">
                  <c:v>606.58112418334304</c:v>
                </c:pt>
                <c:pt idx="7262">
                  <c:v>606.57036285323602</c:v>
                </c:pt>
                <c:pt idx="7263">
                  <c:v>606.55776905068501</c:v>
                </c:pt>
                <c:pt idx="7264">
                  <c:v>606.54667852228101</c:v>
                </c:pt>
                <c:pt idx="7265">
                  <c:v>606.52863038580006</c:v>
                </c:pt>
                <c:pt idx="7266">
                  <c:v>606.51411709824697</c:v>
                </c:pt>
                <c:pt idx="7267">
                  <c:v>606.49214613699098</c:v>
                </c:pt>
                <c:pt idx="7268">
                  <c:v>606.484600076211</c:v>
                </c:pt>
                <c:pt idx="7269">
                  <c:v>606.44816944344802</c:v>
                </c:pt>
                <c:pt idx="7270">
                  <c:v>606.44303550964298</c:v>
                </c:pt>
                <c:pt idx="7271">
                  <c:v>606.43640583287299</c:v>
                </c:pt>
                <c:pt idx="7272">
                  <c:v>606.37448466227602</c:v>
                </c:pt>
                <c:pt idx="7273">
                  <c:v>606.36187158463895</c:v>
                </c:pt>
                <c:pt idx="7274">
                  <c:v>606.35521498333105</c:v>
                </c:pt>
                <c:pt idx="7275">
                  <c:v>606.35314978678002</c:v>
                </c:pt>
                <c:pt idx="7276">
                  <c:v>606.32317764505694</c:v>
                </c:pt>
                <c:pt idx="7277">
                  <c:v>606.30353113280205</c:v>
                </c:pt>
                <c:pt idx="7278">
                  <c:v>606.25142007979196</c:v>
                </c:pt>
                <c:pt idx="7279">
                  <c:v>606.16359613630505</c:v>
                </c:pt>
                <c:pt idx="7280">
                  <c:v>606.08360786568903</c:v>
                </c:pt>
                <c:pt idx="7281">
                  <c:v>606.06237911804806</c:v>
                </c:pt>
                <c:pt idx="7282">
                  <c:v>606.04180057644999</c:v>
                </c:pt>
                <c:pt idx="7283">
                  <c:v>605.98184370107106</c:v>
                </c:pt>
                <c:pt idx="7284">
                  <c:v>605.97556857007999</c:v>
                </c:pt>
                <c:pt idx="7285">
                  <c:v>605.95237350052003</c:v>
                </c:pt>
                <c:pt idx="7286">
                  <c:v>605.93006022920497</c:v>
                </c:pt>
                <c:pt idx="7287">
                  <c:v>605.90977056968404</c:v>
                </c:pt>
                <c:pt idx="7288">
                  <c:v>605.82051555238695</c:v>
                </c:pt>
                <c:pt idx="7289">
                  <c:v>605.81954499682502</c:v>
                </c:pt>
                <c:pt idx="7290">
                  <c:v>605.78725102323403</c:v>
                </c:pt>
                <c:pt idx="7291">
                  <c:v>605.65740034885596</c:v>
                </c:pt>
                <c:pt idx="7292">
                  <c:v>605.65372784736098</c:v>
                </c:pt>
                <c:pt idx="7293">
                  <c:v>605.62664230698897</c:v>
                </c:pt>
                <c:pt idx="7294">
                  <c:v>605.61772476261297</c:v>
                </c:pt>
                <c:pt idx="7295">
                  <c:v>605.58096526002703</c:v>
                </c:pt>
                <c:pt idx="7296">
                  <c:v>605.57379172579499</c:v>
                </c:pt>
                <c:pt idx="7297">
                  <c:v>605.55679195058303</c:v>
                </c:pt>
                <c:pt idx="7298">
                  <c:v>605.54277261840105</c:v>
                </c:pt>
                <c:pt idx="7299">
                  <c:v>605.52080598481496</c:v>
                </c:pt>
                <c:pt idx="7300">
                  <c:v>605.50401213634598</c:v>
                </c:pt>
                <c:pt idx="7301">
                  <c:v>605.41613155889399</c:v>
                </c:pt>
                <c:pt idx="7302">
                  <c:v>605.39060121844204</c:v>
                </c:pt>
                <c:pt idx="7303">
                  <c:v>605.30823607937702</c:v>
                </c:pt>
                <c:pt idx="7304">
                  <c:v>605.30160405978597</c:v>
                </c:pt>
                <c:pt idx="7305">
                  <c:v>605.26198650390995</c:v>
                </c:pt>
                <c:pt idx="7306">
                  <c:v>605.19401062378199</c:v>
                </c:pt>
                <c:pt idx="7307">
                  <c:v>605.17946596879995</c:v>
                </c:pt>
                <c:pt idx="7308">
                  <c:v>605.17157979973001</c:v>
                </c:pt>
                <c:pt idx="7309">
                  <c:v>605.13458508996302</c:v>
                </c:pt>
                <c:pt idx="7310">
                  <c:v>605.09726832882598</c:v>
                </c:pt>
                <c:pt idx="7311">
                  <c:v>605.05107844808697</c:v>
                </c:pt>
                <c:pt idx="7312">
                  <c:v>605.00631202796103</c:v>
                </c:pt>
                <c:pt idx="7313">
                  <c:v>605.000994017842</c:v>
                </c:pt>
                <c:pt idx="7314">
                  <c:v>604.950955201993</c:v>
                </c:pt>
                <c:pt idx="7315">
                  <c:v>604.94629937016498</c:v>
                </c:pt>
                <c:pt idx="7316">
                  <c:v>604.83558534871497</c:v>
                </c:pt>
                <c:pt idx="7317">
                  <c:v>604.83551305471804</c:v>
                </c:pt>
                <c:pt idx="7318">
                  <c:v>604.73551622254797</c:v>
                </c:pt>
                <c:pt idx="7319">
                  <c:v>604.72729845973004</c:v>
                </c:pt>
                <c:pt idx="7320">
                  <c:v>604.69834946193396</c:v>
                </c:pt>
                <c:pt idx="7321">
                  <c:v>604.67335469783097</c:v>
                </c:pt>
                <c:pt idx="7322">
                  <c:v>604.668620392516</c:v>
                </c:pt>
                <c:pt idx="7323">
                  <c:v>604.65618190138605</c:v>
                </c:pt>
                <c:pt idx="7324">
                  <c:v>604.65305007922598</c:v>
                </c:pt>
                <c:pt idx="7325">
                  <c:v>604.63181321145896</c:v>
                </c:pt>
                <c:pt idx="7326">
                  <c:v>604.62360424245298</c:v>
                </c:pt>
                <c:pt idx="7327">
                  <c:v>604.58729918680501</c:v>
                </c:pt>
                <c:pt idx="7328">
                  <c:v>604.55609464682095</c:v>
                </c:pt>
                <c:pt idx="7329">
                  <c:v>604.53695689217795</c:v>
                </c:pt>
                <c:pt idx="7330">
                  <c:v>604.49818498745606</c:v>
                </c:pt>
                <c:pt idx="7331">
                  <c:v>604.47275613693103</c:v>
                </c:pt>
                <c:pt idx="7332">
                  <c:v>604.43534523542496</c:v>
                </c:pt>
                <c:pt idx="7333">
                  <c:v>604.42911435320104</c:v>
                </c:pt>
                <c:pt idx="7334">
                  <c:v>604.40189404984994</c:v>
                </c:pt>
                <c:pt idx="7335">
                  <c:v>604.37191198203402</c:v>
                </c:pt>
                <c:pt idx="7336">
                  <c:v>604.36828370410694</c:v>
                </c:pt>
                <c:pt idx="7337">
                  <c:v>604.36767597888297</c:v>
                </c:pt>
                <c:pt idx="7338">
                  <c:v>604.36573941640904</c:v>
                </c:pt>
                <c:pt idx="7339">
                  <c:v>604.35185247971697</c:v>
                </c:pt>
                <c:pt idx="7340">
                  <c:v>604.33493820964895</c:v>
                </c:pt>
                <c:pt idx="7341">
                  <c:v>604.32032291434098</c:v>
                </c:pt>
                <c:pt idx="7342">
                  <c:v>604.25530717268998</c:v>
                </c:pt>
                <c:pt idx="7343">
                  <c:v>604.23991732487002</c:v>
                </c:pt>
                <c:pt idx="7344">
                  <c:v>604.21274092443502</c:v>
                </c:pt>
                <c:pt idx="7345">
                  <c:v>604.14741554048805</c:v>
                </c:pt>
                <c:pt idx="7346">
                  <c:v>604.09451094535302</c:v>
                </c:pt>
                <c:pt idx="7347">
                  <c:v>604.06448319101401</c:v>
                </c:pt>
                <c:pt idx="7348">
                  <c:v>604.04947405242899</c:v>
                </c:pt>
                <c:pt idx="7349">
                  <c:v>604.04499045498505</c:v>
                </c:pt>
                <c:pt idx="7350">
                  <c:v>604.02882680146604</c:v>
                </c:pt>
                <c:pt idx="7351">
                  <c:v>603.99509761745105</c:v>
                </c:pt>
                <c:pt idx="7352">
                  <c:v>603.927968740393</c:v>
                </c:pt>
                <c:pt idx="7353">
                  <c:v>603.90107989281501</c:v>
                </c:pt>
                <c:pt idx="7354">
                  <c:v>603.89590309482298</c:v>
                </c:pt>
                <c:pt idx="7355">
                  <c:v>603.83979967663004</c:v>
                </c:pt>
                <c:pt idx="7356">
                  <c:v>603.79239045738905</c:v>
                </c:pt>
                <c:pt idx="7357">
                  <c:v>603.79144732983104</c:v>
                </c:pt>
                <c:pt idx="7358">
                  <c:v>603.77290374350798</c:v>
                </c:pt>
                <c:pt idx="7359">
                  <c:v>603.75199395925995</c:v>
                </c:pt>
                <c:pt idx="7360">
                  <c:v>603.72246369427398</c:v>
                </c:pt>
                <c:pt idx="7361">
                  <c:v>603.70142356783299</c:v>
                </c:pt>
                <c:pt idx="7362">
                  <c:v>603.68711665303101</c:v>
                </c:pt>
                <c:pt idx="7363">
                  <c:v>603.68592931907597</c:v>
                </c:pt>
                <c:pt idx="7364">
                  <c:v>603.67005083970002</c:v>
                </c:pt>
                <c:pt idx="7365">
                  <c:v>603.64247129967305</c:v>
                </c:pt>
                <c:pt idx="7366">
                  <c:v>603.63315539822599</c:v>
                </c:pt>
                <c:pt idx="7367">
                  <c:v>603.62296192754604</c:v>
                </c:pt>
                <c:pt idx="7368">
                  <c:v>603.51079166330999</c:v>
                </c:pt>
                <c:pt idx="7369">
                  <c:v>603.505237889093</c:v>
                </c:pt>
                <c:pt idx="7370">
                  <c:v>603.48070403830604</c:v>
                </c:pt>
                <c:pt idx="7371">
                  <c:v>603.43053093241804</c:v>
                </c:pt>
                <c:pt idx="7372">
                  <c:v>603.42465432982306</c:v>
                </c:pt>
                <c:pt idx="7373">
                  <c:v>603.39939653097099</c:v>
                </c:pt>
                <c:pt idx="7374">
                  <c:v>603.33756125989498</c:v>
                </c:pt>
                <c:pt idx="7375">
                  <c:v>603.32433541674902</c:v>
                </c:pt>
                <c:pt idx="7376">
                  <c:v>603.307892487706</c:v>
                </c:pt>
                <c:pt idx="7377">
                  <c:v>603.28248952966999</c:v>
                </c:pt>
                <c:pt idx="7378">
                  <c:v>603.27745851107397</c:v>
                </c:pt>
                <c:pt idx="7379">
                  <c:v>603.25757605704598</c:v>
                </c:pt>
                <c:pt idx="7380">
                  <c:v>603.208439029705</c:v>
                </c:pt>
                <c:pt idx="7381">
                  <c:v>603.18916539655402</c:v>
                </c:pt>
                <c:pt idx="7382">
                  <c:v>603.18200951767096</c:v>
                </c:pt>
                <c:pt idx="7383">
                  <c:v>603.11993920032296</c:v>
                </c:pt>
                <c:pt idx="7384">
                  <c:v>603.11555086083604</c:v>
                </c:pt>
                <c:pt idx="7385">
                  <c:v>603.09356977238997</c:v>
                </c:pt>
                <c:pt idx="7386">
                  <c:v>603.08604173048298</c:v>
                </c:pt>
                <c:pt idx="7387">
                  <c:v>603.05558753242701</c:v>
                </c:pt>
                <c:pt idx="7388">
                  <c:v>603.01516931342201</c:v>
                </c:pt>
                <c:pt idx="7389">
                  <c:v>602.99698522875099</c:v>
                </c:pt>
                <c:pt idx="7390">
                  <c:v>602.92450928486005</c:v>
                </c:pt>
                <c:pt idx="7391">
                  <c:v>602.90603270300801</c:v>
                </c:pt>
                <c:pt idx="7392">
                  <c:v>602.89947554598098</c:v>
                </c:pt>
                <c:pt idx="7393">
                  <c:v>602.88469981487401</c:v>
                </c:pt>
                <c:pt idx="7394">
                  <c:v>602.86741159965902</c:v>
                </c:pt>
                <c:pt idx="7395">
                  <c:v>602.83522276601104</c:v>
                </c:pt>
                <c:pt idx="7396">
                  <c:v>602.75679264561199</c:v>
                </c:pt>
                <c:pt idx="7397">
                  <c:v>602.74507874984795</c:v>
                </c:pt>
                <c:pt idx="7398">
                  <c:v>602.73795872696803</c:v>
                </c:pt>
                <c:pt idx="7399">
                  <c:v>602.71011175634101</c:v>
                </c:pt>
                <c:pt idx="7400">
                  <c:v>602.69290356584395</c:v>
                </c:pt>
                <c:pt idx="7401">
                  <c:v>602.66914151410697</c:v>
                </c:pt>
                <c:pt idx="7402">
                  <c:v>602.66708562223698</c:v>
                </c:pt>
                <c:pt idx="7403">
                  <c:v>602.62339767045205</c:v>
                </c:pt>
                <c:pt idx="7404">
                  <c:v>602.59991048627205</c:v>
                </c:pt>
                <c:pt idx="7405">
                  <c:v>602.55696879640004</c:v>
                </c:pt>
                <c:pt idx="7406">
                  <c:v>602.54115819036497</c:v>
                </c:pt>
                <c:pt idx="7407">
                  <c:v>602.51921582566001</c:v>
                </c:pt>
                <c:pt idx="7408">
                  <c:v>602.47235210837596</c:v>
                </c:pt>
                <c:pt idx="7409">
                  <c:v>602.46882097029402</c:v>
                </c:pt>
                <c:pt idx="7410">
                  <c:v>602.46789928886699</c:v>
                </c:pt>
                <c:pt idx="7411">
                  <c:v>602.46330163463301</c:v>
                </c:pt>
                <c:pt idx="7412">
                  <c:v>602.46004696402997</c:v>
                </c:pt>
                <c:pt idx="7413">
                  <c:v>602.343338309356</c:v>
                </c:pt>
                <c:pt idx="7414">
                  <c:v>602.33469518047195</c:v>
                </c:pt>
                <c:pt idx="7415">
                  <c:v>602.33399976480302</c:v>
                </c:pt>
                <c:pt idx="7416">
                  <c:v>602.28606004734297</c:v>
                </c:pt>
                <c:pt idx="7417">
                  <c:v>602.27799661499796</c:v>
                </c:pt>
                <c:pt idx="7418">
                  <c:v>602.26734643205896</c:v>
                </c:pt>
                <c:pt idx="7419">
                  <c:v>602.24328293847202</c:v>
                </c:pt>
                <c:pt idx="7420">
                  <c:v>602.24138729309902</c:v>
                </c:pt>
                <c:pt idx="7421">
                  <c:v>602.21653739957605</c:v>
                </c:pt>
                <c:pt idx="7422">
                  <c:v>602.19698126392802</c:v>
                </c:pt>
                <c:pt idx="7423">
                  <c:v>602.17312021032103</c:v>
                </c:pt>
                <c:pt idx="7424">
                  <c:v>602.15076425052996</c:v>
                </c:pt>
                <c:pt idx="7425">
                  <c:v>602.10542362963895</c:v>
                </c:pt>
                <c:pt idx="7426">
                  <c:v>602.08760595123897</c:v>
                </c:pt>
                <c:pt idx="7427">
                  <c:v>602.04432354899598</c:v>
                </c:pt>
                <c:pt idx="7428">
                  <c:v>602.01141832276096</c:v>
                </c:pt>
                <c:pt idx="7429">
                  <c:v>601.94925854610699</c:v>
                </c:pt>
                <c:pt idx="7430">
                  <c:v>601.94397050232396</c:v>
                </c:pt>
                <c:pt idx="7431">
                  <c:v>601.88251908217296</c:v>
                </c:pt>
                <c:pt idx="7432">
                  <c:v>601.88225889048601</c:v>
                </c:pt>
                <c:pt idx="7433">
                  <c:v>601.85434671944699</c:v>
                </c:pt>
                <c:pt idx="7434">
                  <c:v>601.78333754878702</c:v>
                </c:pt>
                <c:pt idx="7435">
                  <c:v>601.76930944588798</c:v>
                </c:pt>
                <c:pt idx="7436">
                  <c:v>601.74630568836994</c:v>
                </c:pt>
                <c:pt idx="7437">
                  <c:v>601.73800391095995</c:v>
                </c:pt>
                <c:pt idx="7438">
                  <c:v>601.69883601050299</c:v>
                </c:pt>
                <c:pt idx="7439">
                  <c:v>601.65050245038401</c:v>
                </c:pt>
                <c:pt idx="7440">
                  <c:v>601.60822926553203</c:v>
                </c:pt>
                <c:pt idx="7441">
                  <c:v>601.55136163004795</c:v>
                </c:pt>
                <c:pt idx="7442">
                  <c:v>601.54073720950396</c:v>
                </c:pt>
                <c:pt idx="7443">
                  <c:v>601.49534551376496</c:v>
                </c:pt>
                <c:pt idx="7444">
                  <c:v>601.48359247847395</c:v>
                </c:pt>
                <c:pt idx="7445">
                  <c:v>601.46794109084999</c:v>
                </c:pt>
                <c:pt idx="7446">
                  <c:v>601.46631754552902</c:v>
                </c:pt>
                <c:pt idx="7447">
                  <c:v>601.40751034470202</c:v>
                </c:pt>
                <c:pt idx="7448">
                  <c:v>601.38724631133005</c:v>
                </c:pt>
                <c:pt idx="7449">
                  <c:v>601.37899441067998</c:v>
                </c:pt>
                <c:pt idx="7450">
                  <c:v>601.35122505004301</c:v>
                </c:pt>
                <c:pt idx="7451">
                  <c:v>601.34746952544197</c:v>
                </c:pt>
                <c:pt idx="7452">
                  <c:v>601.31520435288303</c:v>
                </c:pt>
                <c:pt idx="7453">
                  <c:v>601.28061814665</c:v>
                </c:pt>
                <c:pt idx="7454">
                  <c:v>601.22981041548496</c:v>
                </c:pt>
                <c:pt idx="7455">
                  <c:v>601.21375778726701</c:v>
                </c:pt>
                <c:pt idx="7456">
                  <c:v>601.20436962994097</c:v>
                </c:pt>
                <c:pt idx="7457">
                  <c:v>601.19803147078596</c:v>
                </c:pt>
                <c:pt idx="7458">
                  <c:v>601.18992567996895</c:v>
                </c:pt>
                <c:pt idx="7459">
                  <c:v>601.18947798878401</c:v>
                </c:pt>
                <c:pt idx="7460">
                  <c:v>601.17151584136298</c:v>
                </c:pt>
                <c:pt idx="7461">
                  <c:v>601.09192875930603</c:v>
                </c:pt>
                <c:pt idx="7462">
                  <c:v>601.08613323564998</c:v>
                </c:pt>
                <c:pt idx="7463">
                  <c:v>601.03686913073795</c:v>
                </c:pt>
                <c:pt idx="7464">
                  <c:v>601.034423632212</c:v>
                </c:pt>
                <c:pt idx="7465">
                  <c:v>601.03339732700704</c:v>
                </c:pt>
                <c:pt idx="7466">
                  <c:v>600.96751317914902</c:v>
                </c:pt>
                <c:pt idx="7467">
                  <c:v>600.96511758064696</c:v>
                </c:pt>
                <c:pt idx="7468">
                  <c:v>600.95531868033197</c:v>
                </c:pt>
                <c:pt idx="7469">
                  <c:v>600.89701129601201</c:v>
                </c:pt>
                <c:pt idx="7470">
                  <c:v>600.86368984740102</c:v>
                </c:pt>
                <c:pt idx="7471">
                  <c:v>600.83122675812695</c:v>
                </c:pt>
                <c:pt idx="7472">
                  <c:v>600.79683936688298</c:v>
                </c:pt>
                <c:pt idx="7473">
                  <c:v>600.79398246281005</c:v>
                </c:pt>
                <c:pt idx="7474">
                  <c:v>600.79365118555495</c:v>
                </c:pt>
                <c:pt idx="7475">
                  <c:v>600.75054794927098</c:v>
                </c:pt>
                <c:pt idx="7476">
                  <c:v>600.74502463165095</c:v>
                </c:pt>
                <c:pt idx="7477">
                  <c:v>600.74289627314704</c:v>
                </c:pt>
                <c:pt idx="7478">
                  <c:v>600.74262314724297</c:v>
                </c:pt>
                <c:pt idx="7479">
                  <c:v>600.72646943697998</c:v>
                </c:pt>
                <c:pt idx="7480">
                  <c:v>600.71894622223397</c:v>
                </c:pt>
                <c:pt idx="7481">
                  <c:v>600.71643180244496</c:v>
                </c:pt>
                <c:pt idx="7482">
                  <c:v>600.66873364941296</c:v>
                </c:pt>
                <c:pt idx="7483">
                  <c:v>600.59077991626998</c:v>
                </c:pt>
                <c:pt idx="7484">
                  <c:v>600.58043082390805</c:v>
                </c:pt>
                <c:pt idx="7485">
                  <c:v>600.52494629099704</c:v>
                </c:pt>
                <c:pt idx="7486">
                  <c:v>600.49701895585201</c:v>
                </c:pt>
                <c:pt idx="7487">
                  <c:v>600.496118642601</c:v>
                </c:pt>
                <c:pt idx="7488">
                  <c:v>600.48780392344997</c:v>
                </c:pt>
                <c:pt idx="7489">
                  <c:v>600.41426920775598</c:v>
                </c:pt>
                <c:pt idx="7490">
                  <c:v>600.35755809155501</c:v>
                </c:pt>
                <c:pt idx="7491">
                  <c:v>600.28140898112804</c:v>
                </c:pt>
                <c:pt idx="7492">
                  <c:v>600.26687005581198</c:v>
                </c:pt>
                <c:pt idx="7493">
                  <c:v>600.23150809741298</c:v>
                </c:pt>
                <c:pt idx="7494">
                  <c:v>600.159183730113</c:v>
                </c:pt>
                <c:pt idx="7495">
                  <c:v>600.09046071299201</c:v>
                </c:pt>
                <c:pt idx="7496">
                  <c:v>600.08311703071502</c:v>
                </c:pt>
                <c:pt idx="7497">
                  <c:v>600.06605719842003</c:v>
                </c:pt>
                <c:pt idx="7498">
                  <c:v>600.04977571498102</c:v>
                </c:pt>
                <c:pt idx="7499">
                  <c:v>600.03633610077804</c:v>
                </c:pt>
                <c:pt idx="7500">
                  <c:v>599.99157778818699</c:v>
                </c:pt>
                <c:pt idx="7501">
                  <c:v>599.98365880054996</c:v>
                </c:pt>
                <c:pt idx="7502">
                  <c:v>599.93171468037997</c:v>
                </c:pt>
                <c:pt idx="7503">
                  <c:v>599.91395230726096</c:v>
                </c:pt>
                <c:pt idx="7504">
                  <c:v>599.88732918170103</c:v>
                </c:pt>
                <c:pt idx="7505">
                  <c:v>599.87777811675198</c:v>
                </c:pt>
                <c:pt idx="7506">
                  <c:v>599.841198218866</c:v>
                </c:pt>
                <c:pt idx="7507">
                  <c:v>599.84100374682498</c:v>
                </c:pt>
                <c:pt idx="7508">
                  <c:v>599.83503748914097</c:v>
                </c:pt>
                <c:pt idx="7509">
                  <c:v>599.79270991631802</c:v>
                </c:pt>
                <c:pt idx="7510">
                  <c:v>599.75521804722905</c:v>
                </c:pt>
                <c:pt idx="7511">
                  <c:v>599.72536227700698</c:v>
                </c:pt>
                <c:pt idx="7512">
                  <c:v>599.69858452685503</c:v>
                </c:pt>
                <c:pt idx="7513">
                  <c:v>599.66701981840197</c:v>
                </c:pt>
                <c:pt idx="7514">
                  <c:v>599.66583680065298</c:v>
                </c:pt>
                <c:pt idx="7515">
                  <c:v>599.65658378337901</c:v>
                </c:pt>
                <c:pt idx="7516">
                  <c:v>599.63455180916606</c:v>
                </c:pt>
                <c:pt idx="7517">
                  <c:v>599.63083814161701</c:v>
                </c:pt>
                <c:pt idx="7518">
                  <c:v>599.57928706056896</c:v>
                </c:pt>
                <c:pt idx="7519">
                  <c:v>599.53058587771295</c:v>
                </c:pt>
                <c:pt idx="7520">
                  <c:v>599.42595175270799</c:v>
                </c:pt>
                <c:pt idx="7521">
                  <c:v>599.40775988323696</c:v>
                </c:pt>
                <c:pt idx="7522">
                  <c:v>599.39895498499902</c:v>
                </c:pt>
                <c:pt idx="7523">
                  <c:v>599.374820256362</c:v>
                </c:pt>
                <c:pt idx="7524">
                  <c:v>599.30922575272598</c:v>
                </c:pt>
                <c:pt idx="7525">
                  <c:v>599.29329534729004</c:v>
                </c:pt>
                <c:pt idx="7526">
                  <c:v>599.26663752725904</c:v>
                </c:pt>
                <c:pt idx="7527">
                  <c:v>599.25483646328803</c:v>
                </c:pt>
                <c:pt idx="7528">
                  <c:v>599.24210929640003</c:v>
                </c:pt>
                <c:pt idx="7529">
                  <c:v>599.21814336524199</c:v>
                </c:pt>
                <c:pt idx="7530">
                  <c:v>599.20750236298295</c:v>
                </c:pt>
                <c:pt idx="7531">
                  <c:v>599.17830886551906</c:v>
                </c:pt>
                <c:pt idx="7532">
                  <c:v>599.12133414446998</c:v>
                </c:pt>
                <c:pt idx="7533">
                  <c:v>599.05963725171</c:v>
                </c:pt>
                <c:pt idx="7534">
                  <c:v>599.05830008697797</c:v>
                </c:pt>
                <c:pt idx="7535">
                  <c:v>599.04495994719503</c:v>
                </c:pt>
                <c:pt idx="7536">
                  <c:v>599.01810937744301</c:v>
                </c:pt>
                <c:pt idx="7537">
                  <c:v>598.97369475438495</c:v>
                </c:pt>
                <c:pt idx="7538">
                  <c:v>598.94325945056198</c:v>
                </c:pt>
                <c:pt idx="7539">
                  <c:v>598.91290190429504</c:v>
                </c:pt>
                <c:pt idx="7540">
                  <c:v>598.86124725942102</c:v>
                </c:pt>
                <c:pt idx="7541">
                  <c:v>598.86091417671298</c:v>
                </c:pt>
                <c:pt idx="7542">
                  <c:v>598.80094741046696</c:v>
                </c:pt>
                <c:pt idx="7543">
                  <c:v>598.78381783826001</c:v>
                </c:pt>
                <c:pt idx="7544">
                  <c:v>598.63471555644901</c:v>
                </c:pt>
                <c:pt idx="7545">
                  <c:v>598.60529517864495</c:v>
                </c:pt>
                <c:pt idx="7546">
                  <c:v>598.59426270044798</c:v>
                </c:pt>
                <c:pt idx="7547">
                  <c:v>598.52395858744103</c:v>
                </c:pt>
                <c:pt idx="7548">
                  <c:v>598.52356159069905</c:v>
                </c:pt>
                <c:pt idx="7549">
                  <c:v>598.48193444709204</c:v>
                </c:pt>
                <c:pt idx="7550">
                  <c:v>598.45713766926394</c:v>
                </c:pt>
                <c:pt idx="7551">
                  <c:v>598.44454760806502</c:v>
                </c:pt>
                <c:pt idx="7552">
                  <c:v>598.444257857347</c:v>
                </c:pt>
                <c:pt idx="7553">
                  <c:v>598.43541187723997</c:v>
                </c:pt>
                <c:pt idx="7554">
                  <c:v>598.40817197113097</c:v>
                </c:pt>
                <c:pt idx="7555">
                  <c:v>598.35661062840597</c:v>
                </c:pt>
                <c:pt idx="7556">
                  <c:v>598.35240605071897</c:v>
                </c:pt>
                <c:pt idx="7557">
                  <c:v>598.34736621513105</c:v>
                </c:pt>
                <c:pt idx="7558">
                  <c:v>598.32521362414195</c:v>
                </c:pt>
                <c:pt idx="7559">
                  <c:v>598.28447940040701</c:v>
                </c:pt>
                <c:pt idx="7560">
                  <c:v>598.26277977878794</c:v>
                </c:pt>
                <c:pt idx="7561">
                  <c:v>598.26115739428496</c:v>
                </c:pt>
                <c:pt idx="7562">
                  <c:v>598.21995270640002</c:v>
                </c:pt>
                <c:pt idx="7563">
                  <c:v>598.20262724691202</c:v>
                </c:pt>
                <c:pt idx="7564">
                  <c:v>598.19682731924695</c:v>
                </c:pt>
                <c:pt idx="7565">
                  <c:v>598.15904197737598</c:v>
                </c:pt>
                <c:pt idx="7566">
                  <c:v>598.12365363446395</c:v>
                </c:pt>
                <c:pt idx="7567">
                  <c:v>598.12212253702705</c:v>
                </c:pt>
                <c:pt idx="7568">
                  <c:v>598.11198093144799</c:v>
                </c:pt>
                <c:pt idx="7569">
                  <c:v>598.08285389358105</c:v>
                </c:pt>
                <c:pt idx="7570">
                  <c:v>598.06306358767995</c:v>
                </c:pt>
                <c:pt idx="7571">
                  <c:v>598.05372757288603</c:v>
                </c:pt>
                <c:pt idx="7572">
                  <c:v>597.99983148381602</c:v>
                </c:pt>
                <c:pt idx="7573">
                  <c:v>597.99328686751096</c:v>
                </c:pt>
                <c:pt idx="7574">
                  <c:v>597.97508047038002</c:v>
                </c:pt>
                <c:pt idx="7575">
                  <c:v>597.97403701460701</c:v>
                </c:pt>
                <c:pt idx="7576">
                  <c:v>597.957491860093</c:v>
                </c:pt>
                <c:pt idx="7577">
                  <c:v>597.95112163973897</c:v>
                </c:pt>
                <c:pt idx="7578">
                  <c:v>597.91037437457805</c:v>
                </c:pt>
                <c:pt idx="7579">
                  <c:v>597.897716814109</c:v>
                </c:pt>
                <c:pt idx="7580">
                  <c:v>597.84866831686998</c:v>
                </c:pt>
                <c:pt idx="7581">
                  <c:v>597.84728393780097</c:v>
                </c:pt>
                <c:pt idx="7582">
                  <c:v>597.824058032126</c:v>
                </c:pt>
                <c:pt idx="7583">
                  <c:v>597.80813220344805</c:v>
                </c:pt>
                <c:pt idx="7584">
                  <c:v>597.79800106549396</c:v>
                </c:pt>
                <c:pt idx="7585">
                  <c:v>597.78967357894101</c:v>
                </c:pt>
                <c:pt idx="7586">
                  <c:v>597.78741917257696</c:v>
                </c:pt>
                <c:pt idx="7587">
                  <c:v>597.74635769591998</c:v>
                </c:pt>
                <c:pt idx="7588">
                  <c:v>597.72207952280496</c:v>
                </c:pt>
                <c:pt idx="7589">
                  <c:v>597.71261067388195</c:v>
                </c:pt>
                <c:pt idx="7590">
                  <c:v>597.68861597057105</c:v>
                </c:pt>
                <c:pt idx="7591">
                  <c:v>597.65371644061099</c:v>
                </c:pt>
                <c:pt idx="7592">
                  <c:v>597.60874469474004</c:v>
                </c:pt>
                <c:pt idx="7593">
                  <c:v>597.60785629123404</c:v>
                </c:pt>
                <c:pt idx="7594">
                  <c:v>597.58214354198196</c:v>
                </c:pt>
                <c:pt idx="7595">
                  <c:v>597.51462386973003</c:v>
                </c:pt>
                <c:pt idx="7596">
                  <c:v>597.51220346252103</c:v>
                </c:pt>
                <c:pt idx="7597">
                  <c:v>597.49906688277599</c:v>
                </c:pt>
                <c:pt idx="7598">
                  <c:v>597.48834871869303</c:v>
                </c:pt>
                <c:pt idx="7599">
                  <c:v>597.44714674908698</c:v>
                </c:pt>
                <c:pt idx="7600">
                  <c:v>597.43714365026005</c:v>
                </c:pt>
                <c:pt idx="7601">
                  <c:v>597.41653796518699</c:v>
                </c:pt>
                <c:pt idx="7602">
                  <c:v>597.38784419753597</c:v>
                </c:pt>
                <c:pt idx="7603">
                  <c:v>597.33005091262703</c:v>
                </c:pt>
                <c:pt idx="7604">
                  <c:v>597.31079974444106</c:v>
                </c:pt>
                <c:pt idx="7605">
                  <c:v>597.26144328179601</c:v>
                </c:pt>
                <c:pt idx="7606">
                  <c:v>597.245004449872</c:v>
                </c:pt>
                <c:pt idx="7607">
                  <c:v>597.23572251254598</c:v>
                </c:pt>
                <c:pt idx="7608">
                  <c:v>597.23090363038102</c:v>
                </c:pt>
                <c:pt idx="7609">
                  <c:v>597.20568400705497</c:v>
                </c:pt>
                <c:pt idx="7610">
                  <c:v>597.19200384634905</c:v>
                </c:pt>
                <c:pt idx="7611">
                  <c:v>597.17632442786896</c:v>
                </c:pt>
                <c:pt idx="7612">
                  <c:v>597.17482829631194</c:v>
                </c:pt>
                <c:pt idx="7613">
                  <c:v>597.14243314168095</c:v>
                </c:pt>
                <c:pt idx="7614">
                  <c:v>597.12182299424796</c:v>
                </c:pt>
                <c:pt idx="7615">
                  <c:v>597.11444924897501</c:v>
                </c:pt>
                <c:pt idx="7616">
                  <c:v>597.10766608231904</c:v>
                </c:pt>
                <c:pt idx="7617">
                  <c:v>597.07701531313103</c:v>
                </c:pt>
                <c:pt idx="7618">
                  <c:v>597.01332828842999</c:v>
                </c:pt>
                <c:pt idx="7619">
                  <c:v>597.01252021697701</c:v>
                </c:pt>
                <c:pt idx="7620">
                  <c:v>596.93309697404095</c:v>
                </c:pt>
                <c:pt idx="7621">
                  <c:v>596.901551928858</c:v>
                </c:pt>
                <c:pt idx="7622">
                  <c:v>596.79626660117594</c:v>
                </c:pt>
                <c:pt idx="7623">
                  <c:v>596.79013713587995</c:v>
                </c:pt>
                <c:pt idx="7624">
                  <c:v>596.78770532699298</c:v>
                </c:pt>
                <c:pt idx="7625">
                  <c:v>596.77009445193505</c:v>
                </c:pt>
                <c:pt idx="7626">
                  <c:v>596.72721232119397</c:v>
                </c:pt>
                <c:pt idx="7627">
                  <c:v>596.69030200097404</c:v>
                </c:pt>
                <c:pt idx="7628">
                  <c:v>596.65396557210795</c:v>
                </c:pt>
                <c:pt idx="7629">
                  <c:v>596.645971167997</c:v>
                </c:pt>
                <c:pt idx="7630">
                  <c:v>596.59095895295104</c:v>
                </c:pt>
                <c:pt idx="7631">
                  <c:v>596.57082174483503</c:v>
                </c:pt>
                <c:pt idx="7632">
                  <c:v>596.55232240513601</c:v>
                </c:pt>
                <c:pt idx="7633">
                  <c:v>596.51391865981998</c:v>
                </c:pt>
                <c:pt idx="7634">
                  <c:v>596.49772764667603</c:v>
                </c:pt>
                <c:pt idx="7635">
                  <c:v>596.49442827833104</c:v>
                </c:pt>
                <c:pt idx="7636">
                  <c:v>596.45992801225202</c:v>
                </c:pt>
                <c:pt idx="7637">
                  <c:v>596.41799554339798</c:v>
                </c:pt>
                <c:pt idx="7638">
                  <c:v>596.36936311363797</c:v>
                </c:pt>
                <c:pt idx="7639">
                  <c:v>596.35366603724003</c:v>
                </c:pt>
                <c:pt idx="7640">
                  <c:v>596.29150730298397</c:v>
                </c:pt>
                <c:pt idx="7641">
                  <c:v>596.28092694796601</c:v>
                </c:pt>
                <c:pt idx="7642">
                  <c:v>596.24306253588395</c:v>
                </c:pt>
                <c:pt idx="7643">
                  <c:v>596.20203377011899</c:v>
                </c:pt>
                <c:pt idx="7644">
                  <c:v>596.17827254604902</c:v>
                </c:pt>
                <c:pt idx="7645">
                  <c:v>596.17312442987395</c:v>
                </c:pt>
                <c:pt idx="7646">
                  <c:v>596.16301784533402</c:v>
                </c:pt>
                <c:pt idx="7647">
                  <c:v>596.15132143974597</c:v>
                </c:pt>
                <c:pt idx="7648">
                  <c:v>596.14478368415098</c:v>
                </c:pt>
                <c:pt idx="7649">
                  <c:v>596.04897165800298</c:v>
                </c:pt>
                <c:pt idx="7650">
                  <c:v>596.03394355368596</c:v>
                </c:pt>
                <c:pt idx="7651">
                  <c:v>596.00891023834595</c:v>
                </c:pt>
                <c:pt idx="7652">
                  <c:v>595.99431431112805</c:v>
                </c:pt>
                <c:pt idx="7653">
                  <c:v>595.99168646061401</c:v>
                </c:pt>
                <c:pt idx="7654">
                  <c:v>595.98460647554305</c:v>
                </c:pt>
                <c:pt idx="7655">
                  <c:v>595.95875779508799</c:v>
                </c:pt>
                <c:pt idx="7656">
                  <c:v>595.95405690551195</c:v>
                </c:pt>
                <c:pt idx="7657">
                  <c:v>595.83054325159003</c:v>
                </c:pt>
                <c:pt idx="7658">
                  <c:v>595.79658349833198</c:v>
                </c:pt>
                <c:pt idx="7659">
                  <c:v>595.79537643432002</c:v>
                </c:pt>
                <c:pt idx="7660">
                  <c:v>595.76896093850701</c:v>
                </c:pt>
                <c:pt idx="7661">
                  <c:v>595.73715872764899</c:v>
                </c:pt>
                <c:pt idx="7662">
                  <c:v>595.70002937768095</c:v>
                </c:pt>
                <c:pt idx="7663">
                  <c:v>595.63964393622803</c:v>
                </c:pt>
                <c:pt idx="7664">
                  <c:v>595.60945094732597</c:v>
                </c:pt>
                <c:pt idx="7665">
                  <c:v>595.58937829742899</c:v>
                </c:pt>
                <c:pt idx="7666">
                  <c:v>595.58421914107998</c:v>
                </c:pt>
                <c:pt idx="7667">
                  <c:v>595.55946377062503</c:v>
                </c:pt>
                <c:pt idx="7668">
                  <c:v>595.53368603474098</c:v>
                </c:pt>
                <c:pt idx="7669">
                  <c:v>595.524553961072</c:v>
                </c:pt>
                <c:pt idx="7670">
                  <c:v>595.456429407119</c:v>
                </c:pt>
                <c:pt idx="7671">
                  <c:v>595.39802298346603</c:v>
                </c:pt>
                <c:pt idx="7672">
                  <c:v>595.38667620226795</c:v>
                </c:pt>
                <c:pt idx="7673">
                  <c:v>595.37710298074103</c:v>
                </c:pt>
                <c:pt idx="7674">
                  <c:v>595.31378925145896</c:v>
                </c:pt>
                <c:pt idx="7675">
                  <c:v>595.30035980607795</c:v>
                </c:pt>
                <c:pt idx="7676">
                  <c:v>595.28066163550602</c:v>
                </c:pt>
                <c:pt idx="7677">
                  <c:v>595.269077452484</c:v>
                </c:pt>
                <c:pt idx="7678">
                  <c:v>595.25026749480799</c:v>
                </c:pt>
                <c:pt idx="7679">
                  <c:v>595.18389756449403</c:v>
                </c:pt>
                <c:pt idx="7680">
                  <c:v>595.18061079134895</c:v>
                </c:pt>
                <c:pt idx="7681">
                  <c:v>595.18016004987203</c:v>
                </c:pt>
                <c:pt idx="7682">
                  <c:v>595.16356343938401</c:v>
                </c:pt>
                <c:pt idx="7683">
                  <c:v>595.12872974576101</c:v>
                </c:pt>
                <c:pt idx="7684">
                  <c:v>595.12699481056598</c:v>
                </c:pt>
                <c:pt idx="7685">
                  <c:v>595.09852271218995</c:v>
                </c:pt>
                <c:pt idx="7686">
                  <c:v>595.09743218480401</c:v>
                </c:pt>
                <c:pt idx="7687">
                  <c:v>595.06357850177801</c:v>
                </c:pt>
                <c:pt idx="7688">
                  <c:v>595.03345075747905</c:v>
                </c:pt>
                <c:pt idx="7689">
                  <c:v>595.00534051410898</c:v>
                </c:pt>
                <c:pt idx="7690">
                  <c:v>594.99025974254403</c:v>
                </c:pt>
                <c:pt idx="7691">
                  <c:v>594.97180840741396</c:v>
                </c:pt>
                <c:pt idx="7692">
                  <c:v>594.95744161260802</c:v>
                </c:pt>
                <c:pt idx="7693">
                  <c:v>594.95195127922204</c:v>
                </c:pt>
                <c:pt idx="7694">
                  <c:v>594.93736665169399</c:v>
                </c:pt>
                <c:pt idx="7695">
                  <c:v>594.91427621831303</c:v>
                </c:pt>
                <c:pt idx="7696">
                  <c:v>594.895074522615</c:v>
                </c:pt>
                <c:pt idx="7697">
                  <c:v>594.86688186765002</c:v>
                </c:pt>
                <c:pt idx="7698">
                  <c:v>594.81349273688295</c:v>
                </c:pt>
                <c:pt idx="7699">
                  <c:v>594.709216419016</c:v>
                </c:pt>
                <c:pt idx="7700">
                  <c:v>594.66226232368194</c:v>
                </c:pt>
                <c:pt idx="7701">
                  <c:v>594.60478909440803</c:v>
                </c:pt>
                <c:pt idx="7702">
                  <c:v>594.604206481348</c:v>
                </c:pt>
                <c:pt idx="7703">
                  <c:v>594.44313055590897</c:v>
                </c:pt>
                <c:pt idx="7704">
                  <c:v>594.42490616551902</c:v>
                </c:pt>
                <c:pt idx="7705">
                  <c:v>594.37062537693396</c:v>
                </c:pt>
                <c:pt idx="7706">
                  <c:v>594.35748949997799</c:v>
                </c:pt>
                <c:pt idx="7707">
                  <c:v>594.32933033541701</c:v>
                </c:pt>
                <c:pt idx="7708">
                  <c:v>594.32323980132196</c:v>
                </c:pt>
                <c:pt idx="7709">
                  <c:v>594.31298660541495</c:v>
                </c:pt>
                <c:pt idx="7710">
                  <c:v>594.31279911280899</c:v>
                </c:pt>
                <c:pt idx="7711">
                  <c:v>594.30129579724598</c:v>
                </c:pt>
                <c:pt idx="7712">
                  <c:v>594.26194482205301</c:v>
                </c:pt>
                <c:pt idx="7713">
                  <c:v>594.20956907369202</c:v>
                </c:pt>
                <c:pt idx="7714">
                  <c:v>594.16113180289403</c:v>
                </c:pt>
                <c:pt idx="7715">
                  <c:v>594.15666494404195</c:v>
                </c:pt>
                <c:pt idx="7716">
                  <c:v>594.08178347561295</c:v>
                </c:pt>
                <c:pt idx="7717">
                  <c:v>594.08176548082497</c:v>
                </c:pt>
                <c:pt idx="7718">
                  <c:v>594.03549776583395</c:v>
                </c:pt>
                <c:pt idx="7719">
                  <c:v>593.97146238938797</c:v>
                </c:pt>
                <c:pt idx="7720">
                  <c:v>593.95903598083601</c:v>
                </c:pt>
                <c:pt idx="7721">
                  <c:v>593.93363695977598</c:v>
                </c:pt>
                <c:pt idx="7722">
                  <c:v>593.92216515803295</c:v>
                </c:pt>
                <c:pt idx="7723">
                  <c:v>593.89787233963796</c:v>
                </c:pt>
                <c:pt idx="7724">
                  <c:v>593.85844861588896</c:v>
                </c:pt>
                <c:pt idx="7725">
                  <c:v>593.84996394460097</c:v>
                </c:pt>
                <c:pt idx="7726">
                  <c:v>593.83413503673205</c:v>
                </c:pt>
                <c:pt idx="7727">
                  <c:v>593.81002882483006</c:v>
                </c:pt>
                <c:pt idx="7728">
                  <c:v>593.80077616091398</c:v>
                </c:pt>
                <c:pt idx="7729">
                  <c:v>593.78152046408104</c:v>
                </c:pt>
                <c:pt idx="7730">
                  <c:v>593.76009543480404</c:v>
                </c:pt>
                <c:pt idx="7731">
                  <c:v>593.75254857889695</c:v>
                </c:pt>
                <c:pt idx="7732">
                  <c:v>593.723671357679</c:v>
                </c:pt>
                <c:pt idx="7733">
                  <c:v>593.72247786206196</c:v>
                </c:pt>
                <c:pt idx="7734">
                  <c:v>593.71893947953004</c:v>
                </c:pt>
                <c:pt idx="7735">
                  <c:v>593.70116387617497</c:v>
                </c:pt>
                <c:pt idx="7736">
                  <c:v>593.68515042808303</c:v>
                </c:pt>
                <c:pt idx="7737">
                  <c:v>593.67788261683199</c:v>
                </c:pt>
                <c:pt idx="7738">
                  <c:v>593.663312203435</c:v>
                </c:pt>
                <c:pt idx="7739">
                  <c:v>593.64060124011496</c:v>
                </c:pt>
                <c:pt idx="7740">
                  <c:v>593.59009589639095</c:v>
                </c:pt>
                <c:pt idx="7741">
                  <c:v>593.56590845232404</c:v>
                </c:pt>
                <c:pt idx="7742">
                  <c:v>593.55870744816104</c:v>
                </c:pt>
                <c:pt idx="7743">
                  <c:v>593.53568341712696</c:v>
                </c:pt>
                <c:pt idx="7744">
                  <c:v>593.50155088429597</c:v>
                </c:pt>
                <c:pt idx="7745">
                  <c:v>593.48211780452505</c:v>
                </c:pt>
                <c:pt idx="7746">
                  <c:v>593.480355788113</c:v>
                </c:pt>
                <c:pt idx="7747">
                  <c:v>593.445196774843</c:v>
                </c:pt>
                <c:pt idx="7748">
                  <c:v>593.43702204245596</c:v>
                </c:pt>
                <c:pt idx="7749">
                  <c:v>593.40178263842597</c:v>
                </c:pt>
                <c:pt idx="7750">
                  <c:v>593.35446878157404</c:v>
                </c:pt>
                <c:pt idx="7751">
                  <c:v>593.33888845777301</c:v>
                </c:pt>
                <c:pt idx="7752">
                  <c:v>593.33741482559901</c:v>
                </c:pt>
                <c:pt idx="7753">
                  <c:v>593.33258264137703</c:v>
                </c:pt>
                <c:pt idx="7754">
                  <c:v>593.30923230323901</c:v>
                </c:pt>
                <c:pt idx="7755">
                  <c:v>593.30922462480601</c:v>
                </c:pt>
                <c:pt idx="7756">
                  <c:v>593.28958604964305</c:v>
                </c:pt>
                <c:pt idx="7757">
                  <c:v>593.22087589132195</c:v>
                </c:pt>
                <c:pt idx="7758">
                  <c:v>593.21518966144595</c:v>
                </c:pt>
                <c:pt idx="7759">
                  <c:v>593.21434584860594</c:v>
                </c:pt>
                <c:pt idx="7760">
                  <c:v>593.18927161515603</c:v>
                </c:pt>
                <c:pt idx="7761">
                  <c:v>593.09223912361404</c:v>
                </c:pt>
                <c:pt idx="7762">
                  <c:v>593.078679030682</c:v>
                </c:pt>
                <c:pt idx="7763">
                  <c:v>593.07433851828796</c:v>
                </c:pt>
                <c:pt idx="7764">
                  <c:v>593.05042251325699</c:v>
                </c:pt>
                <c:pt idx="7765">
                  <c:v>593.04676712897697</c:v>
                </c:pt>
                <c:pt idx="7766">
                  <c:v>592.95704019983305</c:v>
                </c:pt>
                <c:pt idx="7767">
                  <c:v>592.95364793179999</c:v>
                </c:pt>
                <c:pt idx="7768">
                  <c:v>592.94156764351897</c:v>
                </c:pt>
                <c:pt idx="7769">
                  <c:v>592.91906260154406</c:v>
                </c:pt>
                <c:pt idx="7770">
                  <c:v>592.91870634971895</c:v>
                </c:pt>
                <c:pt idx="7771">
                  <c:v>592.89099363367802</c:v>
                </c:pt>
                <c:pt idx="7772">
                  <c:v>592.87234648852098</c:v>
                </c:pt>
                <c:pt idx="7773">
                  <c:v>592.86918865704195</c:v>
                </c:pt>
                <c:pt idx="7774">
                  <c:v>592.868878441937</c:v>
                </c:pt>
                <c:pt idx="7775">
                  <c:v>592.85470059664306</c:v>
                </c:pt>
                <c:pt idx="7776">
                  <c:v>592.85468444408195</c:v>
                </c:pt>
                <c:pt idx="7777">
                  <c:v>592.83281416772797</c:v>
                </c:pt>
                <c:pt idx="7778">
                  <c:v>592.83051369475197</c:v>
                </c:pt>
                <c:pt idx="7779">
                  <c:v>592.79858196000998</c:v>
                </c:pt>
                <c:pt idx="7780">
                  <c:v>592.79438105115798</c:v>
                </c:pt>
                <c:pt idx="7781">
                  <c:v>592.73775862213802</c:v>
                </c:pt>
                <c:pt idx="7782">
                  <c:v>592.73551356078599</c:v>
                </c:pt>
                <c:pt idx="7783">
                  <c:v>592.72281956680195</c:v>
                </c:pt>
                <c:pt idx="7784">
                  <c:v>592.69327401016903</c:v>
                </c:pt>
                <c:pt idx="7785">
                  <c:v>592.59548298060895</c:v>
                </c:pt>
                <c:pt idx="7786">
                  <c:v>592.58968845320805</c:v>
                </c:pt>
                <c:pt idx="7787">
                  <c:v>592.58560616506395</c:v>
                </c:pt>
                <c:pt idx="7788">
                  <c:v>592.57716447513803</c:v>
                </c:pt>
                <c:pt idx="7789">
                  <c:v>592.55358703970398</c:v>
                </c:pt>
                <c:pt idx="7790">
                  <c:v>592.51604708080094</c:v>
                </c:pt>
                <c:pt idx="7791">
                  <c:v>592.422290658836</c:v>
                </c:pt>
                <c:pt idx="7792">
                  <c:v>592.39118769560605</c:v>
                </c:pt>
                <c:pt idx="7793">
                  <c:v>592.35624930314202</c:v>
                </c:pt>
                <c:pt idx="7794">
                  <c:v>592.32277577450202</c:v>
                </c:pt>
                <c:pt idx="7795">
                  <c:v>592.24695557357495</c:v>
                </c:pt>
                <c:pt idx="7796">
                  <c:v>592.19154370561398</c:v>
                </c:pt>
                <c:pt idx="7797">
                  <c:v>592.12732629089101</c:v>
                </c:pt>
                <c:pt idx="7798">
                  <c:v>592.12725752538699</c:v>
                </c:pt>
                <c:pt idx="7799">
                  <c:v>592.05889593622999</c:v>
                </c:pt>
                <c:pt idx="7800">
                  <c:v>592.05612234244199</c:v>
                </c:pt>
                <c:pt idx="7801">
                  <c:v>592.05372951675099</c:v>
                </c:pt>
                <c:pt idx="7802">
                  <c:v>592.00197386141497</c:v>
                </c:pt>
                <c:pt idx="7803">
                  <c:v>591.93014574122003</c:v>
                </c:pt>
                <c:pt idx="7804">
                  <c:v>591.92673733485401</c:v>
                </c:pt>
                <c:pt idx="7805">
                  <c:v>591.91555384742003</c:v>
                </c:pt>
                <c:pt idx="7806">
                  <c:v>591.91043897724899</c:v>
                </c:pt>
                <c:pt idx="7807">
                  <c:v>591.907724085984</c:v>
                </c:pt>
                <c:pt idx="7808">
                  <c:v>591.89212708833202</c:v>
                </c:pt>
                <c:pt idx="7809">
                  <c:v>591.84983126241502</c:v>
                </c:pt>
                <c:pt idx="7810">
                  <c:v>591.83895970926903</c:v>
                </c:pt>
                <c:pt idx="7811">
                  <c:v>591.80023564334704</c:v>
                </c:pt>
                <c:pt idx="7812">
                  <c:v>591.78884949717997</c:v>
                </c:pt>
                <c:pt idx="7813">
                  <c:v>591.78624380239705</c:v>
                </c:pt>
                <c:pt idx="7814">
                  <c:v>591.75703014180601</c:v>
                </c:pt>
                <c:pt idx="7815">
                  <c:v>591.73409419930499</c:v>
                </c:pt>
                <c:pt idx="7816">
                  <c:v>591.71835548113404</c:v>
                </c:pt>
                <c:pt idx="7817">
                  <c:v>591.691673578566</c:v>
                </c:pt>
                <c:pt idx="7818">
                  <c:v>591.68469659808795</c:v>
                </c:pt>
                <c:pt idx="7819">
                  <c:v>591.68237582275003</c:v>
                </c:pt>
                <c:pt idx="7820">
                  <c:v>591.66084630349599</c:v>
                </c:pt>
                <c:pt idx="7821">
                  <c:v>591.66061933218998</c:v>
                </c:pt>
                <c:pt idx="7822">
                  <c:v>591.61542564391505</c:v>
                </c:pt>
                <c:pt idx="7823">
                  <c:v>591.615016953333</c:v>
                </c:pt>
                <c:pt idx="7824">
                  <c:v>591.60831214564598</c:v>
                </c:pt>
                <c:pt idx="7825">
                  <c:v>591.53335746785899</c:v>
                </c:pt>
                <c:pt idx="7826">
                  <c:v>591.48901956689497</c:v>
                </c:pt>
                <c:pt idx="7827">
                  <c:v>591.48135280194003</c:v>
                </c:pt>
                <c:pt idx="7828">
                  <c:v>591.38122291311402</c:v>
                </c:pt>
                <c:pt idx="7829">
                  <c:v>591.37985237861005</c:v>
                </c:pt>
                <c:pt idx="7830">
                  <c:v>591.37723879257703</c:v>
                </c:pt>
                <c:pt idx="7831">
                  <c:v>591.35679829925095</c:v>
                </c:pt>
                <c:pt idx="7832">
                  <c:v>591.33475807040304</c:v>
                </c:pt>
                <c:pt idx="7833">
                  <c:v>591.31851980312194</c:v>
                </c:pt>
                <c:pt idx="7834">
                  <c:v>591.28428122255298</c:v>
                </c:pt>
                <c:pt idx="7835">
                  <c:v>591.28218204736902</c:v>
                </c:pt>
                <c:pt idx="7836">
                  <c:v>591.22308760957003</c:v>
                </c:pt>
                <c:pt idx="7837">
                  <c:v>591.20156613470999</c:v>
                </c:pt>
                <c:pt idx="7838">
                  <c:v>591.12636396963103</c:v>
                </c:pt>
                <c:pt idx="7839">
                  <c:v>591.12178159831001</c:v>
                </c:pt>
                <c:pt idx="7840">
                  <c:v>591.11927303562197</c:v>
                </c:pt>
                <c:pt idx="7841">
                  <c:v>591.08289408701796</c:v>
                </c:pt>
                <c:pt idx="7842">
                  <c:v>591.08241964250203</c:v>
                </c:pt>
                <c:pt idx="7843">
                  <c:v>591.06267576846005</c:v>
                </c:pt>
                <c:pt idx="7844">
                  <c:v>591.03136580350304</c:v>
                </c:pt>
                <c:pt idx="7845">
                  <c:v>591.02233985832697</c:v>
                </c:pt>
                <c:pt idx="7846">
                  <c:v>591.02147109355599</c:v>
                </c:pt>
                <c:pt idx="7847">
                  <c:v>590.98814872889398</c:v>
                </c:pt>
                <c:pt idx="7848">
                  <c:v>590.972220769003</c:v>
                </c:pt>
                <c:pt idx="7849">
                  <c:v>590.943736270204</c:v>
                </c:pt>
                <c:pt idx="7850">
                  <c:v>590.91764232174398</c:v>
                </c:pt>
                <c:pt idx="7851">
                  <c:v>590.91619578728205</c:v>
                </c:pt>
                <c:pt idx="7852">
                  <c:v>590.88630806721699</c:v>
                </c:pt>
                <c:pt idx="7853">
                  <c:v>590.84898162626598</c:v>
                </c:pt>
                <c:pt idx="7854">
                  <c:v>590.847942833763</c:v>
                </c:pt>
                <c:pt idx="7855">
                  <c:v>590.82960803759499</c:v>
                </c:pt>
                <c:pt idx="7856">
                  <c:v>590.80014590797305</c:v>
                </c:pt>
                <c:pt idx="7857">
                  <c:v>590.79479008626402</c:v>
                </c:pt>
                <c:pt idx="7858">
                  <c:v>590.79044139545795</c:v>
                </c:pt>
                <c:pt idx="7859">
                  <c:v>590.77752669544202</c:v>
                </c:pt>
                <c:pt idx="7860">
                  <c:v>590.74387062778703</c:v>
                </c:pt>
                <c:pt idx="7861">
                  <c:v>590.72607402134895</c:v>
                </c:pt>
                <c:pt idx="7862">
                  <c:v>590.67561050348502</c:v>
                </c:pt>
                <c:pt idx="7863">
                  <c:v>590.649643575342</c:v>
                </c:pt>
                <c:pt idx="7864">
                  <c:v>590.63420339151196</c:v>
                </c:pt>
                <c:pt idx="7865">
                  <c:v>590.612688151322</c:v>
                </c:pt>
                <c:pt idx="7866">
                  <c:v>590.59904436666795</c:v>
                </c:pt>
                <c:pt idx="7867">
                  <c:v>590.58977516533298</c:v>
                </c:pt>
                <c:pt idx="7868">
                  <c:v>590.55706085142901</c:v>
                </c:pt>
                <c:pt idx="7869">
                  <c:v>590.52350787472994</c:v>
                </c:pt>
                <c:pt idx="7870">
                  <c:v>590.51654324992398</c:v>
                </c:pt>
                <c:pt idx="7871">
                  <c:v>590.484385023914</c:v>
                </c:pt>
                <c:pt idx="7872">
                  <c:v>590.44058913480399</c:v>
                </c:pt>
                <c:pt idx="7873">
                  <c:v>590.43459700595702</c:v>
                </c:pt>
                <c:pt idx="7874">
                  <c:v>590.41606414251498</c:v>
                </c:pt>
                <c:pt idx="7875">
                  <c:v>590.41484036535803</c:v>
                </c:pt>
                <c:pt idx="7876">
                  <c:v>590.38378827458803</c:v>
                </c:pt>
                <c:pt idx="7877">
                  <c:v>590.36825004171396</c:v>
                </c:pt>
                <c:pt idx="7878">
                  <c:v>590.36785999284302</c:v>
                </c:pt>
                <c:pt idx="7879">
                  <c:v>590.34353494848494</c:v>
                </c:pt>
                <c:pt idx="7880">
                  <c:v>590.33656197998096</c:v>
                </c:pt>
                <c:pt idx="7881">
                  <c:v>590.33201402879195</c:v>
                </c:pt>
                <c:pt idx="7882">
                  <c:v>590.32820083257002</c:v>
                </c:pt>
                <c:pt idx="7883">
                  <c:v>590.32204645344996</c:v>
                </c:pt>
                <c:pt idx="7884">
                  <c:v>590.29995596317201</c:v>
                </c:pt>
                <c:pt idx="7885">
                  <c:v>590.29100583923298</c:v>
                </c:pt>
                <c:pt idx="7886">
                  <c:v>590.28663229511801</c:v>
                </c:pt>
                <c:pt idx="7887">
                  <c:v>590.26008907263599</c:v>
                </c:pt>
                <c:pt idx="7888">
                  <c:v>590.25538039026401</c:v>
                </c:pt>
                <c:pt idx="7889">
                  <c:v>590.23193238394299</c:v>
                </c:pt>
                <c:pt idx="7890">
                  <c:v>590.21425581502797</c:v>
                </c:pt>
                <c:pt idx="7891">
                  <c:v>590.20656430413601</c:v>
                </c:pt>
                <c:pt idx="7892">
                  <c:v>590.16990956304903</c:v>
                </c:pt>
                <c:pt idx="7893">
                  <c:v>590.13601285984498</c:v>
                </c:pt>
                <c:pt idx="7894">
                  <c:v>590.13409982993699</c:v>
                </c:pt>
                <c:pt idx="7895">
                  <c:v>590.08792995728697</c:v>
                </c:pt>
                <c:pt idx="7896">
                  <c:v>590.07519226545799</c:v>
                </c:pt>
                <c:pt idx="7897">
                  <c:v>590.06931909720902</c:v>
                </c:pt>
                <c:pt idx="7898">
                  <c:v>590.06074423411303</c:v>
                </c:pt>
                <c:pt idx="7899">
                  <c:v>590.05693554894503</c:v>
                </c:pt>
                <c:pt idx="7900">
                  <c:v>590.006826698856</c:v>
                </c:pt>
                <c:pt idx="7901">
                  <c:v>589.98296382822298</c:v>
                </c:pt>
                <c:pt idx="7902">
                  <c:v>589.98292260347296</c:v>
                </c:pt>
                <c:pt idx="7903">
                  <c:v>589.97471404330395</c:v>
                </c:pt>
                <c:pt idx="7904">
                  <c:v>589.96359982424303</c:v>
                </c:pt>
                <c:pt idx="7905">
                  <c:v>589.89186921612497</c:v>
                </c:pt>
                <c:pt idx="7906">
                  <c:v>589.876037000775</c:v>
                </c:pt>
                <c:pt idx="7907">
                  <c:v>589.85131071099204</c:v>
                </c:pt>
                <c:pt idx="7908">
                  <c:v>589.84192604013299</c:v>
                </c:pt>
                <c:pt idx="7909">
                  <c:v>589.80020871319505</c:v>
                </c:pt>
                <c:pt idx="7910">
                  <c:v>589.79507499473198</c:v>
                </c:pt>
                <c:pt idx="7911">
                  <c:v>589.79478108607896</c:v>
                </c:pt>
                <c:pt idx="7912">
                  <c:v>589.75698532589104</c:v>
                </c:pt>
                <c:pt idx="7913">
                  <c:v>589.74541796553603</c:v>
                </c:pt>
                <c:pt idx="7914">
                  <c:v>589.72999089653104</c:v>
                </c:pt>
                <c:pt idx="7915">
                  <c:v>589.71838555928298</c:v>
                </c:pt>
                <c:pt idx="7916">
                  <c:v>589.71743839301496</c:v>
                </c:pt>
                <c:pt idx="7917">
                  <c:v>589.66916426065302</c:v>
                </c:pt>
                <c:pt idx="7918">
                  <c:v>589.58236474900696</c:v>
                </c:pt>
                <c:pt idx="7919">
                  <c:v>589.56601762949401</c:v>
                </c:pt>
                <c:pt idx="7920">
                  <c:v>589.44428582651301</c:v>
                </c:pt>
                <c:pt idx="7921">
                  <c:v>589.355899770414</c:v>
                </c:pt>
                <c:pt idx="7922">
                  <c:v>589.34452969449296</c:v>
                </c:pt>
                <c:pt idx="7923">
                  <c:v>589.31385089264904</c:v>
                </c:pt>
                <c:pt idx="7924">
                  <c:v>589.29474465697103</c:v>
                </c:pt>
                <c:pt idx="7925">
                  <c:v>589.26279640266398</c:v>
                </c:pt>
                <c:pt idx="7926">
                  <c:v>589.24566305887902</c:v>
                </c:pt>
                <c:pt idx="7927">
                  <c:v>589.24234454364603</c:v>
                </c:pt>
                <c:pt idx="7928">
                  <c:v>589.16971878015897</c:v>
                </c:pt>
                <c:pt idx="7929">
                  <c:v>589.16227500429295</c:v>
                </c:pt>
                <c:pt idx="7930">
                  <c:v>589.09668304796003</c:v>
                </c:pt>
                <c:pt idx="7931">
                  <c:v>589.04362020773897</c:v>
                </c:pt>
                <c:pt idx="7932">
                  <c:v>589.03509145888495</c:v>
                </c:pt>
                <c:pt idx="7933">
                  <c:v>588.97531499174204</c:v>
                </c:pt>
                <c:pt idx="7934">
                  <c:v>588.95295943726899</c:v>
                </c:pt>
                <c:pt idx="7935">
                  <c:v>588.95097783213998</c:v>
                </c:pt>
                <c:pt idx="7936">
                  <c:v>588.94897190681604</c:v>
                </c:pt>
                <c:pt idx="7937">
                  <c:v>588.94566081833</c:v>
                </c:pt>
                <c:pt idx="7938">
                  <c:v>588.94372989671501</c:v>
                </c:pt>
                <c:pt idx="7939">
                  <c:v>588.93087843855096</c:v>
                </c:pt>
                <c:pt idx="7940">
                  <c:v>588.912320288459</c:v>
                </c:pt>
                <c:pt idx="7941">
                  <c:v>588.81656024409301</c:v>
                </c:pt>
                <c:pt idx="7942">
                  <c:v>588.80576772258701</c:v>
                </c:pt>
                <c:pt idx="7943">
                  <c:v>588.78231960062601</c:v>
                </c:pt>
                <c:pt idx="7944">
                  <c:v>588.75955472750002</c:v>
                </c:pt>
                <c:pt idx="7945">
                  <c:v>588.72562381798605</c:v>
                </c:pt>
                <c:pt idx="7946">
                  <c:v>588.70957805796797</c:v>
                </c:pt>
                <c:pt idx="7947">
                  <c:v>588.648609718854</c:v>
                </c:pt>
                <c:pt idx="7948">
                  <c:v>588.64591298528296</c:v>
                </c:pt>
                <c:pt idx="7949">
                  <c:v>588.64301146739797</c:v>
                </c:pt>
                <c:pt idx="7950">
                  <c:v>588.62622110283803</c:v>
                </c:pt>
                <c:pt idx="7951">
                  <c:v>588.61187614805795</c:v>
                </c:pt>
                <c:pt idx="7952">
                  <c:v>588.60407982397896</c:v>
                </c:pt>
                <c:pt idx="7953">
                  <c:v>588.57148099608901</c:v>
                </c:pt>
                <c:pt idx="7954">
                  <c:v>588.52886620216498</c:v>
                </c:pt>
                <c:pt idx="7955">
                  <c:v>588.494696852743</c:v>
                </c:pt>
                <c:pt idx="7956">
                  <c:v>588.47019998636301</c:v>
                </c:pt>
                <c:pt idx="7957">
                  <c:v>588.44182945245404</c:v>
                </c:pt>
                <c:pt idx="7958">
                  <c:v>588.43109947160406</c:v>
                </c:pt>
                <c:pt idx="7959">
                  <c:v>588.42820501999802</c:v>
                </c:pt>
                <c:pt idx="7960">
                  <c:v>588.38375318396299</c:v>
                </c:pt>
                <c:pt idx="7961">
                  <c:v>588.30393286836295</c:v>
                </c:pt>
                <c:pt idx="7962">
                  <c:v>588.29073130025597</c:v>
                </c:pt>
                <c:pt idx="7963">
                  <c:v>588.26646238957505</c:v>
                </c:pt>
                <c:pt idx="7964">
                  <c:v>588.26373959612897</c:v>
                </c:pt>
                <c:pt idx="7965">
                  <c:v>588.23412617143697</c:v>
                </c:pt>
                <c:pt idx="7966">
                  <c:v>588.21777141646703</c:v>
                </c:pt>
                <c:pt idx="7967">
                  <c:v>588.16002885041098</c:v>
                </c:pt>
                <c:pt idx="7968">
                  <c:v>588.13038964017005</c:v>
                </c:pt>
                <c:pt idx="7969">
                  <c:v>588.09088513775998</c:v>
                </c:pt>
                <c:pt idx="7970">
                  <c:v>588.08564137043004</c:v>
                </c:pt>
                <c:pt idx="7971">
                  <c:v>588.03683175415699</c:v>
                </c:pt>
                <c:pt idx="7972">
                  <c:v>588.03332585616602</c:v>
                </c:pt>
                <c:pt idx="7973">
                  <c:v>587.96654439007602</c:v>
                </c:pt>
                <c:pt idx="7974">
                  <c:v>587.953244789579</c:v>
                </c:pt>
                <c:pt idx="7975">
                  <c:v>587.85363244892596</c:v>
                </c:pt>
                <c:pt idx="7976">
                  <c:v>587.85153439876603</c:v>
                </c:pt>
                <c:pt idx="7977">
                  <c:v>587.81321234062898</c:v>
                </c:pt>
                <c:pt idx="7978">
                  <c:v>587.77590009932601</c:v>
                </c:pt>
                <c:pt idx="7979">
                  <c:v>587.72273324975095</c:v>
                </c:pt>
                <c:pt idx="7980">
                  <c:v>587.70100926027806</c:v>
                </c:pt>
                <c:pt idx="7981">
                  <c:v>587.60279955620103</c:v>
                </c:pt>
                <c:pt idx="7982">
                  <c:v>587.56235807599705</c:v>
                </c:pt>
                <c:pt idx="7983">
                  <c:v>587.56157958506299</c:v>
                </c:pt>
                <c:pt idx="7984">
                  <c:v>587.535851156435</c:v>
                </c:pt>
                <c:pt idx="7985">
                  <c:v>587.51309276265397</c:v>
                </c:pt>
                <c:pt idx="7986">
                  <c:v>587.50754947249698</c:v>
                </c:pt>
                <c:pt idx="7987">
                  <c:v>587.497182147888</c:v>
                </c:pt>
                <c:pt idx="7988">
                  <c:v>587.48758625141897</c:v>
                </c:pt>
                <c:pt idx="7989">
                  <c:v>587.48712428373199</c:v>
                </c:pt>
                <c:pt idx="7990">
                  <c:v>587.46825732360298</c:v>
                </c:pt>
                <c:pt idx="7991">
                  <c:v>587.43803184691603</c:v>
                </c:pt>
                <c:pt idx="7992">
                  <c:v>587.37345813280604</c:v>
                </c:pt>
                <c:pt idx="7993">
                  <c:v>587.33734969904799</c:v>
                </c:pt>
                <c:pt idx="7994">
                  <c:v>587.23774634154597</c:v>
                </c:pt>
                <c:pt idx="7995">
                  <c:v>587.23737125901403</c:v>
                </c:pt>
                <c:pt idx="7996">
                  <c:v>587.22105084085399</c:v>
                </c:pt>
                <c:pt idx="7997">
                  <c:v>587.20934401706802</c:v>
                </c:pt>
                <c:pt idx="7998">
                  <c:v>587.17261078059198</c:v>
                </c:pt>
                <c:pt idx="7999">
                  <c:v>587.17042633514802</c:v>
                </c:pt>
                <c:pt idx="8000">
                  <c:v>587.126989441864</c:v>
                </c:pt>
                <c:pt idx="8001">
                  <c:v>587.10454321963596</c:v>
                </c:pt>
                <c:pt idx="8002">
                  <c:v>587.10070984448998</c:v>
                </c:pt>
                <c:pt idx="8003">
                  <c:v>587.08687985468998</c:v>
                </c:pt>
                <c:pt idx="8004">
                  <c:v>587.01530058349704</c:v>
                </c:pt>
                <c:pt idx="8005">
                  <c:v>586.94759225505697</c:v>
                </c:pt>
                <c:pt idx="8006">
                  <c:v>586.94213298552097</c:v>
                </c:pt>
                <c:pt idx="8007">
                  <c:v>586.92600170636297</c:v>
                </c:pt>
                <c:pt idx="8008">
                  <c:v>586.88387738369397</c:v>
                </c:pt>
                <c:pt idx="8009">
                  <c:v>586.87464215147099</c:v>
                </c:pt>
                <c:pt idx="8010">
                  <c:v>586.82910367792795</c:v>
                </c:pt>
                <c:pt idx="8011">
                  <c:v>586.80823428552299</c:v>
                </c:pt>
                <c:pt idx="8012">
                  <c:v>586.78660824609096</c:v>
                </c:pt>
                <c:pt idx="8013">
                  <c:v>586.77435614661499</c:v>
                </c:pt>
                <c:pt idx="8014">
                  <c:v>586.77233631419995</c:v>
                </c:pt>
                <c:pt idx="8015">
                  <c:v>586.75162287009505</c:v>
                </c:pt>
                <c:pt idx="8016">
                  <c:v>586.74625811363103</c:v>
                </c:pt>
                <c:pt idx="8017">
                  <c:v>586.74552525907802</c:v>
                </c:pt>
                <c:pt idx="8018">
                  <c:v>586.69924053104603</c:v>
                </c:pt>
                <c:pt idx="8019">
                  <c:v>586.69118325795205</c:v>
                </c:pt>
                <c:pt idx="8020">
                  <c:v>586.66358061195206</c:v>
                </c:pt>
                <c:pt idx="8021">
                  <c:v>586.65519736788599</c:v>
                </c:pt>
                <c:pt idx="8022">
                  <c:v>586.64816597407901</c:v>
                </c:pt>
                <c:pt idx="8023">
                  <c:v>586.64525436118197</c:v>
                </c:pt>
                <c:pt idx="8024">
                  <c:v>586.61277680949604</c:v>
                </c:pt>
                <c:pt idx="8025">
                  <c:v>586.60919486816704</c:v>
                </c:pt>
                <c:pt idx="8026">
                  <c:v>586.55694518157998</c:v>
                </c:pt>
                <c:pt idx="8027">
                  <c:v>586.50938925014304</c:v>
                </c:pt>
                <c:pt idx="8028">
                  <c:v>586.50916239614503</c:v>
                </c:pt>
                <c:pt idx="8029">
                  <c:v>586.46611509445995</c:v>
                </c:pt>
                <c:pt idx="8030">
                  <c:v>586.452177719936</c:v>
                </c:pt>
                <c:pt idx="8031">
                  <c:v>586.44940733905105</c:v>
                </c:pt>
                <c:pt idx="8032">
                  <c:v>586.44416501179501</c:v>
                </c:pt>
                <c:pt idx="8033">
                  <c:v>586.41845838174595</c:v>
                </c:pt>
                <c:pt idx="8034">
                  <c:v>586.41046481883598</c:v>
                </c:pt>
                <c:pt idx="8035">
                  <c:v>586.40214446676805</c:v>
                </c:pt>
                <c:pt idx="8036">
                  <c:v>586.39470012661502</c:v>
                </c:pt>
                <c:pt idx="8037">
                  <c:v>586.38413717819606</c:v>
                </c:pt>
                <c:pt idx="8038">
                  <c:v>586.38095739891105</c:v>
                </c:pt>
                <c:pt idx="8039">
                  <c:v>586.36924122419703</c:v>
                </c:pt>
                <c:pt idx="8040">
                  <c:v>586.35590256693399</c:v>
                </c:pt>
                <c:pt idx="8041">
                  <c:v>586.32217242284605</c:v>
                </c:pt>
                <c:pt idx="8042">
                  <c:v>586.31695703036905</c:v>
                </c:pt>
                <c:pt idx="8043">
                  <c:v>586.30057488392401</c:v>
                </c:pt>
                <c:pt idx="8044">
                  <c:v>586.28340812005797</c:v>
                </c:pt>
                <c:pt idx="8045">
                  <c:v>586.24945140030502</c:v>
                </c:pt>
                <c:pt idx="8046">
                  <c:v>586.16285899488298</c:v>
                </c:pt>
                <c:pt idx="8047">
                  <c:v>586.15411661007897</c:v>
                </c:pt>
                <c:pt idx="8048">
                  <c:v>586.12092985079903</c:v>
                </c:pt>
                <c:pt idx="8049">
                  <c:v>586.12034578512203</c:v>
                </c:pt>
                <c:pt idx="8050">
                  <c:v>586.11181446058094</c:v>
                </c:pt>
                <c:pt idx="8051">
                  <c:v>586.06893046314303</c:v>
                </c:pt>
                <c:pt idx="8052">
                  <c:v>586.06483630866501</c:v>
                </c:pt>
                <c:pt idx="8053">
                  <c:v>586.02544799711097</c:v>
                </c:pt>
                <c:pt idx="8054">
                  <c:v>586.01162840498898</c:v>
                </c:pt>
                <c:pt idx="8055">
                  <c:v>586.00247637439099</c:v>
                </c:pt>
                <c:pt idx="8056">
                  <c:v>585.99264478435498</c:v>
                </c:pt>
                <c:pt idx="8057">
                  <c:v>585.98938772061194</c:v>
                </c:pt>
                <c:pt idx="8058">
                  <c:v>585.98216622681002</c:v>
                </c:pt>
                <c:pt idx="8059">
                  <c:v>585.89010618911198</c:v>
                </c:pt>
                <c:pt idx="8060">
                  <c:v>585.87479673504799</c:v>
                </c:pt>
                <c:pt idx="8061">
                  <c:v>585.85584966298904</c:v>
                </c:pt>
                <c:pt idx="8062">
                  <c:v>585.83415611906298</c:v>
                </c:pt>
                <c:pt idx="8063">
                  <c:v>585.82564511756198</c:v>
                </c:pt>
                <c:pt idx="8064">
                  <c:v>585.81674114670102</c:v>
                </c:pt>
                <c:pt idx="8065">
                  <c:v>585.80059284106096</c:v>
                </c:pt>
                <c:pt idx="8066">
                  <c:v>585.77895012599197</c:v>
                </c:pt>
                <c:pt idx="8067">
                  <c:v>585.729228717821</c:v>
                </c:pt>
                <c:pt idx="8068">
                  <c:v>585.71544405600503</c:v>
                </c:pt>
                <c:pt idx="8069">
                  <c:v>585.71521078184901</c:v>
                </c:pt>
                <c:pt idx="8070">
                  <c:v>585.68146371699095</c:v>
                </c:pt>
                <c:pt idx="8071">
                  <c:v>585.635653675198</c:v>
                </c:pt>
                <c:pt idx="8072">
                  <c:v>585.63261436161997</c:v>
                </c:pt>
                <c:pt idx="8073">
                  <c:v>585.598488956854</c:v>
                </c:pt>
                <c:pt idx="8074">
                  <c:v>585.57449003706199</c:v>
                </c:pt>
                <c:pt idx="8075">
                  <c:v>585.55229743625296</c:v>
                </c:pt>
                <c:pt idx="8076">
                  <c:v>585.55082237110298</c:v>
                </c:pt>
                <c:pt idx="8077">
                  <c:v>585.54651208694202</c:v>
                </c:pt>
                <c:pt idx="8078">
                  <c:v>585.49031205868198</c:v>
                </c:pt>
                <c:pt idx="8079">
                  <c:v>585.47552428007396</c:v>
                </c:pt>
                <c:pt idx="8080">
                  <c:v>585.46338492636698</c:v>
                </c:pt>
                <c:pt idx="8081">
                  <c:v>585.452396658005</c:v>
                </c:pt>
                <c:pt idx="8082">
                  <c:v>585.44547990838896</c:v>
                </c:pt>
                <c:pt idx="8083">
                  <c:v>585.44175051434502</c:v>
                </c:pt>
                <c:pt idx="8084">
                  <c:v>585.417132839131</c:v>
                </c:pt>
                <c:pt idx="8085">
                  <c:v>585.40344691937003</c:v>
                </c:pt>
                <c:pt idx="8086">
                  <c:v>585.33946917552601</c:v>
                </c:pt>
                <c:pt idx="8087">
                  <c:v>585.33174087284397</c:v>
                </c:pt>
                <c:pt idx="8088">
                  <c:v>585.30279474633801</c:v>
                </c:pt>
                <c:pt idx="8089">
                  <c:v>585.26031941772305</c:v>
                </c:pt>
                <c:pt idx="8090">
                  <c:v>585.24477827259602</c:v>
                </c:pt>
                <c:pt idx="8091">
                  <c:v>585.23355456351999</c:v>
                </c:pt>
                <c:pt idx="8092">
                  <c:v>585.23125217210099</c:v>
                </c:pt>
                <c:pt idx="8093">
                  <c:v>585.23103020519102</c:v>
                </c:pt>
                <c:pt idx="8094">
                  <c:v>585.21867335063905</c:v>
                </c:pt>
                <c:pt idx="8095">
                  <c:v>585.21588370123402</c:v>
                </c:pt>
                <c:pt idx="8096">
                  <c:v>585.20943779613901</c:v>
                </c:pt>
                <c:pt idx="8097">
                  <c:v>585.20532003190601</c:v>
                </c:pt>
                <c:pt idx="8098">
                  <c:v>585.16916975108904</c:v>
                </c:pt>
                <c:pt idx="8099">
                  <c:v>585.16325517767802</c:v>
                </c:pt>
                <c:pt idx="8100">
                  <c:v>585.15805142013198</c:v>
                </c:pt>
                <c:pt idx="8101">
                  <c:v>585.15444310994701</c:v>
                </c:pt>
                <c:pt idx="8102">
                  <c:v>585.12207981303504</c:v>
                </c:pt>
                <c:pt idx="8103">
                  <c:v>585.11845522018905</c:v>
                </c:pt>
                <c:pt idx="8104">
                  <c:v>585.08602197217601</c:v>
                </c:pt>
                <c:pt idx="8105">
                  <c:v>585.06533979226901</c:v>
                </c:pt>
                <c:pt idx="8106">
                  <c:v>585.04690783993703</c:v>
                </c:pt>
                <c:pt idx="8107">
                  <c:v>585.04263547411699</c:v>
                </c:pt>
                <c:pt idx="8108">
                  <c:v>585.03757225123604</c:v>
                </c:pt>
                <c:pt idx="8109">
                  <c:v>585.02338932005</c:v>
                </c:pt>
                <c:pt idx="8110">
                  <c:v>584.98342002834204</c:v>
                </c:pt>
                <c:pt idx="8111">
                  <c:v>584.98000314939804</c:v>
                </c:pt>
                <c:pt idx="8112">
                  <c:v>584.95043685820394</c:v>
                </c:pt>
                <c:pt idx="8113">
                  <c:v>584.93338297936498</c:v>
                </c:pt>
                <c:pt idx="8114">
                  <c:v>584.87435932844903</c:v>
                </c:pt>
                <c:pt idx="8115">
                  <c:v>584.84369444196204</c:v>
                </c:pt>
                <c:pt idx="8116">
                  <c:v>584.79381396835595</c:v>
                </c:pt>
                <c:pt idx="8117">
                  <c:v>584.77540837183005</c:v>
                </c:pt>
                <c:pt idx="8118">
                  <c:v>584.75774783647705</c:v>
                </c:pt>
                <c:pt idx="8119">
                  <c:v>584.75046409230697</c:v>
                </c:pt>
                <c:pt idx="8120">
                  <c:v>584.69502475722902</c:v>
                </c:pt>
                <c:pt idx="8121">
                  <c:v>584.69207590856297</c:v>
                </c:pt>
                <c:pt idx="8122">
                  <c:v>584.68128029926004</c:v>
                </c:pt>
                <c:pt idx="8123">
                  <c:v>584.66641356307298</c:v>
                </c:pt>
                <c:pt idx="8124">
                  <c:v>584.66235805592601</c:v>
                </c:pt>
                <c:pt idx="8125">
                  <c:v>584.631055178775</c:v>
                </c:pt>
                <c:pt idx="8126">
                  <c:v>584.60911499623501</c:v>
                </c:pt>
                <c:pt idx="8127">
                  <c:v>584.59564540922099</c:v>
                </c:pt>
                <c:pt idx="8128">
                  <c:v>584.59315706408097</c:v>
                </c:pt>
                <c:pt idx="8129">
                  <c:v>584.58703221890698</c:v>
                </c:pt>
                <c:pt idx="8130">
                  <c:v>584.56013930233098</c:v>
                </c:pt>
                <c:pt idx="8131">
                  <c:v>584.54674678812296</c:v>
                </c:pt>
                <c:pt idx="8132">
                  <c:v>584.54382114531995</c:v>
                </c:pt>
                <c:pt idx="8133">
                  <c:v>584.51035263613301</c:v>
                </c:pt>
                <c:pt idx="8134">
                  <c:v>584.50560603421798</c:v>
                </c:pt>
                <c:pt idx="8135">
                  <c:v>584.46927504847804</c:v>
                </c:pt>
                <c:pt idx="8136">
                  <c:v>584.46643804903795</c:v>
                </c:pt>
                <c:pt idx="8137">
                  <c:v>584.46485976465203</c:v>
                </c:pt>
                <c:pt idx="8138">
                  <c:v>584.45368895803199</c:v>
                </c:pt>
                <c:pt idx="8139">
                  <c:v>584.43078319722997</c:v>
                </c:pt>
                <c:pt idx="8140">
                  <c:v>584.41488873766002</c:v>
                </c:pt>
                <c:pt idx="8141">
                  <c:v>584.40464891949796</c:v>
                </c:pt>
                <c:pt idx="8142">
                  <c:v>584.40342346970203</c:v>
                </c:pt>
                <c:pt idx="8143">
                  <c:v>584.40206063496396</c:v>
                </c:pt>
                <c:pt idx="8144">
                  <c:v>584.38322960903702</c:v>
                </c:pt>
                <c:pt idx="8145">
                  <c:v>584.34019342787496</c:v>
                </c:pt>
                <c:pt idx="8146">
                  <c:v>584.32119251767097</c:v>
                </c:pt>
                <c:pt idx="8147">
                  <c:v>584.312757333945</c:v>
                </c:pt>
                <c:pt idx="8148">
                  <c:v>584.26193817097203</c:v>
                </c:pt>
                <c:pt idx="8149">
                  <c:v>584.24691673606105</c:v>
                </c:pt>
                <c:pt idx="8150">
                  <c:v>584.24244402976603</c:v>
                </c:pt>
                <c:pt idx="8151">
                  <c:v>584.22926867451395</c:v>
                </c:pt>
                <c:pt idx="8152">
                  <c:v>584.22334890435297</c:v>
                </c:pt>
                <c:pt idx="8153">
                  <c:v>584.19979452835196</c:v>
                </c:pt>
                <c:pt idx="8154">
                  <c:v>584.18886757692405</c:v>
                </c:pt>
                <c:pt idx="8155">
                  <c:v>584.16682481287398</c:v>
                </c:pt>
                <c:pt idx="8156">
                  <c:v>584.14618125132199</c:v>
                </c:pt>
                <c:pt idx="8157">
                  <c:v>584.13002046034705</c:v>
                </c:pt>
                <c:pt idx="8158">
                  <c:v>584.08156580334298</c:v>
                </c:pt>
                <c:pt idx="8159">
                  <c:v>584.07787315360997</c:v>
                </c:pt>
                <c:pt idx="8160">
                  <c:v>584.04355860923999</c:v>
                </c:pt>
                <c:pt idx="8161">
                  <c:v>583.99078686848804</c:v>
                </c:pt>
                <c:pt idx="8162">
                  <c:v>583.97298073120498</c:v>
                </c:pt>
                <c:pt idx="8163">
                  <c:v>583.96721175464597</c:v>
                </c:pt>
                <c:pt idx="8164">
                  <c:v>583.91603230404905</c:v>
                </c:pt>
                <c:pt idx="8165">
                  <c:v>583.91413846683099</c:v>
                </c:pt>
                <c:pt idx="8166">
                  <c:v>583.88013113341401</c:v>
                </c:pt>
                <c:pt idx="8167">
                  <c:v>583.83457416778003</c:v>
                </c:pt>
                <c:pt idx="8168">
                  <c:v>583.80359631294004</c:v>
                </c:pt>
                <c:pt idx="8169">
                  <c:v>583.78717860204301</c:v>
                </c:pt>
                <c:pt idx="8170">
                  <c:v>583.75537252846595</c:v>
                </c:pt>
                <c:pt idx="8171">
                  <c:v>583.74369589980301</c:v>
                </c:pt>
                <c:pt idx="8172">
                  <c:v>583.73285836549599</c:v>
                </c:pt>
                <c:pt idx="8173">
                  <c:v>583.73083350295701</c:v>
                </c:pt>
                <c:pt idx="8174">
                  <c:v>583.72747470137301</c:v>
                </c:pt>
                <c:pt idx="8175">
                  <c:v>583.715255509793</c:v>
                </c:pt>
                <c:pt idx="8176">
                  <c:v>583.682771602863</c:v>
                </c:pt>
                <c:pt idx="8177">
                  <c:v>583.66335252462795</c:v>
                </c:pt>
                <c:pt idx="8178">
                  <c:v>583.65175881412199</c:v>
                </c:pt>
                <c:pt idx="8179">
                  <c:v>583.64732553210399</c:v>
                </c:pt>
                <c:pt idx="8180">
                  <c:v>583.62632546421798</c:v>
                </c:pt>
                <c:pt idx="8181">
                  <c:v>583.55884781570001</c:v>
                </c:pt>
                <c:pt idx="8182">
                  <c:v>583.52337818882495</c:v>
                </c:pt>
                <c:pt idx="8183">
                  <c:v>583.52290136684303</c:v>
                </c:pt>
                <c:pt idx="8184">
                  <c:v>583.50964912817597</c:v>
                </c:pt>
                <c:pt idx="8185">
                  <c:v>583.46361944495095</c:v>
                </c:pt>
                <c:pt idx="8186">
                  <c:v>583.46291898743004</c:v>
                </c:pt>
                <c:pt idx="8187">
                  <c:v>583.457599754223</c:v>
                </c:pt>
                <c:pt idx="8188">
                  <c:v>583.43033248758104</c:v>
                </c:pt>
                <c:pt idx="8189">
                  <c:v>583.429505840258</c:v>
                </c:pt>
                <c:pt idx="8190">
                  <c:v>583.41008646850696</c:v>
                </c:pt>
                <c:pt idx="8191">
                  <c:v>583.36934312086203</c:v>
                </c:pt>
                <c:pt idx="8192">
                  <c:v>583.36352467584095</c:v>
                </c:pt>
                <c:pt idx="8193">
                  <c:v>583.23351271740501</c:v>
                </c:pt>
                <c:pt idx="8194">
                  <c:v>583.23321016305795</c:v>
                </c:pt>
                <c:pt idx="8195">
                  <c:v>583.22089120901899</c:v>
                </c:pt>
                <c:pt idx="8196">
                  <c:v>583.20691377555897</c:v>
                </c:pt>
                <c:pt idx="8197">
                  <c:v>583.20206342716995</c:v>
                </c:pt>
                <c:pt idx="8198">
                  <c:v>583.192219067064</c:v>
                </c:pt>
                <c:pt idx="8199">
                  <c:v>583.18431823198705</c:v>
                </c:pt>
                <c:pt idx="8200">
                  <c:v>583.12873655580802</c:v>
                </c:pt>
                <c:pt idx="8201">
                  <c:v>583.12452483309505</c:v>
                </c:pt>
                <c:pt idx="8202">
                  <c:v>583.10910556176395</c:v>
                </c:pt>
                <c:pt idx="8203">
                  <c:v>583.04801584967197</c:v>
                </c:pt>
                <c:pt idx="8204">
                  <c:v>583.016516598007</c:v>
                </c:pt>
                <c:pt idx="8205">
                  <c:v>582.97204682292602</c:v>
                </c:pt>
                <c:pt idx="8206">
                  <c:v>582.96401024387001</c:v>
                </c:pt>
                <c:pt idx="8207">
                  <c:v>582.96277840400296</c:v>
                </c:pt>
                <c:pt idx="8208">
                  <c:v>582.96078944677299</c:v>
                </c:pt>
                <c:pt idx="8209">
                  <c:v>582.95612523522198</c:v>
                </c:pt>
                <c:pt idx="8210">
                  <c:v>582.92962827091196</c:v>
                </c:pt>
                <c:pt idx="8211">
                  <c:v>582.85840923730098</c:v>
                </c:pt>
                <c:pt idx="8212">
                  <c:v>582.85444368914102</c:v>
                </c:pt>
                <c:pt idx="8213">
                  <c:v>582.83980657734799</c:v>
                </c:pt>
                <c:pt idx="8214">
                  <c:v>582.78958437761798</c:v>
                </c:pt>
                <c:pt idx="8215">
                  <c:v>582.766190425236</c:v>
                </c:pt>
                <c:pt idx="8216">
                  <c:v>582.75369442736701</c:v>
                </c:pt>
                <c:pt idx="8217">
                  <c:v>582.74784062563401</c:v>
                </c:pt>
                <c:pt idx="8218">
                  <c:v>582.73969497613405</c:v>
                </c:pt>
                <c:pt idx="8219">
                  <c:v>582.69832054007497</c:v>
                </c:pt>
                <c:pt idx="8220">
                  <c:v>582.68221649117004</c:v>
                </c:pt>
                <c:pt idx="8221">
                  <c:v>582.67272030522895</c:v>
                </c:pt>
                <c:pt idx="8222">
                  <c:v>582.65394609502005</c:v>
                </c:pt>
                <c:pt idx="8223">
                  <c:v>582.63827601720197</c:v>
                </c:pt>
                <c:pt idx="8224">
                  <c:v>582.57766653734495</c:v>
                </c:pt>
                <c:pt idx="8225">
                  <c:v>582.550843519517</c:v>
                </c:pt>
                <c:pt idx="8226">
                  <c:v>582.512025440912</c:v>
                </c:pt>
                <c:pt idx="8227">
                  <c:v>582.468262612942</c:v>
                </c:pt>
                <c:pt idx="8228">
                  <c:v>582.44972403616498</c:v>
                </c:pt>
                <c:pt idx="8229">
                  <c:v>582.40961360383301</c:v>
                </c:pt>
                <c:pt idx="8230">
                  <c:v>582.40588046471203</c:v>
                </c:pt>
                <c:pt idx="8231">
                  <c:v>582.36796407403494</c:v>
                </c:pt>
                <c:pt idx="8232">
                  <c:v>582.36536258585704</c:v>
                </c:pt>
                <c:pt idx="8233">
                  <c:v>582.34265817086896</c:v>
                </c:pt>
                <c:pt idx="8234">
                  <c:v>582.28321352309797</c:v>
                </c:pt>
                <c:pt idx="8235">
                  <c:v>582.25577066723997</c:v>
                </c:pt>
                <c:pt idx="8236">
                  <c:v>582.20777167438803</c:v>
                </c:pt>
                <c:pt idx="8237">
                  <c:v>582.15400346464401</c:v>
                </c:pt>
                <c:pt idx="8238">
                  <c:v>582.12227380557204</c:v>
                </c:pt>
                <c:pt idx="8239">
                  <c:v>582.06637924658105</c:v>
                </c:pt>
                <c:pt idx="8240">
                  <c:v>582.04139322897504</c:v>
                </c:pt>
                <c:pt idx="8241">
                  <c:v>582.00829825815003</c:v>
                </c:pt>
                <c:pt idx="8242">
                  <c:v>582.00708531242697</c:v>
                </c:pt>
                <c:pt idx="8243">
                  <c:v>582.00108893495894</c:v>
                </c:pt>
                <c:pt idx="8244">
                  <c:v>581.98303212762005</c:v>
                </c:pt>
                <c:pt idx="8245">
                  <c:v>581.83804697038499</c:v>
                </c:pt>
                <c:pt idx="8246">
                  <c:v>581.81872104153501</c:v>
                </c:pt>
                <c:pt idx="8247">
                  <c:v>581.780791181013</c:v>
                </c:pt>
                <c:pt idx="8248">
                  <c:v>581.76911744296694</c:v>
                </c:pt>
                <c:pt idx="8249">
                  <c:v>581.76619782128603</c:v>
                </c:pt>
                <c:pt idx="8250">
                  <c:v>581.74798973381496</c:v>
                </c:pt>
                <c:pt idx="8251">
                  <c:v>581.71870629176601</c:v>
                </c:pt>
                <c:pt idx="8252">
                  <c:v>581.71866578605102</c:v>
                </c:pt>
                <c:pt idx="8253">
                  <c:v>581.71187427814198</c:v>
                </c:pt>
                <c:pt idx="8254">
                  <c:v>581.71017485137304</c:v>
                </c:pt>
                <c:pt idx="8255">
                  <c:v>581.68960990148105</c:v>
                </c:pt>
                <c:pt idx="8256">
                  <c:v>581.68947318252299</c:v>
                </c:pt>
                <c:pt idx="8257">
                  <c:v>581.66309740515203</c:v>
                </c:pt>
                <c:pt idx="8258">
                  <c:v>581.64119226580203</c:v>
                </c:pt>
                <c:pt idx="8259">
                  <c:v>581.64025867600503</c:v>
                </c:pt>
                <c:pt idx="8260">
                  <c:v>581.53100659849997</c:v>
                </c:pt>
                <c:pt idx="8261">
                  <c:v>581.51154691920397</c:v>
                </c:pt>
                <c:pt idx="8262">
                  <c:v>581.50683980893302</c:v>
                </c:pt>
                <c:pt idx="8263">
                  <c:v>581.49144123965505</c:v>
                </c:pt>
                <c:pt idx="8264">
                  <c:v>581.44707297900197</c:v>
                </c:pt>
                <c:pt idx="8265">
                  <c:v>581.43561192416098</c:v>
                </c:pt>
                <c:pt idx="8266">
                  <c:v>581.43406015180096</c:v>
                </c:pt>
                <c:pt idx="8267">
                  <c:v>581.38578437318802</c:v>
                </c:pt>
                <c:pt idx="8268">
                  <c:v>581.35939713974403</c:v>
                </c:pt>
                <c:pt idx="8269">
                  <c:v>581.35923207047495</c:v>
                </c:pt>
                <c:pt idx="8270">
                  <c:v>581.32960033368602</c:v>
                </c:pt>
                <c:pt idx="8271">
                  <c:v>581.30088765195399</c:v>
                </c:pt>
                <c:pt idx="8272">
                  <c:v>581.29625686861198</c:v>
                </c:pt>
                <c:pt idx="8273">
                  <c:v>581.28761506115598</c:v>
                </c:pt>
                <c:pt idx="8274">
                  <c:v>581.18748252754904</c:v>
                </c:pt>
                <c:pt idx="8275">
                  <c:v>581.18133516299395</c:v>
                </c:pt>
                <c:pt idx="8276">
                  <c:v>581.09421479318303</c:v>
                </c:pt>
                <c:pt idx="8277">
                  <c:v>581.04050109415596</c:v>
                </c:pt>
                <c:pt idx="8278">
                  <c:v>581.03706067778899</c:v>
                </c:pt>
                <c:pt idx="8279">
                  <c:v>581.012277964502</c:v>
                </c:pt>
                <c:pt idx="8280">
                  <c:v>580.99329281666496</c:v>
                </c:pt>
                <c:pt idx="8281">
                  <c:v>580.96233716802601</c:v>
                </c:pt>
                <c:pt idx="8282">
                  <c:v>580.94788983893795</c:v>
                </c:pt>
                <c:pt idx="8283">
                  <c:v>580.92771929765502</c:v>
                </c:pt>
                <c:pt idx="8284">
                  <c:v>580.92634993108095</c:v>
                </c:pt>
                <c:pt idx="8285">
                  <c:v>580.83722495680502</c:v>
                </c:pt>
                <c:pt idx="8286">
                  <c:v>580.82553324599803</c:v>
                </c:pt>
                <c:pt idx="8287">
                  <c:v>580.82007981401102</c:v>
                </c:pt>
                <c:pt idx="8288">
                  <c:v>580.81553845962696</c:v>
                </c:pt>
                <c:pt idx="8289">
                  <c:v>580.81373569539801</c:v>
                </c:pt>
                <c:pt idx="8290">
                  <c:v>580.80634245430599</c:v>
                </c:pt>
                <c:pt idx="8291">
                  <c:v>580.80484516313697</c:v>
                </c:pt>
                <c:pt idx="8292">
                  <c:v>580.79537628031096</c:v>
                </c:pt>
                <c:pt idx="8293">
                  <c:v>580.66985181186897</c:v>
                </c:pt>
                <c:pt idx="8294">
                  <c:v>580.59551276719401</c:v>
                </c:pt>
                <c:pt idx="8295">
                  <c:v>580.58694615052605</c:v>
                </c:pt>
                <c:pt idx="8296">
                  <c:v>580.52852177183695</c:v>
                </c:pt>
                <c:pt idx="8297">
                  <c:v>580.46119055537099</c:v>
                </c:pt>
                <c:pt idx="8298">
                  <c:v>580.41754608525503</c:v>
                </c:pt>
                <c:pt idx="8299">
                  <c:v>580.41107462753803</c:v>
                </c:pt>
                <c:pt idx="8300">
                  <c:v>580.40553807473896</c:v>
                </c:pt>
                <c:pt idx="8301">
                  <c:v>580.395313577303</c:v>
                </c:pt>
                <c:pt idx="8302">
                  <c:v>580.34003235708997</c:v>
                </c:pt>
                <c:pt idx="8303">
                  <c:v>580.31149048184898</c:v>
                </c:pt>
                <c:pt idx="8304">
                  <c:v>580.29842463089199</c:v>
                </c:pt>
                <c:pt idx="8305">
                  <c:v>580.23736630280803</c:v>
                </c:pt>
                <c:pt idx="8306">
                  <c:v>580.219686720087</c:v>
                </c:pt>
                <c:pt idx="8307">
                  <c:v>580.21529939068796</c:v>
                </c:pt>
                <c:pt idx="8308">
                  <c:v>580.18843303998597</c:v>
                </c:pt>
                <c:pt idx="8309">
                  <c:v>580.11539297550303</c:v>
                </c:pt>
                <c:pt idx="8310">
                  <c:v>580.10610338071501</c:v>
                </c:pt>
                <c:pt idx="8311">
                  <c:v>580.09038667719506</c:v>
                </c:pt>
                <c:pt idx="8312">
                  <c:v>580.076579773552</c:v>
                </c:pt>
                <c:pt idx="8313">
                  <c:v>580.07624198487997</c:v>
                </c:pt>
                <c:pt idx="8314">
                  <c:v>580.046054069967</c:v>
                </c:pt>
                <c:pt idx="8315">
                  <c:v>580.04037659272001</c:v>
                </c:pt>
                <c:pt idx="8316">
                  <c:v>580.03887824123103</c:v>
                </c:pt>
                <c:pt idx="8317">
                  <c:v>580.01443819897599</c:v>
                </c:pt>
                <c:pt idx="8318">
                  <c:v>580.00738984870304</c:v>
                </c:pt>
                <c:pt idx="8319">
                  <c:v>579.97994141536003</c:v>
                </c:pt>
                <c:pt idx="8320">
                  <c:v>579.96185404401695</c:v>
                </c:pt>
                <c:pt idx="8321">
                  <c:v>579.94197904753401</c:v>
                </c:pt>
                <c:pt idx="8322">
                  <c:v>579.93860931332097</c:v>
                </c:pt>
                <c:pt idx="8323">
                  <c:v>579.90902381720105</c:v>
                </c:pt>
                <c:pt idx="8324">
                  <c:v>579.89096680083605</c:v>
                </c:pt>
                <c:pt idx="8325">
                  <c:v>579.85925679174795</c:v>
                </c:pt>
                <c:pt idx="8326">
                  <c:v>579.85053526886998</c:v>
                </c:pt>
                <c:pt idx="8327">
                  <c:v>579.81443574070795</c:v>
                </c:pt>
                <c:pt idx="8328">
                  <c:v>579.78340191299003</c:v>
                </c:pt>
                <c:pt idx="8329">
                  <c:v>579.78305854227597</c:v>
                </c:pt>
                <c:pt idx="8330">
                  <c:v>579.76619221461397</c:v>
                </c:pt>
                <c:pt idx="8331">
                  <c:v>579.76422960589105</c:v>
                </c:pt>
                <c:pt idx="8332">
                  <c:v>579.76266193813603</c:v>
                </c:pt>
                <c:pt idx="8333">
                  <c:v>579.76266048332798</c:v>
                </c:pt>
                <c:pt idx="8334">
                  <c:v>579.72814026111098</c:v>
                </c:pt>
                <c:pt idx="8335">
                  <c:v>579.72550624164296</c:v>
                </c:pt>
                <c:pt idx="8336">
                  <c:v>579.71395199506105</c:v>
                </c:pt>
                <c:pt idx="8337">
                  <c:v>579.71388100234401</c:v>
                </c:pt>
                <c:pt idx="8338">
                  <c:v>579.68890208596304</c:v>
                </c:pt>
                <c:pt idx="8339">
                  <c:v>579.68096721485301</c:v>
                </c:pt>
                <c:pt idx="8340">
                  <c:v>579.66400258045201</c:v>
                </c:pt>
                <c:pt idx="8341">
                  <c:v>579.62937955869404</c:v>
                </c:pt>
                <c:pt idx="8342">
                  <c:v>579.60979898829396</c:v>
                </c:pt>
                <c:pt idx="8343">
                  <c:v>579.608378282231</c:v>
                </c:pt>
                <c:pt idx="8344">
                  <c:v>579.60281674660996</c:v>
                </c:pt>
                <c:pt idx="8345">
                  <c:v>579.59049952020803</c:v>
                </c:pt>
                <c:pt idx="8346">
                  <c:v>579.58759825783295</c:v>
                </c:pt>
                <c:pt idx="8347">
                  <c:v>579.56380816261697</c:v>
                </c:pt>
                <c:pt idx="8348">
                  <c:v>579.56075275784701</c:v>
                </c:pt>
                <c:pt idx="8349">
                  <c:v>579.56002422748895</c:v>
                </c:pt>
                <c:pt idx="8350">
                  <c:v>579.559644947484</c:v>
                </c:pt>
                <c:pt idx="8351">
                  <c:v>579.51920762615703</c:v>
                </c:pt>
                <c:pt idx="8352">
                  <c:v>579.51233902681804</c:v>
                </c:pt>
                <c:pt idx="8353">
                  <c:v>579.50547674336804</c:v>
                </c:pt>
                <c:pt idx="8354">
                  <c:v>579.49608773081297</c:v>
                </c:pt>
                <c:pt idx="8355">
                  <c:v>579.45716212248999</c:v>
                </c:pt>
                <c:pt idx="8356">
                  <c:v>579.40899668554005</c:v>
                </c:pt>
                <c:pt idx="8357">
                  <c:v>579.40058236853395</c:v>
                </c:pt>
                <c:pt idx="8358">
                  <c:v>579.32589462403098</c:v>
                </c:pt>
                <c:pt idx="8359">
                  <c:v>579.27327472745901</c:v>
                </c:pt>
                <c:pt idx="8360">
                  <c:v>579.23605449024797</c:v>
                </c:pt>
                <c:pt idx="8361">
                  <c:v>579.203842774701</c:v>
                </c:pt>
                <c:pt idx="8362">
                  <c:v>579.09984189537897</c:v>
                </c:pt>
                <c:pt idx="8363">
                  <c:v>579.08773821026796</c:v>
                </c:pt>
                <c:pt idx="8364">
                  <c:v>579.08049923160502</c:v>
                </c:pt>
                <c:pt idx="8365">
                  <c:v>579.04746692301501</c:v>
                </c:pt>
                <c:pt idx="8366">
                  <c:v>579.034538838054</c:v>
                </c:pt>
                <c:pt idx="8367">
                  <c:v>579.034341627716</c:v>
                </c:pt>
                <c:pt idx="8368">
                  <c:v>579.00441411242696</c:v>
                </c:pt>
                <c:pt idx="8369">
                  <c:v>579.00268037061301</c:v>
                </c:pt>
                <c:pt idx="8370">
                  <c:v>578.97548187573796</c:v>
                </c:pt>
                <c:pt idx="8371">
                  <c:v>578.96024409785798</c:v>
                </c:pt>
                <c:pt idx="8372">
                  <c:v>578.95375363935398</c:v>
                </c:pt>
                <c:pt idx="8373">
                  <c:v>578.951163657547</c:v>
                </c:pt>
                <c:pt idx="8374">
                  <c:v>578.94908131095997</c:v>
                </c:pt>
                <c:pt idx="8375">
                  <c:v>578.91569860153504</c:v>
                </c:pt>
                <c:pt idx="8376">
                  <c:v>578.91197054548195</c:v>
                </c:pt>
                <c:pt idx="8377">
                  <c:v>578.91168954607997</c:v>
                </c:pt>
                <c:pt idx="8378">
                  <c:v>578.89943720752001</c:v>
                </c:pt>
                <c:pt idx="8379">
                  <c:v>578.88171493388097</c:v>
                </c:pt>
                <c:pt idx="8380">
                  <c:v>578.84547753131403</c:v>
                </c:pt>
                <c:pt idx="8381">
                  <c:v>578.84539895280204</c:v>
                </c:pt>
                <c:pt idx="8382">
                  <c:v>578.80247264014599</c:v>
                </c:pt>
                <c:pt idx="8383">
                  <c:v>578.79253254732896</c:v>
                </c:pt>
                <c:pt idx="8384">
                  <c:v>578.76799234256703</c:v>
                </c:pt>
                <c:pt idx="8385">
                  <c:v>578.72903983120295</c:v>
                </c:pt>
                <c:pt idx="8386">
                  <c:v>578.71094313747301</c:v>
                </c:pt>
                <c:pt idx="8387">
                  <c:v>578.70633418933198</c:v>
                </c:pt>
                <c:pt idx="8388">
                  <c:v>578.66637467303804</c:v>
                </c:pt>
                <c:pt idx="8389">
                  <c:v>578.652482273224</c:v>
                </c:pt>
                <c:pt idx="8390">
                  <c:v>578.63825294701201</c:v>
                </c:pt>
                <c:pt idx="8391">
                  <c:v>578.61441696117197</c:v>
                </c:pt>
                <c:pt idx="8392">
                  <c:v>578.53814268826795</c:v>
                </c:pt>
                <c:pt idx="8393">
                  <c:v>578.533320038292</c:v>
                </c:pt>
                <c:pt idx="8394">
                  <c:v>578.52923415235102</c:v>
                </c:pt>
                <c:pt idx="8395">
                  <c:v>578.525612184122</c:v>
                </c:pt>
                <c:pt idx="8396">
                  <c:v>578.49729649482595</c:v>
                </c:pt>
                <c:pt idx="8397">
                  <c:v>578.48764976960695</c:v>
                </c:pt>
                <c:pt idx="8398">
                  <c:v>578.48383187194202</c:v>
                </c:pt>
                <c:pt idx="8399">
                  <c:v>578.46033161776097</c:v>
                </c:pt>
                <c:pt idx="8400">
                  <c:v>578.43613777144105</c:v>
                </c:pt>
                <c:pt idx="8401">
                  <c:v>578.40933287011205</c:v>
                </c:pt>
                <c:pt idx="8402">
                  <c:v>578.36320228094098</c:v>
                </c:pt>
                <c:pt idx="8403">
                  <c:v>578.35372845978497</c:v>
                </c:pt>
                <c:pt idx="8404">
                  <c:v>578.34371299305496</c:v>
                </c:pt>
                <c:pt idx="8405">
                  <c:v>578.33216132272503</c:v>
                </c:pt>
                <c:pt idx="8406">
                  <c:v>578.32208052459998</c:v>
                </c:pt>
                <c:pt idx="8407">
                  <c:v>578.29904919837804</c:v>
                </c:pt>
                <c:pt idx="8408">
                  <c:v>578.28590967282196</c:v>
                </c:pt>
                <c:pt idx="8409">
                  <c:v>578.27786505932102</c:v>
                </c:pt>
                <c:pt idx="8410">
                  <c:v>578.27127342533197</c:v>
                </c:pt>
                <c:pt idx="8411">
                  <c:v>578.26185638827496</c:v>
                </c:pt>
                <c:pt idx="8412">
                  <c:v>578.23263541161703</c:v>
                </c:pt>
                <c:pt idx="8413">
                  <c:v>578.21193105183102</c:v>
                </c:pt>
                <c:pt idx="8414">
                  <c:v>578.20170975264102</c:v>
                </c:pt>
                <c:pt idx="8415">
                  <c:v>578.19949940623496</c:v>
                </c:pt>
                <c:pt idx="8416">
                  <c:v>578.15463994094296</c:v>
                </c:pt>
                <c:pt idx="8417">
                  <c:v>578.10636033057494</c:v>
                </c:pt>
                <c:pt idx="8418">
                  <c:v>578.07124263575599</c:v>
                </c:pt>
                <c:pt idx="8419">
                  <c:v>578.06820055694197</c:v>
                </c:pt>
                <c:pt idx="8420">
                  <c:v>578.06573959060495</c:v>
                </c:pt>
                <c:pt idx="8421">
                  <c:v>578.04200307753297</c:v>
                </c:pt>
                <c:pt idx="8422">
                  <c:v>578.00239652393896</c:v>
                </c:pt>
                <c:pt idx="8423">
                  <c:v>577.99715850422501</c:v>
                </c:pt>
                <c:pt idx="8424">
                  <c:v>577.99392952184701</c:v>
                </c:pt>
                <c:pt idx="8425">
                  <c:v>577.98797761131505</c:v>
                </c:pt>
                <c:pt idx="8426">
                  <c:v>577.96520308144204</c:v>
                </c:pt>
                <c:pt idx="8427">
                  <c:v>577.94447834079301</c:v>
                </c:pt>
                <c:pt idx="8428">
                  <c:v>577.94180693796704</c:v>
                </c:pt>
                <c:pt idx="8429">
                  <c:v>577.935056565168</c:v>
                </c:pt>
                <c:pt idx="8430">
                  <c:v>577.93157480621198</c:v>
                </c:pt>
                <c:pt idx="8431">
                  <c:v>577.89612505333503</c:v>
                </c:pt>
                <c:pt idx="8432">
                  <c:v>577.88344517518203</c:v>
                </c:pt>
                <c:pt idx="8433">
                  <c:v>577.862486773878</c:v>
                </c:pt>
                <c:pt idx="8434">
                  <c:v>577.80946239894001</c:v>
                </c:pt>
                <c:pt idx="8435">
                  <c:v>577.800236389107</c:v>
                </c:pt>
                <c:pt idx="8436">
                  <c:v>577.77473768093103</c:v>
                </c:pt>
                <c:pt idx="8437">
                  <c:v>577.77116595528196</c:v>
                </c:pt>
                <c:pt idx="8438">
                  <c:v>577.75631730585496</c:v>
                </c:pt>
                <c:pt idx="8439">
                  <c:v>577.721286672735</c:v>
                </c:pt>
                <c:pt idx="8440">
                  <c:v>577.69827782535799</c:v>
                </c:pt>
                <c:pt idx="8441">
                  <c:v>577.69302046838902</c:v>
                </c:pt>
                <c:pt idx="8442">
                  <c:v>577.65281606088695</c:v>
                </c:pt>
                <c:pt idx="8443">
                  <c:v>577.63439651715896</c:v>
                </c:pt>
                <c:pt idx="8444">
                  <c:v>577.60221536104802</c:v>
                </c:pt>
                <c:pt idx="8445">
                  <c:v>577.57793845376398</c:v>
                </c:pt>
                <c:pt idx="8446">
                  <c:v>577.533220639908</c:v>
                </c:pt>
                <c:pt idx="8447">
                  <c:v>577.49978537153095</c:v>
                </c:pt>
                <c:pt idx="8448">
                  <c:v>577.46003117376301</c:v>
                </c:pt>
                <c:pt idx="8449">
                  <c:v>577.44875385250702</c:v>
                </c:pt>
                <c:pt idx="8450">
                  <c:v>577.43879253289799</c:v>
                </c:pt>
                <c:pt idx="8451">
                  <c:v>577.40907059144195</c:v>
                </c:pt>
                <c:pt idx="8452">
                  <c:v>577.36867703153598</c:v>
                </c:pt>
                <c:pt idx="8453">
                  <c:v>577.35155323465801</c:v>
                </c:pt>
                <c:pt idx="8454">
                  <c:v>577.29884120949703</c:v>
                </c:pt>
                <c:pt idx="8455">
                  <c:v>577.25585820587401</c:v>
                </c:pt>
                <c:pt idx="8456">
                  <c:v>577.24614312673395</c:v>
                </c:pt>
                <c:pt idx="8457">
                  <c:v>577.11662304683398</c:v>
                </c:pt>
                <c:pt idx="8458">
                  <c:v>577.10217035368601</c:v>
                </c:pt>
                <c:pt idx="8459">
                  <c:v>577.09257419111998</c:v>
                </c:pt>
                <c:pt idx="8460">
                  <c:v>577.08400958134405</c:v>
                </c:pt>
                <c:pt idx="8461">
                  <c:v>576.99081779683104</c:v>
                </c:pt>
                <c:pt idx="8462">
                  <c:v>576.98048165454395</c:v>
                </c:pt>
                <c:pt idx="8463">
                  <c:v>576.95909698185994</c:v>
                </c:pt>
                <c:pt idx="8464">
                  <c:v>576.91548804428896</c:v>
                </c:pt>
                <c:pt idx="8465">
                  <c:v>576.90588270153899</c:v>
                </c:pt>
                <c:pt idx="8466">
                  <c:v>576.88196309926298</c:v>
                </c:pt>
                <c:pt idx="8467">
                  <c:v>576.85675790386802</c:v>
                </c:pt>
                <c:pt idx="8468">
                  <c:v>576.84781612109498</c:v>
                </c:pt>
                <c:pt idx="8469">
                  <c:v>576.79800341690202</c:v>
                </c:pt>
                <c:pt idx="8470">
                  <c:v>576.77754283914305</c:v>
                </c:pt>
                <c:pt idx="8471">
                  <c:v>576.761504350726</c:v>
                </c:pt>
                <c:pt idx="8472">
                  <c:v>576.72510059283297</c:v>
                </c:pt>
                <c:pt idx="8473">
                  <c:v>576.71551732008902</c:v>
                </c:pt>
                <c:pt idx="8474">
                  <c:v>576.70460182541797</c:v>
                </c:pt>
                <c:pt idx="8475">
                  <c:v>576.69430631212299</c:v>
                </c:pt>
                <c:pt idx="8476">
                  <c:v>576.66038333036499</c:v>
                </c:pt>
                <c:pt idx="8477">
                  <c:v>576.58289970223996</c:v>
                </c:pt>
                <c:pt idx="8478">
                  <c:v>576.56682400822001</c:v>
                </c:pt>
                <c:pt idx="8479">
                  <c:v>576.53409728696795</c:v>
                </c:pt>
                <c:pt idx="8480">
                  <c:v>576.51797790225396</c:v>
                </c:pt>
                <c:pt idx="8481">
                  <c:v>576.50732480101203</c:v>
                </c:pt>
                <c:pt idx="8482">
                  <c:v>576.48437920408003</c:v>
                </c:pt>
                <c:pt idx="8483">
                  <c:v>576.462917564544</c:v>
                </c:pt>
                <c:pt idx="8484">
                  <c:v>576.39170865413803</c:v>
                </c:pt>
                <c:pt idx="8485">
                  <c:v>576.36524674493796</c:v>
                </c:pt>
                <c:pt idx="8486">
                  <c:v>576.36423236987503</c:v>
                </c:pt>
                <c:pt idx="8487">
                  <c:v>576.33082454718897</c:v>
                </c:pt>
                <c:pt idx="8488">
                  <c:v>576.31351418870599</c:v>
                </c:pt>
                <c:pt idx="8489">
                  <c:v>576.31056999088196</c:v>
                </c:pt>
                <c:pt idx="8490">
                  <c:v>576.30752054314905</c:v>
                </c:pt>
                <c:pt idx="8491">
                  <c:v>576.274448360733</c:v>
                </c:pt>
                <c:pt idx="8492">
                  <c:v>576.25217441380505</c:v>
                </c:pt>
                <c:pt idx="8493">
                  <c:v>576.24340405747898</c:v>
                </c:pt>
                <c:pt idx="8494">
                  <c:v>576.22107407990097</c:v>
                </c:pt>
                <c:pt idx="8495">
                  <c:v>576.21265132923099</c:v>
                </c:pt>
                <c:pt idx="8496">
                  <c:v>576.20402950086395</c:v>
                </c:pt>
                <c:pt idx="8497">
                  <c:v>576.16127081997604</c:v>
                </c:pt>
                <c:pt idx="8498">
                  <c:v>576.128160318146</c:v>
                </c:pt>
                <c:pt idx="8499">
                  <c:v>576.12285871369602</c:v>
                </c:pt>
                <c:pt idx="8500">
                  <c:v>576.11735593974197</c:v>
                </c:pt>
                <c:pt idx="8501">
                  <c:v>576.104878935491</c:v>
                </c:pt>
                <c:pt idx="8502">
                  <c:v>576.08649201149603</c:v>
                </c:pt>
                <c:pt idx="8503">
                  <c:v>576.06261742781896</c:v>
                </c:pt>
                <c:pt idx="8504">
                  <c:v>576.04592220939605</c:v>
                </c:pt>
                <c:pt idx="8505">
                  <c:v>576.03902576868495</c:v>
                </c:pt>
                <c:pt idx="8506">
                  <c:v>576.02953277232598</c:v>
                </c:pt>
                <c:pt idx="8507">
                  <c:v>576.02701325485498</c:v>
                </c:pt>
                <c:pt idx="8508">
                  <c:v>576.00322469101104</c:v>
                </c:pt>
                <c:pt idx="8509">
                  <c:v>575.99851261916206</c:v>
                </c:pt>
                <c:pt idx="8510">
                  <c:v>575.99167323050096</c:v>
                </c:pt>
                <c:pt idx="8511">
                  <c:v>575.98042598329698</c:v>
                </c:pt>
                <c:pt idx="8512">
                  <c:v>575.97155031176305</c:v>
                </c:pt>
                <c:pt idx="8513">
                  <c:v>575.931987791746</c:v>
                </c:pt>
                <c:pt idx="8514">
                  <c:v>575.89505326795097</c:v>
                </c:pt>
                <c:pt idx="8515">
                  <c:v>575.87955961779198</c:v>
                </c:pt>
                <c:pt idx="8516">
                  <c:v>575.87207308360598</c:v>
                </c:pt>
                <c:pt idx="8517">
                  <c:v>575.84960785188503</c:v>
                </c:pt>
                <c:pt idx="8518">
                  <c:v>575.81641841971998</c:v>
                </c:pt>
                <c:pt idx="8519">
                  <c:v>575.81597450508605</c:v>
                </c:pt>
                <c:pt idx="8520">
                  <c:v>575.80839328027901</c:v>
                </c:pt>
                <c:pt idx="8521">
                  <c:v>575.77090558541295</c:v>
                </c:pt>
                <c:pt idx="8522">
                  <c:v>575.73333440231704</c:v>
                </c:pt>
                <c:pt idx="8523">
                  <c:v>575.61025864567205</c:v>
                </c:pt>
                <c:pt idx="8524">
                  <c:v>575.60711919801201</c:v>
                </c:pt>
                <c:pt idx="8525">
                  <c:v>575.59630013942694</c:v>
                </c:pt>
                <c:pt idx="8526">
                  <c:v>575.51609406181103</c:v>
                </c:pt>
                <c:pt idx="8527">
                  <c:v>575.500242355051</c:v>
                </c:pt>
                <c:pt idx="8528">
                  <c:v>575.49338199137105</c:v>
                </c:pt>
                <c:pt idx="8529">
                  <c:v>575.458960578556</c:v>
                </c:pt>
                <c:pt idx="8530">
                  <c:v>575.45514592741199</c:v>
                </c:pt>
                <c:pt idx="8531">
                  <c:v>575.45093188450699</c:v>
                </c:pt>
                <c:pt idx="8532">
                  <c:v>575.44379199967898</c:v>
                </c:pt>
                <c:pt idx="8533">
                  <c:v>575.42453795518395</c:v>
                </c:pt>
                <c:pt idx="8534">
                  <c:v>575.41791966169296</c:v>
                </c:pt>
                <c:pt idx="8535">
                  <c:v>575.39810555307395</c:v>
                </c:pt>
                <c:pt idx="8536">
                  <c:v>575.39527452578</c:v>
                </c:pt>
                <c:pt idx="8537">
                  <c:v>575.37341195872705</c:v>
                </c:pt>
                <c:pt idx="8538">
                  <c:v>575.35782089329302</c:v>
                </c:pt>
                <c:pt idx="8539">
                  <c:v>575.35379871762302</c:v>
                </c:pt>
                <c:pt idx="8540">
                  <c:v>575.32264196689096</c:v>
                </c:pt>
                <c:pt idx="8541">
                  <c:v>575.31358801901604</c:v>
                </c:pt>
                <c:pt idx="8542">
                  <c:v>575.30709733640697</c:v>
                </c:pt>
                <c:pt idx="8543">
                  <c:v>575.23254452143897</c:v>
                </c:pt>
                <c:pt idx="8544">
                  <c:v>575.17126852695901</c:v>
                </c:pt>
                <c:pt idx="8545">
                  <c:v>575.16479175749896</c:v>
                </c:pt>
                <c:pt idx="8546">
                  <c:v>575.14654842515904</c:v>
                </c:pt>
                <c:pt idx="8547">
                  <c:v>575.11406424662403</c:v>
                </c:pt>
                <c:pt idx="8548">
                  <c:v>575.09488790366697</c:v>
                </c:pt>
                <c:pt idx="8549">
                  <c:v>575.06831109062296</c:v>
                </c:pt>
                <c:pt idx="8550">
                  <c:v>575.02346629377701</c:v>
                </c:pt>
                <c:pt idx="8551">
                  <c:v>574.99954335366397</c:v>
                </c:pt>
                <c:pt idx="8552">
                  <c:v>574.98530548117503</c:v>
                </c:pt>
                <c:pt idx="8553">
                  <c:v>574.97202823416603</c:v>
                </c:pt>
                <c:pt idx="8554">
                  <c:v>574.94223283232805</c:v>
                </c:pt>
                <c:pt idx="8555">
                  <c:v>574.92923029904</c:v>
                </c:pt>
                <c:pt idx="8556">
                  <c:v>574.92577296055003</c:v>
                </c:pt>
                <c:pt idx="8557">
                  <c:v>574.89306583463804</c:v>
                </c:pt>
                <c:pt idx="8558">
                  <c:v>574.88573209277695</c:v>
                </c:pt>
                <c:pt idx="8559">
                  <c:v>574.86743450019503</c:v>
                </c:pt>
                <c:pt idx="8560">
                  <c:v>574.84980005212503</c:v>
                </c:pt>
                <c:pt idx="8561">
                  <c:v>574.8440922515</c:v>
                </c:pt>
                <c:pt idx="8562">
                  <c:v>574.83524905388595</c:v>
                </c:pt>
                <c:pt idx="8563">
                  <c:v>574.83197785508401</c:v>
                </c:pt>
                <c:pt idx="8564">
                  <c:v>574.82889344067996</c:v>
                </c:pt>
                <c:pt idx="8565">
                  <c:v>574.79508135369099</c:v>
                </c:pt>
                <c:pt idx="8566">
                  <c:v>574.78810515100599</c:v>
                </c:pt>
                <c:pt idx="8567">
                  <c:v>574.78764726500799</c:v>
                </c:pt>
                <c:pt idx="8568">
                  <c:v>574.77618588074995</c:v>
                </c:pt>
                <c:pt idx="8569">
                  <c:v>574.75387044212505</c:v>
                </c:pt>
                <c:pt idx="8570">
                  <c:v>574.74863984553804</c:v>
                </c:pt>
                <c:pt idx="8571">
                  <c:v>574.74818418606401</c:v>
                </c:pt>
                <c:pt idx="8572">
                  <c:v>574.730758373973</c:v>
                </c:pt>
                <c:pt idx="8573">
                  <c:v>574.72994493799695</c:v>
                </c:pt>
                <c:pt idx="8574">
                  <c:v>574.64552262935194</c:v>
                </c:pt>
                <c:pt idx="8575">
                  <c:v>574.62122990485796</c:v>
                </c:pt>
                <c:pt idx="8576">
                  <c:v>574.60801963092194</c:v>
                </c:pt>
                <c:pt idx="8577">
                  <c:v>574.60654825592405</c:v>
                </c:pt>
                <c:pt idx="8578">
                  <c:v>574.601064752615</c:v>
                </c:pt>
                <c:pt idx="8579">
                  <c:v>574.51681233572594</c:v>
                </c:pt>
                <c:pt idx="8580">
                  <c:v>574.51193518956597</c:v>
                </c:pt>
                <c:pt idx="8581">
                  <c:v>574.49580098694503</c:v>
                </c:pt>
                <c:pt idx="8582">
                  <c:v>574.47602092242801</c:v>
                </c:pt>
                <c:pt idx="8583">
                  <c:v>574.46588551989498</c:v>
                </c:pt>
                <c:pt idx="8584">
                  <c:v>574.44780554686304</c:v>
                </c:pt>
                <c:pt idx="8585">
                  <c:v>574.41179657154601</c:v>
                </c:pt>
                <c:pt idx="8586">
                  <c:v>574.40516959340198</c:v>
                </c:pt>
                <c:pt idx="8587">
                  <c:v>574.37132708711101</c:v>
                </c:pt>
                <c:pt idx="8588">
                  <c:v>574.34803550502704</c:v>
                </c:pt>
                <c:pt idx="8589">
                  <c:v>574.32373048404304</c:v>
                </c:pt>
                <c:pt idx="8590">
                  <c:v>574.28657015311296</c:v>
                </c:pt>
                <c:pt idx="8591">
                  <c:v>574.28104446402494</c:v>
                </c:pt>
                <c:pt idx="8592">
                  <c:v>574.27770031066905</c:v>
                </c:pt>
                <c:pt idx="8593">
                  <c:v>574.24527789911599</c:v>
                </c:pt>
                <c:pt idx="8594">
                  <c:v>574.22355961843505</c:v>
                </c:pt>
                <c:pt idx="8595">
                  <c:v>574.16128813942805</c:v>
                </c:pt>
                <c:pt idx="8596">
                  <c:v>574.14805717150102</c:v>
                </c:pt>
                <c:pt idx="8597">
                  <c:v>574.14599202071599</c:v>
                </c:pt>
                <c:pt idx="8598">
                  <c:v>574.01203937673301</c:v>
                </c:pt>
                <c:pt idx="8599">
                  <c:v>573.97141587788701</c:v>
                </c:pt>
                <c:pt idx="8600">
                  <c:v>573.96865804674599</c:v>
                </c:pt>
                <c:pt idx="8601">
                  <c:v>573.93655191436198</c:v>
                </c:pt>
                <c:pt idx="8602">
                  <c:v>573.89542607407395</c:v>
                </c:pt>
                <c:pt idx="8603">
                  <c:v>573.88716300246699</c:v>
                </c:pt>
                <c:pt idx="8604">
                  <c:v>573.88586561173202</c:v>
                </c:pt>
                <c:pt idx="8605">
                  <c:v>573.87624060715098</c:v>
                </c:pt>
                <c:pt idx="8606">
                  <c:v>573.87202062314702</c:v>
                </c:pt>
                <c:pt idx="8607">
                  <c:v>573.86665078977205</c:v>
                </c:pt>
                <c:pt idx="8608">
                  <c:v>573.86493011642904</c:v>
                </c:pt>
                <c:pt idx="8609">
                  <c:v>573.85989347111604</c:v>
                </c:pt>
                <c:pt idx="8610">
                  <c:v>573.82270195070896</c:v>
                </c:pt>
                <c:pt idx="8611">
                  <c:v>573.78252693240904</c:v>
                </c:pt>
                <c:pt idx="8612">
                  <c:v>573.73079832130998</c:v>
                </c:pt>
                <c:pt idx="8613">
                  <c:v>573.73009972532202</c:v>
                </c:pt>
                <c:pt idx="8614">
                  <c:v>573.71672286125204</c:v>
                </c:pt>
                <c:pt idx="8615">
                  <c:v>573.690549528514</c:v>
                </c:pt>
                <c:pt idx="8616">
                  <c:v>573.68861070352204</c:v>
                </c:pt>
                <c:pt idx="8617">
                  <c:v>573.62864583814201</c:v>
                </c:pt>
                <c:pt idx="8618">
                  <c:v>573.61301674036201</c:v>
                </c:pt>
                <c:pt idx="8619">
                  <c:v>573.55456419191296</c:v>
                </c:pt>
                <c:pt idx="8620">
                  <c:v>573.54038739970599</c:v>
                </c:pt>
                <c:pt idx="8621">
                  <c:v>573.49594348217499</c:v>
                </c:pt>
                <c:pt idx="8622">
                  <c:v>573.44727621265599</c:v>
                </c:pt>
                <c:pt idx="8623">
                  <c:v>573.43351879265094</c:v>
                </c:pt>
                <c:pt idx="8624">
                  <c:v>573.42871923835605</c:v>
                </c:pt>
                <c:pt idx="8625">
                  <c:v>573.40209978069799</c:v>
                </c:pt>
                <c:pt idx="8626">
                  <c:v>573.39311063379705</c:v>
                </c:pt>
                <c:pt idx="8627">
                  <c:v>573.36444457711195</c:v>
                </c:pt>
                <c:pt idx="8628">
                  <c:v>573.36168368527501</c:v>
                </c:pt>
                <c:pt idx="8629">
                  <c:v>573.34058397214596</c:v>
                </c:pt>
                <c:pt idx="8630">
                  <c:v>573.33585966920396</c:v>
                </c:pt>
                <c:pt idx="8631">
                  <c:v>573.29640078669195</c:v>
                </c:pt>
                <c:pt idx="8632">
                  <c:v>573.25410294502501</c:v>
                </c:pt>
                <c:pt idx="8633">
                  <c:v>573.25120853672104</c:v>
                </c:pt>
                <c:pt idx="8634">
                  <c:v>573.247119111556</c:v>
                </c:pt>
                <c:pt idx="8635">
                  <c:v>573.24210476840801</c:v>
                </c:pt>
                <c:pt idx="8636">
                  <c:v>573.22348181831705</c:v>
                </c:pt>
                <c:pt idx="8637">
                  <c:v>573.17803067874797</c:v>
                </c:pt>
                <c:pt idx="8638">
                  <c:v>573.14461562092595</c:v>
                </c:pt>
                <c:pt idx="8639">
                  <c:v>573.11940678291398</c:v>
                </c:pt>
                <c:pt idx="8640">
                  <c:v>573.10252533153198</c:v>
                </c:pt>
                <c:pt idx="8641">
                  <c:v>573.10080772682204</c:v>
                </c:pt>
                <c:pt idx="8642">
                  <c:v>573.09510723263304</c:v>
                </c:pt>
                <c:pt idx="8643">
                  <c:v>573.09146598290397</c:v>
                </c:pt>
                <c:pt idx="8644">
                  <c:v>573.01114751964496</c:v>
                </c:pt>
                <c:pt idx="8645">
                  <c:v>572.993257809792</c:v>
                </c:pt>
                <c:pt idx="8646">
                  <c:v>572.99165258614801</c:v>
                </c:pt>
                <c:pt idx="8647">
                  <c:v>572.97426440428399</c:v>
                </c:pt>
                <c:pt idx="8648">
                  <c:v>572.97258246427305</c:v>
                </c:pt>
                <c:pt idx="8649">
                  <c:v>572.96946630130105</c:v>
                </c:pt>
                <c:pt idx="8650">
                  <c:v>572.89651315373499</c:v>
                </c:pt>
                <c:pt idx="8651">
                  <c:v>572.88230722811397</c:v>
                </c:pt>
                <c:pt idx="8652">
                  <c:v>572.85166007551504</c:v>
                </c:pt>
                <c:pt idx="8653">
                  <c:v>572.83677564635298</c:v>
                </c:pt>
                <c:pt idx="8654">
                  <c:v>572.78134467088603</c:v>
                </c:pt>
                <c:pt idx="8655">
                  <c:v>572.775292547042</c:v>
                </c:pt>
                <c:pt idx="8656">
                  <c:v>572.71654201896104</c:v>
                </c:pt>
                <c:pt idx="8657">
                  <c:v>572.68185680582599</c:v>
                </c:pt>
                <c:pt idx="8658">
                  <c:v>572.61515193764399</c:v>
                </c:pt>
                <c:pt idx="8659">
                  <c:v>572.580563266627</c:v>
                </c:pt>
                <c:pt idx="8660">
                  <c:v>572.50447623747596</c:v>
                </c:pt>
                <c:pt idx="8661">
                  <c:v>572.47037669634699</c:v>
                </c:pt>
                <c:pt idx="8662">
                  <c:v>572.44884689553999</c:v>
                </c:pt>
                <c:pt idx="8663">
                  <c:v>572.42227882961697</c:v>
                </c:pt>
                <c:pt idx="8664">
                  <c:v>572.39537200958296</c:v>
                </c:pt>
                <c:pt idx="8665">
                  <c:v>572.39059071818394</c:v>
                </c:pt>
                <c:pt idx="8666">
                  <c:v>572.36177803922999</c:v>
                </c:pt>
                <c:pt idx="8667">
                  <c:v>572.351959054438</c:v>
                </c:pt>
                <c:pt idx="8668">
                  <c:v>572.33743037543297</c:v>
                </c:pt>
                <c:pt idx="8669">
                  <c:v>572.31493810738505</c:v>
                </c:pt>
                <c:pt idx="8670">
                  <c:v>572.31087209992199</c:v>
                </c:pt>
                <c:pt idx="8671">
                  <c:v>572.30688726810001</c:v>
                </c:pt>
                <c:pt idx="8672">
                  <c:v>572.30392207726595</c:v>
                </c:pt>
                <c:pt idx="8673">
                  <c:v>572.29565323248096</c:v>
                </c:pt>
                <c:pt idx="8674">
                  <c:v>572.28920795614397</c:v>
                </c:pt>
                <c:pt idx="8675">
                  <c:v>572.26344053181299</c:v>
                </c:pt>
                <c:pt idx="8676">
                  <c:v>572.229890385918</c:v>
                </c:pt>
                <c:pt idx="8677">
                  <c:v>572.21782489450595</c:v>
                </c:pt>
                <c:pt idx="8678">
                  <c:v>572.11147196722902</c:v>
                </c:pt>
                <c:pt idx="8679">
                  <c:v>572.09367941273695</c:v>
                </c:pt>
                <c:pt idx="8680">
                  <c:v>572.06478320984604</c:v>
                </c:pt>
                <c:pt idx="8681">
                  <c:v>572.05182374611195</c:v>
                </c:pt>
                <c:pt idx="8682">
                  <c:v>572.00130007680298</c:v>
                </c:pt>
                <c:pt idx="8683">
                  <c:v>571.98882443211801</c:v>
                </c:pt>
                <c:pt idx="8684">
                  <c:v>571.95010620139101</c:v>
                </c:pt>
                <c:pt idx="8685">
                  <c:v>571.92857790327503</c:v>
                </c:pt>
                <c:pt idx="8686">
                  <c:v>571.91222824237502</c:v>
                </c:pt>
                <c:pt idx="8687">
                  <c:v>571.88890955956299</c:v>
                </c:pt>
                <c:pt idx="8688">
                  <c:v>571.88821986047697</c:v>
                </c:pt>
                <c:pt idx="8689">
                  <c:v>571.87331278035799</c:v>
                </c:pt>
                <c:pt idx="8690">
                  <c:v>571.85362852348601</c:v>
                </c:pt>
                <c:pt idx="8691">
                  <c:v>571.83046262416804</c:v>
                </c:pt>
                <c:pt idx="8692">
                  <c:v>571.80846254833398</c:v>
                </c:pt>
                <c:pt idx="8693">
                  <c:v>571.80083896806502</c:v>
                </c:pt>
                <c:pt idx="8694">
                  <c:v>571.79951464134501</c:v>
                </c:pt>
                <c:pt idx="8695">
                  <c:v>571.79864345424096</c:v>
                </c:pt>
                <c:pt idx="8696">
                  <c:v>571.78697714048894</c:v>
                </c:pt>
                <c:pt idx="8697">
                  <c:v>571.75871012953598</c:v>
                </c:pt>
                <c:pt idx="8698">
                  <c:v>571.74789286870202</c:v>
                </c:pt>
                <c:pt idx="8699">
                  <c:v>571.62912948403596</c:v>
                </c:pt>
                <c:pt idx="8700">
                  <c:v>571.57804355468397</c:v>
                </c:pt>
                <c:pt idx="8701">
                  <c:v>571.55406998602996</c:v>
                </c:pt>
                <c:pt idx="8702">
                  <c:v>571.55397712463696</c:v>
                </c:pt>
                <c:pt idx="8703">
                  <c:v>571.52898784088597</c:v>
                </c:pt>
                <c:pt idx="8704">
                  <c:v>571.52566545563502</c:v>
                </c:pt>
                <c:pt idx="8705">
                  <c:v>571.50566572159005</c:v>
                </c:pt>
                <c:pt idx="8706">
                  <c:v>571.48598175184895</c:v>
                </c:pt>
                <c:pt idx="8707">
                  <c:v>571.46449051205695</c:v>
                </c:pt>
                <c:pt idx="8708">
                  <c:v>571.45770858650997</c:v>
                </c:pt>
                <c:pt idx="8709">
                  <c:v>571.42094313037796</c:v>
                </c:pt>
                <c:pt idx="8710">
                  <c:v>571.40934999041099</c:v>
                </c:pt>
                <c:pt idx="8711">
                  <c:v>571.37972683800399</c:v>
                </c:pt>
                <c:pt idx="8712">
                  <c:v>571.37554172083696</c:v>
                </c:pt>
                <c:pt idx="8713">
                  <c:v>571.36597444988001</c:v>
                </c:pt>
                <c:pt idx="8714">
                  <c:v>571.33664607747801</c:v>
                </c:pt>
                <c:pt idx="8715">
                  <c:v>571.30688549347701</c:v>
                </c:pt>
                <c:pt idx="8716">
                  <c:v>571.28314979329798</c:v>
                </c:pt>
                <c:pt idx="8717">
                  <c:v>571.26602214763398</c:v>
                </c:pt>
                <c:pt idx="8718">
                  <c:v>571.25557780804604</c:v>
                </c:pt>
                <c:pt idx="8719">
                  <c:v>571.23963597003103</c:v>
                </c:pt>
                <c:pt idx="8720">
                  <c:v>571.23437834030096</c:v>
                </c:pt>
                <c:pt idx="8721">
                  <c:v>571.22299633987495</c:v>
                </c:pt>
                <c:pt idx="8722">
                  <c:v>571.20392095763998</c:v>
                </c:pt>
                <c:pt idx="8723">
                  <c:v>571.18174331965201</c:v>
                </c:pt>
                <c:pt idx="8724">
                  <c:v>571.16947226602599</c:v>
                </c:pt>
                <c:pt idx="8725">
                  <c:v>571.11675241737498</c:v>
                </c:pt>
                <c:pt idx="8726">
                  <c:v>571.07214670759402</c:v>
                </c:pt>
                <c:pt idx="8727">
                  <c:v>571.06684899422896</c:v>
                </c:pt>
                <c:pt idx="8728">
                  <c:v>571.05657348311104</c:v>
                </c:pt>
                <c:pt idx="8729">
                  <c:v>571.04362146819904</c:v>
                </c:pt>
                <c:pt idx="8730">
                  <c:v>571.03679149172103</c:v>
                </c:pt>
                <c:pt idx="8731">
                  <c:v>571.02947666835303</c:v>
                </c:pt>
                <c:pt idx="8732">
                  <c:v>571.00533985739298</c:v>
                </c:pt>
                <c:pt idx="8733">
                  <c:v>571.00025634746999</c:v>
                </c:pt>
                <c:pt idx="8734">
                  <c:v>570.99898078526098</c:v>
                </c:pt>
                <c:pt idx="8735">
                  <c:v>570.99574727577203</c:v>
                </c:pt>
                <c:pt idx="8736">
                  <c:v>570.97907148369097</c:v>
                </c:pt>
                <c:pt idx="8737">
                  <c:v>570.97630214035496</c:v>
                </c:pt>
                <c:pt idx="8738">
                  <c:v>570.96273735995896</c:v>
                </c:pt>
                <c:pt idx="8739">
                  <c:v>570.95856471604895</c:v>
                </c:pt>
                <c:pt idx="8740">
                  <c:v>570.89623137924502</c:v>
                </c:pt>
                <c:pt idx="8741">
                  <c:v>570.84844694779702</c:v>
                </c:pt>
                <c:pt idx="8742">
                  <c:v>570.84035141481297</c:v>
                </c:pt>
                <c:pt idx="8743">
                  <c:v>570.82870284426497</c:v>
                </c:pt>
                <c:pt idx="8744">
                  <c:v>570.79630298325696</c:v>
                </c:pt>
                <c:pt idx="8745">
                  <c:v>570.77380417416998</c:v>
                </c:pt>
                <c:pt idx="8746">
                  <c:v>570.77128079347199</c:v>
                </c:pt>
                <c:pt idx="8747">
                  <c:v>570.76847940504399</c:v>
                </c:pt>
                <c:pt idx="8748">
                  <c:v>570.66296504213005</c:v>
                </c:pt>
                <c:pt idx="8749">
                  <c:v>570.57923245382199</c:v>
                </c:pt>
                <c:pt idx="8750">
                  <c:v>570.52458266174597</c:v>
                </c:pt>
                <c:pt idx="8751">
                  <c:v>570.51826065099306</c:v>
                </c:pt>
                <c:pt idx="8752">
                  <c:v>570.45104359639299</c:v>
                </c:pt>
                <c:pt idx="8753">
                  <c:v>570.414833231275</c:v>
                </c:pt>
                <c:pt idx="8754">
                  <c:v>570.37507855119895</c:v>
                </c:pt>
                <c:pt idx="8755">
                  <c:v>570.35655191352498</c:v>
                </c:pt>
                <c:pt idx="8756">
                  <c:v>570.35137864687601</c:v>
                </c:pt>
                <c:pt idx="8757">
                  <c:v>570.33037575398305</c:v>
                </c:pt>
                <c:pt idx="8758">
                  <c:v>570.30230727203104</c:v>
                </c:pt>
                <c:pt idx="8759">
                  <c:v>570.29952602590902</c:v>
                </c:pt>
                <c:pt idx="8760">
                  <c:v>570.29561660361503</c:v>
                </c:pt>
                <c:pt idx="8761">
                  <c:v>570.24927383031604</c:v>
                </c:pt>
                <c:pt idx="8762">
                  <c:v>570.21292322569002</c:v>
                </c:pt>
                <c:pt idx="8763">
                  <c:v>570.20982923802001</c:v>
                </c:pt>
                <c:pt idx="8764">
                  <c:v>570.19366827321903</c:v>
                </c:pt>
                <c:pt idx="8765">
                  <c:v>570.11897255139002</c:v>
                </c:pt>
                <c:pt idx="8766">
                  <c:v>570.069754704763</c:v>
                </c:pt>
                <c:pt idx="8767">
                  <c:v>570.03224566847996</c:v>
                </c:pt>
                <c:pt idx="8768">
                  <c:v>570.01300995998804</c:v>
                </c:pt>
                <c:pt idx="8769">
                  <c:v>570.00421708336899</c:v>
                </c:pt>
                <c:pt idx="8770">
                  <c:v>570.00127383465997</c:v>
                </c:pt>
                <c:pt idx="8771">
                  <c:v>569.97399189522901</c:v>
                </c:pt>
                <c:pt idx="8772">
                  <c:v>569.96399326639596</c:v>
                </c:pt>
                <c:pt idx="8773">
                  <c:v>569.94136538358703</c:v>
                </c:pt>
                <c:pt idx="8774">
                  <c:v>569.93433106451698</c:v>
                </c:pt>
                <c:pt idx="8775">
                  <c:v>569.87315224458496</c:v>
                </c:pt>
                <c:pt idx="8776">
                  <c:v>569.83678356393102</c:v>
                </c:pt>
                <c:pt idx="8777">
                  <c:v>569.78682802147296</c:v>
                </c:pt>
                <c:pt idx="8778">
                  <c:v>569.77827779727897</c:v>
                </c:pt>
                <c:pt idx="8779">
                  <c:v>569.77649527979304</c:v>
                </c:pt>
                <c:pt idx="8780">
                  <c:v>569.77586778495697</c:v>
                </c:pt>
                <c:pt idx="8781">
                  <c:v>569.75221618742103</c:v>
                </c:pt>
                <c:pt idx="8782">
                  <c:v>569.74688464989094</c:v>
                </c:pt>
                <c:pt idx="8783">
                  <c:v>569.70589579393197</c:v>
                </c:pt>
                <c:pt idx="8784">
                  <c:v>569.66453414567002</c:v>
                </c:pt>
                <c:pt idx="8785">
                  <c:v>569.65942524873196</c:v>
                </c:pt>
                <c:pt idx="8786">
                  <c:v>569.63804535406598</c:v>
                </c:pt>
                <c:pt idx="8787">
                  <c:v>569.63646533056999</c:v>
                </c:pt>
                <c:pt idx="8788">
                  <c:v>569.60567349176904</c:v>
                </c:pt>
                <c:pt idx="8789">
                  <c:v>569.60057101765301</c:v>
                </c:pt>
                <c:pt idx="8790">
                  <c:v>569.59313573482598</c:v>
                </c:pt>
                <c:pt idx="8791">
                  <c:v>569.58617525585998</c:v>
                </c:pt>
                <c:pt idx="8792">
                  <c:v>569.55651931345199</c:v>
                </c:pt>
                <c:pt idx="8793">
                  <c:v>569.55510450331997</c:v>
                </c:pt>
                <c:pt idx="8794">
                  <c:v>569.54515038141699</c:v>
                </c:pt>
                <c:pt idx="8795">
                  <c:v>569.49784630586998</c:v>
                </c:pt>
                <c:pt idx="8796">
                  <c:v>569.49278690138897</c:v>
                </c:pt>
                <c:pt idx="8797">
                  <c:v>569.458269790337</c:v>
                </c:pt>
                <c:pt idx="8798">
                  <c:v>569.41917062978405</c:v>
                </c:pt>
                <c:pt idx="8799">
                  <c:v>569.38549004321601</c:v>
                </c:pt>
                <c:pt idx="8800">
                  <c:v>569.35614374080797</c:v>
                </c:pt>
                <c:pt idx="8801">
                  <c:v>569.35402118040599</c:v>
                </c:pt>
                <c:pt idx="8802">
                  <c:v>569.31428333841802</c:v>
                </c:pt>
                <c:pt idx="8803">
                  <c:v>569.30347359933501</c:v>
                </c:pt>
                <c:pt idx="8804">
                  <c:v>569.277877276357</c:v>
                </c:pt>
                <c:pt idx="8805">
                  <c:v>569.25881879155702</c:v>
                </c:pt>
                <c:pt idx="8806">
                  <c:v>569.22288493051599</c:v>
                </c:pt>
                <c:pt idx="8807">
                  <c:v>569.22213985991698</c:v>
                </c:pt>
                <c:pt idx="8808">
                  <c:v>569.19042313243995</c:v>
                </c:pt>
                <c:pt idx="8809">
                  <c:v>569.14243902623195</c:v>
                </c:pt>
                <c:pt idx="8810">
                  <c:v>569.10906728975397</c:v>
                </c:pt>
                <c:pt idx="8811">
                  <c:v>569.10028167219298</c:v>
                </c:pt>
                <c:pt idx="8812">
                  <c:v>569.04465117154496</c:v>
                </c:pt>
                <c:pt idx="8813">
                  <c:v>568.99211947303797</c:v>
                </c:pt>
                <c:pt idx="8814">
                  <c:v>568.89567165330197</c:v>
                </c:pt>
                <c:pt idx="8815">
                  <c:v>568.89290315181302</c:v>
                </c:pt>
                <c:pt idx="8816">
                  <c:v>568.85032214448302</c:v>
                </c:pt>
                <c:pt idx="8817">
                  <c:v>568.83803163761502</c:v>
                </c:pt>
                <c:pt idx="8818">
                  <c:v>568.77378110743905</c:v>
                </c:pt>
                <c:pt idx="8819">
                  <c:v>568.77259797153499</c:v>
                </c:pt>
                <c:pt idx="8820">
                  <c:v>568.74887972462898</c:v>
                </c:pt>
                <c:pt idx="8821">
                  <c:v>568.67215804914304</c:v>
                </c:pt>
                <c:pt idx="8822">
                  <c:v>568.666687516038</c:v>
                </c:pt>
                <c:pt idx="8823">
                  <c:v>568.66185069356402</c:v>
                </c:pt>
                <c:pt idx="8824">
                  <c:v>568.62969174516604</c:v>
                </c:pt>
                <c:pt idx="8825">
                  <c:v>568.58222413361102</c:v>
                </c:pt>
                <c:pt idx="8826">
                  <c:v>568.57873323262902</c:v>
                </c:pt>
                <c:pt idx="8827">
                  <c:v>568.55612031068199</c:v>
                </c:pt>
                <c:pt idx="8828">
                  <c:v>568.53100555463902</c:v>
                </c:pt>
                <c:pt idx="8829">
                  <c:v>568.50615289318705</c:v>
                </c:pt>
                <c:pt idx="8830">
                  <c:v>568.49421238224295</c:v>
                </c:pt>
                <c:pt idx="8831">
                  <c:v>568.47634564638804</c:v>
                </c:pt>
                <c:pt idx="8832">
                  <c:v>568.46585696519196</c:v>
                </c:pt>
                <c:pt idx="8833">
                  <c:v>568.41210132465096</c:v>
                </c:pt>
                <c:pt idx="8834">
                  <c:v>568.40578129683399</c:v>
                </c:pt>
                <c:pt idx="8835">
                  <c:v>568.36122227110604</c:v>
                </c:pt>
                <c:pt idx="8836">
                  <c:v>568.29127383524701</c:v>
                </c:pt>
                <c:pt idx="8837">
                  <c:v>568.27263054509206</c:v>
                </c:pt>
                <c:pt idx="8838">
                  <c:v>568.25394671090305</c:v>
                </c:pt>
                <c:pt idx="8839">
                  <c:v>568.23456406977004</c:v>
                </c:pt>
                <c:pt idx="8840">
                  <c:v>568.19527225420995</c:v>
                </c:pt>
                <c:pt idx="8841">
                  <c:v>568.19337719204498</c:v>
                </c:pt>
                <c:pt idx="8842">
                  <c:v>568.13261019411595</c:v>
                </c:pt>
                <c:pt idx="8843">
                  <c:v>568.126128458273</c:v>
                </c:pt>
                <c:pt idx="8844">
                  <c:v>568.12278143687001</c:v>
                </c:pt>
                <c:pt idx="8845">
                  <c:v>568.11716079706002</c:v>
                </c:pt>
                <c:pt idx="8846">
                  <c:v>568.10994090725706</c:v>
                </c:pt>
                <c:pt idx="8847">
                  <c:v>568.10173684382096</c:v>
                </c:pt>
                <c:pt idx="8848">
                  <c:v>568.09792644696097</c:v>
                </c:pt>
                <c:pt idx="8849">
                  <c:v>568.08077335016401</c:v>
                </c:pt>
                <c:pt idx="8850">
                  <c:v>568.02980864999802</c:v>
                </c:pt>
                <c:pt idx="8851">
                  <c:v>567.95228596692095</c:v>
                </c:pt>
                <c:pt idx="8852">
                  <c:v>567.94340272747195</c:v>
                </c:pt>
                <c:pt idx="8853">
                  <c:v>567.92500511939397</c:v>
                </c:pt>
                <c:pt idx="8854">
                  <c:v>567.83347103908</c:v>
                </c:pt>
                <c:pt idx="8855">
                  <c:v>567.82317127847796</c:v>
                </c:pt>
                <c:pt idx="8856">
                  <c:v>567.82170223670096</c:v>
                </c:pt>
                <c:pt idx="8857">
                  <c:v>567.79551240253795</c:v>
                </c:pt>
                <c:pt idx="8858">
                  <c:v>567.77375519138695</c:v>
                </c:pt>
                <c:pt idx="8859">
                  <c:v>567.75296384799299</c:v>
                </c:pt>
                <c:pt idx="8860">
                  <c:v>567.74549753473605</c:v>
                </c:pt>
                <c:pt idx="8861">
                  <c:v>567.71320285576098</c:v>
                </c:pt>
                <c:pt idx="8862">
                  <c:v>567.70993820758304</c:v>
                </c:pt>
                <c:pt idx="8863">
                  <c:v>567.64876059842095</c:v>
                </c:pt>
                <c:pt idx="8864">
                  <c:v>567.64729313486998</c:v>
                </c:pt>
                <c:pt idx="8865">
                  <c:v>567.62230472925796</c:v>
                </c:pt>
                <c:pt idx="8866">
                  <c:v>567.51943223693604</c:v>
                </c:pt>
                <c:pt idx="8867">
                  <c:v>567.49272817480005</c:v>
                </c:pt>
                <c:pt idx="8868">
                  <c:v>567.45345775265196</c:v>
                </c:pt>
                <c:pt idx="8869">
                  <c:v>567.44796216621705</c:v>
                </c:pt>
                <c:pt idx="8870">
                  <c:v>567.43862088852404</c:v>
                </c:pt>
                <c:pt idx="8871">
                  <c:v>567.42709543604894</c:v>
                </c:pt>
                <c:pt idx="8872">
                  <c:v>567.39905549906098</c:v>
                </c:pt>
                <c:pt idx="8873">
                  <c:v>567.38498164829002</c:v>
                </c:pt>
                <c:pt idx="8874">
                  <c:v>567.367924790134</c:v>
                </c:pt>
                <c:pt idx="8875">
                  <c:v>567.36769003949598</c:v>
                </c:pt>
                <c:pt idx="8876">
                  <c:v>567.34634349557803</c:v>
                </c:pt>
                <c:pt idx="8877">
                  <c:v>567.31855067492802</c:v>
                </c:pt>
                <c:pt idx="8878">
                  <c:v>567.27361511220204</c:v>
                </c:pt>
                <c:pt idx="8879">
                  <c:v>567.23831710068305</c:v>
                </c:pt>
                <c:pt idx="8880">
                  <c:v>567.22118746709202</c:v>
                </c:pt>
                <c:pt idx="8881">
                  <c:v>567.19080334694195</c:v>
                </c:pt>
                <c:pt idx="8882">
                  <c:v>567.09998853689899</c:v>
                </c:pt>
                <c:pt idx="8883">
                  <c:v>567.09386028000904</c:v>
                </c:pt>
                <c:pt idx="8884">
                  <c:v>567.09316647832395</c:v>
                </c:pt>
                <c:pt idx="8885">
                  <c:v>567.05533838465203</c:v>
                </c:pt>
                <c:pt idx="8886">
                  <c:v>567.054920295496</c:v>
                </c:pt>
                <c:pt idx="8887">
                  <c:v>567.05449508324398</c:v>
                </c:pt>
                <c:pt idx="8888">
                  <c:v>566.96284102623099</c:v>
                </c:pt>
                <c:pt idx="8889">
                  <c:v>566.93463947820806</c:v>
                </c:pt>
                <c:pt idx="8890">
                  <c:v>566.86796875272296</c:v>
                </c:pt>
                <c:pt idx="8891">
                  <c:v>566.86621698495799</c:v>
                </c:pt>
                <c:pt idx="8892">
                  <c:v>566.855586574987</c:v>
                </c:pt>
                <c:pt idx="8893">
                  <c:v>566.81395494905496</c:v>
                </c:pt>
                <c:pt idx="8894">
                  <c:v>566.80760896707898</c:v>
                </c:pt>
                <c:pt idx="8895">
                  <c:v>566.79849107059999</c:v>
                </c:pt>
                <c:pt idx="8896">
                  <c:v>566.76683089688595</c:v>
                </c:pt>
                <c:pt idx="8897">
                  <c:v>566.75348878710099</c:v>
                </c:pt>
                <c:pt idx="8898">
                  <c:v>566.70551274826596</c:v>
                </c:pt>
                <c:pt idx="8899">
                  <c:v>566.690677234242</c:v>
                </c:pt>
                <c:pt idx="8900">
                  <c:v>566.67127204995802</c:v>
                </c:pt>
                <c:pt idx="8901">
                  <c:v>566.65819069420604</c:v>
                </c:pt>
                <c:pt idx="8902">
                  <c:v>566.63662832187401</c:v>
                </c:pt>
                <c:pt idx="8903">
                  <c:v>566.62284872277496</c:v>
                </c:pt>
                <c:pt idx="8904">
                  <c:v>566.54571783295603</c:v>
                </c:pt>
                <c:pt idx="8905">
                  <c:v>566.51682643206402</c:v>
                </c:pt>
                <c:pt idx="8906">
                  <c:v>566.49830522745197</c:v>
                </c:pt>
                <c:pt idx="8907">
                  <c:v>566.43926243688895</c:v>
                </c:pt>
                <c:pt idx="8908">
                  <c:v>566.41481394980303</c:v>
                </c:pt>
                <c:pt idx="8909">
                  <c:v>566.39461770530602</c:v>
                </c:pt>
                <c:pt idx="8910">
                  <c:v>566.35833485538899</c:v>
                </c:pt>
                <c:pt idx="8911">
                  <c:v>566.34947675548005</c:v>
                </c:pt>
                <c:pt idx="8912">
                  <c:v>566.34861686940303</c:v>
                </c:pt>
                <c:pt idx="8913">
                  <c:v>566.34163846110096</c:v>
                </c:pt>
                <c:pt idx="8914">
                  <c:v>566.33639079130705</c:v>
                </c:pt>
                <c:pt idx="8915">
                  <c:v>566.32750045759497</c:v>
                </c:pt>
                <c:pt idx="8916">
                  <c:v>566.32112762307599</c:v>
                </c:pt>
                <c:pt idx="8917">
                  <c:v>566.31201156367001</c:v>
                </c:pt>
                <c:pt idx="8918">
                  <c:v>566.30405951240402</c:v>
                </c:pt>
                <c:pt idx="8919">
                  <c:v>566.30404332295905</c:v>
                </c:pt>
                <c:pt idx="8920">
                  <c:v>566.30034492606296</c:v>
                </c:pt>
                <c:pt idx="8921">
                  <c:v>566.29917885586804</c:v>
                </c:pt>
                <c:pt idx="8922">
                  <c:v>566.25517389797096</c:v>
                </c:pt>
                <c:pt idx="8923">
                  <c:v>566.21561698811797</c:v>
                </c:pt>
                <c:pt idx="8924">
                  <c:v>566.19674707531397</c:v>
                </c:pt>
                <c:pt idx="8925">
                  <c:v>566.19191572412296</c:v>
                </c:pt>
                <c:pt idx="8926">
                  <c:v>566.17928048507804</c:v>
                </c:pt>
                <c:pt idx="8927">
                  <c:v>566.13029598780099</c:v>
                </c:pt>
                <c:pt idx="8928">
                  <c:v>566.11487758837404</c:v>
                </c:pt>
                <c:pt idx="8929">
                  <c:v>566.08009846755101</c:v>
                </c:pt>
                <c:pt idx="8930">
                  <c:v>566.07020755952203</c:v>
                </c:pt>
                <c:pt idx="8931">
                  <c:v>566.06231188398397</c:v>
                </c:pt>
                <c:pt idx="8932">
                  <c:v>566.03154966887303</c:v>
                </c:pt>
                <c:pt idx="8933">
                  <c:v>566.00147451278701</c:v>
                </c:pt>
                <c:pt idx="8934">
                  <c:v>566.00065137232798</c:v>
                </c:pt>
                <c:pt idx="8935">
                  <c:v>565.95209964212597</c:v>
                </c:pt>
                <c:pt idx="8936">
                  <c:v>565.95167939278201</c:v>
                </c:pt>
                <c:pt idx="8937">
                  <c:v>565.93018607424096</c:v>
                </c:pt>
                <c:pt idx="8938">
                  <c:v>565.86941745068702</c:v>
                </c:pt>
                <c:pt idx="8939">
                  <c:v>565.83666424773605</c:v>
                </c:pt>
                <c:pt idx="8940">
                  <c:v>565.804095599736</c:v>
                </c:pt>
                <c:pt idx="8941">
                  <c:v>565.775345854237</c:v>
                </c:pt>
                <c:pt idx="8942">
                  <c:v>565.70322737831304</c:v>
                </c:pt>
                <c:pt idx="8943">
                  <c:v>565.66658369404604</c:v>
                </c:pt>
                <c:pt idx="8944">
                  <c:v>565.664583725689</c:v>
                </c:pt>
                <c:pt idx="8945">
                  <c:v>565.61248629778004</c:v>
                </c:pt>
                <c:pt idx="8946">
                  <c:v>565.55123881915597</c:v>
                </c:pt>
                <c:pt idx="8947">
                  <c:v>565.49373839536497</c:v>
                </c:pt>
                <c:pt idx="8948">
                  <c:v>565.456799939696</c:v>
                </c:pt>
                <c:pt idx="8949">
                  <c:v>565.44146697818599</c:v>
                </c:pt>
                <c:pt idx="8950">
                  <c:v>565.42066917044201</c:v>
                </c:pt>
                <c:pt idx="8951">
                  <c:v>565.41845215310502</c:v>
                </c:pt>
                <c:pt idx="8952">
                  <c:v>565.41017363746198</c:v>
                </c:pt>
                <c:pt idx="8953">
                  <c:v>565.367313951347</c:v>
                </c:pt>
                <c:pt idx="8954">
                  <c:v>565.34057381625803</c:v>
                </c:pt>
                <c:pt idx="8955">
                  <c:v>565.29870855707998</c:v>
                </c:pt>
                <c:pt idx="8956">
                  <c:v>565.28792185477596</c:v>
                </c:pt>
                <c:pt idx="8957">
                  <c:v>565.27242261596302</c:v>
                </c:pt>
                <c:pt idx="8958">
                  <c:v>565.23819470048795</c:v>
                </c:pt>
                <c:pt idx="8959">
                  <c:v>565.23022218773497</c:v>
                </c:pt>
                <c:pt idx="8960">
                  <c:v>565.22456009177097</c:v>
                </c:pt>
                <c:pt idx="8961">
                  <c:v>565.219017941517</c:v>
                </c:pt>
                <c:pt idx="8962">
                  <c:v>565.13499253594296</c:v>
                </c:pt>
                <c:pt idx="8963">
                  <c:v>565.05206450375795</c:v>
                </c:pt>
                <c:pt idx="8964">
                  <c:v>565.02747610523795</c:v>
                </c:pt>
                <c:pt idx="8965">
                  <c:v>565.01621628006205</c:v>
                </c:pt>
                <c:pt idx="8966">
                  <c:v>565.00990717541504</c:v>
                </c:pt>
                <c:pt idx="8967">
                  <c:v>564.97444617267001</c:v>
                </c:pt>
                <c:pt idx="8968">
                  <c:v>564.97155393133198</c:v>
                </c:pt>
                <c:pt idx="8969">
                  <c:v>564.94564089994003</c:v>
                </c:pt>
                <c:pt idx="8970">
                  <c:v>564.89978356240704</c:v>
                </c:pt>
                <c:pt idx="8971">
                  <c:v>564.86681504848798</c:v>
                </c:pt>
                <c:pt idx="8972">
                  <c:v>564.808167764887</c:v>
                </c:pt>
                <c:pt idx="8973">
                  <c:v>564.77293472942199</c:v>
                </c:pt>
                <c:pt idx="8974">
                  <c:v>564.74767383180097</c:v>
                </c:pt>
                <c:pt idx="8975">
                  <c:v>564.74120457426704</c:v>
                </c:pt>
                <c:pt idx="8976">
                  <c:v>564.69555323870702</c:v>
                </c:pt>
                <c:pt idx="8977">
                  <c:v>564.69019774599701</c:v>
                </c:pt>
                <c:pt idx="8978">
                  <c:v>564.63991345620695</c:v>
                </c:pt>
                <c:pt idx="8979">
                  <c:v>564.639752281195</c:v>
                </c:pt>
                <c:pt idx="8980">
                  <c:v>564.638073009815</c:v>
                </c:pt>
                <c:pt idx="8981">
                  <c:v>564.62427461444804</c:v>
                </c:pt>
                <c:pt idx="8982">
                  <c:v>564.60353896056802</c:v>
                </c:pt>
                <c:pt idx="8983">
                  <c:v>564.57664870986298</c:v>
                </c:pt>
                <c:pt idx="8984">
                  <c:v>564.52259488655102</c:v>
                </c:pt>
                <c:pt idx="8985">
                  <c:v>564.50999318739798</c:v>
                </c:pt>
                <c:pt idx="8986">
                  <c:v>564.46069198160501</c:v>
                </c:pt>
                <c:pt idx="8987">
                  <c:v>564.455369772111</c:v>
                </c:pt>
                <c:pt idx="8988">
                  <c:v>564.44399690401804</c:v>
                </c:pt>
                <c:pt idx="8989">
                  <c:v>564.43255495740402</c:v>
                </c:pt>
                <c:pt idx="8990">
                  <c:v>564.43110411367297</c:v>
                </c:pt>
                <c:pt idx="8991">
                  <c:v>564.38713359687699</c:v>
                </c:pt>
                <c:pt idx="8992">
                  <c:v>564.34678628424103</c:v>
                </c:pt>
                <c:pt idx="8993">
                  <c:v>564.3439090462</c:v>
                </c:pt>
                <c:pt idx="8994">
                  <c:v>564.30173993673998</c:v>
                </c:pt>
                <c:pt idx="8995">
                  <c:v>564.28511859093101</c:v>
                </c:pt>
                <c:pt idx="8996">
                  <c:v>564.28499106989295</c:v>
                </c:pt>
                <c:pt idx="8997">
                  <c:v>564.28000545394298</c:v>
                </c:pt>
                <c:pt idx="8998">
                  <c:v>564.27201217331401</c:v>
                </c:pt>
                <c:pt idx="8999">
                  <c:v>564.263495199457</c:v>
                </c:pt>
                <c:pt idx="9000">
                  <c:v>564.22282860956898</c:v>
                </c:pt>
                <c:pt idx="9001">
                  <c:v>564.18311588640495</c:v>
                </c:pt>
                <c:pt idx="9002">
                  <c:v>564.18238523490902</c:v>
                </c:pt>
                <c:pt idx="9003">
                  <c:v>564.155208203548</c:v>
                </c:pt>
                <c:pt idx="9004">
                  <c:v>564.15429951639896</c:v>
                </c:pt>
                <c:pt idx="9005">
                  <c:v>564.09334728882004</c:v>
                </c:pt>
                <c:pt idx="9006">
                  <c:v>564.07934026384396</c:v>
                </c:pt>
                <c:pt idx="9007">
                  <c:v>564.03618043128904</c:v>
                </c:pt>
                <c:pt idx="9008">
                  <c:v>563.98984415064695</c:v>
                </c:pt>
                <c:pt idx="9009">
                  <c:v>563.97371918213696</c:v>
                </c:pt>
                <c:pt idx="9010">
                  <c:v>563.94024542159798</c:v>
                </c:pt>
                <c:pt idx="9011">
                  <c:v>563.88413078939197</c:v>
                </c:pt>
                <c:pt idx="9012">
                  <c:v>563.88155522965803</c:v>
                </c:pt>
                <c:pt idx="9013">
                  <c:v>563.82560386937701</c:v>
                </c:pt>
                <c:pt idx="9014">
                  <c:v>563.82058814494201</c:v>
                </c:pt>
                <c:pt idx="9015">
                  <c:v>563.81956074362404</c:v>
                </c:pt>
                <c:pt idx="9016">
                  <c:v>563.81002880120604</c:v>
                </c:pt>
                <c:pt idx="9017">
                  <c:v>563.78876571509204</c:v>
                </c:pt>
                <c:pt idx="9018">
                  <c:v>563.78836568806901</c:v>
                </c:pt>
                <c:pt idx="9019">
                  <c:v>563.75267544252404</c:v>
                </c:pt>
                <c:pt idx="9020">
                  <c:v>563.72785765996002</c:v>
                </c:pt>
                <c:pt idx="9021">
                  <c:v>563.69379989804395</c:v>
                </c:pt>
                <c:pt idx="9022">
                  <c:v>563.58863858683503</c:v>
                </c:pt>
                <c:pt idx="9023">
                  <c:v>563.57080250990805</c:v>
                </c:pt>
                <c:pt idx="9024">
                  <c:v>563.490308621895</c:v>
                </c:pt>
                <c:pt idx="9025">
                  <c:v>563.45612226849698</c:v>
                </c:pt>
                <c:pt idx="9026">
                  <c:v>563.39819825727602</c:v>
                </c:pt>
                <c:pt idx="9027">
                  <c:v>563.37471387413905</c:v>
                </c:pt>
                <c:pt idx="9028">
                  <c:v>563.37184067515295</c:v>
                </c:pt>
                <c:pt idx="9029">
                  <c:v>563.29058909344099</c:v>
                </c:pt>
                <c:pt idx="9030">
                  <c:v>563.26964284668804</c:v>
                </c:pt>
                <c:pt idx="9031">
                  <c:v>563.26059258156999</c:v>
                </c:pt>
                <c:pt idx="9032">
                  <c:v>563.25677969356798</c:v>
                </c:pt>
                <c:pt idx="9033">
                  <c:v>563.21074033783702</c:v>
                </c:pt>
                <c:pt idx="9034">
                  <c:v>563.19012275319596</c:v>
                </c:pt>
                <c:pt idx="9035">
                  <c:v>563.13399659798597</c:v>
                </c:pt>
                <c:pt idx="9036">
                  <c:v>563.110152673838</c:v>
                </c:pt>
                <c:pt idx="9037">
                  <c:v>563.10908569470496</c:v>
                </c:pt>
                <c:pt idx="9038">
                  <c:v>563.10686297560699</c:v>
                </c:pt>
                <c:pt idx="9039">
                  <c:v>563.09898615127702</c:v>
                </c:pt>
                <c:pt idx="9040">
                  <c:v>563.08479463522394</c:v>
                </c:pt>
                <c:pt idx="9041">
                  <c:v>563.06465128154002</c:v>
                </c:pt>
                <c:pt idx="9042">
                  <c:v>563.05308022456597</c:v>
                </c:pt>
                <c:pt idx="9043">
                  <c:v>563.04731049762495</c:v>
                </c:pt>
                <c:pt idx="9044">
                  <c:v>563.02663705260295</c:v>
                </c:pt>
                <c:pt idx="9045">
                  <c:v>563.02510641090498</c:v>
                </c:pt>
                <c:pt idx="9046">
                  <c:v>562.97003606854798</c:v>
                </c:pt>
                <c:pt idx="9047">
                  <c:v>562.93484269608598</c:v>
                </c:pt>
                <c:pt idx="9048">
                  <c:v>562.924621372655</c:v>
                </c:pt>
                <c:pt idx="9049">
                  <c:v>562.87977499619501</c:v>
                </c:pt>
                <c:pt idx="9050">
                  <c:v>562.87289833685497</c:v>
                </c:pt>
                <c:pt idx="9051">
                  <c:v>562.75948382429601</c:v>
                </c:pt>
                <c:pt idx="9052">
                  <c:v>562.71572890990296</c:v>
                </c:pt>
                <c:pt idx="9053">
                  <c:v>562.63578763124701</c:v>
                </c:pt>
                <c:pt idx="9054">
                  <c:v>562.57838056115702</c:v>
                </c:pt>
                <c:pt idx="9055">
                  <c:v>562.54834250920396</c:v>
                </c:pt>
                <c:pt idx="9056">
                  <c:v>562.48935933538496</c:v>
                </c:pt>
                <c:pt idx="9057">
                  <c:v>562.48303840231699</c:v>
                </c:pt>
                <c:pt idx="9058">
                  <c:v>562.48119016760199</c:v>
                </c:pt>
                <c:pt idx="9059">
                  <c:v>562.30541733999803</c:v>
                </c:pt>
                <c:pt idx="9060">
                  <c:v>562.26138567510202</c:v>
                </c:pt>
                <c:pt idx="9061">
                  <c:v>562.24580797198303</c:v>
                </c:pt>
                <c:pt idx="9062">
                  <c:v>562.23345562956899</c:v>
                </c:pt>
                <c:pt idx="9063">
                  <c:v>562.20560096398003</c:v>
                </c:pt>
                <c:pt idx="9064">
                  <c:v>562.19157405979195</c:v>
                </c:pt>
                <c:pt idx="9065">
                  <c:v>562.16811841731601</c:v>
                </c:pt>
                <c:pt idx="9066">
                  <c:v>562.15535898794201</c:v>
                </c:pt>
                <c:pt idx="9067">
                  <c:v>562.14881241620697</c:v>
                </c:pt>
                <c:pt idx="9068">
                  <c:v>562.09657636168401</c:v>
                </c:pt>
                <c:pt idx="9069">
                  <c:v>562.07450037554395</c:v>
                </c:pt>
                <c:pt idx="9070">
                  <c:v>562.04176569764695</c:v>
                </c:pt>
                <c:pt idx="9071">
                  <c:v>562.03111267646898</c:v>
                </c:pt>
                <c:pt idx="9072">
                  <c:v>561.99329084160797</c:v>
                </c:pt>
                <c:pt idx="9073">
                  <c:v>561.986421614091</c:v>
                </c:pt>
                <c:pt idx="9074">
                  <c:v>561.97219684854701</c:v>
                </c:pt>
                <c:pt idx="9075">
                  <c:v>561.92705725709095</c:v>
                </c:pt>
                <c:pt idx="9076">
                  <c:v>561.88859728214697</c:v>
                </c:pt>
                <c:pt idx="9077">
                  <c:v>561.87045688870796</c:v>
                </c:pt>
                <c:pt idx="9078">
                  <c:v>561.86733972324896</c:v>
                </c:pt>
                <c:pt idx="9079">
                  <c:v>561.82004231449105</c:v>
                </c:pt>
                <c:pt idx="9080">
                  <c:v>561.78839925336501</c:v>
                </c:pt>
                <c:pt idx="9081">
                  <c:v>561.78027231440399</c:v>
                </c:pt>
                <c:pt idx="9082">
                  <c:v>561.771513005624</c:v>
                </c:pt>
                <c:pt idx="9083">
                  <c:v>561.76562174360004</c:v>
                </c:pt>
                <c:pt idx="9084">
                  <c:v>561.75245019418003</c:v>
                </c:pt>
                <c:pt idx="9085">
                  <c:v>561.70537748350898</c:v>
                </c:pt>
                <c:pt idx="9086">
                  <c:v>561.66359869073995</c:v>
                </c:pt>
                <c:pt idx="9087">
                  <c:v>561.66196978880703</c:v>
                </c:pt>
                <c:pt idx="9088">
                  <c:v>561.65429678016096</c:v>
                </c:pt>
                <c:pt idx="9089">
                  <c:v>561.63706250673602</c:v>
                </c:pt>
                <c:pt idx="9090">
                  <c:v>561.61768669978699</c:v>
                </c:pt>
                <c:pt idx="9091">
                  <c:v>561.57560919801904</c:v>
                </c:pt>
                <c:pt idx="9092">
                  <c:v>561.55374627245601</c:v>
                </c:pt>
                <c:pt idx="9093">
                  <c:v>561.52816065955005</c:v>
                </c:pt>
                <c:pt idx="9094">
                  <c:v>561.52137099435095</c:v>
                </c:pt>
                <c:pt idx="9095">
                  <c:v>561.47830751317395</c:v>
                </c:pt>
                <c:pt idx="9096">
                  <c:v>561.47672128746296</c:v>
                </c:pt>
                <c:pt idx="9097">
                  <c:v>561.44345113361499</c:v>
                </c:pt>
                <c:pt idx="9098">
                  <c:v>561.41205745099001</c:v>
                </c:pt>
                <c:pt idx="9099">
                  <c:v>561.39320146035504</c:v>
                </c:pt>
                <c:pt idx="9100">
                  <c:v>561.38381825500403</c:v>
                </c:pt>
                <c:pt idx="9101">
                  <c:v>561.37841679602104</c:v>
                </c:pt>
                <c:pt idx="9102">
                  <c:v>561.36683068679599</c:v>
                </c:pt>
                <c:pt idx="9103">
                  <c:v>561.36237475959194</c:v>
                </c:pt>
                <c:pt idx="9104">
                  <c:v>561.34657453153704</c:v>
                </c:pt>
                <c:pt idx="9105">
                  <c:v>561.306204174968</c:v>
                </c:pt>
                <c:pt idx="9106">
                  <c:v>561.23675124910903</c:v>
                </c:pt>
                <c:pt idx="9107">
                  <c:v>561.227989966309</c:v>
                </c:pt>
                <c:pt idx="9108">
                  <c:v>561.199310859555</c:v>
                </c:pt>
                <c:pt idx="9109">
                  <c:v>561.16309943902797</c:v>
                </c:pt>
                <c:pt idx="9110">
                  <c:v>561.16112816823295</c:v>
                </c:pt>
                <c:pt idx="9111">
                  <c:v>561.14603564031597</c:v>
                </c:pt>
                <c:pt idx="9112">
                  <c:v>561.13260421752</c:v>
                </c:pt>
                <c:pt idx="9113">
                  <c:v>561.09459151749297</c:v>
                </c:pt>
                <c:pt idx="9114">
                  <c:v>561.06261479850195</c:v>
                </c:pt>
                <c:pt idx="9115">
                  <c:v>561.03734182353298</c:v>
                </c:pt>
                <c:pt idx="9116">
                  <c:v>561.01176498944699</c:v>
                </c:pt>
                <c:pt idx="9117">
                  <c:v>561.00177254119205</c:v>
                </c:pt>
                <c:pt idx="9118">
                  <c:v>560.98132298348298</c:v>
                </c:pt>
                <c:pt idx="9119">
                  <c:v>560.95640919166499</c:v>
                </c:pt>
                <c:pt idx="9120">
                  <c:v>560.91377749400203</c:v>
                </c:pt>
                <c:pt idx="9121">
                  <c:v>560.86708992872695</c:v>
                </c:pt>
                <c:pt idx="9122">
                  <c:v>560.83228427258803</c:v>
                </c:pt>
                <c:pt idx="9123">
                  <c:v>560.81182231675803</c:v>
                </c:pt>
                <c:pt idx="9124">
                  <c:v>560.794685749834</c:v>
                </c:pt>
                <c:pt idx="9125">
                  <c:v>560.79319565722403</c:v>
                </c:pt>
                <c:pt idx="9126">
                  <c:v>560.77365058528596</c:v>
                </c:pt>
                <c:pt idx="9127">
                  <c:v>560.75304829069898</c:v>
                </c:pt>
                <c:pt idx="9128">
                  <c:v>560.75203721894297</c:v>
                </c:pt>
                <c:pt idx="9129">
                  <c:v>560.74593404600296</c:v>
                </c:pt>
                <c:pt idx="9130">
                  <c:v>560.71087746824196</c:v>
                </c:pt>
                <c:pt idx="9131">
                  <c:v>560.67722858258401</c:v>
                </c:pt>
                <c:pt idx="9132">
                  <c:v>560.61976680185501</c:v>
                </c:pt>
                <c:pt idx="9133">
                  <c:v>560.58193441373896</c:v>
                </c:pt>
                <c:pt idx="9134">
                  <c:v>560.55551477866095</c:v>
                </c:pt>
                <c:pt idx="9135">
                  <c:v>560.50824584734096</c:v>
                </c:pt>
                <c:pt idx="9136">
                  <c:v>560.49597178244505</c:v>
                </c:pt>
                <c:pt idx="9137">
                  <c:v>560.46971599177198</c:v>
                </c:pt>
                <c:pt idx="9138">
                  <c:v>560.41536448096997</c:v>
                </c:pt>
                <c:pt idx="9139">
                  <c:v>560.35790091215495</c:v>
                </c:pt>
                <c:pt idx="9140">
                  <c:v>560.35706487266202</c:v>
                </c:pt>
                <c:pt idx="9141">
                  <c:v>560.33263240938004</c:v>
                </c:pt>
                <c:pt idx="9142">
                  <c:v>560.32080670567495</c:v>
                </c:pt>
                <c:pt idx="9143">
                  <c:v>560.29053832661805</c:v>
                </c:pt>
                <c:pt idx="9144">
                  <c:v>560.25739028000601</c:v>
                </c:pt>
                <c:pt idx="9145">
                  <c:v>560.230477299889</c:v>
                </c:pt>
                <c:pt idx="9146">
                  <c:v>560.21749235799302</c:v>
                </c:pt>
                <c:pt idx="9147">
                  <c:v>560.18240789965103</c:v>
                </c:pt>
                <c:pt idx="9148">
                  <c:v>560.16060519179803</c:v>
                </c:pt>
                <c:pt idx="9149">
                  <c:v>560.13539609817099</c:v>
                </c:pt>
                <c:pt idx="9150">
                  <c:v>560.13194460763395</c:v>
                </c:pt>
                <c:pt idx="9151">
                  <c:v>560.03515376537803</c:v>
                </c:pt>
                <c:pt idx="9152">
                  <c:v>560.01158206329001</c:v>
                </c:pt>
                <c:pt idx="9153">
                  <c:v>560.00317194185698</c:v>
                </c:pt>
                <c:pt idx="9154">
                  <c:v>559.98605683962398</c:v>
                </c:pt>
                <c:pt idx="9155">
                  <c:v>559.98578780466198</c:v>
                </c:pt>
                <c:pt idx="9156">
                  <c:v>559.97046204916899</c:v>
                </c:pt>
                <c:pt idx="9157">
                  <c:v>559.93481377744001</c:v>
                </c:pt>
                <c:pt idx="9158">
                  <c:v>559.90688366000995</c:v>
                </c:pt>
                <c:pt idx="9159">
                  <c:v>559.87774695540998</c:v>
                </c:pt>
                <c:pt idx="9160">
                  <c:v>559.87342886361398</c:v>
                </c:pt>
                <c:pt idx="9161">
                  <c:v>559.87250387520305</c:v>
                </c:pt>
                <c:pt idx="9162">
                  <c:v>559.85348501545002</c:v>
                </c:pt>
                <c:pt idx="9163">
                  <c:v>559.81130926343894</c:v>
                </c:pt>
                <c:pt idx="9164">
                  <c:v>559.79944320208403</c:v>
                </c:pt>
                <c:pt idx="9165">
                  <c:v>559.78712456389201</c:v>
                </c:pt>
                <c:pt idx="9166">
                  <c:v>559.77416348760801</c:v>
                </c:pt>
                <c:pt idx="9167">
                  <c:v>559.74467312086301</c:v>
                </c:pt>
                <c:pt idx="9168">
                  <c:v>559.72286502488896</c:v>
                </c:pt>
                <c:pt idx="9169">
                  <c:v>559.70485173366603</c:v>
                </c:pt>
                <c:pt idx="9170">
                  <c:v>559.68768974348995</c:v>
                </c:pt>
                <c:pt idx="9171">
                  <c:v>559.62603410776399</c:v>
                </c:pt>
                <c:pt idx="9172">
                  <c:v>559.62140613046597</c:v>
                </c:pt>
                <c:pt idx="9173">
                  <c:v>559.61141201890405</c:v>
                </c:pt>
                <c:pt idx="9174">
                  <c:v>559.60058508583495</c:v>
                </c:pt>
                <c:pt idx="9175">
                  <c:v>559.59350985070398</c:v>
                </c:pt>
                <c:pt idx="9176">
                  <c:v>559.59096607988295</c:v>
                </c:pt>
                <c:pt idx="9177">
                  <c:v>559.57904286066901</c:v>
                </c:pt>
                <c:pt idx="9178">
                  <c:v>559.57627706043695</c:v>
                </c:pt>
                <c:pt idx="9179">
                  <c:v>559.53561030626599</c:v>
                </c:pt>
                <c:pt idx="9180">
                  <c:v>559.508455840122</c:v>
                </c:pt>
                <c:pt idx="9181">
                  <c:v>559.44165222922197</c:v>
                </c:pt>
                <c:pt idx="9182">
                  <c:v>559.34443173337297</c:v>
                </c:pt>
                <c:pt idx="9183">
                  <c:v>559.17813070558498</c:v>
                </c:pt>
                <c:pt idx="9184">
                  <c:v>559.16407690535902</c:v>
                </c:pt>
                <c:pt idx="9185">
                  <c:v>559.10708063863797</c:v>
                </c:pt>
                <c:pt idx="9186">
                  <c:v>559.08816161491802</c:v>
                </c:pt>
                <c:pt idx="9187">
                  <c:v>559.02638259574098</c:v>
                </c:pt>
                <c:pt idx="9188">
                  <c:v>559.017933374216</c:v>
                </c:pt>
                <c:pt idx="9189">
                  <c:v>559.01145169511904</c:v>
                </c:pt>
                <c:pt idx="9190">
                  <c:v>558.95005802238495</c:v>
                </c:pt>
                <c:pt idx="9191">
                  <c:v>558.936820812311</c:v>
                </c:pt>
                <c:pt idx="9192">
                  <c:v>558.88838108796199</c:v>
                </c:pt>
                <c:pt idx="9193">
                  <c:v>558.84396205427595</c:v>
                </c:pt>
                <c:pt idx="9194">
                  <c:v>558.82823630181997</c:v>
                </c:pt>
                <c:pt idx="9195">
                  <c:v>558.73037209342704</c:v>
                </c:pt>
                <c:pt idx="9196">
                  <c:v>558.706659699601</c:v>
                </c:pt>
                <c:pt idx="9197">
                  <c:v>558.66393526970603</c:v>
                </c:pt>
                <c:pt idx="9198">
                  <c:v>558.59689335025405</c:v>
                </c:pt>
                <c:pt idx="9199">
                  <c:v>558.577511199269</c:v>
                </c:pt>
                <c:pt idx="9200">
                  <c:v>558.51872394866405</c:v>
                </c:pt>
                <c:pt idx="9201">
                  <c:v>558.51011602281199</c:v>
                </c:pt>
                <c:pt idx="9202">
                  <c:v>558.49198830866499</c:v>
                </c:pt>
                <c:pt idx="9203">
                  <c:v>558.48611411426396</c:v>
                </c:pt>
                <c:pt idx="9204">
                  <c:v>558.48436672793298</c:v>
                </c:pt>
                <c:pt idx="9205">
                  <c:v>558.47394278529805</c:v>
                </c:pt>
                <c:pt idx="9206">
                  <c:v>558.45217804023105</c:v>
                </c:pt>
                <c:pt idx="9207">
                  <c:v>558.44874374134395</c:v>
                </c:pt>
                <c:pt idx="9208">
                  <c:v>558.42045689193606</c:v>
                </c:pt>
                <c:pt idx="9209">
                  <c:v>558.37742183455703</c:v>
                </c:pt>
                <c:pt idx="9210">
                  <c:v>558.35339529267401</c:v>
                </c:pt>
                <c:pt idx="9211">
                  <c:v>558.30329092785098</c:v>
                </c:pt>
                <c:pt idx="9212">
                  <c:v>558.25603198836495</c:v>
                </c:pt>
                <c:pt idx="9213">
                  <c:v>558.11850721094095</c:v>
                </c:pt>
                <c:pt idx="9214">
                  <c:v>558.11034523753801</c:v>
                </c:pt>
                <c:pt idx="9215">
                  <c:v>558.03943372077902</c:v>
                </c:pt>
                <c:pt idx="9216">
                  <c:v>558.02240940081094</c:v>
                </c:pt>
                <c:pt idx="9217">
                  <c:v>558.00612336090603</c:v>
                </c:pt>
                <c:pt idx="9218">
                  <c:v>557.76956528941503</c:v>
                </c:pt>
                <c:pt idx="9219">
                  <c:v>557.76348736396801</c:v>
                </c:pt>
                <c:pt idx="9220">
                  <c:v>557.75044662050902</c:v>
                </c:pt>
                <c:pt idx="9221">
                  <c:v>557.744020045453</c:v>
                </c:pt>
                <c:pt idx="9222">
                  <c:v>557.72401486978595</c:v>
                </c:pt>
                <c:pt idx="9223">
                  <c:v>557.59857799302097</c:v>
                </c:pt>
                <c:pt idx="9224">
                  <c:v>557.55893590424898</c:v>
                </c:pt>
                <c:pt idx="9225">
                  <c:v>557.53543047584901</c:v>
                </c:pt>
                <c:pt idx="9226">
                  <c:v>557.52602833708397</c:v>
                </c:pt>
                <c:pt idx="9227">
                  <c:v>557.35448192348395</c:v>
                </c:pt>
                <c:pt idx="9228">
                  <c:v>557.30313116094396</c:v>
                </c:pt>
                <c:pt idx="9229">
                  <c:v>557.29879473705603</c:v>
                </c:pt>
                <c:pt idx="9230">
                  <c:v>557.24065508459296</c:v>
                </c:pt>
                <c:pt idx="9231">
                  <c:v>557.14570681579903</c:v>
                </c:pt>
                <c:pt idx="9232">
                  <c:v>557.060000068058</c:v>
                </c:pt>
                <c:pt idx="9233">
                  <c:v>557.04031585966004</c:v>
                </c:pt>
                <c:pt idx="9234">
                  <c:v>557.02024640336799</c:v>
                </c:pt>
                <c:pt idx="9235">
                  <c:v>556.981277648532</c:v>
                </c:pt>
                <c:pt idx="9236">
                  <c:v>556.96824139996795</c:v>
                </c:pt>
                <c:pt idx="9237">
                  <c:v>556.940132511412</c:v>
                </c:pt>
                <c:pt idx="9238">
                  <c:v>556.93044042731196</c:v>
                </c:pt>
                <c:pt idx="9239">
                  <c:v>556.89300742568901</c:v>
                </c:pt>
                <c:pt idx="9240">
                  <c:v>556.87237270846299</c:v>
                </c:pt>
                <c:pt idx="9241">
                  <c:v>556.86677098075097</c:v>
                </c:pt>
                <c:pt idx="9242">
                  <c:v>556.85383680924201</c:v>
                </c:pt>
                <c:pt idx="9243">
                  <c:v>556.83837278330702</c:v>
                </c:pt>
                <c:pt idx="9244">
                  <c:v>556.81542889331399</c:v>
                </c:pt>
                <c:pt idx="9245">
                  <c:v>556.77706625219002</c:v>
                </c:pt>
                <c:pt idx="9246">
                  <c:v>556.67220479090599</c:v>
                </c:pt>
                <c:pt idx="9247">
                  <c:v>556.64350873157196</c:v>
                </c:pt>
                <c:pt idx="9248">
                  <c:v>556.629220462744</c:v>
                </c:pt>
                <c:pt idx="9249">
                  <c:v>556.60600060951401</c:v>
                </c:pt>
                <c:pt idx="9250">
                  <c:v>556.55828625641698</c:v>
                </c:pt>
                <c:pt idx="9251">
                  <c:v>556.55742771866403</c:v>
                </c:pt>
                <c:pt idx="9252">
                  <c:v>556.51935527164801</c:v>
                </c:pt>
                <c:pt idx="9253">
                  <c:v>556.51526110852899</c:v>
                </c:pt>
                <c:pt idx="9254">
                  <c:v>556.51240453432695</c:v>
                </c:pt>
                <c:pt idx="9255">
                  <c:v>556.507139145412</c:v>
                </c:pt>
                <c:pt idx="9256">
                  <c:v>556.46885820000398</c:v>
                </c:pt>
                <c:pt idx="9257">
                  <c:v>556.459520835587</c:v>
                </c:pt>
                <c:pt idx="9258">
                  <c:v>556.45052390805301</c:v>
                </c:pt>
                <c:pt idx="9259">
                  <c:v>556.38663512184905</c:v>
                </c:pt>
                <c:pt idx="9260">
                  <c:v>556.26790530854896</c:v>
                </c:pt>
                <c:pt idx="9261">
                  <c:v>556.23372165672504</c:v>
                </c:pt>
                <c:pt idx="9262">
                  <c:v>556.18159313763397</c:v>
                </c:pt>
                <c:pt idx="9263">
                  <c:v>556.17157870009805</c:v>
                </c:pt>
                <c:pt idx="9264">
                  <c:v>556.14469306762999</c:v>
                </c:pt>
                <c:pt idx="9265">
                  <c:v>556.090033284215</c:v>
                </c:pt>
                <c:pt idx="9266">
                  <c:v>556.074705622284</c:v>
                </c:pt>
                <c:pt idx="9267">
                  <c:v>556.07427312741095</c:v>
                </c:pt>
                <c:pt idx="9268">
                  <c:v>555.97891049651696</c:v>
                </c:pt>
                <c:pt idx="9269">
                  <c:v>555.960934620128</c:v>
                </c:pt>
                <c:pt idx="9270">
                  <c:v>555.93045623252704</c:v>
                </c:pt>
                <c:pt idx="9271">
                  <c:v>555.84399704558098</c:v>
                </c:pt>
                <c:pt idx="9272">
                  <c:v>555.84372827027596</c:v>
                </c:pt>
                <c:pt idx="9273">
                  <c:v>555.81528660207005</c:v>
                </c:pt>
                <c:pt idx="9274">
                  <c:v>555.79743849396698</c:v>
                </c:pt>
                <c:pt idx="9275">
                  <c:v>555.71966910660296</c:v>
                </c:pt>
                <c:pt idx="9276">
                  <c:v>555.680232292455</c:v>
                </c:pt>
                <c:pt idx="9277">
                  <c:v>555.66103357626798</c:v>
                </c:pt>
                <c:pt idx="9278">
                  <c:v>555.618351558585</c:v>
                </c:pt>
                <c:pt idx="9279">
                  <c:v>555.57690269955697</c:v>
                </c:pt>
                <c:pt idx="9280">
                  <c:v>555.52528810471301</c:v>
                </c:pt>
                <c:pt idx="9281">
                  <c:v>555.46246685405401</c:v>
                </c:pt>
                <c:pt idx="9282">
                  <c:v>555.43412064972097</c:v>
                </c:pt>
                <c:pt idx="9283">
                  <c:v>555.33011551466495</c:v>
                </c:pt>
                <c:pt idx="9284">
                  <c:v>555.24187381998297</c:v>
                </c:pt>
                <c:pt idx="9285">
                  <c:v>555.23990428909099</c:v>
                </c:pt>
                <c:pt idx="9286">
                  <c:v>555.21920454022097</c:v>
                </c:pt>
                <c:pt idx="9287">
                  <c:v>555.17726761552103</c:v>
                </c:pt>
                <c:pt idx="9288">
                  <c:v>555.11983382407902</c:v>
                </c:pt>
                <c:pt idx="9289">
                  <c:v>555.10198665361304</c:v>
                </c:pt>
                <c:pt idx="9290">
                  <c:v>555.07243534326096</c:v>
                </c:pt>
                <c:pt idx="9291">
                  <c:v>555.06920556045304</c:v>
                </c:pt>
                <c:pt idx="9292">
                  <c:v>555.01666739474695</c:v>
                </c:pt>
                <c:pt idx="9293">
                  <c:v>554.937775843086</c:v>
                </c:pt>
                <c:pt idx="9294">
                  <c:v>554.89823371145496</c:v>
                </c:pt>
                <c:pt idx="9295">
                  <c:v>554.87540989842898</c:v>
                </c:pt>
                <c:pt idx="9296">
                  <c:v>554.86041593736604</c:v>
                </c:pt>
                <c:pt idx="9297">
                  <c:v>554.85579314428696</c:v>
                </c:pt>
                <c:pt idx="9298">
                  <c:v>554.82502582038296</c:v>
                </c:pt>
                <c:pt idx="9299">
                  <c:v>554.79778024255404</c:v>
                </c:pt>
                <c:pt idx="9300">
                  <c:v>554.76602866547796</c:v>
                </c:pt>
                <c:pt idx="9301">
                  <c:v>554.74259205722001</c:v>
                </c:pt>
                <c:pt idx="9302">
                  <c:v>554.614583528612</c:v>
                </c:pt>
                <c:pt idx="9303">
                  <c:v>554.61121788820196</c:v>
                </c:pt>
                <c:pt idx="9304">
                  <c:v>554.58308209480697</c:v>
                </c:pt>
                <c:pt idx="9305">
                  <c:v>554.56714450856703</c:v>
                </c:pt>
                <c:pt idx="9306">
                  <c:v>554.55364854931702</c:v>
                </c:pt>
                <c:pt idx="9307">
                  <c:v>554.55292179756395</c:v>
                </c:pt>
                <c:pt idx="9308">
                  <c:v>554.50462095233297</c:v>
                </c:pt>
                <c:pt idx="9309">
                  <c:v>554.50291663995904</c:v>
                </c:pt>
                <c:pt idx="9310">
                  <c:v>554.48384111349105</c:v>
                </c:pt>
                <c:pt idx="9311">
                  <c:v>554.47018477756205</c:v>
                </c:pt>
                <c:pt idx="9312">
                  <c:v>554.45709791285196</c:v>
                </c:pt>
                <c:pt idx="9313">
                  <c:v>554.44641718837295</c:v>
                </c:pt>
                <c:pt idx="9314">
                  <c:v>554.41670567317794</c:v>
                </c:pt>
                <c:pt idx="9315">
                  <c:v>554.40490966096502</c:v>
                </c:pt>
                <c:pt idx="9316">
                  <c:v>554.37965502928705</c:v>
                </c:pt>
                <c:pt idx="9317">
                  <c:v>554.33715231434405</c:v>
                </c:pt>
                <c:pt idx="9318">
                  <c:v>554.23380240791801</c:v>
                </c:pt>
                <c:pt idx="9319">
                  <c:v>554.20809717014095</c:v>
                </c:pt>
                <c:pt idx="9320">
                  <c:v>554.18184406002604</c:v>
                </c:pt>
                <c:pt idx="9321">
                  <c:v>554.16722782428201</c:v>
                </c:pt>
                <c:pt idx="9322">
                  <c:v>554.15846585558495</c:v>
                </c:pt>
                <c:pt idx="9323">
                  <c:v>554.15731101072799</c:v>
                </c:pt>
                <c:pt idx="9324">
                  <c:v>554.01165600666002</c:v>
                </c:pt>
                <c:pt idx="9325">
                  <c:v>554.00908279468297</c:v>
                </c:pt>
                <c:pt idx="9326">
                  <c:v>553.93388396038802</c:v>
                </c:pt>
                <c:pt idx="9327">
                  <c:v>553.88372856230205</c:v>
                </c:pt>
                <c:pt idx="9328">
                  <c:v>553.79592450469397</c:v>
                </c:pt>
                <c:pt idx="9329">
                  <c:v>553.72842344384003</c:v>
                </c:pt>
                <c:pt idx="9330">
                  <c:v>553.71819746992503</c:v>
                </c:pt>
                <c:pt idx="9331">
                  <c:v>553.70081785009904</c:v>
                </c:pt>
                <c:pt idx="9332">
                  <c:v>553.67627056982997</c:v>
                </c:pt>
                <c:pt idx="9333">
                  <c:v>553.65300516934997</c:v>
                </c:pt>
                <c:pt idx="9334">
                  <c:v>553.61535644702997</c:v>
                </c:pt>
                <c:pt idx="9335">
                  <c:v>553.60747414845696</c:v>
                </c:pt>
                <c:pt idx="9336">
                  <c:v>553.56107058712303</c:v>
                </c:pt>
                <c:pt idx="9337">
                  <c:v>553.56082577513496</c:v>
                </c:pt>
                <c:pt idx="9338">
                  <c:v>553.48316081868995</c:v>
                </c:pt>
                <c:pt idx="9339">
                  <c:v>553.48271796491099</c:v>
                </c:pt>
                <c:pt idx="9340">
                  <c:v>553.468365711366</c:v>
                </c:pt>
                <c:pt idx="9341">
                  <c:v>553.45125271119696</c:v>
                </c:pt>
                <c:pt idx="9342">
                  <c:v>553.41878362653597</c:v>
                </c:pt>
                <c:pt idx="9343">
                  <c:v>553.41761851673505</c:v>
                </c:pt>
                <c:pt idx="9344">
                  <c:v>553.39785140469598</c:v>
                </c:pt>
                <c:pt idx="9345">
                  <c:v>553.36984504137797</c:v>
                </c:pt>
                <c:pt idx="9346">
                  <c:v>553.36729934755795</c:v>
                </c:pt>
                <c:pt idx="9347">
                  <c:v>553.24982044921501</c:v>
                </c:pt>
                <c:pt idx="9348">
                  <c:v>553.16930659710795</c:v>
                </c:pt>
                <c:pt idx="9349">
                  <c:v>553.15285056952996</c:v>
                </c:pt>
                <c:pt idx="9350">
                  <c:v>553.14293792420006</c:v>
                </c:pt>
                <c:pt idx="9351">
                  <c:v>553.13664775054997</c:v>
                </c:pt>
                <c:pt idx="9352">
                  <c:v>553.13433946601901</c:v>
                </c:pt>
                <c:pt idx="9353">
                  <c:v>553.05615405318497</c:v>
                </c:pt>
                <c:pt idx="9354">
                  <c:v>552.98999697644899</c:v>
                </c:pt>
                <c:pt idx="9355">
                  <c:v>552.97400080995101</c:v>
                </c:pt>
                <c:pt idx="9356">
                  <c:v>552.95848308455004</c:v>
                </c:pt>
                <c:pt idx="9357">
                  <c:v>552.90598309833103</c:v>
                </c:pt>
                <c:pt idx="9358">
                  <c:v>552.88013372529304</c:v>
                </c:pt>
                <c:pt idx="9359">
                  <c:v>552.86266994971902</c:v>
                </c:pt>
                <c:pt idx="9360">
                  <c:v>552.85070863944202</c:v>
                </c:pt>
                <c:pt idx="9361">
                  <c:v>552.847057427462</c:v>
                </c:pt>
                <c:pt idx="9362">
                  <c:v>552.80949249033802</c:v>
                </c:pt>
                <c:pt idx="9363">
                  <c:v>552.76464620271202</c:v>
                </c:pt>
                <c:pt idx="9364">
                  <c:v>552.65116121789094</c:v>
                </c:pt>
                <c:pt idx="9365">
                  <c:v>552.60918292103395</c:v>
                </c:pt>
                <c:pt idx="9366">
                  <c:v>552.57993753225605</c:v>
                </c:pt>
                <c:pt idx="9367">
                  <c:v>552.56765454308197</c:v>
                </c:pt>
                <c:pt idx="9368">
                  <c:v>552.52916078680096</c:v>
                </c:pt>
                <c:pt idx="9369">
                  <c:v>552.51059666693004</c:v>
                </c:pt>
                <c:pt idx="9370">
                  <c:v>552.498317269155</c:v>
                </c:pt>
                <c:pt idx="9371">
                  <c:v>552.49809148821203</c:v>
                </c:pt>
                <c:pt idx="9372">
                  <c:v>552.48158933748596</c:v>
                </c:pt>
                <c:pt idx="9373">
                  <c:v>552.47535222095996</c:v>
                </c:pt>
                <c:pt idx="9374">
                  <c:v>552.43529361065998</c:v>
                </c:pt>
                <c:pt idx="9375">
                  <c:v>552.41332346835395</c:v>
                </c:pt>
                <c:pt idx="9376">
                  <c:v>552.40864767337405</c:v>
                </c:pt>
                <c:pt idx="9377">
                  <c:v>552.40269498861505</c:v>
                </c:pt>
                <c:pt idx="9378">
                  <c:v>552.39926492530105</c:v>
                </c:pt>
                <c:pt idx="9379">
                  <c:v>552.391350171054</c:v>
                </c:pt>
                <c:pt idx="9380">
                  <c:v>552.38986830365695</c:v>
                </c:pt>
                <c:pt idx="9381">
                  <c:v>552.31094196589197</c:v>
                </c:pt>
                <c:pt idx="9382">
                  <c:v>552.29656825049403</c:v>
                </c:pt>
                <c:pt idx="9383">
                  <c:v>552.22728759752499</c:v>
                </c:pt>
                <c:pt idx="9384">
                  <c:v>552.06285898344902</c:v>
                </c:pt>
                <c:pt idx="9385">
                  <c:v>552.04790913444504</c:v>
                </c:pt>
                <c:pt idx="9386">
                  <c:v>552.03844665607096</c:v>
                </c:pt>
                <c:pt idx="9387">
                  <c:v>551.98252289541097</c:v>
                </c:pt>
                <c:pt idx="9388">
                  <c:v>551.921903276629</c:v>
                </c:pt>
                <c:pt idx="9389">
                  <c:v>551.83005869962403</c:v>
                </c:pt>
                <c:pt idx="9390">
                  <c:v>551.80339151775195</c:v>
                </c:pt>
                <c:pt idx="9391">
                  <c:v>551.75566211650096</c:v>
                </c:pt>
                <c:pt idx="9392">
                  <c:v>551.70895540041704</c:v>
                </c:pt>
                <c:pt idx="9393">
                  <c:v>551.69972874041105</c:v>
                </c:pt>
                <c:pt idx="9394">
                  <c:v>551.69770601203504</c:v>
                </c:pt>
                <c:pt idx="9395">
                  <c:v>551.65657477874799</c:v>
                </c:pt>
                <c:pt idx="9396">
                  <c:v>551.640628337561</c:v>
                </c:pt>
                <c:pt idx="9397">
                  <c:v>551.63485084158197</c:v>
                </c:pt>
                <c:pt idx="9398">
                  <c:v>551.62278093154896</c:v>
                </c:pt>
                <c:pt idx="9399">
                  <c:v>551.59797243659796</c:v>
                </c:pt>
                <c:pt idx="9400">
                  <c:v>551.52455614011501</c:v>
                </c:pt>
                <c:pt idx="9401">
                  <c:v>551.51539795005203</c:v>
                </c:pt>
                <c:pt idx="9402">
                  <c:v>551.50343896246295</c:v>
                </c:pt>
                <c:pt idx="9403">
                  <c:v>551.47662157880598</c:v>
                </c:pt>
                <c:pt idx="9404">
                  <c:v>551.37077660973603</c:v>
                </c:pt>
                <c:pt idx="9405">
                  <c:v>551.29701150383698</c:v>
                </c:pt>
                <c:pt idx="9406">
                  <c:v>551.23962727416801</c:v>
                </c:pt>
                <c:pt idx="9407">
                  <c:v>551.15833872247094</c:v>
                </c:pt>
                <c:pt idx="9408">
                  <c:v>551.15054539836694</c:v>
                </c:pt>
                <c:pt idx="9409">
                  <c:v>551.10716754816701</c:v>
                </c:pt>
                <c:pt idx="9410">
                  <c:v>551.022548272466</c:v>
                </c:pt>
                <c:pt idx="9411">
                  <c:v>551.00950150946096</c:v>
                </c:pt>
                <c:pt idx="9412">
                  <c:v>550.93941276302201</c:v>
                </c:pt>
                <c:pt idx="9413">
                  <c:v>550.91245587235198</c:v>
                </c:pt>
                <c:pt idx="9414">
                  <c:v>550.88204746884196</c:v>
                </c:pt>
                <c:pt idx="9415">
                  <c:v>550.87681206965794</c:v>
                </c:pt>
                <c:pt idx="9416">
                  <c:v>550.75567588994397</c:v>
                </c:pt>
                <c:pt idx="9417">
                  <c:v>550.74363089920996</c:v>
                </c:pt>
                <c:pt idx="9418">
                  <c:v>550.73507682424702</c:v>
                </c:pt>
                <c:pt idx="9419">
                  <c:v>550.72648701043101</c:v>
                </c:pt>
                <c:pt idx="9420">
                  <c:v>550.66721562004102</c:v>
                </c:pt>
                <c:pt idx="9421">
                  <c:v>550.62337804701201</c:v>
                </c:pt>
                <c:pt idx="9422">
                  <c:v>550.61928271743</c:v>
                </c:pt>
                <c:pt idx="9423">
                  <c:v>550.60744027003898</c:v>
                </c:pt>
                <c:pt idx="9424">
                  <c:v>550.54408359010404</c:v>
                </c:pt>
                <c:pt idx="9425">
                  <c:v>550.53705558799095</c:v>
                </c:pt>
                <c:pt idx="9426">
                  <c:v>550.53670180203903</c:v>
                </c:pt>
                <c:pt idx="9427">
                  <c:v>550.52854840566499</c:v>
                </c:pt>
                <c:pt idx="9428">
                  <c:v>550.52806482109997</c:v>
                </c:pt>
                <c:pt idx="9429">
                  <c:v>550.466327968472</c:v>
                </c:pt>
                <c:pt idx="9430">
                  <c:v>550.45763643664202</c:v>
                </c:pt>
                <c:pt idx="9431">
                  <c:v>550.43167249003</c:v>
                </c:pt>
                <c:pt idx="9432">
                  <c:v>550.392523020829</c:v>
                </c:pt>
                <c:pt idx="9433">
                  <c:v>550.35500496784096</c:v>
                </c:pt>
                <c:pt idx="9434">
                  <c:v>550.31885783686903</c:v>
                </c:pt>
                <c:pt idx="9435">
                  <c:v>550.26231590497002</c:v>
                </c:pt>
                <c:pt idx="9436">
                  <c:v>550.25320954980396</c:v>
                </c:pt>
                <c:pt idx="9437">
                  <c:v>550.21231985038105</c:v>
                </c:pt>
                <c:pt idx="9438">
                  <c:v>550.18580165015999</c:v>
                </c:pt>
                <c:pt idx="9439">
                  <c:v>550.17554006602802</c:v>
                </c:pt>
                <c:pt idx="9440">
                  <c:v>550.16529522942301</c:v>
                </c:pt>
                <c:pt idx="9441">
                  <c:v>550.15879990807196</c:v>
                </c:pt>
                <c:pt idx="9442">
                  <c:v>550.07679903111796</c:v>
                </c:pt>
                <c:pt idx="9443">
                  <c:v>549.912865712295</c:v>
                </c:pt>
                <c:pt idx="9444">
                  <c:v>549.87700350721195</c:v>
                </c:pt>
                <c:pt idx="9445">
                  <c:v>549.83476813789298</c:v>
                </c:pt>
                <c:pt idx="9446">
                  <c:v>549.83368515861298</c:v>
                </c:pt>
                <c:pt idx="9447">
                  <c:v>549.80767071141599</c:v>
                </c:pt>
                <c:pt idx="9448">
                  <c:v>549.75623726943604</c:v>
                </c:pt>
                <c:pt idx="9449">
                  <c:v>549.75486239179099</c:v>
                </c:pt>
                <c:pt idx="9450">
                  <c:v>549.74548973227604</c:v>
                </c:pt>
                <c:pt idx="9451">
                  <c:v>549.68793269083403</c:v>
                </c:pt>
                <c:pt idx="9452">
                  <c:v>549.68704644233799</c:v>
                </c:pt>
                <c:pt idx="9453">
                  <c:v>549.65905316356304</c:v>
                </c:pt>
                <c:pt idx="9454">
                  <c:v>549.60598202920505</c:v>
                </c:pt>
                <c:pt idx="9455">
                  <c:v>549.57904148686805</c:v>
                </c:pt>
                <c:pt idx="9456">
                  <c:v>549.50474760004204</c:v>
                </c:pt>
                <c:pt idx="9457">
                  <c:v>549.480609587054</c:v>
                </c:pt>
                <c:pt idx="9458">
                  <c:v>549.27513097342</c:v>
                </c:pt>
                <c:pt idx="9459">
                  <c:v>549.26618974642201</c:v>
                </c:pt>
                <c:pt idx="9460">
                  <c:v>549.18006406013296</c:v>
                </c:pt>
                <c:pt idx="9461">
                  <c:v>549.13719694235999</c:v>
                </c:pt>
                <c:pt idx="9462">
                  <c:v>549.11947186073098</c:v>
                </c:pt>
                <c:pt idx="9463">
                  <c:v>549.09541293940094</c:v>
                </c:pt>
                <c:pt idx="9464">
                  <c:v>549.069771669646</c:v>
                </c:pt>
                <c:pt idx="9465">
                  <c:v>549.05375517771199</c:v>
                </c:pt>
                <c:pt idx="9466">
                  <c:v>549.03615043773698</c:v>
                </c:pt>
                <c:pt idx="9467">
                  <c:v>548.95450292358396</c:v>
                </c:pt>
                <c:pt idx="9468">
                  <c:v>548.89786906227096</c:v>
                </c:pt>
                <c:pt idx="9469">
                  <c:v>548.89081587960504</c:v>
                </c:pt>
                <c:pt idx="9470">
                  <c:v>548.88333127290696</c:v>
                </c:pt>
                <c:pt idx="9471">
                  <c:v>548.77059470858603</c:v>
                </c:pt>
                <c:pt idx="9472">
                  <c:v>548.73196074673103</c:v>
                </c:pt>
                <c:pt idx="9473">
                  <c:v>548.71413068702304</c:v>
                </c:pt>
                <c:pt idx="9474">
                  <c:v>548.65615265799499</c:v>
                </c:pt>
                <c:pt idx="9475">
                  <c:v>548.64962429514196</c:v>
                </c:pt>
                <c:pt idx="9476">
                  <c:v>548.57224225779601</c:v>
                </c:pt>
                <c:pt idx="9477">
                  <c:v>548.52464350213802</c:v>
                </c:pt>
                <c:pt idx="9478">
                  <c:v>548.51718461056203</c:v>
                </c:pt>
                <c:pt idx="9479">
                  <c:v>548.46847238458702</c:v>
                </c:pt>
                <c:pt idx="9480">
                  <c:v>548.44880559172304</c:v>
                </c:pt>
                <c:pt idx="9481">
                  <c:v>548.42700743216301</c:v>
                </c:pt>
                <c:pt idx="9482">
                  <c:v>548.38647359887705</c:v>
                </c:pt>
                <c:pt idx="9483">
                  <c:v>548.38569564318095</c:v>
                </c:pt>
                <c:pt idx="9484">
                  <c:v>548.28133954547502</c:v>
                </c:pt>
                <c:pt idx="9485">
                  <c:v>548.25783951197297</c:v>
                </c:pt>
                <c:pt idx="9486">
                  <c:v>548.22201523924195</c:v>
                </c:pt>
                <c:pt idx="9487">
                  <c:v>548.20185459738502</c:v>
                </c:pt>
                <c:pt idx="9488">
                  <c:v>548.16215420137303</c:v>
                </c:pt>
                <c:pt idx="9489">
                  <c:v>548.13351058497403</c:v>
                </c:pt>
                <c:pt idx="9490">
                  <c:v>548.00401885864198</c:v>
                </c:pt>
                <c:pt idx="9491">
                  <c:v>547.92637743429202</c:v>
                </c:pt>
                <c:pt idx="9492">
                  <c:v>547.88016986641298</c:v>
                </c:pt>
                <c:pt idx="9493">
                  <c:v>547.87638907304995</c:v>
                </c:pt>
                <c:pt idx="9494">
                  <c:v>547.81363910405105</c:v>
                </c:pt>
                <c:pt idx="9495">
                  <c:v>547.76661953284997</c:v>
                </c:pt>
                <c:pt idx="9496">
                  <c:v>547.74802577508206</c:v>
                </c:pt>
                <c:pt idx="9497">
                  <c:v>547.66383476761905</c:v>
                </c:pt>
                <c:pt idx="9498">
                  <c:v>547.65889766748296</c:v>
                </c:pt>
                <c:pt idx="9499">
                  <c:v>547.65080393034896</c:v>
                </c:pt>
                <c:pt idx="9500">
                  <c:v>547.63862237511398</c:v>
                </c:pt>
                <c:pt idx="9501">
                  <c:v>547.62020906744499</c:v>
                </c:pt>
                <c:pt idx="9502">
                  <c:v>547.61118539307802</c:v>
                </c:pt>
                <c:pt idx="9503">
                  <c:v>547.52706886000306</c:v>
                </c:pt>
                <c:pt idx="9504">
                  <c:v>547.49466749111002</c:v>
                </c:pt>
                <c:pt idx="9505">
                  <c:v>547.47286276094201</c:v>
                </c:pt>
                <c:pt idx="9506">
                  <c:v>547.43495042902998</c:v>
                </c:pt>
                <c:pt idx="9507">
                  <c:v>547.42154201532298</c:v>
                </c:pt>
                <c:pt idx="9508">
                  <c:v>547.39816647083501</c:v>
                </c:pt>
                <c:pt idx="9509">
                  <c:v>547.35815706655796</c:v>
                </c:pt>
                <c:pt idx="9510">
                  <c:v>547.291269009742</c:v>
                </c:pt>
                <c:pt idx="9511">
                  <c:v>547.23154181539098</c:v>
                </c:pt>
                <c:pt idx="9512">
                  <c:v>547.20456270823604</c:v>
                </c:pt>
                <c:pt idx="9513">
                  <c:v>547.18861495020201</c:v>
                </c:pt>
                <c:pt idx="9514">
                  <c:v>547.11702764355095</c:v>
                </c:pt>
                <c:pt idx="9515">
                  <c:v>547.09407148060495</c:v>
                </c:pt>
                <c:pt idx="9516">
                  <c:v>547.07136881639497</c:v>
                </c:pt>
                <c:pt idx="9517">
                  <c:v>547.062588861535</c:v>
                </c:pt>
                <c:pt idx="9518">
                  <c:v>547.00965761927898</c:v>
                </c:pt>
                <c:pt idx="9519">
                  <c:v>546.94614141676504</c:v>
                </c:pt>
                <c:pt idx="9520">
                  <c:v>546.901495499475</c:v>
                </c:pt>
                <c:pt idx="9521">
                  <c:v>546.83947017156095</c:v>
                </c:pt>
                <c:pt idx="9522">
                  <c:v>546.83653238351599</c:v>
                </c:pt>
                <c:pt idx="9523">
                  <c:v>546.73612257444597</c:v>
                </c:pt>
                <c:pt idx="9524">
                  <c:v>546.70127997374402</c:v>
                </c:pt>
                <c:pt idx="9525">
                  <c:v>546.66813294471001</c:v>
                </c:pt>
                <c:pt idx="9526">
                  <c:v>546.62778362946199</c:v>
                </c:pt>
                <c:pt idx="9527">
                  <c:v>546.59602994457202</c:v>
                </c:pt>
                <c:pt idx="9528">
                  <c:v>546.58261850324095</c:v>
                </c:pt>
                <c:pt idx="9529">
                  <c:v>546.57456013976605</c:v>
                </c:pt>
                <c:pt idx="9530">
                  <c:v>546.57227385813496</c:v>
                </c:pt>
                <c:pt idx="9531">
                  <c:v>546.52116092501899</c:v>
                </c:pt>
                <c:pt idx="9532">
                  <c:v>546.41490891593901</c:v>
                </c:pt>
                <c:pt idx="9533">
                  <c:v>546.33258785218698</c:v>
                </c:pt>
                <c:pt idx="9534">
                  <c:v>546.31354401902502</c:v>
                </c:pt>
                <c:pt idx="9535">
                  <c:v>546.30590060155203</c:v>
                </c:pt>
                <c:pt idx="9536">
                  <c:v>546.29489584107</c:v>
                </c:pt>
                <c:pt idx="9537">
                  <c:v>546.26678376232201</c:v>
                </c:pt>
                <c:pt idx="9538">
                  <c:v>546.24962360027598</c:v>
                </c:pt>
                <c:pt idx="9539">
                  <c:v>546.20296220105604</c:v>
                </c:pt>
                <c:pt idx="9540">
                  <c:v>546.17692275807099</c:v>
                </c:pt>
                <c:pt idx="9541">
                  <c:v>546.10996173948797</c:v>
                </c:pt>
                <c:pt idx="9542">
                  <c:v>546.05398267426995</c:v>
                </c:pt>
                <c:pt idx="9543">
                  <c:v>545.980317172931</c:v>
                </c:pt>
                <c:pt idx="9544">
                  <c:v>545.82639559329596</c:v>
                </c:pt>
                <c:pt idx="9545">
                  <c:v>545.81686424207498</c:v>
                </c:pt>
                <c:pt idx="9546">
                  <c:v>545.80417523524</c:v>
                </c:pt>
                <c:pt idx="9547">
                  <c:v>545.77752656233395</c:v>
                </c:pt>
                <c:pt idx="9548">
                  <c:v>545.76469047842204</c:v>
                </c:pt>
                <c:pt idx="9549">
                  <c:v>545.75520832161101</c:v>
                </c:pt>
                <c:pt idx="9550">
                  <c:v>545.73642580117496</c:v>
                </c:pt>
                <c:pt idx="9551">
                  <c:v>545.72936050391695</c:v>
                </c:pt>
                <c:pt idx="9552">
                  <c:v>545.68828293397905</c:v>
                </c:pt>
                <c:pt idx="9553">
                  <c:v>545.64069244960103</c:v>
                </c:pt>
                <c:pt idx="9554">
                  <c:v>545.61561525622596</c:v>
                </c:pt>
                <c:pt idx="9555">
                  <c:v>545.60208151230597</c:v>
                </c:pt>
                <c:pt idx="9556">
                  <c:v>545.60205053756295</c:v>
                </c:pt>
                <c:pt idx="9557">
                  <c:v>545.550739970731</c:v>
                </c:pt>
                <c:pt idx="9558">
                  <c:v>545.37558290752304</c:v>
                </c:pt>
                <c:pt idx="9559">
                  <c:v>545.33947388796003</c:v>
                </c:pt>
                <c:pt idx="9560">
                  <c:v>545.32133208198002</c:v>
                </c:pt>
                <c:pt idx="9561">
                  <c:v>545.22260410793501</c:v>
                </c:pt>
                <c:pt idx="9562">
                  <c:v>545.16896746656005</c:v>
                </c:pt>
                <c:pt idx="9563">
                  <c:v>545.14437933112197</c:v>
                </c:pt>
                <c:pt idx="9564">
                  <c:v>545.12077171544695</c:v>
                </c:pt>
                <c:pt idx="9565">
                  <c:v>545.119816927437</c:v>
                </c:pt>
                <c:pt idx="9566">
                  <c:v>545.01549660549199</c:v>
                </c:pt>
                <c:pt idx="9567">
                  <c:v>545.00252186595299</c:v>
                </c:pt>
                <c:pt idx="9568">
                  <c:v>544.89772157618995</c:v>
                </c:pt>
                <c:pt idx="9569">
                  <c:v>544.89407615421806</c:v>
                </c:pt>
                <c:pt idx="9570">
                  <c:v>544.82823674216002</c:v>
                </c:pt>
                <c:pt idx="9571">
                  <c:v>544.80889749022504</c:v>
                </c:pt>
                <c:pt idx="9572">
                  <c:v>544.74030347841096</c:v>
                </c:pt>
                <c:pt idx="9573">
                  <c:v>544.740294708948</c:v>
                </c:pt>
                <c:pt idx="9574">
                  <c:v>544.65639398557403</c:v>
                </c:pt>
                <c:pt idx="9575">
                  <c:v>544.61231317160798</c:v>
                </c:pt>
                <c:pt idx="9576">
                  <c:v>544.60569259195699</c:v>
                </c:pt>
                <c:pt idx="9577">
                  <c:v>544.60378243837101</c:v>
                </c:pt>
                <c:pt idx="9578">
                  <c:v>544.58154822512699</c:v>
                </c:pt>
                <c:pt idx="9579">
                  <c:v>544.58090852296505</c:v>
                </c:pt>
                <c:pt idx="9580">
                  <c:v>544.57024082716896</c:v>
                </c:pt>
                <c:pt idx="9581">
                  <c:v>544.54579950345203</c:v>
                </c:pt>
                <c:pt idx="9582">
                  <c:v>544.51847311098595</c:v>
                </c:pt>
                <c:pt idx="9583">
                  <c:v>544.44166361928603</c:v>
                </c:pt>
                <c:pt idx="9584">
                  <c:v>544.4228101965</c:v>
                </c:pt>
                <c:pt idx="9585">
                  <c:v>544.397258728726</c:v>
                </c:pt>
                <c:pt idx="9586">
                  <c:v>544.39364655824397</c:v>
                </c:pt>
                <c:pt idx="9587">
                  <c:v>544.30207772460199</c:v>
                </c:pt>
                <c:pt idx="9588">
                  <c:v>544.23206488068502</c:v>
                </c:pt>
                <c:pt idx="9589">
                  <c:v>544.21469067969701</c:v>
                </c:pt>
                <c:pt idx="9590">
                  <c:v>544.18603699712298</c:v>
                </c:pt>
                <c:pt idx="9591">
                  <c:v>544.18547558914895</c:v>
                </c:pt>
                <c:pt idx="9592">
                  <c:v>544.18292051408002</c:v>
                </c:pt>
                <c:pt idx="9593">
                  <c:v>544.14836449345103</c:v>
                </c:pt>
                <c:pt idx="9594">
                  <c:v>544.14167125205404</c:v>
                </c:pt>
                <c:pt idx="9595">
                  <c:v>544.13298053819904</c:v>
                </c:pt>
                <c:pt idx="9596">
                  <c:v>544.09796553483295</c:v>
                </c:pt>
                <c:pt idx="9597">
                  <c:v>544.05935569085295</c:v>
                </c:pt>
                <c:pt idx="9598">
                  <c:v>544.02027856442601</c:v>
                </c:pt>
                <c:pt idx="9599">
                  <c:v>543.96508745514996</c:v>
                </c:pt>
                <c:pt idx="9600">
                  <c:v>543.95963434691703</c:v>
                </c:pt>
                <c:pt idx="9601">
                  <c:v>543.94332197195195</c:v>
                </c:pt>
                <c:pt idx="9602">
                  <c:v>543.92480583462202</c:v>
                </c:pt>
                <c:pt idx="9603">
                  <c:v>543.91433535367901</c:v>
                </c:pt>
                <c:pt idx="9604">
                  <c:v>543.89545117708406</c:v>
                </c:pt>
                <c:pt idx="9605">
                  <c:v>543.86833489354603</c:v>
                </c:pt>
                <c:pt idx="9606">
                  <c:v>543.84586158211698</c:v>
                </c:pt>
                <c:pt idx="9607">
                  <c:v>543.83175720865199</c:v>
                </c:pt>
                <c:pt idx="9608">
                  <c:v>543.818585059366</c:v>
                </c:pt>
                <c:pt idx="9609">
                  <c:v>543.78426135043799</c:v>
                </c:pt>
                <c:pt idx="9610">
                  <c:v>543.78345577158905</c:v>
                </c:pt>
                <c:pt idx="9611">
                  <c:v>543.75102934782603</c:v>
                </c:pt>
                <c:pt idx="9612">
                  <c:v>543.71964916776005</c:v>
                </c:pt>
                <c:pt idx="9613">
                  <c:v>543.64971598478201</c:v>
                </c:pt>
                <c:pt idx="9614">
                  <c:v>543.61228137912804</c:v>
                </c:pt>
                <c:pt idx="9615">
                  <c:v>543.61113405626804</c:v>
                </c:pt>
                <c:pt idx="9616">
                  <c:v>543.58553724724698</c:v>
                </c:pt>
                <c:pt idx="9617">
                  <c:v>543.58128995546895</c:v>
                </c:pt>
                <c:pt idx="9618">
                  <c:v>543.55868770404095</c:v>
                </c:pt>
                <c:pt idx="9619">
                  <c:v>543.53068565050103</c:v>
                </c:pt>
                <c:pt idx="9620">
                  <c:v>543.51712987252995</c:v>
                </c:pt>
                <c:pt idx="9621">
                  <c:v>543.45591193386599</c:v>
                </c:pt>
                <c:pt idx="9622">
                  <c:v>543.43348346723701</c:v>
                </c:pt>
                <c:pt idx="9623">
                  <c:v>543.41007679048801</c:v>
                </c:pt>
                <c:pt idx="9624">
                  <c:v>543.380992287038</c:v>
                </c:pt>
                <c:pt idx="9625">
                  <c:v>543.35425472443501</c:v>
                </c:pt>
                <c:pt idx="9626">
                  <c:v>543.32892093068403</c:v>
                </c:pt>
                <c:pt idx="9627">
                  <c:v>543.31680810306898</c:v>
                </c:pt>
                <c:pt idx="9628">
                  <c:v>543.23082528633699</c:v>
                </c:pt>
                <c:pt idx="9629">
                  <c:v>543.21413014254301</c:v>
                </c:pt>
                <c:pt idx="9630">
                  <c:v>543.19217790408197</c:v>
                </c:pt>
                <c:pt idx="9631">
                  <c:v>543.129373091856</c:v>
                </c:pt>
                <c:pt idx="9632">
                  <c:v>543.11601805034502</c:v>
                </c:pt>
                <c:pt idx="9633">
                  <c:v>543.07234709193699</c:v>
                </c:pt>
                <c:pt idx="9634">
                  <c:v>542.99278466005001</c:v>
                </c:pt>
                <c:pt idx="9635">
                  <c:v>542.96600214340594</c:v>
                </c:pt>
                <c:pt idx="9636">
                  <c:v>542.96536398582498</c:v>
                </c:pt>
                <c:pt idx="9637">
                  <c:v>542.946455427513</c:v>
                </c:pt>
                <c:pt idx="9638">
                  <c:v>542.872827010827</c:v>
                </c:pt>
                <c:pt idx="9639">
                  <c:v>542.84771493743904</c:v>
                </c:pt>
                <c:pt idx="9640">
                  <c:v>542.80571244733505</c:v>
                </c:pt>
                <c:pt idx="9641">
                  <c:v>542.78155532221797</c:v>
                </c:pt>
                <c:pt idx="9642">
                  <c:v>542.75740998901904</c:v>
                </c:pt>
                <c:pt idx="9643">
                  <c:v>542.756696550637</c:v>
                </c:pt>
                <c:pt idx="9644">
                  <c:v>542.74634268756802</c:v>
                </c:pt>
                <c:pt idx="9645">
                  <c:v>542.70662750715996</c:v>
                </c:pt>
                <c:pt idx="9646">
                  <c:v>542.67187121238499</c:v>
                </c:pt>
                <c:pt idx="9647">
                  <c:v>542.65795571928504</c:v>
                </c:pt>
                <c:pt idx="9648">
                  <c:v>542.65340394731402</c:v>
                </c:pt>
                <c:pt idx="9649">
                  <c:v>542.63015047067597</c:v>
                </c:pt>
                <c:pt idx="9650">
                  <c:v>542.62331829836296</c:v>
                </c:pt>
                <c:pt idx="9651">
                  <c:v>542.61618198800704</c:v>
                </c:pt>
                <c:pt idx="9652">
                  <c:v>542.54904039251301</c:v>
                </c:pt>
                <c:pt idx="9653">
                  <c:v>542.53553372995304</c:v>
                </c:pt>
                <c:pt idx="9654">
                  <c:v>542.52698627144196</c:v>
                </c:pt>
                <c:pt idx="9655">
                  <c:v>542.48263785443203</c:v>
                </c:pt>
                <c:pt idx="9656">
                  <c:v>542.47624183774599</c:v>
                </c:pt>
                <c:pt idx="9657">
                  <c:v>542.45408109915104</c:v>
                </c:pt>
                <c:pt idx="9658">
                  <c:v>542.42697999757797</c:v>
                </c:pt>
                <c:pt idx="9659">
                  <c:v>542.39785778661997</c:v>
                </c:pt>
                <c:pt idx="9660">
                  <c:v>542.39026717141496</c:v>
                </c:pt>
                <c:pt idx="9661">
                  <c:v>542.351783681656</c:v>
                </c:pt>
                <c:pt idx="9662">
                  <c:v>542.26934450546003</c:v>
                </c:pt>
                <c:pt idx="9663">
                  <c:v>542.22450244422396</c:v>
                </c:pt>
                <c:pt idx="9664">
                  <c:v>542.12877828863998</c:v>
                </c:pt>
                <c:pt idx="9665">
                  <c:v>542.03692750738503</c:v>
                </c:pt>
                <c:pt idx="9666">
                  <c:v>541.96591565344204</c:v>
                </c:pt>
                <c:pt idx="9667">
                  <c:v>541.93504439533501</c:v>
                </c:pt>
                <c:pt idx="9668">
                  <c:v>541.92009675555005</c:v>
                </c:pt>
                <c:pt idx="9669">
                  <c:v>541.90529622778604</c:v>
                </c:pt>
                <c:pt idx="9670">
                  <c:v>541.90433790328996</c:v>
                </c:pt>
                <c:pt idx="9671">
                  <c:v>541.90414897310097</c:v>
                </c:pt>
                <c:pt idx="9672">
                  <c:v>541.86120160139501</c:v>
                </c:pt>
                <c:pt idx="9673">
                  <c:v>541.845052226397</c:v>
                </c:pt>
                <c:pt idx="9674">
                  <c:v>541.84065721537797</c:v>
                </c:pt>
                <c:pt idx="9675">
                  <c:v>541.83781160628598</c:v>
                </c:pt>
                <c:pt idx="9676">
                  <c:v>541.82983357350997</c:v>
                </c:pt>
                <c:pt idx="9677">
                  <c:v>541.82062754227195</c:v>
                </c:pt>
                <c:pt idx="9678">
                  <c:v>541.75242850876498</c:v>
                </c:pt>
                <c:pt idx="9679">
                  <c:v>541.71204522289895</c:v>
                </c:pt>
                <c:pt idx="9680">
                  <c:v>541.69550924694704</c:v>
                </c:pt>
                <c:pt idx="9681">
                  <c:v>541.69347442469802</c:v>
                </c:pt>
                <c:pt idx="9682">
                  <c:v>541.66369125714698</c:v>
                </c:pt>
                <c:pt idx="9683">
                  <c:v>541.656449560748</c:v>
                </c:pt>
                <c:pt idx="9684">
                  <c:v>541.62385095631305</c:v>
                </c:pt>
                <c:pt idx="9685">
                  <c:v>541.47219410185505</c:v>
                </c:pt>
                <c:pt idx="9686">
                  <c:v>541.43951461383494</c:v>
                </c:pt>
                <c:pt idx="9687">
                  <c:v>541.43772851202095</c:v>
                </c:pt>
                <c:pt idx="9688">
                  <c:v>541.41707296275695</c:v>
                </c:pt>
                <c:pt idx="9689">
                  <c:v>541.38603952698804</c:v>
                </c:pt>
                <c:pt idx="9690">
                  <c:v>541.37689922386301</c:v>
                </c:pt>
                <c:pt idx="9691">
                  <c:v>541.32505221821998</c:v>
                </c:pt>
                <c:pt idx="9692">
                  <c:v>541.30230566300702</c:v>
                </c:pt>
                <c:pt idx="9693">
                  <c:v>541.278844783659</c:v>
                </c:pt>
                <c:pt idx="9694">
                  <c:v>541.24038470946596</c:v>
                </c:pt>
                <c:pt idx="9695">
                  <c:v>541.21262132762297</c:v>
                </c:pt>
                <c:pt idx="9696">
                  <c:v>541.19895116913301</c:v>
                </c:pt>
                <c:pt idx="9697">
                  <c:v>541.14046819783198</c:v>
                </c:pt>
                <c:pt idx="9698">
                  <c:v>541.12628566963804</c:v>
                </c:pt>
                <c:pt idx="9699">
                  <c:v>541.10510150829305</c:v>
                </c:pt>
                <c:pt idx="9700">
                  <c:v>541.10068992768004</c:v>
                </c:pt>
                <c:pt idx="9701">
                  <c:v>541.08737753115201</c:v>
                </c:pt>
                <c:pt idx="9702">
                  <c:v>541.04332188411399</c:v>
                </c:pt>
                <c:pt idx="9703">
                  <c:v>541.00786569638501</c:v>
                </c:pt>
                <c:pt idx="9704">
                  <c:v>540.97587775844897</c:v>
                </c:pt>
                <c:pt idx="9705">
                  <c:v>540.95685747964103</c:v>
                </c:pt>
                <c:pt idx="9706">
                  <c:v>540.95093208978403</c:v>
                </c:pt>
                <c:pt idx="9707">
                  <c:v>540.904056019579</c:v>
                </c:pt>
                <c:pt idx="9708">
                  <c:v>540.89162016389696</c:v>
                </c:pt>
                <c:pt idx="9709">
                  <c:v>540.886687592263</c:v>
                </c:pt>
                <c:pt idx="9710">
                  <c:v>540.84773688096095</c:v>
                </c:pt>
                <c:pt idx="9711">
                  <c:v>540.83919715024797</c:v>
                </c:pt>
                <c:pt idx="9712">
                  <c:v>540.73066953921705</c:v>
                </c:pt>
                <c:pt idx="9713">
                  <c:v>540.72725184558897</c:v>
                </c:pt>
                <c:pt idx="9714">
                  <c:v>540.72690036306096</c:v>
                </c:pt>
                <c:pt idx="9715">
                  <c:v>540.66310540065399</c:v>
                </c:pt>
                <c:pt idx="9716">
                  <c:v>540.60889963041905</c:v>
                </c:pt>
                <c:pt idx="9717">
                  <c:v>540.59882348809106</c:v>
                </c:pt>
                <c:pt idx="9718">
                  <c:v>540.57007541256996</c:v>
                </c:pt>
                <c:pt idx="9719">
                  <c:v>540.49752178873302</c:v>
                </c:pt>
                <c:pt idx="9720">
                  <c:v>540.46121329048594</c:v>
                </c:pt>
                <c:pt idx="9721">
                  <c:v>540.44946123816499</c:v>
                </c:pt>
                <c:pt idx="9722">
                  <c:v>540.44576347540999</c:v>
                </c:pt>
                <c:pt idx="9723">
                  <c:v>540.43065678919402</c:v>
                </c:pt>
                <c:pt idx="9724">
                  <c:v>540.39473582334301</c:v>
                </c:pt>
                <c:pt idx="9725">
                  <c:v>540.38655590468704</c:v>
                </c:pt>
                <c:pt idx="9726">
                  <c:v>540.38325130357498</c:v>
                </c:pt>
                <c:pt idx="9727">
                  <c:v>540.29603171174904</c:v>
                </c:pt>
                <c:pt idx="9728">
                  <c:v>540.26431053720796</c:v>
                </c:pt>
                <c:pt idx="9729">
                  <c:v>540.24062157986998</c:v>
                </c:pt>
                <c:pt idx="9730">
                  <c:v>540.13548344225603</c:v>
                </c:pt>
                <c:pt idx="9731">
                  <c:v>540.12970197553</c:v>
                </c:pt>
                <c:pt idx="9732">
                  <c:v>540.125337081667</c:v>
                </c:pt>
                <c:pt idx="9733">
                  <c:v>540.09714529250698</c:v>
                </c:pt>
                <c:pt idx="9734">
                  <c:v>540.09704983293</c:v>
                </c:pt>
                <c:pt idx="9735">
                  <c:v>540.09234764778796</c:v>
                </c:pt>
                <c:pt idx="9736">
                  <c:v>539.99544969790804</c:v>
                </c:pt>
                <c:pt idx="9737">
                  <c:v>539.96505628125101</c:v>
                </c:pt>
                <c:pt idx="9738">
                  <c:v>539.93015997242003</c:v>
                </c:pt>
                <c:pt idx="9739">
                  <c:v>539.86767479842604</c:v>
                </c:pt>
                <c:pt idx="9740">
                  <c:v>539.83478434077199</c:v>
                </c:pt>
                <c:pt idx="9741">
                  <c:v>539.78710454837301</c:v>
                </c:pt>
                <c:pt idx="9742">
                  <c:v>539.77437426454196</c:v>
                </c:pt>
                <c:pt idx="9743">
                  <c:v>539.76130090658398</c:v>
                </c:pt>
                <c:pt idx="9744">
                  <c:v>539.759239481039</c:v>
                </c:pt>
                <c:pt idx="9745">
                  <c:v>539.71717250961899</c:v>
                </c:pt>
                <c:pt idx="9746">
                  <c:v>539.61474044349302</c:v>
                </c:pt>
                <c:pt idx="9747">
                  <c:v>539.496777791677</c:v>
                </c:pt>
                <c:pt idx="9748">
                  <c:v>539.46553432415703</c:v>
                </c:pt>
                <c:pt idx="9749">
                  <c:v>539.42252240234097</c:v>
                </c:pt>
                <c:pt idx="9750">
                  <c:v>539.42101034789698</c:v>
                </c:pt>
                <c:pt idx="9751">
                  <c:v>539.36629726631395</c:v>
                </c:pt>
                <c:pt idx="9752">
                  <c:v>539.28024482650005</c:v>
                </c:pt>
                <c:pt idx="9753">
                  <c:v>539.27133282181501</c:v>
                </c:pt>
                <c:pt idx="9754">
                  <c:v>539.10569028595603</c:v>
                </c:pt>
                <c:pt idx="9755">
                  <c:v>539.06452657329601</c:v>
                </c:pt>
                <c:pt idx="9756">
                  <c:v>539.02065253788999</c:v>
                </c:pt>
                <c:pt idx="9757">
                  <c:v>539.01184635121797</c:v>
                </c:pt>
                <c:pt idx="9758">
                  <c:v>539.00569520799604</c:v>
                </c:pt>
                <c:pt idx="9759">
                  <c:v>538.96854123312596</c:v>
                </c:pt>
                <c:pt idx="9760">
                  <c:v>538.77086181200605</c:v>
                </c:pt>
                <c:pt idx="9761">
                  <c:v>538.77006076575901</c:v>
                </c:pt>
                <c:pt idx="9762">
                  <c:v>538.75884087812994</c:v>
                </c:pt>
                <c:pt idx="9763">
                  <c:v>538.73139236122597</c:v>
                </c:pt>
                <c:pt idx="9764">
                  <c:v>538.72525634352701</c:v>
                </c:pt>
                <c:pt idx="9765">
                  <c:v>538.69415132691802</c:v>
                </c:pt>
                <c:pt idx="9766">
                  <c:v>538.65819882293601</c:v>
                </c:pt>
                <c:pt idx="9767">
                  <c:v>538.56091556267199</c:v>
                </c:pt>
                <c:pt idx="9768">
                  <c:v>538.54284201940698</c:v>
                </c:pt>
                <c:pt idx="9769">
                  <c:v>538.53561288756202</c:v>
                </c:pt>
                <c:pt idx="9770">
                  <c:v>538.44747894891702</c:v>
                </c:pt>
                <c:pt idx="9771">
                  <c:v>538.38197520049005</c:v>
                </c:pt>
                <c:pt idx="9772">
                  <c:v>538.35295056052303</c:v>
                </c:pt>
                <c:pt idx="9773">
                  <c:v>538.29866051630802</c:v>
                </c:pt>
                <c:pt idx="9774">
                  <c:v>538.26346924608902</c:v>
                </c:pt>
                <c:pt idx="9775">
                  <c:v>538.216922673922</c:v>
                </c:pt>
                <c:pt idx="9776">
                  <c:v>538.17676844158404</c:v>
                </c:pt>
                <c:pt idx="9777">
                  <c:v>538.13018889711896</c:v>
                </c:pt>
                <c:pt idx="9778">
                  <c:v>538.12655584075696</c:v>
                </c:pt>
                <c:pt idx="9779">
                  <c:v>538.11545728418696</c:v>
                </c:pt>
                <c:pt idx="9780">
                  <c:v>538.10149877703395</c:v>
                </c:pt>
                <c:pt idx="9781">
                  <c:v>538.04966456833404</c:v>
                </c:pt>
                <c:pt idx="9782">
                  <c:v>537.95714415135296</c:v>
                </c:pt>
                <c:pt idx="9783">
                  <c:v>537.90361641000698</c:v>
                </c:pt>
                <c:pt idx="9784">
                  <c:v>537.87968341832902</c:v>
                </c:pt>
                <c:pt idx="9785">
                  <c:v>537.82100375376501</c:v>
                </c:pt>
                <c:pt idx="9786">
                  <c:v>537.73702509000202</c:v>
                </c:pt>
                <c:pt idx="9787">
                  <c:v>537.71923114045399</c:v>
                </c:pt>
                <c:pt idx="9788">
                  <c:v>537.704065310891</c:v>
                </c:pt>
                <c:pt idx="9789">
                  <c:v>537.66390664561095</c:v>
                </c:pt>
                <c:pt idx="9790">
                  <c:v>537.64643923736196</c:v>
                </c:pt>
                <c:pt idx="9791">
                  <c:v>537.57399161819103</c:v>
                </c:pt>
                <c:pt idx="9792">
                  <c:v>537.54685261609802</c:v>
                </c:pt>
                <c:pt idx="9793">
                  <c:v>537.44541644560297</c:v>
                </c:pt>
                <c:pt idx="9794">
                  <c:v>537.41507762787899</c:v>
                </c:pt>
                <c:pt idx="9795">
                  <c:v>537.39956345231599</c:v>
                </c:pt>
                <c:pt idx="9796">
                  <c:v>537.37941780409096</c:v>
                </c:pt>
                <c:pt idx="9797">
                  <c:v>537.36710264173098</c:v>
                </c:pt>
                <c:pt idx="9798">
                  <c:v>537.35108252345401</c:v>
                </c:pt>
                <c:pt idx="9799">
                  <c:v>537.34521497631795</c:v>
                </c:pt>
                <c:pt idx="9800">
                  <c:v>537.25446745819295</c:v>
                </c:pt>
                <c:pt idx="9801">
                  <c:v>537.17952077865698</c:v>
                </c:pt>
                <c:pt idx="9802">
                  <c:v>537.16362744177604</c:v>
                </c:pt>
                <c:pt idx="9803">
                  <c:v>537.13039519875201</c:v>
                </c:pt>
                <c:pt idx="9804">
                  <c:v>536.951148173094</c:v>
                </c:pt>
                <c:pt idx="9805">
                  <c:v>536.913110726274</c:v>
                </c:pt>
                <c:pt idx="9806">
                  <c:v>536.89812556970105</c:v>
                </c:pt>
                <c:pt idx="9807">
                  <c:v>536.84451651689596</c:v>
                </c:pt>
                <c:pt idx="9808">
                  <c:v>536.82553258897997</c:v>
                </c:pt>
                <c:pt idx="9809">
                  <c:v>536.754667379171</c:v>
                </c:pt>
                <c:pt idx="9810">
                  <c:v>536.68134948552097</c:v>
                </c:pt>
                <c:pt idx="9811">
                  <c:v>536.67475357039598</c:v>
                </c:pt>
                <c:pt idx="9812">
                  <c:v>536.66042338912996</c:v>
                </c:pt>
                <c:pt idx="9813">
                  <c:v>536.61931992605003</c:v>
                </c:pt>
                <c:pt idx="9814">
                  <c:v>536.52861269525397</c:v>
                </c:pt>
                <c:pt idx="9815">
                  <c:v>536.48359355290802</c:v>
                </c:pt>
                <c:pt idx="9816">
                  <c:v>536.481487099373</c:v>
                </c:pt>
                <c:pt idx="9817">
                  <c:v>536.47825409797895</c:v>
                </c:pt>
                <c:pt idx="9818">
                  <c:v>536.44418007637</c:v>
                </c:pt>
                <c:pt idx="9819">
                  <c:v>536.433114772934</c:v>
                </c:pt>
                <c:pt idx="9820">
                  <c:v>536.37428566601102</c:v>
                </c:pt>
                <c:pt idx="9821">
                  <c:v>536.36174049228896</c:v>
                </c:pt>
                <c:pt idx="9822">
                  <c:v>536.334135362197</c:v>
                </c:pt>
                <c:pt idx="9823">
                  <c:v>536.31377426011397</c:v>
                </c:pt>
                <c:pt idx="9824">
                  <c:v>536.295365480236</c:v>
                </c:pt>
                <c:pt idx="9825">
                  <c:v>536.29090746203997</c:v>
                </c:pt>
                <c:pt idx="9826">
                  <c:v>536.19752976450195</c:v>
                </c:pt>
                <c:pt idx="9827">
                  <c:v>536.14235911937305</c:v>
                </c:pt>
                <c:pt idx="9828">
                  <c:v>536.10962879695296</c:v>
                </c:pt>
                <c:pt idx="9829">
                  <c:v>536.04440426632505</c:v>
                </c:pt>
                <c:pt idx="9830">
                  <c:v>536.02330308828095</c:v>
                </c:pt>
                <c:pt idx="9831">
                  <c:v>536.00115080059004</c:v>
                </c:pt>
                <c:pt idx="9832">
                  <c:v>535.96144607142105</c:v>
                </c:pt>
                <c:pt idx="9833">
                  <c:v>535.95282103841498</c:v>
                </c:pt>
                <c:pt idx="9834">
                  <c:v>535.94466663686899</c:v>
                </c:pt>
                <c:pt idx="9835">
                  <c:v>535.94322308530798</c:v>
                </c:pt>
                <c:pt idx="9836">
                  <c:v>535.93500947319797</c:v>
                </c:pt>
                <c:pt idx="9837">
                  <c:v>535.84203847399499</c:v>
                </c:pt>
                <c:pt idx="9838">
                  <c:v>535.84155538341395</c:v>
                </c:pt>
                <c:pt idx="9839">
                  <c:v>535.76136848959902</c:v>
                </c:pt>
                <c:pt idx="9840">
                  <c:v>535.76048998939802</c:v>
                </c:pt>
                <c:pt idx="9841">
                  <c:v>535.74496046480397</c:v>
                </c:pt>
                <c:pt idx="9842">
                  <c:v>535.63675817865999</c:v>
                </c:pt>
                <c:pt idx="9843">
                  <c:v>535.59598078802105</c:v>
                </c:pt>
                <c:pt idx="9844">
                  <c:v>535.51319589808804</c:v>
                </c:pt>
                <c:pt idx="9845">
                  <c:v>535.48929497207303</c:v>
                </c:pt>
                <c:pt idx="9846">
                  <c:v>535.43493137122698</c:v>
                </c:pt>
                <c:pt idx="9847">
                  <c:v>535.403440714922</c:v>
                </c:pt>
                <c:pt idx="9848">
                  <c:v>535.38732065105296</c:v>
                </c:pt>
                <c:pt idx="9849">
                  <c:v>535.36569587827501</c:v>
                </c:pt>
                <c:pt idx="9850">
                  <c:v>535.29477870022902</c:v>
                </c:pt>
                <c:pt idx="9851">
                  <c:v>535.17910670936897</c:v>
                </c:pt>
                <c:pt idx="9852">
                  <c:v>535.13401848293995</c:v>
                </c:pt>
                <c:pt idx="9853">
                  <c:v>535.13302996314496</c:v>
                </c:pt>
                <c:pt idx="9854">
                  <c:v>535.08910342228205</c:v>
                </c:pt>
                <c:pt idx="9855">
                  <c:v>535.05314338706205</c:v>
                </c:pt>
                <c:pt idx="9856">
                  <c:v>535.00794864657098</c:v>
                </c:pt>
                <c:pt idx="9857">
                  <c:v>534.99736812597496</c:v>
                </c:pt>
                <c:pt idx="9858">
                  <c:v>534.95702753704199</c:v>
                </c:pt>
                <c:pt idx="9859">
                  <c:v>534.91775270885398</c:v>
                </c:pt>
                <c:pt idx="9860">
                  <c:v>534.91212314475604</c:v>
                </c:pt>
                <c:pt idx="9861">
                  <c:v>534.86127323496305</c:v>
                </c:pt>
                <c:pt idx="9862">
                  <c:v>534.81999903999099</c:v>
                </c:pt>
                <c:pt idx="9863">
                  <c:v>534.80663065465603</c:v>
                </c:pt>
                <c:pt idx="9864">
                  <c:v>534.75331395105695</c:v>
                </c:pt>
                <c:pt idx="9865">
                  <c:v>534.74426145595703</c:v>
                </c:pt>
                <c:pt idx="9866">
                  <c:v>534.68456485832803</c:v>
                </c:pt>
                <c:pt idx="9867">
                  <c:v>534.68020687658998</c:v>
                </c:pt>
                <c:pt idx="9868">
                  <c:v>534.67999929547398</c:v>
                </c:pt>
                <c:pt idx="9869">
                  <c:v>534.67126824962202</c:v>
                </c:pt>
                <c:pt idx="9870">
                  <c:v>534.57851594317697</c:v>
                </c:pt>
                <c:pt idx="9871">
                  <c:v>534.30249288499601</c:v>
                </c:pt>
                <c:pt idx="9872">
                  <c:v>534.26884724756405</c:v>
                </c:pt>
                <c:pt idx="9873">
                  <c:v>534.23853235160095</c:v>
                </c:pt>
                <c:pt idx="9874">
                  <c:v>534.227460943702</c:v>
                </c:pt>
                <c:pt idx="9875">
                  <c:v>534.20335772206897</c:v>
                </c:pt>
                <c:pt idx="9876">
                  <c:v>534.20142655432903</c:v>
                </c:pt>
                <c:pt idx="9877">
                  <c:v>534.19347147489498</c:v>
                </c:pt>
                <c:pt idx="9878">
                  <c:v>534.18354940611403</c:v>
                </c:pt>
                <c:pt idx="9879">
                  <c:v>534.11560542633902</c:v>
                </c:pt>
                <c:pt idx="9880">
                  <c:v>534.11216366501696</c:v>
                </c:pt>
                <c:pt idx="9881">
                  <c:v>534.09492220135996</c:v>
                </c:pt>
                <c:pt idx="9882">
                  <c:v>533.97179831271296</c:v>
                </c:pt>
                <c:pt idx="9883">
                  <c:v>533.960300937184</c:v>
                </c:pt>
                <c:pt idx="9884">
                  <c:v>533.95961735088599</c:v>
                </c:pt>
                <c:pt idx="9885">
                  <c:v>533.92955234593603</c:v>
                </c:pt>
                <c:pt idx="9886">
                  <c:v>533.90923351827496</c:v>
                </c:pt>
                <c:pt idx="9887">
                  <c:v>533.90291566692804</c:v>
                </c:pt>
                <c:pt idx="9888">
                  <c:v>533.89229109719497</c:v>
                </c:pt>
                <c:pt idx="9889">
                  <c:v>533.87733193530596</c:v>
                </c:pt>
                <c:pt idx="9890">
                  <c:v>533.85454829975697</c:v>
                </c:pt>
                <c:pt idx="9891">
                  <c:v>533.844003218382</c:v>
                </c:pt>
                <c:pt idx="9892">
                  <c:v>533.82842811716705</c:v>
                </c:pt>
                <c:pt idx="9893">
                  <c:v>533.72478521616597</c:v>
                </c:pt>
                <c:pt idx="9894">
                  <c:v>533.71848238589803</c:v>
                </c:pt>
                <c:pt idx="9895">
                  <c:v>533.71644012261197</c:v>
                </c:pt>
                <c:pt idx="9896">
                  <c:v>533.687305880601</c:v>
                </c:pt>
                <c:pt idx="9897">
                  <c:v>533.66400224685003</c:v>
                </c:pt>
                <c:pt idx="9898">
                  <c:v>533.58365258752599</c:v>
                </c:pt>
                <c:pt idx="9899">
                  <c:v>533.58003842657399</c:v>
                </c:pt>
                <c:pt idx="9900">
                  <c:v>533.57434649552101</c:v>
                </c:pt>
                <c:pt idx="9901">
                  <c:v>533.52202282949202</c:v>
                </c:pt>
                <c:pt idx="9902">
                  <c:v>533.47389501472503</c:v>
                </c:pt>
                <c:pt idx="9903">
                  <c:v>533.44750944281304</c:v>
                </c:pt>
                <c:pt idx="9904">
                  <c:v>533.35757953099699</c:v>
                </c:pt>
                <c:pt idx="9905">
                  <c:v>533.30463596354298</c:v>
                </c:pt>
                <c:pt idx="9906">
                  <c:v>533.29234229202302</c:v>
                </c:pt>
                <c:pt idx="9907">
                  <c:v>533.284546546093</c:v>
                </c:pt>
                <c:pt idx="9908">
                  <c:v>533.27842608764195</c:v>
                </c:pt>
                <c:pt idx="9909">
                  <c:v>533.19847126831201</c:v>
                </c:pt>
                <c:pt idx="9910">
                  <c:v>533.14952823320004</c:v>
                </c:pt>
                <c:pt idx="9911">
                  <c:v>533.14640694332695</c:v>
                </c:pt>
                <c:pt idx="9912">
                  <c:v>533.12809164479199</c:v>
                </c:pt>
                <c:pt idx="9913">
                  <c:v>533.07162689279005</c:v>
                </c:pt>
                <c:pt idx="9914">
                  <c:v>533.03374539373704</c:v>
                </c:pt>
                <c:pt idx="9915">
                  <c:v>533.00544078753205</c:v>
                </c:pt>
                <c:pt idx="9916">
                  <c:v>532.99177986889003</c:v>
                </c:pt>
                <c:pt idx="9917">
                  <c:v>532.977250830363</c:v>
                </c:pt>
                <c:pt idx="9918">
                  <c:v>532.87546723951903</c:v>
                </c:pt>
                <c:pt idx="9919">
                  <c:v>532.86124921066005</c:v>
                </c:pt>
                <c:pt idx="9920">
                  <c:v>532.85777634388398</c:v>
                </c:pt>
                <c:pt idx="9921">
                  <c:v>532.80811731127403</c:v>
                </c:pt>
                <c:pt idx="9922">
                  <c:v>532.79602383226495</c:v>
                </c:pt>
                <c:pt idx="9923">
                  <c:v>532.77923898098095</c:v>
                </c:pt>
                <c:pt idx="9924">
                  <c:v>532.752441468406</c:v>
                </c:pt>
                <c:pt idx="9925">
                  <c:v>532.60528683845996</c:v>
                </c:pt>
                <c:pt idx="9926">
                  <c:v>532.54671398305402</c:v>
                </c:pt>
                <c:pt idx="9927">
                  <c:v>532.49954722081395</c:v>
                </c:pt>
                <c:pt idx="9928">
                  <c:v>532.49291016306699</c:v>
                </c:pt>
                <c:pt idx="9929">
                  <c:v>532.44813842603901</c:v>
                </c:pt>
                <c:pt idx="9930">
                  <c:v>532.42248079364299</c:v>
                </c:pt>
                <c:pt idx="9931">
                  <c:v>532.41050611249</c:v>
                </c:pt>
                <c:pt idx="9932">
                  <c:v>532.34718645475198</c:v>
                </c:pt>
                <c:pt idx="9933">
                  <c:v>532.25693132429001</c:v>
                </c:pt>
                <c:pt idx="9934">
                  <c:v>532.23425194872198</c:v>
                </c:pt>
                <c:pt idx="9935">
                  <c:v>532.14903813049602</c:v>
                </c:pt>
                <c:pt idx="9936">
                  <c:v>532.02028712192202</c:v>
                </c:pt>
                <c:pt idx="9937">
                  <c:v>532.01037097380197</c:v>
                </c:pt>
                <c:pt idx="9938">
                  <c:v>532.00241687427695</c:v>
                </c:pt>
                <c:pt idx="9939">
                  <c:v>531.99354657309595</c:v>
                </c:pt>
                <c:pt idx="9940">
                  <c:v>531.95467674011002</c:v>
                </c:pt>
                <c:pt idx="9941">
                  <c:v>531.92660293558197</c:v>
                </c:pt>
                <c:pt idx="9942">
                  <c:v>531.80216163180103</c:v>
                </c:pt>
                <c:pt idx="9943">
                  <c:v>531.79332772020302</c:v>
                </c:pt>
                <c:pt idx="9944">
                  <c:v>531.74111282868898</c:v>
                </c:pt>
                <c:pt idx="9945">
                  <c:v>531.686045641497</c:v>
                </c:pt>
                <c:pt idx="9946">
                  <c:v>531.65328005312995</c:v>
                </c:pt>
                <c:pt idx="9947">
                  <c:v>531.63255205084295</c:v>
                </c:pt>
                <c:pt idx="9948">
                  <c:v>531.60256602778497</c:v>
                </c:pt>
                <c:pt idx="9949">
                  <c:v>531.57321389138997</c:v>
                </c:pt>
                <c:pt idx="9950">
                  <c:v>531.51647653873897</c:v>
                </c:pt>
                <c:pt idx="9951">
                  <c:v>531.50560483600395</c:v>
                </c:pt>
                <c:pt idx="9952">
                  <c:v>531.49239770118402</c:v>
                </c:pt>
                <c:pt idx="9953">
                  <c:v>531.48731460403496</c:v>
                </c:pt>
                <c:pt idx="9954">
                  <c:v>531.47138774262305</c:v>
                </c:pt>
                <c:pt idx="9955">
                  <c:v>531.43011274371895</c:v>
                </c:pt>
                <c:pt idx="9956">
                  <c:v>531.373817649177</c:v>
                </c:pt>
                <c:pt idx="9957">
                  <c:v>531.36927465291296</c:v>
                </c:pt>
                <c:pt idx="9958">
                  <c:v>531.19830642003899</c:v>
                </c:pt>
                <c:pt idx="9959">
                  <c:v>531.14789247239696</c:v>
                </c:pt>
                <c:pt idx="9960">
                  <c:v>531.12681149189905</c:v>
                </c:pt>
                <c:pt idx="9961">
                  <c:v>531.04804396928898</c:v>
                </c:pt>
                <c:pt idx="9962">
                  <c:v>531.04108145175098</c:v>
                </c:pt>
                <c:pt idx="9963">
                  <c:v>531.04080921837794</c:v>
                </c:pt>
                <c:pt idx="9964">
                  <c:v>530.97694497279895</c:v>
                </c:pt>
                <c:pt idx="9965">
                  <c:v>530.93231241478895</c:v>
                </c:pt>
                <c:pt idx="9966">
                  <c:v>530.89030796904899</c:v>
                </c:pt>
                <c:pt idx="9967">
                  <c:v>530.82390520360605</c:v>
                </c:pt>
                <c:pt idx="9968">
                  <c:v>530.82380237728705</c:v>
                </c:pt>
                <c:pt idx="9969">
                  <c:v>530.819411582474</c:v>
                </c:pt>
                <c:pt idx="9970">
                  <c:v>530.81311203098596</c:v>
                </c:pt>
                <c:pt idx="9971">
                  <c:v>530.80334652158797</c:v>
                </c:pt>
                <c:pt idx="9972">
                  <c:v>530.72624868644505</c:v>
                </c:pt>
                <c:pt idx="9973">
                  <c:v>530.683461482849</c:v>
                </c:pt>
                <c:pt idx="9974">
                  <c:v>530.67867008523297</c:v>
                </c:pt>
                <c:pt idx="9975">
                  <c:v>530.65605693718896</c:v>
                </c:pt>
                <c:pt idx="9976">
                  <c:v>530.641898654324</c:v>
                </c:pt>
                <c:pt idx="9977">
                  <c:v>530.60391002086999</c:v>
                </c:pt>
                <c:pt idx="9978">
                  <c:v>530.60014874279102</c:v>
                </c:pt>
                <c:pt idx="9979">
                  <c:v>530.59529309425204</c:v>
                </c:pt>
                <c:pt idx="9980">
                  <c:v>530.56611569076699</c:v>
                </c:pt>
                <c:pt idx="9981">
                  <c:v>530.48775512780003</c:v>
                </c:pt>
                <c:pt idx="9982">
                  <c:v>530.47457817591101</c:v>
                </c:pt>
                <c:pt idx="9983">
                  <c:v>530.43771937474298</c:v>
                </c:pt>
                <c:pt idx="9984">
                  <c:v>530.39516769165596</c:v>
                </c:pt>
                <c:pt idx="9985">
                  <c:v>530.37499080908003</c:v>
                </c:pt>
                <c:pt idx="9986">
                  <c:v>530.31540428343601</c:v>
                </c:pt>
                <c:pt idx="9987">
                  <c:v>530.19655282057602</c:v>
                </c:pt>
                <c:pt idx="9988">
                  <c:v>530.18807777424695</c:v>
                </c:pt>
                <c:pt idx="9989">
                  <c:v>530.16400242586099</c:v>
                </c:pt>
                <c:pt idx="9990">
                  <c:v>530.13384931822497</c:v>
                </c:pt>
                <c:pt idx="9991">
                  <c:v>530.11754601804</c:v>
                </c:pt>
                <c:pt idx="9992">
                  <c:v>530.04052600967702</c:v>
                </c:pt>
                <c:pt idx="9993">
                  <c:v>529.96895076079102</c:v>
                </c:pt>
                <c:pt idx="9994">
                  <c:v>529.95477983916703</c:v>
                </c:pt>
                <c:pt idx="9995">
                  <c:v>529.87678110328898</c:v>
                </c:pt>
                <c:pt idx="9996">
                  <c:v>529.82768375589399</c:v>
                </c:pt>
                <c:pt idx="9997">
                  <c:v>529.77405327978704</c:v>
                </c:pt>
                <c:pt idx="9998">
                  <c:v>529.72767441294297</c:v>
                </c:pt>
                <c:pt idx="9999">
                  <c:v>529.62023007972198</c:v>
                </c:pt>
                <c:pt idx="10000">
                  <c:v>529.61493756119103</c:v>
                </c:pt>
                <c:pt idx="10001">
                  <c:v>529.56475453487303</c:v>
                </c:pt>
                <c:pt idx="10002">
                  <c:v>529.50882215783895</c:v>
                </c:pt>
                <c:pt idx="10003">
                  <c:v>529.49359674528</c:v>
                </c:pt>
                <c:pt idx="10004">
                  <c:v>529.47581653945394</c:v>
                </c:pt>
                <c:pt idx="10005">
                  <c:v>529.43710134727098</c:v>
                </c:pt>
                <c:pt idx="10006">
                  <c:v>529.41585922261095</c:v>
                </c:pt>
                <c:pt idx="10007">
                  <c:v>529.40996962745498</c:v>
                </c:pt>
                <c:pt idx="10008">
                  <c:v>529.40374983713696</c:v>
                </c:pt>
                <c:pt idx="10009">
                  <c:v>529.39140830997405</c:v>
                </c:pt>
                <c:pt idx="10010">
                  <c:v>529.31987510738202</c:v>
                </c:pt>
                <c:pt idx="10011">
                  <c:v>529.27627228419203</c:v>
                </c:pt>
                <c:pt idx="10012">
                  <c:v>529.21366392681796</c:v>
                </c:pt>
                <c:pt idx="10013">
                  <c:v>529.20645725384804</c:v>
                </c:pt>
                <c:pt idx="10014">
                  <c:v>529.13669987918104</c:v>
                </c:pt>
                <c:pt idx="10015">
                  <c:v>529.074148810103</c:v>
                </c:pt>
                <c:pt idx="10016">
                  <c:v>529.07233033131695</c:v>
                </c:pt>
                <c:pt idx="10017">
                  <c:v>529.06639287070095</c:v>
                </c:pt>
                <c:pt idx="10018">
                  <c:v>529.05246571018699</c:v>
                </c:pt>
                <c:pt idx="10019">
                  <c:v>529.0244872989</c:v>
                </c:pt>
                <c:pt idx="10020">
                  <c:v>528.98951581547306</c:v>
                </c:pt>
                <c:pt idx="10021">
                  <c:v>528.86216309223096</c:v>
                </c:pt>
                <c:pt idx="10022">
                  <c:v>528.78531980714797</c:v>
                </c:pt>
                <c:pt idx="10023">
                  <c:v>528.76646086292806</c:v>
                </c:pt>
                <c:pt idx="10024">
                  <c:v>528.64743024772895</c:v>
                </c:pt>
                <c:pt idx="10025">
                  <c:v>528.64250888172796</c:v>
                </c:pt>
                <c:pt idx="10026">
                  <c:v>528.62494319613097</c:v>
                </c:pt>
                <c:pt idx="10027">
                  <c:v>528.62462713774505</c:v>
                </c:pt>
                <c:pt idx="10028">
                  <c:v>528.59484549486695</c:v>
                </c:pt>
                <c:pt idx="10029">
                  <c:v>528.58722926452299</c:v>
                </c:pt>
                <c:pt idx="10030">
                  <c:v>528.54571145089596</c:v>
                </c:pt>
                <c:pt idx="10031">
                  <c:v>528.47925868780101</c:v>
                </c:pt>
                <c:pt idx="10032">
                  <c:v>528.45128394225503</c:v>
                </c:pt>
                <c:pt idx="10033">
                  <c:v>528.43876468163296</c:v>
                </c:pt>
                <c:pt idx="10034">
                  <c:v>528.27588332988103</c:v>
                </c:pt>
                <c:pt idx="10035">
                  <c:v>528.26726408857098</c:v>
                </c:pt>
                <c:pt idx="10036">
                  <c:v>528.25096078880301</c:v>
                </c:pt>
                <c:pt idx="10037">
                  <c:v>528.24450563807397</c:v>
                </c:pt>
                <c:pt idx="10038">
                  <c:v>528.15074282249202</c:v>
                </c:pt>
                <c:pt idx="10039">
                  <c:v>528.02385090655196</c:v>
                </c:pt>
                <c:pt idx="10040">
                  <c:v>528.007416276973</c:v>
                </c:pt>
                <c:pt idx="10041">
                  <c:v>527.98160537264198</c:v>
                </c:pt>
                <c:pt idx="10042">
                  <c:v>527.93502127765805</c:v>
                </c:pt>
                <c:pt idx="10043">
                  <c:v>527.92928423660999</c:v>
                </c:pt>
                <c:pt idx="10044">
                  <c:v>527.82681209674297</c:v>
                </c:pt>
                <c:pt idx="10045">
                  <c:v>527.81770904648397</c:v>
                </c:pt>
                <c:pt idx="10046">
                  <c:v>527.79670634097795</c:v>
                </c:pt>
                <c:pt idx="10047">
                  <c:v>527.77604274082296</c:v>
                </c:pt>
                <c:pt idx="10048">
                  <c:v>527.73953988082997</c:v>
                </c:pt>
                <c:pt idx="10049">
                  <c:v>527.73122401742</c:v>
                </c:pt>
                <c:pt idx="10050">
                  <c:v>527.70180408499402</c:v>
                </c:pt>
                <c:pt idx="10051">
                  <c:v>527.65646168540297</c:v>
                </c:pt>
                <c:pt idx="10052">
                  <c:v>527.632723032027</c:v>
                </c:pt>
                <c:pt idx="10053">
                  <c:v>527.61221391440301</c:v>
                </c:pt>
                <c:pt idx="10054">
                  <c:v>527.60162439067199</c:v>
                </c:pt>
                <c:pt idx="10055">
                  <c:v>527.58072338141801</c:v>
                </c:pt>
                <c:pt idx="10056">
                  <c:v>527.57785581609801</c:v>
                </c:pt>
                <c:pt idx="10057">
                  <c:v>527.54009935560805</c:v>
                </c:pt>
                <c:pt idx="10058">
                  <c:v>527.51519042312998</c:v>
                </c:pt>
                <c:pt idx="10059">
                  <c:v>527.49663592868399</c:v>
                </c:pt>
                <c:pt idx="10060">
                  <c:v>527.49617301367198</c:v>
                </c:pt>
                <c:pt idx="10061">
                  <c:v>527.43881651474703</c:v>
                </c:pt>
                <c:pt idx="10062">
                  <c:v>527.36983997043296</c:v>
                </c:pt>
                <c:pt idx="10063">
                  <c:v>527.36662742628198</c:v>
                </c:pt>
                <c:pt idx="10064">
                  <c:v>527.30658925233502</c:v>
                </c:pt>
                <c:pt idx="10065">
                  <c:v>527.30543446956597</c:v>
                </c:pt>
                <c:pt idx="10066">
                  <c:v>527.23642800176106</c:v>
                </c:pt>
                <c:pt idx="10067">
                  <c:v>527.23162240606496</c:v>
                </c:pt>
                <c:pt idx="10068">
                  <c:v>527.216776059523</c:v>
                </c:pt>
                <c:pt idx="10069">
                  <c:v>527.21190814771205</c:v>
                </c:pt>
                <c:pt idx="10070">
                  <c:v>527.13838438437597</c:v>
                </c:pt>
                <c:pt idx="10071">
                  <c:v>527.04811375985798</c:v>
                </c:pt>
                <c:pt idx="10072">
                  <c:v>527.00388173613101</c:v>
                </c:pt>
                <c:pt idx="10073">
                  <c:v>526.97560001736394</c:v>
                </c:pt>
                <c:pt idx="10074">
                  <c:v>526.96198043392496</c:v>
                </c:pt>
                <c:pt idx="10075">
                  <c:v>526.89224962134904</c:v>
                </c:pt>
                <c:pt idx="10076">
                  <c:v>526.82166833039105</c:v>
                </c:pt>
                <c:pt idx="10077">
                  <c:v>526.77524685713797</c:v>
                </c:pt>
                <c:pt idx="10078">
                  <c:v>526.76709052679598</c:v>
                </c:pt>
                <c:pt idx="10079">
                  <c:v>526.72219216137705</c:v>
                </c:pt>
                <c:pt idx="10080">
                  <c:v>526.70548976079101</c:v>
                </c:pt>
                <c:pt idx="10081">
                  <c:v>526.66926998428801</c:v>
                </c:pt>
                <c:pt idx="10082">
                  <c:v>526.60553189288498</c:v>
                </c:pt>
                <c:pt idx="10083">
                  <c:v>526.579959510658</c:v>
                </c:pt>
                <c:pt idx="10084">
                  <c:v>526.57860619439202</c:v>
                </c:pt>
                <c:pt idx="10085">
                  <c:v>526.43994358977204</c:v>
                </c:pt>
                <c:pt idx="10086">
                  <c:v>526.42513544687699</c:v>
                </c:pt>
                <c:pt idx="10087">
                  <c:v>526.41172802607298</c:v>
                </c:pt>
                <c:pt idx="10088">
                  <c:v>526.40501057921699</c:v>
                </c:pt>
                <c:pt idx="10089">
                  <c:v>526.39397152599804</c:v>
                </c:pt>
                <c:pt idx="10090">
                  <c:v>526.36494435271197</c:v>
                </c:pt>
                <c:pt idx="10091">
                  <c:v>526.34074130727799</c:v>
                </c:pt>
                <c:pt idx="10092">
                  <c:v>526.30524026585499</c:v>
                </c:pt>
                <c:pt idx="10093">
                  <c:v>526.28630720588501</c:v>
                </c:pt>
                <c:pt idx="10094">
                  <c:v>526.283191683513</c:v>
                </c:pt>
                <c:pt idx="10095">
                  <c:v>526.25889303578901</c:v>
                </c:pt>
                <c:pt idx="10096">
                  <c:v>526.25321793561</c:v>
                </c:pt>
                <c:pt idx="10097">
                  <c:v>526.25256277570702</c:v>
                </c:pt>
                <c:pt idx="10098">
                  <c:v>526.22350271961602</c:v>
                </c:pt>
                <c:pt idx="10099">
                  <c:v>526.21188552873798</c:v>
                </c:pt>
                <c:pt idx="10100">
                  <c:v>526.10181489055901</c:v>
                </c:pt>
                <c:pt idx="10101">
                  <c:v>526.09304794018306</c:v>
                </c:pt>
                <c:pt idx="10102">
                  <c:v>526.08062589117799</c:v>
                </c:pt>
                <c:pt idx="10103">
                  <c:v>526.06119954172095</c:v>
                </c:pt>
                <c:pt idx="10104">
                  <c:v>526.05797174971099</c:v>
                </c:pt>
                <c:pt idx="10105">
                  <c:v>526.00469896821801</c:v>
                </c:pt>
                <c:pt idx="10106">
                  <c:v>525.97384352759104</c:v>
                </c:pt>
                <c:pt idx="10107">
                  <c:v>525.9699123593</c:v>
                </c:pt>
                <c:pt idx="10108">
                  <c:v>525.92447756433</c:v>
                </c:pt>
                <c:pt idx="10109">
                  <c:v>525.80213896906798</c:v>
                </c:pt>
                <c:pt idx="10110">
                  <c:v>525.74538865025795</c:v>
                </c:pt>
                <c:pt idx="10111">
                  <c:v>525.731165475784</c:v>
                </c:pt>
                <c:pt idx="10112">
                  <c:v>525.70664895249502</c:v>
                </c:pt>
                <c:pt idx="10113">
                  <c:v>525.70521303741805</c:v>
                </c:pt>
                <c:pt idx="10114">
                  <c:v>525.6801996012</c:v>
                </c:pt>
                <c:pt idx="10115">
                  <c:v>525.56047214370699</c:v>
                </c:pt>
                <c:pt idx="10116">
                  <c:v>525.53580231026297</c:v>
                </c:pt>
                <c:pt idx="10117">
                  <c:v>525.51805562970196</c:v>
                </c:pt>
                <c:pt idx="10118">
                  <c:v>525.47661396844796</c:v>
                </c:pt>
                <c:pt idx="10119">
                  <c:v>525.467908386001</c:v>
                </c:pt>
                <c:pt idx="10120">
                  <c:v>525.43130454997902</c:v>
                </c:pt>
                <c:pt idx="10121">
                  <c:v>525.37295244972995</c:v>
                </c:pt>
                <c:pt idx="10122">
                  <c:v>525.34636674472699</c:v>
                </c:pt>
                <c:pt idx="10123">
                  <c:v>525.329980677251</c:v>
                </c:pt>
                <c:pt idx="10124">
                  <c:v>525.31960187066795</c:v>
                </c:pt>
                <c:pt idx="10125">
                  <c:v>525.31042680832297</c:v>
                </c:pt>
                <c:pt idx="10126">
                  <c:v>525.30019781190902</c:v>
                </c:pt>
                <c:pt idx="10127">
                  <c:v>525.29874449755403</c:v>
                </c:pt>
                <c:pt idx="10128">
                  <c:v>525.25664688591098</c:v>
                </c:pt>
                <c:pt idx="10129">
                  <c:v>525.23444057297195</c:v>
                </c:pt>
                <c:pt idx="10130">
                  <c:v>525.22827873197696</c:v>
                </c:pt>
                <c:pt idx="10131">
                  <c:v>525.14684739427196</c:v>
                </c:pt>
                <c:pt idx="10132">
                  <c:v>525.141882276969</c:v>
                </c:pt>
                <c:pt idx="10133">
                  <c:v>525.12488374069301</c:v>
                </c:pt>
                <c:pt idx="10134">
                  <c:v>525.11571187689901</c:v>
                </c:pt>
                <c:pt idx="10135">
                  <c:v>525.11029957375604</c:v>
                </c:pt>
                <c:pt idx="10136">
                  <c:v>525.10050462935203</c:v>
                </c:pt>
                <c:pt idx="10137">
                  <c:v>525.09895859845096</c:v>
                </c:pt>
                <c:pt idx="10138">
                  <c:v>525.04905686763902</c:v>
                </c:pt>
                <c:pt idx="10139">
                  <c:v>525.027742013242</c:v>
                </c:pt>
                <c:pt idx="10140">
                  <c:v>524.94791238694802</c:v>
                </c:pt>
                <c:pt idx="10141">
                  <c:v>524.93512270346298</c:v>
                </c:pt>
                <c:pt idx="10142">
                  <c:v>524.88860736997697</c:v>
                </c:pt>
                <c:pt idx="10143">
                  <c:v>524.88638826250497</c:v>
                </c:pt>
                <c:pt idx="10144">
                  <c:v>524.87424473872204</c:v>
                </c:pt>
                <c:pt idx="10145">
                  <c:v>524.86753868922199</c:v>
                </c:pt>
                <c:pt idx="10146">
                  <c:v>524.81038224869997</c:v>
                </c:pt>
                <c:pt idx="10147">
                  <c:v>524.79668594494001</c:v>
                </c:pt>
                <c:pt idx="10148">
                  <c:v>524.79541298617505</c:v>
                </c:pt>
                <c:pt idx="10149">
                  <c:v>524.79405094705805</c:v>
                </c:pt>
                <c:pt idx="10150">
                  <c:v>524.73973158158901</c:v>
                </c:pt>
                <c:pt idx="10151">
                  <c:v>524.69987430506205</c:v>
                </c:pt>
                <c:pt idx="10152">
                  <c:v>524.64324151821995</c:v>
                </c:pt>
                <c:pt idx="10153">
                  <c:v>524.632005575736</c:v>
                </c:pt>
                <c:pt idx="10154">
                  <c:v>524.62302341716895</c:v>
                </c:pt>
                <c:pt idx="10155">
                  <c:v>524.57825477908898</c:v>
                </c:pt>
                <c:pt idx="10156">
                  <c:v>524.52236816183199</c:v>
                </c:pt>
                <c:pt idx="10157">
                  <c:v>524.49533731062195</c:v>
                </c:pt>
                <c:pt idx="10158">
                  <c:v>524.49508094295197</c:v>
                </c:pt>
                <c:pt idx="10159">
                  <c:v>524.46857470686598</c:v>
                </c:pt>
                <c:pt idx="10160">
                  <c:v>524.46798635623497</c:v>
                </c:pt>
                <c:pt idx="10161">
                  <c:v>524.43493026606302</c:v>
                </c:pt>
                <c:pt idx="10162">
                  <c:v>524.42925977719597</c:v>
                </c:pt>
                <c:pt idx="10163">
                  <c:v>524.36531982306406</c:v>
                </c:pt>
                <c:pt idx="10164">
                  <c:v>524.32538542881696</c:v>
                </c:pt>
                <c:pt idx="10165">
                  <c:v>524.32072581760804</c:v>
                </c:pt>
                <c:pt idx="10166">
                  <c:v>524.29313681276199</c:v>
                </c:pt>
                <c:pt idx="10167">
                  <c:v>524.24777520112298</c:v>
                </c:pt>
                <c:pt idx="10168">
                  <c:v>524.23208807541801</c:v>
                </c:pt>
                <c:pt idx="10169">
                  <c:v>524.19617454052502</c:v>
                </c:pt>
                <c:pt idx="10170">
                  <c:v>524.17400117045497</c:v>
                </c:pt>
                <c:pt idx="10171">
                  <c:v>524.13908594780798</c:v>
                </c:pt>
                <c:pt idx="10172">
                  <c:v>524.12390464053499</c:v>
                </c:pt>
                <c:pt idx="10173">
                  <c:v>524.02911818150403</c:v>
                </c:pt>
                <c:pt idx="10174">
                  <c:v>523.973353162237</c:v>
                </c:pt>
                <c:pt idx="10175">
                  <c:v>523.93917490627405</c:v>
                </c:pt>
                <c:pt idx="10176">
                  <c:v>523.85307428409305</c:v>
                </c:pt>
                <c:pt idx="10177">
                  <c:v>523.85069978632805</c:v>
                </c:pt>
                <c:pt idx="10178">
                  <c:v>523.84259364235595</c:v>
                </c:pt>
                <c:pt idx="10179">
                  <c:v>523.76082206850197</c:v>
                </c:pt>
                <c:pt idx="10180">
                  <c:v>523.67756718471003</c:v>
                </c:pt>
                <c:pt idx="10181">
                  <c:v>523.63000540109795</c:v>
                </c:pt>
                <c:pt idx="10182">
                  <c:v>523.50730501270505</c:v>
                </c:pt>
                <c:pt idx="10183">
                  <c:v>523.39862526114996</c:v>
                </c:pt>
                <c:pt idx="10184">
                  <c:v>523.37357240580297</c:v>
                </c:pt>
                <c:pt idx="10185">
                  <c:v>523.35787239335298</c:v>
                </c:pt>
                <c:pt idx="10186">
                  <c:v>523.34936311643696</c:v>
                </c:pt>
                <c:pt idx="10187">
                  <c:v>523.32893886557304</c:v>
                </c:pt>
                <c:pt idx="10188">
                  <c:v>523.31553849696502</c:v>
                </c:pt>
                <c:pt idx="10189">
                  <c:v>523.30369941646097</c:v>
                </c:pt>
                <c:pt idx="10190">
                  <c:v>523.29567245473299</c:v>
                </c:pt>
                <c:pt idx="10191">
                  <c:v>523.19348765474695</c:v>
                </c:pt>
                <c:pt idx="10192">
                  <c:v>523.15327158938896</c:v>
                </c:pt>
                <c:pt idx="10193">
                  <c:v>523.12659051691696</c:v>
                </c:pt>
                <c:pt idx="10194">
                  <c:v>523.09448689537805</c:v>
                </c:pt>
                <c:pt idx="10195">
                  <c:v>523.07018770052696</c:v>
                </c:pt>
                <c:pt idx="10196">
                  <c:v>523.05368949493004</c:v>
                </c:pt>
                <c:pt idx="10197">
                  <c:v>523.00813507858595</c:v>
                </c:pt>
                <c:pt idx="10198">
                  <c:v>522.98580456064303</c:v>
                </c:pt>
                <c:pt idx="10199">
                  <c:v>522.94888579339101</c:v>
                </c:pt>
                <c:pt idx="10200">
                  <c:v>522.93891738750403</c:v>
                </c:pt>
                <c:pt idx="10201">
                  <c:v>522.91599259026304</c:v>
                </c:pt>
                <c:pt idx="10202">
                  <c:v>522.91407335115798</c:v>
                </c:pt>
                <c:pt idx="10203">
                  <c:v>522.89025298676495</c:v>
                </c:pt>
                <c:pt idx="10204">
                  <c:v>522.85760752115198</c:v>
                </c:pt>
                <c:pt idx="10205">
                  <c:v>522.850122761325</c:v>
                </c:pt>
                <c:pt idx="10206">
                  <c:v>522.83419885514002</c:v>
                </c:pt>
                <c:pt idx="10207">
                  <c:v>522.82567730330402</c:v>
                </c:pt>
                <c:pt idx="10208">
                  <c:v>522.78447969105105</c:v>
                </c:pt>
                <c:pt idx="10209">
                  <c:v>522.76470626302705</c:v>
                </c:pt>
                <c:pt idx="10210">
                  <c:v>522.75442776211105</c:v>
                </c:pt>
                <c:pt idx="10211">
                  <c:v>522.71291283626397</c:v>
                </c:pt>
                <c:pt idx="10212">
                  <c:v>522.710648216359</c:v>
                </c:pt>
                <c:pt idx="10213">
                  <c:v>522.66778550836796</c:v>
                </c:pt>
                <c:pt idx="10214">
                  <c:v>522.64891271247495</c:v>
                </c:pt>
                <c:pt idx="10215">
                  <c:v>522.63711187366096</c:v>
                </c:pt>
                <c:pt idx="10216">
                  <c:v>522.62336473704499</c:v>
                </c:pt>
                <c:pt idx="10217">
                  <c:v>522.60389863476496</c:v>
                </c:pt>
                <c:pt idx="10218">
                  <c:v>522.53278709510096</c:v>
                </c:pt>
                <c:pt idx="10219">
                  <c:v>522.50310015368495</c:v>
                </c:pt>
                <c:pt idx="10220">
                  <c:v>522.49221220499396</c:v>
                </c:pt>
                <c:pt idx="10221">
                  <c:v>522.46791461372402</c:v>
                </c:pt>
                <c:pt idx="10222">
                  <c:v>522.44443602897604</c:v>
                </c:pt>
                <c:pt idx="10223">
                  <c:v>522.40548784590806</c:v>
                </c:pt>
                <c:pt idx="10224">
                  <c:v>522.355730532856</c:v>
                </c:pt>
                <c:pt idx="10225">
                  <c:v>522.31616544480005</c:v>
                </c:pt>
                <c:pt idx="10226">
                  <c:v>522.26956551051705</c:v>
                </c:pt>
                <c:pt idx="10227">
                  <c:v>522.22433822882294</c:v>
                </c:pt>
                <c:pt idx="10228">
                  <c:v>522.18607562287502</c:v>
                </c:pt>
                <c:pt idx="10229">
                  <c:v>522.17960651887699</c:v>
                </c:pt>
                <c:pt idx="10230">
                  <c:v>522.16471187399998</c:v>
                </c:pt>
                <c:pt idx="10231">
                  <c:v>522.03806707132503</c:v>
                </c:pt>
                <c:pt idx="10232">
                  <c:v>522.00014603065404</c:v>
                </c:pt>
                <c:pt idx="10233">
                  <c:v>521.90684083065105</c:v>
                </c:pt>
                <c:pt idx="10234">
                  <c:v>521.87193640531996</c:v>
                </c:pt>
                <c:pt idx="10235">
                  <c:v>521.84500828548698</c:v>
                </c:pt>
                <c:pt idx="10236">
                  <c:v>521.84224146849101</c:v>
                </c:pt>
                <c:pt idx="10237">
                  <c:v>521.82586060007395</c:v>
                </c:pt>
                <c:pt idx="10238">
                  <c:v>521.82502040721295</c:v>
                </c:pt>
                <c:pt idx="10239">
                  <c:v>521.76948368149203</c:v>
                </c:pt>
                <c:pt idx="10240">
                  <c:v>521.75894905301095</c:v>
                </c:pt>
                <c:pt idx="10241">
                  <c:v>521.75022181968097</c:v>
                </c:pt>
                <c:pt idx="10242">
                  <c:v>521.727624710496</c:v>
                </c:pt>
                <c:pt idx="10243">
                  <c:v>521.71108206632698</c:v>
                </c:pt>
                <c:pt idx="10244">
                  <c:v>521.69809963938303</c:v>
                </c:pt>
                <c:pt idx="10245">
                  <c:v>521.66577301563996</c:v>
                </c:pt>
                <c:pt idx="10246">
                  <c:v>521.662402871788</c:v>
                </c:pt>
                <c:pt idx="10247">
                  <c:v>521.65433778736303</c:v>
                </c:pt>
                <c:pt idx="10248">
                  <c:v>521.62917477489498</c:v>
                </c:pt>
                <c:pt idx="10249">
                  <c:v>521.60450100696301</c:v>
                </c:pt>
                <c:pt idx="10250">
                  <c:v>521.56353367209397</c:v>
                </c:pt>
                <c:pt idx="10251">
                  <c:v>521.54876614375303</c:v>
                </c:pt>
                <c:pt idx="10252">
                  <c:v>521.51149329496195</c:v>
                </c:pt>
                <c:pt idx="10253">
                  <c:v>521.495636442511</c:v>
                </c:pt>
                <c:pt idx="10254">
                  <c:v>521.48667035683604</c:v>
                </c:pt>
                <c:pt idx="10255">
                  <c:v>521.47839987876898</c:v>
                </c:pt>
                <c:pt idx="10256">
                  <c:v>521.454858484547</c:v>
                </c:pt>
                <c:pt idx="10257">
                  <c:v>521.42760582010806</c:v>
                </c:pt>
                <c:pt idx="10258">
                  <c:v>521.38945429784701</c:v>
                </c:pt>
                <c:pt idx="10259">
                  <c:v>521.36414027295302</c:v>
                </c:pt>
                <c:pt idx="10260">
                  <c:v>521.353409256855</c:v>
                </c:pt>
                <c:pt idx="10261">
                  <c:v>521.32564298745797</c:v>
                </c:pt>
                <c:pt idx="10262">
                  <c:v>521.28318786642899</c:v>
                </c:pt>
                <c:pt idx="10263">
                  <c:v>521.26114303173097</c:v>
                </c:pt>
                <c:pt idx="10264">
                  <c:v>521.21517875857705</c:v>
                </c:pt>
                <c:pt idx="10265">
                  <c:v>521.21230450211795</c:v>
                </c:pt>
                <c:pt idx="10266">
                  <c:v>521.12697300407206</c:v>
                </c:pt>
                <c:pt idx="10267">
                  <c:v>521.00160584912601</c:v>
                </c:pt>
                <c:pt idx="10268">
                  <c:v>520.99831163489705</c:v>
                </c:pt>
                <c:pt idx="10269">
                  <c:v>520.99701296501303</c:v>
                </c:pt>
                <c:pt idx="10270">
                  <c:v>520.937911407662</c:v>
                </c:pt>
                <c:pt idx="10271">
                  <c:v>520.92899841920496</c:v>
                </c:pt>
                <c:pt idx="10272">
                  <c:v>520.91438239595902</c:v>
                </c:pt>
                <c:pt idx="10273">
                  <c:v>520.90044354832298</c:v>
                </c:pt>
                <c:pt idx="10274">
                  <c:v>520.88709837032798</c:v>
                </c:pt>
                <c:pt idx="10275">
                  <c:v>520.86618139212499</c:v>
                </c:pt>
                <c:pt idx="10276">
                  <c:v>520.84588397550897</c:v>
                </c:pt>
                <c:pt idx="10277">
                  <c:v>520.81944066904498</c:v>
                </c:pt>
                <c:pt idx="10278">
                  <c:v>520.78101193072803</c:v>
                </c:pt>
                <c:pt idx="10279">
                  <c:v>520.73909607410201</c:v>
                </c:pt>
                <c:pt idx="10280">
                  <c:v>520.70185981726195</c:v>
                </c:pt>
                <c:pt idx="10281">
                  <c:v>520.699057330041</c:v>
                </c:pt>
                <c:pt idx="10282">
                  <c:v>520.67416028949697</c:v>
                </c:pt>
                <c:pt idx="10283">
                  <c:v>520.66449665941298</c:v>
                </c:pt>
                <c:pt idx="10284">
                  <c:v>520.65981149751099</c:v>
                </c:pt>
                <c:pt idx="10285">
                  <c:v>520.65117615905899</c:v>
                </c:pt>
                <c:pt idx="10286">
                  <c:v>520.63515415269103</c:v>
                </c:pt>
                <c:pt idx="10287">
                  <c:v>520.57270430769699</c:v>
                </c:pt>
                <c:pt idx="10288">
                  <c:v>520.55716830680603</c:v>
                </c:pt>
                <c:pt idx="10289">
                  <c:v>520.50384332495298</c:v>
                </c:pt>
                <c:pt idx="10290">
                  <c:v>520.487447409997</c:v>
                </c:pt>
                <c:pt idx="10291">
                  <c:v>520.47264357026302</c:v>
                </c:pt>
                <c:pt idx="10292">
                  <c:v>520.46225818836501</c:v>
                </c:pt>
                <c:pt idx="10293">
                  <c:v>520.45996506442202</c:v>
                </c:pt>
                <c:pt idx="10294">
                  <c:v>520.42409923867399</c:v>
                </c:pt>
                <c:pt idx="10295">
                  <c:v>520.38659560420297</c:v>
                </c:pt>
                <c:pt idx="10296">
                  <c:v>520.36665632515496</c:v>
                </c:pt>
                <c:pt idx="10297">
                  <c:v>520.366303688024</c:v>
                </c:pt>
                <c:pt idx="10298">
                  <c:v>520.31446769042805</c:v>
                </c:pt>
                <c:pt idx="10299">
                  <c:v>520.27164476587905</c:v>
                </c:pt>
                <c:pt idx="10300">
                  <c:v>520.26979005179203</c:v>
                </c:pt>
                <c:pt idx="10301">
                  <c:v>520.240493374773</c:v>
                </c:pt>
                <c:pt idx="10302">
                  <c:v>520.22372775211602</c:v>
                </c:pt>
                <c:pt idx="10303">
                  <c:v>520.20455090309497</c:v>
                </c:pt>
                <c:pt idx="10304">
                  <c:v>520.17440034023195</c:v>
                </c:pt>
                <c:pt idx="10305">
                  <c:v>520.14694516798295</c:v>
                </c:pt>
                <c:pt idx="10306">
                  <c:v>520.12914282190502</c:v>
                </c:pt>
                <c:pt idx="10307">
                  <c:v>520.11005842596205</c:v>
                </c:pt>
                <c:pt idx="10308">
                  <c:v>520.10632721319303</c:v>
                </c:pt>
                <c:pt idx="10309">
                  <c:v>520.07344894571997</c:v>
                </c:pt>
                <c:pt idx="10310">
                  <c:v>520.03422643747695</c:v>
                </c:pt>
                <c:pt idx="10311">
                  <c:v>519.99315241666397</c:v>
                </c:pt>
                <c:pt idx="10312">
                  <c:v>519.92808903494904</c:v>
                </c:pt>
                <c:pt idx="10313">
                  <c:v>519.903659826443</c:v>
                </c:pt>
                <c:pt idx="10314">
                  <c:v>519.88937368405595</c:v>
                </c:pt>
                <c:pt idx="10315">
                  <c:v>519.88286373263998</c:v>
                </c:pt>
                <c:pt idx="10316">
                  <c:v>519.79675000635098</c:v>
                </c:pt>
                <c:pt idx="10317">
                  <c:v>519.73084054564799</c:v>
                </c:pt>
                <c:pt idx="10318">
                  <c:v>519.72940868957096</c:v>
                </c:pt>
                <c:pt idx="10319">
                  <c:v>519.71829172283401</c:v>
                </c:pt>
                <c:pt idx="10320">
                  <c:v>519.71458040751702</c:v>
                </c:pt>
                <c:pt idx="10321">
                  <c:v>519.70690804043102</c:v>
                </c:pt>
                <c:pt idx="10322">
                  <c:v>519.68805603615397</c:v>
                </c:pt>
                <c:pt idx="10323">
                  <c:v>519.67634105150898</c:v>
                </c:pt>
                <c:pt idx="10324">
                  <c:v>519.61808264471097</c:v>
                </c:pt>
                <c:pt idx="10325">
                  <c:v>519.61619603801705</c:v>
                </c:pt>
                <c:pt idx="10326">
                  <c:v>519.61461560023099</c:v>
                </c:pt>
                <c:pt idx="10327">
                  <c:v>519.56298574914399</c:v>
                </c:pt>
                <c:pt idx="10328">
                  <c:v>519.54582470703701</c:v>
                </c:pt>
                <c:pt idx="10329">
                  <c:v>519.518054399731</c:v>
                </c:pt>
                <c:pt idx="10330">
                  <c:v>519.48071043733796</c:v>
                </c:pt>
                <c:pt idx="10331">
                  <c:v>519.46064317422304</c:v>
                </c:pt>
                <c:pt idx="10332">
                  <c:v>519.45600035284701</c:v>
                </c:pt>
                <c:pt idx="10333">
                  <c:v>519.45193489647102</c:v>
                </c:pt>
                <c:pt idx="10334">
                  <c:v>519.44737278994205</c:v>
                </c:pt>
                <c:pt idx="10335">
                  <c:v>519.444840231782</c:v>
                </c:pt>
                <c:pt idx="10336">
                  <c:v>519.44038623045799</c:v>
                </c:pt>
                <c:pt idx="10337">
                  <c:v>519.38449834969902</c:v>
                </c:pt>
                <c:pt idx="10338">
                  <c:v>519.36507207138402</c:v>
                </c:pt>
                <c:pt idx="10339">
                  <c:v>519.32055224321903</c:v>
                </c:pt>
                <c:pt idx="10340">
                  <c:v>519.31403366782695</c:v>
                </c:pt>
                <c:pt idx="10341">
                  <c:v>519.30352422838098</c:v>
                </c:pt>
                <c:pt idx="10342">
                  <c:v>519.25664924836803</c:v>
                </c:pt>
                <c:pt idx="10343">
                  <c:v>519.21173508470099</c:v>
                </c:pt>
                <c:pt idx="10344">
                  <c:v>519.15990727155395</c:v>
                </c:pt>
                <c:pt idx="10345">
                  <c:v>519.12265304572202</c:v>
                </c:pt>
                <c:pt idx="10346">
                  <c:v>519.11759922128499</c:v>
                </c:pt>
                <c:pt idx="10347">
                  <c:v>519.11714370728998</c:v>
                </c:pt>
                <c:pt idx="10348">
                  <c:v>519.09539317489202</c:v>
                </c:pt>
                <c:pt idx="10349">
                  <c:v>519.07899129580403</c:v>
                </c:pt>
                <c:pt idx="10350">
                  <c:v>519.05946436985505</c:v>
                </c:pt>
                <c:pt idx="10351">
                  <c:v>519.04610400193303</c:v>
                </c:pt>
                <c:pt idx="10352">
                  <c:v>519.02020729631295</c:v>
                </c:pt>
                <c:pt idx="10353">
                  <c:v>519.0080757728</c:v>
                </c:pt>
                <c:pt idx="10354">
                  <c:v>518.98725438750705</c:v>
                </c:pt>
                <c:pt idx="10355">
                  <c:v>518.94559458035303</c:v>
                </c:pt>
                <c:pt idx="10356">
                  <c:v>518.93769452406002</c:v>
                </c:pt>
                <c:pt idx="10357">
                  <c:v>518.85677321167395</c:v>
                </c:pt>
                <c:pt idx="10358">
                  <c:v>518.83574904286797</c:v>
                </c:pt>
                <c:pt idx="10359">
                  <c:v>518.80601814287195</c:v>
                </c:pt>
                <c:pt idx="10360">
                  <c:v>518.76545146421199</c:v>
                </c:pt>
                <c:pt idx="10361">
                  <c:v>518.75598504664799</c:v>
                </c:pt>
                <c:pt idx="10362">
                  <c:v>518.74897050141999</c:v>
                </c:pt>
                <c:pt idx="10363">
                  <c:v>518.70059543707998</c:v>
                </c:pt>
                <c:pt idx="10364">
                  <c:v>518.64173227021899</c:v>
                </c:pt>
                <c:pt idx="10365">
                  <c:v>518.62808908444595</c:v>
                </c:pt>
                <c:pt idx="10366">
                  <c:v>518.62030535436202</c:v>
                </c:pt>
                <c:pt idx="10367">
                  <c:v>518.61378757817795</c:v>
                </c:pt>
                <c:pt idx="10368">
                  <c:v>518.577307632273</c:v>
                </c:pt>
                <c:pt idx="10369">
                  <c:v>518.49387528065097</c:v>
                </c:pt>
                <c:pt idx="10370">
                  <c:v>518.46134186539405</c:v>
                </c:pt>
                <c:pt idx="10371">
                  <c:v>518.44664931701698</c:v>
                </c:pt>
                <c:pt idx="10372">
                  <c:v>518.37658756921803</c:v>
                </c:pt>
                <c:pt idx="10373">
                  <c:v>518.37612969512497</c:v>
                </c:pt>
                <c:pt idx="10374">
                  <c:v>518.36112820054495</c:v>
                </c:pt>
                <c:pt idx="10375">
                  <c:v>518.33892861353695</c:v>
                </c:pt>
                <c:pt idx="10376">
                  <c:v>518.30492496714305</c:v>
                </c:pt>
                <c:pt idx="10377">
                  <c:v>518.291133050643</c:v>
                </c:pt>
                <c:pt idx="10378">
                  <c:v>518.28296614678504</c:v>
                </c:pt>
                <c:pt idx="10379">
                  <c:v>518.27800897171403</c:v>
                </c:pt>
                <c:pt idx="10380">
                  <c:v>518.17576825790195</c:v>
                </c:pt>
                <c:pt idx="10381">
                  <c:v>518.14487693169895</c:v>
                </c:pt>
                <c:pt idx="10382">
                  <c:v>518.13094533866001</c:v>
                </c:pt>
                <c:pt idx="10383">
                  <c:v>518.11761589585603</c:v>
                </c:pt>
                <c:pt idx="10384">
                  <c:v>518.10485545703102</c:v>
                </c:pt>
                <c:pt idx="10385">
                  <c:v>518.05760961584599</c:v>
                </c:pt>
                <c:pt idx="10386">
                  <c:v>518.02677253167201</c:v>
                </c:pt>
                <c:pt idx="10387">
                  <c:v>518.013609019515</c:v>
                </c:pt>
                <c:pt idx="10388">
                  <c:v>518.00424978042497</c:v>
                </c:pt>
                <c:pt idx="10389">
                  <c:v>517.99344660736699</c:v>
                </c:pt>
                <c:pt idx="10390">
                  <c:v>517.95463007215903</c:v>
                </c:pt>
                <c:pt idx="10391">
                  <c:v>517.94661512113896</c:v>
                </c:pt>
                <c:pt idx="10392">
                  <c:v>517.94543671238</c:v>
                </c:pt>
                <c:pt idx="10393">
                  <c:v>517.92137282584599</c:v>
                </c:pt>
                <c:pt idx="10394">
                  <c:v>517.91502107916097</c:v>
                </c:pt>
                <c:pt idx="10395">
                  <c:v>517.89570653426699</c:v>
                </c:pt>
                <c:pt idx="10396">
                  <c:v>517.89480132809604</c:v>
                </c:pt>
                <c:pt idx="10397">
                  <c:v>517.848122582418</c:v>
                </c:pt>
                <c:pt idx="10398">
                  <c:v>517.83082952238499</c:v>
                </c:pt>
                <c:pt idx="10399">
                  <c:v>517.78021619757499</c:v>
                </c:pt>
                <c:pt idx="10400">
                  <c:v>517.77433184435301</c:v>
                </c:pt>
                <c:pt idx="10401">
                  <c:v>517.70025828474104</c:v>
                </c:pt>
                <c:pt idx="10402">
                  <c:v>517.69991205213205</c:v>
                </c:pt>
                <c:pt idx="10403">
                  <c:v>517.67192019275797</c:v>
                </c:pt>
                <c:pt idx="10404">
                  <c:v>517.66708441476703</c:v>
                </c:pt>
                <c:pt idx="10405">
                  <c:v>517.65392423046796</c:v>
                </c:pt>
                <c:pt idx="10406">
                  <c:v>517.63557419717097</c:v>
                </c:pt>
                <c:pt idx="10407">
                  <c:v>517.63039244906304</c:v>
                </c:pt>
                <c:pt idx="10408">
                  <c:v>517.53954278013703</c:v>
                </c:pt>
                <c:pt idx="10409">
                  <c:v>517.450002168212</c:v>
                </c:pt>
                <c:pt idx="10410">
                  <c:v>517.39567923049503</c:v>
                </c:pt>
                <c:pt idx="10411">
                  <c:v>517.36673934978103</c:v>
                </c:pt>
                <c:pt idx="10412">
                  <c:v>517.33780887189403</c:v>
                </c:pt>
                <c:pt idx="10413">
                  <c:v>517.27710587539298</c:v>
                </c:pt>
                <c:pt idx="10414">
                  <c:v>517.26008862039998</c:v>
                </c:pt>
                <c:pt idx="10415">
                  <c:v>517.24428703110596</c:v>
                </c:pt>
                <c:pt idx="10416">
                  <c:v>517.23059372077898</c:v>
                </c:pt>
                <c:pt idx="10417">
                  <c:v>517.20382927934497</c:v>
                </c:pt>
                <c:pt idx="10418">
                  <c:v>517.20188537966499</c:v>
                </c:pt>
                <c:pt idx="10419">
                  <c:v>517.19417075964498</c:v>
                </c:pt>
                <c:pt idx="10420">
                  <c:v>517.18413843866699</c:v>
                </c:pt>
                <c:pt idx="10421">
                  <c:v>517.17792056599706</c:v>
                </c:pt>
                <c:pt idx="10422">
                  <c:v>517.13152475718903</c:v>
                </c:pt>
                <c:pt idx="10423">
                  <c:v>517.08478215678394</c:v>
                </c:pt>
                <c:pt idx="10424">
                  <c:v>517.08467109083301</c:v>
                </c:pt>
                <c:pt idx="10425">
                  <c:v>517.07214977234105</c:v>
                </c:pt>
                <c:pt idx="10426">
                  <c:v>517.03461811373802</c:v>
                </c:pt>
                <c:pt idx="10427">
                  <c:v>517.03203527307198</c:v>
                </c:pt>
                <c:pt idx="10428">
                  <c:v>517.02978958742801</c:v>
                </c:pt>
                <c:pt idx="10429">
                  <c:v>516.98025248407396</c:v>
                </c:pt>
                <c:pt idx="10430">
                  <c:v>516.95720728606705</c:v>
                </c:pt>
                <c:pt idx="10431">
                  <c:v>516.94766929596699</c:v>
                </c:pt>
                <c:pt idx="10432">
                  <c:v>516.92364629454505</c:v>
                </c:pt>
                <c:pt idx="10433">
                  <c:v>516.91160344724005</c:v>
                </c:pt>
                <c:pt idx="10434">
                  <c:v>516.91003080292501</c:v>
                </c:pt>
                <c:pt idx="10435">
                  <c:v>516.90661549624599</c:v>
                </c:pt>
                <c:pt idx="10436">
                  <c:v>516.87164646731401</c:v>
                </c:pt>
                <c:pt idx="10437">
                  <c:v>516.84954003315204</c:v>
                </c:pt>
                <c:pt idx="10438">
                  <c:v>516.833558082698</c:v>
                </c:pt>
                <c:pt idx="10439">
                  <c:v>516.78147650099095</c:v>
                </c:pt>
                <c:pt idx="10440">
                  <c:v>516.77245433532403</c:v>
                </c:pt>
                <c:pt idx="10441">
                  <c:v>516.77102809346502</c:v>
                </c:pt>
                <c:pt idx="10442">
                  <c:v>516.76572735662205</c:v>
                </c:pt>
                <c:pt idx="10443">
                  <c:v>516.68907389443996</c:v>
                </c:pt>
                <c:pt idx="10444">
                  <c:v>516.54747316199996</c:v>
                </c:pt>
                <c:pt idx="10445">
                  <c:v>516.51892159952604</c:v>
                </c:pt>
                <c:pt idx="10446">
                  <c:v>516.49860032632898</c:v>
                </c:pt>
                <c:pt idx="10447">
                  <c:v>516.46047211576899</c:v>
                </c:pt>
                <c:pt idx="10448">
                  <c:v>516.44223944786199</c:v>
                </c:pt>
                <c:pt idx="10449">
                  <c:v>516.41242933798105</c:v>
                </c:pt>
                <c:pt idx="10450">
                  <c:v>516.34761520567702</c:v>
                </c:pt>
                <c:pt idx="10451">
                  <c:v>516.31685442669198</c:v>
                </c:pt>
                <c:pt idx="10452">
                  <c:v>516.29322325287103</c:v>
                </c:pt>
                <c:pt idx="10453">
                  <c:v>516.22569892589297</c:v>
                </c:pt>
                <c:pt idx="10454">
                  <c:v>516.22471021599097</c:v>
                </c:pt>
                <c:pt idx="10455">
                  <c:v>516.21231711110897</c:v>
                </c:pt>
                <c:pt idx="10456">
                  <c:v>516.15321659329095</c:v>
                </c:pt>
                <c:pt idx="10457">
                  <c:v>516.11720143217701</c:v>
                </c:pt>
                <c:pt idx="10458">
                  <c:v>516.10229160956897</c:v>
                </c:pt>
                <c:pt idx="10459">
                  <c:v>516.09941240090598</c:v>
                </c:pt>
                <c:pt idx="10460">
                  <c:v>516.096673979245</c:v>
                </c:pt>
                <c:pt idx="10461">
                  <c:v>516.02699035160003</c:v>
                </c:pt>
                <c:pt idx="10462">
                  <c:v>515.981793772473</c:v>
                </c:pt>
                <c:pt idx="10463">
                  <c:v>515.97154052823305</c:v>
                </c:pt>
                <c:pt idx="10464">
                  <c:v>515.96333741299804</c:v>
                </c:pt>
                <c:pt idx="10465">
                  <c:v>515.93323389439399</c:v>
                </c:pt>
                <c:pt idx="10466">
                  <c:v>515.93310454457605</c:v>
                </c:pt>
                <c:pt idx="10467">
                  <c:v>515.91964605738599</c:v>
                </c:pt>
                <c:pt idx="10468">
                  <c:v>515.912938706555</c:v>
                </c:pt>
                <c:pt idx="10469">
                  <c:v>515.87945400934996</c:v>
                </c:pt>
                <c:pt idx="10470">
                  <c:v>515.83964047337099</c:v>
                </c:pt>
                <c:pt idx="10471">
                  <c:v>515.83229962790597</c:v>
                </c:pt>
                <c:pt idx="10472">
                  <c:v>515.82425453226199</c:v>
                </c:pt>
                <c:pt idx="10473">
                  <c:v>515.80028798654098</c:v>
                </c:pt>
                <c:pt idx="10474">
                  <c:v>515.79889877549704</c:v>
                </c:pt>
                <c:pt idx="10475">
                  <c:v>515.70158859703201</c:v>
                </c:pt>
                <c:pt idx="10476">
                  <c:v>515.62935378327995</c:v>
                </c:pt>
                <c:pt idx="10477">
                  <c:v>515.59161806669294</c:v>
                </c:pt>
                <c:pt idx="10478">
                  <c:v>515.57097617806903</c:v>
                </c:pt>
                <c:pt idx="10479">
                  <c:v>515.55437900425397</c:v>
                </c:pt>
                <c:pt idx="10480">
                  <c:v>515.53966211252202</c:v>
                </c:pt>
                <c:pt idx="10481">
                  <c:v>515.53013635475804</c:v>
                </c:pt>
                <c:pt idx="10482">
                  <c:v>515.50541822719299</c:v>
                </c:pt>
                <c:pt idx="10483">
                  <c:v>515.50306142420504</c:v>
                </c:pt>
                <c:pt idx="10484">
                  <c:v>515.48778275427799</c:v>
                </c:pt>
                <c:pt idx="10485">
                  <c:v>515.45209081962901</c:v>
                </c:pt>
                <c:pt idx="10486">
                  <c:v>515.42342640180902</c:v>
                </c:pt>
                <c:pt idx="10487">
                  <c:v>515.41537866955696</c:v>
                </c:pt>
                <c:pt idx="10488">
                  <c:v>515.35507648894304</c:v>
                </c:pt>
                <c:pt idx="10489">
                  <c:v>515.26235073954797</c:v>
                </c:pt>
                <c:pt idx="10490">
                  <c:v>515.23642131066299</c:v>
                </c:pt>
                <c:pt idx="10491">
                  <c:v>515.20887123930402</c:v>
                </c:pt>
                <c:pt idx="10492">
                  <c:v>515.15877843788303</c:v>
                </c:pt>
                <c:pt idx="10493">
                  <c:v>515.14990954394898</c:v>
                </c:pt>
                <c:pt idx="10494">
                  <c:v>515.13802914361099</c:v>
                </c:pt>
                <c:pt idx="10495">
                  <c:v>515.10720238464899</c:v>
                </c:pt>
                <c:pt idx="10496">
                  <c:v>515.07078773723197</c:v>
                </c:pt>
                <c:pt idx="10497">
                  <c:v>515.05596117032701</c:v>
                </c:pt>
                <c:pt idx="10498">
                  <c:v>515.054063085179</c:v>
                </c:pt>
                <c:pt idx="10499">
                  <c:v>515.04281520277095</c:v>
                </c:pt>
                <c:pt idx="10500">
                  <c:v>515.02995867607206</c:v>
                </c:pt>
                <c:pt idx="10501">
                  <c:v>515.02707374025601</c:v>
                </c:pt>
                <c:pt idx="10502">
                  <c:v>515.02612779797596</c:v>
                </c:pt>
                <c:pt idx="10503">
                  <c:v>514.98695534257297</c:v>
                </c:pt>
                <c:pt idx="10504">
                  <c:v>514.92962883129496</c:v>
                </c:pt>
                <c:pt idx="10505">
                  <c:v>514.81846512422601</c:v>
                </c:pt>
                <c:pt idx="10506">
                  <c:v>514.79825564805606</c:v>
                </c:pt>
                <c:pt idx="10507">
                  <c:v>514.79353392199403</c:v>
                </c:pt>
                <c:pt idx="10508">
                  <c:v>514.78384496136096</c:v>
                </c:pt>
                <c:pt idx="10509">
                  <c:v>514.77851651470496</c:v>
                </c:pt>
                <c:pt idx="10510">
                  <c:v>514.76973855394601</c:v>
                </c:pt>
                <c:pt idx="10511">
                  <c:v>514.75222166388698</c:v>
                </c:pt>
                <c:pt idx="10512">
                  <c:v>514.73857009639698</c:v>
                </c:pt>
                <c:pt idx="10513">
                  <c:v>514.69740989598597</c:v>
                </c:pt>
                <c:pt idx="10514">
                  <c:v>514.65377160606499</c:v>
                </c:pt>
                <c:pt idx="10515">
                  <c:v>514.56613551367604</c:v>
                </c:pt>
                <c:pt idx="10516">
                  <c:v>514.55528692096004</c:v>
                </c:pt>
                <c:pt idx="10517">
                  <c:v>514.47258849264097</c:v>
                </c:pt>
                <c:pt idx="10518">
                  <c:v>514.43868327591895</c:v>
                </c:pt>
                <c:pt idx="10519">
                  <c:v>514.43825927878299</c:v>
                </c:pt>
                <c:pt idx="10520">
                  <c:v>514.42931052402298</c:v>
                </c:pt>
                <c:pt idx="10521">
                  <c:v>514.41805879392098</c:v>
                </c:pt>
                <c:pt idx="10522">
                  <c:v>514.38063622400603</c:v>
                </c:pt>
                <c:pt idx="10523">
                  <c:v>514.24842028654496</c:v>
                </c:pt>
                <c:pt idx="10524">
                  <c:v>514.23404383910497</c:v>
                </c:pt>
                <c:pt idx="10525">
                  <c:v>514.22493883638299</c:v>
                </c:pt>
                <c:pt idx="10526">
                  <c:v>514.19605830139096</c:v>
                </c:pt>
                <c:pt idx="10527">
                  <c:v>514.17463790437296</c:v>
                </c:pt>
                <c:pt idx="10528">
                  <c:v>514.14691249347095</c:v>
                </c:pt>
                <c:pt idx="10529">
                  <c:v>514.115749131852</c:v>
                </c:pt>
                <c:pt idx="10530">
                  <c:v>514.10834363423896</c:v>
                </c:pt>
                <c:pt idx="10531">
                  <c:v>514.08785794749303</c:v>
                </c:pt>
                <c:pt idx="10532">
                  <c:v>514.08226892540199</c:v>
                </c:pt>
                <c:pt idx="10533">
                  <c:v>514.07945291244403</c:v>
                </c:pt>
                <c:pt idx="10534">
                  <c:v>514.07189669711795</c:v>
                </c:pt>
                <c:pt idx="10535">
                  <c:v>514.04088034844494</c:v>
                </c:pt>
                <c:pt idx="10536">
                  <c:v>514.03193759437897</c:v>
                </c:pt>
                <c:pt idx="10537">
                  <c:v>514.02734623548099</c:v>
                </c:pt>
                <c:pt idx="10538">
                  <c:v>514.00915552579704</c:v>
                </c:pt>
                <c:pt idx="10539">
                  <c:v>513.99470734162799</c:v>
                </c:pt>
                <c:pt idx="10540">
                  <c:v>513.92776215122103</c:v>
                </c:pt>
                <c:pt idx="10541">
                  <c:v>513.91825712779303</c:v>
                </c:pt>
                <c:pt idx="10542">
                  <c:v>513.90921404934704</c:v>
                </c:pt>
                <c:pt idx="10543">
                  <c:v>513.88237220638996</c:v>
                </c:pt>
                <c:pt idx="10544">
                  <c:v>513.85717254166195</c:v>
                </c:pt>
                <c:pt idx="10545">
                  <c:v>513.82783726752098</c:v>
                </c:pt>
                <c:pt idx="10546">
                  <c:v>513.77090761661896</c:v>
                </c:pt>
                <c:pt idx="10547">
                  <c:v>513.74037518101704</c:v>
                </c:pt>
                <c:pt idx="10548">
                  <c:v>513.73985999997899</c:v>
                </c:pt>
                <c:pt idx="10549">
                  <c:v>513.720211910486</c:v>
                </c:pt>
                <c:pt idx="10550">
                  <c:v>513.71213906359606</c:v>
                </c:pt>
                <c:pt idx="10551">
                  <c:v>513.68937621805901</c:v>
                </c:pt>
                <c:pt idx="10552">
                  <c:v>513.65222267358001</c:v>
                </c:pt>
                <c:pt idx="10553">
                  <c:v>513.63111143494802</c:v>
                </c:pt>
                <c:pt idx="10554">
                  <c:v>513.62627250307798</c:v>
                </c:pt>
                <c:pt idx="10555">
                  <c:v>513.61418924000702</c:v>
                </c:pt>
                <c:pt idx="10556">
                  <c:v>513.60348252004701</c:v>
                </c:pt>
                <c:pt idx="10557">
                  <c:v>513.53809841364705</c:v>
                </c:pt>
                <c:pt idx="10558">
                  <c:v>513.49961730024495</c:v>
                </c:pt>
                <c:pt idx="10559">
                  <c:v>513.49698852527297</c:v>
                </c:pt>
                <c:pt idx="10560">
                  <c:v>513.49223037350998</c:v>
                </c:pt>
                <c:pt idx="10561">
                  <c:v>513.45714986152495</c:v>
                </c:pt>
                <c:pt idx="10562">
                  <c:v>513.45467235574904</c:v>
                </c:pt>
                <c:pt idx="10563">
                  <c:v>513.40975714743399</c:v>
                </c:pt>
                <c:pt idx="10564">
                  <c:v>513.40724414517297</c:v>
                </c:pt>
                <c:pt idx="10565">
                  <c:v>513.39681832696999</c:v>
                </c:pt>
                <c:pt idx="10566">
                  <c:v>513.38426845667004</c:v>
                </c:pt>
                <c:pt idx="10567">
                  <c:v>513.37335439707897</c:v>
                </c:pt>
                <c:pt idx="10568">
                  <c:v>513.35186040695396</c:v>
                </c:pt>
                <c:pt idx="10569">
                  <c:v>513.31492649959603</c:v>
                </c:pt>
                <c:pt idx="10570">
                  <c:v>513.30704340853595</c:v>
                </c:pt>
                <c:pt idx="10571">
                  <c:v>513.29798852409601</c:v>
                </c:pt>
                <c:pt idx="10572">
                  <c:v>513.297977108591</c:v>
                </c:pt>
                <c:pt idx="10573">
                  <c:v>513.26955937372395</c:v>
                </c:pt>
                <c:pt idx="10574">
                  <c:v>513.22499859334505</c:v>
                </c:pt>
                <c:pt idx="10575">
                  <c:v>513.21740639167297</c:v>
                </c:pt>
                <c:pt idx="10576">
                  <c:v>513.18674658130101</c:v>
                </c:pt>
                <c:pt idx="10577">
                  <c:v>513.16106509568795</c:v>
                </c:pt>
                <c:pt idx="10578">
                  <c:v>513.09981977509506</c:v>
                </c:pt>
                <c:pt idx="10579">
                  <c:v>513.02832146445701</c:v>
                </c:pt>
                <c:pt idx="10580">
                  <c:v>513.01666948477896</c:v>
                </c:pt>
                <c:pt idx="10581">
                  <c:v>513.01036956572</c:v>
                </c:pt>
                <c:pt idx="10582">
                  <c:v>513.01000108598396</c:v>
                </c:pt>
                <c:pt idx="10583">
                  <c:v>512.979172259248</c:v>
                </c:pt>
                <c:pt idx="10584">
                  <c:v>512.95238450501802</c:v>
                </c:pt>
                <c:pt idx="10585">
                  <c:v>512.92885748235904</c:v>
                </c:pt>
                <c:pt idx="10586">
                  <c:v>512.91005897412697</c:v>
                </c:pt>
                <c:pt idx="10587">
                  <c:v>512.90955901083203</c:v>
                </c:pt>
                <c:pt idx="10588">
                  <c:v>512.84926047299098</c:v>
                </c:pt>
                <c:pt idx="10589">
                  <c:v>512.84372948620296</c:v>
                </c:pt>
                <c:pt idx="10590">
                  <c:v>512.84348072902003</c:v>
                </c:pt>
                <c:pt idx="10591">
                  <c:v>512.82239369151603</c:v>
                </c:pt>
                <c:pt idx="10592">
                  <c:v>512.79481621652599</c:v>
                </c:pt>
                <c:pt idx="10593">
                  <c:v>512.74832680380598</c:v>
                </c:pt>
                <c:pt idx="10594">
                  <c:v>512.73890871715901</c:v>
                </c:pt>
                <c:pt idx="10595">
                  <c:v>512.69562872370398</c:v>
                </c:pt>
                <c:pt idx="10596">
                  <c:v>512.69141597356997</c:v>
                </c:pt>
                <c:pt idx="10597">
                  <c:v>512.68797419116402</c:v>
                </c:pt>
                <c:pt idx="10598">
                  <c:v>512.68692149113895</c:v>
                </c:pt>
                <c:pt idx="10599">
                  <c:v>512.66395101575802</c:v>
                </c:pt>
                <c:pt idx="10600">
                  <c:v>512.64706773802095</c:v>
                </c:pt>
                <c:pt idx="10601">
                  <c:v>512.63855605280003</c:v>
                </c:pt>
                <c:pt idx="10602">
                  <c:v>512.60133355352002</c:v>
                </c:pt>
                <c:pt idx="10603">
                  <c:v>512.53395769352596</c:v>
                </c:pt>
                <c:pt idx="10604">
                  <c:v>512.47894409835601</c:v>
                </c:pt>
                <c:pt idx="10605">
                  <c:v>512.46361624746305</c:v>
                </c:pt>
                <c:pt idx="10606">
                  <c:v>512.46342077625798</c:v>
                </c:pt>
                <c:pt idx="10607">
                  <c:v>512.44807773316199</c:v>
                </c:pt>
                <c:pt idx="10608">
                  <c:v>512.34474212529301</c:v>
                </c:pt>
                <c:pt idx="10609">
                  <c:v>512.34368024239097</c:v>
                </c:pt>
                <c:pt idx="10610">
                  <c:v>512.34251951256601</c:v>
                </c:pt>
                <c:pt idx="10611">
                  <c:v>512.32291860003397</c:v>
                </c:pt>
                <c:pt idx="10612">
                  <c:v>512.31926429994905</c:v>
                </c:pt>
                <c:pt idx="10613">
                  <c:v>512.26021170038996</c:v>
                </c:pt>
                <c:pt idx="10614">
                  <c:v>512.244028962622</c:v>
                </c:pt>
                <c:pt idx="10615">
                  <c:v>512.20374198814704</c:v>
                </c:pt>
                <c:pt idx="10616">
                  <c:v>512.16329286167195</c:v>
                </c:pt>
                <c:pt idx="10617">
                  <c:v>512.16073924034697</c:v>
                </c:pt>
                <c:pt idx="10618">
                  <c:v>512.12911334653597</c:v>
                </c:pt>
                <c:pt idx="10619">
                  <c:v>512.12885890422206</c:v>
                </c:pt>
                <c:pt idx="10620">
                  <c:v>512.102437268367</c:v>
                </c:pt>
                <c:pt idx="10621">
                  <c:v>512.10103097322894</c:v>
                </c:pt>
                <c:pt idx="10622">
                  <c:v>512.087020486244</c:v>
                </c:pt>
                <c:pt idx="10623">
                  <c:v>512.06515655517603</c:v>
                </c:pt>
                <c:pt idx="10624">
                  <c:v>512.04849001825801</c:v>
                </c:pt>
                <c:pt idx="10625">
                  <c:v>512.04215879131004</c:v>
                </c:pt>
                <c:pt idx="10626">
                  <c:v>512.04019578884402</c:v>
                </c:pt>
                <c:pt idx="10627">
                  <c:v>512.02515639497597</c:v>
                </c:pt>
                <c:pt idx="10628">
                  <c:v>512.02499663110996</c:v>
                </c:pt>
                <c:pt idx="10629">
                  <c:v>511.99006605287002</c:v>
                </c:pt>
                <c:pt idx="10630">
                  <c:v>511.97977157556801</c:v>
                </c:pt>
                <c:pt idx="10631">
                  <c:v>511.97535548996098</c:v>
                </c:pt>
                <c:pt idx="10632">
                  <c:v>511.97418290107498</c:v>
                </c:pt>
                <c:pt idx="10633">
                  <c:v>511.96114927999201</c:v>
                </c:pt>
                <c:pt idx="10634">
                  <c:v>511.94316890776503</c:v>
                </c:pt>
                <c:pt idx="10635">
                  <c:v>511.94285177685498</c:v>
                </c:pt>
                <c:pt idx="10636">
                  <c:v>511.93448732483398</c:v>
                </c:pt>
                <c:pt idx="10637">
                  <c:v>511.896836682095</c:v>
                </c:pt>
                <c:pt idx="10638">
                  <c:v>511.82251869010298</c:v>
                </c:pt>
                <c:pt idx="10639">
                  <c:v>511.815392045051</c:v>
                </c:pt>
                <c:pt idx="10640">
                  <c:v>511.80098637292298</c:v>
                </c:pt>
                <c:pt idx="10641">
                  <c:v>511.78238457724802</c:v>
                </c:pt>
                <c:pt idx="10642">
                  <c:v>511.77787975211697</c:v>
                </c:pt>
                <c:pt idx="10643">
                  <c:v>511.74038871190402</c:v>
                </c:pt>
                <c:pt idx="10644">
                  <c:v>511.73678855849198</c:v>
                </c:pt>
                <c:pt idx="10645">
                  <c:v>511.711605244655</c:v>
                </c:pt>
                <c:pt idx="10646">
                  <c:v>511.69648655712803</c:v>
                </c:pt>
                <c:pt idx="10647">
                  <c:v>511.68684607139301</c:v>
                </c:pt>
                <c:pt idx="10648">
                  <c:v>511.65348364569701</c:v>
                </c:pt>
                <c:pt idx="10649">
                  <c:v>511.63265656532502</c:v>
                </c:pt>
                <c:pt idx="10650">
                  <c:v>511.62315483646398</c:v>
                </c:pt>
                <c:pt idx="10651">
                  <c:v>511.60738786793797</c:v>
                </c:pt>
                <c:pt idx="10652">
                  <c:v>511.60308822048597</c:v>
                </c:pt>
                <c:pt idx="10653">
                  <c:v>511.57809638979103</c:v>
                </c:pt>
                <c:pt idx="10654">
                  <c:v>511.57611838753797</c:v>
                </c:pt>
                <c:pt idx="10655">
                  <c:v>511.57589018245397</c:v>
                </c:pt>
                <c:pt idx="10656">
                  <c:v>511.57279560730399</c:v>
                </c:pt>
                <c:pt idx="10657">
                  <c:v>511.53241397957601</c:v>
                </c:pt>
                <c:pt idx="10658">
                  <c:v>511.49383776383002</c:v>
                </c:pt>
                <c:pt idx="10659">
                  <c:v>511.48003501419299</c:v>
                </c:pt>
                <c:pt idx="10660">
                  <c:v>511.478781036275</c:v>
                </c:pt>
                <c:pt idx="10661">
                  <c:v>511.47111631189603</c:v>
                </c:pt>
                <c:pt idx="10662">
                  <c:v>511.46857809635299</c:v>
                </c:pt>
                <c:pt idx="10663">
                  <c:v>511.43485092043198</c:v>
                </c:pt>
                <c:pt idx="10664">
                  <c:v>511.40498424519399</c:v>
                </c:pt>
                <c:pt idx="10665">
                  <c:v>511.39943324779603</c:v>
                </c:pt>
                <c:pt idx="10666">
                  <c:v>511.38820648324401</c:v>
                </c:pt>
                <c:pt idx="10667">
                  <c:v>511.38062883807203</c:v>
                </c:pt>
                <c:pt idx="10668">
                  <c:v>511.36032853050602</c:v>
                </c:pt>
                <c:pt idx="10669">
                  <c:v>511.34406317212199</c:v>
                </c:pt>
                <c:pt idx="10670">
                  <c:v>511.315078520513</c:v>
                </c:pt>
                <c:pt idx="10671">
                  <c:v>511.30731730556698</c:v>
                </c:pt>
                <c:pt idx="10672">
                  <c:v>511.27952663719299</c:v>
                </c:pt>
                <c:pt idx="10673">
                  <c:v>511.27895340153202</c:v>
                </c:pt>
                <c:pt idx="10674">
                  <c:v>511.25636451569898</c:v>
                </c:pt>
                <c:pt idx="10675">
                  <c:v>511.190638925244</c:v>
                </c:pt>
                <c:pt idx="10676">
                  <c:v>511.13498844018102</c:v>
                </c:pt>
                <c:pt idx="10677">
                  <c:v>511.13114543639102</c:v>
                </c:pt>
                <c:pt idx="10678">
                  <c:v>511.08993662528599</c:v>
                </c:pt>
                <c:pt idx="10679">
                  <c:v>511.007146343008</c:v>
                </c:pt>
                <c:pt idx="10680">
                  <c:v>510.99256988331098</c:v>
                </c:pt>
                <c:pt idx="10681">
                  <c:v>510.97142998232698</c:v>
                </c:pt>
                <c:pt idx="10682">
                  <c:v>510.890677855479</c:v>
                </c:pt>
                <c:pt idx="10683">
                  <c:v>510.88666284514699</c:v>
                </c:pt>
                <c:pt idx="10684">
                  <c:v>510.87864779338298</c:v>
                </c:pt>
                <c:pt idx="10685">
                  <c:v>510.87029367749898</c:v>
                </c:pt>
                <c:pt idx="10686">
                  <c:v>510.86143719888901</c:v>
                </c:pt>
                <c:pt idx="10687">
                  <c:v>510.83371969554702</c:v>
                </c:pt>
                <c:pt idx="10688">
                  <c:v>510.78453084548698</c:v>
                </c:pt>
                <c:pt idx="10689">
                  <c:v>510.745462458215</c:v>
                </c:pt>
                <c:pt idx="10690">
                  <c:v>510.74454615872298</c:v>
                </c:pt>
                <c:pt idx="10691">
                  <c:v>510.73950736075102</c:v>
                </c:pt>
                <c:pt idx="10692">
                  <c:v>510.72432799271098</c:v>
                </c:pt>
                <c:pt idx="10693">
                  <c:v>510.67406698867302</c:v>
                </c:pt>
                <c:pt idx="10694">
                  <c:v>510.66813794426997</c:v>
                </c:pt>
                <c:pt idx="10695">
                  <c:v>510.62515566264898</c:v>
                </c:pt>
                <c:pt idx="10696">
                  <c:v>510.52153619382898</c:v>
                </c:pt>
                <c:pt idx="10697">
                  <c:v>510.47905971373598</c:v>
                </c:pt>
                <c:pt idx="10698">
                  <c:v>510.47794764251699</c:v>
                </c:pt>
                <c:pt idx="10699">
                  <c:v>510.43273928405102</c:v>
                </c:pt>
                <c:pt idx="10700">
                  <c:v>510.42626548653499</c:v>
                </c:pt>
                <c:pt idx="10701">
                  <c:v>510.40545351585502</c:v>
                </c:pt>
                <c:pt idx="10702">
                  <c:v>510.37564236368797</c:v>
                </c:pt>
                <c:pt idx="10703">
                  <c:v>510.37262127828097</c:v>
                </c:pt>
                <c:pt idx="10704">
                  <c:v>510.35977797112201</c:v>
                </c:pt>
                <c:pt idx="10705">
                  <c:v>510.34758243273899</c:v>
                </c:pt>
                <c:pt idx="10706">
                  <c:v>510.30961597244101</c:v>
                </c:pt>
                <c:pt idx="10707">
                  <c:v>510.30040606876702</c:v>
                </c:pt>
                <c:pt idx="10708">
                  <c:v>510.29959753313301</c:v>
                </c:pt>
                <c:pt idx="10709">
                  <c:v>510.29195350239797</c:v>
                </c:pt>
                <c:pt idx="10710">
                  <c:v>510.28570159509701</c:v>
                </c:pt>
                <c:pt idx="10711">
                  <c:v>510.27808851884203</c:v>
                </c:pt>
                <c:pt idx="10712">
                  <c:v>510.27113732047599</c:v>
                </c:pt>
                <c:pt idx="10713">
                  <c:v>510.22422352984</c:v>
                </c:pt>
                <c:pt idx="10714">
                  <c:v>510.21991053277202</c:v>
                </c:pt>
                <c:pt idx="10715">
                  <c:v>510.21239761786001</c:v>
                </c:pt>
                <c:pt idx="10716">
                  <c:v>510.18892044473802</c:v>
                </c:pt>
                <c:pt idx="10717">
                  <c:v>510.17961517970099</c:v>
                </c:pt>
                <c:pt idx="10718">
                  <c:v>510.17918232711099</c:v>
                </c:pt>
                <c:pt idx="10719">
                  <c:v>510.17669886770102</c:v>
                </c:pt>
                <c:pt idx="10720">
                  <c:v>510.09860936352601</c:v>
                </c:pt>
                <c:pt idx="10721">
                  <c:v>510.08463541290399</c:v>
                </c:pt>
                <c:pt idx="10722">
                  <c:v>510.06888702815002</c:v>
                </c:pt>
                <c:pt idx="10723">
                  <c:v>510.06505890356198</c:v>
                </c:pt>
                <c:pt idx="10724">
                  <c:v>509.98398182368101</c:v>
                </c:pt>
                <c:pt idx="10725">
                  <c:v>509.983243746548</c:v>
                </c:pt>
                <c:pt idx="10726">
                  <c:v>509.965735712612</c:v>
                </c:pt>
                <c:pt idx="10727">
                  <c:v>509.93447829357399</c:v>
                </c:pt>
                <c:pt idx="10728">
                  <c:v>509.925321902706</c:v>
                </c:pt>
                <c:pt idx="10729">
                  <c:v>509.90477606721498</c:v>
                </c:pt>
                <c:pt idx="10730">
                  <c:v>509.89508592775798</c:v>
                </c:pt>
                <c:pt idx="10731">
                  <c:v>509.89208224793799</c:v>
                </c:pt>
                <c:pt idx="10732">
                  <c:v>509.86323179968701</c:v>
                </c:pt>
                <c:pt idx="10733">
                  <c:v>509.71739930439401</c:v>
                </c:pt>
                <c:pt idx="10734">
                  <c:v>509.63958319247701</c:v>
                </c:pt>
                <c:pt idx="10735">
                  <c:v>509.59285574637801</c:v>
                </c:pt>
                <c:pt idx="10736">
                  <c:v>509.58574932893902</c:v>
                </c:pt>
                <c:pt idx="10737">
                  <c:v>509.58413793165198</c:v>
                </c:pt>
                <c:pt idx="10738">
                  <c:v>509.54044456991301</c:v>
                </c:pt>
                <c:pt idx="10739">
                  <c:v>509.52963476755599</c:v>
                </c:pt>
                <c:pt idx="10740">
                  <c:v>509.515817496012</c:v>
                </c:pt>
                <c:pt idx="10741">
                  <c:v>509.50664318668902</c:v>
                </c:pt>
                <c:pt idx="10742">
                  <c:v>509.494934863362</c:v>
                </c:pt>
                <c:pt idx="10743">
                  <c:v>509.48059215068503</c:v>
                </c:pt>
                <c:pt idx="10744">
                  <c:v>509.41810825262201</c:v>
                </c:pt>
                <c:pt idx="10745">
                  <c:v>509.41733515224502</c:v>
                </c:pt>
                <c:pt idx="10746">
                  <c:v>509.39343277266101</c:v>
                </c:pt>
                <c:pt idx="10747">
                  <c:v>509.39241159357198</c:v>
                </c:pt>
                <c:pt idx="10748">
                  <c:v>509.37798080104398</c:v>
                </c:pt>
                <c:pt idx="10749">
                  <c:v>509.35311911450998</c:v>
                </c:pt>
                <c:pt idx="10750">
                  <c:v>509.34934904465302</c:v>
                </c:pt>
                <c:pt idx="10751">
                  <c:v>509.34918006789201</c:v>
                </c:pt>
                <c:pt idx="10752">
                  <c:v>509.34318137356502</c:v>
                </c:pt>
                <c:pt idx="10753">
                  <c:v>509.33314343098903</c:v>
                </c:pt>
                <c:pt idx="10754">
                  <c:v>509.31445058537099</c:v>
                </c:pt>
                <c:pt idx="10755">
                  <c:v>509.31212921053998</c:v>
                </c:pt>
                <c:pt idx="10756">
                  <c:v>509.30234188628998</c:v>
                </c:pt>
                <c:pt idx="10757">
                  <c:v>509.25953660078</c:v>
                </c:pt>
                <c:pt idx="10758">
                  <c:v>509.25569889959201</c:v>
                </c:pt>
                <c:pt idx="10759">
                  <c:v>509.24828873477202</c:v>
                </c:pt>
                <c:pt idx="10760">
                  <c:v>509.247791813606</c:v>
                </c:pt>
                <c:pt idx="10761">
                  <c:v>509.19666508807597</c:v>
                </c:pt>
                <c:pt idx="10762">
                  <c:v>509.17168831053101</c:v>
                </c:pt>
                <c:pt idx="10763">
                  <c:v>509.14924508910798</c:v>
                </c:pt>
                <c:pt idx="10764">
                  <c:v>509.11972030590198</c:v>
                </c:pt>
                <c:pt idx="10765">
                  <c:v>509.09976963454102</c:v>
                </c:pt>
                <c:pt idx="10766">
                  <c:v>509.08784167603397</c:v>
                </c:pt>
                <c:pt idx="10767">
                  <c:v>509.086330037121</c:v>
                </c:pt>
                <c:pt idx="10768">
                  <c:v>509.07416275167998</c:v>
                </c:pt>
                <c:pt idx="10769">
                  <c:v>509.03331591785502</c:v>
                </c:pt>
                <c:pt idx="10770">
                  <c:v>509.01134837750197</c:v>
                </c:pt>
                <c:pt idx="10771">
                  <c:v>509.00458918202202</c:v>
                </c:pt>
                <c:pt idx="10772">
                  <c:v>508.99479146903599</c:v>
                </c:pt>
                <c:pt idx="10773">
                  <c:v>508.98597727051202</c:v>
                </c:pt>
                <c:pt idx="10774">
                  <c:v>508.98370146237102</c:v>
                </c:pt>
                <c:pt idx="10775">
                  <c:v>508.95558642428</c:v>
                </c:pt>
                <c:pt idx="10776">
                  <c:v>508.91902665102799</c:v>
                </c:pt>
                <c:pt idx="10777">
                  <c:v>508.89196160034697</c:v>
                </c:pt>
                <c:pt idx="10778">
                  <c:v>508.88331122194802</c:v>
                </c:pt>
                <c:pt idx="10779">
                  <c:v>508.87371638069101</c:v>
                </c:pt>
                <c:pt idx="10780">
                  <c:v>508.87248032718401</c:v>
                </c:pt>
                <c:pt idx="10781">
                  <c:v>508.864564185988</c:v>
                </c:pt>
                <c:pt idx="10782">
                  <c:v>508.82299640103003</c:v>
                </c:pt>
                <c:pt idx="10783">
                  <c:v>508.79882346252202</c:v>
                </c:pt>
                <c:pt idx="10784">
                  <c:v>508.78812157660201</c:v>
                </c:pt>
                <c:pt idx="10785">
                  <c:v>508.77219238398601</c:v>
                </c:pt>
                <c:pt idx="10786">
                  <c:v>508.71620353507399</c:v>
                </c:pt>
                <c:pt idx="10787">
                  <c:v>508.69537813662902</c:v>
                </c:pt>
                <c:pt idx="10788">
                  <c:v>508.68337987153598</c:v>
                </c:pt>
                <c:pt idx="10789">
                  <c:v>508.646692513549</c:v>
                </c:pt>
                <c:pt idx="10790">
                  <c:v>508.64004920648</c:v>
                </c:pt>
                <c:pt idx="10791">
                  <c:v>508.57333695344403</c:v>
                </c:pt>
                <c:pt idx="10792">
                  <c:v>508.55654813498398</c:v>
                </c:pt>
                <c:pt idx="10793">
                  <c:v>508.54485350042199</c:v>
                </c:pt>
                <c:pt idx="10794">
                  <c:v>508.50426499528902</c:v>
                </c:pt>
                <c:pt idx="10795">
                  <c:v>508.49666762772301</c:v>
                </c:pt>
                <c:pt idx="10796">
                  <c:v>508.40520443184198</c:v>
                </c:pt>
                <c:pt idx="10797">
                  <c:v>508.38146537117501</c:v>
                </c:pt>
                <c:pt idx="10798">
                  <c:v>508.38015747170999</c:v>
                </c:pt>
                <c:pt idx="10799">
                  <c:v>508.37214550189498</c:v>
                </c:pt>
                <c:pt idx="10800">
                  <c:v>508.36594712386199</c:v>
                </c:pt>
                <c:pt idx="10801">
                  <c:v>508.33644118267199</c:v>
                </c:pt>
                <c:pt idx="10802">
                  <c:v>508.28579790887699</c:v>
                </c:pt>
                <c:pt idx="10803">
                  <c:v>508.28164683794199</c:v>
                </c:pt>
                <c:pt idx="10804">
                  <c:v>508.24185243532099</c:v>
                </c:pt>
                <c:pt idx="10805">
                  <c:v>508.19858810805499</c:v>
                </c:pt>
                <c:pt idx="10806">
                  <c:v>508.16931598558398</c:v>
                </c:pt>
                <c:pt idx="10807">
                  <c:v>508.16432884022203</c:v>
                </c:pt>
                <c:pt idx="10808">
                  <c:v>508.151815972267</c:v>
                </c:pt>
                <c:pt idx="10809">
                  <c:v>508.12202694656901</c:v>
                </c:pt>
                <c:pt idx="10810">
                  <c:v>508.11050980245898</c:v>
                </c:pt>
                <c:pt idx="10811">
                  <c:v>508.091749372457</c:v>
                </c:pt>
                <c:pt idx="10812">
                  <c:v>508.09112609265202</c:v>
                </c:pt>
                <c:pt idx="10813">
                  <c:v>507.90082341697303</c:v>
                </c:pt>
                <c:pt idx="10814">
                  <c:v>507.89808337840998</c:v>
                </c:pt>
                <c:pt idx="10815">
                  <c:v>507.87013016902898</c:v>
                </c:pt>
                <c:pt idx="10816">
                  <c:v>507.85409681435698</c:v>
                </c:pt>
                <c:pt idx="10817">
                  <c:v>507.85299767659598</c:v>
                </c:pt>
                <c:pt idx="10818">
                  <c:v>507.85006838765503</c:v>
                </c:pt>
                <c:pt idx="10819">
                  <c:v>507.81534346042099</c:v>
                </c:pt>
                <c:pt idx="10820">
                  <c:v>507.80460732709503</c:v>
                </c:pt>
                <c:pt idx="10821">
                  <c:v>507.78027694266399</c:v>
                </c:pt>
                <c:pt idx="10822">
                  <c:v>507.769912190799</c:v>
                </c:pt>
                <c:pt idx="10823">
                  <c:v>507.75954818527401</c:v>
                </c:pt>
                <c:pt idx="10824">
                  <c:v>507.737711325997</c:v>
                </c:pt>
                <c:pt idx="10825">
                  <c:v>507.73572583910101</c:v>
                </c:pt>
                <c:pt idx="10826">
                  <c:v>507.72408556123997</c:v>
                </c:pt>
                <c:pt idx="10827">
                  <c:v>507.65461293274302</c:v>
                </c:pt>
                <c:pt idx="10828">
                  <c:v>507.64711046449401</c:v>
                </c:pt>
                <c:pt idx="10829">
                  <c:v>507.60760529489897</c:v>
                </c:pt>
                <c:pt idx="10830">
                  <c:v>507.560318130947</c:v>
                </c:pt>
                <c:pt idx="10831">
                  <c:v>507.55874497311203</c:v>
                </c:pt>
                <c:pt idx="10832">
                  <c:v>507.44023737587599</c:v>
                </c:pt>
                <c:pt idx="10833">
                  <c:v>507.41628351453397</c:v>
                </c:pt>
                <c:pt idx="10834">
                  <c:v>507.41207709241098</c:v>
                </c:pt>
                <c:pt idx="10835">
                  <c:v>507.40800498401097</c:v>
                </c:pt>
                <c:pt idx="10836">
                  <c:v>507.383712569897</c:v>
                </c:pt>
                <c:pt idx="10837">
                  <c:v>507.37327716631</c:v>
                </c:pt>
                <c:pt idx="10838">
                  <c:v>507.345241600858</c:v>
                </c:pt>
                <c:pt idx="10839">
                  <c:v>507.34261855023999</c:v>
                </c:pt>
                <c:pt idx="10840">
                  <c:v>507.32684151471301</c:v>
                </c:pt>
                <c:pt idx="10841">
                  <c:v>507.32372783698901</c:v>
                </c:pt>
                <c:pt idx="10842">
                  <c:v>507.29772061623498</c:v>
                </c:pt>
                <c:pt idx="10843">
                  <c:v>507.27788177488299</c:v>
                </c:pt>
                <c:pt idx="10844">
                  <c:v>507.25119869403102</c:v>
                </c:pt>
                <c:pt idx="10845">
                  <c:v>507.20790756879501</c:v>
                </c:pt>
                <c:pt idx="10846">
                  <c:v>507.13061358677498</c:v>
                </c:pt>
                <c:pt idx="10847">
                  <c:v>507.07451323785</c:v>
                </c:pt>
                <c:pt idx="10848">
                  <c:v>507.047642824425</c:v>
                </c:pt>
                <c:pt idx="10849">
                  <c:v>507.03248186250698</c:v>
                </c:pt>
                <c:pt idx="10850">
                  <c:v>506.96669903669198</c:v>
                </c:pt>
                <c:pt idx="10851">
                  <c:v>506.94180733910201</c:v>
                </c:pt>
                <c:pt idx="10852">
                  <c:v>506.92324418718999</c:v>
                </c:pt>
                <c:pt idx="10853">
                  <c:v>506.89453204262298</c:v>
                </c:pt>
                <c:pt idx="10854">
                  <c:v>506.89326791882701</c:v>
                </c:pt>
                <c:pt idx="10855">
                  <c:v>506.89130906782998</c:v>
                </c:pt>
                <c:pt idx="10856">
                  <c:v>506.82461387050603</c:v>
                </c:pt>
                <c:pt idx="10857">
                  <c:v>506.81667735334901</c:v>
                </c:pt>
                <c:pt idx="10858">
                  <c:v>506.80449683447603</c:v>
                </c:pt>
                <c:pt idx="10859">
                  <c:v>506.77097521347503</c:v>
                </c:pt>
                <c:pt idx="10860">
                  <c:v>506.76348458795002</c:v>
                </c:pt>
                <c:pt idx="10861">
                  <c:v>506.75204817921798</c:v>
                </c:pt>
                <c:pt idx="10862">
                  <c:v>506.70391936337302</c:v>
                </c:pt>
                <c:pt idx="10863">
                  <c:v>506.66129070357198</c:v>
                </c:pt>
                <c:pt idx="10864">
                  <c:v>506.62726502807499</c:v>
                </c:pt>
                <c:pt idx="10865">
                  <c:v>506.55009236153097</c:v>
                </c:pt>
                <c:pt idx="10866">
                  <c:v>506.53890203998401</c:v>
                </c:pt>
                <c:pt idx="10867">
                  <c:v>506.503406491058</c:v>
                </c:pt>
                <c:pt idx="10868">
                  <c:v>506.49181450324801</c:v>
                </c:pt>
                <c:pt idx="10869">
                  <c:v>506.489926040184</c:v>
                </c:pt>
                <c:pt idx="10870">
                  <c:v>506.47390481516999</c:v>
                </c:pt>
                <c:pt idx="10871">
                  <c:v>506.46944721894499</c:v>
                </c:pt>
                <c:pt idx="10872">
                  <c:v>506.42653850839503</c:v>
                </c:pt>
                <c:pt idx="10873">
                  <c:v>506.39088378938601</c:v>
                </c:pt>
                <c:pt idx="10874">
                  <c:v>506.37996667359403</c:v>
                </c:pt>
                <c:pt idx="10875">
                  <c:v>506.357517437149</c:v>
                </c:pt>
                <c:pt idx="10876">
                  <c:v>506.349652257716</c:v>
                </c:pt>
                <c:pt idx="10877">
                  <c:v>506.33922867244502</c:v>
                </c:pt>
                <c:pt idx="10878">
                  <c:v>506.334812952351</c:v>
                </c:pt>
                <c:pt idx="10879">
                  <c:v>506.32624265893298</c:v>
                </c:pt>
                <c:pt idx="10880">
                  <c:v>506.32272314578898</c:v>
                </c:pt>
                <c:pt idx="10881">
                  <c:v>506.30432095029602</c:v>
                </c:pt>
                <c:pt idx="10882">
                  <c:v>506.29906792448901</c:v>
                </c:pt>
                <c:pt idx="10883">
                  <c:v>506.286238977697</c:v>
                </c:pt>
                <c:pt idx="10884">
                  <c:v>506.24578729109601</c:v>
                </c:pt>
                <c:pt idx="10885">
                  <c:v>506.22857722938301</c:v>
                </c:pt>
                <c:pt idx="10886">
                  <c:v>506.20109307918102</c:v>
                </c:pt>
                <c:pt idx="10887">
                  <c:v>506.147128876453</c:v>
                </c:pt>
                <c:pt idx="10888">
                  <c:v>506.13028516657602</c:v>
                </c:pt>
                <c:pt idx="10889">
                  <c:v>506.12231543573699</c:v>
                </c:pt>
                <c:pt idx="10890">
                  <c:v>506.11741599117499</c:v>
                </c:pt>
                <c:pt idx="10891">
                  <c:v>506.11289712043998</c:v>
                </c:pt>
                <c:pt idx="10892">
                  <c:v>506.111674677005</c:v>
                </c:pt>
                <c:pt idx="10893">
                  <c:v>506.09514749101498</c:v>
                </c:pt>
                <c:pt idx="10894">
                  <c:v>506.09484364119999</c:v>
                </c:pt>
                <c:pt idx="10895">
                  <c:v>506.078966497122</c:v>
                </c:pt>
                <c:pt idx="10896">
                  <c:v>506.03196896977101</c:v>
                </c:pt>
                <c:pt idx="10897">
                  <c:v>506.01732084516902</c:v>
                </c:pt>
                <c:pt idx="10898">
                  <c:v>506.008495305368</c:v>
                </c:pt>
                <c:pt idx="10899">
                  <c:v>505.99915062807599</c:v>
                </c:pt>
                <c:pt idx="10900">
                  <c:v>505.97341616001103</c:v>
                </c:pt>
                <c:pt idx="10901">
                  <c:v>505.96116295844899</c:v>
                </c:pt>
                <c:pt idx="10902">
                  <c:v>505.94624009675402</c:v>
                </c:pt>
                <c:pt idx="10903">
                  <c:v>505.92260170987203</c:v>
                </c:pt>
                <c:pt idx="10904">
                  <c:v>505.88619269017698</c:v>
                </c:pt>
                <c:pt idx="10905">
                  <c:v>505.81438974623899</c:v>
                </c:pt>
                <c:pt idx="10906">
                  <c:v>505.797723589361</c:v>
                </c:pt>
                <c:pt idx="10907">
                  <c:v>505.79620705322998</c:v>
                </c:pt>
                <c:pt idx="10908">
                  <c:v>505.765427539987</c:v>
                </c:pt>
                <c:pt idx="10909">
                  <c:v>505.735911354763</c:v>
                </c:pt>
                <c:pt idx="10910">
                  <c:v>505.735390171169</c:v>
                </c:pt>
                <c:pt idx="10911">
                  <c:v>505.72584320115197</c:v>
                </c:pt>
                <c:pt idx="10912">
                  <c:v>505.72520392135198</c:v>
                </c:pt>
                <c:pt idx="10913">
                  <c:v>505.65661265007901</c:v>
                </c:pt>
                <c:pt idx="10914">
                  <c:v>505.63935628302698</c:v>
                </c:pt>
                <c:pt idx="10915">
                  <c:v>505.61720225631501</c:v>
                </c:pt>
                <c:pt idx="10916">
                  <c:v>505.60766238714001</c:v>
                </c:pt>
                <c:pt idx="10917">
                  <c:v>505.60080756508597</c:v>
                </c:pt>
                <c:pt idx="10918">
                  <c:v>505.57358969735498</c:v>
                </c:pt>
                <c:pt idx="10919">
                  <c:v>505.540879875553</c:v>
                </c:pt>
                <c:pt idx="10920">
                  <c:v>505.53081047381198</c:v>
                </c:pt>
                <c:pt idx="10921">
                  <c:v>505.461050671306</c:v>
                </c:pt>
                <c:pt idx="10922">
                  <c:v>505.42952441872598</c:v>
                </c:pt>
                <c:pt idx="10923">
                  <c:v>505.418227967787</c:v>
                </c:pt>
                <c:pt idx="10924">
                  <c:v>505.41094949317198</c:v>
                </c:pt>
                <c:pt idx="10925">
                  <c:v>505.390771436872</c:v>
                </c:pt>
                <c:pt idx="10926">
                  <c:v>505.27591273011501</c:v>
                </c:pt>
                <c:pt idx="10927">
                  <c:v>505.19172336847799</c:v>
                </c:pt>
                <c:pt idx="10928">
                  <c:v>505.14534245454701</c:v>
                </c:pt>
                <c:pt idx="10929">
                  <c:v>505.12312918809403</c:v>
                </c:pt>
                <c:pt idx="10930">
                  <c:v>505.09464018662601</c:v>
                </c:pt>
                <c:pt idx="10931">
                  <c:v>505.07862929195801</c:v>
                </c:pt>
                <c:pt idx="10932">
                  <c:v>505.03502693083902</c:v>
                </c:pt>
                <c:pt idx="10933">
                  <c:v>505.02004499159898</c:v>
                </c:pt>
                <c:pt idx="10934">
                  <c:v>505.01877298427701</c:v>
                </c:pt>
                <c:pt idx="10935">
                  <c:v>505.00894722990603</c:v>
                </c:pt>
                <c:pt idx="10936">
                  <c:v>504.99262304423098</c:v>
                </c:pt>
                <c:pt idx="10937">
                  <c:v>504.97941640742698</c:v>
                </c:pt>
                <c:pt idx="10938">
                  <c:v>504.96866503246702</c:v>
                </c:pt>
                <c:pt idx="10939">
                  <c:v>504.91040953799001</c:v>
                </c:pt>
                <c:pt idx="10940">
                  <c:v>504.88390059112902</c:v>
                </c:pt>
                <c:pt idx="10941">
                  <c:v>504.88072933487501</c:v>
                </c:pt>
                <c:pt idx="10942">
                  <c:v>504.880641556488</c:v>
                </c:pt>
                <c:pt idx="10943">
                  <c:v>504.87645002719302</c:v>
                </c:pt>
                <c:pt idx="10944">
                  <c:v>504.861961289178</c:v>
                </c:pt>
                <c:pt idx="10945">
                  <c:v>504.838374444907</c:v>
                </c:pt>
                <c:pt idx="10946">
                  <c:v>504.81061307244801</c:v>
                </c:pt>
                <c:pt idx="10947">
                  <c:v>504.75145227180599</c:v>
                </c:pt>
                <c:pt idx="10948">
                  <c:v>504.74917422871198</c:v>
                </c:pt>
                <c:pt idx="10949">
                  <c:v>504.72169604633399</c:v>
                </c:pt>
                <c:pt idx="10950">
                  <c:v>504.67536859508198</c:v>
                </c:pt>
                <c:pt idx="10951">
                  <c:v>504.65511607062098</c:v>
                </c:pt>
                <c:pt idx="10952">
                  <c:v>504.62744142929398</c:v>
                </c:pt>
                <c:pt idx="10953">
                  <c:v>504.60518887634203</c:v>
                </c:pt>
                <c:pt idx="10954">
                  <c:v>504.59347085960297</c:v>
                </c:pt>
                <c:pt idx="10955">
                  <c:v>504.55220586749101</c:v>
                </c:pt>
                <c:pt idx="10956">
                  <c:v>504.54322444945097</c:v>
                </c:pt>
                <c:pt idx="10957">
                  <c:v>504.53541003220499</c:v>
                </c:pt>
                <c:pt idx="10958">
                  <c:v>504.526390444078</c:v>
                </c:pt>
                <c:pt idx="10959">
                  <c:v>504.51701271523501</c:v>
                </c:pt>
                <c:pt idx="10960">
                  <c:v>504.51038450790799</c:v>
                </c:pt>
                <c:pt idx="10961">
                  <c:v>504.46566634718101</c:v>
                </c:pt>
                <c:pt idx="10962">
                  <c:v>504.46328840836497</c:v>
                </c:pt>
                <c:pt idx="10963">
                  <c:v>504.44870445491898</c:v>
                </c:pt>
                <c:pt idx="10964">
                  <c:v>504.40114690436798</c:v>
                </c:pt>
                <c:pt idx="10965">
                  <c:v>504.398541504403</c:v>
                </c:pt>
                <c:pt idx="10966">
                  <c:v>504.38096024912301</c:v>
                </c:pt>
                <c:pt idx="10967">
                  <c:v>504.36425875184602</c:v>
                </c:pt>
                <c:pt idx="10968">
                  <c:v>504.33161757886501</c:v>
                </c:pt>
                <c:pt idx="10969">
                  <c:v>504.327065716699</c:v>
                </c:pt>
                <c:pt idx="10970">
                  <c:v>504.326589589516</c:v>
                </c:pt>
                <c:pt idx="10971">
                  <c:v>504.320167199102</c:v>
                </c:pt>
                <c:pt idx="10972">
                  <c:v>504.31325669697901</c:v>
                </c:pt>
                <c:pt idx="10973">
                  <c:v>504.30793637271199</c:v>
                </c:pt>
                <c:pt idx="10974">
                  <c:v>504.29778246058601</c:v>
                </c:pt>
                <c:pt idx="10975">
                  <c:v>504.26118922289999</c:v>
                </c:pt>
                <c:pt idx="10976">
                  <c:v>504.25705693779599</c:v>
                </c:pt>
                <c:pt idx="10977">
                  <c:v>504.25335706122701</c:v>
                </c:pt>
                <c:pt idx="10978">
                  <c:v>504.25240577863201</c:v>
                </c:pt>
                <c:pt idx="10979">
                  <c:v>504.24509395922797</c:v>
                </c:pt>
                <c:pt idx="10980">
                  <c:v>504.21744793450301</c:v>
                </c:pt>
                <c:pt idx="10981">
                  <c:v>504.19951431858101</c:v>
                </c:pt>
                <c:pt idx="10982">
                  <c:v>504.10557886991501</c:v>
                </c:pt>
                <c:pt idx="10983">
                  <c:v>504.05238921135901</c:v>
                </c:pt>
                <c:pt idx="10984">
                  <c:v>504.046614080361</c:v>
                </c:pt>
                <c:pt idx="10985">
                  <c:v>503.96603506193202</c:v>
                </c:pt>
                <c:pt idx="10986">
                  <c:v>503.94460774495201</c:v>
                </c:pt>
                <c:pt idx="10987">
                  <c:v>503.93399877862498</c:v>
                </c:pt>
                <c:pt idx="10988">
                  <c:v>503.92766873201202</c:v>
                </c:pt>
                <c:pt idx="10989">
                  <c:v>503.92752051776699</c:v>
                </c:pt>
                <c:pt idx="10990">
                  <c:v>503.92628555720501</c:v>
                </c:pt>
                <c:pt idx="10991">
                  <c:v>503.92096356232003</c:v>
                </c:pt>
                <c:pt idx="10992">
                  <c:v>503.89539524138502</c:v>
                </c:pt>
                <c:pt idx="10993">
                  <c:v>503.87422074209798</c:v>
                </c:pt>
                <c:pt idx="10994">
                  <c:v>503.81889843733001</c:v>
                </c:pt>
                <c:pt idx="10995">
                  <c:v>503.79250756759399</c:v>
                </c:pt>
                <c:pt idx="10996">
                  <c:v>503.76027950852898</c:v>
                </c:pt>
                <c:pt idx="10997">
                  <c:v>503.73757285763702</c:v>
                </c:pt>
                <c:pt idx="10998">
                  <c:v>503.68925108731901</c:v>
                </c:pt>
                <c:pt idx="10999">
                  <c:v>503.65034760663099</c:v>
                </c:pt>
                <c:pt idx="11000">
                  <c:v>503.63956773152501</c:v>
                </c:pt>
                <c:pt idx="11001">
                  <c:v>503.60463200958998</c:v>
                </c:pt>
                <c:pt idx="11002">
                  <c:v>503.56315691045199</c:v>
                </c:pt>
                <c:pt idx="11003">
                  <c:v>503.52616848888601</c:v>
                </c:pt>
                <c:pt idx="11004">
                  <c:v>503.52274724070202</c:v>
                </c:pt>
                <c:pt idx="11005">
                  <c:v>503.48370400545201</c:v>
                </c:pt>
                <c:pt idx="11006">
                  <c:v>503.4330144928</c:v>
                </c:pt>
                <c:pt idx="11007">
                  <c:v>503.39316371448098</c:v>
                </c:pt>
                <c:pt idx="11008">
                  <c:v>503.39046862839399</c:v>
                </c:pt>
                <c:pt idx="11009">
                  <c:v>503.25452102471098</c:v>
                </c:pt>
                <c:pt idx="11010">
                  <c:v>503.16652118495199</c:v>
                </c:pt>
                <c:pt idx="11011">
                  <c:v>503.159059122337</c:v>
                </c:pt>
                <c:pt idx="11012">
                  <c:v>503.13644941310298</c:v>
                </c:pt>
                <c:pt idx="11013">
                  <c:v>503.1157108095</c:v>
                </c:pt>
                <c:pt idx="11014">
                  <c:v>503.11480335013101</c:v>
                </c:pt>
                <c:pt idx="11015">
                  <c:v>503.060803671798</c:v>
                </c:pt>
                <c:pt idx="11016">
                  <c:v>503.04708109002701</c:v>
                </c:pt>
                <c:pt idx="11017">
                  <c:v>503.04662959481402</c:v>
                </c:pt>
                <c:pt idx="11018">
                  <c:v>503.032541020655</c:v>
                </c:pt>
                <c:pt idx="11019">
                  <c:v>503.006845468981</c:v>
                </c:pt>
                <c:pt idx="11020">
                  <c:v>502.94361968359499</c:v>
                </c:pt>
                <c:pt idx="11021">
                  <c:v>502.92305291411901</c:v>
                </c:pt>
                <c:pt idx="11022">
                  <c:v>502.92110163269598</c:v>
                </c:pt>
                <c:pt idx="11023">
                  <c:v>502.85255705349999</c:v>
                </c:pt>
                <c:pt idx="11024">
                  <c:v>502.84069745394902</c:v>
                </c:pt>
                <c:pt idx="11025">
                  <c:v>502.81349871928001</c:v>
                </c:pt>
                <c:pt idx="11026">
                  <c:v>502.79516959249599</c:v>
                </c:pt>
                <c:pt idx="11027">
                  <c:v>502.77704646249998</c:v>
                </c:pt>
                <c:pt idx="11028">
                  <c:v>502.77614635176701</c:v>
                </c:pt>
                <c:pt idx="11029">
                  <c:v>502.77208267582898</c:v>
                </c:pt>
                <c:pt idx="11030">
                  <c:v>502.74734635457298</c:v>
                </c:pt>
                <c:pt idx="11031">
                  <c:v>502.74691363369197</c:v>
                </c:pt>
                <c:pt idx="11032">
                  <c:v>502.72553747504901</c:v>
                </c:pt>
                <c:pt idx="11033">
                  <c:v>502.67572359447502</c:v>
                </c:pt>
                <c:pt idx="11034">
                  <c:v>502.65916417881101</c:v>
                </c:pt>
                <c:pt idx="11035">
                  <c:v>502.65324661539</c:v>
                </c:pt>
                <c:pt idx="11036">
                  <c:v>502.64437558813398</c:v>
                </c:pt>
                <c:pt idx="11037">
                  <c:v>502.573404267954</c:v>
                </c:pt>
                <c:pt idx="11038">
                  <c:v>502.53683076411801</c:v>
                </c:pt>
                <c:pt idx="11039">
                  <c:v>502.516877821013</c:v>
                </c:pt>
                <c:pt idx="11040">
                  <c:v>502.48398922938497</c:v>
                </c:pt>
                <c:pt idx="11041">
                  <c:v>502.47724108370801</c:v>
                </c:pt>
                <c:pt idx="11042">
                  <c:v>502.47529904840002</c:v>
                </c:pt>
                <c:pt idx="11043">
                  <c:v>502.45265861589002</c:v>
                </c:pt>
                <c:pt idx="11044">
                  <c:v>502.43875162684998</c:v>
                </c:pt>
                <c:pt idx="11045">
                  <c:v>502.41000053245898</c:v>
                </c:pt>
                <c:pt idx="11046">
                  <c:v>502.36510766150798</c:v>
                </c:pt>
                <c:pt idx="11047">
                  <c:v>502.35317596667102</c:v>
                </c:pt>
                <c:pt idx="11048">
                  <c:v>502.33802947958202</c:v>
                </c:pt>
                <c:pt idx="11049">
                  <c:v>502.231751122395</c:v>
                </c:pt>
                <c:pt idx="11050">
                  <c:v>502.17280683235799</c:v>
                </c:pt>
                <c:pt idx="11051">
                  <c:v>502.16080646288498</c:v>
                </c:pt>
                <c:pt idx="11052">
                  <c:v>502.14270841147601</c:v>
                </c:pt>
                <c:pt idx="11053">
                  <c:v>502.13751035937202</c:v>
                </c:pt>
                <c:pt idx="11054">
                  <c:v>502.117514920725</c:v>
                </c:pt>
                <c:pt idx="11055">
                  <c:v>502.10708977026297</c:v>
                </c:pt>
                <c:pt idx="11056">
                  <c:v>502.05132788389699</c:v>
                </c:pt>
                <c:pt idx="11057">
                  <c:v>502.01271583468503</c:v>
                </c:pt>
                <c:pt idx="11058">
                  <c:v>501.989028045255</c:v>
                </c:pt>
                <c:pt idx="11059">
                  <c:v>501.88040652414202</c:v>
                </c:pt>
                <c:pt idx="11060">
                  <c:v>501.86287307489198</c:v>
                </c:pt>
                <c:pt idx="11061">
                  <c:v>501.85918085544199</c:v>
                </c:pt>
                <c:pt idx="11062">
                  <c:v>501.84432386313699</c:v>
                </c:pt>
                <c:pt idx="11063">
                  <c:v>501.821414495385</c:v>
                </c:pt>
                <c:pt idx="11064">
                  <c:v>501.81797534161501</c:v>
                </c:pt>
                <c:pt idx="11065">
                  <c:v>501.81494282462899</c:v>
                </c:pt>
                <c:pt idx="11066">
                  <c:v>501.755822513765</c:v>
                </c:pt>
                <c:pt idx="11067">
                  <c:v>501.74940044613402</c:v>
                </c:pt>
                <c:pt idx="11068">
                  <c:v>501.70762013566002</c:v>
                </c:pt>
                <c:pt idx="11069">
                  <c:v>501.66343254382502</c:v>
                </c:pt>
                <c:pt idx="11070">
                  <c:v>501.62622042901302</c:v>
                </c:pt>
                <c:pt idx="11071">
                  <c:v>501.56515894342999</c:v>
                </c:pt>
                <c:pt idx="11072">
                  <c:v>501.52291837143599</c:v>
                </c:pt>
                <c:pt idx="11073">
                  <c:v>501.50442344796602</c:v>
                </c:pt>
                <c:pt idx="11074">
                  <c:v>501.49268300812599</c:v>
                </c:pt>
                <c:pt idx="11075">
                  <c:v>501.49160771741703</c:v>
                </c:pt>
                <c:pt idx="11076">
                  <c:v>501.48085056589599</c:v>
                </c:pt>
                <c:pt idx="11077">
                  <c:v>501.47358885747099</c:v>
                </c:pt>
                <c:pt idx="11078">
                  <c:v>501.45816205710099</c:v>
                </c:pt>
                <c:pt idx="11079">
                  <c:v>501.42432868779099</c:v>
                </c:pt>
                <c:pt idx="11080">
                  <c:v>501.41653670590398</c:v>
                </c:pt>
                <c:pt idx="11081">
                  <c:v>501.41212266735698</c:v>
                </c:pt>
                <c:pt idx="11082">
                  <c:v>501.40576412857899</c:v>
                </c:pt>
                <c:pt idx="11083">
                  <c:v>501.39903256714001</c:v>
                </c:pt>
                <c:pt idx="11084">
                  <c:v>501.37569338807401</c:v>
                </c:pt>
                <c:pt idx="11085">
                  <c:v>501.34046888556202</c:v>
                </c:pt>
                <c:pt idx="11086">
                  <c:v>501.33841044474201</c:v>
                </c:pt>
                <c:pt idx="11087">
                  <c:v>501.312120582494</c:v>
                </c:pt>
                <c:pt idx="11088">
                  <c:v>501.30464876544102</c:v>
                </c:pt>
                <c:pt idx="11089">
                  <c:v>501.29275685789997</c:v>
                </c:pt>
                <c:pt idx="11090">
                  <c:v>501.28771183804002</c:v>
                </c:pt>
                <c:pt idx="11091">
                  <c:v>501.26930079455599</c:v>
                </c:pt>
                <c:pt idx="11092">
                  <c:v>501.25832657026399</c:v>
                </c:pt>
                <c:pt idx="11093">
                  <c:v>501.196208141532</c:v>
                </c:pt>
                <c:pt idx="11094">
                  <c:v>501.166148591053</c:v>
                </c:pt>
                <c:pt idx="11095">
                  <c:v>501.15374090631099</c:v>
                </c:pt>
                <c:pt idx="11096">
                  <c:v>501.150601416705</c:v>
                </c:pt>
                <c:pt idx="11097">
                  <c:v>501.04926916619701</c:v>
                </c:pt>
                <c:pt idx="11098">
                  <c:v>500.99320783878602</c:v>
                </c:pt>
                <c:pt idx="11099">
                  <c:v>500.990984221345</c:v>
                </c:pt>
                <c:pt idx="11100">
                  <c:v>500.944368057362</c:v>
                </c:pt>
                <c:pt idx="11101">
                  <c:v>500.92549600571402</c:v>
                </c:pt>
                <c:pt idx="11102">
                  <c:v>500.868248424645</c:v>
                </c:pt>
                <c:pt idx="11103">
                  <c:v>500.85016411161001</c:v>
                </c:pt>
                <c:pt idx="11104">
                  <c:v>500.83299908260199</c:v>
                </c:pt>
                <c:pt idx="11105">
                  <c:v>500.83070816616498</c:v>
                </c:pt>
                <c:pt idx="11106">
                  <c:v>500.812217384196</c:v>
                </c:pt>
                <c:pt idx="11107">
                  <c:v>500.75770574150198</c:v>
                </c:pt>
                <c:pt idx="11108">
                  <c:v>500.67625539359301</c:v>
                </c:pt>
                <c:pt idx="11109">
                  <c:v>500.63635875623203</c:v>
                </c:pt>
                <c:pt idx="11110">
                  <c:v>500.63343443157697</c:v>
                </c:pt>
                <c:pt idx="11111">
                  <c:v>500.63248721321798</c:v>
                </c:pt>
                <c:pt idx="11112">
                  <c:v>500.58336799012</c:v>
                </c:pt>
                <c:pt idx="11113">
                  <c:v>500.58234029264497</c:v>
                </c:pt>
                <c:pt idx="11114">
                  <c:v>500.56738955523502</c:v>
                </c:pt>
                <c:pt idx="11115">
                  <c:v>500.53399880701699</c:v>
                </c:pt>
                <c:pt idx="11116">
                  <c:v>500.48033991422398</c:v>
                </c:pt>
                <c:pt idx="11117">
                  <c:v>500.40267436882402</c:v>
                </c:pt>
                <c:pt idx="11118">
                  <c:v>500.34867034485097</c:v>
                </c:pt>
                <c:pt idx="11119">
                  <c:v>500.34739231999703</c:v>
                </c:pt>
                <c:pt idx="11120">
                  <c:v>500.30285820358603</c:v>
                </c:pt>
                <c:pt idx="11121">
                  <c:v>500.30237350758199</c:v>
                </c:pt>
                <c:pt idx="11122">
                  <c:v>500.229588062468</c:v>
                </c:pt>
                <c:pt idx="11123">
                  <c:v>500.20609191006099</c:v>
                </c:pt>
                <c:pt idx="11124">
                  <c:v>500.183083623193</c:v>
                </c:pt>
                <c:pt idx="11125">
                  <c:v>500.11163192426199</c:v>
                </c:pt>
                <c:pt idx="11126">
                  <c:v>500.10358538494398</c:v>
                </c:pt>
                <c:pt idx="11127">
                  <c:v>500.102041760247</c:v>
                </c:pt>
                <c:pt idx="11128">
                  <c:v>500.09276258643098</c:v>
                </c:pt>
                <c:pt idx="11129">
                  <c:v>500.058977344092</c:v>
                </c:pt>
                <c:pt idx="11130">
                  <c:v>500.01437096303101</c:v>
                </c:pt>
                <c:pt idx="11131">
                  <c:v>499.99466176457798</c:v>
                </c:pt>
                <c:pt idx="11132">
                  <c:v>499.98692661130099</c:v>
                </c:pt>
                <c:pt idx="11133">
                  <c:v>499.94945986614999</c:v>
                </c:pt>
                <c:pt idx="11134">
                  <c:v>499.91960058324503</c:v>
                </c:pt>
                <c:pt idx="11135">
                  <c:v>499.90577693944698</c:v>
                </c:pt>
                <c:pt idx="11136">
                  <c:v>499.901487299731</c:v>
                </c:pt>
                <c:pt idx="11137">
                  <c:v>499.82584707217501</c:v>
                </c:pt>
                <c:pt idx="11138">
                  <c:v>499.81930660478099</c:v>
                </c:pt>
                <c:pt idx="11139">
                  <c:v>499.80660587536897</c:v>
                </c:pt>
                <c:pt idx="11140">
                  <c:v>499.78865080415801</c:v>
                </c:pt>
                <c:pt idx="11141">
                  <c:v>499.788131746722</c:v>
                </c:pt>
                <c:pt idx="11142">
                  <c:v>499.77727278522002</c:v>
                </c:pt>
                <c:pt idx="11143">
                  <c:v>499.774081873093</c:v>
                </c:pt>
                <c:pt idx="11144">
                  <c:v>499.76133045819302</c:v>
                </c:pt>
                <c:pt idx="11145">
                  <c:v>499.76089663015102</c:v>
                </c:pt>
                <c:pt idx="11146">
                  <c:v>499.75753378945802</c:v>
                </c:pt>
                <c:pt idx="11147">
                  <c:v>499.70033176409498</c:v>
                </c:pt>
                <c:pt idx="11148">
                  <c:v>499.67014912393302</c:v>
                </c:pt>
                <c:pt idx="11149">
                  <c:v>499.62743371975199</c:v>
                </c:pt>
                <c:pt idx="11150">
                  <c:v>499.53063064307599</c:v>
                </c:pt>
                <c:pt idx="11151">
                  <c:v>499.52238090489698</c:v>
                </c:pt>
                <c:pt idx="11152">
                  <c:v>499.50962843706998</c:v>
                </c:pt>
                <c:pt idx="11153">
                  <c:v>499.49985492016401</c:v>
                </c:pt>
                <c:pt idx="11154">
                  <c:v>499.48262413229497</c:v>
                </c:pt>
                <c:pt idx="11155">
                  <c:v>499.47086658660203</c:v>
                </c:pt>
                <c:pt idx="11156">
                  <c:v>499.45338675627801</c:v>
                </c:pt>
                <c:pt idx="11157">
                  <c:v>499.44215691474699</c:v>
                </c:pt>
                <c:pt idx="11158">
                  <c:v>499.39578449880003</c:v>
                </c:pt>
                <c:pt idx="11159">
                  <c:v>499.35579244601797</c:v>
                </c:pt>
                <c:pt idx="11160">
                  <c:v>499.28145299006297</c:v>
                </c:pt>
                <c:pt idx="11161">
                  <c:v>499.27464033974002</c:v>
                </c:pt>
                <c:pt idx="11162">
                  <c:v>499.25128782029299</c:v>
                </c:pt>
                <c:pt idx="11163">
                  <c:v>499.23869989336703</c:v>
                </c:pt>
                <c:pt idx="11164">
                  <c:v>499.233687755414</c:v>
                </c:pt>
                <c:pt idx="11165">
                  <c:v>499.11675894584101</c:v>
                </c:pt>
                <c:pt idx="11166">
                  <c:v>499.11454982714201</c:v>
                </c:pt>
                <c:pt idx="11167">
                  <c:v>498.98034553594499</c:v>
                </c:pt>
                <c:pt idx="11168">
                  <c:v>498.97327544208201</c:v>
                </c:pt>
                <c:pt idx="11169">
                  <c:v>498.96487339872903</c:v>
                </c:pt>
                <c:pt idx="11170">
                  <c:v>498.945227925692</c:v>
                </c:pt>
                <c:pt idx="11171">
                  <c:v>498.94288035156899</c:v>
                </c:pt>
                <c:pt idx="11172">
                  <c:v>498.94153300005797</c:v>
                </c:pt>
                <c:pt idx="11173">
                  <c:v>498.93886427545601</c:v>
                </c:pt>
                <c:pt idx="11174">
                  <c:v>498.93421626949203</c:v>
                </c:pt>
                <c:pt idx="11175">
                  <c:v>498.91200456876197</c:v>
                </c:pt>
                <c:pt idx="11176">
                  <c:v>498.90685361080801</c:v>
                </c:pt>
                <c:pt idx="11177">
                  <c:v>498.89581715439101</c:v>
                </c:pt>
                <c:pt idx="11178">
                  <c:v>498.87977717722902</c:v>
                </c:pt>
                <c:pt idx="11179">
                  <c:v>498.877580228434</c:v>
                </c:pt>
                <c:pt idx="11180">
                  <c:v>498.87744278371599</c:v>
                </c:pt>
                <c:pt idx="11181">
                  <c:v>498.86888547923201</c:v>
                </c:pt>
                <c:pt idx="11182">
                  <c:v>498.818530082172</c:v>
                </c:pt>
                <c:pt idx="11183">
                  <c:v>498.79135616304399</c:v>
                </c:pt>
                <c:pt idx="11184">
                  <c:v>498.78831749966002</c:v>
                </c:pt>
                <c:pt idx="11185">
                  <c:v>498.73850377388499</c:v>
                </c:pt>
                <c:pt idx="11186">
                  <c:v>498.72554969369497</c:v>
                </c:pt>
                <c:pt idx="11187">
                  <c:v>498.681106723742</c:v>
                </c:pt>
                <c:pt idx="11188">
                  <c:v>498.67668497890702</c:v>
                </c:pt>
                <c:pt idx="11189">
                  <c:v>498.64954745993998</c:v>
                </c:pt>
                <c:pt idx="11190">
                  <c:v>498.57006327111202</c:v>
                </c:pt>
                <c:pt idx="11191">
                  <c:v>498.54437786773298</c:v>
                </c:pt>
                <c:pt idx="11192">
                  <c:v>498.53579539190599</c:v>
                </c:pt>
                <c:pt idx="11193">
                  <c:v>498.53563664621402</c:v>
                </c:pt>
                <c:pt idx="11194">
                  <c:v>498.53302995522898</c:v>
                </c:pt>
                <c:pt idx="11195">
                  <c:v>498.51654920711297</c:v>
                </c:pt>
                <c:pt idx="11196">
                  <c:v>498.51642653351399</c:v>
                </c:pt>
                <c:pt idx="11197">
                  <c:v>498.49514705606998</c:v>
                </c:pt>
                <c:pt idx="11198">
                  <c:v>498.482565297051</c:v>
                </c:pt>
                <c:pt idx="11199">
                  <c:v>498.47989835329599</c:v>
                </c:pt>
                <c:pt idx="11200">
                  <c:v>498.46590518032099</c:v>
                </c:pt>
                <c:pt idx="11201">
                  <c:v>498.42270921636702</c:v>
                </c:pt>
                <c:pt idx="11202">
                  <c:v>498.41937578616501</c:v>
                </c:pt>
                <c:pt idx="11203">
                  <c:v>498.40446267932299</c:v>
                </c:pt>
                <c:pt idx="11204">
                  <c:v>498.40344067626103</c:v>
                </c:pt>
                <c:pt idx="11205">
                  <c:v>498.37940308571899</c:v>
                </c:pt>
                <c:pt idx="11206">
                  <c:v>498.33373139214598</c:v>
                </c:pt>
                <c:pt idx="11207">
                  <c:v>498.277981499698</c:v>
                </c:pt>
                <c:pt idx="11208">
                  <c:v>498.227724111474</c:v>
                </c:pt>
                <c:pt idx="11209">
                  <c:v>498.19146965293999</c:v>
                </c:pt>
                <c:pt idx="11210">
                  <c:v>498.13523188381401</c:v>
                </c:pt>
                <c:pt idx="11211">
                  <c:v>498.13494728940702</c:v>
                </c:pt>
                <c:pt idx="11212">
                  <c:v>497.98659924917001</c:v>
                </c:pt>
                <c:pt idx="11213">
                  <c:v>497.973922872618</c:v>
                </c:pt>
                <c:pt idx="11214">
                  <c:v>497.93669131955801</c:v>
                </c:pt>
                <c:pt idx="11215">
                  <c:v>497.90464434251402</c:v>
                </c:pt>
                <c:pt idx="11216">
                  <c:v>497.90177966111401</c:v>
                </c:pt>
                <c:pt idx="11217">
                  <c:v>497.89969706453502</c:v>
                </c:pt>
                <c:pt idx="11218">
                  <c:v>497.89003564303903</c:v>
                </c:pt>
                <c:pt idx="11219">
                  <c:v>497.88418777652299</c:v>
                </c:pt>
                <c:pt idx="11220">
                  <c:v>497.83217969804201</c:v>
                </c:pt>
                <c:pt idx="11221">
                  <c:v>497.80738733081898</c:v>
                </c:pt>
                <c:pt idx="11222">
                  <c:v>497.785702603103</c:v>
                </c:pt>
                <c:pt idx="11223">
                  <c:v>497.760219167831</c:v>
                </c:pt>
                <c:pt idx="11224">
                  <c:v>497.75470462358402</c:v>
                </c:pt>
                <c:pt idx="11225">
                  <c:v>497.73800626460599</c:v>
                </c:pt>
                <c:pt idx="11226">
                  <c:v>497.72070744889697</c:v>
                </c:pt>
                <c:pt idx="11227">
                  <c:v>497.71748919116902</c:v>
                </c:pt>
                <c:pt idx="11228">
                  <c:v>497.716088232929</c:v>
                </c:pt>
                <c:pt idx="11229">
                  <c:v>497.64987080818298</c:v>
                </c:pt>
                <c:pt idx="11230">
                  <c:v>497.63452098130102</c:v>
                </c:pt>
                <c:pt idx="11231">
                  <c:v>497.61645582466002</c:v>
                </c:pt>
                <c:pt idx="11232">
                  <c:v>497.56478297272702</c:v>
                </c:pt>
                <c:pt idx="11233">
                  <c:v>497.54730899061298</c:v>
                </c:pt>
                <c:pt idx="11234">
                  <c:v>497.54728966165402</c:v>
                </c:pt>
                <c:pt idx="11235">
                  <c:v>497.47545090209297</c:v>
                </c:pt>
                <c:pt idx="11236">
                  <c:v>497.45455142818599</c:v>
                </c:pt>
                <c:pt idx="11237">
                  <c:v>497.451184559593</c:v>
                </c:pt>
                <c:pt idx="11238">
                  <c:v>497.40045994396598</c:v>
                </c:pt>
                <c:pt idx="11239">
                  <c:v>497.39011325838402</c:v>
                </c:pt>
                <c:pt idx="11240">
                  <c:v>497.32688004846301</c:v>
                </c:pt>
                <c:pt idx="11241">
                  <c:v>497.30828638117703</c:v>
                </c:pt>
                <c:pt idx="11242">
                  <c:v>497.29782928406001</c:v>
                </c:pt>
                <c:pt idx="11243">
                  <c:v>497.26836324047702</c:v>
                </c:pt>
                <c:pt idx="11244">
                  <c:v>497.23808025570901</c:v>
                </c:pt>
                <c:pt idx="11245">
                  <c:v>497.21281077026902</c:v>
                </c:pt>
                <c:pt idx="11246">
                  <c:v>497.20952468587598</c:v>
                </c:pt>
                <c:pt idx="11247">
                  <c:v>497.19691440637899</c:v>
                </c:pt>
                <c:pt idx="11248">
                  <c:v>497.187748779191</c:v>
                </c:pt>
                <c:pt idx="11249">
                  <c:v>497.17948494830102</c:v>
                </c:pt>
                <c:pt idx="11250">
                  <c:v>497.12598081801798</c:v>
                </c:pt>
                <c:pt idx="11251">
                  <c:v>497.12317076168398</c:v>
                </c:pt>
                <c:pt idx="11252">
                  <c:v>497.121406468543</c:v>
                </c:pt>
                <c:pt idx="11253">
                  <c:v>497.07607713473402</c:v>
                </c:pt>
                <c:pt idx="11254">
                  <c:v>497.02498855037101</c:v>
                </c:pt>
                <c:pt idx="11255">
                  <c:v>497.015357000655</c:v>
                </c:pt>
                <c:pt idx="11256">
                  <c:v>496.97505395028702</c:v>
                </c:pt>
                <c:pt idx="11257">
                  <c:v>496.95953129993899</c:v>
                </c:pt>
                <c:pt idx="11258">
                  <c:v>496.95832139754998</c:v>
                </c:pt>
                <c:pt idx="11259">
                  <c:v>496.92549360362602</c:v>
                </c:pt>
                <c:pt idx="11260">
                  <c:v>496.89084321170702</c:v>
                </c:pt>
                <c:pt idx="11261">
                  <c:v>496.88635967732802</c:v>
                </c:pt>
                <c:pt idx="11262">
                  <c:v>496.87494276088501</c:v>
                </c:pt>
                <c:pt idx="11263">
                  <c:v>496.86436672592703</c:v>
                </c:pt>
                <c:pt idx="11264">
                  <c:v>496.847374614214</c:v>
                </c:pt>
                <c:pt idx="11265">
                  <c:v>496.74899412889602</c:v>
                </c:pt>
                <c:pt idx="11266">
                  <c:v>496.71726946847798</c:v>
                </c:pt>
                <c:pt idx="11267">
                  <c:v>496.71215690431399</c:v>
                </c:pt>
                <c:pt idx="11268">
                  <c:v>496.71196777537898</c:v>
                </c:pt>
                <c:pt idx="11269">
                  <c:v>496.69148763593898</c:v>
                </c:pt>
                <c:pt idx="11270">
                  <c:v>496.67136104438998</c:v>
                </c:pt>
                <c:pt idx="11271">
                  <c:v>496.63438853370599</c:v>
                </c:pt>
                <c:pt idx="11272">
                  <c:v>496.61385401244002</c:v>
                </c:pt>
                <c:pt idx="11273">
                  <c:v>496.58562732939703</c:v>
                </c:pt>
                <c:pt idx="11274">
                  <c:v>496.49333408281598</c:v>
                </c:pt>
                <c:pt idx="11275">
                  <c:v>496.473053736476</c:v>
                </c:pt>
                <c:pt idx="11276">
                  <c:v>496.45803737054399</c:v>
                </c:pt>
                <c:pt idx="11277">
                  <c:v>496.44624560927099</c:v>
                </c:pt>
                <c:pt idx="11278">
                  <c:v>496.44600518157603</c:v>
                </c:pt>
                <c:pt idx="11279">
                  <c:v>496.44257452397898</c:v>
                </c:pt>
                <c:pt idx="11280">
                  <c:v>496.44244719447499</c:v>
                </c:pt>
                <c:pt idx="11281">
                  <c:v>496.43451083531198</c:v>
                </c:pt>
                <c:pt idx="11282">
                  <c:v>496.40582986556097</c:v>
                </c:pt>
                <c:pt idx="11283">
                  <c:v>496.35683103269702</c:v>
                </c:pt>
                <c:pt idx="11284">
                  <c:v>496.346121769403</c:v>
                </c:pt>
                <c:pt idx="11285">
                  <c:v>496.28815568132001</c:v>
                </c:pt>
                <c:pt idx="11286">
                  <c:v>496.23933569762602</c:v>
                </c:pt>
                <c:pt idx="11287">
                  <c:v>496.20525284347701</c:v>
                </c:pt>
                <c:pt idx="11288">
                  <c:v>496.18230965058098</c:v>
                </c:pt>
                <c:pt idx="11289">
                  <c:v>496.059278645951</c:v>
                </c:pt>
                <c:pt idx="11290">
                  <c:v>496.03906632642003</c:v>
                </c:pt>
                <c:pt idx="11291">
                  <c:v>496.01947687762498</c:v>
                </c:pt>
                <c:pt idx="11292">
                  <c:v>495.991787539938</c:v>
                </c:pt>
                <c:pt idx="11293">
                  <c:v>495.96036565816502</c:v>
                </c:pt>
                <c:pt idx="11294">
                  <c:v>495.95694069793399</c:v>
                </c:pt>
                <c:pt idx="11295">
                  <c:v>495.94145761346999</c:v>
                </c:pt>
                <c:pt idx="11296">
                  <c:v>495.93362118077499</c:v>
                </c:pt>
                <c:pt idx="11297">
                  <c:v>495.93030405970501</c:v>
                </c:pt>
                <c:pt idx="11298">
                  <c:v>495.91352645389901</c:v>
                </c:pt>
                <c:pt idx="11299">
                  <c:v>495.86474714858599</c:v>
                </c:pt>
                <c:pt idx="11300">
                  <c:v>495.85163605029902</c:v>
                </c:pt>
                <c:pt idx="11301">
                  <c:v>495.82935180429899</c:v>
                </c:pt>
                <c:pt idx="11302">
                  <c:v>495.813807595029</c:v>
                </c:pt>
                <c:pt idx="11303">
                  <c:v>495.797387495056</c:v>
                </c:pt>
                <c:pt idx="11304">
                  <c:v>495.77223383695298</c:v>
                </c:pt>
                <c:pt idx="11305">
                  <c:v>495.73052108760299</c:v>
                </c:pt>
                <c:pt idx="11306">
                  <c:v>495.71022874619302</c:v>
                </c:pt>
                <c:pt idx="11307">
                  <c:v>495.68855771122099</c:v>
                </c:pt>
                <c:pt idx="11308">
                  <c:v>495.67507674377799</c:v>
                </c:pt>
                <c:pt idx="11309">
                  <c:v>495.66715367300401</c:v>
                </c:pt>
                <c:pt idx="11310">
                  <c:v>495.65229358304498</c:v>
                </c:pt>
                <c:pt idx="11311">
                  <c:v>495.61557208098401</c:v>
                </c:pt>
                <c:pt idx="11312">
                  <c:v>495.60119020149898</c:v>
                </c:pt>
                <c:pt idx="11313">
                  <c:v>495.562068698703</c:v>
                </c:pt>
                <c:pt idx="11314">
                  <c:v>495.53231439665302</c:v>
                </c:pt>
                <c:pt idx="11315">
                  <c:v>495.49724867067999</c:v>
                </c:pt>
                <c:pt idx="11316">
                  <c:v>495.46691012401698</c:v>
                </c:pt>
                <c:pt idx="11317">
                  <c:v>495.46533221796898</c:v>
                </c:pt>
                <c:pt idx="11318">
                  <c:v>495.43853191341401</c:v>
                </c:pt>
                <c:pt idx="11319">
                  <c:v>495.42985632919903</c:v>
                </c:pt>
                <c:pt idx="11320">
                  <c:v>495.40098764418798</c:v>
                </c:pt>
                <c:pt idx="11321">
                  <c:v>495.29925355729</c:v>
                </c:pt>
                <c:pt idx="11322">
                  <c:v>495.29840212270301</c:v>
                </c:pt>
                <c:pt idx="11323">
                  <c:v>495.282792386832</c:v>
                </c:pt>
                <c:pt idx="11324">
                  <c:v>495.27960688586001</c:v>
                </c:pt>
                <c:pt idx="11325">
                  <c:v>495.259814038196</c:v>
                </c:pt>
                <c:pt idx="11326">
                  <c:v>495.24973457247802</c:v>
                </c:pt>
                <c:pt idx="11327">
                  <c:v>495.24409472930699</c:v>
                </c:pt>
                <c:pt idx="11328">
                  <c:v>495.19796052776098</c:v>
                </c:pt>
                <c:pt idx="11329">
                  <c:v>495.18061335614499</c:v>
                </c:pt>
                <c:pt idx="11330">
                  <c:v>495.16940909613101</c:v>
                </c:pt>
                <c:pt idx="11331">
                  <c:v>495.12749034512302</c:v>
                </c:pt>
                <c:pt idx="11332">
                  <c:v>495.11668170487798</c:v>
                </c:pt>
                <c:pt idx="11333">
                  <c:v>495.11217479508599</c:v>
                </c:pt>
                <c:pt idx="11334">
                  <c:v>495.10181027535901</c:v>
                </c:pt>
                <c:pt idx="11335">
                  <c:v>495.090701199867</c:v>
                </c:pt>
                <c:pt idx="11336">
                  <c:v>495.08955502705101</c:v>
                </c:pt>
                <c:pt idx="11337">
                  <c:v>495.08722257030502</c:v>
                </c:pt>
                <c:pt idx="11338">
                  <c:v>495.08438532223499</c:v>
                </c:pt>
                <c:pt idx="11339">
                  <c:v>495.07587156695899</c:v>
                </c:pt>
                <c:pt idx="11340">
                  <c:v>495.06404081627699</c:v>
                </c:pt>
                <c:pt idx="11341">
                  <c:v>495.05301286190598</c:v>
                </c:pt>
                <c:pt idx="11342">
                  <c:v>495.03245588267998</c:v>
                </c:pt>
                <c:pt idx="11343">
                  <c:v>494.94338879329399</c:v>
                </c:pt>
                <c:pt idx="11344">
                  <c:v>494.898993385062</c:v>
                </c:pt>
                <c:pt idx="11345">
                  <c:v>494.88142704680803</c:v>
                </c:pt>
                <c:pt idx="11346">
                  <c:v>494.86308705308301</c:v>
                </c:pt>
                <c:pt idx="11347">
                  <c:v>494.84621327932302</c:v>
                </c:pt>
                <c:pt idx="11348">
                  <c:v>494.82971741445601</c:v>
                </c:pt>
                <c:pt idx="11349">
                  <c:v>494.80086777365102</c:v>
                </c:pt>
                <c:pt idx="11350">
                  <c:v>494.79442791831298</c:v>
                </c:pt>
                <c:pt idx="11351">
                  <c:v>494.77847189930401</c:v>
                </c:pt>
                <c:pt idx="11352">
                  <c:v>494.765928294464</c:v>
                </c:pt>
                <c:pt idx="11353">
                  <c:v>494.75382656883602</c:v>
                </c:pt>
                <c:pt idx="11354">
                  <c:v>494.74456820361098</c:v>
                </c:pt>
                <c:pt idx="11355">
                  <c:v>494.74073518294102</c:v>
                </c:pt>
                <c:pt idx="11356">
                  <c:v>494.73382628417102</c:v>
                </c:pt>
                <c:pt idx="11357">
                  <c:v>494.71889450065203</c:v>
                </c:pt>
                <c:pt idx="11358">
                  <c:v>494.68699329972799</c:v>
                </c:pt>
                <c:pt idx="11359">
                  <c:v>494.68686390444202</c:v>
                </c:pt>
                <c:pt idx="11360">
                  <c:v>494.67335696181101</c:v>
                </c:pt>
                <c:pt idx="11361">
                  <c:v>494.588672141958</c:v>
                </c:pt>
                <c:pt idx="11362">
                  <c:v>494.56265922920801</c:v>
                </c:pt>
                <c:pt idx="11363">
                  <c:v>494.54709968105999</c:v>
                </c:pt>
                <c:pt idx="11364">
                  <c:v>494.51901718280999</c:v>
                </c:pt>
                <c:pt idx="11365">
                  <c:v>494.51743892629702</c:v>
                </c:pt>
                <c:pt idx="11366">
                  <c:v>494.51694766466801</c:v>
                </c:pt>
                <c:pt idx="11367">
                  <c:v>494.47937854147102</c:v>
                </c:pt>
                <c:pt idx="11368">
                  <c:v>494.47809878871402</c:v>
                </c:pt>
                <c:pt idx="11369">
                  <c:v>494.45066430999998</c:v>
                </c:pt>
                <c:pt idx="11370">
                  <c:v>494.450477399916</c:v>
                </c:pt>
                <c:pt idx="11371">
                  <c:v>494.438650245639</c:v>
                </c:pt>
                <c:pt idx="11372">
                  <c:v>494.40256083850801</c:v>
                </c:pt>
                <c:pt idx="11373">
                  <c:v>494.380737822632</c:v>
                </c:pt>
                <c:pt idx="11374">
                  <c:v>494.355960192731</c:v>
                </c:pt>
                <c:pt idx="11375">
                  <c:v>494.33494749493099</c:v>
                </c:pt>
                <c:pt idx="11376">
                  <c:v>494.29665489876999</c:v>
                </c:pt>
                <c:pt idx="11377">
                  <c:v>494.28681271880203</c:v>
                </c:pt>
                <c:pt idx="11378">
                  <c:v>494.24986869333401</c:v>
                </c:pt>
                <c:pt idx="11379">
                  <c:v>494.24329581914998</c:v>
                </c:pt>
                <c:pt idx="11380">
                  <c:v>494.21855015973</c:v>
                </c:pt>
                <c:pt idx="11381">
                  <c:v>494.18074414309001</c:v>
                </c:pt>
                <c:pt idx="11382">
                  <c:v>494.16366790227897</c:v>
                </c:pt>
                <c:pt idx="11383">
                  <c:v>494.16178148212998</c:v>
                </c:pt>
                <c:pt idx="11384">
                  <c:v>494.15119999419301</c:v>
                </c:pt>
                <c:pt idx="11385">
                  <c:v>494.12830028817501</c:v>
                </c:pt>
                <c:pt idx="11386">
                  <c:v>494.12256739295202</c:v>
                </c:pt>
                <c:pt idx="11387">
                  <c:v>494.12189208672203</c:v>
                </c:pt>
                <c:pt idx="11388">
                  <c:v>494.03511689093602</c:v>
                </c:pt>
                <c:pt idx="11389">
                  <c:v>494.02283706002697</c:v>
                </c:pt>
                <c:pt idx="11390">
                  <c:v>494.01281725655798</c:v>
                </c:pt>
                <c:pt idx="11391">
                  <c:v>493.982646884708</c:v>
                </c:pt>
                <c:pt idx="11392">
                  <c:v>493.95759904519099</c:v>
                </c:pt>
                <c:pt idx="11393">
                  <c:v>493.94978579845798</c:v>
                </c:pt>
                <c:pt idx="11394">
                  <c:v>493.93733650465902</c:v>
                </c:pt>
                <c:pt idx="11395">
                  <c:v>493.92960270331798</c:v>
                </c:pt>
                <c:pt idx="11396">
                  <c:v>493.90655349400703</c:v>
                </c:pt>
                <c:pt idx="11397">
                  <c:v>493.87659175177703</c:v>
                </c:pt>
                <c:pt idx="11398">
                  <c:v>493.85013214867098</c:v>
                </c:pt>
                <c:pt idx="11399">
                  <c:v>493.84003650996499</c:v>
                </c:pt>
                <c:pt idx="11400">
                  <c:v>493.83421115215498</c:v>
                </c:pt>
                <c:pt idx="11401">
                  <c:v>493.79239742267498</c:v>
                </c:pt>
                <c:pt idx="11402">
                  <c:v>493.75452589226501</c:v>
                </c:pt>
                <c:pt idx="11403">
                  <c:v>493.75034367090899</c:v>
                </c:pt>
                <c:pt idx="11404">
                  <c:v>493.740371262206</c:v>
                </c:pt>
                <c:pt idx="11405">
                  <c:v>493.72807071117398</c:v>
                </c:pt>
                <c:pt idx="11406">
                  <c:v>493.72406349619899</c:v>
                </c:pt>
                <c:pt idx="11407">
                  <c:v>493.71574835071601</c:v>
                </c:pt>
                <c:pt idx="11408">
                  <c:v>493.71440022827602</c:v>
                </c:pt>
                <c:pt idx="11409">
                  <c:v>493.66173071462299</c:v>
                </c:pt>
                <c:pt idx="11410">
                  <c:v>493.65824809144902</c:v>
                </c:pt>
                <c:pt idx="11411">
                  <c:v>493.64767001775402</c:v>
                </c:pt>
                <c:pt idx="11412">
                  <c:v>493.53988301026402</c:v>
                </c:pt>
                <c:pt idx="11413">
                  <c:v>493.53697922943701</c:v>
                </c:pt>
                <c:pt idx="11414">
                  <c:v>493.53657614668901</c:v>
                </c:pt>
                <c:pt idx="11415">
                  <c:v>493.50403825522</c:v>
                </c:pt>
                <c:pt idx="11416">
                  <c:v>493.48785064763098</c:v>
                </c:pt>
                <c:pt idx="11417">
                  <c:v>493.48325481042002</c:v>
                </c:pt>
                <c:pt idx="11418">
                  <c:v>493.48273892716202</c:v>
                </c:pt>
                <c:pt idx="11419">
                  <c:v>493.47153665534501</c:v>
                </c:pt>
                <c:pt idx="11420">
                  <c:v>493.466123699045</c:v>
                </c:pt>
                <c:pt idx="11421">
                  <c:v>493.461362363604</c:v>
                </c:pt>
                <c:pt idx="11422">
                  <c:v>493.43330449964401</c:v>
                </c:pt>
                <c:pt idx="11423">
                  <c:v>493.41085182821303</c:v>
                </c:pt>
                <c:pt idx="11424">
                  <c:v>493.402767506575</c:v>
                </c:pt>
                <c:pt idx="11425">
                  <c:v>493.40235406696502</c:v>
                </c:pt>
                <c:pt idx="11426">
                  <c:v>493.378507388228</c:v>
                </c:pt>
                <c:pt idx="11427">
                  <c:v>493.32373170787298</c:v>
                </c:pt>
                <c:pt idx="11428">
                  <c:v>493.31106832577802</c:v>
                </c:pt>
                <c:pt idx="11429">
                  <c:v>493.31007401650999</c:v>
                </c:pt>
                <c:pt idx="11430">
                  <c:v>493.26739936758202</c:v>
                </c:pt>
                <c:pt idx="11431">
                  <c:v>493.26221193972498</c:v>
                </c:pt>
                <c:pt idx="11432">
                  <c:v>493.23229206116201</c:v>
                </c:pt>
                <c:pt idx="11433">
                  <c:v>493.20878756906097</c:v>
                </c:pt>
                <c:pt idx="11434">
                  <c:v>493.202718615712</c:v>
                </c:pt>
                <c:pt idx="11435">
                  <c:v>493.20015627960998</c:v>
                </c:pt>
                <c:pt idx="11436">
                  <c:v>493.19350407275499</c:v>
                </c:pt>
                <c:pt idx="11437">
                  <c:v>493.13974819869298</c:v>
                </c:pt>
                <c:pt idx="11438">
                  <c:v>493.13940980698601</c:v>
                </c:pt>
                <c:pt idx="11439">
                  <c:v>493.126363942686</c:v>
                </c:pt>
                <c:pt idx="11440">
                  <c:v>493.11967099750302</c:v>
                </c:pt>
                <c:pt idx="11441">
                  <c:v>493.10065102363399</c:v>
                </c:pt>
                <c:pt idx="11442">
                  <c:v>493.06571938284702</c:v>
                </c:pt>
                <c:pt idx="11443">
                  <c:v>493.06411801355699</c:v>
                </c:pt>
                <c:pt idx="11444">
                  <c:v>493.0601696224</c:v>
                </c:pt>
                <c:pt idx="11445">
                  <c:v>493.05922300243401</c:v>
                </c:pt>
                <c:pt idx="11446">
                  <c:v>493.00639813428199</c:v>
                </c:pt>
                <c:pt idx="11447">
                  <c:v>493.00136412739499</c:v>
                </c:pt>
                <c:pt idx="11448">
                  <c:v>493.00115271482002</c:v>
                </c:pt>
                <c:pt idx="11449">
                  <c:v>492.96755375907401</c:v>
                </c:pt>
                <c:pt idx="11450">
                  <c:v>492.92865276252701</c:v>
                </c:pt>
                <c:pt idx="11451">
                  <c:v>492.86479964960802</c:v>
                </c:pt>
                <c:pt idx="11452">
                  <c:v>492.863980551363</c:v>
                </c:pt>
                <c:pt idx="11453">
                  <c:v>492.85926752254198</c:v>
                </c:pt>
                <c:pt idx="11454">
                  <c:v>492.85854376357503</c:v>
                </c:pt>
                <c:pt idx="11455">
                  <c:v>492.85405529000701</c:v>
                </c:pt>
                <c:pt idx="11456">
                  <c:v>492.85102997825197</c:v>
                </c:pt>
                <c:pt idx="11457">
                  <c:v>492.83840034255701</c:v>
                </c:pt>
                <c:pt idx="11458">
                  <c:v>492.83726355556502</c:v>
                </c:pt>
                <c:pt idx="11459">
                  <c:v>492.79207888130298</c:v>
                </c:pt>
                <c:pt idx="11460">
                  <c:v>492.79000477770597</c:v>
                </c:pt>
                <c:pt idx="11461">
                  <c:v>492.78871630701701</c:v>
                </c:pt>
                <c:pt idx="11462">
                  <c:v>492.76516776353702</c:v>
                </c:pt>
                <c:pt idx="11463">
                  <c:v>492.76239602606699</c:v>
                </c:pt>
                <c:pt idx="11464">
                  <c:v>492.748986114822</c:v>
                </c:pt>
                <c:pt idx="11465">
                  <c:v>492.74448272920199</c:v>
                </c:pt>
                <c:pt idx="11466">
                  <c:v>492.73244642971099</c:v>
                </c:pt>
                <c:pt idx="11467">
                  <c:v>492.724453634746</c:v>
                </c:pt>
                <c:pt idx="11468">
                  <c:v>492.71228308592498</c:v>
                </c:pt>
                <c:pt idx="11469">
                  <c:v>492.69814631230099</c:v>
                </c:pt>
                <c:pt idx="11470">
                  <c:v>492.67986883793498</c:v>
                </c:pt>
                <c:pt idx="11471">
                  <c:v>492.66395387711702</c:v>
                </c:pt>
                <c:pt idx="11472">
                  <c:v>492.61168270169298</c:v>
                </c:pt>
                <c:pt idx="11473">
                  <c:v>492.52745519715103</c:v>
                </c:pt>
                <c:pt idx="11474">
                  <c:v>492.424616280951</c:v>
                </c:pt>
                <c:pt idx="11475">
                  <c:v>492.371486699012</c:v>
                </c:pt>
                <c:pt idx="11476">
                  <c:v>492.363141794797</c:v>
                </c:pt>
                <c:pt idx="11477">
                  <c:v>492.30962922758999</c:v>
                </c:pt>
                <c:pt idx="11478">
                  <c:v>492.27020516200298</c:v>
                </c:pt>
                <c:pt idx="11479">
                  <c:v>492.26149299475099</c:v>
                </c:pt>
                <c:pt idx="11480">
                  <c:v>492.25082157051003</c:v>
                </c:pt>
                <c:pt idx="11481">
                  <c:v>492.24857352615697</c:v>
                </c:pt>
                <c:pt idx="11482">
                  <c:v>492.24331680658901</c:v>
                </c:pt>
                <c:pt idx="11483">
                  <c:v>492.22160575051703</c:v>
                </c:pt>
                <c:pt idx="11484">
                  <c:v>492.19231063557299</c:v>
                </c:pt>
                <c:pt idx="11485">
                  <c:v>492.19065562233499</c:v>
                </c:pt>
                <c:pt idx="11486">
                  <c:v>492.16727452999902</c:v>
                </c:pt>
                <c:pt idx="11487">
                  <c:v>492.16527330108801</c:v>
                </c:pt>
                <c:pt idx="11488">
                  <c:v>492.11818046934201</c:v>
                </c:pt>
                <c:pt idx="11489">
                  <c:v>492.11789914239</c:v>
                </c:pt>
                <c:pt idx="11490">
                  <c:v>492.08638830678399</c:v>
                </c:pt>
                <c:pt idx="11491">
                  <c:v>492.039616171771</c:v>
                </c:pt>
                <c:pt idx="11492">
                  <c:v>492.03516280866199</c:v>
                </c:pt>
                <c:pt idx="11493">
                  <c:v>491.99113858468701</c:v>
                </c:pt>
                <c:pt idx="11494">
                  <c:v>491.943015488132</c:v>
                </c:pt>
                <c:pt idx="11495">
                  <c:v>491.94258454631301</c:v>
                </c:pt>
                <c:pt idx="11496">
                  <c:v>491.927649071578</c:v>
                </c:pt>
                <c:pt idx="11497">
                  <c:v>491.92115923769398</c:v>
                </c:pt>
                <c:pt idx="11498">
                  <c:v>491.85805107025101</c:v>
                </c:pt>
                <c:pt idx="11499">
                  <c:v>491.83686498152701</c:v>
                </c:pt>
                <c:pt idx="11500">
                  <c:v>491.83515084836802</c:v>
                </c:pt>
                <c:pt idx="11501">
                  <c:v>491.82851085461499</c:v>
                </c:pt>
                <c:pt idx="11502">
                  <c:v>491.81450304999299</c:v>
                </c:pt>
                <c:pt idx="11503">
                  <c:v>491.767180661645</c:v>
                </c:pt>
                <c:pt idx="11504">
                  <c:v>491.74744614757202</c:v>
                </c:pt>
                <c:pt idx="11505">
                  <c:v>491.69609979292198</c:v>
                </c:pt>
                <c:pt idx="11506">
                  <c:v>491.685415087357</c:v>
                </c:pt>
                <c:pt idx="11507">
                  <c:v>491.68289321864199</c:v>
                </c:pt>
                <c:pt idx="11508">
                  <c:v>491.67281953891001</c:v>
                </c:pt>
                <c:pt idx="11509">
                  <c:v>491.66394386031601</c:v>
                </c:pt>
                <c:pt idx="11510">
                  <c:v>491.65110999175403</c:v>
                </c:pt>
                <c:pt idx="11511">
                  <c:v>491.65056082395603</c:v>
                </c:pt>
                <c:pt idx="11512">
                  <c:v>491.65010266286203</c:v>
                </c:pt>
                <c:pt idx="11513">
                  <c:v>491.60286350348503</c:v>
                </c:pt>
                <c:pt idx="11514">
                  <c:v>491.59307773428299</c:v>
                </c:pt>
                <c:pt idx="11515">
                  <c:v>491.59273231296498</c:v>
                </c:pt>
                <c:pt idx="11516">
                  <c:v>491.57873443870102</c:v>
                </c:pt>
                <c:pt idx="11517">
                  <c:v>491.561452980892</c:v>
                </c:pt>
                <c:pt idx="11518">
                  <c:v>491.55876042469498</c:v>
                </c:pt>
                <c:pt idx="11519">
                  <c:v>491.53503985567397</c:v>
                </c:pt>
                <c:pt idx="11520">
                  <c:v>491.51944858961298</c:v>
                </c:pt>
                <c:pt idx="11521">
                  <c:v>491.48083776430099</c:v>
                </c:pt>
                <c:pt idx="11522">
                  <c:v>491.405369619505</c:v>
                </c:pt>
                <c:pt idx="11523">
                  <c:v>491.39677593661901</c:v>
                </c:pt>
                <c:pt idx="11524">
                  <c:v>491.39668233794902</c:v>
                </c:pt>
                <c:pt idx="11525">
                  <c:v>491.38798487538099</c:v>
                </c:pt>
                <c:pt idx="11526">
                  <c:v>491.36958630385402</c:v>
                </c:pt>
                <c:pt idx="11527">
                  <c:v>491.34994061049201</c:v>
                </c:pt>
                <c:pt idx="11528">
                  <c:v>491.33729993313602</c:v>
                </c:pt>
                <c:pt idx="11529">
                  <c:v>491.24871737192802</c:v>
                </c:pt>
                <c:pt idx="11530">
                  <c:v>491.23663626437502</c:v>
                </c:pt>
                <c:pt idx="11531">
                  <c:v>491.22438904441901</c:v>
                </c:pt>
                <c:pt idx="11532">
                  <c:v>491.19433599886003</c:v>
                </c:pt>
                <c:pt idx="11533">
                  <c:v>491.18786535743101</c:v>
                </c:pt>
                <c:pt idx="11534">
                  <c:v>491.17405114401902</c:v>
                </c:pt>
                <c:pt idx="11535">
                  <c:v>491.14304965607198</c:v>
                </c:pt>
                <c:pt idx="11536">
                  <c:v>491.13943803028297</c:v>
                </c:pt>
                <c:pt idx="11537">
                  <c:v>491.08837882596202</c:v>
                </c:pt>
                <c:pt idx="11538">
                  <c:v>491.081819780616</c:v>
                </c:pt>
                <c:pt idx="11539">
                  <c:v>491.07483857087698</c:v>
                </c:pt>
                <c:pt idx="11540">
                  <c:v>491.06513974439599</c:v>
                </c:pt>
                <c:pt idx="11541">
                  <c:v>491.01274652671901</c:v>
                </c:pt>
                <c:pt idx="11542">
                  <c:v>491.00982460489098</c:v>
                </c:pt>
                <c:pt idx="11543">
                  <c:v>491.00822971022399</c:v>
                </c:pt>
                <c:pt idx="11544">
                  <c:v>491.00387836131398</c:v>
                </c:pt>
                <c:pt idx="11545">
                  <c:v>490.97338189441399</c:v>
                </c:pt>
                <c:pt idx="11546">
                  <c:v>490.91528677010098</c:v>
                </c:pt>
                <c:pt idx="11547">
                  <c:v>490.89926195709398</c:v>
                </c:pt>
                <c:pt idx="11548">
                  <c:v>490.87292257411701</c:v>
                </c:pt>
                <c:pt idx="11549">
                  <c:v>490.84385867426499</c:v>
                </c:pt>
                <c:pt idx="11550">
                  <c:v>490.83603057187003</c:v>
                </c:pt>
                <c:pt idx="11551">
                  <c:v>490.77009064008701</c:v>
                </c:pt>
                <c:pt idx="11552">
                  <c:v>490.76135264683001</c:v>
                </c:pt>
                <c:pt idx="11553">
                  <c:v>490.737866012089</c:v>
                </c:pt>
                <c:pt idx="11554">
                  <c:v>490.71311324872499</c:v>
                </c:pt>
                <c:pt idx="11555">
                  <c:v>490.68922033519499</c:v>
                </c:pt>
                <c:pt idx="11556">
                  <c:v>490.68363263923902</c:v>
                </c:pt>
                <c:pt idx="11557">
                  <c:v>490.67477848036202</c:v>
                </c:pt>
                <c:pt idx="11558">
                  <c:v>490.66861760506299</c:v>
                </c:pt>
                <c:pt idx="11559">
                  <c:v>490.66701590185801</c:v>
                </c:pt>
                <c:pt idx="11560">
                  <c:v>490.65915765860501</c:v>
                </c:pt>
                <c:pt idx="11561">
                  <c:v>490.61156267151199</c:v>
                </c:pt>
                <c:pt idx="11562">
                  <c:v>490.598116233692</c:v>
                </c:pt>
                <c:pt idx="11563">
                  <c:v>490.56686729591598</c:v>
                </c:pt>
                <c:pt idx="11564">
                  <c:v>490.49376062548401</c:v>
                </c:pt>
                <c:pt idx="11565">
                  <c:v>490.49364146744398</c:v>
                </c:pt>
                <c:pt idx="11566">
                  <c:v>490.45921586199501</c:v>
                </c:pt>
                <c:pt idx="11567">
                  <c:v>490.45616514347802</c:v>
                </c:pt>
                <c:pt idx="11568">
                  <c:v>490.44968177895697</c:v>
                </c:pt>
                <c:pt idx="11569">
                  <c:v>490.44540517174602</c:v>
                </c:pt>
                <c:pt idx="11570">
                  <c:v>490.42168932343498</c:v>
                </c:pt>
                <c:pt idx="11571">
                  <c:v>490.405155745748</c:v>
                </c:pt>
                <c:pt idx="11572">
                  <c:v>490.37800813751602</c:v>
                </c:pt>
                <c:pt idx="11573">
                  <c:v>490.37531594423899</c:v>
                </c:pt>
                <c:pt idx="11574">
                  <c:v>490.341041275436</c:v>
                </c:pt>
                <c:pt idx="11575">
                  <c:v>490.31237632598902</c:v>
                </c:pt>
                <c:pt idx="11576">
                  <c:v>490.289243786089</c:v>
                </c:pt>
                <c:pt idx="11577">
                  <c:v>490.24574225788803</c:v>
                </c:pt>
                <c:pt idx="11578">
                  <c:v>490.23392294091099</c:v>
                </c:pt>
                <c:pt idx="11579">
                  <c:v>490.23292022605602</c:v>
                </c:pt>
                <c:pt idx="11580">
                  <c:v>490.23156867160901</c:v>
                </c:pt>
                <c:pt idx="11581">
                  <c:v>490.21607500089101</c:v>
                </c:pt>
                <c:pt idx="11582">
                  <c:v>490.18563788500899</c:v>
                </c:pt>
                <c:pt idx="11583">
                  <c:v>490.15848208565598</c:v>
                </c:pt>
                <c:pt idx="11584">
                  <c:v>490.15002394546099</c:v>
                </c:pt>
                <c:pt idx="11585">
                  <c:v>490.12290759389998</c:v>
                </c:pt>
                <c:pt idx="11586">
                  <c:v>490.10243110785802</c:v>
                </c:pt>
                <c:pt idx="11587">
                  <c:v>490.09320254447402</c:v>
                </c:pt>
                <c:pt idx="11588">
                  <c:v>490.02146773283499</c:v>
                </c:pt>
                <c:pt idx="11589">
                  <c:v>490.01603147221402</c:v>
                </c:pt>
                <c:pt idx="11590">
                  <c:v>490.01390845615799</c:v>
                </c:pt>
                <c:pt idx="11591">
                  <c:v>489.997244610503</c:v>
                </c:pt>
                <c:pt idx="11592">
                  <c:v>489.99104890490901</c:v>
                </c:pt>
                <c:pt idx="11593">
                  <c:v>489.94034839549698</c:v>
                </c:pt>
                <c:pt idx="11594">
                  <c:v>489.91963466328201</c:v>
                </c:pt>
                <c:pt idx="11595">
                  <c:v>489.910364810864</c:v>
                </c:pt>
                <c:pt idx="11596">
                  <c:v>489.89627094353</c:v>
                </c:pt>
                <c:pt idx="11597">
                  <c:v>489.89219998418201</c:v>
                </c:pt>
                <c:pt idx="11598">
                  <c:v>489.839082959471</c:v>
                </c:pt>
                <c:pt idx="11599">
                  <c:v>489.812633107934</c:v>
                </c:pt>
                <c:pt idx="11600">
                  <c:v>489.75387025305702</c:v>
                </c:pt>
                <c:pt idx="11601">
                  <c:v>489.75191890792001</c:v>
                </c:pt>
                <c:pt idx="11602">
                  <c:v>489.74857077075001</c:v>
                </c:pt>
                <c:pt idx="11603">
                  <c:v>489.743234179963</c:v>
                </c:pt>
                <c:pt idx="11604">
                  <c:v>489.72546315554303</c:v>
                </c:pt>
                <c:pt idx="11605">
                  <c:v>489.71654530059601</c:v>
                </c:pt>
                <c:pt idx="11606">
                  <c:v>489.70334403304997</c:v>
                </c:pt>
                <c:pt idx="11607">
                  <c:v>489.69933151739099</c:v>
                </c:pt>
                <c:pt idx="11608">
                  <c:v>489.69456266837602</c:v>
                </c:pt>
                <c:pt idx="11609">
                  <c:v>489.69314769564602</c:v>
                </c:pt>
                <c:pt idx="11610">
                  <c:v>489.62625418045798</c:v>
                </c:pt>
                <c:pt idx="11611">
                  <c:v>489.62058002099002</c:v>
                </c:pt>
                <c:pt idx="11612">
                  <c:v>489.61458522913398</c:v>
                </c:pt>
                <c:pt idx="11613">
                  <c:v>489.56752860910302</c:v>
                </c:pt>
                <c:pt idx="11614">
                  <c:v>489.55185136578302</c:v>
                </c:pt>
                <c:pt idx="11615">
                  <c:v>489.42959846149699</c:v>
                </c:pt>
                <c:pt idx="11616">
                  <c:v>489.42469194780398</c:v>
                </c:pt>
                <c:pt idx="11617">
                  <c:v>489.41406692464801</c:v>
                </c:pt>
                <c:pt idx="11618">
                  <c:v>489.39669070952698</c:v>
                </c:pt>
                <c:pt idx="11619">
                  <c:v>489.384920864187</c:v>
                </c:pt>
                <c:pt idx="11620">
                  <c:v>489.36935076114497</c:v>
                </c:pt>
                <c:pt idx="11621">
                  <c:v>489.32994465306501</c:v>
                </c:pt>
                <c:pt idx="11622">
                  <c:v>489.32556026120699</c:v>
                </c:pt>
                <c:pt idx="11623">
                  <c:v>489.32078840079402</c:v>
                </c:pt>
                <c:pt idx="11624">
                  <c:v>489.31942318542099</c:v>
                </c:pt>
                <c:pt idx="11625">
                  <c:v>489.29684827887502</c:v>
                </c:pt>
                <c:pt idx="11626">
                  <c:v>489.27877936661002</c:v>
                </c:pt>
                <c:pt idx="11627">
                  <c:v>489.24658054909401</c:v>
                </c:pt>
                <c:pt idx="11628">
                  <c:v>489.24608653195298</c:v>
                </c:pt>
                <c:pt idx="11629">
                  <c:v>489.23712664330498</c:v>
                </c:pt>
                <c:pt idx="11630">
                  <c:v>489.23123949016201</c:v>
                </c:pt>
                <c:pt idx="11631">
                  <c:v>489.229063497342</c:v>
                </c:pt>
                <c:pt idx="11632">
                  <c:v>489.22563099727103</c:v>
                </c:pt>
                <c:pt idx="11633">
                  <c:v>489.21430527983699</c:v>
                </c:pt>
                <c:pt idx="11634">
                  <c:v>489.18498094595299</c:v>
                </c:pt>
                <c:pt idx="11635">
                  <c:v>489.17182897725002</c:v>
                </c:pt>
                <c:pt idx="11636">
                  <c:v>489.171726071433</c:v>
                </c:pt>
                <c:pt idx="11637">
                  <c:v>489.15997222752799</c:v>
                </c:pt>
                <c:pt idx="11638">
                  <c:v>489.067318018111</c:v>
                </c:pt>
                <c:pt idx="11639">
                  <c:v>489.065724929959</c:v>
                </c:pt>
                <c:pt idx="11640">
                  <c:v>489.02524929278297</c:v>
                </c:pt>
                <c:pt idx="11641">
                  <c:v>489.02124259916798</c:v>
                </c:pt>
                <c:pt idx="11642">
                  <c:v>488.992919576845</c:v>
                </c:pt>
                <c:pt idx="11643">
                  <c:v>488.97614317575102</c:v>
                </c:pt>
                <c:pt idx="11644">
                  <c:v>488.95155792093601</c:v>
                </c:pt>
                <c:pt idx="11645">
                  <c:v>488.94810184946198</c:v>
                </c:pt>
                <c:pt idx="11646">
                  <c:v>488.92207973959501</c:v>
                </c:pt>
                <c:pt idx="11647">
                  <c:v>488.88620870263401</c:v>
                </c:pt>
                <c:pt idx="11648">
                  <c:v>488.87643482445901</c:v>
                </c:pt>
                <c:pt idx="11649">
                  <c:v>488.87221177303002</c:v>
                </c:pt>
                <c:pt idx="11650">
                  <c:v>488.83573782162398</c:v>
                </c:pt>
                <c:pt idx="11651">
                  <c:v>488.81979438812903</c:v>
                </c:pt>
                <c:pt idx="11652">
                  <c:v>488.78003132872698</c:v>
                </c:pt>
                <c:pt idx="11653">
                  <c:v>488.77268677176301</c:v>
                </c:pt>
                <c:pt idx="11654">
                  <c:v>488.750096825951</c:v>
                </c:pt>
                <c:pt idx="11655">
                  <c:v>488.69377471844001</c:v>
                </c:pt>
                <c:pt idx="11656">
                  <c:v>488.692896869751</c:v>
                </c:pt>
                <c:pt idx="11657">
                  <c:v>488.689541439952</c:v>
                </c:pt>
                <c:pt idx="11658">
                  <c:v>488.67285169118497</c:v>
                </c:pt>
                <c:pt idx="11659">
                  <c:v>488.63291878657901</c:v>
                </c:pt>
                <c:pt idx="11660">
                  <c:v>488.63044742968498</c:v>
                </c:pt>
                <c:pt idx="11661">
                  <c:v>488.62587234775998</c:v>
                </c:pt>
                <c:pt idx="11662">
                  <c:v>488.61211621190898</c:v>
                </c:pt>
                <c:pt idx="11663">
                  <c:v>488.58952260161402</c:v>
                </c:pt>
                <c:pt idx="11664">
                  <c:v>488.50011147914898</c:v>
                </c:pt>
                <c:pt idx="11665">
                  <c:v>488.47476688974598</c:v>
                </c:pt>
                <c:pt idx="11666">
                  <c:v>488.45751079622499</c:v>
                </c:pt>
                <c:pt idx="11667">
                  <c:v>488.4484102623</c:v>
                </c:pt>
                <c:pt idx="11668">
                  <c:v>488.396854535329</c:v>
                </c:pt>
                <c:pt idx="11669">
                  <c:v>488.37519657827602</c:v>
                </c:pt>
                <c:pt idx="11670">
                  <c:v>488.34122140015899</c:v>
                </c:pt>
                <c:pt idx="11671">
                  <c:v>488.33039845425202</c:v>
                </c:pt>
                <c:pt idx="11672">
                  <c:v>488.31452417103901</c:v>
                </c:pt>
                <c:pt idx="11673">
                  <c:v>488.29337935648601</c:v>
                </c:pt>
                <c:pt idx="11674">
                  <c:v>488.25256056560102</c:v>
                </c:pt>
                <c:pt idx="11675">
                  <c:v>488.24555834249799</c:v>
                </c:pt>
                <c:pt idx="11676">
                  <c:v>488.23653270891799</c:v>
                </c:pt>
                <c:pt idx="11677">
                  <c:v>488.235129784202</c:v>
                </c:pt>
                <c:pt idx="11678">
                  <c:v>488.20131577421199</c:v>
                </c:pt>
                <c:pt idx="11679">
                  <c:v>488.19383920746901</c:v>
                </c:pt>
                <c:pt idx="11680">
                  <c:v>488.18624095902902</c:v>
                </c:pt>
                <c:pt idx="11681">
                  <c:v>488.14611678540001</c:v>
                </c:pt>
                <c:pt idx="11682">
                  <c:v>488.09720317500199</c:v>
                </c:pt>
                <c:pt idx="11683">
                  <c:v>488.094584885046</c:v>
                </c:pt>
                <c:pt idx="11684">
                  <c:v>488.09102705846601</c:v>
                </c:pt>
                <c:pt idx="11685">
                  <c:v>488.07778666702501</c:v>
                </c:pt>
                <c:pt idx="11686">
                  <c:v>488.06461784713701</c:v>
                </c:pt>
                <c:pt idx="11687">
                  <c:v>488.05160347497002</c:v>
                </c:pt>
                <c:pt idx="11688">
                  <c:v>488.01115099939199</c:v>
                </c:pt>
                <c:pt idx="11689">
                  <c:v>487.99913240436598</c:v>
                </c:pt>
                <c:pt idx="11690">
                  <c:v>487.934185264007</c:v>
                </c:pt>
                <c:pt idx="11691">
                  <c:v>487.932838486028</c:v>
                </c:pt>
                <c:pt idx="11692">
                  <c:v>487.92409177504101</c:v>
                </c:pt>
                <c:pt idx="11693">
                  <c:v>487.922756256924</c:v>
                </c:pt>
                <c:pt idx="11694">
                  <c:v>487.872812907666</c:v>
                </c:pt>
                <c:pt idx="11695">
                  <c:v>487.86401528891503</c:v>
                </c:pt>
                <c:pt idx="11696">
                  <c:v>487.84820665515298</c:v>
                </c:pt>
                <c:pt idx="11697">
                  <c:v>487.829050465536</c:v>
                </c:pt>
                <c:pt idx="11698">
                  <c:v>487.76684679259898</c:v>
                </c:pt>
                <c:pt idx="11699">
                  <c:v>487.704417168769</c:v>
                </c:pt>
                <c:pt idx="11700">
                  <c:v>487.67800935822498</c:v>
                </c:pt>
                <c:pt idx="11701">
                  <c:v>487.66471809962002</c:v>
                </c:pt>
                <c:pt idx="11702">
                  <c:v>487.64326445692899</c:v>
                </c:pt>
                <c:pt idx="11703">
                  <c:v>487.58859494323298</c:v>
                </c:pt>
                <c:pt idx="11704">
                  <c:v>487.57785981599898</c:v>
                </c:pt>
                <c:pt idx="11705">
                  <c:v>487.56022388067299</c:v>
                </c:pt>
                <c:pt idx="11706">
                  <c:v>487.55094508807099</c:v>
                </c:pt>
                <c:pt idx="11707">
                  <c:v>487.51583144649601</c:v>
                </c:pt>
                <c:pt idx="11708">
                  <c:v>487.47069013511998</c:v>
                </c:pt>
                <c:pt idx="11709">
                  <c:v>487.46100990411998</c:v>
                </c:pt>
                <c:pt idx="11710">
                  <c:v>487.447455927352</c:v>
                </c:pt>
                <c:pt idx="11711">
                  <c:v>487.407779663067</c:v>
                </c:pt>
                <c:pt idx="11712">
                  <c:v>487.39015699093898</c:v>
                </c:pt>
                <c:pt idx="11713">
                  <c:v>487.37941344053502</c:v>
                </c:pt>
                <c:pt idx="11714">
                  <c:v>487.36318527439698</c:v>
                </c:pt>
                <c:pt idx="11715">
                  <c:v>487.35480105596201</c:v>
                </c:pt>
                <c:pt idx="11716">
                  <c:v>487.29031657045903</c:v>
                </c:pt>
                <c:pt idx="11717">
                  <c:v>487.26382857308897</c:v>
                </c:pt>
                <c:pt idx="11718">
                  <c:v>487.25536684180901</c:v>
                </c:pt>
                <c:pt idx="11719">
                  <c:v>487.22869385877999</c:v>
                </c:pt>
                <c:pt idx="11720">
                  <c:v>487.21425238862599</c:v>
                </c:pt>
                <c:pt idx="11721">
                  <c:v>487.18482153580101</c:v>
                </c:pt>
                <c:pt idx="11722">
                  <c:v>487.18053856361098</c:v>
                </c:pt>
                <c:pt idx="11723">
                  <c:v>487.17087140595299</c:v>
                </c:pt>
                <c:pt idx="11724">
                  <c:v>487.14747336030501</c:v>
                </c:pt>
                <c:pt idx="11725">
                  <c:v>487.134771843105</c:v>
                </c:pt>
                <c:pt idx="11726">
                  <c:v>487.12116018689102</c:v>
                </c:pt>
                <c:pt idx="11727">
                  <c:v>487.020794033953</c:v>
                </c:pt>
                <c:pt idx="11728">
                  <c:v>487.01233545114798</c:v>
                </c:pt>
                <c:pt idx="11729">
                  <c:v>487.00909349864003</c:v>
                </c:pt>
                <c:pt idx="11730">
                  <c:v>487.003475734814</c:v>
                </c:pt>
                <c:pt idx="11731">
                  <c:v>486.99787731864899</c:v>
                </c:pt>
                <c:pt idx="11732">
                  <c:v>486.97740801402801</c:v>
                </c:pt>
                <c:pt idx="11733">
                  <c:v>486.94813811018503</c:v>
                </c:pt>
                <c:pt idx="11734">
                  <c:v>486.90906142282103</c:v>
                </c:pt>
                <c:pt idx="11735">
                  <c:v>486.87928825374502</c:v>
                </c:pt>
                <c:pt idx="11736">
                  <c:v>486.85200203151902</c:v>
                </c:pt>
                <c:pt idx="11737">
                  <c:v>486.82259854889901</c:v>
                </c:pt>
                <c:pt idx="11738">
                  <c:v>486.79628230638298</c:v>
                </c:pt>
                <c:pt idx="11739">
                  <c:v>486.78108116618301</c:v>
                </c:pt>
                <c:pt idx="11740">
                  <c:v>486.76580619958901</c:v>
                </c:pt>
                <c:pt idx="11741">
                  <c:v>486.74272260834101</c:v>
                </c:pt>
                <c:pt idx="11742">
                  <c:v>486.73684500924901</c:v>
                </c:pt>
                <c:pt idx="11743">
                  <c:v>486.70118171475298</c:v>
                </c:pt>
                <c:pt idx="11744">
                  <c:v>486.69725128788099</c:v>
                </c:pt>
                <c:pt idx="11745">
                  <c:v>486.64170160396702</c:v>
                </c:pt>
                <c:pt idx="11746">
                  <c:v>486.575355898917</c:v>
                </c:pt>
                <c:pt idx="11747">
                  <c:v>486.52830503811299</c:v>
                </c:pt>
                <c:pt idx="11748">
                  <c:v>486.49673853361298</c:v>
                </c:pt>
                <c:pt idx="11749">
                  <c:v>486.47120222794399</c:v>
                </c:pt>
                <c:pt idx="11750">
                  <c:v>486.44485383475899</c:v>
                </c:pt>
                <c:pt idx="11751">
                  <c:v>486.43897609459401</c:v>
                </c:pt>
                <c:pt idx="11752">
                  <c:v>486.43474977554899</c:v>
                </c:pt>
                <c:pt idx="11753">
                  <c:v>486.420298741669</c:v>
                </c:pt>
                <c:pt idx="11754">
                  <c:v>486.40148156321698</c:v>
                </c:pt>
                <c:pt idx="11755">
                  <c:v>486.36404316817902</c:v>
                </c:pt>
                <c:pt idx="11756">
                  <c:v>486.36080531665698</c:v>
                </c:pt>
                <c:pt idx="11757">
                  <c:v>486.35317982945298</c:v>
                </c:pt>
                <c:pt idx="11758">
                  <c:v>486.33599648080701</c:v>
                </c:pt>
                <c:pt idx="11759">
                  <c:v>486.29555973356003</c:v>
                </c:pt>
                <c:pt idx="11760">
                  <c:v>486.244902321366</c:v>
                </c:pt>
                <c:pt idx="11761">
                  <c:v>486.21681136799901</c:v>
                </c:pt>
                <c:pt idx="11762">
                  <c:v>486.21235912959798</c:v>
                </c:pt>
                <c:pt idx="11763">
                  <c:v>486.170355138736</c:v>
                </c:pt>
                <c:pt idx="11764">
                  <c:v>486.15849436633198</c:v>
                </c:pt>
                <c:pt idx="11765">
                  <c:v>486.13079728419501</c:v>
                </c:pt>
                <c:pt idx="11766">
                  <c:v>486.09225075714699</c:v>
                </c:pt>
                <c:pt idx="11767">
                  <c:v>486.04429924274302</c:v>
                </c:pt>
                <c:pt idx="11768">
                  <c:v>485.99985704046099</c:v>
                </c:pt>
                <c:pt idx="11769">
                  <c:v>485.98469742441</c:v>
                </c:pt>
                <c:pt idx="11770">
                  <c:v>485.96148981861</c:v>
                </c:pt>
                <c:pt idx="11771">
                  <c:v>485.95657333040998</c:v>
                </c:pt>
                <c:pt idx="11772">
                  <c:v>485.94584973354802</c:v>
                </c:pt>
                <c:pt idx="11773">
                  <c:v>485.934439817765</c:v>
                </c:pt>
                <c:pt idx="11774">
                  <c:v>485.90151066231698</c:v>
                </c:pt>
                <c:pt idx="11775">
                  <c:v>485.87933730149501</c:v>
                </c:pt>
                <c:pt idx="11776">
                  <c:v>485.80857853078902</c:v>
                </c:pt>
                <c:pt idx="11777">
                  <c:v>485.75432957787302</c:v>
                </c:pt>
                <c:pt idx="11778">
                  <c:v>485.74590046966603</c:v>
                </c:pt>
                <c:pt idx="11779">
                  <c:v>485.69286203006999</c:v>
                </c:pt>
                <c:pt idx="11780">
                  <c:v>485.66905486037399</c:v>
                </c:pt>
                <c:pt idx="11781">
                  <c:v>485.59498109624701</c:v>
                </c:pt>
                <c:pt idx="11782">
                  <c:v>485.58864079445101</c:v>
                </c:pt>
                <c:pt idx="11783">
                  <c:v>485.58676986583902</c:v>
                </c:pt>
                <c:pt idx="11784">
                  <c:v>485.570239260015</c:v>
                </c:pt>
                <c:pt idx="11785">
                  <c:v>485.47261066479598</c:v>
                </c:pt>
                <c:pt idx="11786">
                  <c:v>485.41619312788202</c:v>
                </c:pt>
                <c:pt idx="11787">
                  <c:v>485.41480476935601</c:v>
                </c:pt>
                <c:pt idx="11788">
                  <c:v>485.41077621491002</c:v>
                </c:pt>
                <c:pt idx="11789">
                  <c:v>485.39468354982603</c:v>
                </c:pt>
                <c:pt idx="11790">
                  <c:v>485.39254459720598</c:v>
                </c:pt>
                <c:pt idx="11791">
                  <c:v>485.369528205574</c:v>
                </c:pt>
                <c:pt idx="11792">
                  <c:v>485.35265534184401</c:v>
                </c:pt>
                <c:pt idx="11793">
                  <c:v>485.29500463697099</c:v>
                </c:pt>
                <c:pt idx="11794">
                  <c:v>485.28569827322002</c:v>
                </c:pt>
                <c:pt idx="11795">
                  <c:v>485.27699442883397</c:v>
                </c:pt>
                <c:pt idx="11796">
                  <c:v>485.25451498600398</c:v>
                </c:pt>
                <c:pt idx="11797">
                  <c:v>485.244315095741</c:v>
                </c:pt>
                <c:pt idx="11798">
                  <c:v>485.23716867799698</c:v>
                </c:pt>
                <c:pt idx="11799">
                  <c:v>485.234046834465</c:v>
                </c:pt>
                <c:pt idx="11800">
                  <c:v>485.22031792616599</c:v>
                </c:pt>
                <c:pt idx="11801">
                  <c:v>485.216244649695</c:v>
                </c:pt>
                <c:pt idx="11802">
                  <c:v>485.20969328352101</c:v>
                </c:pt>
                <c:pt idx="11803">
                  <c:v>485.177030308258</c:v>
                </c:pt>
                <c:pt idx="11804">
                  <c:v>485.16788671978497</c:v>
                </c:pt>
                <c:pt idx="11805">
                  <c:v>485.15506124589501</c:v>
                </c:pt>
                <c:pt idx="11806">
                  <c:v>485.122269556172</c:v>
                </c:pt>
                <c:pt idx="11807">
                  <c:v>485.077023630204</c:v>
                </c:pt>
                <c:pt idx="11808">
                  <c:v>485.05398375936699</c:v>
                </c:pt>
                <c:pt idx="11809">
                  <c:v>485.05293269578101</c:v>
                </c:pt>
                <c:pt idx="11810">
                  <c:v>485.03949833507301</c:v>
                </c:pt>
                <c:pt idx="11811">
                  <c:v>485.019288441328</c:v>
                </c:pt>
                <c:pt idx="11812">
                  <c:v>484.99594461996799</c:v>
                </c:pt>
                <c:pt idx="11813">
                  <c:v>484.99558614124498</c:v>
                </c:pt>
                <c:pt idx="11814">
                  <c:v>484.95672809929999</c:v>
                </c:pt>
                <c:pt idx="11815">
                  <c:v>484.879015150584</c:v>
                </c:pt>
                <c:pt idx="11816">
                  <c:v>484.82308807122001</c:v>
                </c:pt>
                <c:pt idx="11817">
                  <c:v>484.80723863382599</c:v>
                </c:pt>
                <c:pt idx="11818">
                  <c:v>484.78922861893801</c:v>
                </c:pt>
                <c:pt idx="11819">
                  <c:v>484.77865939553499</c:v>
                </c:pt>
                <c:pt idx="11820">
                  <c:v>484.73132133593901</c:v>
                </c:pt>
                <c:pt idx="11821">
                  <c:v>484.70207592524298</c:v>
                </c:pt>
                <c:pt idx="11822">
                  <c:v>484.667948044985</c:v>
                </c:pt>
                <c:pt idx="11823">
                  <c:v>484.66606227017297</c:v>
                </c:pt>
                <c:pt idx="11824">
                  <c:v>484.66156609102899</c:v>
                </c:pt>
                <c:pt idx="11825">
                  <c:v>484.65010731491799</c:v>
                </c:pt>
                <c:pt idx="11826">
                  <c:v>484.62326571260701</c:v>
                </c:pt>
                <c:pt idx="11827">
                  <c:v>484.61178585184001</c:v>
                </c:pt>
                <c:pt idx="11828">
                  <c:v>484.61070445938401</c:v>
                </c:pt>
                <c:pt idx="11829">
                  <c:v>484.56665155491601</c:v>
                </c:pt>
                <c:pt idx="11830">
                  <c:v>484.56400233334102</c:v>
                </c:pt>
                <c:pt idx="11831">
                  <c:v>484.529783938283</c:v>
                </c:pt>
                <c:pt idx="11832">
                  <c:v>484.527813252491</c:v>
                </c:pt>
                <c:pt idx="11833">
                  <c:v>484.52776195960797</c:v>
                </c:pt>
                <c:pt idx="11834">
                  <c:v>484.482628825539</c:v>
                </c:pt>
                <c:pt idx="11835">
                  <c:v>484.47787506270498</c:v>
                </c:pt>
                <c:pt idx="11836">
                  <c:v>484.47310948448398</c:v>
                </c:pt>
                <c:pt idx="11837">
                  <c:v>484.47177814775699</c:v>
                </c:pt>
                <c:pt idx="11838">
                  <c:v>484.44528640341701</c:v>
                </c:pt>
                <c:pt idx="11839">
                  <c:v>484.438822150612</c:v>
                </c:pt>
                <c:pt idx="11840">
                  <c:v>484.42499921996603</c:v>
                </c:pt>
                <c:pt idx="11841">
                  <c:v>484.42133014258502</c:v>
                </c:pt>
                <c:pt idx="11842">
                  <c:v>484.41211111338703</c:v>
                </c:pt>
                <c:pt idx="11843">
                  <c:v>484.397919823282</c:v>
                </c:pt>
                <c:pt idx="11844">
                  <c:v>484.28676413167699</c:v>
                </c:pt>
                <c:pt idx="11845">
                  <c:v>484.276726469854</c:v>
                </c:pt>
                <c:pt idx="11846">
                  <c:v>484.26532267272501</c:v>
                </c:pt>
                <c:pt idx="11847">
                  <c:v>484.196247585685</c:v>
                </c:pt>
                <c:pt idx="11848">
                  <c:v>484.17568712451703</c:v>
                </c:pt>
                <c:pt idx="11849">
                  <c:v>484.14498766375903</c:v>
                </c:pt>
                <c:pt idx="11850">
                  <c:v>484.04190425355603</c:v>
                </c:pt>
                <c:pt idx="11851">
                  <c:v>484.02962861966103</c:v>
                </c:pt>
                <c:pt idx="11852">
                  <c:v>484.02041238396998</c:v>
                </c:pt>
                <c:pt idx="11853">
                  <c:v>483.99821371564798</c:v>
                </c:pt>
                <c:pt idx="11854">
                  <c:v>483.99000173765501</c:v>
                </c:pt>
                <c:pt idx="11855">
                  <c:v>483.93779123584801</c:v>
                </c:pt>
                <c:pt idx="11856">
                  <c:v>483.92528952501999</c:v>
                </c:pt>
                <c:pt idx="11857">
                  <c:v>483.91413266467401</c:v>
                </c:pt>
                <c:pt idx="11858">
                  <c:v>483.90910395741599</c:v>
                </c:pt>
                <c:pt idx="11859">
                  <c:v>483.87017589704402</c:v>
                </c:pt>
                <c:pt idx="11860">
                  <c:v>483.83563960083802</c:v>
                </c:pt>
                <c:pt idx="11861">
                  <c:v>483.83353065283899</c:v>
                </c:pt>
                <c:pt idx="11862">
                  <c:v>483.82788329977501</c:v>
                </c:pt>
                <c:pt idx="11863">
                  <c:v>483.82212627069498</c:v>
                </c:pt>
                <c:pt idx="11864">
                  <c:v>483.807697666352</c:v>
                </c:pt>
                <c:pt idx="11865">
                  <c:v>483.79791255186302</c:v>
                </c:pt>
                <c:pt idx="11866">
                  <c:v>483.79144187865302</c:v>
                </c:pt>
                <c:pt idx="11867">
                  <c:v>483.78761595262199</c:v>
                </c:pt>
                <c:pt idx="11868">
                  <c:v>483.77957593770998</c:v>
                </c:pt>
                <c:pt idx="11869">
                  <c:v>483.74855144391103</c:v>
                </c:pt>
                <c:pt idx="11870">
                  <c:v>483.73245019038001</c:v>
                </c:pt>
                <c:pt idx="11871">
                  <c:v>483.72991627013602</c:v>
                </c:pt>
                <c:pt idx="11872">
                  <c:v>483.72212804122802</c:v>
                </c:pt>
                <c:pt idx="11873">
                  <c:v>483.71175460412297</c:v>
                </c:pt>
                <c:pt idx="11874">
                  <c:v>483.656106601847</c:v>
                </c:pt>
                <c:pt idx="11875">
                  <c:v>483.64938546847702</c:v>
                </c:pt>
                <c:pt idx="11876">
                  <c:v>483.64403551530802</c:v>
                </c:pt>
                <c:pt idx="11877">
                  <c:v>483.62356565962</c:v>
                </c:pt>
                <c:pt idx="11878">
                  <c:v>483.58022881718398</c:v>
                </c:pt>
                <c:pt idx="11879">
                  <c:v>483.50264102727402</c:v>
                </c:pt>
                <c:pt idx="11880">
                  <c:v>483.48578642832001</c:v>
                </c:pt>
                <c:pt idx="11881">
                  <c:v>483.46744558498199</c:v>
                </c:pt>
                <c:pt idx="11882">
                  <c:v>483.45782495290001</c:v>
                </c:pt>
                <c:pt idx="11883">
                  <c:v>483.44558783371002</c:v>
                </c:pt>
                <c:pt idx="11884">
                  <c:v>483.40548283496503</c:v>
                </c:pt>
                <c:pt idx="11885">
                  <c:v>483.39943707402603</c:v>
                </c:pt>
                <c:pt idx="11886">
                  <c:v>483.37721748529998</c:v>
                </c:pt>
                <c:pt idx="11887">
                  <c:v>483.35541974231597</c:v>
                </c:pt>
                <c:pt idx="11888">
                  <c:v>483.345318772967</c:v>
                </c:pt>
                <c:pt idx="11889">
                  <c:v>483.335080310026</c:v>
                </c:pt>
                <c:pt idx="11890">
                  <c:v>483.28697764397401</c:v>
                </c:pt>
                <c:pt idx="11891">
                  <c:v>483.25965807290601</c:v>
                </c:pt>
                <c:pt idx="11892">
                  <c:v>483.23882030248097</c:v>
                </c:pt>
                <c:pt idx="11893">
                  <c:v>483.23290450301602</c:v>
                </c:pt>
                <c:pt idx="11894">
                  <c:v>483.19869248715202</c:v>
                </c:pt>
                <c:pt idx="11895">
                  <c:v>483.161862514304</c:v>
                </c:pt>
                <c:pt idx="11896">
                  <c:v>483.13339786571402</c:v>
                </c:pt>
                <c:pt idx="11897">
                  <c:v>483.12002467703098</c:v>
                </c:pt>
                <c:pt idx="11898">
                  <c:v>483.10897381457499</c:v>
                </c:pt>
                <c:pt idx="11899">
                  <c:v>483.08852557250702</c:v>
                </c:pt>
                <c:pt idx="11900">
                  <c:v>483.081116707744</c:v>
                </c:pt>
                <c:pt idx="11901">
                  <c:v>483.06644965270499</c:v>
                </c:pt>
                <c:pt idx="11902">
                  <c:v>483.05238336384099</c:v>
                </c:pt>
                <c:pt idx="11903">
                  <c:v>483.04858588260697</c:v>
                </c:pt>
                <c:pt idx="11904">
                  <c:v>483.02004794763099</c:v>
                </c:pt>
                <c:pt idx="11905">
                  <c:v>483.00341458043499</c:v>
                </c:pt>
                <c:pt idx="11906">
                  <c:v>483.00166294302801</c:v>
                </c:pt>
                <c:pt idx="11907">
                  <c:v>482.94018072540302</c:v>
                </c:pt>
                <c:pt idx="11908">
                  <c:v>482.93318756751</c:v>
                </c:pt>
                <c:pt idx="11909">
                  <c:v>482.89739056500201</c:v>
                </c:pt>
                <c:pt idx="11910">
                  <c:v>482.88776280918898</c:v>
                </c:pt>
                <c:pt idx="11911">
                  <c:v>482.86904826487699</c:v>
                </c:pt>
                <c:pt idx="11912">
                  <c:v>482.86755608993798</c:v>
                </c:pt>
                <c:pt idx="11913">
                  <c:v>482.85718252056603</c:v>
                </c:pt>
                <c:pt idx="11914">
                  <c:v>482.84829371968601</c:v>
                </c:pt>
                <c:pt idx="11915">
                  <c:v>482.84716303444202</c:v>
                </c:pt>
                <c:pt idx="11916">
                  <c:v>482.84279375272803</c:v>
                </c:pt>
                <c:pt idx="11917">
                  <c:v>482.82690286638302</c:v>
                </c:pt>
                <c:pt idx="11918">
                  <c:v>482.824940139744</c:v>
                </c:pt>
                <c:pt idx="11919">
                  <c:v>482.753637305344</c:v>
                </c:pt>
                <c:pt idx="11920">
                  <c:v>482.75055813268898</c:v>
                </c:pt>
                <c:pt idx="11921">
                  <c:v>482.74118978468101</c:v>
                </c:pt>
                <c:pt idx="11922">
                  <c:v>482.73895208057399</c:v>
                </c:pt>
                <c:pt idx="11923">
                  <c:v>482.728390215064</c:v>
                </c:pt>
                <c:pt idx="11924">
                  <c:v>482.72230876336101</c:v>
                </c:pt>
                <c:pt idx="11925">
                  <c:v>482.70587120915201</c:v>
                </c:pt>
                <c:pt idx="11926">
                  <c:v>482.68599170156398</c:v>
                </c:pt>
                <c:pt idx="11927">
                  <c:v>482.66680059273</c:v>
                </c:pt>
                <c:pt idx="11928">
                  <c:v>482.65503852096498</c:v>
                </c:pt>
                <c:pt idx="11929">
                  <c:v>482.654041872699</c:v>
                </c:pt>
                <c:pt idx="11930">
                  <c:v>482.64795028210301</c:v>
                </c:pt>
                <c:pt idx="11931">
                  <c:v>482.63660927114603</c:v>
                </c:pt>
                <c:pt idx="11932">
                  <c:v>482.5564347458</c:v>
                </c:pt>
                <c:pt idx="11933">
                  <c:v>482.55196813695198</c:v>
                </c:pt>
                <c:pt idx="11934">
                  <c:v>482.528046211603</c:v>
                </c:pt>
                <c:pt idx="11935">
                  <c:v>482.49097477811603</c:v>
                </c:pt>
                <c:pt idx="11936">
                  <c:v>482.46687229308901</c:v>
                </c:pt>
                <c:pt idx="11937">
                  <c:v>482.44999432715599</c:v>
                </c:pt>
                <c:pt idx="11938">
                  <c:v>482.431584946486</c:v>
                </c:pt>
                <c:pt idx="11939">
                  <c:v>482.41776977274401</c:v>
                </c:pt>
                <c:pt idx="11940">
                  <c:v>482.40856496934498</c:v>
                </c:pt>
                <c:pt idx="11941">
                  <c:v>482.39630831958999</c:v>
                </c:pt>
                <c:pt idx="11942">
                  <c:v>482.38092518550701</c:v>
                </c:pt>
                <c:pt idx="11943">
                  <c:v>482.37451329161598</c:v>
                </c:pt>
                <c:pt idx="11944">
                  <c:v>482.37109399631998</c:v>
                </c:pt>
                <c:pt idx="11945">
                  <c:v>482.36882319320102</c:v>
                </c:pt>
                <c:pt idx="11946">
                  <c:v>482.36344601888902</c:v>
                </c:pt>
                <c:pt idx="11947">
                  <c:v>482.34026542170102</c:v>
                </c:pt>
                <c:pt idx="11948">
                  <c:v>482.31701595299398</c:v>
                </c:pt>
                <c:pt idx="11949">
                  <c:v>482.304271512149</c:v>
                </c:pt>
                <c:pt idx="11950">
                  <c:v>482.29662575997497</c:v>
                </c:pt>
                <c:pt idx="11951">
                  <c:v>482.29472282728199</c:v>
                </c:pt>
                <c:pt idx="11952">
                  <c:v>482.26992233423999</c:v>
                </c:pt>
                <c:pt idx="11953">
                  <c:v>482.19869259600802</c:v>
                </c:pt>
                <c:pt idx="11954">
                  <c:v>482.190291902463</c:v>
                </c:pt>
                <c:pt idx="11955">
                  <c:v>482.18958099579601</c:v>
                </c:pt>
                <c:pt idx="11956">
                  <c:v>482.15637765640599</c:v>
                </c:pt>
                <c:pt idx="11957">
                  <c:v>482.123500322241</c:v>
                </c:pt>
                <c:pt idx="11958">
                  <c:v>482.06408757651002</c:v>
                </c:pt>
                <c:pt idx="11959">
                  <c:v>482.017876412796</c:v>
                </c:pt>
                <c:pt idx="11960">
                  <c:v>481.97335125376702</c:v>
                </c:pt>
                <c:pt idx="11961">
                  <c:v>481.94945069755801</c:v>
                </c:pt>
                <c:pt idx="11962">
                  <c:v>481.92853682881099</c:v>
                </c:pt>
                <c:pt idx="11963">
                  <c:v>481.92065937479299</c:v>
                </c:pt>
                <c:pt idx="11964">
                  <c:v>481.91103137008002</c:v>
                </c:pt>
                <c:pt idx="11965">
                  <c:v>481.90880071560503</c:v>
                </c:pt>
                <c:pt idx="11966">
                  <c:v>481.89941074477599</c:v>
                </c:pt>
                <c:pt idx="11967">
                  <c:v>481.83005140867402</c:v>
                </c:pt>
                <c:pt idx="11968">
                  <c:v>481.81176973822699</c:v>
                </c:pt>
                <c:pt idx="11969">
                  <c:v>481.79928927602703</c:v>
                </c:pt>
                <c:pt idx="11970">
                  <c:v>481.78630594508098</c:v>
                </c:pt>
                <c:pt idx="11971">
                  <c:v>481.77604158765502</c:v>
                </c:pt>
                <c:pt idx="11972">
                  <c:v>481.766170122201</c:v>
                </c:pt>
                <c:pt idx="11973">
                  <c:v>481.76536271346203</c:v>
                </c:pt>
                <c:pt idx="11974">
                  <c:v>481.74657947427698</c:v>
                </c:pt>
                <c:pt idx="11975">
                  <c:v>481.736526029532</c:v>
                </c:pt>
                <c:pt idx="11976">
                  <c:v>481.66246896885798</c:v>
                </c:pt>
                <c:pt idx="11977">
                  <c:v>481.64457774872801</c:v>
                </c:pt>
                <c:pt idx="11978">
                  <c:v>481.63848026781301</c:v>
                </c:pt>
                <c:pt idx="11979">
                  <c:v>481.62905666364401</c:v>
                </c:pt>
                <c:pt idx="11980">
                  <c:v>481.61883326928302</c:v>
                </c:pt>
                <c:pt idx="11981">
                  <c:v>481.61008634698601</c:v>
                </c:pt>
                <c:pt idx="11982">
                  <c:v>481.607225232632</c:v>
                </c:pt>
                <c:pt idx="11983">
                  <c:v>481.58530569708302</c:v>
                </c:pt>
                <c:pt idx="11984">
                  <c:v>481.56487733066098</c:v>
                </c:pt>
                <c:pt idx="11985">
                  <c:v>481.554489167697</c:v>
                </c:pt>
                <c:pt idx="11986">
                  <c:v>481.502394650442</c:v>
                </c:pt>
                <c:pt idx="11987">
                  <c:v>481.50137033529103</c:v>
                </c:pt>
                <c:pt idx="11988">
                  <c:v>481.488067215954</c:v>
                </c:pt>
                <c:pt idx="11989">
                  <c:v>481.46725175051398</c:v>
                </c:pt>
                <c:pt idx="11990">
                  <c:v>481.45030032089699</c:v>
                </c:pt>
                <c:pt idx="11991">
                  <c:v>481.44999531819201</c:v>
                </c:pt>
                <c:pt idx="11992">
                  <c:v>481.39884337756399</c:v>
                </c:pt>
                <c:pt idx="11993">
                  <c:v>481.350876604907</c:v>
                </c:pt>
                <c:pt idx="11994">
                  <c:v>481.33430321352898</c:v>
                </c:pt>
                <c:pt idx="11995">
                  <c:v>481.31881866468098</c:v>
                </c:pt>
                <c:pt idx="11996">
                  <c:v>481.30930268209403</c:v>
                </c:pt>
                <c:pt idx="11997">
                  <c:v>481.29776055666099</c:v>
                </c:pt>
                <c:pt idx="11998">
                  <c:v>481.286677635307</c:v>
                </c:pt>
                <c:pt idx="11999">
                  <c:v>481.28486268849201</c:v>
                </c:pt>
                <c:pt idx="12000">
                  <c:v>481.239231016019</c:v>
                </c:pt>
                <c:pt idx="12001">
                  <c:v>481.15358101272199</c:v>
                </c:pt>
                <c:pt idx="12002">
                  <c:v>481.13547433218099</c:v>
                </c:pt>
                <c:pt idx="12003">
                  <c:v>481.13330561124502</c:v>
                </c:pt>
                <c:pt idx="12004">
                  <c:v>481.13265938760901</c:v>
                </c:pt>
                <c:pt idx="12005">
                  <c:v>481.123091207431</c:v>
                </c:pt>
                <c:pt idx="12006">
                  <c:v>481.10829479830301</c:v>
                </c:pt>
                <c:pt idx="12007">
                  <c:v>481.09934185300602</c:v>
                </c:pt>
                <c:pt idx="12008">
                  <c:v>481.06884866937702</c:v>
                </c:pt>
                <c:pt idx="12009">
                  <c:v>481.059190111936</c:v>
                </c:pt>
                <c:pt idx="12010">
                  <c:v>481.02154118442701</c:v>
                </c:pt>
                <c:pt idx="12011">
                  <c:v>481.01108753604399</c:v>
                </c:pt>
                <c:pt idx="12012">
                  <c:v>480.988772324558</c:v>
                </c:pt>
                <c:pt idx="12013">
                  <c:v>480.98403312550602</c:v>
                </c:pt>
                <c:pt idx="12014">
                  <c:v>480.97570412319499</c:v>
                </c:pt>
                <c:pt idx="12015">
                  <c:v>480.97271901081598</c:v>
                </c:pt>
                <c:pt idx="12016">
                  <c:v>480.952069066999</c:v>
                </c:pt>
                <c:pt idx="12017">
                  <c:v>480.95165717362403</c:v>
                </c:pt>
                <c:pt idx="12018">
                  <c:v>480.891644050759</c:v>
                </c:pt>
                <c:pt idx="12019">
                  <c:v>480.88718912724801</c:v>
                </c:pt>
                <c:pt idx="12020">
                  <c:v>480.86194008072403</c:v>
                </c:pt>
                <c:pt idx="12021">
                  <c:v>480.85686470763602</c:v>
                </c:pt>
                <c:pt idx="12022">
                  <c:v>480.84748952977498</c:v>
                </c:pt>
                <c:pt idx="12023">
                  <c:v>480.81692406071301</c:v>
                </c:pt>
                <c:pt idx="12024">
                  <c:v>480.80554953264601</c:v>
                </c:pt>
                <c:pt idx="12025">
                  <c:v>480.76171913335799</c:v>
                </c:pt>
                <c:pt idx="12026">
                  <c:v>480.758350959349</c:v>
                </c:pt>
                <c:pt idx="12027">
                  <c:v>480.73063403495797</c:v>
                </c:pt>
                <c:pt idx="12028">
                  <c:v>480.67227950020902</c:v>
                </c:pt>
                <c:pt idx="12029">
                  <c:v>480.63705323993599</c:v>
                </c:pt>
                <c:pt idx="12030">
                  <c:v>480.62129130691</c:v>
                </c:pt>
                <c:pt idx="12031">
                  <c:v>480.61256646190401</c:v>
                </c:pt>
                <c:pt idx="12032">
                  <c:v>480.475185828919</c:v>
                </c:pt>
                <c:pt idx="12033">
                  <c:v>480.47105145859501</c:v>
                </c:pt>
                <c:pt idx="12034">
                  <c:v>480.45475969421699</c:v>
                </c:pt>
                <c:pt idx="12035">
                  <c:v>480.43992928269398</c:v>
                </c:pt>
                <c:pt idx="12036">
                  <c:v>480.40965212475402</c:v>
                </c:pt>
                <c:pt idx="12037">
                  <c:v>480.40367479699</c:v>
                </c:pt>
                <c:pt idx="12038">
                  <c:v>480.39175384623002</c:v>
                </c:pt>
                <c:pt idx="12039">
                  <c:v>480.38036136161401</c:v>
                </c:pt>
                <c:pt idx="12040">
                  <c:v>480.309908901678</c:v>
                </c:pt>
                <c:pt idx="12041">
                  <c:v>480.28758999454698</c:v>
                </c:pt>
                <c:pt idx="12042">
                  <c:v>480.284871662184</c:v>
                </c:pt>
                <c:pt idx="12043">
                  <c:v>480.27067640751801</c:v>
                </c:pt>
                <c:pt idx="12044">
                  <c:v>480.26029604143201</c:v>
                </c:pt>
                <c:pt idx="12045">
                  <c:v>480.25699266758699</c:v>
                </c:pt>
                <c:pt idx="12046">
                  <c:v>480.24480603129098</c:v>
                </c:pt>
                <c:pt idx="12047">
                  <c:v>480.23282164577302</c:v>
                </c:pt>
                <c:pt idx="12048">
                  <c:v>480.19440552150797</c:v>
                </c:pt>
                <c:pt idx="12049">
                  <c:v>480.16374710330803</c:v>
                </c:pt>
                <c:pt idx="12050">
                  <c:v>480.16254162783702</c:v>
                </c:pt>
                <c:pt idx="12051">
                  <c:v>480.150508379928</c:v>
                </c:pt>
                <c:pt idx="12052">
                  <c:v>480.036760069661</c:v>
                </c:pt>
                <c:pt idx="12053">
                  <c:v>480.02886171160202</c:v>
                </c:pt>
                <c:pt idx="12054">
                  <c:v>479.98903966289902</c:v>
                </c:pt>
                <c:pt idx="12055">
                  <c:v>479.97808816008501</c:v>
                </c:pt>
                <c:pt idx="12056">
                  <c:v>479.97556280350801</c:v>
                </c:pt>
                <c:pt idx="12057">
                  <c:v>479.96852761739802</c:v>
                </c:pt>
                <c:pt idx="12058">
                  <c:v>479.96585610684201</c:v>
                </c:pt>
                <c:pt idx="12059">
                  <c:v>479.94653724869198</c:v>
                </c:pt>
                <c:pt idx="12060">
                  <c:v>479.90949507217903</c:v>
                </c:pt>
                <c:pt idx="12061">
                  <c:v>479.90803085589101</c:v>
                </c:pt>
                <c:pt idx="12062">
                  <c:v>479.90535199367298</c:v>
                </c:pt>
                <c:pt idx="12063">
                  <c:v>479.84198090920199</c:v>
                </c:pt>
                <c:pt idx="12064">
                  <c:v>479.81943917470602</c:v>
                </c:pt>
                <c:pt idx="12065">
                  <c:v>479.80469444528802</c:v>
                </c:pt>
                <c:pt idx="12066">
                  <c:v>479.77406122637097</c:v>
                </c:pt>
                <c:pt idx="12067">
                  <c:v>479.71415890049099</c:v>
                </c:pt>
                <c:pt idx="12068">
                  <c:v>479.68587243409002</c:v>
                </c:pt>
                <c:pt idx="12069">
                  <c:v>479.659150592956</c:v>
                </c:pt>
                <c:pt idx="12070">
                  <c:v>479.62470119403503</c:v>
                </c:pt>
                <c:pt idx="12071">
                  <c:v>479.62114630957399</c:v>
                </c:pt>
                <c:pt idx="12072">
                  <c:v>479.566770206998</c:v>
                </c:pt>
                <c:pt idx="12073">
                  <c:v>479.48008081050801</c:v>
                </c:pt>
                <c:pt idx="12074">
                  <c:v>479.41842353108302</c:v>
                </c:pt>
                <c:pt idx="12075">
                  <c:v>479.40523447003301</c:v>
                </c:pt>
                <c:pt idx="12076">
                  <c:v>479.38860788183302</c:v>
                </c:pt>
                <c:pt idx="12077">
                  <c:v>479.38670394555299</c:v>
                </c:pt>
                <c:pt idx="12078">
                  <c:v>479.25264352288201</c:v>
                </c:pt>
                <c:pt idx="12079">
                  <c:v>479.10668061347201</c:v>
                </c:pt>
                <c:pt idx="12080">
                  <c:v>479.073690592324</c:v>
                </c:pt>
                <c:pt idx="12081">
                  <c:v>479.055373279295</c:v>
                </c:pt>
                <c:pt idx="12082">
                  <c:v>479.05407892163902</c:v>
                </c:pt>
                <c:pt idx="12083">
                  <c:v>479.03889946185598</c:v>
                </c:pt>
                <c:pt idx="12084">
                  <c:v>479.02902181261499</c:v>
                </c:pt>
                <c:pt idx="12085">
                  <c:v>479.026591033503</c:v>
                </c:pt>
                <c:pt idx="12086">
                  <c:v>479.00421398598201</c:v>
                </c:pt>
                <c:pt idx="12087">
                  <c:v>478.88357985501</c:v>
                </c:pt>
                <c:pt idx="12088">
                  <c:v>478.88042202288699</c:v>
                </c:pt>
                <c:pt idx="12089">
                  <c:v>478.86147741237397</c:v>
                </c:pt>
                <c:pt idx="12090">
                  <c:v>478.84452005545</c:v>
                </c:pt>
                <c:pt idx="12091">
                  <c:v>478.84312734223499</c:v>
                </c:pt>
                <c:pt idx="12092">
                  <c:v>478.84062589049802</c:v>
                </c:pt>
                <c:pt idx="12093">
                  <c:v>478.833124478439</c:v>
                </c:pt>
                <c:pt idx="12094">
                  <c:v>478.81837488891398</c:v>
                </c:pt>
                <c:pt idx="12095">
                  <c:v>478.80258062946598</c:v>
                </c:pt>
                <c:pt idx="12096">
                  <c:v>478.80137463497499</c:v>
                </c:pt>
                <c:pt idx="12097">
                  <c:v>478.80075795012198</c:v>
                </c:pt>
                <c:pt idx="12098">
                  <c:v>478.75934401487098</c:v>
                </c:pt>
                <c:pt idx="12099">
                  <c:v>478.73190482553298</c:v>
                </c:pt>
                <c:pt idx="12100">
                  <c:v>478.72398684972097</c:v>
                </c:pt>
                <c:pt idx="12101">
                  <c:v>478.72061111774599</c:v>
                </c:pt>
                <c:pt idx="12102">
                  <c:v>478.71417662772001</c:v>
                </c:pt>
                <c:pt idx="12103">
                  <c:v>478.67976357052498</c:v>
                </c:pt>
                <c:pt idx="12104">
                  <c:v>478.67355277021602</c:v>
                </c:pt>
                <c:pt idx="12105">
                  <c:v>478.64307396433401</c:v>
                </c:pt>
                <c:pt idx="12106">
                  <c:v>478.60809691096898</c:v>
                </c:pt>
                <c:pt idx="12107">
                  <c:v>478.59855223185701</c:v>
                </c:pt>
                <c:pt idx="12108">
                  <c:v>478.55593716025101</c:v>
                </c:pt>
                <c:pt idx="12109">
                  <c:v>478.51528373824402</c:v>
                </c:pt>
                <c:pt idx="12110">
                  <c:v>478.50277849637598</c:v>
                </c:pt>
                <c:pt idx="12111">
                  <c:v>478.47063754256101</c:v>
                </c:pt>
                <c:pt idx="12112">
                  <c:v>478.464805089658</c:v>
                </c:pt>
                <c:pt idx="12113">
                  <c:v>478.45275180031001</c:v>
                </c:pt>
                <c:pt idx="12114">
                  <c:v>478.452339188135</c:v>
                </c:pt>
                <c:pt idx="12115">
                  <c:v>478.42531914792897</c:v>
                </c:pt>
                <c:pt idx="12116">
                  <c:v>478.41355701565402</c:v>
                </c:pt>
                <c:pt idx="12117">
                  <c:v>478.40402257459198</c:v>
                </c:pt>
                <c:pt idx="12118">
                  <c:v>478.396376708709</c:v>
                </c:pt>
                <c:pt idx="12119">
                  <c:v>478.37621511145198</c:v>
                </c:pt>
                <c:pt idx="12120">
                  <c:v>478.374690479359</c:v>
                </c:pt>
                <c:pt idx="12121">
                  <c:v>478.348203859671</c:v>
                </c:pt>
                <c:pt idx="12122">
                  <c:v>478.33319430819802</c:v>
                </c:pt>
                <c:pt idx="12123">
                  <c:v>478.32171413024798</c:v>
                </c:pt>
                <c:pt idx="12124">
                  <c:v>478.28088720779101</c:v>
                </c:pt>
                <c:pt idx="12125">
                  <c:v>478.27734130476802</c:v>
                </c:pt>
                <c:pt idx="12126">
                  <c:v>478.261854708469</c:v>
                </c:pt>
                <c:pt idx="12127">
                  <c:v>478.25739394616699</c:v>
                </c:pt>
                <c:pt idx="12128">
                  <c:v>478.25333676635603</c:v>
                </c:pt>
                <c:pt idx="12129">
                  <c:v>478.242071863852</c:v>
                </c:pt>
                <c:pt idx="12130">
                  <c:v>478.23286800998</c:v>
                </c:pt>
                <c:pt idx="12131">
                  <c:v>478.21916967214202</c:v>
                </c:pt>
                <c:pt idx="12132">
                  <c:v>478.20402083100902</c:v>
                </c:pt>
                <c:pt idx="12133">
                  <c:v>478.187908015446</c:v>
                </c:pt>
                <c:pt idx="12134">
                  <c:v>478.18587011944402</c:v>
                </c:pt>
                <c:pt idx="12135">
                  <c:v>478.18482680172002</c:v>
                </c:pt>
                <c:pt idx="12136">
                  <c:v>478.18326938228199</c:v>
                </c:pt>
                <c:pt idx="12137">
                  <c:v>478.17530317266102</c:v>
                </c:pt>
                <c:pt idx="12138">
                  <c:v>478.167908472688</c:v>
                </c:pt>
                <c:pt idx="12139">
                  <c:v>478.12979029312299</c:v>
                </c:pt>
                <c:pt idx="12140">
                  <c:v>478.126072270507</c:v>
                </c:pt>
                <c:pt idx="12141">
                  <c:v>478.11788702897502</c:v>
                </c:pt>
                <c:pt idx="12142">
                  <c:v>478.114264522908</c:v>
                </c:pt>
                <c:pt idx="12143">
                  <c:v>478.10450909802501</c:v>
                </c:pt>
                <c:pt idx="12144">
                  <c:v>478.09820863441701</c:v>
                </c:pt>
                <c:pt idx="12145">
                  <c:v>478.08815447819399</c:v>
                </c:pt>
                <c:pt idx="12146">
                  <c:v>478.07808979554102</c:v>
                </c:pt>
                <c:pt idx="12147">
                  <c:v>478.05004811095699</c:v>
                </c:pt>
                <c:pt idx="12148">
                  <c:v>478.02749397094198</c:v>
                </c:pt>
                <c:pt idx="12149">
                  <c:v>478.02336897926898</c:v>
                </c:pt>
                <c:pt idx="12150">
                  <c:v>478.01277971862498</c:v>
                </c:pt>
                <c:pt idx="12151">
                  <c:v>477.94338211976702</c:v>
                </c:pt>
                <c:pt idx="12152">
                  <c:v>477.924955915797</c:v>
                </c:pt>
                <c:pt idx="12153">
                  <c:v>477.91445538126499</c:v>
                </c:pt>
                <c:pt idx="12154">
                  <c:v>477.91312350828298</c:v>
                </c:pt>
                <c:pt idx="12155">
                  <c:v>477.90733255534201</c:v>
                </c:pt>
                <c:pt idx="12156">
                  <c:v>477.87434368216901</c:v>
                </c:pt>
                <c:pt idx="12157">
                  <c:v>477.87130751615598</c:v>
                </c:pt>
                <c:pt idx="12158">
                  <c:v>477.869833246967</c:v>
                </c:pt>
                <c:pt idx="12159">
                  <c:v>477.82499204005802</c:v>
                </c:pt>
                <c:pt idx="12160">
                  <c:v>477.81787472035199</c:v>
                </c:pt>
                <c:pt idx="12161">
                  <c:v>477.75941198980502</c:v>
                </c:pt>
                <c:pt idx="12162">
                  <c:v>477.741666507199</c:v>
                </c:pt>
                <c:pt idx="12163">
                  <c:v>477.65219569128999</c:v>
                </c:pt>
                <c:pt idx="12164">
                  <c:v>477.651516535101</c:v>
                </c:pt>
                <c:pt idx="12165">
                  <c:v>477.62084035820197</c:v>
                </c:pt>
                <c:pt idx="12166">
                  <c:v>477.59816982502701</c:v>
                </c:pt>
                <c:pt idx="12167">
                  <c:v>477.58119018264199</c:v>
                </c:pt>
                <c:pt idx="12168">
                  <c:v>477.55524417211399</c:v>
                </c:pt>
                <c:pt idx="12169">
                  <c:v>477.54450442294302</c:v>
                </c:pt>
                <c:pt idx="12170">
                  <c:v>477.53163185065898</c:v>
                </c:pt>
                <c:pt idx="12171">
                  <c:v>477.45826171837501</c:v>
                </c:pt>
                <c:pt idx="12172">
                  <c:v>477.44412230253698</c:v>
                </c:pt>
                <c:pt idx="12173">
                  <c:v>477.43880998845702</c:v>
                </c:pt>
                <c:pt idx="12174">
                  <c:v>477.435052497458</c:v>
                </c:pt>
                <c:pt idx="12175">
                  <c:v>477.39573104836597</c:v>
                </c:pt>
                <c:pt idx="12176">
                  <c:v>477.36554827247397</c:v>
                </c:pt>
                <c:pt idx="12177">
                  <c:v>477.33872173878899</c:v>
                </c:pt>
                <c:pt idx="12178">
                  <c:v>477.32722237143997</c:v>
                </c:pt>
                <c:pt idx="12179">
                  <c:v>477.27886984030403</c:v>
                </c:pt>
                <c:pt idx="12180">
                  <c:v>477.25351602107003</c:v>
                </c:pt>
                <c:pt idx="12181">
                  <c:v>477.21644157747198</c:v>
                </c:pt>
                <c:pt idx="12182">
                  <c:v>477.20963524054798</c:v>
                </c:pt>
                <c:pt idx="12183">
                  <c:v>477.20143192268398</c:v>
                </c:pt>
                <c:pt idx="12184">
                  <c:v>477.18249546826002</c:v>
                </c:pt>
                <c:pt idx="12185">
                  <c:v>477.15930419434</c:v>
                </c:pt>
                <c:pt idx="12186">
                  <c:v>477.08040529337597</c:v>
                </c:pt>
                <c:pt idx="12187">
                  <c:v>477.04192212563902</c:v>
                </c:pt>
                <c:pt idx="12188">
                  <c:v>477.04054678178198</c:v>
                </c:pt>
                <c:pt idx="12189">
                  <c:v>477.03721996097102</c:v>
                </c:pt>
                <c:pt idx="12190">
                  <c:v>477.02000919708598</c:v>
                </c:pt>
                <c:pt idx="12191">
                  <c:v>477.00744344014299</c:v>
                </c:pt>
                <c:pt idx="12192">
                  <c:v>476.99813316920103</c:v>
                </c:pt>
                <c:pt idx="12193">
                  <c:v>476.96516640077198</c:v>
                </c:pt>
                <c:pt idx="12194">
                  <c:v>476.95099539451599</c:v>
                </c:pt>
                <c:pt idx="12195">
                  <c:v>476.87892090113502</c:v>
                </c:pt>
                <c:pt idx="12196">
                  <c:v>476.87776840336397</c:v>
                </c:pt>
                <c:pt idx="12197">
                  <c:v>476.86825210603303</c:v>
                </c:pt>
                <c:pt idx="12198">
                  <c:v>476.85510532152801</c:v>
                </c:pt>
                <c:pt idx="12199">
                  <c:v>476.83474330252699</c:v>
                </c:pt>
                <c:pt idx="12200">
                  <c:v>476.81683243622803</c:v>
                </c:pt>
                <c:pt idx="12201">
                  <c:v>476.80866948674702</c:v>
                </c:pt>
                <c:pt idx="12202">
                  <c:v>476.79350280356601</c:v>
                </c:pt>
                <c:pt idx="12203">
                  <c:v>476.75407485013199</c:v>
                </c:pt>
                <c:pt idx="12204">
                  <c:v>476.75109073784802</c:v>
                </c:pt>
                <c:pt idx="12205">
                  <c:v>476.722825089259</c:v>
                </c:pt>
                <c:pt idx="12206">
                  <c:v>476.71567008855402</c:v>
                </c:pt>
                <c:pt idx="12207">
                  <c:v>476.67813003814598</c:v>
                </c:pt>
                <c:pt idx="12208">
                  <c:v>476.67516372679302</c:v>
                </c:pt>
                <c:pt idx="12209">
                  <c:v>476.672687713855</c:v>
                </c:pt>
                <c:pt idx="12210">
                  <c:v>476.66806497439097</c:v>
                </c:pt>
                <c:pt idx="12211">
                  <c:v>476.64729492742998</c:v>
                </c:pt>
                <c:pt idx="12212">
                  <c:v>476.646701573146</c:v>
                </c:pt>
                <c:pt idx="12213">
                  <c:v>476.63300275811599</c:v>
                </c:pt>
                <c:pt idx="12214">
                  <c:v>476.62823586337697</c:v>
                </c:pt>
                <c:pt idx="12215">
                  <c:v>476.62604288149402</c:v>
                </c:pt>
                <c:pt idx="12216">
                  <c:v>476.60611268623302</c:v>
                </c:pt>
                <c:pt idx="12217">
                  <c:v>476.56160487520401</c:v>
                </c:pt>
                <c:pt idx="12218">
                  <c:v>476.56142435151799</c:v>
                </c:pt>
                <c:pt idx="12219">
                  <c:v>476.50805164490703</c:v>
                </c:pt>
                <c:pt idx="12220">
                  <c:v>476.48390257601199</c:v>
                </c:pt>
                <c:pt idx="12221">
                  <c:v>476.44777442362999</c:v>
                </c:pt>
                <c:pt idx="12222">
                  <c:v>476.442259075035</c:v>
                </c:pt>
                <c:pt idx="12223">
                  <c:v>476.39967518522599</c:v>
                </c:pt>
                <c:pt idx="12224">
                  <c:v>476.38212176401601</c:v>
                </c:pt>
                <c:pt idx="12225">
                  <c:v>476.37999973035198</c:v>
                </c:pt>
                <c:pt idx="12226">
                  <c:v>476.379104713419</c:v>
                </c:pt>
                <c:pt idx="12227">
                  <c:v>476.35628430691099</c:v>
                </c:pt>
                <c:pt idx="12228">
                  <c:v>476.355323119937</c:v>
                </c:pt>
                <c:pt idx="12229">
                  <c:v>476.27252069293797</c:v>
                </c:pt>
                <c:pt idx="12230">
                  <c:v>476.26873473047101</c:v>
                </c:pt>
                <c:pt idx="12231">
                  <c:v>476.26479965344703</c:v>
                </c:pt>
                <c:pt idx="12232">
                  <c:v>476.24668326335899</c:v>
                </c:pt>
                <c:pt idx="12233">
                  <c:v>476.24663391032499</c:v>
                </c:pt>
                <c:pt idx="12234">
                  <c:v>476.23400344673001</c:v>
                </c:pt>
                <c:pt idx="12235">
                  <c:v>476.22739003135098</c:v>
                </c:pt>
                <c:pt idx="12236">
                  <c:v>476.22302622434802</c:v>
                </c:pt>
                <c:pt idx="12237">
                  <c:v>476.19196497729899</c:v>
                </c:pt>
                <c:pt idx="12238">
                  <c:v>476.186777048355</c:v>
                </c:pt>
                <c:pt idx="12239">
                  <c:v>476.173076983562</c:v>
                </c:pt>
                <c:pt idx="12240">
                  <c:v>476.16771520083802</c:v>
                </c:pt>
                <c:pt idx="12241">
                  <c:v>476.12150874921002</c:v>
                </c:pt>
                <c:pt idx="12242">
                  <c:v>476.08550850688601</c:v>
                </c:pt>
                <c:pt idx="12243">
                  <c:v>476.00705230401098</c:v>
                </c:pt>
                <c:pt idx="12244">
                  <c:v>475.94938909957102</c:v>
                </c:pt>
                <c:pt idx="12245">
                  <c:v>475.91358759886799</c:v>
                </c:pt>
                <c:pt idx="12246">
                  <c:v>475.894151656144</c:v>
                </c:pt>
                <c:pt idx="12247">
                  <c:v>475.86435693997402</c:v>
                </c:pt>
                <c:pt idx="12248">
                  <c:v>475.86021737565898</c:v>
                </c:pt>
                <c:pt idx="12249">
                  <c:v>475.85614980574297</c:v>
                </c:pt>
                <c:pt idx="12250">
                  <c:v>475.77248301676798</c:v>
                </c:pt>
                <c:pt idx="12251">
                  <c:v>475.75176006092403</c:v>
                </c:pt>
                <c:pt idx="12252">
                  <c:v>475.73960782375099</c:v>
                </c:pt>
                <c:pt idx="12253">
                  <c:v>475.73031760440398</c:v>
                </c:pt>
                <c:pt idx="12254">
                  <c:v>475.69801884240201</c:v>
                </c:pt>
                <c:pt idx="12255">
                  <c:v>475.65911447866802</c:v>
                </c:pt>
                <c:pt idx="12256">
                  <c:v>475.63219474874001</c:v>
                </c:pt>
                <c:pt idx="12257">
                  <c:v>475.58143069384101</c:v>
                </c:pt>
                <c:pt idx="12258">
                  <c:v>475.57365349910799</c:v>
                </c:pt>
                <c:pt idx="12259">
                  <c:v>475.55057536456502</c:v>
                </c:pt>
                <c:pt idx="12260">
                  <c:v>475.536950299061</c:v>
                </c:pt>
                <c:pt idx="12261">
                  <c:v>475.53548441725002</c:v>
                </c:pt>
                <c:pt idx="12262">
                  <c:v>475.52936336685798</c:v>
                </c:pt>
                <c:pt idx="12263">
                  <c:v>475.51345716249398</c:v>
                </c:pt>
                <c:pt idx="12264">
                  <c:v>475.50296573547701</c:v>
                </c:pt>
                <c:pt idx="12265">
                  <c:v>475.48253190813699</c:v>
                </c:pt>
                <c:pt idx="12266">
                  <c:v>475.46788103077802</c:v>
                </c:pt>
                <c:pt idx="12267">
                  <c:v>475.45967089416001</c:v>
                </c:pt>
                <c:pt idx="12268">
                  <c:v>475.45323650353299</c:v>
                </c:pt>
                <c:pt idx="12269">
                  <c:v>475.384646421041</c:v>
                </c:pt>
                <c:pt idx="12270">
                  <c:v>475.38114041294102</c:v>
                </c:pt>
                <c:pt idx="12271">
                  <c:v>475.36854783209498</c:v>
                </c:pt>
                <c:pt idx="12272">
                  <c:v>475.34888210185801</c:v>
                </c:pt>
                <c:pt idx="12273">
                  <c:v>475.32998055367398</c:v>
                </c:pt>
                <c:pt idx="12274">
                  <c:v>475.32451481165901</c:v>
                </c:pt>
                <c:pt idx="12275">
                  <c:v>475.28214605136998</c:v>
                </c:pt>
                <c:pt idx="12276">
                  <c:v>475.217831873737</c:v>
                </c:pt>
                <c:pt idx="12277">
                  <c:v>475.12738085545902</c:v>
                </c:pt>
                <c:pt idx="12278">
                  <c:v>475.12449880524503</c:v>
                </c:pt>
                <c:pt idx="12279">
                  <c:v>475.09783728614201</c:v>
                </c:pt>
                <c:pt idx="12280">
                  <c:v>475.09208724687102</c:v>
                </c:pt>
                <c:pt idx="12281">
                  <c:v>475.084640380861</c:v>
                </c:pt>
                <c:pt idx="12282">
                  <c:v>475.07746655652198</c:v>
                </c:pt>
                <c:pt idx="12283">
                  <c:v>475.070852791687</c:v>
                </c:pt>
                <c:pt idx="12284">
                  <c:v>475.06072035511602</c:v>
                </c:pt>
                <c:pt idx="12285">
                  <c:v>475.051655426671</c:v>
                </c:pt>
                <c:pt idx="12286">
                  <c:v>475.05100680440103</c:v>
                </c:pt>
                <c:pt idx="12287">
                  <c:v>475.02222442883402</c:v>
                </c:pt>
                <c:pt idx="12288">
                  <c:v>475.02000479337897</c:v>
                </c:pt>
                <c:pt idx="12289">
                  <c:v>474.97355957782702</c:v>
                </c:pt>
                <c:pt idx="12290">
                  <c:v>474.97184891693502</c:v>
                </c:pt>
                <c:pt idx="12291">
                  <c:v>474.93759860028399</c:v>
                </c:pt>
                <c:pt idx="12292">
                  <c:v>474.84624000639201</c:v>
                </c:pt>
                <c:pt idx="12293">
                  <c:v>474.83032224129602</c:v>
                </c:pt>
                <c:pt idx="12294">
                  <c:v>474.80681559829998</c:v>
                </c:pt>
                <c:pt idx="12295">
                  <c:v>474.80579669773198</c:v>
                </c:pt>
                <c:pt idx="12296">
                  <c:v>474.76597240177603</c:v>
                </c:pt>
                <c:pt idx="12297">
                  <c:v>474.74271758845902</c:v>
                </c:pt>
                <c:pt idx="12298">
                  <c:v>474.70287199264101</c:v>
                </c:pt>
                <c:pt idx="12299">
                  <c:v>474.66687563117398</c:v>
                </c:pt>
                <c:pt idx="12300">
                  <c:v>474.64967005268102</c:v>
                </c:pt>
                <c:pt idx="12301">
                  <c:v>474.595480370384</c:v>
                </c:pt>
                <c:pt idx="12302">
                  <c:v>474.57478676553802</c:v>
                </c:pt>
                <c:pt idx="12303">
                  <c:v>474.54614477274401</c:v>
                </c:pt>
                <c:pt idx="12304">
                  <c:v>474.47942516084498</c:v>
                </c:pt>
                <c:pt idx="12305">
                  <c:v>474.44491566089602</c:v>
                </c:pt>
                <c:pt idx="12306">
                  <c:v>474.41650525191301</c:v>
                </c:pt>
                <c:pt idx="12307">
                  <c:v>474.36489882708702</c:v>
                </c:pt>
                <c:pt idx="12308">
                  <c:v>474.363710051353</c:v>
                </c:pt>
                <c:pt idx="12309">
                  <c:v>474.263101290566</c:v>
                </c:pt>
                <c:pt idx="12310">
                  <c:v>474.20527507146301</c:v>
                </c:pt>
                <c:pt idx="12311">
                  <c:v>474.09180186035201</c:v>
                </c:pt>
                <c:pt idx="12312">
                  <c:v>474.03572896268003</c:v>
                </c:pt>
                <c:pt idx="12313">
                  <c:v>474.02008194101398</c:v>
                </c:pt>
                <c:pt idx="12314">
                  <c:v>474.01121204220999</c:v>
                </c:pt>
                <c:pt idx="12315">
                  <c:v>473.98715211955903</c:v>
                </c:pt>
                <c:pt idx="12316">
                  <c:v>473.970211692075</c:v>
                </c:pt>
                <c:pt idx="12317">
                  <c:v>473.95072619355301</c:v>
                </c:pt>
                <c:pt idx="12318">
                  <c:v>473.882277166444</c:v>
                </c:pt>
                <c:pt idx="12319">
                  <c:v>473.71059648256801</c:v>
                </c:pt>
                <c:pt idx="12320">
                  <c:v>473.67131987106598</c:v>
                </c:pt>
                <c:pt idx="12321">
                  <c:v>473.66800223930699</c:v>
                </c:pt>
                <c:pt idx="12322">
                  <c:v>473.66795359609699</c:v>
                </c:pt>
                <c:pt idx="12323">
                  <c:v>473.662331481634</c:v>
                </c:pt>
                <c:pt idx="12324">
                  <c:v>473.65439799145798</c:v>
                </c:pt>
                <c:pt idx="12325">
                  <c:v>473.63632571731301</c:v>
                </c:pt>
                <c:pt idx="12326">
                  <c:v>473.54410298037698</c:v>
                </c:pt>
                <c:pt idx="12327">
                  <c:v>473.518144410057</c:v>
                </c:pt>
                <c:pt idx="12328">
                  <c:v>473.49634973795997</c:v>
                </c:pt>
                <c:pt idx="12329">
                  <c:v>473.464044047573</c:v>
                </c:pt>
                <c:pt idx="12330">
                  <c:v>473.43598633513301</c:v>
                </c:pt>
                <c:pt idx="12331">
                  <c:v>473.41805434702098</c:v>
                </c:pt>
                <c:pt idx="12332">
                  <c:v>473.257751084463</c:v>
                </c:pt>
                <c:pt idx="12333">
                  <c:v>473.24442884406602</c:v>
                </c:pt>
                <c:pt idx="12334">
                  <c:v>473.17763528857699</c:v>
                </c:pt>
                <c:pt idx="12335">
                  <c:v>473.14189551282999</c:v>
                </c:pt>
                <c:pt idx="12336">
                  <c:v>473.14015168110097</c:v>
                </c:pt>
                <c:pt idx="12337">
                  <c:v>473.12164545261498</c:v>
                </c:pt>
                <c:pt idx="12338">
                  <c:v>473.04222634809298</c:v>
                </c:pt>
                <c:pt idx="12339">
                  <c:v>473.03935722436</c:v>
                </c:pt>
                <c:pt idx="12340">
                  <c:v>473.03430386449497</c:v>
                </c:pt>
                <c:pt idx="12341">
                  <c:v>472.86930483802098</c:v>
                </c:pt>
                <c:pt idx="12342">
                  <c:v>472.79615147217299</c:v>
                </c:pt>
                <c:pt idx="12343">
                  <c:v>472.78940137611397</c:v>
                </c:pt>
                <c:pt idx="12344">
                  <c:v>472.774533219528</c:v>
                </c:pt>
                <c:pt idx="12345">
                  <c:v>472.76263967088698</c:v>
                </c:pt>
                <c:pt idx="12346">
                  <c:v>472.76004719578901</c:v>
                </c:pt>
                <c:pt idx="12347">
                  <c:v>472.649428994353</c:v>
                </c:pt>
                <c:pt idx="12348">
                  <c:v>472.57469835596299</c:v>
                </c:pt>
                <c:pt idx="12349">
                  <c:v>472.54007111997299</c:v>
                </c:pt>
                <c:pt idx="12350">
                  <c:v>472.48068370482702</c:v>
                </c:pt>
                <c:pt idx="12351">
                  <c:v>472.48033865578799</c:v>
                </c:pt>
                <c:pt idx="12352">
                  <c:v>472.47190808350899</c:v>
                </c:pt>
                <c:pt idx="12353">
                  <c:v>472.34928916379903</c:v>
                </c:pt>
                <c:pt idx="12354">
                  <c:v>472.33226578869898</c:v>
                </c:pt>
                <c:pt idx="12355">
                  <c:v>472.28457231044598</c:v>
                </c:pt>
                <c:pt idx="12356">
                  <c:v>472.28288710656</c:v>
                </c:pt>
                <c:pt idx="12357">
                  <c:v>472.27312522883</c:v>
                </c:pt>
                <c:pt idx="12358">
                  <c:v>472.22717235843299</c:v>
                </c:pt>
                <c:pt idx="12359">
                  <c:v>472.21919103221398</c:v>
                </c:pt>
                <c:pt idx="12360">
                  <c:v>472.19913573653997</c:v>
                </c:pt>
                <c:pt idx="12361">
                  <c:v>472.185219699995</c:v>
                </c:pt>
                <c:pt idx="12362">
                  <c:v>472.06602084200898</c:v>
                </c:pt>
                <c:pt idx="12363">
                  <c:v>472.03570798623701</c:v>
                </c:pt>
                <c:pt idx="12364">
                  <c:v>472.01097427816802</c:v>
                </c:pt>
                <c:pt idx="12365">
                  <c:v>471.95094915256902</c:v>
                </c:pt>
                <c:pt idx="12366">
                  <c:v>471.88171348689599</c:v>
                </c:pt>
                <c:pt idx="12367">
                  <c:v>471.86819434034197</c:v>
                </c:pt>
                <c:pt idx="12368">
                  <c:v>471.867849514228</c:v>
                </c:pt>
                <c:pt idx="12369">
                  <c:v>471.83482444871203</c:v>
                </c:pt>
                <c:pt idx="12370">
                  <c:v>471.80151256196598</c:v>
                </c:pt>
                <c:pt idx="12371">
                  <c:v>471.77168264986898</c:v>
                </c:pt>
                <c:pt idx="12372">
                  <c:v>471.73843787425398</c:v>
                </c:pt>
                <c:pt idx="12373">
                  <c:v>471.695681051392</c:v>
                </c:pt>
                <c:pt idx="12374">
                  <c:v>471.67804406082001</c:v>
                </c:pt>
                <c:pt idx="12375">
                  <c:v>471.66348807853302</c:v>
                </c:pt>
                <c:pt idx="12376">
                  <c:v>471.631117581225</c:v>
                </c:pt>
                <c:pt idx="12377">
                  <c:v>471.58925256303303</c:v>
                </c:pt>
                <c:pt idx="12378">
                  <c:v>471.57830170881903</c:v>
                </c:pt>
                <c:pt idx="12379">
                  <c:v>471.55395005033199</c:v>
                </c:pt>
                <c:pt idx="12380">
                  <c:v>471.55234596336999</c:v>
                </c:pt>
                <c:pt idx="12381">
                  <c:v>471.50666558284797</c:v>
                </c:pt>
                <c:pt idx="12382">
                  <c:v>471.50329150988</c:v>
                </c:pt>
                <c:pt idx="12383">
                  <c:v>471.47020029360999</c:v>
                </c:pt>
                <c:pt idx="12384">
                  <c:v>471.46572855300798</c:v>
                </c:pt>
                <c:pt idx="12385">
                  <c:v>471.465415407249</c:v>
                </c:pt>
                <c:pt idx="12386">
                  <c:v>471.43542849314002</c:v>
                </c:pt>
                <c:pt idx="12387">
                  <c:v>471.32463368502903</c:v>
                </c:pt>
                <c:pt idx="12388">
                  <c:v>471.323165541018</c:v>
                </c:pt>
                <c:pt idx="12389">
                  <c:v>471.20272959175901</c:v>
                </c:pt>
                <c:pt idx="12390">
                  <c:v>471.18967339819</c:v>
                </c:pt>
                <c:pt idx="12391">
                  <c:v>471.14952744800098</c:v>
                </c:pt>
                <c:pt idx="12392">
                  <c:v>471.10626259257299</c:v>
                </c:pt>
                <c:pt idx="12393">
                  <c:v>471.08833229864598</c:v>
                </c:pt>
                <c:pt idx="12394">
                  <c:v>471.072824654192</c:v>
                </c:pt>
                <c:pt idx="12395">
                  <c:v>471.04741012131501</c:v>
                </c:pt>
                <c:pt idx="12396">
                  <c:v>471.039069966304</c:v>
                </c:pt>
                <c:pt idx="12397">
                  <c:v>470.99981495635899</c:v>
                </c:pt>
                <c:pt idx="12398">
                  <c:v>470.93100103724998</c:v>
                </c:pt>
                <c:pt idx="12399">
                  <c:v>470.77048135416499</c:v>
                </c:pt>
                <c:pt idx="12400">
                  <c:v>470.72302328878197</c:v>
                </c:pt>
                <c:pt idx="12401">
                  <c:v>470.71608288661503</c:v>
                </c:pt>
                <c:pt idx="12402">
                  <c:v>470.71555206863798</c:v>
                </c:pt>
                <c:pt idx="12403">
                  <c:v>470.710143111989</c:v>
                </c:pt>
                <c:pt idx="12404">
                  <c:v>470.69138472131402</c:v>
                </c:pt>
                <c:pt idx="12405">
                  <c:v>470.69075211090302</c:v>
                </c:pt>
                <c:pt idx="12406">
                  <c:v>470.671463332587</c:v>
                </c:pt>
                <c:pt idx="12407">
                  <c:v>470.66303089612501</c:v>
                </c:pt>
                <c:pt idx="12408">
                  <c:v>470.58382268592999</c:v>
                </c:pt>
                <c:pt idx="12409">
                  <c:v>470.45932815048002</c:v>
                </c:pt>
                <c:pt idx="12410">
                  <c:v>470.45056337223002</c:v>
                </c:pt>
                <c:pt idx="12411">
                  <c:v>470.43021629413101</c:v>
                </c:pt>
                <c:pt idx="12412">
                  <c:v>470.42415000860501</c:v>
                </c:pt>
                <c:pt idx="12413">
                  <c:v>470.41469575919598</c:v>
                </c:pt>
                <c:pt idx="12414">
                  <c:v>470.40423330974301</c:v>
                </c:pt>
                <c:pt idx="12415">
                  <c:v>470.391552184023</c:v>
                </c:pt>
                <c:pt idx="12416">
                  <c:v>470.36704232689198</c:v>
                </c:pt>
                <c:pt idx="12417">
                  <c:v>470.26723521858298</c:v>
                </c:pt>
                <c:pt idx="12418">
                  <c:v>470.23379220642499</c:v>
                </c:pt>
                <c:pt idx="12419">
                  <c:v>470.222848098226</c:v>
                </c:pt>
                <c:pt idx="12420">
                  <c:v>470.193864598738</c:v>
                </c:pt>
                <c:pt idx="12421">
                  <c:v>470.15494299722099</c:v>
                </c:pt>
                <c:pt idx="12422">
                  <c:v>469.99970049792603</c:v>
                </c:pt>
                <c:pt idx="12423">
                  <c:v>469.98197427587701</c:v>
                </c:pt>
                <c:pt idx="12424">
                  <c:v>469.96756451498197</c:v>
                </c:pt>
                <c:pt idx="12425">
                  <c:v>469.92677818209597</c:v>
                </c:pt>
                <c:pt idx="12426">
                  <c:v>469.86624764672302</c:v>
                </c:pt>
                <c:pt idx="12427">
                  <c:v>469.850394446319</c:v>
                </c:pt>
                <c:pt idx="12428">
                  <c:v>469.75776637842301</c:v>
                </c:pt>
                <c:pt idx="12429">
                  <c:v>469.74086262174899</c:v>
                </c:pt>
                <c:pt idx="12430">
                  <c:v>469.6718082845</c:v>
                </c:pt>
                <c:pt idx="12431">
                  <c:v>469.62972055529798</c:v>
                </c:pt>
                <c:pt idx="12432">
                  <c:v>469.612704518692</c:v>
                </c:pt>
                <c:pt idx="12433">
                  <c:v>469.56054461449003</c:v>
                </c:pt>
                <c:pt idx="12434">
                  <c:v>469.55195703956502</c:v>
                </c:pt>
                <c:pt idx="12435">
                  <c:v>469.41360165370003</c:v>
                </c:pt>
                <c:pt idx="12436">
                  <c:v>469.37995121747099</c:v>
                </c:pt>
                <c:pt idx="12437">
                  <c:v>469.26590023002802</c:v>
                </c:pt>
                <c:pt idx="12438">
                  <c:v>469.26391353526901</c:v>
                </c:pt>
                <c:pt idx="12439">
                  <c:v>469.25596937830602</c:v>
                </c:pt>
                <c:pt idx="12440">
                  <c:v>469.24655211240298</c:v>
                </c:pt>
                <c:pt idx="12441">
                  <c:v>469.24569444110801</c:v>
                </c:pt>
                <c:pt idx="12442">
                  <c:v>469.22628548062102</c:v>
                </c:pt>
                <c:pt idx="12443">
                  <c:v>469.20252614553999</c:v>
                </c:pt>
                <c:pt idx="12444">
                  <c:v>469.06378732229899</c:v>
                </c:pt>
                <c:pt idx="12445">
                  <c:v>469.02292091373499</c:v>
                </c:pt>
                <c:pt idx="12446">
                  <c:v>468.987872660302</c:v>
                </c:pt>
                <c:pt idx="12447">
                  <c:v>468.932425048315</c:v>
                </c:pt>
                <c:pt idx="12448">
                  <c:v>468.91767955161498</c:v>
                </c:pt>
                <c:pt idx="12449">
                  <c:v>468.89965389860402</c:v>
                </c:pt>
                <c:pt idx="12450">
                  <c:v>468.88143936368198</c:v>
                </c:pt>
                <c:pt idx="12451">
                  <c:v>468.84943999852197</c:v>
                </c:pt>
                <c:pt idx="12452">
                  <c:v>468.84621833256301</c:v>
                </c:pt>
                <c:pt idx="12453">
                  <c:v>468.80771057380701</c:v>
                </c:pt>
                <c:pt idx="12454">
                  <c:v>468.78052152987499</c:v>
                </c:pt>
                <c:pt idx="12455">
                  <c:v>468.71385102741698</c:v>
                </c:pt>
                <c:pt idx="12456">
                  <c:v>468.71092726539001</c:v>
                </c:pt>
                <c:pt idx="12457">
                  <c:v>468.689876057037</c:v>
                </c:pt>
                <c:pt idx="12458">
                  <c:v>468.67312661608202</c:v>
                </c:pt>
                <c:pt idx="12459">
                  <c:v>468.66726360438798</c:v>
                </c:pt>
                <c:pt idx="12460">
                  <c:v>468.62717370752699</c:v>
                </c:pt>
                <c:pt idx="12461">
                  <c:v>468.60867366560302</c:v>
                </c:pt>
                <c:pt idx="12462">
                  <c:v>468.53586045852501</c:v>
                </c:pt>
                <c:pt idx="12463">
                  <c:v>468.470296974939</c:v>
                </c:pt>
                <c:pt idx="12464">
                  <c:v>468.43412297879001</c:v>
                </c:pt>
                <c:pt idx="12465">
                  <c:v>468.43231395043699</c:v>
                </c:pt>
                <c:pt idx="12466">
                  <c:v>468.426555142121</c:v>
                </c:pt>
                <c:pt idx="12467">
                  <c:v>468.41298970881599</c:v>
                </c:pt>
                <c:pt idx="12468">
                  <c:v>468.39357112298501</c:v>
                </c:pt>
                <c:pt idx="12469">
                  <c:v>468.33531768350798</c:v>
                </c:pt>
                <c:pt idx="12470">
                  <c:v>468.32264664477799</c:v>
                </c:pt>
                <c:pt idx="12471">
                  <c:v>468.29729231845403</c:v>
                </c:pt>
                <c:pt idx="12472">
                  <c:v>468.29140414922</c:v>
                </c:pt>
                <c:pt idx="12473">
                  <c:v>468.28662390168301</c:v>
                </c:pt>
                <c:pt idx="12474">
                  <c:v>468.28547299092997</c:v>
                </c:pt>
                <c:pt idx="12475">
                  <c:v>468.26043969642097</c:v>
                </c:pt>
                <c:pt idx="12476">
                  <c:v>468.214856534528</c:v>
                </c:pt>
                <c:pt idx="12477">
                  <c:v>468.20133775808102</c:v>
                </c:pt>
                <c:pt idx="12478">
                  <c:v>468.18319206673499</c:v>
                </c:pt>
                <c:pt idx="12479">
                  <c:v>468.093407414419</c:v>
                </c:pt>
                <c:pt idx="12480">
                  <c:v>468.08322345291901</c:v>
                </c:pt>
                <c:pt idx="12481">
                  <c:v>468.05926520797198</c:v>
                </c:pt>
                <c:pt idx="12482">
                  <c:v>468.01664611233701</c:v>
                </c:pt>
                <c:pt idx="12483">
                  <c:v>467.92754229159698</c:v>
                </c:pt>
                <c:pt idx="12484">
                  <c:v>467.90499834098199</c:v>
                </c:pt>
                <c:pt idx="12485">
                  <c:v>467.84882811954498</c:v>
                </c:pt>
                <c:pt idx="12486">
                  <c:v>467.76918383345202</c:v>
                </c:pt>
                <c:pt idx="12487">
                  <c:v>467.71787175609097</c:v>
                </c:pt>
                <c:pt idx="12488">
                  <c:v>467.64294708851497</c:v>
                </c:pt>
                <c:pt idx="12489">
                  <c:v>467.63733676271403</c:v>
                </c:pt>
                <c:pt idx="12490">
                  <c:v>467.62467217442997</c:v>
                </c:pt>
                <c:pt idx="12491">
                  <c:v>467.624500408134</c:v>
                </c:pt>
                <c:pt idx="12492">
                  <c:v>467.61109953340599</c:v>
                </c:pt>
                <c:pt idx="12493">
                  <c:v>467.59007864420698</c:v>
                </c:pt>
                <c:pt idx="12494">
                  <c:v>467.57606532904299</c:v>
                </c:pt>
                <c:pt idx="12495">
                  <c:v>467.54573198106999</c:v>
                </c:pt>
                <c:pt idx="12496">
                  <c:v>467.53005761414101</c:v>
                </c:pt>
                <c:pt idx="12497">
                  <c:v>467.40666733555599</c:v>
                </c:pt>
                <c:pt idx="12498">
                  <c:v>467.376027723775</c:v>
                </c:pt>
                <c:pt idx="12499">
                  <c:v>467.26825154785797</c:v>
                </c:pt>
                <c:pt idx="12500">
                  <c:v>467.24252400619997</c:v>
                </c:pt>
                <c:pt idx="12501">
                  <c:v>467.14611832169601</c:v>
                </c:pt>
                <c:pt idx="12502">
                  <c:v>467.01171180985602</c:v>
                </c:pt>
                <c:pt idx="12503">
                  <c:v>467.01082700506299</c:v>
                </c:pt>
                <c:pt idx="12504">
                  <c:v>466.99672915564503</c:v>
                </c:pt>
                <c:pt idx="12505">
                  <c:v>466.807775179462</c:v>
                </c:pt>
                <c:pt idx="12506">
                  <c:v>466.79254875314098</c:v>
                </c:pt>
                <c:pt idx="12507">
                  <c:v>466.65911241750098</c:v>
                </c:pt>
                <c:pt idx="12508">
                  <c:v>466.572419744304</c:v>
                </c:pt>
                <c:pt idx="12509">
                  <c:v>466.55736107883598</c:v>
                </c:pt>
                <c:pt idx="12510">
                  <c:v>466.46683511200598</c:v>
                </c:pt>
                <c:pt idx="12511">
                  <c:v>466.438654874706</c:v>
                </c:pt>
                <c:pt idx="12512">
                  <c:v>466.36587534066001</c:v>
                </c:pt>
                <c:pt idx="12513">
                  <c:v>466.33740858175901</c:v>
                </c:pt>
                <c:pt idx="12514">
                  <c:v>466.29584622981702</c:v>
                </c:pt>
                <c:pt idx="12515">
                  <c:v>466.218165603903</c:v>
                </c:pt>
                <c:pt idx="12516">
                  <c:v>466.21314804027702</c:v>
                </c:pt>
                <c:pt idx="12517">
                  <c:v>466.20487752268099</c:v>
                </c:pt>
                <c:pt idx="12518">
                  <c:v>466.16748213744</c:v>
                </c:pt>
                <c:pt idx="12519">
                  <c:v>466.15430290319199</c:v>
                </c:pt>
                <c:pt idx="12520">
                  <c:v>466.15283409010101</c:v>
                </c:pt>
                <c:pt idx="12521">
                  <c:v>466.14495549612502</c:v>
                </c:pt>
                <c:pt idx="12522">
                  <c:v>466.11740032450302</c:v>
                </c:pt>
                <c:pt idx="12523">
                  <c:v>466.10457193377101</c:v>
                </c:pt>
                <c:pt idx="12524">
                  <c:v>466.08128683752</c:v>
                </c:pt>
                <c:pt idx="12525">
                  <c:v>466.07831812606997</c:v>
                </c:pt>
                <c:pt idx="12526">
                  <c:v>466.009028595583</c:v>
                </c:pt>
                <c:pt idx="12527">
                  <c:v>465.98703296984303</c:v>
                </c:pt>
                <c:pt idx="12528">
                  <c:v>465.959030415386</c:v>
                </c:pt>
                <c:pt idx="12529">
                  <c:v>465.95350219939701</c:v>
                </c:pt>
                <c:pt idx="12530">
                  <c:v>465.94805030504102</c:v>
                </c:pt>
                <c:pt idx="12531">
                  <c:v>465.92566571537998</c:v>
                </c:pt>
                <c:pt idx="12532">
                  <c:v>465.92558358193901</c:v>
                </c:pt>
                <c:pt idx="12533">
                  <c:v>465.87141287602901</c:v>
                </c:pt>
                <c:pt idx="12534">
                  <c:v>465.82089856376098</c:v>
                </c:pt>
                <c:pt idx="12535">
                  <c:v>465.79803898879999</c:v>
                </c:pt>
                <c:pt idx="12536">
                  <c:v>465.71619973677298</c:v>
                </c:pt>
                <c:pt idx="12537">
                  <c:v>465.64190483695302</c:v>
                </c:pt>
                <c:pt idx="12538">
                  <c:v>465.61428997562001</c:v>
                </c:pt>
                <c:pt idx="12539">
                  <c:v>465.57095113308299</c:v>
                </c:pt>
                <c:pt idx="12540">
                  <c:v>465.41067630213098</c:v>
                </c:pt>
                <c:pt idx="12541">
                  <c:v>465.40533834415101</c:v>
                </c:pt>
                <c:pt idx="12542">
                  <c:v>465.37917524843903</c:v>
                </c:pt>
                <c:pt idx="12543">
                  <c:v>465.339734825422</c:v>
                </c:pt>
                <c:pt idx="12544">
                  <c:v>465.27840068013001</c:v>
                </c:pt>
                <c:pt idx="12545">
                  <c:v>465.17176602894102</c:v>
                </c:pt>
                <c:pt idx="12546">
                  <c:v>465.14730238147899</c:v>
                </c:pt>
                <c:pt idx="12547">
                  <c:v>465.11448050071402</c:v>
                </c:pt>
                <c:pt idx="12548">
                  <c:v>465.08331985158401</c:v>
                </c:pt>
                <c:pt idx="12549">
                  <c:v>465.04444837452598</c:v>
                </c:pt>
                <c:pt idx="12550">
                  <c:v>465.01060856046098</c:v>
                </c:pt>
                <c:pt idx="12551">
                  <c:v>464.99276220393301</c:v>
                </c:pt>
                <c:pt idx="12552">
                  <c:v>464.93663993051302</c:v>
                </c:pt>
                <c:pt idx="12553">
                  <c:v>464.90809929775202</c:v>
                </c:pt>
                <c:pt idx="12554">
                  <c:v>464.90742173372701</c:v>
                </c:pt>
                <c:pt idx="12555">
                  <c:v>464.81762644677298</c:v>
                </c:pt>
                <c:pt idx="12556">
                  <c:v>464.81691291678698</c:v>
                </c:pt>
                <c:pt idx="12557">
                  <c:v>464.762457210636</c:v>
                </c:pt>
                <c:pt idx="12558">
                  <c:v>464.72257105829698</c:v>
                </c:pt>
                <c:pt idx="12559">
                  <c:v>464.56845223615898</c:v>
                </c:pt>
                <c:pt idx="12560">
                  <c:v>464.561719983003</c:v>
                </c:pt>
                <c:pt idx="12561">
                  <c:v>464.53937258587001</c:v>
                </c:pt>
                <c:pt idx="12562">
                  <c:v>464.520586133611</c:v>
                </c:pt>
                <c:pt idx="12563">
                  <c:v>464.51593616148699</c:v>
                </c:pt>
                <c:pt idx="12564">
                  <c:v>464.43883690299401</c:v>
                </c:pt>
                <c:pt idx="12565">
                  <c:v>464.41974539310701</c:v>
                </c:pt>
                <c:pt idx="12566">
                  <c:v>464.41958616576198</c:v>
                </c:pt>
                <c:pt idx="12567">
                  <c:v>464.407589295555</c:v>
                </c:pt>
                <c:pt idx="12568">
                  <c:v>464.39030318424301</c:v>
                </c:pt>
                <c:pt idx="12569">
                  <c:v>464.36028445116602</c:v>
                </c:pt>
                <c:pt idx="12570">
                  <c:v>464.317418249524</c:v>
                </c:pt>
                <c:pt idx="12571">
                  <c:v>464.30707412615197</c:v>
                </c:pt>
                <c:pt idx="12572">
                  <c:v>464.29918624784102</c:v>
                </c:pt>
                <c:pt idx="12573">
                  <c:v>464.26146979783601</c:v>
                </c:pt>
                <c:pt idx="12574">
                  <c:v>464.24458860000499</c:v>
                </c:pt>
                <c:pt idx="12575">
                  <c:v>464.17878255815498</c:v>
                </c:pt>
                <c:pt idx="12576">
                  <c:v>464.16201264645798</c:v>
                </c:pt>
                <c:pt idx="12577">
                  <c:v>464.15425894079402</c:v>
                </c:pt>
                <c:pt idx="12578">
                  <c:v>464.15034246900302</c:v>
                </c:pt>
                <c:pt idx="12579">
                  <c:v>464.10882291476503</c:v>
                </c:pt>
                <c:pt idx="12580">
                  <c:v>464.10624784573503</c:v>
                </c:pt>
                <c:pt idx="12581">
                  <c:v>464.06990854191901</c:v>
                </c:pt>
                <c:pt idx="12582">
                  <c:v>464.06295997906</c:v>
                </c:pt>
                <c:pt idx="12583">
                  <c:v>464.06141381954598</c:v>
                </c:pt>
                <c:pt idx="12584">
                  <c:v>464.01296319049197</c:v>
                </c:pt>
                <c:pt idx="12585">
                  <c:v>463.99000352823401</c:v>
                </c:pt>
                <c:pt idx="12586">
                  <c:v>463.95810388648101</c:v>
                </c:pt>
                <c:pt idx="12587">
                  <c:v>463.95632751041899</c:v>
                </c:pt>
                <c:pt idx="12588">
                  <c:v>463.94074152855501</c:v>
                </c:pt>
                <c:pt idx="12589">
                  <c:v>463.90030111011401</c:v>
                </c:pt>
                <c:pt idx="12590">
                  <c:v>463.87669246893699</c:v>
                </c:pt>
                <c:pt idx="12591">
                  <c:v>463.85824130623001</c:v>
                </c:pt>
                <c:pt idx="12592">
                  <c:v>463.85199932723299</c:v>
                </c:pt>
                <c:pt idx="12593">
                  <c:v>463.828306506346</c:v>
                </c:pt>
                <c:pt idx="12594">
                  <c:v>463.820680395816</c:v>
                </c:pt>
                <c:pt idx="12595">
                  <c:v>463.80354905752898</c:v>
                </c:pt>
                <c:pt idx="12596">
                  <c:v>463.766573701997</c:v>
                </c:pt>
                <c:pt idx="12597">
                  <c:v>463.72943492309702</c:v>
                </c:pt>
                <c:pt idx="12598">
                  <c:v>463.71168456006097</c:v>
                </c:pt>
                <c:pt idx="12599">
                  <c:v>463.69129140730399</c:v>
                </c:pt>
                <c:pt idx="12600">
                  <c:v>463.68575787443899</c:v>
                </c:pt>
                <c:pt idx="12601">
                  <c:v>463.65746840046398</c:v>
                </c:pt>
                <c:pt idx="12602">
                  <c:v>463.64975401114498</c:v>
                </c:pt>
                <c:pt idx="12603">
                  <c:v>463.64273791442997</c:v>
                </c:pt>
                <c:pt idx="12604">
                  <c:v>463.632983881835</c:v>
                </c:pt>
                <c:pt idx="12605">
                  <c:v>463.58927260914902</c:v>
                </c:pt>
                <c:pt idx="12606">
                  <c:v>463.56708187839598</c:v>
                </c:pt>
                <c:pt idx="12607">
                  <c:v>463.46629058784401</c:v>
                </c:pt>
                <c:pt idx="12608">
                  <c:v>463.42187358117599</c:v>
                </c:pt>
                <c:pt idx="12609">
                  <c:v>463.39542978683301</c:v>
                </c:pt>
                <c:pt idx="12610">
                  <c:v>463.31070611957102</c:v>
                </c:pt>
                <c:pt idx="12611">
                  <c:v>463.23495072452101</c:v>
                </c:pt>
                <c:pt idx="12612">
                  <c:v>463.225293888978</c:v>
                </c:pt>
                <c:pt idx="12613">
                  <c:v>463.22452012824101</c:v>
                </c:pt>
                <c:pt idx="12614">
                  <c:v>463.10463892566401</c:v>
                </c:pt>
                <c:pt idx="12615">
                  <c:v>463.103417017742</c:v>
                </c:pt>
                <c:pt idx="12616">
                  <c:v>463.09719205574697</c:v>
                </c:pt>
                <c:pt idx="12617">
                  <c:v>462.95304240512002</c:v>
                </c:pt>
                <c:pt idx="12618">
                  <c:v>462.85578498184702</c:v>
                </c:pt>
                <c:pt idx="12619">
                  <c:v>462.84159089520699</c:v>
                </c:pt>
                <c:pt idx="12620">
                  <c:v>462.77333871091599</c:v>
                </c:pt>
                <c:pt idx="12621">
                  <c:v>462.71393071587198</c:v>
                </c:pt>
                <c:pt idx="12622">
                  <c:v>462.67560181185399</c:v>
                </c:pt>
                <c:pt idx="12623">
                  <c:v>462.58250174365401</c:v>
                </c:pt>
                <c:pt idx="12624">
                  <c:v>462.53320255929498</c:v>
                </c:pt>
                <c:pt idx="12625">
                  <c:v>462.51329251903599</c:v>
                </c:pt>
                <c:pt idx="12626">
                  <c:v>462.50061927390698</c:v>
                </c:pt>
                <c:pt idx="12627">
                  <c:v>462.456506385674</c:v>
                </c:pt>
                <c:pt idx="12628">
                  <c:v>462.41277306317198</c:v>
                </c:pt>
                <c:pt idx="12629">
                  <c:v>462.39923179247398</c:v>
                </c:pt>
                <c:pt idx="12630">
                  <c:v>462.334563804732</c:v>
                </c:pt>
                <c:pt idx="12631">
                  <c:v>462.30637777233198</c:v>
                </c:pt>
                <c:pt idx="12632">
                  <c:v>462.30516223310701</c:v>
                </c:pt>
                <c:pt idx="12633">
                  <c:v>462.28597615659999</c:v>
                </c:pt>
                <c:pt idx="12634">
                  <c:v>462.284319894909</c:v>
                </c:pt>
                <c:pt idx="12635">
                  <c:v>462.24613293505098</c:v>
                </c:pt>
                <c:pt idx="12636">
                  <c:v>462.15736287519798</c:v>
                </c:pt>
                <c:pt idx="12637">
                  <c:v>462.13886065942103</c:v>
                </c:pt>
                <c:pt idx="12638">
                  <c:v>462.07438205140801</c:v>
                </c:pt>
                <c:pt idx="12639">
                  <c:v>462.06964297342</c:v>
                </c:pt>
                <c:pt idx="12640">
                  <c:v>462.05336668966498</c:v>
                </c:pt>
                <c:pt idx="12641">
                  <c:v>462.03172752807399</c:v>
                </c:pt>
                <c:pt idx="12642">
                  <c:v>461.93516779699399</c:v>
                </c:pt>
                <c:pt idx="12643">
                  <c:v>461.85692998339101</c:v>
                </c:pt>
                <c:pt idx="12644">
                  <c:v>461.85615237740399</c:v>
                </c:pt>
                <c:pt idx="12645">
                  <c:v>461.84016104363099</c:v>
                </c:pt>
                <c:pt idx="12646">
                  <c:v>461.81750513610399</c:v>
                </c:pt>
                <c:pt idx="12647">
                  <c:v>461.795736914511</c:v>
                </c:pt>
                <c:pt idx="12648">
                  <c:v>461.73821741698902</c:v>
                </c:pt>
                <c:pt idx="12649">
                  <c:v>461.68160033582399</c:v>
                </c:pt>
                <c:pt idx="12650">
                  <c:v>461.64999432936702</c:v>
                </c:pt>
                <c:pt idx="12651">
                  <c:v>461.64909559598601</c:v>
                </c:pt>
                <c:pt idx="12652">
                  <c:v>461.62227586142097</c:v>
                </c:pt>
                <c:pt idx="12653">
                  <c:v>461.58193580917998</c:v>
                </c:pt>
                <c:pt idx="12654">
                  <c:v>461.578017474516</c:v>
                </c:pt>
                <c:pt idx="12655">
                  <c:v>461.565297926764</c:v>
                </c:pt>
                <c:pt idx="12656">
                  <c:v>461.52616065137698</c:v>
                </c:pt>
                <c:pt idx="12657">
                  <c:v>461.49430048453502</c:v>
                </c:pt>
                <c:pt idx="12658">
                  <c:v>461.48598545104198</c:v>
                </c:pt>
                <c:pt idx="12659">
                  <c:v>461.32745471066198</c:v>
                </c:pt>
                <c:pt idx="12660">
                  <c:v>461.226038920034</c:v>
                </c:pt>
                <c:pt idx="12661">
                  <c:v>461.22220087148003</c:v>
                </c:pt>
                <c:pt idx="12662">
                  <c:v>461.21147888574802</c:v>
                </c:pt>
                <c:pt idx="12663">
                  <c:v>461.190038212339</c:v>
                </c:pt>
                <c:pt idx="12664">
                  <c:v>461.11961803345997</c:v>
                </c:pt>
                <c:pt idx="12665">
                  <c:v>461.09105082078702</c:v>
                </c:pt>
                <c:pt idx="12666">
                  <c:v>461.02423223191499</c:v>
                </c:pt>
                <c:pt idx="12667">
                  <c:v>460.98966504422901</c:v>
                </c:pt>
                <c:pt idx="12668">
                  <c:v>460.93024661256902</c:v>
                </c:pt>
                <c:pt idx="12669">
                  <c:v>460.90593121091098</c:v>
                </c:pt>
                <c:pt idx="12670">
                  <c:v>460.86021543792401</c:v>
                </c:pt>
                <c:pt idx="12671">
                  <c:v>460.85641124268301</c:v>
                </c:pt>
                <c:pt idx="12672">
                  <c:v>460.730934891071</c:v>
                </c:pt>
                <c:pt idx="12673">
                  <c:v>460.72065490441099</c:v>
                </c:pt>
                <c:pt idx="12674">
                  <c:v>460.68993474170401</c:v>
                </c:pt>
                <c:pt idx="12675">
                  <c:v>460.64255838358599</c:v>
                </c:pt>
                <c:pt idx="12676">
                  <c:v>460.63187996456099</c:v>
                </c:pt>
                <c:pt idx="12677">
                  <c:v>460.62206292067799</c:v>
                </c:pt>
                <c:pt idx="12678">
                  <c:v>460.61245588504698</c:v>
                </c:pt>
                <c:pt idx="12679">
                  <c:v>460.59783626377902</c:v>
                </c:pt>
                <c:pt idx="12680">
                  <c:v>460.59696211721598</c:v>
                </c:pt>
                <c:pt idx="12681">
                  <c:v>460.59130165097997</c:v>
                </c:pt>
                <c:pt idx="12682">
                  <c:v>460.58084472578099</c:v>
                </c:pt>
                <c:pt idx="12683">
                  <c:v>460.52315566986402</c:v>
                </c:pt>
                <c:pt idx="12684">
                  <c:v>460.497055403952</c:v>
                </c:pt>
                <c:pt idx="12685">
                  <c:v>460.49113852546702</c:v>
                </c:pt>
                <c:pt idx="12686">
                  <c:v>460.478806954101</c:v>
                </c:pt>
                <c:pt idx="12687">
                  <c:v>460.46124587952602</c:v>
                </c:pt>
                <c:pt idx="12688">
                  <c:v>460.44732886858401</c:v>
                </c:pt>
                <c:pt idx="12689">
                  <c:v>460.41248836800798</c:v>
                </c:pt>
                <c:pt idx="12690">
                  <c:v>460.41189058142999</c:v>
                </c:pt>
                <c:pt idx="12691">
                  <c:v>460.382298966718</c:v>
                </c:pt>
                <c:pt idx="12692">
                  <c:v>460.31501756112698</c:v>
                </c:pt>
                <c:pt idx="12693">
                  <c:v>460.31197509317298</c:v>
                </c:pt>
                <c:pt idx="12694">
                  <c:v>460.24177138381299</c:v>
                </c:pt>
                <c:pt idx="12695">
                  <c:v>460.224586027415</c:v>
                </c:pt>
                <c:pt idx="12696">
                  <c:v>460.19928410900599</c:v>
                </c:pt>
                <c:pt idx="12697">
                  <c:v>460.172036858735</c:v>
                </c:pt>
                <c:pt idx="12698">
                  <c:v>460.14955146856499</c:v>
                </c:pt>
                <c:pt idx="12699">
                  <c:v>460.14431205869499</c:v>
                </c:pt>
                <c:pt idx="12700">
                  <c:v>460.100902401197</c:v>
                </c:pt>
                <c:pt idx="12701">
                  <c:v>460.03122629310201</c:v>
                </c:pt>
                <c:pt idx="12702">
                  <c:v>459.99523153478401</c:v>
                </c:pt>
                <c:pt idx="12703">
                  <c:v>459.92893644021899</c:v>
                </c:pt>
                <c:pt idx="12704">
                  <c:v>459.84649064148903</c:v>
                </c:pt>
                <c:pt idx="12705">
                  <c:v>459.81061122630098</c:v>
                </c:pt>
                <c:pt idx="12706">
                  <c:v>459.76352245469201</c:v>
                </c:pt>
                <c:pt idx="12707">
                  <c:v>459.75603552759497</c:v>
                </c:pt>
                <c:pt idx="12708">
                  <c:v>459.71779872080401</c:v>
                </c:pt>
                <c:pt idx="12709">
                  <c:v>459.69720368144198</c:v>
                </c:pt>
                <c:pt idx="12710">
                  <c:v>459.65466818197501</c:v>
                </c:pt>
                <c:pt idx="12711">
                  <c:v>459.63509955958102</c:v>
                </c:pt>
                <c:pt idx="12712">
                  <c:v>459.614102646601</c:v>
                </c:pt>
                <c:pt idx="12713">
                  <c:v>459.61183001419499</c:v>
                </c:pt>
                <c:pt idx="12714">
                  <c:v>459.59609112013499</c:v>
                </c:pt>
                <c:pt idx="12715">
                  <c:v>459.570321145197</c:v>
                </c:pt>
                <c:pt idx="12716">
                  <c:v>459.56650752244298</c:v>
                </c:pt>
                <c:pt idx="12717">
                  <c:v>459.47948307579099</c:v>
                </c:pt>
                <c:pt idx="12718">
                  <c:v>459.474120288802</c:v>
                </c:pt>
                <c:pt idx="12719">
                  <c:v>459.44854350392001</c:v>
                </c:pt>
                <c:pt idx="12720">
                  <c:v>459.33100264979902</c:v>
                </c:pt>
                <c:pt idx="12721">
                  <c:v>459.30679539098799</c:v>
                </c:pt>
                <c:pt idx="12722">
                  <c:v>459.30483391088802</c:v>
                </c:pt>
                <c:pt idx="12723">
                  <c:v>459.20278285092502</c:v>
                </c:pt>
                <c:pt idx="12724">
                  <c:v>459.19756465734099</c:v>
                </c:pt>
                <c:pt idx="12725">
                  <c:v>459.08037131573002</c:v>
                </c:pt>
                <c:pt idx="12726">
                  <c:v>458.90474156203902</c:v>
                </c:pt>
                <c:pt idx="12727">
                  <c:v>458.82238886451103</c:v>
                </c:pt>
                <c:pt idx="12728">
                  <c:v>458.731677471946</c:v>
                </c:pt>
                <c:pt idx="12729">
                  <c:v>458.65808069530999</c:v>
                </c:pt>
                <c:pt idx="12730">
                  <c:v>458.64857863998799</c:v>
                </c:pt>
                <c:pt idx="12731">
                  <c:v>458.62020656140402</c:v>
                </c:pt>
                <c:pt idx="12732">
                  <c:v>458.61930733308401</c:v>
                </c:pt>
                <c:pt idx="12733">
                  <c:v>458.58626685497802</c:v>
                </c:pt>
                <c:pt idx="12734">
                  <c:v>458.58196401843298</c:v>
                </c:pt>
                <c:pt idx="12735">
                  <c:v>458.54980212897999</c:v>
                </c:pt>
                <c:pt idx="12736">
                  <c:v>458.53307360943103</c:v>
                </c:pt>
                <c:pt idx="12737">
                  <c:v>458.50720536923802</c:v>
                </c:pt>
                <c:pt idx="12738">
                  <c:v>458.47652642375101</c:v>
                </c:pt>
                <c:pt idx="12739">
                  <c:v>458.38630780951598</c:v>
                </c:pt>
                <c:pt idx="12740">
                  <c:v>458.374535227997</c:v>
                </c:pt>
                <c:pt idx="12741">
                  <c:v>458.36718993650499</c:v>
                </c:pt>
                <c:pt idx="12742">
                  <c:v>458.30708549161398</c:v>
                </c:pt>
                <c:pt idx="12743">
                  <c:v>458.28300065077599</c:v>
                </c:pt>
                <c:pt idx="12744">
                  <c:v>458.24514234200001</c:v>
                </c:pt>
                <c:pt idx="12745">
                  <c:v>458.23217072188402</c:v>
                </c:pt>
                <c:pt idx="12746">
                  <c:v>458.17696751509402</c:v>
                </c:pt>
                <c:pt idx="12747">
                  <c:v>458.13040419479501</c:v>
                </c:pt>
                <c:pt idx="12748">
                  <c:v>458.06059848770798</c:v>
                </c:pt>
                <c:pt idx="12749">
                  <c:v>457.93274815781399</c:v>
                </c:pt>
                <c:pt idx="12750">
                  <c:v>457.92766754918398</c:v>
                </c:pt>
                <c:pt idx="12751">
                  <c:v>457.91034998129498</c:v>
                </c:pt>
                <c:pt idx="12752">
                  <c:v>457.88101241785199</c:v>
                </c:pt>
                <c:pt idx="12753">
                  <c:v>457.78615308179798</c:v>
                </c:pt>
                <c:pt idx="12754">
                  <c:v>457.78545612377599</c:v>
                </c:pt>
                <c:pt idx="12755">
                  <c:v>457.76939928011802</c:v>
                </c:pt>
                <c:pt idx="12756">
                  <c:v>457.761393066496</c:v>
                </c:pt>
                <c:pt idx="12757">
                  <c:v>457.73945300167298</c:v>
                </c:pt>
                <c:pt idx="12758">
                  <c:v>457.73826218019701</c:v>
                </c:pt>
                <c:pt idx="12759">
                  <c:v>457.71028413668398</c:v>
                </c:pt>
                <c:pt idx="12760">
                  <c:v>457.65030015806798</c:v>
                </c:pt>
                <c:pt idx="12761">
                  <c:v>457.64209882106201</c:v>
                </c:pt>
                <c:pt idx="12762">
                  <c:v>457.62570377096398</c:v>
                </c:pt>
                <c:pt idx="12763">
                  <c:v>457.60148758814603</c:v>
                </c:pt>
                <c:pt idx="12764">
                  <c:v>457.58503856348</c:v>
                </c:pt>
                <c:pt idx="12765">
                  <c:v>457.57254875656599</c:v>
                </c:pt>
                <c:pt idx="12766">
                  <c:v>457.518507715711</c:v>
                </c:pt>
                <c:pt idx="12767">
                  <c:v>457.51634662262501</c:v>
                </c:pt>
                <c:pt idx="12768">
                  <c:v>457.50707789255898</c:v>
                </c:pt>
                <c:pt idx="12769">
                  <c:v>457.48227414392801</c:v>
                </c:pt>
                <c:pt idx="12770">
                  <c:v>457.34307026943998</c:v>
                </c:pt>
                <c:pt idx="12771">
                  <c:v>457.32472197289098</c:v>
                </c:pt>
                <c:pt idx="12772">
                  <c:v>457.24702512085298</c:v>
                </c:pt>
                <c:pt idx="12773">
                  <c:v>457.23395887071302</c:v>
                </c:pt>
                <c:pt idx="12774">
                  <c:v>457.22816350788901</c:v>
                </c:pt>
                <c:pt idx="12775">
                  <c:v>457.21019191421198</c:v>
                </c:pt>
                <c:pt idx="12776">
                  <c:v>457.15772682987802</c:v>
                </c:pt>
                <c:pt idx="12777">
                  <c:v>457.11568893766997</c:v>
                </c:pt>
                <c:pt idx="12778">
                  <c:v>457.08189925976598</c:v>
                </c:pt>
                <c:pt idx="12779">
                  <c:v>457.063027394161</c:v>
                </c:pt>
                <c:pt idx="12780">
                  <c:v>457.04242052834002</c:v>
                </c:pt>
                <c:pt idx="12781">
                  <c:v>456.99543225601599</c:v>
                </c:pt>
                <c:pt idx="12782">
                  <c:v>456.93895073483401</c:v>
                </c:pt>
                <c:pt idx="12783">
                  <c:v>456.89588160372699</c:v>
                </c:pt>
                <c:pt idx="12784">
                  <c:v>456.87298684679399</c:v>
                </c:pt>
                <c:pt idx="12785">
                  <c:v>456.788160540543</c:v>
                </c:pt>
                <c:pt idx="12786">
                  <c:v>456.73169398896903</c:v>
                </c:pt>
                <c:pt idx="12787">
                  <c:v>456.70568337437197</c:v>
                </c:pt>
                <c:pt idx="12788">
                  <c:v>456.69585561448901</c:v>
                </c:pt>
                <c:pt idx="12789">
                  <c:v>456.67339820708901</c:v>
                </c:pt>
                <c:pt idx="12790">
                  <c:v>456.64633387558803</c:v>
                </c:pt>
                <c:pt idx="12791">
                  <c:v>456.56705232011598</c:v>
                </c:pt>
                <c:pt idx="12792">
                  <c:v>456.54746589567497</c:v>
                </c:pt>
                <c:pt idx="12793">
                  <c:v>456.51794983116798</c:v>
                </c:pt>
                <c:pt idx="12794">
                  <c:v>456.45681816080202</c:v>
                </c:pt>
                <c:pt idx="12795">
                  <c:v>456.39334860837602</c:v>
                </c:pt>
                <c:pt idx="12796">
                  <c:v>456.35070380047802</c:v>
                </c:pt>
                <c:pt idx="12797">
                  <c:v>456.33408655066501</c:v>
                </c:pt>
                <c:pt idx="12798">
                  <c:v>456.33304190012802</c:v>
                </c:pt>
                <c:pt idx="12799">
                  <c:v>456.32265527311699</c:v>
                </c:pt>
                <c:pt idx="12800">
                  <c:v>456.215019265085</c:v>
                </c:pt>
                <c:pt idx="12801">
                  <c:v>456.17612629963799</c:v>
                </c:pt>
                <c:pt idx="12802">
                  <c:v>456.14942328783599</c:v>
                </c:pt>
                <c:pt idx="12803">
                  <c:v>456.14767964261199</c:v>
                </c:pt>
                <c:pt idx="12804">
                  <c:v>456.06595281407601</c:v>
                </c:pt>
                <c:pt idx="12805">
                  <c:v>455.99839529526503</c:v>
                </c:pt>
                <c:pt idx="12806">
                  <c:v>455.93592729841799</c:v>
                </c:pt>
                <c:pt idx="12807">
                  <c:v>455.88684776227501</c:v>
                </c:pt>
                <c:pt idx="12808">
                  <c:v>455.86935585399999</c:v>
                </c:pt>
                <c:pt idx="12809">
                  <c:v>455.83630282362401</c:v>
                </c:pt>
                <c:pt idx="12810">
                  <c:v>455.83326652960301</c:v>
                </c:pt>
                <c:pt idx="12811">
                  <c:v>455.755889939734</c:v>
                </c:pt>
                <c:pt idx="12812">
                  <c:v>455.72954828463003</c:v>
                </c:pt>
                <c:pt idx="12813">
                  <c:v>455.65425495101402</c:v>
                </c:pt>
                <c:pt idx="12814">
                  <c:v>455.63900048635003</c:v>
                </c:pt>
                <c:pt idx="12815">
                  <c:v>455.51372171214098</c:v>
                </c:pt>
                <c:pt idx="12816">
                  <c:v>455.48424065800901</c:v>
                </c:pt>
                <c:pt idx="12817">
                  <c:v>455.25547480896898</c:v>
                </c:pt>
                <c:pt idx="12818">
                  <c:v>455.23845691213</c:v>
                </c:pt>
                <c:pt idx="12819">
                  <c:v>455.23160375886101</c:v>
                </c:pt>
                <c:pt idx="12820">
                  <c:v>455.22969637586698</c:v>
                </c:pt>
                <c:pt idx="12821">
                  <c:v>455.227547822453</c:v>
                </c:pt>
                <c:pt idx="12822">
                  <c:v>455.13615874995099</c:v>
                </c:pt>
                <c:pt idx="12823">
                  <c:v>455.09506232334797</c:v>
                </c:pt>
                <c:pt idx="12824">
                  <c:v>455.02828491405899</c:v>
                </c:pt>
                <c:pt idx="12825">
                  <c:v>454.99648376743301</c:v>
                </c:pt>
                <c:pt idx="12826">
                  <c:v>454.98537103838498</c:v>
                </c:pt>
                <c:pt idx="12827">
                  <c:v>454.89882053127798</c:v>
                </c:pt>
                <c:pt idx="12828">
                  <c:v>454.89677490728201</c:v>
                </c:pt>
                <c:pt idx="12829">
                  <c:v>454.860606814476</c:v>
                </c:pt>
                <c:pt idx="12830">
                  <c:v>454.84976976112</c:v>
                </c:pt>
                <c:pt idx="12831">
                  <c:v>454.78097621873502</c:v>
                </c:pt>
                <c:pt idx="12832">
                  <c:v>454.76887852453098</c:v>
                </c:pt>
                <c:pt idx="12833">
                  <c:v>454.67604856251199</c:v>
                </c:pt>
                <c:pt idx="12834">
                  <c:v>454.51441998650103</c:v>
                </c:pt>
                <c:pt idx="12835">
                  <c:v>454.306045285143</c:v>
                </c:pt>
                <c:pt idx="12836">
                  <c:v>454.279119495793</c:v>
                </c:pt>
                <c:pt idx="12837">
                  <c:v>454.277841607163</c:v>
                </c:pt>
                <c:pt idx="12838">
                  <c:v>454.24583857309</c:v>
                </c:pt>
                <c:pt idx="12839">
                  <c:v>454.16378910915</c:v>
                </c:pt>
                <c:pt idx="12840">
                  <c:v>454.03591289234498</c:v>
                </c:pt>
                <c:pt idx="12841">
                  <c:v>454.00253497808899</c:v>
                </c:pt>
                <c:pt idx="12842">
                  <c:v>453.98253816284</c:v>
                </c:pt>
                <c:pt idx="12843">
                  <c:v>453.972896678746</c:v>
                </c:pt>
                <c:pt idx="12844">
                  <c:v>453.97022734491401</c:v>
                </c:pt>
                <c:pt idx="12845">
                  <c:v>453.96877619050701</c:v>
                </c:pt>
                <c:pt idx="12846">
                  <c:v>453.96114190690298</c:v>
                </c:pt>
                <c:pt idx="12847">
                  <c:v>453.94822363499298</c:v>
                </c:pt>
                <c:pt idx="12848">
                  <c:v>453.89912524902098</c:v>
                </c:pt>
                <c:pt idx="12849">
                  <c:v>453.88589113713999</c:v>
                </c:pt>
                <c:pt idx="12850">
                  <c:v>453.81520303338999</c:v>
                </c:pt>
                <c:pt idx="12851">
                  <c:v>453.79502745326602</c:v>
                </c:pt>
                <c:pt idx="12852">
                  <c:v>453.79451160095402</c:v>
                </c:pt>
                <c:pt idx="12853">
                  <c:v>453.647675121573</c:v>
                </c:pt>
                <c:pt idx="12854">
                  <c:v>453.63000230440099</c:v>
                </c:pt>
                <c:pt idx="12855">
                  <c:v>453.62068752646002</c:v>
                </c:pt>
                <c:pt idx="12856">
                  <c:v>453.61986639723801</c:v>
                </c:pt>
                <c:pt idx="12857">
                  <c:v>453.57481052771499</c:v>
                </c:pt>
                <c:pt idx="12858">
                  <c:v>453.53403287972901</c:v>
                </c:pt>
                <c:pt idx="12859">
                  <c:v>453.47231582887298</c:v>
                </c:pt>
                <c:pt idx="12860">
                  <c:v>453.39670839085397</c:v>
                </c:pt>
                <c:pt idx="12861">
                  <c:v>453.32187297425997</c:v>
                </c:pt>
                <c:pt idx="12862">
                  <c:v>453.31194941903601</c:v>
                </c:pt>
                <c:pt idx="12863">
                  <c:v>453.27880867430099</c:v>
                </c:pt>
                <c:pt idx="12864">
                  <c:v>453.05059923522498</c:v>
                </c:pt>
                <c:pt idx="12865">
                  <c:v>453.029258553293</c:v>
                </c:pt>
                <c:pt idx="12866">
                  <c:v>453.01868077214101</c:v>
                </c:pt>
                <c:pt idx="12867">
                  <c:v>452.94847468828402</c:v>
                </c:pt>
                <c:pt idx="12868">
                  <c:v>452.79136984754803</c:v>
                </c:pt>
                <c:pt idx="12869">
                  <c:v>452.74793670950697</c:v>
                </c:pt>
                <c:pt idx="12870">
                  <c:v>452.463638459393</c:v>
                </c:pt>
                <c:pt idx="12871">
                  <c:v>452.38440117990098</c:v>
                </c:pt>
                <c:pt idx="12872">
                  <c:v>452.205780084644</c:v>
                </c:pt>
                <c:pt idx="12873">
                  <c:v>452.167326501611</c:v>
                </c:pt>
                <c:pt idx="12874">
                  <c:v>452.13053040954202</c:v>
                </c:pt>
                <c:pt idx="12875">
                  <c:v>452.075996492206</c:v>
                </c:pt>
                <c:pt idx="12876">
                  <c:v>452.05628826199302</c:v>
                </c:pt>
                <c:pt idx="12877">
                  <c:v>452.00895634865901</c:v>
                </c:pt>
                <c:pt idx="12878">
                  <c:v>451.84965583758799</c:v>
                </c:pt>
                <c:pt idx="12879">
                  <c:v>451.84348173422399</c:v>
                </c:pt>
                <c:pt idx="12880">
                  <c:v>451.84194418374199</c:v>
                </c:pt>
                <c:pt idx="12881">
                  <c:v>451.74529950851797</c:v>
                </c:pt>
                <c:pt idx="12882">
                  <c:v>451.61848715673602</c:v>
                </c:pt>
                <c:pt idx="12883">
                  <c:v>451.60285691763102</c:v>
                </c:pt>
                <c:pt idx="12884">
                  <c:v>451.52928472988299</c:v>
                </c:pt>
                <c:pt idx="12885">
                  <c:v>451.44252273567002</c:v>
                </c:pt>
                <c:pt idx="12886">
                  <c:v>451.42380125774798</c:v>
                </c:pt>
                <c:pt idx="12887">
                  <c:v>451.32299262664998</c:v>
                </c:pt>
                <c:pt idx="12888">
                  <c:v>451.31770488715301</c:v>
                </c:pt>
                <c:pt idx="12889">
                  <c:v>451.248473858995</c:v>
                </c:pt>
                <c:pt idx="12890">
                  <c:v>451.241066997833</c:v>
                </c:pt>
                <c:pt idx="12891">
                  <c:v>451.227305576898</c:v>
                </c:pt>
                <c:pt idx="12892">
                  <c:v>451.11527552771099</c:v>
                </c:pt>
                <c:pt idx="12893">
                  <c:v>451.066988706708</c:v>
                </c:pt>
                <c:pt idx="12894">
                  <c:v>450.93113858587799</c:v>
                </c:pt>
                <c:pt idx="12895">
                  <c:v>450.913605641012</c:v>
                </c:pt>
                <c:pt idx="12896">
                  <c:v>450.77978762461498</c:v>
                </c:pt>
                <c:pt idx="12897">
                  <c:v>450.682520623686</c:v>
                </c:pt>
                <c:pt idx="12898">
                  <c:v>450.57805216182498</c:v>
                </c:pt>
                <c:pt idx="12899">
                  <c:v>450.480700874999</c:v>
                </c:pt>
                <c:pt idx="12900">
                  <c:v>450.30782540778699</c:v>
                </c:pt>
                <c:pt idx="12901">
                  <c:v>450.30090716045402</c:v>
                </c:pt>
                <c:pt idx="12902">
                  <c:v>450.30088741814097</c:v>
                </c:pt>
                <c:pt idx="12903">
                  <c:v>449.78210994781699</c:v>
                </c:pt>
                <c:pt idx="12904">
                  <c:v>449.77732635979299</c:v>
                </c:pt>
                <c:pt idx="12905">
                  <c:v>449.76265328236099</c:v>
                </c:pt>
                <c:pt idx="12906">
                  <c:v>449.72006278067499</c:v>
                </c:pt>
                <c:pt idx="12907">
                  <c:v>449.70417240730399</c:v>
                </c:pt>
                <c:pt idx="12908">
                  <c:v>449.56173850754601</c:v>
                </c:pt>
                <c:pt idx="12909">
                  <c:v>449.50920098122498</c:v>
                </c:pt>
                <c:pt idx="12910">
                  <c:v>449.50398584109502</c:v>
                </c:pt>
                <c:pt idx="12911">
                  <c:v>449.47301032046602</c:v>
                </c:pt>
                <c:pt idx="12912">
                  <c:v>449.307699351971</c:v>
                </c:pt>
                <c:pt idx="12913">
                  <c:v>449.240859204549</c:v>
                </c:pt>
                <c:pt idx="12914">
                  <c:v>449.186010594653</c:v>
                </c:pt>
                <c:pt idx="12915">
                  <c:v>449.16616161580799</c:v>
                </c:pt>
                <c:pt idx="12916">
                  <c:v>449.07585654020602</c:v>
                </c:pt>
                <c:pt idx="12917">
                  <c:v>448.93129333347298</c:v>
                </c:pt>
                <c:pt idx="12918">
                  <c:v>448.89749176771301</c:v>
                </c:pt>
                <c:pt idx="12919">
                  <c:v>448.81684661507501</c:v>
                </c:pt>
                <c:pt idx="12920">
                  <c:v>448.78879484866701</c:v>
                </c:pt>
                <c:pt idx="12921">
                  <c:v>448.760857314784</c:v>
                </c:pt>
                <c:pt idx="12922">
                  <c:v>448.71957517311898</c:v>
                </c:pt>
                <c:pt idx="12923">
                  <c:v>448.70998287815303</c:v>
                </c:pt>
                <c:pt idx="12924">
                  <c:v>448.69407298160399</c:v>
                </c:pt>
                <c:pt idx="12925">
                  <c:v>448.64472143760298</c:v>
                </c:pt>
                <c:pt idx="12926">
                  <c:v>448.62486433991501</c:v>
                </c:pt>
                <c:pt idx="12927">
                  <c:v>448.59919289945299</c:v>
                </c:pt>
                <c:pt idx="12928">
                  <c:v>448.52554299106299</c:v>
                </c:pt>
                <c:pt idx="12929">
                  <c:v>448.41667212222899</c:v>
                </c:pt>
                <c:pt idx="12930">
                  <c:v>448.23934551095601</c:v>
                </c:pt>
                <c:pt idx="12931">
                  <c:v>448.15717953592099</c:v>
                </c:pt>
                <c:pt idx="12932">
                  <c:v>448.11621991184398</c:v>
                </c:pt>
                <c:pt idx="12933">
                  <c:v>447.99218166152599</c:v>
                </c:pt>
                <c:pt idx="12934">
                  <c:v>447.845954558774</c:v>
                </c:pt>
                <c:pt idx="12935">
                  <c:v>447.835934674795</c:v>
                </c:pt>
                <c:pt idx="12936">
                  <c:v>447.81766655758503</c:v>
                </c:pt>
                <c:pt idx="12937">
                  <c:v>447.76166933899901</c:v>
                </c:pt>
                <c:pt idx="12938">
                  <c:v>447.69760001151099</c:v>
                </c:pt>
                <c:pt idx="12939">
                  <c:v>447.65360325396102</c:v>
                </c:pt>
                <c:pt idx="12940">
                  <c:v>447.60766087433899</c:v>
                </c:pt>
                <c:pt idx="12941">
                  <c:v>447.57951324702498</c:v>
                </c:pt>
                <c:pt idx="12942">
                  <c:v>447.57397253226299</c:v>
                </c:pt>
                <c:pt idx="12943">
                  <c:v>447.44706465467402</c:v>
                </c:pt>
                <c:pt idx="12944">
                  <c:v>447.376802725532</c:v>
                </c:pt>
                <c:pt idx="12945">
                  <c:v>447.35184151832902</c:v>
                </c:pt>
                <c:pt idx="12946">
                  <c:v>447.20580596729201</c:v>
                </c:pt>
                <c:pt idx="12947">
                  <c:v>446.97338877811097</c:v>
                </c:pt>
                <c:pt idx="12948">
                  <c:v>446.78695281326998</c:v>
                </c:pt>
                <c:pt idx="12949">
                  <c:v>446.72822095911499</c:v>
                </c:pt>
                <c:pt idx="12950">
                  <c:v>446.63027332151398</c:v>
                </c:pt>
                <c:pt idx="12951">
                  <c:v>446.5261067742</c:v>
                </c:pt>
                <c:pt idx="12952">
                  <c:v>446.46485747475202</c:v>
                </c:pt>
                <c:pt idx="12953">
                  <c:v>446.11796484983</c:v>
                </c:pt>
                <c:pt idx="12954">
                  <c:v>446.07659324196902</c:v>
                </c:pt>
                <c:pt idx="12955">
                  <c:v>446.05851223722902</c:v>
                </c:pt>
                <c:pt idx="12956">
                  <c:v>446.050344866351</c:v>
                </c:pt>
                <c:pt idx="12957">
                  <c:v>445.84066298360801</c:v>
                </c:pt>
                <c:pt idx="12958">
                  <c:v>445.77538305403601</c:v>
                </c:pt>
                <c:pt idx="12959">
                  <c:v>445.76093422980199</c:v>
                </c:pt>
                <c:pt idx="12960">
                  <c:v>445.71912498420102</c:v>
                </c:pt>
                <c:pt idx="12961">
                  <c:v>445.68167068487298</c:v>
                </c:pt>
                <c:pt idx="12962">
                  <c:v>445.67547066659898</c:v>
                </c:pt>
                <c:pt idx="12963">
                  <c:v>445.67326150180799</c:v>
                </c:pt>
                <c:pt idx="12964">
                  <c:v>445.58581685706798</c:v>
                </c:pt>
                <c:pt idx="12965">
                  <c:v>445.52045433623198</c:v>
                </c:pt>
                <c:pt idx="12966">
                  <c:v>445.39702336322</c:v>
                </c:pt>
                <c:pt idx="12967">
                  <c:v>445.31910455302898</c:v>
                </c:pt>
                <c:pt idx="12968">
                  <c:v>445.24908677261499</c:v>
                </c:pt>
                <c:pt idx="12969">
                  <c:v>445.20814285142899</c:v>
                </c:pt>
                <c:pt idx="12970">
                  <c:v>445.14788846189299</c:v>
                </c:pt>
                <c:pt idx="12971">
                  <c:v>445.147688481979</c:v>
                </c:pt>
                <c:pt idx="12972">
                  <c:v>445.09234971817699</c:v>
                </c:pt>
                <c:pt idx="12973">
                  <c:v>445.07290095495301</c:v>
                </c:pt>
                <c:pt idx="12974">
                  <c:v>445.06950251721003</c:v>
                </c:pt>
                <c:pt idx="12975">
                  <c:v>445.053614146759</c:v>
                </c:pt>
                <c:pt idx="12976">
                  <c:v>444.88991377951902</c:v>
                </c:pt>
                <c:pt idx="12977">
                  <c:v>444.87658718837503</c:v>
                </c:pt>
                <c:pt idx="12978">
                  <c:v>444.83527596026897</c:v>
                </c:pt>
                <c:pt idx="12979">
                  <c:v>444.55940531245</c:v>
                </c:pt>
                <c:pt idx="12980">
                  <c:v>444.55552742689201</c:v>
                </c:pt>
                <c:pt idx="12981">
                  <c:v>444.54780576261601</c:v>
                </c:pt>
                <c:pt idx="12982">
                  <c:v>444.33509206213603</c:v>
                </c:pt>
                <c:pt idx="12983">
                  <c:v>444.33374713852902</c:v>
                </c:pt>
                <c:pt idx="12984">
                  <c:v>444.28849424575202</c:v>
                </c:pt>
                <c:pt idx="12985">
                  <c:v>444.10900957569601</c:v>
                </c:pt>
                <c:pt idx="12986">
                  <c:v>444.10626586221201</c:v>
                </c:pt>
                <c:pt idx="12987">
                  <c:v>444.08427115351401</c:v>
                </c:pt>
                <c:pt idx="12988">
                  <c:v>444.05116775179698</c:v>
                </c:pt>
                <c:pt idx="12989">
                  <c:v>444.05039757667799</c:v>
                </c:pt>
                <c:pt idx="12990">
                  <c:v>444.00090113020099</c:v>
                </c:pt>
                <c:pt idx="12991">
                  <c:v>443.947192803809</c:v>
                </c:pt>
                <c:pt idx="12992">
                  <c:v>443.93635971543398</c:v>
                </c:pt>
                <c:pt idx="12993">
                  <c:v>443.72721686103699</c:v>
                </c:pt>
                <c:pt idx="12994">
                  <c:v>443.72256274912399</c:v>
                </c:pt>
                <c:pt idx="12995">
                  <c:v>443.63512930413401</c:v>
                </c:pt>
                <c:pt idx="12996">
                  <c:v>443.61441994532998</c:v>
                </c:pt>
                <c:pt idx="12997">
                  <c:v>443.56287119031498</c:v>
                </c:pt>
                <c:pt idx="12998">
                  <c:v>443.342707247627</c:v>
                </c:pt>
                <c:pt idx="12999">
                  <c:v>443.33725744710898</c:v>
                </c:pt>
                <c:pt idx="13000">
                  <c:v>443.30320379787798</c:v>
                </c:pt>
                <c:pt idx="13001">
                  <c:v>443.22620431495199</c:v>
                </c:pt>
                <c:pt idx="13002">
                  <c:v>443.22126012106401</c:v>
                </c:pt>
                <c:pt idx="13003">
                  <c:v>443.15816871105</c:v>
                </c:pt>
                <c:pt idx="13004">
                  <c:v>443.152520739941</c:v>
                </c:pt>
                <c:pt idx="13005">
                  <c:v>443.11606945235599</c:v>
                </c:pt>
                <c:pt idx="13006">
                  <c:v>443.07266435118902</c:v>
                </c:pt>
                <c:pt idx="13007">
                  <c:v>443.03358254779999</c:v>
                </c:pt>
                <c:pt idx="13008">
                  <c:v>442.95886863801002</c:v>
                </c:pt>
                <c:pt idx="13009">
                  <c:v>442.94406521027003</c:v>
                </c:pt>
                <c:pt idx="13010">
                  <c:v>442.88936618502697</c:v>
                </c:pt>
                <c:pt idx="13011">
                  <c:v>442.87982577327199</c:v>
                </c:pt>
                <c:pt idx="13012">
                  <c:v>442.70489469540502</c:v>
                </c:pt>
                <c:pt idx="13013">
                  <c:v>442.65078109825799</c:v>
                </c:pt>
                <c:pt idx="13014">
                  <c:v>442.63371410174199</c:v>
                </c:pt>
                <c:pt idx="13015">
                  <c:v>442.63352421859298</c:v>
                </c:pt>
                <c:pt idx="13016">
                  <c:v>442.42639934840901</c:v>
                </c:pt>
                <c:pt idx="13017">
                  <c:v>442.39146745066301</c:v>
                </c:pt>
                <c:pt idx="13018">
                  <c:v>442.08926644499599</c:v>
                </c:pt>
                <c:pt idx="13019">
                  <c:v>442.06822966819698</c:v>
                </c:pt>
                <c:pt idx="13020">
                  <c:v>441.99652198644799</c:v>
                </c:pt>
                <c:pt idx="13021">
                  <c:v>441.96204334426301</c:v>
                </c:pt>
                <c:pt idx="13022">
                  <c:v>441.95814629405999</c:v>
                </c:pt>
                <c:pt idx="13023">
                  <c:v>441.94676386506302</c:v>
                </c:pt>
                <c:pt idx="13024">
                  <c:v>441.93245615868301</c:v>
                </c:pt>
                <c:pt idx="13025">
                  <c:v>441.90994431920501</c:v>
                </c:pt>
                <c:pt idx="13026">
                  <c:v>441.89966109443799</c:v>
                </c:pt>
                <c:pt idx="13027">
                  <c:v>441.883290660162</c:v>
                </c:pt>
                <c:pt idx="13028">
                  <c:v>441.87707008033698</c:v>
                </c:pt>
                <c:pt idx="13029">
                  <c:v>441.86368785479198</c:v>
                </c:pt>
                <c:pt idx="13030">
                  <c:v>441.82632952421898</c:v>
                </c:pt>
                <c:pt idx="13031">
                  <c:v>441.77581681430303</c:v>
                </c:pt>
                <c:pt idx="13032">
                  <c:v>441.71694886401701</c:v>
                </c:pt>
                <c:pt idx="13033">
                  <c:v>441.55996230938803</c:v>
                </c:pt>
                <c:pt idx="13034">
                  <c:v>441.53631374306099</c:v>
                </c:pt>
                <c:pt idx="13035">
                  <c:v>441.49257761018401</c:v>
                </c:pt>
                <c:pt idx="13036">
                  <c:v>441.40441869479298</c:v>
                </c:pt>
                <c:pt idx="13037">
                  <c:v>441.39557691680301</c:v>
                </c:pt>
                <c:pt idx="13038">
                  <c:v>441.34782161985299</c:v>
                </c:pt>
                <c:pt idx="13039">
                  <c:v>441.31076432786602</c:v>
                </c:pt>
                <c:pt idx="13040">
                  <c:v>441.28164681755197</c:v>
                </c:pt>
                <c:pt idx="13041">
                  <c:v>441.159180059287</c:v>
                </c:pt>
                <c:pt idx="13042">
                  <c:v>441.04180648865201</c:v>
                </c:pt>
                <c:pt idx="13043">
                  <c:v>440.97009884859</c:v>
                </c:pt>
                <c:pt idx="13044">
                  <c:v>440.96282376657598</c:v>
                </c:pt>
                <c:pt idx="13045">
                  <c:v>440.88488916031503</c:v>
                </c:pt>
                <c:pt idx="13046">
                  <c:v>440.88014725015603</c:v>
                </c:pt>
                <c:pt idx="13047">
                  <c:v>440.86496055027499</c:v>
                </c:pt>
                <c:pt idx="13048">
                  <c:v>440.79794654977201</c:v>
                </c:pt>
                <c:pt idx="13049">
                  <c:v>440.550993744908</c:v>
                </c:pt>
                <c:pt idx="13050">
                  <c:v>440.53016122595</c:v>
                </c:pt>
                <c:pt idx="13051">
                  <c:v>440.476688840799</c:v>
                </c:pt>
                <c:pt idx="13052">
                  <c:v>440.476034497147</c:v>
                </c:pt>
                <c:pt idx="13053">
                  <c:v>440.36005399278599</c:v>
                </c:pt>
                <c:pt idx="13054">
                  <c:v>440.33925497921098</c:v>
                </c:pt>
                <c:pt idx="13055">
                  <c:v>440.32807738010303</c:v>
                </c:pt>
                <c:pt idx="13056">
                  <c:v>440.22018160478501</c:v>
                </c:pt>
                <c:pt idx="13057">
                  <c:v>440.20646144622401</c:v>
                </c:pt>
                <c:pt idx="13058">
                  <c:v>440.18852276432398</c:v>
                </c:pt>
                <c:pt idx="13059">
                  <c:v>440.16951203269798</c:v>
                </c:pt>
                <c:pt idx="13060">
                  <c:v>440.11123382579001</c:v>
                </c:pt>
                <c:pt idx="13061">
                  <c:v>440.096830644139</c:v>
                </c:pt>
                <c:pt idx="13062">
                  <c:v>440.01900078108599</c:v>
                </c:pt>
                <c:pt idx="13063">
                  <c:v>439.98268325094398</c:v>
                </c:pt>
                <c:pt idx="13064">
                  <c:v>439.81148977189503</c:v>
                </c:pt>
                <c:pt idx="13065">
                  <c:v>439.62173593097998</c:v>
                </c:pt>
                <c:pt idx="13066">
                  <c:v>439.50926634239602</c:v>
                </c:pt>
                <c:pt idx="13067">
                  <c:v>439.42178523087802</c:v>
                </c:pt>
                <c:pt idx="13068">
                  <c:v>439.41411884478998</c:v>
                </c:pt>
                <c:pt idx="13069">
                  <c:v>439.36388045650102</c:v>
                </c:pt>
                <c:pt idx="13070">
                  <c:v>439.31129905965099</c:v>
                </c:pt>
                <c:pt idx="13071">
                  <c:v>439.308603283119</c:v>
                </c:pt>
                <c:pt idx="13072">
                  <c:v>439.272280008064</c:v>
                </c:pt>
                <c:pt idx="13073">
                  <c:v>439.217411184752</c:v>
                </c:pt>
                <c:pt idx="13074">
                  <c:v>439.19533432423702</c:v>
                </c:pt>
                <c:pt idx="13075">
                  <c:v>439.14746554525499</c:v>
                </c:pt>
                <c:pt idx="13076">
                  <c:v>439.104505185547</c:v>
                </c:pt>
                <c:pt idx="13077">
                  <c:v>439.05047073597802</c:v>
                </c:pt>
                <c:pt idx="13078">
                  <c:v>439.04188976846098</c:v>
                </c:pt>
                <c:pt idx="13079">
                  <c:v>438.99067181109598</c:v>
                </c:pt>
                <c:pt idx="13080">
                  <c:v>438.848705636315</c:v>
                </c:pt>
                <c:pt idx="13081">
                  <c:v>438.80079047830299</c:v>
                </c:pt>
                <c:pt idx="13082">
                  <c:v>438.78191759800097</c:v>
                </c:pt>
                <c:pt idx="13083">
                  <c:v>438.77796837557401</c:v>
                </c:pt>
                <c:pt idx="13084">
                  <c:v>438.72130238014802</c:v>
                </c:pt>
                <c:pt idx="13085">
                  <c:v>438.62527634045301</c:v>
                </c:pt>
                <c:pt idx="13086">
                  <c:v>438.60266016367399</c:v>
                </c:pt>
                <c:pt idx="13087">
                  <c:v>438.53679430132399</c:v>
                </c:pt>
                <c:pt idx="13088">
                  <c:v>438.42788237588599</c:v>
                </c:pt>
                <c:pt idx="13089">
                  <c:v>438.03224152123602</c:v>
                </c:pt>
                <c:pt idx="13090">
                  <c:v>437.96609489093402</c:v>
                </c:pt>
                <c:pt idx="13091">
                  <c:v>437.91801649346598</c:v>
                </c:pt>
                <c:pt idx="13092">
                  <c:v>437.87570373443498</c:v>
                </c:pt>
                <c:pt idx="13093">
                  <c:v>437.849962674376</c:v>
                </c:pt>
                <c:pt idx="13094">
                  <c:v>437.83917402105902</c:v>
                </c:pt>
                <c:pt idx="13095">
                  <c:v>437.81065647603998</c:v>
                </c:pt>
                <c:pt idx="13096">
                  <c:v>437.468104716168</c:v>
                </c:pt>
                <c:pt idx="13097">
                  <c:v>437.43748662964401</c:v>
                </c:pt>
                <c:pt idx="13098">
                  <c:v>437.40207521214103</c:v>
                </c:pt>
                <c:pt idx="13099">
                  <c:v>437.32374977591098</c:v>
                </c:pt>
                <c:pt idx="13100">
                  <c:v>437.268258550506</c:v>
                </c:pt>
                <c:pt idx="13101">
                  <c:v>437.214359207369</c:v>
                </c:pt>
                <c:pt idx="13102">
                  <c:v>437.19850502799102</c:v>
                </c:pt>
                <c:pt idx="13103">
                  <c:v>437.19719174942202</c:v>
                </c:pt>
                <c:pt idx="13104">
                  <c:v>437.09928334691398</c:v>
                </c:pt>
                <c:pt idx="13105">
                  <c:v>437.02633141705098</c:v>
                </c:pt>
                <c:pt idx="13106">
                  <c:v>437.00487306695197</c:v>
                </c:pt>
                <c:pt idx="13107">
                  <c:v>436.89410377161101</c:v>
                </c:pt>
                <c:pt idx="13108">
                  <c:v>436.82729915009202</c:v>
                </c:pt>
                <c:pt idx="13109">
                  <c:v>436.65573070026801</c:v>
                </c:pt>
                <c:pt idx="13110">
                  <c:v>436.64784532818499</c:v>
                </c:pt>
                <c:pt idx="13111">
                  <c:v>436.53048828915001</c:v>
                </c:pt>
                <c:pt idx="13112">
                  <c:v>436.41695741750198</c:v>
                </c:pt>
                <c:pt idx="13113">
                  <c:v>436.335127803727</c:v>
                </c:pt>
                <c:pt idx="13114">
                  <c:v>436.33202567260599</c:v>
                </c:pt>
                <c:pt idx="13115">
                  <c:v>436.31196907136803</c:v>
                </c:pt>
                <c:pt idx="13116">
                  <c:v>436.23956707887402</c:v>
                </c:pt>
                <c:pt idx="13117">
                  <c:v>436.13471154238903</c:v>
                </c:pt>
                <c:pt idx="13118">
                  <c:v>436.10039107199202</c:v>
                </c:pt>
                <c:pt idx="13119">
                  <c:v>436.07604287799097</c:v>
                </c:pt>
                <c:pt idx="13120">
                  <c:v>436.00603171323201</c:v>
                </c:pt>
                <c:pt idx="13121">
                  <c:v>435.99598413912599</c:v>
                </c:pt>
                <c:pt idx="13122">
                  <c:v>435.91219883523598</c:v>
                </c:pt>
                <c:pt idx="13123">
                  <c:v>435.89363910649598</c:v>
                </c:pt>
                <c:pt idx="13124">
                  <c:v>435.81700269169897</c:v>
                </c:pt>
                <c:pt idx="13125">
                  <c:v>435.691655018917</c:v>
                </c:pt>
                <c:pt idx="13126">
                  <c:v>435.63102664344302</c:v>
                </c:pt>
                <c:pt idx="13127">
                  <c:v>435.53563746865899</c:v>
                </c:pt>
                <c:pt idx="13128">
                  <c:v>435.52895565288702</c:v>
                </c:pt>
                <c:pt idx="13129">
                  <c:v>435.336367038719</c:v>
                </c:pt>
                <c:pt idx="13130">
                  <c:v>435.29955262142897</c:v>
                </c:pt>
                <c:pt idx="13131">
                  <c:v>435.29660366634602</c:v>
                </c:pt>
                <c:pt idx="13132">
                  <c:v>435.27530883498503</c:v>
                </c:pt>
                <c:pt idx="13133">
                  <c:v>435.23742210326498</c:v>
                </c:pt>
                <c:pt idx="13134">
                  <c:v>435.17122162760398</c:v>
                </c:pt>
                <c:pt idx="13135">
                  <c:v>435.10423134678001</c:v>
                </c:pt>
                <c:pt idx="13136">
                  <c:v>435.06882447125099</c:v>
                </c:pt>
                <c:pt idx="13137">
                  <c:v>435.021930578276</c:v>
                </c:pt>
                <c:pt idx="13138">
                  <c:v>434.97858536212999</c:v>
                </c:pt>
                <c:pt idx="13139">
                  <c:v>434.92097461388403</c:v>
                </c:pt>
                <c:pt idx="13140">
                  <c:v>434.91747760972402</c:v>
                </c:pt>
                <c:pt idx="13141">
                  <c:v>434.90169325916003</c:v>
                </c:pt>
                <c:pt idx="13142">
                  <c:v>434.84238514802502</c:v>
                </c:pt>
                <c:pt idx="13143">
                  <c:v>434.60529185978999</c:v>
                </c:pt>
                <c:pt idx="13144">
                  <c:v>434.59145733004499</c:v>
                </c:pt>
                <c:pt idx="13145">
                  <c:v>434.58917812828798</c:v>
                </c:pt>
                <c:pt idx="13146">
                  <c:v>434.51351527434002</c:v>
                </c:pt>
                <c:pt idx="13147">
                  <c:v>434.506943096241</c:v>
                </c:pt>
                <c:pt idx="13148">
                  <c:v>434.381347672902</c:v>
                </c:pt>
                <c:pt idx="13149">
                  <c:v>434.36377032861799</c:v>
                </c:pt>
                <c:pt idx="13150">
                  <c:v>434.29817917999497</c:v>
                </c:pt>
                <c:pt idx="13151">
                  <c:v>434.19443011176003</c:v>
                </c:pt>
                <c:pt idx="13152">
                  <c:v>434.04012210395598</c:v>
                </c:pt>
                <c:pt idx="13153">
                  <c:v>434.01062212300599</c:v>
                </c:pt>
                <c:pt idx="13154">
                  <c:v>434.00152807177102</c:v>
                </c:pt>
                <c:pt idx="13155">
                  <c:v>433.89161098931999</c:v>
                </c:pt>
                <c:pt idx="13156">
                  <c:v>433.74006184605798</c:v>
                </c:pt>
                <c:pt idx="13157">
                  <c:v>433.694071117318</c:v>
                </c:pt>
                <c:pt idx="13158">
                  <c:v>433.65828402044798</c:v>
                </c:pt>
                <c:pt idx="13159">
                  <c:v>433.52614324131002</c:v>
                </c:pt>
                <c:pt idx="13160">
                  <c:v>433.18991400007201</c:v>
                </c:pt>
                <c:pt idx="13161">
                  <c:v>433.05486204145899</c:v>
                </c:pt>
                <c:pt idx="13162">
                  <c:v>432.94143577710798</c:v>
                </c:pt>
                <c:pt idx="13163">
                  <c:v>432.918742511765</c:v>
                </c:pt>
                <c:pt idx="13164">
                  <c:v>432.91631927230901</c:v>
                </c:pt>
                <c:pt idx="13165">
                  <c:v>432.840799324366</c:v>
                </c:pt>
                <c:pt idx="13166">
                  <c:v>432.79675859992102</c:v>
                </c:pt>
                <c:pt idx="13167">
                  <c:v>432.57573121250698</c:v>
                </c:pt>
                <c:pt idx="13168">
                  <c:v>432.56792271302203</c:v>
                </c:pt>
                <c:pt idx="13169">
                  <c:v>432.40380949595402</c:v>
                </c:pt>
                <c:pt idx="13170">
                  <c:v>432.36985609906202</c:v>
                </c:pt>
                <c:pt idx="13171">
                  <c:v>432.35839761571498</c:v>
                </c:pt>
                <c:pt idx="13172">
                  <c:v>432.27349643948997</c:v>
                </c:pt>
                <c:pt idx="13173">
                  <c:v>432.222064333687</c:v>
                </c:pt>
                <c:pt idx="13174">
                  <c:v>432.143760529487</c:v>
                </c:pt>
                <c:pt idx="13175">
                  <c:v>432.14333885220799</c:v>
                </c:pt>
                <c:pt idx="13176">
                  <c:v>432.12635675896598</c:v>
                </c:pt>
                <c:pt idx="13177">
                  <c:v>432.12403724773401</c:v>
                </c:pt>
                <c:pt idx="13178">
                  <c:v>432.08011545414797</c:v>
                </c:pt>
                <c:pt idx="13179">
                  <c:v>431.957067806748</c:v>
                </c:pt>
                <c:pt idx="13180">
                  <c:v>431.87853215714898</c:v>
                </c:pt>
                <c:pt idx="13181">
                  <c:v>431.81744558237699</c:v>
                </c:pt>
                <c:pt idx="13182">
                  <c:v>431.78456718548</c:v>
                </c:pt>
                <c:pt idx="13183">
                  <c:v>431.78071641143498</c:v>
                </c:pt>
                <c:pt idx="13184">
                  <c:v>431.77875265666103</c:v>
                </c:pt>
                <c:pt idx="13185">
                  <c:v>431.76807914877497</c:v>
                </c:pt>
                <c:pt idx="13186">
                  <c:v>431.75996314283998</c:v>
                </c:pt>
                <c:pt idx="13187">
                  <c:v>431.73371359674502</c:v>
                </c:pt>
                <c:pt idx="13188">
                  <c:v>431.664044887133</c:v>
                </c:pt>
                <c:pt idx="13189">
                  <c:v>431.53933007405601</c:v>
                </c:pt>
                <c:pt idx="13190">
                  <c:v>431.30195262909899</c:v>
                </c:pt>
                <c:pt idx="13191">
                  <c:v>431.298011101535</c:v>
                </c:pt>
                <c:pt idx="13192">
                  <c:v>431.24522053606398</c:v>
                </c:pt>
                <c:pt idx="13193">
                  <c:v>431.15720512320701</c:v>
                </c:pt>
                <c:pt idx="13194">
                  <c:v>431.117522535023</c:v>
                </c:pt>
                <c:pt idx="13195">
                  <c:v>431.08003983603902</c:v>
                </c:pt>
                <c:pt idx="13196">
                  <c:v>431.06427436114097</c:v>
                </c:pt>
                <c:pt idx="13197">
                  <c:v>430.88284486462402</c:v>
                </c:pt>
                <c:pt idx="13198">
                  <c:v>430.77167383437597</c:v>
                </c:pt>
                <c:pt idx="13199">
                  <c:v>430.76618422355199</c:v>
                </c:pt>
                <c:pt idx="13200">
                  <c:v>430.72326083354898</c:v>
                </c:pt>
                <c:pt idx="13201">
                  <c:v>430.66805435289098</c:v>
                </c:pt>
                <c:pt idx="13202">
                  <c:v>430.61846903970599</c:v>
                </c:pt>
                <c:pt idx="13203">
                  <c:v>430.54736580367199</c:v>
                </c:pt>
                <c:pt idx="13204">
                  <c:v>430.54451317383803</c:v>
                </c:pt>
                <c:pt idx="13205">
                  <c:v>430.47624918668703</c:v>
                </c:pt>
                <c:pt idx="13206">
                  <c:v>430.38596955900198</c:v>
                </c:pt>
                <c:pt idx="13207">
                  <c:v>430.28952837962299</c:v>
                </c:pt>
                <c:pt idx="13208">
                  <c:v>430.07993960109002</c:v>
                </c:pt>
                <c:pt idx="13209">
                  <c:v>430.02019516788198</c:v>
                </c:pt>
                <c:pt idx="13210">
                  <c:v>430.00520608288701</c:v>
                </c:pt>
                <c:pt idx="13211">
                  <c:v>429.87017003451098</c:v>
                </c:pt>
                <c:pt idx="13212">
                  <c:v>429.83027762387201</c:v>
                </c:pt>
                <c:pt idx="13213">
                  <c:v>429.82725786120801</c:v>
                </c:pt>
                <c:pt idx="13214">
                  <c:v>429.80623394210102</c:v>
                </c:pt>
                <c:pt idx="13215">
                  <c:v>429.71857528177401</c:v>
                </c:pt>
                <c:pt idx="13216">
                  <c:v>429.715625961093</c:v>
                </c:pt>
                <c:pt idx="13217">
                  <c:v>429.67308022462902</c:v>
                </c:pt>
                <c:pt idx="13218">
                  <c:v>429.63224262909699</c:v>
                </c:pt>
                <c:pt idx="13219">
                  <c:v>429.52069696695997</c:v>
                </c:pt>
                <c:pt idx="13220">
                  <c:v>429.47971383183102</c:v>
                </c:pt>
                <c:pt idx="13221">
                  <c:v>429.44104446247297</c:v>
                </c:pt>
                <c:pt idx="13222">
                  <c:v>429.29207232745199</c:v>
                </c:pt>
                <c:pt idx="13223">
                  <c:v>429.261419539825</c:v>
                </c:pt>
                <c:pt idx="13224">
                  <c:v>429.244077332865</c:v>
                </c:pt>
                <c:pt idx="13225">
                  <c:v>429.221079282272</c:v>
                </c:pt>
                <c:pt idx="13226">
                  <c:v>429.207713665168</c:v>
                </c:pt>
                <c:pt idx="13227">
                  <c:v>429.18772192993498</c:v>
                </c:pt>
                <c:pt idx="13228">
                  <c:v>429.137111310298</c:v>
                </c:pt>
                <c:pt idx="13229">
                  <c:v>429.06708000107801</c:v>
                </c:pt>
                <c:pt idx="13230">
                  <c:v>428.963686295645</c:v>
                </c:pt>
                <c:pt idx="13231">
                  <c:v>428.68694822846498</c:v>
                </c:pt>
                <c:pt idx="13232">
                  <c:v>428.58306469370399</c:v>
                </c:pt>
                <c:pt idx="13233">
                  <c:v>428.529220701334</c:v>
                </c:pt>
                <c:pt idx="13234">
                  <c:v>428.42950599314798</c:v>
                </c:pt>
                <c:pt idx="13235">
                  <c:v>428.39385150513402</c:v>
                </c:pt>
                <c:pt idx="13236">
                  <c:v>428.350553953131</c:v>
                </c:pt>
                <c:pt idx="13237">
                  <c:v>428.347135837591</c:v>
                </c:pt>
                <c:pt idx="13238">
                  <c:v>428.31284936277001</c:v>
                </c:pt>
                <c:pt idx="13239">
                  <c:v>428.16609562795298</c:v>
                </c:pt>
                <c:pt idx="13240">
                  <c:v>428.10878065381002</c:v>
                </c:pt>
                <c:pt idx="13241">
                  <c:v>427.77219642365202</c:v>
                </c:pt>
                <c:pt idx="13242">
                  <c:v>427.64976010947402</c:v>
                </c:pt>
                <c:pt idx="13243">
                  <c:v>427.63841325526198</c:v>
                </c:pt>
                <c:pt idx="13244">
                  <c:v>427.62370555208798</c:v>
                </c:pt>
                <c:pt idx="13245">
                  <c:v>427.564132886587</c:v>
                </c:pt>
                <c:pt idx="13246">
                  <c:v>427.547377639758</c:v>
                </c:pt>
                <c:pt idx="13247">
                  <c:v>427.52735812863801</c:v>
                </c:pt>
                <c:pt idx="13248">
                  <c:v>427.33249469368798</c:v>
                </c:pt>
                <c:pt idx="13249">
                  <c:v>427.30892084222398</c:v>
                </c:pt>
                <c:pt idx="13250">
                  <c:v>427.22825137377203</c:v>
                </c:pt>
                <c:pt idx="13251">
                  <c:v>427.05966773901099</c:v>
                </c:pt>
                <c:pt idx="13252">
                  <c:v>427.054079914027</c:v>
                </c:pt>
                <c:pt idx="13253">
                  <c:v>427.01072023433301</c:v>
                </c:pt>
                <c:pt idx="13254">
                  <c:v>426.93324448106102</c:v>
                </c:pt>
                <c:pt idx="13255">
                  <c:v>426.92423985569701</c:v>
                </c:pt>
                <c:pt idx="13256">
                  <c:v>426.88093390461597</c:v>
                </c:pt>
                <c:pt idx="13257">
                  <c:v>426.86317943432198</c:v>
                </c:pt>
                <c:pt idx="13258">
                  <c:v>426.84557668739399</c:v>
                </c:pt>
                <c:pt idx="13259">
                  <c:v>426.76914264374301</c:v>
                </c:pt>
                <c:pt idx="13260">
                  <c:v>426.74879052102199</c:v>
                </c:pt>
                <c:pt idx="13261">
                  <c:v>426.73903604380001</c:v>
                </c:pt>
                <c:pt idx="13262">
                  <c:v>426.570298325252</c:v>
                </c:pt>
                <c:pt idx="13263">
                  <c:v>426.40159141620398</c:v>
                </c:pt>
                <c:pt idx="13264">
                  <c:v>426.38149923304599</c:v>
                </c:pt>
                <c:pt idx="13265">
                  <c:v>426.359091327812</c:v>
                </c:pt>
                <c:pt idx="13266">
                  <c:v>426.26027738943998</c:v>
                </c:pt>
                <c:pt idx="13267">
                  <c:v>426.18947369081701</c:v>
                </c:pt>
                <c:pt idx="13268">
                  <c:v>426.06145858942</c:v>
                </c:pt>
                <c:pt idx="13269">
                  <c:v>425.95513250429599</c:v>
                </c:pt>
                <c:pt idx="13270">
                  <c:v>425.842541093791</c:v>
                </c:pt>
                <c:pt idx="13271">
                  <c:v>425.81366779731798</c:v>
                </c:pt>
                <c:pt idx="13272">
                  <c:v>425.65887699591798</c:v>
                </c:pt>
                <c:pt idx="13273">
                  <c:v>425.63632798717902</c:v>
                </c:pt>
                <c:pt idx="13274">
                  <c:v>425.63612818369398</c:v>
                </c:pt>
                <c:pt idx="13275">
                  <c:v>425.62167761003002</c:v>
                </c:pt>
                <c:pt idx="13276">
                  <c:v>425.60082399494098</c:v>
                </c:pt>
                <c:pt idx="13277">
                  <c:v>425.56160377737802</c:v>
                </c:pt>
                <c:pt idx="13278">
                  <c:v>425.51826662926601</c:v>
                </c:pt>
                <c:pt idx="13279">
                  <c:v>425.46389425068202</c:v>
                </c:pt>
                <c:pt idx="13280">
                  <c:v>425.456529994665</c:v>
                </c:pt>
                <c:pt idx="13281">
                  <c:v>425.40171612695502</c:v>
                </c:pt>
                <c:pt idx="13282">
                  <c:v>425.332418852513</c:v>
                </c:pt>
                <c:pt idx="13283">
                  <c:v>425.25301242242699</c:v>
                </c:pt>
                <c:pt idx="13284">
                  <c:v>425.181590381305</c:v>
                </c:pt>
                <c:pt idx="13285">
                  <c:v>425.13772421613902</c:v>
                </c:pt>
                <c:pt idx="13286">
                  <c:v>425.11080839398198</c:v>
                </c:pt>
                <c:pt idx="13287">
                  <c:v>425.107457487825</c:v>
                </c:pt>
                <c:pt idx="13288">
                  <c:v>424.99299504118</c:v>
                </c:pt>
                <c:pt idx="13289">
                  <c:v>424.96031143931498</c:v>
                </c:pt>
                <c:pt idx="13290">
                  <c:v>424.94663192963901</c:v>
                </c:pt>
                <c:pt idx="13291">
                  <c:v>424.93525376540703</c:v>
                </c:pt>
                <c:pt idx="13292">
                  <c:v>424.90120759088097</c:v>
                </c:pt>
                <c:pt idx="13293">
                  <c:v>424.85849516546699</c:v>
                </c:pt>
                <c:pt idx="13294">
                  <c:v>424.84610511720803</c:v>
                </c:pt>
                <c:pt idx="13295">
                  <c:v>424.64123241417798</c:v>
                </c:pt>
                <c:pt idx="13296">
                  <c:v>424.63158257795101</c:v>
                </c:pt>
                <c:pt idx="13297">
                  <c:v>424.62829623468798</c:v>
                </c:pt>
                <c:pt idx="13298">
                  <c:v>424.57069952605798</c:v>
                </c:pt>
                <c:pt idx="13299">
                  <c:v>424.49760414355802</c:v>
                </c:pt>
                <c:pt idx="13300">
                  <c:v>424.47895674606599</c:v>
                </c:pt>
                <c:pt idx="13301">
                  <c:v>424.44007096207503</c:v>
                </c:pt>
                <c:pt idx="13302">
                  <c:v>424.434729638774</c:v>
                </c:pt>
                <c:pt idx="13303">
                  <c:v>424.41235846729001</c:v>
                </c:pt>
                <c:pt idx="13304">
                  <c:v>424.37348381650497</c:v>
                </c:pt>
                <c:pt idx="13305">
                  <c:v>424.28822991496997</c:v>
                </c:pt>
                <c:pt idx="13306">
                  <c:v>424.23669627020098</c:v>
                </c:pt>
                <c:pt idx="13307">
                  <c:v>424.23170381718899</c:v>
                </c:pt>
                <c:pt idx="13308">
                  <c:v>424.20327736010103</c:v>
                </c:pt>
                <c:pt idx="13309">
                  <c:v>424.195073245635</c:v>
                </c:pt>
                <c:pt idx="13310">
                  <c:v>424.16694980972301</c:v>
                </c:pt>
                <c:pt idx="13311">
                  <c:v>424.11483003052803</c:v>
                </c:pt>
                <c:pt idx="13312">
                  <c:v>424.01444557799999</c:v>
                </c:pt>
                <c:pt idx="13313">
                  <c:v>424.00024506382101</c:v>
                </c:pt>
                <c:pt idx="13314">
                  <c:v>423.62233683482299</c:v>
                </c:pt>
                <c:pt idx="13315">
                  <c:v>423.53198723928102</c:v>
                </c:pt>
                <c:pt idx="13316">
                  <c:v>423.40506671395502</c:v>
                </c:pt>
                <c:pt idx="13317">
                  <c:v>423.40202422096598</c:v>
                </c:pt>
                <c:pt idx="13318">
                  <c:v>423.24004149416101</c:v>
                </c:pt>
                <c:pt idx="13319">
                  <c:v>423.11980373016098</c:v>
                </c:pt>
                <c:pt idx="13320">
                  <c:v>423.07916676132601</c:v>
                </c:pt>
                <c:pt idx="13321">
                  <c:v>422.84800866168098</c:v>
                </c:pt>
                <c:pt idx="13322">
                  <c:v>422.80376045581602</c:v>
                </c:pt>
                <c:pt idx="13323">
                  <c:v>422.76881356273401</c:v>
                </c:pt>
                <c:pt idx="13324">
                  <c:v>422.76529012020899</c:v>
                </c:pt>
                <c:pt idx="13325">
                  <c:v>422.69797853392902</c:v>
                </c:pt>
                <c:pt idx="13326">
                  <c:v>422.66611617587301</c:v>
                </c:pt>
                <c:pt idx="13327">
                  <c:v>422.624611200922</c:v>
                </c:pt>
                <c:pt idx="13328">
                  <c:v>422.41032580101802</c:v>
                </c:pt>
                <c:pt idx="13329">
                  <c:v>422.403641917475</c:v>
                </c:pt>
                <c:pt idx="13330">
                  <c:v>422.38683462153898</c:v>
                </c:pt>
                <c:pt idx="13331">
                  <c:v>422.38152154759098</c:v>
                </c:pt>
                <c:pt idx="13332">
                  <c:v>422.32836237369901</c:v>
                </c:pt>
                <c:pt idx="13333">
                  <c:v>422.29652968573902</c:v>
                </c:pt>
                <c:pt idx="13334">
                  <c:v>422.28528085218898</c:v>
                </c:pt>
                <c:pt idx="13335">
                  <c:v>422.262016094714</c:v>
                </c:pt>
                <c:pt idx="13336">
                  <c:v>422.231925725336</c:v>
                </c:pt>
                <c:pt idx="13337">
                  <c:v>422.12241432250403</c:v>
                </c:pt>
                <c:pt idx="13338">
                  <c:v>422.05364200700302</c:v>
                </c:pt>
                <c:pt idx="13339">
                  <c:v>422.04473080399299</c:v>
                </c:pt>
                <c:pt idx="13340">
                  <c:v>422.00311107446601</c:v>
                </c:pt>
                <c:pt idx="13341">
                  <c:v>421.97435103669898</c:v>
                </c:pt>
                <c:pt idx="13342">
                  <c:v>421.89763486106398</c:v>
                </c:pt>
                <c:pt idx="13343">
                  <c:v>421.87814801521603</c:v>
                </c:pt>
                <c:pt idx="13344">
                  <c:v>421.85082905279899</c:v>
                </c:pt>
                <c:pt idx="13345">
                  <c:v>421.83552438123098</c:v>
                </c:pt>
                <c:pt idx="13346">
                  <c:v>421.81902959189603</c:v>
                </c:pt>
                <c:pt idx="13347">
                  <c:v>421.81523340264698</c:v>
                </c:pt>
                <c:pt idx="13348">
                  <c:v>421.80172963794797</c:v>
                </c:pt>
                <c:pt idx="13349">
                  <c:v>421.73309272796399</c:v>
                </c:pt>
                <c:pt idx="13350">
                  <c:v>421.70110270474203</c:v>
                </c:pt>
                <c:pt idx="13351">
                  <c:v>421.57821258466402</c:v>
                </c:pt>
                <c:pt idx="13352">
                  <c:v>421.54226434886698</c:v>
                </c:pt>
                <c:pt idx="13353">
                  <c:v>421.43113551530502</c:v>
                </c:pt>
                <c:pt idx="13354">
                  <c:v>421.40864333953999</c:v>
                </c:pt>
                <c:pt idx="13355">
                  <c:v>421.37337266786</c:v>
                </c:pt>
                <c:pt idx="13356">
                  <c:v>421.367625355423</c:v>
                </c:pt>
                <c:pt idx="13357">
                  <c:v>421.33819621519302</c:v>
                </c:pt>
                <c:pt idx="13358">
                  <c:v>421.17526136615902</c:v>
                </c:pt>
                <c:pt idx="13359">
                  <c:v>421.11802995898398</c:v>
                </c:pt>
                <c:pt idx="13360">
                  <c:v>421.064515664444</c:v>
                </c:pt>
                <c:pt idx="13361">
                  <c:v>421.06050129669802</c:v>
                </c:pt>
                <c:pt idx="13362">
                  <c:v>421.05143103188198</c:v>
                </c:pt>
                <c:pt idx="13363">
                  <c:v>421.03237675001799</c:v>
                </c:pt>
                <c:pt idx="13364">
                  <c:v>421.01546846749198</c:v>
                </c:pt>
                <c:pt idx="13365">
                  <c:v>421.01053519111503</c:v>
                </c:pt>
                <c:pt idx="13366">
                  <c:v>420.86654786533302</c:v>
                </c:pt>
                <c:pt idx="13367">
                  <c:v>420.77885348427202</c:v>
                </c:pt>
                <c:pt idx="13368">
                  <c:v>420.75291324737299</c:v>
                </c:pt>
                <c:pt idx="13369">
                  <c:v>420.73745679973001</c:v>
                </c:pt>
                <c:pt idx="13370">
                  <c:v>420.715493648294</c:v>
                </c:pt>
                <c:pt idx="13371">
                  <c:v>420.63691119573798</c:v>
                </c:pt>
                <c:pt idx="13372">
                  <c:v>420.60942110186801</c:v>
                </c:pt>
                <c:pt idx="13373">
                  <c:v>420.57600903638797</c:v>
                </c:pt>
                <c:pt idx="13374">
                  <c:v>420.56191157619702</c:v>
                </c:pt>
                <c:pt idx="13375">
                  <c:v>420.52099028890501</c:v>
                </c:pt>
                <c:pt idx="13376">
                  <c:v>420.51887459723099</c:v>
                </c:pt>
                <c:pt idx="13377">
                  <c:v>420.50610333687098</c:v>
                </c:pt>
                <c:pt idx="13378">
                  <c:v>420.41736588673399</c:v>
                </c:pt>
                <c:pt idx="13379">
                  <c:v>420.38082548336001</c:v>
                </c:pt>
                <c:pt idx="13380">
                  <c:v>420.36500427751002</c:v>
                </c:pt>
                <c:pt idx="13381">
                  <c:v>420.34434692290802</c:v>
                </c:pt>
                <c:pt idx="13382">
                  <c:v>420.326994039326</c:v>
                </c:pt>
                <c:pt idx="13383">
                  <c:v>420.32510118579802</c:v>
                </c:pt>
                <c:pt idx="13384">
                  <c:v>420.31307938338</c:v>
                </c:pt>
                <c:pt idx="13385">
                  <c:v>420.30090112137901</c:v>
                </c:pt>
                <c:pt idx="13386">
                  <c:v>420.282566459598</c:v>
                </c:pt>
                <c:pt idx="13387">
                  <c:v>420.263845490628</c:v>
                </c:pt>
                <c:pt idx="13388">
                  <c:v>420.22746814381702</c:v>
                </c:pt>
                <c:pt idx="13389">
                  <c:v>420.14201727693199</c:v>
                </c:pt>
                <c:pt idx="13390">
                  <c:v>420.09920592915898</c:v>
                </c:pt>
                <c:pt idx="13391">
                  <c:v>420.05121846169101</c:v>
                </c:pt>
                <c:pt idx="13392">
                  <c:v>420.01951628052001</c:v>
                </c:pt>
                <c:pt idx="13393">
                  <c:v>419.88968010112802</c:v>
                </c:pt>
                <c:pt idx="13394">
                  <c:v>419.85491713885102</c:v>
                </c:pt>
                <c:pt idx="13395">
                  <c:v>419.77895548837398</c:v>
                </c:pt>
                <c:pt idx="13396">
                  <c:v>419.74377282596203</c:v>
                </c:pt>
                <c:pt idx="13397">
                  <c:v>419.74253935892398</c:v>
                </c:pt>
                <c:pt idx="13398">
                  <c:v>419.73636932617597</c:v>
                </c:pt>
                <c:pt idx="13399">
                  <c:v>419.57309466889001</c:v>
                </c:pt>
                <c:pt idx="13400">
                  <c:v>419.56063103714098</c:v>
                </c:pt>
                <c:pt idx="13401">
                  <c:v>419.514062407555</c:v>
                </c:pt>
                <c:pt idx="13402">
                  <c:v>419.46109426302098</c:v>
                </c:pt>
                <c:pt idx="13403">
                  <c:v>419.45123566850702</c:v>
                </c:pt>
                <c:pt idx="13404">
                  <c:v>419.431681747575</c:v>
                </c:pt>
                <c:pt idx="13405">
                  <c:v>419.38017139059599</c:v>
                </c:pt>
                <c:pt idx="13406">
                  <c:v>419.27575066809101</c:v>
                </c:pt>
                <c:pt idx="13407">
                  <c:v>419.26612467204097</c:v>
                </c:pt>
                <c:pt idx="13408">
                  <c:v>419.04232608933802</c:v>
                </c:pt>
                <c:pt idx="13409">
                  <c:v>419.01776057724902</c:v>
                </c:pt>
                <c:pt idx="13410">
                  <c:v>419.01707310481697</c:v>
                </c:pt>
                <c:pt idx="13411">
                  <c:v>418.94247031845401</c:v>
                </c:pt>
                <c:pt idx="13412">
                  <c:v>418.93342846035802</c:v>
                </c:pt>
                <c:pt idx="13413">
                  <c:v>418.93051090237998</c:v>
                </c:pt>
                <c:pt idx="13414">
                  <c:v>418.92078299318098</c:v>
                </c:pt>
                <c:pt idx="13415">
                  <c:v>418.91069498511001</c:v>
                </c:pt>
                <c:pt idx="13416">
                  <c:v>418.90625977641201</c:v>
                </c:pt>
                <c:pt idx="13417">
                  <c:v>418.87112512851201</c:v>
                </c:pt>
                <c:pt idx="13418">
                  <c:v>418.81784060849498</c:v>
                </c:pt>
                <c:pt idx="13419">
                  <c:v>418.81460179479399</c:v>
                </c:pt>
                <c:pt idx="13420">
                  <c:v>418.800853898924</c:v>
                </c:pt>
                <c:pt idx="13421">
                  <c:v>418.78469410927602</c:v>
                </c:pt>
                <c:pt idx="13422">
                  <c:v>418.69818907894</c:v>
                </c:pt>
                <c:pt idx="13423">
                  <c:v>418.68301151406502</c:v>
                </c:pt>
                <c:pt idx="13424">
                  <c:v>418.68282896840901</c:v>
                </c:pt>
                <c:pt idx="13425">
                  <c:v>418.66934689236501</c:v>
                </c:pt>
                <c:pt idx="13426">
                  <c:v>418.632119826679</c:v>
                </c:pt>
                <c:pt idx="13427">
                  <c:v>418.61608141668501</c:v>
                </c:pt>
                <c:pt idx="13428">
                  <c:v>418.57617667148497</c:v>
                </c:pt>
                <c:pt idx="13429">
                  <c:v>418.50968638050199</c:v>
                </c:pt>
                <c:pt idx="13430">
                  <c:v>418.50583197980001</c:v>
                </c:pt>
                <c:pt idx="13431">
                  <c:v>418.460363634403</c:v>
                </c:pt>
                <c:pt idx="13432">
                  <c:v>418.44586494828098</c:v>
                </c:pt>
                <c:pt idx="13433">
                  <c:v>418.444704296118</c:v>
                </c:pt>
                <c:pt idx="13434">
                  <c:v>418.442524084929</c:v>
                </c:pt>
                <c:pt idx="13435">
                  <c:v>418.40413869362902</c:v>
                </c:pt>
                <c:pt idx="13436">
                  <c:v>418.34707023170103</c:v>
                </c:pt>
                <c:pt idx="13437">
                  <c:v>418.29691476281999</c:v>
                </c:pt>
                <c:pt idx="13438">
                  <c:v>418.19558774747401</c:v>
                </c:pt>
                <c:pt idx="13439">
                  <c:v>418.182864742616</c:v>
                </c:pt>
                <c:pt idx="13440">
                  <c:v>418.177055484231</c:v>
                </c:pt>
                <c:pt idx="13441">
                  <c:v>418.14580759389401</c:v>
                </c:pt>
                <c:pt idx="13442">
                  <c:v>418.12852718596702</c:v>
                </c:pt>
                <c:pt idx="13443">
                  <c:v>418.10469348150002</c:v>
                </c:pt>
                <c:pt idx="13444">
                  <c:v>418.10163474859701</c:v>
                </c:pt>
                <c:pt idx="13445">
                  <c:v>418.09835897302401</c:v>
                </c:pt>
                <c:pt idx="13446">
                  <c:v>417.99282827041299</c:v>
                </c:pt>
                <c:pt idx="13447">
                  <c:v>417.93815895504599</c:v>
                </c:pt>
                <c:pt idx="13448">
                  <c:v>417.88669700735397</c:v>
                </c:pt>
                <c:pt idx="13449">
                  <c:v>417.81547517304602</c:v>
                </c:pt>
                <c:pt idx="13450">
                  <c:v>417.798955510089</c:v>
                </c:pt>
                <c:pt idx="13451">
                  <c:v>417.74514463326801</c:v>
                </c:pt>
                <c:pt idx="13452">
                  <c:v>417.730002392963</c:v>
                </c:pt>
                <c:pt idx="13453">
                  <c:v>417.72649455840298</c:v>
                </c:pt>
                <c:pt idx="13454">
                  <c:v>417.70076389928602</c:v>
                </c:pt>
                <c:pt idx="13455">
                  <c:v>417.67620902969998</c:v>
                </c:pt>
                <c:pt idx="13456">
                  <c:v>417.662748064732</c:v>
                </c:pt>
                <c:pt idx="13457">
                  <c:v>417.657716810078</c:v>
                </c:pt>
                <c:pt idx="13458">
                  <c:v>417.62444828322799</c:v>
                </c:pt>
                <c:pt idx="13459">
                  <c:v>417.56451079553102</c:v>
                </c:pt>
                <c:pt idx="13460">
                  <c:v>417.55944962697998</c:v>
                </c:pt>
                <c:pt idx="13461">
                  <c:v>417.55217976202903</c:v>
                </c:pt>
                <c:pt idx="13462">
                  <c:v>417.54772935924598</c:v>
                </c:pt>
                <c:pt idx="13463">
                  <c:v>417.52480761262598</c:v>
                </c:pt>
                <c:pt idx="13464">
                  <c:v>417.51759207042102</c:v>
                </c:pt>
                <c:pt idx="13465">
                  <c:v>417.50753829861702</c:v>
                </c:pt>
                <c:pt idx="13466">
                  <c:v>417.49457751090301</c:v>
                </c:pt>
                <c:pt idx="13467">
                  <c:v>417.42513850460898</c:v>
                </c:pt>
                <c:pt idx="13468">
                  <c:v>417.41984772742398</c:v>
                </c:pt>
                <c:pt idx="13469">
                  <c:v>417.41411451377098</c:v>
                </c:pt>
                <c:pt idx="13470">
                  <c:v>417.36594697884698</c:v>
                </c:pt>
                <c:pt idx="13471">
                  <c:v>417.34091957977301</c:v>
                </c:pt>
                <c:pt idx="13472">
                  <c:v>417.31082279273102</c:v>
                </c:pt>
                <c:pt idx="13473">
                  <c:v>417.28866109764601</c:v>
                </c:pt>
                <c:pt idx="13474">
                  <c:v>417.23164905441899</c:v>
                </c:pt>
                <c:pt idx="13475">
                  <c:v>417.21378012001702</c:v>
                </c:pt>
                <c:pt idx="13476">
                  <c:v>417.055571702142</c:v>
                </c:pt>
                <c:pt idx="13477">
                  <c:v>417.05268142364798</c:v>
                </c:pt>
                <c:pt idx="13478">
                  <c:v>416.94751139999198</c:v>
                </c:pt>
                <c:pt idx="13479">
                  <c:v>416.919578079026</c:v>
                </c:pt>
                <c:pt idx="13480">
                  <c:v>416.91881690251898</c:v>
                </c:pt>
                <c:pt idx="13481">
                  <c:v>416.853331262864</c:v>
                </c:pt>
                <c:pt idx="13482">
                  <c:v>416.815948582072</c:v>
                </c:pt>
                <c:pt idx="13483">
                  <c:v>416.756356642291</c:v>
                </c:pt>
                <c:pt idx="13484">
                  <c:v>416.755728390868</c:v>
                </c:pt>
                <c:pt idx="13485">
                  <c:v>416.74711261632802</c:v>
                </c:pt>
                <c:pt idx="13486">
                  <c:v>416.73605473833902</c:v>
                </c:pt>
                <c:pt idx="13487">
                  <c:v>416.72693192562701</c:v>
                </c:pt>
                <c:pt idx="13488">
                  <c:v>416.69426273953098</c:v>
                </c:pt>
                <c:pt idx="13489">
                  <c:v>416.682989262484</c:v>
                </c:pt>
                <c:pt idx="13490">
                  <c:v>416.67593174390498</c:v>
                </c:pt>
                <c:pt idx="13491">
                  <c:v>416.62917639542798</c:v>
                </c:pt>
                <c:pt idx="13492">
                  <c:v>416.57791434352902</c:v>
                </c:pt>
                <c:pt idx="13493">
                  <c:v>416.46027247551001</c:v>
                </c:pt>
                <c:pt idx="13494">
                  <c:v>416.41420360663199</c:v>
                </c:pt>
                <c:pt idx="13495">
                  <c:v>416.35252736640302</c:v>
                </c:pt>
                <c:pt idx="13496">
                  <c:v>416.333439025453</c:v>
                </c:pt>
                <c:pt idx="13497">
                  <c:v>416.31685268342699</c:v>
                </c:pt>
                <c:pt idx="13498">
                  <c:v>416.29281249962798</c:v>
                </c:pt>
                <c:pt idx="13499">
                  <c:v>416.26077478739501</c:v>
                </c:pt>
                <c:pt idx="13500">
                  <c:v>416.08580579846301</c:v>
                </c:pt>
                <c:pt idx="13501">
                  <c:v>416.07682423116103</c:v>
                </c:pt>
                <c:pt idx="13502">
                  <c:v>416.03356556520799</c:v>
                </c:pt>
                <c:pt idx="13503">
                  <c:v>416.02139965276302</c:v>
                </c:pt>
                <c:pt idx="13504">
                  <c:v>416.002649954064</c:v>
                </c:pt>
                <c:pt idx="13505">
                  <c:v>415.99022357016702</c:v>
                </c:pt>
                <c:pt idx="13506">
                  <c:v>415.98754389361801</c:v>
                </c:pt>
                <c:pt idx="13507">
                  <c:v>415.98174654420399</c:v>
                </c:pt>
                <c:pt idx="13508">
                  <c:v>415.95450529459998</c:v>
                </c:pt>
                <c:pt idx="13509">
                  <c:v>415.908934706087</c:v>
                </c:pt>
                <c:pt idx="13510">
                  <c:v>415.88836326120202</c:v>
                </c:pt>
                <c:pt idx="13511">
                  <c:v>415.87611132452298</c:v>
                </c:pt>
                <c:pt idx="13512">
                  <c:v>415.87322153775398</c:v>
                </c:pt>
                <c:pt idx="13513">
                  <c:v>415.85665368505897</c:v>
                </c:pt>
                <c:pt idx="13514">
                  <c:v>415.813462632381</c:v>
                </c:pt>
                <c:pt idx="13515">
                  <c:v>415.74528706339601</c:v>
                </c:pt>
                <c:pt idx="13516">
                  <c:v>415.74168327966999</c:v>
                </c:pt>
                <c:pt idx="13517">
                  <c:v>415.73471954397598</c:v>
                </c:pt>
                <c:pt idx="13518">
                  <c:v>415.72571818980703</c:v>
                </c:pt>
                <c:pt idx="13519">
                  <c:v>415.71586730379499</c:v>
                </c:pt>
                <c:pt idx="13520">
                  <c:v>415.70996132389598</c:v>
                </c:pt>
                <c:pt idx="13521">
                  <c:v>415.65961601941899</c:v>
                </c:pt>
                <c:pt idx="13522">
                  <c:v>415.646339203899</c:v>
                </c:pt>
                <c:pt idx="13523">
                  <c:v>415.64229062410999</c:v>
                </c:pt>
                <c:pt idx="13524">
                  <c:v>415.63292573285401</c:v>
                </c:pt>
                <c:pt idx="13525">
                  <c:v>415.63231540637202</c:v>
                </c:pt>
                <c:pt idx="13526">
                  <c:v>415.62469100193601</c:v>
                </c:pt>
                <c:pt idx="13527">
                  <c:v>415.58749113287797</c:v>
                </c:pt>
                <c:pt idx="13528">
                  <c:v>415.56391158240001</c:v>
                </c:pt>
                <c:pt idx="13529">
                  <c:v>415.52439228763399</c:v>
                </c:pt>
                <c:pt idx="13530">
                  <c:v>415.51198699529903</c:v>
                </c:pt>
                <c:pt idx="13531">
                  <c:v>415.43114064389999</c:v>
                </c:pt>
                <c:pt idx="13532">
                  <c:v>415.31802443212001</c:v>
                </c:pt>
                <c:pt idx="13533">
                  <c:v>415.29899718587001</c:v>
                </c:pt>
                <c:pt idx="13534">
                  <c:v>415.29553917248001</c:v>
                </c:pt>
                <c:pt idx="13535">
                  <c:v>415.29024405966902</c:v>
                </c:pt>
                <c:pt idx="13536">
                  <c:v>415.24024505834399</c:v>
                </c:pt>
                <c:pt idx="13537">
                  <c:v>415.14701359610501</c:v>
                </c:pt>
                <c:pt idx="13538">
                  <c:v>415.04631462121603</c:v>
                </c:pt>
                <c:pt idx="13539">
                  <c:v>415.038762593299</c:v>
                </c:pt>
                <c:pt idx="13540">
                  <c:v>415.03478737561102</c:v>
                </c:pt>
                <c:pt idx="13541">
                  <c:v>414.98200245919901</c:v>
                </c:pt>
                <c:pt idx="13542">
                  <c:v>414.976699558235</c:v>
                </c:pt>
                <c:pt idx="13543">
                  <c:v>414.957592922267</c:v>
                </c:pt>
                <c:pt idx="13544">
                  <c:v>414.91534462881299</c:v>
                </c:pt>
                <c:pt idx="13545">
                  <c:v>414.87162122239698</c:v>
                </c:pt>
                <c:pt idx="13546">
                  <c:v>414.65877782119998</c:v>
                </c:pt>
                <c:pt idx="13547">
                  <c:v>414.64018995160097</c:v>
                </c:pt>
                <c:pt idx="13548">
                  <c:v>414.61973771365899</c:v>
                </c:pt>
                <c:pt idx="13549">
                  <c:v>414.57234849860902</c:v>
                </c:pt>
                <c:pt idx="13550">
                  <c:v>414.55820679125901</c:v>
                </c:pt>
                <c:pt idx="13551">
                  <c:v>414.52195526678599</c:v>
                </c:pt>
                <c:pt idx="13552">
                  <c:v>414.51839019628198</c:v>
                </c:pt>
                <c:pt idx="13553">
                  <c:v>414.49063930629001</c:v>
                </c:pt>
                <c:pt idx="13554">
                  <c:v>414.322420429879</c:v>
                </c:pt>
                <c:pt idx="13555">
                  <c:v>414.31527484359202</c:v>
                </c:pt>
                <c:pt idx="13556">
                  <c:v>414.28805387290203</c:v>
                </c:pt>
                <c:pt idx="13557">
                  <c:v>414.23347596275102</c:v>
                </c:pt>
                <c:pt idx="13558">
                  <c:v>414.145688338355</c:v>
                </c:pt>
                <c:pt idx="13559">
                  <c:v>414.12773395726401</c:v>
                </c:pt>
                <c:pt idx="13560">
                  <c:v>414.12628161202002</c:v>
                </c:pt>
                <c:pt idx="13561">
                  <c:v>414.11463792876799</c:v>
                </c:pt>
                <c:pt idx="13562">
                  <c:v>414.08934799097301</c:v>
                </c:pt>
                <c:pt idx="13563">
                  <c:v>414.06358094885701</c:v>
                </c:pt>
                <c:pt idx="13564">
                  <c:v>414.04142461908702</c:v>
                </c:pt>
                <c:pt idx="13565">
                  <c:v>414.02835689221001</c:v>
                </c:pt>
                <c:pt idx="13566">
                  <c:v>414.00728201776701</c:v>
                </c:pt>
                <c:pt idx="13567">
                  <c:v>413.982630620046</c:v>
                </c:pt>
                <c:pt idx="13568">
                  <c:v>413.96923499461502</c:v>
                </c:pt>
                <c:pt idx="13569">
                  <c:v>413.94437265670598</c:v>
                </c:pt>
                <c:pt idx="13570">
                  <c:v>413.926921971274</c:v>
                </c:pt>
                <c:pt idx="13571">
                  <c:v>413.92098351422698</c:v>
                </c:pt>
                <c:pt idx="13572">
                  <c:v>413.90992278306402</c:v>
                </c:pt>
                <c:pt idx="13573">
                  <c:v>413.89991023761797</c:v>
                </c:pt>
                <c:pt idx="13574">
                  <c:v>413.88346664248201</c:v>
                </c:pt>
                <c:pt idx="13575">
                  <c:v>413.87990620418498</c:v>
                </c:pt>
                <c:pt idx="13576">
                  <c:v>413.86569022052203</c:v>
                </c:pt>
                <c:pt idx="13577">
                  <c:v>413.80647537484799</c:v>
                </c:pt>
                <c:pt idx="13578">
                  <c:v>413.65043890607598</c:v>
                </c:pt>
                <c:pt idx="13579">
                  <c:v>413.60323507710899</c:v>
                </c:pt>
                <c:pt idx="13580">
                  <c:v>413.57336392261902</c:v>
                </c:pt>
                <c:pt idx="13581">
                  <c:v>413.57256759745502</c:v>
                </c:pt>
                <c:pt idx="13582">
                  <c:v>413.57051042592002</c:v>
                </c:pt>
                <c:pt idx="13583">
                  <c:v>413.53803306722199</c:v>
                </c:pt>
                <c:pt idx="13584">
                  <c:v>413.52332992419701</c:v>
                </c:pt>
                <c:pt idx="13585">
                  <c:v>413.474169947044</c:v>
                </c:pt>
                <c:pt idx="13586">
                  <c:v>413.46459261050802</c:v>
                </c:pt>
                <c:pt idx="13587">
                  <c:v>413.35849972567701</c:v>
                </c:pt>
                <c:pt idx="13588">
                  <c:v>413.31034250444299</c:v>
                </c:pt>
                <c:pt idx="13589">
                  <c:v>413.29308509136598</c:v>
                </c:pt>
                <c:pt idx="13590">
                  <c:v>413.29265926723298</c:v>
                </c:pt>
                <c:pt idx="13591">
                  <c:v>413.273591946816</c:v>
                </c:pt>
                <c:pt idx="13592">
                  <c:v>413.22152009252397</c:v>
                </c:pt>
                <c:pt idx="13593">
                  <c:v>413.13544795822003</c:v>
                </c:pt>
                <c:pt idx="13594">
                  <c:v>413.11831634511799</c:v>
                </c:pt>
                <c:pt idx="13595">
                  <c:v>413.08919617903899</c:v>
                </c:pt>
                <c:pt idx="13596">
                  <c:v>413.08105934909401</c:v>
                </c:pt>
                <c:pt idx="13597">
                  <c:v>413.06076158985502</c:v>
                </c:pt>
                <c:pt idx="13598">
                  <c:v>413.03559432966301</c:v>
                </c:pt>
                <c:pt idx="13599">
                  <c:v>413.032239277965</c:v>
                </c:pt>
                <c:pt idx="13600">
                  <c:v>412.98285381872103</c:v>
                </c:pt>
                <c:pt idx="13601">
                  <c:v>412.96773951529002</c:v>
                </c:pt>
                <c:pt idx="13602">
                  <c:v>412.94828027844898</c:v>
                </c:pt>
                <c:pt idx="13603">
                  <c:v>412.94616200934502</c:v>
                </c:pt>
                <c:pt idx="13604">
                  <c:v>412.87311051366697</c:v>
                </c:pt>
                <c:pt idx="13605">
                  <c:v>412.84535250666403</c:v>
                </c:pt>
                <c:pt idx="13606">
                  <c:v>412.80657489999697</c:v>
                </c:pt>
                <c:pt idx="13607">
                  <c:v>412.78598327367501</c:v>
                </c:pt>
                <c:pt idx="13608">
                  <c:v>412.72600185792601</c:v>
                </c:pt>
                <c:pt idx="13609">
                  <c:v>412.70991235088002</c:v>
                </c:pt>
                <c:pt idx="13610">
                  <c:v>412.702783096671</c:v>
                </c:pt>
                <c:pt idx="13611">
                  <c:v>412.64649549707798</c:v>
                </c:pt>
                <c:pt idx="13612">
                  <c:v>412.54135207520102</c:v>
                </c:pt>
                <c:pt idx="13613">
                  <c:v>412.528347867501</c:v>
                </c:pt>
                <c:pt idx="13614">
                  <c:v>412.39939556578798</c:v>
                </c:pt>
                <c:pt idx="13615">
                  <c:v>412.31512425846603</c:v>
                </c:pt>
                <c:pt idx="13616">
                  <c:v>412.290283260617</c:v>
                </c:pt>
                <c:pt idx="13617">
                  <c:v>412.18876847641701</c:v>
                </c:pt>
                <c:pt idx="13618">
                  <c:v>412.07484152023801</c:v>
                </c:pt>
                <c:pt idx="13619">
                  <c:v>412.04992888181999</c:v>
                </c:pt>
                <c:pt idx="13620">
                  <c:v>412.009441970051</c:v>
                </c:pt>
                <c:pt idx="13621">
                  <c:v>411.95755360796102</c:v>
                </c:pt>
                <c:pt idx="13622">
                  <c:v>411.95517469175201</c:v>
                </c:pt>
                <c:pt idx="13623">
                  <c:v>411.908553585974</c:v>
                </c:pt>
                <c:pt idx="13624">
                  <c:v>411.85416419492702</c:v>
                </c:pt>
                <c:pt idx="13625">
                  <c:v>411.83607272725402</c:v>
                </c:pt>
                <c:pt idx="13626">
                  <c:v>411.79549934180602</c:v>
                </c:pt>
                <c:pt idx="13627">
                  <c:v>411.77209746220097</c:v>
                </c:pt>
                <c:pt idx="13628">
                  <c:v>411.759295942221</c:v>
                </c:pt>
                <c:pt idx="13629">
                  <c:v>411.71421456735197</c:v>
                </c:pt>
                <c:pt idx="13630">
                  <c:v>411.71370566618702</c:v>
                </c:pt>
                <c:pt idx="13631">
                  <c:v>411.682052601051</c:v>
                </c:pt>
                <c:pt idx="13632">
                  <c:v>411.61056200140803</c:v>
                </c:pt>
                <c:pt idx="13633">
                  <c:v>411.60335434406602</c:v>
                </c:pt>
                <c:pt idx="13634">
                  <c:v>411.50355115061501</c:v>
                </c:pt>
                <c:pt idx="13635">
                  <c:v>411.47704461844398</c:v>
                </c:pt>
                <c:pt idx="13636">
                  <c:v>411.476427591174</c:v>
                </c:pt>
                <c:pt idx="13637">
                  <c:v>411.47559484986999</c:v>
                </c:pt>
                <c:pt idx="13638">
                  <c:v>411.46442109323601</c:v>
                </c:pt>
                <c:pt idx="13639">
                  <c:v>411.45558775709497</c:v>
                </c:pt>
                <c:pt idx="13640">
                  <c:v>411.42189914684297</c:v>
                </c:pt>
                <c:pt idx="13641">
                  <c:v>411.35202337475903</c:v>
                </c:pt>
                <c:pt idx="13642">
                  <c:v>411.320267256291</c:v>
                </c:pt>
                <c:pt idx="13643">
                  <c:v>411.30280188517497</c:v>
                </c:pt>
                <c:pt idx="13644">
                  <c:v>411.25933740044798</c:v>
                </c:pt>
                <c:pt idx="13645">
                  <c:v>411.24800801248102</c:v>
                </c:pt>
                <c:pt idx="13646">
                  <c:v>411.23546284816501</c:v>
                </c:pt>
                <c:pt idx="13647">
                  <c:v>411.22547476437398</c:v>
                </c:pt>
                <c:pt idx="13648">
                  <c:v>411.19598868272601</c:v>
                </c:pt>
                <c:pt idx="13649">
                  <c:v>411.15874068050101</c:v>
                </c:pt>
                <c:pt idx="13650">
                  <c:v>411.14345090233701</c:v>
                </c:pt>
                <c:pt idx="13651">
                  <c:v>411.123583569853</c:v>
                </c:pt>
                <c:pt idx="13652">
                  <c:v>411.11427122626702</c:v>
                </c:pt>
                <c:pt idx="13653">
                  <c:v>411.00108560289198</c:v>
                </c:pt>
                <c:pt idx="13654">
                  <c:v>410.970431170251</c:v>
                </c:pt>
                <c:pt idx="13655">
                  <c:v>410.93897809893002</c:v>
                </c:pt>
                <c:pt idx="13656">
                  <c:v>410.91272409532002</c:v>
                </c:pt>
                <c:pt idx="13657">
                  <c:v>410.87510635586602</c:v>
                </c:pt>
                <c:pt idx="13658">
                  <c:v>410.820726504258</c:v>
                </c:pt>
                <c:pt idx="13659">
                  <c:v>410.73504293511098</c:v>
                </c:pt>
                <c:pt idx="13660">
                  <c:v>410.71785081948298</c:v>
                </c:pt>
                <c:pt idx="13661">
                  <c:v>410.70189367647299</c:v>
                </c:pt>
                <c:pt idx="13662">
                  <c:v>410.613479893234</c:v>
                </c:pt>
                <c:pt idx="13663">
                  <c:v>410.60886639249901</c:v>
                </c:pt>
                <c:pt idx="13664">
                  <c:v>410.60490062123898</c:v>
                </c:pt>
                <c:pt idx="13665">
                  <c:v>410.57511065262401</c:v>
                </c:pt>
                <c:pt idx="13666">
                  <c:v>410.56423984799602</c:v>
                </c:pt>
                <c:pt idx="13667">
                  <c:v>410.51684411696499</c:v>
                </c:pt>
                <c:pt idx="13668">
                  <c:v>410.43169757800598</c:v>
                </c:pt>
                <c:pt idx="13669">
                  <c:v>410.43078221864602</c:v>
                </c:pt>
                <c:pt idx="13670">
                  <c:v>410.41006916174399</c:v>
                </c:pt>
                <c:pt idx="13671">
                  <c:v>410.38354526352998</c:v>
                </c:pt>
                <c:pt idx="13672">
                  <c:v>410.37710893562598</c:v>
                </c:pt>
                <c:pt idx="13673">
                  <c:v>410.16831161690402</c:v>
                </c:pt>
                <c:pt idx="13674">
                  <c:v>410.08828786573298</c:v>
                </c:pt>
                <c:pt idx="13675">
                  <c:v>410.04817737688199</c:v>
                </c:pt>
                <c:pt idx="13676">
                  <c:v>410.02423088310002</c:v>
                </c:pt>
                <c:pt idx="13677">
                  <c:v>410.01008006195599</c:v>
                </c:pt>
                <c:pt idx="13678">
                  <c:v>409.993010597492</c:v>
                </c:pt>
                <c:pt idx="13679">
                  <c:v>409.98710016486302</c:v>
                </c:pt>
                <c:pt idx="13680">
                  <c:v>409.92750865340599</c:v>
                </c:pt>
                <c:pt idx="13681">
                  <c:v>409.88870981445899</c:v>
                </c:pt>
                <c:pt idx="13682">
                  <c:v>409.87702083428201</c:v>
                </c:pt>
                <c:pt idx="13683">
                  <c:v>409.87645645780401</c:v>
                </c:pt>
                <c:pt idx="13684">
                  <c:v>409.79643890409102</c:v>
                </c:pt>
                <c:pt idx="13685">
                  <c:v>409.77324759322101</c:v>
                </c:pt>
                <c:pt idx="13686">
                  <c:v>409.62774655190202</c:v>
                </c:pt>
                <c:pt idx="13687">
                  <c:v>409.59036208984799</c:v>
                </c:pt>
                <c:pt idx="13688">
                  <c:v>409.537736355893</c:v>
                </c:pt>
                <c:pt idx="13689">
                  <c:v>409.52444109516603</c:v>
                </c:pt>
                <c:pt idx="13690">
                  <c:v>409.503962213732</c:v>
                </c:pt>
                <c:pt idx="13691">
                  <c:v>409.436281716059</c:v>
                </c:pt>
                <c:pt idx="13692">
                  <c:v>409.42481526667899</c:v>
                </c:pt>
                <c:pt idx="13693">
                  <c:v>409.409375040371</c:v>
                </c:pt>
                <c:pt idx="13694">
                  <c:v>409.38128253257599</c:v>
                </c:pt>
                <c:pt idx="13695">
                  <c:v>409.36938921623403</c:v>
                </c:pt>
                <c:pt idx="13696">
                  <c:v>409.369345084222</c:v>
                </c:pt>
                <c:pt idx="13697">
                  <c:v>409.36534965680198</c:v>
                </c:pt>
                <c:pt idx="13698">
                  <c:v>409.35265291887498</c:v>
                </c:pt>
                <c:pt idx="13699">
                  <c:v>409.34052394468802</c:v>
                </c:pt>
                <c:pt idx="13700">
                  <c:v>409.29124715625102</c:v>
                </c:pt>
                <c:pt idx="13701">
                  <c:v>409.263579268223</c:v>
                </c:pt>
                <c:pt idx="13702">
                  <c:v>409.23973933396798</c:v>
                </c:pt>
                <c:pt idx="13703">
                  <c:v>409.23817127413298</c:v>
                </c:pt>
                <c:pt idx="13704">
                  <c:v>409.22029046590501</c:v>
                </c:pt>
                <c:pt idx="13705">
                  <c:v>409.21485603377602</c:v>
                </c:pt>
                <c:pt idx="13706">
                  <c:v>409.20068075404498</c:v>
                </c:pt>
                <c:pt idx="13707">
                  <c:v>409.18701607313</c:v>
                </c:pt>
                <c:pt idx="13708">
                  <c:v>409.17189411623701</c:v>
                </c:pt>
                <c:pt idx="13709">
                  <c:v>409.13907874883103</c:v>
                </c:pt>
                <c:pt idx="13710">
                  <c:v>409.133784860726</c:v>
                </c:pt>
                <c:pt idx="13711">
                  <c:v>409.11972759618402</c:v>
                </c:pt>
                <c:pt idx="13712">
                  <c:v>409.06784207371197</c:v>
                </c:pt>
                <c:pt idx="13713">
                  <c:v>409.05436215559098</c:v>
                </c:pt>
                <c:pt idx="13714">
                  <c:v>409.01703357618999</c:v>
                </c:pt>
                <c:pt idx="13715">
                  <c:v>408.96625551859199</c:v>
                </c:pt>
                <c:pt idx="13716">
                  <c:v>408.96106168217199</c:v>
                </c:pt>
                <c:pt idx="13717">
                  <c:v>408.92105804342498</c:v>
                </c:pt>
                <c:pt idx="13718">
                  <c:v>408.88793465348698</c:v>
                </c:pt>
                <c:pt idx="13719">
                  <c:v>408.88407897189398</c:v>
                </c:pt>
                <c:pt idx="13720">
                  <c:v>408.825557383415</c:v>
                </c:pt>
                <c:pt idx="13721">
                  <c:v>408.76602410867298</c:v>
                </c:pt>
                <c:pt idx="13722">
                  <c:v>408.75970285416599</c:v>
                </c:pt>
                <c:pt idx="13723">
                  <c:v>408.72898955160503</c:v>
                </c:pt>
                <c:pt idx="13724">
                  <c:v>408.72723603145698</c:v>
                </c:pt>
                <c:pt idx="13725">
                  <c:v>408.69759471299102</c:v>
                </c:pt>
                <c:pt idx="13726">
                  <c:v>408.68488167701901</c:v>
                </c:pt>
                <c:pt idx="13727">
                  <c:v>408.667064179119</c:v>
                </c:pt>
                <c:pt idx="13728">
                  <c:v>408.63996216184</c:v>
                </c:pt>
                <c:pt idx="13729">
                  <c:v>408.62156767048299</c:v>
                </c:pt>
                <c:pt idx="13730">
                  <c:v>408.57786091122603</c:v>
                </c:pt>
                <c:pt idx="13731">
                  <c:v>408.48367626458298</c:v>
                </c:pt>
                <c:pt idx="13732">
                  <c:v>408.404320517511</c:v>
                </c:pt>
                <c:pt idx="13733">
                  <c:v>408.38191010929501</c:v>
                </c:pt>
                <c:pt idx="13734">
                  <c:v>408.32429778771001</c:v>
                </c:pt>
                <c:pt idx="13735">
                  <c:v>408.31569406428099</c:v>
                </c:pt>
                <c:pt idx="13736">
                  <c:v>408.22308645219999</c:v>
                </c:pt>
                <c:pt idx="13737">
                  <c:v>408.19242272871298</c:v>
                </c:pt>
                <c:pt idx="13738">
                  <c:v>408.10557675232002</c:v>
                </c:pt>
                <c:pt idx="13739">
                  <c:v>408.087700519988</c:v>
                </c:pt>
                <c:pt idx="13740">
                  <c:v>408.06625770032798</c:v>
                </c:pt>
                <c:pt idx="13741">
                  <c:v>407.99371688753803</c:v>
                </c:pt>
                <c:pt idx="13742">
                  <c:v>407.97610657355602</c:v>
                </c:pt>
                <c:pt idx="13743">
                  <c:v>407.96193622531501</c:v>
                </c:pt>
                <c:pt idx="13744">
                  <c:v>407.955532366939</c:v>
                </c:pt>
                <c:pt idx="13745">
                  <c:v>407.952069252873</c:v>
                </c:pt>
                <c:pt idx="13746">
                  <c:v>407.93376098070502</c:v>
                </c:pt>
                <c:pt idx="13747">
                  <c:v>407.90025587115099</c:v>
                </c:pt>
                <c:pt idx="13748">
                  <c:v>407.89462753685501</c:v>
                </c:pt>
                <c:pt idx="13749">
                  <c:v>407.89045910930997</c:v>
                </c:pt>
                <c:pt idx="13750">
                  <c:v>407.88428154903897</c:v>
                </c:pt>
                <c:pt idx="13751">
                  <c:v>407.833186607286</c:v>
                </c:pt>
                <c:pt idx="13752">
                  <c:v>407.818752102909</c:v>
                </c:pt>
                <c:pt idx="13753">
                  <c:v>407.81460836838397</c:v>
                </c:pt>
                <c:pt idx="13754">
                  <c:v>407.79281080880497</c:v>
                </c:pt>
                <c:pt idx="13755">
                  <c:v>407.76649489051601</c:v>
                </c:pt>
                <c:pt idx="13756">
                  <c:v>407.749555185465</c:v>
                </c:pt>
                <c:pt idx="13757">
                  <c:v>407.740656191227</c:v>
                </c:pt>
                <c:pt idx="13758">
                  <c:v>407.70426135093197</c:v>
                </c:pt>
                <c:pt idx="13759">
                  <c:v>407.68632032449699</c:v>
                </c:pt>
                <c:pt idx="13760">
                  <c:v>407.68266286080302</c:v>
                </c:pt>
                <c:pt idx="13761">
                  <c:v>407.631744706559</c:v>
                </c:pt>
                <c:pt idx="13762">
                  <c:v>407.611953005435</c:v>
                </c:pt>
                <c:pt idx="13763">
                  <c:v>407.535901978205</c:v>
                </c:pt>
                <c:pt idx="13764">
                  <c:v>407.48979498348501</c:v>
                </c:pt>
                <c:pt idx="13765">
                  <c:v>407.46763053552098</c:v>
                </c:pt>
                <c:pt idx="13766">
                  <c:v>407.45658610585502</c:v>
                </c:pt>
                <c:pt idx="13767">
                  <c:v>407.44527395961899</c:v>
                </c:pt>
                <c:pt idx="13768">
                  <c:v>407.42714275986702</c:v>
                </c:pt>
                <c:pt idx="13769">
                  <c:v>407.42532816058502</c:v>
                </c:pt>
                <c:pt idx="13770">
                  <c:v>407.34570135502997</c:v>
                </c:pt>
                <c:pt idx="13771">
                  <c:v>407.33625154916302</c:v>
                </c:pt>
                <c:pt idx="13772">
                  <c:v>407.31397666715401</c:v>
                </c:pt>
                <c:pt idx="13773">
                  <c:v>407.27902093967799</c:v>
                </c:pt>
                <c:pt idx="13774">
                  <c:v>407.26048374797801</c:v>
                </c:pt>
                <c:pt idx="13775">
                  <c:v>407.25452096016897</c:v>
                </c:pt>
                <c:pt idx="13776">
                  <c:v>407.24008410435198</c:v>
                </c:pt>
                <c:pt idx="13777">
                  <c:v>407.23319798935302</c:v>
                </c:pt>
                <c:pt idx="13778">
                  <c:v>407.22273101860799</c:v>
                </c:pt>
                <c:pt idx="13779">
                  <c:v>407.11585962573298</c:v>
                </c:pt>
                <c:pt idx="13780">
                  <c:v>407.10858984246198</c:v>
                </c:pt>
                <c:pt idx="13781">
                  <c:v>407.04931544062202</c:v>
                </c:pt>
                <c:pt idx="13782">
                  <c:v>407.03732414618099</c:v>
                </c:pt>
                <c:pt idx="13783">
                  <c:v>407.02536722385099</c:v>
                </c:pt>
                <c:pt idx="13784">
                  <c:v>407.01851814942898</c:v>
                </c:pt>
                <c:pt idx="13785">
                  <c:v>407.01779477894098</c:v>
                </c:pt>
                <c:pt idx="13786">
                  <c:v>407.017329209227</c:v>
                </c:pt>
                <c:pt idx="13787">
                  <c:v>407.01634865648299</c:v>
                </c:pt>
                <c:pt idx="13788">
                  <c:v>406.99263386832803</c:v>
                </c:pt>
                <c:pt idx="13789">
                  <c:v>406.98755954102302</c:v>
                </c:pt>
                <c:pt idx="13790">
                  <c:v>406.97381629389002</c:v>
                </c:pt>
                <c:pt idx="13791">
                  <c:v>406.95574755151802</c:v>
                </c:pt>
                <c:pt idx="13792">
                  <c:v>406.95162061777</c:v>
                </c:pt>
                <c:pt idx="13793">
                  <c:v>406.940385723997</c:v>
                </c:pt>
                <c:pt idx="13794">
                  <c:v>406.89876249415101</c:v>
                </c:pt>
                <c:pt idx="13795">
                  <c:v>406.898372964864</c:v>
                </c:pt>
                <c:pt idx="13796">
                  <c:v>406.89295240052797</c:v>
                </c:pt>
                <c:pt idx="13797">
                  <c:v>406.891049502393</c:v>
                </c:pt>
                <c:pt idx="13798">
                  <c:v>406.81507489100602</c:v>
                </c:pt>
                <c:pt idx="13799">
                  <c:v>406.77361117302303</c:v>
                </c:pt>
                <c:pt idx="13800">
                  <c:v>406.76529147411298</c:v>
                </c:pt>
                <c:pt idx="13801">
                  <c:v>406.743087604621</c:v>
                </c:pt>
                <c:pt idx="13802">
                  <c:v>406.66613061251797</c:v>
                </c:pt>
                <c:pt idx="13803">
                  <c:v>406.66055690232798</c:v>
                </c:pt>
                <c:pt idx="13804">
                  <c:v>406.61355734465798</c:v>
                </c:pt>
                <c:pt idx="13805">
                  <c:v>406.58915330352897</c:v>
                </c:pt>
                <c:pt idx="13806">
                  <c:v>406.51698344175702</c:v>
                </c:pt>
                <c:pt idx="13807">
                  <c:v>406.49138123075397</c:v>
                </c:pt>
                <c:pt idx="13808">
                  <c:v>406.43651116750499</c:v>
                </c:pt>
                <c:pt idx="13809">
                  <c:v>406.374409047526</c:v>
                </c:pt>
                <c:pt idx="13810">
                  <c:v>406.357974168552</c:v>
                </c:pt>
                <c:pt idx="13811">
                  <c:v>406.31811903022998</c:v>
                </c:pt>
                <c:pt idx="13812">
                  <c:v>406.29477693352999</c:v>
                </c:pt>
                <c:pt idx="13813">
                  <c:v>406.28144693565201</c:v>
                </c:pt>
                <c:pt idx="13814">
                  <c:v>406.19853595575103</c:v>
                </c:pt>
                <c:pt idx="13815">
                  <c:v>406.14322624181699</c:v>
                </c:pt>
                <c:pt idx="13816">
                  <c:v>406.12984539393602</c:v>
                </c:pt>
                <c:pt idx="13817">
                  <c:v>406.116705447215</c:v>
                </c:pt>
                <c:pt idx="13818">
                  <c:v>406.10653630064797</c:v>
                </c:pt>
                <c:pt idx="13819">
                  <c:v>405.98958016679398</c:v>
                </c:pt>
                <c:pt idx="13820">
                  <c:v>405.96306266024601</c:v>
                </c:pt>
                <c:pt idx="13821">
                  <c:v>405.94639605380598</c:v>
                </c:pt>
                <c:pt idx="13822">
                  <c:v>405.94521648890299</c:v>
                </c:pt>
                <c:pt idx="13823">
                  <c:v>405.87241843522497</c:v>
                </c:pt>
                <c:pt idx="13824">
                  <c:v>405.864764127309</c:v>
                </c:pt>
                <c:pt idx="13825">
                  <c:v>405.81812108914198</c:v>
                </c:pt>
                <c:pt idx="13826">
                  <c:v>405.806445613135</c:v>
                </c:pt>
                <c:pt idx="13827">
                  <c:v>405.76207084592301</c:v>
                </c:pt>
                <c:pt idx="13828">
                  <c:v>405.76111772904198</c:v>
                </c:pt>
                <c:pt idx="13829">
                  <c:v>405.75680981867998</c:v>
                </c:pt>
                <c:pt idx="13830">
                  <c:v>405.69708134254898</c:v>
                </c:pt>
                <c:pt idx="13831">
                  <c:v>405.68716627486202</c:v>
                </c:pt>
                <c:pt idx="13832">
                  <c:v>405.68366016889098</c:v>
                </c:pt>
                <c:pt idx="13833">
                  <c:v>405.66954409426103</c:v>
                </c:pt>
                <c:pt idx="13834">
                  <c:v>405.65526887468701</c:v>
                </c:pt>
                <c:pt idx="13835">
                  <c:v>405.65120617896099</c:v>
                </c:pt>
                <c:pt idx="13836">
                  <c:v>405.61010664777899</c:v>
                </c:pt>
                <c:pt idx="13837">
                  <c:v>405.5468078966</c:v>
                </c:pt>
                <c:pt idx="13838">
                  <c:v>405.50869585094898</c:v>
                </c:pt>
                <c:pt idx="13839">
                  <c:v>405.49806894851298</c:v>
                </c:pt>
                <c:pt idx="13840">
                  <c:v>405.46562704008397</c:v>
                </c:pt>
                <c:pt idx="13841">
                  <c:v>405.42002593017799</c:v>
                </c:pt>
                <c:pt idx="13842">
                  <c:v>405.39935275938302</c:v>
                </c:pt>
                <c:pt idx="13843">
                  <c:v>405.39333003606998</c:v>
                </c:pt>
                <c:pt idx="13844">
                  <c:v>405.37351517390698</c:v>
                </c:pt>
                <c:pt idx="13845">
                  <c:v>405.32421202666501</c:v>
                </c:pt>
                <c:pt idx="13846">
                  <c:v>405.31310958576501</c:v>
                </c:pt>
                <c:pt idx="13847">
                  <c:v>405.27544949281298</c:v>
                </c:pt>
                <c:pt idx="13848">
                  <c:v>405.27344141393201</c:v>
                </c:pt>
                <c:pt idx="13849">
                  <c:v>405.23393095770302</c:v>
                </c:pt>
                <c:pt idx="13850">
                  <c:v>405.227363605623</c:v>
                </c:pt>
                <c:pt idx="13851">
                  <c:v>405.20872206599398</c:v>
                </c:pt>
                <c:pt idx="13852">
                  <c:v>405.12429408505602</c:v>
                </c:pt>
                <c:pt idx="13853">
                  <c:v>405.11696153979102</c:v>
                </c:pt>
                <c:pt idx="13854">
                  <c:v>405.11634762108599</c:v>
                </c:pt>
                <c:pt idx="13855">
                  <c:v>405.093598690612</c:v>
                </c:pt>
                <c:pt idx="13856">
                  <c:v>405.04484228180502</c:v>
                </c:pt>
                <c:pt idx="13857">
                  <c:v>405.01772974109099</c:v>
                </c:pt>
                <c:pt idx="13858">
                  <c:v>404.95141485564801</c:v>
                </c:pt>
                <c:pt idx="13859">
                  <c:v>404.911400880445</c:v>
                </c:pt>
                <c:pt idx="13860">
                  <c:v>404.91039081223101</c:v>
                </c:pt>
                <c:pt idx="13861">
                  <c:v>404.894466914764</c:v>
                </c:pt>
                <c:pt idx="13862">
                  <c:v>404.88417254523</c:v>
                </c:pt>
                <c:pt idx="13863">
                  <c:v>404.85068169863098</c:v>
                </c:pt>
                <c:pt idx="13864">
                  <c:v>404.82610179486301</c:v>
                </c:pt>
                <c:pt idx="13865">
                  <c:v>404.67041834345099</c:v>
                </c:pt>
                <c:pt idx="13866">
                  <c:v>404.656039480662</c:v>
                </c:pt>
                <c:pt idx="13867">
                  <c:v>404.65481128505098</c:v>
                </c:pt>
                <c:pt idx="13868">
                  <c:v>404.64738211150001</c:v>
                </c:pt>
                <c:pt idx="13869">
                  <c:v>404.62430948646602</c:v>
                </c:pt>
                <c:pt idx="13870">
                  <c:v>404.57567973502898</c:v>
                </c:pt>
                <c:pt idx="13871">
                  <c:v>404.574028682007</c:v>
                </c:pt>
                <c:pt idx="13872">
                  <c:v>404.52899538886999</c:v>
                </c:pt>
                <c:pt idx="13873">
                  <c:v>404.50687667530099</c:v>
                </c:pt>
                <c:pt idx="13874">
                  <c:v>404.41813627147201</c:v>
                </c:pt>
                <c:pt idx="13875">
                  <c:v>404.39090485648501</c:v>
                </c:pt>
                <c:pt idx="13876">
                  <c:v>404.37139485654097</c:v>
                </c:pt>
                <c:pt idx="13877">
                  <c:v>404.358764672071</c:v>
                </c:pt>
                <c:pt idx="13878">
                  <c:v>404.30928293581701</c:v>
                </c:pt>
                <c:pt idx="13879">
                  <c:v>404.29447677428499</c:v>
                </c:pt>
                <c:pt idx="13880">
                  <c:v>404.27015225212</c:v>
                </c:pt>
                <c:pt idx="13881">
                  <c:v>404.25674168236299</c:v>
                </c:pt>
                <c:pt idx="13882">
                  <c:v>404.12273166761503</c:v>
                </c:pt>
                <c:pt idx="13883">
                  <c:v>404.05829153607101</c:v>
                </c:pt>
                <c:pt idx="13884">
                  <c:v>404.02528725492101</c:v>
                </c:pt>
                <c:pt idx="13885">
                  <c:v>403.98278455652598</c:v>
                </c:pt>
                <c:pt idx="13886">
                  <c:v>403.96930124303498</c:v>
                </c:pt>
                <c:pt idx="13887">
                  <c:v>403.96202468596903</c:v>
                </c:pt>
                <c:pt idx="13888">
                  <c:v>403.92169132480399</c:v>
                </c:pt>
                <c:pt idx="13889">
                  <c:v>403.92081506339701</c:v>
                </c:pt>
                <c:pt idx="13890">
                  <c:v>403.90286069508801</c:v>
                </c:pt>
                <c:pt idx="13891">
                  <c:v>403.86603021061001</c:v>
                </c:pt>
                <c:pt idx="13892">
                  <c:v>403.85810492650302</c:v>
                </c:pt>
                <c:pt idx="13893">
                  <c:v>403.83110818166398</c:v>
                </c:pt>
                <c:pt idx="13894">
                  <c:v>403.80124081875402</c:v>
                </c:pt>
                <c:pt idx="13895">
                  <c:v>403.77243438495498</c:v>
                </c:pt>
                <c:pt idx="13896">
                  <c:v>403.75877101908702</c:v>
                </c:pt>
                <c:pt idx="13897">
                  <c:v>403.705744019853</c:v>
                </c:pt>
                <c:pt idx="13898">
                  <c:v>403.685523484915</c:v>
                </c:pt>
                <c:pt idx="13899">
                  <c:v>403.67052972180397</c:v>
                </c:pt>
                <c:pt idx="13900">
                  <c:v>403.60678156426701</c:v>
                </c:pt>
                <c:pt idx="13901">
                  <c:v>403.58165585859399</c:v>
                </c:pt>
                <c:pt idx="13902">
                  <c:v>403.53885469399398</c:v>
                </c:pt>
                <c:pt idx="13903">
                  <c:v>403.52133928064598</c:v>
                </c:pt>
                <c:pt idx="13904">
                  <c:v>403.51654112036198</c:v>
                </c:pt>
                <c:pt idx="13905">
                  <c:v>403.49493132958298</c:v>
                </c:pt>
                <c:pt idx="13906">
                  <c:v>403.49440935481198</c:v>
                </c:pt>
                <c:pt idx="13907">
                  <c:v>403.48684534714903</c:v>
                </c:pt>
                <c:pt idx="13908">
                  <c:v>403.48281885405601</c:v>
                </c:pt>
                <c:pt idx="13909">
                  <c:v>403.447966824925</c:v>
                </c:pt>
                <c:pt idx="13910">
                  <c:v>403.44356977705598</c:v>
                </c:pt>
                <c:pt idx="13911">
                  <c:v>403.427145641717</c:v>
                </c:pt>
                <c:pt idx="13912">
                  <c:v>403.41883347812302</c:v>
                </c:pt>
                <c:pt idx="13913">
                  <c:v>403.41862274327502</c:v>
                </c:pt>
                <c:pt idx="13914">
                  <c:v>403.409182437249</c:v>
                </c:pt>
                <c:pt idx="13915">
                  <c:v>403.401201535317</c:v>
                </c:pt>
                <c:pt idx="13916">
                  <c:v>403.39096255909402</c:v>
                </c:pt>
                <c:pt idx="13917">
                  <c:v>403.35407587009598</c:v>
                </c:pt>
                <c:pt idx="13918">
                  <c:v>403.34304146954298</c:v>
                </c:pt>
                <c:pt idx="13919">
                  <c:v>403.31583229275202</c:v>
                </c:pt>
                <c:pt idx="13920">
                  <c:v>403.30619419042199</c:v>
                </c:pt>
                <c:pt idx="13921">
                  <c:v>403.304129001597</c:v>
                </c:pt>
                <c:pt idx="13922">
                  <c:v>403.29818515278902</c:v>
                </c:pt>
                <c:pt idx="13923">
                  <c:v>403.22006145181302</c:v>
                </c:pt>
                <c:pt idx="13924">
                  <c:v>403.21876506368397</c:v>
                </c:pt>
                <c:pt idx="13925">
                  <c:v>403.20737779893102</c:v>
                </c:pt>
                <c:pt idx="13926">
                  <c:v>403.20075207014202</c:v>
                </c:pt>
                <c:pt idx="13927">
                  <c:v>403.20034674519599</c:v>
                </c:pt>
                <c:pt idx="13928">
                  <c:v>403.18583395414203</c:v>
                </c:pt>
                <c:pt idx="13929">
                  <c:v>403.14076194739903</c:v>
                </c:pt>
                <c:pt idx="13930">
                  <c:v>403.11678080130002</c:v>
                </c:pt>
                <c:pt idx="13931">
                  <c:v>403.11450696501498</c:v>
                </c:pt>
                <c:pt idx="13932">
                  <c:v>403.10421456988001</c:v>
                </c:pt>
                <c:pt idx="13933">
                  <c:v>403.094674882981</c:v>
                </c:pt>
                <c:pt idx="13934">
                  <c:v>403.09461996144302</c:v>
                </c:pt>
                <c:pt idx="13935">
                  <c:v>403.07714847712703</c:v>
                </c:pt>
                <c:pt idx="13936">
                  <c:v>403.01272794091898</c:v>
                </c:pt>
                <c:pt idx="13937">
                  <c:v>402.98376243266603</c:v>
                </c:pt>
                <c:pt idx="13938">
                  <c:v>402.93138020264303</c:v>
                </c:pt>
                <c:pt idx="13939">
                  <c:v>402.93067780611602</c:v>
                </c:pt>
                <c:pt idx="13940">
                  <c:v>402.92943937765801</c:v>
                </c:pt>
                <c:pt idx="13941">
                  <c:v>402.92289754711902</c:v>
                </c:pt>
                <c:pt idx="13942">
                  <c:v>402.83650863783203</c:v>
                </c:pt>
                <c:pt idx="13943">
                  <c:v>402.80445859098302</c:v>
                </c:pt>
                <c:pt idx="13944">
                  <c:v>402.80413261436001</c:v>
                </c:pt>
                <c:pt idx="13945">
                  <c:v>402.80306877039999</c:v>
                </c:pt>
                <c:pt idx="13946">
                  <c:v>402.79405541510101</c:v>
                </c:pt>
                <c:pt idx="13947">
                  <c:v>402.766466399953</c:v>
                </c:pt>
                <c:pt idx="13948">
                  <c:v>402.75991152788401</c:v>
                </c:pt>
                <c:pt idx="13949">
                  <c:v>402.74128157582902</c:v>
                </c:pt>
                <c:pt idx="13950">
                  <c:v>402.675996778583</c:v>
                </c:pt>
                <c:pt idx="13951">
                  <c:v>402.67222639264401</c:v>
                </c:pt>
                <c:pt idx="13952">
                  <c:v>402.668564182875</c:v>
                </c:pt>
                <c:pt idx="13953">
                  <c:v>402.66625707524599</c:v>
                </c:pt>
                <c:pt idx="13954">
                  <c:v>402.66623504906198</c:v>
                </c:pt>
                <c:pt idx="13955">
                  <c:v>402.664628833937</c:v>
                </c:pt>
                <c:pt idx="13956">
                  <c:v>402.63724570974301</c:v>
                </c:pt>
                <c:pt idx="13957">
                  <c:v>402.63490117438897</c:v>
                </c:pt>
                <c:pt idx="13958">
                  <c:v>402.62822287161998</c:v>
                </c:pt>
                <c:pt idx="13959">
                  <c:v>402.59461593876199</c:v>
                </c:pt>
                <c:pt idx="13960">
                  <c:v>402.59194137619397</c:v>
                </c:pt>
                <c:pt idx="13961">
                  <c:v>402.570182562414</c:v>
                </c:pt>
                <c:pt idx="13962">
                  <c:v>402.56936962261699</c:v>
                </c:pt>
                <c:pt idx="13963">
                  <c:v>402.559607041368</c:v>
                </c:pt>
                <c:pt idx="13964">
                  <c:v>402.556139493015</c:v>
                </c:pt>
                <c:pt idx="13965">
                  <c:v>402.55463629462099</c:v>
                </c:pt>
                <c:pt idx="13966">
                  <c:v>402.54527532513202</c:v>
                </c:pt>
                <c:pt idx="13967">
                  <c:v>402.53239663711702</c:v>
                </c:pt>
                <c:pt idx="13968">
                  <c:v>402.50436925901499</c:v>
                </c:pt>
                <c:pt idx="13969">
                  <c:v>402.48929685481897</c:v>
                </c:pt>
                <c:pt idx="13970">
                  <c:v>402.48017965848697</c:v>
                </c:pt>
                <c:pt idx="13971">
                  <c:v>402.47151447824098</c:v>
                </c:pt>
                <c:pt idx="13972">
                  <c:v>402.46396916679203</c:v>
                </c:pt>
                <c:pt idx="13973">
                  <c:v>402.45898778986702</c:v>
                </c:pt>
                <c:pt idx="13974">
                  <c:v>402.44825830424998</c:v>
                </c:pt>
                <c:pt idx="13975">
                  <c:v>402.44452193427099</c:v>
                </c:pt>
                <c:pt idx="13976">
                  <c:v>402.434095976408</c:v>
                </c:pt>
                <c:pt idx="13977">
                  <c:v>402.43327875333802</c:v>
                </c:pt>
                <c:pt idx="13978">
                  <c:v>402.40609520810102</c:v>
                </c:pt>
                <c:pt idx="13979">
                  <c:v>402.36207867674602</c:v>
                </c:pt>
                <c:pt idx="13980">
                  <c:v>402.33166336107098</c:v>
                </c:pt>
                <c:pt idx="13981">
                  <c:v>402.30848022407099</c:v>
                </c:pt>
                <c:pt idx="13982">
                  <c:v>402.29537605729899</c:v>
                </c:pt>
                <c:pt idx="13983">
                  <c:v>402.28535950813199</c:v>
                </c:pt>
                <c:pt idx="13984">
                  <c:v>402.27460198576603</c:v>
                </c:pt>
                <c:pt idx="13985">
                  <c:v>402.27135050943701</c:v>
                </c:pt>
                <c:pt idx="13986">
                  <c:v>402.25875972878299</c:v>
                </c:pt>
                <c:pt idx="13987">
                  <c:v>402.22288330628902</c:v>
                </c:pt>
                <c:pt idx="13988">
                  <c:v>402.20177989756598</c:v>
                </c:pt>
                <c:pt idx="13989">
                  <c:v>402.18943423282298</c:v>
                </c:pt>
                <c:pt idx="13990">
                  <c:v>402.18574451826998</c:v>
                </c:pt>
                <c:pt idx="13991">
                  <c:v>402.185352519069</c:v>
                </c:pt>
                <c:pt idx="13992">
                  <c:v>402.17556042612199</c:v>
                </c:pt>
                <c:pt idx="13993">
                  <c:v>402.15389937184398</c:v>
                </c:pt>
                <c:pt idx="13994">
                  <c:v>402.153644201558</c:v>
                </c:pt>
                <c:pt idx="13995">
                  <c:v>402.11338936726997</c:v>
                </c:pt>
                <c:pt idx="13996">
                  <c:v>402.11052682220401</c:v>
                </c:pt>
                <c:pt idx="13997">
                  <c:v>402.08745284281201</c:v>
                </c:pt>
                <c:pt idx="13998">
                  <c:v>402.08576817756398</c:v>
                </c:pt>
                <c:pt idx="13999">
                  <c:v>402.07898238277102</c:v>
                </c:pt>
                <c:pt idx="14000">
                  <c:v>402.05624816412899</c:v>
                </c:pt>
                <c:pt idx="14001">
                  <c:v>402.05482645748299</c:v>
                </c:pt>
                <c:pt idx="14002">
                  <c:v>401.96840752627702</c:v>
                </c:pt>
                <c:pt idx="14003">
                  <c:v>401.95852685932101</c:v>
                </c:pt>
                <c:pt idx="14004">
                  <c:v>401.955709048985</c:v>
                </c:pt>
                <c:pt idx="14005">
                  <c:v>401.935805842305</c:v>
                </c:pt>
                <c:pt idx="14006">
                  <c:v>401.92918188371402</c:v>
                </c:pt>
                <c:pt idx="14007">
                  <c:v>401.91349539901501</c:v>
                </c:pt>
                <c:pt idx="14008">
                  <c:v>401.87670629553003</c:v>
                </c:pt>
                <c:pt idx="14009">
                  <c:v>401.872534526415</c:v>
                </c:pt>
                <c:pt idx="14010">
                  <c:v>401.84744209160601</c:v>
                </c:pt>
                <c:pt idx="14011">
                  <c:v>401.82405032348402</c:v>
                </c:pt>
                <c:pt idx="14012">
                  <c:v>401.81273832927201</c:v>
                </c:pt>
                <c:pt idx="14013">
                  <c:v>401.74725567114803</c:v>
                </c:pt>
                <c:pt idx="14014">
                  <c:v>401.73386401025402</c:v>
                </c:pt>
                <c:pt idx="14015">
                  <c:v>401.73370301488097</c:v>
                </c:pt>
                <c:pt idx="14016">
                  <c:v>401.720936292521</c:v>
                </c:pt>
                <c:pt idx="14017">
                  <c:v>401.698090271041</c:v>
                </c:pt>
                <c:pt idx="14018">
                  <c:v>401.64965688956698</c:v>
                </c:pt>
                <c:pt idx="14019">
                  <c:v>401.58061030774297</c:v>
                </c:pt>
                <c:pt idx="14020">
                  <c:v>401.58025026710499</c:v>
                </c:pt>
                <c:pt idx="14021">
                  <c:v>401.557129654395</c:v>
                </c:pt>
                <c:pt idx="14022">
                  <c:v>401.53837377275198</c:v>
                </c:pt>
                <c:pt idx="14023">
                  <c:v>401.52684713372702</c:v>
                </c:pt>
                <c:pt idx="14024">
                  <c:v>401.52478411867702</c:v>
                </c:pt>
                <c:pt idx="14025">
                  <c:v>401.50377759820202</c:v>
                </c:pt>
                <c:pt idx="14026">
                  <c:v>401.45162400151497</c:v>
                </c:pt>
                <c:pt idx="14027">
                  <c:v>401.441516610961</c:v>
                </c:pt>
                <c:pt idx="14028">
                  <c:v>401.43566168023898</c:v>
                </c:pt>
                <c:pt idx="14029">
                  <c:v>401.37097465508998</c:v>
                </c:pt>
                <c:pt idx="14030">
                  <c:v>401.348123425501</c:v>
                </c:pt>
                <c:pt idx="14031">
                  <c:v>401.32145884717801</c:v>
                </c:pt>
                <c:pt idx="14032">
                  <c:v>401.32123517860703</c:v>
                </c:pt>
                <c:pt idx="14033">
                  <c:v>401.29338702675801</c:v>
                </c:pt>
                <c:pt idx="14034">
                  <c:v>401.27087569718799</c:v>
                </c:pt>
                <c:pt idx="14035">
                  <c:v>401.264172941911</c:v>
                </c:pt>
                <c:pt idx="14036">
                  <c:v>401.25615845745301</c:v>
                </c:pt>
                <c:pt idx="14037">
                  <c:v>401.20528769748</c:v>
                </c:pt>
                <c:pt idx="14038">
                  <c:v>401.19817019562299</c:v>
                </c:pt>
                <c:pt idx="14039">
                  <c:v>401.18140614800501</c:v>
                </c:pt>
                <c:pt idx="14040">
                  <c:v>401.17062329062799</c:v>
                </c:pt>
                <c:pt idx="14041">
                  <c:v>401.11870371423601</c:v>
                </c:pt>
                <c:pt idx="14042">
                  <c:v>401.11652757036501</c:v>
                </c:pt>
                <c:pt idx="14043">
                  <c:v>401.09784575625099</c:v>
                </c:pt>
                <c:pt idx="14044">
                  <c:v>401.075412557677</c:v>
                </c:pt>
                <c:pt idx="14045">
                  <c:v>400.983831590943</c:v>
                </c:pt>
                <c:pt idx="14046">
                  <c:v>400.95282182057798</c:v>
                </c:pt>
                <c:pt idx="14047">
                  <c:v>400.947337462647</c:v>
                </c:pt>
                <c:pt idx="14048">
                  <c:v>400.944592935809</c:v>
                </c:pt>
                <c:pt idx="14049">
                  <c:v>400.93766683806098</c:v>
                </c:pt>
                <c:pt idx="14050">
                  <c:v>400.930355093863</c:v>
                </c:pt>
                <c:pt idx="14051">
                  <c:v>400.91360633251702</c:v>
                </c:pt>
                <c:pt idx="14052">
                  <c:v>400.894557304969</c:v>
                </c:pt>
                <c:pt idx="14053">
                  <c:v>400.87795163576999</c:v>
                </c:pt>
                <c:pt idx="14054">
                  <c:v>400.85084168285698</c:v>
                </c:pt>
                <c:pt idx="14055">
                  <c:v>400.8482064817</c:v>
                </c:pt>
                <c:pt idx="14056">
                  <c:v>400.83126712044799</c:v>
                </c:pt>
                <c:pt idx="14057">
                  <c:v>400.818614974404</c:v>
                </c:pt>
                <c:pt idx="14058">
                  <c:v>400.63915047073499</c:v>
                </c:pt>
                <c:pt idx="14059">
                  <c:v>400.623425895818</c:v>
                </c:pt>
                <c:pt idx="14060">
                  <c:v>400.62051718940899</c:v>
                </c:pt>
                <c:pt idx="14061">
                  <c:v>400.60116029916901</c:v>
                </c:pt>
                <c:pt idx="14062">
                  <c:v>400.591291276422</c:v>
                </c:pt>
                <c:pt idx="14063">
                  <c:v>400.55817955698802</c:v>
                </c:pt>
                <c:pt idx="14064">
                  <c:v>400.55198703189501</c:v>
                </c:pt>
                <c:pt idx="14065">
                  <c:v>400.53397928394202</c:v>
                </c:pt>
                <c:pt idx="14066">
                  <c:v>400.51386400504498</c:v>
                </c:pt>
                <c:pt idx="14067">
                  <c:v>400.50737172322403</c:v>
                </c:pt>
                <c:pt idx="14068">
                  <c:v>400.50580528534198</c:v>
                </c:pt>
                <c:pt idx="14069">
                  <c:v>400.47886255971798</c:v>
                </c:pt>
                <c:pt idx="14070">
                  <c:v>400.46291859337703</c:v>
                </c:pt>
                <c:pt idx="14071">
                  <c:v>400.44283262558901</c:v>
                </c:pt>
                <c:pt idx="14072">
                  <c:v>400.42714162382902</c:v>
                </c:pt>
                <c:pt idx="14073">
                  <c:v>400.42557463859202</c:v>
                </c:pt>
                <c:pt idx="14074">
                  <c:v>400.42510772948998</c:v>
                </c:pt>
                <c:pt idx="14075">
                  <c:v>400.38791299158697</c:v>
                </c:pt>
                <c:pt idx="14076">
                  <c:v>400.33885105437298</c:v>
                </c:pt>
                <c:pt idx="14077">
                  <c:v>400.33425054349601</c:v>
                </c:pt>
                <c:pt idx="14078">
                  <c:v>400.32635577629799</c:v>
                </c:pt>
                <c:pt idx="14079">
                  <c:v>400.30337584944903</c:v>
                </c:pt>
                <c:pt idx="14080">
                  <c:v>400.28485504241598</c:v>
                </c:pt>
                <c:pt idx="14081">
                  <c:v>400.28197434000998</c:v>
                </c:pt>
                <c:pt idx="14082">
                  <c:v>400.25234453680503</c:v>
                </c:pt>
                <c:pt idx="14083">
                  <c:v>400.21499451027898</c:v>
                </c:pt>
                <c:pt idx="14084">
                  <c:v>400.15759531969002</c:v>
                </c:pt>
                <c:pt idx="14085">
                  <c:v>400.15516102691299</c:v>
                </c:pt>
                <c:pt idx="14086">
                  <c:v>400.080558929218</c:v>
                </c:pt>
                <c:pt idx="14087">
                  <c:v>400.07197739922799</c:v>
                </c:pt>
                <c:pt idx="14088">
                  <c:v>400.05511880392203</c:v>
                </c:pt>
                <c:pt idx="14089">
                  <c:v>400.05289141798397</c:v>
                </c:pt>
                <c:pt idx="14090">
                  <c:v>400.04143735457598</c:v>
                </c:pt>
                <c:pt idx="14091">
                  <c:v>400.03386286774401</c:v>
                </c:pt>
                <c:pt idx="14092">
                  <c:v>400.00840441004101</c:v>
                </c:pt>
                <c:pt idx="14093">
                  <c:v>399.995812233121</c:v>
                </c:pt>
                <c:pt idx="14094">
                  <c:v>399.96893682605798</c:v>
                </c:pt>
                <c:pt idx="14095">
                  <c:v>399.96749062326199</c:v>
                </c:pt>
                <c:pt idx="14096">
                  <c:v>399.92416489162298</c:v>
                </c:pt>
                <c:pt idx="14097">
                  <c:v>399.91636646914998</c:v>
                </c:pt>
                <c:pt idx="14098">
                  <c:v>399.90365446018501</c:v>
                </c:pt>
                <c:pt idx="14099">
                  <c:v>399.89017966885098</c:v>
                </c:pt>
                <c:pt idx="14100">
                  <c:v>399.888452851176</c:v>
                </c:pt>
                <c:pt idx="14101">
                  <c:v>399.80922661203698</c:v>
                </c:pt>
                <c:pt idx="14102">
                  <c:v>399.80234455922403</c:v>
                </c:pt>
                <c:pt idx="14103">
                  <c:v>399.79004793795502</c:v>
                </c:pt>
                <c:pt idx="14104">
                  <c:v>399.77928722234498</c:v>
                </c:pt>
                <c:pt idx="14105">
                  <c:v>399.76204084716301</c:v>
                </c:pt>
                <c:pt idx="14106">
                  <c:v>399.75650127885501</c:v>
                </c:pt>
                <c:pt idx="14107">
                  <c:v>399.731504759877</c:v>
                </c:pt>
                <c:pt idx="14108">
                  <c:v>399.72959995231002</c:v>
                </c:pt>
                <c:pt idx="14109">
                  <c:v>399.70791697999601</c:v>
                </c:pt>
                <c:pt idx="14110">
                  <c:v>399.67501313871401</c:v>
                </c:pt>
                <c:pt idx="14111">
                  <c:v>399.66171176779801</c:v>
                </c:pt>
                <c:pt idx="14112">
                  <c:v>399.60312677516401</c:v>
                </c:pt>
                <c:pt idx="14113">
                  <c:v>399.51564981085301</c:v>
                </c:pt>
                <c:pt idx="14114">
                  <c:v>399.50244487179202</c:v>
                </c:pt>
                <c:pt idx="14115">
                  <c:v>399.49521567165499</c:v>
                </c:pt>
                <c:pt idx="14116">
                  <c:v>399.45875073251699</c:v>
                </c:pt>
                <c:pt idx="14117">
                  <c:v>399.44600988051701</c:v>
                </c:pt>
                <c:pt idx="14118">
                  <c:v>399.43191938822298</c:v>
                </c:pt>
                <c:pt idx="14119">
                  <c:v>399.400254623487</c:v>
                </c:pt>
                <c:pt idx="14120">
                  <c:v>399.39774637792402</c:v>
                </c:pt>
                <c:pt idx="14121">
                  <c:v>399.38129885628803</c:v>
                </c:pt>
                <c:pt idx="14122">
                  <c:v>399.368316183964</c:v>
                </c:pt>
                <c:pt idx="14123">
                  <c:v>399.365317692524</c:v>
                </c:pt>
                <c:pt idx="14124">
                  <c:v>399.36498495629098</c:v>
                </c:pt>
                <c:pt idx="14125">
                  <c:v>399.36115243654302</c:v>
                </c:pt>
                <c:pt idx="14126">
                  <c:v>399.336727782845</c:v>
                </c:pt>
                <c:pt idx="14127">
                  <c:v>399.32642199806997</c:v>
                </c:pt>
                <c:pt idx="14128">
                  <c:v>399.27764624338101</c:v>
                </c:pt>
                <c:pt idx="14129">
                  <c:v>399.27604520812901</c:v>
                </c:pt>
                <c:pt idx="14130">
                  <c:v>399.25026652357701</c:v>
                </c:pt>
                <c:pt idx="14131">
                  <c:v>399.24982943637099</c:v>
                </c:pt>
                <c:pt idx="14132">
                  <c:v>399.22743402768299</c:v>
                </c:pt>
                <c:pt idx="14133">
                  <c:v>399.1840410474</c:v>
                </c:pt>
                <c:pt idx="14134">
                  <c:v>399.17920790582798</c:v>
                </c:pt>
                <c:pt idx="14135">
                  <c:v>399.16097586926099</c:v>
                </c:pt>
                <c:pt idx="14136">
                  <c:v>399.15337578818799</c:v>
                </c:pt>
                <c:pt idx="14137">
                  <c:v>399.14100723792501</c:v>
                </c:pt>
                <c:pt idx="14138">
                  <c:v>399.129355543175</c:v>
                </c:pt>
                <c:pt idx="14139">
                  <c:v>399.10459443788</c:v>
                </c:pt>
                <c:pt idx="14140">
                  <c:v>399.09034247381402</c:v>
                </c:pt>
                <c:pt idx="14141">
                  <c:v>399.055420127258</c:v>
                </c:pt>
                <c:pt idx="14142">
                  <c:v>399.03469331448002</c:v>
                </c:pt>
                <c:pt idx="14143">
                  <c:v>398.99669712339198</c:v>
                </c:pt>
                <c:pt idx="14144">
                  <c:v>398.98258946625299</c:v>
                </c:pt>
                <c:pt idx="14145">
                  <c:v>398.92772315955898</c:v>
                </c:pt>
                <c:pt idx="14146">
                  <c:v>398.87596343829898</c:v>
                </c:pt>
                <c:pt idx="14147">
                  <c:v>398.84771498291798</c:v>
                </c:pt>
                <c:pt idx="14148">
                  <c:v>398.84508952905497</c:v>
                </c:pt>
                <c:pt idx="14149">
                  <c:v>398.82417758169402</c:v>
                </c:pt>
                <c:pt idx="14150">
                  <c:v>398.77361923336599</c:v>
                </c:pt>
                <c:pt idx="14151">
                  <c:v>398.769067979456</c:v>
                </c:pt>
                <c:pt idx="14152">
                  <c:v>398.75596546443398</c:v>
                </c:pt>
                <c:pt idx="14153">
                  <c:v>398.73663889582502</c:v>
                </c:pt>
                <c:pt idx="14154">
                  <c:v>398.73547880310502</c:v>
                </c:pt>
                <c:pt idx="14155">
                  <c:v>398.71575350481498</c:v>
                </c:pt>
                <c:pt idx="14156">
                  <c:v>398.681611591197</c:v>
                </c:pt>
                <c:pt idx="14157">
                  <c:v>398.66113186454498</c:v>
                </c:pt>
                <c:pt idx="14158">
                  <c:v>398.651205593817</c:v>
                </c:pt>
                <c:pt idx="14159">
                  <c:v>398.62519585143798</c:v>
                </c:pt>
                <c:pt idx="14160">
                  <c:v>398.614608719432</c:v>
                </c:pt>
                <c:pt idx="14161">
                  <c:v>398.60159381337297</c:v>
                </c:pt>
                <c:pt idx="14162">
                  <c:v>398.57920131327</c:v>
                </c:pt>
                <c:pt idx="14163">
                  <c:v>398.56283497885198</c:v>
                </c:pt>
                <c:pt idx="14164">
                  <c:v>398.53979447355698</c:v>
                </c:pt>
                <c:pt idx="14165">
                  <c:v>398.53481438109702</c:v>
                </c:pt>
                <c:pt idx="14166">
                  <c:v>398.504084699874</c:v>
                </c:pt>
                <c:pt idx="14167">
                  <c:v>398.481375047661</c:v>
                </c:pt>
                <c:pt idx="14168">
                  <c:v>398.40372720803998</c:v>
                </c:pt>
                <c:pt idx="14169">
                  <c:v>398.40292178940501</c:v>
                </c:pt>
                <c:pt idx="14170">
                  <c:v>398.39593600904698</c:v>
                </c:pt>
                <c:pt idx="14171">
                  <c:v>398.35559127781403</c:v>
                </c:pt>
                <c:pt idx="14172">
                  <c:v>398.29903942603198</c:v>
                </c:pt>
                <c:pt idx="14173">
                  <c:v>398.27623091520599</c:v>
                </c:pt>
                <c:pt idx="14174">
                  <c:v>398.24514705025598</c:v>
                </c:pt>
                <c:pt idx="14175">
                  <c:v>398.23509539550099</c:v>
                </c:pt>
                <c:pt idx="14176">
                  <c:v>398.21833599128399</c:v>
                </c:pt>
                <c:pt idx="14177">
                  <c:v>398.21557589541197</c:v>
                </c:pt>
                <c:pt idx="14178">
                  <c:v>398.19449031328799</c:v>
                </c:pt>
                <c:pt idx="14179">
                  <c:v>398.18483960466602</c:v>
                </c:pt>
                <c:pt idx="14180">
                  <c:v>398.15838095947601</c:v>
                </c:pt>
                <c:pt idx="14181">
                  <c:v>398.14629526179999</c:v>
                </c:pt>
                <c:pt idx="14182">
                  <c:v>398.13344415126198</c:v>
                </c:pt>
                <c:pt idx="14183">
                  <c:v>398.12672165809897</c:v>
                </c:pt>
                <c:pt idx="14184">
                  <c:v>398.11756920834603</c:v>
                </c:pt>
                <c:pt idx="14185">
                  <c:v>398.11308574575497</c:v>
                </c:pt>
                <c:pt idx="14186">
                  <c:v>398.05945050833799</c:v>
                </c:pt>
                <c:pt idx="14187">
                  <c:v>398.04355115081898</c:v>
                </c:pt>
                <c:pt idx="14188">
                  <c:v>398.01443858560901</c:v>
                </c:pt>
                <c:pt idx="14189">
                  <c:v>397.98446509756002</c:v>
                </c:pt>
                <c:pt idx="14190">
                  <c:v>397.94651500476601</c:v>
                </c:pt>
                <c:pt idx="14191">
                  <c:v>397.90149996332201</c:v>
                </c:pt>
                <c:pt idx="14192">
                  <c:v>397.88804563546</c:v>
                </c:pt>
                <c:pt idx="14193">
                  <c:v>397.886661198561</c:v>
                </c:pt>
                <c:pt idx="14194">
                  <c:v>397.87031036593999</c:v>
                </c:pt>
                <c:pt idx="14195">
                  <c:v>397.846443632351</c:v>
                </c:pt>
                <c:pt idx="14196">
                  <c:v>397.83851681121502</c:v>
                </c:pt>
                <c:pt idx="14197">
                  <c:v>397.80957990921598</c:v>
                </c:pt>
                <c:pt idx="14198">
                  <c:v>397.79637360905798</c:v>
                </c:pt>
                <c:pt idx="14199">
                  <c:v>397.78740640480203</c:v>
                </c:pt>
                <c:pt idx="14200">
                  <c:v>397.77370138874397</c:v>
                </c:pt>
                <c:pt idx="14201">
                  <c:v>397.77330269517302</c:v>
                </c:pt>
                <c:pt idx="14202">
                  <c:v>397.761919795099</c:v>
                </c:pt>
                <c:pt idx="14203">
                  <c:v>397.75287350902698</c:v>
                </c:pt>
                <c:pt idx="14204">
                  <c:v>397.73904375712499</c:v>
                </c:pt>
                <c:pt idx="14205">
                  <c:v>397.70811731343002</c:v>
                </c:pt>
                <c:pt idx="14206">
                  <c:v>397.68959273758702</c:v>
                </c:pt>
                <c:pt idx="14207">
                  <c:v>397.67882665592998</c:v>
                </c:pt>
                <c:pt idx="14208">
                  <c:v>397.67794062253699</c:v>
                </c:pt>
                <c:pt idx="14209">
                  <c:v>397.66949220935498</c:v>
                </c:pt>
                <c:pt idx="14210">
                  <c:v>397.66582825278903</c:v>
                </c:pt>
                <c:pt idx="14211">
                  <c:v>397.65080585197302</c:v>
                </c:pt>
                <c:pt idx="14212">
                  <c:v>397.62999855000203</c:v>
                </c:pt>
                <c:pt idx="14213">
                  <c:v>397.62840747148101</c:v>
                </c:pt>
                <c:pt idx="14214">
                  <c:v>397.603475036742</c:v>
                </c:pt>
                <c:pt idx="14215">
                  <c:v>397.58620585791601</c:v>
                </c:pt>
                <c:pt idx="14216">
                  <c:v>397.572807037644</c:v>
                </c:pt>
                <c:pt idx="14217">
                  <c:v>397.56927353068602</c:v>
                </c:pt>
                <c:pt idx="14218">
                  <c:v>397.56351234548202</c:v>
                </c:pt>
                <c:pt idx="14219">
                  <c:v>397.53900236705903</c:v>
                </c:pt>
                <c:pt idx="14220">
                  <c:v>397.534307550449</c:v>
                </c:pt>
                <c:pt idx="14221">
                  <c:v>397.46628877947302</c:v>
                </c:pt>
                <c:pt idx="14222">
                  <c:v>397.44283491363302</c:v>
                </c:pt>
                <c:pt idx="14223">
                  <c:v>397.34839558046099</c:v>
                </c:pt>
                <c:pt idx="14224">
                  <c:v>397.32093331293402</c:v>
                </c:pt>
                <c:pt idx="14225">
                  <c:v>397.29981981336999</c:v>
                </c:pt>
                <c:pt idx="14226">
                  <c:v>397.28818985316002</c:v>
                </c:pt>
                <c:pt idx="14227">
                  <c:v>397.277337066332</c:v>
                </c:pt>
                <c:pt idx="14228">
                  <c:v>397.272125005889</c:v>
                </c:pt>
                <c:pt idx="14229">
                  <c:v>397.27011485425101</c:v>
                </c:pt>
                <c:pt idx="14230">
                  <c:v>397.15642976312301</c:v>
                </c:pt>
                <c:pt idx="14231">
                  <c:v>397.15377264294</c:v>
                </c:pt>
                <c:pt idx="14232">
                  <c:v>397.13532111956499</c:v>
                </c:pt>
                <c:pt idx="14233">
                  <c:v>397.110604338766</c:v>
                </c:pt>
                <c:pt idx="14234">
                  <c:v>397.09856551615502</c:v>
                </c:pt>
                <c:pt idx="14235">
                  <c:v>397.08096498280798</c:v>
                </c:pt>
                <c:pt idx="14236">
                  <c:v>397.07731112753498</c:v>
                </c:pt>
                <c:pt idx="14237">
                  <c:v>397.05186105548501</c:v>
                </c:pt>
                <c:pt idx="14238">
                  <c:v>397.04494160464299</c:v>
                </c:pt>
                <c:pt idx="14239">
                  <c:v>397.02670285768102</c:v>
                </c:pt>
                <c:pt idx="14240">
                  <c:v>396.99260750523501</c:v>
                </c:pt>
                <c:pt idx="14241">
                  <c:v>396.96086452548502</c:v>
                </c:pt>
                <c:pt idx="14242">
                  <c:v>396.87297939194701</c:v>
                </c:pt>
                <c:pt idx="14243">
                  <c:v>396.85896548158303</c:v>
                </c:pt>
                <c:pt idx="14244">
                  <c:v>396.83285872874899</c:v>
                </c:pt>
                <c:pt idx="14245">
                  <c:v>396.809108716818</c:v>
                </c:pt>
                <c:pt idx="14246">
                  <c:v>396.77095078887902</c:v>
                </c:pt>
                <c:pt idx="14247">
                  <c:v>396.72523811019897</c:v>
                </c:pt>
                <c:pt idx="14248">
                  <c:v>396.72270555854601</c:v>
                </c:pt>
                <c:pt idx="14249">
                  <c:v>396.70411947561303</c:v>
                </c:pt>
                <c:pt idx="14250">
                  <c:v>396.68206038574101</c:v>
                </c:pt>
                <c:pt idx="14251">
                  <c:v>396.634600557368</c:v>
                </c:pt>
                <c:pt idx="14252">
                  <c:v>396.61178016146999</c:v>
                </c:pt>
                <c:pt idx="14253">
                  <c:v>396.569002211113</c:v>
                </c:pt>
                <c:pt idx="14254">
                  <c:v>396.47955799676299</c:v>
                </c:pt>
                <c:pt idx="14255">
                  <c:v>396.390021992588</c:v>
                </c:pt>
                <c:pt idx="14256">
                  <c:v>396.36753633407199</c:v>
                </c:pt>
                <c:pt idx="14257">
                  <c:v>396.367122740745</c:v>
                </c:pt>
                <c:pt idx="14258">
                  <c:v>396.32211910623801</c:v>
                </c:pt>
                <c:pt idx="14259">
                  <c:v>396.29769441990902</c:v>
                </c:pt>
                <c:pt idx="14260">
                  <c:v>396.29226853040598</c:v>
                </c:pt>
                <c:pt idx="14261">
                  <c:v>396.28745743600302</c:v>
                </c:pt>
                <c:pt idx="14262">
                  <c:v>396.268118033897</c:v>
                </c:pt>
                <c:pt idx="14263">
                  <c:v>396.213716696809</c:v>
                </c:pt>
                <c:pt idx="14264">
                  <c:v>396.12349444248702</c:v>
                </c:pt>
                <c:pt idx="14265">
                  <c:v>396.10798777636001</c:v>
                </c:pt>
                <c:pt idx="14266">
                  <c:v>396.079670224751</c:v>
                </c:pt>
                <c:pt idx="14267">
                  <c:v>396.051416789136</c:v>
                </c:pt>
                <c:pt idx="14268">
                  <c:v>396.03326401692902</c:v>
                </c:pt>
                <c:pt idx="14269">
                  <c:v>396.02819717996999</c:v>
                </c:pt>
                <c:pt idx="14270">
                  <c:v>395.98964056412598</c:v>
                </c:pt>
                <c:pt idx="14271">
                  <c:v>395.967712785998</c:v>
                </c:pt>
                <c:pt idx="14272">
                  <c:v>395.95871173694098</c:v>
                </c:pt>
                <c:pt idx="14273">
                  <c:v>395.94159509612501</c:v>
                </c:pt>
                <c:pt idx="14274">
                  <c:v>395.93067268733103</c:v>
                </c:pt>
                <c:pt idx="14275">
                  <c:v>395.88339669094103</c:v>
                </c:pt>
                <c:pt idx="14276">
                  <c:v>395.87971481794898</c:v>
                </c:pt>
                <c:pt idx="14277">
                  <c:v>395.87964694859102</c:v>
                </c:pt>
                <c:pt idx="14278">
                  <c:v>395.86755112609598</c:v>
                </c:pt>
                <c:pt idx="14279">
                  <c:v>395.85940588801702</c:v>
                </c:pt>
                <c:pt idx="14280">
                  <c:v>395.85855347886798</c:v>
                </c:pt>
                <c:pt idx="14281">
                  <c:v>395.85220918114601</c:v>
                </c:pt>
                <c:pt idx="14282">
                  <c:v>395.83849388261598</c:v>
                </c:pt>
                <c:pt idx="14283">
                  <c:v>395.837416174824</c:v>
                </c:pt>
                <c:pt idx="14284">
                  <c:v>395.812521725983</c:v>
                </c:pt>
                <c:pt idx="14285">
                  <c:v>395.75323094293799</c:v>
                </c:pt>
                <c:pt idx="14286">
                  <c:v>395.70185467285597</c:v>
                </c:pt>
                <c:pt idx="14287">
                  <c:v>395.673975397346</c:v>
                </c:pt>
                <c:pt idx="14288">
                  <c:v>395.63603512629601</c:v>
                </c:pt>
                <c:pt idx="14289">
                  <c:v>395.61093455908502</c:v>
                </c:pt>
                <c:pt idx="14290">
                  <c:v>395.600962148816</c:v>
                </c:pt>
                <c:pt idx="14291">
                  <c:v>395.598114427452</c:v>
                </c:pt>
                <c:pt idx="14292">
                  <c:v>395.59805832761299</c:v>
                </c:pt>
                <c:pt idx="14293">
                  <c:v>395.586345180335</c:v>
                </c:pt>
                <c:pt idx="14294">
                  <c:v>395.548817522425</c:v>
                </c:pt>
                <c:pt idx="14295">
                  <c:v>395.53179476246498</c:v>
                </c:pt>
                <c:pt idx="14296">
                  <c:v>395.50673607039602</c:v>
                </c:pt>
                <c:pt idx="14297">
                  <c:v>395.50473417717501</c:v>
                </c:pt>
                <c:pt idx="14298">
                  <c:v>395.44307010193899</c:v>
                </c:pt>
                <c:pt idx="14299">
                  <c:v>395.44168305590898</c:v>
                </c:pt>
                <c:pt idx="14300">
                  <c:v>395.40455687444597</c:v>
                </c:pt>
                <c:pt idx="14301">
                  <c:v>395.39962581528499</c:v>
                </c:pt>
                <c:pt idx="14302">
                  <c:v>395.37238696183601</c:v>
                </c:pt>
                <c:pt idx="14303">
                  <c:v>395.35779716408899</c:v>
                </c:pt>
                <c:pt idx="14304">
                  <c:v>395.239712339633</c:v>
                </c:pt>
                <c:pt idx="14305">
                  <c:v>395.20481839246298</c:v>
                </c:pt>
                <c:pt idx="14306">
                  <c:v>395.18209234113402</c:v>
                </c:pt>
                <c:pt idx="14307">
                  <c:v>395.17843917143</c:v>
                </c:pt>
                <c:pt idx="14308">
                  <c:v>395.14512858397597</c:v>
                </c:pt>
                <c:pt idx="14309">
                  <c:v>395.13906338007803</c:v>
                </c:pt>
                <c:pt idx="14310">
                  <c:v>395.13137422612601</c:v>
                </c:pt>
                <c:pt idx="14311">
                  <c:v>395.10910006032702</c:v>
                </c:pt>
                <c:pt idx="14312">
                  <c:v>395.09886320431099</c:v>
                </c:pt>
                <c:pt idx="14313">
                  <c:v>395.097508923357</c:v>
                </c:pt>
                <c:pt idx="14314">
                  <c:v>395.07880240275699</c:v>
                </c:pt>
                <c:pt idx="14315">
                  <c:v>395.06964690616701</c:v>
                </c:pt>
                <c:pt idx="14316">
                  <c:v>395.065533063011</c:v>
                </c:pt>
                <c:pt idx="14317">
                  <c:v>395.04575726511001</c:v>
                </c:pt>
                <c:pt idx="14318">
                  <c:v>395.00506870437403</c:v>
                </c:pt>
                <c:pt idx="14319">
                  <c:v>394.981514296044</c:v>
                </c:pt>
                <c:pt idx="14320">
                  <c:v>394.94840273506099</c:v>
                </c:pt>
                <c:pt idx="14321">
                  <c:v>394.86399180746997</c:v>
                </c:pt>
                <c:pt idx="14322">
                  <c:v>394.86331849231999</c:v>
                </c:pt>
                <c:pt idx="14323">
                  <c:v>394.84784504577999</c:v>
                </c:pt>
                <c:pt idx="14324">
                  <c:v>394.84582297414801</c:v>
                </c:pt>
                <c:pt idx="14325">
                  <c:v>394.84326560317498</c:v>
                </c:pt>
                <c:pt idx="14326">
                  <c:v>394.80629734614502</c:v>
                </c:pt>
                <c:pt idx="14327">
                  <c:v>394.70000313817502</c:v>
                </c:pt>
                <c:pt idx="14328">
                  <c:v>394.66953390944002</c:v>
                </c:pt>
                <c:pt idx="14329">
                  <c:v>394.62228601451301</c:v>
                </c:pt>
                <c:pt idx="14330">
                  <c:v>394.58485863244903</c:v>
                </c:pt>
                <c:pt idx="14331">
                  <c:v>394.57788993291899</c:v>
                </c:pt>
                <c:pt idx="14332">
                  <c:v>394.57255337678902</c:v>
                </c:pt>
                <c:pt idx="14333">
                  <c:v>394.54568795988303</c:v>
                </c:pt>
                <c:pt idx="14334">
                  <c:v>394.53114588477399</c:v>
                </c:pt>
                <c:pt idx="14335">
                  <c:v>394.49369229263402</c:v>
                </c:pt>
                <c:pt idx="14336">
                  <c:v>394.489677624058</c:v>
                </c:pt>
                <c:pt idx="14337">
                  <c:v>394.47737504566197</c:v>
                </c:pt>
                <c:pt idx="14338">
                  <c:v>394.46723765847202</c:v>
                </c:pt>
                <c:pt idx="14339">
                  <c:v>394.465965771301</c:v>
                </c:pt>
                <c:pt idx="14340">
                  <c:v>394.46038674475199</c:v>
                </c:pt>
                <c:pt idx="14341">
                  <c:v>394.33517414833199</c:v>
                </c:pt>
                <c:pt idx="14342">
                  <c:v>394.22356614972</c:v>
                </c:pt>
                <c:pt idx="14343">
                  <c:v>394.21098311177502</c:v>
                </c:pt>
                <c:pt idx="14344">
                  <c:v>394.19479153691998</c:v>
                </c:pt>
                <c:pt idx="14345">
                  <c:v>394.19269070937401</c:v>
                </c:pt>
                <c:pt idx="14346">
                  <c:v>394.18715366806998</c:v>
                </c:pt>
                <c:pt idx="14347">
                  <c:v>394.11574112493901</c:v>
                </c:pt>
                <c:pt idx="14348">
                  <c:v>394.061824379641</c:v>
                </c:pt>
                <c:pt idx="14349">
                  <c:v>394.059886414922</c:v>
                </c:pt>
                <c:pt idx="14350">
                  <c:v>394.05645004027599</c:v>
                </c:pt>
                <c:pt idx="14351">
                  <c:v>394.05224953268799</c:v>
                </c:pt>
                <c:pt idx="14352">
                  <c:v>394.02432739095599</c:v>
                </c:pt>
                <c:pt idx="14353">
                  <c:v>393.99285908595601</c:v>
                </c:pt>
                <c:pt idx="14354">
                  <c:v>393.97513444710597</c:v>
                </c:pt>
                <c:pt idx="14355">
                  <c:v>393.97137301153202</c:v>
                </c:pt>
                <c:pt idx="14356">
                  <c:v>393.96390105562102</c:v>
                </c:pt>
                <c:pt idx="14357">
                  <c:v>393.963143950713</c:v>
                </c:pt>
                <c:pt idx="14358">
                  <c:v>393.96049844343997</c:v>
                </c:pt>
                <c:pt idx="14359">
                  <c:v>393.94936774125802</c:v>
                </c:pt>
                <c:pt idx="14360">
                  <c:v>393.94784848116399</c:v>
                </c:pt>
                <c:pt idx="14361">
                  <c:v>393.93100393551902</c:v>
                </c:pt>
                <c:pt idx="14362">
                  <c:v>393.86974668873398</c:v>
                </c:pt>
                <c:pt idx="14363">
                  <c:v>393.86631153094299</c:v>
                </c:pt>
                <c:pt idx="14364">
                  <c:v>393.85182752625002</c:v>
                </c:pt>
                <c:pt idx="14365">
                  <c:v>393.84147469997498</c:v>
                </c:pt>
                <c:pt idx="14366">
                  <c:v>393.78199488630401</c:v>
                </c:pt>
                <c:pt idx="14367">
                  <c:v>393.73803232270802</c:v>
                </c:pt>
                <c:pt idx="14368">
                  <c:v>393.73635617023899</c:v>
                </c:pt>
                <c:pt idx="14369">
                  <c:v>393.73140817659203</c:v>
                </c:pt>
                <c:pt idx="14370">
                  <c:v>393.70348975965697</c:v>
                </c:pt>
                <c:pt idx="14371">
                  <c:v>393.68044089999302</c:v>
                </c:pt>
                <c:pt idx="14372">
                  <c:v>393.59087560076898</c:v>
                </c:pt>
                <c:pt idx="14373">
                  <c:v>393.55855546293799</c:v>
                </c:pt>
                <c:pt idx="14374">
                  <c:v>393.49147927057697</c:v>
                </c:pt>
                <c:pt idx="14375">
                  <c:v>393.47687231803798</c:v>
                </c:pt>
                <c:pt idx="14376">
                  <c:v>393.45287715712197</c:v>
                </c:pt>
                <c:pt idx="14377">
                  <c:v>393.38495256878201</c:v>
                </c:pt>
                <c:pt idx="14378">
                  <c:v>393.38406460523498</c:v>
                </c:pt>
                <c:pt idx="14379">
                  <c:v>393.38340204880802</c:v>
                </c:pt>
                <c:pt idx="14380">
                  <c:v>393.34619670825998</c:v>
                </c:pt>
                <c:pt idx="14381">
                  <c:v>393.33965174589798</c:v>
                </c:pt>
                <c:pt idx="14382">
                  <c:v>393.33686667248003</c:v>
                </c:pt>
                <c:pt idx="14383">
                  <c:v>393.32847949652398</c:v>
                </c:pt>
                <c:pt idx="14384">
                  <c:v>393.29184018099198</c:v>
                </c:pt>
                <c:pt idx="14385">
                  <c:v>393.219174563281</c:v>
                </c:pt>
                <c:pt idx="14386">
                  <c:v>393.20554690891402</c:v>
                </c:pt>
                <c:pt idx="14387">
                  <c:v>393.19147703205499</c:v>
                </c:pt>
                <c:pt idx="14388">
                  <c:v>393.19132218716402</c:v>
                </c:pt>
                <c:pt idx="14389">
                  <c:v>393.182205350316</c:v>
                </c:pt>
                <c:pt idx="14390">
                  <c:v>393.178722781869</c:v>
                </c:pt>
                <c:pt idx="14391">
                  <c:v>393.17372559208098</c:v>
                </c:pt>
                <c:pt idx="14392">
                  <c:v>393.16505107794097</c:v>
                </c:pt>
                <c:pt idx="14393">
                  <c:v>393.145825108324</c:v>
                </c:pt>
                <c:pt idx="14394">
                  <c:v>393.11823467205301</c:v>
                </c:pt>
                <c:pt idx="14395">
                  <c:v>393.11295775747402</c:v>
                </c:pt>
                <c:pt idx="14396">
                  <c:v>393.02790590524302</c:v>
                </c:pt>
                <c:pt idx="14397">
                  <c:v>393.02031250264702</c:v>
                </c:pt>
                <c:pt idx="14398">
                  <c:v>393.01076687097498</c:v>
                </c:pt>
                <c:pt idx="14399">
                  <c:v>392.99555510383198</c:v>
                </c:pt>
                <c:pt idx="14400">
                  <c:v>392.97780499910101</c:v>
                </c:pt>
                <c:pt idx="14401">
                  <c:v>392.975257642489</c:v>
                </c:pt>
                <c:pt idx="14402">
                  <c:v>392.96106741849002</c:v>
                </c:pt>
                <c:pt idx="14403">
                  <c:v>392.93350660341099</c:v>
                </c:pt>
                <c:pt idx="14404">
                  <c:v>392.93130766493601</c:v>
                </c:pt>
                <c:pt idx="14405">
                  <c:v>392.91470392649899</c:v>
                </c:pt>
                <c:pt idx="14406">
                  <c:v>392.88622510651498</c:v>
                </c:pt>
                <c:pt idx="14407">
                  <c:v>392.87005874132097</c:v>
                </c:pt>
                <c:pt idx="14408">
                  <c:v>392.84774592496001</c:v>
                </c:pt>
                <c:pt idx="14409">
                  <c:v>392.84437884055097</c:v>
                </c:pt>
                <c:pt idx="14410">
                  <c:v>392.736461807973</c:v>
                </c:pt>
                <c:pt idx="14411">
                  <c:v>392.69635286947499</c:v>
                </c:pt>
                <c:pt idx="14412">
                  <c:v>392.687798583438</c:v>
                </c:pt>
                <c:pt idx="14413">
                  <c:v>392.68338281770701</c:v>
                </c:pt>
                <c:pt idx="14414">
                  <c:v>392.65307920561798</c:v>
                </c:pt>
                <c:pt idx="14415">
                  <c:v>392.64431600937201</c:v>
                </c:pt>
                <c:pt idx="14416">
                  <c:v>392.56441053524799</c:v>
                </c:pt>
                <c:pt idx="14417">
                  <c:v>392.55540878528097</c:v>
                </c:pt>
                <c:pt idx="14418">
                  <c:v>392.55305825198002</c:v>
                </c:pt>
                <c:pt idx="14419">
                  <c:v>392.48979842280397</c:v>
                </c:pt>
                <c:pt idx="14420">
                  <c:v>392.48807830421703</c:v>
                </c:pt>
                <c:pt idx="14421">
                  <c:v>392.42621244736699</c:v>
                </c:pt>
                <c:pt idx="14422">
                  <c:v>392.42361054685301</c:v>
                </c:pt>
                <c:pt idx="14423">
                  <c:v>392.39482968535299</c:v>
                </c:pt>
                <c:pt idx="14424">
                  <c:v>392.373629035487</c:v>
                </c:pt>
                <c:pt idx="14425">
                  <c:v>392.32171070878201</c:v>
                </c:pt>
                <c:pt idx="14426">
                  <c:v>392.27963251182098</c:v>
                </c:pt>
                <c:pt idx="14427">
                  <c:v>392.26897540715999</c:v>
                </c:pt>
                <c:pt idx="14428">
                  <c:v>392.24287533448501</c:v>
                </c:pt>
                <c:pt idx="14429">
                  <c:v>392.23412575234602</c:v>
                </c:pt>
                <c:pt idx="14430">
                  <c:v>392.21880070838</c:v>
                </c:pt>
                <c:pt idx="14431">
                  <c:v>392.21795896547002</c:v>
                </c:pt>
                <c:pt idx="14432">
                  <c:v>392.21276088222203</c:v>
                </c:pt>
                <c:pt idx="14433">
                  <c:v>392.205184676599</c:v>
                </c:pt>
                <c:pt idx="14434">
                  <c:v>392.20235597575902</c:v>
                </c:pt>
                <c:pt idx="14435">
                  <c:v>392.17245999931401</c:v>
                </c:pt>
                <c:pt idx="14436">
                  <c:v>392.159982231735</c:v>
                </c:pt>
                <c:pt idx="14437">
                  <c:v>392.127711016685</c:v>
                </c:pt>
                <c:pt idx="14438">
                  <c:v>392.11182860491499</c:v>
                </c:pt>
                <c:pt idx="14439">
                  <c:v>392.016926319162</c:v>
                </c:pt>
                <c:pt idx="14440">
                  <c:v>391.99379374703398</c:v>
                </c:pt>
                <c:pt idx="14441">
                  <c:v>391.981531988266</c:v>
                </c:pt>
                <c:pt idx="14442">
                  <c:v>391.93989591751603</c:v>
                </c:pt>
                <c:pt idx="14443">
                  <c:v>391.88252362168402</c:v>
                </c:pt>
                <c:pt idx="14444">
                  <c:v>391.84837180508902</c:v>
                </c:pt>
                <c:pt idx="14445">
                  <c:v>391.822197055846</c:v>
                </c:pt>
                <c:pt idx="14446">
                  <c:v>391.76268870674699</c:v>
                </c:pt>
                <c:pt idx="14447">
                  <c:v>391.75273762627802</c:v>
                </c:pt>
                <c:pt idx="14448">
                  <c:v>391.75249210481002</c:v>
                </c:pt>
                <c:pt idx="14449">
                  <c:v>391.73963721153501</c:v>
                </c:pt>
                <c:pt idx="14450">
                  <c:v>391.71623512967</c:v>
                </c:pt>
                <c:pt idx="14451">
                  <c:v>391.701537353552</c:v>
                </c:pt>
                <c:pt idx="14452">
                  <c:v>391.66676980363002</c:v>
                </c:pt>
                <c:pt idx="14453">
                  <c:v>391.661645091411</c:v>
                </c:pt>
                <c:pt idx="14454">
                  <c:v>391.62515133717102</c:v>
                </c:pt>
                <c:pt idx="14455">
                  <c:v>391.61092877030001</c:v>
                </c:pt>
                <c:pt idx="14456">
                  <c:v>391.60341836383901</c:v>
                </c:pt>
                <c:pt idx="14457">
                  <c:v>391.59735409219599</c:v>
                </c:pt>
                <c:pt idx="14458">
                  <c:v>391.58824472762001</c:v>
                </c:pt>
                <c:pt idx="14459">
                  <c:v>391.52246967198897</c:v>
                </c:pt>
                <c:pt idx="14460">
                  <c:v>391.48782643802599</c:v>
                </c:pt>
                <c:pt idx="14461">
                  <c:v>391.47672320385101</c:v>
                </c:pt>
                <c:pt idx="14462">
                  <c:v>391.46229076217497</c:v>
                </c:pt>
                <c:pt idx="14463">
                  <c:v>391.46192359263898</c:v>
                </c:pt>
                <c:pt idx="14464">
                  <c:v>391.44981652932302</c:v>
                </c:pt>
                <c:pt idx="14465">
                  <c:v>391.43643661007701</c:v>
                </c:pt>
                <c:pt idx="14466">
                  <c:v>391.41859817660998</c:v>
                </c:pt>
                <c:pt idx="14467">
                  <c:v>391.38707721272698</c:v>
                </c:pt>
                <c:pt idx="14468">
                  <c:v>391.36315418708699</c:v>
                </c:pt>
                <c:pt idx="14469">
                  <c:v>391.26058386519702</c:v>
                </c:pt>
                <c:pt idx="14470">
                  <c:v>391.21909478087701</c:v>
                </c:pt>
                <c:pt idx="14471">
                  <c:v>391.21024046791001</c:v>
                </c:pt>
                <c:pt idx="14472">
                  <c:v>391.19616022910901</c:v>
                </c:pt>
                <c:pt idx="14473">
                  <c:v>391.16277048005998</c:v>
                </c:pt>
                <c:pt idx="14474">
                  <c:v>391.16047580220499</c:v>
                </c:pt>
                <c:pt idx="14475">
                  <c:v>391.15361544195298</c:v>
                </c:pt>
                <c:pt idx="14476">
                  <c:v>391.143343669866</c:v>
                </c:pt>
                <c:pt idx="14477">
                  <c:v>391.14102597807198</c:v>
                </c:pt>
                <c:pt idx="14478">
                  <c:v>391.09522131304101</c:v>
                </c:pt>
                <c:pt idx="14479">
                  <c:v>391.09500383179198</c:v>
                </c:pt>
                <c:pt idx="14480">
                  <c:v>391.09021573590297</c:v>
                </c:pt>
                <c:pt idx="14481">
                  <c:v>391.06912618410399</c:v>
                </c:pt>
                <c:pt idx="14482">
                  <c:v>391.006419212428</c:v>
                </c:pt>
                <c:pt idx="14483">
                  <c:v>390.99261546482597</c:v>
                </c:pt>
                <c:pt idx="14484">
                  <c:v>390.97146553290702</c:v>
                </c:pt>
                <c:pt idx="14485">
                  <c:v>390.96074743320298</c:v>
                </c:pt>
                <c:pt idx="14486">
                  <c:v>390.90885328684197</c:v>
                </c:pt>
                <c:pt idx="14487">
                  <c:v>390.89248579676303</c:v>
                </c:pt>
                <c:pt idx="14488">
                  <c:v>390.84504301432003</c:v>
                </c:pt>
                <c:pt idx="14489">
                  <c:v>390.84059147212002</c:v>
                </c:pt>
                <c:pt idx="14490">
                  <c:v>390.82082920979201</c:v>
                </c:pt>
                <c:pt idx="14491">
                  <c:v>390.809853118256</c:v>
                </c:pt>
                <c:pt idx="14492">
                  <c:v>390.80442196085102</c:v>
                </c:pt>
                <c:pt idx="14493">
                  <c:v>390.80432834165902</c:v>
                </c:pt>
                <c:pt idx="14494">
                  <c:v>390.79524447461898</c:v>
                </c:pt>
                <c:pt idx="14495">
                  <c:v>390.76617112582397</c:v>
                </c:pt>
                <c:pt idx="14496">
                  <c:v>390.76111716521302</c:v>
                </c:pt>
                <c:pt idx="14497">
                  <c:v>390.74552553968601</c:v>
                </c:pt>
                <c:pt idx="14498">
                  <c:v>390.72884876240897</c:v>
                </c:pt>
                <c:pt idx="14499">
                  <c:v>390.68771560373</c:v>
                </c:pt>
                <c:pt idx="14500">
                  <c:v>390.679572243015</c:v>
                </c:pt>
                <c:pt idx="14501">
                  <c:v>390.663460942705</c:v>
                </c:pt>
                <c:pt idx="14502">
                  <c:v>390.63049200922097</c:v>
                </c:pt>
                <c:pt idx="14503">
                  <c:v>390.62253566429803</c:v>
                </c:pt>
                <c:pt idx="14504">
                  <c:v>390.60547638693799</c:v>
                </c:pt>
                <c:pt idx="14505">
                  <c:v>390.60101485494999</c:v>
                </c:pt>
                <c:pt idx="14506">
                  <c:v>390.557284316557</c:v>
                </c:pt>
                <c:pt idx="14507">
                  <c:v>390.55134658508899</c:v>
                </c:pt>
                <c:pt idx="14508">
                  <c:v>390.551142252207</c:v>
                </c:pt>
                <c:pt idx="14509">
                  <c:v>390.51960850760997</c:v>
                </c:pt>
                <c:pt idx="14510">
                  <c:v>390.44954939907097</c:v>
                </c:pt>
                <c:pt idx="14511">
                  <c:v>390.44109404954003</c:v>
                </c:pt>
                <c:pt idx="14512">
                  <c:v>390.27561143264802</c:v>
                </c:pt>
                <c:pt idx="14513">
                  <c:v>390.27529027881201</c:v>
                </c:pt>
                <c:pt idx="14514">
                  <c:v>390.26725796261098</c:v>
                </c:pt>
                <c:pt idx="14515">
                  <c:v>390.25479795051803</c:v>
                </c:pt>
                <c:pt idx="14516">
                  <c:v>390.24098446995299</c:v>
                </c:pt>
                <c:pt idx="14517">
                  <c:v>390.239960689094</c:v>
                </c:pt>
                <c:pt idx="14518">
                  <c:v>390.23442964086502</c:v>
                </c:pt>
                <c:pt idx="14519">
                  <c:v>390.103046007275</c:v>
                </c:pt>
                <c:pt idx="14520">
                  <c:v>390.07606387043899</c:v>
                </c:pt>
                <c:pt idx="14521">
                  <c:v>390.03464704647598</c:v>
                </c:pt>
                <c:pt idx="14522">
                  <c:v>390.02600934804599</c:v>
                </c:pt>
                <c:pt idx="14523">
                  <c:v>390.01725450781697</c:v>
                </c:pt>
                <c:pt idx="14524">
                  <c:v>390.00057469376998</c:v>
                </c:pt>
                <c:pt idx="14525">
                  <c:v>389.987141624012</c:v>
                </c:pt>
                <c:pt idx="14526">
                  <c:v>389.97115737254398</c:v>
                </c:pt>
                <c:pt idx="14527">
                  <c:v>389.96113144693697</c:v>
                </c:pt>
                <c:pt idx="14528">
                  <c:v>389.87815994245102</c:v>
                </c:pt>
                <c:pt idx="14529">
                  <c:v>389.87581416354197</c:v>
                </c:pt>
                <c:pt idx="14530">
                  <c:v>389.83338011278801</c:v>
                </c:pt>
                <c:pt idx="14531">
                  <c:v>389.82056882337503</c:v>
                </c:pt>
                <c:pt idx="14532">
                  <c:v>389.82019628135799</c:v>
                </c:pt>
                <c:pt idx="14533">
                  <c:v>389.80803210402001</c:v>
                </c:pt>
                <c:pt idx="14534">
                  <c:v>389.78854865733899</c:v>
                </c:pt>
                <c:pt idx="14535">
                  <c:v>389.78680141643099</c:v>
                </c:pt>
                <c:pt idx="14536">
                  <c:v>389.78105096226898</c:v>
                </c:pt>
                <c:pt idx="14537">
                  <c:v>389.76705699335798</c:v>
                </c:pt>
                <c:pt idx="14538">
                  <c:v>389.76255693817899</c:v>
                </c:pt>
                <c:pt idx="14539">
                  <c:v>389.723269035165</c:v>
                </c:pt>
                <c:pt idx="14540">
                  <c:v>389.70698946991598</c:v>
                </c:pt>
                <c:pt idx="14541">
                  <c:v>389.66565110953297</c:v>
                </c:pt>
                <c:pt idx="14542">
                  <c:v>389.64573756934499</c:v>
                </c:pt>
                <c:pt idx="14543">
                  <c:v>389.47804027761401</c:v>
                </c:pt>
                <c:pt idx="14544">
                  <c:v>389.45720426414601</c:v>
                </c:pt>
                <c:pt idx="14545">
                  <c:v>389.43910345600398</c:v>
                </c:pt>
                <c:pt idx="14546">
                  <c:v>389.42244202308899</c:v>
                </c:pt>
                <c:pt idx="14547">
                  <c:v>389.392211788883</c:v>
                </c:pt>
                <c:pt idx="14548">
                  <c:v>389.38785415807098</c:v>
                </c:pt>
                <c:pt idx="14549">
                  <c:v>389.37898986630398</c:v>
                </c:pt>
                <c:pt idx="14550">
                  <c:v>389.37166063618298</c:v>
                </c:pt>
                <c:pt idx="14551">
                  <c:v>389.33974712892802</c:v>
                </c:pt>
                <c:pt idx="14552">
                  <c:v>389.33160560526801</c:v>
                </c:pt>
                <c:pt idx="14553">
                  <c:v>389.30463216304798</c:v>
                </c:pt>
                <c:pt idx="14554">
                  <c:v>389.23739159661301</c:v>
                </c:pt>
                <c:pt idx="14555">
                  <c:v>389.15293343693401</c:v>
                </c:pt>
                <c:pt idx="14556">
                  <c:v>389.15085067088103</c:v>
                </c:pt>
                <c:pt idx="14557">
                  <c:v>389.12952532112701</c:v>
                </c:pt>
                <c:pt idx="14558">
                  <c:v>389.04014567737198</c:v>
                </c:pt>
                <c:pt idx="14559">
                  <c:v>388.98347837270097</c:v>
                </c:pt>
                <c:pt idx="14560">
                  <c:v>388.97651603229701</c:v>
                </c:pt>
                <c:pt idx="14561">
                  <c:v>388.95930714473599</c:v>
                </c:pt>
                <c:pt idx="14562">
                  <c:v>388.91721083302298</c:v>
                </c:pt>
                <c:pt idx="14563">
                  <c:v>388.778877431583</c:v>
                </c:pt>
                <c:pt idx="14564">
                  <c:v>388.77864086396198</c:v>
                </c:pt>
                <c:pt idx="14565">
                  <c:v>388.75306504088201</c:v>
                </c:pt>
                <c:pt idx="14566">
                  <c:v>388.74983732398198</c:v>
                </c:pt>
                <c:pt idx="14567">
                  <c:v>388.727735644723</c:v>
                </c:pt>
                <c:pt idx="14568">
                  <c:v>388.72166709683501</c:v>
                </c:pt>
                <c:pt idx="14569">
                  <c:v>388.65606599751698</c:v>
                </c:pt>
                <c:pt idx="14570">
                  <c:v>388.64135580675202</c:v>
                </c:pt>
                <c:pt idx="14571">
                  <c:v>388.596381381443</c:v>
                </c:pt>
                <c:pt idx="14572">
                  <c:v>388.51752514008001</c:v>
                </c:pt>
                <c:pt idx="14573">
                  <c:v>388.51293513106702</c:v>
                </c:pt>
                <c:pt idx="14574">
                  <c:v>388.46598499803298</c:v>
                </c:pt>
                <c:pt idx="14575">
                  <c:v>388.42555464159602</c:v>
                </c:pt>
                <c:pt idx="14576">
                  <c:v>388.41589807427601</c:v>
                </c:pt>
                <c:pt idx="14577">
                  <c:v>388.35998658923</c:v>
                </c:pt>
                <c:pt idx="14578">
                  <c:v>388.35443814084499</c:v>
                </c:pt>
                <c:pt idx="14579">
                  <c:v>388.29994053524803</c:v>
                </c:pt>
                <c:pt idx="14580">
                  <c:v>388.29508713264897</c:v>
                </c:pt>
                <c:pt idx="14581">
                  <c:v>388.287367276194</c:v>
                </c:pt>
                <c:pt idx="14582">
                  <c:v>388.26239940829902</c:v>
                </c:pt>
                <c:pt idx="14583">
                  <c:v>388.224752261893</c:v>
                </c:pt>
                <c:pt idx="14584">
                  <c:v>388.18151440721698</c:v>
                </c:pt>
                <c:pt idx="14585">
                  <c:v>388.11409888403603</c:v>
                </c:pt>
                <c:pt idx="14586">
                  <c:v>388.05873486726199</c:v>
                </c:pt>
                <c:pt idx="14587">
                  <c:v>388.05301278497802</c:v>
                </c:pt>
                <c:pt idx="14588">
                  <c:v>388.04695678982</c:v>
                </c:pt>
                <c:pt idx="14589">
                  <c:v>388.027350447446</c:v>
                </c:pt>
                <c:pt idx="14590">
                  <c:v>388.02078859338002</c:v>
                </c:pt>
                <c:pt idx="14591">
                  <c:v>387.92098448591798</c:v>
                </c:pt>
                <c:pt idx="14592">
                  <c:v>387.890847593751</c:v>
                </c:pt>
                <c:pt idx="14593">
                  <c:v>387.850173387457</c:v>
                </c:pt>
                <c:pt idx="14594">
                  <c:v>387.84901324699598</c:v>
                </c:pt>
                <c:pt idx="14595">
                  <c:v>387.84312359862201</c:v>
                </c:pt>
                <c:pt idx="14596">
                  <c:v>387.83616075878501</c:v>
                </c:pt>
                <c:pt idx="14597">
                  <c:v>387.81423327623099</c:v>
                </c:pt>
                <c:pt idx="14598">
                  <c:v>387.80285357663303</c:v>
                </c:pt>
                <c:pt idx="14599">
                  <c:v>387.75072092358499</c:v>
                </c:pt>
                <c:pt idx="14600">
                  <c:v>387.71438791575798</c:v>
                </c:pt>
                <c:pt idx="14601">
                  <c:v>387.71061418242601</c:v>
                </c:pt>
                <c:pt idx="14602">
                  <c:v>387.68144160256003</c:v>
                </c:pt>
                <c:pt idx="14603">
                  <c:v>387.63093927722099</c:v>
                </c:pt>
                <c:pt idx="14604">
                  <c:v>387.61750733046102</c:v>
                </c:pt>
                <c:pt idx="14605">
                  <c:v>387.55940735590298</c:v>
                </c:pt>
                <c:pt idx="14606">
                  <c:v>387.54268962121802</c:v>
                </c:pt>
                <c:pt idx="14607">
                  <c:v>387.536957229542</c:v>
                </c:pt>
                <c:pt idx="14608">
                  <c:v>387.52628161876999</c:v>
                </c:pt>
                <c:pt idx="14609">
                  <c:v>387.50878939253698</c:v>
                </c:pt>
                <c:pt idx="14610">
                  <c:v>387.50712977555202</c:v>
                </c:pt>
                <c:pt idx="14611">
                  <c:v>387.506856026332</c:v>
                </c:pt>
                <c:pt idx="14612">
                  <c:v>387.50408281521999</c:v>
                </c:pt>
                <c:pt idx="14613">
                  <c:v>387.48696391556302</c:v>
                </c:pt>
                <c:pt idx="14614">
                  <c:v>387.48400056851398</c:v>
                </c:pt>
                <c:pt idx="14615">
                  <c:v>387.46644245776298</c:v>
                </c:pt>
                <c:pt idx="14616">
                  <c:v>387.45787990418199</c:v>
                </c:pt>
                <c:pt idx="14617">
                  <c:v>387.40866711522199</c:v>
                </c:pt>
                <c:pt idx="14618">
                  <c:v>387.38468861953498</c:v>
                </c:pt>
                <c:pt idx="14619">
                  <c:v>387.33834436238499</c:v>
                </c:pt>
                <c:pt idx="14620">
                  <c:v>387.33116972983402</c:v>
                </c:pt>
                <c:pt idx="14621">
                  <c:v>387.28196190107798</c:v>
                </c:pt>
                <c:pt idx="14622">
                  <c:v>387.18797405492103</c:v>
                </c:pt>
                <c:pt idx="14623">
                  <c:v>387.10977905123798</c:v>
                </c:pt>
                <c:pt idx="14624">
                  <c:v>387.07770687920402</c:v>
                </c:pt>
                <c:pt idx="14625">
                  <c:v>387.064431807701</c:v>
                </c:pt>
                <c:pt idx="14626">
                  <c:v>387.05919521706198</c:v>
                </c:pt>
                <c:pt idx="14627">
                  <c:v>387.05591446938701</c:v>
                </c:pt>
                <c:pt idx="14628">
                  <c:v>387.03789748909202</c:v>
                </c:pt>
                <c:pt idx="14629">
                  <c:v>387.03520026078797</c:v>
                </c:pt>
                <c:pt idx="14630">
                  <c:v>387.02945617969698</c:v>
                </c:pt>
                <c:pt idx="14631">
                  <c:v>387.02818581091202</c:v>
                </c:pt>
                <c:pt idx="14632">
                  <c:v>386.975045200446</c:v>
                </c:pt>
                <c:pt idx="14633">
                  <c:v>386.96167002984299</c:v>
                </c:pt>
                <c:pt idx="14634">
                  <c:v>386.94283835897801</c:v>
                </c:pt>
                <c:pt idx="14635">
                  <c:v>386.93997075924199</c:v>
                </c:pt>
                <c:pt idx="14636">
                  <c:v>386.936877187812</c:v>
                </c:pt>
                <c:pt idx="14637">
                  <c:v>386.91202976393299</c:v>
                </c:pt>
                <c:pt idx="14638">
                  <c:v>386.906776358434</c:v>
                </c:pt>
                <c:pt idx="14639">
                  <c:v>386.90458947471899</c:v>
                </c:pt>
                <c:pt idx="14640">
                  <c:v>386.89828933226499</c:v>
                </c:pt>
                <c:pt idx="14641">
                  <c:v>386.83519131802501</c:v>
                </c:pt>
                <c:pt idx="14642">
                  <c:v>386.81579663916699</c:v>
                </c:pt>
                <c:pt idx="14643">
                  <c:v>386.79781871659702</c:v>
                </c:pt>
                <c:pt idx="14644">
                  <c:v>386.75120027172801</c:v>
                </c:pt>
                <c:pt idx="14645">
                  <c:v>386.66332926921302</c:v>
                </c:pt>
                <c:pt idx="14646">
                  <c:v>386.64556754301702</c:v>
                </c:pt>
                <c:pt idx="14647">
                  <c:v>386.60301397333399</c:v>
                </c:pt>
                <c:pt idx="14648">
                  <c:v>386.60080824609503</c:v>
                </c:pt>
                <c:pt idx="14649">
                  <c:v>386.52366330789403</c:v>
                </c:pt>
                <c:pt idx="14650">
                  <c:v>386.493219266881</c:v>
                </c:pt>
                <c:pt idx="14651">
                  <c:v>386.47097715368398</c:v>
                </c:pt>
                <c:pt idx="14652">
                  <c:v>386.45319046610803</c:v>
                </c:pt>
                <c:pt idx="14653">
                  <c:v>386.45279776731098</c:v>
                </c:pt>
                <c:pt idx="14654">
                  <c:v>386.44138201429001</c:v>
                </c:pt>
                <c:pt idx="14655">
                  <c:v>386.36298255119698</c:v>
                </c:pt>
                <c:pt idx="14656">
                  <c:v>386.35082831182001</c:v>
                </c:pt>
                <c:pt idx="14657">
                  <c:v>386.322666411201</c:v>
                </c:pt>
                <c:pt idx="14658">
                  <c:v>386.313188361242</c:v>
                </c:pt>
                <c:pt idx="14659">
                  <c:v>386.30937757660797</c:v>
                </c:pt>
                <c:pt idx="14660">
                  <c:v>386.22767297031498</c:v>
                </c:pt>
                <c:pt idx="14661">
                  <c:v>386.22086326305799</c:v>
                </c:pt>
                <c:pt idx="14662">
                  <c:v>386.17538944219802</c:v>
                </c:pt>
                <c:pt idx="14663">
                  <c:v>386.17132190076597</c:v>
                </c:pt>
                <c:pt idx="14664">
                  <c:v>386.16861844132399</c:v>
                </c:pt>
                <c:pt idx="14665">
                  <c:v>386.14644586095199</c:v>
                </c:pt>
                <c:pt idx="14666">
                  <c:v>386.14544730862502</c:v>
                </c:pt>
                <c:pt idx="14667">
                  <c:v>386.12510442400901</c:v>
                </c:pt>
                <c:pt idx="14668">
                  <c:v>385.95863538324397</c:v>
                </c:pt>
                <c:pt idx="14669">
                  <c:v>385.94470063841402</c:v>
                </c:pt>
                <c:pt idx="14670">
                  <c:v>385.90505862053902</c:v>
                </c:pt>
                <c:pt idx="14671">
                  <c:v>385.88807129435497</c:v>
                </c:pt>
                <c:pt idx="14672">
                  <c:v>385.86024299830399</c:v>
                </c:pt>
                <c:pt idx="14673">
                  <c:v>385.84065752021297</c:v>
                </c:pt>
                <c:pt idx="14674">
                  <c:v>385.83213103134199</c:v>
                </c:pt>
                <c:pt idx="14675">
                  <c:v>385.81617610177301</c:v>
                </c:pt>
                <c:pt idx="14676">
                  <c:v>385.80589911559002</c:v>
                </c:pt>
                <c:pt idx="14677">
                  <c:v>385.60492824671002</c:v>
                </c:pt>
                <c:pt idx="14678">
                  <c:v>385.60041452001298</c:v>
                </c:pt>
                <c:pt idx="14679">
                  <c:v>385.58061023774701</c:v>
                </c:pt>
                <c:pt idx="14680">
                  <c:v>385.54566719317302</c:v>
                </c:pt>
                <c:pt idx="14681">
                  <c:v>385.53218029911199</c:v>
                </c:pt>
                <c:pt idx="14682">
                  <c:v>385.51512719086901</c:v>
                </c:pt>
                <c:pt idx="14683">
                  <c:v>385.48546344565301</c:v>
                </c:pt>
                <c:pt idx="14684">
                  <c:v>385.47533386129101</c:v>
                </c:pt>
                <c:pt idx="14685">
                  <c:v>385.46840560589698</c:v>
                </c:pt>
                <c:pt idx="14686">
                  <c:v>385.421193251673</c:v>
                </c:pt>
                <c:pt idx="14687">
                  <c:v>385.295908941135</c:v>
                </c:pt>
                <c:pt idx="14688">
                  <c:v>385.28010277833801</c:v>
                </c:pt>
                <c:pt idx="14689">
                  <c:v>385.23439735276799</c:v>
                </c:pt>
                <c:pt idx="14690">
                  <c:v>385.16783698732098</c:v>
                </c:pt>
                <c:pt idx="14691">
                  <c:v>385.16356436671202</c:v>
                </c:pt>
                <c:pt idx="14692">
                  <c:v>385.15128185852097</c:v>
                </c:pt>
                <c:pt idx="14693">
                  <c:v>385.13700618140501</c:v>
                </c:pt>
                <c:pt idx="14694">
                  <c:v>385.116958888726</c:v>
                </c:pt>
                <c:pt idx="14695">
                  <c:v>385.11287354386002</c:v>
                </c:pt>
                <c:pt idx="14696">
                  <c:v>385.06933251916098</c:v>
                </c:pt>
                <c:pt idx="14697">
                  <c:v>385.04312280282801</c:v>
                </c:pt>
                <c:pt idx="14698">
                  <c:v>385.035986336007</c:v>
                </c:pt>
                <c:pt idx="14699">
                  <c:v>385.01270713704298</c:v>
                </c:pt>
                <c:pt idx="14700">
                  <c:v>384.96749311310202</c:v>
                </c:pt>
                <c:pt idx="14701">
                  <c:v>384.86662147015198</c:v>
                </c:pt>
                <c:pt idx="14702">
                  <c:v>384.80752879493701</c:v>
                </c:pt>
                <c:pt idx="14703">
                  <c:v>384.80118562144202</c:v>
                </c:pt>
                <c:pt idx="14704">
                  <c:v>384.79279374357299</c:v>
                </c:pt>
                <c:pt idx="14705">
                  <c:v>384.68666096662503</c:v>
                </c:pt>
                <c:pt idx="14706">
                  <c:v>384.66119326724601</c:v>
                </c:pt>
                <c:pt idx="14707">
                  <c:v>384.65582112757301</c:v>
                </c:pt>
                <c:pt idx="14708">
                  <c:v>384.61117744196599</c:v>
                </c:pt>
                <c:pt idx="14709">
                  <c:v>384.60059921101299</c:v>
                </c:pt>
                <c:pt idx="14710">
                  <c:v>384.55509312565403</c:v>
                </c:pt>
                <c:pt idx="14711">
                  <c:v>384.53169498992997</c:v>
                </c:pt>
                <c:pt idx="14712">
                  <c:v>384.52626196778499</c:v>
                </c:pt>
                <c:pt idx="14713">
                  <c:v>384.52463656851802</c:v>
                </c:pt>
                <c:pt idx="14714">
                  <c:v>384.52249890792399</c:v>
                </c:pt>
                <c:pt idx="14715">
                  <c:v>384.51167229283197</c:v>
                </c:pt>
                <c:pt idx="14716">
                  <c:v>384.49961102550401</c:v>
                </c:pt>
                <c:pt idx="14717">
                  <c:v>384.41344955675697</c:v>
                </c:pt>
                <c:pt idx="14718">
                  <c:v>384.41142687810401</c:v>
                </c:pt>
                <c:pt idx="14719">
                  <c:v>384.38994423099803</c:v>
                </c:pt>
                <c:pt idx="14720">
                  <c:v>384.37557419447103</c:v>
                </c:pt>
                <c:pt idx="14721">
                  <c:v>384.358721682328</c:v>
                </c:pt>
                <c:pt idx="14722">
                  <c:v>384.35764560047301</c:v>
                </c:pt>
                <c:pt idx="14723">
                  <c:v>384.31163660497299</c:v>
                </c:pt>
                <c:pt idx="14724">
                  <c:v>384.30965265402</c:v>
                </c:pt>
                <c:pt idx="14725">
                  <c:v>384.29937680881397</c:v>
                </c:pt>
                <c:pt idx="14726">
                  <c:v>384.25889523287202</c:v>
                </c:pt>
                <c:pt idx="14727">
                  <c:v>384.25234154124399</c:v>
                </c:pt>
                <c:pt idx="14728">
                  <c:v>384.22191765595898</c:v>
                </c:pt>
                <c:pt idx="14729">
                  <c:v>384.19320279880799</c:v>
                </c:pt>
                <c:pt idx="14730">
                  <c:v>384.07930731018598</c:v>
                </c:pt>
                <c:pt idx="14731">
                  <c:v>384.07361524856901</c:v>
                </c:pt>
                <c:pt idx="14732">
                  <c:v>384.05215577358001</c:v>
                </c:pt>
                <c:pt idx="14733">
                  <c:v>384.04727642811702</c:v>
                </c:pt>
                <c:pt idx="14734">
                  <c:v>384.02841425371503</c:v>
                </c:pt>
                <c:pt idx="14735">
                  <c:v>384.01960075210098</c:v>
                </c:pt>
                <c:pt idx="14736">
                  <c:v>383.96858856355402</c:v>
                </c:pt>
                <c:pt idx="14737">
                  <c:v>383.966973060729</c:v>
                </c:pt>
                <c:pt idx="14738">
                  <c:v>383.96672778226502</c:v>
                </c:pt>
                <c:pt idx="14739">
                  <c:v>383.95446463210698</c:v>
                </c:pt>
                <c:pt idx="14740">
                  <c:v>383.93761009802103</c:v>
                </c:pt>
                <c:pt idx="14741">
                  <c:v>383.93248153152399</c:v>
                </c:pt>
                <c:pt idx="14742">
                  <c:v>383.90727774190498</c:v>
                </c:pt>
                <c:pt idx="14743">
                  <c:v>383.90664654172599</c:v>
                </c:pt>
                <c:pt idx="14744">
                  <c:v>383.85624475311101</c:v>
                </c:pt>
                <c:pt idx="14745">
                  <c:v>383.85515923925402</c:v>
                </c:pt>
                <c:pt idx="14746">
                  <c:v>383.76443242954298</c:v>
                </c:pt>
                <c:pt idx="14747">
                  <c:v>383.75193141001103</c:v>
                </c:pt>
                <c:pt idx="14748">
                  <c:v>383.73898224277599</c:v>
                </c:pt>
                <c:pt idx="14749">
                  <c:v>383.716442557184</c:v>
                </c:pt>
                <c:pt idx="14750">
                  <c:v>383.70469891585799</c:v>
                </c:pt>
                <c:pt idx="14751">
                  <c:v>383.67395111287999</c:v>
                </c:pt>
                <c:pt idx="14752">
                  <c:v>383.643412736024</c:v>
                </c:pt>
                <c:pt idx="14753">
                  <c:v>383.61153680470102</c:v>
                </c:pt>
                <c:pt idx="14754">
                  <c:v>383.57590101659099</c:v>
                </c:pt>
                <c:pt idx="14755">
                  <c:v>383.57383994793202</c:v>
                </c:pt>
                <c:pt idx="14756">
                  <c:v>383.57181948890599</c:v>
                </c:pt>
                <c:pt idx="14757">
                  <c:v>383.54150098903699</c:v>
                </c:pt>
                <c:pt idx="14758">
                  <c:v>383.377807169503</c:v>
                </c:pt>
                <c:pt idx="14759">
                  <c:v>383.34750946205202</c:v>
                </c:pt>
                <c:pt idx="14760">
                  <c:v>383.34537139785198</c:v>
                </c:pt>
                <c:pt idx="14761">
                  <c:v>383.31138456166701</c:v>
                </c:pt>
                <c:pt idx="14762">
                  <c:v>383.29645490967403</c:v>
                </c:pt>
                <c:pt idx="14763">
                  <c:v>383.26190738845202</c:v>
                </c:pt>
                <c:pt idx="14764">
                  <c:v>383.16947170471502</c:v>
                </c:pt>
                <c:pt idx="14765">
                  <c:v>383.15625960021299</c:v>
                </c:pt>
                <c:pt idx="14766">
                  <c:v>383.15450587871698</c:v>
                </c:pt>
                <c:pt idx="14767">
                  <c:v>383.06417679247198</c:v>
                </c:pt>
                <c:pt idx="14768">
                  <c:v>383.06249752396297</c:v>
                </c:pt>
                <c:pt idx="14769">
                  <c:v>383.05493496280599</c:v>
                </c:pt>
                <c:pt idx="14770">
                  <c:v>382.98552814444901</c:v>
                </c:pt>
                <c:pt idx="14771">
                  <c:v>382.977133617334</c:v>
                </c:pt>
                <c:pt idx="14772">
                  <c:v>382.958036866388</c:v>
                </c:pt>
                <c:pt idx="14773">
                  <c:v>382.957539581768</c:v>
                </c:pt>
                <c:pt idx="14774">
                  <c:v>382.92835884732301</c:v>
                </c:pt>
                <c:pt idx="14775">
                  <c:v>382.89765573129603</c:v>
                </c:pt>
                <c:pt idx="14776">
                  <c:v>382.85961685071902</c:v>
                </c:pt>
                <c:pt idx="14777">
                  <c:v>382.83805749612702</c:v>
                </c:pt>
                <c:pt idx="14778">
                  <c:v>382.81816664387497</c:v>
                </c:pt>
                <c:pt idx="14779">
                  <c:v>382.80060567373903</c:v>
                </c:pt>
                <c:pt idx="14780">
                  <c:v>382.68824634097598</c:v>
                </c:pt>
                <c:pt idx="14781">
                  <c:v>382.66309480426298</c:v>
                </c:pt>
                <c:pt idx="14782">
                  <c:v>382.59260827093402</c:v>
                </c:pt>
                <c:pt idx="14783">
                  <c:v>382.58643857981798</c:v>
                </c:pt>
                <c:pt idx="14784">
                  <c:v>382.48191213456403</c:v>
                </c:pt>
                <c:pt idx="14785">
                  <c:v>382.40764255976001</c:v>
                </c:pt>
                <c:pt idx="14786">
                  <c:v>382.38119047381002</c:v>
                </c:pt>
                <c:pt idx="14787">
                  <c:v>382.26052029482599</c:v>
                </c:pt>
                <c:pt idx="14788">
                  <c:v>382.26009673381202</c:v>
                </c:pt>
                <c:pt idx="14789">
                  <c:v>382.24899499462799</c:v>
                </c:pt>
                <c:pt idx="14790">
                  <c:v>382.17765196754499</c:v>
                </c:pt>
                <c:pt idx="14791">
                  <c:v>382.107723947426</c:v>
                </c:pt>
                <c:pt idx="14792">
                  <c:v>382.07342523318101</c:v>
                </c:pt>
                <c:pt idx="14793">
                  <c:v>381.926104476641</c:v>
                </c:pt>
                <c:pt idx="14794">
                  <c:v>381.924327784345</c:v>
                </c:pt>
                <c:pt idx="14795">
                  <c:v>381.91642339439102</c:v>
                </c:pt>
                <c:pt idx="14796">
                  <c:v>381.89797317245001</c:v>
                </c:pt>
                <c:pt idx="14797">
                  <c:v>381.86601048903299</c:v>
                </c:pt>
                <c:pt idx="14798">
                  <c:v>381.84401588737802</c:v>
                </c:pt>
                <c:pt idx="14799">
                  <c:v>381.83871304994</c:v>
                </c:pt>
                <c:pt idx="14800">
                  <c:v>381.80977834260699</c:v>
                </c:pt>
                <c:pt idx="14801">
                  <c:v>381.77833171377102</c:v>
                </c:pt>
                <c:pt idx="14802">
                  <c:v>381.76433864893602</c:v>
                </c:pt>
                <c:pt idx="14803">
                  <c:v>381.724639167107</c:v>
                </c:pt>
                <c:pt idx="14804">
                  <c:v>381.70223309454502</c:v>
                </c:pt>
                <c:pt idx="14805">
                  <c:v>381.59461838075902</c:v>
                </c:pt>
                <c:pt idx="14806">
                  <c:v>381.57368469883397</c:v>
                </c:pt>
                <c:pt idx="14807">
                  <c:v>381.51528682437799</c:v>
                </c:pt>
                <c:pt idx="14808">
                  <c:v>381.46817919642098</c:v>
                </c:pt>
                <c:pt idx="14809">
                  <c:v>381.40383521719798</c:v>
                </c:pt>
                <c:pt idx="14810">
                  <c:v>381.38035184523</c:v>
                </c:pt>
                <c:pt idx="14811">
                  <c:v>381.35889145781999</c:v>
                </c:pt>
                <c:pt idx="14812">
                  <c:v>381.34426793182598</c:v>
                </c:pt>
                <c:pt idx="14813">
                  <c:v>381.343188061766</c:v>
                </c:pt>
                <c:pt idx="14814">
                  <c:v>381.31181074479503</c:v>
                </c:pt>
                <c:pt idx="14815">
                  <c:v>381.30709705575202</c:v>
                </c:pt>
                <c:pt idx="14816">
                  <c:v>381.29493966279898</c:v>
                </c:pt>
                <c:pt idx="14817">
                  <c:v>381.26388977985903</c:v>
                </c:pt>
                <c:pt idx="14818">
                  <c:v>381.25017527484903</c:v>
                </c:pt>
                <c:pt idx="14819">
                  <c:v>381.23744141076799</c:v>
                </c:pt>
                <c:pt idx="14820">
                  <c:v>381.22513101399602</c:v>
                </c:pt>
                <c:pt idx="14821">
                  <c:v>381.11902879793399</c:v>
                </c:pt>
                <c:pt idx="14822">
                  <c:v>381.08567559496697</c:v>
                </c:pt>
                <c:pt idx="14823">
                  <c:v>381.07938133680398</c:v>
                </c:pt>
                <c:pt idx="14824">
                  <c:v>381.04492077633898</c:v>
                </c:pt>
                <c:pt idx="14825">
                  <c:v>380.89608000147399</c:v>
                </c:pt>
                <c:pt idx="14826">
                  <c:v>380.88462054435098</c:v>
                </c:pt>
                <c:pt idx="14827">
                  <c:v>380.71667524669402</c:v>
                </c:pt>
                <c:pt idx="14828">
                  <c:v>380.69033548117699</c:v>
                </c:pt>
                <c:pt idx="14829">
                  <c:v>380.68729526708501</c:v>
                </c:pt>
                <c:pt idx="14830">
                  <c:v>380.67883350852998</c:v>
                </c:pt>
                <c:pt idx="14831">
                  <c:v>380.57263141530598</c:v>
                </c:pt>
                <c:pt idx="14832">
                  <c:v>380.56355339304201</c:v>
                </c:pt>
                <c:pt idx="14833">
                  <c:v>380.56242906745899</c:v>
                </c:pt>
                <c:pt idx="14834">
                  <c:v>380.56199676080098</c:v>
                </c:pt>
                <c:pt idx="14835">
                  <c:v>380.52317763903898</c:v>
                </c:pt>
                <c:pt idx="14836">
                  <c:v>380.52007313616599</c:v>
                </c:pt>
                <c:pt idx="14837">
                  <c:v>380.435712027318</c:v>
                </c:pt>
                <c:pt idx="14838">
                  <c:v>380.39624152886199</c:v>
                </c:pt>
                <c:pt idx="14839">
                  <c:v>380.38465360792702</c:v>
                </c:pt>
                <c:pt idx="14840">
                  <c:v>380.38196275603099</c:v>
                </c:pt>
                <c:pt idx="14841">
                  <c:v>380.37996791547101</c:v>
                </c:pt>
                <c:pt idx="14842">
                  <c:v>380.35750040937597</c:v>
                </c:pt>
                <c:pt idx="14843">
                  <c:v>380.32898265848797</c:v>
                </c:pt>
                <c:pt idx="14844">
                  <c:v>380.289617157539</c:v>
                </c:pt>
                <c:pt idx="14845">
                  <c:v>380.282584480183</c:v>
                </c:pt>
                <c:pt idx="14846">
                  <c:v>380.27505612010498</c:v>
                </c:pt>
                <c:pt idx="14847">
                  <c:v>380.24178063118001</c:v>
                </c:pt>
                <c:pt idx="14848">
                  <c:v>380.22965888113703</c:v>
                </c:pt>
                <c:pt idx="14849">
                  <c:v>380.20137203593299</c:v>
                </c:pt>
                <c:pt idx="14850">
                  <c:v>380.092399364362</c:v>
                </c:pt>
                <c:pt idx="14851">
                  <c:v>380.02216284930398</c:v>
                </c:pt>
                <c:pt idx="14852">
                  <c:v>379.99277892654698</c:v>
                </c:pt>
                <c:pt idx="14853">
                  <c:v>379.99144846626302</c:v>
                </c:pt>
                <c:pt idx="14854">
                  <c:v>379.95281423491798</c:v>
                </c:pt>
                <c:pt idx="14855">
                  <c:v>379.95209401958698</c:v>
                </c:pt>
                <c:pt idx="14856">
                  <c:v>379.94692220507198</c:v>
                </c:pt>
                <c:pt idx="14857">
                  <c:v>379.85936486120801</c:v>
                </c:pt>
                <c:pt idx="14858">
                  <c:v>379.77753684424499</c:v>
                </c:pt>
                <c:pt idx="14859">
                  <c:v>379.73970105821002</c:v>
                </c:pt>
                <c:pt idx="14860">
                  <c:v>379.73508784320398</c:v>
                </c:pt>
                <c:pt idx="14861">
                  <c:v>379.64471339454201</c:v>
                </c:pt>
                <c:pt idx="14862">
                  <c:v>379.61252570475898</c:v>
                </c:pt>
                <c:pt idx="14863">
                  <c:v>379.60633069993497</c:v>
                </c:pt>
                <c:pt idx="14864">
                  <c:v>379.549063871714</c:v>
                </c:pt>
                <c:pt idx="14865">
                  <c:v>379.36946804769599</c:v>
                </c:pt>
                <c:pt idx="14866">
                  <c:v>379.34757413176101</c:v>
                </c:pt>
                <c:pt idx="14867">
                  <c:v>379.30414480898497</c:v>
                </c:pt>
                <c:pt idx="14868">
                  <c:v>379.26693758156199</c:v>
                </c:pt>
                <c:pt idx="14869">
                  <c:v>379.26464541522699</c:v>
                </c:pt>
                <c:pt idx="14870">
                  <c:v>379.25057835841102</c:v>
                </c:pt>
                <c:pt idx="14871">
                  <c:v>379.24944815495002</c:v>
                </c:pt>
                <c:pt idx="14872">
                  <c:v>379.24671870162501</c:v>
                </c:pt>
                <c:pt idx="14873">
                  <c:v>379.24406162420598</c:v>
                </c:pt>
                <c:pt idx="14874">
                  <c:v>379.22410228055998</c:v>
                </c:pt>
                <c:pt idx="14875">
                  <c:v>379.12821094035502</c:v>
                </c:pt>
                <c:pt idx="14876">
                  <c:v>379.08161759667399</c:v>
                </c:pt>
                <c:pt idx="14877">
                  <c:v>379.072691448885</c:v>
                </c:pt>
                <c:pt idx="14878">
                  <c:v>379.06335734619302</c:v>
                </c:pt>
                <c:pt idx="14879">
                  <c:v>379.029904517587</c:v>
                </c:pt>
                <c:pt idx="14880">
                  <c:v>379.02917641805402</c:v>
                </c:pt>
                <c:pt idx="14881">
                  <c:v>378.93190461160498</c:v>
                </c:pt>
                <c:pt idx="14882">
                  <c:v>378.92597171368999</c:v>
                </c:pt>
                <c:pt idx="14883">
                  <c:v>378.92345461062899</c:v>
                </c:pt>
                <c:pt idx="14884">
                  <c:v>378.86599623705399</c:v>
                </c:pt>
                <c:pt idx="14885">
                  <c:v>378.84460199809899</c:v>
                </c:pt>
                <c:pt idx="14886">
                  <c:v>378.83442623832502</c:v>
                </c:pt>
                <c:pt idx="14887">
                  <c:v>378.79591391265097</c:v>
                </c:pt>
                <c:pt idx="14888">
                  <c:v>378.72345287018402</c:v>
                </c:pt>
                <c:pt idx="14889">
                  <c:v>378.71867947808801</c:v>
                </c:pt>
                <c:pt idx="14890">
                  <c:v>378.70944122024702</c:v>
                </c:pt>
                <c:pt idx="14891">
                  <c:v>378.706716118364</c:v>
                </c:pt>
                <c:pt idx="14892">
                  <c:v>378.70245096757498</c:v>
                </c:pt>
                <c:pt idx="14893">
                  <c:v>378.68062506399099</c:v>
                </c:pt>
                <c:pt idx="14894">
                  <c:v>378.53748394544698</c:v>
                </c:pt>
                <c:pt idx="14895">
                  <c:v>378.535690731984</c:v>
                </c:pt>
                <c:pt idx="14896">
                  <c:v>378.45171398334497</c:v>
                </c:pt>
                <c:pt idx="14897">
                  <c:v>378.44910523524499</c:v>
                </c:pt>
                <c:pt idx="14898">
                  <c:v>378.42316021289201</c:v>
                </c:pt>
                <c:pt idx="14899">
                  <c:v>378.420118195584</c:v>
                </c:pt>
                <c:pt idx="14900">
                  <c:v>378.403432564703</c:v>
                </c:pt>
                <c:pt idx="14901">
                  <c:v>378.39529710532003</c:v>
                </c:pt>
                <c:pt idx="14902">
                  <c:v>378.38043875654199</c:v>
                </c:pt>
                <c:pt idx="14903">
                  <c:v>378.304610804942</c:v>
                </c:pt>
                <c:pt idx="14904">
                  <c:v>378.295897078645</c:v>
                </c:pt>
                <c:pt idx="14905">
                  <c:v>378.25526772387201</c:v>
                </c:pt>
                <c:pt idx="14906">
                  <c:v>378.18262609969202</c:v>
                </c:pt>
                <c:pt idx="14907">
                  <c:v>378.17566843542602</c:v>
                </c:pt>
                <c:pt idx="14908">
                  <c:v>378.16828276888998</c:v>
                </c:pt>
                <c:pt idx="14909">
                  <c:v>378.16290812672497</c:v>
                </c:pt>
                <c:pt idx="14910">
                  <c:v>378.14981485994798</c:v>
                </c:pt>
                <c:pt idx="14911">
                  <c:v>378.122038359545</c:v>
                </c:pt>
                <c:pt idx="14912">
                  <c:v>378.11023591960202</c:v>
                </c:pt>
                <c:pt idx="14913">
                  <c:v>378.09181495007601</c:v>
                </c:pt>
                <c:pt idx="14914">
                  <c:v>378.08184562761198</c:v>
                </c:pt>
                <c:pt idx="14915">
                  <c:v>378.06190897379901</c:v>
                </c:pt>
                <c:pt idx="14916">
                  <c:v>378.05582940069399</c:v>
                </c:pt>
                <c:pt idx="14917">
                  <c:v>378.049233836741</c:v>
                </c:pt>
                <c:pt idx="14918">
                  <c:v>378.00596023852398</c:v>
                </c:pt>
                <c:pt idx="14919">
                  <c:v>377.974381805603</c:v>
                </c:pt>
                <c:pt idx="14920">
                  <c:v>377.93811483647602</c:v>
                </c:pt>
                <c:pt idx="14921">
                  <c:v>377.93732135713901</c:v>
                </c:pt>
                <c:pt idx="14922">
                  <c:v>377.89381668291998</c:v>
                </c:pt>
                <c:pt idx="14923">
                  <c:v>377.84517401381697</c:v>
                </c:pt>
                <c:pt idx="14924">
                  <c:v>377.831515623803</c:v>
                </c:pt>
                <c:pt idx="14925">
                  <c:v>377.81070553047601</c:v>
                </c:pt>
                <c:pt idx="14926">
                  <c:v>377.72399763562402</c:v>
                </c:pt>
                <c:pt idx="14927">
                  <c:v>377.69209647985798</c:v>
                </c:pt>
                <c:pt idx="14928">
                  <c:v>377.690370590226</c:v>
                </c:pt>
                <c:pt idx="14929">
                  <c:v>377.59527539811501</c:v>
                </c:pt>
                <c:pt idx="14930">
                  <c:v>377.59477573720301</c:v>
                </c:pt>
                <c:pt idx="14931">
                  <c:v>377.56743977485098</c:v>
                </c:pt>
                <c:pt idx="14932">
                  <c:v>377.554688448506</c:v>
                </c:pt>
                <c:pt idx="14933">
                  <c:v>377.474361214569</c:v>
                </c:pt>
                <c:pt idx="14934">
                  <c:v>377.46725088120701</c:v>
                </c:pt>
                <c:pt idx="14935">
                  <c:v>377.44593681876398</c:v>
                </c:pt>
                <c:pt idx="14936">
                  <c:v>377.32663159962198</c:v>
                </c:pt>
                <c:pt idx="14937">
                  <c:v>377.249574173513</c:v>
                </c:pt>
                <c:pt idx="14938">
                  <c:v>377.248129569382</c:v>
                </c:pt>
                <c:pt idx="14939">
                  <c:v>377.23312652949897</c:v>
                </c:pt>
                <c:pt idx="14940">
                  <c:v>377.14579628501599</c:v>
                </c:pt>
                <c:pt idx="14941">
                  <c:v>377.12990001151502</c:v>
                </c:pt>
                <c:pt idx="14942">
                  <c:v>377.12282265111799</c:v>
                </c:pt>
                <c:pt idx="14943">
                  <c:v>377.08131136122302</c:v>
                </c:pt>
                <c:pt idx="14944">
                  <c:v>377.01035910650597</c:v>
                </c:pt>
                <c:pt idx="14945">
                  <c:v>376.86628090460601</c:v>
                </c:pt>
                <c:pt idx="14946">
                  <c:v>376.862323700096</c:v>
                </c:pt>
                <c:pt idx="14947">
                  <c:v>376.84254135425601</c:v>
                </c:pt>
                <c:pt idx="14948">
                  <c:v>376.71340119847201</c:v>
                </c:pt>
                <c:pt idx="14949">
                  <c:v>376.71054799495499</c:v>
                </c:pt>
                <c:pt idx="14950">
                  <c:v>376.664823745425</c:v>
                </c:pt>
                <c:pt idx="14951">
                  <c:v>376.44329015825099</c:v>
                </c:pt>
                <c:pt idx="14952">
                  <c:v>376.400439910594</c:v>
                </c:pt>
                <c:pt idx="14953">
                  <c:v>376.39493750189303</c:v>
                </c:pt>
                <c:pt idx="14954">
                  <c:v>376.32891636090199</c:v>
                </c:pt>
                <c:pt idx="14955">
                  <c:v>376.32736729724098</c:v>
                </c:pt>
                <c:pt idx="14956">
                  <c:v>376.30716578709303</c:v>
                </c:pt>
                <c:pt idx="14957">
                  <c:v>376.28492234614703</c:v>
                </c:pt>
                <c:pt idx="14958">
                  <c:v>376.26573786587198</c:v>
                </c:pt>
                <c:pt idx="14959">
                  <c:v>376.22652028636202</c:v>
                </c:pt>
                <c:pt idx="14960">
                  <c:v>376.21957390287099</c:v>
                </c:pt>
                <c:pt idx="14961">
                  <c:v>376.21949888520402</c:v>
                </c:pt>
                <c:pt idx="14962">
                  <c:v>376.07632711235601</c:v>
                </c:pt>
                <c:pt idx="14963">
                  <c:v>376.03695779222198</c:v>
                </c:pt>
                <c:pt idx="14964">
                  <c:v>375.97515426589501</c:v>
                </c:pt>
                <c:pt idx="14965">
                  <c:v>375.97286284736498</c:v>
                </c:pt>
                <c:pt idx="14966">
                  <c:v>375.96533005828098</c:v>
                </c:pt>
                <c:pt idx="14967">
                  <c:v>375.920933175306</c:v>
                </c:pt>
                <c:pt idx="14968">
                  <c:v>375.84424672174703</c:v>
                </c:pt>
                <c:pt idx="14969">
                  <c:v>375.81436576907703</c:v>
                </c:pt>
                <c:pt idx="14970">
                  <c:v>375.78664187438</c:v>
                </c:pt>
                <c:pt idx="14971">
                  <c:v>375.78208169429399</c:v>
                </c:pt>
                <c:pt idx="14972">
                  <c:v>375.78202206855502</c:v>
                </c:pt>
                <c:pt idx="14973">
                  <c:v>375.74914953824299</c:v>
                </c:pt>
                <c:pt idx="14974">
                  <c:v>375.59727537505898</c:v>
                </c:pt>
                <c:pt idx="14975">
                  <c:v>375.42178870566403</c:v>
                </c:pt>
                <c:pt idx="14976">
                  <c:v>375.390391828936</c:v>
                </c:pt>
                <c:pt idx="14977">
                  <c:v>375.37672757528799</c:v>
                </c:pt>
                <c:pt idx="14978">
                  <c:v>375.37391760590702</c:v>
                </c:pt>
                <c:pt idx="14979">
                  <c:v>375.31983737387998</c:v>
                </c:pt>
                <c:pt idx="14980">
                  <c:v>375.31398541478899</c:v>
                </c:pt>
                <c:pt idx="14981">
                  <c:v>375.29967709021599</c:v>
                </c:pt>
                <c:pt idx="14982">
                  <c:v>375.299597935419</c:v>
                </c:pt>
                <c:pt idx="14983">
                  <c:v>375.26148669846202</c:v>
                </c:pt>
                <c:pt idx="14984">
                  <c:v>375.24865429739901</c:v>
                </c:pt>
                <c:pt idx="14985">
                  <c:v>375.23777027548402</c:v>
                </c:pt>
                <c:pt idx="14986">
                  <c:v>375.21691464307003</c:v>
                </c:pt>
                <c:pt idx="14987">
                  <c:v>375.18738129743002</c:v>
                </c:pt>
                <c:pt idx="14988">
                  <c:v>375.10303373296301</c:v>
                </c:pt>
                <c:pt idx="14989">
                  <c:v>375.07409858870199</c:v>
                </c:pt>
                <c:pt idx="14990">
                  <c:v>375.06985397286701</c:v>
                </c:pt>
                <c:pt idx="14991">
                  <c:v>375.04874620706101</c:v>
                </c:pt>
                <c:pt idx="14992">
                  <c:v>374.97445274966901</c:v>
                </c:pt>
                <c:pt idx="14993">
                  <c:v>374.877346305863</c:v>
                </c:pt>
                <c:pt idx="14994">
                  <c:v>374.68181501070802</c:v>
                </c:pt>
                <c:pt idx="14995">
                  <c:v>374.64393015527702</c:v>
                </c:pt>
                <c:pt idx="14996">
                  <c:v>374.638768554715</c:v>
                </c:pt>
                <c:pt idx="14997">
                  <c:v>374.63789813541501</c:v>
                </c:pt>
                <c:pt idx="14998">
                  <c:v>374.62580329534302</c:v>
                </c:pt>
                <c:pt idx="14999">
                  <c:v>374.55823323920902</c:v>
                </c:pt>
                <c:pt idx="15000">
                  <c:v>374.29320012803697</c:v>
                </c:pt>
                <c:pt idx="15001">
                  <c:v>374.22039673470903</c:v>
                </c:pt>
                <c:pt idx="15002">
                  <c:v>374.20702127652299</c:v>
                </c:pt>
                <c:pt idx="15003">
                  <c:v>374.13767988856</c:v>
                </c:pt>
                <c:pt idx="15004">
                  <c:v>374.12683660438302</c:v>
                </c:pt>
                <c:pt idx="15005">
                  <c:v>374.12366280948299</c:v>
                </c:pt>
                <c:pt idx="15006">
                  <c:v>374.113676357104</c:v>
                </c:pt>
                <c:pt idx="15007">
                  <c:v>374.04871595959099</c:v>
                </c:pt>
                <c:pt idx="15008">
                  <c:v>374.03770096456702</c:v>
                </c:pt>
                <c:pt idx="15009">
                  <c:v>374.03344276845002</c:v>
                </c:pt>
                <c:pt idx="15010">
                  <c:v>374.02454345633203</c:v>
                </c:pt>
                <c:pt idx="15011">
                  <c:v>373.85244169323801</c:v>
                </c:pt>
                <c:pt idx="15012">
                  <c:v>373.80870926390298</c:v>
                </c:pt>
                <c:pt idx="15013">
                  <c:v>373.79471628965598</c:v>
                </c:pt>
                <c:pt idx="15014">
                  <c:v>373.73709468256999</c:v>
                </c:pt>
                <c:pt idx="15015">
                  <c:v>373.73693109433799</c:v>
                </c:pt>
                <c:pt idx="15016">
                  <c:v>373.68293288306802</c:v>
                </c:pt>
                <c:pt idx="15017">
                  <c:v>373.68283166767299</c:v>
                </c:pt>
                <c:pt idx="15018">
                  <c:v>373.67125834606497</c:v>
                </c:pt>
                <c:pt idx="15019">
                  <c:v>373.65597043596802</c:v>
                </c:pt>
                <c:pt idx="15020">
                  <c:v>373.52913581946899</c:v>
                </c:pt>
                <c:pt idx="15021">
                  <c:v>373.482876330046</c:v>
                </c:pt>
                <c:pt idx="15022">
                  <c:v>373.47271778688599</c:v>
                </c:pt>
                <c:pt idx="15023">
                  <c:v>373.44442012570499</c:v>
                </c:pt>
                <c:pt idx="15024">
                  <c:v>373.40176179372997</c:v>
                </c:pt>
                <c:pt idx="15025">
                  <c:v>373.39569165468703</c:v>
                </c:pt>
                <c:pt idx="15026">
                  <c:v>373.38485745638502</c:v>
                </c:pt>
                <c:pt idx="15027">
                  <c:v>373.30644987910301</c:v>
                </c:pt>
                <c:pt idx="15028">
                  <c:v>373.245144635766</c:v>
                </c:pt>
                <c:pt idx="15029">
                  <c:v>373.15786018251902</c:v>
                </c:pt>
                <c:pt idx="15030">
                  <c:v>373.11157229336402</c:v>
                </c:pt>
                <c:pt idx="15031">
                  <c:v>373.10415894422698</c:v>
                </c:pt>
                <c:pt idx="15032">
                  <c:v>372.96328500706301</c:v>
                </c:pt>
                <c:pt idx="15033">
                  <c:v>372.80692222593501</c:v>
                </c:pt>
                <c:pt idx="15034">
                  <c:v>372.79675433041098</c:v>
                </c:pt>
                <c:pt idx="15035">
                  <c:v>372.69468433479801</c:v>
                </c:pt>
                <c:pt idx="15036">
                  <c:v>372.67390190355297</c:v>
                </c:pt>
                <c:pt idx="15037">
                  <c:v>372.62296489112299</c:v>
                </c:pt>
                <c:pt idx="15038">
                  <c:v>372.53618834487003</c:v>
                </c:pt>
                <c:pt idx="15039">
                  <c:v>372.47038249662899</c:v>
                </c:pt>
                <c:pt idx="15040">
                  <c:v>372.42525069433901</c:v>
                </c:pt>
                <c:pt idx="15041">
                  <c:v>372.25333954819303</c:v>
                </c:pt>
                <c:pt idx="15042">
                  <c:v>372.21544447263199</c:v>
                </c:pt>
                <c:pt idx="15043">
                  <c:v>372.04870281543703</c:v>
                </c:pt>
                <c:pt idx="15044">
                  <c:v>372.04643210276203</c:v>
                </c:pt>
                <c:pt idx="15045">
                  <c:v>372.04063427900098</c:v>
                </c:pt>
                <c:pt idx="15046">
                  <c:v>372.033599801501</c:v>
                </c:pt>
                <c:pt idx="15047">
                  <c:v>371.95649380008501</c:v>
                </c:pt>
                <c:pt idx="15048">
                  <c:v>371.94301921361102</c:v>
                </c:pt>
                <c:pt idx="15049">
                  <c:v>371.937316444408</c:v>
                </c:pt>
                <c:pt idx="15050">
                  <c:v>371.92270191176101</c:v>
                </c:pt>
                <c:pt idx="15051">
                  <c:v>371.893654888588</c:v>
                </c:pt>
                <c:pt idx="15052">
                  <c:v>371.876352111345</c:v>
                </c:pt>
                <c:pt idx="15053">
                  <c:v>371.83859954626598</c:v>
                </c:pt>
                <c:pt idx="15054">
                  <c:v>371.558471089178</c:v>
                </c:pt>
                <c:pt idx="15055">
                  <c:v>371.50345349397003</c:v>
                </c:pt>
                <c:pt idx="15056">
                  <c:v>371.49253548041298</c:v>
                </c:pt>
                <c:pt idx="15057">
                  <c:v>371.44308617172101</c:v>
                </c:pt>
                <c:pt idx="15058">
                  <c:v>371.36867126143801</c:v>
                </c:pt>
                <c:pt idx="15059">
                  <c:v>371.35664957973302</c:v>
                </c:pt>
                <c:pt idx="15060">
                  <c:v>371.35251471919099</c:v>
                </c:pt>
                <c:pt idx="15061">
                  <c:v>371.34542022026699</c:v>
                </c:pt>
                <c:pt idx="15062">
                  <c:v>371.30181306633398</c:v>
                </c:pt>
                <c:pt idx="15063">
                  <c:v>371.28945460858603</c:v>
                </c:pt>
                <c:pt idx="15064">
                  <c:v>371.27315996490199</c:v>
                </c:pt>
                <c:pt idx="15065">
                  <c:v>371.26075339276798</c:v>
                </c:pt>
                <c:pt idx="15066">
                  <c:v>371.23684232753101</c:v>
                </c:pt>
                <c:pt idx="15067">
                  <c:v>371.22611987720899</c:v>
                </c:pt>
                <c:pt idx="15068">
                  <c:v>371.21883712709302</c:v>
                </c:pt>
                <c:pt idx="15069">
                  <c:v>371.11184018770302</c:v>
                </c:pt>
                <c:pt idx="15070">
                  <c:v>370.937428705782</c:v>
                </c:pt>
                <c:pt idx="15071">
                  <c:v>370.93228321732897</c:v>
                </c:pt>
                <c:pt idx="15072">
                  <c:v>370.93171124118197</c:v>
                </c:pt>
                <c:pt idx="15073">
                  <c:v>370.87790064110101</c:v>
                </c:pt>
                <c:pt idx="15074">
                  <c:v>370.877744557158</c:v>
                </c:pt>
                <c:pt idx="15075">
                  <c:v>370.82963177601101</c:v>
                </c:pt>
                <c:pt idx="15076">
                  <c:v>370.79196268948903</c:v>
                </c:pt>
                <c:pt idx="15077">
                  <c:v>370.76725821351499</c:v>
                </c:pt>
                <c:pt idx="15078">
                  <c:v>370.73475590307697</c:v>
                </c:pt>
                <c:pt idx="15079">
                  <c:v>370.72821974828901</c:v>
                </c:pt>
                <c:pt idx="15080">
                  <c:v>370.72148555712801</c:v>
                </c:pt>
                <c:pt idx="15081">
                  <c:v>370.69064989791701</c:v>
                </c:pt>
                <c:pt idx="15082">
                  <c:v>370.664303735754</c:v>
                </c:pt>
                <c:pt idx="15083">
                  <c:v>370.57788876844899</c:v>
                </c:pt>
                <c:pt idx="15084">
                  <c:v>370.57751263379402</c:v>
                </c:pt>
                <c:pt idx="15085">
                  <c:v>370.51081224642797</c:v>
                </c:pt>
                <c:pt idx="15086">
                  <c:v>370.50791383357199</c:v>
                </c:pt>
                <c:pt idx="15087">
                  <c:v>370.50044512137902</c:v>
                </c:pt>
                <c:pt idx="15088">
                  <c:v>370.43970032758102</c:v>
                </c:pt>
                <c:pt idx="15089">
                  <c:v>370.35558066084002</c:v>
                </c:pt>
                <c:pt idx="15090">
                  <c:v>370.32975571757203</c:v>
                </c:pt>
                <c:pt idx="15091">
                  <c:v>370.29941945387901</c:v>
                </c:pt>
                <c:pt idx="15092">
                  <c:v>370.17432327296501</c:v>
                </c:pt>
                <c:pt idx="15093">
                  <c:v>370.14493293740497</c:v>
                </c:pt>
                <c:pt idx="15094">
                  <c:v>370.12010762875502</c:v>
                </c:pt>
                <c:pt idx="15095">
                  <c:v>370.11184662336001</c:v>
                </c:pt>
                <c:pt idx="15096">
                  <c:v>370.07994740881998</c:v>
                </c:pt>
                <c:pt idx="15097">
                  <c:v>370.03928779047601</c:v>
                </c:pt>
                <c:pt idx="15098">
                  <c:v>370.02175796158099</c:v>
                </c:pt>
                <c:pt idx="15099">
                  <c:v>369.92020593129803</c:v>
                </c:pt>
                <c:pt idx="15100">
                  <c:v>369.91149764848802</c:v>
                </c:pt>
                <c:pt idx="15101">
                  <c:v>369.90558139717899</c:v>
                </c:pt>
                <c:pt idx="15102">
                  <c:v>369.818644611048</c:v>
                </c:pt>
                <c:pt idx="15103">
                  <c:v>369.78362069114502</c:v>
                </c:pt>
                <c:pt idx="15104">
                  <c:v>369.73265715813602</c:v>
                </c:pt>
                <c:pt idx="15105">
                  <c:v>369.72412798949898</c:v>
                </c:pt>
                <c:pt idx="15106">
                  <c:v>369.71499677682101</c:v>
                </c:pt>
                <c:pt idx="15107">
                  <c:v>369.66855864091002</c:v>
                </c:pt>
                <c:pt idx="15108">
                  <c:v>369.65967993133597</c:v>
                </c:pt>
                <c:pt idx="15109">
                  <c:v>369.587858954198</c:v>
                </c:pt>
                <c:pt idx="15110">
                  <c:v>369.57506877831599</c:v>
                </c:pt>
                <c:pt idx="15111">
                  <c:v>369.30180244013701</c:v>
                </c:pt>
                <c:pt idx="15112">
                  <c:v>369.26692434832597</c:v>
                </c:pt>
                <c:pt idx="15113">
                  <c:v>369.18542776754998</c:v>
                </c:pt>
                <c:pt idx="15114">
                  <c:v>369.08367945121</c:v>
                </c:pt>
                <c:pt idx="15115">
                  <c:v>368.95397511743602</c:v>
                </c:pt>
                <c:pt idx="15116">
                  <c:v>368.78308084469302</c:v>
                </c:pt>
                <c:pt idx="15117">
                  <c:v>368.77794646398797</c:v>
                </c:pt>
                <c:pt idx="15118">
                  <c:v>368.77414405530698</c:v>
                </c:pt>
                <c:pt idx="15119">
                  <c:v>368.65755921360898</c:v>
                </c:pt>
                <c:pt idx="15120">
                  <c:v>368.40213555966</c:v>
                </c:pt>
                <c:pt idx="15121">
                  <c:v>368.36098975594803</c:v>
                </c:pt>
                <c:pt idx="15122">
                  <c:v>368.35790565391801</c:v>
                </c:pt>
                <c:pt idx="15123">
                  <c:v>368.35006629175598</c:v>
                </c:pt>
                <c:pt idx="15124">
                  <c:v>368.348384818375</c:v>
                </c:pt>
                <c:pt idx="15125">
                  <c:v>368.32381666485998</c:v>
                </c:pt>
                <c:pt idx="15126">
                  <c:v>368.24164931644702</c:v>
                </c:pt>
                <c:pt idx="15127">
                  <c:v>368.191064182557</c:v>
                </c:pt>
                <c:pt idx="15128">
                  <c:v>368.16367175545503</c:v>
                </c:pt>
                <c:pt idx="15129">
                  <c:v>368.10592013587001</c:v>
                </c:pt>
                <c:pt idx="15130">
                  <c:v>368.10573115047401</c:v>
                </c:pt>
                <c:pt idx="15131">
                  <c:v>368.10109243969902</c:v>
                </c:pt>
                <c:pt idx="15132">
                  <c:v>367.99979640419798</c:v>
                </c:pt>
                <c:pt idx="15133">
                  <c:v>367.91710708009902</c:v>
                </c:pt>
                <c:pt idx="15134">
                  <c:v>367.841390164936</c:v>
                </c:pt>
                <c:pt idx="15135">
                  <c:v>367.81171155831299</c:v>
                </c:pt>
                <c:pt idx="15136">
                  <c:v>367.795358556964</c:v>
                </c:pt>
                <c:pt idx="15137">
                  <c:v>367.76585580489501</c:v>
                </c:pt>
                <c:pt idx="15138">
                  <c:v>367.76015168031898</c:v>
                </c:pt>
                <c:pt idx="15139">
                  <c:v>367.74751608006602</c:v>
                </c:pt>
                <c:pt idx="15140">
                  <c:v>367.68120474429202</c:v>
                </c:pt>
                <c:pt idx="15141">
                  <c:v>367.66483980087997</c:v>
                </c:pt>
                <c:pt idx="15142">
                  <c:v>367.619925407371</c:v>
                </c:pt>
                <c:pt idx="15143">
                  <c:v>367.58855012561003</c:v>
                </c:pt>
                <c:pt idx="15144">
                  <c:v>367.494759209427</c:v>
                </c:pt>
                <c:pt idx="15145">
                  <c:v>367.423612452356</c:v>
                </c:pt>
                <c:pt idx="15146">
                  <c:v>367.42138142473402</c:v>
                </c:pt>
                <c:pt idx="15147">
                  <c:v>367.410582365192</c:v>
                </c:pt>
                <c:pt idx="15148">
                  <c:v>367.37865231425099</c:v>
                </c:pt>
                <c:pt idx="15149">
                  <c:v>367.29866108165999</c:v>
                </c:pt>
                <c:pt idx="15150">
                  <c:v>367.263157346463</c:v>
                </c:pt>
                <c:pt idx="15151">
                  <c:v>367.24323548516901</c:v>
                </c:pt>
                <c:pt idx="15152">
                  <c:v>367.18153257692802</c:v>
                </c:pt>
                <c:pt idx="15153">
                  <c:v>367.15892867978999</c:v>
                </c:pt>
                <c:pt idx="15154">
                  <c:v>367.11590593567701</c:v>
                </c:pt>
                <c:pt idx="15155">
                  <c:v>367.08404525406502</c:v>
                </c:pt>
                <c:pt idx="15156">
                  <c:v>367.03095954497701</c:v>
                </c:pt>
                <c:pt idx="15157">
                  <c:v>366.92941779002803</c:v>
                </c:pt>
                <c:pt idx="15158">
                  <c:v>366.89229397881297</c:v>
                </c:pt>
                <c:pt idx="15159">
                  <c:v>366.80163555520397</c:v>
                </c:pt>
                <c:pt idx="15160">
                  <c:v>366.751187026151</c:v>
                </c:pt>
                <c:pt idx="15161">
                  <c:v>366.70979970644299</c:v>
                </c:pt>
                <c:pt idx="15162">
                  <c:v>366.65882830016801</c:v>
                </c:pt>
                <c:pt idx="15163">
                  <c:v>366.65031096440299</c:v>
                </c:pt>
                <c:pt idx="15164">
                  <c:v>366.64286612895</c:v>
                </c:pt>
                <c:pt idx="15165">
                  <c:v>366.63746605341998</c:v>
                </c:pt>
                <c:pt idx="15166">
                  <c:v>366.56951410431202</c:v>
                </c:pt>
                <c:pt idx="15167">
                  <c:v>366.55721157275701</c:v>
                </c:pt>
                <c:pt idx="15168">
                  <c:v>366.49693724467699</c:v>
                </c:pt>
                <c:pt idx="15169">
                  <c:v>366.47807562532103</c:v>
                </c:pt>
                <c:pt idx="15170">
                  <c:v>366.438131466073</c:v>
                </c:pt>
                <c:pt idx="15171">
                  <c:v>366.43468800900899</c:v>
                </c:pt>
                <c:pt idx="15172">
                  <c:v>366.23972299547597</c:v>
                </c:pt>
                <c:pt idx="15173">
                  <c:v>365.82329373804498</c:v>
                </c:pt>
                <c:pt idx="15174">
                  <c:v>365.793668851907</c:v>
                </c:pt>
                <c:pt idx="15175">
                  <c:v>365.78990994933002</c:v>
                </c:pt>
                <c:pt idx="15176">
                  <c:v>365.69445041731501</c:v>
                </c:pt>
                <c:pt idx="15177">
                  <c:v>365.66794357475601</c:v>
                </c:pt>
                <c:pt idx="15178">
                  <c:v>365.613908924962</c:v>
                </c:pt>
                <c:pt idx="15179">
                  <c:v>365.40332919009899</c:v>
                </c:pt>
                <c:pt idx="15180">
                  <c:v>365.36134560125299</c:v>
                </c:pt>
                <c:pt idx="15181">
                  <c:v>365.35917294477099</c:v>
                </c:pt>
                <c:pt idx="15182">
                  <c:v>365.26966994074297</c:v>
                </c:pt>
                <c:pt idx="15183">
                  <c:v>365.26856545414302</c:v>
                </c:pt>
                <c:pt idx="15184">
                  <c:v>365.24413348524803</c:v>
                </c:pt>
                <c:pt idx="15185">
                  <c:v>365.24359411704802</c:v>
                </c:pt>
                <c:pt idx="15186">
                  <c:v>365.18688793303602</c:v>
                </c:pt>
                <c:pt idx="15187">
                  <c:v>365.13825869449499</c:v>
                </c:pt>
                <c:pt idx="15188">
                  <c:v>365.07328549675901</c:v>
                </c:pt>
                <c:pt idx="15189">
                  <c:v>365.04956955462501</c:v>
                </c:pt>
                <c:pt idx="15190">
                  <c:v>365.04567982272602</c:v>
                </c:pt>
                <c:pt idx="15191">
                  <c:v>364.98582589405999</c:v>
                </c:pt>
                <c:pt idx="15192">
                  <c:v>364.98570258436098</c:v>
                </c:pt>
                <c:pt idx="15193">
                  <c:v>364.91137301867701</c:v>
                </c:pt>
                <c:pt idx="15194">
                  <c:v>364.88774751689698</c:v>
                </c:pt>
                <c:pt idx="15195">
                  <c:v>364.88727374557499</c:v>
                </c:pt>
                <c:pt idx="15196">
                  <c:v>364.86347626248499</c:v>
                </c:pt>
                <c:pt idx="15197">
                  <c:v>364.82288727244497</c:v>
                </c:pt>
                <c:pt idx="15198">
                  <c:v>364.77096245408001</c:v>
                </c:pt>
                <c:pt idx="15199">
                  <c:v>364.75141385649101</c:v>
                </c:pt>
                <c:pt idx="15200">
                  <c:v>364.74433803628898</c:v>
                </c:pt>
                <c:pt idx="15201">
                  <c:v>364.71477661894602</c:v>
                </c:pt>
                <c:pt idx="15202">
                  <c:v>364.60562884630502</c:v>
                </c:pt>
                <c:pt idx="15203">
                  <c:v>364.52202958441501</c:v>
                </c:pt>
                <c:pt idx="15204">
                  <c:v>364.47562626572301</c:v>
                </c:pt>
                <c:pt idx="15205">
                  <c:v>364.47466494231702</c:v>
                </c:pt>
                <c:pt idx="15206">
                  <c:v>364.37413677664102</c:v>
                </c:pt>
                <c:pt idx="15207">
                  <c:v>364.35590352446098</c:v>
                </c:pt>
                <c:pt idx="15208">
                  <c:v>364.34868593415399</c:v>
                </c:pt>
                <c:pt idx="15209">
                  <c:v>364.33103490835498</c:v>
                </c:pt>
                <c:pt idx="15210">
                  <c:v>364.33041800928902</c:v>
                </c:pt>
                <c:pt idx="15211">
                  <c:v>364.27181132362699</c:v>
                </c:pt>
                <c:pt idx="15212">
                  <c:v>364.24862889649899</c:v>
                </c:pt>
                <c:pt idx="15213">
                  <c:v>364.21881133809597</c:v>
                </c:pt>
                <c:pt idx="15214">
                  <c:v>364.20264732281998</c:v>
                </c:pt>
                <c:pt idx="15215">
                  <c:v>364.14521434583702</c:v>
                </c:pt>
                <c:pt idx="15216">
                  <c:v>364.03979335766599</c:v>
                </c:pt>
                <c:pt idx="15217">
                  <c:v>363.994462922244</c:v>
                </c:pt>
                <c:pt idx="15218">
                  <c:v>363.99141263480999</c:v>
                </c:pt>
                <c:pt idx="15219">
                  <c:v>363.91837120726001</c:v>
                </c:pt>
                <c:pt idx="15220">
                  <c:v>363.895432153863</c:v>
                </c:pt>
                <c:pt idx="15221">
                  <c:v>363.86202959957501</c:v>
                </c:pt>
                <c:pt idx="15222">
                  <c:v>363.75743812533301</c:v>
                </c:pt>
                <c:pt idx="15223">
                  <c:v>363.72421561247597</c:v>
                </c:pt>
                <c:pt idx="15224">
                  <c:v>363.72065903761802</c:v>
                </c:pt>
                <c:pt idx="15225">
                  <c:v>363.71866156900398</c:v>
                </c:pt>
                <c:pt idx="15226">
                  <c:v>363.594403735377</c:v>
                </c:pt>
                <c:pt idx="15227">
                  <c:v>363.52184547116298</c:v>
                </c:pt>
                <c:pt idx="15228">
                  <c:v>363.50209926254797</c:v>
                </c:pt>
                <c:pt idx="15229">
                  <c:v>363.49751085083699</c:v>
                </c:pt>
                <c:pt idx="15230">
                  <c:v>363.48946142976303</c:v>
                </c:pt>
                <c:pt idx="15231">
                  <c:v>363.42641728764801</c:v>
                </c:pt>
                <c:pt idx="15232">
                  <c:v>363.425432812238</c:v>
                </c:pt>
                <c:pt idx="15233">
                  <c:v>363.41647919987702</c:v>
                </c:pt>
                <c:pt idx="15234">
                  <c:v>363.38535287537701</c:v>
                </c:pt>
                <c:pt idx="15235">
                  <c:v>363.35073745041899</c:v>
                </c:pt>
                <c:pt idx="15236">
                  <c:v>363.32558202680502</c:v>
                </c:pt>
                <c:pt idx="15237">
                  <c:v>363.31271117788799</c:v>
                </c:pt>
                <c:pt idx="15238">
                  <c:v>363.26618606726697</c:v>
                </c:pt>
                <c:pt idx="15239">
                  <c:v>363.19423084851002</c:v>
                </c:pt>
                <c:pt idx="15240">
                  <c:v>363.17777143727</c:v>
                </c:pt>
                <c:pt idx="15241">
                  <c:v>362.98507659936399</c:v>
                </c:pt>
                <c:pt idx="15242">
                  <c:v>362.973216390397</c:v>
                </c:pt>
                <c:pt idx="15243">
                  <c:v>362.95045940051102</c:v>
                </c:pt>
                <c:pt idx="15244">
                  <c:v>362.93644450469299</c:v>
                </c:pt>
                <c:pt idx="15245">
                  <c:v>362.87234321608503</c:v>
                </c:pt>
                <c:pt idx="15246">
                  <c:v>362.852308323834</c:v>
                </c:pt>
                <c:pt idx="15247">
                  <c:v>362.83106492930699</c:v>
                </c:pt>
                <c:pt idx="15248">
                  <c:v>362.81180112671501</c:v>
                </c:pt>
                <c:pt idx="15249">
                  <c:v>362.80891736486001</c:v>
                </c:pt>
                <c:pt idx="15250">
                  <c:v>362.77318137515499</c:v>
                </c:pt>
                <c:pt idx="15251">
                  <c:v>362.75500739180501</c:v>
                </c:pt>
                <c:pt idx="15252">
                  <c:v>362.66853227845502</c:v>
                </c:pt>
                <c:pt idx="15253">
                  <c:v>362.65824250880098</c:v>
                </c:pt>
                <c:pt idx="15254">
                  <c:v>362.65301809512999</c:v>
                </c:pt>
                <c:pt idx="15255">
                  <c:v>362.63460939126401</c:v>
                </c:pt>
                <c:pt idx="15256">
                  <c:v>362.633555934615</c:v>
                </c:pt>
                <c:pt idx="15257">
                  <c:v>362.633108377155</c:v>
                </c:pt>
                <c:pt idx="15258">
                  <c:v>362.61862287386799</c:v>
                </c:pt>
                <c:pt idx="15259">
                  <c:v>362.55036661867501</c:v>
                </c:pt>
                <c:pt idx="15260">
                  <c:v>362.536957808468</c:v>
                </c:pt>
                <c:pt idx="15261">
                  <c:v>362.52105536771001</c:v>
                </c:pt>
                <c:pt idx="15262">
                  <c:v>362.479262656711</c:v>
                </c:pt>
                <c:pt idx="15263">
                  <c:v>362.44650626014499</c:v>
                </c:pt>
                <c:pt idx="15264">
                  <c:v>362.44537714516599</c:v>
                </c:pt>
                <c:pt idx="15265">
                  <c:v>362.43973403515099</c:v>
                </c:pt>
                <c:pt idx="15266">
                  <c:v>362.391982901321</c:v>
                </c:pt>
                <c:pt idx="15267">
                  <c:v>362.37539956414201</c:v>
                </c:pt>
                <c:pt idx="15268">
                  <c:v>362.37024349347598</c:v>
                </c:pt>
                <c:pt idx="15269">
                  <c:v>362.36741313446299</c:v>
                </c:pt>
                <c:pt idx="15270">
                  <c:v>362.20627559475503</c:v>
                </c:pt>
                <c:pt idx="15271">
                  <c:v>362.183125029515</c:v>
                </c:pt>
                <c:pt idx="15272">
                  <c:v>362.15872811467199</c:v>
                </c:pt>
                <c:pt idx="15273">
                  <c:v>362.13667420296599</c:v>
                </c:pt>
                <c:pt idx="15274">
                  <c:v>362.08549743454603</c:v>
                </c:pt>
                <c:pt idx="15275">
                  <c:v>362.03197230053797</c:v>
                </c:pt>
                <c:pt idx="15276">
                  <c:v>361.933400281758</c:v>
                </c:pt>
                <c:pt idx="15277">
                  <c:v>361.855765442191</c:v>
                </c:pt>
                <c:pt idx="15278">
                  <c:v>361.83810153437202</c:v>
                </c:pt>
                <c:pt idx="15279">
                  <c:v>361.78458183475902</c:v>
                </c:pt>
                <c:pt idx="15280">
                  <c:v>361.73662405676498</c:v>
                </c:pt>
                <c:pt idx="15281">
                  <c:v>361.63484816783102</c:v>
                </c:pt>
                <c:pt idx="15282">
                  <c:v>361.60163564740901</c:v>
                </c:pt>
                <c:pt idx="15283">
                  <c:v>361.578543768484</c:v>
                </c:pt>
                <c:pt idx="15284">
                  <c:v>361.573087811363</c:v>
                </c:pt>
                <c:pt idx="15285">
                  <c:v>361.564569442498</c:v>
                </c:pt>
                <c:pt idx="15286">
                  <c:v>361.54688532222798</c:v>
                </c:pt>
                <c:pt idx="15287">
                  <c:v>361.44996720170002</c:v>
                </c:pt>
                <c:pt idx="15288">
                  <c:v>361.44114802211101</c:v>
                </c:pt>
                <c:pt idx="15289">
                  <c:v>361.43448071683599</c:v>
                </c:pt>
                <c:pt idx="15290">
                  <c:v>361.40430242491902</c:v>
                </c:pt>
                <c:pt idx="15291">
                  <c:v>361.32841186651098</c:v>
                </c:pt>
                <c:pt idx="15292">
                  <c:v>361.31908851060399</c:v>
                </c:pt>
                <c:pt idx="15293">
                  <c:v>361.23874580221099</c:v>
                </c:pt>
                <c:pt idx="15294">
                  <c:v>361.23819536346701</c:v>
                </c:pt>
                <c:pt idx="15295">
                  <c:v>361.11255669479698</c:v>
                </c:pt>
                <c:pt idx="15296">
                  <c:v>361.09791540171398</c:v>
                </c:pt>
                <c:pt idx="15297">
                  <c:v>361.04633772040398</c:v>
                </c:pt>
                <c:pt idx="15298">
                  <c:v>361.01898068103498</c:v>
                </c:pt>
                <c:pt idx="15299">
                  <c:v>360.96556672782702</c:v>
                </c:pt>
                <c:pt idx="15300">
                  <c:v>360.96007485954198</c:v>
                </c:pt>
                <c:pt idx="15301">
                  <c:v>360.88404530087502</c:v>
                </c:pt>
                <c:pt idx="15302">
                  <c:v>360.81860111908702</c:v>
                </c:pt>
                <c:pt idx="15303">
                  <c:v>360.719951161658</c:v>
                </c:pt>
                <c:pt idx="15304">
                  <c:v>360.65319633337901</c:v>
                </c:pt>
                <c:pt idx="15305">
                  <c:v>360.49764543283101</c:v>
                </c:pt>
                <c:pt idx="15306">
                  <c:v>360.46433439475697</c:v>
                </c:pt>
                <c:pt idx="15307">
                  <c:v>360.33694078086899</c:v>
                </c:pt>
                <c:pt idx="15308">
                  <c:v>360.25477467589002</c:v>
                </c:pt>
                <c:pt idx="15309">
                  <c:v>360.25301110394298</c:v>
                </c:pt>
                <c:pt idx="15310">
                  <c:v>360.13253384345199</c:v>
                </c:pt>
                <c:pt idx="15311">
                  <c:v>360.12788104476903</c:v>
                </c:pt>
                <c:pt idx="15312">
                  <c:v>360.12755918821802</c:v>
                </c:pt>
                <c:pt idx="15313">
                  <c:v>360.04287622307402</c:v>
                </c:pt>
                <c:pt idx="15314">
                  <c:v>360.03404350788702</c:v>
                </c:pt>
                <c:pt idx="15315">
                  <c:v>359.96706044713198</c:v>
                </c:pt>
                <c:pt idx="15316">
                  <c:v>359.95188364189102</c:v>
                </c:pt>
                <c:pt idx="15317">
                  <c:v>359.90238233374998</c:v>
                </c:pt>
                <c:pt idx="15318">
                  <c:v>359.89720768197299</c:v>
                </c:pt>
                <c:pt idx="15319">
                  <c:v>359.896243373625</c:v>
                </c:pt>
                <c:pt idx="15320">
                  <c:v>359.84664022111701</c:v>
                </c:pt>
                <c:pt idx="15321">
                  <c:v>359.84648737418001</c:v>
                </c:pt>
                <c:pt idx="15322">
                  <c:v>359.815777340458</c:v>
                </c:pt>
                <c:pt idx="15323">
                  <c:v>359.80343908251098</c:v>
                </c:pt>
                <c:pt idx="15324">
                  <c:v>359.770320363265</c:v>
                </c:pt>
                <c:pt idx="15325">
                  <c:v>359.76957382850497</c:v>
                </c:pt>
                <c:pt idx="15326">
                  <c:v>359.74907816538598</c:v>
                </c:pt>
                <c:pt idx="15327">
                  <c:v>359.73553399904301</c:v>
                </c:pt>
                <c:pt idx="15328">
                  <c:v>359.72966840883697</c:v>
                </c:pt>
                <c:pt idx="15329">
                  <c:v>359.541098055411</c:v>
                </c:pt>
                <c:pt idx="15330">
                  <c:v>359.53303392653402</c:v>
                </c:pt>
                <c:pt idx="15331">
                  <c:v>359.51032853079698</c:v>
                </c:pt>
                <c:pt idx="15332">
                  <c:v>359.36983315518398</c:v>
                </c:pt>
                <c:pt idx="15333">
                  <c:v>359.350802832331</c:v>
                </c:pt>
                <c:pt idx="15334">
                  <c:v>359.33622639628999</c:v>
                </c:pt>
                <c:pt idx="15335">
                  <c:v>359.31163021939</c:v>
                </c:pt>
                <c:pt idx="15336">
                  <c:v>359.31107228134198</c:v>
                </c:pt>
                <c:pt idx="15337">
                  <c:v>359.29033646258699</c:v>
                </c:pt>
                <c:pt idx="15338">
                  <c:v>359.21007611527602</c:v>
                </c:pt>
                <c:pt idx="15339">
                  <c:v>359.16421281468899</c:v>
                </c:pt>
                <c:pt idx="15340">
                  <c:v>359.14095383664898</c:v>
                </c:pt>
                <c:pt idx="15341">
                  <c:v>359.13507177284202</c:v>
                </c:pt>
                <c:pt idx="15342">
                  <c:v>359.11247577162698</c:v>
                </c:pt>
                <c:pt idx="15343">
                  <c:v>359.03436580626601</c:v>
                </c:pt>
                <c:pt idx="15344">
                  <c:v>359.00679542699601</c:v>
                </c:pt>
                <c:pt idx="15345">
                  <c:v>358.89013141730697</c:v>
                </c:pt>
                <c:pt idx="15346">
                  <c:v>358.88264218682599</c:v>
                </c:pt>
                <c:pt idx="15347">
                  <c:v>358.88046008481501</c:v>
                </c:pt>
                <c:pt idx="15348">
                  <c:v>358.87987762393601</c:v>
                </c:pt>
                <c:pt idx="15349">
                  <c:v>358.87689870923703</c:v>
                </c:pt>
                <c:pt idx="15350">
                  <c:v>358.83130904295803</c:v>
                </c:pt>
                <c:pt idx="15351">
                  <c:v>358.77419068357102</c:v>
                </c:pt>
                <c:pt idx="15352">
                  <c:v>358.76299801823598</c:v>
                </c:pt>
                <c:pt idx="15353">
                  <c:v>358.72892467868201</c:v>
                </c:pt>
                <c:pt idx="15354">
                  <c:v>358.66816529897699</c:v>
                </c:pt>
                <c:pt idx="15355">
                  <c:v>358.534103571706</c:v>
                </c:pt>
                <c:pt idx="15356">
                  <c:v>358.51441854045498</c:v>
                </c:pt>
                <c:pt idx="15357">
                  <c:v>358.46092917163799</c:v>
                </c:pt>
                <c:pt idx="15358">
                  <c:v>358.39446822487702</c:v>
                </c:pt>
                <c:pt idx="15359">
                  <c:v>358.29513953892501</c:v>
                </c:pt>
                <c:pt idx="15360">
                  <c:v>358.18733292466902</c:v>
                </c:pt>
                <c:pt idx="15361">
                  <c:v>357.98186670930602</c:v>
                </c:pt>
                <c:pt idx="15362">
                  <c:v>357.97732444627002</c:v>
                </c:pt>
                <c:pt idx="15363">
                  <c:v>357.95291594229599</c:v>
                </c:pt>
                <c:pt idx="15364">
                  <c:v>357.92180595678701</c:v>
                </c:pt>
                <c:pt idx="15365">
                  <c:v>357.90057648449903</c:v>
                </c:pt>
                <c:pt idx="15366">
                  <c:v>357.78112039079798</c:v>
                </c:pt>
                <c:pt idx="15367">
                  <c:v>357.75381206520598</c:v>
                </c:pt>
                <c:pt idx="15368">
                  <c:v>357.706721720622</c:v>
                </c:pt>
                <c:pt idx="15369">
                  <c:v>357.67018950445498</c:v>
                </c:pt>
                <c:pt idx="15370">
                  <c:v>357.60359232853898</c:v>
                </c:pt>
                <c:pt idx="15371">
                  <c:v>357.59263755489798</c:v>
                </c:pt>
                <c:pt idx="15372">
                  <c:v>357.57777587166999</c:v>
                </c:pt>
                <c:pt idx="15373">
                  <c:v>357.57698787957003</c:v>
                </c:pt>
                <c:pt idx="15374">
                  <c:v>357.56424621504198</c:v>
                </c:pt>
                <c:pt idx="15375">
                  <c:v>357.53716669624902</c:v>
                </c:pt>
                <c:pt idx="15376">
                  <c:v>357.533967233954</c:v>
                </c:pt>
                <c:pt idx="15377">
                  <c:v>357.52262718506</c:v>
                </c:pt>
                <c:pt idx="15378">
                  <c:v>357.52230294374198</c:v>
                </c:pt>
                <c:pt idx="15379">
                  <c:v>357.42950936219501</c:v>
                </c:pt>
                <c:pt idx="15380">
                  <c:v>357.41996251672401</c:v>
                </c:pt>
                <c:pt idx="15381">
                  <c:v>357.36100747190699</c:v>
                </c:pt>
                <c:pt idx="15382">
                  <c:v>357.355928634299</c:v>
                </c:pt>
                <c:pt idx="15383">
                  <c:v>357.313500189031</c:v>
                </c:pt>
                <c:pt idx="15384">
                  <c:v>357.27639465791702</c:v>
                </c:pt>
                <c:pt idx="15385">
                  <c:v>357.25884104269699</c:v>
                </c:pt>
                <c:pt idx="15386">
                  <c:v>357.14159546852198</c:v>
                </c:pt>
                <c:pt idx="15387">
                  <c:v>357.140629851548</c:v>
                </c:pt>
                <c:pt idx="15388">
                  <c:v>357.06269435421001</c:v>
                </c:pt>
                <c:pt idx="15389">
                  <c:v>357.04712227610798</c:v>
                </c:pt>
                <c:pt idx="15390">
                  <c:v>356.99032896863099</c:v>
                </c:pt>
                <c:pt idx="15391">
                  <c:v>356.81042785441599</c:v>
                </c:pt>
                <c:pt idx="15392">
                  <c:v>356.74582914726699</c:v>
                </c:pt>
                <c:pt idx="15393">
                  <c:v>356.74433799095698</c:v>
                </c:pt>
                <c:pt idx="15394">
                  <c:v>356.53739874519999</c:v>
                </c:pt>
                <c:pt idx="15395">
                  <c:v>356.51424557197402</c:v>
                </c:pt>
                <c:pt idx="15396">
                  <c:v>356.41041989712301</c:v>
                </c:pt>
                <c:pt idx="15397">
                  <c:v>356.35585758742002</c:v>
                </c:pt>
                <c:pt idx="15398">
                  <c:v>356.31554173900099</c:v>
                </c:pt>
                <c:pt idx="15399">
                  <c:v>356.20901429934497</c:v>
                </c:pt>
                <c:pt idx="15400">
                  <c:v>356.13232404527997</c:v>
                </c:pt>
                <c:pt idx="15401">
                  <c:v>356.119536053091</c:v>
                </c:pt>
                <c:pt idx="15402">
                  <c:v>356.03454185456798</c:v>
                </c:pt>
                <c:pt idx="15403">
                  <c:v>355.87813669542697</c:v>
                </c:pt>
                <c:pt idx="15404">
                  <c:v>355.85547797677702</c:v>
                </c:pt>
                <c:pt idx="15405">
                  <c:v>355.85088434632797</c:v>
                </c:pt>
                <c:pt idx="15406">
                  <c:v>355.828860443427</c:v>
                </c:pt>
                <c:pt idx="15407">
                  <c:v>355.82613261962098</c:v>
                </c:pt>
                <c:pt idx="15408">
                  <c:v>355.70576155816502</c:v>
                </c:pt>
                <c:pt idx="15409">
                  <c:v>355.67982475107902</c:v>
                </c:pt>
                <c:pt idx="15410">
                  <c:v>355.61478919261799</c:v>
                </c:pt>
                <c:pt idx="15411">
                  <c:v>355.45143463782699</c:v>
                </c:pt>
                <c:pt idx="15412">
                  <c:v>355.39427517864402</c:v>
                </c:pt>
                <c:pt idx="15413">
                  <c:v>355.28687722463701</c:v>
                </c:pt>
                <c:pt idx="15414">
                  <c:v>355.28190683615901</c:v>
                </c:pt>
                <c:pt idx="15415">
                  <c:v>355.26812862196698</c:v>
                </c:pt>
                <c:pt idx="15416">
                  <c:v>355.20581309948</c:v>
                </c:pt>
                <c:pt idx="15417">
                  <c:v>355.184479811713</c:v>
                </c:pt>
                <c:pt idx="15418">
                  <c:v>355.11169298555001</c:v>
                </c:pt>
                <c:pt idx="15419">
                  <c:v>355.049341945724</c:v>
                </c:pt>
                <c:pt idx="15420">
                  <c:v>354.978883885492</c:v>
                </c:pt>
                <c:pt idx="15421">
                  <c:v>354.87773398944199</c:v>
                </c:pt>
                <c:pt idx="15422">
                  <c:v>354.81110723947398</c:v>
                </c:pt>
                <c:pt idx="15423">
                  <c:v>354.74970412279998</c:v>
                </c:pt>
                <c:pt idx="15424">
                  <c:v>354.74596032170501</c:v>
                </c:pt>
                <c:pt idx="15425">
                  <c:v>354.74196987502802</c:v>
                </c:pt>
                <c:pt idx="15426">
                  <c:v>354.73254086179099</c:v>
                </c:pt>
                <c:pt idx="15427">
                  <c:v>354.72376938659102</c:v>
                </c:pt>
                <c:pt idx="15428">
                  <c:v>354.63437931445998</c:v>
                </c:pt>
                <c:pt idx="15429">
                  <c:v>354.61810807140199</c:v>
                </c:pt>
                <c:pt idx="15430">
                  <c:v>354.61624924513399</c:v>
                </c:pt>
                <c:pt idx="15431">
                  <c:v>354.61354315499801</c:v>
                </c:pt>
                <c:pt idx="15432">
                  <c:v>354.61272841802497</c:v>
                </c:pt>
                <c:pt idx="15433">
                  <c:v>354.55302109850402</c:v>
                </c:pt>
                <c:pt idx="15434">
                  <c:v>354.407311931035</c:v>
                </c:pt>
                <c:pt idx="15435">
                  <c:v>354.39940804017101</c:v>
                </c:pt>
                <c:pt idx="15436">
                  <c:v>354.34411489059698</c:v>
                </c:pt>
                <c:pt idx="15437">
                  <c:v>354.33969197276502</c:v>
                </c:pt>
                <c:pt idx="15438">
                  <c:v>354.30382622046301</c:v>
                </c:pt>
                <c:pt idx="15439">
                  <c:v>354.24832185157402</c:v>
                </c:pt>
                <c:pt idx="15440">
                  <c:v>354.221160128436</c:v>
                </c:pt>
                <c:pt idx="15441">
                  <c:v>354.14491572283299</c:v>
                </c:pt>
                <c:pt idx="15442">
                  <c:v>354.13373163477098</c:v>
                </c:pt>
                <c:pt idx="15443">
                  <c:v>354.09050946087399</c:v>
                </c:pt>
                <c:pt idx="15444">
                  <c:v>354.08940982007999</c:v>
                </c:pt>
                <c:pt idx="15445">
                  <c:v>353.95503535736901</c:v>
                </c:pt>
                <c:pt idx="15446">
                  <c:v>353.90379574985502</c:v>
                </c:pt>
                <c:pt idx="15447">
                  <c:v>353.81300791047499</c:v>
                </c:pt>
                <c:pt idx="15448">
                  <c:v>353.79470307443302</c:v>
                </c:pt>
                <c:pt idx="15449">
                  <c:v>353.76324350968099</c:v>
                </c:pt>
                <c:pt idx="15450">
                  <c:v>353.74748178475602</c:v>
                </c:pt>
                <c:pt idx="15451">
                  <c:v>353.743913813223</c:v>
                </c:pt>
                <c:pt idx="15452">
                  <c:v>353.73997825129197</c:v>
                </c:pt>
                <c:pt idx="15453">
                  <c:v>353.67512812490401</c:v>
                </c:pt>
                <c:pt idx="15454">
                  <c:v>353.67395191165201</c:v>
                </c:pt>
                <c:pt idx="15455">
                  <c:v>353.56499014722698</c:v>
                </c:pt>
                <c:pt idx="15456">
                  <c:v>353.519955732982</c:v>
                </c:pt>
                <c:pt idx="15457">
                  <c:v>353.50926912066097</c:v>
                </c:pt>
                <c:pt idx="15458">
                  <c:v>353.50322056937</c:v>
                </c:pt>
                <c:pt idx="15459">
                  <c:v>353.42068611136898</c:v>
                </c:pt>
                <c:pt idx="15460">
                  <c:v>353.31932708372301</c:v>
                </c:pt>
                <c:pt idx="15461">
                  <c:v>353.28334147091101</c:v>
                </c:pt>
                <c:pt idx="15462">
                  <c:v>353.23648740365098</c:v>
                </c:pt>
                <c:pt idx="15463">
                  <c:v>353.231516475945</c:v>
                </c:pt>
                <c:pt idx="15464">
                  <c:v>353.19560044971502</c:v>
                </c:pt>
                <c:pt idx="15465">
                  <c:v>353.19508505441001</c:v>
                </c:pt>
                <c:pt idx="15466">
                  <c:v>353.13915353034702</c:v>
                </c:pt>
                <c:pt idx="15467">
                  <c:v>353.12626180693297</c:v>
                </c:pt>
                <c:pt idx="15468">
                  <c:v>353.03820737204302</c:v>
                </c:pt>
                <c:pt idx="15469">
                  <c:v>352.99071218184002</c:v>
                </c:pt>
                <c:pt idx="15470">
                  <c:v>352.95722430594998</c:v>
                </c:pt>
                <c:pt idx="15471">
                  <c:v>352.95660691555003</c:v>
                </c:pt>
                <c:pt idx="15472">
                  <c:v>352.95446238076698</c:v>
                </c:pt>
                <c:pt idx="15473">
                  <c:v>352.938966168055</c:v>
                </c:pt>
                <c:pt idx="15474">
                  <c:v>352.88010474635303</c:v>
                </c:pt>
                <c:pt idx="15475">
                  <c:v>352.87209361275501</c:v>
                </c:pt>
                <c:pt idx="15476">
                  <c:v>352.74124498723501</c:v>
                </c:pt>
                <c:pt idx="15477">
                  <c:v>352.72947337213299</c:v>
                </c:pt>
                <c:pt idx="15478">
                  <c:v>352.56309960093301</c:v>
                </c:pt>
                <c:pt idx="15479">
                  <c:v>352.48994417565098</c:v>
                </c:pt>
                <c:pt idx="15480">
                  <c:v>352.46589142965001</c:v>
                </c:pt>
                <c:pt idx="15481">
                  <c:v>352.45616532943097</c:v>
                </c:pt>
                <c:pt idx="15482">
                  <c:v>352.411341888815</c:v>
                </c:pt>
                <c:pt idx="15483">
                  <c:v>352.37637674204501</c:v>
                </c:pt>
                <c:pt idx="15484">
                  <c:v>352.31085478087698</c:v>
                </c:pt>
                <c:pt idx="15485">
                  <c:v>352.27214216982901</c:v>
                </c:pt>
                <c:pt idx="15486">
                  <c:v>352.26508403658499</c:v>
                </c:pt>
                <c:pt idx="15487">
                  <c:v>352.10491709812197</c:v>
                </c:pt>
                <c:pt idx="15488">
                  <c:v>352.06640408675997</c:v>
                </c:pt>
                <c:pt idx="15489">
                  <c:v>351.97761006259401</c:v>
                </c:pt>
                <c:pt idx="15490">
                  <c:v>351.972329224102</c:v>
                </c:pt>
                <c:pt idx="15491">
                  <c:v>351.97040966912999</c:v>
                </c:pt>
                <c:pt idx="15492">
                  <c:v>351.967700186527</c:v>
                </c:pt>
                <c:pt idx="15493">
                  <c:v>351.85748833142401</c:v>
                </c:pt>
                <c:pt idx="15494">
                  <c:v>351.83851624606501</c:v>
                </c:pt>
                <c:pt idx="15495">
                  <c:v>351.81255285166299</c:v>
                </c:pt>
                <c:pt idx="15496">
                  <c:v>351.77750716105697</c:v>
                </c:pt>
                <c:pt idx="15497">
                  <c:v>351.76030051649599</c:v>
                </c:pt>
                <c:pt idx="15498">
                  <c:v>351.75449497775003</c:v>
                </c:pt>
                <c:pt idx="15499">
                  <c:v>351.75174290308701</c:v>
                </c:pt>
                <c:pt idx="15500">
                  <c:v>351.71985451922001</c:v>
                </c:pt>
                <c:pt idx="15501">
                  <c:v>351.710064904837</c:v>
                </c:pt>
                <c:pt idx="15502">
                  <c:v>351.67299989452198</c:v>
                </c:pt>
                <c:pt idx="15503">
                  <c:v>351.63257779314102</c:v>
                </c:pt>
                <c:pt idx="15504">
                  <c:v>351.50177721563398</c:v>
                </c:pt>
                <c:pt idx="15505">
                  <c:v>351.398386872461</c:v>
                </c:pt>
                <c:pt idx="15506">
                  <c:v>351.39369719318699</c:v>
                </c:pt>
                <c:pt idx="15507">
                  <c:v>351.24762370020102</c:v>
                </c:pt>
                <c:pt idx="15508">
                  <c:v>351.22395075596802</c:v>
                </c:pt>
                <c:pt idx="15509">
                  <c:v>351.15970361510398</c:v>
                </c:pt>
                <c:pt idx="15510">
                  <c:v>351.10899406535799</c:v>
                </c:pt>
                <c:pt idx="15511">
                  <c:v>351.09050611988698</c:v>
                </c:pt>
                <c:pt idx="15512">
                  <c:v>351.082681462106</c:v>
                </c:pt>
                <c:pt idx="15513">
                  <c:v>351.02338674087599</c:v>
                </c:pt>
                <c:pt idx="15514">
                  <c:v>351.02120299004798</c:v>
                </c:pt>
                <c:pt idx="15515">
                  <c:v>351.00916675877301</c:v>
                </c:pt>
                <c:pt idx="15516">
                  <c:v>350.83892838263802</c:v>
                </c:pt>
                <c:pt idx="15517">
                  <c:v>350.81360903656099</c:v>
                </c:pt>
                <c:pt idx="15518">
                  <c:v>350.75242176195701</c:v>
                </c:pt>
                <c:pt idx="15519">
                  <c:v>350.72372297480803</c:v>
                </c:pt>
                <c:pt idx="15520">
                  <c:v>350.62634204658002</c:v>
                </c:pt>
                <c:pt idx="15521">
                  <c:v>350.59222307158001</c:v>
                </c:pt>
                <c:pt idx="15522">
                  <c:v>350.58444326222798</c:v>
                </c:pt>
                <c:pt idx="15523">
                  <c:v>350.58133249862999</c:v>
                </c:pt>
                <c:pt idx="15524">
                  <c:v>350.560695598905</c:v>
                </c:pt>
                <c:pt idx="15525">
                  <c:v>350.529353828865</c:v>
                </c:pt>
                <c:pt idx="15526">
                  <c:v>350.478497955987</c:v>
                </c:pt>
                <c:pt idx="15527">
                  <c:v>350.477785560602</c:v>
                </c:pt>
                <c:pt idx="15528">
                  <c:v>350.45213534006598</c:v>
                </c:pt>
                <c:pt idx="15529">
                  <c:v>350.40611729508697</c:v>
                </c:pt>
                <c:pt idx="15530">
                  <c:v>350.394530778795</c:v>
                </c:pt>
                <c:pt idx="15531">
                  <c:v>350.35134869271099</c:v>
                </c:pt>
                <c:pt idx="15532">
                  <c:v>350.33354586784498</c:v>
                </c:pt>
                <c:pt idx="15533">
                  <c:v>350.299292620573</c:v>
                </c:pt>
                <c:pt idx="15534">
                  <c:v>350.27107701501399</c:v>
                </c:pt>
                <c:pt idx="15535">
                  <c:v>350.23208807593397</c:v>
                </c:pt>
                <c:pt idx="15536">
                  <c:v>350.19045506108199</c:v>
                </c:pt>
                <c:pt idx="15537">
                  <c:v>350.14745630296198</c:v>
                </c:pt>
                <c:pt idx="15538">
                  <c:v>350.10782929768197</c:v>
                </c:pt>
                <c:pt idx="15539">
                  <c:v>350.08428574803401</c:v>
                </c:pt>
                <c:pt idx="15540">
                  <c:v>350.04193702570001</c:v>
                </c:pt>
                <c:pt idx="15541">
                  <c:v>350.03207770837798</c:v>
                </c:pt>
                <c:pt idx="15542">
                  <c:v>349.93586535296203</c:v>
                </c:pt>
                <c:pt idx="15543">
                  <c:v>349.89529375849798</c:v>
                </c:pt>
                <c:pt idx="15544">
                  <c:v>349.82572598405699</c:v>
                </c:pt>
                <c:pt idx="15545">
                  <c:v>349.779429711425</c:v>
                </c:pt>
                <c:pt idx="15546">
                  <c:v>349.73776448332802</c:v>
                </c:pt>
                <c:pt idx="15547">
                  <c:v>349.639973212553</c:v>
                </c:pt>
                <c:pt idx="15548">
                  <c:v>349.62747709752699</c:v>
                </c:pt>
                <c:pt idx="15549">
                  <c:v>349.50719427932802</c:v>
                </c:pt>
                <c:pt idx="15550">
                  <c:v>349.49182360439602</c:v>
                </c:pt>
                <c:pt idx="15551">
                  <c:v>349.46545371315602</c:v>
                </c:pt>
                <c:pt idx="15552">
                  <c:v>349.42677870685401</c:v>
                </c:pt>
                <c:pt idx="15553">
                  <c:v>349.41579021153899</c:v>
                </c:pt>
                <c:pt idx="15554">
                  <c:v>349.41195435431001</c:v>
                </c:pt>
                <c:pt idx="15555">
                  <c:v>349.358984860183</c:v>
                </c:pt>
                <c:pt idx="15556">
                  <c:v>349.29649287367698</c:v>
                </c:pt>
                <c:pt idx="15557">
                  <c:v>349.29221715792801</c:v>
                </c:pt>
                <c:pt idx="15558">
                  <c:v>349.28113942458998</c:v>
                </c:pt>
                <c:pt idx="15559">
                  <c:v>349.05559343605302</c:v>
                </c:pt>
                <c:pt idx="15560">
                  <c:v>349.008834017097</c:v>
                </c:pt>
                <c:pt idx="15561">
                  <c:v>349.00602427291</c:v>
                </c:pt>
                <c:pt idx="15562">
                  <c:v>349.00326739235697</c:v>
                </c:pt>
                <c:pt idx="15563">
                  <c:v>348.96129830233201</c:v>
                </c:pt>
                <c:pt idx="15564">
                  <c:v>348.92867975862498</c:v>
                </c:pt>
                <c:pt idx="15565">
                  <c:v>348.89768313809799</c:v>
                </c:pt>
                <c:pt idx="15566">
                  <c:v>348.897179719691</c:v>
                </c:pt>
                <c:pt idx="15567">
                  <c:v>348.89451578545601</c:v>
                </c:pt>
                <c:pt idx="15568">
                  <c:v>348.85969453707997</c:v>
                </c:pt>
                <c:pt idx="15569">
                  <c:v>348.70386867508699</c:v>
                </c:pt>
                <c:pt idx="15570">
                  <c:v>348.67949702678999</c:v>
                </c:pt>
                <c:pt idx="15571">
                  <c:v>348.67172483971001</c:v>
                </c:pt>
                <c:pt idx="15572">
                  <c:v>348.585999340287</c:v>
                </c:pt>
                <c:pt idx="15573">
                  <c:v>348.54846083382699</c:v>
                </c:pt>
                <c:pt idx="15574">
                  <c:v>348.51828985104697</c:v>
                </c:pt>
                <c:pt idx="15575">
                  <c:v>348.49170306717798</c:v>
                </c:pt>
                <c:pt idx="15576">
                  <c:v>348.28787814159</c:v>
                </c:pt>
                <c:pt idx="15577">
                  <c:v>348.14676261800997</c:v>
                </c:pt>
                <c:pt idx="15578">
                  <c:v>348.07362056892902</c:v>
                </c:pt>
                <c:pt idx="15579">
                  <c:v>348.022817887266</c:v>
                </c:pt>
                <c:pt idx="15580">
                  <c:v>348.005002382496</c:v>
                </c:pt>
                <c:pt idx="15581">
                  <c:v>347.975820254908</c:v>
                </c:pt>
                <c:pt idx="15582">
                  <c:v>347.944301030769</c:v>
                </c:pt>
                <c:pt idx="15583">
                  <c:v>347.83359365001297</c:v>
                </c:pt>
                <c:pt idx="15584">
                  <c:v>347.79043749360801</c:v>
                </c:pt>
                <c:pt idx="15585">
                  <c:v>347.790028862513</c:v>
                </c:pt>
                <c:pt idx="15586">
                  <c:v>347.77165363512398</c:v>
                </c:pt>
                <c:pt idx="15587">
                  <c:v>347.76133852433202</c:v>
                </c:pt>
                <c:pt idx="15588">
                  <c:v>347.67352346657901</c:v>
                </c:pt>
                <c:pt idx="15589">
                  <c:v>347.67070637415497</c:v>
                </c:pt>
                <c:pt idx="15590">
                  <c:v>347.59177747114597</c:v>
                </c:pt>
                <c:pt idx="15591">
                  <c:v>347.50937123547902</c:v>
                </c:pt>
                <c:pt idx="15592">
                  <c:v>347.44882836872398</c:v>
                </c:pt>
                <c:pt idx="15593">
                  <c:v>347.416353749346</c:v>
                </c:pt>
                <c:pt idx="15594">
                  <c:v>347.39743198715502</c:v>
                </c:pt>
                <c:pt idx="15595">
                  <c:v>347.334175842646</c:v>
                </c:pt>
                <c:pt idx="15596">
                  <c:v>347.29515582763503</c:v>
                </c:pt>
                <c:pt idx="15597">
                  <c:v>347.292603525787</c:v>
                </c:pt>
                <c:pt idx="15598">
                  <c:v>347.25950467593299</c:v>
                </c:pt>
                <c:pt idx="15599">
                  <c:v>347.23781428270598</c:v>
                </c:pt>
                <c:pt idx="15600">
                  <c:v>347.22722439257097</c:v>
                </c:pt>
                <c:pt idx="15601">
                  <c:v>347.18565822503302</c:v>
                </c:pt>
                <c:pt idx="15602">
                  <c:v>347.052106381633</c:v>
                </c:pt>
                <c:pt idx="15603">
                  <c:v>346.98151456800099</c:v>
                </c:pt>
                <c:pt idx="15604">
                  <c:v>346.94999520337899</c:v>
                </c:pt>
                <c:pt idx="15605">
                  <c:v>346.92510886840103</c:v>
                </c:pt>
                <c:pt idx="15606">
                  <c:v>346.83274876954999</c:v>
                </c:pt>
                <c:pt idx="15607">
                  <c:v>346.825911320199</c:v>
                </c:pt>
                <c:pt idx="15608">
                  <c:v>346.80108217157101</c:v>
                </c:pt>
                <c:pt idx="15609">
                  <c:v>346.75656513610397</c:v>
                </c:pt>
                <c:pt idx="15610">
                  <c:v>346.755089896161</c:v>
                </c:pt>
                <c:pt idx="15611">
                  <c:v>346.67353206927601</c:v>
                </c:pt>
                <c:pt idx="15612">
                  <c:v>346.571534610208</c:v>
                </c:pt>
                <c:pt idx="15613">
                  <c:v>346.56543431423802</c:v>
                </c:pt>
                <c:pt idx="15614">
                  <c:v>346.53811985726497</c:v>
                </c:pt>
                <c:pt idx="15615">
                  <c:v>346.51045680140902</c:v>
                </c:pt>
                <c:pt idx="15616">
                  <c:v>346.33002381834598</c:v>
                </c:pt>
                <c:pt idx="15617">
                  <c:v>346.31606834546301</c:v>
                </c:pt>
                <c:pt idx="15618">
                  <c:v>346.206183030631</c:v>
                </c:pt>
                <c:pt idx="15619">
                  <c:v>346.204411912897</c:v>
                </c:pt>
                <c:pt idx="15620">
                  <c:v>346.04265729841899</c:v>
                </c:pt>
                <c:pt idx="15621">
                  <c:v>345.94323792631099</c:v>
                </c:pt>
                <c:pt idx="15622">
                  <c:v>345.86963910021302</c:v>
                </c:pt>
                <c:pt idx="15623">
                  <c:v>345.83814727887102</c:v>
                </c:pt>
                <c:pt idx="15624">
                  <c:v>345.82974275638799</c:v>
                </c:pt>
                <c:pt idx="15625">
                  <c:v>345.79855078833299</c:v>
                </c:pt>
                <c:pt idx="15626">
                  <c:v>345.77220961282501</c:v>
                </c:pt>
                <c:pt idx="15627">
                  <c:v>345.70702214910898</c:v>
                </c:pt>
                <c:pt idx="15628">
                  <c:v>345.678836215898</c:v>
                </c:pt>
                <c:pt idx="15629">
                  <c:v>345.63434412194601</c:v>
                </c:pt>
                <c:pt idx="15630">
                  <c:v>345.630225478809</c:v>
                </c:pt>
                <c:pt idx="15631">
                  <c:v>345.60954897543701</c:v>
                </c:pt>
                <c:pt idx="15632">
                  <c:v>345.54385259170698</c:v>
                </c:pt>
                <c:pt idx="15633">
                  <c:v>345.51335313989199</c:v>
                </c:pt>
                <c:pt idx="15634">
                  <c:v>345.50694249690798</c:v>
                </c:pt>
                <c:pt idx="15635">
                  <c:v>345.46633494482597</c:v>
                </c:pt>
                <c:pt idx="15636">
                  <c:v>345.43541612221799</c:v>
                </c:pt>
                <c:pt idx="15637">
                  <c:v>345.41502308989999</c:v>
                </c:pt>
                <c:pt idx="15638">
                  <c:v>345.406047574475</c:v>
                </c:pt>
                <c:pt idx="15639">
                  <c:v>345.33817035059201</c:v>
                </c:pt>
                <c:pt idx="15640">
                  <c:v>345.20330052824301</c:v>
                </c:pt>
                <c:pt idx="15641">
                  <c:v>345.18386523871902</c:v>
                </c:pt>
                <c:pt idx="15642">
                  <c:v>344.92842239691203</c:v>
                </c:pt>
                <c:pt idx="15643">
                  <c:v>344.73706150033701</c:v>
                </c:pt>
                <c:pt idx="15644">
                  <c:v>344.71726684368201</c:v>
                </c:pt>
                <c:pt idx="15645">
                  <c:v>344.69051785011698</c:v>
                </c:pt>
                <c:pt idx="15646">
                  <c:v>344.68500676192502</c:v>
                </c:pt>
                <c:pt idx="15647">
                  <c:v>344.67390454378602</c:v>
                </c:pt>
                <c:pt idx="15648">
                  <c:v>344.67203737998398</c:v>
                </c:pt>
                <c:pt idx="15649">
                  <c:v>344.62937425730502</c:v>
                </c:pt>
                <c:pt idx="15650">
                  <c:v>344.53067386376603</c:v>
                </c:pt>
                <c:pt idx="15651">
                  <c:v>344.520659586249</c:v>
                </c:pt>
                <c:pt idx="15652">
                  <c:v>344.39556279888097</c:v>
                </c:pt>
                <c:pt idx="15653">
                  <c:v>344.39308529326399</c:v>
                </c:pt>
                <c:pt idx="15654">
                  <c:v>344.26817813588002</c:v>
                </c:pt>
                <c:pt idx="15655">
                  <c:v>344.25642037741602</c:v>
                </c:pt>
                <c:pt idx="15656">
                  <c:v>344.24414313998801</c:v>
                </c:pt>
                <c:pt idx="15657">
                  <c:v>344.13406662311598</c:v>
                </c:pt>
                <c:pt idx="15658">
                  <c:v>344.00729903396302</c:v>
                </c:pt>
                <c:pt idx="15659">
                  <c:v>343.95320946355901</c:v>
                </c:pt>
                <c:pt idx="15660">
                  <c:v>343.94673425410599</c:v>
                </c:pt>
                <c:pt idx="15661">
                  <c:v>343.91552189127702</c:v>
                </c:pt>
                <c:pt idx="15662">
                  <c:v>343.89558531483902</c:v>
                </c:pt>
                <c:pt idx="15663">
                  <c:v>343.74464790830802</c:v>
                </c:pt>
                <c:pt idx="15664">
                  <c:v>343.71339345886201</c:v>
                </c:pt>
                <c:pt idx="15665">
                  <c:v>343.71057643130001</c:v>
                </c:pt>
                <c:pt idx="15666">
                  <c:v>343.65997122074799</c:v>
                </c:pt>
                <c:pt idx="15667">
                  <c:v>343.59608091207798</c:v>
                </c:pt>
                <c:pt idx="15668">
                  <c:v>343.56899901513799</c:v>
                </c:pt>
                <c:pt idx="15669">
                  <c:v>343.49610399386199</c:v>
                </c:pt>
                <c:pt idx="15670">
                  <c:v>343.387768257635</c:v>
                </c:pt>
                <c:pt idx="15671">
                  <c:v>343.29897035986397</c:v>
                </c:pt>
                <c:pt idx="15672">
                  <c:v>343.29703940971899</c:v>
                </c:pt>
                <c:pt idx="15673">
                  <c:v>343.28639409342998</c:v>
                </c:pt>
                <c:pt idx="15674">
                  <c:v>343.26708528737203</c:v>
                </c:pt>
                <c:pt idx="15675">
                  <c:v>343.16676827878899</c:v>
                </c:pt>
                <c:pt idx="15676">
                  <c:v>343.14447345655401</c:v>
                </c:pt>
                <c:pt idx="15677">
                  <c:v>343.04976832920403</c:v>
                </c:pt>
                <c:pt idx="15678">
                  <c:v>343.04942211861902</c:v>
                </c:pt>
                <c:pt idx="15679">
                  <c:v>342.97517132659999</c:v>
                </c:pt>
                <c:pt idx="15680">
                  <c:v>342.94767011922698</c:v>
                </c:pt>
                <c:pt idx="15681">
                  <c:v>342.94117655811402</c:v>
                </c:pt>
                <c:pt idx="15682">
                  <c:v>342.89508038403</c:v>
                </c:pt>
                <c:pt idx="15683">
                  <c:v>342.89354384997199</c:v>
                </c:pt>
                <c:pt idx="15684">
                  <c:v>342.87446022269302</c:v>
                </c:pt>
                <c:pt idx="15685">
                  <c:v>342.86650948280902</c:v>
                </c:pt>
                <c:pt idx="15686">
                  <c:v>342.85329424995501</c:v>
                </c:pt>
                <c:pt idx="15687">
                  <c:v>342.82469948006502</c:v>
                </c:pt>
                <c:pt idx="15688">
                  <c:v>342.695219660703</c:v>
                </c:pt>
                <c:pt idx="15689">
                  <c:v>342.684844476889</c:v>
                </c:pt>
                <c:pt idx="15690">
                  <c:v>342.67412047495498</c:v>
                </c:pt>
                <c:pt idx="15691">
                  <c:v>342.65475261291402</c:v>
                </c:pt>
                <c:pt idx="15692">
                  <c:v>342.64628106503602</c:v>
                </c:pt>
                <c:pt idx="15693">
                  <c:v>342.59895437264902</c:v>
                </c:pt>
                <c:pt idx="15694">
                  <c:v>342.56075779171499</c:v>
                </c:pt>
                <c:pt idx="15695">
                  <c:v>342.47673673136899</c:v>
                </c:pt>
                <c:pt idx="15696">
                  <c:v>342.46083974674599</c:v>
                </c:pt>
                <c:pt idx="15697">
                  <c:v>342.42476036733802</c:v>
                </c:pt>
                <c:pt idx="15698">
                  <c:v>342.38716525211697</c:v>
                </c:pt>
                <c:pt idx="15699">
                  <c:v>342.37983641648498</c:v>
                </c:pt>
                <c:pt idx="15700">
                  <c:v>342.33937185192798</c:v>
                </c:pt>
                <c:pt idx="15701">
                  <c:v>342.32886961267599</c:v>
                </c:pt>
                <c:pt idx="15702">
                  <c:v>342.29528963073602</c:v>
                </c:pt>
                <c:pt idx="15703">
                  <c:v>342.28429843498202</c:v>
                </c:pt>
                <c:pt idx="15704">
                  <c:v>342.25976136944001</c:v>
                </c:pt>
                <c:pt idx="15705">
                  <c:v>342.19256301556197</c:v>
                </c:pt>
                <c:pt idx="15706">
                  <c:v>342.18067999285</c:v>
                </c:pt>
                <c:pt idx="15707">
                  <c:v>342.16726162868599</c:v>
                </c:pt>
                <c:pt idx="15708">
                  <c:v>342.156056515074</c:v>
                </c:pt>
                <c:pt idx="15709">
                  <c:v>342.103601295104</c:v>
                </c:pt>
                <c:pt idx="15710">
                  <c:v>342.09856716177302</c:v>
                </c:pt>
                <c:pt idx="15711">
                  <c:v>342.028816276513</c:v>
                </c:pt>
                <c:pt idx="15712">
                  <c:v>341.928550401682</c:v>
                </c:pt>
                <c:pt idx="15713">
                  <c:v>341.87020984840598</c:v>
                </c:pt>
                <c:pt idx="15714">
                  <c:v>341.78008131401498</c:v>
                </c:pt>
                <c:pt idx="15715">
                  <c:v>341.62462944660399</c:v>
                </c:pt>
                <c:pt idx="15716">
                  <c:v>341.617492177999</c:v>
                </c:pt>
                <c:pt idx="15717">
                  <c:v>341.61221173498598</c:v>
                </c:pt>
                <c:pt idx="15718">
                  <c:v>341.60106430742502</c:v>
                </c:pt>
                <c:pt idx="15719">
                  <c:v>341.562679912953</c:v>
                </c:pt>
                <c:pt idx="15720">
                  <c:v>341.55123790656</c:v>
                </c:pt>
                <c:pt idx="15721">
                  <c:v>341.51152122407501</c:v>
                </c:pt>
                <c:pt idx="15722">
                  <c:v>341.47297574678299</c:v>
                </c:pt>
                <c:pt idx="15723">
                  <c:v>341.43969849608698</c:v>
                </c:pt>
                <c:pt idx="15724">
                  <c:v>341.41261689662599</c:v>
                </c:pt>
                <c:pt idx="15725">
                  <c:v>341.35123206296402</c:v>
                </c:pt>
                <c:pt idx="15726">
                  <c:v>341.26880975701499</c:v>
                </c:pt>
                <c:pt idx="15727">
                  <c:v>341.233580450879</c:v>
                </c:pt>
                <c:pt idx="15728">
                  <c:v>341.18275825436598</c:v>
                </c:pt>
                <c:pt idx="15729">
                  <c:v>341.15897126054699</c:v>
                </c:pt>
                <c:pt idx="15730">
                  <c:v>341.14869042412897</c:v>
                </c:pt>
                <c:pt idx="15731">
                  <c:v>341.14843966642098</c:v>
                </c:pt>
                <c:pt idx="15732">
                  <c:v>341.131625252199</c:v>
                </c:pt>
                <c:pt idx="15733">
                  <c:v>341.11230815860699</c:v>
                </c:pt>
                <c:pt idx="15734">
                  <c:v>341.05900235092997</c:v>
                </c:pt>
                <c:pt idx="15735">
                  <c:v>341.051379347021</c:v>
                </c:pt>
                <c:pt idx="15736">
                  <c:v>341.01647498935</c:v>
                </c:pt>
                <c:pt idx="15737">
                  <c:v>340.94716014896301</c:v>
                </c:pt>
                <c:pt idx="15738">
                  <c:v>340.91921465457102</c:v>
                </c:pt>
                <c:pt idx="15739">
                  <c:v>340.90971930362502</c:v>
                </c:pt>
                <c:pt idx="15740">
                  <c:v>340.893417745097</c:v>
                </c:pt>
                <c:pt idx="15741">
                  <c:v>340.82765415248798</c:v>
                </c:pt>
                <c:pt idx="15742">
                  <c:v>340.82390214146398</c:v>
                </c:pt>
                <c:pt idx="15743">
                  <c:v>340.80143231994799</c:v>
                </c:pt>
                <c:pt idx="15744">
                  <c:v>340.793965998913</c:v>
                </c:pt>
                <c:pt idx="15745">
                  <c:v>340.78599376650101</c:v>
                </c:pt>
                <c:pt idx="15746">
                  <c:v>340.77315453386501</c:v>
                </c:pt>
                <c:pt idx="15747">
                  <c:v>340.62236040209598</c:v>
                </c:pt>
                <c:pt idx="15748">
                  <c:v>340.56036150898399</c:v>
                </c:pt>
                <c:pt idx="15749">
                  <c:v>340.55916826275802</c:v>
                </c:pt>
                <c:pt idx="15750">
                  <c:v>340.51427340099798</c:v>
                </c:pt>
                <c:pt idx="15751">
                  <c:v>340.49666847160802</c:v>
                </c:pt>
                <c:pt idx="15752">
                  <c:v>340.45878380313297</c:v>
                </c:pt>
                <c:pt idx="15753">
                  <c:v>340.37893479876499</c:v>
                </c:pt>
                <c:pt idx="15754">
                  <c:v>340.37648506044297</c:v>
                </c:pt>
                <c:pt idx="15755">
                  <c:v>340.35205635115301</c:v>
                </c:pt>
                <c:pt idx="15756">
                  <c:v>340.32714176680901</c:v>
                </c:pt>
                <c:pt idx="15757">
                  <c:v>340.15033345662403</c:v>
                </c:pt>
                <c:pt idx="15758">
                  <c:v>340.11110514674402</c:v>
                </c:pt>
                <c:pt idx="15759">
                  <c:v>340.03246226288201</c:v>
                </c:pt>
                <c:pt idx="15760">
                  <c:v>339.94125068874399</c:v>
                </c:pt>
                <c:pt idx="15761">
                  <c:v>339.92362763745098</c:v>
                </c:pt>
                <c:pt idx="15762">
                  <c:v>339.80043160287499</c:v>
                </c:pt>
                <c:pt idx="15763">
                  <c:v>339.785491104144</c:v>
                </c:pt>
                <c:pt idx="15764">
                  <c:v>339.778622652926</c:v>
                </c:pt>
                <c:pt idx="15765">
                  <c:v>339.77198385744498</c:v>
                </c:pt>
                <c:pt idx="15766">
                  <c:v>339.767736444121</c:v>
                </c:pt>
                <c:pt idx="15767">
                  <c:v>339.71443875069599</c:v>
                </c:pt>
                <c:pt idx="15768">
                  <c:v>339.68473387535101</c:v>
                </c:pt>
                <c:pt idx="15769">
                  <c:v>339.67071031796303</c:v>
                </c:pt>
                <c:pt idx="15770">
                  <c:v>339.53518156439799</c:v>
                </c:pt>
                <c:pt idx="15771">
                  <c:v>339.53384206673098</c:v>
                </c:pt>
                <c:pt idx="15772">
                  <c:v>339.47193789240299</c:v>
                </c:pt>
                <c:pt idx="15773">
                  <c:v>339.43718145149199</c:v>
                </c:pt>
                <c:pt idx="15774">
                  <c:v>339.43406528060098</c:v>
                </c:pt>
                <c:pt idx="15775">
                  <c:v>339.36383073470699</c:v>
                </c:pt>
                <c:pt idx="15776">
                  <c:v>339.30266492892798</c:v>
                </c:pt>
                <c:pt idx="15777">
                  <c:v>339.29262562922003</c:v>
                </c:pt>
                <c:pt idx="15778">
                  <c:v>339.274457634599</c:v>
                </c:pt>
                <c:pt idx="15779">
                  <c:v>339.223884637526</c:v>
                </c:pt>
                <c:pt idx="15780">
                  <c:v>339.22283278323499</c:v>
                </c:pt>
                <c:pt idx="15781">
                  <c:v>339.05356282412902</c:v>
                </c:pt>
                <c:pt idx="15782">
                  <c:v>339.02315184096102</c:v>
                </c:pt>
                <c:pt idx="15783">
                  <c:v>338.93873906452097</c:v>
                </c:pt>
                <c:pt idx="15784">
                  <c:v>338.92025758228499</c:v>
                </c:pt>
                <c:pt idx="15785">
                  <c:v>338.71682401741703</c:v>
                </c:pt>
                <c:pt idx="15786">
                  <c:v>338.67547871708501</c:v>
                </c:pt>
                <c:pt idx="15787">
                  <c:v>338.63936392033901</c:v>
                </c:pt>
                <c:pt idx="15788">
                  <c:v>338.58791204785302</c:v>
                </c:pt>
                <c:pt idx="15789">
                  <c:v>338.58784620854499</c:v>
                </c:pt>
                <c:pt idx="15790">
                  <c:v>338.51721985929998</c:v>
                </c:pt>
                <c:pt idx="15791">
                  <c:v>338.49265818142101</c:v>
                </c:pt>
                <c:pt idx="15792">
                  <c:v>338.477920613094</c:v>
                </c:pt>
                <c:pt idx="15793">
                  <c:v>338.43320624205597</c:v>
                </c:pt>
                <c:pt idx="15794">
                  <c:v>338.40266544412702</c:v>
                </c:pt>
                <c:pt idx="15795">
                  <c:v>338.35638998859099</c:v>
                </c:pt>
                <c:pt idx="15796">
                  <c:v>338.35286953447297</c:v>
                </c:pt>
                <c:pt idx="15797">
                  <c:v>338.328393391254</c:v>
                </c:pt>
                <c:pt idx="15798">
                  <c:v>338.21597502687803</c:v>
                </c:pt>
                <c:pt idx="15799">
                  <c:v>338.20378202394602</c:v>
                </c:pt>
                <c:pt idx="15800">
                  <c:v>338.15554873945803</c:v>
                </c:pt>
                <c:pt idx="15801">
                  <c:v>338.12080800201801</c:v>
                </c:pt>
                <c:pt idx="15802">
                  <c:v>338.03965175070999</c:v>
                </c:pt>
                <c:pt idx="15803">
                  <c:v>338.00017924433899</c:v>
                </c:pt>
                <c:pt idx="15804">
                  <c:v>337.90167278373201</c:v>
                </c:pt>
                <c:pt idx="15805">
                  <c:v>337.88833768208798</c:v>
                </c:pt>
                <c:pt idx="15806">
                  <c:v>337.83328568563201</c:v>
                </c:pt>
                <c:pt idx="15807">
                  <c:v>337.79342842705603</c:v>
                </c:pt>
                <c:pt idx="15808">
                  <c:v>337.67553288908198</c:v>
                </c:pt>
                <c:pt idx="15809">
                  <c:v>337.61690100774803</c:v>
                </c:pt>
                <c:pt idx="15810">
                  <c:v>337.59942671280402</c:v>
                </c:pt>
                <c:pt idx="15811">
                  <c:v>337.59301548494602</c:v>
                </c:pt>
                <c:pt idx="15812">
                  <c:v>337.49396987837702</c:v>
                </c:pt>
                <c:pt idx="15813">
                  <c:v>337.40569925927798</c:v>
                </c:pt>
                <c:pt idx="15814">
                  <c:v>337.33448331849598</c:v>
                </c:pt>
                <c:pt idx="15815">
                  <c:v>337.31435933648697</c:v>
                </c:pt>
                <c:pt idx="15816">
                  <c:v>337.26537038325102</c:v>
                </c:pt>
                <c:pt idx="15817">
                  <c:v>337.26053238409099</c:v>
                </c:pt>
                <c:pt idx="15818">
                  <c:v>337.19015392791198</c:v>
                </c:pt>
                <c:pt idx="15819">
                  <c:v>337.14453558229701</c:v>
                </c:pt>
                <c:pt idx="15820">
                  <c:v>337.12923645229398</c:v>
                </c:pt>
                <c:pt idx="15821">
                  <c:v>337.01596885720198</c:v>
                </c:pt>
                <c:pt idx="15822">
                  <c:v>336.924657230001</c:v>
                </c:pt>
                <c:pt idx="15823">
                  <c:v>336.89896747259098</c:v>
                </c:pt>
                <c:pt idx="15824">
                  <c:v>336.851126414465</c:v>
                </c:pt>
                <c:pt idx="15825">
                  <c:v>336.83898117525501</c:v>
                </c:pt>
                <c:pt idx="15826">
                  <c:v>336.81440196582099</c:v>
                </c:pt>
                <c:pt idx="15827">
                  <c:v>336.77956087285997</c:v>
                </c:pt>
                <c:pt idx="15828">
                  <c:v>336.76570606336497</c:v>
                </c:pt>
                <c:pt idx="15829">
                  <c:v>336.69282110452502</c:v>
                </c:pt>
                <c:pt idx="15830">
                  <c:v>336.63284860657598</c:v>
                </c:pt>
                <c:pt idx="15831">
                  <c:v>336.62213082414002</c:v>
                </c:pt>
                <c:pt idx="15832">
                  <c:v>336.43673504393797</c:v>
                </c:pt>
                <c:pt idx="15833">
                  <c:v>336.42639708909797</c:v>
                </c:pt>
                <c:pt idx="15834">
                  <c:v>336.36313668621699</c:v>
                </c:pt>
                <c:pt idx="15835">
                  <c:v>336.34605461455999</c:v>
                </c:pt>
                <c:pt idx="15836">
                  <c:v>336.29756815569601</c:v>
                </c:pt>
                <c:pt idx="15837">
                  <c:v>336.28359061798602</c:v>
                </c:pt>
                <c:pt idx="15838">
                  <c:v>336.18102333852698</c:v>
                </c:pt>
                <c:pt idx="15839">
                  <c:v>336.07124929668498</c:v>
                </c:pt>
                <c:pt idx="15840">
                  <c:v>335.977628979202</c:v>
                </c:pt>
                <c:pt idx="15841">
                  <c:v>335.96229939167603</c:v>
                </c:pt>
                <c:pt idx="15842">
                  <c:v>335.93966300197098</c:v>
                </c:pt>
                <c:pt idx="15843">
                  <c:v>335.87797220898898</c:v>
                </c:pt>
                <c:pt idx="15844">
                  <c:v>335.86097495666598</c:v>
                </c:pt>
                <c:pt idx="15845">
                  <c:v>335.851254128775</c:v>
                </c:pt>
                <c:pt idx="15846">
                  <c:v>335.80465011607401</c:v>
                </c:pt>
                <c:pt idx="15847">
                  <c:v>335.78252505241301</c:v>
                </c:pt>
                <c:pt idx="15848">
                  <c:v>335.73118033091703</c:v>
                </c:pt>
                <c:pt idx="15849">
                  <c:v>335.68555912618598</c:v>
                </c:pt>
                <c:pt idx="15850">
                  <c:v>335.62279732645601</c:v>
                </c:pt>
                <c:pt idx="15851">
                  <c:v>335.62038288695697</c:v>
                </c:pt>
                <c:pt idx="15852">
                  <c:v>335.58569498146699</c:v>
                </c:pt>
                <c:pt idx="15853">
                  <c:v>335.58468662576399</c:v>
                </c:pt>
                <c:pt idx="15854">
                  <c:v>335.54179416552398</c:v>
                </c:pt>
                <c:pt idx="15855">
                  <c:v>335.49852711712902</c:v>
                </c:pt>
                <c:pt idx="15856">
                  <c:v>335.49016946114199</c:v>
                </c:pt>
                <c:pt idx="15857">
                  <c:v>335.46341074074297</c:v>
                </c:pt>
                <c:pt idx="15858">
                  <c:v>335.37806319742799</c:v>
                </c:pt>
                <c:pt idx="15859">
                  <c:v>335.37013200690598</c:v>
                </c:pt>
                <c:pt idx="15860">
                  <c:v>335.25689884920899</c:v>
                </c:pt>
                <c:pt idx="15861">
                  <c:v>335.22009877385102</c:v>
                </c:pt>
                <c:pt idx="15862">
                  <c:v>335.19936428144399</c:v>
                </c:pt>
                <c:pt idx="15863">
                  <c:v>335.16585593817803</c:v>
                </c:pt>
                <c:pt idx="15864">
                  <c:v>335.15616564270698</c:v>
                </c:pt>
                <c:pt idx="15865">
                  <c:v>335.14744362921499</c:v>
                </c:pt>
                <c:pt idx="15866">
                  <c:v>335.06227937263299</c:v>
                </c:pt>
                <c:pt idx="15867">
                  <c:v>335.056977160043</c:v>
                </c:pt>
                <c:pt idx="15868">
                  <c:v>335.00163004450098</c:v>
                </c:pt>
                <c:pt idx="15869">
                  <c:v>334.94260074781999</c:v>
                </c:pt>
                <c:pt idx="15870">
                  <c:v>334.92258048402499</c:v>
                </c:pt>
                <c:pt idx="15871">
                  <c:v>334.84105511269001</c:v>
                </c:pt>
                <c:pt idx="15872">
                  <c:v>334.80896695686903</c:v>
                </c:pt>
                <c:pt idx="15873">
                  <c:v>334.80528120497502</c:v>
                </c:pt>
                <c:pt idx="15874">
                  <c:v>334.67654575970698</c:v>
                </c:pt>
                <c:pt idx="15875">
                  <c:v>334.63532214037201</c:v>
                </c:pt>
                <c:pt idx="15876">
                  <c:v>334.63356083923497</c:v>
                </c:pt>
                <c:pt idx="15877">
                  <c:v>334.55122272566302</c:v>
                </c:pt>
                <c:pt idx="15878">
                  <c:v>334.52755298527501</c:v>
                </c:pt>
                <c:pt idx="15879">
                  <c:v>334.49737722806901</c:v>
                </c:pt>
                <c:pt idx="15880">
                  <c:v>334.458521505134</c:v>
                </c:pt>
                <c:pt idx="15881">
                  <c:v>334.45363303904003</c:v>
                </c:pt>
                <c:pt idx="15882">
                  <c:v>334.31026825132699</c:v>
                </c:pt>
                <c:pt idx="15883">
                  <c:v>334.30731293386799</c:v>
                </c:pt>
                <c:pt idx="15884">
                  <c:v>334.27897841528898</c:v>
                </c:pt>
                <c:pt idx="15885">
                  <c:v>334.27733885553698</c:v>
                </c:pt>
                <c:pt idx="15886">
                  <c:v>334.22597482363699</c:v>
                </c:pt>
                <c:pt idx="15887">
                  <c:v>334.22425787280201</c:v>
                </c:pt>
                <c:pt idx="15888">
                  <c:v>334.19453119190302</c:v>
                </c:pt>
                <c:pt idx="15889">
                  <c:v>334.18782821189899</c:v>
                </c:pt>
                <c:pt idx="15890">
                  <c:v>334.160771959768</c:v>
                </c:pt>
                <c:pt idx="15891">
                  <c:v>334.01825959538297</c:v>
                </c:pt>
                <c:pt idx="15892">
                  <c:v>333.91012468205003</c:v>
                </c:pt>
                <c:pt idx="15893">
                  <c:v>333.84490132924901</c:v>
                </c:pt>
                <c:pt idx="15894">
                  <c:v>333.81081817160901</c:v>
                </c:pt>
                <c:pt idx="15895">
                  <c:v>333.789201019904</c:v>
                </c:pt>
                <c:pt idx="15896">
                  <c:v>333.76671609068501</c:v>
                </c:pt>
                <c:pt idx="15897">
                  <c:v>333.74063752898502</c:v>
                </c:pt>
                <c:pt idx="15898">
                  <c:v>333.71792539371501</c:v>
                </c:pt>
                <c:pt idx="15899">
                  <c:v>333.66896680787602</c:v>
                </c:pt>
                <c:pt idx="15900">
                  <c:v>333.63935693744997</c:v>
                </c:pt>
                <c:pt idx="15901">
                  <c:v>333.58973565083602</c:v>
                </c:pt>
                <c:pt idx="15902">
                  <c:v>333.559127484047</c:v>
                </c:pt>
                <c:pt idx="15903">
                  <c:v>333.43444669384098</c:v>
                </c:pt>
                <c:pt idx="15904">
                  <c:v>333.36047754109001</c:v>
                </c:pt>
                <c:pt idx="15905">
                  <c:v>333.285772402784</c:v>
                </c:pt>
                <c:pt idx="15906">
                  <c:v>333.261851307168</c:v>
                </c:pt>
                <c:pt idx="15907">
                  <c:v>333.19951586392199</c:v>
                </c:pt>
                <c:pt idx="15908">
                  <c:v>333.17189105481901</c:v>
                </c:pt>
                <c:pt idx="15909">
                  <c:v>333.17123369822201</c:v>
                </c:pt>
                <c:pt idx="15910">
                  <c:v>333.161822264541</c:v>
                </c:pt>
                <c:pt idx="15911">
                  <c:v>333.06317428684201</c:v>
                </c:pt>
                <c:pt idx="15912">
                  <c:v>333.01853577334703</c:v>
                </c:pt>
                <c:pt idx="15913">
                  <c:v>332.81631859932799</c:v>
                </c:pt>
                <c:pt idx="15914">
                  <c:v>332.78156710964203</c:v>
                </c:pt>
                <c:pt idx="15915">
                  <c:v>332.72690731986597</c:v>
                </c:pt>
                <c:pt idx="15916">
                  <c:v>332.59550867867102</c:v>
                </c:pt>
                <c:pt idx="15917">
                  <c:v>332.53361726372401</c:v>
                </c:pt>
                <c:pt idx="15918">
                  <c:v>332.46062791403898</c:v>
                </c:pt>
                <c:pt idx="15919">
                  <c:v>332.43314262939799</c:v>
                </c:pt>
                <c:pt idx="15920">
                  <c:v>332.42683834709197</c:v>
                </c:pt>
                <c:pt idx="15921">
                  <c:v>332.413481189908</c:v>
                </c:pt>
                <c:pt idx="15922">
                  <c:v>332.36597752518099</c:v>
                </c:pt>
                <c:pt idx="15923">
                  <c:v>332.29852734052798</c:v>
                </c:pt>
                <c:pt idx="15924">
                  <c:v>332.26860820750602</c:v>
                </c:pt>
                <c:pt idx="15925">
                  <c:v>332.20022425736698</c:v>
                </c:pt>
                <c:pt idx="15926">
                  <c:v>332.10021101665399</c:v>
                </c:pt>
                <c:pt idx="15927">
                  <c:v>331.95998477860201</c:v>
                </c:pt>
                <c:pt idx="15928">
                  <c:v>331.90702050919901</c:v>
                </c:pt>
                <c:pt idx="15929">
                  <c:v>331.75948151529099</c:v>
                </c:pt>
                <c:pt idx="15930">
                  <c:v>331.658888485457</c:v>
                </c:pt>
                <c:pt idx="15931">
                  <c:v>331.61472002005098</c:v>
                </c:pt>
                <c:pt idx="15932">
                  <c:v>331.51930014164498</c:v>
                </c:pt>
                <c:pt idx="15933">
                  <c:v>331.49407830946097</c:v>
                </c:pt>
                <c:pt idx="15934">
                  <c:v>331.48578358376699</c:v>
                </c:pt>
                <c:pt idx="15935">
                  <c:v>331.26538427457098</c:v>
                </c:pt>
                <c:pt idx="15936">
                  <c:v>331.210439398657</c:v>
                </c:pt>
                <c:pt idx="15937">
                  <c:v>331.16181197458701</c:v>
                </c:pt>
                <c:pt idx="15938">
                  <c:v>330.97122963399403</c:v>
                </c:pt>
                <c:pt idx="15939">
                  <c:v>330.92479210938802</c:v>
                </c:pt>
                <c:pt idx="15940">
                  <c:v>330.87094396663099</c:v>
                </c:pt>
                <c:pt idx="15941">
                  <c:v>330.84611846868302</c:v>
                </c:pt>
                <c:pt idx="15942">
                  <c:v>330.79938604432601</c:v>
                </c:pt>
                <c:pt idx="15943">
                  <c:v>330.72750072817399</c:v>
                </c:pt>
                <c:pt idx="15944">
                  <c:v>330.50155808077102</c:v>
                </c:pt>
                <c:pt idx="15945">
                  <c:v>330.49785458468398</c:v>
                </c:pt>
                <c:pt idx="15946">
                  <c:v>330.47641983408403</c:v>
                </c:pt>
                <c:pt idx="15947">
                  <c:v>330.441632192692</c:v>
                </c:pt>
                <c:pt idx="15948">
                  <c:v>330.437941685167</c:v>
                </c:pt>
                <c:pt idx="15949">
                  <c:v>330.39605789395</c:v>
                </c:pt>
                <c:pt idx="15950">
                  <c:v>330.21036319453401</c:v>
                </c:pt>
                <c:pt idx="15951">
                  <c:v>330.18449736151501</c:v>
                </c:pt>
                <c:pt idx="15952">
                  <c:v>330.17853872772002</c:v>
                </c:pt>
                <c:pt idx="15953">
                  <c:v>330.15538033204501</c:v>
                </c:pt>
                <c:pt idx="15954">
                  <c:v>330.122568628284</c:v>
                </c:pt>
                <c:pt idx="15955">
                  <c:v>330.10130679711301</c:v>
                </c:pt>
                <c:pt idx="15956">
                  <c:v>330.05988835794102</c:v>
                </c:pt>
                <c:pt idx="15957">
                  <c:v>330.05728619330199</c:v>
                </c:pt>
                <c:pt idx="15958">
                  <c:v>330.05257139960003</c:v>
                </c:pt>
                <c:pt idx="15959">
                  <c:v>330.01880529698502</c:v>
                </c:pt>
                <c:pt idx="15960">
                  <c:v>329.99447871166097</c:v>
                </c:pt>
                <c:pt idx="15961">
                  <c:v>329.93422031131303</c:v>
                </c:pt>
                <c:pt idx="15962">
                  <c:v>329.91070645410201</c:v>
                </c:pt>
                <c:pt idx="15963">
                  <c:v>329.89361748902098</c:v>
                </c:pt>
                <c:pt idx="15964">
                  <c:v>329.834555983602</c:v>
                </c:pt>
                <c:pt idx="15965">
                  <c:v>329.82834147618303</c:v>
                </c:pt>
                <c:pt idx="15966">
                  <c:v>329.76755002635798</c:v>
                </c:pt>
                <c:pt idx="15967">
                  <c:v>329.75420947880701</c:v>
                </c:pt>
                <c:pt idx="15968">
                  <c:v>329.71345806004598</c:v>
                </c:pt>
                <c:pt idx="15969">
                  <c:v>329.711157004619</c:v>
                </c:pt>
                <c:pt idx="15970">
                  <c:v>329.70214121579198</c:v>
                </c:pt>
                <c:pt idx="15971">
                  <c:v>329.658464499437</c:v>
                </c:pt>
                <c:pt idx="15972">
                  <c:v>329.64703760425698</c:v>
                </c:pt>
                <c:pt idx="15973">
                  <c:v>329.62432191655603</c:v>
                </c:pt>
                <c:pt idx="15974">
                  <c:v>329.55023162393002</c:v>
                </c:pt>
                <c:pt idx="15975">
                  <c:v>329.51471803586702</c:v>
                </c:pt>
                <c:pt idx="15976">
                  <c:v>329.44699413778102</c:v>
                </c:pt>
                <c:pt idx="15977">
                  <c:v>329.42587504405702</c:v>
                </c:pt>
                <c:pt idx="15978">
                  <c:v>329.39640777527399</c:v>
                </c:pt>
                <c:pt idx="15979">
                  <c:v>329.36127103996398</c:v>
                </c:pt>
                <c:pt idx="15980">
                  <c:v>329.35744834107498</c:v>
                </c:pt>
                <c:pt idx="15981">
                  <c:v>329.35555780034798</c:v>
                </c:pt>
                <c:pt idx="15982">
                  <c:v>329.328473860766</c:v>
                </c:pt>
                <c:pt idx="15983">
                  <c:v>329.326582700372</c:v>
                </c:pt>
                <c:pt idx="15984">
                  <c:v>329.30398759213301</c:v>
                </c:pt>
                <c:pt idx="15985">
                  <c:v>329.27156917793002</c:v>
                </c:pt>
                <c:pt idx="15986">
                  <c:v>329.22760123279102</c:v>
                </c:pt>
                <c:pt idx="15987">
                  <c:v>329.211844008691</c:v>
                </c:pt>
                <c:pt idx="15988">
                  <c:v>329.08522040412902</c:v>
                </c:pt>
                <c:pt idx="15989">
                  <c:v>329.05828468063601</c:v>
                </c:pt>
                <c:pt idx="15990">
                  <c:v>329.02075857981498</c:v>
                </c:pt>
                <c:pt idx="15991">
                  <c:v>328.96431095699103</c:v>
                </c:pt>
                <c:pt idx="15992">
                  <c:v>328.92900972694099</c:v>
                </c:pt>
                <c:pt idx="15993">
                  <c:v>328.80210219044397</c:v>
                </c:pt>
                <c:pt idx="15994">
                  <c:v>328.76628124320598</c:v>
                </c:pt>
                <c:pt idx="15995">
                  <c:v>328.717406190497</c:v>
                </c:pt>
                <c:pt idx="15996">
                  <c:v>328.65467053768702</c:v>
                </c:pt>
                <c:pt idx="15997">
                  <c:v>328.62119471449699</c:v>
                </c:pt>
                <c:pt idx="15998">
                  <c:v>328.61737251886598</c:v>
                </c:pt>
                <c:pt idx="15999">
                  <c:v>328.425830935205</c:v>
                </c:pt>
                <c:pt idx="16000">
                  <c:v>328.40164270379898</c:v>
                </c:pt>
                <c:pt idx="16001">
                  <c:v>328.399115284738</c:v>
                </c:pt>
                <c:pt idx="16002">
                  <c:v>328.30590088999901</c:v>
                </c:pt>
                <c:pt idx="16003">
                  <c:v>328.13810206564602</c:v>
                </c:pt>
                <c:pt idx="16004">
                  <c:v>328.10284758480498</c:v>
                </c:pt>
                <c:pt idx="16005">
                  <c:v>328.08885693879199</c:v>
                </c:pt>
                <c:pt idx="16006">
                  <c:v>327.96245441088098</c:v>
                </c:pt>
                <c:pt idx="16007">
                  <c:v>327.957819200394</c:v>
                </c:pt>
                <c:pt idx="16008">
                  <c:v>327.91839158781102</c:v>
                </c:pt>
                <c:pt idx="16009">
                  <c:v>327.80834577382302</c:v>
                </c:pt>
                <c:pt idx="16010">
                  <c:v>327.76825507434302</c:v>
                </c:pt>
                <c:pt idx="16011">
                  <c:v>327.75333392851297</c:v>
                </c:pt>
                <c:pt idx="16012">
                  <c:v>327.69814491864997</c:v>
                </c:pt>
                <c:pt idx="16013">
                  <c:v>327.64793461813503</c:v>
                </c:pt>
                <c:pt idx="16014">
                  <c:v>327.63863676647298</c:v>
                </c:pt>
                <c:pt idx="16015">
                  <c:v>327.55690386222301</c:v>
                </c:pt>
                <c:pt idx="16016">
                  <c:v>327.48277355249701</c:v>
                </c:pt>
                <c:pt idx="16017">
                  <c:v>327.44752623575999</c:v>
                </c:pt>
                <c:pt idx="16018">
                  <c:v>327.41089678976198</c:v>
                </c:pt>
                <c:pt idx="16019">
                  <c:v>327.39074500357299</c:v>
                </c:pt>
                <c:pt idx="16020">
                  <c:v>327.32570200897402</c:v>
                </c:pt>
                <c:pt idx="16021">
                  <c:v>327.29985970279802</c:v>
                </c:pt>
                <c:pt idx="16022">
                  <c:v>327.26846720060701</c:v>
                </c:pt>
                <c:pt idx="16023">
                  <c:v>327.14625595045197</c:v>
                </c:pt>
                <c:pt idx="16024">
                  <c:v>327.05660271904799</c:v>
                </c:pt>
                <c:pt idx="16025">
                  <c:v>326.95309244773398</c:v>
                </c:pt>
                <c:pt idx="16026">
                  <c:v>326.92379629924397</c:v>
                </c:pt>
                <c:pt idx="16027">
                  <c:v>326.91221071190603</c:v>
                </c:pt>
                <c:pt idx="16028">
                  <c:v>326.86849071540303</c:v>
                </c:pt>
                <c:pt idx="16029">
                  <c:v>326.84132566327798</c:v>
                </c:pt>
                <c:pt idx="16030">
                  <c:v>326.83990696005998</c:v>
                </c:pt>
                <c:pt idx="16031">
                  <c:v>326.62379691747901</c:v>
                </c:pt>
                <c:pt idx="16032">
                  <c:v>326.60506456292501</c:v>
                </c:pt>
                <c:pt idx="16033">
                  <c:v>326.55483185160801</c:v>
                </c:pt>
                <c:pt idx="16034">
                  <c:v>326.46438333408503</c:v>
                </c:pt>
                <c:pt idx="16035">
                  <c:v>326.45274519729003</c:v>
                </c:pt>
                <c:pt idx="16036">
                  <c:v>326.40946430285601</c:v>
                </c:pt>
                <c:pt idx="16037">
                  <c:v>326.38341515572199</c:v>
                </c:pt>
                <c:pt idx="16038">
                  <c:v>326.37260249454698</c:v>
                </c:pt>
                <c:pt idx="16039">
                  <c:v>326.33909142119398</c:v>
                </c:pt>
                <c:pt idx="16040">
                  <c:v>326.32310376306901</c:v>
                </c:pt>
                <c:pt idx="16041">
                  <c:v>326.321848922745</c:v>
                </c:pt>
                <c:pt idx="16042">
                  <c:v>326.32016103021601</c:v>
                </c:pt>
                <c:pt idx="16043">
                  <c:v>326.23362921045498</c:v>
                </c:pt>
                <c:pt idx="16044">
                  <c:v>326.218526558078</c:v>
                </c:pt>
                <c:pt idx="16045">
                  <c:v>326.04818650421799</c:v>
                </c:pt>
                <c:pt idx="16046">
                  <c:v>325.942895125532</c:v>
                </c:pt>
                <c:pt idx="16047">
                  <c:v>325.89128202836798</c:v>
                </c:pt>
                <c:pt idx="16048">
                  <c:v>325.87536712794099</c:v>
                </c:pt>
                <c:pt idx="16049">
                  <c:v>325.822351502949</c:v>
                </c:pt>
                <c:pt idx="16050">
                  <c:v>325.77961519845599</c:v>
                </c:pt>
                <c:pt idx="16051">
                  <c:v>325.72175685161102</c:v>
                </c:pt>
                <c:pt idx="16052">
                  <c:v>325.69466746009101</c:v>
                </c:pt>
                <c:pt idx="16053">
                  <c:v>325.63170956569098</c:v>
                </c:pt>
                <c:pt idx="16054">
                  <c:v>325.39310982287299</c:v>
                </c:pt>
                <c:pt idx="16055">
                  <c:v>325.33210676624401</c:v>
                </c:pt>
                <c:pt idx="16056">
                  <c:v>325.33074376175301</c:v>
                </c:pt>
                <c:pt idx="16057">
                  <c:v>325.30730428964699</c:v>
                </c:pt>
                <c:pt idx="16058">
                  <c:v>325.29055256576902</c:v>
                </c:pt>
                <c:pt idx="16059">
                  <c:v>325.23538485766898</c:v>
                </c:pt>
                <c:pt idx="16060">
                  <c:v>325.148757472216</c:v>
                </c:pt>
                <c:pt idx="16061">
                  <c:v>325.09685474685102</c:v>
                </c:pt>
                <c:pt idx="16062">
                  <c:v>324.87521638074401</c:v>
                </c:pt>
                <c:pt idx="16063">
                  <c:v>324.84747269864198</c:v>
                </c:pt>
                <c:pt idx="16064">
                  <c:v>324.80640423839498</c:v>
                </c:pt>
                <c:pt idx="16065">
                  <c:v>324.79206647470198</c:v>
                </c:pt>
                <c:pt idx="16066">
                  <c:v>324.783601802173</c:v>
                </c:pt>
                <c:pt idx="16067">
                  <c:v>324.75129101027102</c:v>
                </c:pt>
                <c:pt idx="16068">
                  <c:v>324.74854804810201</c:v>
                </c:pt>
                <c:pt idx="16069">
                  <c:v>324.73558026283598</c:v>
                </c:pt>
                <c:pt idx="16070">
                  <c:v>324.69466182215302</c:v>
                </c:pt>
                <c:pt idx="16071">
                  <c:v>324.68013805521099</c:v>
                </c:pt>
                <c:pt idx="16072">
                  <c:v>324.63049552840198</c:v>
                </c:pt>
                <c:pt idx="16073">
                  <c:v>324.54517115339399</c:v>
                </c:pt>
                <c:pt idx="16074">
                  <c:v>324.53309044817399</c:v>
                </c:pt>
                <c:pt idx="16075">
                  <c:v>324.40192692427502</c:v>
                </c:pt>
                <c:pt idx="16076">
                  <c:v>324.35523373348201</c:v>
                </c:pt>
                <c:pt idx="16077">
                  <c:v>324.29554793496197</c:v>
                </c:pt>
                <c:pt idx="16078">
                  <c:v>324.25654662419799</c:v>
                </c:pt>
                <c:pt idx="16079">
                  <c:v>324.247760776745</c:v>
                </c:pt>
                <c:pt idx="16080">
                  <c:v>324.24204601554402</c:v>
                </c:pt>
                <c:pt idx="16081">
                  <c:v>324.17469628831299</c:v>
                </c:pt>
                <c:pt idx="16082">
                  <c:v>324.12945439709301</c:v>
                </c:pt>
                <c:pt idx="16083">
                  <c:v>324.11897666429297</c:v>
                </c:pt>
                <c:pt idx="16084">
                  <c:v>324.007294519943</c:v>
                </c:pt>
                <c:pt idx="16085">
                  <c:v>323.97354379728898</c:v>
                </c:pt>
                <c:pt idx="16086">
                  <c:v>323.78252210969799</c:v>
                </c:pt>
                <c:pt idx="16087">
                  <c:v>323.72109919033102</c:v>
                </c:pt>
                <c:pt idx="16088">
                  <c:v>323.61836299865899</c:v>
                </c:pt>
                <c:pt idx="16089">
                  <c:v>323.60533116957998</c:v>
                </c:pt>
                <c:pt idx="16090">
                  <c:v>323.60157769408499</c:v>
                </c:pt>
                <c:pt idx="16091">
                  <c:v>323.50076272080003</c:v>
                </c:pt>
                <c:pt idx="16092">
                  <c:v>323.40525853002902</c:v>
                </c:pt>
                <c:pt idx="16093">
                  <c:v>323.26065849080601</c:v>
                </c:pt>
                <c:pt idx="16094">
                  <c:v>323.180195596423</c:v>
                </c:pt>
                <c:pt idx="16095">
                  <c:v>323.118182850182</c:v>
                </c:pt>
                <c:pt idx="16096">
                  <c:v>323.07492530559199</c:v>
                </c:pt>
                <c:pt idx="16097">
                  <c:v>323.05876126889399</c:v>
                </c:pt>
                <c:pt idx="16098">
                  <c:v>323.03060849463498</c:v>
                </c:pt>
                <c:pt idx="16099">
                  <c:v>323.01280968283498</c:v>
                </c:pt>
                <c:pt idx="16100">
                  <c:v>322.91914961498998</c:v>
                </c:pt>
                <c:pt idx="16101">
                  <c:v>322.861313145368</c:v>
                </c:pt>
                <c:pt idx="16102">
                  <c:v>322.84365003196501</c:v>
                </c:pt>
                <c:pt idx="16103">
                  <c:v>322.82751980243802</c:v>
                </c:pt>
                <c:pt idx="16104">
                  <c:v>322.80158670762501</c:v>
                </c:pt>
                <c:pt idx="16105">
                  <c:v>322.79871112100398</c:v>
                </c:pt>
                <c:pt idx="16106">
                  <c:v>322.79320598514801</c:v>
                </c:pt>
                <c:pt idx="16107">
                  <c:v>322.74915990874803</c:v>
                </c:pt>
                <c:pt idx="16108">
                  <c:v>322.69460810991802</c:v>
                </c:pt>
                <c:pt idx="16109">
                  <c:v>322.60705645259202</c:v>
                </c:pt>
                <c:pt idx="16110">
                  <c:v>322.53253556682398</c:v>
                </c:pt>
                <c:pt idx="16111">
                  <c:v>322.45629745135898</c:v>
                </c:pt>
                <c:pt idx="16112">
                  <c:v>322.42674203222498</c:v>
                </c:pt>
                <c:pt idx="16113">
                  <c:v>322.42200808151398</c:v>
                </c:pt>
                <c:pt idx="16114">
                  <c:v>322.40514685815401</c:v>
                </c:pt>
                <c:pt idx="16115">
                  <c:v>322.36839483772502</c:v>
                </c:pt>
                <c:pt idx="16116">
                  <c:v>322.33374448358097</c:v>
                </c:pt>
                <c:pt idx="16117">
                  <c:v>322.33354495532399</c:v>
                </c:pt>
                <c:pt idx="16118">
                  <c:v>322.301446901492</c:v>
                </c:pt>
                <c:pt idx="16119">
                  <c:v>322.30023596285099</c:v>
                </c:pt>
                <c:pt idx="16120">
                  <c:v>322.299092467082</c:v>
                </c:pt>
                <c:pt idx="16121">
                  <c:v>322.29679295723599</c:v>
                </c:pt>
                <c:pt idx="16122">
                  <c:v>322.29421646477198</c:v>
                </c:pt>
                <c:pt idx="16123">
                  <c:v>322.28474796369102</c:v>
                </c:pt>
                <c:pt idx="16124">
                  <c:v>322.24101252474497</c:v>
                </c:pt>
                <c:pt idx="16125">
                  <c:v>322.214225478956</c:v>
                </c:pt>
                <c:pt idx="16126">
                  <c:v>322.20744163467202</c:v>
                </c:pt>
                <c:pt idx="16127">
                  <c:v>322.17295317901198</c:v>
                </c:pt>
                <c:pt idx="16128">
                  <c:v>322.132594556573</c:v>
                </c:pt>
                <c:pt idx="16129">
                  <c:v>322.07533876547097</c:v>
                </c:pt>
                <c:pt idx="16130">
                  <c:v>322.01415473511099</c:v>
                </c:pt>
                <c:pt idx="16131">
                  <c:v>321.96804775525601</c:v>
                </c:pt>
                <c:pt idx="16132">
                  <c:v>321.93820531301799</c:v>
                </c:pt>
                <c:pt idx="16133">
                  <c:v>321.82636043626297</c:v>
                </c:pt>
                <c:pt idx="16134">
                  <c:v>321.81868068062403</c:v>
                </c:pt>
                <c:pt idx="16135">
                  <c:v>321.80914642243198</c:v>
                </c:pt>
                <c:pt idx="16136">
                  <c:v>321.63312935978701</c:v>
                </c:pt>
                <c:pt idx="16137">
                  <c:v>321.60872686520099</c:v>
                </c:pt>
                <c:pt idx="16138">
                  <c:v>321.577056669451</c:v>
                </c:pt>
                <c:pt idx="16139">
                  <c:v>321.54415942339102</c:v>
                </c:pt>
                <c:pt idx="16140">
                  <c:v>321.39565642593902</c:v>
                </c:pt>
                <c:pt idx="16141">
                  <c:v>321.31401360867198</c:v>
                </c:pt>
                <c:pt idx="16142">
                  <c:v>321.06529338497899</c:v>
                </c:pt>
                <c:pt idx="16143">
                  <c:v>321.02448567495497</c:v>
                </c:pt>
                <c:pt idx="16144">
                  <c:v>321.01909631140097</c:v>
                </c:pt>
                <c:pt idx="16145">
                  <c:v>320.91326291443897</c:v>
                </c:pt>
                <c:pt idx="16146">
                  <c:v>320.91191867231402</c:v>
                </c:pt>
                <c:pt idx="16147">
                  <c:v>320.89984399704502</c:v>
                </c:pt>
                <c:pt idx="16148">
                  <c:v>320.78195037417998</c:v>
                </c:pt>
                <c:pt idx="16149">
                  <c:v>320.68701616476</c:v>
                </c:pt>
                <c:pt idx="16150">
                  <c:v>320.67842786694899</c:v>
                </c:pt>
                <c:pt idx="16151">
                  <c:v>320.56575889721103</c:v>
                </c:pt>
                <c:pt idx="16152">
                  <c:v>320.53667517740598</c:v>
                </c:pt>
                <c:pt idx="16153">
                  <c:v>320.44584320333701</c:v>
                </c:pt>
                <c:pt idx="16154">
                  <c:v>320.42548394300798</c:v>
                </c:pt>
                <c:pt idx="16155">
                  <c:v>320.37526849142603</c:v>
                </c:pt>
                <c:pt idx="16156">
                  <c:v>320.26523725050203</c:v>
                </c:pt>
                <c:pt idx="16157">
                  <c:v>320.25028207218099</c:v>
                </c:pt>
                <c:pt idx="16158">
                  <c:v>320.12444829550901</c:v>
                </c:pt>
                <c:pt idx="16159">
                  <c:v>319.99957577239798</c:v>
                </c:pt>
                <c:pt idx="16160">
                  <c:v>319.94557080622599</c:v>
                </c:pt>
                <c:pt idx="16161">
                  <c:v>319.78463469623102</c:v>
                </c:pt>
                <c:pt idx="16162">
                  <c:v>319.73563268243203</c:v>
                </c:pt>
                <c:pt idx="16163">
                  <c:v>319.595034032272</c:v>
                </c:pt>
                <c:pt idx="16164">
                  <c:v>319.567404213413</c:v>
                </c:pt>
                <c:pt idx="16165">
                  <c:v>319.47445391174602</c:v>
                </c:pt>
                <c:pt idx="16166">
                  <c:v>319.36198280009302</c:v>
                </c:pt>
                <c:pt idx="16167">
                  <c:v>319.283192175865</c:v>
                </c:pt>
                <c:pt idx="16168">
                  <c:v>319.08817916672302</c:v>
                </c:pt>
                <c:pt idx="16169">
                  <c:v>319.04499013736302</c:v>
                </c:pt>
                <c:pt idx="16170">
                  <c:v>318.95508267849601</c:v>
                </c:pt>
                <c:pt idx="16171">
                  <c:v>318.944426424504</c:v>
                </c:pt>
                <c:pt idx="16172">
                  <c:v>318.93126518534302</c:v>
                </c:pt>
                <c:pt idx="16173">
                  <c:v>318.92943270393198</c:v>
                </c:pt>
                <c:pt idx="16174">
                  <c:v>318.852671366057</c:v>
                </c:pt>
                <c:pt idx="16175">
                  <c:v>318.80008861357902</c:v>
                </c:pt>
                <c:pt idx="16176">
                  <c:v>318.73589080997499</c:v>
                </c:pt>
                <c:pt idx="16177">
                  <c:v>318.72953029048301</c:v>
                </c:pt>
                <c:pt idx="16178">
                  <c:v>318.69458707044203</c:v>
                </c:pt>
                <c:pt idx="16179">
                  <c:v>318.62300042500101</c:v>
                </c:pt>
                <c:pt idx="16180">
                  <c:v>318.60968716017499</c:v>
                </c:pt>
                <c:pt idx="16181">
                  <c:v>318.60606433377399</c:v>
                </c:pt>
                <c:pt idx="16182">
                  <c:v>318.54355317402297</c:v>
                </c:pt>
                <c:pt idx="16183">
                  <c:v>318.43517761561401</c:v>
                </c:pt>
                <c:pt idx="16184">
                  <c:v>318.34569145611499</c:v>
                </c:pt>
                <c:pt idx="16185">
                  <c:v>318.31117513742498</c:v>
                </c:pt>
                <c:pt idx="16186">
                  <c:v>318.22851971501802</c:v>
                </c:pt>
                <c:pt idx="16187">
                  <c:v>318.16163372166199</c:v>
                </c:pt>
                <c:pt idx="16188">
                  <c:v>318.14270874914899</c:v>
                </c:pt>
                <c:pt idx="16189">
                  <c:v>318.13432995379998</c:v>
                </c:pt>
                <c:pt idx="16190">
                  <c:v>318.12009014903299</c:v>
                </c:pt>
                <c:pt idx="16191">
                  <c:v>318.03475834713998</c:v>
                </c:pt>
                <c:pt idx="16192">
                  <c:v>318.02908500772799</c:v>
                </c:pt>
                <c:pt idx="16193">
                  <c:v>317.90166079925001</c:v>
                </c:pt>
                <c:pt idx="16194">
                  <c:v>317.89873214525198</c:v>
                </c:pt>
                <c:pt idx="16195">
                  <c:v>317.89872618303002</c:v>
                </c:pt>
                <c:pt idx="16196">
                  <c:v>317.82303845355602</c:v>
                </c:pt>
                <c:pt idx="16197">
                  <c:v>317.80950202551702</c:v>
                </c:pt>
                <c:pt idx="16198">
                  <c:v>317.74921469758903</c:v>
                </c:pt>
                <c:pt idx="16199">
                  <c:v>317.718038699739</c:v>
                </c:pt>
                <c:pt idx="16200">
                  <c:v>317.67082264431599</c:v>
                </c:pt>
                <c:pt idx="16201">
                  <c:v>317.64909453260202</c:v>
                </c:pt>
                <c:pt idx="16202">
                  <c:v>317.627761961972</c:v>
                </c:pt>
                <c:pt idx="16203">
                  <c:v>317.62531077202601</c:v>
                </c:pt>
                <c:pt idx="16204">
                  <c:v>317.61142808791197</c:v>
                </c:pt>
                <c:pt idx="16205">
                  <c:v>317.53236725756801</c:v>
                </c:pt>
                <c:pt idx="16206">
                  <c:v>317.51632007189801</c:v>
                </c:pt>
                <c:pt idx="16207">
                  <c:v>317.476767288524</c:v>
                </c:pt>
                <c:pt idx="16208">
                  <c:v>317.44296192494602</c:v>
                </c:pt>
                <c:pt idx="16209">
                  <c:v>317.42609475304999</c:v>
                </c:pt>
                <c:pt idx="16210">
                  <c:v>317.422497435298</c:v>
                </c:pt>
                <c:pt idx="16211">
                  <c:v>317.38331861041098</c:v>
                </c:pt>
                <c:pt idx="16212">
                  <c:v>317.13447886590501</c:v>
                </c:pt>
                <c:pt idx="16213">
                  <c:v>317.06068196264499</c:v>
                </c:pt>
                <c:pt idx="16214">
                  <c:v>317.01991148168901</c:v>
                </c:pt>
                <c:pt idx="16215">
                  <c:v>317.00558786631001</c:v>
                </c:pt>
                <c:pt idx="16216">
                  <c:v>316.91565123634302</c:v>
                </c:pt>
                <c:pt idx="16217">
                  <c:v>316.873811701242</c:v>
                </c:pt>
                <c:pt idx="16218">
                  <c:v>316.727231602681</c:v>
                </c:pt>
                <c:pt idx="16219">
                  <c:v>316.68058044128202</c:v>
                </c:pt>
                <c:pt idx="16220">
                  <c:v>316.66638437972603</c:v>
                </c:pt>
                <c:pt idx="16221">
                  <c:v>316.63510304726901</c:v>
                </c:pt>
                <c:pt idx="16222">
                  <c:v>316.59036563972302</c:v>
                </c:pt>
                <c:pt idx="16223">
                  <c:v>316.56545787106</c:v>
                </c:pt>
                <c:pt idx="16224">
                  <c:v>316.55266135428502</c:v>
                </c:pt>
                <c:pt idx="16225">
                  <c:v>316.51853408664402</c:v>
                </c:pt>
                <c:pt idx="16226">
                  <c:v>316.45658705998301</c:v>
                </c:pt>
                <c:pt idx="16227">
                  <c:v>316.45312516725801</c:v>
                </c:pt>
                <c:pt idx="16228">
                  <c:v>316.42467664756799</c:v>
                </c:pt>
                <c:pt idx="16229">
                  <c:v>316.41426593478002</c:v>
                </c:pt>
                <c:pt idx="16230">
                  <c:v>316.38992285018497</c:v>
                </c:pt>
                <c:pt idx="16231">
                  <c:v>316.26989807387901</c:v>
                </c:pt>
                <c:pt idx="16232">
                  <c:v>316.22781164374402</c:v>
                </c:pt>
                <c:pt idx="16233">
                  <c:v>316.2164955906</c:v>
                </c:pt>
                <c:pt idx="16234">
                  <c:v>316.14406758678899</c:v>
                </c:pt>
                <c:pt idx="16235">
                  <c:v>316.135092199734</c:v>
                </c:pt>
                <c:pt idx="16236">
                  <c:v>316.11634954860398</c:v>
                </c:pt>
                <c:pt idx="16237">
                  <c:v>316.10177932359102</c:v>
                </c:pt>
                <c:pt idx="16238">
                  <c:v>316.02352121016702</c:v>
                </c:pt>
                <c:pt idx="16239">
                  <c:v>316.01573777057899</c:v>
                </c:pt>
                <c:pt idx="16240">
                  <c:v>315.978525119658</c:v>
                </c:pt>
                <c:pt idx="16241">
                  <c:v>315.90146462595698</c:v>
                </c:pt>
                <c:pt idx="16242">
                  <c:v>315.87504548855298</c:v>
                </c:pt>
                <c:pt idx="16243">
                  <c:v>315.85138134863001</c:v>
                </c:pt>
                <c:pt idx="16244">
                  <c:v>315.80193923458398</c:v>
                </c:pt>
                <c:pt idx="16245">
                  <c:v>315.75854011383302</c:v>
                </c:pt>
                <c:pt idx="16246">
                  <c:v>315.72176308356302</c:v>
                </c:pt>
                <c:pt idx="16247">
                  <c:v>315.66979453701498</c:v>
                </c:pt>
                <c:pt idx="16248">
                  <c:v>315.642063204159</c:v>
                </c:pt>
                <c:pt idx="16249">
                  <c:v>315.57481158735197</c:v>
                </c:pt>
                <c:pt idx="16250">
                  <c:v>315.498842167823</c:v>
                </c:pt>
                <c:pt idx="16251">
                  <c:v>315.45116994183701</c:v>
                </c:pt>
                <c:pt idx="16252">
                  <c:v>315.44393453739701</c:v>
                </c:pt>
                <c:pt idx="16253">
                  <c:v>315.368509112249</c:v>
                </c:pt>
                <c:pt idx="16254">
                  <c:v>315.341589088207</c:v>
                </c:pt>
                <c:pt idx="16255">
                  <c:v>315.22528278020701</c:v>
                </c:pt>
                <c:pt idx="16256">
                  <c:v>315.19584276221002</c:v>
                </c:pt>
                <c:pt idx="16257">
                  <c:v>315.15771649438102</c:v>
                </c:pt>
                <c:pt idx="16258">
                  <c:v>315.13797185290599</c:v>
                </c:pt>
                <c:pt idx="16259">
                  <c:v>315.128166854764</c:v>
                </c:pt>
                <c:pt idx="16260">
                  <c:v>315.079681308158</c:v>
                </c:pt>
                <c:pt idx="16261">
                  <c:v>315.06223746065399</c:v>
                </c:pt>
                <c:pt idx="16262">
                  <c:v>314.95709849633801</c:v>
                </c:pt>
                <c:pt idx="16263">
                  <c:v>314.952291926474</c:v>
                </c:pt>
                <c:pt idx="16264">
                  <c:v>314.91601816161602</c:v>
                </c:pt>
                <c:pt idx="16265">
                  <c:v>314.89492965319403</c:v>
                </c:pt>
                <c:pt idx="16266">
                  <c:v>314.82839064705001</c:v>
                </c:pt>
                <c:pt idx="16267">
                  <c:v>314.76705934540797</c:v>
                </c:pt>
                <c:pt idx="16268">
                  <c:v>314.76499276255203</c:v>
                </c:pt>
                <c:pt idx="16269">
                  <c:v>314.72304247776202</c:v>
                </c:pt>
                <c:pt idx="16270">
                  <c:v>314.70404284140102</c:v>
                </c:pt>
                <c:pt idx="16271">
                  <c:v>314.69517020509801</c:v>
                </c:pt>
                <c:pt idx="16272">
                  <c:v>314.64983575507301</c:v>
                </c:pt>
                <c:pt idx="16273">
                  <c:v>314.62479751896899</c:v>
                </c:pt>
                <c:pt idx="16274">
                  <c:v>314.561902440712</c:v>
                </c:pt>
                <c:pt idx="16275">
                  <c:v>314.49188643034</c:v>
                </c:pt>
                <c:pt idx="16276">
                  <c:v>314.44888455109799</c:v>
                </c:pt>
                <c:pt idx="16277">
                  <c:v>314.36398846068897</c:v>
                </c:pt>
                <c:pt idx="16278">
                  <c:v>314.34165517091299</c:v>
                </c:pt>
                <c:pt idx="16279">
                  <c:v>314.32102663623903</c:v>
                </c:pt>
                <c:pt idx="16280">
                  <c:v>314.23119037115703</c:v>
                </c:pt>
                <c:pt idx="16281">
                  <c:v>314.205928307492</c:v>
                </c:pt>
                <c:pt idx="16282">
                  <c:v>314.19938907666898</c:v>
                </c:pt>
                <c:pt idx="16283">
                  <c:v>314.16492756883002</c:v>
                </c:pt>
                <c:pt idx="16284">
                  <c:v>314.14907477435997</c:v>
                </c:pt>
                <c:pt idx="16285">
                  <c:v>314.144195271434</c:v>
                </c:pt>
                <c:pt idx="16286">
                  <c:v>314.08925404157401</c:v>
                </c:pt>
                <c:pt idx="16287">
                  <c:v>313.96374537766701</c:v>
                </c:pt>
                <c:pt idx="16288">
                  <c:v>313.872589953535</c:v>
                </c:pt>
                <c:pt idx="16289">
                  <c:v>313.85743847740099</c:v>
                </c:pt>
                <c:pt idx="16290">
                  <c:v>313.83842162246702</c:v>
                </c:pt>
                <c:pt idx="16291">
                  <c:v>313.80221098651299</c:v>
                </c:pt>
                <c:pt idx="16292">
                  <c:v>313.76508020554098</c:v>
                </c:pt>
                <c:pt idx="16293">
                  <c:v>313.75429170783298</c:v>
                </c:pt>
                <c:pt idx="16294">
                  <c:v>313.53259520218597</c:v>
                </c:pt>
                <c:pt idx="16295">
                  <c:v>313.50367425087001</c:v>
                </c:pt>
                <c:pt idx="16296">
                  <c:v>313.49122732624699</c:v>
                </c:pt>
                <c:pt idx="16297">
                  <c:v>313.43757056809102</c:v>
                </c:pt>
                <c:pt idx="16298">
                  <c:v>313.35461649630503</c:v>
                </c:pt>
                <c:pt idx="16299">
                  <c:v>313.35331701363498</c:v>
                </c:pt>
                <c:pt idx="16300">
                  <c:v>313.32505987466999</c:v>
                </c:pt>
                <c:pt idx="16301">
                  <c:v>313.31324085665301</c:v>
                </c:pt>
                <c:pt idx="16302">
                  <c:v>313.31311575235998</c:v>
                </c:pt>
                <c:pt idx="16303">
                  <c:v>313.27983544073101</c:v>
                </c:pt>
                <c:pt idx="16304">
                  <c:v>313.25025402207598</c:v>
                </c:pt>
                <c:pt idx="16305">
                  <c:v>313.21951342169803</c:v>
                </c:pt>
                <c:pt idx="16306">
                  <c:v>313.17667439619402</c:v>
                </c:pt>
                <c:pt idx="16307">
                  <c:v>313.14577112897598</c:v>
                </c:pt>
                <c:pt idx="16308">
                  <c:v>313.089177165639</c:v>
                </c:pt>
                <c:pt idx="16309">
                  <c:v>313.05433678357002</c:v>
                </c:pt>
                <c:pt idx="16310">
                  <c:v>313.00199542584897</c:v>
                </c:pt>
                <c:pt idx="16311">
                  <c:v>312.983943308253</c:v>
                </c:pt>
                <c:pt idx="16312">
                  <c:v>312.96037993568598</c:v>
                </c:pt>
                <c:pt idx="16313">
                  <c:v>312.89222017824699</c:v>
                </c:pt>
                <c:pt idx="16314">
                  <c:v>312.87977096496201</c:v>
                </c:pt>
                <c:pt idx="16315">
                  <c:v>312.87236497479603</c:v>
                </c:pt>
                <c:pt idx="16316">
                  <c:v>312.855852316636</c:v>
                </c:pt>
                <c:pt idx="16317">
                  <c:v>312.85261398971397</c:v>
                </c:pt>
                <c:pt idx="16318">
                  <c:v>312.84381756478598</c:v>
                </c:pt>
                <c:pt idx="16319">
                  <c:v>312.82961259713602</c:v>
                </c:pt>
                <c:pt idx="16320">
                  <c:v>312.74050562028401</c:v>
                </c:pt>
                <c:pt idx="16321">
                  <c:v>312.681623005934</c:v>
                </c:pt>
                <c:pt idx="16322">
                  <c:v>312.677019546015</c:v>
                </c:pt>
                <c:pt idx="16323">
                  <c:v>312.61537579408002</c:v>
                </c:pt>
                <c:pt idx="16324">
                  <c:v>312.547243044818</c:v>
                </c:pt>
                <c:pt idx="16325">
                  <c:v>312.44405443827702</c:v>
                </c:pt>
                <c:pt idx="16326">
                  <c:v>312.44123126854498</c:v>
                </c:pt>
                <c:pt idx="16327">
                  <c:v>312.407936937182</c:v>
                </c:pt>
                <c:pt idx="16328">
                  <c:v>312.27984793150603</c:v>
                </c:pt>
                <c:pt idx="16329">
                  <c:v>312.16572215234601</c:v>
                </c:pt>
                <c:pt idx="16330">
                  <c:v>312.13921086523197</c:v>
                </c:pt>
                <c:pt idx="16331">
                  <c:v>311.946254513442</c:v>
                </c:pt>
                <c:pt idx="16332">
                  <c:v>311.93820089168599</c:v>
                </c:pt>
                <c:pt idx="16333">
                  <c:v>311.87776774214598</c:v>
                </c:pt>
                <c:pt idx="16334">
                  <c:v>311.83968033117497</c:v>
                </c:pt>
                <c:pt idx="16335">
                  <c:v>311.82938870045302</c:v>
                </c:pt>
                <c:pt idx="16336">
                  <c:v>311.764988083128</c:v>
                </c:pt>
                <c:pt idx="16337">
                  <c:v>311.76256391464199</c:v>
                </c:pt>
                <c:pt idx="16338">
                  <c:v>311.67470479740899</c:v>
                </c:pt>
                <c:pt idx="16339">
                  <c:v>311.67312821282002</c:v>
                </c:pt>
                <c:pt idx="16340">
                  <c:v>311.51295643574798</c:v>
                </c:pt>
                <c:pt idx="16341">
                  <c:v>311.488150182872</c:v>
                </c:pt>
                <c:pt idx="16342">
                  <c:v>311.48765673563003</c:v>
                </c:pt>
                <c:pt idx="16343">
                  <c:v>311.472088134393</c:v>
                </c:pt>
                <c:pt idx="16344">
                  <c:v>311.44161541709298</c:v>
                </c:pt>
                <c:pt idx="16345">
                  <c:v>311.43370438613903</c:v>
                </c:pt>
                <c:pt idx="16346">
                  <c:v>311.36564192722199</c:v>
                </c:pt>
                <c:pt idx="16347">
                  <c:v>311.35930499103301</c:v>
                </c:pt>
                <c:pt idx="16348">
                  <c:v>311.34922456987999</c:v>
                </c:pt>
                <c:pt idx="16349">
                  <c:v>311.340292198106</c:v>
                </c:pt>
                <c:pt idx="16350">
                  <c:v>311.295981791023</c:v>
                </c:pt>
                <c:pt idx="16351">
                  <c:v>311.20447753989498</c:v>
                </c:pt>
                <c:pt idx="16352">
                  <c:v>311.18806116381199</c:v>
                </c:pt>
                <c:pt idx="16353">
                  <c:v>311.17111642171301</c:v>
                </c:pt>
                <c:pt idx="16354">
                  <c:v>311.16626774078298</c:v>
                </c:pt>
                <c:pt idx="16355">
                  <c:v>311.106611564856</c:v>
                </c:pt>
                <c:pt idx="16356">
                  <c:v>311.09008552292698</c:v>
                </c:pt>
                <c:pt idx="16357">
                  <c:v>310.93624073929499</c:v>
                </c:pt>
                <c:pt idx="16358">
                  <c:v>310.93065599292999</c:v>
                </c:pt>
                <c:pt idx="16359">
                  <c:v>310.91232159952898</c:v>
                </c:pt>
                <c:pt idx="16360">
                  <c:v>310.86254692209201</c:v>
                </c:pt>
                <c:pt idx="16361">
                  <c:v>310.85316557069899</c:v>
                </c:pt>
                <c:pt idx="16362">
                  <c:v>310.807657953324</c:v>
                </c:pt>
                <c:pt idx="16363">
                  <c:v>310.80667271700401</c:v>
                </c:pt>
                <c:pt idx="16364">
                  <c:v>310.79595514346698</c:v>
                </c:pt>
                <c:pt idx="16365">
                  <c:v>310.76168385811201</c:v>
                </c:pt>
                <c:pt idx="16366">
                  <c:v>310.757231145074</c:v>
                </c:pt>
                <c:pt idx="16367">
                  <c:v>310.72833918942098</c:v>
                </c:pt>
                <c:pt idx="16368">
                  <c:v>310.68319473504903</c:v>
                </c:pt>
                <c:pt idx="16369">
                  <c:v>310.59478256144303</c:v>
                </c:pt>
                <c:pt idx="16370">
                  <c:v>310.572352194877</c:v>
                </c:pt>
                <c:pt idx="16371">
                  <c:v>310.570427672054</c:v>
                </c:pt>
                <c:pt idx="16372">
                  <c:v>310.47945842075899</c:v>
                </c:pt>
                <c:pt idx="16373">
                  <c:v>310.46522383697601</c:v>
                </c:pt>
                <c:pt idx="16374">
                  <c:v>310.42308180405598</c:v>
                </c:pt>
                <c:pt idx="16375">
                  <c:v>310.29747711684502</c:v>
                </c:pt>
                <c:pt idx="16376">
                  <c:v>310.29207240501802</c:v>
                </c:pt>
                <c:pt idx="16377">
                  <c:v>310.22418564367899</c:v>
                </c:pt>
                <c:pt idx="16378">
                  <c:v>310.20761360919698</c:v>
                </c:pt>
                <c:pt idx="16379">
                  <c:v>310.20252808827502</c:v>
                </c:pt>
                <c:pt idx="16380">
                  <c:v>310.16167351188801</c:v>
                </c:pt>
                <c:pt idx="16381">
                  <c:v>310.11347956872902</c:v>
                </c:pt>
                <c:pt idx="16382">
                  <c:v>310.107539773074</c:v>
                </c:pt>
                <c:pt idx="16383">
                  <c:v>310.03420915049099</c:v>
                </c:pt>
                <c:pt idx="16384">
                  <c:v>309.93624725004003</c:v>
                </c:pt>
                <c:pt idx="16385">
                  <c:v>309.92033584664699</c:v>
                </c:pt>
                <c:pt idx="16386">
                  <c:v>309.91808204114398</c:v>
                </c:pt>
                <c:pt idx="16387">
                  <c:v>309.81916566629502</c:v>
                </c:pt>
                <c:pt idx="16388">
                  <c:v>309.80053253370198</c:v>
                </c:pt>
                <c:pt idx="16389">
                  <c:v>309.78415761592498</c:v>
                </c:pt>
                <c:pt idx="16390">
                  <c:v>309.77445033916598</c:v>
                </c:pt>
                <c:pt idx="16391">
                  <c:v>309.74696305042602</c:v>
                </c:pt>
                <c:pt idx="16392">
                  <c:v>309.70586625037799</c:v>
                </c:pt>
                <c:pt idx="16393">
                  <c:v>309.699442185115</c:v>
                </c:pt>
                <c:pt idx="16394">
                  <c:v>309.66731624053301</c:v>
                </c:pt>
                <c:pt idx="16395">
                  <c:v>309.663250294965</c:v>
                </c:pt>
                <c:pt idx="16396">
                  <c:v>309.64709975299797</c:v>
                </c:pt>
                <c:pt idx="16397">
                  <c:v>309.59403699201101</c:v>
                </c:pt>
                <c:pt idx="16398">
                  <c:v>309.56694450612599</c:v>
                </c:pt>
                <c:pt idx="16399">
                  <c:v>309.51655787077101</c:v>
                </c:pt>
                <c:pt idx="16400">
                  <c:v>309.47738961255197</c:v>
                </c:pt>
                <c:pt idx="16401">
                  <c:v>309.46277063052901</c:v>
                </c:pt>
                <c:pt idx="16402">
                  <c:v>309.39929648375897</c:v>
                </c:pt>
                <c:pt idx="16403">
                  <c:v>309.38282310302498</c:v>
                </c:pt>
                <c:pt idx="16404">
                  <c:v>309.35543747444098</c:v>
                </c:pt>
                <c:pt idx="16405">
                  <c:v>309.26083875884501</c:v>
                </c:pt>
                <c:pt idx="16406">
                  <c:v>309.25246121297801</c:v>
                </c:pt>
                <c:pt idx="16407">
                  <c:v>309.226539150696</c:v>
                </c:pt>
                <c:pt idx="16408">
                  <c:v>309.19888184746901</c:v>
                </c:pt>
                <c:pt idx="16409">
                  <c:v>309.14656190577199</c:v>
                </c:pt>
                <c:pt idx="16410">
                  <c:v>309.14449641764202</c:v>
                </c:pt>
                <c:pt idx="16411">
                  <c:v>309.120479423208</c:v>
                </c:pt>
                <c:pt idx="16412">
                  <c:v>309.09336466409002</c:v>
                </c:pt>
                <c:pt idx="16413">
                  <c:v>309.02038488044502</c:v>
                </c:pt>
                <c:pt idx="16414">
                  <c:v>308.98628453499902</c:v>
                </c:pt>
                <c:pt idx="16415">
                  <c:v>308.97369159309102</c:v>
                </c:pt>
                <c:pt idx="16416">
                  <c:v>308.97036456957397</c:v>
                </c:pt>
                <c:pt idx="16417">
                  <c:v>308.92076690194398</c:v>
                </c:pt>
                <c:pt idx="16418">
                  <c:v>308.85500872354402</c:v>
                </c:pt>
                <c:pt idx="16419">
                  <c:v>308.79787764582801</c:v>
                </c:pt>
                <c:pt idx="16420">
                  <c:v>308.74647430362103</c:v>
                </c:pt>
                <c:pt idx="16421">
                  <c:v>308.70149284490498</c:v>
                </c:pt>
                <c:pt idx="16422">
                  <c:v>308.65809482588298</c:v>
                </c:pt>
                <c:pt idx="16423">
                  <c:v>308.651493778168</c:v>
                </c:pt>
                <c:pt idx="16424">
                  <c:v>308.57436738294001</c:v>
                </c:pt>
                <c:pt idx="16425">
                  <c:v>308.57091208924902</c:v>
                </c:pt>
                <c:pt idx="16426">
                  <c:v>308.55571836332098</c:v>
                </c:pt>
                <c:pt idx="16427">
                  <c:v>308.54930569424602</c:v>
                </c:pt>
                <c:pt idx="16428">
                  <c:v>308.547294405201</c:v>
                </c:pt>
                <c:pt idx="16429">
                  <c:v>308.54076854973198</c:v>
                </c:pt>
                <c:pt idx="16430">
                  <c:v>308.5290301485</c:v>
                </c:pt>
                <c:pt idx="16431">
                  <c:v>308.51801245007499</c:v>
                </c:pt>
                <c:pt idx="16432">
                  <c:v>308.51550653617602</c:v>
                </c:pt>
                <c:pt idx="16433">
                  <c:v>308.49987667819403</c:v>
                </c:pt>
                <c:pt idx="16434">
                  <c:v>308.46196284626501</c:v>
                </c:pt>
                <c:pt idx="16435">
                  <c:v>308.40534602278399</c:v>
                </c:pt>
                <c:pt idx="16436">
                  <c:v>308.29818097769902</c:v>
                </c:pt>
                <c:pt idx="16437">
                  <c:v>308.25383072555297</c:v>
                </c:pt>
                <c:pt idx="16438">
                  <c:v>308.20111940196603</c:v>
                </c:pt>
                <c:pt idx="16439">
                  <c:v>308.17899615378701</c:v>
                </c:pt>
                <c:pt idx="16440">
                  <c:v>308.17496856148199</c:v>
                </c:pt>
                <c:pt idx="16441">
                  <c:v>308.13932412589099</c:v>
                </c:pt>
                <c:pt idx="16442">
                  <c:v>308.00954540482701</c:v>
                </c:pt>
                <c:pt idx="16443">
                  <c:v>308.00742617692299</c:v>
                </c:pt>
                <c:pt idx="16444">
                  <c:v>307.97545559683999</c:v>
                </c:pt>
                <c:pt idx="16445">
                  <c:v>307.96172510879001</c:v>
                </c:pt>
                <c:pt idx="16446">
                  <c:v>307.92595952953502</c:v>
                </c:pt>
                <c:pt idx="16447">
                  <c:v>307.92031827889002</c:v>
                </c:pt>
                <c:pt idx="16448">
                  <c:v>307.89705445735802</c:v>
                </c:pt>
                <c:pt idx="16449">
                  <c:v>307.86421024829701</c:v>
                </c:pt>
                <c:pt idx="16450">
                  <c:v>307.85802018882998</c:v>
                </c:pt>
                <c:pt idx="16451">
                  <c:v>307.82416794020202</c:v>
                </c:pt>
                <c:pt idx="16452">
                  <c:v>307.675307521224</c:v>
                </c:pt>
                <c:pt idx="16453">
                  <c:v>307.64120531303797</c:v>
                </c:pt>
                <c:pt idx="16454">
                  <c:v>307.62527227755498</c:v>
                </c:pt>
                <c:pt idx="16455">
                  <c:v>307.57977535741998</c:v>
                </c:pt>
                <c:pt idx="16456">
                  <c:v>307.54253800672802</c:v>
                </c:pt>
                <c:pt idx="16457">
                  <c:v>307.50046227220503</c:v>
                </c:pt>
                <c:pt idx="16458">
                  <c:v>307.47192854627798</c:v>
                </c:pt>
                <c:pt idx="16459">
                  <c:v>307.46495923820299</c:v>
                </c:pt>
                <c:pt idx="16460">
                  <c:v>307.43202037079999</c:v>
                </c:pt>
                <c:pt idx="16461">
                  <c:v>307.34800143269302</c:v>
                </c:pt>
                <c:pt idx="16462">
                  <c:v>307.27920283928</c:v>
                </c:pt>
                <c:pt idx="16463">
                  <c:v>307.24711451355898</c:v>
                </c:pt>
                <c:pt idx="16464">
                  <c:v>307.21238718470602</c:v>
                </c:pt>
                <c:pt idx="16465">
                  <c:v>307.20894825800798</c:v>
                </c:pt>
                <c:pt idx="16466">
                  <c:v>307.184340299246</c:v>
                </c:pt>
                <c:pt idx="16467">
                  <c:v>307.17391110815498</c:v>
                </c:pt>
                <c:pt idx="16468">
                  <c:v>307.10567838712399</c:v>
                </c:pt>
                <c:pt idx="16469">
                  <c:v>307.09648463891699</c:v>
                </c:pt>
                <c:pt idx="16470">
                  <c:v>307.07305179802</c:v>
                </c:pt>
                <c:pt idx="16471">
                  <c:v>307.049776711221</c:v>
                </c:pt>
                <c:pt idx="16472">
                  <c:v>307.04283538806902</c:v>
                </c:pt>
                <c:pt idx="16473">
                  <c:v>307.04093738654097</c:v>
                </c:pt>
                <c:pt idx="16474">
                  <c:v>307.023715749225</c:v>
                </c:pt>
                <c:pt idx="16475">
                  <c:v>306.990502566499</c:v>
                </c:pt>
                <c:pt idx="16476">
                  <c:v>306.92243800363002</c:v>
                </c:pt>
                <c:pt idx="16477">
                  <c:v>306.91227794039202</c:v>
                </c:pt>
                <c:pt idx="16478">
                  <c:v>306.911610473157</c:v>
                </c:pt>
                <c:pt idx="16479">
                  <c:v>306.899366604703</c:v>
                </c:pt>
                <c:pt idx="16480">
                  <c:v>306.89089966995101</c:v>
                </c:pt>
                <c:pt idx="16481">
                  <c:v>306.82043603563602</c:v>
                </c:pt>
                <c:pt idx="16482">
                  <c:v>306.794500468487</c:v>
                </c:pt>
                <c:pt idx="16483">
                  <c:v>306.75544832995001</c:v>
                </c:pt>
                <c:pt idx="16484">
                  <c:v>306.49921670828797</c:v>
                </c:pt>
                <c:pt idx="16485">
                  <c:v>306.39653160866601</c:v>
                </c:pt>
                <c:pt idx="16486">
                  <c:v>306.33608561859</c:v>
                </c:pt>
                <c:pt idx="16487">
                  <c:v>306.30159238982202</c:v>
                </c:pt>
                <c:pt idx="16488">
                  <c:v>306.241861492211</c:v>
                </c:pt>
                <c:pt idx="16489">
                  <c:v>306.23746155497099</c:v>
                </c:pt>
                <c:pt idx="16490">
                  <c:v>306.15592209327099</c:v>
                </c:pt>
                <c:pt idx="16491">
                  <c:v>306.152406699658</c:v>
                </c:pt>
                <c:pt idx="16492">
                  <c:v>306.12811893910902</c:v>
                </c:pt>
                <c:pt idx="16493">
                  <c:v>305.98974637065299</c:v>
                </c:pt>
                <c:pt idx="16494">
                  <c:v>305.92785967005199</c:v>
                </c:pt>
                <c:pt idx="16495">
                  <c:v>305.91707552885401</c:v>
                </c:pt>
                <c:pt idx="16496">
                  <c:v>305.90198694231998</c:v>
                </c:pt>
                <c:pt idx="16497">
                  <c:v>305.80978956755001</c:v>
                </c:pt>
                <c:pt idx="16498">
                  <c:v>305.80884838060098</c:v>
                </c:pt>
                <c:pt idx="16499">
                  <c:v>305.79652869095298</c:v>
                </c:pt>
                <c:pt idx="16500">
                  <c:v>305.79522168401598</c:v>
                </c:pt>
                <c:pt idx="16501">
                  <c:v>305.74920330484599</c:v>
                </c:pt>
                <c:pt idx="16502">
                  <c:v>305.734247547221</c:v>
                </c:pt>
                <c:pt idx="16503">
                  <c:v>305.71913851398199</c:v>
                </c:pt>
                <c:pt idx="16504">
                  <c:v>305.47979045444902</c:v>
                </c:pt>
                <c:pt idx="16505">
                  <c:v>305.45702002061603</c:v>
                </c:pt>
                <c:pt idx="16506">
                  <c:v>305.45441847862998</c:v>
                </c:pt>
                <c:pt idx="16507">
                  <c:v>305.43540717127001</c:v>
                </c:pt>
                <c:pt idx="16508">
                  <c:v>305.39189000490398</c:v>
                </c:pt>
                <c:pt idx="16509">
                  <c:v>305.32661245069301</c:v>
                </c:pt>
                <c:pt idx="16510">
                  <c:v>305.32337485697599</c:v>
                </c:pt>
                <c:pt idx="16511">
                  <c:v>305.29542928757098</c:v>
                </c:pt>
                <c:pt idx="16512">
                  <c:v>305.15953884503</c:v>
                </c:pt>
                <c:pt idx="16513">
                  <c:v>305.11997303437801</c:v>
                </c:pt>
                <c:pt idx="16514">
                  <c:v>305.10176362083899</c:v>
                </c:pt>
                <c:pt idx="16515">
                  <c:v>305.06757086015398</c:v>
                </c:pt>
                <c:pt idx="16516">
                  <c:v>305.01033176509901</c:v>
                </c:pt>
                <c:pt idx="16517">
                  <c:v>305.00955511467998</c:v>
                </c:pt>
                <c:pt idx="16518">
                  <c:v>305.00776867664598</c:v>
                </c:pt>
                <c:pt idx="16519">
                  <c:v>305.00135755499298</c:v>
                </c:pt>
                <c:pt idx="16520">
                  <c:v>304.98560691002399</c:v>
                </c:pt>
                <c:pt idx="16521">
                  <c:v>304.97322470828402</c:v>
                </c:pt>
                <c:pt idx="16522">
                  <c:v>304.94363084792502</c:v>
                </c:pt>
                <c:pt idx="16523">
                  <c:v>304.89080460490698</c:v>
                </c:pt>
                <c:pt idx="16524">
                  <c:v>304.82175322415299</c:v>
                </c:pt>
                <c:pt idx="16525">
                  <c:v>304.76881779854</c:v>
                </c:pt>
                <c:pt idx="16526">
                  <c:v>304.75392868175902</c:v>
                </c:pt>
                <c:pt idx="16527">
                  <c:v>304.74966379258399</c:v>
                </c:pt>
                <c:pt idx="16528">
                  <c:v>304.73629710139198</c:v>
                </c:pt>
                <c:pt idx="16529">
                  <c:v>304.72872257310502</c:v>
                </c:pt>
                <c:pt idx="16530">
                  <c:v>304.64294724777199</c:v>
                </c:pt>
                <c:pt idx="16531">
                  <c:v>304.55461037642999</c:v>
                </c:pt>
                <c:pt idx="16532">
                  <c:v>304.49381970475201</c:v>
                </c:pt>
                <c:pt idx="16533">
                  <c:v>304.399426904498</c:v>
                </c:pt>
                <c:pt idx="16534">
                  <c:v>304.34157178286398</c:v>
                </c:pt>
                <c:pt idx="16535">
                  <c:v>304.233156955499</c:v>
                </c:pt>
                <c:pt idx="16536">
                  <c:v>304.22585524448999</c:v>
                </c:pt>
                <c:pt idx="16537">
                  <c:v>304.22491599926201</c:v>
                </c:pt>
                <c:pt idx="16538">
                  <c:v>304.13031529213799</c:v>
                </c:pt>
                <c:pt idx="16539">
                  <c:v>304.11564393595199</c:v>
                </c:pt>
                <c:pt idx="16540">
                  <c:v>304.07771954153799</c:v>
                </c:pt>
                <c:pt idx="16541">
                  <c:v>304.07580444621198</c:v>
                </c:pt>
                <c:pt idx="16542">
                  <c:v>304.03160914002302</c:v>
                </c:pt>
                <c:pt idx="16543">
                  <c:v>303.86483040693798</c:v>
                </c:pt>
                <c:pt idx="16544">
                  <c:v>303.81629480045598</c:v>
                </c:pt>
                <c:pt idx="16545">
                  <c:v>303.735656314268</c:v>
                </c:pt>
                <c:pt idx="16546">
                  <c:v>303.707174155166</c:v>
                </c:pt>
                <c:pt idx="16547">
                  <c:v>303.62992855741402</c:v>
                </c:pt>
                <c:pt idx="16548">
                  <c:v>303.57769814767403</c:v>
                </c:pt>
                <c:pt idx="16549">
                  <c:v>303.50819420571202</c:v>
                </c:pt>
                <c:pt idx="16550">
                  <c:v>303.49875058739298</c:v>
                </c:pt>
                <c:pt idx="16551">
                  <c:v>303.48819635091297</c:v>
                </c:pt>
                <c:pt idx="16552">
                  <c:v>303.46137761574602</c:v>
                </c:pt>
                <c:pt idx="16553">
                  <c:v>303.37065942511799</c:v>
                </c:pt>
                <c:pt idx="16554">
                  <c:v>303.35525933310299</c:v>
                </c:pt>
                <c:pt idx="16555">
                  <c:v>303.34542748520897</c:v>
                </c:pt>
                <c:pt idx="16556">
                  <c:v>303.33677355728901</c:v>
                </c:pt>
                <c:pt idx="16557">
                  <c:v>303.23390640469398</c:v>
                </c:pt>
                <c:pt idx="16558">
                  <c:v>303.22173183995801</c:v>
                </c:pt>
                <c:pt idx="16559">
                  <c:v>303.216954972829</c:v>
                </c:pt>
                <c:pt idx="16560">
                  <c:v>303.21357906040402</c:v>
                </c:pt>
                <c:pt idx="16561">
                  <c:v>303.20499998563997</c:v>
                </c:pt>
                <c:pt idx="16562">
                  <c:v>303.19112859551802</c:v>
                </c:pt>
                <c:pt idx="16563">
                  <c:v>303.190199980155</c:v>
                </c:pt>
                <c:pt idx="16564">
                  <c:v>303.146212756338</c:v>
                </c:pt>
                <c:pt idx="16565">
                  <c:v>303.077008932887</c:v>
                </c:pt>
                <c:pt idx="16566">
                  <c:v>303.07334812019099</c:v>
                </c:pt>
                <c:pt idx="16567">
                  <c:v>303.01798448643001</c:v>
                </c:pt>
                <c:pt idx="16568">
                  <c:v>303.01201660146398</c:v>
                </c:pt>
                <c:pt idx="16569">
                  <c:v>302.983143541765</c:v>
                </c:pt>
                <c:pt idx="16570">
                  <c:v>302.97891297128598</c:v>
                </c:pt>
                <c:pt idx="16571">
                  <c:v>302.93559460289202</c:v>
                </c:pt>
                <c:pt idx="16572">
                  <c:v>302.90617852993898</c:v>
                </c:pt>
                <c:pt idx="16573">
                  <c:v>302.89251555220699</c:v>
                </c:pt>
                <c:pt idx="16574">
                  <c:v>302.87724290674601</c:v>
                </c:pt>
                <c:pt idx="16575">
                  <c:v>302.77878207311102</c:v>
                </c:pt>
                <c:pt idx="16576">
                  <c:v>302.66509656303498</c:v>
                </c:pt>
                <c:pt idx="16577">
                  <c:v>302.58100349609998</c:v>
                </c:pt>
                <c:pt idx="16578">
                  <c:v>302.53295069493299</c:v>
                </c:pt>
                <c:pt idx="16579">
                  <c:v>302.530142549613</c:v>
                </c:pt>
                <c:pt idx="16580">
                  <c:v>302.52571113485101</c:v>
                </c:pt>
                <c:pt idx="16581">
                  <c:v>302.478788428408</c:v>
                </c:pt>
                <c:pt idx="16582">
                  <c:v>302.41379310030101</c:v>
                </c:pt>
                <c:pt idx="16583">
                  <c:v>302.39867338949</c:v>
                </c:pt>
                <c:pt idx="16584">
                  <c:v>302.29667743279998</c:v>
                </c:pt>
                <c:pt idx="16585">
                  <c:v>302.270315813693</c:v>
                </c:pt>
                <c:pt idx="16586">
                  <c:v>302.13994502125001</c:v>
                </c:pt>
                <c:pt idx="16587">
                  <c:v>302.13911239149502</c:v>
                </c:pt>
                <c:pt idx="16588">
                  <c:v>302.12203196295701</c:v>
                </c:pt>
                <c:pt idx="16589">
                  <c:v>302.08530253855997</c:v>
                </c:pt>
                <c:pt idx="16590">
                  <c:v>302.069235289174</c:v>
                </c:pt>
                <c:pt idx="16591">
                  <c:v>302.037222815772</c:v>
                </c:pt>
                <c:pt idx="16592">
                  <c:v>302.02465116599598</c:v>
                </c:pt>
                <c:pt idx="16593">
                  <c:v>302.01313439224401</c:v>
                </c:pt>
                <c:pt idx="16594">
                  <c:v>301.99434467272101</c:v>
                </c:pt>
                <c:pt idx="16595">
                  <c:v>301.97569754182501</c:v>
                </c:pt>
                <c:pt idx="16596">
                  <c:v>301.94900699074498</c:v>
                </c:pt>
                <c:pt idx="16597">
                  <c:v>301.94022455365501</c:v>
                </c:pt>
                <c:pt idx="16598">
                  <c:v>301.93036807628499</c:v>
                </c:pt>
                <c:pt idx="16599">
                  <c:v>301.88381575383499</c:v>
                </c:pt>
                <c:pt idx="16600">
                  <c:v>301.80184516672301</c:v>
                </c:pt>
                <c:pt idx="16601">
                  <c:v>301.74681394221898</c:v>
                </c:pt>
                <c:pt idx="16602">
                  <c:v>301.70116971569001</c:v>
                </c:pt>
                <c:pt idx="16603">
                  <c:v>301.69351625958097</c:v>
                </c:pt>
                <c:pt idx="16604">
                  <c:v>301.68376617322701</c:v>
                </c:pt>
                <c:pt idx="16605">
                  <c:v>301.67709435301703</c:v>
                </c:pt>
                <c:pt idx="16606">
                  <c:v>301.54559969869399</c:v>
                </c:pt>
                <c:pt idx="16607">
                  <c:v>301.44113712225999</c:v>
                </c:pt>
                <c:pt idx="16608">
                  <c:v>301.40557040121598</c:v>
                </c:pt>
                <c:pt idx="16609">
                  <c:v>301.39805359702001</c:v>
                </c:pt>
                <c:pt idx="16610">
                  <c:v>301.35185166868899</c:v>
                </c:pt>
                <c:pt idx="16611">
                  <c:v>301.31942241360798</c:v>
                </c:pt>
                <c:pt idx="16612">
                  <c:v>301.25357421546801</c:v>
                </c:pt>
                <c:pt idx="16613">
                  <c:v>301.128065253991</c:v>
                </c:pt>
                <c:pt idx="16614">
                  <c:v>301.10355032564001</c:v>
                </c:pt>
                <c:pt idx="16615">
                  <c:v>300.96152300628899</c:v>
                </c:pt>
                <c:pt idx="16616">
                  <c:v>300.95307416031</c:v>
                </c:pt>
                <c:pt idx="16617">
                  <c:v>300.88867333636102</c:v>
                </c:pt>
                <c:pt idx="16618">
                  <c:v>300.87636818087702</c:v>
                </c:pt>
                <c:pt idx="16619">
                  <c:v>300.772608743251</c:v>
                </c:pt>
                <c:pt idx="16620">
                  <c:v>300.59922080753699</c:v>
                </c:pt>
                <c:pt idx="16621">
                  <c:v>300.57917837486701</c:v>
                </c:pt>
                <c:pt idx="16622">
                  <c:v>300.56955263718203</c:v>
                </c:pt>
                <c:pt idx="16623">
                  <c:v>300.567381154852</c:v>
                </c:pt>
                <c:pt idx="16624">
                  <c:v>300.56259101683497</c:v>
                </c:pt>
                <c:pt idx="16625">
                  <c:v>300.456067815376</c:v>
                </c:pt>
                <c:pt idx="16626">
                  <c:v>300.40763077108397</c:v>
                </c:pt>
                <c:pt idx="16627">
                  <c:v>300.30412165566099</c:v>
                </c:pt>
                <c:pt idx="16628">
                  <c:v>300.29297833356799</c:v>
                </c:pt>
                <c:pt idx="16629">
                  <c:v>300.29169707357602</c:v>
                </c:pt>
                <c:pt idx="16630">
                  <c:v>300.225746522066</c:v>
                </c:pt>
                <c:pt idx="16631">
                  <c:v>300.195469527613</c:v>
                </c:pt>
                <c:pt idx="16632">
                  <c:v>300.19235702916001</c:v>
                </c:pt>
                <c:pt idx="16633">
                  <c:v>300.13674330036997</c:v>
                </c:pt>
                <c:pt idx="16634">
                  <c:v>299.960622568914</c:v>
                </c:pt>
                <c:pt idx="16635">
                  <c:v>299.95133317003399</c:v>
                </c:pt>
                <c:pt idx="16636">
                  <c:v>299.89233702515003</c:v>
                </c:pt>
                <c:pt idx="16637">
                  <c:v>299.88596502950099</c:v>
                </c:pt>
                <c:pt idx="16638">
                  <c:v>299.86221946721298</c:v>
                </c:pt>
                <c:pt idx="16639">
                  <c:v>299.85546500333197</c:v>
                </c:pt>
                <c:pt idx="16640">
                  <c:v>299.83344714389699</c:v>
                </c:pt>
                <c:pt idx="16641">
                  <c:v>299.82219891400098</c:v>
                </c:pt>
                <c:pt idx="16642">
                  <c:v>299.80125568772399</c:v>
                </c:pt>
                <c:pt idx="16643">
                  <c:v>299.78378652372498</c:v>
                </c:pt>
                <c:pt idx="16644">
                  <c:v>299.76910304865402</c:v>
                </c:pt>
                <c:pt idx="16645">
                  <c:v>299.76629423203599</c:v>
                </c:pt>
                <c:pt idx="16646">
                  <c:v>299.76090366720001</c:v>
                </c:pt>
                <c:pt idx="16647">
                  <c:v>299.75393277394699</c:v>
                </c:pt>
                <c:pt idx="16648">
                  <c:v>299.75336952589998</c:v>
                </c:pt>
                <c:pt idx="16649">
                  <c:v>299.72922902233103</c:v>
                </c:pt>
                <c:pt idx="16650">
                  <c:v>299.72018339325001</c:v>
                </c:pt>
                <c:pt idx="16651">
                  <c:v>299.71281650401698</c:v>
                </c:pt>
                <c:pt idx="16652">
                  <c:v>299.68274656751498</c:v>
                </c:pt>
                <c:pt idx="16653">
                  <c:v>299.68139717045</c:v>
                </c:pt>
                <c:pt idx="16654">
                  <c:v>299.67295059710301</c:v>
                </c:pt>
                <c:pt idx="16655">
                  <c:v>299.66257607856102</c:v>
                </c:pt>
                <c:pt idx="16656">
                  <c:v>299.634276512143</c:v>
                </c:pt>
                <c:pt idx="16657">
                  <c:v>299.63140476066701</c:v>
                </c:pt>
                <c:pt idx="16658">
                  <c:v>299.629909511233</c:v>
                </c:pt>
                <c:pt idx="16659">
                  <c:v>299.62488987029099</c:v>
                </c:pt>
                <c:pt idx="16660">
                  <c:v>299.62162426244902</c:v>
                </c:pt>
                <c:pt idx="16661">
                  <c:v>299.61620281328698</c:v>
                </c:pt>
                <c:pt idx="16662">
                  <c:v>299.61557806736801</c:v>
                </c:pt>
                <c:pt idx="16663">
                  <c:v>299.61537216341702</c:v>
                </c:pt>
                <c:pt idx="16664">
                  <c:v>299.61117530969801</c:v>
                </c:pt>
                <c:pt idx="16665">
                  <c:v>299.60381486429998</c:v>
                </c:pt>
                <c:pt idx="16666">
                  <c:v>299.58844966063299</c:v>
                </c:pt>
                <c:pt idx="16667">
                  <c:v>299.58154480958098</c:v>
                </c:pt>
                <c:pt idx="16668">
                  <c:v>299.57691709858398</c:v>
                </c:pt>
                <c:pt idx="16669">
                  <c:v>299.57256911356598</c:v>
                </c:pt>
                <c:pt idx="16670">
                  <c:v>299.55785503852701</c:v>
                </c:pt>
                <c:pt idx="16671">
                  <c:v>299.55633678206999</c:v>
                </c:pt>
                <c:pt idx="16672">
                  <c:v>299.553479734912</c:v>
                </c:pt>
                <c:pt idx="16673">
                  <c:v>299.54026506495001</c:v>
                </c:pt>
                <c:pt idx="16674">
                  <c:v>299.53426458531902</c:v>
                </c:pt>
                <c:pt idx="16675">
                  <c:v>299.51947545376999</c:v>
                </c:pt>
                <c:pt idx="16676">
                  <c:v>299.51368214709697</c:v>
                </c:pt>
                <c:pt idx="16677">
                  <c:v>299.511148286864</c:v>
                </c:pt>
                <c:pt idx="16678">
                  <c:v>299.482814945938</c:v>
                </c:pt>
                <c:pt idx="16679">
                  <c:v>299.47755072847201</c:v>
                </c:pt>
                <c:pt idx="16680">
                  <c:v>299.47612022746398</c:v>
                </c:pt>
                <c:pt idx="16681">
                  <c:v>299.47078037989399</c:v>
                </c:pt>
                <c:pt idx="16682">
                  <c:v>299.46369545464898</c:v>
                </c:pt>
                <c:pt idx="16683">
                  <c:v>299.46292863561899</c:v>
                </c:pt>
                <c:pt idx="16684">
                  <c:v>299.46178663720502</c:v>
                </c:pt>
                <c:pt idx="16685">
                  <c:v>299.45967600492202</c:v>
                </c:pt>
                <c:pt idx="16686">
                  <c:v>299.45077266352098</c:v>
                </c:pt>
                <c:pt idx="16687">
                  <c:v>299.43417574817101</c:v>
                </c:pt>
                <c:pt idx="16688">
                  <c:v>299.433920081971</c:v>
                </c:pt>
                <c:pt idx="16689">
                  <c:v>299.43246825082099</c:v>
                </c:pt>
                <c:pt idx="16690">
                  <c:v>299.42644595985701</c:v>
                </c:pt>
                <c:pt idx="16691">
                  <c:v>299.42482395710601</c:v>
                </c:pt>
                <c:pt idx="16692">
                  <c:v>299.41020475025698</c:v>
                </c:pt>
                <c:pt idx="16693">
                  <c:v>299.408672418435</c:v>
                </c:pt>
                <c:pt idx="16694">
                  <c:v>299.40076444283602</c:v>
                </c:pt>
                <c:pt idx="16695">
                  <c:v>299.396925347955</c:v>
                </c:pt>
                <c:pt idx="16696">
                  <c:v>299.387498545516</c:v>
                </c:pt>
                <c:pt idx="16697">
                  <c:v>299.37184823435803</c:v>
                </c:pt>
                <c:pt idx="16698">
                  <c:v>299.36174973064902</c:v>
                </c:pt>
                <c:pt idx="16699">
                  <c:v>299.35404318937498</c:v>
                </c:pt>
                <c:pt idx="16700">
                  <c:v>299.34815537889102</c:v>
                </c:pt>
                <c:pt idx="16701">
                  <c:v>299.344723431484</c:v>
                </c:pt>
                <c:pt idx="16702">
                  <c:v>299.34412730356797</c:v>
                </c:pt>
                <c:pt idx="16703">
                  <c:v>299.336782154844</c:v>
                </c:pt>
                <c:pt idx="16704">
                  <c:v>299.333572677532</c:v>
                </c:pt>
                <c:pt idx="16705">
                  <c:v>299.33239950522</c:v>
                </c:pt>
                <c:pt idx="16706">
                  <c:v>299.33100671630302</c:v>
                </c:pt>
                <c:pt idx="16707">
                  <c:v>299.32059623119898</c:v>
                </c:pt>
                <c:pt idx="16708">
                  <c:v>299.31463080613298</c:v>
                </c:pt>
                <c:pt idx="16709">
                  <c:v>299.314426979259</c:v>
                </c:pt>
                <c:pt idx="16710">
                  <c:v>299.313011217108</c:v>
                </c:pt>
                <c:pt idx="16711">
                  <c:v>299.283173579476</c:v>
                </c:pt>
                <c:pt idx="16712">
                  <c:v>299.27701793391998</c:v>
                </c:pt>
                <c:pt idx="16713">
                  <c:v>299.27218220340399</c:v>
                </c:pt>
                <c:pt idx="16714">
                  <c:v>299.26807107513099</c:v>
                </c:pt>
                <c:pt idx="16715">
                  <c:v>299.25170573994399</c:v>
                </c:pt>
                <c:pt idx="16716">
                  <c:v>299.244489190423</c:v>
                </c:pt>
                <c:pt idx="16717">
                  <c:v>299.23852745122201</c:v>
                </c:pt>
                <c:pt idx="16718">
                  <c:v>299.23391240332398</c:v>
                </c:pt>
                <c:pt idx="16719">
                  <c:v>299.22584841084898</c:v>
                </c:pt>
                <c:pt idx="16720">
                  <c:v>299.21838410692999</c:v>
                </c:pt>
                <c:pt idx="16721">
                  <c:v>299.20997152009102</c:v>
                </c:pt>
                <c:pt idx="16722">
                  <c:v>299.20660587331901</c:v>
                </c:pt>
                <c:pt idx="16723">
                  <c:v>299.18427063023398</c:v>
                </c:pt>
                <c:pt idx="16724">
                  <c:v>299.176258178968</c:v>
                </c:pt>
                <c:pt idx="16725">
                  <c:v>299.15989075139697</c:v>
                </c:pt>
                <c:pt idx="16726">
                  <c:v>299.15065062025099</c:v>
                </c:pt>
                <c:pt idx="16727">
                  <c:v>299.141703185035</c:v>
                </c:pt>
                <c:pt idx="16728">
                  <c:v>299.11874855302102</c:v>
                </c:pt>
                <c:pt idx="16729">
                  <c:v>299.11808214757599</c:v>
                </c:pt>
                <c:pt idx="16730">
                  <c:v>299.10660280279399</c:v>
                </c:pt>
                <c:pt idx="16731">
                  <c:v>299.09566907632501</c:v>
                </c:pt>
                <c:pt idx="16732">
                  <c:v>299.060314497185</c:v>
                </c:pt>
                <c:pt idx="16733">
                  <c:v>299.02050112633901</c:v>
                </c:pt>
                <c:pt idx="16734">
                  <c:v>299.01822797295603</c:v>
                </c:pt>
                <c:pt idx="16735">
                  <c:v>299.00100544237199</c:v>
                </c:pt>
                <c:pt idx="16736">
                  <c:v>298.99756243617003</c:v>
                </c:pt>
                <c:pt idx="16737">
                  <c:v>298.98843488160901</c:v>
                </c:pt>
                <c:pt idx="16738">
                  <c:v>298.987922975868</c:v>
                </c:pt>
                <c:pt idx="16739">
                  <c:v>298.98075507967701</c:v>
                </c:pt>
                <c:pt idx="16740">
                  <c:v>298.98051478991698</c:v>
                </c:pt>
                <c:pt idx="16741">
                  <c:v>298.97664996630601</c:v>
                </c:pt>
                <c:pt idx="16742">
                  <c:v>298.95815928839602</c:v>
                </c:pt>
                <c:pt idx="16743">
                  <c:v>298.900580860324</c:v>
                </c:pt>
                <c:pt idx="16744">
                  <c:v>298.86777457176601</c:v>
                </c:pt>
                <c:pt idx="16745">
                  <c:v>298.86554880103603</c:v>
                </c:pt>
                <c:pt idx="16746">
                  <c:v>298.83476836853799</c:v>
                </c:pt>
                <c:pt idx="16747">
                  <c:v>298.83402640975203</c:v>
                </c:pt>
                <c:pt idx="16748">
                  <c:v>298.811324821955</c:v>
                </c:pt>
                <c:pt idx="16749">
                  <c:v>298.78121542966397</c:v>
                </c:pt>
                <c:pt idx="16750">
                  <c:v>298.765176501545</c:v>
                </c:pt>
                <c:pt idx="16751">
                  <c:v>298.74200332068898</c:v>
                </c:pt>
                <c:pt idx="16752">
                  <c:v>298.73531332784302</c:v>
                </c:pt>
                <c:pt idx="16753">
                  <c:v>298.72285079506901</c:v>
                </c:pt>
                <c:pt idx="16754">
                  <c:v>298.72008514245402</c:v>
                </c:pt>
                <c:pt idx="16755">
                  <c:v>298.69938989381501</c:v>
                </c:pt>
                <c:pt idx="16756">
                  <c:v>298.66515216460101</c:v>
                </c:pt>
                <c:pt idx="16757">
                  <c:v>298.65288760174798</c:v>
                </c:pt>
                <c:pt idx="16758">
                  <c:v>298.60945996164997</c:v>
                </c:pt>
                <c:pt idx="16759">
                  <c:v>298.595447422696</c:v>
                </c:pt>
                <c:pt idx="16760">
                  <c:v>298.59099251828297</c:v>
                </c:pt>
                <c:pt idx="16761">
                  <c:v>298.57655523988097</c:v>
                </c:pt>
                <c:pt idx="16762">
                  <c:v>298.55407473365</c:v>
                </c:pt>
                <c:pt idx="16763">
                  <c:v>298.49937293252299</c:v>
                </c:pt>
                <c:pt idx="16764">
                  <c:v>298.41258443013101</c:v>
                </c:pt>
                <c:pt idx="16765">
                  <c:v>298.41113293569299</c:v>
                </c:pt>
                <c:pt idx="16766">
                  <c:v>298.37608130800498</c:v>
                </c:pt>
                <c:pt idx="16767">
                  <c:v>298.31936862101401</c:v>
                </c:pt>
                <c:pt idx="16768">
                  <c:v>298.30561755986099</c:v>
                </c:pt>
                <c:pt idx="16769">
                  <c:v>298.28256172738003</c:v>
                </c:pt>
                <c:pt idx="16770">
                  <c:v>298.22531533112698</c:v>
                </c:pt>
                <c:pt idx="16771">
                  <c:v>298.21077967336203</c:v>
                </c:pt>
                <c:pt idx="16772">
                  <c:v>298.14624301418201</c:v>
                </c:pt>
                <c:pt idx="16773">
                  <c:v>298.13740371117302</c:v>
                </c:pt>
                <c:pt idx="16774">
                  <c:v>298.10432717434099</c:v>
                </c:pt>
                <c:pt idx="16775">
                  <c:v>298.09520119835298</c:v>
                </c:pt>
                <c:pt idx="16776">
                  <c:v>298.06660941819501</c:v>
                </c:pt>
                <c:pt idx="16777">
                  <c:v>297.97731235934799</c:v>
                </c:pt>
                <c:pt idx="16778">
                  <c:v>297.954259320966</c:v>
                </c:pt>
                <c:pt idx="16779">
                  <c:v>297.91400555833502</c:v>
                </c:pt>
                <c:pt idx="16780">
                  <c:v>297.88430568205598</c:v>
                </c:pt>
                <c:pt idx="16781">
                  <c:v>297.87642196421501</c:v>
                </c:pt>
                <c:pt idx="16782">
                  <c:v>297.78149520882698</c:v>
                </c:pt>
                <c:pt idx="16783">
                  <c:v>297.69543862731899</c:v>
                </c:pt>
                <c:pt idx="16784">
                  <c:v>297.69193427637902</c:v>
                </c:pt>
                <c:pt idx="16785">
                  <c:v>297.63138648679501</c:v>
                </c:pt>
                <c:pt idx="16786">
                  <c:v>297.60846735678899</c:v>
                </c:pt>
                <c:pt idx="16787">
                  <c:v>297.60196166803303</c:v>
                </c:pt>
                <c:pt idx="16788">
                  <c:v>297.54632018903999</c:v>
                </c:pt>
                <c:pt idx="16789">
                  <c:v>297.53084734797699</c:v>
                </c:pt>
                <c:pt idx="16790">
                  <c:v>297.50997540374902</c:v>
                </c:pt>
                <c:pt idx="16791">
                  <c:v>297.44409274114201</c:v>
                </c:pt>
                <c:pt idx="16792">
                  <c:v>297.43321465906399</c:v>
                </c:pt>
                <c:pt idx="16793">
                  <c:v>297.42517384247202</c:v>
                </c:pt>
                <c:pt idx="16794">
                  <c:v>297.333218858865</c:v>
                </c:pt>
                <c:pt idx="16795">
                  <c:v>297.24433922494597</c:v>
                </c:pt>
                <c:pt idx="16796">
                  <c:v>297.24154882453303</c:v>
                </c:pt>
                <c:pt idx="16797">
                  <c:v>297.21560518114501</c:v>
                </c:pt>
                <c:pt idx="16798">
                  <c:v>297.20863375873898</c:v>
                </c:pt>
                <c:pt idx="16799">
                  <c:v>297.15365718515699</c:v>
                </c:pt>
                <c:pt idx="16800">
                  <c:v>297.057179169074</c:v>
                </c:pt>
                <c:pt idx="16801">
                  <c:v>296.97254423324398</c:v>
                </c:pt>
                <c:pt idx="16802">
                  <c:v>296.96865631294901</c:v>
                </c:pt>
                <c:pt idx="16803">
                  <c:v>296.89965993159899</c:v>
                </c:pt>
                <c:pt idx="16804">
                  <c:v>296.80174508385102</c:v>
                </c:pt>
                <c:pt idx="16805">
                  <c:v>296.80163215563402</c:v>
                </c:pt>
                <c:pt idx="16806">
                  <c:v>296.80077391505398</c:v>
                </c:pt>
                <c:pt idx="16807">
                  <c:v>296.74948796193598</c:v>
                </c:pt>
                <c:pt idx="16808">
                  <c:v>296.60032552518601</c:v>
                </c:pt>
                <c:pt idx="16809">
                  <c:v>296.551735646949</c:v>
                </c:pt>
                <c:pt idx="16810">
                  <c:v>296.49116086548901</c:v>
                </c:pt>
                <c:pt idx="16811">
                  <c:v>296.42688701360902</c:v>
                </c:pt>
                <c:pt idx="16812">
                  <c:v>296.389066709362</c:v>
                </c:pt>
                <c:pt idx="16813">
                  <c:v>296.36734644931499</c:v>
                </c:pt>
                <c:pt idx="16814">
                  <c:v>296.32755116234398</c:v>
                </c:pt>
                <c:pt idx="16815">
                  <c:v>296.15295231454701</c:v>
                </c:pt>
                <c:pt idx="16816">
                  <c:v>296.13926136588299</c:v>
                </c:pt>
                <c:pt idx="16817">
                  <c:v>296.04886357739298</c:v>
                </c:pt>
                <c:pt idx="16818">
                  <c:v>296.03313955147098</c:v>
                </c:pt>
                <c:pt idx="16819">
                  <c:v>295.99484153231703</c:v>
                </c:pt>
                <c:pt idx="16820">
                  <c:v>295.931277044897</c:v>
                </c:pt>
                <c:pt idx="16821">
                  <c:v>295.92608499601602</c:v>
                </c:pt>
                <c:pt idx="16822">
                  <c:v>295.90615999610498</c:v>
                </c:pt>
                <c:pt idx="16823">
                  <c:v>295.90458396902301</c:v>
                </c:pt>
                <c:pt idx="16824">
                  <c:v>295.84513190220503</c:v>
                </c:pt>
                <c:pt idx="16825">
                  <c:v>295.79705502791802</c:v>
                </c:pt>
                <c:pt idx="16826">
                  <c:v>295.75124995583002</c:v>
                </c:pt>
                <c:pt idx="16827">
                  <c:v>295.65498873269001</c:v>
                </c:pt>
                <c:pt idx="16828">
                  <c:v>295.64305077344602</c:v>
                </c:pt>
                <c:pt idx="16829">
                  <c:v>295.59685334491502</c:v>
                </c:pt>
                <c:pt idx="16830">
                  <c:v>295.57175544638102</c:v>
                </c:pt>
                <c:pt idx="16831">
                  <c:v>295.49900055215602</c:v>
                </c:pt>
                <c:pt idx="16832">
                  <c:v>295.32053254591301</c:v>
                </c:pt>
                <c:pt idx="16833">
                  <c:v>295.30216021595902</c:v>
                </c:pt>
                <c:pt idx="16834">
                  <c:v>295.17896527603602</c:v>
                </c:pt>
                <c:pt idx="16835">
                  <c:v>295.16131432755498</c:v>
                </c:pt>
                <c:pt idx="16836">
                  <c:v>295.09781908262499</c:v>
                </c:pt>
                <c:pt idx="16837">
                  <c:v>295.093424012946</c:v>
                </c:pt>
                <c:pt idx="16838">
                  <c:v>295.059047162605</c:v>
                </c:pt>
                <c:pt idx="16839">
                  <c:v>294.99987222349199</c:v>
                </c:pt>
                <c:pt idx="16840">
                  <c:v>294.99466703237499</c:v>
                </c:pt>
                <c:pt idx="16841">
                  <c:v>294.990903015306</c:v>
                </c:pt>
                <c:pt idx="16842">
                  <c:v>294.96736708761199</c:v>
                </c:pt>
                <c:pt idx="16843">
                  <c:v>294.769434551833</c:v>
                </c:pt>
                <c:pt idx="16844">
                  <c:v>294.69939121213798</c:v>
                </c:pt>
                <c:pt idx="16845">
                  <c:v>294.69527971349601</c:v>
                </c:pt>
                <c:pt idx="16846">
                  <c:v>294.63383967708398</c:v>
                </c:pt>
                <c:pt idx="16847">
                  <c:v>294.62611277667401</c:v>
                </c:pt>
                <c:pt idx="16848">
                  <c:v>294.59735134412102</c:v>
                </c:pt>
                <c:pt idx="16849">
                  <c:v>294.58901455496698</c:v>
                </c:pt>
                <c:pt idx="16850">
                  <c:v>294.55678545293301</c:v>
                </c:pt>
                <c:pt idx="16851">
                  <c:v>294.46535861007101</c:v>
                </c:pt>
                <c:pt idx="16852">
                  <c:v>294.43057238210503</c:v>
                </c:pt>
                <c:pt idx="16853">
                  <c:v>294.405153788657</c:v>
                </c:pt>
                <c:pt idx="16854">
                  <c:v>294.38422907188101</c:v>
                </c:pt>
                <c:pt idx="16855">
                  <c:v>294.36652184957597</c:v>
                </c:pt>
                <c:pt idx="16856">
                  <c:v>294.36084998983102</c:v>
                </c:pt>
                <c:pt idx="16857">
                  <c:v>294.35977987449797</c:v>
                </c:pt>
                <c:pt idx="16858">
                  <c:v>294.249009106279</c:v>
                </c:pt>
                <c:pt idx="16859">
                  <c:v>294.23983001747899</c:v>
                </c:pt>
                <c:pt idx="16860">
                  <c:v>294.176830419515</c:v>
                </c:pt>
                <c:pt idx="16861">
                  <c:v>294.14959439335399</c:v>
                </c:pt>
                <c:pt idx="16862">
                  <c:v>294.13332645039497</c:v>
                </c:pt>
                <c:pt idx="16863">
                  <c:v>294.11882894823702</c:v>
                </c:pt>
                <c:pt idx="16864">
                  <c:v>294.01855515907903</c:v>
                </c:pt>
                <c:pt idx="16865">
                  <c:v>294.00586531814997</c:v>
                </c:pt>
                <c:pt idx="16866">
                  <c:v>293.99850697635702</c:v>
                </c:pt>
                <c:pt idx="16867">
                  <c:v>293.98974997256101</c:v>
                </c:pt>
                <c:pt idx="16868">
                  <c:v>293.96463083390501</c:v>
                </c:pt>
                <c:pt idx="16869">
                  <c:v>293.943875111816</c:v>
                </c:pt>
                <c:pt idx="16870">
                  <c:v>293.923071153102</c:v>
                </c:pt>
                <c:pt idx="16871">
                  <c:v>293.89670993615601</c:v>
                </c:pt>
                <c:pt idx="16872">
                  <c:v>293.88759957405</c:v>
                </c:pt>
                <c:pt idx="16873">
                  <c:v>293.86548587206499</c:v>
                </c:pt>
                <c:pt idx="16874">
                  <c:v>293.84935421087403</c:v>
                </c:pt>
                <c:pt idx="16875">
                  <c:v>293.81740523234703</c:v>
                </c:pt>
                <c:pt idx="16876">
                  <c:v>293.77914725051801</c:v>
                </c:pt>
                <c:pt idx="16877">
                  <c:v>293.75957432396501</c:v>
                </c:pt>
                <c:pt idx="16878">
                  <c:v>293.73407964998802</c:v>
                </c:pt>
                <c:pt idx="16879">
                  <c:v>293.72997661585902</c:v>
                </c:pt>
                <c:pt idx="16880">
                  <c:v>293.72383493420199</c:v>
                </c:pt>
                <c:pt idx="16881">
                  <c:v>293.72033686445599</c:v>
                </c:pt>
                <c:pt idx="16882">
                  <c:v>293.69626664926699</c:v>
                </c:pt>
                <c:pt idx="16883">
                  <c:v>293.645381012776</c:v>
                </c:pt>
                <c:pt idx="16884">
                  <c:v>293.58036425517099</c:v>
                </c:pt>
                <c:pt idx="16885">
                  <c:v>293.57550350594101</c:v>
                </c:pt>
                <c:pt idx="16886">
                  <c:v>293.56192572469598</c:v>
                </c:pt>
                <c:pt idx="16887">
                  <c:v>293.54755408264401</c:v>
                </c:pt>
                <c:pt idx="16888">
                  <c:v>293.504235640969</c:v>
                </c:pt>
                <c:pt idx="16889">
                  <c:v>293.46074591253699</c:v>
                </c:pt>
                <c:pt idx="16890">
                  <c:v>293.460317810878</c:v>
                </c:pt>
                <c:pt idx="16891">
                  <c:v>293.45322963048801</c:v>
                </c:pt>
                <c:pt idx="16892">
                  <c:v>293.41600891138802</c:v>
                </c:pt>
                <c:pt idx="16893">
                  <c:v>293.38957640094299</c:v>
                </c:pt>
                <c:pt idx="16894">
                  <c:v>293.371906920642</c:v>
                </c:pt>
                <c:pt idx="16895">
                  <c:v>293.355110951401</c:v>
                </c:pt>
                <c:pt idx="16896">
                  <c:v>293.27805811553702</c:v>
                </c:pt>
                <c:pt idx="16897">
                  <c:v>293.25658476559698</c:v>
                </c:pt>
                <c:pt idx="16898">
                  <c:v>293.24307465886602</c:v>
                </c:pt>
                <c:pt idx="16899">
                  <c:v>293.229065751066</c:v>
                </c:pt>
                <c:pt idx="16900">
                  <c:v>293.21582241663299</c:v>
                </c:pt>
                <c:pt idx="16901">
                  <c:v>293.16673159145103</c:v>
                </c:pt>
                <c:pt idx="16902">
                  <c:v>293.15969182158301</c:v>
                </c:pt>
                <c:pt idx="16903">
                  <c:v>293.13612159306899</c:v>
                </c:pt>
                <c:pt idx="16904">
                  <c:v>293.07093997765702</c:v>
                </c:pt>
                <c:pt idx="16905">
                  <c:v>293.04339124227999</c:v>
                </c:pt>
                <c:pt idx="16906">
                  <c:v>293.01165655240902</c:v>
                </c:pt>
                <c:pt idx="16907">
                  <c:v>292.99640990026199</c:v>
                </c:pt>
                <c:pt idx="16908">
                  <c:v>292.93866005098999</c:v>
                </c:pt>
                <c:pt idx="16909">
                  <c:v>292.93172946762598</c:v>
                </c:pt>
                <c:pt idx="16910">
                  <c:v>292.89320977658798</c:v>
                </c:pt>
                <c:pt idx="16911">
                  <c:v>292.89220419322402</c:v>
                </c:pt>
                <c:pt idx="16912">
                  <c:v>292.87816990877201</c:v>
                </c:pt>
                <c:pt idx="16913">
                  <c:v>292.83669637846202</c:v>
                </c:pt>
                <c:pt idx="16914">
                  <c:v>292.78879034961898</c:v>
                </c:pt>
                <c:pt idx="16915">
                  <c:v>292.778527662432</c:v>
                </c:pt>
                <c:pt idx="16916">
                  <c:v>292.76628376783799</c:v>
                </c:pt>
                <c:pt idx="16917">
                  <c:v>292.74109938893201</c:v>
                </c:pt>
                <c:pt idx="16918">
                  <c:v>292.72164842798298</c:v>
                </c:pt>
                <c:pt idx="16919">
                  <c:v>292.662961193255</c:v>
                </c:pt>
                <c:pt idx="16920">
                  <c:v>292.64186550400001</c:v>
                </c:pt>
                <c:pt idx="16921">
                  <c:v>292.63571295288699</c:v>
                </c:pt>
                <c:pt idx="16922">
                  <c:v>292.62056205521299</c:v>
                </c:pt>
                <c:pt idx="16923">
                  <c:v>292.62014710604097</c:v>
                </c:pt>
                <c:pt idx="16924">
                  <c:v>292.56227514479002</c:v>
                </c:pt>
                <c:pt idx="16925">
                  <c:v>292.54909254314799</c:v>
                </c:pt>
                <c:pt idx="16926">
                  <c:v>292.49801161900001</c:v>
                </c:pt>
                <c:pt idx="16927">
                  <c:v>292.47437285870097</c:v>
                </c:pt>
                <c:pt idx="16928">
                  <c:v>292.47061338845299</c:v>
                </c:pt>
                <c:pt idx="16929">
                  <c:v>292.40815489155898</c:v>
                </c:pt>
                <c:pt idx="16930">
                  <c:v>292.36313197069802</c:v>
                </c:pt>
                <c:pt idx="16931">
                  <c:v>292.34049762439503</c:v>
                </c:pt>
                <c:pt idx="16932">
                  <c:v>292.26035059539601</c:v>
                </c:pt>
                <c:pt idx="16933">
                  <c:v>292.257284703236</c:v>
                </c:pt>
                <c:pt idx="16934">
                  <c:v>292.19704406266698</c:v>
                </c:pt>
                <c:pt idx="16935">
                  <c:v>292.148954128529</c:v>
                </c:pt>
                <c:pt idx="16936">
                  <c:v>292.11372091070399</c:v>
                </c:pt>
                <c:pt idx="16937">
                  <c:v>292.11282098195102</c:v>
                </c:pt>
                <c:pt idx="16938">
                  <c:v>292.03334532841001</c:v>
                </c:pt>
                <c:pt idx="16939">
                  <c:v>291.95552799288998</c:v>
                </c:pt>
                <c:pt idx="16940">
                  <c:v>291.954112692644</c:v>
                </c:pt>
                <c:pt idx="16941">
                  <c:v>291.93677031914598</c:v>
                </c:pt>
                <c:pt idx="16942">
                  <c:v>291.90618375143401</c:v>
                </c:pt>
                <c:pt idx="16943">
                  <c:v>291.90417865757598</c:v>
                </c:pt>
                <c:pt idx="16944">
                  <c:v>291.89180709479899</c:v>
                </c:pt>
                <c:pt idx="16945">
                  <c:v>291.87417323055001</c:v>
                </c:pt>
                <c:pt idx="16946">
                  <c:v>291.86984574107902</c:v>
                </c:pt>
                <c:pt idx="16947">
                  <c:v>291.82342627758902</c:v>
                </c:pt>
                <c:pt idx="16948">
                  <c:v>291.79898217748899</c:v>
                </c:pt>
                <c:pt idx="16949">
                  <c:v>291.79859227775103</c:v>
                </c:pt>
                <c:pt idx="16950">
                  <c:v>291.75704662522298</c:v>
                </c:pt>
                <c:pt idx="16951">
                  <c:v>291.74321169392903</c:v>
                </c:pt>
                <c:pt idx="16952">
                  <c:v>291.72728310395598</c:v>
                </c:pt>
                <c:pt idx="16953">
                  <c:v>291.696209541668</c:v>
                </c:pt>
                <c:pt idx="16954">
                  <c:v>291.69469165899602</c:v>
                </c:pt>
                <c:pt idx="16955">
                  <c:v>291.691680739692</c:v>
                </c:pt>
                <c:pt idx="16956">
                  <c:v>291.64934686755498</c:v>
                </c:pt>
                <c:pt idx="16957">
                  <c:v>291.646180745359</c:v>
                </c:pt>
                <c:pt idx="16958">
                  <c:v>291.62832125022402</c:v>
                </c:pt>
                <c:pt idx="16959">
                  <c:v>291.62661827669899</c:v>
                </c:pt>
                <c:pt idx="16960">
                  <c:v>291.62542087336402</c:v>
                </c:pt>
                <c:pt idx="16961">
                  <c:v>291.61681237377701</c:v>
                </c:pt>
                <c:pt idx="16962">
                  <c:v>291.610596755735</c:v>
                </c:pt>
                <c:pt idx="16963">
                  <c:v>291.58395763271898</c:v>
                </c:pt>
                <c:pt idx="16964">
                  <c:v>291.57357826024298</c:v>
                </c:pt>
                <c:pt idx="16965">
                  <c:v>291.55044444697199</c:v>
                </c:pt>
                <c:pt idx="16966">
                  <c:v>291.48308703607597</c:v>
                </c:pt>
                <c:pt idx="16967">
                  <c:v>291.45650744834597</c:v>
                </c:pt>
                <c:pt idx="16968">
                  <c:v>291.404864769548</c:v>
                </c:pt>
                <c:pt idx="16969">
                  <c:v>291.40168154657999</c:v>
                </c:pt>
                <c:pt idx="16970">
                  <c:v>291.38473225352601</c:v>
                </c:pt>
                <c:pt idx="16971">
                  <c:v>291.34240690669202</c:v>
                </c:pt>
                <c:pt idx="16972">
                  <c:v>291.32722466334701</c:v>
                </c:pt>
                <c:pt idx="16973">
                  <c:v>291.30232095642498</c:v>
                </c:pt>
                <c:pt idx="16974">
                  <c:v>291.30018016343701</c:v>
                </c:pt>
                <c:pt idx="16975">
                  <c:v>291.28888892151298</c:v>
                </c:pt>
                <c:pt idx="16976">
                  <c:v>291.20122496948198</c:v>
                </c:pt>
                <c:pt idx="16977">
                  <c:v>291.17710720189899</c:v>
                </c:pt>
                <c:pt idx="16978">
                  <c:v>291.13624254988298</c:v>
                </c:pt>
                <c:pt idx="16979">
                  <c:v>291.131306648676</c:v>
                </c:pt>
                <c:pt idx="16980">
                  <c:v>291.12132315200802</c:v>
                </c:pt>
                <c:pt idx="16981">
                  <c:v>291.08714754456099</c:v>
                </c:pt>
                <c:pt idx="16982">
                  <c:v>291.07575087977301</c:v>
                </c:pt>
                <c:pt idx="16983">
                  <c:v>291.07537062243603</c:v>
                </c:pt>
                <c:pt idx="16984">
                  <c:v>291.06404120628201</c:v>
                </c:pt>
                <c:pt idx="16985">
                  <c:v>290.96664005468199</c:v>
                </c:pt>
                <c:pt idx="16986">
                  <c:v>290.83093896646699</c:v>
                </c:pt>
                <c:pt idx="16987">
                  <c:v>290.76041709513902</c:v>
                </c:pt>
                <c:pt idx="16988">
                  <c:v>290.73148536991903</c:v>
                </c:pt>
                <c:pt idx="16989">
                  <c:v>290.65450908751802</c:v>
                </c:pt>
                <c:pt idx="16990">
                  <c:v>290.59584876405103</c:v>
                </c:pt>
                <c:pt idx="16991">
                  <c:v>290.59325925469199</c:v>
                </c:pt>
                <c:pt idx="16992">
                  <c:v>290.552509129253</c:v>
                </c:pt>
                <c:pt idx="16993">
                  <c:v>290.54076343828098</c:v>
                </c:pt>
                <c:pt idx="16994">
                  <c:v>290.54068476130101</c:v>
                </c:pt>
                <c:pt idx="16995">
                  <c:v>290.52726989125603</c:v>
                </c:pt>
                <c:pt idx="16996">
                  <c:v>290.49465855152602</c:v>
                </c:pt>
                <c:pt idx="16997">
                  <c:v>290.39902767555998</c:v>
                </c:pt>
                <c:pt idx="16998">
                  <c:v>290.26780575333299</c:v>
                </c:pt>
                <c:pt idx="16999">
                  <c:v>290.26229557701402</c:v>
                </c:pt>
                <c:pt idx="17000">
                  <c:v>290.196206328811</c:v>
                </c:pt>
                <c:pt idx="17001">
                  <c:v>290.11336458261098</c:v>
                </c:pt>
                <c:pt idx="17002">
                  <c:v>290.07744009990898</c:v>
                </c:pt>
                <c:pt idx="17003">
                  <c:v>290.008804513987</c:v>
                </c:pt>
                <c:pt idx="17004">
                  <c:v>289.96448798980703</c:v>
                </c:pt>
                <c:pt idx="17005">
                  <c:v>289.93724976141402</c:v>
                </c:pt>
                <c:pt idx="17006">
                  <c:v>289.93320583706998</c:v>
                </c:pt>
                <c:pt idx="17007">
                  <c:v>289.91753897298599</c:v>
                </c:pt>
                <c:pt idx="17008">
                  <c:v>289.894489805766</c:v>
                </c:pt>
                <c:pt idx="17009">
                  <c:v>289.89368695977902</c:v>
                </c:pt>
                <c:pt idx="17010">
                  <c:v>289.87869022980902</c:v>
                </c:pt>
                <c:pt idx="17011">
                  <c:v>289.80863344431299</c:v>
                </c:pt>
                <c:pt idx="17012">
                  <c:v>289.78946668961697</c:v>
                </c:pt>
                <c:pt idx="17013">
                  <c:v>289.73559980920402</c:v>
                </c:pt>
                <c:pt idx="17014">
                  <c:v>289.717087365922</c:v>
                </c:pt>
                <c:pt idx="17015">
                  <c:v>289.715501253811</c:v>
                </c:pt>
                <c:pt idx="17016">
                  <c:v>289.62369722987199</c:v>
                </c:pt>
                <c:pt idx="17017">
                  <c:v>289.58040797450798</c:v>
                </c:pt>
                <c:pt idx="17018">
                  <c:v>289.57908802720402</c:v>
                </c:pt>
                <c:pt idx="17019">
                  <c:v>289.54156145117503</c:v>
                </c:pt>
                <c:pt idx="17020">
                  <c:v>289.54059890032102</c:v>
                </c:pt>
                <c:pt idx="17021">
                  <c:v>289.52884531515502</c:v>
                </c:pt>
                <c:pt idx="17022">
                  <c:v>289.52274684358599</c:v>
                </c:pt>
                <c:pt idx="17023">
                  <c:v>289.52201170117502</c:v>
                </c:pt>
                <c:pt idx="17024">
                  <c:v>289.40035126021002</c:v>
                </c:pt>
                <c:pt idx="17025">
                  <c:v>289.37690719389099</c:v>
                </c:pt>
                <c:pt idx="17026">
                  <c:v>289.36548948211703</c:v>
                </c:pt>
                <c:pt idx="17027">
                  <c:v>289.35506190774498</c:v>
                </c:pt>
                <c:pt idx="17028">
                  <c:v>289.27339912194299</c:v>
                </c:pt>
                <c:pt idx="17029">
                  <c:v>289.202799832952</c:v>
                </c:pt>
                <c:pt idx="17030">
                  <c:v>289.18497415564599</c:v>
                </c:pt>
                <c:pt idx="17031">
                  <c:v>289.16513100238399</c:v>
                </c:pt>
                <c:pt idx="17032">
                  <c:v>289.11727269820898</c:v>
                </c:pt>
                <c:pt idx="17033">
                  <c:v>288.95345914953703</c:v>
                </c:pt>
                <c:pt idx="17034">
                  <c:v>288.95176790430799</c:v>
                </c:pt>
                <c:pt idx="17035">
                  <c:v>288.85892484396902</c:v>
                </c:pt>
                <c:pt idx="17036">
                  <c:v>288.83964045930003</c:v>
                </c:pt>
                <c:pt idx="17037">
                  <c:v>288.83863845097898</c:v>
                </c:pt>
                <c:pt idx="17038">
                  <c:v>288.72600894144699</c:v>
                </c:pt>
                <c:pt idx="17039">
                  <c:v>288.716071062136</c:v>
                </c:pt>
                <c:pt idx="17040">
                  <c:v>288.70979405247698</c:v>
                </c:pt>
                <c:pt idx="17041">
                  <c:v>288.68529400209502</c:v>
                </c:pt>
                <c:pt idx="17042">
                  <c:v>288.66986888174</c:v>
                </c:pt>
                <c:pt idx="17043">
                  <c:v>288.62594959584499</c:v>
                </c:pt>
                <c:pt idx="17044">
                  <c:v>288.61243345004101</c:v>
                </c:pt>
                <c:pt idx="17045">
                  <c:v>288.60766245961798</c:v>
                </c:pt>
                <c:pt idx="17046">
                  <c:v>288.54896709076797</c:v>
                </c:pt>
                <c:pt idx="17047">
                  <c:v>288.52923190258099</c:v>
                </c:pt>
                <c:pt idx="17048">
                  <c:v>288.51348826923902</c:v>
                </c:pt>
                <c:pt idx="17049">
                  <c:v>288.50946956737499</c:v>
                </c:pt>
                <c:pt idx="17050">
                  <c:v>288.486255123712</c:v>
                </c:pt>
                <c:pt idx="17051">
                  <c:v>288.47653753527999</c:v>
                </c:pt>
                <c:pt idx="17052">
                  <c:v>288.47329074810301</c:v>
                </c:pt>
                <c:pt idx="17053">
                  <c:v>288.45252786313802</c:v>
                </c:pt>
                <c:pt idx="17054">
                  <c:v>288.42741556119</c:v>
                </c:pt>
                <c:pt idx="17055">
                  <c:v>288.41828950054202</c:v>
                </c:pt>
                <c:pt idx="17056">
                  <c:v>288.40225868040397</c:v>
                </c:pt>
                <c:pt idx="17057">
                  <c:v>288.39171084537799</c:v>
                </c:pt>
                <c:pt idx="17058">
                  <c:v>288.355942930352</c:v>
                </c:pt>
                <c:pt idx="17059">
                  <c:v>288.34712306505702</c:v>
                </c:pt>
                <c:pt idx="17060">
                  <c:v>288.33747990318301</c:v>
                </c:pt>
                <c:pt idx="17061">
                  <c:v>288.33176838023701</c:v>
                </c:pt>
                <c:pt idx="17062">
                  <c:v>288.31333086324202</c:v>
                </c:pt>
                <c:pt idx="17063">
                  <c:v>288.26906636182798</c:v>
                </c:pt>
                <c:pt idx="17064">
                  <c:v>288.23392199679</c:v>
                </c:pt>
                <c:pt idx="17065">
                  <c:v>288.15816006110902</c:v>
                </c:pt>
                <c:pt idx="17066">
                  <c:v>288.14961942141599</c:v>
                </c:pt>
                <c:pt idx="17067">
                  <c:v>288.131820921045</c:v>
                </c:pt>
                <c:pt idx="17068">
                  <c:v>288.12985379622</c:v>
                </c:pt>
                <c:pt idx="17069">
                  <c:v>288.129848487255</c:v>
                </c:pt>
                <c:pt idx="17070">
                  <c:v>287.997732310971</c:v>
                </c:pt>
                <c:pt idx="17071">
                  <c:v>287.99721211346701</c:v>
                </c:pt>
                <c:pt idx="17072">
                  <c:v>287.97306302740998</c:v>
                </c:pt>
                <c:pt idx="17073">
                  <c:v>287.92103515650302</c:v>
                </c:pt>
                <c:pt idx="17074">
                  <c:v>287.88714514010798</c:v>
                </c:pt>
                <c:pt idx="17075">
                  <c:v>287.88407860515599</c:v>
                </c:pt>
                <c:pt idx="17076">
                  <c:v>287.87954881541202</c:v>
                </c:pt>
                <c:pt idx="17077">
                  <c:v>287.84807263769898</c:v>
                </c:pt>
                <c:pt idx="17078">
                  <c:v>287.79776668245501</c:v>
                </c:pt>
                <c:pt idx="17079">
                  <c:v>287.71585239018901</c:v>
                </c:pt>
                <c:pt idx="17080">
                  <c:v>287.70310107075602</c:v>
                </c:pt>
                <c:pt idx="17081">
                  <c:v>287.66717286432402</c:v>
                </c:pt>
                <c:pt idx="17082">
                  <c:v>287.63230542249102</c:v>
                </c:pt>
                <c:pt idx="17083">
                  <c:v>287.56140364641999</c:v>
                </c:pt>
                <c:pt idx="17084">
                  <c:v>287.560633987443</c:v>
                </c:pt>
                <c:pt idx="17085">
                  <c:v>287.54855262664199</c:v>
                </c:pt>
                <c:pt idx="17086">
                  <c:v>287.49732916647599</c:v>
                </c:pt>
                <c:pt idx="17087">
                  <c:v>287.47507935561299</c:v>
                </c:pt>
                <c:pt idx="17088">
                  <c:v>287.38826945013699</c:v>
                </c:pt>
                <c:pt idx="17089">
                  <c:v>287.37510753514903</c:v>
                </c:pt>
                <c:pt idx="17090">
                  <c:v>287.35817229900601</c:v>
                </c:pt>
                <c:pt idx="17091">
                  <c:v>287.17463393071199</c:v>
                </c:pt>
                <c:pt idx="17092">
                  <c:v>287.16203725053498</c:v>
                </c:pt>
                <c:pt idx="17093">
                  <c:v>287.15359678271898</c:v>
                </c:pt>
                <c:pt idx="17094">
                  <c:v>287.153129162813</c:v>
                </c:pt>
                <c:pt idx="17095">
                  <c:v>287.07843598605098</c:v>
                </c:pt>
                <c:pt idx="17096">
                  <c:v>287.07442007182601</c:v>
                </c:pt>
                <c:pt idx="17097">
                  <c:v>287.06198147290002</c:v>
                </c:pt>
                <c:pt idx="17098">
                  <c:v>287.04101150260198</c:v>
                </c:pt>
                <c:pt idx="17099">
                  <c:v>287.02404389405501</c:v>
                </c:pt>
                <c:pt idx="17100">
                  <c:v>287.01478331832402</c:v>
                </c:pt>
                <c:pt idx="17101">
                  <c:v>286.97732250625</c:v>
                </c:pt>
                <c:pt idx="17102">
                  <c:v>286.94388175064603</c:v>
                </c:pt>
                <c:pt idx="17103">
                  <c:v>286.937560049512</c:v>
                </c:pt>
                <c:pt idx="17104">
                  <c:v>286.93359511473898</c:v>
                </c:pt>
                <c:pt idx="17105">
                  <c:v>286.871812598448</c:v>
                </c:pt>
                <c:pt idx="17106">
                  <c:v>286.86936831835698</c:v>
                </c:pt>
                <c:pt idx="17107">
                  <c:v>286.80096932744198</c:v>
                </c:pt>
                <c:pt idx="17108">
                  <c:v>286.73457078996603</c:v>
                </c:pt>
                <c:pt idx="17109">
                  <c:v>286.72949221098298</c:v>
                </c:pt>
                <c:pt idx="17110">
                  <c:v>286.71113845426498</c:v>
                </c:pt>
                <c:pt idx="17111">
                  <c:v>286.66052995977299</c:v>
                </c:pt>
                <c:pt idx="17112">
                  <c:v>286.62065297826598</c:v>
                </c:pt>
                <c:pt idx="17113">
                  <c:v>286.61511973082497</c:v>
                </c:pt>
                <c:pt idx="17114">
                  <c:v>286.60757721032297</c:v>
                </c:pt>
                <c:pt idx="17115">
                  <c:v>286.56643423262699</c:v>
                </c:pt>
                <c:pt idx="17116">
                  <c:v>286.56322946566002</c:v>
                </c:pt>
                <c:pt idx="17117">
                  <c:v>286.55071027290597</c:v>
                </c:pt>
                <c:pt idx="17118">
                  <c:v>286.53113747410902</c:v>
                </c:pt>
                <c:pt idx="17119">
                  <c:v>286.530391233111</c:v>
                </c:pt>
                <c:pt idx="17120">
                  <c:v>286.52053163374501</c:v>
                </c:pt>
                <c:pt idx="17121">
                  <c:v>286.50115740835099</c:v>
                </c:pt>
                <c:pt idx="17122">
                  <c:v>286.44368555165897</c:v>
                </c:pt>
                <c:pt idx="17123">
                  <c:v>286.44227598533899</c:v>
                </c:pt>
                <c:pt idx="17124">
                  <c:v>286.17203800051402</c:v>
                </c:pt>
                <c:pt idx="17125">
                  <c:v>286.14873214866498</c:v>
                </c:pt>
                <c:pt idx="17126">
                  <c:v>286.11385556169603</c:v>
                </c:pt>
                <c:pt idx="17127">
                  <c:v>286.10075120246</c:v>
                </c:pt>
                <c:pt idx="17128">
                  <c:v>286.07383854000398</c:v>
                </c:pt>
                <c:pt idx="17129">
                  <c:v>286.04274835806598</c:v>
                </c:pt>
                <c:pt idx="17130">
                  <c:v>286.02291720886598</c:v>
                </c:pt>
                <c:pt idx="17131">
                  <c:v>285.89700085618699</c:v>
                </c:pt>
                <c:pt idx="17132">
                  <c:v>285.88274631557499</c:v>
                </c:pt>
                <c:pt idx="17133">
                  <c:v>285.85884623655397</c:v>
                </c:pt>
                <c:pt idx="17134">
                  <c:v>285.84055633287198</c:v>
                </c:pt>
                <c:pt idx="17135">
                  <c:v>285.80675260178498</c:v>
                </c:pt>
                <c:pt idx="17136">
                  <c:v>285.801522562819</c:v>
                </c:pt>
                <c:pt idx="17137">
                  <c:v>285.77510187212999</c:v>
                </c:pt>
                <c:pt idx="17138">
                  <c:v>285.749959947766</c:v>
                </c:pt>
                <c:pt idx="17139">
                  <c:v>285.67779352696601</c:v>
                </c:pt>
                <c:pt idx="17140">
                  <c:v>285.65955573660301</c:v>
                </c:pt>
                <c:pt idx="17141">
                  <c:v>285.577086671063</c:v>
                </c:pt>
                <c:pt idx="17142">
                  <c:v>285.51881029637798</c:v>
                </c:pt>
                <c:pt idx="17143">
                  <c:v>285.49729694314698</c:v>
                </c:pt>
                <c:pt idx="17144">
                  <c:v>285.49323096261099</c:v>
                </c:pt>
                <c:pt idx="17145">
                  <c:v>285.44048083235401</c:v>
                </c:pt>
                <c:pt idx="17146">
                  <c:v>285.43022743643297</c:v>
                </c:pt>
                <c:pt idx="17147">
                  <c:v>285.42601433319101</c:v>
                </c:pt>
                <c:pt idx="17148">
                  <c:v>285.23578133145298</c:v>
                </c:pt>
                <c:pt idx="17149">
                  <c:v>285.15816482740399</c:v>
                </c:pt>
                <c:pt idx="17150">
                  <c:v>285.09726752500001</c:v>
                </c:pt>
                <c:pt idx="17151">
                  <c:v>285.08100242881699</c:v>
                </c:pt>
                <c:pt idx="17152">
                  <c:v>285.06951804420498</c:v>
                </c:pt>
                <c:pt idx="17153">
                  <c:v>285.06727895592797</c:v>
                </c:pt>
                <c:pt idx="17154">
                  <c:v>285.02331493108102</c:v>
                </c:pt>
                <c:pt idx="17155">
                  <c:v>284.99867364010498</c:v>
                </c:pt>
                <c:pt idx="17156">
                  <c:v>284.98542013297998</c:v>
                </c:pt>
                <c:pt idx="17157">
                  <c:v>284.98363894946698</c:v>
                </c:pt>
                <c:pt idx="17158">
                  <c:v>284.89402801595998</c:v>
                </c:pt>
                <c:pt idx="17159">
                  <c:v>284.83959952862699</c:v>
                </c:pt>
                <c:pt idx="17160">
                  <c:v>284.82532106513401</c:v>
                </c:pt>
                <c:pt idx="17161">
                  <c:v>284.80691079861401</c:v>
                </c:pt>
                <c:pt idx="17162">
                  <c:v>284.80526753064999</c:v>
                </c:pt>
                <c:pt idx="17163">
                  <c:v>284.71210214152802</c:v>
                </c:pt>
                <c:pt idx="17164">
                  <c:v>284.65878251470502</c:v>
                </c:pt>
                <c:pt idx="17165">
                  <c:v>284.63791120978601</c:v>
                </c:pt>
                <c:pt idx="17166">
                  <c:v>284.59124338584797</c:v>
                </c:pt>
                <c:pt idx="17167">
                  <c:v>284.58501892157898</c:v>
                </c:pt>
                <c:pt idx="17168">
                  <c:v>284.458831515356</c:v>
                </c:pt>
                <c:pt idx="17169">
                  <c:v>284.271171958759</c:v>
                </c:pt>
                <c:pt idx="17170">
                  <c:v>284.26787084860098</c:v>
                </c:pt>
                <c:pt idx="17171">
                  <c:v>284.25059175475297</c:v>
                </c:pt>
                <c:pt idx="17172">
                  <c:v>284.16364558179902</c:v>
                </c:pt>
                <c:pt idx="17173">
                  <c:v>284.156455584078</c:v>
                </c:pt>
                <c:pt idx="17174">
                  <c:v>284.14898647349798</c:v>
                </c:pt>
                <c:pt idx="17175">
                  <c:v>284.144818237903</c:v>
                </c:pt>
                <c:pt idx="17176">
                  <c:v>284.05391480625502</c:v>
                </c:pt>
                <c:pt idx="17177">
                  <c:v>283.79898413746997</c:v>
                </c:pt>
                <c:pt idx="17178">
                  <c:v>283.783126637301</c:v>
                </c:pt>
                <c:pt idx="17179">
                  <c:v>283.769388494758</c:v>
                </c:pt>
                <c:pt idx="17180">
                  <c:v>283.72986350882502</c:v>
                </c:pt>
                <c:pt idx="17181">
                  <c:v>283.72775948605499</c:v>
                </c:pt>
                <c:pt idx="17182">
                  <c:v>283.560448279399</c:v>
                </c:pt>
                <c:pt idx="17183">
                  <c:v>283.440728688425</c:v>
                </c:pt>
                <c:pt idx="17184">
                  <c:v>283.432188738913</c:v>
                </c:pt>
                <c:pt idx="17185">
                  <c:v>283.39029748139399</c:v>
                </c:pt>
                <c:pt idx="17186">
                  <c:v>283.38543749175</c:v>
                </c:pt>
                <c:pt idx="17187">
                  <c:v>283.17230345983899</c:v>
                </c:pt>
                <c:pt idx="17188">
                  <c:v>283.10586915845897</c:v>
                </c:pt>
                <c:pt idx="17189">
                  <c:v>283.05101249267898</c:v>
                </c:pt>
                <c:pt idx="17190">
                  <c:v>283.028965024846</c:v>
                </c:pt>
                <c:pt idx="17191">
                  <c:v>283.022310564078</c:v>
                </c:pt>
                <c:pt idx="17192">
                  <c:v>283.00349649244401</c:v>
                </c:pt>
                <c:pt idx="17193">
                  <c:v>282.98091402212901</c:v>
                </c:pt>
                <c:pt idx="17194">
                  <c:v>282.87261800327298</c:v>
                </c:pt>
                <c:pt idx="17195">
                  <c:v>282.87018634946401</c:v>
                </c:pt>
                <c:pt idx="17196">
                  <c:v>282.85304883514101</c:v>
                </c:pt>
                <c:pt idx="17197">
                  <c:v>282.84800665333597</c:v>
                </c:pt>
                <c:pt idx="17198">
                  <c:v>282.833012540921</c:v>
                </c:pt>
                <c:pt idx="17199">
                  <c:v>282.76421960835398</c:v>
                </c:pt>
                <c:pt idx="17200">
                  <c:v>282.70404453402398</c:v>
                </c:pt>
                <c:pt idx="17201">
                  <c:v>282.69133109507402</c:v>
                </c:pt>
                <c:pt idx="17202">
                  <c:v>282.66293641306601</c:v>
                </c:pt>
                <c:pt idx="17203">
                  <c:v>282.579803440972</c:v>
                </c:pt>
                <c:pt idx="17204">
                  <c:v>282.578235142719</c:v>
                </c:pt>
                <c:pt idx="17205">
                  <c:v>282.559174218149</c:v>
                </c:pt>
                <c:pt idx="17206">
                  <c:v>282.55158599750098</c:v>
                </c:pt>
                <c:pt idx="17207">
                  <c:v>282.55008952654401</c:v>
                </c:pt>
                <c:pt idx="17208">
                  <c:v>282.45237705039699</c:v>
                </c:pt>
                <c:pt idx="17209">
                  <c:v>282.43383151996397</c:v>
                </c:pt>
                <c:pt idx="17210">
                  <c:v>282.433797805621</c:v>
                </c:pt>
                <c:pt idx="17211">
                  <c:v>282.43161955295301</c:v>
                </c:pt>
                <c:pt idx="17212">
                  <c:v>282.37605891863899</c:v>
                </c:pt>
                <c:pt idx="17213">
                  <c:v>282.34516801039399</c:v>
                </c:pt>
                <c:pt idx="17214">
                  <c:v>282.32493721462401</c:v>
                </c:pt>
                <c:pt idx="17215">
                  <c:v>282.32286788510299</c:v>
                </c:pt>
                <c:pt idx="17216">
                  <c:v>282.27107969058397</c:v>
                </c:pt>
                <c:pt idx="17217">
                  <c:v>282.25006199733502</c:v>
                </c:pt>
                <c:pt idx="17218">
                  <c:v>282.25004433802002</c:v>
                </c:pt>
                <c:pt idx="17219">
                  <c:v>282.24292668772898</c:v>
                </c:pt>
                <c:pt idx="17220">
                  <c:v>282.22486782349603</c:v>
                </c:pt>
                <c:pt idx="17221">
                  <c:v>282.154882466652</c:v>
                </c:pt>
                <c:pt idx="17222">
                  <c:v>282.092467161505</c:v>
                </c:pt>
                <c:pt idx="17223">
                  <c:v>282.02934884866602</c:v>
                </c:pt>
                <c:pt idx="17224">
                  <c:v>282.01885219872901</c:v>
                </c:pt>
                <c:pt idx="17225">
                  <c:v>281.98150189695798</c:v>
                </c:pt>
                <c:pt idx="17226">
                  <c:v>281.95840208209</c:v>
                </c:pt>
                <c:pt idx="17227">
                  <c:v>281.95555604913699</c:v>
                </c:pt>
                <c:pt idx="17228">
                  <c:v>281.94868134997603</c:v>
                </c:pt>
                <c:pt idx="17229">
                  <c:v>281.93658655606299</c:v>
                </c:pt>
                <c:pt idx="17230">
                  <c:v>281.91258910415002</c:v>
                </c:pt>
                <c:pt idx="17231">
                  <c:v>281.88748303536403</c:v>
                </c:pt>
                <c:pt idx="17232">
                  <c:v>281.822419627888</c:v>
                </c:pt>
                <c:pt idx="17233">
                  <c:v>281.76791425868402</c:v>
                </c:pt>
                <c:pt idx="17234">
                  <c:v>281.72760129868402</c:v>
                </c:pt>
                <c:pt idx="17235">
                  <c:v>281.72500723017902</c:v>
                </c:pt>
                <c:pt idx="17236">
                  <c:v>281.68143370160499</c:v>
                </c:pt>
                <c:pt idx="17237">
                  <c:v>281.67465710757199</c:v>
                </c:pt>
                <c:pt idx="17238">
                  <c:v>281.61959013225299</c:v>
                </c:pt>
                <c:pt idx="17239">
                  <c:v>281.57608302755301</c:v>
                </c:pt>
                <c:pt idx="17240">
                  <c:v>281.562337675474</c:v>
                </c:pt>
                <c:pt idx="17241">
                  <c:v>281.47557347524997</c:v>
                </c:pt>
                <c:pt idx="17242">
                  <c:v>281.390985981906</c:v>
                </c:pt>
                <c:pt idx="17243">
                  <c:v>281.31706549481697</c:v>
                </c:pt>
                <c:pt idx="17244">
                  <c:v>281.29197034069</c:v>
                </c:pt>
                <c:pt idx="17245">
                  <c:v>281.29038868142197</c:v>
                </c:pt>
                <c:pt idx="17246">
                  <c:v>281.27634378188901</c:v>
                </c:pt>
                <c:pt idx="17247">
                  <c:v>281.27137469674102</c:v>
                </c:pt>
                <c:pt idx="17248">
                  <c:v>281.25016271831998</c:v>
                </c:pt>
                <c:pt idx="17249">
                  <c:v>281.22269571042898</c:v>
                </c:pt>
                <c:pt idx="17250">
                  <c:v>281.17222056311402</c:v>
                </c:pt>
                <c:pt idx="17251">
                  <c:v>281.14628445526301</c:v>
                </c:pt>
                <c:pt idx="17252">
                  <c:v>281.13700346084102</c:v>
                </c:pt>
                <c:pt idx="17253">
                  <c:v>281.134973101897</c:v>
                </c:pt>
                <c:pt idx="17254">
                  <c:v>281.10764992883702</c:v>
                </c:pt>
                <c:pt idx="17255">
                  <c:v>281.07202195148699</c:v>
                </c:pt>
                <c:pt idx="17256">
                  <c:v>281.04641644793799</c:v>
                </c:pt>
                <c:pt idx="17257">
                  <c:v>281.01294894946102</c:v>
                </c:pt>
                <c:pt idx="17258">
                  <c:v>280.987195125178</c:v>
                </c:pt>
                <c:pt idx="17259">
                  <c:v>280.87673632329</c:v>
                </c:pt>
                <c:pt idx="17260">
                  <c:v>280.85094373401</c:v>
                </c:pt>
                <c:pt idx="17261">
                  <c:v>280.82167817840701</c:v>
                </c:pt>
                <c:pt idx="17262">
                  <c:v>280.80999714205399</c:v>
                </c:pt>
                <c:pt idx="17263">
                  <c:v>280.74700198314599</c:v>
                </c:pt>
                <c:pt idx="17264">
                  <c:v>280.74330866680799</c:v>
                </c:pt>
                <c:pt idx="17265">
                  <c:v>280.67594729843398</c:v>
                </c:pt>
                <c:pt idx="17266">
                  <c:v>280.64937251946901</c:v>
                </c:pt>
                <c:pt idx="17267">
                  <c:v>280.62667129544297</c:v>
                </c:pt>
                <c:pt idx="17268">
                  <c:v>280.59225381996401</c:v>
                </c:pt>
                <c:pt idx="17269">
                  <c:v>280.58118828250201</c:v>
                </c:pt>
                <c:pt idx="17270">
                  <c:v>280.54753047194203</c:v>
                </c:pt>
                <c:pt idx="17271">
                  <c:v>280.51424704279998</c:v>
                </c:pt>
                <c:pt idx="17272">
                  <c:v>280.47940183878501</c:v>
                </c:pt>
                <c:pt idx="17273">
                  <c:v>280.47087599185801</c:v>
                </c:pt>
                <c:pt idx="17274">
                  <c:v>280.44602999633798</c:v>
                </c:pt>
                <c:pt idx="17275">
                  <c:v>280.43674298067702</c:v>
                </c:pt>
                <c:pt idx="17276">
                  <c:v>280.43340814935902</c:v>
                </c:pt>
                <c:pt idx="17277">
                  <c:v>280.40625625115302</c:v>
                </c:pt>
                <c:pt idx="17278">
                  <c:v>280.32662965264598</c:v>
                </c:pt>
                <c:pt idx="17279">
                  <c:v>280.32313914911299</c:v>
                </c:pt>
                <c:pt idx="17280">
                  <c:v>280.30096033479799</c:v>
                </c:pt>
                <c:pt idx="17281">
                  <c:v>280.28498156381801</c:v>
                </c:pt>
                <c:pt idx="17282">
                  <c:v>280.23083830088399</c:v>
                </c:pt>
                <c:pt idx="17283">
                  <c:v>280.230538952747</c:v>
                </c:pt>
                <c:pt idx="17284">
                  <c:v>280.17665499719698</c:v>
                </c:pt>
                <c:pt idx="17285">
                  <c:v>280.17499518676402</c:v>
                </c:pt>
                <c:pt idx="17286">
                  <c:v>280.06822366844398</c:v>
                </c:pt>
                <c:pt idx="17287">
                  <c:v>280.05571290611499</c:v>
                </c:pt>
                <c:pt idx="17288">
                  <c:v>280.05168998592598</c:v>
                </c:pt>
                <c:pt idx="17289">
                  <c:v>280.050160426822</c:v>
                </c:pt>
                <c:pt idx="17290">
                  <c:v>280.00376492115998</c:v>
                </c:pt>
                <c:pt idx="17291">
                  <c:v>279.971215209842</c:v>
                </c:pt>
                <c:pt idx="17292">
                  <c:v>279.87143439155199</c:v>
                </c:pt>
                <c:pt idx="17293">
                  <c:v>279.79126850720002</c:v>
                </c:pt>
                <c:pt idx="17294">
                  <c:v>279.75755917831998</c:v>
                </c:pt>
                <c:pt idx="17295">
                  <c:v>279.64729184553499</c:v>
                </c:pt>
                <c:pt idx="17296">
                  <c:v>279.63384491795199</c:v>
                </c:pt>
                <c:pt idx="17297">
                  <c:v>279.472890139968</c:v>
                </c:pt>
                <c:pt idx="17298">
                  <c:v>279.42464517552497</c:v>
                </c:pt>
                <c:pt idx="17299">
                  <c:v>279.40880994308202</c:v>
                </c:pt>
                <c:pt idx="17300">
                  <c:v>279.40044964872101</c:v>
                </c:pt>
                <c:pt idx="17301">
                  <c:v>279.38843381647303</c:v>
                </c:pt>
                <c:pt idx="17302">
                  <c:v>279.35199594745001</c:v>
                </c:pt>
                <c:pt idx="17303">
                  <c:v>279.35179980654999</c:v>
                </c:pt>
                <c:pt idx="17304">
                  <c:v>279.302268345747</c:v>
                </c:pt>
                <c:pt idx="17305">
                  <c:v>279.30202846645699</c:v>
                </c:pt>
                <c:pt idx="17306">
                  <c:v>279.27512246476499</c:v>
                </c:pt>
                <c:pt idx="17307">
                  <c:v>279.25190681967598</c:v>
                </c:pt>
                <c:pt idx="17308">
                  <c:v>279.24944331657798</c:v>
                </c:pt>
                <c:pt idx="17309">
                  <c:v>279.24789005861101</c:v>
                </c:pt>
                <c:pt idx="17310">
                  <c:v>279.24280279639601</c:v>
                </c:pt>
                <c:pt idx="17311">
                  <c:v>279.20555376502301</c:v>
                </c:pt>
                <c:pt idx="17312">
                  <c:v>279.17381215663602</c:v>
                </c:pt>
                <c:pt idx="17313">
                  <c:v>279.004596776867</c:v>
                </c:pt>
                <c:pt idx="17314">
                  <c:v>278.93742377892602</c:v>
                </c:pt>
                <c:pt idx="17315">
                  <c:v>278.86861678159698</c:v>
                </c:pt>
                <c:pt idx="17316">
                  <c:v>278.865770491972</c:v>
                </c:pt>
                <c:pt idx="17317">
                  <c:v>278.85382414641902</c:v>
                </c:pt>
                <c:pt idx="17318">
                  <c:v>278.83442712632001</c:v>
                </c:pt>
                <c:pt idx="17319">
                  <c:v>278.823674066867</c:v>
                </c:pt>
                <c:pt idx="17320">
                  <c:v>278.81141764780398</c:v>
                </c:pt>
                <c:pt idx="17321">
                  <c:v>278.79660078921802</c:v>
                </c:pt>
                <c:pt idx="17322">
                  <c:v>278.781791732187</c:v>
                </c:pt>
                <c:pt idx="17323">
                  <c:v>278.77912228570199</c:v>
                </c:pt>
                <c:pt idx="17324">
                  <c:v>278.68193552594602</c:v>
                </c:pt>
                <c:pt idx="17325">
                  <c:v>278.59862111198601</c:v>
                </c:pt>
                <c:pt idx="17326">
                  <c:v>278.56512406886202</c:v>
                </c:pt>
                <c:pt idx="17327">
                  <c:v>278.49423405842799</c:v>
                </c:pt>
                <c:pt idx="17328">
                  <c:v>278.48656979434799</c:v>
                </c:pt>
                <c:pt idx="17329">
                  <c:v>278.402352917673</c:v>
                </c:pt>
                <c:pt idx="17330">
                  <c:v>278.348961341635</c:v>
                </c:pt>
                <c:pt idx="17331">
                  <c:v>278.30445892823599</c:v>
                </c:pt>
                <c:pt idx="17332">
                  <c:v>278.254696380349</c:v>
                </c:pt>
                <c:pt idx="17333">
                  <c:v>278.24640575521897</c:v>
                </c:pt>
                <c:pt idx="17334">
                  <c:v>278.222692114312</c:v>
                </c:pt>
                <c:pt idx="17335">
                  <c:v>278.19351349781402</c:v>
                </c:pt>
                <c:pt idx="17336">
                  <c:v>278.15420133217901</c:v>
                </c:pt>
                <c:pt idx="17337">
                  <c:v>278.14275823137899</c:v>
                </c:pt>
                <c:pt idx="17338">
                  <c:v>278.13200565066501</c:v>
                </c:pt>
                <c:pt idx="17339">
                  <c:v>278.12874673518701</c:v>
                </c:pt>
                <c:pt idx="17340">
                  <c:v>278.12017500192297</c:v>
                </c:pt>
                <c:pt idx="17341">
                  <c:v>278.06973247589701</c:v>
                </c:pt>
                <c:pt idx="17342">
                  <c:v>278.01842369244298</c:v>
                </c:pt>
                <c:pt idx="17343">
                  <c:v>277.96249940610801</c:v>
                </c:pt>
                <c:pt idx="17344">
                  <c:v>277.93043534264899</c:v>
                </c:pt>
                <c:pt idx="17345">
                  <c:v>277.77709639654398</c:v>
                </c:pt>
                <c:pt idx="17346">
                  <c:v>277.73579278289202</c:v>
                </c:pt>
                <c:pt idx="17347">
                  <c:v>277.69551819996701</c:v>
                </c:pt>
                <c:pt idx="17348">
                  <c:v>277.69127152278799</c:v>
                </c:pt>
                <c:pt idx="17349">
                  <c:v>277.66311707438803</c:v>
                </c:pt>
                <c:pt idx="17350">
                  <c:v>277.56968284676498</c:v>
                </c:pt>
                <c:pt idx="17351">
                  <c:v>277.51717693036699</c:v>
                </c:pt>
                <c:pt idx="17352">
                  <c:v>277.32779990767699</c:v>
                </c:pt>
                <c:pt idx="17353">
                  <c:v>277.32482108943299</c:v>
                </c:pt>
                <c:pt idx="17354">
                  <c:v>277.31053912540699</c:v>
                </c:pt>
                <c:pt idx="17355">
                  <c:v>277.24248550081597</c:v>
                </c:pt>
                <c:pt idx="17356">
                  <c:v>277.21111488291899</c:v>
                </c:pt>
                <c:pt idx="17357">
                  <c:v>277.11626185857801</c:v>
                </c:pt>
                <c:pt idx="17358">
                  <c:v>277.11566324179</c:v>
                </c:pt>
                <c:pt idx="17359">
                  <c:v>277.11403269819999</c:v>
                </c:pt>
                <c:pt idx="17360">
                  <c:v>276.976683941087</c:v>
                </c:pt>
                <c:pt idx="17361">
                  <c:v>276.96606664300202</c:v>
                </c:pt>
                <c:pt idx="17362">
                  <c:v>276.958330971404</c:v>
                </c:pt>
                <c:pt idx="17363">
                  <c:v>276.88051537984802</c:v>
                </c:pt>
                <c:pt idx="17364">
                  <c:v>276.86072112378702</c:v>
                </c:pt>
                <c:pt idx="17365">
                  <c:v>276.856535952331</c:v>
                </c:pt>
                <c:pt idx="17366">
                  <c:v>276.68077021352798</c:v>
                </c:pt>
                <c:pt idx="17367">
                  <c:v>276.672448829122</c:v>
                </c:pt>
                <c:pt idx="17368">
                  <c:v>276.64141378133502</c:v>
                </c:pt>
                <c:pt idx="17369">
                  <c:v>276.56212708462499</c:v>
                </c:pt>
                <c:pt idx="17370">
                  <c:v>276.48660987363002</c:v>
                </c:pt>
                <c:pt idx="17371">
                  <c:v>276.46443234320799</c:v>
                </c:pt>
                <c:pt idx="17372">
                  <c:v>276.44800831787398</c:v>
                </c:pt>
                <c:pt idx="17373">
                  <c:v>276.44525151770898</c:v>
                </c:pt>
                <c:pt idx="17374">
                  <c:v>276.40557829030899</c:v>
                </c:pt>
                <c:pt idx="17375">
                  <c:v>276.40271354509099</c:v>
                </c:pt>
                <c:pt idx="17376">
                  <c:v>276.395765423515</c:v>
                </c:pt>
                <c:pt idx="17377">
                  <c:v>276.38274134466201</c:v>
                </c:pt>
                <c:pt idx="17378">
                  <c:v>276.33801423102801</c:v>
                </c:pt>
                <c:pt idx="17379">
                  <c:v>276.23153917552702</c:v>
                </c:pt>
                <c:pt idx="17380">
                  <c:v>276.154130185783</c:v>
                </c:pt>
                <c:pt idx="17381">
                  <c:v>276.09265668080201</c:v>
                </c:pt>
                <c:pt idx="17382">
                  <c:v>276.04622217461701</c:v>
                </c:pt>
                <c:pt idx="17383">
                  <c:v>276.04278177765798</c:v>
                </c:pt>
                <c:pt idx="17384">
                  <c:v>275.77311664461303</c:v>
                </c:pt>
                <c:pt idx="17385">
                  <c:v>275.72078118305097</c:v>
                </c:pt>
                <c:pt idx="17386">
                  <c:v>275.71188155470298</c:v>
                </c:pt>
                <c:pt idx="17387">
                  <c:v>275.70770103042599</c:v>
                </c:pt>
                <c:pt idx="17388">
                  <c:v>275.69084245088698</c:v>
                </c:pt>
                <c:pt idx="17389">
                  <c:v>275.67086946261702</c:v>
                </c:pt>
                <c:pt idx="17390">
                  <c:v>275.62242376471102</c:v>
                </c:pt>
                <c:pt idx="17391">
                  <c:v>275.56267900543799</c:v>
                </c:pt>
                <c:pt idx="17392">
                  <c:v>275.55245481628998</c:v>
                </c:pt>
                <c:pt idx="17393">
                  <c:v>275.54233217636499</c:v>
                </c:pt>
                <c:pt idx="17394">
                  <c:v>275.49784865091698</c:v>
                </c:pt>
                <c:pt idx="17395">
                  <c:v>275.44907942039902</c:v>
                </c:pt>
                <c:pt idx="17396">
                  <c:v>275.29826141719099</c:v>
                </c:pt>
                <c:pt idx="17397">
                  <c:v>275.25409553134398</c:v>
                </c:pt>
                <c:pt idx="17398">
                  <c:v>275.23930296481501</c:v>
                </c:pt>
                <c:pt idx="17399">
                  <c:v>275.20806832024402</c:v>
                </c:pt>
                <c:pt idx="17400">
                  <c:v>275.20180208674202</c:v>
                </c:pt>
                <c:pt idx="17401">
                  <c:v>275.17813940886799</c:v>
                </c:pt>
                <c:pt idx="17402">
                  <c:v>275.14909672680699</c:v>
                </c:pt>
                <c:pt idx="17403">
                  <c:v>275.070299999962</c:v>
                </c:pt>
                <c:pt idx="17404">
                  <c:v>275.04020766785101</c:v>
                </c:pt>
                <c:pt idx="17405">
                  <c:v>274.92017241411901</c:v>
                </c:pt>
                <c:pt idx="17406">
                  <c:v>274.90705072489499</c:v>
                </c:pt>
                <c:pt idx="17407">
                  <c:v>274.83052817565601</c:v>
                </c:pt>
                <c:pt idx="17408">
                  <c:v>274.80481000320299</c:v>
                </c:pt>
                <c:pt idx="17409">
                  <c:v>274.752194125063</c:v>
                </c:pt>
                <c:pt idx="17410">
                  <c:v>274.71762006960398</c:v>
                </c:pt>
                <c:pt idx="17411">
                  <c:v>274.70301203727001</c:v>
                </c:pt>
                <c:pt idx="17412">
                  <c:v>274.66632541170202</c:v>
                </c:pt>
                <c:pt idx="17413">
                  <c:v>274.580196105791</c:v>
                </c:pt>
                <c:pt idx="17414">
                  <c:v>274.548081515376</c:v>
                </c:pt>
                <c:pt idx="17415">
                  <c:v>274.545105650018</c:v>
                </c:pt>
                <c:pt idx="17416">
                  <c:v>274.54322320076699</c:v>
                </c:pt>
                <c:pt idx="17417">
                  <c:v>274.531552477025</c:v>
                </c:pt>
                <c:pt idx="17418">
                  <c:v>274.52055214675198</c:v>
                </c:pt>
                <c:pt idx="17419">
                  <c:v>274.496966461255</c:v>
                </c:pt>
                <c:pt idx="17420">
                  <c:v>274.48983945895498</c:v>
                </c:pt>
                <c:pt idx="17421">
                  <c:v>274.41976243855299</c:v>
                </c:pt>
                <c:pt idx="17422">
                  <c:v>274.40170286945499</c:v>
                </c:pt>
                <c:pt idx="17423">
                  <c:v>274.38144574331801</c:v>
                </c:pt>
                <c:pt idx="17424">
                  <c:v>274.35360944628701</c:v>
                </c:pt>
                <c:pt idx="17425">
                  <c:v>274.32902664031599</c:v>
                </c:pt>
                <c:pt idx="17426">
                  <c:v>274.29963106427698</c:v>
                </c:pt>
                <c:pt idx="17427">
                  <c:v>274.29872168568102</c:v>
                </c:pt>
                <c:pt idx="17428">
                  <c:v>274.22154190542898</c:v>
                </c:pt>
                <c:pt idx="17429">
                  <c:v>274.20341589925698</c:v>
                </c:pt>
                <c:pt idx="17430">
                  <c:v>274.10850905964702</c:v>
                </c:pt>
                <c:pt idx="17431">
                  <c:v>274.005054479661</c:v>
                </c:pt>
                <c:pt idx="17432">
                  <c:v>273.997201131682</c:v>
                </c:pt>
                <c:pt idx="17433">
                  <c:v>273.99681642822401</c:v>
                </c:pt>
                <c:pt idx="17434">
                  <c:v>273.99461201601599</c:v>
                </c:pt>
                <c:pt idx="17435">
                  <c:v>273.96575728993901</c:v>
                </c:pt>
                <c:pt idx="17436">
                  <c:v>273.94781156052198</c:v>
                </c:pt>
                <c:pt idx="17437">
                  <c:v>273.932495680503</c:v>
                </c:pt>
                <c:pt idx="17438">
                  <c:v>273.83797852235801</c:v>
                </c:pt>
                <c:pt idx="17439">
                  <c:v>273.79663386867998</c:v>
                </c:pt>
                <c:pt idx="17440">
                  <c:v>273.78199829198797</c:v>
                </c:pt>
                <c:pt idx="17441">
                  <c:v>273.77127339751701</c:v>
                </c:pt>
                <c:pt idx="17442">
                  <c:v>273.75107228706901</c:v>
                </c:pt>
                <c:pt idx="17443">
                  <c:v>273.74559649114502</c:v>
                </c:pt>
                <c:pt idx="17444">
                  <c:v>273.67710089055498</c:v>
                </c:pt>
                <c:pt idx="17445">
                  <c:v>273.640144035731</c:v>
                </c:pt>
                <c:pt idx="17446">
                  <c:v>273.53345346234801</c:v>
                </c:pt>
                <c:pt idx="17447">
                  <c:v>273.49876489055299</c:v>
                </c:pt>
                <c:pt idx="17448">
                  <c:v>273.48493724294298</c:v>
                </c:pt>
                <c:pt idx="17449">
                  <c:v>273.43441954157902</c:v>
                </c:pt>
                <c:pt idx="17450">
                  <c:v>273.39881529059102</c:v>
                </c:pt>
                <c:pt idx="17451">
                  <c:v>273.39729313199899</c:v>
                </c:pt>
                <c:pt idx="17452">
                  <c:v>273.39481459122402</c:v>
                </c:pt>
                <c:pt idx="17453">
                  <c:v>273.31552540688602</c:v>
                </c:pt>
                <c:pt idx="17454">
                  <c:v>273.21109837388798</c:v>
                </c:pt>
                <c:pt idx="17455">
                  <c:v>273.15352284652198</c:v>
                </c:pt>
                <c:pt idx="17456">
                  <c:v>273.14838435407103</c:v>
                </c:pt>
                <c:pt idx="17457">
                  <c:v>273.08513476966903</c:v>
                </c:pt>
                <c:pt idx="17458">
                  <c:v>273.06058326066602</c:v>
                </c:pt>
                <c:pt idx="17459">
                  <c:v>273.000463413597</c:v>
                </c:pt>
                <c:pt idx="17460">
                  <c:v>272.95133203908802</c:v>
                </c:pt>
                <c:pt idx="17461">
                  <c:v>272.86278647661499</c:v>
                </c:pt>
                <c:pt idx="17462">
                  <c:v>272.84874128626399</c:v>
                </c:pt>
                <c:pt idx="17463">
                  <c:v>272.81141492052802</c:v>
                </c:pt>
                <c:pt idx="17464">
                  <c:v>272.76417037184501</c:v>
                </c:pt>
                <c:pt idx="17465">
                  <c:v>272.72798082645699</c:v>
                </c:pt>
                <c:pt idx="17466">
                  <c:v>272.72345007955698</c:v>
                </c:pt>
                <c:pt idx="17467">
                  <c:v>272.70168917049699</c:v>
                </c:pt>
                <c:pt idx="17468">
                  <c:v>272.68321913017701</c:v>
                </c:pt>
                <c:pt idx="17469">
                  <c:v>272.65730591410301</c:v>
                </c:pt>
                <c:pt idx="17470">
                  <c:v>272.64773845534302</c:v>
                </c:pt>
                <c:pt idx="17471">
                  <c:v>272.54302610440197</c:v>
                </c:pt>
                <c:pt idx="17472">
                  <c:v>272.521044791534</c:v>
                </c:pt>
                <c:pt idx="17473">
                  <c:v>272.51860836509701</c:v>
                </c:pt>
                <c:pt idx="17474">
                  <c:v>272.43428497087598</c:v>
                </c:pt>
                <c:pt idx="17475">
                  <c:v>272.40707299618902</c:v>
                </c:pt>
                <c:pt idx="17476">
                  <c:v>272.36095492391001</c:v>
                </c:pt>
                <c:pt idx="17477">
                  <c:v>272.34770036099002</c:v>
                </c:pt>
                <c:pt idx="17478">
                  <c:v>272.31071598368101</c:v>
                </c:pt>
                <c:pt idx="17479">
                  <c:v>272.14191224068099</c:v>
                </c:pt>
                <c:pt idx="17480">
                  <c:v>272.137953255328</c:v>
                </c:pt>
                <c:pt idx="17481">
                  <c:v>272.05909568401898</c:v>
                </c:pt>
                <c:pt idx="17482">
                  <c:v>272.04356653183203</c:v>
                </c:pt>
                <c:pt idx="17483">
                  <c:v>271.94752019365899</c:v>
                </c:pt>
                <c:pt idx="17484">
                  <c:v>271.89142367700703</c:v>
                </c:pt>
                <c:pt idx="17485">
                  <c:v>271.838018221575</c:v>
                </c:pt>
                <c:pt idx="17486">
                  <c:v>271.71975268455498</c:v>
                </c:pt>
                <c:pt idx="17487">
                  <c:v>271.71223436550599</c:v>
                </c:pt>
                <c:pt idx="17488">
                  <c:v>271.70262930919802</c:v>
                </c:pt>
                <c:pt idx="17489">
                  <c:v>271.68510981427698</c:v>
                </c:pt>
                <c:pt idx="17490">
                  <c:v>271.68200121825998</c:v>
                </c:pt>
                <c:pt idx="17491">
                  <c:v>271.66234127632299</c:v>
                </c:pt>
                <c:pt idx="17492">
                  <c:v>271.65852069544502</c:v>
                </c:pt>
                <c:pt idx="17493">
                  <c:v>271.64939726959898</c:v>
                </c:pt>
                <c:pt idx="17494">
                  <c:v>271.62435535151599</c:v>
                </c:pt>
                <c:pt idx="17495">
                  <c:v>271.60917187031703</c:v>
                </c:pt>
                <c:pt idx="17496">
                  <c:v>271.58317226826603</c:v>
                </c:pt>
                <c:pt idx="17497">
                  <c:v>271.52903298043299</c:v>
                </c:pt>
                <c:pt idx="17498">
                  <c:v>271.52853034322601</c:v>
                </c:pt>
                <c:pt idx="17499">
                  <c:v>271.50814937583903</c:v>
                </c:pt>
                <c:pt idx="17500">
                  <c:v>271.47232112071799</c:v>
                </c:pt>
                <c:pt idx="17501">
                  <c:v>271.465207205696</c:v>
                </c:pt>
                <c:pt idx="17502">
                  <c:v>271.459421475878</c:v>
                </c:pt>
                <c:pt idx="17503">
                  <c:v>271.44120172391598</c:v>
                </c:pt>
                <c:pt idx="17504">
                  <c:v>271.37831817751498</c:v>
                </c:pt>
                <c:pt idx="17505">
                  <c:v>271.37023861203801</c:v>
                </c:pt>
                <c:pt idx="17506">
                  <c:v>271.36928580620702</c:v>
                </c:pt>
                <c:pt idx="17507">
                  <c:v>271.36287721341699</c:v>
                </c:pt>
                <c:pt idx="17508">
                  <c:v>271.36116287151901</c:v>
                </c:pt>
                <c:pt idx="17509">
                  <c:v>271.35703087198601</c:v>
                </c:pt>
                <c:pt idx="17510">
                  <c:v>271.35490707489998</c:v>
                </c:pt>
                <c:pt idx="17511">
                  <c:v>271.30016765550403</c:v>
                </c:pt>
                <c:pt idx="17512">
                  <c:v>271.25860701507202</c:v>
                </c:pt>
                <c:pt idx="17513">
                  <c:v>271.248076485181</c:v>
                </c:pt>
                <c:pt idx="17514">
                  <c:v>271.15715467686999</c:v>
                </c:pt>
                <c:pt idx="17515">
                  <c:v>271.11215589173298</c:v>
                </c:pt>
                <c:pt idx="17516">
                  <c:v>271.07038488982499</c:v>
                </c:pt>
                <c:pt idx="17517">
                  <c:v>271.05771892615502</c:v>
                </c:pt>
                <c:pt idx="17518">
                  <c:v>271.04348571164599</c:v>
                </c:pt>
                <c:pt idx="17519">
                  <c:v>271.027675858858</c:v>
                </c:pt>
                <c:pt idx="17520">
                  <c:v>270.99703475587302</c:v>
                </c:pt>
                <c:pt idx="17521">
                  <c:v>270.961794939382</c:v>
                </c:pt>
                <c:pt idx="17522">
                  <c:v>270.82025777074603</c:v>
                </c:pt>
                <c:pt idx="17523">
                  <c:v>270.76316160056001</c:v>
                </c:pt>
                <c:pt idx="17524">
                  <c:v>270.74293004506097</c:v>
                </c:pt>
                <c:pt idx="17525">
                  <c:v>270.67782270154902</c:v>
                </c:pt>
                <c:pt idx="17526">
                  <c:v>270.677613703156</c:v>
                </c:pt>
                <c:pt idx="17527">
                  <c:v>270.64891675416197</c:v>
                </c:pt>
                <c:pt idx="17528">
                  <c:v>270.61255875760298</c:v>
                </c:pt>
                <c:pt idx="17529">
                  <c:v>270.607882661514</c:v>
                </c:pt>
                <c:pt idx="17530">
                  <c:v>270.59665654349601</c:v>
                </c:pt>
                <c:pt idx="17531">
                  <c:v>270.52942588503799</c:v>
                </c:pt>
                <c:pt idx="17532">
                  <c:v>270.45120430870202</c:v>
                </c:pt>
                <c:pt idx="17533">
                  <c:v>270.43330079573002</c:v>
                </c:pt>
                <c:pt idx="17534">
                  <c:v>270.42927756886502</c:v>
                </c:pt>
                <c:pt idx="17535">
                  <c:v>270.33916898305301</c:v>
                </c:pt>
                <c:pt idx="17536">
                  <c:v>270.32317495742399</c:v>
                </c:pt>
                <c:pt idx="17537">
                  <c:v>270.27443870911901</c:v>
                </c:pt>
                <c:pt idx="17538">
                  <c:v>270.25826906896401</c:v>
                </c:pt>
                <c:pt idx="17539">
                  <c:v>270.21622736424098</c:v>
                </c:pt>
                <c:pt idx="17540">
                  <c:v>270.14821156147701</c:v>
                </c:pt>
                <c:pt idx="17541">
                  <c:v>270.13577154436803</c:v>
                </c:pt>
                <c:pt idx="17542">
                  <c:v>270.124455860767</c:v>
                </c:pt>
                <c:pt idx="17543">
                  <c:v>270.11923402264</c:v>
                </c:pt>
                <c:pt idx="17544">
                  <c:v>270.06871464639698</c:v>
                </c:pt>
                <c:pt idx="17545">
                  <c:v>270.03750183503502</c:v>
                </c:pt>
                <c:pt idx="17546">
                  <c:v>270.03720317121702</c:v>
                </c:pt>
                <c:pt idx="17547">
                  <c:v>270.02700126769599</c:v>
                </c:pt>
                <c:pt idx="17548">
                  <c:v>269.94453392012701</c:v>
                </c:pt>
                <c:pt idx="17549">
                  <c:v>269.88659377729698</c:v>
                </c:pt>
                <c:pt idx="17550">
                  <c:v>269.87472222552799</c:v>
                </c:pt>
                <c:pt idx="17551">
                  <c:v>269.873813740277</c:v>
                </c:pt>
                <c:pt idx="17552">
                  <c:v>269.84851376564899</c:v>
                </c:pt>
                <c:pt idx="17553">
                  <c:v>269.84499194331897</c:v>
                </c:pt>
                <c:pt idx="17554">
                  <c:v>269.82089687268399</c:v>
                </c:pt>
                <c:pt idx="17555">
                  <c:v>269.77939499124398</c:v>
                </c:pt>
                <c:pt idx="17556">
                  <c:v>269.76001897784198</c:v>
                </c:pt>
                <c:pt idx="17557">
                  <c:v>269.63727373153301</c:v>
                </c:pt>
                <c:pt idx="17558">
                  <c:v>269.60909616546201</c:v>
                </c:pt>
                <c:pt idx="17559">
                  <c:v>269.50837067571001</c:v>
                </c:pt>
                <c:pt idx="17560">
                  <c:v>269.46366958450602</c:v>
                </c:pt>
                <c:pt idx="17561">
                  <c:v>269.32732623704698</c:v>
                </c:pt>
                <c:pt idx="17562">
                  <c:v>269.29147426422003</c:v>
                </c:pt>
                <c:pt idx="17563">
                  <c:v>269.25692290258303</c:v>
                </c:pt>
                <c:pt idx="17564">
                  <c:v>269.18499257854398</c:v>
                </c:pt>
                <c:pt idx="17565">
                  <c:v>269.15760584724802</c:v>
                </c:pt>
                <c:pt idx="17566">
                  <c:v>269.13155518590401</c:v>
                </c:pt>
                <c:pt idx="17567">
                  <c:v>269.04939017592898</c:v>
                </c:pt>
                <c:pt idx="17568">
                  <c:v>269.04160465120901</c:v>
                </c:pt>
                <c:pt idx="17569">
                  <c:v>268.99520766738698</c:v>
                </c:pt>
                <c:pt idx="17570">
                  <c:v>268.99251918617301</c:v>
                </c:pt>
                <c:pt idx="17571">
                  <c:v>268.99162834440301</c:v>
                </c:pt>
                <c:pt idx="17572">
                  <c:v>268.88126393728402</c:v>
                </c:pt>
                <c:pt idx="17573">
                  <c:v>268.849207493032</c:v>
                </c:pt>
                <c:pt idx="17574">
                  <c:v>268.84586605388802</c:v>
                </c:pt>
                <c:pt idx="17575">
                  <c:v>268.81742523922497</c:v>
                </c:pt>
                <c:pt idx="17576">
                  <c:v>268.79963257051298</c:v>
                </c:pt>
                <c:pt idx="17577">
                  <c:v>268.76037445485701</c:v>
                </c:pt>
                <c:pt idx="17578">
                  <c:v>268.66145010102002</c:v>
                </c:pt>
                <c:pt idx="17579">
                  <c:v>268.61373542217302</c:v>
                </c:pt>
                <c:pt idx="17580">
                  <c:v>268.60422841138598</c:v>
                </c:pt>
                <c:pt idx="17581">
                  <c:v>268.59565962957601</c:v>
                </c:pt>
                <c:pt idx="17582">
                  <c:v>268.59283845067301</c:v>
                </c:pt>
                <c:pt idx="17583">
                  <c:v>268.57480563727</c:v>
                </c:pt>
                <c:pt idx="17584">
                  <c:v>268.54861908777099</c:v>
                </c:pt>
                <c:pt idx="17585">
                  <c:v>268.54392050307098</c:v>
                </c:pt>
                <c:pt idx="17586">
                  <c:v>268.47995595784698</c:v>
                </c:pt>
                <c:pt idx="17587">
                  <c:v>268.43029678593098</c:v>
                </c:pt>
                <c:pt idx="17588">
                  <c:v>268.39830546395598</c:v>
                </c:pt>
                <c:pt idx="17589">
                  <c:v>268.28344537056199</c:v>
                </c:pt>
                <c:pt idx="17590">
                  <c:v>268.260516792538</c:v>
                </c:pt>
                <c:pt idx="17591">
                  <c:v>268.21057983742799</c:v>
                </c:pt>
                <c:pt idx="17592">
                  <c:v>268.13815300045297</c:v>
                </c:pt>
                <c:pt idx="17593">
                  <c:v>268.11930538836498</c:v>
                </c:pt>
                <c:pt idx="17594">
                  <c:v>268.10891106848902</c:v>
                </c:pt>
                <c:pt idx="17595">
                  <c:v>268.07225752992798</c:v>
                </c:pt>
                <c:pt idx="17596">
                  <c:v>268.00768358932402</c:v>
                </c:pt>
                <c:pt idx="17597">
                  <c:v>267.98140826190399</c:v>
                </c:pt>
                <c:pt idx="17598">
                  <c:v>267.96981558918799</c:v>
                </c:pt>
                <c:pt idx="17599">
                  <c:v>267.92536762271698</c:v>
                </c:pt>
                <c:pt idx="17600">
                  <c:v>267.86407272808498</c:v>
                </c:pt>
                <c:pt idx="17601">
                  <c:v>267.83371073754199</c:v>
                </c:pt>
                <c:pt idx="17602">
                  <c:v>267.81683423584099</c:v>
                </c:pt>
                <c:pt idx="17603">
                  <c:v>267.80949903081398</c:v>
                </c:pt>
                <c:pt idx="17604">
                  <c:v>267.795561325118</c:v>
                </c:pt>
                <c:pt idx="17605">
                  <c:v>267.792252281255</c:v>
                </c:pt>
                <c:pt idx="17606">
                  <c:v>267.753576419078</c:v>
                </c:pt>
                <c:pt idx="17607">
                  <c:v>267.71111379841602</c:v>
                </c:pt>
                <c:pt idx="17608">
                  <c:v>267.68688062084402</c:v>
                </c:pt>
                <c:pt idx="17609">
                  <c:v>267.65261569915498</c:v>
                </c:pt>
                <c:pt idx="17610">
                  <c:v>267.64469702023098</c:v>
                </c:pt>
                <c:pt idx="17611">
                  <c:v>267.64210287678702</c:v>
                </c:pt>
                <c:pt idx="17612">
                  <c:v>267.63549945873899</c:v>
                </c:pt>
                <c:pt idx="17613">
                  <c:v>267.61636259692301</c:v>
                </c:pt>
                <c:pt idx="17614">
                  <c:v>267.56738269193897</c:v>
                </c:pt>
                <c:pt idx="17615">
                  <c:v>267.53157300871402</c:v>
                </c:pt>
                <c:pt idx="17616">
                  <c:v>267.46101621374498</c:v>
                </c:pt>
                <c:pt idx="17617">
                  <c:v>267.41506195394601</c:v>
                </c:pt>
                <c:pt idx="17618">
                  <c:v>267.37601079037199</c:v>
                </c:pt>
                <c:pt idx="17619">
                  <c:v>267.27727466468099</c:v>
                </c:pt>
                <c:pt idx="17620">
                  <c:v>267.26124561707297</c:v>
                </c:pt>
                <c:pt idx="17621">
                  <c:v>267.17390052142798</c:v>
                </c:pt>
                <c:pt idx="17622">
                  <c:v>267.15678978594701</c:v>
                </c:pt>
                <c:pt idx="17623">
                  <c:v>267.14417657760299</c:v>
                </c:pt>
                <c:pt idx="17624">
                  <c:v>267.10661633321098</c:v>
                </c:pt>
                <c:pt idx="17625">
                  <c:v>267.055164741233</c:v>
                </c:pt>
                <c:pt idx="17626">
                  <c:v>267.043737885371</c:v>
                </c:pt>
                <c:pt idx="17627">
                  <c:v>266.99312629669299</c:v>
                </c:pt>
                <c:pt idx="17628">
                  <c:v>266.99032052980999</c:v>
                </c:pt>
                <c:pt idx="17629">
                  <c:v>266.95715599877298</c:v>
                </c:pt>
                <c:pt idx="17630">
                  <c:v>266.93978374259598</c:v>
                </c:pt>
                <c:pt idx="17631">
                  <c:v>266.91788297941599</c:v>
                </c:pt>
                <c:pt idx="17632">
                  <c:v>266.90283187203602</c:v>
                </c:pt>
                <c:pt idx="17633">
                  <c:v>266.88764018548602</c:v>
                </c:pt>
                <c:pt idx="17634">
                  <c:v>266.863939982734</c:v>
                </c:pt>
                <c:pt idx="17635">
                  <c:v>266.80164827810103</c:v>
                </c:pt>
                <c:pt idx="17636">
                  <c:v>266.72191008232397</c:v>
                </c:pt>
                <c:pt idx="17637">
                  <c:v>266.72123445800997</c:v>
                </c:pt>
                <c:pt idx="17638">
                  <c:v>266.706988029294</c:v>
                </c:pt>
                <c:pt idx="17639">
                  <c:v>266.65533411369398</c:v>
                </c:pt>
                <c:pt idx="17640">
                  <c:v>266.601432689842</c:v>
                </c:pt>
                <c:pt idx="17641">
                  <c:v>266.44642896978797</c:v>
                </c:pt>
                <c:pt idx="17642">
                  <c:v>266.41068025734597</c:v>
                </c:pt>
                <c:pt idx="17643">
                  <c:v>266.37817104661701</c:v>
                </c:pt>
                <c:pt idx="17644">
                  <c:v>266.33813266139703</c:v>
                </c:pt>
                <c:pt idx="17645">
                  <c:v>266.31824388673101</c:v>
                </c:pt>
                <c:pt idx="17646">
                  <c:v>266.29836683757202</c:v>
                </c:pt>
                <c:pt idx="17647">
                  <c:v>266.100179253688</c:v>
                </c:pt>
                <c:pt idx="17648">
                  <c:v>266.04587923954102</c:v>
                </c:pt>
                <c:pt idx="17649">
                  <c:v>266.014825457016</c:v>
                </c:pt>
                <c:pt idx="17650">
                  <c:v>266.00187342866002</c:v>
                </c:pt>
                <c:pt idx="17651">
                  <c:v>265.97469927237597</c:v>
                </c:pt>
                <c:pt idx="17652">
                  <c:v>265.97406469583399</c:v>
                </c:pt>
                <c:pt idx="17653">
                  <c:v>265.93550829448202</c:v>
                </c:pt>
                <c:pt idx="17654">
                  <c:v>265.92998133813001</c:v>
                </c:pt>
                <c:pt idx="17655">
                  <c:v>265.86452979174999</c:v>
                </c:pt>
                <c:pt idx="17656">
                  <c:v>265.85309703667599</c:v>
                </c:pt>
                <c:pt idx="17657">
                  <c:v>265.81165982499601</c:v>
                </c:pt>
                <c:pt idx="17658">
                  <c:v>265.78305319173597</c:v>
                </c:pt>
                <c:pt idx="17659">
                  <c:v>265.77782238779002</c:v>
                </c:pt>
                <c:pt idx="17660">
                  <c:v>265.77136209961702</c:v>
                </c:pt>
                <c:pt idx="17661">
                  <c:v>265.76612371874398</c:v>
                </c:pt>
                <c:pt idx="17662">
                  <c:v>265.76029512657698</c:v>
                </c:pt>
                <c:pt idx="17663">
                  <c:v>265.75599114974</c:v>
                </c:pt>
                <c:pt idx="17664">
                  <c:v>265.73938398719901</c:v>
                </c:pt>
                <c:pt idx="17665">
                  <c:v>265.70546590301802</c:v>
                </c:pt>
                <c:pt idx="17666">
                  <c:v>265.68572079113</c:v>
                </c:pt>
                <c:pt idx="17667">
                  <c:v>265.552965414867</c:v>
                </c:pt>
                <c:pt idx="17668">
                  <c:v>265.548261008829</c:v>
                </c:pt>
                <c:pt idx="17669">
                  <c:v>265.49746965817201</c:v>
                </c:pt>
                <c:pt idx="17670">
                  <c:v>265.47220703451802</c:v>
                </c:pt>
                <c:pt idx="17671">
                  <c:v>265.46020026942898</c:v>
                </c:pt>
                <c:pt idx="17672">
                  <c:v>265.40363210728401</c:v>
                </c:pt>
                <c:pt idx="17673">
                  <c:v>265.37668914472999</c:v>
                </c:pt>
                <c:pt idx="17674">
                  <c:v>265.30184503946901</c:v>
                </c:pt>
                <c:pt idx="17675">
                  <c:v>265.28046909067098</c:v>
                </c:pt>
                <c:pt idx="17676">
                  <c:v>265.22608240687498</c:v>
                </c:pt>
                <c:pt idx="17677">
                  <c:v>265.22585474779999</c:v>
                </c:pt>
                <c:pt idx="17678">
                  <c:v>265.186951112543</c:v>
                </c:pt>
                <c:pt idx="17679">
                  <c:v>265.16906119142402</c:v>
                </c:pt>
                <c:pt idx="17680">
                  <c:v>265.13431125212003</c:v>
                </c:pt>
                <c:pt idx="17681">
                  <c:v>265.03637587139599</c:v>
                </c:pt>
                <c:pt idx="17682">
                  <c:v>265.03351829362202</c:v>
                </c:pt>
                <c:pt idx="17683">
                  <c:v>264.99523908752502</c:v>
                </c:pt>
                <c:pt idx="17684">
                  <c:v>264.98874600748201</c:v>
                </c:pt>
                <c:pt idx="17685">
                  <c:v>264.97700507914197</c:v>
                </c:pt>
                <c:pt idx="17686">
                  <c:v>264.802978557426</c:v>
                </c:pt>
                <c:pt idx="17687">
                  <c:v>264.75191251336503</c:v>
                </c:pt>
                <c:pt idx="17688">
                  <c:v>264.66405521519999</c:v>
                </c:pt>
                <c:pt idx="17689">
                  <c:v>264.56653957225399</c:v>
                </c:pt>
                <c:pt idx="17690">
                  <c:v>264.55956983698599</c:v>
                </c:pt>
                <c:pt idx="17691">
                  <c:v>264.50933955561999</c:v>
                </c:pt>
                <c:pt idx="17692">
                  <c:v>264.43347503327499</c:v>
                </c:pt>
                <c:pt idx="17693">
                  <c:v>264.36961309926198</c:v>
                </c:pt>
                <c:pt idx="17694">
                  <c:v>264.36239421547901</c:v>
                </c:pt>
                <c:pt idx="17695">
                  <c:v>264.33544811016498</c:v>
                </c:pt>
                <c:pt idx="17696">
                  <c:v>264.31707206956401</c:v>
                </c:pt>
                <c:pt idx="17697">
                  <c:v>264.27510077192301</c:v>
                </c:pt>
                <c:pt idx="17698">
                  <c:v>264.228985775034</c:v>
                </c:pt>
                <c:pt idx="17699">
                  <c:v>264.210174945853</c:v>
                </c:pt>
                <c:pt idx="17700">
                  <c:v>264.20274732669901</c:v>
                </c:pt>
                <c:pt idx="17701">
                  <c:v>264.13879433923103</c:v>
                </c:pt>
                <c:pt idx="17702">
                  <c:v>264.12489719983103</c:v>
                </c:pt>
                <c:pt idx="17703">
                  <c:v>264.11677263516702</c:v>
                </c:pt>
                <c:pt idx="17704">
                  <c:v>264.11094232966798</c:v>
                </c:pt>
                <c:pt idx="17705">
                  <c:v>264.050002882451</c:v>
                </c:pt>
                <c:pt idx="17706">
                  <c:v>264.03803206853598</c:v>
                </c:pt>
                <c:pt idx="17707">
                  <c:v>263.95825629215398</c:v>
                </c:pt>
                <c:pt idx="17708">
                  <c:v>263.95758513664299</c:v>
                </c:pt>
                <c:pt idx="17709">
                  <c:v>263.951063017264</c:v>
                </c:pt>
                <c:pt idx="17710">
                  <c:v>263.89419250644102</c:v>
                </c:pt>
                <c:pt idx="17711">
                  <c:v>263.893025101295</c:v>
                </c:pt>
                <c:pt idx="17712">
                  <c:v>263.84953882999503</c:v>
                </c:pt>
                <c:pt idx="17713">
                  <c:v>263.81664013020003</c:v>
                </c:pt>
                <c:pt idx="17714">
                  <c:v>263.75082702151701</c:v>
                </c:pt>
                <c:pt idx="17715">
                  <c:v>263.70134457464701</c:v>
                </c:pt>
                <c:pt idx="17716">
                  <c:v>263.697918753198</c:v>
                </c:pt>
                <c:pt idx="17717">
                  <c:v>263.66639150618801</c:v>
                </c:pt>
                <c:pt idx="17718">
                  <c:v>263.64069791317598</c:v>
                </c:pt>
                <c:pt idx="17719">
                  <c:v>263.63963246816598</c:v>
                </c:pt>
                <c:pt idx="17720">
                  <c:v>263.62080885275901</c:v>
                </c:pt>
                <c:pt idx="17721">
                  <c:v>263.59504227066901</c:v>
                </c:pt>
                <c:pt idx="17722">
                  <c:v>263.59039595869001</c:v>
                </c:pt>
                <c:pt idx="17723">
                  <c:v>263.55713889618698</c:v>
                </c:pt>
                <c:pt idx="17724">
                  <c:v>263.51720954709998</c:v>
                </c:pt>
                <c:pt idx="17725">
                  <c:v>263.463909738148</c:v>
                </c:pt>
                <c:pt idx="17726">
                  <c:v>263.42783590945498</c:v>
                </c:pt>
                <c:pt idx="17727">
                  <c:v>263.42219831575699</c:v>
                </c:pt>
                <c:pt idx="17728">
                  <c:v>263.303819508375</c:v>
                </c:pt>
                <c:pt idx="17729">
                  <c:v>263.278569119932</c:v>
                </c:pt>
                <c:pt idx="17730">
                  <c:v>263.27566654327302</c:v>
                </c:pt>
                <c:pt idx="17731">
                  <c:v>263.273957588428</c:v>
                </c:pt>
                <c:pt idx="17732">
                  <c:v>263.24871179893302</c:v>
                </c:pt>
                <c:pt idx="17733">
                  <c:v>263.13607169858199</c:v>
                </c:pt>
                <c:pt idx="17734">
                  <c:v>263.05735340818302</c:v>
                </c:pt>
                <c:pt idx="17735">
                  <c:v>263.02534382408601</c:v>
                </c:pt>
                <c:pt idx="17736">
                  <c:v>263.01765735328399</c:v>
                </c:pt>
                <c:pt idx="17737">
                  <c:v>263.012823972104</c:v>
                </c:pt>
                <c:pt idx="17738">
                  <c:v>262.98998189133698</c:v>
                </c:pt>
                <c:pt idx="17739">
                  <c:v>262.93424606652098</c:v>
                </c:pt>
                <c:pt idx="17740">
                  <c:v>262.87860080970597</c:v>
                </c:pt>
                <c:pt idx="17741">
                  <c:v>262.68896383890598</c:v>
                </c:pt>
                <c:pt idx="17742">
                  <c:v>262.627811555873</c:v>
                </c:pt>
                <c:pt idx="17743">
                  <c:v>262.61532478415103</c:v>
                </c:pt>
                <c:pt idx="17744">
                  <c:v>262.609116629683</c:v>
                </c:pt>
                <c:pt idx="17745">
                  <c:v>262.58724812129799</c:v>
                </c:pt>
                <c:pt idx="17746">
                  <c:v>262.52530724135403</c:v>
                </c:pt>
                <c:pt idx="17747">
                  <c:v>262.52359721638402</c:v>
                </c:pt>
                <c:pt idx="17748">
                  <c:v>262.37664650636998</c:v>
                </c:pt>
                <c:pt idx="17749">
                  <c:v>262.35301598960802</c:v>
                </c:pt>
                <c:pt idx="17750">
                  <c:v>262.24127494036298</c:v>
                </c:pt>
                <c:pt idx="17751">
                  <c:v>262.11350688585298</c:v>
                </c:pt>
                <c:pt idx="17752">
                  <c:v>262.09323130873599</c:v>
                </c:pt>
                <c:pt idx="17753">
                  <c:v>262.02904218724098</c:v>
                </c:pt>
                <c:pt idx="17754">
                  <c:v>261.958339311732</c:v>
                </c:pt>
                <c:pt idx="17755">
                  <c:v>261.95303268793901</c:v>
                </c:pt>
                <c:pt idx="17756">
                  <c:v>261.94462899240199</c:v>
                </c:pt>
                <c:pt idx="17757">
                  <c:v>261.94167827030702</c:v>
                </c:pt>
                <c:pt idx="17758">
                  <c:v>261.90833724360999</c:v>
                </c:pt>
                <c:pt idx="17759">
                  <c:v>261.82802400425498</c:v>
                </c:pt>
                <c:pt idx="17760">
                  <c:v>261.81973654481698</c:v>
                </c:pt>
                <c:pt idx="17761">
                  <c:v>261.80268453608397</c:v>
                </c:pt>
                <c:pt idx="17762">
                  <c:v>261.801521126247</c:v>
                </c:pt>
                <c:pt idx="17763">
                  <c:v>261.77379029754098</c:v>
                </c:pt>
                <c:pt idx="17764">
                  <c:v>261.75007297651501</c:v>
                </c:pt>
                <c:pt idx="17765">
                  <c:v>261.74654270609398</c:v>
                </c:pt>
                <c:pt idx="17766">
                  <c:v>261.70449199009602</c:v>
                </c:pt>
                <c:pt idx="17767">
                  <c:v>261.65607307956998</c:v>
                </c:pt>
                <c:pt idx="17768">
                  <c:v>261.62755196951002</c:v>
                </c:pt>
                <c:pt idx="17769">
                  <c:v>261.59515325717399</c:v>
                </c:pt>
                <c:pt idx="17770">
                  <c:v>261.59463185929798</c:v>
                </c:pt>
                <c:pt idx="17771">
                  <c:v>261.59441814777398</c:v>
                </c:pt>
                <c:pt idx="17772">
                  <c:v>261.58939359866997</c:v>
                </c:pt>
                <c:pt idx="17773">
                  <c:v>261.582770338008</c:v>
                </c:pt>
                <c:pt idx="17774">
                  <c:v>261.56809600492397</c:v>
                </c:pt>
                <c:pt idx="17775">
                  <c:v>261.53975498213799</c:v>
                </c:pt>
                <c:pt idx="17776">
                  <c:v>261.51674393973701</c:v>
                </c:pt>
                <c:pt idx="17777">
                  <c:v>261.50723779725098</c:v>
                </c:pt>
                <c:pt idx="17778">
                  <c:v>261.45493083208999</c:v>
                </c:pt>
                <c:pt idx="17779">
                  <c:v>261.446367216829</c:v>
                </c:pt>
                <c:pt idx="17780">
                  <c:v>261.367055439225</c:v>
                </c:pt>
                <c:pt idx="17781">
                  <c:v>261.339957728824</c:v>
                </c:pt>
                <c:pt idx="17782">
                  <c:v>261.31887863484002</c:v>
                </c:pt>
                <c:pt idx="17783">
                  <c:v>261.311574575836</c:v>
                </c:pt>
                <c:pt idx="17784">
                  <c:v>261.30336759455298</c:v>
                </c:pt>
                <c:pt idx="17785">
                  <c:v>261.21424569096502</c:v>
                </c:pt>
                <c:pt idx="17786">
                  <c:v>261.18385642605898</c:v>
                </c:pt>
                <c:pt idx="17787">
                  <c:v>261.10087146162999</c:v>
                </c:pt>
                <c:pt idx="17788">
                  <c:v>260.95691061462799</c:v>
                </c:pt>
                <c:pt idx="17789">
                  <c:v>260.896892067191</c:v>
                </c:pt>
                <c:pt idx="17790">
                  <c:v>260.88246855862502</c:v>
                </c:pt>
                <c:pt idx="17791">
                  <c:v>260.84660560258601</c:v>
                </c:pt>
                <c:pt idx="17792">
                  <c:v>260.82082841091699</c:v>
                </c:pt>
                <c:pt idx="17793">
                  <c:v>260.74407797678703</c:v>
                </c:pt>
                <c:pt idx="17794">
                  <c:v>260.704806931473</c:v>
                </c:pt>
                <c:pt idx="17795">
                  <c:v>260.68962232932</c:v>
                </c:pt>
                <c:pt idx="17796">
                  <c:v>260.68286532609301</c:v>
                </c:pt>
                <c:pt idx="17797">
                  <c:v>260.66581745088098</c:v>
                </c:pt>
                <c:pt idx="17798">
                  <c:v>260.62825092557898</c:v>
                </c:pt>
                <c:pt idx="17799">
                  <c:v>260.55699941253698</c:v>
                </c:pt>
                <c:pt idx="17800">
                  <c:v>260.52924037459701</c:v>
                </c:pt>
                <c:pt idx="17801">
                  <c:v>260.507601647743</c:v>
                </c:pt>
                <c:pt idx="17802">
                  <c:v>260.48694610104798</c:v>
                </c:pt>
                <c:pt idx="17803">
                  <c:v>260.46438534406599</c:v>
                </c:pt>
                <c:pt idx="17804">
                  <c:v>260.40502307681402</c:v>
                </c:pt>
                <c:pt idx="17805">
                  <c:v>260.39616141915798</c:v>
                </c:pt>
                <c:pt idx="17806">
                  <c:v>260.34363810969</c:v>
                </c:pt>
                <c:pt idx="17807">
                  <c:v>260.25433606141002</c:v>
                </c:pt>
                <c:pt idx="17808">
                  <c:v>260.23898112934103</c:v>
                </c:pt>
                <c:pt idx="17809">
                  <c:v>260.20489888841399</c:v>
                </c:pt>
                <c:pt idx="17810">
                  <c:v>260.19444512003997</c:v>
                </c:pt>
                <c:pt idx="17811">
                  <c:v>260.117910858122</c:v>
                </c:pt>
                <c:pt idx="17812">
                  <c:v>260.07777705646998</c:v>
                </c:pt>
                <c:pt idx="17813">
                  <c:v>260.063219351962</c:v>
                </c:pt>
                <c:pt idx="17814">
                  <c:v>260.05619085868</c:v>
                </c:pt>
                <c:pt idx="17815">
                  <c:v>260.04695093584797</c:v>
                </c:pt>
                <c:pt idx="17816">
                  <c:v>260.02699782121698</c:v>
                </c:pt>
                <c:pt idx="17817">
                  <c:v>259.96518407514202</c:v>
                </c:pt>
                <c:pt idx="17818">
                  <c:v>259.91441491698998</c:v>
                </c:pt>
                <c:pt idx="17819">
                  <c:v>259.85516965097298</c:v>
                </c:pt>
                <c:pt idx="17820">
                  <c:v>259.85385531012798</c:v>
                </c:pt>
                <c:pt idx="17821">
                  <c:v>259.83663404409202</c:v>
                </c:pt>
                <c:pt idx="17822">
                  <c:v>259.76821213850002</c:v>
                </c:pt>
                <c:pt idx="17823">
                  <c:v>259.73896627055302</c:v>
                </c:pt>
                <c:pt idx="17824">
                  <c:v>259.72520192380199</c:v>
                </c:pt>
                <c:pt idx="17825">
                  <c:v>259.707418420902</c:v>
                </c:pt>
                <c:pt idx="17826">
                  <c:v>259.70101175776801</c:v>
                </c:pt>
                <c:pt idx="17827">
                  <c:v>259.66082627254002</c:v>
                </c:pt>
                <c:pt idx="17828">
                  <c:v>259.64184718809099</c:v>
                </c:pt>
                <c:pt idx="17829">
                  <c:v>259.63392018584801</c:v>
                </c:pt>
                <c:pt idx="17830">
                  <c:v>259.60691671478401</c:v>
                </c:pt>
                <c:pt idx="17831">
                  <c:v>259.561848329285</c:v>
                </c:pt>
                <c:pt idx="17832">
                  <c:v>259.54089170089401</c:v>
                </c:pt>
                <c:pt idx="17833">
                  <c:v>259.53864739554001</c:v>
                </c:pt>
                <c:pt idx="17834">
                  <c:v>259.52604998139401</c:v>
                </c:pt>
                <c:pt idx="17835">
                  <c:v>259.41680317097098</c:v>
                </c:pt>
                <c:pt idx="17836">
                  <c:v>259.400114922461</c:v>
                </c:pt>
                <c:pt idx="17837">
                  <c:v>259.28261322513299</c:v>
                </c:pt>
                <c:pt idx="17838">
                  <c:v>259.25857003725798</c:v>
                </c:pt>
                <c:pt idx="17839">
                  <c:v>259.179443587908</c:v>
                </c:pt>
                <c:pt idx="17840">
                  <c:v>259.07373091123702</c:v>
                </c:pt>
                <c:pt idx="17841">
                  <c:v>259.02745519985001</c:v>
                </c:pt>
                <c:pt idx="17842">
                  <c:v>259.01657708540603</c:v>
                </c:pt>
                <c:pt idx="17843">
                  <c:v>258.94353503935503</c:v>
                </c:pt>
                <c:pt idx="17844">
                  <c:v>258.92949131517798</c:v>
                </c:pt>
                <c:pt idx="17845">
                  <c:v>258.89799617710099</c:v>
                </c:pt>
                <c:pt idx="17846">
                  <c:v>258.865327224672</c:v>
                </c:pt>
                <c:pt idx="17847">
                  <c:v>258.855994869413</c:v>
                </c:pt>
                <c:pt idx="17848">
                  <c:v>258.84067969729699</c:v>
                </c:pt>
                <c:pt idx="17849">
                  <c:v>258.77113250331701</c:v>
                </c:pt>
                <c:pt idx="17850">
                  <c:v>258.73985334315302</c:v>
                </c:pt>
                <c:pt idx="17851">
                  <c:v>258.63780205578001</c:v>
                </c:pt>
                <c:pt idx="17852">
                  <c:v>258.56479491734302</c:v>
                </c:pt>
                <c:pt idx="17853">
                  <c:v>258.51311488205403</c:v>
                </c:pt>
                <c:pt idx="17854">
                  <c:v>258.46258532963202</c:v>
                </c:pt>
                <c:pt idx="17855">
                  <c:v>258.43711411690498</c:v>
                </c:pt>
                <c:pt idx="17856">
                  <c:v>258.39959055464999</c:v>
                </c:pt>
                <c:pt idx="17857">
                  <c:v>258.37047626977102</c:v>
                </c:pt>
                <c:pt idx="17858">
                  <c:v>258.299813376077</c:v>
                </c:pt>
                <c:pt idx="17859">
                  <c:v>258.294079501677</c:v>
                </c:pt>
                <c:pt idx="17860">
                  <c:v>258.261968924141</c:v>
                </c:pt>
                <c:pt idx="17861">
                  <c:v>258.253195097625</c:v>
                </c:pt>
                <c:pt idx="17862">
                  <c:v>258.23870812111801</c:v>
                </c:pt>
                <c:pt idx="17863">
                  <c:v>258.21692617826199</c:v>
                </c:pt>
                <c:pt idx="17864">
                  <c:v>258.201113502775</c:v>
                </c:pt>
                <c:pt idx="17865">
                  <c:v>258.19393166953699</c:v>
                </c:pt>
                <c:pt idx="17866">
                  <c:v>258.17379857296999</c:v>
                </c:pt>
                <c:pt idx="17867">
                  <c:v>258.10082204401198</c:v>
                </c:pt>
                <c:pt idx="17868">
                  <c:v>258.07816990839501</c:v>
                </c:pt>
                <c:pt idx="17869">
                  <c:v>258.04550738402497</c:v>
                </c:pt>
                <c:pt idx="17870">
                  <c:v>258.024528812612</c:v>
                </c:pt>
                <c:pt idx="17871">
                  <c:v>258.01029697815699</c:v>
                </c:pt>
                <c:pt idx="17872">
                  <c:v>257.97096313259601</c:v>
                </c:pt>
                <c:pt idx="17873">
                  <c:v>257.90137348543402</c:v>
                </c:pt>
                <c:pt idx="17874">
                  <c:v>257.86704614168798</c:v>
                </c:pt>
                <c:pt idx="17875">
                  <c:v>257.84754672191701</c:v>
                </c:pt>
                <c:pt idx="17876">
                  <c:v>257.80843350666498</c:v>
                </c:pt>
                <c:pt idx="17877">
                  <c:v>257.79313665685402</c:v>
                </c:pt>
                <c:pt idx="17878">
                  <c:v>257.78008815617898</c:v>
                </c:pt>
                <c:pt idx="17879">
                  <c:v>257.65847840361499</c:v>
                </c:pt>
                <c:pt idx="17880">
                  <c:v>257.650222321949</c:v>
                </c:pt>
                <c:pt idx="17881">
                  <c:v>257.61236502610899</c:v>
                </c:pt>
                <c:pt idx="17882">
                  <c:v>257.60136209374099</c:v>
                </c:pt>
                <c:pt idx="17883">
                  <c:v>257.59676671664499</c:v>
                </c:pt>
                <c:pt idx="17884">
                  <c:v>257.59302111762099</c:v>
                </c:pt>
                <c:pt idx="17885">
                  <c:v>257.53724265167699</c:v>
                </c:pt>
                <c:pt idx="17886">
                  <c:v>257.53718263355802</c:v>
                </c:pt>
                <c:pt idx="17887">
                  <c:v>257.46343084458198</c:v>
                </c:pt>
                <c:pt idx="17888">
                  <c:v>257.43730322564602</c:v>
                </c:pt>
                <c:pt idx="17889">
                  <c:v>257.43687830872398</c:v>
                </c:pt>
                <c:pt idx="17890">
                  <c:v>257.38716678870799</c:v>
                </c:pt>
                <c:pt idx="17891">
                  <c:v>257.37744630168999</c:v>
                </c:pt>
                <c:pt idx="17892">
                  <c:v>257.35545934539402</c:v>
                </c:pt>
                <c:pt idx="17893">
                  <c:v>257.31364663505099</c:v>
                </c:pt>
                <c:pt idx="17894">
                  <c:v>257.19117802422602</c:v>
                </c:pt>
                <c:pt idx="17895">
                  <c:v>257.164727209376</c:v>
                </c:pt>
                <c:pt idx="17896">
                  <c:v>256.931459408546</c:v>
                </c:pt>
                <c:pt idx="17897">
                  <c:v>256.91299826112203</c:v>
                </c:pt>
                <c:pt idx="17898">
                  <c:v>256.82058020596799</c:v>
                </c:pt>
                <c:pt idx="17899">
                  <c:v>256.78472212737699</c:v>
                </c:pt>
                <c:pt idx="17900">
                  <c:v>256.74981663339901</c:v>
                </c:pt>
                <c:pt idx="17901">
                  <c:v>256.74590193619599</c:v>
                </c:pt>
                <c:pt idx="17902">
                  <c:v>256.740504353875</c:v>
                </c:pt>
                <c:pt idx="17903">
                  <c:v>256.726093161351</c:v>
                </c:pt>
                <c:pt idx="17904">
                  <c:v>256.722133192255</c:v>
                </c:pt>
                <c:pt idx="17905">
                  <c:v>256.68757965937402</c:v>
                </c:pt>
                <c:pt idx="17906">
                  <c:v>256.68270692629</c:v>
                </c:pt>
                <c:pt idx="17907">
                  <c:v>256.65660740542302</c:v>
                </c:pt>
                <c:pt idx="17908">
                  <c:v>256.62695388030102</c:v>
                </c:pt>
                <c:pt idx="17909">
                  <c:v>256.61583162105097</c:v>
                </c:pt>
                <c:pt idx="17910">
                  <c:v>256.59923495775098</c:v>
                </c:pt>
                <c:pt idx="17911">
                  <c:v>256.56290347109098</c:v>
                </c:pt>
                <c:pt idx="17912">
                  <c:v>256.52948506222799</c:v>
                </c:pt>
                <c:pt idx="17913">
                  <c:v>256.47139876240999</c:v>
                </c:pt>
                <c:pt idx="17914">
                  <c:v>256.44851272712901</c:v>
                </c:pt>
                <c:pt idx="17915">
                  <c:v>256.338479328353</c:v>
                </c:pt>
                <c:pt idx="17916">
                  <c:v>256.32685141416198</c:v>
                </c:pt>
                <c:pt idx="17917">
                  <c:v>256.30152343668902</c:v>
                </c:pt>
                <c:pt idx="17918">
                  <c:v>256.27343372596903</c:v>
                </c:pt>
                <c:pt idx="17919">
                  <c:v>256.24332755502797</c:v>
                </c:pt>
                <c:pt idx="17920">
                  <c:v>256.186242281798</c:v>
                </c:pt>
                <c:pt idx="17921">
                  <c:v>256.17232674790398</c:v>
                </c:pt>
                <c:pt idx="17922">
                  <c:v>256.144457137632</c:v>
                </c:pt>
                <c:pt idx="17923">
                  <c:v>256.11758182284001</c:v>
                </c:pt>
                <c:pt idx="17924">
                  <c:v>256.08737982696601</c:v>
                </c:pt>
                <c:pt idx="17925">
                  <c:v>256.066433154869</c:v>
                </c:pt>
                <c:pt idx="17926">
                  <c:v>256.06601201992203</c:v>
                </c:pt>
                <c:pt idx="17927">
                  <c:v>256.06126938360302</c:v>
                </c:pt>
                <c:pt idx="17928">
                  <c:v>256.01358166544401</c:v>
                </c:pt>
                <c:pt idx="17929">
                  <c:v>255.97273489052799</c:v>
                </c:pt>
                <c:pt idx="17930">
                  <c:v>255.94653425666399</c:v>
                </c:pt>
                <c:pt idx="17931">
                  <c:v>255.932718901969</c:v>
                </c:pt>
                <c:pt idx="17932">
                  <c:v>255.91561791497901</c:v>
                </c:pt>
                <c:pt idx="17933">
                  <c:v>255.91303111914399</c:v>
                </c:pt>
                <c:pt idx="17934">
                  <c:v>255.889914725095</c:v>
                </c:pt>
                <c:pt idx="17935">
                  <c:v>255.873542875743</c:v>
                </c:pt>
                <c:pt idx="17936">
                  <c:v>255.868462859066</c:v>
                </c:pt>
                <c:pt idx="17937">
                  <c:v>255.827839394634</c:v>
                </c:pt>
                <c:pt idx="17938">
                  <c:v>255.818273785739</c:v>
                </c:pt>
                <c:pt idx="17939">
                  <c:v>255.69182709499401</c:v>
                </c:pt>
                <c:pt idx="17940">
                  <c:v>255.60780495609299</c:v>
                </c:pt>
                <c:pt idx="17941">
                  <c:v>255.60076136209699</c:v>
                </c:pt>
                <c:pt idx="17942">
                  <c:v>255.586266280601</c:v>
                </c:pt>
                <c:pt idx="17943">
                  <c:v>255.53172145526699</c:v>
                </c:pt>
                <c:pt idx="17944">
                  <c:v>255.50779272737401</c:v>
                </c:pt>
                <c:pt idx="17945">
                  <c:v>255.480998272384</c:v>
                </c:pt>
                <c:pt idx="17946">
                  <c:v>255.46483066128599</c:v>
                </c:pt>
                <c:pt idx="17947">
                  <c:v>255.46442617573601</c:v>
                </c:pt>
                <c:pt idx="17948">
                  <c:v>255.456254910507</c:v>
                </c:pt>
                <c:pt idx="17949">
                  <c:v>255.27645454655999</c:v>
                </c:pt>
                <c:pt idx="17950">
                  <c:v>255.25148750178701</c:v>
                </c:pt>
                <c:pt idx="17951">
                  <c:v>255.17386723109601</c:v>
                </c:pt>
                <c:pt idx="17952">
                  <c:v>255.167383029272</c:v>
                </c:pt>
                <c:pt idx="17953">
                  <c:v>255.15391775009999</c:v>
                </c:pt>
                <c:pt idx="17954">
                  <c:v>255.13936190793601</c:v>
                </c:pt>
                <c:pt idx="17955">
                  <c:v>255.12644614772401</c:v>
                </c:pt>
                <c:pt idx="17956">
                  <c:v>255.121790810725</c:v>
                </c:pt>
                <c:pt idx="17957">
                  <c:v>255.06019023242499</c:v>
                </c:pt>
                <c:pt idx="17958">
                  <c:v>255.05856960399501</c:v>
                </c:pt>
                <c:pt idx="17959">
                  <c:v>255.052094201811</c:v>
                </c:pt>
                <c:pt idx="17960">
                  <c:v>255.03872849736101</c:v>
                </c:pt>
                <c:pt idx="17961">
                  <c:v>255.008678370588</c:v>
                </c:pt>
                <c:pt idx="17962">
                  <c:v>255.004277922337</c:v>
                </c:pt>
                <c:pt idx="17963">
                  <c:v>254.99991726582101</c:v>
                </c:pt>
                <c:pt idx="17964">
                  <c:v>254.973790298214</c:v>
                </c:pt>
                <c:pt idx="17965">
                  <c:v>254.95038102400099</c:v>
                </c:pt>
                <c:pt idx="17966">
                  <c:v>254.93542525266</c:v>
                </c:pt>
                <c:pt idx="17967">
                  <c:v>254.91267141906599</c:v>
                </c:pt>
                <c:pt idx="17968">
                  <c:v>254.888291840855</c:v>
                </c:pt>
                <c:pt idx="17969">
                  <c:v>254.88508108641</c:v>
                </c:pt>
                <c:pt idx="17970">
                  <c:v>254.84990216752499</c:v>
                </c:pt>
                <c:pt idx="17971">
                  <c:v>254.79771363891601</c:v>
                </c:pt>
                <c:pt idx="17972">
                  <c:v>254.759241291189</c:v>
                </c:pt>
                <c:pt idx="17973">
                  <c:v>254.68216835406599</c:v>
                </c:pt>
                <c:pt idx="17974">
                  <c:v>254.66657907675</c:v>
                </c:pt>
                <c:pt idx="17975">
                  <c:v>254.65338732353999</c:v>
                </c:pt>
                <c:pt idx="17976">
                  <c:v>254.572553618619</c:v>
                </c:pt>
                <c:pt idx="17977">
                  <c:v>254.54725779635999</c:v>
                </c:pt>
                <c:pt idx="17978">
                  <c:v>254.543503022225</c:v>
                </c:pt>
                <c:pt idx="17979">
                  <c:v>254.46924578090301</c:v>
                </c:pt>
                <c:pt idx="17980">
                  <c:v>254.43007085973301</c:v>
                </c:pt>
                <c:pt idx="17981">
                  <c:v>254.40227484738099</c:v>
                </c:pt>
                <c:pt idx="17982">
                  <c:v>254.318859356926</c:v>
                </c:pt>
                <c:pt idx="17983">
                  <c:v>254.293115209115</c:v>
                </c:pt>
                <c:pt idx="17984">
                  <c:v>254.292285680188</c:v>
                </c:pt>
                <c:pt idx="17985">
                  <c:v>254.281062817064</c:v>
                </c:pt>
                <c:pt idx="17986">
                  <c:v>254.22292852671001</c:v>
                </c:pt>
                <c:pt idx="17987">
                  <c:v>254.22031658869599</c:v>
                </c:pt>
                <c:pt idx="17988">
                  <c:v>254.18162618560601</c:v>
                </c:pt>
                <c:pt idx="17989">
                  <c:v>254.16241926302001</c:v>
                </c:pt>
                <c:pt idx="17990">
                  <c:v>254.09865395145499</c:v>
                </c:pt>
                <c:pt idx="17991">
                  <c:v>253.999249238418</c:v>
                </c:pt>
                <c:pt idx="17992">
                  <c:v>253.950181573886</c:v>
                </c:pt>
                <c:pt idx="17993">
                  <c:v>253.80195149249801</c:v>
                </c:pt>
                <c:pt idx="17994">
                  <c:v>253.75707309991901</c:v>
                </c:pt>
                <c:pt idx="17995">
                  <c:v>253.656235919132</c:v>
                </c:pt>
                <c:pt idx="17996">
                  <c:v>253.62894877854899</c:v>
                </c:pt>
                <c:pt idx="17997">
                  <c:v>253.57026607027001</c:v>
                </c:pt>
                <c:pt idx="17998">
                  <c:v>253.56498463412001</c:v>
                </c:pt>
                <c:pt idx="17999">
                  <c:v>253.54493697420199</c:v>
                </c:pt>
                <c:pt idx="18000">
                  <c:v>253.544545702959</c:v>
                </c:pt>
                <c:pt idx="18001">
                  <c:v>253.533350117932</c:v>
                </c:pt>
                <c:pt idx="18002">
                  <c:v>253.531199407</c:v>
                </c:pt>
                <c:pt idx="18003">
                  <c:v>253.51829679052199</c:v>
                </c:pt>
                <c:pt idx="18004">
                  <c:v>253.515500081125</c:v>
                </c:pt>
                <c:pt idx="18005">
                  <c:v>253.482806118388</c:v>
                </c:pt>
                <c:pt idx="18006">
                  <c:v>253.457858662164</c:v>
                </c:pt>
                <c:pt idx="18007">
                  <c:v>253.43921478207801</c:v>
                </c:pt>
                <c:pt idx="18008">
                  <c:v>253.42898304560299</c:v>
                </c:pt>
                <c:pt idx="18009">
                  <c:v>253.395883089932</c:v>
                </c:pt>
                <c:pt idx="18010">
                  <c:v>253.310787914315</c:v>
                </c:pt>
                <c:pt idx="18011">
                  <c:v>253.29605102158999</c:v>
                </c:pt>
                <c:pt idx="18012">
                  <c:v>253.267196656252</c:v>
                </c:pt>
                <c:pt idx="18013">
                  <c:v>253.20117528678</c:v>
                </c:pt>
                <c:pt idx="18014">
                  <c:v>253.10891632094001</c:v>
                </c:pt>
                <c:pt idx="18015">
                  <c:v>253.07829067043801</c:v>
                </c:pt>
                <c:pt idx="18016">
                  <c:v>253.07758473792401</c:v>
                </c:pt>
                <c:pt idx="18017">
                  <c:v>253.037328588538</c:v>
                </c:pt>
                <c:pt idx="18018">
                  <c:v>252.98819605309501</c:v>
                </c:pt>
                <c:pt idx="18019">
                  <c:v>252.97034347946399</c:v>
                </c:pt>
                <c:pt idx="18020">
                  <c:v>252.954682789793</c:v>
                </c:pt>
                <c:pt idx="18021">
                  <c:v>252.953659368795</c:v>
                </c:pt>
                <c:pt idx="18022">
                  <c:v>252.940850018389</c:v>
                </c:pt>
                <c:pt idx="18023">
                  <c:v>252.93466386935799</c:v>
                </c:pt>
                <c:pt idx="18024">
                  <c:v>252.90632012729401</c:v>
                </c:pt>
                <c:pt idx="18025">
                  <c:v>252.87729671807301</c:v>
                </c:pt>
                <c:pt idx="18026">
                  <c:v>252.867624645022</c:v>
                </c:pt>
                <c:pt idx="18027">
                  <c:v>252.857576885187</c:v>
                </c:pt>
                <c:pt idx="18028">
                  <c:v>252.736043919694</c:v>
                </c:pt>
                <c:pt idx="18029">
                  <c:v>252.64732129979001</c:v>
                </c:pt>
                <c:pt idx="18030">
                  <c:v>252.60242704906801</c:v>
                </c:pt>
                <c:pt idx="18031">
                  <c:v>252.568918812844</c:v>
                </c:pt>
                <c:pt idx="18032">
                  <c:v>252.55593570884801</c:v>
                </c:pt>
                <c:pt idx="18033">
                  <c:v>252.394031405492</c:v>
                </c:pt>
                <c:pt idx="18034">
                  <c:v>252.39037220855599</c:v>
                </c:pt>
                <c:pt idx="18035">
                  <c:v>252.28196809068001</c:v>
                </c:pt>
                <c:pt idx="18036">
                  <c:v>252.2730593579</c:v>
                </c:pt>
                <c:pt idx="18037">
                  <c:v>252.256365439983</c:v>
                </c:pt>
                <c:pt idx="18038">
                  <c:v>252.23488723492599</c:v>
                </c:pt>
                <c:pt idx="18039">
                  <c:v>252.214063909846</c:v>
                </c:pt>
                <c:pt idx="18040">
                  <c:v>252.212961041032</c:v>
                </c:pt>
                <c:pt idx="18041">
                  <c:v>252.187366943852</c:v>
                </c:pt>
                <c:pt idx="18042">
                  <c:v>252.177110321805</c:v>
                </c:pt>
                <c:pt idx="18043">
                  <c:v>252.11261656728001</c:v>
                </c:pt>
                <c:pt idx="18044">
                  <c:v>252.112299428168</c:v>
                </c:pt>
                <c:pt idx="18045">
                  <c:v>252.09794354888501</c:v>
                </c:pt>
                <c:pt idx="18046">
                  <c:v>252.07454774224701</c:v>
                </c:pt>
                <c:pt idx="18047">
                  <c:v>252.05714974971701</c:v>
                </c:pt>
                <c:pt idx="18048">
                  <c:v>252.05614786746199</c:v>
                </c:pt>
                <c:pt idx="18049">
                  <c:v>252.04802783337701</c:v>
                </c:pt>
                <c:pt idx="18050">
                  <c:v>252.02657818985699</c:v>
                </c:pt>
                <c:pt idx="18051">
                  <c:v>252.002782652712</c:v>
                </c:pt>
                <c:pt idx="18052">
                  <c:v>251.94963603395399</c:v>
                </c:pt>
                <c:pt idx="18053">
                  <c:v>251.91945846076499</c:v>
                </c:pt>
                <c:pt idx="18054">
                  <c:v>251.843874241592</c:v>
                </c:pt>
                <c:pt idx="18055">
                  <c:v>251.83808803638399</c:v>
                </c:pt>
                <c:pt idx="18056">
                  <c:v>251.81756693060299</c:v>
                </c:pt>
                <c:pt idx="18057">
                  <c:v>251.704880517872</c:v>
                </c:pt>
                <c:pt idx="18058">
                  <c:v>251.66279959148201</c:v>
                </c:pt>
                <c:pt idx="18059">
                  <c:v>251.58349144523501</c:v>
                </c:pt>
                <c:pt idx="18060">
                  <c:v>251.54709414148999</c:v>
                </c:pt>
                <c:pt idx="18061">
                  <c:v>251.44935964520101</c:v>
                </c:pt>
                <c:pt idx="18062">
                  <c:v>251.44465240555201</c:v>
                </c:pt>
                <c:pt idx="18063">
                  <c:v>251.43602406289801</c:v>
                </c:pt>
                <c:pt idx="18064">
                  <c:v>251.42951566494</c:v>
                </c:pt>
                <c:pt idx="18065">
                  <c:v>251.42272184159</c:v>
                </c:pt>
                <c:pt idx="18066">
                  <c:v>251.42188450338199</c:v>
                </c:pt>
                <c:pt idx="18067">
                  <c:v>251.35104161441399</c:v>
                </c:pt>
                <c:pt idx="18068">
                  <c:v>251.34825267194199</c:v>
                </c:pt>
                <c:pt idx="18069">
                  <c:v>251.33510097479001</c:v>
                </c:pt>
                <c:pt idx="18070">
                  <c:v>251.32056963532801</c:v>
                </c:pt>
                <c:pt idx="18071">
                  <c:v>251.30134545686201</c:v>
                </c:pt>
                <c:pt idx="18072">
                  <c:v>251.25463324117101</c:v>
                </c:pt>
                <c:pt idx="18073">
                  <c:v>251.11305180684801</c:v>
                </c:pt>
                <c:pt idx="18074">
                  <c:v>251.107316947003</c:v>
                </c:pt>
                <c:pt idx="18075">
                  <c:v>251.051596737251</c:v>
                </c:pt>
                <c:pt idx="18076">
                  <c:v>251.04769382237001</c:v>
                </c:pt>
                <c:pt idx="18077">
                  <c:v>251.030768198159</c:v>
                </c:pt>
                <c:pt idx="18078">
                  <c:v>250.977414687764</c:v>
                </c:pt>
                <c:pt idx="18079">
                  <c:v>250.97666065703501</c:v>
                </c:pt>
                <c:pt idx="18080">
                  <c:v>250.80624545003599</c:v>
                </c:pt>
                <c:pt idx="18081">
                  <c:v>250.80175874225</c:v>
                </c:pt>
                <c:pt idx="18082">
                  <c:v>250.77539782697201</c:v>
                </c:pt>
                <c:pt idx="18083">
                  <c:v>250.73439311762701</c:v>
                </c:pt>
                <c:pt idx="18084">
                  <c:v>250.72459686869601</c:v>
                </c:pt>
                <c:pt idx="18085">
                  <c:v>250.66996485949699</c:v>
                </c:pt>
                <c:pt idx="18086">
                  <c:v>250.664698066993</c:v>
                </c:pt>
                <c:pt idx="18087">
                  <c:v>250.606746797131</c:v>
                </c:pt>
                <c:pt idx="18088">
                  <c:v>250.60379490767201</c:v>
                </c:pt>
                <c:pt idx="18089">
                  <c:v>250.59864177593499</c:v>
                </c:pt>
                <c:pt idx="18090">
                  <c:v>250.59120727806501</c:v>
                </c:pt>
                <c:pt idx="18091">
                  <c:v>250.570028078647</c:v>
                </c:pt>
                <c:pt idx="18092">
                  <c:v>250.48446260099999</c:v>
                </c:pt>
                <c:pt idx="18093">
                  <c:v>250.409503676772</c:v>
                </c:pt>
                <c:pt idx="18094">
                  <c:v>250.40851643077801</c:v>
                </c:pt>
                <c:pt idx="18095">
                  <c:v>250.32775028284999</c:v>
                </c:pt>
                <c:pt idx="18096">
                  <c:v>250.25097528240099</c:v>
                </c:pt>
                <c:pt idx="18097">
                  <c:v>250.247819616258</c:v>
                </c:pt>
                <c:pt idx="18098">
                  <c:v>250.21739839556099</c:v>
                </c:pt>
                <c:pt idx="18099">
                  <c:v>250.13698234189201</c:v>
                </c:pt>
                <c:pt idx="18100">
                  <c:v>250.09381145667601</c:v>
                </c:pt>
                <c:pt idx="18101">
                  <c:v>249.96130430241701</c:v>
                </c:pt>
                <c:pt idx="18102">
                  <c:v>249.899318245263</c:v>
                </c:pt>
                <c:pt idx="18103">
                  <c:v>249.86696609817699</c:v>
                </c:pt>
                <c:pt idx="18104">
                  <c:v>249.83598553065599</c:v>
                </c:pt>
                <c:pt idx="18105">
                  <c:v>249.835190818331</c:v>
                </c:pt>
                <c:pt idx="18106">
                  <c:v>249.69011961183099</c:v>
                </c:pt>
                <c:pt idx="18107">
                  <c:v>249.63816483733899</c:v>
                </c:pt>
                <c:pt idx="18108">
                  <c:v>249.622182581472</c:v>
                </c:pt>
                <c:pt idx="18109">
                  <c:v>249.564711717259</c:v>
                </c:pt>
                <c:pt idx="18110">
                  <c:v>249.38806380231</c:v>
                </c:pt>
                <c:pt idx="18111">
                  <c:v>249.37682963602799</c:v>
                </c:pt>
                <c:pt idx="18112">
                  <c:v>249.367506017989</c:v>
                </c:pt>
                <c:pt idx="18113">
                  <c:v>249.365013065656</c:v>
                </c:pt>
                <c:pt idx="18114">
                  <c:v>249.28785712219599</c:v>
                </c:pt>
                <c:pt idx="18115">
                  <c:v>249.27168595947899</c:v>
                </c:pt>
                <c:pt idx="18116">
                  <c:v>249.25369659758201</c:v>
                </c:pt>
                <c:pt idx="18117">
                  <c:v>249.20063855964699</c:v>
                </c:pt>
                <c:pt idx="18118">
                  <c:v>249.14087868942801</c:v>
                </c:pt>
                <c:pt idx="18119">
                  <c:v>249.14045221523801</c:v>
                </c:pt>
                <c:pt idx="18120">
                  <c:v>249.128192597273</c:v>
                </c:pt>
                <c:pt idx="18121">
                  <c:v>249.06082386831599</c:v>
                </c:pt>
                <c:pt idx="18122">
                  <c:v>249.00075179185299</c:v>
                </c:pt>
                <c:pt idx="18123">
                  <c:v>248.98800910642299</c:v>
                </c:pt>
                <c:pt idx="18124">
                  <c:v>248.94644980098499</c:v>
                </c:pt>
                <c:pt idx="18125">
                  <c:v>248.926649040044</c:v>
                </c:pt>
                <c:pt idx="18126">
                  <c:v>248.91051980946901</c:v>
                </c:pt>
                <c:pt idx="18127">
                  <c:v>248.87954543363301</c:v>
                </c:pt>
                <c:pt idx="18128">
                  <c:v>248.82883575358099</c:v>
                </c:pt>
                <c:pt idx="18129">
                  <c:v>248.75172031693</c:v>
                </c:pt>
                <c:pt idx="18130">
                  <c:v>248.703084578465</c:v>
                </c:pt>
                <c:pt idx="18131">
                  <c:v>248.70271484025801</c:v>
                </c:pt>
                <c:pt idx="18132">
                  <c:v>248.688960063596</c:v>
                </c:pt>
                <c:pt idx="18133">
                  <c:v>248.59618196329299</c:v>
                </c:pt>
                <c:pt idx="18134">
                  <c:v>248.582621788479</c:v>
                </c:pt>
                <c:pt idx="18135">
                  <c:v>248.56292644640999</c:v>
                </c:pt>
                <c:pt idx="18136">
                  <c:v>248.53318164503099</c:v>
                </c:pt>
                <c:pt idx="18137">
                  <c:v>248.48495119915299</c:v>
                </c:pt>
                <c:pt idx="18138">
                  <c:v>248.47911923958301</c:v>
                </c:pt>
                <c:pt idx="18139">
                  <c:v>248.43751134819101</c:v>
                </c:pt>
                <c:pt idx="18140">
                  <c:v>248.42209317326299</c:v>
                </c:pt>
                <c:pt idx="18141">
                  <c:v>248.379079410158</c:v>
                </c:pt>
                <c:pt idx="18142">
                  <c:v>248.33420396104199</c:v>
                </c:pt>
                <c:pt idx="18143">
                  <c:v>248.31921451458601</c:v>
                </c:pt>
                <c:pt idx="18144">
                  <c:v>248.24626928835301</c:v>
                </c:pt>
                <c:pt idx="18145">
                  <c:v>248.241530417809</c:v>
                </c:pt>
                <c:pt idx="18146">
                  <c:v>248.23179813155301</c:v>
                </c:pt>
                <c:pt idx="18147">
                  <c:v>248.225153428521</c:v>
                </c:pt>
                <c:pt idx="18148">
                  <c:v>248.173704547276</c:v>
                </c:pt>
                <c:pt idx="18149">
                  <c:v>248.122593230495</c:v>
                </c:pt>
                <c:pt idx="18150">
                  <c:v>248.119357776058</c:v>
                </c:pt>
                <c:pt idx="18151">
                  <c:v>248.102704171537</c:v>
                </c:pt>
                <c:pt idx="18152">
                  <c:v>248.097464578554</c:v>
                </c:pt>
                <c:pt idx="18153">
                  <c:v>248.087286455916</c:v>
                </c:pt>
                <c:pt idx="18154">
                  <c:v>248.00258988670299</c:v>
                </c:pt>
                <c:pt idx="18155">
                  <c:v>247.98435806100599</c:v>
                </c:pt>
                <c:pt idx="18156">
                  <c:v>247.97584460078099</c:v>
                </c:pt>
                <c:pt idx="18157">
                  <c:v>247.96718351415899</c:v>
                </c:pt>
                <c:pt idx="18158">
                  <c:v>247.88326983283301</c:v>
                </c:pt>
                <c:pt idx="18159">
                  <c:v>247.80659073386801</c:v>
                </c:pt>
                <c:pt idx="18160">
                  <c:v>247.77377758290399</c:v>
                </c:pt>
                <c:pt idx="18161">
                  <c:v>247.77266052422999</c:v>
                </c:pt>
                <c:pt idx="18162">
                  <c:v>247.76712242213799</c:v>
                </c:pt>
                <c:pt idx="18163">
                  <c:v>247.695178680461</c:v>
                </c:pt>
                <c:pt idx="18164">
                  <c:v>247.62100535450901</c:v>
                </c:pt>
                <c:pt idx="18165">
                  <c:v>247.58575450743001</c:v>
                </c:pt>
                <c:pt idx="18166">
                  <c:v>247.52224791531199</c:v>
                </c:pt>
                <c:pt idx="18167">
                  <c:v>247.514558451635</c:v>
                </c:pt>
                <c:pt idx="18168">
                  <c:v>247.49435472233401</c:v>
                </c:pt>
                <c:pt idx="18169">
                  <c:v>247.449615865656</c:v>
                </c:pt>
                <c:pt idx="18170">
                  <c:v>247.41940092634999</c:v>
                </c:pt>
                <c:pt idx="18171">
                  <c:v>247.36966181376499</c:v>
                </c:pt>
                <c:pt idx="18172">
                  <c:v>247.36338174739899</c:v>
                </c:pt>
                <c:pt idx="18173">
                  <c:v>247.353483848948</c:v>
                </c:pt>
                <c:pt idx="18174">
                  <c:v>247.312449276661</c:v>
                </c:pt>
                <c:pt idx="18175">
                  <c:v>247.290842417996</c:v>
                </c:pt>
                <c:pt idx="18176">
                  <c:v>247.258671694361</c:v>
                </c:pt>
                <c:pt idx="18177">
                  <c:v>247.25322827225801</c:v>
                </c:pt>
                <c:pt idx="18178">
                  <c:v>247.24968048215601</c:v>
                </c:pt>
                <c:pt idx="18179">
                  <c:v>247.21829413499901</c:v>
                </c:pt>
                <c:pt idx="18180">
                  <c:v>247.21293413495499</c:v>
                </c:pt>
                <c:pt idx="18181">
                  <c:v>247.204108816146</c:v>
                </c:pt>
                <c:pt idx="18182">
                  <c:v>247.19546145336</c:v>
                </c:pt>
                <c:pt idx="18183">
                  <c:v>247.09826985194499</c:v>
                </c:pt>
                <c:pt idx="18184">
                  <c:v>247.09178105657199</c:v>
                </c:pt>
                <c:pt idx="18185">
                  <c:v>247.07861314826201</c:v>
                </c:pt>
                <c:pt idx="18186">
                  <c:v>246.94140126523101</c:v>
                </c:pt>
                <c:pt idx="18187">
                  <c:v>246.920814250299</c:v>
                </c:pt>
                <c:pt idx="18188">
                  <c:v>246.88999128026799</c:v>
                </c:pt>
                <c:pt idx="18189">
                  <c:v>246.852752936081</c:v>
                </c:pt>
                <c:pt idx="18190">
                  <c:v>246.85095596547501</c:v>
                </c:pt>
                <c:pt idx="18191">
                  <c:v>246.825064679626</c:v>
                </c:pt>
                <c:pt idx="18192">
                  <c:v>246.82436917667499</c:v>
                </c:pt>
                <c:pt idx="18193">
                  <c:v>246.788308683064</c:v>
                </c:pt>
                <c:pt idx="18194">
                  <c:v>246.781956424828</c:v>
                </c:pt>
                <c:pt idx="18195">
                  <c:v>246.67971009341801</c:v>
                </c:pt>
                <c:pt idx="18196">
                  <c:v>246.676725318633</c:v>
                </c:pt>
                <c:pt idx="18197">
                  <c:v>246.65665504639699</c:v>
                </c:pt>
                <c:pt idx="18198">
                  <c:v>246.643763837412</c:v>
                </c:pt>
                <c:pt idx="18199">
                  <c:v>246.591624022556</c:v>
                </c:pt>
                <c:pt idx="18200">
                  <c:v>246.58661304687499</c:v>
                </c:pt>
                <c:pt idx="18201">
                  <c:v>246.57911500289799</c:v>
                </c:pt>
                <c:pt idx="18202">
                  <c:v>246.56080891705699</c:v>
                </c:pt>
                <c:pt idx="18203">
                  <c:v>246.50879817793901</c:v>
                </c:pt>
                <c:pt idx="18204">
                  <c:v>246.46664801343999</c:v>
                </c:pt>
                <c:pt idx="18205">
                  <c:v>246.42746715179899</c:v>
                </c:pt>
                <c:pt idx="18206">
                  <c:v>246.309336474193</c:v>
                </c:pt>
                <c:pt idx="18207">
                  <c:v>246.28609153658499</c:v>
                </c:pt>
                <c:pt idx="18208">
                  <c:v>246.272319121706</c:v>
                </c:pt>
                <c:pt idx="18209">
                  <c:v>246.225062205162</c:v>
                </c:pt>
                <c:pt idx="18210">
                  <c:v>246.197858671739</c:v>
                </c:pt>
                <c:pt idx="18211">
                  <c:v>246.15899519520801</c:v>
                </c:pt>
                <c:pt idx="18212">
                  <c:v>246.12902573033</c:v>
                </c:pt>
                <c:pt idx="18213">
                  <c:v>246.077237635286</c:v>
                </c:pt>
                <c:pt idx="18214">
                  <c:v>246.044620996378</c:v>
                </c:pt>
                <c:pt idx="18215">
                  <c:v>245.99128200100799</c:v>
                </c:pt>
                <c:pt idx="18216">
                  <c:v>245.988077328353</c:v>
                </c:pt>
                <c:pt idx="18217">
                  <c:v>245.95586853563901</c:v>
                </c:pt>
                <c:pt idx="18218">
                  <c:v>245.91865102531901</c:v>
                </c:pt>
                <c:pt idx="18219">
                  <c:v>245.88064062080699</c:v>
                </c:pt>
                <c:pt idx="18220">
                  <c:v>245.87003548996799</c:v>
                </c:pt>
                <c:pt idx="18221">
                  <c:v>245.85529750935501</c:v>
                </c:pt>
                <c:pt idx="18222">
                  <c:v>245.84507440942201</c:v>
                </c:pt>
                <c:pt idx="18223">
                  <c:v>245.83205302506599</c:v>
                </c:pt>
                <c:pt idx="18224">
                  <c:v>245.78792754282</c:v>
                </c:pt>
                <c:pt idx="18225">
                  <c:v>245.76856817746801</c:v>
                </c:pt>
                <c:pt idx="18226">
                  <c:v>245.737014871854</c:v>
                </c:pt>
                <c:pt idx="18227">
                  <c:v>245.64889648892901</c:v>
                </c:pt>
                <c:pt idx="18228">
                  <c:v>245.59191618144899</c:v>
                </c:pt>
                <c:pt idx="18229">
                  <c:v>245.536683077459</c:v>
                </c:pt>
                <c:pt idx="18230">
                  <c:v>245.503892627412</c:v>
                </c:pt>
                <c:pt idx="18231">
                  <c:v>245.48586121376499</c:v>
                </c:pt>
                <c:pt idx="18232">
                  <c:v>245.469964182692</c:v>
                </c:pt>
                <c:pt idx="18233">
                  <c:v>245.45159406982199</c:v>
                </c:pt>
                <c:pt idx="18234">
                  <c:v>245.366502454195</c:v>
                </c:pt>
                <c:pt idx="18235">
                  <c:v>245.34046727097001</c:v>
                </c:pt>
                <c:pt idx="18236">
                  <c:v>245.32951953431501</c:v>
                </c:pt>
                <c:pt idx="18237">
                  <c:v>245.305279592993</c:v>
                </c:pt>
                <c:pt idx="18238">
                  <c:v>245.29977424316701</c:v>
                </c:pt>
                <c:pt idx="18239">
                  <c:v>245.248170213734</c:v>
                </c:pt>
                <c:pt idx="18240">
                  <c:v>245.09916952653501</c:v>
                </c:pt>
                <c:pt idx="18241">
                  <c:v>245.052972868826</c:v>
                </c:pt>
                <c:pt idx="18242">
                  <c:v>245.026128377596</c:v>
                </c:pt>
                <c:pt idx="18243">
                  <c:v>244.99580848523399</c:v>
                </c:pt>
                <c:pt idx="18244">
                  <c:v>244.987535910773</c:v>
                </c:pt>
                <c:pt idx="18245">
                  <c:v>244.97564612269599</c:v>
                </c:pt>
                <c:pt idx="18246">
                  <c:v>244.952352864635</c:v>
                </c:pt>
                <c:pt idx="18247">
                  <c:v>244.950819758389</c:v>
                </c:pt>
                <c:pt idx="18248">
                  <c:v>244.94999071333899</c:v>
                </c:pt>
                <c:pt idx="18249">
                  <c:v>244.89064662326899</c:v>
                </c:pt>
                <c:pt idx="18250">
                  <c:v>244.85751686450601</c:v>
                </c:pt>
                <c:pt idx="18251">
                  <c:v>244.795116363202</c:v>
                </c:pt>
                <c:pt idx="18252">
                  <c:v>244.738707136947</c:v>
                </c:pt>
                <c:pt idx="18253">
                  <c:v>244.709992554639</c:v>
                </c:pt>
                <c:pt idx="18254">
                  <c:v>244.64221649123701</c:v>
                </c:pt>
                <c:pt idx="18255">
                  <c:v>244.59403532200801</c:v>
                </c:pt>
                <c:pt idx="18256">
                  <c:v>244.586482711673</c:v>
                </c:pt>
                <c:pt idx="18257">
                  <c:v>244.55021670379301</c:v>
                </c:pt>
                <c:pt idx="18258">
                  <c:v>244.53287661917801</c:v>
                </c:pt>
                <c:pt idx="18259">
                  <c:v>244.39223206129699</c:v>
                </c:pt>
                <c:pt idx="18260">
                  <c:v>244.27646437222501</c:v>
                </c:pt>
                <c:pt idx="18261">
                  <c:v>244.25916220005999</c:v>
                </c:pt>
                <c:pt idx="18262">
                  <c:v>244.24760480185199</c:v>
                </c:pt>
                <c:pt idx="18263">
                  <c:v>244.24135772772601</c:v>
                </c:pt>
                <c:pt idx="18264">
                  <c:v>244.18269894744799</c:v>
                </c:pt>
                <c:pt idx="18265">
                  <c:v>244.14213490808001</c:v>
                </c:pt>
                <c:pt idx="18266">
                  <c:v>244.127029414265</c:v>
                </c:pt>
                <c:pt idx="18267">
                  <c:v>244.12620323334301</c:v>
                </c:pt>
                <c:pt idx="18268">
                  <c:v>244.10598707829499</c:v>
                </c:pt>
                <c:pt idx="18269">
                  <c:v>244.10379648306599</c:v>
                </c:pt>
                <c:pt idx="18270">
                  <c:v>244.101643270724</c:v>
                </c:pt>
                <c:pt idx="18271">
                  <c:v>244.10092169694099</c:v>
                </c:pt>
                <c:pt idx="18272">
                  <c:v>244.09318550988499</c:v>
                </c:pt>
                <c:pt idx="18273">
                  <c:v>244.07848955804599</c:v>
                </c:pt>
                <c:pt idx="18274">
                  <c:v>244.05417175616401</c:v>
                </c:pt>
                <c:pt idx="18275">
                  <c:v>244.04965624351601</c:v>
                </c:pt>
                <c:pt idx="18276">
                  <c:v>244.038425698868</c:v>
                </c:pt>
                <c:pt idx="18277">
                  <c:v>243.976819442775</c:v>
                </c:pt>
                <c:pt idx="18278">
                  <c:v>243.95825291783899</c:v>
                </c:pt>
                <c:pt idx="18279">
                  <c:v>243.92820374453299</c:v>
                </c:pt>
                <c:pt idx="18280">
                  <c:v>243.80603852602499</c:v>
                </c:pt>
                <c:pt idx="18281">
                  <c:v>243.80512476854699</c:v>
                </c:pt>
                <c:pt idx="18282">
                  <c:v>243.75428752470901</c:v>
                </c:pt>
                <c:pt idx="18283">
                  <c:v>243.75195934838601</c:v>
                </c:pt>
                <c:pt idx="18284">
                  <c:v>243.709885239226</c:v>
                </c:pt>
                <c:pt idx="18285">
                  <c:v>243.70000614184599</c:v>
                </c:pt>
                <c:pt idx="18286">
                  <c:v>243.63702673560101</c:v>
                </c:pt>
                <c:pt idx="18287">
                  <c:v>243.52685776310199</c:v>
                </c:pt>
                <c:pt idx="18288">
                  <c:v>243.52032215258299</c:v>
                </c:pt>
                <c:pt idx="18289">
                  <c:v>243.48180191421201</c:v>
                </c:pt>
                <c:pt idx="18290">
                  <c:v>243.45542735146299</c:v>
                </c:pt>
                <c:pt idx="18291">
                  <c:v>243.41272621943099</c:v>
                </c:pt>
                <c:pt idx="18292">
                  <c:v>243.38059725913101</c:v>
                </c:pt>
                <c:pt idx="18293">
                  <c:v>243.367643421569</c:v>
                </c:pt>
                <c:pt idx="18294">
                  <c:v>243.35435701928699</c:v>
                </c:pt>
                <c:pt idx="18295">
                  <c:v>243.33538914656199</c:v>
                </c:pt>
                <c:pt idx="18296">
                  <c:v>243.32822945775899</c:v>
                </c:pt>
                <c:pt idx="18297">
                  <c:v>243.32786759883501</c:v>
                </c:pt>
                <c:pt idx="18298">
                  <c:v>243.28349350291501</c:v>
                </c:pt>
                <c:pt idx="18299">
                  <c:v>243.257057473164</c:v>
                </c:pt>
                <c:pt idx="18300">
                  <c:v>243.24361128771099</c:v>
                </c:pt>
                <c:pt idx="18301">
                  <c:v>243.222758323211</c:v>
                </c:pt>
                <c:pt idx="18302">
                  <c:v>243.209635085283</c:v>
                </c:pt>
                <c:pt idx="18303">
                  <c:v>243.19007945697999</c:v>
                </c:pt>
                <c:pt idx="18304">
                  <c:v>243.168609990395</c:v>
                </c:pt>
                <c:pt idx="18305">
                  <c:v>243.13944596416499</c:v>
                </c:pt>
                <c:pt idx="18306">
                  <c:v>243.09247957324601</c:v>
                </c:pt>
                <c:pt idx="18307">
                  <c:v>243.088412672413</c:v>
                </c:pt>
                <c:pt idx="18308">
                  <c:v>243.0583321423</c:v>
                </c:pt>
                <c:pt idx="18309">
                  <c:v>243.042196684544</c:v>
                </c:pt>
                <c:pt idx="18310">
                  <c:v>243.037692656703</c:v>
                </c:pt>
                <c:pt idx="18311">
                  <c:v>242.97682603017401</c:v>
                </c:pt>
                <c:pt idx="18312">
                  <c:v>242.933962741199</c:v>
                </c:pt>
                <c:pt idx="18313">
                  <c:v>242.91593370459401</c:v>
                </c:pt>
                <c:pt idx="18314">
                  <c:v>242.905952470805</c:v>
                </c:pt>
                <c:pt idx="18315">
                  <c:v>242.84817787807401</c:v>
                </c:pt>
                <c:pt idx="18316">
                  <c:v>242.84658460953099</c:v>
                </c:pt>
                <c:pt idx="18317">
                  <c:v>242.81064900605401</c:v>
                </c:pt>
                <c:pt idx="18318">
                  <c:v>242.79388260627999</c:v>
                </c:pt>
                <c:pt idx="18319">
                  <c:v>242.78951181154</c:v>
                </c:pt>
                <c:pt idx="18320">
                  <c:v>242.75876479603801</c:v>
                </c:pt>
                <c:pt idx="18321">
                  <c:v>242.73567856712401</c:v>
                </c:pt>
                <c:pt idx="18322">
                  <c:v>242.72687619010401</c:v>
                </c:pt>
                <c:pt idx="18323">
                  <c:v>242.71132018301199</c:v>
                </c:pt>
                <c:pt idx="18324">
                  <c:v>242.70153268409999</c:v>
                </c:pt>
                <c:pt idx="18325">
                  <c:v>242.67370734149901</c:v>
                </c:pt>
                <c:pt idx="18326">
                  <c:v>242.66917795417501</c:v>
                </c:pt>
                <c:pt idx="18327">
                  <c:v>242.58936688885601</c:v>
                </c:pt>
                <c:pt idx="18328">
                  <c:v>242.57288641967</c:v>
                </c:pt>
                <c:pt idx="18329">
                  <c:v>242.53944424883099</c:v>
                </c:pt>
                <c:pt idx="18330">
                  <c:v>242.41981168758201</c:v>
                </c:pt>
                <c:pt idx="18331">
                  <c:v>242.40932609238999</c:v>
                </c:pt>
                <c:pt idx="18332">
                  <c:v>242.34848124925099</c:v>
                </c:pt>
                <c:pt idx="18333">
                  <c:v>242.34411230332299</c:v>
                </c:pt>
                <c:pt idx="18334">
                  <c:v>242.32288874615301</c:v>
                </c:pt>
                <c:pt idx="18335">
                  <c:v>242.31061949324899</c:v>
                </c:pt>
                <c:pt idx="18336">
                  <c:v>242.306236712425</c:v>
                </c:pt>
                <c:pt idx="18337">
                  <c:v>242.28689973350799</c:v>
                </c:pt>
                <c:pt idx="18338">
                  <c:v>242.260797932451</c:v>
                </c:pt>
                <c:pt idx="18339">
                  <c:v>242.25596668110001</c:v>
                </c:pt>
                <c:pt idx="18340">
                  <c:v>242.252556571621</c:v>
                </c:pt>
                <c:pt idx="18341">
                  <c:v>242.209030895876</c:v>
                </c:pt>
                <c:pt idx="18342">
                  <c:v>242.205567795326</c:v>
                </c:pt>
                <c:pt idx="18343">
                  <c:v>242.19012698102199</c:v>
                </c:pt>
                <c:pt idx="18344">
                  <c:v>242.15174625784499</c:v>
                </c:pt>
                <c:pt idx="18345">
                  <c:v>242.12072692522599</c:v>
                </c:pt>
                <c:pt idx="18346">
                  <c:v>242.08505373410401</c:v>
                </c:pt>
                <c:pt idx="18347">
                  <c:v>242.03797680061601</c:v>
                </c:pt>
                <c:pt idx="18348">
                  <c:v>241.937200849871</c:v>
                </c:pt>
                <c:pt idx="18349">
                  <c:v>241.90455727910901</c:v>
                </c:pt>
                <c:pt idx="18350">
                  <c:v>241.87017570274199</c:v>
                </c:pt>
                <c:pt idx="18351">
                  <c:v>241.81179632415601</c:v>
                </c:pt>
                <c:pt idx="18352">
                  <c:v>241.78381708347399</c:v>
                </c:pt>
                <c:pt idx="18353">
                  <c:v>241.73651597713899</c:v>
                </c:pt>
                <c:pt idx="18354">
                  <c:v>241.68647801556699</c:v>
                </c:pt>
                <c:pt idx="18355">
                  <c:v>241.66332526365201</c:v>
                </c:pt>
                <c:pt idx="18356">
                  <c:v>241.65986760667499</c:v>
                </c:pt>
                <c:pt idx="18357">
                  <c:v>241.63257551725201</c:v>
                </c:pt>
                <c:pt idx="18358">
                  <c:v>241.62757958990699</c:v>
                </c:pt>
                <c:pt idx="18359">
                  <c:v>241.61288115703601</c:v>
                </c:pt>
                <c:pt idx="18360">
                  <c:v>241.608208556064</c:v>
                </c:pt>
                <c:pt idx="18361">
                  <c:v>241.55610885374799</c:v>
                </c:pt>
                <c:pt idx="18362">
                  <c:v>241.54104882550399</c:v>
                </c:pt>
                <c:pt idx="18363">
                  <c:v>241.51773647955301</c:v>
                </c:pt>
                <c:pt idx="18364">
                  <c:v>241.50739191520199</c:v>
                </c:pt>
                <c:pt idx="18365">
                  <c:v>241.50343216915601</c:v>
                </c:pt>
                <c:pt idx="18366">
                  <c:v>241.37467634069401</c:v>
                </c:pt>
                <c:pt idx="18367">
                  <c:v>241.35203052432399</c:v>
                </c:pt>
                <c:pt idx="18368">
                  <c:v>241.35146669989399</c:v>
                </c:pt>
                <c:pt idx="18369">
                  <c:v>241.31290678490501</c:v>
                </c:pt>
                <c:pt idx="18370">
                  <c:v>241.29376329819999</c:v>
                </c:pt>
                <c:pt idx="18371">
                  <c:v>241.269397466019</c:v>
                </c:pt>
                <c:pt idx="18372">
                  <c:v>241.25265268641101</c:v>
                </c:pt>
                <c:pt idx="18373">
                  <c:v>241.19976766014099</c:v>
                </c:pt>
                <c:pt idx="18374">
                  <c:v>241.16304596799401</c:v>
                </c:pt>
                <c:pt idx="18375">
                  <c:v>241.135570127504</c:v>
                </c:pt>
                <c:pt idx="18376">
                  <c:v>241.09344953157</c:v>
                </c:pt>
                <c:pt idx="18377">
                  <c:v>241.073780296791</c:v>
                </c:pt>
                <c:pt idx="18378">
                  <c:v>241.07203784238999</c:v>
                </c:pt>
                <c:pt idx="18379">
                  <c:v>241.05998226335001</c:v>
                </c:pt>
                <c:pt idx="18380">
                  <c:v>241.03456503945901</c:v>
                </c:pt>
                <c:pt idx="18381">
                  <c:v>241.022867837196</c:v>
                </c:pt>
                <c:pt idx="18382">
                  <c:v>241.00320661476599</c:v>
                </c:pt>
                <c:pt idx="18383">
                  <c:v>240.939918750397</c:v>
                </c:pt>
                <c:pt idx="18384">
                  <c:v>240.923440211307</c:v>
                </c:pt>
                <c:pt idx="18385">
                  <c:v>240.901841717991</c:v>
                </c:pt>
                <c:pt idx="18386">
                  <c:v>240.871882058464</c:v>
                </c:pt>
                <c:pt idx="18387">
                  <c:v>240.809772970289</c:v>
                </c:pt>
                <c:pt idx="18388">
                  <c:v>240.804184916118</c:v>
                </c:pt>
                <c:pt idx="18389">
                  <c:v>240.79217088977001</c:v>
                </c:pt>
                <c:pt idx="18390">
                  <c:v>240.783581952215</c:v>
                </c:pt>
                <c:pt idx="18391">
                  <c:v>240.692101605631</c:v>
                </c:pt>
                <c:pt idx="18392">
                  <c:v>240.678547934184</c:v>
                </c:pt>
                <c:pt idx="18393">
                  <c:v>240.61266617414299</c:v>
                </c:pt>
                <c:pt idx="18394">
                  <c:v>240.52539413799801</c:v>
                </c:pt>
                <c:pt idx="18395">
                  <c:v>240.506479178288</c:v>
                </c:pt>
                <c:pt idx="18396">
                  <c:v>240.49558647037901</c:v>
                </c:pt>
                <c:pt idx="18397">
                  <c:v>240.46507111598601</c:v>
                </c:pt>
                <c:pt idx="18398">
                  <c:v>240.46386120487699</c:v>
                </c:pt>
                <c:pt idx="18399">
                  <c:v>240.44606305219901</c:v>
                </c:pt>
                <c:pt idx="18400">
                  <c:v>240.40942149615199</c:v>
                </c:pt>
                <c:pt idx="18401">
                  <c:v>240.39841209279101</c:v>
                </c:pt>
                <c:pt idx="18402">
                  <c:v>240.30952329898099</c:v>
                </c:pt>
                <c:pt idx="18403">
                  <c:v>240.25887679018101</c:v>
                </c:pt>
                <c:pt idx="18404">
                  <c:v>240.188269337701</c:v>
                </c:pt>
                <c:pt idx="18405">
                  <c:v>240.17393047109999</c:v>
                </c:pt>
                <c:pt idx="18406">
                  <c:v>240.11057676642099</c:v>
                </c:pt>
                <c:pt idx="18407">
                  <c:v>240.09899654629399</c:v>
                </c:pt>
                <c:pt idx="18408">
                  <c:v>240.09214792754801</c:v>
                </c:pt>
                <c:pt idx="18409">
                  <c:v>240.07539540402999</c:v>
                </c:pt>
                <c:pt idx="18410">
                  <c:v>240.05899838764</c:v>
                </c:pt>
                <c:pt idx="18411">
                  <c:v>240.03621402268101</c:v>
                </c:pt>
                <c:pt idx="18412">
                  <c:v>239.99232530120901</c:v>
                </c:pt>
                <c:pt idx="18413">
                  <c:v>239.93782646637899</c:v>
                </c:pt>
                <c:pt idx="18414">
                  <c:v>239.93117369218101</c:v>
                </c:pt>
                <c:pt idx="18415">
                  <c:v>239.856785850054</c:v>
                </c:pt>
                <c:pt idx="18416">
                  <c:v>239.85663098272099</c:v>
                </c:pt>
                <c:pt idx="18417">
                  <c:v>239.83310545782399</c:v>
                </c:pt>
                <c:pt idx="18418">
                  <c:v>239.82909386915199</c:v>
                </c:pt>
                <c:pt idx="18419">
                  <c:v>239.819816140439</c:v>
                </c:pt>
                <c:pt idx="18420">
                  <c:v>239.80822438987499</c:v>
                </c:pt>
                <c:pt idx="18421">
                  <c:v>239.78895885106701</c:v>
                </c:pt>
                <c:pt idx="18422">
                  <c:v>239.709749084468</c:v>
                </c:pt>
                <c:pt idx="18423">
                  <c:v>239.67733414979</c:v>
                </c:pt>
                <c:pt idx="18424">
                  <c:v>239.63107228154701</c:v>
                </c:pt>
                <c:pt idx="18425">
                  <c:v>239.61753058586601</c:v>
                </c:pt>
                <c:pt idx="18426">
                  <c:v>239.61219787624501</c:v>
                </c:pt>
                <c:pt idx="18427">
                  <c:v>239.606642955571</c:v>
                </c:pt>
                <c:pt idx="18428">
                  <c:v>239.60527470686699</c:v>
                </c:pt>
                <c:pt idx="18429">
                  <c:v>239.60177654841999</c:v>
                </c:pt>
                <c:pt idx="18430">
                  <c:v>239.58962571443499</c:v>
                </c:pt>
                <c:pt idx="18431">
                  <c:v>239.58302738485699</c:v>
                </c:pt>
                <c:pt idx="18432">
                  <c:v>239.56589849891901</c:v>
                </c:pt>
                <c:pt idx="18433">
                  <c:v>239.532460937416</c:v>
                </c:pt>
                <c:pt idx="18434">
                  <c:v>239.486778410196</c:v>
                </c:pt>
                <c:pt idx="18435">
                  <c:v>239.480874222468</c:v>
                </c:pt>
                <c:pt idx="18436">
                  <c:v>239.41003533976999</c:v>
                </c:pt>
                <c:pt idx="18437">
                  <c:v>239.375704160303</c:v>
                </c:pt>
                <c:pt idx="18438">
                  <c:v>239.35599826452099</c:v>
                </c:pt>
                <c:pt idx="18439">
                  <c:v>239.299284483766</c:v>
                </c:pt>
                <c:pt idx="18440">
                  <c:v>239.21347099427399</c:v>
                </c:pt>
                <c:pt idx="18441">
                  <c:v>239.20129396764301</c:v>
                </c:pt>
                <c:pt idx="18442">
                  <c:v>239.146931064916</c:v>
                </c:pt>
                <c:pt idx="18443">
                  <c:v>239.12010664302599</c:v>
                </c:pt>
                <c:pt idx="18444">
                  <c:v>239.10854115620501</c:v>
                </c:pt>
                <c:pt idx="18445">
                  <c:v>239.05690484915499</c:v>
                </c:pt>
                <c:pt idx="18446">
                  <c:v>239.02628308233199</c:v>
                </c:pt>
                <c:pt idx="18447">
                  <c:v>238.98994343653999</c:v>
                </c:pt>
                <c:pt idx="18448">
                  <c:v>238.979735326569</c:v>
                </c:pt>
                <c:pt idx="18449">
                  <c:v>238.94433246471101</c:v>
                </c:pt>
                <c:pt idx="18450">
                  <c:v>238.910361346781</c:v>
                </c:pt>
                <c:pt idx="18451">
                  <c:v>238.90117594925201</c:v>
                </c:pt>
                <c:pt idx="18452">
                  <c:v>238.890476982313</c:v>
                </c:pt>
                <c:pt idx="18453">
                  <c:v>238.88164829730201</c:v>
                </c:pt>
                <c:pt idx="18454">
                  <c:v>238.81583068541201</c:v>
                </c:pt>
                <c:pt idx="18455">
                  <c:v>238.772668431363</c:v>
                </c:pt>
                <c:pt idx="18456">
                  <c:v>238.765993494208</c:v>
                </c:pt>
                <c:pt idx="18457">
                  <c:v>238.73702417112801</c:v>
                </c:pt>
                <c:pt idx="18458">
                  <c:v>238.730386697797</c:v>
                </c:pt>
                <c:pt idx="18459">
                  <c:v>238.719673746605</c:v>
                </c:pt>
                <c:pt idx="18460">
                  <c:v>238.67265396167201</c:v>
                </c:pt>
                <c:pt idx="18461">
                  <c:v>238.668960123175</c:v>
                </c:pt>
                <c:pt idx="18462">
                  <c:v>238.65778786525701</c:v>
                </c:pt>
                <c:pt idx="18463">
                  <c:v>238.65601615306301</c:v>
                </c:pt>
                <c:pt idx="18464">
                  <c:v>238.59716109852101</c:v>
                </c:pt>
                <c:pt idx="18465">
                  <c:v>238.55130683862799</c:v>
                </c:pt>
                <c:pt idx="18466">
                  <c:v>238.50194225405701</c:v>
                </c:pt>
                <c:pt idx="18467">
                  <c:v>238.49722003909901</c:v>
                </c:pt>
                <c:pt idx="18468">
                  <c:v>238.42263982714101</c:v>
                </c:pt>
                <c:pt idx="18469">
                  <c:v>238.37529897460399</c:v>
                </c:pt>
                <c:pt idx="18470">
                  <c:v>238.372143896258</c:v>
                </c:pt>
                <c:pt idx="18471">
                  <c:v>238.32539473850201</c:v>
                </c:pt>
                <c:pt idx="18472">
                  <c:v>238.31543736051901</c:v>
                </c:pt>
                <c:pt idx="18473">
                  <c:v>238.245702950859</c:v>
                </c:pt>
                <c:pt idx="18474">
                  <c:v>238.237741992655</c:v>
                </c:pt>
                <c:pt idx="18475">
                  <c:v>238.23368831665499</c:v>
                </c:pt>
                <c:pt idx="18476">
                  <c:v>238.18406759057601</c:v>
                </c:pt>
                <c:pt idx="18477">
                  <c:v>238.15631559617299</c:v>
                </c:pt>
                <c:pt idx="18478">
                  <c:v>238.07494312037699</c:v>
                </c:pt>
                <c:pt idx="18479">
                  <c:v>238.070860060374</c:v>
                </c:pt>
                <c:pt idx="18480">
                  <c:v>238.049950061988</c:v>
                </c:pt>
                <c:pt idx="18481">
                  <c:v>238.02639330718901</c:v>
                </c:pt>
                <c:pt idx="18482">
                  <c:v>237.98895292734801</c:v>
                </c:pt>
                <c:pt idx="18483">
                  <c:v>237.986154231635</c:v>
                </c:pt>
                <c:pt idx="18484">
                  <c:v>237.97837663886699</c:v>
                </c:pt>
                <c:pt idx="18485">
                  <c:v>237.97654395077399</c:v>
                </c:pt>
                <c:pt idx="18486">
                  <c:v>237.96333029268999</c:v>
                </c:pt>
                <c:pt idx="18487">
                  <c:v>237.960683922675</c:v>
                </c:pt>
                <c:pt idx="18488">
                  <c:v>237.93029455015599</c:v>
                </c:pt>
                <c:pt idx="18489">
                  <c:v>237.91382670113001</c:v>
                </c:pt>
                <c:pt idx="18490">
                  <c:v>237.909283634519</c:v>
                </c:pt>
                <c:pt idx="18491">
                  <c:v>237.905267444711</c:v>
                </c:pt>
                <c:pt idx="18492">
                  <c:v>237.89588712311999</c:v>
                </c:pt>
                <c:pt idx="18493">
                  <c:v>237.89281997621001</c:v>
                </c:pt>
                <c:pt idx="18494">
                  <c:v>237.826381263765</c:v>
                </c:pt>
                <c:pt idx="18495">
                  <c:v>237.81252032596501</c:v>
                </c:pt>
                <c:pt idx="18496">
                  <c:v>237.78268840035801</c:v>
                </c:pt>
                <c:pt idx="18497">
                  <c:v>237.75966544895499</c:v>
                </c:pt>
                <c:pt idx="18498">
                  <c:v>237.719569938326</c:v>
                </c:pt>
                <c:pt idx="18499">
                  <c:v>237.67662564324399</c:v>
                </c:pt>
                <c:pt idx="18500">
                  <c:v>237.638435818349</c:v>
                </c:pt>
                <c:pt idx="18501">
                  <c:v>237.52461390431299</c:v>
                </c:pt>
                <c:pt idx="18502">
                  <c:v>237.518840617649</c:v>
                </c:pt>
                <c:pt idx="18503">
                  <c:v>237.48079709961499</c:v>
                </c:pt>
                <c:pt idx="18504">
                  <c:v>237.45035712654999</c:v>
                </c:pt>
                <c:pt idx="18505">
                  <c:v>237.27993301380201</c:v>
                </c:pt>
                <c:pt idx="18506">
                  <c:v>237.27500200364199</c:v>
                </c:pt>
                <c:pt idx="18507">
                  <c:v>237.22555538961799</c:v>
                </c:pt>
                <c:pt idx="18508">
                  <c:v>237.220757085824</c:v>
                </c:pt>
                <c:pt idx="18509">
                  <c:v>237.212891282383</c:v>
                </c:pt>
                <c:pt idx="18510">
                  <c:v>237.205163613781</c:v>
                </c:pt>
                <c:pt idx="18511">
                  <c:v>237.17971972151599</c:v>
                </c:pt>
                <c:pt idx="18512">
                  <c:v>237.177427581628</c:v>
                </c:pt>
                <c:pt idx="18513">
                  <c:v>237.15919187441699</c:v>
                </c:pt>
                <c:pt idx="18514">
                  <c:v>237.15203457401</c:v>
                </c:pt>
                <c:pt idx="18515">
                  <c:v>237.133716805636</c:v>
                </c:pt>
                <c:pt idx="18516">
                  <c:v>237.10649674296999</c:v>
                </c:pt>
                <c:pt idx="18517">
                  <c:v>237.09197921184</c:v>
                </c:pt>
                <c:pt idx="18518">
                  <c:v>236.991035206682</c:v>
                </c:pt>
                <c:pt idx="18519">
                  <c:v>236.96742873094399</c:v>
                </c:pt>
                <c:pt idx="18520">
                  <c:v>236.92075686646299</c:v>
                </c:pt>
                <c:pt idx="18521">
                  <c:v>236.91244211073999</c:v>
                </c:pt>
                <c:pt idx="18522">
                  <c:v>236.898000357813</c:v>
                </c:pt>
                <c:pt idx="18523">
                  <c:v>236.892220187719</c:v>
                </c:pt>
                <c:pt idx="18524">
                  <c:v>236.88204713939999</c:v>
                </c:pt>
                <c:pt idx="18525">
                  <c:v>236.876088344256</c:v>
                </c:pt>
                <c:pt idx="18526">
                  <c:v>236.858743682907</c:v>
                </c:pt>
                <c:pt idx="18527">
                  <c:v>236.83923234686199</c:v>
                </c:pt>
                <c:pt idx="18528">
                  <c:v>236.79998395214801</c:v>
                </c:pt>
                <c:pt idx="18529">
                  <c:v>236.79686225911499</c:v>
                </c:pt>
                <c:pt idx="18530">
                  <c:v>236.78769774183201</c:v>
                </c:pt>
                <c:pt idx="18531">
                  <c:v>236.766188574914</c:v>
                </c:pt>
                <c:pt idx="18532">
                  <c:v>236.73850598202699</c:v>
                </c:pt>
                <c:pt idx="18533">
                  <c:v>236.72175787084399</c:v>
                </c:pt>
                <c:pt idx="18534">
                  <c:v>236.69652757165099</c:v>
                </c:pt>
                <c:pt idx="18535">
                  <c:v>236.674977068705</c:v>
                </c:pt>
                <c:pt idx="18536">
                  <c:v>236.65612806073199</c:v>
                </c:pt>
                <c:pt idx="18537">
                  <c:v>236.58959522731101</c:v>
                </c:pt>
                <c:pt idx="18538">
                  <c:v>236.48013757935601</c:v>
                </c:pt>
                <c:pt idx="18539">
                  <c:v>236.475777644462</c:v>
                </c:pt>
                <c:pt idx="18540">
                  <c:v>236.457914536506</c:v>
                </c:pt>
                <c:pt idx="18541">
                  <c:v>236.450734349741</c:v>
                </c:pt>
                <c:pt idx="18542">
                  <c:v>236.45009081313</c:v>
                </c:pt>
                <c:pt idx="18543">
                  <c:v>236.42796996633999</c:v>
                </c:pt>
                <c:pt idx="18544">
                  <c:v>236.39956890017601</c:v>
                </c:pt>
                <c:pt idx="18545">
                  <c:v>236.37723512420899</c:v>
                </c:pt>
                <c:pt idx="18546">
                  <c:v>236.35924757757201</c:v>
                </c:pt>
                <c:pt idx="18547">
                  <c:v>236.32835065601</c:v>
                </c:pt>
                <c:pt idx="18548">
                  <c:v>236.32248310076699</c:v>
                </c:pt>
                <c:pt idx="18549">
                  <c:v>236.255187000321</c:v>
                </c:pt>
                <c:pt idx="18550">
                  <c:v>236.22737309712701</c:v>
                </c:pt>
                <c:pt idx="18551">
                  <c:v>236.17087222637801</c:v>
                </c:pt>
                <c:pt idx="18552">
                  <c:v>236.14800967211701</c:v>
                </c:pt>
                <c:pt idx="18553">
                  <c:v>236.12337481357599</c:v>
                </c:pt>
                <c:pt idx="18554">
                  <c:v>236.06793929806199</c:v>
                </c:pt>
                <c:pt idx="18555">
                  <c:v>236.037230777339</c:v>
                </c:pt>
                <c:pt idx="18556">
                  <c:v>236.00969606482701</c:v>
                </c:pt>
                <c:pt idx="18557">
                  <c:v>236.00220028407099</c:v>
                </c:pt>
                <c:pt idx="18558">
                  <c:v>235.995916017159</c:v>
                </c:pt>
                <c:pt idx="18559">
                  <c:v>235.96110841666001</c:v>
                </c:pt>
                <c:pt idx="18560">
                  <c:v>235.95556412703999</c:v>
                </c:pt>
                <c:pt idx="18561">
                  <c:v>235.91215845401001</c:v>
                </c:pt>
                <c:pt idx="18562">
                  <c:v>235.899520555896</c:v>
                </c:pt>
                <c:pt idx="18563">
                  <c:v>235.880955327213</c:v>
                </c:pt>
                <c:pt idx="18564">
                  <c:v>235.87073052435099</c:v>
                </c:pt>
                <c:pt idx="18565">
                  <c:v>235.83748020936099</c:v>
                </c:pt>
                <c:pt idx="18566">
                  <c:v>235.79693321606001</c:v>
                </c:pt>
                <c:pt idx="18567">
                  <c:v>235.79091575977699</c:v>
                </c:pt>
                <c:pt idx="18568">
                  <c:v>235.77175246547301</c:v>
                </c:pt>
                <c:pt idx="18569">
                  <c:v>235.765312534754</c:v>
                </c:pt>
                <c:pt idx="18570">
                  <c:v>235.74770357979099</c:v>
                </c:pt>
                <c:pt idx="18571">
                  <c:v>235.655572451491</c:v>
                </c:pt>
                <c:pt idx="18572">
                  <c:v>235.62789638792401</c:v>
                </c:pt>
                <c:pt idx="18573">
                  <c:v>235.62560988920399</c:v>
                </c:pt>
                <c:pt idx="18574">
                  <c:v>235.623177080267</c:v>
                </c:pt>
                <c:pt idx="18575">
                  <c:v>235.55464989923601</c:v>
                </c:pt>
                <c:pt idx="18576">
                  <c:v>235.50334407543599</c:v>
                </c:pt>
                <c:pt idx="18577">
                  <c:v>235.49875428557601</c:v>
                </c:pt>
                <c:pt idx="18578">
                  <c:v>235.49439841741</c:v>
                </c:pt>
                <c:pt idx="18579">
                  <c:v>235.42074415646999</c:v>
                </c:pt>
                <c:pt idx="18580">
                  <c:v>235.396804058736</c:v>
                </c:pt>
                <c:pt idx="18581">
                  <c:v>235.36763356515999</c:v>
                </c:pt>
                <c:pt idx="18582">
                  <c:v>235.33356051026999</c:v>
                </c:pt>
                <c:pt idx="18583">
                  <c:v>235.29165672370399</c:v>
                </c:pt>
                <c:pt idx="18584">
                  <c:v>235.26714118338299</c:v>
                </c:pt>
                <c:pt idx="18585">
                  <c:v>235.18424607350599</c:v>
                </c:pt>
                <c:pt idx="18586">
                  <c:v>235.17012405707101</c:v>
                </c:pt>
                <c:pt idx="18587">
                  <c:v>235.140379797836</c:v>
                </c:pt>
                <c:pt idx="18588">
                  <c:v>235.13545656887399</c:v>
                </c:pt>
                <c:pt idx="18589">
                  <c:v>235.12225507583301</c:v>
                </c:pt>
                <c:pt idx="18590">
                  <c:v>235.078430783812</c:v>
                </c:pt>
                <c:pt idx="18591">
                  <c:v>235.063997738654</c:v>
                </c:pt>
                <c:pt idx="18592">
                  <c:v>235.028937193361</c:v>
                </c:pt>
                <c:pt idx="18593">
                  <c:v>235.02826580816699</c:v>
                </c:pt>
                <c:pt idx="18594">
                  <c:v>235.006168511212</c:v>
                </c:pt>
                <c:pt idx="18595">
                  <c:v>234.99756053201801</c:v>
                </c:pt>
                <c:pt idx="18596">
                  <c:v>234.978370959502</c:v>
                </c:pt>
                <c:pt idx="18597">
                  <c:v>234.96249213462099</c:v>
                </c:pt>
                <c:pt idx="18598">
                  <c:v>234.912995917394</c:v>
                </c:pt>
                <c:pt idx="18599">
                  <c:v>234.896095685679</c:v>
                </c:pt>
                <c:pt idx="18600">
                  <c:v>234.89398474875799</c:v>
                </c:pt>
                <c:pt idx="18601">
                  <c:v>234.83887062359</c:v>
                </c:pt>
                <c:pt idx="18602">
                  <c:v>234.742222691047</c:v>
                </c:pt>
                <c:pt idx="18603">
                  <c:v>234.73548466975299</c:v>
                </c:pt>
                <c:pt idx="18604">
                  <c:v>234.71065332867701</c:v>
                </c:pt>
                <c:pt idx="18605">
                  <c:v>234.70187352238199</c:v>
                </c:pt>
                <c:pt idx="18606">
                  <c:v>234.69305821821101</c:v>
                </c:pt>
                <c:pt idx="18607">
                  <c:v>234.61690945579701</c:v>
                </c:pt>
                <c:pt idx="18608">
                  <c:v>234.58881324318199</c:v>
                </c:pt>
                <c:pt idx="18609">
                  <c:v>234.55498224058999</c:v>
                </c:pt>
                <c:pt idx="18610">
                  <c:v>234.50462747323101</c:v>
                </c:pt>
                <c:pt idx="18611">
                  <c:v>234.44027369783299</c:v>
                </c:pt>
                <c:pt idx="18612">
                  <c:v>234.40048188329001</c:v>
                </c:pt>
                <c:pt idx="18613">
                  <c:v>234.37024673619101</c:v>
                </c:pt>
                <c:pt idx="18614">
                  <c:v>234.323939992351</c:v>
                </c:pt>
                <c:pt idx="18615">
                  <c:v>234.2972482978</c:v>
                </c:pt>
                <c:pt idx="18616">
                  <c:v>234.225094682909</c:v>
                </c:pt>
                <c:pt idx="18617">
                  <c:v>234.20317800888401</c:v>
                </c:pt>
                <c:pt idx="18618">
                  <c:v>234.17583795568001</c:v>
                </c:pt>
                <c:pt idx="18619">
                  <c:v>234.17215035813101</c:v>
                </c:pt>
                <c:pt idx="18620">
                  <c:v>234.17050585963</c:v>
                </c:pt>
                <c:pt idx="18621">
                  <c:v>234.07924699691401</c:v>
                </c:pt>
                <c:pt idx="18622">
                  <c:v>234.02223136661499</c:v>
                </c:pt>
                <c:pt idx="18623">
                  <c:v>234.016543382555</c:v>
                </c:pt>
                <c:pt idx="18624">
                  <c:v>234.00542874143699</c:v>
                </c:pt>
                <c:pt idx="18625">
                  <c:v>233.99100583075401</c:v>
                </c:pt>
                <c:pt idx="18626">
                  <c:v>233.93039356216499</c:v>
                </c:pt>
                <c:pt idx="18627">
                  <c:v>233.910020284322</c:v>
                </c:pt>
                <c:pt idx="18628">
                  <c:v>233.85514088635099</c:v>
                </c:pt>
                <c:pt idx="18629">
                  <c:v>233.839139994845</c:v>
                </c:pt>
                <c:pt idx="18630">
                  <c:v>233.80359867471699</c:v>
                </c:pt>
                <c:pt idx="18631">
                  <c:v>233.78113422355</c:v>
                </c:pt>
                <c:pt idx="18632">
                  <c:v>233.76410880398299</c:v>
                </c:pt>
                <c:pt idx="18633">
                  <c:v>233.74556532704901</c:v>
                </c:pt>
                <c:pt idx="18634">
                  <c:v>233.74479929748699</c:v>
                </c:pt>
                <c:pt idx="18635">
                  <c:v>233.73724222756499</c:v>
                </c:pt>
                <c:pt idx="18636">
                  <c:v>233.709398390313</c:v>
                </c:pt>
                <c:pt idx="18637">
                  <c:v>233.705954125039</c:v>
                </c:pt>
                <c:pt idx="18638">
                  <c:v>233.67016082507101</c:v>
                </c:pt>
                <c:pt idx="18639">
                  <c:v>233.64183109698999</c:v>
                </c:pt>
                <c:pt idx="18640">
                  <c:v>233.58079126074799</c:v>
                </c:pt>
                <c:pt idx="18641">
                  <c:v>233.56109941754499</c:v>
                </c:pt>
                <c:pt idx="18642">
                  <c:v>233.55997875046</c:v>
                </c:pt>
                <c:pt idx="18643">
                  <c:v>233.54355471388399</c:v>
                </c:pt>
                <c:pt idx="18644">
                  <c:v>233.543307118348</c:v>
                </c:pt>
                <c:pt idx="18645">
                  <c:v>233.54026516990399</c:v>
                </c:pt>
                <c:pt idx="18646">
                  <c:v>233.53980889786001</c:v>
                </c:pt>
                <c:pt idx="18647">
                  <c:v>233.51051536166699</c:v>
                </c:pt>
                <c:pt idx="18648">
                  <c:v>233.50141137071401</c:v>
                </c:pt>
                <c:pt idx="18649">
                  <c:v>233.491175689805</c:v>
                </c:pt>
                <c:pt idx="18650">
                  <c:v>233.484344143371</c:v>
                </c:pt>
                <c:pt idx="18651">
                  <c:v>233.46030187758899</c:v>
                </c:pt>
                <c:pt idx="18652">
                  <c:v>233.454140031039</c:v>
                </c:pt>
                <c:pt idx="18653">
                  <c:v>233.44788484997201</c:v>
                </c:pt>
                <c:pt idx="18654">
                  <c:v>233.42501425940799</c:v>
                </c:pt>
                <c:pt idx="18655">
                  <c:v>233.39990021007401</c:v>
                </c:pt>
                <c:pt idx="18656">
                  <c:v>233.39690914899299</c:v>
                </c:pt>
                <c:pt idx="18657">
                  <c:v>233.375633241511</c:v>
                </c:pt>
                <c:pt idx="18658">
                  <c:v>233.373124420387</c:v>
                </c:pt>
                <c:pt idx="18659">
                  <c:v>233.33159710471199</c:v>
                </c:pt>
                <c:pt idx="18660">
                  <c:v>233.281509428503</c:v>
                </c:pt>
                <c:pt idx="18661">
                  <c:v>233.21837327831</c:v>
                </c:pt>
                <c:pt idx="18662">
                  <c:v>233.199318533233</c:v>
                </c:pt>
                <c:pt idx="18663">
                  <c:v>233.13951952057599</c:v>
                </c:pt>
                <c:pt idx="18664">
                  <c:v>233.102820601091</c:v>
                </c:pt>
                <c:pt idx="18665">
                  <c:v>233.06716870223701</c:v>
                </c:pt>
                <c:pt idx="18666">
                  <c:v>233.05997390118901</c:v>
                </c:pt>
                <c:pt idx="18667">
                  <c:v>233.03729379085999</c:v>
                </c:pt>
                <c:pt idx="18668">
                  <c:v>233.02372218773201</c:v>
                </c:pt>
                <c:pt idx="18669">
                  <c:v>233.022278034267</c:v>
                </c:pt>
                <c:pt idx="18670">
                  <c:v>233.018291122124</c:v>
                </c:pt>
                <c:pt idx="18671">
                  <c:v>232.979935837054</c:v>
                </c:pt>
                <c:pt idx="18672">
                  <c:v>232.95413621881301</c:v>
                </c:pt>
                <c:pt idx="18673">
                  <c:v>232.95410279724999</c:v>
                </c:pt>
                <c:pt idx="18674">
                  <c:v>232.945654448748</c:v>
                </c:pt>
                <c:pt idx="18675">
                  <c:v>232.895245492692</c:v>
                </c:pt>
                <c:pt idx="18676">
                  <c:v>232.88721980767301</c:v>
                </c:pt>
                <c:pt idx="18677">
                  <c:v>232.86558603928799</c:v>
                </c:pt>
                <c:pt idx="18678">
                  <c:v>232.82307473897899</c:v>
                </c:pt>
                <c:pt idx="18679">
                  <c:v>232.81827884912801</c:v>
                </c:pt>
                <c:pt idx="18680">
                  <c:v>232.795132110358</c:v>
                </c:pt>
                <c:pt idx="18681">
                  <c:v>232.75916406394799</c:v>
                </c:pt>
                <c:pt idx="18682">
                  <c:v>232.75767947363701</c:v>
                </c:pt>
                <c:pt idx="18683">
                  <c:v>232.73754524213001</c:v>
                </c:pt>
                <c:pt idx="18684">
                  <c:v>232.64912788581501</c:v>
                </c:pt>
                <c:pt idx="18685">
                  <c:v>232.642310915612</c:v>
                </c:pt>
                <c:pt idx="18686">
                  <c:v>232.582876261557</c:v>
                </c:pt>
                <c:pt idx="18687">
                  <c:v>232.569165268956</c:v>
                </c:pt>
                <c:pt idx="18688">
                  <c:v>232.533321523138</c:v>
                </c:pt>
                <c:pt idx="18689">
                  <c:v>232.46943842044001</c:v>
                </c:pt>
                <c:pt idx="18690">
                  <c:v>232.37554014390301</c:v>
                </c:pt>
                <c:pt idx="18691">
                  <c:v>232.36229232587499</c:v>
                </c:pt>
                <c:pt idx="18692">
                  <c:v>232.344093602973</c:v>
                </c:pt>
                <c:pt idx="18693">
                  <c:v>232.325047549</c:v>
                </c:pt>
                <c:pt idx="18694">
                  <c:v>232.31520256898699</c:v>
                </c:pt>
                <c:pt idx="18695">
                  <c:v>232.28320416010999</c:v>
                </c:pt>
                <c:pt idx="18696">
                  <c:v>232.26767961795801</c:v>
                </c:pt>
                <c:pt idx="18697">
                  <c:v>232.21660598142401</c:v>
                </c:pt>
                <c:pt idx="18698">
                  <c:v>232.20832843974401</c:v>
                </c:pt>
                <c:pt idx="18699">
                  <c:v>232.157110297043</c:v>
                </c:pt>
                <c:pt idx="18700">
                  <c:v>232.12812157492999</c:v>
                </c:pt>
                <c:pt idx="18701">
                  <c:v>232.12270001873199</c:v>
                </c:pt>
                <c:pt idx="18702">
                  <c:v>232.10756426309999</c:v>
                </c:pt>
                <c:pt idx="18703">
                  <c:v>232.08409835678501</c:v>
                </c:pt>
                <c:pt idx="18704">
                  <c:v>231.97199474665001</c:v>
                </c:pt>
                <c:pt idx="18705">
                  <c:v>231.958672369597</c:v>
                </c:pt>
                <c:pt idx="18706">
                  <c:v>231.95061451130499</c:v>
                </c:pt>
                <c:pt idx="18707">
                  <c:v>231.853400804194</c:v>
                </c:pt>
                <c:pt idx="18708">
                  <c:v>231.80791643800899</c:v>
                </c:pt>
                <c:pt idx="18709">
                  <c:v>231.79156269758201</c:v>
                </c:pt>
                <c:pt idx="18710">
                  <c:v>231.682487830768</c:v>
                </c:pt>
                <c:pt idx="18711">
                  <c:v>231.627940585727</c:v>
                </c:pt>
                <c:pt idx="18712">
                  <c:v>231.62058487531601</c:v>
                </c:pt>
                <c:pt idx="18713">
                  <c:v>231.520375793797</c:v>
                </c:pt>
                <c:pt idx="18714">
                  <c:v>231.48944074012999</c:v>
                </c:pt>
                <c:pt idx="18715">
                  <c:v>231.47237134146201</c:v>
                </c:pt>
                <c:pt idx="18716">
                  <c:v>231.46941030515799</c:v>
                </c:pt>
                <c:pt idx="18717">
                  <c:v>231.435983013613</c:v>
                </c:pt>
                <c:pt idx="18718">
                  <c:v>231.380074944086</c:v>
                </c:pt>
                <c:pt idx="18719">
                  <c:v>231.32476247497601</c:v>
                </c:pt>
                <c:pt idx="18720">
                  <c:v>231.258434890389</c:v>
                </c:pt>
                <c:pt idx="18721">
                  <c:v>231.238510330183</c:v>
                </c:pt>
                <c:pt idx="18722">
                  <c:v>231.23341345186901</c:v>
                </c:pt>
                <c:pt idx="18723">
                  <c:v>231.21373766856101</c:v>
                </c:pt>
                <c:pt idx="18724">
                  <c:v>231.17996958740599</c:v>
                </c:pt>
                <c:pt idx="18725">
                  <c:v>231.16243079969999</c:v>
                </c:pt>
                <c:pt idx="18726">
                  <c:v>231.12213746688599</c:v>
                </c:pt>
                <c:pt idx="18727">
                  <c:v>231.120342418424</c:v>
                </c:pt>
                <c:pt idx="18728">
                  <c:v>231.108502846199</c:v>
                </c:pt>
                <c:pt idx="18729">
                  <c:v>231.072565641729</c:v>
                </c:pt>
                <c:pt idx="18730">
                  <c:v>231.07033892195099</c:v>
                </c:pt>
                <c:pt idx="18731">
                  <c:v>231.04739811499499</c:v>
                </c:pt>
                <c:pt idx="18732">
                  <c:v>230.90904107684199</c:v>
                </c:pt>
                <c:pt idx="18733">
                  <c:v>230.907699723212</c:v>
                </c:pt>
                <c:pt idx="18734">
                  <c:v>230.89889753617899</c:v>
                </c:pt>
                <c:pt idx="18735">
                  <c:v>230.87256475161999</c:v>
                </c:pt>
                <c:pt idx="18736">
                  <c:v>230.786427428021</c:v>
                </c:pt>
                <c:pt idx="18737">
                  <c:v>230.75750207157699</c:v>
                </c:pt>
                <c:pt idx="18738">
                  <c:v>230.757003287316</c:v>
                </c:pt>
                <c:pt idx="18739">
                  <c:v>230.75233762353199</c:v>
                </c:pt>
                <c:pt idx="18740">
                  <c:v>230.71486407385299</c:v>
                </c:pt>
                <c:pt idx="18741">
                  <c:v>230.71470551185001</c:v>
                </c:pt>
                <c:pt idx="18742">
                  <c:v>230.70744983452499</c:v>
                </c:pt>
                <c:pt idx="18743">
                  <c:v>230.69680068204201</c:v>
                </c:pt>
                <c:pt idx="18744">
                  <c:v>230.644016301915</c:v>
                </c:pt>
                <c:pt idx="18745">
                  <c:v>230.630491304245</c:v>
                </c:pt>
                <c:pt idx="18746">
                  <c:v>230.62241233746499</c:v>
                </c:pt>
                <c:pt idx="18747">
                  <c:v>230.611033784228</c:v>
                </c:pt>
                <c:pt idx="18748">
                  <c:v>230.55971071023299</c:v>
                </c:pt>
                <c:pt idx="18749">
                  <c:v>230.52482469325599</c:v>
                </c:pt>
                <c:pt idx="18750">
                  <c:v>230.49985095936501</c:v>
                </c:pt>
                <c:pt idx="18751">
                  <c:v>230.482061292336</c:v>
                </c:pt>
                <c:pt idx="18752">
                  <c:v>230.46548633884899</c:v>
                </c:pt>
                <c:pt idx="18753">
                  <c:v>230.46490513715401</c:v>
                </c:pt>
                <c:pt idx="18754">
                  <c:v>230.41839932403701</c:v>
                </c:pt>
                <c:pt idx="18755">
                  <c:v>230.33048163533701</c:v>
                </c:pt>
                <c:pt idx="18756">
                  <c:v>230.31518773582499</c:v>
                </c:pt>
                <c:pt idx="18757">
                  <c:v>230.22599134195701</c:v>
                </c:pt>
                <c:pt idx="18758">
                  <c:v>230.18375907207701</c:v>
                </c:pt>
                <c:pt idx="18759">
                  <c:v>230.12661101686999</c:v>
                </c:pt>
                <c:pt idx="18760">
                  <c:v>230.11087334457801</c:v>
                </c:pt>
                <c:pt idx="18761">
                  <c:v>230.076282453158</c:v>
                </c:pt>
                <c:pt idx="18762">
                  <c:v>230.04475272225201</c:v>
                </c:pt>
                <c:pt idx="18763">
                  <c:v>230.043815951255</c:v>
                </c:pt>
                <c:pt idx="18764">
                  <c:v>230.03039317497499</c:v>
                </c:pt>
                <c:pt idx="18765">
                  <c:v>230.02563639356899</c:v>
                </c:pt>
                <c:pt idx="18766">
                  <c:v>230.01309198772501</c:v>
                </c:pt>
                <c:pt idx="18767">
                  <c:v>229.95969679000001</c:v>
                </c:pt>
                <c:pt idx="18768">
                  <c:v>229.900634850648</c:v>
                </c:pt>
                <c:pt idx="18769">
                  <c:v>229.89432372675699</c:v>
                </c:pt>
                <c:pt idx="18770">
                  <c:v>229.86776927890301</c:v>
                </c:pt>
                <c:pt idx="18771">
                  <c:v>229.81650401474101</c:v>
                </c:pt>
                <c:pt idx="18772">
                  <c:v>229.80446780943299</c:v>
                </c:pt>
                <c:pt idx="18773">
                  <c:v>229.802240051518</c:v>
                </c:pt>
                <c:pt idx="18774">
                  <c:v>229.80039183965201</c:v>
                </c:pt>
                <c:pt idx="18775">
                  <c:v>229.72603984914701</c:v>
                </c:pt>
                <c:pt idx="18776">
                  <c:v>229.66335359990799</c:v>
                </c:pt>
                <c:pt idx="18777">
                  <c:v>229.66333474035201</c:v>
                </c:pt>
                <c:pt idx="18778">
                  <c:v>229.63678329313299</c:v>
                </c:pt>
                <c:pt idx="18779">
                  <c:v>229.590120396967</c:v>
                </c:pt>
                <c:pt idx="18780">
                  <c:v>229.57996900217199</c:v>
                </c:pt>
                <c:pt idx="18781">
                  <c:v>229.56411064499201</c:v>
                </c:pt>
                <c:pt idx="18782">
                  <c:v>229.53998517680401</c:v>
                </c:pt>
                <c:pt idx="18783">
                  <c:v>229.51998784242201</c:v>
                </c:pt>
                <c:pt idx="18784">
                  <c:v>229.491603347232</c:v>
                </c:pt>
                <c:pt idx="18785">
                  <c:v>229.40914375181899</c:v>
                </c:pt>
                <c:pt idx="18786">
                  <c:v>229.37543857284399</c:v>
                </c:pt>
                <c:pt idx="18787">
                  <c:v>229.35154457176</c:v>
                </c:pt>
                <c:pt idx="18788">
                  <c:v>229.34018766462</c:v>
                </c:pt>
                <c:pt idx="18789">
                  <c:v>229.29635143357299</c:v>
                </c:pt>
                <c:pt idx="18790">
                  <c:v>229.263284230312</c:v>
                </c:pt>
                <c:pt idx="18791">
                  <c:v>229.26018401206301</c:v>
                </c:pt>
                <c:pt idx="18792">
                  <c:v>229.259439375873</c:v>
                </c:pt>
                <c:pt idx="18793">
                  <c:v>229.227669735506</c:v>
                </c:pt>
                <c:pt idx="18794">
                  <c:v>229.218497407835</c:v>
                </c:pt>
                <c:pt idx="18795">
                  <c:v>229.209171249652</c:v>
                </c:pt>
                <c:pt idx="18796">
                  <c:v>229.16968001564399</c:v>
                </c:pt>
                <c:pt idx="18797">
                  <c:v>229.157886066976</c:v>
                </c:pt>
                <c:pt idx="18798">
                  <c:v>229.01435658476399</c:v>
                </c:pt>
                <c:pt idx="18799">
                  <c:v>228.97962238842399</c:v>
                </c:pt>
                <c:pt idx="18800">
                  <c:v>228.96279010023301</c:v>
                </c:pt>
                <c:pt idx="18801">
                  <c:v>228.94577496384301</c:v>
                </c:pt>
                <c:pt idx="18802">
                  <c:v>228.94527336129701</c:v>
                </c:pt>
                <c:pt idx="18803">
                  <c:v>228.89543281186101</c:v>
                </c:pt>
                <c:pt idx="18804">
                  <c:v>228.828354053483</c:v>
                </c:pt>
                <c:pt idx="18805">
                  <c:v>228.78070117922101</c:v>
                </c:pt>
                <c:pt idx="18806">
                  <c:v>228.780202057753</c:v>
                </c:pt>
                <c:pt idx="18807">
                  <c:v>228.77468372787001</c:v>
                </c:pt>
                <c:pt idx="18808">
                  <c:v>228.763656518674</c:v>
                </c:pt>
                <c:pt idx="18809">
                  <c:v>228.697905838461</c:v>
                </c:pt>
                <c:pt idx="18810">
                  <c:v>228.68863795578901</c:v>
                </c:pt>
                <c:pt idx="18811">
                  <c:v>228.67009524613701</c:v>
                </c:pt>
                <c:pt idx="18812">
                  <c:v>228.58991965715299</c:v>
                </c:pt>
                <c:pt idx="18813">
                  <c:v>228.58912787112499</c:v>
                </c:pt>
                <c:pt idx="18814">
                  <c:v>228.53847051867299</c:v>
                </c:pt>
                <c:pt idx="18815">
                  <c:v>228.52844223873299</c:v>
                </c:pt>
                <c:pt idx="18816">
                  <c:v>228.483208273157</c:v>
                </c:pt>
                <c:pt idx="18817">
                  <c:v>228.443558024775</c:v>
                </c:pt>
                <c:pt idx="18818">
                  <c:v>228.431329734851</c:v>
                </c:pt>
                <c:pt idx="18819">
                  <c:v>228.42310660477699</c:v>
                </c:pt>
                <c:pt idx="18820">
                  <c:v>228.42146809642</c:v>
                </c:pt>
                <c:pt idx="18821">
                  <c:v>228.35883631413799</c:v>
                </c:pt>
                <c:pt idx="18822">
                  <c:v>228.356678262581</c:v>
                </c:pt>
                <c:pt idx="18823">
                  <c:v>228.31553244042601</c:v>
                </c:pt>
                <c:pt idx="18824">
                  <c:v>228.297634948585</c:v>
                </c:pt>
                <c:pt idx="18825">
                  <c:v>228.26887159283899</c:v>
                </c:pt>
                <c:pt idx="18826">
                  <c:v>228.23641241969699</c:v>
                </c:pt>
                <c:pt idx="18827">
                  <c:v>228.21274338770399</c:v>
                </c:pt>
                <c:pt idx="18828">
                  <c:v>228.19686699281999</c:v>
                </c:pt>
                <c:pt idx="18829">
                  <c:v>228.19544685186301</c:v>
                </c:pt>
                <c:pt idx="18830">
                  <c:v>228.18390097590401</c:v>
                </c:pt>
                <c:pt idx="18831">
                  <c:v>228.15491017829899</c:v>
                </c:pt>
                <c:pt idx="18832">
                  <c:v>228.147747375178</c:v>
                </c:pt>
                <c:pt idx="18833">
                  <c:v>228.14313915590901</c:v>
                </c:pt>
                <c:pt idx="18834">
                  <c:v>228.11988549855499</c:v>
                </c:pt>
                <c:pt idx="18835">
                  <c:v>228.07644123346799</c:v>
                </c:pt>
                <c:pt idx="18836">
                  <c:v>227.96332566221801</c:v>
                </c:pt>
                <c:pt idx="18837">
                  <c:v>227.91422664129499</c:v>
                </c:pt>
                <c:pt idx="18838">
                  <c:v>227.87904715216899</c:v>
                </c:pt>
                <c:pt idx="18839">
                  <c:v>227.87840665607601</c:v>
                </c:pt>
                <c:pt idx="18840">
                  <c:v>227.870440153147</c:v>
                </c:pt>
                <c:pt idx="18841">
                  <c:v>227.83065508975301</c:v>
                </c:pt>
                <c:pt idx="18842">
                  <c:v>227.79566521798199</c:v>
                </c:pt>
                <c:pt idx="18843">
                  <c:v>227.76053597673601</c:v>
                </c:pt>
                <c:pt idx="18844">
                  <c:v>227.6870948552</c:v>
                </c:pt>
                <c:pt idx="18845">
                  <c:v>227.65625038422701</c:v>
                </c:pt>
                <c:pt idx="18846">
                  <c:v>227.64040923243101</c:v>
                </c:pt>
                <c:pt idx="18847">
                  <c:v>227.63620161106999</c:v>
                </c:pt>
                <c:pt idx="18848">
                  <c:v>227.62627859222101</c:v>
                </c:pt>
                <c:pt idx="18849">
                  <c:v>227.61886690843099</c:v>
                </c:pt>
                <c:pt idx="18850">
                  <c:v>227.60156952131601</c:v>
                </c:pt>
                <c:pt idx="18851">
                  <c:v>227.59962572707099</c:v>
                </c:pt>
                <c:pt idx="18852">
                  <c:v>227.55862084835101</c:v>
                </c:pt>
                <c:pt idx="18853">
                  <c:v>227.518497826561</c:v>
                </c:pt>
                <c:pt idx="18854">
                  <c:v>227.42938616280699</c:v>
                </c:pt>
                <c:pt idx="18855">
                  <c:v>227.42051688777499</c:v>
                </c:pt>
                <c:pt idx="18856">
                  <c:v>227.39771476912301</c:v>
                </c:pt>
                <c:pt idx="18857">
                  <c:v>227.39690314257399</c:v>
                </c:pt>
                <c:pt idx="18858">
                  <c:v>227.36562663142101</c:v>
                </c:pt>
                <c:pt idx="18859">
                  <c:v>227.34564663945699</c:v>
                </c:pt>
                <c:pt idx="18860">
                  <c:v>227.33640904285099</c:v>
                </c:pt>
                <c:pt idx="18861">
                  <c:v>227.241409117514</c:v>
                </c:pt>
                <c:pt idx="18862">
                  <c:v>227.225126474223</c:v>
                </c:pt>
                <c:pt idx="18863">
                  <c:v>227.16993011153201</c:v>
                </c:pt>
                <c:pt idx="18864">
                  <c:v>227.16170108648899</c:v>
                </c:pt>
                <c:pt idx="18865">
                  <c:v>227.135724413161</c:v>
                </c:pt>
                <c:pt idx="18866">
                  <c:v>227.126864563769</c:v>
                </c:pt>
                <c:pt idx="18867">
                  <c:v>227.08128299431701</c:v>
                </c:pt>
                <c:pt idx="18868">
                  <c:v>226.97573425226</c:v>
                </c:pt>
                <c:pt idx="18869">
                  <c:v>226.969889378386</c:v>
                </c:pt>
                <c:pt idx="18870">
                  <c:v>226.967697663427</c:v>
                </c:pt>
                <c:pt idx="18871">
                  <c:v>226.93727783353799</c:v>
                </c:pt>
                <c:pt idx="18872">
                  <c:v>226.908309466265</c:v>
                </c:pt>
                <c:pt idx="18873">
                  <c:v>226.89079746931799</c:v>
                </c:pt>
                <c:pt idx="18874">
                  <c:v>226.82543542507099</c:v>
                </c:pt>
                <c:pt idx="18875">
                  <c:v>226.818027702172</c:v>
                </c:pt>
                <c:pt idx="18876">
                  <c:v>226.807348073865</c:v>
                </c:pt>
                <c:pt idx="18877">
                  <c:v>226.78809706532701</c:v>
                </c:pt>
                <c:pt idx="18878">
                  <c:v>226.78402953049201</c:v>
                </c:pt>
                <c:pt idx="18879">
                  <c:v>226.775260594337</c:v>
                </c:pt>
                <c:pt idx="18880">
                  <c:v>226.77485599971001</c:v>
                </c:pt>
                <c:pt idx="18881">
                  <c:v>226.74350600524301</c:v>
                </c:pt>
                <c:pt idx="18882">
                  <c:v>226.73457808303101</c:v>
                </c:pt>
                <c:pt idx="18883">
                  <c:v>226.68827835024899</c:v>
                </c:pt>
                <c:pt idx="18884">
                  <c:v>226.66891824318401</c:v>
                </c:pt>
                <c:pt idx="18885">
                  <c:v>226.63962631037199</c:v>
                </c:pt>
                <c:pt idx="18886">
                  <c:v>226.622912701384</c:v>
                </c:pt>
                <c:pt idx="18887">
                  <c:v>226.61009546457399</c:v>
                </c:pt>
                <c:pt idx="18888">
                  <c:v>226.580063057095</c:v>
                </c:pt>
                <c:pt idx="18889">
                  <c:v>226.532383064561</c:v>
                </c:pt>
                <c:pt idx="18890">
                  <c:v>226.504370701868</c:v>
                </c:pt>
                <c:pt idx="18891">
                  <c:v>226.49214136795501</c:v>
                </c:pt>
                <c:pt idx="18892">
                  <c:v>226.43666487719301</c:v>
                </c:pt>
                <c:pt idx="18893">
                  <c:v>226.33517556772401</c:v>
                </c:pt>
                <c:pt idx="18894">
                  <c:v>226.32445321879999</c:v>
                </c:pt>
                <c:pt idx="18895">
                  <c:v>226.29894574204499</c:v>
                </c:pt>
                <c:pt idx="18896">
                  <c:v>226.295444072658</c:v>
                </c:pt>
                <c:pt idx="18897">
                  <c:v>226.26482975661801</c:v>
                </c:pt>
                <c:pt idx="18898">
                  <c:v>226.24222713260201</c:v>
                </c:pt>
                <c:pt idx="18899">
                  <c:v>226.15692915603901</c:v>
                </c:pt>
                <c:pt idx="18900">
                  <c:v>226.14999315758001</c:v>
                </c:pt>
                <c:pt idx="18901">
                  <c:v>226.11021896712401</c:v>
                </c:pt>
                <c:pt idx="18902">
                  <c:v>226.10206240487199</c:v>
                </c:pt>
                <c:pt idx="18903">
                  <c:v>226.069927668784</c:v>
                </c:pt>
                <c:pt idx="18904">
                  <c:v>226.04300005341301</c:v>
                </c:pt>
                <c:pt idx="18905">
                  <c:v>226.039540116057</c:v>
                </c:pt>
                <c:pt idx="18906">
                  <c:v>226.02456057369</c:v>
                </c:pt>
                <c:pt idx="18907">
                  <c:v>225.993756866735</c:v>
                </c:pt>
                <c:pt idx="18908">
                  <c:v>225.974952384527</c:v>
                </c:pt>
                <c:pt idx="18909">
                  <c:v>225.974815552146</c:v>
                </c:pt>
                <c:pt idx="18910">
                  <c:v>225.93425527631101</c:v>
                </c:pt>
                <c:pt idx="18911">
                  <c:v>225.930302968181</c:v>
                </c:pt>
                <c:pt idx="18912">
                  <c:v>225.89166998393799</c:v>
                </c:pt>
                <c:pt idx="18913">
                  <c:v>225.89052545426301</c:v>
                </c:pt>
                <c:pt idx="18914">
                  <c:v>225.818284241648</c:v>
                </c:pt>
                <c:pt idx="18915">
                  <c:v>225.81063134293399</c:v>
                </c:pt>
                <c:pt idx="18916">
                  <c:v>225.659394045689</c:v>
                </c:pt>
                <c:pt idx="18917">
                  <c:v>225.629378175417</c:v>
                </c:pt>
                <c:pt idx="18918">
                  <c:v>225.60852529808599</c:v>
                </c:pt>
                <c:pt idx="18919">
                  <c:v>225.57433733098901</c:v>
                </c:pt>
                <c:pt idx="18920">
                  <c:v>225.55449603569599</c:v>
                </c:pt>
                <c:pt idx="18921">
                  <c:v>225.50828544453799</c:v>
                </c:pt>
                <c:pt idx="18922">
                  <c:v>225.48682373595099</c:v>
                </c:pt>
                <c:pt idx="18923">
                  <c:v>225.439180838374</c:v>
                </c:pt>
                <c:pt idx="18924">
                  <c:v>225.43324324540501</c:v>
                </c:pt>
                <c:pt idx="18925">
                  <c:v>225.405781943427</c:v>
                </c:pt>
                <c:pt idx="18926">
                  <c:v>225.36852411932</c:v>
                </c:pt>
                <c:pt idx="18927">
                  <c:v>225.325301314889</c:v>
                </c:pt>
                <c:pt idx="18928">
                  <c:v>225.324476831922</c:v>
                </c:pt>
                <c:pt idx="18929">
                  <c:v>225.315904972498</c:v>
                </c:pt>
                <c:pt idx="18930">
                  <c:v>225.315074739035</c:v>
                </c:pt>
                <c:pt idx="18931">
                  <c:v>225.301332814631</c:v>
                </c:pt>
                <c:pt idx="18932">
                  <c:v>225.26684986474001</c:v>
                </c:pt>
                <c:pt idx="18933">
                  <c:v>225.24620541925901</c:v>
                </c:pt>
                <c:pt idx="18934">
                  <c:v>225.231484845757</c:v>
                </c:pt>
                <c:pt idx="18935">
                  <c:v>225.17731946171901</c:v>
                </c:pt>
                <c:pt idx="18936">
                  <c:v>225.145113305005</c:v>
                </c:pt>
                <c:pt idx="18937">
                  <c:v>225.07296536619401</c:v>
                </c:pt>
                <c:pt idx="18938">
                  <c:v>225.07057154010701</c:v>
                </c:pt>
                <c:pt idx="18939">
                  <c:v>225.050828897103</c:v>
                </c:pt>
                <c:pt idx="18940">
                  <c:v>225.02832511396599</c:v>
                </c:pt>
                <c:pt idx="18941">
                  <c:v>225.02820609550699</c:v>
                </c:pt>
                <c:pt idx="18942">
                  <c:v>225.009561967792</c:v>
                </c:pt>
                <c:pt idx="18943">
                  <c:v>224.99484336237299</c:v>
                </c:pt>
                <c:pt idx="18944">
                  <c:v>224.99040054178701</c:v>
                </c:pt>
                <c:pt idx="18945">
                  <c:v>224.98886436453799</c:v>
                </c:pt>
                <c:pt idx="18946">
                  <c:v>224.98518766098701</c:v>
                </c:pt>
                <c:pt idx="18947">
                  <c:v>224.98253578546201</c:v>
                </c:pt>
                <c:pt idx="18948">
                  <c:v>224.97940076652</c:v>
                </c:pt>
                <c:pt idx="18949">
                  <c:v>224.960477418755</c:v>
                </c:pt>
                <c:pt idx="18950">
                  <c:v>224.91546278799001</c:v>
                </c:pt>
                <c:pt idx="18951">
                  <c:v>224.89701008813401</c:v>
                </c:pt>
                <c:pt idx="18952">
                  <c:v>224.88688110133</c:v>
                </c:pt>
                <c:pt idx="18953">
                  <c:v>224.83553676316001</c:v>
                </c:pt>
                <c:pt idx="18954">
                  <c:v>224.81430175233899</c:v>
                </c:pt>
                <c:pt idx="18955">
                  <c:v>224.75630067751999</c:v>
                </c:pt>
                <c:pt idx="18956">
                  <c:v>224.744782061141</c:v>
                </c:pt>
                <c:pt idx="18957">
                  <c:v>224.702297905108</c:v>
                </c:pt>
                <c:pt idx="18958">
                  <c:v>224.68029552253901</c:v>
                </c:pt>
                <c:pt idx="18959">
                  <c:v>224.670394203634</c:v>
                </c:pt>
                <c:pt idx="18960">
                  <c:v>224.578894068452</c:v>
                </c:pt>
                <c:pt idx="18961">
                  <c:v>224.570796431574</c:v>
                </c:pt>
                <c:pt idx="18962">
                  <c:v>224.55860656373801</c:v>
                </c:pt>
                <c:pt idx="18963">
                  <c:v>224.52912162329801</c:v>
                </c:pt>
                <c:pt idx="18964">
                  <c:v>224.38988235535101</c:v>
                </c:pt>
                <c:pt idx="18965">
                  <c:v>224.377879254183</c:v>
                </c:pt>
                <c:pt idx="18966">
                  <c:v>224.33321319791801</c:v>
                </c:pt>
                <c:pt idx="18967">
                  <c:v>224.326266808697</c:v>
                </c:pt>
                <c:pt idx="18968">
                  <c:v>224.19670407841801</c:v>
                </c:pt>
                <c:pt idx="18969">
                  <c:v>224.15939431627601</c:v>
                </c:pt>
                <c:pt idx="18970">
                  <c:v>224.12778766586899</c:v>
                </c:pt>
                <c:pt idx="18971">
                  <c:v>224.07891288091</c:v>
                </c:pt>
                <c:pt idx="18972">
                  <c:v>224.04974087932899</c:v>
                </c:pt>
                <c:pt idx="18973">
                  <c:v>224.03317772633201</c:v>
                </c:pt>
                <c:pt idx="18974">
                  <c:v>224.03276443438</c:v>
                </c:pt>
                <c:pt idx="18975">
                  <c:v>224.00576287276701</c:v>
                </c:pt>
                <c:pt idx="18976">
                  <c:v>223.96699067509499</c:v>
                </c:pt>
                <c:pt idx="18977">
                  <c:v>223.90211868342001</c:v>
                </c:pt>
                <c:pt idx="18978">
                  <c:v>223.88046053444799</c:v>
                </c:pt>
                <c:pt idx="18979">
                  <c:v>223.878558164341</c:v>
                </c:pt>
                <c:pt idx="18980">
                  <c:v>223.70932828640201</c:v>
                </c:pt>
                <c:pt idx="18981">
                  <c:v>223.695040907736</c:v>
                </c:pt>
                <c:pt idx="18982">
                  <c:v>223.68126397636399</c:v>
                </c:pt>
                <c:pt idx="18983">
                  <c:v>223.680952160321</c:v>
                </c:pt>
                <c:pt idx="18984">
                  <c:v>223.64073595080799</c:v>
                </c:pt>
                <c:pt idx="18985">
                  <c:v>223.63024960578099</c:v>
                </c:pt>
                <c:pt idx="18986">
                  <c:v>223.63015791099099</c:v>
                </c:pt>
                <c:pt idx="18987">
                  <c:v>223.58778333849301</c:v>
                </c:pt>
                <c:pt idx="18988">
                  <c:v>223.56207373458199</c:v>
                </c:pt>
                <c:pt idx="18989">
                  <c:v>223.55865984762701</c:v>
                </c:pt>
                <c:pt idx="18990">
                  <c:v>223.55500181642699</c:v>
                </c:pt>
                <c:pt idx="18991">
                  <c:v>223.537078412299</c:v>
                </c:pt>
                <c:pt idx="18992">
                  <c:v>223.533698169659</c:v>
                </c:pt>
                <c:pt idx="18993">
                  <c:v>223.46629749491399</c:v>
                </c:pt>
                <c:pt idx="18994">
                  <c:v>223.43438704686901</c:v>
                </c:pt>
                <c:pt idx="18995">
                  <c:v>223.42899021252501</c:v>
                </c:pt>
                <c:pt idx="18996">
                  <c:v>223.40018214868999</c:v>
                </c:pt>
                <c:pt idx="18997">
                  <c:v>223.365915398298</c:v>
                </c:pt>
                <c:pt idx="18998">
                  <c:v>223.27430488169301</c:v>
                </c:pt>
                <c:pt idx="18999">
                  <c:v>223.22260093164601</c:v>
                </c:pt>
                <c:pt idx="19000">
                  <c:v>223.19766076152399</c:v>
                </c:pt>
                <c:pt idx="19001">
                  <c:v>223.18262397625</c:v>
                </c:pt>
                <c:pt idx="19002">
                  <c:v>223.13643361675099</c:v>
                </c:pt>
                <c:pt idx="19003">
                  <c:v>223.12736921126</c:v>
                </c:pt>
                <c:pt idx="19004">
                  <c:v>223.09219889057101</c:v>
                </c:pt>
                <c:pt idx="19005">
                  <c:v>223.07636497704399</c:v>
                </c:pt>
                <c:pt idx="19006">
                  <c:v>223.052673383962</c:v>
                </c:pt>
                <c:pt idx="19007">
                  <c:v>223.04521039578799</c:v>
                </c:pt>
                <c:pt idx="19008">
                  <c:v>223.043262332458</c:v>
                </c:pt>
                <c:pt idx="19009">
                  <c:v>223.03186855804199</c:v>
                </c:pt>
                <c:pt idx="19010">
                  <c:v>222.996314265796</c:v>
                </c:pt>
                <c:pt idx="19011">
                  <c:v>222.97111953813001</c:v>
                </c:pt>
                <c:pt idx="19012">
                  <c:v>222.948696152678</c:v>
                </c:pt>
                <c:pt idx="19013">
                  <c:v>222.944027854707</c:v>
                </c:pt>
                <c:pt idx="19014">
                  <c:v>222.9027782675</c:v>
                </c:pt>
                <c:pt idx="19015">
                  <c:v>222.90277402585301</c:v>
                </c:pt>
                <c:pt idx="19016">
                  <c:v>222.89225324760699</c:v>
                </c:pt>
                <c:pt idx="19017">
                  <c:v>222.83961895773399</c:v>
                </c:pt>
                <c:pt idx="19018">
                  <c:v>222.835879670054</c:v>
                </c:pt>
                <c:pt idx="19019">
                  <c:v>222.795239845635</c:v>
                </c:pt>
                <c:pt idx="19020">
                  <c:v>222.791420910976</c:v>
                </c:pt>
                <c:pt idx="19021">
                  <c:v>222.77564933865099</c:v>
                </c:pt>
                <c:pt idx="19022">
                  <c:v>222.77339216567401</c:v>
                </c:pt>
                <c:pt idx="19023">
                  <c:v>222.72417152377801</c:v>
                </c:pt>
                <c:pt idx="19024">
                  <c:v>222.715275831052</c:v>
                </c:pt>
                <c:pt idx="19025">
                  <c:v>222.68446910405899</c:v>
                </c:pt>
                <c:pt idx="19026">
                  <c:v>222.66636065682499</c:v>
                </c:pt>
                <c:pt idx="19027">
                  <c:v>222.643944060709</c:v>
                </c:pt>
                <c:pt idx="19028">
                  <c:v>222.63509144631399</c:v>
                </c:pt>
                <c:pt idx="19029">
                  <c:v>222.60973093760799</c:v>
                </c:pt>
                <c:pt idx="19030">
                  <c:v>222.606743745117</c:v>
                </c:pt>
                <c:pt idx="19031">
                  <c:v>222.597132511837</c:v>
                </c:pt>
                <c:pt idx="19032">
                  <c:v>222.59077697628101</c:v>
                </c:pt>
                <c:pt idx="19033">
                  <c:v>222.58028195586499</c:v>
                </c:pt>
                <c:pt idx="19034">
                  <c:v>222.567862370537</c:v>
                </c:pt>
                <c:pt idx="19035">
                  <c:v>222.548493358906</c:v>
                </c:pt>
                <c:pt idx="19036">
                  <c:v>222.52310966471501</c:v>
                </c:pt>
                <c:pt idx="19037">
                  <c:v>222.51719772560901</c:v>
                </c:pt>
                <c:pt idx="19038">
                  <c:v>222.42999260451501</c:v>
                </c:pt>
                <c:pt idx="19039">
                  <c:v>222.37329312089199</c:v>
                </c:pt>
                <c:pt idx="19040">
                  <c:v>222.36220061102</c:v>
                </c:pt>
                <c:pt idx="19041">
                  <c:v>222.34779457898401</c:v>
                </c:pt>
                <c:pt idx="19042">
                  <c:v>222.29386769885301</c:v>
                </c:pt>
                <c:pt idx="19043">
                  <c:v>222.26914285213999</c:v>
                </c:pt>
                <c:pt idx="19044">
                  <c:v>222.229837635639</c:v>
                </c:pt>
                <c:pt idx="19045">
                  <c:v>222.186550924908</c:v>
                </c:pt>
                <c:pt idx="19046">
                  <c:v>222.13165189299201</c:v>
                </c:pt>
                <c:pt idx="19047">
                  <c:v>222.13130925585401</c:v>
                </c:pt>
                <c:pt idx="19048">
                  <c:v>222.12565000031699</c:v>
                </c:pt>
                <c:pt idx="19049">
                  <c:v>222.12020509021701</c:v>
                </c:pt>
                <c:pt idx="19050">
                  <c:v>222.11934359224799</c:v>
                </c:pt>
                <c:pt idx="19051">
                  <c:v>222.08157123291701</c:v>
                </c:pt>
                <c:pt idx="19052">
                  <c:v>222.051997744337</c:v>
                </c:pt>
                <c:pt idx="19053">
                  <c:v>222.019360241529</c:v>
                </c:pt>
                <c:pt idx="19054">
                  <c:v>222.003284198936</c:v>
                </c:pt>
                <c:pt idx="19055">
                  <c:v>221.99706762789199</c:v>
                </c:pt>
                <c:pt idx="19056">
                  <c:v>221.97700862221299</c:v>
                </c:pt>
                <c:pt idx="19057">
                  <c:v>221.934232294341</c:v>
                </c:pt>
                <c:pt idx="19058">
                  <c:v>221.92150573740199</c:v>
                </c:pt>
                <c:pt idx="19059">
                  <c:v>221.847509160492</c:v>
                </c:pt>
                <c:pt idx="19060">
                  <c:v>221.804753800735</c:v>
                </c:pt>
                <c:pt idx="19061">
                  <c:v>221.72600764685501</c:v>
                </c:pt>
                <c:pt idx="19062">
                  <c:v>221.68696401081399</c:v>
                </c:pt>
                <c:pt idx="19063">
                  <c:v>221.665122682484</c:v>
                </c:pt>
                <c:pt idx="19064">
                  <c:v>221.65405473062501</c:v>
                </c:pt>
                <c:pt idx="19065">
                  <c:v>221.62191313601801</c:v>
                </c:pt>
                <c:pt idx="19066">
                  <c:v>221.60076687376599</c:v>
                </c:pt>
                <c:pt idx="19067">
                  <c:v>221.590285690375</c:v>
                </c:pt>
                <c:pt idx="19068">
                  <c:v>221.58323746118299</c:v>
                </c:pt>
                <c:pt idx="19069">
                  <c:v>221.56660654476099</c:v>
                </c:pt>
                <c:pt idx="19070">
                  <c:v>221.458020828516</c:v>
                </c:pt>
                <c:pt idx="19071">
                  <c:v>221.44901474392</c:v>
                </c:pt>
                <c:pt idx="19072">
                  <c:v>221.44724794536199</c:v>
                </c:pt>
                <c:pt idx="19073">
                  <c:v>221.44502740412099</c:v>
                </c:pt>
                <c:pt idx="19074">
                  <c:v>221.43988561122001</c:v>
                </c:pt>
                <c:pt idx="19075">
                  <c:v>221.409278052796</c:v>
                </c:pt>
                <c:pt idx="19076">
                  <c:v>221.393413917342</c:v>
                </c:pt>
                <c:pt idx="19077">
                  <c:v>221.38808777704199</c:v>
                </c:pt>
                <c:pt idx="19078">
                  <c:v>221.37380321396799</c:v>
                </c:pt>
                <c:pt idx="19079">
                  <c:v>221.31259501384801</c:v>
                </c:pt>
                <c:pt idx="19080">
                  <c:v>221.250512437308</c:v>
                </c:pt>
                <c:pt idx="19081">
                  <c:v>221.20395058961299</c:v>
                </c:pt>
                <c:pt idx="19082">
                  <c:v>221.185751400941</c:v>
                </c:pt>
                <c:pt idx="19083">
                  <c:v>221.18058525953001</c:v>
                </c:pt>
                <c:pt idx="19084">
                  <c:v>221.17288989576599</c:v>
                </c:pt>
                <c:pt idx="19085">
                  <c:v>221.17047389777301</c:v>
                </c:pt>
                <c:pt idx="19086">
                  <c:v>221.157410903798</c:v>
                </c:pt>
                <c:pt idx="19087">
                  <c:v>221.14497083086101</c:v>
                </c:pt>
                <c:pt idx="19088">
                  <c:v>221.12477628028199</c:v>
                </c:pt>
                <c:pt idx="19089">
                  <c:v>221.087722384465</c:v>
                </c:pt>
                <c:pt idx="19090">
                  <c:v>221.007217458676</c:v>
                </c:pt>
                <c:pt idx="19091">
                  <c:v>220.99468017529</c:v>
                </c:pt>
                <c:pt idx="19092">
                  <c:v>220.98828349655699</c:v>
                </c:pt>
                <c:pt idx="19093">
                  <c:v>220.97568188825301</c:v>
                </c:pt>
                <c:pt idx="19094">
                  <c:v>220.96154893261999</c:v>
                </c:pt>
                <c:pt idx="19095">
                  <c:v>220.90562808991601</c:v>
                </c:pt>
                <c:pt idx="19096">
                  <c:v>220.89389849255701</c:v>
                </c:pt>
                <c:pt idx="19097">
                  <c:v>220.869441292066</c:v>
                </c:pt>
                <c:pt idx="19098">
                  <c:v>220.83562880102801</c:v>
                </c:pt>
                <c:pt idx="19099">
                  <c:v>220.78230816729101</c:v>
                </c:pt>
                <c:pt idx="19100">
                  <c:v>220.768094099178</c:v>
                </c:pt>
                <c:pt idx="19101">
                  <c:v>220.741421215033</c:v>
                </c:pt>
                <c:pt idx="19102">
                  <c:v>220.71401346496299</c:v>
                </c:pt>
                <c:pt idx="19103">
                  <c:v>220.69003387901799</c:v>
                </c:pt>
                <c:pt idx="19104">
                  <c:v>220.672813727543</c:v>
                </c:pt>
                <c:pt idx="19105">
                  <c:v>220.63091583181799</c:v>
                </c:pt>
                <c:pt idx="19106">
                  <c:v>220.60484428525601</c:v>
                </c:pt>
                <c:pt idx="19107">
                  <c:v>220.598797740084</c:v>
                </c:pt>
                <c:pt idx="19108">
                  <c:v>220.58837841031999</c:v>
                </c:pt>
                <c:pt idx="19109">
                  <c:v>220.58506856706899</c:v>
                </c:pt>
                <c:pt idx="19110">
                  <c:v>220.57926118005199</c:v>
                </c:pt>
                <c:pt idx="19111">
                  <c:v>220.56132245405499</c:v>
                </c:pt>
                <c:pt idx="19112">
                  <c:v>220.504802133477</c:v>
                </c:pt>
                <c:pt idx="19113">
                  <c:v>220.47908385628699</c:v>
                </c:pt>
                <c:pt idx="19114">
                  <c:v>220.46762100734301</c:v>
                </c:pt>
                <c:pt idx="19115">
                  <c:v>220.45688061310199</c:v>
                </c:pt>
                <c:pt idx="19116">
                  <c:v>220.43763405577499</c:v>
                </c:pt>
                <c:pt idx="19117">
                  <c:v>220.43500172635001</c:v>
                </c:pt>
                <c:pt idx="19118">
                  <c:v>220.39642291199399</c:v>
                </c:pt>
                <c:pt idx="19119">
                  <c:v>220.31900962140699</c:v>
                </c:pt>
                <c:pt idx="19120">
                  <c:v>220.285133013462</c:v>
                </c:pt>
                <c:pt idx="19121">
                  <c:v>220.228587930385</c:v>
                </c:pt>
                <c:pt idx="19122">
                  <c:v>220.19436759285799</c:v>
                </c:pt>
                <c:pt idx="19123">
                  <c:v>220.16480300866999</c:v>
                </c:pt>
                <c:pt idx="19124">
                  <c:v>220.16086141901201</c:v>
                </c:pt>
                <c:pt idx="19125">
                  <c:v>220.16057038155401</c:v>
                </c:pt>
                <c:pt idx="19126">
                  <c:v>220.11686045975199</c:v>
                </c:pt>
                <c:pt idx="19127">
                  <c:v>220.11328030417999</c:v>
                </c:pt>
                <c:pt idx="19128">
                  <c:v>220.108510841477</c:v>
                </c:pt>
                <c:pt idx="19129">
                  <c:v>220.097595471452</c:v>
                </c:pt>
                <c:pt idx="19130">
                  <c:v>220.08104281459299</c:v>
                </c:pt>
                <c:pt idx="19131">
                  <c:v>220.068913614601</c:v>
                </c:pt>
                <c:pt idx="19132">
                  <c:v>220.05023258366299</c:v>
                </c:pt>
                <c:pt idx="19133">
                  <c:v>220.00033816576601</c:v>
                </c:pt>
                <c:pt idx="19134">
                  <c:v>219.87525465459299</c:v>
                </c:pt>
                <c:pt idx="19135">
                  <c:v>219.84152173595999</c:v>
                </c:pt>
                <c:pt idx="19136">
                  <c:v>219.80074612619401</c:v>
                </c:pt>
                <c:pt idx="19137">
                  <c:v>219.72586046972799</c:v>
                </c:pt>
                <c:pt idx="19138">
                  <c:v>219.66601132804999</c:v>
                </c:pt>
                <c:pt idx="19139">
                  <c:v>219.54029828090799</c:v>
                </c:pt>
                <c:pt idx="19140">
                  <c:v>219.51223415252201</c:v>
                </c:pt>
                <c:pt idx="19141">
                  <c:v>219.51204406367901</c:v>
                </c:pt>
                <c:pt idx="19142">
                  <c:v>219.48097420009799</c:v>
                </c:pt>
                <c:pt idx="19143">
                  <c:v>219.47907533611499</c:v>
                </c:pt>
                <c:pt idx="19144">
                  <c:v>219.47381368625801</c:v>
                </c:pt>
                <c:pt idx="19145">
                  <c:v>219.473062662513</c:v>
                </c:pt>
                <c:pt idx="19146">
                  <c:v>219.46715810857501</c:v>
                </c:pt>
                <c:pt idx="19147">
                  <c:v>219.466036535066</c:v>
                </c:pt>
                <c:pt idx="19148">
                  <c:v>219.45481977846799</c:v>
                </c:pt>
                <c:pt idx="19149">
                  <c:v>219.44513388116201</c:v>
                </c:pt>
                <c:pt idx="19150">
                  <c:v>219.36713984866199</c:v>
                </c:pt>
                <c:pt idx="19151">
                  <c:v>219.355681008853</c:v>
                </c:pt>
                <c:pt idx="19152">
                  <c:v>219.33517160424699</c:v>
                </c:pt>
                <c:pt idx="19153">
                  <c:v>219.319861115224</c:v>
                </c:pt>
                <c:pt idx="19154">
                  <c:v>219.29080223520299</c:v>
                </c:pt>
                <c:pt idx="19155">
                  <c:v>219.151874493713</c:v>
                </c:pt>
                <c:pt idx="19156">
                  <c:v>219.09931168457899</c:v>
                </c:pt>
                <c:pt idx="19157">
                  <c:v>219.09722198012</c:v>
                </c:pt>
                <c:pt idx="19158">
                  <c:v>219.05650529632999</c:v>
                </c:pt>
                <c:pt idx="19159">
                  <c:v>218.93003842525101</c:v>
                </c:pt>
                <c:pt idx="19160">
                  <c:v>218.921731714831</c:v>
                </c:pt>
                <c:pt idx="19161">
                  <c:v>218.912718687883</c:v>
                </c:pt>
                <c:pt idx="19162">
                  <c:v>218.90632849322901</c:v>
                </c:pt>
                <c:pt idx="19163">
                  <c:v>218.89802843424201</c:v>
                </c:pt>
                <c:pt idx="19164">
                  <c:v>218.87765567299499</c:v>
                </c:pt>
                <c:pt idx="19165">
                  <c:v>218.867757655773</c:v>
                </c:pt>
                <c:pt idx="19166">
                  <c:v>218.82416385872699</c:v>
                </c:pt>
                <c:pt idx="19167">
                  <c:v>218.81273760127101</c:v>
                </c:pt>
                <c:pt idx="19168">
                  <c:v>218.73832843598399</c:v>
                </c:pt>
                <c:pt idx="19169">
                  <c:v>218.709994326344</c:v>
                </c:pt>
                <c:pt idx="19170">
                  <c:v>218.63345505595299</c:v>
                </c:pt>
                <c:pt idx="19171">
                  <c:v>218.63192147862901</c:v>
                </c:pt>
                <c:pt idx="19172">
                  <c:v>218.628766765547</c:v>
                </c:pt>
                <c:pt idx="19173">
                  <c:v>218.618736933386</c:v>
                </c:pt>
                <c:pt idx="19174">
                  <c:v>218.57561931439199</c:v>
                </c:pt>
                <c:pt idx="19175">
                  <c:v>218.452892182597</c:v>
                </c:pt>
                <c:pt idx="19176">
                  <c:v>218.4432835309</c:v>
                </c:pt>
                <c:pt idx="19177">
                  <c:v>218.396507408432</c:v>
                </c:pt>
                <c:pt idx="19178">
                  <c:v>218.380391462246</c:v>
                </c:pt>
                <c:pt idx="19179">
                  <c:v>218.377961680498</c:v>
                </c:pt>
                <c:pt idx="19180">
                  <c:v>218.35133176444899</c:v>
                </c:pt>
                <c:pt idx="19181">
                  <c:v>218.32621881434</c:v>
                </c:pt>
                <c:pt idx="19182">
                  <c:v>218.317152438319</c:v>
                </c:pt>
                <c:pt idx="19183">
                  <c:v>218.26804638764901</c:v>
                </c:pt>
                <c:pt idx="19184">
                  <c:v>218.26619235069501</c:v>
                </c:pt>
                <c:pt idx="19185">
                  <c:v>218.25629185559399</c:v>
                </c:pt>
                <c:pt idx="19186">
                  <c:v>218.253664456975</c:v>
                </c:pt>
                <c:pt idx="19187">
                  <c:v>218.25041747281301</c:v>
                </c:pt>
                <c:pt idx="19188">
                  <c:v>218.24943181984301</c:v>
                </c:pt>
                <c:pt idx="19189">
                  <c:v>218.122582439833</c:v>
                </c:pt>
                <c:pt idx="19190">
                  <c:v>218.11568099604099</c:v>
                </c:pt>
                <c:pt idx="19191">
                  <c:v>218.07874614426299</c:v>
                </c:pt>
                <c:pt idx="19192">
                  <c:v>218.06944485436</c:v>
                </c:pt>
                <c:pt idx="19193">
                  <c:v>218.03799148468499</c:v>
                </c:pt>
                <c:pt idx="19194">
                  <c:v>218.02921125753301</c:v>
                </c:pt>
                <c:pt idx="19195">
                  <c:v>218.00233322479599</c:v>
                </c:pt>
                <c:pt idx="19196">
                  <c:v>217.99374173248199</c:v>
                </c:pt>
                <c:pt idx="19197">
                  <c:v>217.98080806543101</c:v>
                </c:pt>
                <c:pt idx="19198">
                  <c:v>217.97333829891301</c:v>
                </c:pt>
                <c:pt idx="19199">
                  <c:v>217.92913393170599</c:v>
                </c:pt>
                <c:pt idx="19200">
                  <c:v>217.927948832097</c:v>
                </c:pt>
                <c:pt idx="19201">
                  <c:v>217.88015928179601</c:v>
                </c:pt>
                <c:pt idx="19202">
                  <c:v>217.85908235420001</c:v>
                </c:pt>
                <c:pt idx="19203">
                  <c:v>217.77305125634601</c:v>
                </c:pt>
                <c:pt idx="19204">
                  <c:v>217.757831563308</c:v>
                </c:pt>
                <c:pt idx="19205">
                  <c:v>217.74678934652599</c:v>
                </c:pt>
                <c:pt idx="19206">
                  <c:v>217.72243680331101</c:v>
                </c:pt>
                <c:pt idx="19207">
                  <c:v>217.69284089783099</c:v>
                </c:pt>
                <c:pt idx="19208">
                  <c:v>217.68542234378901</c:v>
                </c:pt>
                <c:pt idx="19209">
                  <c:v>217.68118782831999</c:v>
                </c:pt>
                <c:pt idx="19210">
                  <c:v>217.60613520743701</c:v>
                </c:pt>
                <c:pt idx="19211">
                  <c:v>217.60440863928099</c:v>
                </c:pt>
                <c:pt idx="19212">
                  <c:v>217.49685531890501</c:v>
                </c:pt>
                <c:pt idx="19213">
                  <c:v>217.48218752447801</c:v>
                </c:pt>
                <c:pt idx="19214">
                  <c:v>217.454168922603</c:v>
                </c:pt>
                <c:pt idx="19215">
                  <c:v>217.45153699815501</c:v>
                </c:pt>
                <c:pt idx="19216">
                  <c:v>217.42366063470399</c:v>
                </c:pt>
                <c:pt idx="19217">
                  <c:v>217.40077796002299</c:v>
                </c:pt>
                <c:pt idx="19218">
                  <c:v>217.31083806031</c:v>
                </c:pt>
                <c:pt idx="19219">
                  <c:v>217.30279482822101</c:v>
                </c:pt>
                <c:pt idx="19220">
                  <c:v>217.30241527411201</c:v>
                </c:pt>
                <c:pt idx="19221">
                  <c:v>217.268211997929</c:v>
                </c:pt>
                <c:pt idx="19222">
                  <c:v>217.195665033832</c:v>
                </c:pt>
                <c:pt idx="19223">
                  <c:v>217.14195379337099</c:v>
                </c:pt>
                <c:pt idx="19224">
                  <c:v>217.136209124575</c:v>
                </c:pt>
                <c:pt idx="19225">
                  <c:v>217.11455742637301</c:v>
                </c:pt>
                <c:pt idx="19226">
                  <c:v>217.056979018069</c:v>
                </c:pt>
                <c:pt idx="19227">
                  <c:v>217.055870861122</c:v>
                </c:pt>
                <c:pt idx="19228">
                  <c:v>217.03152193197599</c:v>
                </c:pt>
                <c:pt idx="19229">
                  <c:v>216.98106051687199</c:v>
                </c:pt>
                <c:pt idx="19230">
                  <c:v>216.97809122606199</c:v>
                </c:pt>
                <c:pt idx="19231">
                  <c:v>216.88747600750199</c:v>
                </c:pt>
                <c:pt idx="19232">
                  <c:v>216.887179082079</c:v>
                </c:pt>
                <c:pt idx="19233">
                  <c:v>216.83960626513201</c:v>
                </c:pt>
                <c:pt idx="19234">
                  <c:v>216.800719704702</c:v>
                </c:pt>
                <c:pt idx="19235">
                  <c:v>216.79163730458501</c:v>
                </c:pt>
                <c:pt idx="19236">
                  <c:v>216.75877497332999</c:v>
                </c:pt>
                <c:pt idx="19237">
                  <c:v>216.75042996352201</c:v>
                </c:pt>
                <c:pt idx="19238">
                  <c:v>216.69865534975199</c:v>
                </c:pt>
                <c:pt idx="19239">
                  <c:v>216.686537641277</c:v>
                </c:pt>
                <c:pt idx="19240">
                  <c:v>216.668668906893</c:v>
                </c:pt>
                <c:pt idx="19241">
                  <c:v>216.665740150028</c:v>
                </c:pt>
                <c:pt idx="19242">
                  <c:v>216.61655153275601</c:v>
                </c:pt>
                <c:pt idx="19243">
                  <c:v>216.605084694515</c:v>
                </c:pt>
                <c:pt idx="19244">
                  <c:v>216.599415726595</c:v>
                </c:pt>
                <c:pt idx="19245">
                  <c:v>216.57291860025799</c:v>
                </c:pt>
                <c:pt idx="19246">
                  <c:v>216.52971279541001</c:v>
                </c:pt>
                <c:pt idx="19247">
                  <c:v>216.500401181049</c:v>
                </c:pt>
                <c:pt idx="19248">
                  <c:v>216.48092124412699</c:v>
                </c:pt>
                <c:pt idx="19249">
                  <c:v>216.453449096116</c:v>
                </c:pt>
                <c:pt idx="19250">
                  <c:v>216.45297469184899</c:v>
                </c:pt>
                <c:pt idx="19251">
                  <c:v>216.423233415943</c:v>
                </c:pt>
                <c:pt idx="19252">
                  <c:v>216.42283390436799</c:v>
                </c:pt>
                <c:pt idx="19253">
                  <c:v>216.41071708825601</c:v>
                </c:pt>
                <c:pt idx="19254">
                  <c:v>216.40870352644299</c:v>
                </c:pt>
                <c:pt idx="19255">
                  <c:v>216.39894153674001</c:v>
                </c:pt>
                <c:pt idx="19256">
                  <c:v>216.38381163095301</c:v>
                </c:pt>
                <c:pt idx="19257">
                  <c:v>216.372325181951</c:v>
                </c:pt>
                <c:pt idx="19258">
                  <c:v>216.369132275997</c:v>
                </c:pt>
                <c:pt idx="19259">
                  <c:v>216.33988665093301</c:v>
                </c:pt>
                <c:pt idx="19260">
                  <c:v>216.25816821013001</c:v>
                </c:pt>
                <c:pt idx="19261">
                  <c:v>216.196570681823</c:v>
                </c:pt>
                <c:pt idx="19262">
                  <c:v>216.15481454526201</c:v>
                </c:pt>
                <c:pt idx="19263">
                  <c:v>216.140125489014</c:v>
                </c:pt>
                <c:pt idx="19264">
                  <c:v>216.095486054715</c:v>
                </c:pt>
                <c:pt idx="19265">
                  <c:v>216.09506210869301</c:v>
                </c:pt>
                <c:pt idx="19266">
                  <c:v>216.079511355032</c:v>
                </c:pt>
                <c:pt idx="19267">
                  <c:v>216.05962914916699</c:v>
                </c:pt>
                <c:pt idx="19268">
                  <c:v>216.04954180016401</c:v>
                </c:pt>
                <c:pt idx="19269">
                  <c:v>216.01941114147999</c:v>
                </c:pt>
                <c:pt idx="19270">
                  <c:v>216.017279820206</c:v>
                </c:pt>
                <c:pt idx="19271">
                  <c:v>216.00866568003599</c:v>
                </c:pt>
                <c:pt idx="19272">
                  <c:v>215.97849684475599</c:v>
                </c:pt>
                <c:pt idx="19273">
                  <c:v>215.96398166028499</c:v>
                </c:pt>
                <c:pt idx="19274">
                  <c:v>215.94970010806699</c:v>
                </c:pt>
                <c:pt idx="19275">
                  <c:v>215.93146260743401</c:v>
                </c:pt>
                <c:pt idx="19276">
                  <c:v>215.91066179472301</c:v>
                </c:pt>
                <c:pt idx="19277">
                  <c:v>215.90194239330901</c:v>
                </c:pt>
                <c:pt idx="19278">
                  <c:v>215.87217120668001</c:v>
                </c:pt>
                <c:pt idx="19279">
                  <c:v>215.85952989536199</c:v>
                </c:pt>
                <c:pt idx="19280">
                  <c:v>215.843034679808</c:v>
                </c:pt>
                <c:pt idx="19281">
                  <c:v>215.78369157215599</c:v>
                </c:pt>
                <c:pt idx="19282">
                  <c:v>215.73754323259601</c:v>
                </c:pt>
                <c:pt idx="19283">
                  <c:v>215.72938256565999</c:v>
                </c:pt>
                <c:pt idx="19284">
                  <c:v>215.67709145537901</c:v>
                </c:pt>
                <c:pt idx="19285">
                  <c:v>215.57939338750501</c:v>
                </c:pt>
                <c:pt idx="19286">
                  <c:v>215.575572087468</c:v>
                </c:pt>
                <c:pt idx="19287">
                  <c:v>215.557701446051</c:v>
                </c:pt>
                <c:pt idx="19288">
                  <c:v>215.54384126677701</c:v>
                </c:pt>
                <c:pt idx="19289">
                  <c:v>215.495257998997</c:v>
                </c:pt>
                <c:pt idx="19290">
                  <c:v>215.417099321151</c:v>
                </c:pt>
                <c:pt idx="19291">
                  <c:v>215.41553859490099</c:v>
                </c:pt>
                <c:pt idx="19292">
                  <c:v>215.412545852553</c:v>
                </c:pt>
                <c:pt idx="19293">
                  <c:v>215.373079226545</c:v>
                </c:pt>
                <c:pt idx="19294">
                  <c:v>215.28875181756499</c:v>
                </c:pt>
                <c:pt idx="19295">
                  <c:v>215.272121247825</c:v>
                </c:pt>
                <c:pt idx="19296">
                  <c:v>215.19465695800901</c:v>
                </c:pt>
                <c:pt idx="19297">
                  <c:v>215.14438770394699</c:v>
                </c:pt>
                <c:pt idx="19298">
                  <c:v>215.13501154848899</c:v>
                </c:pt>
                <c:pt idx="19299">
                  <c:v>215.12869324221799</c:v>
                </c:pt>
                <c:pt idx="19300">
                  <c:v>215.12284665881799</c:v>
                </c:pt>
                <c:pt idx="19301">
                  <c:v>215.09533085526601</c:v>
                </c:pt>
                <c:pt idx="19302">
                  <c:v>215.03489396885499</c:v>
                </c:pt>
                <c:pt idx="19303">
                  <c:v>215.016918899225</c:v>
                </c:pt>
                <c:pt idx="19304">
                  <c:v>214.99216186557999</c:v>
                </c:pt>
                <c:pt idx="19305">
                  <c:v>214.98651070404799</c:v>
                </c:pt>
                <c:pt idx="19306">
                  <c:v>214.90166547013999</c:v>
                </c:pt>
                <c:pt idx="19307">
                  <c:v>214.88117207955699</c:v>
                </c:pt>
                <c:pt idx="19308">
                  <c:v>214.86864363669201</c:v>
                </c:pt>
                <c:pt idx="19309">
                  <c:v>214.83947661731801</c:v>
                </c:pt>
                <c:pt idx="19310">
                  <c:v>214.80303296349899</c:v>
                </c:pt>
                <c:pt idx="19311">
                  <c:v>214.77249027691599</c:v>
                </c:pt>
                <c:pt idx="19312">
                  <c:v>214.72819718227501</c:v>
                </c:pt>
                <c:pt idx="19313">
                  <c:v>214.65516561182699</c:v>
                </c:pt>
                <c:pt idx="19314">
                  <c:v>214.61050722210399</c:v>
                </c:pt>
                <c:pt idx="19315">
                  <c:v>214.58794687837101</c:v>
                </c:pt>
                <c:pt idx="19316">
                  <c:v>214.55259183693201</c:v>
                </c:pt>
                <c:pt idx="19317">
                  <c:v>214.54854552849801</c:v>
                </c:pt>
                <c:pt idx="19318">
                  <c:v>214.507972984644</c:v>
                </c:pt>
                <c:pt idx="19319">
                  <c:v>214.462774093148</c:v>
                </c:pt>
                <c:pt idx="19320">
                  <c:v>214.45545834260099</c:v>
                </c:pt>
                <c:pt idx="19321">
                  <c:v>214.35213092513101</c:v>
                </c:pt>
                <c:pt idx="19322">
                  <c:v>214.33084918886101</c:v>
                </c:pt>
                <c:pt idx="19323">
                  <c:v>214.32307540752601</c:v>
                </c:pt>
                <c:pt idx="19324">
                  <c:v>214.30128846181299</c:v>
                </c:pt>
                <c:pt idx="19325">
                  <c:v>214.29947009044599</c:v>
                </c:pt>
                <c:pt idx="19326">
                  <c:v>214.28673515201501</c:v>
                </c:pt>
                <c:pt idx="19327">
                  <c:v>214.267780481399</c:v>
                </c:pt>
                <c:pt idx="19328">
                  <c:v>214.24772531586601</c:v>
                </c:pt>
                <c:pt idx="19329">
                  <c:v>214.22439205438701</c:v>
                </c:pt>
                <c:pt idx="19330">
                  <c:v>214.13915453824399</c:v>
                </c:pt>
                <c:pt idx="19331">
                  <c:v>214.11883579316799</c:v>
                </c:pt>
                <c:pt idx="19332">
                  <c:v>214.113120953844</c:v>
                </c:pt>
                <c:pt idx="19333">
                  <c:v>214.091418976451</c:v>
                </c:pt>
                <c:pt idx="19334">
                  <c:v>214.066429273393</c:v>
                </c:pt>
                <c:pt idx="19335">
                  <c:v>214.05692362151001</c:v>
                </c:pt>
                <c:pt idx="19336">
                  <c:v>214.04872817299801</c:v>
                </c:pt>
                <c:pt idx="19337">
                  <c:v>214.043666183216</c:v>
                </c:pt>
                <c:pt idx="19338">
                  <c:v>214.02627185052</c:v>
                </c:pt>
                <c:pt idx="19339">
                  <c:v>213.97974294007</c:v>
                </c:pt>
                <c:pt idx="19340">
                  <c:v>213.97902640568799</c:v>
                </c:pt>
                <c:pt idx="19341">
                  <c:v>213.91430708099301</c:v>
                </c:pt>
                <c:pt idx="19342">
                  <c:v>213.90978963297499</c:v>
                </c:pt>
                <c:pt idx="19343">
                  <c:v>213.89067851034801</c:v>
                </c:pt>
                <c:pt idx="19344">
                  <c:v>213.879131240372</c:v>
                </c:pt>
                <c:pt idx="19345">
                  <c:v>213.86837296769301</c:v>
                </c:pt>
                <c:pt idx="19346">
                  <c:v>213.81612432140901</c:v>
                </c:pt>
                <c:pt idx="19347">
                  <c:v>213.798587252381</c:v>
                </c:pt>
                <c:pt idx="19348">
                  <c:v>213.77159174613999</c:v>
                </c:pt>
                <c:pt idx="19349">
                  <c:v>213.77010668195001</c:v>
                </c:pt>
                <c:pt idx="19350">
                  <c:v>213.76000614178599</c:v>
                </c:pt>
                <c:pt idx="19351">
                  <c:v>213.72341548386299</c:v>
                </c:pt>
                <c:pt idx="19352">
                  <c:v>213.708247319555</c:v>
                </c:pt>
                <c:pt idx="19353">
                  <c:v>213.70508998214601</c:v>
                </c:pt>
                <c:pt idx="19354">
                  <c:v>213.697530851143</c:v>
                </c:pt>
                <c:pt idx="19355">
                  <c:v>213.64135380708501</c:v>
                </c:pt>
                <c:pt idx="19356">
                  <c:v>213.57482684302701</c:v>
                </c:pt>
                <c:pt idx="19357">
                  <c:v>213.539351456476</c:v>
                </c:pt>
                <c:pt idx="19358">
                  <c:v>213.53418325239201</c:v>
                </c:pt>
                <c:pt idx="19359">
                  <c:v>213.52571547560001</c:v>
                </c:pt>
                <c:pt idx="19360">
                  <c:v>213.52046264884899</c:v>
                </c:pt>
                <c:pt idx="19361">
                  <c:v>213.499563895774</c:v>
                </c:pt>
                <c:pt idx="19362">
                  <c:v>213.49391347318499</c:v>
                </c:pt>
                <c:pt idx="19363">
                  <c:v>213.366929004702</c:v>
                </c:pt>
                <c:pt idx="19364">
                  <c:v>213.35802825544701</c:v>
                </c:pt>
                <c:pt idx="19365">
                  <c:v>213.33629998112599</c:v>
                </c:pt>
                <c:pt idx="19366">
                  <c:v>213.33532470551401</c:v>
                </c:pt>
                <c:pt idx="19367">
                  <c:v>213.31628953759699</c:v>
                </c:pt>
                <c:pt idx="19368">
                  <c:v>213.314656140072</c:v>
                </c:pt>
                <c:pt idx="19369">
                  <c:v>213.27798955393601</c:v>
                </c:pt>
                <c:pt idx="19370">
                  <c:v>213.26204076757301</c:v>
                </c:pt>
                <c:pt idx="19371">
                  <c:v>213.192381728539</c:v>
                </c:pt>
                <c:pt idx="19372">
                  <c:v>213.187792367002</c:v>
                </c:pt>
                <c:pt idx="19373">
                  <c:v>213.07491679107599</c:v>
                </c:pt>
                <c:pt idx="19374">
                  <c:v>213.065130853939</c:v>
                </c:pt>
                <c:pt idx="19375">
                  <c:v>213.033894760967</c:v>
                </c:pt>
                <c:pt idx="19376">
                  <c:v>212.99656817680699</c:v>
                </c:pt>
                <c:pt idx="19377">
                  <c:v>212.99174126725001</c:v>
                </c:pt>
                <c:pt idx="19378">
                  <c:v>212.98213296987299</c:v>
                </c:pt>
                <c:pt idx="19379">
                  <c:v>212.88320733036201</c:v>
                </c:pt>
                <c:pt idx="19380">
                  <c:v>212.82600305449401</c:v>
                </c:pt>
                <c:pt idx="19381">
                  <c:v>212.79075244624099</c:v>
                </c:pt>
                <c:pt idx="19382">
                  <c:v>212.76619101438001</c:v>
                </c:pt>
                <c:pt idx="19383">
                  <c:v>212.729145983519</c:v>
                </c:pt>
                <c:pt idx="19384">
                  <c:v>212.63835973430901</c:v>
                </c:pt>
                <c:pt idx="19385">
                  <c:v>212.52612074429601</c:v>
                </c:pt>
                <c:pt idx="19386">
                  <c:v>212.48795999328999</c:v>
                </c:pt>
                <c:pt idx="19387">
                  <c:v>212.486188733299</c:v>
                </c:pt>
                <c:pt idx="19388">
                  <c:v>212.47493381044299</c:v>
                </c:pt>
                <c:pt idx="19389">
                  <c:v>212.467597967676</c:v>
                </c:pt>
                <c:pt idx="19390">
                  <c:v>212.40153219538701</c:v>
                </c:pt>
                <c:pt idx="19391">
                  <c:v>212.38492503207601</c:v>
                </c:pt>
                <c:pt idx="19392">
                  <c:v>212.35268515286401</c:v>
                </c:pt>
                <c:pt idx="19393">
                  <c:v>212.314503151189</c:v>
                </c:pt>
                <c:pt idx="19394">
                  <c:v>212.25848522786401</c:v>
                </c:pt>
                <c:pt idx="19395">
                  <c:v>212.230717243442</c:v>
                </c:pt>
                <c:pt idx="19396">
                  <c:v>212.22549751605999</c:v>
                </c:pt>
                <c:pt idx="19397">
                  <c:v>212.21685016306699</c:v>
                </c:pt>
                <c:pt idx="19398">
                  <c:v>212.205199770425</c:v>
                </c:pt>
                <c:pt idx="19399">
                  <c:v>212.18261478660199</c:v>
                </c:pt>
                <c:pt idx="19400">
                  <c:v>212.17268900232</c:v>
                </c:pt>
                <c:pt idx="19401">
                  <c:v>212.08158556890399</c:v>
                </c:pt>
                <c:pt idx="19402">
                  <c:v>212.08114485424801</c:v>
                </c:pt>
                <c:pt idx="19403">
                  <c:v>212.05859785172501</c:v>
                </c:pt>
                <c:pt idx="19404">
                  <c:v>211.959763369576</c:v>
                </c:pt>
                <c:pt idx="19405">
                  <c:v>211.922256576861</c:v>
                </c:pt>
                <c:pt idx="19406">
                  <c:v>211.91473823310699</c:v>
                </c:pt>
                <c:pt idx="19407">
                  <c:v>211.90380941597499</c:v>
                </c:pt>
                <c:pt idx="19408">
                  <c:v>211.88989847123599</c:v>
                </c:pt>
                <c:pt idx="19409">
                  <c:v>211.885059493813</c:v>
                </c:pt>
                <c:pt idx="19410">
                  <c:v>211.87626286289299</c:v>
                </c:pt>
                <c:pt idx="19411">
                  <c:v>211.863432194815</c:v>
                </c:pt>
                <c:pt idx="19412">
                  <c:v>211.851953582818</c:v>
                </c:pt>
                <c:pt idx="19413">
                  <c:v>211.77354793648999</c:v>
                </c:pt>
                <c:pt idx="19414">
                  <c:v>211.75488672173901</c:v>
                </c:pt>
                <c:pt idx="19415">
                  <c:v>211.742374008361</c:v>
                </c:pt>
                <c:pt idx="19416">
                  <c:v>211.73006719253499</c:v>
                </c:pt>
                <c:pt idx="19417">
                  <c:v>211.72794085655801</c:v>
                </c:pt>
                <c:pt idx="19418">
                  <c:v>211.72394034426799</c:v>
                </c:pt>
                <c:pt idx="19419">
                  <c:v>211.71287741147901</c:v>
                </c:pt>
                <c:pt idx="19420">
                  <c:v>211.70103743238101</c:v>
                </c:pt>
                <c:pt idx="19421">
                  <c:v>211.67511813505499</c:v>
                </c:pt>
                <c:pt idx="19422">
                  <c:v>211.644574635467</c:v>
                </c:pt>
                <c:pt idx="19423">
                  <c:v>211.64438601339299</c:v>
                </c:pt>
                <c:pt idx="19424">
                  <c:v>211.587615958844</c:v>
                </c:pt>
                <c:pt idx="19425">
                  <c:v>211.48079424359801</c:v>
                </c:pt>
                <c:pt idx="19426">
                  <c:v>211.466203969481</c:v>
                </c:pt>
                <c:pt idx="19427">
                  <c:v>211.46550287651399</c:v>
                </c:pt>
                <c:pt idx="19428">
                  <c:v>211.44871942795399</c:v>
                </c:pt>
                <c:pt idx="19429">
                  <c:v>211.44374383779299</c:v>
                </c:pt>
                <c:pt idx="19430">
                  <c:v>211.24463380874499</c:v>
                </c:pt>
                <c:pt idx="19431">
                  <c:v>211.23130690856701</c:v>
                </c:pt>
                <c:pt idx="19432">
                  <c:v>211.18920885115099</c:v>
                </c:pt>
                <c:pt idx="19433">
                  <c:v>211.127880322625</c:v>
                </c:pt>
                <c:pt idx="19434">
                  <c:v>211.07387776492399</c:v>
                </c:pt>
                <c:pt idx="19435">
                  <c:v>211.06921828039799</c:v>
                </c:pt>
                <c:pt idx="19436">
                  <c:v>211.04907814201499</c:v>
                </c:pt>
                <c:pt idx="19437">
                  <c:v>211.03375193333201</c:v>
                </c:pt>
                <c:pt idx="19438">
                  <c:v>211.023760275547</c:v>
                </c:pt>
                <c:pt idx="19439">
                  <c:v>210.99757988218201</c:v>
                </c:pt>
                <c:pt idx="19440">
                  <c:v>210.96001277355299</c:v>
                </c:pt>
                <c:pt idx="19441">
                  <c:v>210.90416800664801</c:v>
                </c:pt>
                <c:pt idx="19442">
                  <c:v>210.88747076794201</c:v>
                </c:pt>
                <c:pt idx="19443">
                  <c:v>210.872558916711</c:v>
                </c:pt>
                <c:pt idx="19444">
                  <c:v>210.83359996975801</c:v>
                </c:pt>
                <c:pt idx="19445">
                  <c:v>210.78563754939799</c:v>
                </c:pt>
                <c:pt idx="19446">
                  <c:v>210.75044028629401</c:v>
                </c:pt>
                <c:pt idx="19447">
                  <c:v>210.74118189614899</c:v>
                </c:pt>
                <c:pt idx="19448">
                  <c:v>210.73903980904501</c:v>
                </c:pt>
                <c:pt idx="19449">
                  <c:v>210.641148164974</c:v>
                </c:pt>
                <c:pt idx="19450">
                  <c:v>210.619408944746</c:v>
                </c:pt>
                <c:pt idx="19451">
                  <c:v>210.604953733299</c:v>
                </c:pt>
                <c:pt idx="19452">
                  <c:v>210.60185648744201</c:v>
                </c:pt>
                <c:pt idx="19453">
                  <c:v>210.57453921391499</c:v>
                </c:pt>
                <c:pt idx="19454">
                  <c:v>210.568207311771</c:v>
                </c:pt>
                <c:pt idx="19455">
                  <c:v>210.52669317668099</c:v>
                </c:pt>
                <c:pt idx="19456">
                  <c:v>210.49557973610601</c:v>
                </c:pt>
                <c:pt idx="19457">
                  <c:v>210.49511432731299</c:v>
                </c:pt>
                <c:pt idx="19458">
                  <c:v>210.48095309866</c:v>
                </c:pt>
                <c:pt idx="19459">
                  <c:v>210.40488144035399</c:v>
                </c:pt>
                <c:pt idx="19460">
                  <c:v>210.402026369119</c:v>
                </c:pt>
                <c:pt idx="19461">
                  <c:v>210.310275253626</c:v>
                </c:pt>
                <c:pt idx="19462">
                  <c:v>210.29430469406699</c:v>
                </c:pt>
                <c:pt idx="19463">
                  <c:v>210.225181422601</c:v>
                </c:pt>
                <c:pt idx="19464">
                  <c:v>210.22173380081901</c:v>
                </c:pt>
                <c:pt idx="19465">
                  <c:v>210.21395375520601</c:v>
                </c:pt>
                <c:pt idx="19466">
                  <c:v>210.189971167018</c:v>
                </c:pt>
                <c:pt idx="19467">
                  <c:v>210.11081283514901</c:v>
                </c:pt>
                <c:pt idx="19468">
                  <c:v>210.08806944854999</c:v>
                </c:pt>
                <c:pt idx="19469">
                  <c:v>210.06004067938699</c:v>
                </c:pt>
                <c:pt idx="19470">
                  <c:v>210.02092017209699</c:v>
                </c:pt>
                <c:pt idx="19471">
                  <c:v>209.993357597243</c:v>
                </c:pt>
                <c:pt idx="19472">
                  <c:v>209.95590495742201</c:v>
                </c:pt>
                <c:pt idx="19473">
                  <c:v>209.912929155098</c:v>
                </c:pt>
                <c:pt idx="19474">
                  <c:v>209.90291678975299</c:v>
                </c:pt>
                <c:pt idx="19475">
                  <c:v>209.82514684093201</c:v>
                </c:pt>
                <c:pt idx="19476">
                  <c:v>209.808503246274</c:v>
                </c:pt>
                <c:pt idx="19477">
                  <c:v>209.78459037059901</c:v>
                </c:pt>
                <c:pt idx="19478">
                  <c:v>209.77516081003401</c:v>
                </c:pt>
                <c:pt idx="19479">
                  <c:v>209.76894211724499</c:v>
                </c:pt>
                <c:pt idx="19480">
                  <c:v>209.74844591342301</c:v>
                </c:pt>
                <c:pt idx="19481">
                  <c:v>209.72656873955299</c:v>
                </c:pt>
                <c:pt idx="19482">
                  <c:v>209.715761427665</c:v>
                </c:pt>
                <c:pt idx="19483">
                  <c:v>209.698752350879</c:v>
                </c:pt>
                <c:pt idx="19484">
                  <c:v>209.68161479580499</c:v>
                </c:pt>
                <c:pt idx="19485">
                  <c:v>209.66510529416701</c:v>
                </c:pt>
                <c:pt idx="19486">
                  <c:v>209.655193178893</c:v>
                </c:pt>
                <c:pt idx="19487">
                  <c:v>209.62860197822499</c:v>
                </c:pt>
                <c:pt idx="19488">
                  <c:v>209.60193217685401</c:v>
                </c:pt>
                <c:pt idx="19489">
                  <c:v>209.59501866099399</c:v>
                </c:pt>
                <c:pt idx="19490">
                  <c:v>209.52148727472999</c:v>
                </c:pt>
                <c:pt idx="19491">
                  <c:v>209.454864609629</c:v>
                </c:pt>
                <c:pt idx="19492">
                  <c:v>209.454631873745</c:v>
                </c:pt>
                <c:pt idx="19493">
                  <c:v>209.443771263515</c:v>
                </c:pt>
                <c:pt idx="19494">
                  <c:v>209.431281244518</c:v>
                </c:pt>
                <c:pt idx="19495">
                  <c:v>209.40302756278899</c:v>
                </c:pt>
                <c:pt idx="19496">
                  <c:v>209.388357130743</c:v>
                </c:pt>
                <c:pt idx="19497">
                  <c:v>209.37629100356401</c:v>
                </c:pt>
                <c:pt idx="19498">
                  <c:v>209.37399075848199</c:v>
                </c:pt>
                <c:pt idx="19499">
                  <c:v>209.354133544608</c:v>
                </c:pt>
                <c:pt idx="19500">
                  <c:v>209.34843795151301</c:v>
                </c:pt>
                <c:pt idx="19501">
                  <c:v>209.31443692635199</c:v>
                </c:pt>
                <c:pt idx="19502">
                  <c:v>209.306873260945</c:v>
                </c:pt>
                <c:pt idx="19503">
                  <c:v>209.28030674452501</c:v>
                </c:pt>
                <c:pt idx="19504">
                  <c:v>209.20941455522501</c:v>
                </c:pt>
                <c:pt idx="19505">
                  <c:v>209.20356774909601</c:v>
                </c:pt>
                <c:pt idx="19506">
                  <c:v>209.19166464674299</c:v>
                </c:pt>
                <c:pt idx="19507">
                  <c:v>209.17451248953</c:v>
                </c:pt>
                <c:pt idx="19508">
                  <c:v>209.163853262076</c:v>
                </c:pt>
                <c:pt idx="19509">
                  <c:v>209.15974169528801</c:v>
                </c:pt>
                <c:pt idx="19510">
                  <c:v>209.122470032</c:v>
                </c:pt>
                <c:pt idx="19511">
                  <c:v>209.107530523279</c:v>
                </c:pt>
                <c:pt idx="19512">
                  <c:v>209.06578626068699</c:v>
                </c:pt>
                <c:pt idx="19513">
                  <c:v>209.03416334182299</c:v>
                </c:pt>
                <c:pt idx="19514">
                  <c:v>209.021023706932</c:v>
                </c:pt>
                <c:pt idx="19515">
                  <c:v>209.00046553315499</c:v>
                </c:pt>
                <c:pt idx="19516">
                  <c:v>209.00043429227699</c:v>
                </c:pt>
                <c:pt idx="19517">
                  <c:v>208.991145277718</c:v>
                </c:pt>
                <c:pt idx="19518">
                  <c:v>208.978083844797</c:v>
                </c:pt>
                <c:pt idx="19519">
                  <c:v>208.97376157332499</c:v>
                </c:pt>
                <c:pt idx="19520">
                  <c:v>208.957619906019</c:v>
                </c:pt>
                <c:pt idx="19521">
                  <c:v>208.93185534779201</c:v>
                </c:pt>
                <c:pt idx="19522">
                  <c:v>208.928141480644</c:v>
                </c:pt>
                <c:pt idx="19523">
                  <c:v>208.92422026434201</c:v>
                </c:pt>
                <c:pt idx="19524">
                  <c:v>208.89504332574299</c:v>
                </c:pt>
                <c:pt idx="19525">
                  <c:v>208.86577749654899</c:v>
                </c:pt>
                <c:pt idx="19526">
                  <c:v>208.83098251282499</c:v>
                </c:pt>
                <c:pt idx="19527">
                  <c:v>208.801959468191</c:v>
                </c:pt>
                <c:pt idx="19528">
                  <c:v>208.798586480317</c:v>
                </c:pt>
                <c:pt idx="19529">
                  <c:v>208.780903331681</c:v>
                </c:pt>
                <c:pt idx="19530">
                  <c:v>208.75389834697299</c:v>
                </c:pt>
                <c:pt idx="19531">
                  <c:v>208.74574101603599</c:v>
                </c:pt>
                <c:pt idx="19532">
                  <c:v>208.72534719432301</c:v>
                </c:pt>
                <c:pt idx="19533">
                  <c:v>208.68152114542099</c:v>
                </c:pt>
                <c:pt idx="19534">
                  <c:v>208.66834730556499</c:v>
                </c:pt>
                <c:pt idx="19535">
                  <c:v>208.59515811697901</c:v>
                </c:pt>
                <c:pt idx="19536">
                  <c:v>208.55608974532501</c:v>
                </c:pt>
                <c:pt idx="19537">
                  <c:v>208.47683954898901</c:v>
                </c:pt>
                <c:pt idx="19538">
                  <c:v>208.45957590826799</c:v>
                </c:pt>
                <c:pt idx="19539">
                  <c:v>208.45846107153</c:v>
                </c:pt>
                <c:pt idx="19540">
                  <c:v>208.41247328561701</c:v>
                </c:pt>
                <c:pt idx="19541">
                  <c:v>208.341266770185</c:v>
                </c:pt>
                <c:pt idx="19542">
                  <c:v>208.33277839363899</c:v>
                </c:pt>
                <c:pt idx="19543">
                  <c:v>208.32982603651001</c:v>
                </c:pt>
                <c:pt idx="19544">
                  <c:v>208.306960395847</c:v>
                </c:pt>
                <c:pt idx="19545">
                  <c:v>208.286537035035</c:v>
                </c:pt>
                <c:pt idx="19546">
                  <c:v>208.25099257647099</c:v>
                </c:pt>
                <c:pt idx="19547">
                  <c:v>208.24480092527699</c:v>
                </c:pt>
                <c:pt idx="19548">
                  <c:v>208.2110643705</c:v>
                </c:pt>
                <c:pt idx="19549">
                  <c:v>208.19230315973201</c:v>
                </c:pt>
                <c:pt idx="19550">
                  <c:v>208.147529684429</c:v>
                </c:pt>
                <c:pt idx="19551">
                  <c:v>208.14311567294101</c:v>
                </c:pt>
                <c:pt idx="19552">
                  <c:v>208.12490963741499</c:v>
                </c:pt>
                <c:pt idx="19553">
                  <c:v>208.09690579092299</c:v>
                </c:pt>
                <c:pt idx="19554">
                  <c:v>208.06130466332499</c:v>
                </c:pt>
                <c:pt idx="19555">
                  <c:v>208.04482851967899</c:v>
                </c:pt>
                <c:pt idx="19556">
                  <c:v>208.03309837632</c:v>
                </c:pt>
                <c:pt idx="19557">
                  <c:v>207.955126038326</c:v>
                </c:pt>
                <c:pt idx="19558">
                  <c:v>207.94064443295201</c:v>
                </c:pt>
                <c:pt idx="19559">
                  <c:v>207.88225682901401</c:v>
                </c:pt>
                <c:pt idx="19560">
                  <c:v>207.863553649012</c:v>
                </c:pt>
                <c:pt idx="19561">
                  <c:v>207.845988418991</c:v>
                </c:pt>
                <c:pt idx="19562">
                  <c:v>207.82734222067501</c:v>
                </c:pt>
                <c:pt idx="19563">
                  <c:v>207.81713277434901</c:v>
                </c:pt>
                <c:pt idx="19564">
                  <c:v>207.80523266383301</c:v>
                </c:pt>
                <c:pt idx="19565">
                  <c:v>207.804005046508</c:v>
                </c:pt>
                <c:pt idx="19566">
                  <c:v>207.77519444156999</c:v>
                </c:pt>
                <c:pt idx="19567">
                  <c:v>207.77268945118101</c:v>
                </c:pt>
                <c:pt idx="19568">
                  <c:v>207.729971611113</c:v>
                </c:pt>
                <c:pt idx="19569">
                  <c:v>207.711889637013</c:v>
                </c:pt>
                <c:pt idx="19570">
                  <c:v>207.66551492647</c:v>
                </c:pt>
                <c:pt idx="19571">
                  <c:v>207.647560102113</c:v>
                </c:pt>
                <c:pt idx="19572">
                  <c:v>207.64418614392699</c:v>
                </c:pt>
                <c:pt idx="19573">
                  <c:v>207.621548882497</c:v>
                </c:pt>
                <c:pt idx="19574">
                  <c:v>207.59643912729101</c:v>
                </c:pt>
                <c:pt idx="19575">
                  <c:v>207.57710354432999</c:v>
                </c:pt>
                <c:pt idx="19576">
                  <c:v>207.56617221750301</c:v>
                </c:pt>
                <c:pt idx="19577">
                  <c:v>207.545685357742</c:v>
                </c:pt>
                <c:pt idx="19578">
                  <c:v>207.530439209881</c:v>
                </c:pt>
                <c:pt idx="19579">
                  <c:v>207.52777813368601</c:v>
                </c:pt>
                <c:pt idx="19580">
                  <c:v>207.525666207521</c:v>
                </c:pt>
                <c:pt idx="19581">
                  <c:v>207.50507455349</c:v>
                </c:pt>
                <c:pt idx="19582">
                  <c:v>207.49227656189001</c:v>
                </c:pt>
                <c:pt idx="19583">
                  <c:v>207.48883161314299</c:v>
                </c:pt>
                <c:pt idx="19584">
                  <c:v>207.48673832121901</c:v>
                </c:pt>
                <c:pt idx="19585">
                  <c:v>207.47117540355501</c:v>
                </c:pt>
                <c:pt idx="19586">
                  <c:v>207.417676395554</c:v>
                </c:pt>
                <c:pt idx="19587">
                  <c:v>207.388634597851</c:v>
                </c:pt>
                <c:pt idx="19588">
                  <c:v>207.37016809705699</c:v>
                </c:pt>
                <c:pt idx="19589">
                  <c:v>207.36055088070501</c:v>
                </c:pt>
                <c:pt idx="19590">
                  <c:v>207.347544619324</c:v>
                </c:pt>
                <c:pt idx="19591">
                  <c:v>207.32805268953999</c:v>
                </c:pt>
                <c:pt idx="19592">
                  <c:v>207.32038726679701</c:v>
                </c:pt>
                <c:pt idx="19593">
                  <c:v>207.29470591772599</c:v>
                </c:pt>
                <c:pt idx="19594">
                  <c:v>207.220414358288</c:v>
                </c:pt>
                <c:pt idx="19595">
                  <c:v>207.216420289762</c:v>
                </c:pt>
                <c:pt idx="19596">
                  <c:v>207.20616668862701</c:v>
                </c:pt>
                <c:pt idx="19597">
                  <c:v>207.14380372910199</c:v>
                </c:pt>
                <c:pt idx="19598">
                  <c:v>207.03929398922</c:v>
                </c:pt>
                <c:pt idx="19599">
                  <c:v>207.026197154214</c:v>
                </c:pt>
                <c:pt idx="19600">
                  <c:v>206.957894026269</c:v>
                </c:pt>
                <c:pt idx="19601">
                  <c:v>206.949587547427</c:v>
                </c:pt>
                <c:pt idx="19602">
                  <c:v>206.92802683631899</c:v>
                </c:pt>
                <c:pt idx="19603">
                  <c:v>206.92661680729699</c:v>
                </c:pt>
                <c:pt idx="19604">
                  <c:v>206.91477793860699</c:v>
                </c:pt>
                <c:pt idx="19605">
                  <c:v>206.89466668675999</c:v>
                </c:pt>
                <c:pt idx="19606">
                  <c:v>206.88306099717499</c:v>
                </c:pt>
                <c:pt idx="19607">
                  <c:v>206.87221409526501</c:v>
                </c:pt>
                <c:pt idx="19608">
                  <c:v>206.696128453065</c:v>
                </c:pt>
                <c:pt idx="19609">
                  <c:v>206.61043837102</c:v>
                </c:pt>
                <c:pt idx="19610">
                  <c:v>206.60842992710101</c:v>
                </c:pt>
                <c:pt idx="19611">
                  <c:v>206.57779683947001</c:v>
                </c:pt>
                <c:pt idx="19612">
                  <c:v>206.54317185176899</c:v>
                </c:pt>
                <c:pt idx="19613">
                  <c:v>206.53080064136199</c:v>
                </c:pt>
                <c:pt idx="19614">
                  <c:v>206.52741236834299</c:v>
                </c:pt>
                <c:pt idx="19615">
                  <c:v>206.51892198515699</c:v>
                </c:pt>
                <c:pt idx="19616">
                  <c:v>206.46738785180401</c:v>
                </c:pt>
                <c:pt idx="19617">
                  <c:v>206.46725780461301</c:v>
                </c:pt>
                <c:pt idx="19618">
                  <c:v>206.44500058953301</c:v>
                </c:pt>
                <c:pt idx="19619">
                  <c:v>206.419558345084</c:v>
                </c:pt>
                <c:pt idx="19620">
                  <c:v>206.31380963271101</c:v>
                </c:pt>
                <c:pt idx="19621">
                  <c:v>206.24883912750099</c:v>
                </c:pt>
                <c:pt idx="19622">
                  <c:v>206.21848522525801</c:v>
                </c:pt>
                <c:pt idx="19623">
                  <c:v>206.218211073079</c:v>
                </c:pt>
                <c:pt idx="19624">
                  <c:v>206.17672630503401</c:v>
                </c:pt>
                <c:pt idx="19625">
                  <c:v>206.15087132122</c:v>
                </c:pt>
                <c:pt idx="19626">
                  <c:v>206.10578937763501</c:v>
                </c:pt>
                <c:pt idx="19627">
                  <c:v>206.101015447452</c:v>
                </c:pt>
                <c:pt idx="19628">
                  <c:v>206.05625571687699</c:v>
                </c:pt>
                <c:pt idx="19629">
                  <c:v>206.01511279497899</c:v>
                </c:pt>
                <c:pt idx="19630">
                  <c:v>206.00457366996901</c:v>
                </c:pt>
                <c:pt idx="19631">
                  <c:v>205.99373477796701</c:v>
                </c:pt>
                <c:pt idx="19632">
                  <c:v>205.99124694199401</c:v>
                </c:pt>
                <c:pt idx="19633">
                  <c:v>205.98606027974299</c:v>
                </c:pt>
                <c:pt idx="19634">
                  <c:v>205.97034780076399</c:v>
                </c:pt>
                <c:pt idx="19635">
                  <c:v>205.958383512106</c:v>
                </c:pt>
                <c:pt idx="19636">
                  <c:v>205.928527435088</c:v>
                </c:pt>
                <c:pt idx="19637">
                  <c:v>205.91159652769801</c:v>
                </c:pt>
                <c:pt idx="19638">
                  <c:v>205.89270592864199</c:v>
                </c:pt>
                <c:pt idx="19639">
                  <c:v>205.87869656490699</c:v>
                </c:pt>
                <c:pt idx="19640">
                  <c:v>205.87585659102999</c:v>
                </c:pt>
                <c:pt idx="19641">
                  <c:v>205.83431535427101</c:v>
                </c:pt>
                <c:pt idx="19642">
                  <c:v>205.81903933255199</c:v>
                </c:pt>
                <c:pt idx="19643">
                  <c:v>205.808528851403</c:v>
                </c:pt>
                <c:pt idx="19644">
                  <c:v>205.74865923548799</c:v>
                </c:pt>
                <c:pt idx="19645">
                  <c:v>205.74381261470299</c:v>
                </c:pt>
                <c:pt idx="19646">
                  <c:v>205.708767519112</c:v>
                </c:pt>
                <c:pt idx="19647">
                  <c:v>205.694758467219</c:v>
                </c:pt>
                <c:pt idx="19648">
                  <c:v>205.67940406142199</c:v>
                </c:pt>
                <c:pt idx="19649">
                  <c:v>205.66273125590399</c:v>
                </c:pt>
                <c:pt idx="19650">
                  <c:v>205.54608333368</c:v>
                </c:pt>
                <c:pt idx="19651">
                  <c:v>205.52787443067899</c:v>
                </c:pt>
                <c:pt idx="19652">
                  <c:v>205.46941871824399</c:v>
                </c:pt>
                <c:pt idx="19653">
                  <c:v>205.46287161701599</c:v>
                </c:pt>
                <c:pt idx="19654">
                  <c:v>205.439809396057</c:v>
                </c:pt>
                <c:pt idx="19655">
                  <c:v>205.39235484980401</c:v>
                </c:pt>
                <c:pt idx="19656">
                  <c:v>205.336773306406</c:v>
                </c:pt>
                <c:pt idx="19657">
                  <c:v>205.31222354277699</c:v>
                </c:pt>
                <c:pt idx="19658">
                  <c:v>205.30189900724801</c:v>
                </c:pt>
                <c:pt idx="19659">
                  <c:v>205.28373594239099</c:v>
                </c:pt>
                <c:pt idx="19660">
                  <c:v>205.259713036611</c:v>
                </c:pt>
                <c:pt idx="19661">
                  <c:v>205.232266520997</c:v>
                </c:pt>
                <c:pt idx="19662">
                  <c:v>205.18165832847799</c:v>
                </c:pt>
                <c:pt idx="19663">
                  <c:v>205.12088120543399</c:v>
                </c:pt>
                <c:pt idx="19664">
                  <c:v>205.016352738743</c:v>
                </c:pt>
                <c:pt idx="19665">
                  <c:v>204.97823262303399</c:v>
                </c:pt>
                <c:pt idx="19666">
                  <c:v>204.977979926747</c:v>
                </c:pt>
                <c:pt idx="19667">
                  <c:v>204.96326905631901</c:v>
                </c:pt>
                <c:pt idx="19668">
                  <c:v>204.94330867770501</c:v>
                </c:pt>
                <c:pt idx="19669">
                  <c:v>204.926158132365</c:v>
                </c:pt>
                <c:pt idx="19670">
                  <c:v>204.870813801249</c:v>
                </c:pt>
                <c:pt idx="19671">
                  <c:v>204.852965785425</c:v>
                </c:pt>
                <c:pt idx="19672">
                  <c:v>204.80355581944701</c:v>
                </c:pt>
                <c:pt idx="19673">
                  <c:v>204.80236604321999</c:v>
                </c:pt>
                <c:pt idx="19674">
                  <c:v>204.80104629777099</c:v>
                </c:pt>
                <c:pt idx="19675">
                  <c:v>204.737534240988</c:v>
                </c:pt>
                <c:pt idx="19676">
                  <c:v>204.73356651513899</c:v>
                </c:pt>
                <c:pt idx="19677">
                  <c:v>204.72844480509301</c:v>
                </c:pt>
                <c:pt idx="19678">
                  <c:v>204.677899573166</c:v>
                </c:pt>
                <c:pt idx="19679">
                  <c:v>204.56158826119201</c:v>
                </c:pt>
                <c:pt idx="19680">
                  <c:v>204.53223241541301</c:v>
                </c:pt>
                <c:pt idx="19681">
                  <c:v>204.49971731127101</c:v>
                </c:pt>
                <c:pt idx="19682">
                  <c:v>204.498397348368</c:v>
                </c:pt>
                <c:pt idx="19683">
                  <c:v>204.49476113513501</c:v>
                </c:pt>
                <c:pt idx="19684">
                  <c:v>204.48985871212599</c:v>
                </c:pt>
                <c:pt idx="19685">
                  <c:v>204.47887901983901</c:v>
                </c:pt>
                <c:pt idx="19686">
                  <c:v>204.47084252181401</c:v>
                </c:pt>
                <c:pt idx="19687">
                  <c:v>204.38738081039199</c:v>
                </c:pt>
                <c:pt idx="19688">
                  <c:v>204.37087368344399</c:v>
                </c:pt>
                <c:pt idx="19689">
                  <c:v>204.34662339615201</c:v>
                </c:pt>
                <c:pt idx="19690">
                  <c:v>204.341468847762</c:v>
                </c:pt>
                <c:pt idx="19691">
                  <c:v>204.30206345846</c:v>
                </c:pt>
                <c:pt idx="19692">
                  <c:v>204.29217368019999</c:v>
                </c:pt>
                <c:pt idx="19693">
                  <c:v>204.18689353508</c:v>
                </c:pt>
                <c:pt idx="19694">
                  <c:v>204.16998871676699</c:v>
                </c:pt>
                <c:pt idx="19695">
                  <c:v>204.16383035449701</c:v>
                </c:pt>
                <c:pt idx="19696">
                  <c:v>204.15555888832199</c:v>
                </c:pt>
                <c:pt idx="19697">
                  <c:v>204.14245130338699</c:v>
                </c:pt>
                <c:pt idx="19698">
                  <c:v>204.139368833329</c:v>
                </c:pt>
                <c:pt idx="19699">
                  <c:v>204.13427733058899</c:v>
                </c:pt>
                <c:pt idx="19700">
                  <c:v>204.11374510764199</c:v>
                </c:pt>
                <c:pt idx="19701">
                  <c:v>204.08270142747099</c:v>
                </c:pt>
                <c:pt idx="19702">
                  <c:v>204.077152287616</c:v>
                </c:pt>
                <c:pt idx="19703">
                  <c:v>204.05997061072699</c:v>
                </c:pt>
                <c:pt idx="19704">
                  <c:v>204.058427699117</c:v>
                </c:pt>
                <c:pt idx="19705">
                  <c:v>204.000304347379</c:v>
                </c:pt>
                <c:pt idx="19706">
                  <c:v>203.993150428343</c:v>
                </c:pt>
                <c:pt idx="19707">
                  <c:v>203.97768383838999</c:v>
                </c:pt>
                <c:pt idx="19708">
                  <c:v>203.92152775507901</c:v>
                </c:pt>
                <c:pt idx="19709">
                  <c:v>203.909103330682</c:v>
                </c:pt>
                <c:pt idx="19710">
                  <c:v>203.89636618149001</c:v>
                </c:pt>
                <c:pt idx="19711">
                  <c:v>203.88349722728299</c:v>
                </c:pt>
                <c:pt idx="19712">
                  <c:v>203.854668646584</c:v>
                </c:pt>
                <c:pt idx="19713">
                  <c:v>203.81853525635799</c:v>
                </c:pt>
                <c:pt idx="19714">
                  <c:v>203.802664207177</c:v>
                </c:pt>
                <c:pt idx="19715">
                  <c:v>203.78213053030601</c:v>
                </c:pt>
                <c:pt idx="19716">
                  <c:v>203.765403858925</c:v>
                </c:pt>
                <c:pt idx="19717">
                  <c:v>203.762228715855</c:v>
                </c:pt>
                <c:pt idx="19718">
                  <c:v>203.754168875575</c:v>
                </c:pt>
                <c:pt idx="19719">
                  <c:v>203.75175177332301</c:v>
                </c:pt>
                <c:pt idx="19720">
                  <c:v>203.73778410137501</c:v>
                </c:pt>
                <c:pt idx="19721">
                  <c:v>203.71689840100899</c:v>
                </c:pt>
                <c:pt idx="19722">
                  <c:v>203.59436157720501</c:v>
                </c:pt>
                <c:pt idx="19723">
                  <c:v>203.59056593637101</c:v>
                </c:pt>
                <c:pt idx="19724">
                  <c:v>203.576866907208</c:v>
                </c:pt>
                <c:pt idx="19725">
                  <c:v>203.56179871679299</c:v>
                </c:pt>
                <c:pt idx="19726">
                  <c:v>203.542927082532</c:v>
                </c:pt>
                <c:pt idx="19727">
                  <c:v>203.54157182811099</c:v>
                </c:pt>
                <c:pt idx="19728">
                  <c:v>203.53955229394299</c:v>
                </c:pt>
                <c:pt idx="19729">
                  <c:v>203.51964924486899</c:v>
                </c:pt>
                <c:pt idx="19730">
                  <c:v>203.488590080378</c:v>
                </c:pt>
                <c:pt idx="19731">
                  <c:v>203.47921809525599</c:v>
                </c:pt>
                <c:pt idx="19732">
                  <c:v>203.44207587496601</c:v>
                </c:pt>
                <c:pt idx="19733">
                  <c:v>203.326881910304</c:v>
                </c:pt>
                <c:pt idx="19734">
                  <c:v>203.274141051854</c:v>
                </c:pt>
                <c:pt idx="19735">
                  <c:v>203.250695443783</c:v>
                </c:pt>
                <c:pt idx="19736">
                  <c:v>203.241969727151</c:v>
                </c:pt>
                <c:pt idx="19737">
                  <c:v>203.22757468101801</c:v>
                </c:pt>
                <c:pt idx="19738">
                  <c:v>203.214439235008</c:v>
                </c:pt>
                <c:pt idx="19739">
                  <c:v>203.17217962930101</c:v>
                </c:pt>
                <c:pt idx="19740">
                  <c:v>203.11848789171299</c:v>
                </c:pt>
                <c:pt idx="19741">
                  <c:v>203.07446181614699</c:v>
                </c:pt>
                <c:pt idx="19742">
                  <c:v>203.061869314142</c:v>
                </c:pt>
                <c:pt idx="19743">
                  <c:v>203.03955514427699</c:v>
                </c:pt>
                <c:pt idx="19744">
                  <c:v>203.029485584171</c:v>
                </c:pt>
                <c:pt idx="19745">
                  <c:v>203.01285610765899</c:v>
                </c:pt>
                <c:pt idx="19746">
                  <c:v>203.002524592681</c:v>
                </c:pt>
                <c:pt idx="19747">
                  <c:v>202.995400123461</c:v>
                </c:pt>
                <c:pt idx="19748">
                  <c:v>202.99208697897501</c:v>
                </c:pt>
                <c:pt idx="19749">
                  <c:v>202.95186153082199</c:v>
                </c:pt>
                <c:pt idx="19750">
                  <c:v>202.93230063470699</c:v>
                </c:pt>
                <c:pt idx="19751">
                  <c:v>202.912745944617</c:v>
                </c:pt>
                <c:pt idx="19752">
                  <c:v>202.90515852961801</c:v>
                </c:pt>
                <c:pt idx="19753">
                  <c:v>202.898413423151</c:v>
                </c:pt>
                <c:pt idx="19754">
                  <c:v>202.878075865966</c:v>
                </c:pt>
                <c:pt idx="19755">
                  <c:v>202.79514981689499</c:v>
                </c:pt>
                <c:pt idx="19756">
                  <c:v>202.769763761913</c:v>
                </c:pt>
                <c:pt idx="19757">
                  <c:v>202.76693273792799</c:v>
                </c:pt>
                <c:pt idx="19758">
                  <c:v>202.74733044945299</c:v>
                </c:pt>
                <c:pt idx="19759">
                  <c:v>202.713186505018</c:v>
                </c:pt>
                <c:pt idx="19760">
                  <c:v>202.69406457754499</c:v>
                </c:pt>
                <c:pt idx="19761">
                  <c:v>202.689850948665</c:v>
                </c:pt>
                <c:pt idx="19762">
                  <c:v>202.66927552697999</c:v>
                </c:pt>
                <c:pt idx="19763">
                  <c:v>202.660744791127</c:v>
                </c:pt>
                <c:pt idx="19764">
                  <c:v>202.65242450510101</c:v>
                </c:pt>
                <c:pt idx="19765">
                  <c:v>202.64766524911099</c:v>
                </c:pt>
                <c:pt idx="19766">
                  <c:v>202.62781821859801</c:v>
                </c:pt>
                <c:pt idx="19767">
                  <c:v>202.56766093446601</c:v>
                </c:pt>
                <c:pt idx="19768">
                  <c:v>202.48973214265001</c:v>
                </c:pt>
                <c:pt idx="19769">
                  <c:v>202.48503770001901</c:v>
                </c:pt>
                <c:pt idx="19770">
                  <c:v>202.48178861308401</c:v>
                </c:pt>
                <c:pt idx="19771">
                  <c:v>202.45523224521901</c:v>
                </c:pt>
                <c:pt idx="19772">
                  <c:v>202.41791458948899</c:v>
                </c:pt>
                <c:pt idx="19773">
                  <c:v>202.34621422636101</c:v>
                </c:pt>
                <c:pt idx="19774">
                  <c:v>202.34208962996499</c:v>
                </c:pt>
                <c:pt idx="19775">
                  <c:v>202.32137365436401</c:v>
                </c:pt>
                <c:pt idx="19776">
                  <c:v>202.292278451089</c:v>
                </c:pt>
                <c:pt idx="19777">
                  <c:v>202.29015632148599</c:v>
                </c:pt>
                <c:pt idx="19778">
                  <c:v>202.25395814360999</c:v>
                </c:pt>
                <c:pt idx="19779">
                  <c:v>202.22507321276501</c:v>
                </c:pt>
                <c:pt idx="19780">
                  <c:v>202.207355260524</c:v>
                </c:pt>
                <c:pt idx="19781">
                  <c:v>202.195259951113</c:v>
                </c:pt>
                <c:pt idx="19782">
                  <c:v>202.18008339275801</c:v>
                </c:pt>
                <c:pt idx="19783">
                  <c:v>202.162027579804</c:v>
                </c:pt>
                <c:pt idx="19784">
                  <c:v>202.158855724125</c:v>
                </c:pt>
                <c:pt idx="19785">
                  <c:v>202.10364304965501</c:v>
                </c:pt>
                <c:pt idx="19786">
                  <c:v>202.09721840545001</c:v>
                </c:pt>
                <c:pt idx="19787">
                  <c:v>202.07922798719201</c:v>
                </c:pt>
                <c:pt idx="19788">
                  <c:v>202.06994993629399</c:v>
                </c:pt>
                <c:pt idx="19789">
                  <c:v>202.04444255588101</c:v>
                </c:pt>
                <c:pt idx="19790">
                  <c:v>202.031963054372</c:v>
                </c:pt>
                <c:pt idx="19791">
                  <c:v>202.02436935520299</c:v>
                </c:pt>
                <c:pt idx="19792">
                  <c:v>201.97815115294401</c:v>
                </c:pt>
                <c:pt idx="19793">
                  <c:v>201.933988413322</c:v>
                </c:pt>
                <c:pt idx="19794">
                  <c:v>201.86664639553601</c:v>
                </c:pt>
                <c:pt idx="19795">
                  <c:v>201.81866548472399</c:v>
                </c:pt>
                <c:pt idx="19796">
                  <c:v>201.79896133767301</c:v>
                </c:pt>
                <c:pt idx="19797">
                  <c:v>201.79370048482599</c:v>
                </c:pt>
                <c:pt idx="19798">
                  <c:v>201.780242108859</c:v>
                </c:pt>
                <c:pt idx="19799">
                  <c:v>201.74758313730501</c:v>
                </c:pt>
                <c:pt idx="19800">
                  <c:v>201.69673749674999</c:v>
                </c:pt>
                <c:pt idx="19801">
                  <c:v>201.68565178333</c:v>
                </c:pt>
                <c:pt idx="19802">
                  <c:v>201.68102852016099</c:v>
                </c:pt>
                <c:pt idx="19803">
                  <c:v>201.67347575859</c:v>
                </c:pt>
                <c:pt idx="19804">
                  <c:v>201.67278342963601</c:v>
                </c:pt>
                <c:pt idx="19805">
                  <c:v>201.644153893533</c:v>
                </c:pt>
                <c:pt idx="19806">
                  <c:v>201.64037599615801</c:v>
                </c:pt>
                <c:pt idx="19807">
                  <c:v>201.58913077382999</c:v>
                </c:pt>
                <c:pt idx="19808">
                  <c:v>201.54974388288599</c:v>
                </c:pt>
                <c:pt idx="19809">
                  <c:v>201.544063133745</c:v>
                </c:pt>
                <c:pt idx="19810">
                  <c:v>201.478780409705</c:v>
                </c:pt>
                <c:pt idx="19811">
                  <c:v>201.42415751769099</c:v>
                </c:pt>
                <c:pt idx="19812">
                  <c:v>201.39479038987</c:v>
                </c:pt>
                <c:pt idx="19813">
                  <c:v>201.345387807555</c:v>
                </c:pt>
                <c:pt idx="19814">
                  <c:v>201.28316495939899</c:v>
                </c:pt>
                <c:pt idx="19815">
                  <c:v>201.26023793575899</c:v>
                </c:pt>
                <c:pt idx="19816">
                  <c:v>201.19844982695699</c:v>
                </c:pt>
                <c:pt idx="19817">
                  <c:v>201.18807511318701</c:v>
                </c:pt>
                <c:pt idx="19818">
                  <c:v>201.18553015351</c:v>
                </c:pt>
                <c:pt idx="19819">
                  <c:v>201.17184783366801</c:v>
                </c:pt>
                <c:pt idx="19820">
                  <c:v>201.165406232641</c:v>
                </c:pt>
                <c:pt idx="19821">
                  <c:v>201.153458837176</c:v>
                </c:pt>
                <c:pt idx="19822">
                  <c:v>201.117456545853</c:v>
                </c:pt>
                <c:pt idx="19823">
                  <c:v>201.08820969063501</c:v>
                </c:pt>
                <c:pt idx="19824">
                  <c:v>201.077096845456</c:v>
                </c:pt>
                <c:pt idx="19825">
                  <c:v>201.05413651084899</c:v>
                </c:pt>
                <c:pt idx="19826">
                  <c:v>201.032915251731</c:v>
                </c:pt>
                <c:pt idx="19827">
                  <c:v>200.99168744273899</c:v>
                </c:pt>
                <c:pt idx="19828">
                  <c:v>200.93559913546599</c:v>
                </c:pt>
                <c:pt idx="19829">
                  <c:v>200.902664984382</c:v>
                </c:pt>
                <c:pt idx="19830">
                  <c:v>200.884407138364</c:v>
                </c:pt>
                <c:pt idx="19831">
                  <c:v>200.87744228747201</c:v>
                </c:pt>
                <c:pt idx="19832">
                  <c:v>200.83903487874801</c:v>
                </c:pt>
                <c:pt idx="19833">
                  <c:v>200.80869472118701</c:v>
                </c:pt>
                <c:pt idx="19834">
                  <c:v>200.80587755859099</c:v>
                </c:pt>
                <c:pt idx="19835">
                  <c:v>200.77759789267</c:v>
                </c:pt>
                <c:pt idx="19836">
                  <c:v>200.73830528258901</c:v>
                </c:pt>
                <c:pt idx="19837">
                  <c:v>200.66014112421999</c:v>
                </c:pt>
                <c:pt idx="19838">
                  <c:v>200.65326572483099</c:v>
                </c:pt>
                <c:pt idx="19839">
                  <c:v>200.62939074195901</c:v>
                </c:pt>
                <c:pt idx="19840">
                  <c:v>200.57844831042499</c:v>
                </c:pt>
                <c:pt idx="19841">
                  <c:v>200.539161408908</c:v>
                </c:pt>
                <c:pt idx="19842">
                  <c:v>200.522065882693</c:v>
                </c:pt>
                <c:pt idx="19843">
                  <c:v>200.476935482154</c:v>
                </c:pt>
                <c:pt idx="19844">
                  <c:v>200.38337958615</c:v>
                </c:pt>
                <c:pt idx="19845">
                  <c:v>200.37458266240401</c:v>
                </c:pt>
                <c:pt idx="19846">
                  <c:v>200.30413057737201</c:v>
                </c:pt>
                <c:pt idx="19847">
                  <c:v>200.295958635792</c:v>
                </c:pt>
                <c:pt idx="19848">
                  <c:v>200.28868478198501</c:v>
                </c:pt>
                <c:pt idx="19849">
                  <c:v>200.273575914779</c:v>
                </c:pt>
                <c:pt idx="19850">
                  <c:v>200.27191385960899</c:v>
                </c:pt>
                <c:pt idx="19851">
                  <c:v>200.24073691157</c:v>
                </c:pt>
                <c:pt idx="19852">
                  <c:v>200.234702130995</c:v>
                </c:pt>
                <c:pt idx="19853">
                  <c:v>200.18776495092001</c:v>
                </c:pt>
                <c:pt idx="19854">
                  <c:v>200.17376244738901</c:v>
                </c:pt>
                <c:pt idx="19855">
                  <c:v>200.17029092940999</c:v>
                </c:pt>
                <c:pt idx="19856">
                  <c:v>200.166445679394</c:v>
                </c:pt>
                <c:pt idx="19857">
                  <c:v>200.13009735853899</c:v>
                </c:pt>
                <c:pt idx="19858">
                  <c:v>200.08821054453799</c:v>
                </c:pt>
                <c:pt idx="19859">
                  <c:v>200.07326028717901</c:v>
                </c:pt>
                <c:pt idx="19860">
                  <c:v>200.06211543468001</c:v>
                </c:pt>
                <c:pt idx="19861">
                  <c:v>200.04978967322899</c:v>
                </c:pt>
                <c:pt idx="19862">
                  <c:v>199.987887813632</c:v>
                </c:pt>
                <c:pt idx="19863">
                  <c:v>199.983064510464</c:v>
                </c:pt>
                <c:pt idx="19864">
                  <c:v>199.974883243383</c:v>
                </c:pt>
                <c:pt idx="19865">
                  <c:v>199.97285807518799</c:v>
                </c:pt>
                <c:pt idx="19866">
                  <c:v>199.972449172593</c:v>
                </c:pt>
                <c:pt idx="19867">
                  <c:v>199.96405863939501</c:v>
                </c:pt>
                <c:pt idx="19868">
                  <c:v>199.921362111268</c:v>
                </c:pt>
                <c:pt idx="19869">
                  <c:v>199.89397661026899</c:v>
                </c:pt>
                <c:pt idx="19870">
                  <c:v>199.89188002251299</c:v>
                </c:pt>
                <c:pt idx="19871">
                  <c:v>199.86527689926501</c:v>
                </c:pt>
                <c:pt idx="19872">
                  <c:v>199.842153237243</c:v>
                </c:pt>
                <c:pt idx="19873">
                  <c:v>199.777788509201</c:v>
                </c:pt>
                <c:pt idx="19874">
                  <c:v>199.71954302894599</c:v>
                </c:pt>
                <c:pt idx="19875">
                  <c:v>199.664029284332</c:v>
                </c:pt>
                <c:pt idx="19876">
                  <c:v>199.64823059524801</c:v>
                </c:pt>
                <c:pt idx="19877">
                  <c:v>199.62431970943899</c:v>
                </c:pt>
                <c:pt idx="19878">
                  <c:v>199.61147062271701</c:v>
                </c:pt>
                <c:pt idx="19879">
                  <c:v>199.56671232836001</c:v>
                </c:pt>
                <c:pt idx="19880">
                  <c:v>199.48415140160199</c:v>
                </c:pt>
                <c:pt idx="19881">
                  <c:v>199.45248786976299</c:v>
                </c:pt>
                <c:pt idx="19882">
                  <c:v>199.394690305203</c:v>
                </c:pt>
                <c:pt idx="19883">
                  <c:v>199.37473188980201</c:v>
                </c:pt>
                <c:pt idx="19884">
                  <c:v>199.372033478009</c:v>
                </c:pt>
                <c:pt idx="19885">
                  <c:v>199.367890316163</c:v>
                </c:pt>
                <c:pt idx="19886">
                  <c:v>199.355754109667</c:v>
                </c:pt>
                <c:pt idx="19887">
                  <c:v>199.326853100942</c:v>
                </c:pt>
                <c:pt idx="19888">
                  <c:v>199.31216505007299</c:v>
                </c:pt>
                <c:pt idx="19889">
                  <c:v>199.29973766628399</c:v>
                </c:pt>
                <c:pt idx="19890">
                  <c:v>199.29056673941199</c:v>
                </c:pt>
                <c:pt idx="19891">
                  <c:v>199.273987407573</c:v>
                </c:pt>
                <c:pt idx="19892">
                  <c:v>199.27168939679601</c:v>
                </c:pt>
                <c:pt idx="19893">
                  <c:v>199.25963582700601</c:v>
                </c:pt>
                <c:pt idx="19894">
                  <c:v>199.25142185598199</c:v>
                </c:pt>
                <c:pt idx="19895">
                  <c:v>199.20065828624001</c:v>
                </c:pt>
                <c:pt idx="19896">
                  <c:v>199.176409589125</c:v>
                </c:pt>
                <c:pt idx="19897">
                  <c:v>199.143255805199</c:v>
                </c:pt>
                <c:pt idx="19898">
                  <c:v>199.13918412037199</c:v>
                </c:pt>
                <c:pt idx="19899">
                  <c:v>199.133654265693</c:v>
                </c:pt>
                <c:pt idx="19900">
                  <c:v>199.127743608423</c:v>
                </c:pt>
                <c:pt idx="19901">
                  <c:v>199.12188254153301</c:v>
                </c:pt>
                <c:pt idx="19902">
                  <c:v>199.115118131381</c:v>
                </c:pt>
                <c:pt idx="19903">
                  <c:v>199.06732498984101</c:v>
                </c:pt>
                <c:pt idx="19904">
                  <c:v>199.04306146906501</c:v>
                </c:pt>
                <c:pt idx="19905">
                  <c:v>199.03167225807101</c:v>
                </c:pt>
                <c:pt idx="19906">
                  <c:v>198.98089585698401</c:v>
                </c:pt>
                <c:pt idx="19907">
                  <c:v>198.97385115679401</c:v>
                </c:pt>
                <c:pt idx="19908">
                  <c:v>198.95244608854199</c:v>
                </c:pt>
                <c:pt idx="19909">
                  <c:v>198.93155022727601</c:v>
                </c:pt>
                <c:pt idx="19910">
                  <c:v>198.894752406435</c:v>
                </c:pt>
                <c:pt idx="19911">
                  <c:v>198.87462421652199</c:v>
                </c:pt>
                <c:pt idx="19912">
                  <c:v>198.857925333775</c:v>
                </c:pt>
                <c:pt idx="19913">
                  <c:v>198.85350009827101</c:v>
                </c:pt>
                <c:pt idx="19914">
                  <c:v>198.851695819171</c:v>
                </c:pt>
                <c:pt idx="19915">
                  <c:v>198.820446204175</c:v>
                </c:pt>
                <c:pt idx="19916">
                  <c:v>198.79929918624001</c:v>
                </c:pt>
                <c:pt idx="19917">
                  <c:v>198.79023680576699</c:v>
                </c:pt>
                <c:pt idx="19918">
                  <c:v>198.78839212784001</c:v>
                </c:pt>
                <c:pt idx="19919">
                  <c:v>198.788086175415</c:v>
                </c:pt>
                <c:pt idx="19920">
                  <c:v>198.753438440595</c:v>
                </c:pt>
                <c:pt idx="19921">
                  <c:v>198.718378439758</c:v>
                </c:pt>
                <c:pt idx="19922">
                  <c:v>198.698191392616</c:v>
                </c:pt>
                <c:pt idx="19923">
                  <c:v>198.671612831098</c:v>
                </c:pt>
                <c:pt idx="19924">
                  <c:v>198.661662704072</c:v>
                </c:pt>
                <c:pt idx="19925">
                  <c:v>198.54656900559701</c:v>
                </c:pt>
                <c:pt idx="19926">
                  <c:v>198.53428989055899</c:v>
                </c:pt>
                <c:pt idx="19927">
                  <c:v>198.482030634908</c:v>
                </c:pt>
                <c:pt idx="19928">
                  <c:v>198.46731714158301</c:v>
                </c:pt>
                <c:pt idx="19929">
                  <c:v>198.46101046367599</c:v>
                </c:pt>
                <c:pt idx="19930">
                  <c:v>198.430806069471</c:v>
                </c:pt>
                <c:pt idx="19931">
                  <c:v>198.416727597109</c:v>
                </c:pt>
                <c:pt idx="19932">
                  <c:v>198.39604109372101</c:v>
                </c:pt>
                <c:pt idx="19933">
                  <c:v>198.32470197602299</c:v>
                </c:pt>
                <c:pt idx="19934">
                  <c:v>198.320523561947</c:v>
                </c:pt>
                <c:pt idx="19935">
                  <c:v>198.311867720268</c:v>
                </c:pt>
                <c:pt idx="19936">
                  <c:v>198.301318148348</c:v>
                </c:pt>
                <c:pt idx="19937">
                  <c:v>198.222836958877</c:v>
                </c:pt>
                <c:pt idx="19938">
                  <c:v>198.206840217327</c:v>
                </c:pt>
                <c:pt idx="19939">
                  <c:v>198.206796404003</c:v>
                </c:pt>
                <c:pt idx="19940">
                  <c:v>198.18682572142899</c:v>
                </c:pt>
                <c:pt idx="19941">
                  <c:v>198.15607353166601</c:v>
                </c:pt>
                <c:pt idx="19942">
                  <c:v>198.138182152311</c:v>
                </c:pt>
                <c:pt idx="19943">
                  <c:v>198.12744591923001</c:v>
                </c:pt>
                <c:pt idx="19944">
                  <c:v>198.067373904428</c:v>
                </c:pt>
                <c:pt idx="19945">
                  <c:v>197.9899478417</c:v>
                </c:pt>
                <c:pt idx="19946">
                  <c:v>197.981142953172</c:v>
                </c:pt>
                <c:pt idx="19947">
                  <c:v>197.97740963177199</c:v>
                </c:pt>
                <c:pt idx="19948">
                  <c:v>197.97318343145801</c:v>
                </c:pt>
                <c:pt idx="19949">
                  <c:v>197.96510369261699</c:v>
                </c:pt>
                <c:pt idx="19950">
                  <c:v>197.95240415320899</c:v>
                </c:pt>
                <c:pt idx="19951">
                  <c:v>197.93502593458001</c:v>
                </c:pt>
                <c:pt idx="19952">
                  <c:v>197.915008924284</c:v>
                </c:pt>
                <c:pt idx="19953">
                  <c:v>197.88614809996699</c:v>
                </c:pt>
                <c:pt idx="19954">
                  <c:v>197.86668239641099</c:v>
                </c:pt>
                <c:pt idx="19955">
                  <c:v>197.85539595766099</c:v>
                </c:pt>
                <c:pt idx="19956">
                  <c:v>197.83645522902799</c:v>
                </c:pt>
                <c:pt idx="19957">
                  <c:v>197.799842035252</c:v>
                </c:pt>
                <c:pt idx="19958">
                  <c:v>197.796346248953</c:v>
                </c:pt>
                <c:pt idx="19959">
                  <c:v>197.769461363364</c:v>
                </c:pt>
                <c:pt idx="19960">
                  <c:v>197.76645279980701</c:v>
                </c:pt>
                <c:pt idx="19961">
                  <c:v>197.743457556636</c:v>
                </c:pt>
                <c:pt idx="19962">
                  <c:v>197.683878775528</c:v>
                </c:pt>
                <c:pt idx="19963">
                  <c:v>197.67950294858699</c:v>
                </c:pt>
                <c:pt idx="19964">
                  <c:v>197.67138376121699</c:v>
                </c:pt>
                <c:pt idx="19965">
                  <c:v>197.614219030416</c:v>
                </c:pt>
                <c:pt idx="19966">
                  <c:v>197.60256171770001</c:v>
                </c:pt>
                <c:pt idx="19967">
                  <c:v>197.53329702793101</c:v>
                </c:pt>
                <c:pt idx="19968">
                  <c:v>197.491235438757</c:v>
                </c:pt>
                <c:pt idx="19969">
                  <c:v>197.48487905172999</c:v>
                </c:pt>
                <c:pt idx="19970">
                  <c:v>197.48294844109699</c:v>
                </c:pt>
                <c:pt idx="19971">
                  <c:v>197.45668791996999</c:v>
                </c:pt>
                <c:pt idx="19972">
                  <c:v>197.44580954670801</c:v>
                </c:pt>
                <c:pt idx="19973">
                  <c:v>197.43551390335099</c:v>
                </c:pt>
                <c:pt idx="19974">
                  <c:v>197.43457943259</c:v>
                </c:pt>
                <c:pt idx="19975">
                  <c:v>197.42468136538</c:v>
                </c:pt>
                <c:pt idx="19976">
                  <c:v>197.40646779514699</c:v>
                </c:pt>
                <c:pt idx="19977">
                  <c:v>197.391927552731</c:v>
                </c:pt>
                <c:pt idx="19978">
                  <c:v>197.391757458412</c:v>
                </c:pt>
                <c:pt idx="19979">
                  <c:v>197.38518090209701</c:v>
                </c:pt>
                <c:pt idx="19980">
                  <c:v>197.368145800359</c:v>
                </c:pt>
                <c:pt idx="19981">
                  <c:v>197.335539294466</c:v>
                </c:pt>
                <c:pt idx="19982">
                  <c:v>197.29437664729301</c:v>
                </c:pt>
                <c:pt idx="19983">
                  <c:v>197.273165373213</c:v>
                </c:pt>
                <c:pt idx="19984">
                  <c:v>197.26418612977201</c:v>
                </c:pt>
                <c:pt idx="19985">
                  <c:v>197.21850929736601</c:v>
                </c:pt>
                <c:pt idx="19986">
                  <c:v>197.207841615066</c:v>
                </c:pt>
                <c:pt idx="19987">
                  <c:v>197.18624414911099</c:v>
                </c:pt>
                <c:pt idx="19988">
                  <c:v>197.1694562207</c:v>
                </c:pt>
                <c:pt idx="19989">
                  <c:v>197.169205944434</c:v>
                </c:pt>
                <c:pt idx="19990">
                  <c:v>197.15801792165999</c:v>
                </c:pt>
                <c:pt idx="19991">
                  <c:v>197.10228070265799</c:v>
                </c:pt>
                <c:pt idx="19992">
                  <c:v>197.09240117524601</c:v>
                </c:pt>
                <c:pt idx="19993">
                  <c:v>197.08843578472499</c:v>
                </c:pt>
                <c:pt idx="19994">
                  <c:v>197.083117946306</c:v>
                </c:pt>
                <c:pt idx="19995">
                  <c:v>197.07083316352899</c:v>
                </c:pt>
                <c:pt idx="19996">
                  <c:v>197.06996843042</c:v>
                </c:pt>
                <c:pt idx="19997">
                  <c:v>197.068179896543</c:v>
                </c:pt>
                <c:pt idx="19998">
                  <c:v>197.06515661757999</c:v>
                </c:pt>
                <c:pt idx="19999">
                  <c:v>197.04353195715001</c:v>
                </c:pt>
                <c:pt idx="20000">
                  <c:v>197.007933879381</c:v>
                </c:pt>
                <c:pt idx="20001">
                  <c:v>196.983185209303</c:v>
                </c:pt>
                <c:pt idx="20002">
                  <c:v>196.97155087175</c:v>
                </c:pt>
                <c:pt idx="20003">
                  <c:v>196.969094893614</c:v>
                </c:pt>
                <c:pt idx="20004">
                  <c:v>196.92947423510299</c:v>
                </c:pt>
                <c:pt idx="20005">
                  <c:v>196.92015933694699</c:v>
                </c:pt>
                <c:pt idx="20006">
                  <c:v>196.91709472466101</c:v>
                </c:pt>
                <c:pt idx="20007">
                  <c:v>196.902288837415</c:v>
                </c:pt>
                <c:pt idx="20008">
                  <c:v>196.89250729421801</c:v>
                </c:pt>
                <c:pt idx="20009">
                  <c:v>196.88887233486801</c:v>
                </c:pt>
                <c:pt idx="20010">
                  <c:v>196.88421082019801</c:v>
                </c:pt>
                <c:pt idx="20011">
                  <c:v>196.857622960724</c:v>
                </c:pt>
                <c:pt idx="20012">
                  <c:v>196.84431126646899</c:v>
                </c:pt>
                <c:pt idx="20013">
                  <c:v>196.831739361633</c:v>
                </c:pt>
                <c:pt idx="20014">
                  <c:v>196.806001095065</c:v>
                </c:pt>
                <c:pt idx="20015">
                  <c:v>196.79349382181999</c:v>
                </c:pt>
                <c:pt idx="20016">
                  <c:v>196.75485235514</c:v>
                </c:pt>
                <c:pt idx="20017">
                  <c:v>196.73687817415001</c:v>
                </c:pt>
                <c:pt idx="20018">
                  <c:v>196.72838149462299</c:v>
                </c:pt>
                <c:pt idx="20019">
                  <c:v>196.713799665332</c:v>
                </c:pt>
                <c:pt idx="20020">
                  <c:v>196.70419575590199</c:v>
                </c:pt>
                <c:pt idx="20021">
                  <c:v>196.69872437077501</c:v>
                </c:pt>
                <c:pt idx="20022">
                  <c:v>196.691761714405</c:v>
                </c:pt>
                <c:pt idx="20023">
                  <c:v>196.66135957998901</c:v>
                </c:pt>
                <c:pt idx="20024">
                  <c:v>196.65055094114999</c:v>
                </c:pt>
                <c:pt idx="20025">
                  <c:v>196.62363982489401</c:v>
                </c:pt>
                <c:pt idx="20026">
                  <c:v>196.61990395751499</c:v>
                </c:pt>
                <c:pt idx="20027">
                  <c:v>196.55917796092399</c:v>
                </c:pt>
                <c:pt idx="20028">
                  <c:v>196.54802015082001</c:v>
                </c:pt>
                <c:pt idx="20029">
                  <c:v>196.531075319846</c:v>
                </c:pt>
                <c:pt idx="20030">
                  <c:v>196.51906101191199</c:v>
                </c:pt>
                <c:pt idx="20031">
                  <c:v>196.49225760048799</c:v>
                </c:pt>
                <c:pt idx="20032">
                  <c:v>196.42675663258299</c:v>
                </c:pt>
                <c:pt idx="20033">
                  <c:v>196.40455047177801</c:v>
                </c:pt>
                <c:pt idx="20034">
                  <c:v>196.39481331405801</c:v>
                </c:pt>
                <c:pt idx="20035">
                  <c:v>196.390566924003</c:v>
                </c:pt>
                <c:pt idx="20036">
                  <c:v>196.38039602411999</c:v>
                </c:pt>
                <c:pt idx="20037">
                  <c:v>196.36197450094099</c:v>
                </c:pt>
                <c:pt idx="20038">
                  <c:v>196.36106137041401</c:v>
                </c:pt>
                <c:pt idx="20039">
                  <c:v>196.35133899981099</c:v>
                </c:pt>
                <c:pt idx="20040">
                  <c:v>196.32344561667901</c:v>
                </c:pt>
                <c:pt idx="20041">
                  <c:v>196.25181852514399</c:v>
                </c:pt>
                <c:pt idx="20042">
                  <c:v>196.233112609431</c:v>
                </c:pt>
                <c:pt idx="20043">
                  <c:v>196.22062672403499</c:v>
                </c:pt>
                <c:pt idx="20044">
                  <c:v>196.213312685787</c:v>
                </c:pt>
                <c:pt idx="20045">
                  <c:v>196.19412823194301</c:v>
                </c:pt>
                <c:pt idx="20046">
                  <c:v>196.172414198632</c:v>
                </c:pt>
                <c:pt idx="20047">
                  <c:v>196.151763208055</c:v>
                </c:pt>
                <c:pt idx="20048">
                  <c:v>196.14188487501701</c:v>
                </c:pt>
                <c:pt idx="20049">
                  <c:v>196.125581389329</c:v>
                </c:pt>
                <c:pt idx="20050">
                  <c:v>196.113259489401</c:v>
                </c:pt>
                <c:pt idx="20051">
                  <c:v>196.10513662676701</c:v>
                </c:pt>
                <c:pt idx="20052">
                  <c:v>196.04724778557801</c:v>
                </c:pt>
                <c:pt idx="20053">
                  <c:v>196.02537878936599</c:v>
                </c:pt>
                <c:pt idx="20054">
                  <c:v>196.01653004272299</c:v>
                </c:pt>
                <c:pt idx="20055">
                  <c:v>196.01498705511</c:v>
                </c:pt>
                <c:pt idx="20056">
                  <c:v>195.97679361322699</c:v>
                </c:pt>
                <c:pt idx="20057">
                  <c:v>195.94007788152001</c:v>
                </c:pt>
                <c:pt idx="20058">
                  <c:v>195.924212888851</c:v>
                </c:pt>
                <c:pt idx="20059">
                  <c:v>195.90529277773899</c:v>
                </c:pt>
                <c:pt idx="20060">
                  <c:v>195.84068683662801</c:v>
                </c:pt>
                <c:pt idx="20061">
                  <c:v>195.82606923558501</c:v>
                </c:pt>
                <c:pt idx="20062">
                  <c:v>195.81545344509701</c:v>
                </c:pt>
                <c:pt idx="20063">
                  <c:v>195.76499131122699</c:v>
                </c:pt>
                <c:pt idx="20064">
                  <c:v>195.76260415415001</c:v>
                </c:pt>
                <c:pt idx="20065">
                  <c:v>195.759970146543</c:v>
                </c:pt>
                <c:pt idx="20066">
                  <c:v>195.75196681795401</c:v>
                </c:pt>
                <c:pt idx="20067">
                  <c:v>195.733563696289</c:v>
                </c:pt>
                <c:pt idx="20068">
                  <c:v>195.70638069706999</c:v>
                </c:pt>
                <c:pt idx="20069">
                  <c:v>195.694946933278</c:v>
                </c:pt>
                <c:pt idx="20070">
                  <c:v>195.691272122573</c:v>
                </c:pt>
                <c:pt idx="20071">
                  <c:v>195.673727809214</c:v>
                </c:pt>
                <c:pt idx="20072">
                  <c:v>195.66447104463899</c:v>
                </c:pt>
                <c:pt idx="20073">
                  <c:v>195.65048221979799</c:v>
                </c:pt>
                <c:pt idx="20074">
                  <c:v>195.63851678187299</c:v>
                </c:pt>
                <c:pt idx="20075">
                  <c:v>195.63713816474399</c:v>
                </c:pt>
                <c:pt idx="20076">
                  <c:v>195.627457070817</c:v>
                </c:pt>
                <c:pt idx="20077">
                  <c:v>195.559670725194</c:v>
                </c:pt>
                <c:pt idx="20078">
                  <c:v>195.54935394606099</c:v>
                </c:pt>
                <c:pt idx="20079">
                  <c:v>195.52906093022199</c:v>
                </c:pt>
                <c:pt idx="20080">
                  <c:v>195.48705321919101</c:v>
                </c:pt>
                <c:pt idx="20081">
                  <c:v>195.47269337939801</c:v>
                </c:pt>
                <c:pt idx="20082">
                  <c:v>195.448084092035</c:v>
                </c:pt>
                <c:pt idx="20083">
                  <c:v>195.44778184133099</c:v>
                </c:pt>
                <c:pt idx="20084">
                  <c:v>195.44761213066101</c:v>
                </c:pt>
                <c:pt idx="20085">
                  <c:v>195.422099745411</c:v>
                </c:pt>
                <c:pt idx="20086">
                  <c:v>195.41137398439099</c:v>
                </c:pt>
                <c:pt idx="20087">
                  <c:v>195.41020887133999</c:v>
                </c:pt>
                <c:pt idx="20088">
                  <c:v>195.40811711025199</c:v>
                </c:pt>
                <c:pt idx="20089">
                  <c:v>195.39323155745501</c:v>
                </c:pt>
                <c:pt idx="20090">
                  <c:v>195.33387281503499</c:v>
                </c:pt>
                <c:pt idx="20091">
                  <c:v>195.33194572156</c:v>
                </c:pt>
                <c:pt idx="20092">
                  <c:v>195.29938033241001</c:v>
                </c:pt>
                <c:pt idx="20093">
                  <c:v>195.25266349172799</c:v>
                </c:pt>
                <c:pt idx="20094">
                  <c:v>195.25082479897301</c:v>
                </c:pt>
                <c:pt idx="20095">
                  <c:v>195.242160308309</c:v>
                </c:pt>
                <c:pt idx="20096">
                  <c:v>195.20077651280599</c:v>
                </c:pt>
                <c:pt idx="20097">
                  <c:v>195.16259240709999</c:v>
                </c:pt>
                <c:pt idx="20098">
                  <c:v>195.15830220372601</c:v>
                </c:pt>
                <c:pt idx="20099">
                  <c:v>195.12725502975701</c:v>
                </c:pt>
                <c:pt idx="20100">
                  <c:v>195.11608879085901</c:v>
                </c:pt>
                <c:pt idx="20101">
                  <c:v>194.99992566150601</c:v>
                </c:pt>
                <c:pt idx="20102">
                  <c:v>194.99512216562599</c:v>
                </c:pt>
                <c:pt idx="20103">
                  <c:v>194.99377136822099</c:v>
                </c:pt>
                <c:pt idx="20104">
                  <c:v>194.97537841226301</c:v>
                </c:pt>
                <c:pt idx="20105">
                  <c:v>194.96099189716799</c:v>
                </c:pt>
                <c:pt idx="20106">
                  <c:v>194.955336743093</c:v>
                </c:pt>
                <c:pt idx="20107">
                  <c:v>194.91372228226601</c:v>
                </c:pt>
                <c:pt idx="20108">
                  <c:v>194.86202355166199</c:v>
                </c:pt>
                <c:pt idx="20109">
                  <c:v>194.84429050637999</c:v>
                </c:pt>
                <c:pt idx="20110">
                  <c:v>194.69612492765</c:v>
                </c:pt>
                <c:pt idx="20111">
                  <c:v>194.642455026862</c:v>
                </c:pt>
                <c:pt idx="20112">
                  <c:v>194.627803068227</c:v>
                </c:pt>
                <c:pt idx="20113">
                  <c:v>194.61791149593401</c:v>
                </c:pt>
                <c:pt idx="20114">
                  <c:v>194.57252235699301</c:v>
                </c:pt>
                <c:pt idx="20115">
                  <c:v>194.55945823783699</c:v>
                </c:pt>
                <c:pt idx="20116">
                  <c:v>194.50166246801101</c:v>
                </c:pt>
                <c:pt idx="20117">
                  <c:v>194.47808540952599</c:v>
                </c:pt>
                <c:pt idx="20118">
                  <c:v>194.469824458901</c:v>
                </c:pt>
                <c:pt idx="20119">
                  <c:v>194.46881394128999</c:v>
                </c:pt>
                <c:pt idx="20120">
                  <c:v>194.443753337808</c:v>
                </c:pt>
                <c:pt idx="20121">
                  <c:v>194.43626060883901</c:v>
                </c:pt>
                <c:pt idx="20122">
                  <c:v>194.42650603432</c:v>
                </c:pt>
                <c:pt idx="20123">
                  <c:v>194.42358561968001</c:v>
                </c:pt>
                <c:pt idx="20124">
                  <c:v>194.41251716298501</c:v>
                </c:pt>
                <c:pt idx="20125">
                  <c:v>194.40147364886499</c:v>
                </c:pt>
                <c:pt idx="20126">
                  <c:v>194.39753077770999</c:v>
                </c:pt>
                <c:pt idx="20127">
                  <c:v>194.390762467315</c:v>
                </c:pt>
                <c:pt idx="20128">
                  <c:v>194.37677250774499</c:v>
                </c:pt>
                <c:pt idx="20129">
                  <c:v>194.37528105075</c:v>
                </c:pt>
                <c:pt idx="20130">
                  <c:v>194.35087454538299</c:v>
                </c:pt>
                <c:pt idx="20131">
                  <c:v>194.204092165861</c:v>
                </c:pt>
                <c:pt idx="20132">
                  <c:v>194.199846281265</c:v>
                </c:pt>
                <c:pt idx="20133">
                  <c:v>194.19837516343799</c:v>
                </c:pt>
                <c:pt idx="20134">
                  <c:v>194.106409175756</c:v>
                </c:pt>
                <c:pt idx="20135">
                  <c:v>194.103548488065</c:v>
                </c:pt>
                <c:pt idx="20136">
                  <c:v>194.099032105394</c:v>
                </c:pt>
                <c:pt idx="20137">
                  <c:v>194.093803443833</c:v>
                </c:pt>
                <c:pt idx="20138">
                  <c:v>194.073507735481</c:v>
                </c:pt>
                <c:pt idx="20139">
                  <c:v>194.062423475765</c:v>
                </c:pt>
                <c:pt idx="20140">
                  <c:v>193.99903872838701</c:v>
                </c:pt>
                <c:pt idx="20141">
                  <c:v>193.98405735401099</c:v>
                </c:pt>
                <c:pt idx="20142">
                  <c:v>193.935353230798</c:v>
                </c:pt>
                <c:pt idx="20143">
                  <c:v>193.923318007387</c:v>
                </c:pt>
                <c:pt idx="20144">
                  <c:v>193.92253196429601</c:v>
                </c:pt>
                <c:pt idx="20145">
                  <c:v>193.905417035151</c:v>
                </c:pt>
                <c:pt idx="20146">
                  <c:v>193.880510444544</c:v>
                </c:pt>
                <c:pt idx="20147">
                  <c:v>193.82644602061799</c:v>
                </c:pt>
                <c:pt idx="20148">
                  <c:v>193.81788864937599</c:v>
                </c:pt>
                <c:pt idx="20149">
                  <c:v>193.81746304237299</c:v>
                </c:pt>
                <c:pt idx="20150">
                  <c:v>193.79987039677599</c:v>
                </c:pt>
                <c:pt idx="20151">
                  <c:v>193.79845091615499</c:v>
                </c:pt>
                <c:pt idx="20152">
                  <c:v>193.76992876198801</c:v>
                </c:pt>
                <c:pt idx="20153">
                  <c:v>193.728399951673</c:v>
                </c:pt>
                <c:pt idx="20154">
                  <c:v>193.72315199855601</c:v>
                </c:pt>
                <c:pt idx="20155">
                  <c:v>193.71833493104799</c:v>
                </c:pt>
                <c:pt idx="20156">
                  <c:v>193.69140977681499</c:v>
                </c:pt>
                <c:pt idx="20157">
                  <c:v>193.683983564367</c:v>
                </c:pt>
                <c:pt idx="20158">
                  <c:v>193.65874535971599</c:v>
                </c:pt>
                <c:pt idx="20159">
                  <c:v>193.64271201836101</c:v>
                </c:pt>
                <c:pt idx="20160">
                  <c:v>193.63812004480101</c:v>
                </c:pt>
                <c:pt idx="20161">
                  <c:v>193.63364928315599</c:v>
                </c:pt>
                <c:pt idx="20162">
                  <c:v>193.601714627961</c:v>
                </c:pt>
                <c:pt idx="20163">
                  <c:v>193.56920742738299</c:v>
                </c:pt>
                <c:pt idx="20164">
                  <c:v>193.56773581833801</c:v>
                </c:pt>
                <c:pt idx="20165">
                  <c:v>193.53620463301201</c:v>
                </c:pt>
                <c:pt idx="20166">
                  <c:v>193.53122367526899</c:v>
                </c:pt>
                <c:pt idx="20167">
                  <c:v>193.52995209137401</c:v>
                </c:pt>
                <c:pt idx="20168">
                  <c:v>193.529926884644</c:v>
                </c:pt>
                <c:pt idx="20169">
                  <c:v>193.51430076441301</c:v>
                </c:pt>
                <c:pt idx="20170">
                  <c:v>193.464043293282</c:v>
                </c:pt>
                <c:pt idx="20171">
                  <c:v>193.44546240823999</c:v>
                </c:pt>
                <c:pt idx="20172">
                  <c:v>193.41514050923101</c:v>
                </c:pt>
                <c:pt idx="20173">
                  <c:v>193.41244528304901</c:v>
                </c:pt>
                <c:pt idx="20174">
                  <c:v>193.40929466863599</c:v>
                </c:pt>
                <c:pt idx="20175">
                  <c:v>193.40534648649299</c:v>
                </c:pt>
                <c:pt idx="20176">
                  <c:v>193.40358391442601</c:v>
                </c:pt>
                <c:pt idx="20177">
                  <c:v>193.39307590724701</c:v>
                </c:pt>
                <c:pt idx="20178">
                  <c:v>193.38368432692201</c:v>
                </c:pt>
                <c:pt idx="20179">
                  <c:v>193.370718494307</c:v>
                </c:pt>
                <c:pt idx="20180">
                  <c:v>193.33735138613301</c:v>
                </c:pt>
                <c:pt idx="20181">
                  <c:v>193.32055096305399</c:v>
                </c:pt>
                <c:pt idx="20182">
                  <c:v>193.30608259460899</c:v>
                </c:pt>
                <c:pt idx="20183">
                  <c:v>193.24623944318199</c:v>
                </c:pt>
                <c:pt idx="20184">
                  <c:v>193.244821033303</c:v>
                </c:pt>
                <c:pt idx="20185">
                  <c:v>193.19031986700401</c:v>
                </c:pt>
                <c:pt idx="20186">
                  <c:v>193.18759408429801</c:v>
                </c:pt>
                <c:pt idx="20187">
                  <c:v>193.166896302124</c:v>
                </c:pt>
                <c:pt idx="20188">
                  <c:v>193.15419220291199</c:v>
                </c:pt>
                <c:pt idx="20189">
                  <c:v>193.14943953481</c:v>
                </c:pt>
                <c:pt idx="20190">
                  <c:v>193.14484215868001</c:v>
                </c:pt>
                <c:pt idx="20191">
                  <c:v>193.124243558324</c:v>
                </c:pt>
                <c:pt idx="20192">
                  <c:v>193.09621204264499</c:v>
                </c:pt>
                <c:pt idx="20193">
                  <c:v>193.08472971203901</c:v>
                </c:pt>
                <c:pt idx="20194">
                  <c:v>193.02745482088</c:v>
                </c:pt>
                <c:pt idx="20195">
                  <c:v>192.98798235406201</c:v>
                </c:pt>
                <c:pt idx="20196">
                  <c:v>192.98554323286399</c:v>
                </c:pt>
                <c:pt idx="20197">
                  <c:v>192.95091454035801</c:v>
                </c:pt>
                <c:pt idx="20198">
                  <c:v>192.92267870295601</c:v>
                </c:pt>
                <c:pt idx="20199">
                  <c:v>192.90814113222501</c:v>
                </c:pt>
                <c:pt idx="20200">
                  <c:v>192.88893871518201</c:v>
                </c:pt>
                <c:pt idx="20201">
                  <c:v>192.88518735810601</c:v>
                </c:pt>
                <c:pt idx="20202">
                  <c:v>192.88115531917401</c:v>
                </c:pt>
                <c:pt idx="20203">
                  <c:v>192.85675593143401</c:v>
                </c:pt>
                <c:pt idx="20204">
                  <c:v>192.85262760377799</c:v>
                </c:pt>
                <c:pt idx="20205">
                  <c:v>192.84333009966201</c:v>
                </c:pt>
                <c:pt idx="20206">
                  <c:v>192.81646420375401</c:v>
                </c:pt>
                <c:pt idx="20207">
                  <c:v>192.77107171234701</c:v>
                </c:pt>
                <c:pt idx="20208">
                  <c:v>192.76902626718399</c:v>
                </c:pt>
                <c:pt idx="20209">
                  <c:v>192.768371027022</c:v>
                </c:pt>
                <c:pt idx="20210">
                  <c:v>192.74636593823101</c:v>
                </c:pt>
                <c:pt idx="20211">
                  <c:v>192.67685270217399</c:v>
                </c:pt>
                <c:pt idx="20212">
                  <c:v>192.638793744987</c:v>
                </c:pt>
                <c:pt idx="20213">
                  <c:v>192.63130870470101</c:v>
                </c:pt>
                <c:pt idx="20214">
                  <c:v>192.61253992750801</c:v>
                </c:pt>
                <c:pt idx="20215">
                  <c:v>192.595176523833</c:v>
                </c:pt>
                <c:pt idx="20216">
                  <c:v>192.58966902701701</c:v>
                </c:pt>
                <c:pt idx="20217">
                  <c:v>192.58368632849599</c:v>
                </c:pt>
                <c:pt idx="20218">
                  <c:v>192.56394289301701</c:v>
                </c:pt>
                <c:pt idx="20219">
                  <c:v>192.54219263065301</c:v>
                </c:pt>
                <c:pt idx="20220">
                  <c:v>192.50893162673799</c:v>
                </c:pt>
                <c:pt idx="20221">
                  <c:v>192.50239620242499</c:v>
                </c:pt>
                <c:pt idx="20222">
                  <c:v>192.485531151224</c:v>
                </c:pt>
                <c:pt idx="20223">
                  <c:v>192.46269792549501</c:v>
                </c:pt>
                <c:pt idx="20224">
                  <c:v>192.44553860116</c:v>
                </c:pt>
                <c:pt idx="20225">
                  <c:v>192.437451999448</c:v>
                </c:pt>
                <c:pt idx="20226">
                  <c:v>192.38915562743901</c:v>
                </c:pt>
                <c:pt idx="20227">
                  <c:v>192.384726893108</c:v>
                </c:pt>
                <c:pt idx="20228">
                  <c:v>192.37190764150199</c:v>
                </c:pt>
                <c:pt idx="20229">
                  <c:v>192.351483281866</c:v>
                </c:pt>
                <c:pt idx="20230">
                  <c:v>192.22426549881001</c:v>
                </c:pt>
                <c:pt idx="20231">
                  <c:v>192.21661391990699</c:v>
                </c:pt>
                <c:pt idx="20232">
                  <c:v>192.203373519764</c:v>
                </c:pt>
                <c:pt idx="20233">
                  <c:v>192.18797258337</c:v>
                </c:pt>
                <c:pt idx="20234">
                  <c:v>192.183973273313</c:v>
                </c:pt>
                <c:pt idx="20235">
                  <c:v>192.15019649978601</c:v>
                </c:pt>
                <c:pt idx="20236">
                  <c:v>192.13071184633699</c:v>
                </c:pt>
                <c:pt idx="20237">
                  <c:v>192.11158392136301</c:v>
                </c:pt>
                <c:pt idx="20238">
                  <c:v>192.109174670524</c:v>
                </c:pt>
                <c:pt idx="20239">
                  <c:v>192.10552923537</c:v>
                </c:pt>
                <c:pt idx="20240">
                  <c:v>192.08991354626701</c:v>
                </c:pt>
                <c:pt idx="20241">
                  <c:v>192.04519793285499</c:v>
                </c:pt>
                <c:pt idx="20242">
                  <c:v>191.981562197637</c:v>
                </c:pt>
                <c:pt idx="20243">
                  <c:v>191.97411973572201</c:v>
                </c:pt>
                <c:pt idx="20244">
                  <c:v>191.94664847989</c:v>
                </c:pt>
                <c:pt idx="20245">
                  <c:v>191.94099799989201</c:v>
                </c:pt>
                <c:pt idx="20246">
                  <c:v>191.912005339106</c:v>
                </c:pt>
                <c:pt idx="20247">
                  <c:v>191.89917654624799</c:v>
                </c:pt>
                <c:pt idx="20248">
                  <c:v>191.88712446944399</c:v>
                </c:pt>
                <c:pt idx="20249">
                  <c:v>191.87697354512801</c:v>
                </c:pt>
                <c:pt idx="20250">
                  <c:v>191.87439790421999</c:v>
                </c:pt>
                <c:pt idx="20251">
                  <c:v>191.86648781842101</c:v>
                </c:pt>
                <c:pt idx="20252">
                  <c:v>191.86496833646001</c:v>
                </c:pt>
                <c:pt idx="20253">
                  <c:v>191.86426075077799</c:v>
                </c:pt>
                <c:pt idx="20254">
                  <c:v>191.75449974227499</c:v>
                </c:pt>
                <c:pt idx="20255">
                  <c:v>191.75415272245101</c:v>
                </c:pt>
                <c:pt idx="20256">
                  <c:v>191.75033704364299</c:v>
                </c:pt>
                <c:pt idx="20257">
                  <c:v>191.69625926761199</c:v>
                </c:pt>
                <c:pt idx="20258">
                  <c:v>191.638771874258</c:v>
                </c:pt>
                <c:pt idx="20259">
                  <c:v>191.56963344069399</c:v>
                </c:pt>
                <c:pt idx="20260">
                  <c:v>191.55636764845801</c:v>
                </c:pt>
                <c:pt idx="20261">
                  <c:v>191.548866393141</c:v>
                </c:pt>
                <c:pt idx="20262">
                  <c:v>191.50961724308399</c:v>
                </c:pt>
                <c:pt idx="20263">
                  <c:v>191.50881937679699</c:v>
                </c:pt>
                <c:pt idx="20264">
                  <c:v>191.505350475342</c:v>
                </c:pt>
                <c:pt idx="20265">
                  <c:v>191.49861703201501</c:v>
                </c:pt>
                <c:pt idx="20266">
                  <c:v>191.44673346347599</c:v>
                </c:pt>
                <c:pt idx="20267">
                  <c:v>191.44631042222699</c:v>
                </c:pt>
                <c:pt idx="20268">
                  <c:v>191.43021786617501</c:v>
                </c:pt>
                <c:pt idx="20269">
                  <c:v>191.42776274678701</c:v>
                </c:pt>
                <c:pt idx="20270">
                  <c:v>191.426800958938</c:v>
                </c:pt>
                <c:pt idx="20271">
                  <c:v>191.38996106513</c:v>
                </c:pt>
                <c:pt idx="20272">
                  <c:v>191.38868001038199</c:v>
                </c:pt>
                <c:pt idx="20273">
                  <c:v>191.38719020898</c:v>
                </c:pt>
                <c:pt idx="20274">
                  <c:v>191.386528297659</c:v>
                </c:pt>
                <c:pt idx="20275">
                  <c:v>191.36131571679601</c:v>
                </c:pt>
                <c:pt idx="20276">
                  <c:v>191.34502318649101</c:v>
                </c:pt>
                <c:pt idx="20277">
                  <c:v>191.28346828314301</c:v>
                </c:pt>
                <c:pt idx="20278">
                  <c:v>191.28000079598201</c:v>
                </c:pt>
                <c:pt idx="20279">
                  <c:v>191.26460057984599</c:v>
                </c:pt>
                <c:pt idx="20280">
                  <c:v>191.204512361295</c:v>
                </c:pt>
                <c:pt idx="20281">
                  <c:v>191.20089229949099</c:v>
                </c:pt>
                <c:pt idx="20282">
                  <c:v>191.18935070230299</c:v>
                </c:pt>
                <c:pt idx="20283">
                  <c:v>191.16664184479399</c:v>
                </c:pt>
                <c:pt idx="20284">
                  <c:v>191.14495841792299</c:v>
                </c:pt>
                <c:pt idx="20285">
                  <c:v>191.13538211859199</c:v>
                </c:pt>
                <c:pt idx="20286">
                  <c:v>191.13289941228999</c:v>
                </c:pt>
                <c:pt idx="20287">
                  <c:v>191.127307016982</c:v>
                </c:pt>
                <c:pt idx="20288">
                  <c:v>191.126753347527</c:v>
                </c:pt>
                <c:pt idx="20289">
                  <c:v>191.12291220126301</c:v>
                </c:pt>
                <c:pt idx="20290">
                  <c:v>191.12148612218601</c:v>
                </c:pt>
                <c:pt idx="20291">
                  <c:v>191.06377066659101</c:v>
                </c:pt>
                <c:pt idx="20292">
                  <c:v>191.04851595636001</c:v>
                </c:pt>
                <c:pt idx="20293">
                  <c:v>191.04209872016699</c:v>
                </c:pt>
                <c:pt idx="20294">
                  <c:v>191.033471533528</c:v>
                </c:pt>
                <c:pt idx="20295">
                  <c:v>191.02439871203799</c:v>
                </c:pt>
                <c:pt idx="20296">
                  <c:v>191.018894686441</c:v>
                </c:pt>
                <c:pt idx="20297">
                  <c:v>190.98885252745399</c:v>
                </c:pt>
                <c:pt idx="20298">
                  <c:v>190.985017738528</c:v>
                </c:pt>
                <c:pt idx="20299">
                  <c:v>190.96426574673501</c:v>
                </c:pt>
                <c:pt idx="20300">
                  <c:v>190.91855533469399</c:v>
                </c:pt>
                <c:pt idx="20301">
                  <c:v>190.89621734651499</c:v>
                </c:pt>
                <c:pt idx="20302">
                  <c:v>190.87267991630799</c:v>
                </c:pt>
                <c:pt idx="20303">
                  <c:v>190.840729972014</c:v>
                </c:pt>
                <c:pt idx="20304">
                  <c:v>190.83559294272999</c:v>
                </c:pt>
                <c:pt idx="20305">
                  <c:v>190.83528455176599</c:v>
                </c:pt>
                <c:pt idx="20306">
                  <c:v>190.81758512271099</c:v>
                </c:pt>
                <c:pt idx="20307">
                  <c:v>190.80824570417701</c:v>
                </c:pt>
                <c:pt idx="20308">
                  <c:v>190.79481999409299</c:v>
                </c:pt>
                <c:pt idx="20309">
                  <c:v>190.774996239129</c:v>
                </c:pt>
                <c:pt idx="20310">
                  <c:v>190.75557548279099</c:v>
                </c:pt>
                <c:pt idx="20311">
                  <c:v>190.74815794378401</c:v>
                </c:pt>
                <c:pt idx="20312">
                  <c:v>190.71635028694899</c:v>
                </c:pt>
                <c:pt idx="20313">
                  <c:v>190.70783570850301</c:v>
                </c:pt>
                <c:pt idx="20314">
                  <c:v>190.69440809505099</c:v>
                </c:pt>
                <c:pt idx="20315">
                  <c:v>190.67987094386299</c:v>
                </c:pt>
                <c:pt idx="20316">
                  <c:v>190.65001396671701</c:v>
                </c:pt>
                <c:pt idx="20317">
                  <c:v>190.649682419014</c:v>
                </c:pt>
                <c:pt idx="20318">
                  <c:v>190.64804689948099</c:v>
                </c:pt>
                <c:pt idx="20319">
                  <c:v>190.59771460064701</c:v>
                </c:pt>
                <c:pt idx="20320">
                  <c:v>190.466037414677</c:v>
                </c:pt>
                <c:pt idx="20321">
                  <c:v>190.458046317579</c:v>
                </c:pt>
                <c:pt idx="20322">
                  <c:v>190.435248560947</c:v>
                </c:pt>
                <c:pt idx="20323">
                  <c:v>190.40232002503001</c:v>
                </c:pt>
                <c:pt idx="20324">
                  <c:v>190.38077385710901</c:v>
                </c:pt>
                <c:pt idx="20325">
                  <c:v>190.373811532513</c:v>
                </c:pt>
                <c:pt idx="20326">
                  <c:v>190.36825282486501</c:v>
                </c:pt>
                <c:pt idx="20327">
                  <c:v>190.35473427867001</c:v>
                </c:pt>
                <c:pt idx="20328">
                  <c:v>190.33643984507299</c:v>
                </c:pt>
                <c:pt idx="20329">
                  <c:v>190.32674434187101</c:v>
                </c:pt>
                <c:pt idx="20330">
                  <c:v>190.324212730146</c:v>
                </c:pt>
                <c:pt idx="20331">
                  <c:v>190.32214875212199</c:v>
                </c:pt>
                <c:pt idx="20332">
                  <c:v>190.30162218330599</c:v>
                </c:pt>
                <c:pt idx="20333">
                  <c:v>190.280407039154</c:v>
                </c:pt>
                <c:pt idx="20334">
                  <c:v>190.266344168931</c:v>
                </c:pt>
                <c:pt idx="20335">
                  <c:v>190.25767337425299</c:v>
                </c:pt>
                <c:pt idx="20336">
                  <c:v>190.251453672427</c:v>
                </c:pt>
                <c:pt idx="20337">
                  <c:v>190.17777318422901</c:v>
                </c:pt>
                <c:pt idx="20338">
                  <c:v>190.175484842994</c:v>
                </c:pt>
                <c:pt idx="20339">
                  <c:v>190.17100039818001</c:v>
                </c:pt>
                <c:pt idx="20340">
                  <c:v>190.16457813347199</c:v>
                </c:pt>
                <c:pt idx="20341">
                  <c:v>190.130982074065</c:v>
                </c:pt>
                <c:pt idx="20342">
                  <c:v>190.104992458998</c:v>
                </c:pt>
                <c:pt idx="20343">
                  <c:v>190.09899604694999</c:v>
                </c:pt>
                <c:pt idx="20344">
                  <c:v>190.08647175169401</c:v>
                </c:pt>
                <c:pt idx="20345">
                  <c:v>190.07791714161601</c:v>
                </c:pt>
                <c:pt idx="20346">
                  <c:v>190.05902024612499</c:v>
                </c:pt>
                <c:pt idx="20347">
                  <c:v>190.03856357477801</c:v>
                </c:pt>
                <c:pt idx="20348">
                  <c:v>190.008834486876</c:v>
                </c:pt>
                <c:pt idx="20349">
                  <c:v>190.00339142022</c:v>
                </c:pt>
                <c:pt idx="20350">
                  <c:v>189.99170011874901</c:v>
                </c:pt>
                <c:pt idx="20351">
                  <c:v>189.97094545995699</c:v>
                </c:pt>
                <c:pt idx="20352">
                  <c:v>189.942859207456</c:v>
                </c:pt>
                <c:pt idx="20353">
                  <c:v>189.93107985203301</c:v>
                </c:pt>
                <c:pt idx="20354">
                  <c:v>189.92931552863899</c:v>
                </c:pt>
                <c:pt idx="20355">
                  <c:v>189.914666900665</c:v>
                </c:pt>
                <c:pt idx="20356">
                  <c:v>189.88941988557099</c:v>
                </c:pt>
                <c:pt idx="20357">
                  <c:v>189.88422719544499</c:v>
                </c:pt>
                <c:pt idx="20358">
                  <c:v>189.87125846947001</c:v>
                </c:pt>
                <c:pt idx="20359">
                  <c:v>189.84442226416499</c:v>
                </c:pt>
                <c:pt idx="20360">
                  <c:v>189.812634782034</c:v>
                </c:pt>
                <c:pt idx="20361">
                  <c:v>189.805337404651</c:v>
                </c:pt>
                <c:pt idx="20362">
                  <c:v>189.79705881380499</c:v>
                </c:pt>
                <c:pt idx="20363">
                  <c:v>189.79145658143599</c:v>
                </c:pt>
                <c:pt idx="20364">
                  <c:v>189.78100461383599</c:v>
                </c:pt>
                <c:pt idx="20365">
                  <c:v>189.76207951553801</c:v>
                </c:pt>
                <c:pt idx="20366">
                  <c:v>189.76008846850399</c:v>
                </c:pt>
                <c:pt idx="20367">
                  <c:v>189.748073861325</c:v>
                </c:pt>
                <c:pt idx="20368">
                  <c:v>189.746998368107</c:v>
                </c:pt>
                <c:pt idx="20369">
                  <c:v>189.71385430013899</c:v>
                </c:pt>
                <c:pt idx="20370">
                  <c:v>189.67453939088199</c:v>
                </c:pt>
                <c:pt idx="20371">
                  <c:v>189.661111902356</c:v>
                </c:pt>
                <c:pt idx="20372">
                  <c:v>189.63225203661099</c:v>
                </c:pt>
                <c:pt idx="20373">
                  <c:v>189.625376071971</c:v>
                </c:pt>
                <c:pt idx="20374">
                  <c:v>189.62111720777699</c:v>
                </c:pt>
                <c:pt idx="20375">
                  <c:v>189.61389211705</c:v>
                </c:pt>
                <c:pt idx="20376">
                  <c:v>189.602939539907</c:v>
                </c:pt>
                <c:pt idx="20377">
                  <c:v>189.58507169954501</c:v>
                </c:pt>
                <c:pt idx="20378">
                  <c:v>189.56432275869099</c:v>
                </c:pt>
                <c:pt idx="20379">
                  <c:v>189.55142026502901</c:v>
                </c:pt>
                <c:pt idx="20380">
                  <c:v>189.54927028815499</c:v>
                </c:pt>
                <c:pt idx="20381">
                  <c:v>189.53470618886399</c:v>
                </c:pt>
                <c:pt idx="20382">
                  <c:v>189.53349007920099</c:v>
                </c:pt>
                <c:pt idx="20383">
                  <c:v>189.53068527424401</c:v>
                </c:pt>
                <c:pt idx="20384">
                  <c:v>189.517698869176</c:v>
                </c:pt>
                <c:pt idx="20385">
                  <c:v>189.51151316082601</c:v>
                </c:pt>
                <c:pt idx="20386">
                  <c:v>189.49253282447299</c:v>
                </c:pt>
                <c:pt idx="20387">
                  <c:v>189.48770291724301</c:v>
                </c:pt>
                <c:pt idx="20388">
                  <c:v>189.478163250737</c:v>
                </c:pt>
                <c:pt idx="20389">
                  <c:v>189.47161541725399</c:v>
                </c:pt>
                <c:pt idx="20390">
                  <c:v>189.44641105864</c:v>
                </c:pt>
                <c:pt idx="20391">
                  <c:v>189.44321733224501</c:v>
                </c:pt>
                <c:pt idx="20392">
                  <c:v>189.425318264439</c:v>
                </c:pt>
                <c:pt idx="20393">
                  <c:v>189.42224365747299</c:v>
                </c:pt>
                <c:pt idx="20394">
                  <c:v>189.41612228158499</c:v>
                </c:pt>
                <c:pt idx="20395">
                  <c:v>189.358399291556</c:v>
                </c:pt>
                <c:pt idx="20396">
                  <c:v>189.33049652752501</c:v>
                </c:pt>
                <c:pt idx="20397">
                  <c:v>189.32421310580699</c:v>
                </c:pt>
                <c:pt idx="20398">
                  <c:v>189.308272796003</c:v>
                </c:pt>
                <c:pt idx="20399">
                  <c:v>189.26554837807899</c:v>
                </c:pt>
                <c:pt idx="20400">
                  <c:v>189.25298563705101</c:v>
                </c:pt>
                <c:pt idx="20401">
                  <c:v>189.22034610550401</c:v>
                </c:pt>
                <c:pt idx="20402">
                  <c:v>189.20613824565001</c:v>
                </c:pt>
                <c:pt idx="20403">
                  <c:v>189.168031521769</c:v>
                </c:pt>
                <c:pt idx="20404">
                  <c:v>189.16623380614999</c:v>
                </c:pt>
                <c:pt idx="20405">
                  <c:v>189.15382159480399</c:v>
                </c:pt>
                <c:pt idx="20406">
                  <c:v>189.142813046756</c:v>
                </c:pt>
                <c:pt idx="20407">
                  <c:v>189.11543617945401</c:v>
                </c:pt>
                <c:pt idx="20408">
                  <c:v>189.08995601820399</c:v>
                </c:pt>
                <c:pt idx="20409">
                  <c:v>189.06060084870299</c:v>
                </c:pt>
                <c:pt idx="20410">
                  <c:v>189.04799790957901</c:v>
                </c:pt>
                <c:pt idx="20411">
                  <c:v>189.00739053226701</c:v>
                </c:pt>
                <c:pt idx="20412">
                  <c:v>188.973550861576</c:v>
                </c:pt>
                <c:pt idx="20413">
                  <c:v>188.94695023095599</c:v>
                </c:pt>
                <c:pt idx="20414">
                  <c:v>188.939017110328</c:v>
                </c:pt>
                <c:pt idx="20415">
                  <c:v>188.92641123649199</c:v>
                </c:pt>
                <c:pt idx="20416">
                  <c:v>188.908490951544</c:v>
                </c:pt>
                <c:pt idx="20417">
                  <c:v>188.89834873006799</c:v>
                </c:pt>
                <c:pt idx="20418">
                  <c:v>188.87570482289701</c:v>
                </c:pt>
                <c:pt idx="20419">
                  <c:v>188.86411660025399</c:v>
                </c:pt>
                <c:pt idx="20420">
                  <c:v>188.85921747894099</c:v>
                </c:pt>
                <c:pt idx="20421">
                  <c:v>188.828506270606</c:v>
                </c:pt>
                <c:pt idx="20422">
                  <c:v>188.81740913310401</c:v>
                </c:pt>
                <c:pt idx="20423">
                  <c:v>188.784841403895</c:v>
                </c:pt>
                <c:pt idx="20424">
                  <c:v>188.72651098080601</c:v>
                </c:pt>
                <c:pt idx="20425">
                  <c:v>188.72291762217299</c:v>
                </c:pt>
                <c:pt idx="20426">
                  <c:v>188.708656288273</c:v>
                </c:pt>
                <c:pt idx="20427">
                  <c:v>188.67929044664101</c:v>
                </c:pt>
                <c:pt idx="20428">
                  <c:v>188.66879425506201</c:v>
                </c:pt>
                <c:pt idx="20429">
                  <c:v>188.66302808313901</c:v>
                </c:pt>
                <c:pt idx="20430">
                  <c:v>188.654266584309</c:v>
                </c:pt>
                <c:pt idx="20431">
                  <c:v>188.63663209746699</c:v>
                </c:pt>
                <c:pt idx="20432">
                  <c:v>188.632655912123</c:v>
                </c:pt>
                <c:pt idx="20433">
                  <c:v>188.59332219363699</c:v>
                </c:pt>
                <c:pt idx="20434">
                  <c:v>188.59151327683199</c:v>
                </c:pt>
                <c:pt idx="20435">
                  <c:v>188.589188967193</c:v>
                </c:pt>
                <c:pt idx="20436">
                  <c:v>188.57956662355201</c:v>
                </c:pt>
                <c:pt idx="20437">
                  <c:v>188.57914661215801</c:v>
                </c:pt>
                <c:pt idx="20438">
                  <c:v>188.55242927223699</c:v>
                </c:pt>
                <c:pt idx="20439">
                  <c:v>188.539241593084</c:v>
                </c:pt>
                <c:pt idx="20440">
                  <c:v>188.539209437685</c:v>
                </c:pt>
                <c:pt idx="20441">
                  <c:v>188.50343649036699</c:v>
                </c:pt>
                <c:pt idx="20442">
                  <c:v>188.45429322666701</c:v>
                </c:pt>
                <c:pt idx="20443">
                  <c:v>188.44568327779501</c:v>
                </c:pt>
                <c:pt idx="20444">
                  <c:v>188.40428156512701</c:v>
                </c:pt>
                <c:pt idx="20445">
                  <c:v>188.40089411849999</c:v>
                </c:pt>
                <c:pt idx="20446">
                  <c:v>188.38633515070899</c:v>
                </c:pt>
                <c:pt idx="20447">
                  <c:v>188.32438493446</c:v>
                </c:pt>
                <c:pt idx="20448">
                  <c:v>188.32428202862101</c:v>
                </c:pt>
                <c:pt idx="20449">
                  <c:v>188.301308275542</c:v>
                </c:pt>
                <c:pt idx="20450">
                  <c:v>188.28440897914399</c:v>
                </c:pt>
                <c:pt idx="20451">
                  <c:v>188.26806613719401</c:v>
                </c:pt>
                <c:pt idx="20452">
                  <c:v>188.22567398204501</c:v>
                </c:pt>
                <c:pt idx="20453">
                  <c:v>188.207082064784</c:v>
                </c:pt>
                <c:pt idx="20454">
                  <c:v>188.19931430726899</c:v>
                </c:pt>
                <c:pt idx="20455">
                  <c:v>188.18014366459499</c:v>
                </c:pt>
                <c:pt idx="20456">
                  <c:v>188.1519351817</c:v>
                </c:pt>
                <c:pt idx="20457">
                  <c:v>188.12744098744099</c:v>
                </c:pt>
                <c:pt idx="20458">
                  <c:v>188.10848166735801</c:v>
                </c:pt>
                <c:pt idx="20459">
                  <c:v>188.09981899219099</c:v>
                </c:pt>
                <c:pt idx="20460">
                  <c:v>188.08162735786999</c:v>
                </c:pt>
                <c:pt idx="20461">
                  <c:v>188.04318106254499</c:v>
                </c:pt>
                <c:pt idx="20462">
                  <c:v>188.035147575476</c:v>
                </c:pt>
                <c:pt idx="20463">
                  <c:v>188.02905625631001</c:v>
                </c:pt>
                <c:pt idx="20464">
                  <c:v>187.96956694941201</c:v>
                </c:pt>
                <c:pt idx="20465">
                  <c:v>187.922178858341</c:v>
                </c:pt>
                <c:pt idx="20466">
                  <c:v>187.81449819285601</c:v>
                </c:pt>
                <c:pt idx="20467">
                  <c:v>187.74747431729801</c:v>
                </c:pt>
                <c:pt idx="20468">
                  <c:v>187.745336775423</c:v>
                </c:pt>
                <c:pt idx="20469">
                  <c:v>187.74073941111399</c:v>
                </c:pt>
                <c:pt idx="20470">
                  <c:v>187.73193331039201</c:v>
                </c:pt>
                <c:pt idx="20471">
                  <c:v>187.6858453225</c:v>
                </c:pt>
                <c:pt idx="20472">
                  <c:v>187.64987474011599</c:v>
                </c:pt>
                <c:pt idx="20473">
                  <c:v>187.64246285243499</c:v>
                </c:pt>
                <c:pt idx="20474">
                  <c:v>187.63828807192101</c:v>
                </c:pt>
                <c:pt idx="20475">
                  <c:v>187.63222330360199</c:v>
                </c:pt>
                <c:pt idx="20476">
                  <c:v>187.55871136074001</c:v>
                </c:pt>
                <c:pt idx="20477">
                  <c:v>187.53569961109</c:v>
                </c:pt>
                <c:pt idx="20478">
                  <c:v>187.53494486595301</c:v>
                </c:pt>
                <c:pt idx="20479">
                  <c:v>187.527380561521</c:v>
                </c:pt>
                <c:pt idx="20480">
                  <c:v>187.51981492167499</c:v>
                </c:pt>
                <c:pt idx="20481">
                  <c:v>187.51208056718801</c:v>
                </c:pt>
                <c:pt idx="20482">
                  <c:v>187.476975345249</c:v>
                </c:pt>
                <c:pt idx="20483">
                  <c:v>187.43897799707599</c:v>
                </c:pt>
                <c:pt idx="20484">
                  <c:v>187.40555058917701</c:v>
                </c:pt>
                <c:pt idx="20485">
                  <c:v>187.38080882304101</c:v>
                </c:pt>
                <c:pt idx="20486">
                  <c:v>187.350043191331</c:v>
                </c:pt>
                <c:pt idx="20487">
                  <c:v>187.34997890326599</c:v>
                </c:pt>
                <c:pt idx="20488">
                  <c:v>187.33657147293599</c:v>
                </c:pt>
                <c:pt idx="20489">
                  <c:v>187.30642019082899</c:v>
                </c:pt>
                <c:pt idx="20490">
                  <c:v>187.30358334815901</c:v>
                </c:pt>
                <c:pt idx="20491">
                  <c:v>187.26859134148199</c:v>
                </c:pt>
                <c:pt idx="20492">
                  <c:v>187.256591295372</c:v>
                </c:pt>
                <c:pt idx="20493">
                  <c:v>187.25156655592301</c:v>
                </c:pt>
                <c:pt idx="20494">
                  <c:v>187.25141782762299</c:v>
                </c:pt>
                <c:pt idx="20495">
                  <c:v>187.20963185999</c:v>
                </c:pt>
                <c:pt idx="20496">
                  <c:v>187.14460541583099</c:v>
                </c:pt>
                <c:pt idx="20497">
                  <c:v>187.12231717135501</c:v>
                </c:pt>
                <c:pt idx="20498">
                  <c:v>187.031884900205</c:v>
                </c:pt>
                <c:pt idx="20499">
                  <c:v>187.03107551702101</c:v>
                </c:pt>
                <c:pt idx="20500">
                  <c:v>186.98852411440501</c:v>
                </c:pt>
                <c:pt idx="20501">
                  <c:v>186.9794440613</c:v>
                </c:pt>
                <c:pt idx="20502">
                  <c:v>186.96488387188299</c:v>
                </c:pt>
                <c:pt idx="20503">
                  <c:v>186.96255737045999</c:v>
                </c:pt>
                <c:pt idx="20504">
                  <c:v>186.94947410704299</c:v>
                </c:pt>
                <c:pt idx="20505">
                  <c:v>186.947880913251</c:v>
                </c:pt>
                <c:pt idx="20506">
                  <c:v>186.90729834273799</c:v>
                </c:pt>
                <c:pt idx="20507">
                  <c:v>186.90588627825699</c:v>
                </c:pt>
                <c:pt idx="20508">
                  <c:v>186.90582552466199</c:v>
                </c:pt>
                <c:pt idx="20509">
                  <c:v>186.90316878777199</c:v>
                </c:pt>
                <c:pt idx="20510">
                  <c:v>186.88825537470501</c:v>
                </c:pt>
                <c:pt idx="20511">
                  <c:v>186.84798921895299</c:v>
                </c:pt>
                <c:pt idx="20512">
                  <c:v>186.83744432042801</c:v>
                </c:pt>
                <c:pt idx="20513">
                  <c:v>186.82838011596101</c:v>
                </c:pt>
                <c:pt idx="20514">
                  <c:v>186.82240415942599</c:v>
                </c:pt>
                <c:pt idx="20515">
                  <c:v>186.813294317176</c:v>
                </c:pt>
                <c:pt idx="20516">
                  <c:v>186.79375696612601</c:v>
                </c:pt>
                <c:pt idx="20517">
                  <c:v>186.77362314255001</c:v>
                </c:pt>
                <c:pt idx="20518">
                  <c:v>186.69268286707401</c:v>
                </c:pt>
                <c:pt idx="20519">
                  <c:v>186.68298994129299</c:v>
                </c:pt>
                <c:pt idx="20520">
                  <c:v>186.59482237851699</c:v>
                </c:pt>
                <c:pt idx="20521">
                  <c:v>186.59056396003999</c:v>
                </c:pt>
                <c:pt idx="20522">
                  <c:v>186.56959858315699</c:v>
                </c:pt>
                <c:pt idx="20523">
                  <c:v>186.56538736804501</c:v>
                </c:pt>
                <c:pt idx="20524">
                  <c:v>186.54253875487001</c:v>
                </c:pt>
                <c:pt idx="20525">
                  <c:v>186.51257445914001</c:v>
                </c:pt>
                <c:pt idx="20526">
                  <c:v>186.49441817584801</c:v>
                </c:pt>
                <c:pt idx="20527">
                  <c:v>186.48628081702299</c:v>
                </c:pt>
                <c:pt idx="20528">
                  <c:v>186.460922108387</c:v>
                </c:pt>
                <c:pt idx="20529">
                  <c:v>186.459627845489</c:v>
                </c:pt>
                <c:pt idx="20530">
                  <c:v>186.44655215652199</c:v>
                </c:pt>
                <c:pt idx="20531">
                  <c:v>186.41309726004499</c:v>
                </c:pt>
                <c:pt idx="20532">
                  <c:v>186.38805705559599</c:v>
                </c:pt>
                <c:pt idx="20533">
                  <c:v>186.37554748448801</c:v>
                </c:pt>
                <c:pt idx="20534">
                  <c:v>186.36191111352201</c:v>
                </c:pt>
                <c:pt idx="20535">
                  <c:v>186.293918025566</c:v>
                </c:pt>
                <c:pt idx="20536">
                  <c:v>186.274656547522</c:v>
                </c:pt>
                <c:pt idx="20537">
                  <c:v>186.24429220238599</c:v>
                </c:pt>
                <c:pt idx="20538">
                  <c:v>186.234948250044</c:v>
                </c:pt>
                <c:pt idx="20539">
                  <c:v>186.22071020681801</c:v>
                </c:pt>
                <c:pt idx="20540">
                  <c:v>186.214875655724</c:v>
                </c:pt>
                <c:pt idx="20541">
                  <c:v>186.20280807343701</c:v>
                </c:pt>
                <c:pt idx="20542">
                  <c:v>186.16267476994801</c:v>
                </c:pt>
                <c:pt idx="20543">
                  <c:v>186.162207187783</c:v>
                </c:pt>
                <c:pt idx="20544">
                  <c:v>186.162006985581</c:v>
                </c:pt>
                <c:pt idx="20545">
                  <c:v>186.15330391620699</c:v>
                </c:pt>
                <c:pt idx="20546">
                  <c:v>186.11784862320101</c:v>
                </c:pt>
                <c:pt idx="20547">
                  <c:v>186.11420553316</c:v>
                </c:pt>
                <c:pt idx="20548">
                  <c:v>186.111885817233</c:v>
                </c:pt>
                <c:pt idx="20549">
                  <c:v>186.103419774423</c:v>
                </c:pt>
                <c:pt idx="20550">
                  <c:v>186.072925345567</c:v>
                </c:pt>
                <c:pt idx="20551">
                  <c:v>186.04579233139199</c:v>
                </c:pt>
                <c:pt idx="20552">
                  <c:v>186.02446749638901</c:v>
                </c:pt>
                <c:pt idx="20553">
                  <c:v>185.99429452609499</c:v>
                </c:pt>
                <c:pt idx="20554">
                  <c:v>185.965005465411</c:v>
                </c:pt>
                <c:pt idx="20555">
                  <c:v>185.94834559879999</c:v>
                </c:pt>
                <c:pt idx="20556">
                  <c:v>185.94720374841401</c:v>
                </c:pt>
                <c:pt idx="20557">
                  <c:v>185.93302223772901</c:v>
                </c:pt>
                <c:pt idx="20558">
                  <c:v>185.904550922461</c:v>
                </c:pt>
                <c:pt idx="20559">
                  <c:v>185.901179080248</c:v>
                </c:pt>
                <c:pt idx="20560">
                  <c:v>185.89688095930401</c:v>
                </c:pt>
                <c:pt idx="20561">
                  <c:v>185.86992437496801</c:v>
                </c:pt>
                <c:pt idx="20562">
                  <c:v>185.72615760356999</c:v>
                </c:pt>
                <c:pt idx="20563">
                  <c:v>185.67316473256</c:v>
                </c:pt>
                <c:pt idx="20564">
                  <c:v>185.67053085013899</c:v>
                </c:pt>
                <c:pt idx="20565">
                  <c:v>185.62927534241601</c:v>
                </c:pt>
                <c:pt idx="20566">
                  <c:v>185.61179213987</c:v>
                </c:pt>
                <c:pt idx="20567">
                  <c:v>185.601237232784</c:v>
                </c:pt>
                <c:pt idx="20568">
                  <c:v>185.59998816605099</c:v>
                </c:pt>
                <c:pt idx="20569">
                  <c:v>185.595349538878</c:v>
                </c:pt>
                <c:pt idx="20570">
                  <c:v>185.57556028776801</c:v>
                </c:pt>
                <c:pt idx="20571">
                  <c:v>185.55272531636899</c:v>
                </c:pt>
                <c:pt idx="20572">
                  <c:v>185.52049775074599</c:v>
                </c:pt>
                <c:pt idx="20573">
                  <c:v>185.51166558140201</c:v>
                </c:pt>
                <c:pt idx="20574">
                  <c:v>185.511166835035</c:v>
                </c:pt>
                <c:pt idx="20575">
                  <c:v>185.50622309384499</c:v>
                </c:pt>
                <c:pt idx="20576">
                  <c:v>185.50616393752</c:v>
                </c:pt>
                <c:pt idx="20577">
                  <c:v>185.47681902732</c:v>
                </c:pt>
                <c:pt idx="20578">
                  <c:v>185.46959953871001</c:v>
                </c:pt>
                <c:pt idx="20579">
                  <c:v>185.46871619593099</c:v>
                </c:pt>
                <c:pt idx="20580">
                  <c:v>185.45549014989999</c:v>
                </c:pt>
                <c:pt idx="20581">
                  <c:v>185.41179388159699</c:v>
                </c:pt>
                <c:pt idx="20582">
                  <c:v>185.369887948848</c:v>
                </c:pt>
                <c:pt idx="20583">
                  <c:v>185.36247170687199</c:v>
                </c:pt>
                <c:pt idx="20584">
                  <c:v>185.35066909215601</c:v>
                </c:pt>
                <c:pt idx="20585">
                  <c:v>185.33591570288399</c:v>
                </c:pt>
                <c:pt idx="20586">
                  <c:v>185.32017689055499</c:v>
                </c:pt>
                <c:pt idx="20587">
                  <c:v>185.266241808069</c:v>
                </c:pt>
                <c:pt idx="20588">
                  <c:v>185.236369222153</c:v>
                </c:pt>
                <c:pt idx="20589">
                  <c:v>185.228779584271</c:v>
                </c:pt>
                <c:pt idx="20590">
                  <c:v>185.21489135796401</c:v>
                </c:pt>
                <c:pt idx="20591">
                  <c:v>185.19657805698</c:v>
                </c:pt>
                <c:pt idx="20592">
                  <c:v>185.15982494765001</c:v>
                </c:pt>
                <c:pt idx="20593">
                  <c:v>185.15042481680601</c:v>
                </c:pt>
                <c:pt idx="20594">
                  <c:v>185.11805713804199</c:v>
                </c:pt>
                <c:pt idx="20595">
                  <c:v>185.099151305183</c:v>
                </c:pt>
                <c:pt idx="20596">
                  <c:v>185.02262628000801</c:v>
                </c:pt>
                <c:pt idx="20597">
                  <c:v>185.01854517603201</c:v>
                </c:pt>
                <c:pt idx="20598">
                  <c:v>184.99029143783699</c:v>
                </c:pt>
                <c:pt idx="20599">
                  <c:v>184.990027821815</c:v>
                </c:pt>
                <c:pt idx="20600">
                  <c:v>184.94181771422899</c:v>
                </c:pt>
                <c:pt idx="20601">
                  <c:v>184.920187636636</c:v>
                </c:pt>
                <c:pt idx="20602">
                  <c:v>184.90459182675301</c:v>
                </c:pt>
                <c:pt idx="20603">
                  <c:v>184.89109149309701</c:v>
                </c:pt>
                <c:pt idx="20604">
                  <c:v>184.88391622317999</c:v>
                </c:pt>
                <c:pt idx="20605">
                  <c:v>184.877878200525</c:v>
                </c:pt>
                <c:pt idx="20606">
                  <c:v>184.83935739480299</c:v>
                </c:pt>
                <c:pt idx="20607">
                  <c:v>184.82023014156999</c:v>
                </c:pt>
                <c:pt idx="20608">
                  <c:v>184.81556922745401</c:v>
                </c:pt>
                <c:pt idx="20609">
                  <c:v>184.79117843537699</c:v>
                </c:pt>
                <c:pt idx="20610">
                  <c:v>184.77350657184201</c:v>
                </c:pt>
                <c:pt idx="20611">
                  <c:v>184.73674708742499</c:v>
                </c:pt>
                <c:pt idx="20612">
                  <c:v>184.712229194331</c:v>
                </c:pt>
                <c:pt idx="20613">
                  <c:v>184.70428490016101</c:v>
                </c:pt>
                <c:pt idx="20614">
                  <c:v>184.68746329376901</c:v>
                </c:pt>
                <c:pt idx="20615">
                  <c:v>184.684119693952</c:v>
                </c:pt>
                <c:pt idx="20616">
                  <c:v>184.67570268354899</c:v>
                </c:pt>
                <c:pt idx="20617">
                  <c:v>184.65557419133199</c:v>
                </c:pt>
                <c:pt idx="20618">
                  <c:v>184.64890840060701</c:v>
                </c:pt>
                <c:pt idx="20619">
                  <c:v>184.62487003520701</c:v>
                </c:pt>
                <c:pt idx="20620">
                  <c:v>184.62396432870199</c:v>
                </c:pt>
                <c:pt idx="20621">
                  <c:v>184.582904991681</c:v>
                </c:pt>
                <c:pt idx="20622">
                  <c:v>184.57758839370399</c:v>
                </c:pt>
                <c:pt idx="20623">
                  <c:v>184.571139293877</c:v>
                </c:pt>
                <c:pt idx="20624">
                  <c:v>184.561099627055</c:v>
                </c:pt>
                <c:pt idx="20625">
                  <c:v>184.541942080007</c:v>
                </c:pt>
                <c:pt idx="20626">
                  <c:v>184.50873732066299</c:v>
                </c:pt>
                <c:pt idx="20627">
                  <c:v>184.485991158014</c:v>
                </c:pt>
                <c:pt idx="20628">
                  <c:v>184.476796679948</c:v>
                </c:pt>
                <c:pt idx="20629">
                  <c:v>184.46901815155701</c:v>
                </c:pt>
                <c:pt idx="20630">
                  <c:v>184.43973709394899</c:v>
                </c:pt>
                <c:pt idx="20631">
                  <c:v>184.43102374996701</c:v>
                </c:pt>
                <c:pt idx="20632">
                  <c:v>184.385861146362</c:v>
                </c:pt>
                <c:pt idx="20633">
                  <c:v>184.372977008763</c:v>
                </c:pt>
                <c:pt idx="20634">
                  <c:v>184.356422124208</c:v>
                </c:pt>
                <c:pt idx="20635">
                  <c:v>184.34743683348401</c:v>
                </c:pt>
                <c:pt idx="20636">
                  <c:v>184.324166738158</c:v>
                </c:pt>
                <c:pt idx="20637">
                  <c:v>184.32017353785801</c:v>
                </c:pt>
                <c:pt idx="20638">
                  <c:v>184.31415862886101</c:v>
                </c:pt>
                <c:pt idx="20639">
                  <c:v>184.30534268346</c:v>
                </c:pt>
                <c:pt idx="20640">
                  <c:v>184.300656410139</c:v>
                </c:pt>
                <c:pt idx="20641">
                  <c:v>184.29606921858999</c:v>
                </c:pt>
                <c:pt idx="20642">
                  <c:v>184.294942232442</c:v>
                </c:pt>
                <c:pt idx="20643">
                  <c:v>184.253776276655</c:v>
                </c:pt>
                <c:pt idx="20644">
                  <c:v>184.235758184633</c:v>
                </c:pt>
                <c:pt idx="20645">
                  <c:v>184.234297076567</c:v>
                </c:pt>
                <c:pt idx="20646">
                  <c:v>184.22322864314</c:v>
                </c:pt>
                <c:pt idx="20647">
                  <c:v>184.21512863077501</c:v>
                </c:pt>
                <c:pt idx="20648">
                  <c:v>184.2123208587</c:v>
                </c:pt>
                <c:pt idx="20649">
                  <c:v>184.17007031948</c:v>
                </c:pt>
                <c:pt idx="20650">
                  <c:v>184.167940243044</c:v>
                </c:pt>
                <c:pt idx="20651">
                  <c:v>184.14131810004901</c:v>
                </c:pt>
                <c:pt idx="20652">
                  <c:v>184.13569253998699</c:v>
                </c:pt>
                <c:pt idx="20653">
                  <c:v>184.130318443557</c:v>
                </c:pt>
                <c:pt idx="20654">
                  <c:v>184.10165050648999</c:v>
                </c:pt>
                <c:pt idx="20655">
                  <c:v>184.07868077904001</c:v>
                </c:pt>
                <c:pt idx="20656">
                  <c:v>184.06229490420299</c:v>
                </c:pt>
                <c:pt idx="20657">
                  <c:v>184.04848315449399</c:v>
                </c:pt>
                <c:pt idx="20658">
                  <c:v>184.041205207046</c:v>
                </c:pt>
                <c:pt idx="20659">
                  <c:v>184.01666620419499</c:v>
                </c:pt>
                <c:pt idx="20660">
                  <c:v>183.98122602544299</c:v>
                </c:pt>
                <c:pt idx="20661">
                  <c:v>183.97741168539801</c:v>
                </c:pt>
                <c:pt idx="20662">
                  <c:v>183.92665896357499</c:v>
                </c:pt>
                <c:pt idx="20663">
                  <c:v>183.87252171983499</c:v>
                </c:pt>
                <c:pt idx="20664">
                  <c:v>183.82419854561499</c:v>
                </c:pt>
                <c:pt idx="20665">
                  <c:v>183.787445103457</c:v>
                </c:pt>
                <c:pt idx="20666">
                  <c:v>183.76065702263099</c:v>
                </c:pt>
                <c:pt idx="20667">
                  <c:v>183.75972982189799</c:v>
                </c:pt>
                <c:pt idx="20668">
                  <c:v>183.74642753264001</c:v>
                </c:pt>
                <c:pt idx="20669">
                  <c:v>183.741489842291</c:v>
                </c:pt>
                <c:pt idx="20670">
                  <c:v>183.7297433608</c:v>
                </c:pt>
                <c:pt idx="20671">
                  <c:v>183.664697769345</c:v>
                </c:pt>
                <c:pt idx="20672">
                  <c:v>183.641998052037</c:v>
                </c:pt>
                <c:pt idx="20673">
                  <c:v>183.631093473454</c:v>
                </c:pt>
                <c:pt idx="20674">
                  <c:v>183.622121036549</c:v>
                </c:pt>
                <c:pt idx="20675">
                  <c:v>183.61321350523599</c:v>
                </c:pt>
                <c:pt idx="20676">
                  <c:v>183.579122029031</c:v>
                </c:pt>
                <c:pt idx="20677">
                  <c:v>183.568264791031</c:v>
                </c:pt>
                <c:pt idx="20678">
                  <c:v>183.50738069740899</c:v>
                </c:pt>
                <c:pt idx="20679">
                  <c:v>183.50280181951101</c:v>
                </c:pt>
                <c:pt idx="20680">
                  <c:v>183.50259427543901</c:v>
                </c:pt>
                <c:pt idx="20681">
                  <c:v>183.50042655643401</c:v>
                </c:pt>
                <c:pt idx="20682">
                  <c:v>183.493406204862</c:v>
                </c:pt>
                <c:pt idx="20683">
                  <c:v>183.48352252995599</c:v>
                </c:pt>
                <c:pt idx="20684">
                  <c:v>183.46133811412901</c:v>
                </c:pt>
                <c:pt idx="20685">
                  <c:v>183.436842352425</c:v>
                </c:pt>
                <c:pt idx="20686">
                  <c:v>183.43010009167</c:v>
                </c:pt>
                <c:pt idx="20687">
                  <c:v>183.42717947388701</c:v>
                </c:pt>
                <c:pt idx="20688">
                  <c:v>183.40078417704299</c:v>
                </c:pt>
                <c:pt idx="20689">
                  <c:v>183.35921016952301</c:v>
                </c:pt>
                <c:pt idx="20690">
                  <c:v>183.35674217688501</c:v>
                </c:pt>
                <c:pt idx="20691">
                  <c:v>183.34507423896599</c:v>
                </c:pt>
                <c:pt idx="20692">
                  <c:v>183.31938691274701</c:v>
                </c:pt>
                <c:pt idx="20693">
                  <c:v>183.31673437472401</c:v>
                </c:pt>
                <c:pt idx="20694">
                  <c:v>183.30042071149299</c:v>
                </c:pt>
                <c:pt idx="20695">
                  <c:v>183.29269933431701</c:v>
                </c:pt>
                <c:pt idx="20696">
                  <c:v>183.292232599242</c:v>
                </c:pt>
                <c:pt idx="20697">
                  <c:v>183.276686706129</c:v>
                </c:pt>
                <c:pt idx="20698">
                  <c:v>183.260503327827</c:v>
                </c:pt>
                <c:pt idx="20699">
                  <c:v>183.18756523659599</c:v>
                </c:pt>
                <c:pt idx="20700">
                  <c:v>183.133029251285</c:v>
                </c:pt>
                <c:pt idx="20701">
                  <c:v>183.11459397597901</c:v>
                </c:pt>
                <c:pt idx="20702">
                  <c:v>183.114019530886</c:v>
                </c:pt>
                <c:pt idx="20703">
                  <c:v>183.09591891491399</c:v>
                </c:pt>
                <c:pt idx="20704">
                  <c:v>183.06766235802399</c:v>
                </c:pt>
                <c:pt idx="20705">
                  <c:v>183.05663857448599</c:v>
                </c:pt>
                <c:pt idx="20706">
                  <c:v>183.00484137685001</c:v>
                </c:pt>
                <c:pt idx="20707">
                  <c:v>182.99950627414299</c:v>
                </c:pt>
                <c:pt idx="20708">
                  <c:v>182.98384310662399</c:v>
                </c:pt>
                <c:pt idx="20709">
                  <c:v>182.96409021871</c:v>
                </c:pt>
                <c:pt idx="20710">
                  <c:v>182.956961576119</c:v>
                </c:pt>
                <c:pt idx="20711">
                  <c:v>182.94893189970099</c:v>
                </c:pt>
                <c:pt idx="20712">
                  <c:v>182.91465214272199</c:v>
                </c:pt>
                <c:pt idx="20713">
                  <c:v>182.90852496757</c:v>
                </c:pt>
                <c:pt idx="20714">
                  <c:v>182.86558997594699</c:v>
                </c:pt>
                <c:pt idx="20715">
                  <c:v>182.859468171511</c:v>
                </c:pt>
                <c:pt idx="20716">
                  <c:v>182.831310296091</c:v>
                </c:pt>
                <c:pt idx="20717">
                  <c:v>182.82930677855899</c:v>
                </c:pt>
                <c:pt idx="20718">
                  <c:v>182.783511920851</c:v>
                </c:pt>
                <c:pt idx="20719">
                  <c:v>182.73421035809699</c:v>
                </c:pt>
                <c:pt idx="20720">
                  <c:v>182.65132264476</c:v>
                </c:pt>
                <c:pt idx="20721">
                  <c:v>182.63962935975999</c:v>
                </c:pt>
                <c:pt idx="20722">
                  <c:v>182.619006371935</c:v>
                </c:pt>
                <c:pt idx="20723">
                  <c:v>182.59851384207599</c:v>
                </c:pt>
                <c:pt idx="20724">
                  <c:v>182.587766800373</c:v>
                </c:pt>
                <c:pt idx="20725">
                  <c:v>182.57307187198501</c:v>
                </c:pt>
                <c:pt idx="20726">
                  <c:v>182.56731629626199</c:v>
                </c:pt>
                <c:pt idx="20727">
                  <c:v>182.55598543450799</c:v>
                </c:pt>
                <c:pt idx="20728">
                  <c:v>182.525042919578</c:v>
                </c:pt>
                <c:pt idx="20729">
                  <c:v>182.449969104823</c:v>
                </c:pt>
                <c:pt idx="20730">
                  <c:v>182.44515987397099</c:v>
                </c:pt>
                <c:pt idx="20731">
                  <c:v>182.43841072025</c:v>
                </c:pt>
                <c:pt idx="20732">
                  <c:v>182.39796681627399</c:v>
                </c:pt>
                <c:pt idx="20733">
                  <c:v>182.38403216565999</c:v>
                </c:pt>
                <c:pt idx="20734">
                  <c:v>182.32223448615201</c:v>
                </c:pt>
                <c:pt idx="20735">
                  <c:v>182.308028981891</c:v>
                </c:pt>
                <c:pt idx="20736">
                  <c:v>182.30761110756299</c:v>
                </c:pt>
                <c:pt idx="20737">
                  <c:v>182.29577909878401</c:v>
                </c:pt>
                <c:pt idx="20738">
                  <c:v>182.29465584695501</c:v>
                </c:pt>
                <c:pt idx="20739">
                  <c:v>182.27284332795901</c:v>
                </c:pt>
                <c:pt idx="20740">
                  <c:v>182.27056815744899</c:v>
                </c:pt>
                <c:pt idx="20741">
                  <c:v>182.26923896010501</c:v>
                </c:pt>
                <c:pt idx="20742">
                  <c:v>182.258048457934</c:v>
                </c:pt>
                <c:pt idx="20743">
                  <c:v>182.25562045813601</c:v>
                </c:pt>
                <c:pt idx="20744">
                  <c:v>182.25383281756999</c:v>
                </c:pt>
                <c:pt idx="20745">
                  <c:v>182.22938533988199</c:v>
                </c:pt>
                <c:pt idx="20746">
                  <c:v>182.22885678113099</c:v>
                </c:pt>
                <c:pt idx="20747">
                  <c:v>182.214577940889</c:v>
                </c:pt>
                <c:pt idx="20748">
                  <c:v>182.20497680662899</c:v>
                </c:pt>
                <c:pt idx="20749">
                  <c:v>182.16275446594699</c:v>
                </c:pt>
                <c:pt idx="20750">
                  <c:v>182.106858620324</c:v>
                </c:pt>
                <c:pt idx="20751">
                  <c:v>182.09498606053199</c:v>
                </c:pt>
                <c:pt idx="20752">
                  <c:v>182.02426072252001</c:v>
                </c:pt>
                <c:pt idx="20753">
                  <c:v>181.946051575041</c:v>
                </c:pt>
                <c:pt idx="20754">
                  <c:v>181.914508685399</c:v>
                </c:pt>
                <c:pt idx="20755">
                  <c:v>181.895231089757</c:v>
                </c:pt>
                <c:pt idx="20756">
                  <c:v>181.874896168996</c:v>
                </c:pt>
                <c:pt idx="20757">
                  <c:v>181.84548885651699</c:v>
                </c:pt>
                <c:pt idx="20758">
                  <c:v>181.799093954775</c:v>
                </c:pt>
                <c:pt idx="20759">
                  <c:v>181.78335253980001</c:v>
                </c:pt>
                <c:pt idx="20760">
                  <c:v>181.66524245442</c:v>
                </c:pt>
                <c:pt idx="20761">
                  <c:v>181.656038678768</c:v>
                </c:pt>
                <c:pt idx="20762">
                  <c:v>181.623322046499</c:v>
                </c:pt>
                <c:pt idx="20763">
                  <c:v>181.61744876364199</c:v>
                </c:pt>
                <c:pt idx="20764">
                  <c:v>181.57838944870699</c:v>
                </c:pt>
                <c:pt idx="20765">
                  <c:v>181.57315394559299</c:v>
                </c:pt>
                <c:pt idx="20766">
                  <c:v>181.54304354938199</c:v>
                </c:pt>
                <c:pt idx="20767">
                  <c:v>181.49535892970201</c:v>
                </c:pt>
                <c:pt idx="20768">
                  <c:v>181.44736543352801</c:v>
                </c:pt>
                <c:pt idx="20769">
                  <c:v>181.41640107619401</c:v>
                </c:pt>
                <c:pt idx="20770">
                  <c:v>181.412567870575</c:v>
                </c:pt>
                <c:pt idx="20771">
                  <c:v>181.410906490315</c:v>
                </c:pt>
                <c:pt idx="20772">
                  <c:v>181.405363165165</c:v>
                </c:pt>
                <c:pt idx="20773">
                  <c:v>181.39643179752599</c:v>
                </c:pt>
                <c:pt idx="20774">
                  <c:v>181.381959572319</c:v>
                </c:pt>
                <c:pt idx="20775">
                  <c:v>181.377985580401</c:v>
                </c:pt>
                <c:pt idx="20776">
                  <c:v>181.36064613434101</c:v>
                </c:pt>
                <c:pt idx="20777">
                  <c:v>181.35493808884701</c:v>
                </c:pt>
                <c:pt idx="20778">
                  <c:v>181.35420038699701</c:v>
                </c:pt>
                <c:pt idx="20779">
                  <c:v>181.35265636410099</c:v>
                </c:pt>
                <c:pt idx="20780">
                  <c:v>181.34289036304099</c:v>
                </c:pt>
                <c:pt idx="20781">
                  <c:v>181.33021144479699</c:v>
                </c:pt>
                <c:pt idx="20782">
                  <c:v>181.29510849109101</c:v>
                </c:pt>
                <c:pt idx="20783">
                  <c:v>181.28377695479301</c:v>
                </c:pt>
                <c:pt idx="20784">
                  <c:v>181.257356364423</c:v>
                </c:pt>
                <c:pt idx="20785">
                  <c:v>181.24899883501101</c:v>
                </c:pt>
                <c:pt idx="20786">
                  <c:v>181.23759993720699</c:v>
                </c:pt>
                <c:pt idx="20787">
                  <c:v>181.22916478883101</c:v>
                </c:pt>
                <c:pt idx="20788">
                  <c:v>181.225087933336</c:v>
                </c:pt>
                <c:pt idx="20789">
                  <c:v>181.216392093091</c:v>
                </c:pt>
                <c:pt idx="20790">
                  <c:v>181.21203206064001</c:v>
                </c:pt>
                <c:pt idx="20791">
                  <c:v>181.19269559140599</c:v>
                </c:pt>
                <c:pt idx="20792">
                  <c:v>181.16907249593899</c:v>
                </c:pt>
                <c:pt idx="20793">
                  <c:v>181.163774489464</c:v>
                </c:pt>
                <c:pt idx="20794">
                  <c:v>181.16101015918699</c:v>
                </c:pt>
                <c:pt idx="20795">
                  <c:v>181.124454959958</c:v>
                </c:pt>
                <c:pt idx="20796">
                  <c:v>181.09091269189301</c:v>
                </c:pt>
                <c:pt idx="20797">
                  <c:v>181.062368057024</c:v>
                </c:pt>
                <c:pt idx="20798">
                  <c:v>181.05104839817301</c:v>
                </c:pt>
                <c:pt idx="20799">
                  <c:v>181.00350242836899</c:v>
                </c:pt>
                <c:pt idx="20800">
                  <c:v>181.00298261522701</c:v>
                </c:pt>
                <c:pt idx="20801">
                  <c:v>180.995705853467</c:v>
                </c:pt>
                <c:pt idx="20802">
                  <c:v>180.99353044239101</c:v>
                </c:pt>
                <c:pt idx="20803">
                  <c:v>180.989960513407</c:v>
                </c:pt>
                <c:pt idx="20804">
                  <c:v>180.94584096629799</c:v>
                </c:pt>
                <c:pt idx="20805">
                  <c:v>180.888554439198</c:v>
                </c:pt>
                <c:pt idx="20806">
                  <c:v>180.868128055493</c:v>
                </c:pt>
                <c:pt idx="20807">
                  <c:v>180.790345123875</c:v>
                </c:pt>
                <c:pt idx="20808">
                  <c:v>180.78864194881299</c:v>
                </c:pt>
                <c:pt idx="20809">
                  <c:v>180.78321874502001</c:v>
                </c:pt>
                <c:pt idx="20810">
                  <c:v>180.74951173138399</c:v>
                </c:pt>
                <c:pt idx="20811">
                  <c:v>180.73005260113499</c:v>
                </c:pt>
                <c:pt idx="20812">
                  <c:v>180.62909595365201</c:v>
                </c:pt>
                <c:pt idx="20813">
                  <c:v>180.60241902970299</c:v>
                </c:pt>
                <c:pt idx="20814">
                  <c:v>180.51556071742101</c:v>
                </c:pt>
                <c:pt idx="20815">
                  <c:v>180.51063171098301</c:v>
                </c:pt>
                <c:pt idx="20816">
                  <c:v>180.495209463733</c:v>
                </c:pt>
                <c:pt idx="20817">
                  <c:v>180.43361686711401</c:v>
                </c:pt>
                <c:pt idx="20818">
                  <c:v>180.43221234937701</c:v>
                </c:pt>
                <c:pt idx="20819">
                  <c:v>180.39898001641501</c:v>
                </c:pt>
                <c:pt idx="20820">
                  <c:v>180.38726284252499</c:v>
                </c:pt>
                <c:pt idx="20821">
                  <c:v>180.378176419412</c:v>
                </c:pt>
                <c:pt idx="20822">
                  <c:v>180.37303409174299</c:v>
                </c:pt>
                <c:pt idx="20823">
                  <c:v>180.31085678288301</c:v>
                </c:pt>
                <c:pt idx="20824">
                  <c:v>180.30384948548999</c:v>
                </c:pt>
                <c:pt idx="20825">
                  <c:v>180.30180133778001</c:v>
                </c:pt>
                <c:pt idx="20826">
                  <c:v>180.29069157185401</c:v>
                </c:pt>
                <c:pt idx="20827">
                  <c:v>180.25181554316001</c:v>
                </c:pt>
                <c:pt idx="20828">
                  <c:v>180.244608717289</c:v>
                </c:pt>
                <c:pt idx="20829">
                  <c:v>180.22761138957901</c:v>
                </c:pt>
                <c:pt idx="20830">
                  <c:v>180.22327800945499</c:v>
                </c:pt>
                <c:pt idx="20831">
                  <c:v>180.18616300731401</c:v>
                </c:pt>
                <c:pt idx="20832">
                  <c:v>180.16483263632699</c:v>
                </c:pt>
                <c:pt idx="20833">
                  <c:v>180.13986735510301</c:v>
                </c:pt>
                <c:pt idx="20834">
                  <c:v>180.121519645669</c:v>
                </c:pt>
                <c:pt idx="20835">
                  <c:v>180.11949137702101</c:v>
                </c:pt>
                <c:pt idx="20836">
                  <c:v>180.11495003152601</c:v>
                </c:pt>
                <c:pt idx="20837">
                  <c:v>180.06049834392201</c:v>
                </c:pt>
                <c:pt idx="20838">
                  <c:v>180.04006471648901</c:v>
                </c:pt>
                <c:pt idx="20839">
                  <c:v>180.020430345596</c:v>
                </c:pt>
                <c:pt idx="20840">
                  <c:v>179.98453002501799</c:v>
                </c:pt>
                <c:pt idx="20841">
                  <c:v>179.973512201587</c:v>
                </c:pt>
                <c:pt idx="20842">
                  <c:v>179.968219229954</c:v>
                </c:pt>
                <c:pt idx="20843">
                  <c:v>179.967894539746</c:v>
                </c:pt>
                <c:pt idx="20844">
                  <c:v>179.92921948358</c:v>
                </c:pt>
                <c:pt idx="20845">
                  <c:v>179.92194151383401</c:v>
                </c:pt>
                <c:pt idx="20846">
                  <c:v>179.91613692502699</c:v>
                </c:pt>
                <c:pt idx="20847">
                  <c:v>179.911092169157</c:v>
                </c:pt>
                <c:pt idx="20848">
                  <c:v>179.891028610273</c:v>
                </c:pt>
                <c:pt idx="20849">
                  <c:v>179.87188832718999</c:v>
                </c:pt>
                <c:pt idx="20850">
                  <c:v>179.86200953366699</c:v>
                </c:pt>
                <c:pt idx="20851">
                  <c:v>179.84659554660001</c:v>
                </c:pt>
                <c:pt idx="20852">
                  <c:v>179.79936780526401</c:v>
                </c:pt>
                <c:pt idx="20853">
                  <c:v>179.793380212676</c:v>
                </c:pt>
                <c:pt idx="20854">
                  <c:v>179.75976370759599</c:v>
                </c:pt>
                <c:pt idx="20855">
                  <c:v>179.74529364408801</c:v>
                </c:pt>
                <c:pt idx="20856">
                  <c:v>179.73578304823101</c:v>
                </c:pt>
                <c:pt idx="20857">
                  <c:v>179.73322010455101</c:v>
                </c:pt>
                <c:pt idx="20858">
                  <c:v>179.731162041396</c:v>
                </c:pt>
                <c:pt idx="20859">
                  <c:v>179.72321905393801</c:v>
                </c:pt>
                <c:pt idx="20860">
                  <c:v>179.72221570460599</c:v>
                </c:pt>
                <c:pt idx="20861">
                  <c:v>179.694370818181</c:v>
                </c:pt>
                <c:pt idx="20862">
                  <c:v>179.65726143496099</c:v>
                </c:pt>
                <c:pt idx="20863">
                  <c:v>179.578771473031</c:v>
                </c:pt>
                <c:pt idx="20864">
                  <c:v>179.575524696917</c:v>
                </c:pt>
                <c:pt idx="20865">
                  <c:v>179.550623258082</c:v>
                </c:pt>
                <c:pt idx="20866">
                  <c:v>179.520200227353</c:v>
                </c:pt>
                <c:pt idx="20867">
                  <c:v>179.513409733749</c:v>
                </c:pt>
                <c:pt idx="20868">
                  <c:v>179.50481320189499</c:v>
                </c:pt>
                <c:pt idx="20869">
                  <c:v>179.44023105048001</c:v>
                </c:pt>
                <c:pt idx="20870">
                  <c:v>179.42851180309199</c:v>
                </c:pt>
                <c:pt idx="20871">
                  <c:v>179.39360481219401</c:v>
                </c:pt>
                <c:pt idx="20872">
                  <c:v>179.36904825121201</c:v>
                </c:pt>
                <c:pt idx="20873">
                  <c:v>179.35107264083501</c:v>
                </c:pt>
                <c:pt idx="20874">
                  <c:v>179.338321374223</c:v>
                </c:pt>
                <c:pt idx="20875">
                  <c:v>179.335379895377</c:v>
                </c:pt>
                <c:pt idx="20876">
                  <c:v>179.30771088304499</c:v>
                </c:pt>
                <c:pt idx="20877">
                  <c:v>179.246638667692</c:v>
                </c:pt>
                <c:pt idx="20878">
                  <c:v>179.19767304370299</c:v>
                </c:pt>
                <c:pt idx="20879">
                  <c:v>179.112911354701</c:v>
                </c:pt>
                <c:pt idx="20880">
                  <c:v>179.09817572227701</c:v>
                </c:pt>
                <c:pt idx="20881">
                  <c:v>179.08238019852101</c:v>
                </c:pt>
                <c:pt idx="20882">
                  <c:v>179.05680665441</c:v>
                </c:pt>
                <c:pt idx="20883">
                  <c:v>179.03163288457901</c:v>
                </c:pt>
                <c:pt idx="20884">
                  <c:v>179.01818536903801</c:v>
                </c:pt>
                <c:pt idx="20885">
                  <c:v>178.97215404227899</c:v>
                </c:pt>
                <c:pt idx="20886">
                  <c:v>178.95755610698299</c:v>
                </c:pt>
                <c:pt idx="20887">
                  <c:v>178.94557808861501</c:v>
                </c:pt>
                <c:pt idx="20888">
                  <c:v>178.88500644253801</c:v>
                </c:pt>
                <c:pt idx="20889">
                  <c:v>178.88111748534101</c:v>
                </c:pt>
                <c:pt idx="20890">
                  <c:v>178.87532461713499</c:v>
                </c:pt>
                <c:pt idx="20891">
                  <c:v>178.83834308646101</c:v>
                </c:pt>
                <c:pt idx="20892">
                  <c:v>178.817622211491</c:v>
                </c:pt>
                <c:pt idx="20893">
                  <c:v>178.811375200192</c:v>
                </c:pt>
                <c:pt idx="20894">
                  <c:v>178.800037249534</c:v>
                </c:pt>
                <c:pt idx="20895">
                  <c:v>178.79926510011501</c:v>
                </c:pt>
                <c:pt idx="20896">
                  <c:v>178.77043428492601</c:v>
                </c:pt>
                <c:pt idx="20897">
                  <c:v>178.62787309208599</c:v>
                </c:pt>
                <c:pt idx="20898">
                  <c:v>178.61813011787399</c:v>
                </c:pt>
                <c:pt idx="20899">
                  <c:v>178.60581354042401</c:v>
                </c:pt>
                <c:pt idx="20900">
                  <c:v>178.57522903312901</c:v>
                </c:pt>
                <c:pt idx="20901">
                  <c:v>178.561178584646</c:v>
                </c:pt>
                <c:pt idx="20902">
                  <c:v>178.549897874339</c:v>
                </c:pt>
                <c:pt idx="20903">
                  <c:v>178.52386869816999</c:v>
                </c:pt>
                <c:pt idx="20904">
                  <c:v>178.45641949809701</c:v>
                </c:pt>
                <c:pt idx="20905">
                  <c:v>178.448330589081</c:v>
                </c:pt>
                <c:pt idx="20906">
                  <c:v>178.44815202521599</c:v>
                </c:pt>
                <c:pt idx="20907">
                  <c:v>178.418607370845</c:v>
                </c:pt>
                <c:pt idx="20908">
                  <c:v>178.406555671527</c:v>
                </c:pt>
                <c:pt idx="20909">
                  <c:v>178.36488866797001</c:v>
                </c:pt>
                <c:pt idx="20910">
                  <c:v>178.354781874276</c:v>
                </c:pt>
                <c:pt idx="20911">
                  <c:v>178.346305548842</c:v>
                </c:pt>
                <c:pt idx="20912">
                  <c:v>178.34429126084001</c:v>
                </c:pt>
                <c:pt idx="20913">
                  <c:v>178.33536418301699</c:v>
                </c:pt>
                <c:pt idx="20914">
                  <c:v>178.218094534215</c:v>
                </c:pt>
                <c:pt idx="20915">
                  <c:v>178.20150668589599</c:v>
                </c:pt>
                <c:pt idx="20916">
                  <c:v>178.20055240578901</c:v>
                </c:pt>
                <c:pt idx="20917">
                  <c:v>178.14199343760501</c:v>
                </c:pt>
                <c:pt idx="20918">
                  <c:v>178.11475957075999</c:v>
                </c:pt>
                <c:pt idx="20919">
                  <c:v>178.11308654097201</c:v>
                </c:pt>
                <c:pt idx="20920">
                  <c:v>178.08251804250801</c:v>
                </c:pt>
                <c:pt idx="20921">
                  <c:v>178.00455417841999</c:v>
                </c:pt>
                <c:pt idx="20922">
                  <c:v>178.00446812258201</c:v>
                </c:pt>
                <c:pt idx="20923">
                  <c:v>177.98076996242199</c:v>
                </c:pt>
                <c:pt idx="20924">
                  <c:v>177.92710293512599</c:v>
                </c:pt>
                <c:pt idx="20925">
                  <c:v>177.81255548415001</c:v>
                </c:pt>
                <c:pt idx="20926">
                  <c:v>177.804099360051</c:v>
                </c:pt>
                <c:pt idx="20927">
                  <c:v>177.78859483908099</c:v>
                </c:pt>
                <c:pt idx="20928">
                  <c:v>177.748378409601</c:v>
                </c:pt>
                <c:pt idx="20929">
                  <c:v>177.747490022921</c:v>
                </c:pt>
                <c:pt idx="20930">
                  <c:v>177.71181767138</c:v>
                </c:pt>
                <c:pt idx="20931">
                  <c:v>177.70848062949199</c:v>
                </c:pt>
                <c:pt idx="20932">
                  <c:v>177.67234514046299</c:v>
                </c:pt>
                <c:pt idx="20933">
                  <c:v>177.66742706872401</c:v>
                </c:pt>
                <c:pt idx="20934">
                  <c:v>177.60120510735899</c:v>
                </c:pt>
                <c:pt idx="20935">
                  <c:v>177.59295014543301</c:v>
                </c:pt>
                <c:pt idx="20936">
                  <c:v>177.54671972710599</c:v>
                </c:pt>
                <c:pt idx="20937">
                  <c:v>177.50102550524099</c:v>
                </c:pt>
                <c:pt idx="20938">
                  <c:v>177.47307617167701</c:v>
                </c:pt>
                <c:pt idx="20939">
                  <c:v>177.461931874393</c:v>
                </c:pt>
                <c:pt idx="20940">
                  <c:v>177.450463012364</c:v>
                </c:pt>
                <c:pt idx="20941">
                  <c:v>177.43973435422501</c:v>
                </c:pt>
                <c:pt idx="20942">
                  <c:v>177.43078197327401</c:v>
                </c:pt>
                <c:pt idx="20943">
                  <c:v>177.36746052318401</c:v>
                </c:pt>
                <c:pt idx="20944">
                  <c:v>177.33995901041399</c:v>
                </c:pt>
                <c:pt idx="20945">
                  <c:v>177.32041129064899</c:v>
                </c:pt>
                <c:pt idx="20946">
                  <c:v>177.28859196498399</c:v>
                </c:pt>
                <c:pt idx="20947">
                  <c:v>177.282992673004</c:v>
                </c:pt>
                <c:pt idx="20948">
                  <c:v>177.27629625243199</c:v>
                </c:pt>
                <c:pt idx="20949">
                  <c:v>177.268726502546</c:v>
                </c:pt>
                <c:pt idx="20950">
                  <c:v>177.24190561896901</c:v>
                </c:pt>
                <c:pt idx="20951">
                  <c:v>177.172308097524</c:v>
                </c:pt>
                <c:pt idx="20952">
                  <c:v>177.16975820657399</c:v>
                </c:pt>
                <c:pt idx="20953">
                  <c:v>177.16391797015601</c:v>
                </c:pt>
                <c:pt idx="20954">
                  <c:v>177.09963090306599</c:v>
                </c:pt>
                <c:pt idx="20955">
                  <c:v>177.09588068663999</c:v>
                </c:pt>
                <c:pt idx="20956">
                  <c:v>177.08911329912601</c:v>
                </c:pt>
                <c:pt idx="20957">
                  <c:v>177.05471415231699</c:v>
                </c:pt>
                <c:pt idx="20958">
                  <c:v>177.00465433381899</c:v>
                </c:pt>
                <c:pt idx="20959">
                  <c:v>176.988098854481</c:v>
                </c:pt>
                <c:pt idx="20960">
                  <c:v>176.94311088011801</c:v>
                </c:pt>
                <c:pt idx="20961">
                  <c:v>176.93434916369199</c:v>
                </c:pt>
                <c:pt idx="20962">
                  <c:v>176.931008017219</c:v>
                </c:pt>
                <c:pt idx="20963">
                  <c:v>176.92828324095501</c:v>
                </c:pt>
                <c:pt idx="20964">
                  <c:v>176.92191978197201</c:v>
                </c:pt>
                <c:pt idx="20965">
                  <c:v>176.91420991633899</c:v>
                </c:pt>
                <c:pt idx="20966">
                  <c:v>176.879890190753</c:v>
                </c:pt>
                <c:pt idx="20967">
                  <c:v>176.84913864571701</c:v>
                </c:pt>
                <c:pt idx="20968">
                  <c:v>176.82184370920299</c:v>
                </c:pt>
                <c:pt idx="20969">
                  <c:v>176.77036300824901</c:v>
                </c:pt>
                <c:pt idx="20970">
                  <c:v>176.762113104783</c:v>
                </c:pt>
                <c:pt idx="20971">
                  <c:v>176.73067160519699</c:v>
                </c:pt>
                <c:pt idx="20972">
                  <c:v>176.72044615454701</c:v>
                </c:pt>
                <c:pt idx="20973">
                  <c:v>176.718030972393</c:v>
                </c:pt>
                <c:pt idx="20974">
                  <c:v>176.71363727471001</c:v>
                </c:pt>
                <c:pt idx="20975">
                  <c:v>176.711227362844</c:v>
                </c:pt>
                <c:pt idx="20976">
                  <c:v>176.68122563359501</c:v>
                </c:pt>
                <c:pt idx="20977">
                  <c:v>176.63929106467</c:v>
                </c:pt>
                <c:pt idx="20978">
                  <c:v>176.634172320012</c:v>
                </c:pt>
                <c:pt idx="20979">
                  <c:v>176.62771116515</c:v>
                </c:pt>
                <c:pt idx="20980">
                  <c:v>176.574847865202</c:v>
                </c:pt>
                <c:pt idx="20981">
                  <c:v>176.52669772277599</c:v>
                </c:pt>
                <c:pt idx="20982">
                  <c:v>176.405529691982</c:v>
                </c:pt>
                <c:pt idx="20983">
                  <c:v>176.36250503621099</c:v>
                </c:pt>
                <c:pt idx="20984">
                  <c:v>176.30448918439299</c:v>
                </c:pt>
                <c:pt idx="20985">
                  <c:v>176.29556842594101</c:v>
                </c:pt>
                <c:pt idx="20986">
                  <c:v>176.2255680721</c:v>
                </c:pt>
                <c:pt idx="20987">
                  <c:v>176.221090617687</c:v>
                </c:pt>
                <c:pt idx="20988">
                  <c:v>176.216761320518</c:v>
                </c:pt>
                <c:pt idx="20989">
                  <c:v>176.13569043858999</c:v>
                </c:pt>
                <c:pt idx="20990">
                  <c:v>176.12579127171901</c:v>
                </c:pt>
                <c:pt idx="20991">
                  <c:v>176.10970451241499</c:v>
                </c:pt>
                <c:pt idx="20992">
                  <c:v>176.091269038826</c:v>
                </c:pt>
                <c:pt idx="20993">
                  <c:v>176.088877943234</c:v>
                </c:pt>
                <c:pt idx="20994">
                  <c:v>176.08037773996099</c:v>
                </c:pt>
                <c:pt idx="20995">
                  <c:v>176.03800575820799</c:v>
                </c:pt>
                <c:pt idx="20996">
                  <c:v>176.006461772092</c:v>
                </c:pt>
                <c:pt idx="20997">
                  <c:v>175.95126272107899</c:v>
                </c:pt>
                <c:pt idx="20998">
                  <c:v>175.93325100703001</c:v>
                </c:pt>
                <c:pt idx="20999">
                  <c:v>175.89948643875999</c:v>
                </c:pt>
                <c:pt idx="21000">
                  <c:v>175.886145229482</c:v>
                </c:pt>
                <c:pt idx="21001">
                  <c:v>175.84602129193701</c:v>
                </c:pt>
                <c:pt idx="21002">
                  <c:v>175.83199890060999</c:v>
                </c:pt>
                <c:pt idx="21003">
                  <c:v>175.822104481997</c:v>
                </c:pt>
                <c:pt idx="21004">
                  <c:v>175.82023438252801</c:v>
                </c:pt>
                <c:pt idx="21005">
                  <c:v>175.81865928436599</c:v>
                </c:pt>
                <c:pt idx="21006">
                  <c:v>175.78037341004199</c:v>
                </c:pt>
                <c:pt idx="21007">
                  <c:v>175.75547137112</c:v>
                </c:pt>
                <c:pt idx="21008">
                  <c:v>175.75316399410099</c:v>
                </c:pt>
                <c:pt idx="21009">
                  <c:v>175.75196229644101</c:v>
                </c:pt>
                <c:pt idx="21010">
                  <c:v>175.74302442084499</c:v>
                </c:pt>
                <c:pt idx="21011">
                  <c:v>175.71821189061899</c:v>
                </c:pt>
                <c:pt idx="21012">
                  <c:v>175.711246374316</c:v>
                </c:pt>
                <c:pt idx="21013">
                  <c:v>175.704494239307</c:v>
                </c:pt>
                <c:pt idx="21014">
                  <c:v>175.68243583592101</c:v>
                </c:pt>
                <c:pt idx="21015">
                  <c:v>175.66156699008599</c:v>
                </c:pt>
                <c:pt idx="21016">
                  <c:v>175.65698045861899</c:v>
                </c:pt>
                <c:pt idx="21017">
                  <c:v>175.65294334132</c:v>
                </c:pt>
                <c:pt idx="21018">
                  <c:v>175.63911924424301</c:v>
                </c:pt>
                <c:pt idx="21019">
                  <c:v>175.63014058624799</c:v>
                </c:pt>
                <c:pt idx="21020">
                  <c:v>175.62458239891799</c:v>
                </c:pt>
                <c:pt idx="21021">
                  <c:v>175.61289848267299</c:v>
                </c:pt>
                <c:pt idx="21022">
                  <c:v>175.595054488302</c:v>
                </c:pt>
                <c:pt idx="21023">
                  <c:v>175.59173179201301</c:v>
                </c:pt>
                <c:pt idx="21024">
                  <c:v>175.58708566166601</c:v>
                </c:pt>
                <c:pt idx="21025">
                  <c:v>175.58173215321</c:v>
                </c:pt>
                <c:pt idx="21026">
                  <c:v>175.54241095406701</c:v>
                </c:pt>
                <c:pt idx="21027">
                  <c:v>175.534716039502</c:v>
                </c:pt>
                <c:pt idx="21028">
                  <c:v>175.52354709538699</c:v>
                </c:pt>
                <c:pt idx="21029">
                  <c:v>175.51044774700799</c:v>
                </c:pt>
                <c:pt idx="21030">
                  <c:v>175.50863835476699</c:v>
                </c:pt>
                <c:pt idx="21031">
                  <c:v>175.501744477665</c:v>
                </c:pt>
                <c:pt idx="21032">
                  <c:v>175.49938585079201</c:v>
                </c:pt>
                <c:pt idx="21033">
                  <c:v>175.483391966216</c:v>
                </c:pt>
                <c:pt idx="21034">
                  <c:v>175.47905169044199</c:v>
                </c:pt>
                <c:pt idx="21035">
                  <c:v>175.472855855299</c:v>
                </c:pt>
                <c:pt idx="21036">
                  <c:v>175.47027008944099</c:v>
                </c:pt>
                <c:pt idx="21037">
                  <c:v>175.452054708269</c:v>
                </c:pt>
                <c:pt idx="21038">
                  <c:v>175.43730999413299</c:v>
                </c:pt>
                <c:pt idx="21039">
                  <c:v>175.406800011591</c:v>
                </c:pt>
                <c:pt idx="21040">
                  <c:v>175.350131102078</c:v>
                </c:pt>
                <c:pt idx="21041">
                  <c:v>175.348589438777</c:v>
                </c:pt>
                <c:pt idx="21042">
                  <c:v>175.34035398035201</c:v>
                </c:pt>
                <c:pt idx="21043">
                  <c:v>175.33937430872101</c:v>
                </c:pt>
                <c:pt idx="21044">
                  <c:v>175.315147118064</c:v>
                </c:pt>
                <c:pt idx="21045">
                  <c:v>175.31442686564199</c:v>
                </c:pt>
                <c:pt idx="21046">
                  <c:v>175.29960937348801</c:v>
                </c:pt>
                <c:pt idx="21047">
                  <c:v>175.296543703504</c:v>
                </c:pt>
                <c:pt idx="21048">
                  <c:v>175.29110698000599</c:v>
                </c:pt>
                <c:pt idx="21049">
                  <c:v>175.28827058764301</c:v>
                </c:pt>
                <c:pt idx="21050">
                  <c:v>175.27753286687599</c:v>
                </c:pt>
                <c:pt idx="21051">
                  <c:v>175.267679617038</c:v>
                </c:pt>
                <c:pt idx="21052">
                  <c:v>175.26595189789199</c:v>
                </c:pt>
                <c:pt idx="21053">
                  <c:v>175.259387085913</c:v>
                </c:pt>
                <c:pt idx="21054">
                  <c:v>175.25756341597901</c:v>
                </c:pt>
                <c:pt idx="21055">
                  <c:v>175.238092542077</c:v>
                </c:pt>
                <c:pt idx="21056">
                  <c:v>175.22127012086699</c:v>
                </c:pt>
                <c:pt idx="21057">
                  <c:v>175.192338282348</c:v>
                </c:pt>
                <c:pt idx="21058">
                  <c:v>175.175321910007</c:v>
                </c:pt>
                <c:pt idx="21059">
                  <c:v>175.171733932157</c:v>
                </c:pt>
                <c:pt idx="21060">
                  <c:v>175.16641608074301</c:v>
                </c:pt>
                <c:pt idx="21061">
                  <c:v>175.164263414386</c:v>
                </c:pt>
                <c:pt idx="21062">
                  <c:v>175.15190971482201</c:v>
                </c:pt>
                <c:pt idx="21063">
                  <c:v>175.14367843450401</c:v>
                </c:pt>
                <c:pt idx="21064">
                  <c:v>175.13797717215601</c:v>
                </c:pt>
                <c:pt idx="21065">
                  <c:v>175.13008066999299</c:v>
                </c:pt>
                <c:pt idx="21066">
                  <c:v>175.1161481943</c:v>
                </c:pt>
                <c:pt idx="21067">
                  <c:v>175.11522933537699</c:v>
                </c:pt>
                <c:pt idx="21068">
                  <c:v>175.11029038307001</c:v>
                </c:pt>
                <c:pt idx="21069">
                  <c:v>175.10702979915101</c:v>
                </c:pt>
                <c:pt idx="21070">
                  <c:v>175.10060271084001</c:v>
                </c:pt>
                <c:pt idx="21071">
                  <c:v>175.09436573041401</c:v>
                </c:pt>
                <c:pt idx="21072">
                  <c:v>175.09258363986601</c:v>
                </c:pt>
                <c:pt idx="21073">
                  <c:v>175.089078665188</c:v>
                </c:pt>
                <c:pt idx="21074">
                  <c:v>175.07749751691901</c:v>
                </c:pt>
                <c:pt idx="21075">
                  <c:v>175.02594841372701</c:v>
                </c:pt>
                <c:pt idx="21076">
                  <c:v>175.02033881955899</c:v>
                </c:pt>
                <c:pt idx="21077">
                  <c:v>175.00181242993901</c:v>
                </c:pt>
                <c:pt idx="21078">
                  <c:v>175.00175408208</c:v>
                </c:pt>
                <c:pt idx="21079">
                  <c:v>174.98609711920099</c:v>
                </c:pt>
                <c:pt idx="21080">
                  <c:v>174.98052761932999</c:v>
                </c:pt>
                <c:pt idx="21081">
                  <c:v>174.977107013823</c:v>
                </c:pt>
                <c:pt idx="21082">
                  <c:v>174.97463948197799</c:v>
                </c:pt>
                <c:pt idx="21083">
                  <c:v>174.96381182151401</c:v>
                </c:pt>
                <c:pt idx="21084">
                  <c:v>174.96337134935601</c:v>
                </c:pt>
                <c:pt idx="21085">
                  <c:v>174.96247230543301</c:v>
                </c:pt>
                <c:pt idx="21086">
                  <c:v>174.95938524183401</c:v>
                </c:pt>
                <c:pt idx="21087">
                  <c:v>174.94786046869399</c:v>
                </c:pt>
                <c:pt idx="21088">
                  <c:v>174.93667033258899</c:v>
                </c:pt>
                <c:pt idx="21089">
                  <c:v>174.93128250006799</c:v>
                </c:pt>
                <c:pt idx="21090">
                  <c:v>174.93027370164401</c:v>
                </c:pt>
                <c:pt idx="21091">
                  <c:v>174.92897795237101</c:v>
                </c:pt>
                <c:pt idx="21092">
                  <c:v>174.927461998864</c:v>
                </c:pt>
                <c:pt idx="21093">
                  <c:v>174.924465476606</c:v>
                </c:pt>
                <c:pt idx="21094">
                  <c:v>174.922711687521</c:v>
                </c:pt>
                <c:pt idx="21095">
                  <c:v>174.91863192077801</c:v>
                </c:pt>
                <c:pt idx="21096">
                  <c:v>174.917624639656</c:v>
                </c:pt>
                <c:pt idx="21097">
                  <c:v>174.917171830749</c:v>
                </c:pt>
                <c:pt idx="21098">
                  <c:v>174.911344477565</c:v>
                </c:pt>
                <c:pt idx="21099">
                  <c:v>174.90663366245201</c:v>
                </c:pt>
                <c:pt idx="21100">
                  <c:v>174.90226296916299</c:v>
                </c:pt>
                <c:pt idx="21101">
                  <c:v>174.900100644133</c:v>
                </c:pt>
                <c:pt idx="21102">
                  <c:v>174.89757023753901</c:v>
                </c:pt>
                <c:pt idx="21103">
                  <c:v>174.895029772794</c:v>
                </c:pt>
                <c:pt idx="21104">
                  <c:v>174.89492480560099</c:v>
                </c:pt>
                <c:pt idx="21105">
                  <c:v>174.889966162999</c:v>
                </c:pt>
                <c:pt idx="21106">
                  <c:v>174.88820373972001</c:v>
                </c:pt>
                <c:pt idx="21107">
                  <c:v>174.88613381958999</c:v>
                </c:pt>
                <c:pt idx="21108">
                  <c:v>174.877320228201</c:v>
                </c:pt>
                <c:pt idx="21109">
                  <c:v>174.87522941807299</c:v>
                </c:pt>
                <c:pt idx="21110">
                  <c:v>174.865245468854</c:v>
                </c:pt>
                <c:pt idx="21111">
                  <c:v>174.84867737344999</c:v>
                </c:pt>
                <c:pt idx="21112">
                  <c:v>174.83869352125799</c:v>
                </c:pt>
                <c:pt idx="21113">
                  <c:v>174.819619946279</c:v>
                </c:pt>
                <c:pt idx="21114">
                  <c:v>174.799359089277</c:v>
                </c:pt>
                <c:pt idx="21115">
                  <c:v>174.79391400495101</c:v>
                </c:pt>
                <c:pt idx="21116">
                  <c:v>174.77085333215399</c:v>
                </c:pt>
                <c:pt idx="21117">
                  <c:v>174.74756917841799</c:v>
                </c:pt>
                <c:pt idx="21118">
                  <c:v>174.74461531936799</c:v>
                </c:pt>
                <c:pt idx="21119">
                  <c:v>174.740056538988</c:v>
                </c:pt>
                <c:pt idx="21120">
                  <c:v>174.73011102800999</c:v>
                </c:pt>
                <c:pt idx="21121">
                  <c:v>174.723412764454</c:v>
                </c:pt>
                <c:pt idx="21122">
                  <c:v>174.70391748266101</c:v>
                </c:pt>
                <c:pt idx="21123">
                  <c:v>174.685680432765</c:v>
                </c:pt>
                <c:pt idx="21124">
                  <c:v>174.667009980768</c:v>
                </c:pt>
                <c:pt idx="21125">
                  <c:v>174.657441806273</c:v>
                </c:pt>
                <c:pt idx="21126">
                  <c:v>174.61228131539701</c:v>
                </c:pt>
                <c:pt idx="21127">
                  <c:v>174.574164141572</c:v>
                </c:pt>
                <c:pt idx="21128">
                  <c:v>174.476808466694</c:v>
                </c:pt>
                <c:pt idx="21129">
                  <c:v>174.43274930722799</c:v>
                </c:pt>
                <c:pt idx="21130">
                  <c:v>174.43130111261101</c:v>
                </c:pt>
                <c:pt idx="21131">
                  <c:v>174.34985744066699</c:v>
                </c:pt>
                <c:pt idx="21132">
                  <c:v>174.33584429793501</c:v>
                </c:pt>
                <c:pt idx="21133">
                  <c:v>174.29344739874199</c:v>
                </c:pt>
                <c:pt idx="21134">
                  <c:v>174.289544913822</c:v>
                </c:pt>
                <c:pt idx="21135">
                  <c:v>174.28432414982501</c:v>
                </c:pt>
                <c:pt idx="21136">
                  <c:v>174.26082182031601</c:v>
                </c:pt>
                <c:pt idx="21137">
                  <c:v>174.25589561521599</c:v>
                </c:pt>
                <c:pt idx="21138">
                  <c:v>174.24883982966</c:v>
                </c:pt>
                <c:pt idx="21139">
                  <c:v>174.246884951216</c:v>
                </c:pt>
                <c:pt idx="21140">
                  <c:v>174.239994320389</c:v>
                </c:pt>
                <c:pt idx="21141">
                  <c:v>174.193620961764</c:v>
                </c:pt>
                <c:pt idx="21142">
                  <c:v>174.19276806592899</c:v>
                </c:pt>
                <c:pt idx="21143">
                  <c:v>174.192050177493</c:v>
                </c:pt>
                <c:pt idx="21144">
                  <c:v>174.18823736106299</c:v>
                </c:pt>
                <c:pt idx="21145">
                  <c:v>174.17026876818599</c:v>
                </c:pt>
                <c:pt idx="21146">
                  <c:v>174.15209477437</c:v>
                </c:pt>
                <c:pt idx="21147">
                  <c:v>174.096605700618</c:v>
                </c:pt>
                <c:pt idx="21148">
                  <c:v>174.04189204801699</c:v>
                </c:pt>
                <c:pt idx="21149">
                  <c:v>174.00227525598899</c:v>
                </c:pt>
                <c:pt idx="21150">
                  <c:v>173.99770325313401</c:v>
                </c:pt>
                <c:pt idx="21151">
                  <c:v>173.95024056991301</c:v>
                </c:pt>
                <c:pt idx="21152">
                  <c:v>173.94866854590401</c:v>
                </c:pt>
                <c:pt idx="21153">
                  <c:v>173.93904970888499</c:v>
                </c:pt>
                <c:pt idx="21154">
                  <c:v>173.9274865486</c:v>
                </c:pt>
                <c:pt idx="21155">
                  <c:v>173.90181992695599</c:v>
                </c:pt>
                <c:pt idx="21156">
                  <c:v>173.88945581529899</c:v>
                </c:pt>
                <c:pt idx="21157">
                  <c:v>173.88798196024001</c:v>
                </c:pt>
                <c:pt idx="21158">
                  <c:v>173.881989735758</c:v>
                </c:pt>
                <c:pt idx="21159">
                  <c:v>173.87407867159399</c:v>
                </c:pt>
                <c:pt idx="21160">
                  <c:v>173.85390817888501</c:v>
                </c:pt>
                <c:pt idx="21161">
                  <c:v>173.80555160324499</c:v>
                </c:pt>
                <c:pt idx="21162">
                  <c:v>173.789433908934</c:v>
                </c:pt>
                <c:pt idx="21163">
                  <c:v>173.78227370931501</c:v>
                </c:pt>
                <c:pt idx="21164">
                  <c:v>173.76455228571001</c:v>
                </c:pt>
                <c:pt idx="21165">
                  <c:v>173.73771027544001</c:v>
                </c:pt>
                <c:pt idx="21166">
                  <c:v>173.713269009865</c:v>
                </c:pt>
                <c:pt idx="21167">
                  <c:v>173.70175843636</c:v>
                </c:pt>
                <c:pt idx="21168">
                  <c:v>173.67886728751699</c:v>
                </c:pt>
                <c:pt idx="21169">
                  <c:v>173.673461653945</c:v>
                </c:pt>
                <c:pt idx="21170">
                  <c:v>173.66922359716099</c:v>
                </c:pt>
                <c:pt idx="21171">
                  <c:v>173.66674194399801</c:v>
                </c:pt>
                <c:pt idx="21172">
                  <c:v>173.610124736747</c:v>
                </c:pt>
                <c:pt idx="21173">
                  <c:v>173.60966684737201</c:v>
                </c:pt>
                <c:pt idx="21174">
                  <c:v>173.552580384116</c:v>
                </c:pt>
                <c:pt idx="21175">
                  <c:v>173.54823352115099</c:v>
                </c:pt>
                <c:pt idx="21176">
                  <c:v>173.54746316089199</c:v>
                </c:pt>
                <c:pt idx="21177">
                  <c:v>173.536740312858</c:v>
                </c:pt>
                <c:pt idx="21178">
                  <c:v>173.53358570680601</c:v>
                </c:pt>
                <c:pt idx="21179">
                  <c:v>173.526543114367</c:v>
                </c:pt>
                <c:pt idx="21180">
                  <c:v>173.523891176261</c:v>
                </c:pt>
                <c:pt idx="21181">
                  <c:v>173.46473061455299</c:v>
                </c:pt>
                <c:pt idx="21182">
                  <c:v>173.46100633980899</c:v>
                </c:pt>
                <c:pt idx="21183">
                  <c:v>173.45660558031199</c:v>
                </c:pt>
                <c:pt idx="21184">
                  <c:v>173.44114250001101</c:v>
                </c:pt>
                <c:pt idx="21185">
                  <c:v>173.356786433606</c:v>
                </c:pt>
                <c:pt idx="21186">
                  <c:v>173.34987247345899</c:v>
                </c:pt>
                <c:pt idx="21187">
                  <c:v>173.33197394011501</c:v>
                </c:pt>
                <c:pt idx="21188">
                  <c:v>173.327102513174</c:v>
                </c:pt>
                <c:pt idx="21189">
                  <c:v>173.293478589594</c:v>
                </c:pt>
                <c:pt idx="21190">
                  <c:v>173.293303318087</c:v>
                </c:pt>
                <c:pt idx="21191">
                  <c:v>173.29168892501599</c:v>
                </c:pt>
                <c:pt idx="21192">
                  <c:v>173.275945737158</c:v>
                </c:pt>
                <c:pt idx="21193">
                  <c:v>173.26811858775699</c:v>
                </c:pt>
                <c:pt idx="21194">
                  <c:v>173.25454431411001</c:v>
                </c:pt>
                <c:pt idx="21195">
                  <c:v>173.247763448358</c:v>
                </c:pt>
                <c:pt idx="21196">
                  <c:v>173.22692914930599</c:v>
                </c:pt>
                <c:pt idx="21197">
                  <c:v>173.21738368921399</c:v>
                </c:pt>
                <c:pt idx="21198">
                  <c:v>173.21421411770001</c:v>
                </c:pt>
                <c:pt idx="21199">
                  <c:v>173.19923935871799</c:v>
                </c:pt>
                <c:pt idx="21200">
                  <c:v>173.19357665865201</c:v>
                </c:pt>
                <c:pt idx="21201">
                  <c:v>173.185897284427</c:v>
                </c:pt>
                <c:pt idx="21202">
                  <c:v>173.18353286143599</c:v>
                </c:pt>
                <c:pt idx="21203">
                  <c:v>173.17403756983401</c:v>
                </c:pt>
                <c:pt idx="21204">
                  <c:v>173.14384229519601</c:v>
                </c:pt>
                <c:pt idx="21205">
                  <c:v>173.10206011250401</c:v>
                </c:pt>
                <c:pt idx="21206">
                  <c:v>173.087738936102</c:v>
                </c:pt>
                <c:pt idx="21207">
                  <c:v>173.07381470948499</c:v>
                </c:pt>
                <c:pt idx="21208">
                  <c:v>173.04989486866799</c:v>
                </c:pt>
                <c:pt idx="21209">
                  <c:v>173.03535634201299</c:v>
                </c:pt>
                <c:pt idx="21210">
                  <c:v>172.99836432983801</c:v>
                </c:pt>
                <c:pt idx="21211">
                  <c:v>172.979558947062</c:v>
                </c:pt>
                <c:pt idx="21212">
                  <c:v>172.973977927433</c:v>
                </c:pt>
                <c:pt idx="21213">
                  <c:v>172.936577134863</c:v>
                </c:pt>
                <c:pt idx="21214">
                  <c:v>172.934250333215</c:v>
                </c:pt>
                <c:pt idx="21215">
                  <c:v>172.92084477462299</c:v>
                </c:pt>
                <c:pt idx="21216">
                  <c:v>172.91297025305599</c:v>
                </c:pt>
                <c:pt idx="21217">
                  <c:v>172.89252104796299</c:v>
                </c:pt>
                <c:pt idx="21218">
                  <c:v>172.87929796517599</c:v>
                </c:pt>
                <c:pt idx="21219">
                  <c:v>172.797144902067</c:v>
                </c:pt>
                <c:pt idx="21220">
                  <c:v>172.79129132397401</c:v>
                </c:pt>
                <c:pt idx="21221">
                  <c:v>172.75461585713799</c:v>
                </c:pt>
                <c:pt idx="21222">
                  <c:v>172.75241306644901</c:v>
                </c:pt>
                <c:pt idx="21223">
                  <c:v>172.75165253844401</c:v>
                </c:pt>
                <c:pt idx="21224">
                  <c:v>172.74696630011701</c:v>
                </c:pt>
                <c:pt idx="21225">
                  <c:v>172.74340106123299</c:v>
                </c:pt>
                <c:pt idx="21226">
                  <c:v>172.73526344456201</c:v>
                </c:pt>
                <c:pt idx="21227">
                  <c:v>172.71717454629601</c:v>
                </c:pt>
                <c:pt idx="21228">
                  <c:v>172.71617938803999</c:v>
                </c:pt>
                <c:pt idx="21229">
                  <c:v>172.68921458148401</c:v>
                </c:pt>
                <c:pt idx="21230">
                  <c:v>172.66461728165399</c:v>
                </c:pt>
                <c:pt idx="21231">
                  <c:v>172.660745866311</c:v>
                </c:pt>
                <c:pt idx="21232">
                  <c:v>172.66043003518601</c:v>
                </c:pt>
                <c:pt idx="21233">
                  <c:v>172.62676540496199</c:v>
                </c:pt>
                <c:pt idx="21234">
                  <c:v>172.60938177626701</c:v>
                </c:pt>
                <c:pt idx="21235">
                  <c:v>172.597497115528</c:v>
                </c:pt>
                <c:pt idx="21236">
                  <c:v>172.581786755037</c:v>
                </c:pt>
                <c:pt idx="21237">
                  <c:v>172.570537724367</c:v>
                </c:pt>
                <c:pt idx="21238">
                  <c:v>172.55980657566701</c:v>
                </c:pt>
                <c:pt idx="21239">
                  <c:v>172.553135339036</c:v>
                </c:pt>
                <c:pt idx="21240">
                  <c:v>172.55299495035601</c:v>
                </c:pt>
                <c:pt idx="21241">
                  <c:v>172.551870365524</c:v>
                </c:pt>
                <c:pt idx="21242">
                  <c:v>172.54338175432801</c:v>
                </c:pt>
                <c:pt idx="21243">
                  <c:v>172.47267345807501</c:v>
                </c:pt>
                <c:pt idx="21244">
                  <c:v>172.45231637382301</c:v>
                </c:pt>
                <c:pt idx="21245">
                  <c:v>172.40860639757599</c:v>
                </c:pt>
                <c:pt idx="21246">
                  <c:v>172.40565147336901</c:v>
                </c:pt>
                <c:pt idx="21247">
                  <c:v>172.38806397861899</c:v>
                </c:pt>
                <c:pt idx="21248">
                  <c:v>172.38548699997699</c:v>
                </c:pt>
                <c:pt idx="21249">
                  <c:v>172.383217001845</c:v>
                </c:pt>
                <c:pt idx="21250">
                  <c:v>172.38238418587699</c:v>
                </c:pt>
                <c:pt idx="21251">
                  <c:v>172.37216454053399</c:v>
                </c:pt>
                <c:pt idx="21252">
                  <c:v>172.36723465988999</c:v>
                </c:pt>
                <c:pt idx="21253">
                  <c:v>172.36670538073301</c:v>
                </c:pt>
                <c:pt idx="21254">
                  <c:v>172.36045364111899</c:v>
                </c:pt>
                <c:pt idx="21255">
                  <c:v>172.34606124619401</c:v>
                </c:pt>
                <c:pt idx="21256">
                  <c:v>172.31132374118599</c:v>
                </c:pt>
                <c:pt idx="21257">
                  <c:v>172.31123207288101</c:v>
                </c:pt>
                <c:pt idx="21258">
                  <c:v>172.283544080062</c:v>
                </c:pt>
                <c:pt idx="21259">
                  <c:v>172.255814306063</c:v>
                </c:pt>
                <c:pt idx="21260">
                  <c:v>172.25186626547099</c:v>
                </c:pt>
                <c:pt idx="21261">
                  <c:v>172.251416035262</c:v>
                </c:pt>
                <c:pt idx="21262">
                  <c:v>172.20382978721099</c:v>
                </c:pt>
                <c:pt idx="21263">
                  <c:v>172.19264729269199</c:v>
                </c:pt>
                <c:pt idx="21264">
                  <c:v>172.179665013788</c:v>
                </c:pt>
                <c:pt idx="21265">
                  <c:v>172.17886590316101</c:v>
                </c:pt>
                <c:pt idx="21266">
                  <c:v>172.163281680864</c:v>
                </c:pt>
                <c:pt idx="21267">
                  <c:v>172.13394227645301</c:v>
                </c:pt>
                <c:pt idx="21268">
                  <c:v>172.124245689041</c:v>
                </c:pt>
                <c:pt idx="21269">
                  <c:v>172.104199243381</c:v>
                </c:pt>
                <c:pt idx="21270">
                  <c:v>172.038886191144</c:v>
                </c:pt>
                <c:pt idx="21271">
                  <c:v>172.02118398493201</c:v>
                </c:pt>
                <c:pt idx="21272">
                  <c:v>172.02016814637099</c:v>
                </c:pt>
                <c:pt idx="21273">
                  <c:v>172.01937563531999</c:v>
                </c:pt>
                <c:pt idx="21274">
                  <c:v>172.011521366583</c:v>
                </c:pt>
                <c:pt idx="21275">
                  <c:v>172.00499564491</c:v>
                </c:pt>
                <c:pt idx="21276">
                  <c:v>172.00364996251699</c:v>
                </c:pt>
                <c:pt idx="21277">
                  <c:v>171.969888237464</c:v>
                </c:pt>
                <c:pt idx="21278">
                  <c:v>171.93965199025999</c:v>
                </c:pt>
                <c:pt idx="21279">
                  <c:v>171.91842892678099</c:v>
                </c:pt>
                <c:pt idx="21280">
                  <c:v>171.892941400339</c:v>
                </c:pt>
                <c:pt idx="21281">
                  <c:v>171.84449265790599</c:v>
                </c:pt>
                <c:pt idx="21282">
                  <c:v>171.818943122886</c:v>
                </c:pt>
                <c:pt idx="21283">
                  <c:v>171.81603609570101</c:v>
                </c:pt>
                <c:pt idx="21284">
                  <c:v>171.80063518040501</c:v>
                </c:pt>
                <c:pt idx="21285">
                  <c:v>171.79524788447699</c:v>
                </c:pt>
                <c:pt idx="21286">
                  <c:v>171.790058740521</c:v>
                </c:pt>
                <c:pt idx="21287">
                  <c:v>171.75445009534201</c:v>
                </c:pt>
                <c:pt idx="21288">
                  <c:v>171.73884380067199</c:v>
                </c:pt>
                <c:pt idx="21289">
                  <c:v>171.72145868519101</c:v>
                </c:pt>
                <c:pt idx="21290">
                  <c:v>171.700438861094</c:v>
                </c:pt>
                <c:pt idx="21291">
                  <c:v>171.68526106660099</c:v>
                </c:pt>
                <c:pt idx="21292">
                  <c:v>171.674035523664</c:v>
                </c:pt>
                <c:pt idx="21293">
                  <c:v>171.668540918236</c:v>
                </c:pt>
                <c:pt idx="21294">
                  <c:v>171.612251774584</c:v>
                </c:pt>
                <c:pt idx="21295">
                  <c:v>171.60162353403001</c:v>
                </c:pt>
                <c:pt idx="21296">
                  <c:v>171.59945501492999</c:v>
                </c:pt>
                <c:pt idx="21297">
                  <c:v>171.56654060541101</c:v>
                </c:pt>
                <c:pt idx="21298">
                  <c:v>171.546286731533</c:v>
                </c:pt>
                <c:pt idx="21299">
                  <c:v>171.53866911493901</c:v>
                </c:pt>
                <c:pt idx="21300">
                  <c:v>171.53399450997301</c:v>
                </c:pt>
                <c:pt idx="21301">
                  <c:v>171.52002636987601</c:v>
                </c:pt>
                <c:pt idx="21302">
                  <c:v>171.51050214794</c:v>
                </c:pt>
                <c:pt idx="21303">
                  <c:v>171.508604393383</c:v>
                </c:pt>
                <c:pt idx="21304">
                  <c:v>171.48375773050901</c:v>
                </c:pt>
                <c:pt idx="21305">
                  <c:v>171.435778530883</c:v>
                </c:pt>
                <c:pt idx="21306">
                  <c:v>171.419031713549</c:v>
                </c:pt>
                <c:pt idx="21307">
                  <c:v>171.41246337602999</c:v>
                </c:pt>
                <c:pt idx="21308">
                  <c:v>171.40094966001001</c:v>
                </c:pt>
                <c:pt idx="21309">
                  <c:v>171.400487763315</c:v>
                </c:pt>
                <c:pt idx="21310">
                  <c:v>171.35873393907801</c:v>
                </c:pt>
                <c:pt idx="21311">
                  <c:v>171.34998315768999</c:v>
                </c:pt>
                <c:pt idx="21312">
                  <c:v>171.2897577059</c:v>
                </c:pt>
                <c:pt idx="21313">
                  <c:v>171.28903444024601</c:v>
                </c:pt>
                <c:pt idx="21314">
                  <c:v>171.266330886757</c:v>
                </c:pt>
                <c:pt idx="21315">
                  <c:v>171.24452417619401</c:v>
                </c:pt>
                <c:pt idx="21316">
                  <c:v>171.24032517925599</c:v>
                </c:pt>
                <c:pt idx="21317">
                  <c:v>171.22982063372001</c:v>
                </c:pt>
                <c:pt idx="21318">
                  <c:v>171.22454529149201</c:v>
                </c:pt>
                <c:pt idx="21319">
                  <c:v>171.20594408480801</c:v>
                </c:pt>
                <c:pt idx="21320">
                  <c:v>171.18638035469399</c:v>
                </c:pt>
                <c:pt idx="21321">
                  <c:v>171.18455098554199</c:v>
                </c:pt>
                <c:pt idx="21322">
                  <c:v>171.16606417384099</c:v>
                </c:pt>
                <c:pt idx="21323">
                  <c:v>171.14274160029501</c:v>
                </c:pt>
                <c:pt idx="21324">
                  <c:v>171.13432497269801</c:v>
                </c:pt>
                <c:pt idx="21325">
                  <c:v>171.133947233101</c:v>
                </c:pt>
                <c:pt idx="21326">
                  <c:v>171.12013330566299</c:v>
                </c:pt>
                <c:pt idx="21327">
                  <c:v>171.11369990021799</c:v>
                </c:pt>
                <c:pt idx="21328">
                  <c:v>171.111160338248</c:v>
                </c:pt>
                <c:pt idx="21329">
                  <c:v>171.10673730782</c:v>
                </c:pt>
                <c:pt idx="21330">
                  <c:v>171.10658408640799</c:v>
                </c:pt>
                <c:pt idx="21331">
                  <c:v>171.099762183298</c:v>
                </c:pt>
                <c:pt idx="21332">
                  <c:v>171.09858790753199</c:v>
                </c:pt>
                <c:pt idx="21333">
                  <c:v>171.09735827015299</c:v>
                </c:pt>
                <c:pt idx="21334">
                  <c:v>171.090327323341</c:v>
                </c:pt>
                <c:pt idx="21335">
                  <c:v>171.089668848759</c:v>
                </c:pt>
                <c:pt idx="21336">
                  <c:v>171.08281696880201</c:v>
                </c:pt>
                <c:pt idx="21337">
                  <c:v>171.06604248707399</c:v>
                </c:pt>
                <c:pt idx="21338">
                  <c:v>171.062684361404</c:v>
                </c:pt>
                <c:pt idx="21339">
                  <c:v>171.052748713791</c:v>
                </c:pt>
                <c:pt idx="21340">
                  <c:v>171.04566873061299</c:v>
                </c:pt>
                <c:pt idx="21341">
                  <c:v>171.03354769060499</c:v>
                </c:pt>
                <c:pt idx="21342">
                  <c:v>171.03201846031899</c:v>
                </c:pt>
                <c:pt idx="21343">
                  <c:v>171.02433441743901</c:v>
                </c:pt>
                <c:pt idx="21344">
                  <c:v>170.992541616229</c:v>
                </c:pt>
                <c:pt idx="21345">
                  <c:v>170.97407076691599</c:v>
                </c:pt>
                <c:pt idx="21346">
                  <c:v>170.970222305644</c:v>
                </c:pt>
                <c:pt idx="21347">
                  <c:v>170.944585750165</c:v>
                </c:pt>
                <c:pt idx="21348">
                  <c:v>170.92289419931299</c:v>
                </c:pt>
                <c:pt idx="21349">
                  <c:v>170.896296035825</c:v>
                </c:pt>
                <c:pt idx="21350">
                  <c:v>170.88908083649801</c:v>
                </c:pt>
                <c:pt idx="21351">
                  <c:v>170.88147522502899</c:v>
                </c:pt>
                <c:pt idx="21352">
                  <c:v>170.876311077455</c:v>
                </c:pt>
                <c:pt idx="21353">
                  <c:v>170.873761072284</c:v>
                </c:pt>
                <c:pt idx="21354">
                  <c:v>170.87351067219501</c:v>
                </c:pt>
                <c:pt idx="21355">
                  <c:v>170.849301665018</c:v>
                </c:pt>
                <c:pt idx="21356">
                  <c:v>170.849125034449</c:v>
                </c:pt>
                <c:pt idx="21357">
                  <c:v>170.84705773530899</c:v>
                </c:pt>
                <c:pt idx="21358">
                  <c:v>170.83397254097</c:v>
                </c:pt>
                <c:pt idx="21359">
                  <c:v>170.822253290866</c:v>
                </c:pt>
                <c:pt idx="21360">
                  <c:v>170.784727621429</c:v>
                </c:pt>
                <c:pt idx="21361">
                  <c:v>170.77765506322899</c:v>
                </c:pt>
                <c:pt idx="21362">
                  <c:v>170.776883736504</c:v>
                </c:pt>
                <c:pt idx="21363">
                  <c:v>170.772476664891</c:v>
                </c:pt>
                <c:pt idx="21364">
                  <c:v>170.76909056126499</c:v>
                </c:pt>
                <c:pt idx="21365">
                  <c:v>170.76265963034101</c:v>
                </c:pt>
                <c:pt idx="21366">
                  <c:v>170.75491253529799</c:v>
                </c:pt>
                <c:pt idx="21367">
                  <c:v>170.75485838598499</c:v>
                </c:pt>
                <c:pt idx="21368">
                  <c:v>170.74236231869</c:v>
                </c:pt>
                <c:pt idx="21369">
                  <c:v>170.70302105905299</c:v>
                </c:pt>
                <c:pt idx="21370">
                  <c:v>170.69871120812601</c:v>
                </c:pt>
                <c:pt idx="21371">
                  <c:v>170.67278537374401</c:v>
                </c:pt>
                <c:pt idx="21372">
                  <c:v>170.672162681158</c:v>
                </c:pt>
                <c:pt idx="21373">
                  <c:v>170.65394107248599</c:v>
                </c:pt>
                <c:pt idx="21374">
                  <c:v>170.64576302383199</c:v>
                </c:pt>
                <c:pt idx="21375">
                  <c:v>170.63583936266099</c:v>
                </c:pt>
                <c:pt idx="21376">
                  <c:v>170.616026827528</c:v>
                </c:pt>
                <c:pt idx="21377">
                  <c:v>170.60670495991201</c:v>
                </c:pt>
                <c:pt idx="21378">
                  <c:v>170.59392823747601</c:v>
                </c:pt>
                <c:pt idx="21379">
                  <c:v>170.58761814716499</c:v>
                </c:pt>
                <c:pt idx="21380">
                  <c:v>170.579115540526</c:v>
                </c:pt>
                <c:pt idx="21381">
                  <c:v>170.56845114562799</c:v>
                </c:pt>
                <c:pt idx="21382">
                  <c:v>170.555677698111</c:v>
                </c:pt>
                <c:pt idx="21383">
                  <c:v>170.54829910785901</c:v>
                </c:pt>
                <c:pt idx="21384">
                  <c:v>170.54710451852</c:v>
                </c:pt>
                <c:pt idx="21385">
                  <c:v>170.52815587794601</c:v>
                </c:pt>
                <c:pt idx="21386">
                  <c:v>170.498693691163</c:v>
                </c:pt>
                <c:pt idx="21387">
                  <c:v>170.48876143503401</c:v>
                </c:pt>
                <c:pt idx="21388">
                  <c:v>170.47817525064099</c:v>
                </c:pt>
                <c:pt idx="21389">
                  <c:v>170.437078177226</c:v>
                </c:pt>
                <c:pt idx="21390">
                  <c:v>170.43349799466401</c:v>
                </c:pt>
                <c:pt idx="21391">
                  <c:v>170.39115965465501</c:v>
                </c:pt>
                <c:pt idx="21392">
                  <c:v>170.38810241178399</c:v>
                </c:pt>
                <c:pt idx="21393">
                  <c:v>170.385409107577</c:v>
                </c:pt>
                <c:pt idx="21394">
                  <c:v>170.34982910979599</c:v>
                </c:pt>
                <c:pt idx="21395">
                  <c:v>170.33934811587</c:v>
                </c:pt>
                <c:pt idx="21396">
                  <c:v>170.322228998642</c:v>
                </c:pt>
                <c:pt idx="21397">
                  <c:v>170.300025850986</c:v>
                </c:pt>
                <c:pt idx="21398">
                  <c:v>170.291006799743</c:v>
                </c:pt>
                <c:pt idx="21399">
                  <c:v>170.28310087480801</c:v>
                </c:pt>
                <c:pt idx="21400">
                  <c:v>170.28050822010201</c:v>
                </c:pt>
                <c:pt idx="21401">
                  <c:v>170.277431816355</c:v>
                </c:pt>
                <c:pt idx="21402">
                  <c:v>170.27352479076799</c:v>
                </c:pt>
                <c:pt idx="21403">
                  <c:v>170.26872684086399</c:v>
                </c:pt>
                <c:pt idx="21404">
                  <c:v>170.25163121571001</c:v>
                </c:pt>
                <c:pt idx="21405">
                  <c:v>170.24480365405299</c:v>
                </c:pt>
                <c:pt idx="21406">
                  <c:v>170.215286051128</c:v>
                </c:pt>
                <c:pt idx="21407">
                  <c:v>170.19117165418999</c:v>
                </c:pt>
                <c:pt idx="21408">
                  <c:v>170.15485976820401</c:v>
                </c:pt>
                <c:pt idx="21409">
                  <c:v>170.13621384270101</c:v>
                </c:pt>
                <c:pt idx="21410">
                  <c:v>170.127953903833</c:v>
                </c:pt>
                <c:pt idx="21411">
                  <c:v>170.108465717662</c:v>
                </c:pt>
                <c:pt idx="21412">
                  <c:v>170.10639196852</c:v>
                </c:pt>
                <c:pt idx="21413">
                  <c:v>170.07524432825099</c:v>
                </c:pt>
                <c:pt idx="21414">
                  <c:v>170.05140618302701</c:v>
                </c:pt>
                <c:pt idx="21415">
                  <c:v>170.04838367556701</c:v>
                </c:pt>
                <c:pt idx="21416">
                  <c:v>170.03703037356399</c:v>
                </c:pt>
                <c:pt idx="21417">
                  <c:v>170.02448260934599</c:v>
                </c:pt>
                <c:pt idx="21418">
                  <c:v>170.022294540655</c:v>
                </c:pt>
                <c:pt idx="21419">
                  <c:v>170.02131994530001</c:v>
                </c:pt>
                <c:pt idx="21420">
                  <c:v>170.01777723367499</c:v>
                </c:pt>
                <c:pt idx="21421">
                  <c:v>170.01275974464099</c:v>
                </c:pt>
                <c:pt idx="21422">
                  <c:v>170.01022955244099</c:v>
                </c:pt>
                <c:pt idx="21423">
                  <c:v>170.00777028787499</c:v>
                </c:pt>
                <c:pt idx="21424">
                  <c:v>170.00350322384401</c:v>
                </c:pt>
                <c:pt idx="21425">
                  <c:v>170.00197319940199</c:v>
                </c:pt>
                <c:pt idx="21426">
                  <c:v>169.99886672963601</c:v>
                </c:pt>
                <c:pt idx="21427">
                  <c:v>169.98923704429399</c:v>
                </c:pt>
                <c:pt idx="21428">
                  <c:v>169.97014008954699</c:v>
                </c:pt>
                <c:pt idx="21429">
                  <c:v>169.96847175312499</c:v>
                </c:pt>
                <c:pt idx="21430">
                  <c:v>169.922578310327</c:v>
                </c:pt>
                <c:pt idx="21431">
                  <c:v>169.89975425261301</c:v>
                </c:pt>
                <c:pt idx="21432">
                  <c:v>169.83265371010901</c:v>
                </c:pt>
                <c:pt idx="21433">
                  <c:v>169.82856963806199</c:v>
                </c:pt>
                <c:pt idx="21434">
                  <c:v>169.81208865610401</c:v>
                </c:pt>
                <c:pt idx="21435">
                  <c:v>169.80691744356</c:v>
                </c:pt>
                <c:pt idx="21436">
                  <c:v>169.806792210487</c:v>
                </c:pt>
                <c:pt idx="21437">
                  <c:v>169.805034500159</c:v>
                </c:pt>
                <c:pt idx="21438">
                  <c:v>169.80422525855101</c:v>
                </c:pt>
                <c:pt idx="21439">
                  <c:v>169.79019708763701</c:v>
                </c:pt>
                <c:pt idx="21440">
                  <c:v>169.744416730621</c:v>
                </c:pt>
                <c:pt idx="21441">
                  <c:v>169.70827846879001</c:v>
                </c:pt>
                <c:pt idx="21442">
                  <c:v>169.673344633357</c:v>
                </c:pt>
                <c:pt idx="21443">
                  <c:v>169.65586826679001</c:v>
                </c:pt>
                <c:pt idx="21444">
                  <c:v>169.64614450140601</c:v>
                </c:pt>
                <c:pt idx="21445">
                  <c:v>169.637429382665</c:v>
                </c:pt>
                <c:pt idx="21446">
                  <c:v>169.62201059689801</c:v>
                </c:pt>
                <c:pt idx="21447">
                  <c:v>169.60169004866901</c:v>
                </c:pt>
                <c:pt idx="21448">
                  <c:v>169.59686294360799</c:v>
                </c:pt>
                <c:pt idx="21449">
                  <c:v>169.58585225477</c:v>
                </c:pt>
                <c:pt idx="21450">
                  <c:v>169.581256278718</c:v>
                </c:pt>
                <c:pt idx="21451">
                  <c:v>169.57470585820101</c:v>
                </c:pt>
                <c:pt idx="21452">
                  <c:v>169.56813542043699</c:v>
                </c:pt>
                <c:pt idx="21453">
                  <c:v>169.54712884519299</c:v>
                </c:pt>
                <c:pt idx="21454">
                  <c:v>169.54710713733601</c:v>
                </c:pt>
                <c:pt idx="21455">
                  <c:v>169.54465512811799</c:v>
                </c:pt>
                <c:pt idx="21456">
                  <c:v>169.53643538122901</c:v>
                </c:pt>
                <c:pt idx="21457">
                  <c:v>169.533630211451</c:v>
                </c:pt>
                <c:pt idx="21458">
                  <c:v>169.53305751817501</c:v>
                </c:pt>
                <c:pt idx="21459">
                  <c:v>169.53275741817001</c:v>
                </c:pt>
                <c:pt idx="21460">
                  <c:v>169.52791051032699</c:v>
                </c:pt>
                <c:pt idx="21461">
                  <c:v>169.52163999431301</c:v>
                </c:pt>
                <c:pt idx="21462">
                  <c:v>169.492375339923</c:v>
                </c:pt>
                <c:pt idx="21463">
                  <c:v>169.48892990409601</c:v>
                </c:pt>
                <c:pt idx="21464">
                  <c:v>169.481810985603</c:v>
                </c:pt>
                <c:pt idx="21465">
                  <c:v>169.474367324621</c:v>
                </c:pt>
                <c:pt idx="21466">
                  <c:v>169.47058729642399</c:v>
                </c:pt>
                <c:pt idx="21467">
                  <c:v>169.446691242089</c:v>
                </c:pt>
                <c:pt idx="21468">
                  <c:v>169.44650466026201</c:v>
                </c:pt>
                <c:pt idx="21469">
                  <c:v>169.44293095406999</c:v>
                </c:pt>
                <c:pt idx="21470">
                  <c:v>169.438266802935</c:v>
                </c:pt>
                <c:pt idx="21471">
                  <c:v>169.43275359910501</c:v>
                </c:pt>
                <c:pt idx="21472">
                  <c:v>169.43202927956401</c:v>
                </c:pt>
                <c:pt idx="21473">
                  <c:v>169.43033476874299</c:v>
                </c:pt>
                <c:pt idx="21474">
                  <c:v>169.429316166387</c:v>
                </c:pt>
                <c:pt idx="21475">
                  <c:v>169.41584910360299</c:v>
                </c:pt>
                <c:pt idx="21476">
                  <c:v>169.40980012119999</c:v>
                </c:pt>
                <c:pt idx="21477">
                  <c:v>169.403766157202</c:v>
                </c:pt>
                <c:pt idx="21478">
                  <c:v>169.40028548392701</c:v>
                </c:pt>
                <c:pt idx="21479">
                  <c:v>169.36097044046701</c:v>
                </c:pt>
                <c:pt idx="21480">
                  <c:v>169.35644770060401</c:v>
                </c:pt>
                <c:pt idx="21481">
                  <c:v>169.356249533181</c:v>
                </c:pt>
                <c:pt idx="21482">
                  <c:v>169.34791287855299</c:v>
                </c:pt>
                <c:pt idx="21483">
                  <c:v>169.343202155157</c:v>
                </c:pt>
                <c:pt idx="21484">
                  <c:v>169.32990415692299</c:v>
                </c:pt>
                <c:pt idx="21485">
                  <c:v>169.30565465307899</c:v>
                </c:pt>
                <c:pt idx="21486">
                  <c:v>169.27475470936099</c:v>
                </c:pt>
                <c:pt idx="21487">
                  <c:v>169.26761886800199</c:v>
                </c:pt>
                <c:pt idx="21488">
                  <c:v>169.236687785263</c:v>
                </c:pt>
                <c:pt idx="21489">
                  <c:v>169.21679345254299</c:v>
                </c:pt>
                <c:pt idx="21490">
                  <c:v>169.212535133665</c:v>
                </c:pt>
                <c:pt idx="21491">
                  <c:v>169.185593409631</c:v>
                </c:pt>
                <c:pt idx="21492">
                  <c:v>169.16798202156801</c:v>
                </c:pt>
                <c:pt idx="21493">
                  <c:v>169.11283043696</c:v>
                </c:pt>
                <c:pt idx="21494">
                  <c:v>169.10814486515599</c:v>
                </c:pt>
                <c:pt idx="21495">
                  <c:v>169.107784045686</c:v>
                </c:pt>
                <c:pt idx="21496">
                  <c:v>169.08571845331099</c:v>
                </c:pt>
                <c:pt idx="21497">
                  <c:v>169.08186479976399</c:v>
                </c:pt>
                <c:pt idx="21498">
                  <c:v>169.06872778284799</c:v>
                </c:pt>
                <c:pt idx="21499">
                  <c:v>169.06409131874901</c:v>
                </c:pt>
                <c:pt idx="21500">
                  <c:v>169.056747902729</c:v>
                </c:pt>
                <c:pt idx="21501">
                  <c:v>169.05454384717299</c:v>
                </c:pt>
                <c:pt idx="21502">
                  <c:v>169.05439066686901</c:v>
                </c:pt>
                <c:pt idx="21503">
                  <c:v>169.04658502381801</c:v>
                </c:pt>
                <c:pt idx="21504">
                  <c:v>169.04260439883001</c:v>
                </c:pt>
                <c:pt idx="21505">
                  <c:v>169.03645669824499</c:v>
                </c:pt>
                <c:pt idx="21506">
                  <c:v>169.02372933709401</c:v>
                </c:pt>
                <c:pt idx="21507">
                  <c:v>169.023381699818</c:v>
                </c:pt>
                <c:pt idx="21508">
                  <c:v>169.016278956821</c:v>
                </c:pt>
                <c:pt idx="21509">
                  <c:v>169.01164733655301</c:v>
                </c:pt>
                <c:pt idx="21510">
                  <c:v>169.00817727761</c:v>
                </c:pt>
                <c:pt idx="21511">
                  <c:v>169.00080106761999</c:v>
                </c:pt>
                <c:pt idx="21512">
                  <c:v>168.98507948175001</c:v>
                </c:pt>
                <c:pt idx="21513">
                  <c:v>168.977325936406</c:v>
                </c:pt>
                <c:pt idx="21514">
                  <c:v>168.96327125830601</c:v>
                </c:pt>
                <c:pt idx="21515">
                  <c:v>168.952557543979</c:v>
                </c:pt>
                <c:pt idx="21516">
                  <c:v>168.948443404535</c:v>
                </c:pt>
                <c:pt idx="21517">
                  <c:v>168.93828478606201</c:v>
                </c:pt>
                <c:pt idx="21518">
                  <c:v>168.910115035302</c:v>
                </c:pt>
                <c:pt idx="21519">
                  <c:v>168.90828453083901</c:v>
                </c:pt>
                <c:pt idx="21520">
                  <c:v>168.90167470233399</c:v>
                </c:pt>
                <c:pt idx="21521">
                  <c:v>168.89733721619001</c:v>
                </c:pt>
                <c:pt idx="21522">
                  <c:v>168.89349086887799</c:v>
                </c:pt>
                <c:pt idx="21523">
                  <c:v>168.891256491083</c:v>
                </c:pt>
                <c:pt idx="21524">
                  <c:v>168.890406980975</c:v>
                </c:pt>
                <c:pt idx="21525">
                  <c:v>168.88619326591399</c:v>
                </c:pt>
                <c:pt idx="21526">
                  <c:v>168.86616765574399</c:v>
                </c:pt>
                <c:pt idx="21527">
                  <c:v>168.84746854002501</c:v>
                </c:pt>
                <c:pt idx="21528">
                  <c:v>168.83062831555199</c:v>
                </c:pt>
                <c:pt idx="21529">
                  <c:v>168.77675287269801</c:v>
                </c:pt>
                <c:pt idx="21530">
                  <c:v>168.77667041655999</c:v>
                </c:pt>
                <c:pt idx="21531">
                  <c:v>168.748752023837</c:v>
                </c:pt>
                <c:pt idx="21532">
                  <c:v>168.70645174369</c:v>
                </c:pt>
                <c:pt idx="21533">
                  <c:v>168.70365546043899</c:v>
                </c:pt>
                <c:pt idx="21534">
                  <c:v>168.67276364342101</c:v>
                </c:pt>
                <c:pt idx="21535">
                  <c:v>168.65379913163301</c:v>
                </c:pt>
                <c:pt idx="21536">
                  <c:v>168.65043139574601</c:v>
                </c:pt>
                <c:pt idx="21537">
                  <c:v>168.63470931117601</c:v>
                </c:pt>
                <c:pt idx="21538">
                  <c:v>168.62749901609001</c:v>
                </c:pt>
                <c:pt idx="21539">
                  <c:v>168.61479992672099</c:v>
                </c:pt>
                <c:pt idx="21540">
                  <c:v>168.592962848356</c:v>
                </c:pt>
                <c:pt idx="21541">
                  <c:v>168.562126190968</c:v>
                </c:pt>
                <c:pt idx="21542">
                  <c:v>168.54369742843599</c:v>
                </c:pt>
                <c:pt idx="21543">
                  <c:v>168.534588425576</c:v>
                </c:pt>
                <c:pt idx="21544">
                  <c:v>168.52792665947001</c:v>
                </c:pt>
                <c:pt idx="21545">
                  <c:v>168.526397843073</c:v>
                </c:pt>
                <c:pt idx="21546">
                  <c:v>168.497688707028</c:v>
                </c:pt>
                <c:pt idx="21547">
                  <c:v>168.48494274584101</c:v>
                </c:pt>
                <c:pt idx="21548">
                  <c:v>168.48449657376699</c:v>
                </c:pt>
                <c:pt idx="21549">
                  <c:v>168.483862627451</c:v>
                </c:pt>
                <c:pt idx="21550">
                  <c:v>168.48234062130899</c:v>
                </c:pt>
                <c:pt idx="21551">
                  <c:v>168.47546674274199</c:v>
                </c:pt>
                <c:pt idx="21552">
                  <c:v>168.47273180852801</c:v>
                </c:pt>
                <c:pt idx="21553">
                  <c:v>168.46399003681699</c:v>
                </c:pt>
                <c:pt idx="21554">
                  <c:v>168.46358920124601</c:v>
                </c:pt>
                <c:pt idx="21555">
                  <c:v>168.45908331038899</c:v>
                </c:pt>
                <c:pt idx="21556">
                  <c:v>168.43607402437399</c:v>
                </c:pt>
                <c:pt idx="21557">
                  <c:v>168.43007467036099</c:v>
                </c:pt>
                <c:pt idx="21558">
                  <c:v>168.426513418311</c:v>
                </c:pt>
                <c:pt idx="21559">
                  <c:v>168.42160716347399</c:v>
                </c:pt>
                <c:pt idx="21560">
                  <c:v>168.41158195017201</c:v>
                </c:pt>
                <c:pt idx="21561">
                  <c:v>168.39949157728299</c:v>
                </c:pt>
                <c:pt idx="21562">
                  <c:v>168.345688376975</c:v>
                </c:pt>
                <c:pt idx="21563">
                  <c:v>168.33956240056</c:v>
                </c:pt>
                <c:pt idx="21564">
                  <c:v>168.322269200807</c:v>
                </c:pt>
                <c:pt idx="21565">
                  <c:v>168.31928553223599</c:v>
                </c:pt>
                <c:pt idx="21566">
                  <c:v>168.31125793644199</c:v>
                </c:pt>
                <c:pt idx="21567">
                  <c:v>168.30783412102801</c:v>
                </c:pt>
                <c:pt idx="21568">
                  <c:v>168.30371622622101</c:v>
                </c:pt>
                <c:pt idx="21569">
                  <c:v>168.30154116011099</c:v>
                </c:pt>
                <c:pt idx="21570">
                  <c:v>168.29358113555901</c:v>
                </c:pt>
                <c:pt idx="21571">
                  <c:v>168.286326255158</c:v>
                </c:pt>
                <c:pt idx="21572">
                  <c:v>168.27413720891701</c:v>
                </c:pt>
                <c:pt idx="21573">
                  <c:v>168.252405317061</c:v>
                </c:pt>
                <c:pt idx="21574">
                  <c:v>168.248019452286</c:v>
                </c:pt>
                <c:pt idx="21575">
                  <c:v>168.24056811582199</c:v>
                </c:pt>
                <c:pt idx="21576">
                  <c:v>168.24008873575801</c:v>
                </c:pt>
                <c:pt idx="21577">
                  <c:v>168.219140773345</c:v>
                </c:pt>
                <c:pt idx="21578">
                  <c:v>168.218516065199</c:v>
                </c:pt>
                <c:pt idx="21579">
                  <c:v>168.21235576015201</c:v>
                </c:pt>
                <c:pt idx="21580">
                  <c:v>168.21163337147499</c:v>
                </c:pt>
                <c:pt idx="21581">
                  <c:v>168.20271135152899</c:v>
                </c:pt>
                <c:pt idx="21582">
                  <c:v>168.20025877314399</c:v>
                </c:pt>
                <c:pt idx="21583">
                  <c:v>168.19910263045199</c:v>
                </c:pt>
                <c:pt idx="21584">
                  <c:v>168.186481298085</c:v>
                </c:pt>
                <c:pt idx="21585">
                  <c:v>168.179281780574</c:v>
                </c:pt>
                <c:pt idx="21586">
                  <c:v>168.17805151877701</c:v>
                </c:pt>
                <c:pt idx="21587">
                  <c:v>168.14869955527601</c:v>
                </c:pt>
                <c:pt idx="21588">
                  <c:v>168.148175109926</c:v>
                </c:pt>
                <c:pt idx="21589">
                  <c:v>168.14475123994501</c:v>
                </c:pt>
                <c:pt idx="21590">
                  <c:v>168.10476485863001</c:v>
                </c:pt>
                <c:pt idx="21591">
                  <c:v>168.083259596826</c:v>
                </c:pt>
                <c:pt idx="21592">
                  <c:v>168.08061869866299</c:v>
                </c:pt>
                <c:pt idx="21593">
                  <c:v>168.080425796719</c:v>
                </c:pt>
                <c:pt idx="21594">
                  <c:v>168.06740754715599</c:v>
                </c:pt>
                <c:pt idx="21595">
                  <c:v>168.065604938484</c:v>
                </c:pt>
                <c:pt idx="21596">
                  <c:v>168.02599926959201</c:v>
                </c:pt>
                <c:pt idx="21597">
                  <c:v>168.01591552375999</c:v>
                </c:pt>
                <c:pt idx="21598">
                  <c:v>168.010299573548</c:v>
                </c:pt>
                <c:pt idx="21599">
                  <c:v>168.00406991153599</c:v>
                </c:pt>
                <c:pt idx="21600">
                  <c:v>167.99253167708099</c:v>
                </c:pt>
                <c:pt idx="21601">
                  <c:v>167.98401059971201</c:v>
                </c:pt>
                <c:pt idx="21602">
                  <c:v>167.98209950319</c:v>
                </c:pt>
                <c:pt idx="21603">
                  <c:v>167.95165623930899</c:v>
                </c:pt>
                <c:pt idx="21604">
                  <c:v>167.94304308311899</c:v>
                </c:pt>
                <c:pt idx="21605">
                  <c:v>167.93351841721801</c:v>
                </c:pt>
                <c:pt idx="21606">
                  <c:v>167.93002389876801</c:v>
                </c:pt>
                <c:pt idx="21607">
                  <c:v>167.92486227264999</c:v>
                </c:pt>
                <c:pt idx="21608">
                  <c:v>167.92315578508399</c:v>
                </c:pt>
                <c:pt idx="21609">
                  <c:v>167.90798657885099</c:v>
                </c:pt>
                <c:pt idx="21610">
                  <c:v>167.90528600731</c:v>
                </c:pt>
                <c:pt idx="21611">
                  <c:v>167.902919409633</c:v>
                </c:pt>
                <c:pt idx="21612">
                  <c:v>167.877618132359</c:v>
                </c:pt>
                <c:pt idx="21613">
                  <c:v>167.869180606622</c:v>
                </c:pt>
                <c:pt idx="21614">
                  <c:v>167.84704593235199</c:v>
                </c:pt>
                <c:pt idx="21615">
                  <c:v>167.81396516539999</c:v>
                </c:pt>
                <c:pt idx="21616">
                  <c:v>167.809255936743</c:v>
                </c:pt>
                <c:pt idx="21617">
                  <c:v>167.790290260104</c:v>
                </c:pt>
                <c:pt idx="21618">
                  <c:v>167.787014035905</c:v>
                </c:pt>
                <c:pt idx="21619">
                  <c:v>167.77229113553301</c:v>
                </c:pt>
                <c:pt idx="21620">
                  <c:v>167.76994738105699</c:v>
                </c:pt>
                <c:pt idx="21621">
                  <c:v>167.75814060764699</c:v>
                </c:pt>
                <c:pt idx="21622">
                  <c:v>167.757372041449</c:v>
                </c:pt>
                <c:pt idx="21623">
                  <c:v>167.74929368237301</c:v>
                </c:pt>
                <c:pt idx="21624">
                  <c:v>167.740453475046</c:v>
                </c:pt>
                <c:pt idx="21625">
                  <c:v>167.73093101048499</c:v>
                </c:pt>
                <c:pt idx="21626">
                  <c:v>167.72241803004599</c:v>
                </c:pt>
                <c:pt idx="21627">
                  <c:v>167.70788722576</c:v>
                </c:pt>
                <c:pt idx="21628">
                  <c:v>167.70246225553501</c:v>
                </c:pt>
                <c:pt idx="21629">
                  <c:v>167.695893513096</c:v>
                </c:pt>
                <c:pt idx="21630">
                  <c:v>167.69448374393301</c:v>
                </c:pt>
                <c:pt idx="21631">
                  <c:v>167.68384530092899</c:v>
                </c:pt>
                <c:pt idx="21632">
                  <c:v>167.672714464248</c:v>
                </c:pt>
                <c:pt idx="21633">
                  <c:v>167.66479809218501</c:v>
                </c:pt>
                <c:pt idx="21634">
                  <c:v>167.66035284704299</c:v>
                </c:pt>
                <c:pt idx="21635">
                  <c:v>167.65139199283999</c:v>
                </c:pt>
                <c:pt idx="21636">
                  <c:v>167.6442784891</c:v>
                </c:pt>
                <c:pt idx="21637">
                  <c:v>167.638626916563</c:v>
                </c:pt>
                <c:pt idx="21638">
                  <c:v>167.58425708743999</c:v>
                </c:pt>
                <c:pt idx="21639">
                  <c:v>167.570327170024</c:v>
                </c:pt>
                <c:pt idx="21640">
                  <c:v>167.54778721885401</c:v>
                </c:pt>
                <c:pt idx="21641">
                  <c:v>167.53109263769201</c:v>
                </c:pt>
                <c:pt idx="21642">
                  <c:v>167.51511071651399</c:v>
                </c:pt>
                <c:pt idx="21643">
                  <c:v>167.508030755367</c:v>
                </c:pt>
                <c:pt idx="21644">
                  <c:v>167.507906931523</c:v>
                </c:pt>
                <c:pt idx="21645">
                  <c:v>167.50371620815801</c:v>
                </c:pt>
                <c:pt idx="21646">
                  <c:v>167.49201243421999</c:v>
                </c:pt>
                <c:pt idx="21647">
                  <c:v>167.48940538789299</c:v>
                </c:pt>
                <c:pt idx="21648">
                  <c:v>167.45928380740301</c:v>
                </c:pt>
                <c:pt idx="21649">
                  <c:v>167.458042924625</c:v>
                </c:pt>
                <c:pt idx="21650">
                  <c:v>167.456962234597</c:v>
                </c:pt>
                <c:pt idx="21651">
                  <c:v>167.45611420391401</c:v>
                </c:pt>
                <c:pt idx="21652">
                  <c:v>167.44483860377301</c:v>
                </c:pt>
                <c:pt idx="21653">
                  <c:v>167.43258246602201</c:v>
                </c:pt>
                <c:pt idx="21654">
                  <c:v>167.41810027325999</c:v>
                </c:pt>
                <c:pt idx="21655">
                  <c:v>167.375257244805</c:v>
                </c:pt>
                <c:pt idx="21656">
                  <c:v>167.370885815679</c:v>
                </c:pt>
                <c:pt idx="21657">
                  <c:v>167.35150273079901</c:v>
                </c:pt>
                <c:pt idx="21658">
                  <c:v>167.35097229202199</c:v>
                </c:pt>
                <c:pt idx="21659">
                  <c:v>167.34828332339899</c:v>
                </c:pt>
                <c:pt idx="21660">
                  <c:v>167.323432507028</c:v>
                </c:pt>
                <c:pt idx="21661">
                  <c:v>167.31312676578199</c:v>
                </c:pt>
                <c:pt idx="21662">
                  <c:v>167.304912530568</c:v>
                </c:pt>
                <c:pt idx="21663">
                  <c:v>167.289612930288</c:v>
                </c:pt>
                <c:pt idx="21664">
                  <c:v>167.25903758220599</c:v>
                </c:pt>
                <c:pt idx="21665">
                  <c:v>167.246842653892</c:v>
                </c:pt>
                <c:pt idx="21666">
                  <c:v>167.24111913895501</c:v>
                </c:pt>
                <c:pt idx="21667">
                  <c:v>167.23987789228499</c:v>
                </c:pt>
                <c:pt idx="21668">
                  <c:v>167.19926880625701</c:v>
                </c:pt>
                <c:pt idx="21669">
                  <c:v>167.17839944718301</c:v>
                </c:pt>
                <c:pt idx="21670">
                  <c:v>167.17167091373099</c:v>
                </c:pt>
                <c:pt idx="21671">
                  <c:v>167.15399580813099</c:v>
                </c:pt>
                <c:pt idx="21672">
                  <c:v>167.12830512727899</c:v>
                </c:pt>
                <c:pt idx="21673">
                  <c:v>167.126316615397</c:v>
                </c:pt>
                <c:pt idx="21674">
                  <c:v>167.121266476714</c:v>
                </c:pt>
                <c:pt idx="21675">
                  <c:v>167.12086381348499</c:v>
                </c:pt>
                <c:pt idx="21676">
                  <c:v>167.117721594675</c:v>
                </c:pt>
                <c:pt idx="21677">
                  <c:v>167.100773124314</c:v>
                </c:pt>
                <c:pt idx="21678">
                  <c:v>167.09394210607101</c:v>
                </c:pt>
                <c:pt idx="21679">
                  <c:v>167.09327707651099</c:v>
                </c:pt>
                <c:pt idx="21680">
                  <c:v>167.09089430725399</c:v>
                </c:pt>
                <c:pt idx="21681">
                  <c:v>167.07371172389901</c:v>
                </c:pt>
                <c:pt idx="21682">
                  <c:v>167.069685815144</c:v>
                </c:pt>
                <c:pt idx="21683">
                  <c:v>167.062493738283</c:v>
                </c:pt>
                <c:pt idx="21684">
                  <c:v>167.06217462550899</c:v>
                </c:pt>
                <c:pt idx="21685">
                  <c:v>167.061950075265</c:v>
                </c:pt>
                <c:pt idx="21686">
                  <c:v>167.056782359914</c:v>
                </c:pt>
                <c:pt idx="21687">
                  <c:v>167.03474237214601</c:v>
                </c:pt>
                <c:pt idx="21688">
                  <c:v>167.032586425163</c:v>
                </c:pt>
                <c:pt idx="21689">
                  <c:v>167.00351208522</c:v>
                </c:pt>
                <c:pt idx="21690">
                  <c:v>166.99016550562499</c:v>
                </c:pt>
                <c:pt idx="21691">
                  <c:v>166.972934862372</c:v>
                </c:pt>
                <c:pt idx="21692">
                  <c:v>166.96337498605899</c:v>
                </c:pt>
                <c:pt idx="21693">
                  <c:v>166.940644587945</c:v>
                </c:pt>
                <c:pt idx="21694">
                  <c:v>166.93198877764999</c:v>
                </c:pt>
                <c:pt idx="21695">
                  <c:v>166.92566855504401</c:v>
                </c:pt>
                <c:pt idx="21696">
                  <c:v>166.91734840873499</c:v>
                </c:pt>
                <c:pt idx="21697">
                  <c:v>166.91400193233099</c:v>
                </c:pt>
                <c:pt idx="21698">
                  <c:v>166.88340100916099</c:v>
                </c:pt>
                <c:pt idx="21699">
                  <c:v>166.868126305879</c:v>
                </c:pt>
                <c:pt idx="21700">
                  <c:v>166.85038301611601</c:v>
                </c:pt>
                <c:pt idx="21701">
                  <c:v>166.838755053542</c:v>
                </c:pt>
                <c:pt idx="21702">
                  <c:v>166.81092641445099</c:v>
                </c:pt>
                <c:pt idx="21703">
                  <c:v>166.80442952233699</c:v>
                </c:pt>
                <c:pt idx="21704">
                  <c:v>166.79830686428801</c:v>
                </c:pt>
                <c:pt idx="21705">
                  <c:v>166.79605636283301</c:v>
                </c:pt>
                <c:pt idx="21706">
                  <c:v>166.79081725490499</c:v>
                </c:pt>
                <c:pt idx="21707">
                  <c:v>166.786961275686</c:v>
                </c:pt>
                <c:pt idx="21708">
                  <c:v>166.76902669587801</c:v>
                </c:pt>
                <c:pt idx="21709">
                  <c:v>166.75677504531899</c:v>
                </c:pt>
                <c:pt idx="21710">
                  <c:v>166.743362737491</c:v>
                </c:pt>
                <c:pt idx="21711">
                  <c:v>166.73709262756901</c:v>
                </c:pt>
                <c:pt idx="21712">
                  <c:v>166.73030305283299</c:v>
                </c:pt>
                <c:pt idx="21713">
                  <c:v>166.729598702168</c:v>
                </c:pt>
                <c:pt idx="21714">
                  <c:v>166.72895771399001</c:v>
                </c:pt>
                <c:pt idx="21715">
                  <c:v>166.728477798065</c:v>
                </c:pt>
                <c:pt idx="21716">
                  <c:v>166.72424228703301</c:v>
                </c:pt>
                <c:pt idx="21717">
                  <c:v>166.69444625277399</c:v>
                </c:pt>
                <c:pt idx="21718">
                  <c:v>166.68899883143399</c:v>
                </c:pt>
                <c:pt idx="21719">
                  <c:v>166.68893865086901</c:v>
                </c:pt>
                <c:pt idx="21720">
                  <c:v>166.677363934825</c:v>
                </c:pt>
                <c:pt idx="21721">
                  <c:v>166.654062089994</c:v>
                </c:pt>
                <c:pt idx="21722">
                  <c:v>166.639151024743</c:v>
                </c:pt>
                <c:pt idx="21723">
                  <c:v>166.638886692141</c:v>
                </c:pt>
                <c:pt idx="21724">
                  <c:v>166.61756941329</c:v>
                </c:pt>
                <c:pt idx="21725">
                  <c:v>166.59305635762701</c:v>
                </c:pt>
                <c:pt idx="21726">
                  <c:v>166.56942489070099</c:v>
                </c:pt>
                <c:pt idx="21727">
                  <c:v>166.56932028492099</c:v>
                </c:pt>
                <c:pt idx="21728">
                  <c:v>166.55538873386399</c:v>
                </c:pt>
                <c:pt idx="21729">
                  <c:v>166.55519623715699</c:v>
                </c:pt>
                <c:pt idx="21730">
                  <c:v>166.549247225795</c:v>
                </c:pt>
                <c:pt idx="21731">
                  <c:v>166.51779801114901</c:v>
                </c:pt>
                <c:pt idx="21732">
                  <c:v>166.517543522165</c:v>
                </c:pt>
                <c:pt idx="21733">
                  <c:v>166.50703769442501</c:v>
                </c:pt>
                <c:pt idx="21734">
                  <c:v>166.493405683426</c:v>
                </c:pt>
                <c:pt idx="21735">
                  <c:v>166.46901438253801</c:v>
                </c:pt>
                <c:pt idx="21736">
                  <c:v>166.45483394669901</c:v>
                </c:pt>
                <c:pt idx="21737">
                  <c:v>166.44118196497601</c:v>
                </c:pt>
                <c:pt idx="21738">
                  <c:v>166.42770906255899</c:v>
                </c:pt>
                <c:pt idx="21739">
                  <c:v>166.42121291931301</c:v>
                </c:pt>
                <c:pt idx="21740">
                  <c:v>166.400808636102</c:v>
                </c:pt>
                <c:pt idx="21741">
                  <c:v>166.39790617881999</c:v>
                </c:pt>
                <c:pt idx="21742">
                  <c:v>166.39689098093399</c:v>
                </c:pt>
                <c:pt idx="21743">
                  <c:v>166.37432207987601</c:v>
                </c:pt>
                <c:pt idx="21744">
                  <c:v>166.365303985628</c:v>
                </c:pt>
                <c:pt idx="21745">
                  <c:v>166.34059053695199</c:v>
                </c:pt>
                <c:pt idx="21746">
                  <c:v>166.31682902414201</c:v>
                </c:pt>
                <c:pt idx="21747">
                  <c:v>166.30379580668199</c:v>
                </c:pt>
                <c:pt idx="21748">
                  <c:v>166.30263535572399</c:v>
                </c:pt>
                <c:pt idx="21749">
                  <c:v>166.28651943241201</c:v>
                </c:pt>
                <c:pt idx="21750">
                  <c:v>166.282393647144</c:v>
                </c:pt>
                <c:pt idx="21751">
                  <c:v>166.270444683873</c:v>
                </c:pt>
                <c:pt idx="21752">
                  <c:v>166.229051897011</c:v>
                </c:pt>
                <c:pt idx="21753">
                  <c:v>166.175047314719</c:v>
                </c:pt>
                <c:pt idx="21754">
                  <c:v>166.174407725566</c:v>
                </c:pt>
                <c:pt idx="21755">
                  <c:v>166.17410254805401</c:v>
                </c:pt>
                <c:pt idx="21756">
                  <c:v>166.16704311754</c:v>
                </c:pt>
                <c:pt idx="21757">
                  <c:v>166.13039957977099</c:v>
                </c:pt>
                <c:pt idx="21758">
                  <c:v>166.12251164467199</c:v>
                </c:pt>
                <c:pt idx="21759">
                  <c:v>166.097608987493</c:v>
                </c:pt>
                <c:pt idx="21760">
                  <c:v>166.095046898135</c:v>
                </c:pt>
                <c:pt idx="21761">
                  <c:v>166.08745616705099</c:v>
                </c:pt>
                <c:pt idx="21762">
                  <c:v>166.07844885494001</c:v>
                </c:pt>
                <c:pt idx="21763">
                  <c:v>166.07744068065099</c:v>
                </c:pt>
                <c:pt idx="21764">
                  <c:v>166.060007099252</c:v>
                </c:pt>
                <c:pt idx="21765">
                  <c:v>166.04772997691899</c:v>
                </c:pt>
                <c:pt idx="21766">
                  <c:v>166.04670411000001</c:v>
                </c:pt>
                <c:pt idx="21767">
                  <c:v>166.03428200985701</c:v>
                </c:pt>
                <c:pt idx="21768">
                  <c:v>166.026145429336</c:v>
                </c:pt>
                <c:pt idx="21769">
                  <c:v>166.01730434714599</c:v>
                </c:pt>
                <c:pt idx="21770">
                  <c:v>166.010382668169</c:v>
                </c:pt>
                <c:pt idx="21771">
                  <c:v>165.991139617431</c:v>
                </c:pt>
                <c:pt idx="21772">
                  <c:v>165.981861712604</c:v>
                </c:pt>
                <c:pt idx="21773">
                  <c:v>165.97441403798399</c:v>
                </c:pt>
                <c:pt idx="21774">
                  <c:v>165.957576142736</c:v>
                </c:pt>
                <c:pt idx="21775">
                  <c:v>165.94770595469501</c:v>
                </c:pt>
                <c:pt idx="21776">
                  <c:v>165.937615334893</c:v>
                </c:pt>
                <c:pt idx="21777">
                  <c:v>165.93127740426399</c:v>
                </c:pt>
                <c:pt idx="21778">
                  <c:v>165.92406597172601</c:v>
                </c:pt>
                <c:pt idx="21779">
                  <c:v>165.92242531660801</c:v>
                </c:pt>
                <c:pt idx="21780">
                  <c:v>165.92152058281101</c:v>
                </c:pt>
                <c:pt idx="21781">
                  <c:v>165.911316994511</c:v>
                </c:pt>
                <c:pt idx="21782">
                  <c:v>165.89261345649601</c:v>
                </c:pt>
                <c:pt idx="21783">
                  <c:v>165.86302545289601</c:v>
                </c:pt>
                <c:pt idx="21784">
                  <c:v>165.85770751273401</c:v>
                </c:pt>
                <c:pt idx="21785">
                  <c:v>165.837705008054</c:v>
                </c:pt>
                <c:pt idx="21786">
                  <c:v>165.83060194508101</c:v>
                </c:pt>
                <c:pt idx="21787">
                  <c:v>165.81932768167701</c:v>
                </c:pt>
                <c:pt idx="21788">
                  <c:v>165.79916630653599</c:v>
                </c:pt>
                <c:pt idx="21789">
                  <c:v>165.795441671975</c:v>
                </c:pt>
                <c:pt idx="21790">
                  <c:v>165.786247824642</c:v>
                </c:pt>
                <c:pt idx="21791">
                  <c:v>165.756093590148</c:v>
                </c:pt>
                <c:pt idx="21792">
                  <c:v>165.73290803862099</c:v>
                </c:pt>
                <c:pt idx="21793">
                  <c:v>165.73176938972901</c:v>
                </c:pt>
                <c:pt idx="21794">
                  <c:v>165.718710510715</c:v>
                </c:pt>
                <c:pt idx="21795">
                  <c:v>165.71162123804601</c:v>
                </c:pt>
                <c:pt idx="21796">
                  <c:v>165.69275418514101</c:v>
                </c:pt>
                <c:pt idx="21797">
                  <c:v>165.65371034387101</c:v>
                </c:pt>
                <c:pt idx="21798">
                  <c:v>165.65366780642799</c:v>
                </c:pt>
                <c:pt idx="21799">
                  <c:v>165.637804083101</c:v>
                </c:pt>
                <c:pt idx="21800">
                  <c:v>165.62419114812801</c:v>
                </c:pt>
                <c:pt idx="21801">
                  <c:v>165.61791730089499</c:v>
                </c:pt>
                <c:pt idx="21802">
                  <c:v>165.61424806739601</c:v>
                </c:pt>
                <c:pt idx="21803">
                  <c:v>165.59035498967199</c:v>
                </c:pt>
                <c:pt idx="21804">
                  <c:v>165.57966416720501</c:v>
                </c:pt>
                <c:pt idx="21805">
                  <c:v>165.57818764375801</c:v>
                </c:pt>
                <c:pt idx="21806">
                  <c:v>165.56931667161999</c:v>
                </c:pt>
                <c:pt idx="21807">
                  <c:v>165.56013432879001</c:v>
                </c:pt>
                <c:pt idx="21808">
                  <c:v>165.53560183471899</c:v>
                </c:pt>
                <c:pt idx="21809">
                  <c:v>165.53450993579801</c:v>
                </c:pt>
                <c:pt idx="21810">
                  <c:v>165.51839779616</c:v>
                </c:pt>
                <c:pt idx="21811">
                  <c:v>165.49593787682701</c:v>
                </c:pt>
                <c:pt idx="21812">
                  <c:v>165.49430755269501</c:v>
                </c:pt>
                <c:pt idx="21813">
                  <c:v>165.49114739163301</c:v>
                </c:pt>
                <c:pt idx="21814">
                  <c:v>165.464746360205</c:v>
                </c:pt>
                <c:pt idx="21815">
                  <c:v>165.451519613611</c:v>
                </c:pt>
                <c:pt idx="21816">
                  <c:v>165.435456693953</c:v>
                </c:pt>
                <c:pt idx="21817">
                  <c:v>165.43297513204899</c:v>
                </c:pt>
                <c:pt idx="21818">
                  <c:v>165.40537825903999</c:v>
                </c:pt>
                <c:pt idx="21819">
                  <c:v>165.39700989113101</c:v>
                </c:pt>
                <c:pt idx="21820">
                  <c:v>165.39063814791999</c:v>
                </c:pt>
                <c:pt idx="21821">
                  <c:v>165.39038891814499</c:v>
                </c:pt>
                <c:pt idx="21822">
                  <c:v>165.377994735176</c:v>
                </c:pt>
                <c:pt idx="21823">
                  <c:v>165.365453791828</c:v>
                </c:pt>
                <c:pt idx="21824">
                  <c:v>165.33976181349701</c:v>
                </c:pt>
                <c:pt idx="21825">
                  <c:v>165.33491723524699</c:v>
                </c:pt>
                <c:pt idx="21826">
                  <c:v>165.29644307247401</c:v>
                </c:pt>
                <c:pt idx="21827">
                  <c:v>165.28645853730799</c:v>
                </c:pt>
                <c:pt idx="21828">
                  <c:v>165.26896756388101</c:v>
                </c:pt>
                <c:pt idx="21829">
                  <c:v>165.24479607212101</c:v>
                </c:pt>
                <c:pt idx="21830">
                  <c:v>165.233197022805</c:v>
                </c:pt>
                <c:pt idx="21831">
                  <c:v>165.19152883562001</c:v>
                </c:pt>
                <c:pt idx="21832">
                  <c:v>165.19096697498199</c:v>
                </c:pt>
                <c:pt idx="21833">
                  <c:v>165.18442689667501</c:v>
                </c:pt>
                <c:pt idx="21834">
                  <c:v>165.16018154025599</c:v>
                </c:pt>
                <c:pt idx="21835">
                  <c:v>165.15833509625</c:v>
                </c:pt>
                <c:pt idx="21836">
                  <c:v>165.157048184822</c:v>
                </c:pt>
                <c:pt idx="21837">
                  <c:v>165.13116794163099</c:v>
                </c:pt>
                <c:pt idx="21838">
                  <c:v>165.10737669935199</c:v>
                </c:pt>
                <c:pt idx="21839">
                  <c:v>165.106821628658</c:v>
                </c:pt>
                <c:pt idx="21840">
                  <c:v>165.09772858241499</c:v>
                </c:pt>
                <c:pt idx="21841">
                  <c:v>165.094275646352</c:v>
                </c:pt>
                <c:pt idx="21842">
                  <c:v>165.08612609263901</c:v>
                </c:pt>
                <c:pt idx="21843">
                  <c:v>165.08559533748499</c:v>
                </c:pt>
                <c:pt idx="21844">
                  <c:v>165.08375176202401</c:v>
                </c:pt>
                <c:pt idx="21845">
                  <c:v>165.07341007340199</c:v>
                </c:pt>
                <c:pt idx="21846">
                  <c:v>165.065644226876</c:v>
                </c:pt>
                <c:pt idx="21847">
                  <c:v>165.06547527869299</c:v>
                </c:pt>
                <c:pt idx="21848">
                  <c:v>165.04936628066801</c:v>
                </c:pt>
                <c:pt idx="21849">
                  <c:v>165.03715734996601</c:v>
                </c:pt>
                <c:pt idx="21850">
                  <c:v>165.03338046609301</c:v>
                </c:pt>
                <c:pt idx="21851">
                  <c:v>165.01672978602801</c:v>
                </c:pt>
                <c:pt idx="21852">
                  <c:v>164.99773095121</c:v>
                </c:pt>
                <c:pt idx="21853">
                  <c:v>164.99644453122599</c:v>
                </c:pt>
                <c:pt idx="21854">
                  <c:v>164.97254283294899</c:v>
                </c:pt>
                <c:pt idx="21855">
                  <c:v>164.957013193634</c:v>
                </c:pt>
                <c:pt idx="21856">
                  <c:v>164.95110386864201</c:v>
                </c:pt>
                <c:pt idx="21857">
                  <c:v>164.943949789621</c:v>
                </c:pt>
                <c:pt idx="21858">
                  <c:v>164.936104678443</c:v>
                </c:pt>
                <c:pt idx="21859">
                  <c:v>164.915014763946</c:v>
                </c:pt>
                <c:pt idx="21860">
                  <c:v>164.909854377784</c:v>
                </c:pt>
                <c:pt idx="21861">
                  <c:v>164.871867508745</c:v>
                </c:pt>
                <c:pt idx="21862">
                  <c:v>164.85887719518601</c:v>
                </c:pt>
                <c:pt idx="21863">
                  <c:v>164.857783153658</c:v>
                </c:pt>
                <c:pt idx="21864">
                  <c:v>164.80948705622399</c:v>
                </c:pt>
                <c:pt idx="21865">
                  <c:v>164.78297416299199</c:v>
                </c:pt>
                <c:pt idx="21866">
                  <c:v>164.781631268647</c:v>
                </c:pt>
                <c:pt idx="21867">
                  <c:v>164.77725231620701</c:v>
                </c:pt>
                <c:pt idx="21868">
                  <c:v>164.755973547965</c:v>
                </c:pt>
                <c:pt idx="21869">
                  <c:v>164.74959161702199</c:v>
                </c:pt>
                <c:pt idx="21870">
                  <c:v>164.74178220933601</c:v>
                </c:pt>
                <c:pt idx="21871">
                  <c:v>164.739281327936</c:v>
                </c:pt>
                <c:pt idx="21872">
                  <c:v>164.72660501482201</c:v>
                </c:pt>
                <c:pt idx="21873">
                  <c:v>164.703958750911</c:v>
                </c:pt>
                <c:pt idx="21874">
                  <c:v>164.67070101492499</c:v>
                </c:pt>
                <c:pt idx="21875">
                  <c:v>164.669233584718</c:v>
                </c:pt>
                <c:pt idx="21876">
                  <c:v>164.664344110494</c:v>
                </c:pt>
                <c:pt idx="21877">
                  <c:v>164.65933985881901</c:v>
                </c:pt>
                <c:pt idx="21878">
                  <c:v>164.64308851662199</c:v>
                </c:pt>
                <c:pt idx="21879">
                  <c:v>164.613610509973</c:v>
                </c:pt>
                <c:pt idx="21880">
                  <c:v>164.61124305006001</c:v>
                </c:pt>
                <c:pt idx="21881">
                  <c:v>164.61072404180001</c:v>
                </c:pt>
                <c:pt idx="21882">
                  <c:v>164.60841972711799</c:v>
                </c:pt>
                <c:pt idx="21883">
                  <c:v>164.59790300086701</c:v>
                </c:pt>
                <c:pt idx="21884">
                  <c:v>164.59265190348199</c:v>
                </c:pt>
                <c:pt idx="21885">
                  <c:v>164.57834406148299</c:v>
                </c:pt>
                <c:pt idx="21886">
                  <c:v>164.57634030499699</c:v>
                </c:pt>
                <c:pt idx="21887">
                  <c:v>164.56355889319099</c:v>
                </c:pt>
                <c:pt idx="21888">
                  <c:v>164.55964830908599</c:v>
                </c:pt>
                <c:pt idx="21889">
                  <c:v>164.55764436140501</c:v>
                </c:pt>
                <c:pt idx="21890">
                  <c:v>164.55588619349501</c:v>
                </c:pt>
                <c:pt idx="21891">
                  <c:v>164.54193419281501</c:v>
                </c:pt>
                <c:pt idx="21892">
                  <c:v>164.50512540562301</c:v>
                </c:pt>
                <c:pt idx="21893">
                  <c:v>164.50426364472301</c:v>
                </c:pt>
                <c:pt idx="21894">
                  <c:v>164.49915542068101</c:v>
                </c:pt>
                <c:pt idx="21895">
                  <c:v>164.495934226027</c:v>
                </c:pt>
                <c:pt idx="21896">
                  <c:v>164.49250519304599</c:v>
                </c:pt>
                <c:pt idx="21897">
                  <c:v>164.48791933848801</c:v>
                </c:pt>
                <c:pt idx="21898">
                  <c:v>164.48349753272601</c:v>
                </c:pt>
                <c:pt idx="21899">
                  <c:v>164.46504513745799</c:v>
                </c:pt>
                <c:pt idx="21900">
                  <c:v>164.43838228150801</c:v>
                </c:pt>
                <c:pt idx="21901">
                  <c:v>164.43191293907</c:v>
                </c:pt>
                <c:pt idx="21902">
                  <c:v>164.426414577267</c:v>
                </c:pt>
                <c:pt idx="21903">
                  <c:v>164.421961297152</c:v>
                </c:pt>
                <c:pt idx="21904">
                  <c:v>164.415818398623</c:v>
                </c:pt>
                <c:pt idx="21905">
                  <c:v>164.34807444211901</c:v>
                </c:pt>
                <c:pt idx="21906">
                  <c:v>164.34482428730601</c:v>
                </c:pt>
                <c:pt idx="21907">
                  <c:v>164.338702340531</c:v>
                </c:pt>
                <c:pt idx="21908">
                  <c:v>164.33216976789799</c:v>
                </c:pt>
                <c:pt idx="21909">
                  <c:v>164.329381004883</c:v>
                </c:pt>
                <c:pt idx="21910">
                  <c:v>164.32080863104599</c:v>
                </c:pt>
                <c:pt idx="21911">
                  <c:v>164.30567931723999</c:v>
                </c:pt>
                <c:pt idx="21912">
                  <c:v>164.297547041271</c:v>
                </c:pt>
                <c:pt idx="21913">
                  <c:v>164.290500481317</c:v>
                </c:pt>
                <c:pt idx="21914">
                  <c:v>164.28054217245699</c:v>
                </c:pt>
                <c:pt idx="21915">
                  <c:v>164.269938820069</c:v>
                </c:pt>
                <c:pt idx="21916">
                  <c:v>164.263346130591</c:v>
                </c:pt>
                <c:pt idx="21917">
                  <c:v>164.14928056474901</c:v>
                </c:pt>
                <c:pt idx="21918">
                  <c:v>164.14093002870899</c:v>
                </c:pt>
                <c:pt idx="21919">
                  <c:v>164.13969330181001</c:v>
                </c:pt>
                <c:pt idx="21920">
                  <c:v>164.12972981860901</c:v>
                </c:pt>
                <c:pt idx="21921">
                  <c:v>164.12803385963201</c:v>
                </c:pt>
                <c:pt idx="21922">
                  <c:v>164.124561143129</c:v>
                </c:pt>
                <c:pt idx="21923">
                  <c:v>164.116750362999</c:v>
                </c:pt>
                <c:pt idx="21924">
                  <c:v>164.109890602202</c:v>
                </c:pt>
                <c:pt idx="21925">
                  <c:v>164.105983341799</c:v>
                </c:pt>
                <c:pt idx="21926">
                  <c:v>164.08674218477901</c:v>
                </c:pt>
                <c:pt idx="21927">
                  <c:v>164.07875206074499</c:v>
                </c:pt>
                <c:pt idx="21928">
                  <c:v>164.04968501334</c:v>
                </c:pt>
                <c:pt idx="21929">
                  <c:v>164.04780602576301</c:v>
                </c:pt>
                <c:pt idx="21930">
                  <c:v>164.03384698706901</c:v>
                </c:pt>
                <c:pt idx="21931">
                  <c:v>164.00198196427101</c:v>
                </c:pt>
                <c:pt idx="21932">
                  <c:v>163.99210798536899</c:v>
                </c:pt>
                <c:pt idx="21933">
                  <c:v>163.965215319256</c:v>
                </c:pt>
                <c:pt idx="21934">
                  <c:v>163.96413706778199</c:v>
                </c:pt>
                <c:pt idx="21935">
                  <c:v>163.90535406813899</c:v>
                </c:pt>
                <c:pt idx="21936">
                  <c:v>163.904112043005</c:v>
                </c:pt>
                <c:pt idx="21937">
                  <c:v>163.89742827396299</c:v>
                </c:pt>
                <c:pt idx="21938">
                  <c:v>163.868042688158</c:v>
                </c:pt>
                <c:pt idx="21939">
                  <c:v>163.86787285975601</c:v>
                </c:pt>
                <c:pt idx="21940">
                  <c:v>163.85273645720801</c:v>
                </c:pt>
                <c:pt idx="21941">
                  <c:v>163.82735897820601</c:v>
                </c:pt>
                <c:pt idx="21942">
                  <c:v>163.80849228359401</c:v>
                </c:pt>
                <c:pt idx="21943">
                  <c:v>163.80798719779301</c:v>
                </c:pt>
                <c:pt idx="21944">
                  <c:v>163.802003336355</c:v>
                </c:pt>
                <c:pt idx="21945">
                  <c:v>163.76483464933801</c:v>
                </c:pt>
                <c:pt idx="21946">
                  <c:v>163.73596569603299</c:v>
                </c:pt>
                <c:pt idx="21947">
                  <c:v>163.72955452695001</c:v>
                </c:pt>
                <c:pt idx="21948">
                  <c:v>163.701429796387</c:v>
                </c:pt>
                <c:pt idx="21949">
                  <c:v>163.69453241432601</c:v>
                </c:pt>
                <c:pt idx="21950">
                  <c:v>163.67434903067601</c:v>
                </c:pt>
                <c:pt idx="21951">
                  <c:v>163.63526556338999</c:v>
                </c:pt>
                <c:pt idx="21952">
                  <c:v>163.628487782939</c:v>
                </c:pt>
                <c:pt idx="21953">
                  <c:v>163.602847696689</c:v>
                </c:pt>
                <c:pt idx="21954">
                  <c:v>163.601687854196</c:v>
                </c:pt>
                <c:pt idx="21955">
                  <c:v>163.588556538315</c:v>
                </c:pt>
                <c:pt idx="21956">
                  <c:v>163.58709812090001</c:v>
                </c:pt>
                <c:pt idx="21957">
                  <c:v>163.574632423011</c:v>
                </c:pt>
                <c:pt idx="21958">
                  <c:v>163.57142831606399</c:v>
                </c:pt>
                <c:pt idx="21959">
                  <c:v>163.56683700603099</c:v>
                </c:pt>
                <c:pt idx="21960">
                  <c:v>163.56333286877299</c:v>
                </c:pt>
                <c:pt idx="21961">
                  <c:v>163.55103294019199</c:v>
                </c:pt>
                <c:pt idx="21962">
                  <c:v>163.54909493498201</c:v>
                </c:pt>
                <c:pt idx="21963">
                  <c:v>163.54292640018201</c:v>
                </c:pt>
                <c:pt idx="21964">
                  <c:v>163.53967656959199</c:v>
                </c:pt>
                <c:pt idx="21965">
                  <c:v>163.51167007116399</c:v>
                </c:pt>
                <c:pt idx="21966">
                  <c:v>163.45973436531301</c:v>
                </c:pt>
                <c:pt idx="21967">
                  <c:v>163.42201224567799</c:v>
                </c:pt>
                <c:pt idx="21968">
                  <c:v>163.404977271984</c:v>
                </c:pt>
                <c:pt idx="21969">
                  <c:v>163.404825640967</c:v>
                </c:pt>
                <c:pt idx="21970">
                  <c:v>163.394995501751</c:v>
                </c:pt>
                <c:pt idx="21971">
                  <c:v>163.39433607888401</c:v>
                </c:pt>
                <c:pt idx="21972">
                  <c:v>163.35563688635801</c:v>
                </c:pt>
                <c:pt idx="21973">
                  <c:v>163.350251748445</c:v>
                </c:pt>
                <c:pt idx="21974">
                  <c:v>163.32855795047399</c:v>
                </c:pt>
                <c:pt idx="21975">
                  <c:v>163.30948562672401</c:v>
                </c:pt>
                <c:pt idx="21976">
                  <c:v>163.29339813446299</c:v>
                </c:pt>
                <c:pt idx="21977">
                  <c:v>163.272350985271</c:v>
                </c:pt>
                <c:pt idx="21978">
                  <c:v>163.259583828762</c:v>
                </c:pt>
                <c:pt idx="21979">
                  <c:v>163.25700353543999</c:v>
                </c:pt>
                <c:pt idx="21980">
                  <c:v>163.25317888084899</c:v>
                </c:pt>
                <c:pt idx="21981">
                  <c:v>163.23950100130901</c:v>
                </c:pt>
                <c:pt idx="21982">
                  <c:v>163.17324301337001</c:v>
                </c:pt>
                <c:pt idx="21983">
                  <c:v>163.16260542134501</c:v>
                </c:pt>
                <c:pt idx="21984">
                  <c:v>163.15687510420901</c:v>
                </c:pt>
                <c:pt idx="21985">
                  <c:v>163.11699047071701</c:v>
                </c:pt>
                <c:pt idx="21986">
                  <c:v>163.10932967827401</c:v>
                </c:pt>
                <c:pt idx="21987">
                  <c:v>163.09246316034199</c:v>
                </c:pt>
                <c:pt idx="21988">
                  <c:v>163.09235461183599</c:v>
                </c:pt>
                <c:pt idx="21989">
                  <c:v>163.07276032836199</c:v>
                </c:pt>
                <c:pt idx="21990">
                  <c:v>163.065888076965</c:v>
                </c:pt>
                <c:pt idx="21991">
                  <c:v>163.06424179710399</c:v>
                </c:pt>
                <c:pt idx="21992">
                  <c:v>163.061881064283</c:v>
                </c:pt>
                <c:pt idx="21993">
                  <c:v>163.05828620478999</c:v>
                </c:pt>
                <c:pt idx="21994">
                  <c:v>163.05737008237301</c:v>
                </c:pt>
                <c:pt idx="21995">
                  <c:v>163.05097335001699</c:v>
                </c:pt>
                <c:pt idx="21996">
                  <c:v>163.04702152810299</c:v>
                </c:pt>
                <c:pt idx="21997">
                  <c:v>163.02242590832401</c:v>
                </c:pt>
                <c:pt idx="21998">
                  <c:v>163.00311329893901</c:v>
                </c:pt>
                <c:pt idx="21999">
                  <c:v>163.00068058242701</c:v>
                </c:pt>
                <c:pt idx="22000">
                  <c:v>162.97440764778</c:v>
                </c:pt>
                <c:pt idx="22001">
                  <c:v>162.95938152935599</c:v>
                </c:pt>
                <c:pt idx="22002">
                  <c:v>162.94765858545699</c:v>
                </c:pt>
                <c:pt idx="22003">
                  <c:v>162.94411558896601</c:v>
                </c:pt>
                <c:pt idx="22004">
                  <c:v>162.936026162855</c:v>
                </c:pt>
                <c:pt idx="22005">
                  <c:v>162.91935321841001</c:v>
                </c:pt>
                <c:pt idx="22006">
                  <c:v>162.91590288681101</c:v>
                </c:pt>
                <c:pt idx="22007">
                  <c:v>162.90927070405201</c:v>
                </c:pt>
                <c:pt idx="22008">
                  <c:v>162.892195121208</c:v>
                </c:pt>
                <c:pt idx="22009">
                  <c:v>162.88825422093001</c:v>
                </c:pt>
                <c:pt idx="22010">
                  <c:v>162.87734146817701</c:v>
                </c:pt>
                <c:pt idx="22011">
                  <c:v>162.85449004312699</c:v>
                </c:pt>
                <c:pt idx="22012">
                  <c:v>162.824345022301</c:v>
                </c:pt>
                <c:pt idx="22013">
                  <c:v>162.81909413365599</c:v>
                </c:pt>
                <c:pt idx="22014">
                  <c:v>162.812175314678</c:v>
                </c:pt>
                <c:pt idx="22015">
                  <c:v>162.80789887027001</c:v>
                </c:pt>
                <c:pt idx="22016">
                  <c:v>162.79816382892</c:v>
                </c:pt>
                <c:pt idx="22017">
                  <c:v>162.785582289578</c:v>
                </c:pt>
                <c:pt idx="22018">
                  <c:v>162.776327123231</c:v>
                </c:pt>
                <c:pt idx="22019">
                  <c:v>162.76609511180101</c:v>
                </c:pt>
                <c:pt idx="22020">
                  <c:v>162.76379416691901</c:v>
                </c:pt>
                <c:pt idx="22021">
                  <c:v>162.74747335453</c:v>
                </c:pt>
                <c:pt idx="22022">
                  <c:v>162.74277975799299</c:v>
                </c:pt>
                <c:pt idx="22023">
                  <c:v>162.707274548394</c:v>
                </c:pt>
                <c:pt idx="22024">
                  <c:v>162.69454721971201</c:v>
                </c:pt>
                <c:pt idx="22025">
                  <c:v>162.65839975960699</c:v>
                </c:pt>
                <c:pt idx="22026">
                  <c:v>162.634514000667</c:v>
                </c:pt>
                <c:pt idx="22027">
                  <c:v>162.61518355517401</c:v>
                </c:pt>
                <c:pt idx="22028">
                  <c:v>162.60114966538501</c:v>
                </c:pt>
                <c:pt idx="22029">
                  <c:v>162.596271960618</c:v>
                </c:pt>
                <c:pt idx="22030">
                  <c:v>162.580132172585</c:v>
                </c:pt>
                <c:pt idx="22031">
                  <c:v>162.576141165693</c:v>
                </c:pt>
                <c:pt idx="22032">
                  <c:v>162.56653653166299</c:v>
                </c:pt>
                <c:pt idx="22033">
                  <c:v>162.56170100895599</c:v>
                </c:pt>
                <c:pt idx="22034">
                  <c:v>162.52889092258701</c:v>
                </c:pt>
                <c:pt idx="22035">
                  <c:v>162.52705683833199</c:v>
                </c:pt>
                <c:pt idx="22036">
                  <c:v>162.52064457425101</c:v>
                </c:pt>
                <c:pt idx="22037">
                  <c:v>162.50645588633799</c:v>
                </c:pt>
                <c:pt idx="22038">
                  <c:v>162.49458573932699</c:v>
                </c:pt>
                <c:pt idx="22039">
                  <c:v>162.46815694636501</c:v>
                </c:pt>
                <c:pt idx="22040">
                  <c:v>162.43740692428901</c:v>
                </c:pt>
                <c:pt idx="22041">
                  <c:v>162.43154594786199</c:v>
                </c:pt>
                <c:pt idx="22042">
                  <c:v>162.39814334545699</c:v>
                </c:pt>
                <c:pt idx="22043">
                  <c:v>162.38917481853201</c:v>
                </c:pt>
                <c:pt idx="22044">
                  <c:v>162.38544828546301</c:v>
                </c:pt>
                <c:pt idx="22045">
                  <c:v>162.35699856586299</c:v>
                </c:pt>
                <c:pt idx="22046">
                  <c:v>162.352346577465</c:v>
                </c:pt>
                <c:pt idx="22047">
                  <c:v>162.34350985273801</c:v>
                </c:pt>
                <c:pt idx="22048">
                  <c:v>162.33890538612101</c:v>
                </c:pt>
                <c:pt idx="22049">
                  <c:v>162.313546160301</c:v>
                </c:pt>
                <c:pt idx="22050">
                  <c:v>162.30707868916099</c:v>
                </c:pt>
                <c:pt idx="22051">
                  <c:v>162.26502927746699</c:v>
                </c:pt>
                <c:pt idx="22052">
                  <c:v>162.24070236352199</c:v>
                </c:pt>
                <c:pt idx="22053">
                  <c:v>162.23482881677</c:v>
                </c:pt>
                <c:pt idx="22054">
                  <c:v>162.22707517263299</c:v>
                </c:pt>
                <c:pt idx="22055">
                  <c:v>162.19760841054199</c:v>
                </c:pt>
                <c:pt idx="22056">
                  <c:v>162.14301217918899</c:v>
                </c:pt>
                <c:pt idx="22057">
                  <c:v>162.082870581788</c:v>
                </c:pt>
                <c:pt idx="22058">
                  <c:v>162.07759846178601</c:v>
                </c:pt>
                <c:pt idx="22059">
                  <c:v>162.076113942631</c:v>
                </c:pt>
                <c:pt idx="22060">
                  <c:v>162.06156608679399</c:v>
                </c:pt>
                <c:pt idx="22061">
                  <c:v>162.05957345165501</c:v>
                </c:pt>
                <c:pt idx="22062">
                  <c:v>162.020731931923</c:v>
                </c:pt>
                <c:pt idx="22063">
                  <c:v>162.01506526476001</c:v>
                </c:pt>
                <c:pt idx="22064">
                  <c:v>162.00136807557101</c:v>
                </c:pt>
                <c:pt idx="22065">
                  <c:v>161.963921986668</c:v>
                </c:pt>
                <c:pt idx="22066">
                  <c:v>161.91996576114801</c:v>
                </c:pt>
                <c:pt idx="22067">
                  <c:v>161.88618248051901</c:v>
                </c:pt>
                <c:pt idx="22068">
                  <c:v>161.871776488519</c:v>
                </c:pt>
                <c:pt idx="22069">
                  <c:v>161.839903901095</c:v>
                </c:pt>
                <c:pt idx="22070">
                  <c:v>161.83079630191199</c:v>
                </c:pt>
                <c:pt idx="22071">
                  <c:v>161.79127470614901</c:v>
                </c:pt>
                <c:pt idx="22072">
                  <c:v>161.78841433384</c:v>
                </c:pt>
                <c:pt idx="22073">
                  <c:v>161.78166043107001</c:v>
                </c:pt>
                <c:pt idx="22074">
                  <c:v>161.77239593628099</c:v>
                </c:pt>
                <c:pt idx="22075">
                  <c:v>161.77125401024901</c:v>
                </c:pt>
                <c:pt idx="22076">
                  <c:v>161.769926316956</c:v>
                </c:pt>
                <c:pt idx="22077">
                  <c:v>161.766346700101</c:v>
                </c:pt>
                <c:pt idx="22078">
                  <c:v>161.76413663551801</c:v>
                </c:pt>
                <c:pt idx="22079">
                  <c:v>161.758428518486</c:v>
                </c:pt>
                <c:pt idx="22080">
                  <c:v>161.750369359898</c:v>
                </c:pt>
                <c:pt idx="22081">
                  <c:v>161.745363606637</c:v>
                </c:pt>
                <c:pt idx="22082">
                  <c:v>161.723149884571</c:v>
                </c:pt>
                <c:pt idx="22083">
                  <c:v>161.70040433689999</c:v>
                </c:pt>
                <c:pt idx="22084">
                  <c:v>161.69779045920399</c:v>
                </c:pt>
                <c:pt idx="22085">
                  <c:v>161.67562552421299</c:v>
                </c:pt>
                <c:pt idx="22086">
                  <c:v>161.670892477537</c:v>
                </c:pt>
                <c:pt idx="22087">
                  <c:v>161.667143923277</c:v>
                </c:pt>
                <c:pt idx="22088">
                  <c:v>161.64276088885799</c:v>
                </c:pt>
                <c:pt idx="22089">
                  <c:v>161.636488188969</c:v>
                </c:pt>
                <c:pt idx="22090">
                  <c:v>161.622358357439</c:v>
                </c:pt>
                <c:pt idx="22091">
                  <c:v>161.601424847034</c:v>
                </c:pt>
                <c:pt idx="22092">
                  <c:v>161.60029156817299</c:v>
                </c:pt>
                <c:pt idx="22093">
                  <c:v>161.595135154784</c:v>
                </c:pt>
                <c:pt idx="22094">
                  <c:v>161.592070265063</c:v>
                </c:pt>
                <c:pt idx="22095">
                  <c:v>161.57401369812999</c:v>
                </c:pt>
                <c:pt idx="22096">
                  <c:v>161.55611730379101</c:v>
                </c:pt>
                <c:pt idx="22097">
                  <c:v>161.54123455684299</c:v>
                </c:pt>
                <c:pt idx="22098">
                  <c:v>161.52435008337699</c:v>
                </c:pt>
                <c:pt idx="22099">
                  <c:v>161.50969995887701</c:v>
                </c:pt>
                <c:pt idx="22100">
                  <c:v>161.485348544743</c:v>
                </c:pt>
                <c:pt idx="22101">
                  <c:v>161.478858464767</c:v>
                </c:pt>
                <c:pt idx="22102">
                  <c:v>161.460521951229</c:v>
                </c:pt>
                <c:pt idx="22103">
                  <c:v>161.45258892855799</c:v>
                </c:pt>
                <c:pt idx="22104">
                  <c:v>161.43295819950899</c:v>
                </c:pt>
                <c:pt idx="22105">
                  <c:v>161.43277136812901</c:v>
                </c:pt>
                <c:pt idx="22106">
                  <c:v>161.424346342473</c:v>
                </c:pt>
                <c:pt idx="22107">
                  <c:v>161.40699916081499</c:v>
                </c:pt>
                <c:pt idx="22108">
                  <c:v>161.39918419373399</c:v>
                </c:pt>
                <c:pt idx="22109">
                  <c:v>161.39865830726299</c:v>
                </c:pt>
                <c:pt idx="22110">
                  <c:v>161.39829704081399</c:v>
                </c:pt>
                <c:pt idx="22111">
                  <c:v>161.36807664217301</c:v>
                </c:pt>
                <c:pt idx="22112">
                  <c:v>161.33710842657399</c:v>
                </c:pt>
                <c:pt idx="22113">
                  <c:v>161.32064287903901</c:v>
                </c:pt>
                <c:pt idx="22114">
                  <c:v>161.294574205934</c:v>
                </c:pt>
                <c:pt idx="22115">
                  <c:v>161.27583642357001</c:v>
                </c:pt>
                <c:pt idx="22116">
                  <c:v>161.27176480055499</c:v>
                </c:pt>
                <c:pt idx="22117">
                  <c:v>161.254053594872</c:v>
                </c:pt>
                <c:pt idx="22118">
                  <c:v>161.23689568864901</c:v>
                </c:pt>
                <c:pt idx="22119">
                  <c:v>161.235100853311</c:v>
                </c:pt>
                <c:pt idx="22120">
                  <c:v>161.20944433095201</c:v>
                </c:pt>
                <c:pt idx="22121">
                  <c:v>161.181967994106</c:v>
                </c:pt>
                <c:pt idx="22122">
                  <c:v>161.16920922952499</c:v>
                </c:pt>
                <c:pt idx="22123">
                  <c:v>161.16906825709299</c:v>
                </c:pt>
                <c:pt idx="22124">
                  <c:v>161.16023356290901</c:v>
                </c:pt>
                <c:pt idx="22125">
                  <c:v>161.14320555084899</c:v>
                </c:pt>
                <c:pt idx="22126">
                  <c:v>161.13528375189</c:v>
                </c:pt>
                <c:pt idx="22127">
                  <c:v>161.121287914584</c:v>
                </c:pt>
                <c:pt idx="22128">
                  <c:v>161.117735244877</c:v>
                </c:pt>
                <c:pt idx="22129">
                  <c:v>161.09585698567099</c:v>
                </c:pt>
                <c:pt idx="22130">
                  <c:v>161.09140986303299</c:v>
                </c:pt>
                <c:pt idx="22131">
                  <c:v>161.04744738641301</c:v>
                </c:pt>
                <c:pt idx="22132">
                  <c:v>161.04654128032399</c:v>
                </c:pt>
                <c:pt idx="22133">
                  <c:v>161.01910548103899</c:v>
                </c:pt>
                <c:pt idx="22134">
                  <c:v>161.005502377705</c:v>
                </c:pt>
                <c:pt idx="22135">
                  <c:v>160.970787134191</c:v>
                </c:pt>
                <c:pt idx="22136">
                  <c:v>160.966630205673</c:v>
                </c:pt>
                <c:pt idx="22137">
                  <c:v>160.91770353833999</c:v>
                </c:pt>
                <c:pt idx="22138">
                  <c:v>160.91153630479599</c:v>
                </c:pt>
                <c:pt idx="22139">
                  <c:v>160.910682976017</c:v>
                </c:pt>
                <c:pt idx="22140">
                  <c:v>160.90394652160199</c:v>
                </c:pt>
                <c:pt idx="22141">
                  <c:v>160.88748339438399</c:v>
                </c:pt>
                <c:pt idx="22142">
                  <c:v>160.875398382225</c:v>
                </c:pt>
                <c:pt idx="22143">
                  <c:v>160.86432428681999</c:v>
                </c:pt>
                <c:pt idx="22144">
                  <c:v>160.84908594217401</c:v>
                </c:pt>
                <c:pt idx="22145">
                  <c:v>160.833248006069</c:v>
                </c:pt>
                <c:pt idx="22146">
                  <c:v>160.82757934904899</c:v>
                </c:pt>
                <c:pt idx="22147">
                  <c:v>160.79700853849801</c:v>
                </c:pt>
                <c:pt idx="22148">
                  <c:v>160.75923096490899</c:v>
                </c:pt>
                <c:pt idx="22149">
                  <c:v>160.73620732904499</c:v>
                </c:pt>
                <c:pt idx="22150">
                  <c:v>160.707530357905</c:v>
                </c:pt>
                <c:pt idx="22151">
                  <c:v>160.651446717477</c:v>
                </c:pt>
                <c:pt idx="22152">
                  <c:v>160.62726549546099</c:v>
                </c:pt>
                <c:pt idx="22153">
                  <c:v>160.62592255361901</c:v>
                </c:pt>
                <c:pt idx="22154">
                  <c:v>160.60513715939501</c:v>
                </c:pt>
                <c:pt idx="22155">
                  <c:v>160.559149402125</c:v>
                </c:pt>
                <c:pt idx="22156">
                  <c:v>160.51310926759999</c:v>
                </c:pt>
                <c:pt idx="22157">
                  <c:v>160.48079529638301</c:v>
                </c:pt>
                <c:pt idx="22158">
                  <c:v>160.47105536651401</c:v>
                </c:pt>
                <c:pt idx="22159">
                  <c:v>160.46521054616599</c:v>
                </c:pt>
                <c:pt idx="22160">
                  <c:v>160.45347630831401</c:v>
                </c:pt>
                <c:pt idx="22161">
                  <c:v>160.432906398326</c:v>
                </c:pt>
                <c:pt idx="22162">
                  <c:v>160.43143145725699</c:v>
                </c:pt>
                <c:pt idx="22163">
                  <c:v>160.421780223127</c:v>
                </c:pt>
                <c:pt idx="22164">
                  <c:v>160.414908318237</c:v>
                </c:pt>
                <c:pt idx="22165">
                  <c:v>160.410850239186</c:v>
                </c:pt>
                <c:pt idx="22166">
                  <c:v>160.396842104862</c:v>
                </c:pt>
                <c:pt idx="22167">
                  <c:v>160.37797553065201</c:v>
                </c:pt>
                <c:pt idx="22168">
                  <c:v>160.35313059211501</c:v>
                </c:pt>
                <c:pt idx="22169">
                  <c:v>160.33979868317499</c:v>
                </c:pt>
                <c:pt idx="22170">
                  <c:v>160.32986921752601</c:v>
                </c:pt>
                <c:pt idx="22171">
                  <c:v>160.32904360777201</c:v>
                </c:pt>
                <c:pt idx="22172">
                  <c:v>160.32552900880199</c:v>
                </c:pt>
                <c:pt idx="22173">
                  <c:v>160.325174280808</c:v>
                </c:pt>
                <c:pt idx="22174">
                  <c:v>160.32397994027099</c:v>
                </c:pt>
                <c:pt idx="22175">
                  <c:v>160.32334882593099</c:v>
                </c:pt>
                <c:pt idx="22176">
                  <c:v>160.316360041309</c:v>
                </c:pt>
                <c:pt idx="22177">
                  <c:v>160.300547603729</c:v>
                </c:pt>
                <c:pt idx="22178">
                  <c:v>160.28224767562401</c:v>
                </c:pt>
                <c:pt idx="22179">
                  <c:v>160.258742461098</c:v>
                </c:pt>
                <c:pt idx="22180">
                  <c:v>160.25610600851101</c:v>
                </c:pt>
                <c:pt idx="22181">
                  <c:v>160.17853754159199</c:v>
                </c:pt>
                <c:pt idx="22182">
                  <c:v>160.17652089684799</c:v>
                </c:pt>
                <c:pt idx="22183">
                  <c:v>160.147536095079</c:v>
                </c:pt>
                <c:pt idx="22184">
                  <c:v>160.14556968974699</c:v>
                </c:pt>
                <c:pt idx="22185">
                  <c:v>160.11125436794799</c:v>
                </c:pt>
                <c:pt idx="22186">
                  <c:v>160.09904368706401</c:v>
                </c:pt>
                <c:pt idx="22187">
                  <c:v>160.08676104918601</c:v>
                </c:pt>
                <c:pt idx="22188">
                  <c:v>160.06214060011999</c:v>
                </c:pt>
                <c:pt idx="22189">
                  <c:v>160.05976303288799</c:v>
                </c:pt>
                <c:pt idx="22190">
                  <c:v>160.03110061472699</c:v>
                </c:pt>
                <c:pt idx="22191">
                  <c:v>160.03047821000999</c:v>
                </c:pt>
                <c:pt idx="22192">
                  <c:v>160.024643066127</c:v>
                </c:pt>
                <c:pt idx="22193">
                  <c:v>160.00595512647101</c:v>
                </c:pt>
                <c:pt idx="22194">
                  <c:v>160.00552833078001</c:v>
                </c:pt>
                <c:pt idx="22195">
                  <c:v>160.00095252488799</c:v>
                </c:pt>
                <c:pt idx="22196">
                  <c:v>159.953621412719</c:v>
                </c:pt>
                <c:pt idx="22197">
                  <c:v>159.92456914411699</c:v>
                </c:pt>
                <c:pt idx="22198">
                  <c:v>159.92439677949801</c:v>
                </c:pt>
                <c:pt idx="22199">
                  <c:v>159.92046095084299</c:v>
                </c:pt>
                <c:pt idx="22200">
                  <c:v>159.914104865273</c:v>
                </c:pt>
                <c:pt idx="22201">
                  <c:v>159.90966313563399</c:v>
                </c:pt>
                <c:pt idx="22202">
                  <c:v>159.88168309684599</c:v>
                </c:pt>
                <c:pt idx="22203">
                  <c:v>159.85086453725799</c:v>
                </c:pt>
                <c:pt idx="22204">
                  <c:v>159.84910980768501</c:v>
                </c:pt>
                <c:pt idx="22205">
                  <c:v>159.83242996128001</c:v>
                </c:pt>
                <c:pt idx="22206">
                  <c:v>159.805253801856</c:v>
                </c:pt>
                <c:pt idx="22207">
                  <c:v>159.79645531406501</c:v>
                </c:pt>
                <c:pt idx="22208">
                  <c:v>159.77139789178801</c:v>
                </c:pt>
                <c:pt idx="22209">
                  <c:v>159.74071134693801</c:v>
                </c:pt>
                <c:pt idx="22210">
                  <c:v>159.73923314643301</c:v>
                </c:pt>
                <c:pt idx="22211">
                  <c:v>159.71511272676301</c:v>
                </c:pt>
                <c:pt idx="22212">
                  <c:v>159.70715461062699</c:v>
                </c:pt>
                <c:pt idx="22213">
                  <c:v>159.69987452650901</c:v>
                </c:pt>
                <c:pt idx="22214">
                  <c:v>159.69132495867299</c:v>
                </c:pt>
                <c:pt idx="22215">
                  <c:v>159.669236087136</c:v>
                </c:pt>
                <c:pt idx="22216">
                  <c:v>159.66653418050799</c:v>
                </c:pt>
                <c:pt idx="22217">
                  <c:v>159.66455899576101</c:v>
                </c:pt>
                <c:pt idx="22218">
                  <c:v>159.65909189695799</c:v>
                </c:pt>
                <c:pt idx="22219">
                  <c:v>159.65609423183599</c:v>
                </c:pt>
                <c:pt idx="22220">
                  <c:v>159.65265446283601</c:v>
                </c:pt>
                <c:pt idx="22221">
                  <c:v>159.651131625689</c:v>
                </c:pt>
                <c:pt idx="22222">
                  <c:v>159.63283769178099</c:v>
                </c:pt>
                <c:pt idx="22223">
                  <c:v>159.626971855633</c:v>
                </c:pt>
                <c:pt idx="22224">
                  <c:v>159.59043498256801</c:v>
                </c:pt>
                <c:pt idx="22225">
                  <c:v>159.56661348703801</c:v>
                </c:pt>
                <c:pt idx="22226">
                  <c:v>159.565912649464</c:v>
                </c:pt>
                <c:pt idx="22227">
                  <c:v>159.55112639785199</c:v>
                </c:pt>
                <c:pt idx="22228">
                  <c:v>159.535578100165</c:v>
                </c:pt>
                <c:pt idx="22229">
                  <c:v>159.52173561682201</c:v>
                </c:pt>
                <c:pt idx="22230">
                  <c:v>159.51221469864899</c:v>
                </c:pt>
                <c:pt idx="22231">
                  <c:v>159.50576472865299</c:v>
                </c:pt>
                <c:pt idx="22232">
                  <c:v>159.47899399824399</c:v>
                </c:pt>
                <c:pt idx="22233">
                  <c:v>159.475391252111</c:v>
                </c:pt>
                <c:pt idx="22234">
                  <c:v>159.44691956652301</c:v>
                </c:pt>
                <c:pt idx="22235">
                  <c:v>159.42391734082801</c:v>
                </c:pt>
                <c:pt idx="22236">
                  <c:v>159.41342744874501</c:v>
                </c:pt>
                <c:pt idx="22237">
                  <c:v>159.38462996939299</c:v>
                </c:pt>
                <c:pt idx="22238">
                  <c:v>159.36426468228601</c:v>
                </c:pt>
                <c:pt idx="22239">
                  <c:v>159.32003318118899</c:v>
                </c:pt>
                <c:pt idx="22240">
                  <c:v>159.311876507172</c:v>
                </c:pt>
                <c:pt idx="22241">
                  <c:v>159.306090630261</c:v>
                </c:pt>
                <c:pt idx="22242">
                  <c:v>159.298288091442</c:v>
                </c:pt>
                <c:pt idx="22243">
                  <c:v>159.29059283601799</c:v>
                </c:pt>
                <c:pt idx="22244">
                  <c:v>159.27206723223901</c:v>
                </c:pt>
                <c:pt idx="22245">
                  <c:v>159.265242904796</c:v>
                </c:pt>
                <c:pt idx="22246">
                  <c:v>159.262173964217</c:v>
                </c:pt>
                <c:pt idx="22247">
                  <c:v>159.256230376285</c:v>
                </c:pt>
                <c:pt idx="22248">
                  <c:v>159.234060111068</c:v>
                </c:pt>
                <c:pt idx="22249">
                  <c:v>159.221650459274</c:v>
                </c:pt>
                <c:pt idx="22250">
                  <c:v>159.22124276844201</c:v>
                </c:pt>
                <c:pt idx="22251">
                  <c:v>159.21764383308499</c:v>
                </c:pt>
                <c:pt idx="22252">
                  <c:v>159.17379612192099</c:v>
                </c:pt>
                <c:pt idx="22253">
                  <c:v>159.15347713731501</c:v>
                </c:pt>
                <c:pt idx="22254">
                  <c:v>159.13816222258899</c:v>
                </c:pt>
                <c:pt idx="22255">
                  <c:v>159.12074942458901</c:v>
                </c:pt>
                <c:pt idx="22256">
                  <c:v>159.09988856727699</c:v>
                </c:pt>
                <c:pt idx="22257">
                  <c:v>159.08503058551801</c:v>
                </c:pt>
                <c:pt idx="22258">
                  <c:v>159.06269144334101</c:v>
                </c:pt>
                <c:pt idx="22259">
                  <c:v>159.060966937167</c:v>
                </c:pt>
                <c:pt idx="22260">
                  <c:v>159.05776690769599</c:v>
                </c:pt>
                <c:pt idx="22261">
                  <c:v>159.04280338647999</c:v>
                </c:pt>
                <c:pt idx="22262">
                  <c:v>159.028247049192</c:v>
                </c:pt>
                <c:pt idx="22263">
                  <c:v>159.01959974114101</c:v>
                </c:pt>
                <c:pt idx="22264">
                  <c:v>159.00364682415099</c:v>
                </c:pt>
                <c:pt idx="22265">
                  <c:v>158.99945483265199</c:v>
                </c:pt>
                <c:pt idx="22266">
                  <c:v>158.99581336533001</c:v>
                </c:pt>
                <c:pt idx="22267">
                  <c:v>158.99111958211901</c:v>
                </c:pt>
                <c:pt idx="22268">
                  <c:v>158.968108787548</c:v>
                </c:pt>
                <c:pt idx="22269">
                  <c:v>158.965801356101</c:v>
                </c:pt>
                <c:pt idx="22270">
                  <c:v>158.910312735959</c:v>
                </c:pt>
                <c:pt idx="22271">
                  <c:v>158.881399901381</c:v>
                </c:pt>
                <c:pt idx="22272">
                  <c:v>158.87756540882501</c:v>
                </c:pt>
                <c:pt idx="22273">
                  <c:v>158.812001292681</c:v>
                </c:pt>
                <c:pt idx="22274">
                  <c:v>158.800004736083</c:v>
                </c:pt>
                <c:pt idx="22275">
                  <c:v>158.779955890987</c:v>
                </c:pt>
                <c:pt idx="22276">
                  <c:v>158.77603914220799</c:v>
                </c:pt>
                <c:pt idx="22277">
                  <c:v>158.73810168772499</c:v>
                </c:pt>
                <c:pt idx="22278">
                  <c:v>158.71466756582501</c:v>
                </c:pt>
                <c:pt idx="22279">
                  <c:v>158.690316838689</c:v>
                </c:pt>
                <c:pt idx="22280">
                  <c:v>158.68627267932399</c:v>
                </c:pt>
                <c:pt idx="22281">
                  <c:v>158.668833290083</c:v>
                </c:pt>
                <c:pt idx="22282">
                  <c:v>158.647027465874</c:v>
                </c:pt>
                <c:pt idx="22283">
                  <c:v>158.618923644445</c:v>
                </c:pt>
                <c:pt idx="22284">
                  <c:v>158.61301161734701</c:v>
                </c:pt>
                <c:pt idx="22285">
                  <c:v>158.609486513478</c:v>
                </c:pt>
                <c:pt idx="22286">
                  <c:v>158.59422970942899</c:v>
                </c:pt>
                <c:pt idx="22287">
                  <c:v>158.581016323977</c:v>
                </c:pt>
                <c:pt idx="22288">
                  <c:v>158.570536891735</c:v>
                </c:pt>
                <c:pt idx="22289">
                  <c:v>158.56567655941299</c:v>
                </c:pt>
                <c:pt idx="22290">
                  <c:v>158.55482795425101</c:v>
                </c:pt>
                <c:pt idx="22291">
                  <c:v>158.54961751992801</c:v>
                </c:pt>
                <c:pt idx="22292">
                  <c:v>158.54218129027299</c:v>
                </c:pt>
                <c:pt idx="22293">
                  <c:v>158.52639494988301</c:v>
                </c:pt>
                <c:pt idx="22294">
                  <c:v>158.52458753363399</c:v>
                </c:pt>
                <c:pt idx="22295">
                  <c:v>158.52088699674999</c:v>
                </c:pt>
                <c:pt idx="22296">
                  <c:v>158.51461179091899</c:v>
                </c:pt>
                <c:pt idx="22297">
                  <c:v>158.505686189161</c:v>
                </c:pt>
                <c:pt idx="22298">
                  <c:v>158.472531077247</c:v>
                </c:pt>
                <c:pt idx="22299">
                  <c:v>158.472123125335</c:v>
                </c:pt>
                <c:pt idx="22300">
                  <c:v>158.44229321639801</c:v>
                </c:pt>
                <c:pt idx="22301">
                  <c:v>158.43686399986001</c:v>
                </c:pt>
                <c:pt idx="22302">
                  <c:v>158.41539983435499</c:v>
                </c:pt>
                <c:pt idx="22303">
                  <c:v>158.409405708831</c:v>
                </c:pt>
                <c:pt idx="22304">
                  <c:v>158.40766799604199</c:v>
                </c:pt>
                <c:pt idx="22305">
                  <c:v>158.38387739632199</c:v>
                </c:pt>
                <c:pt idx="22306">
                  <c:v>158.38301236828701</c:v>
                </c:pt>
                <c:pt idx="22307">
                  <c:v>158.35628705178999</c:v>
                </c:pt>
                <c:pt idx="22308">
                  <c:v>158.35617067129999</c:v>
                </c:pt>
                <c:pt idx="22309">
                  <c:v>158.32893027625701</c:v>
                </c:pt>
                <c:pt idx="22310">
                  <c:v>158.311776386415</c:v>
                </c:pt>
                <c:pt idx="22311">
                  <c:v>158.31107074865301</c:v>
                </c:pt>
                <c:pt idx="22312">
                  <c:v>158.28964189414</c:v>
                </c:pt>
                <c:pt idx="22313">
                  <c:v>158.27713419811499</c:v>
                </c:pt>
                <c:pt idx="22314">
                  <c:v>158.27500290849699</c:v>
                </c:pt>
                <c:pt idx="22315">
                  <c:v>158.26104675762801</c:v>
                </c:pt>
                <c:pt idx="22316">
                  <c:v>158.25617332304799</c:v>
                </c:pt>
                <c:pt idx="22317">
                  <c:v>158.24924419798401</c:v>
                </c:pt>
                <c:pt idx="22318">
                  <c:v>158.248573313516</c:v>
                </c:pt>
                <c:pt idx="22319">
                  <c:v>158.21763519629999</c:v>
                </c:pt>
                <c:pt idx="22320">
                  <c:v>158.20663756331501</c:v>
                </c:pt>
                <c:pt idx="22321">
                  <c:v>158.19757061252599</c:v>
                </c:pt>
                <c:pt idx="22322">
                  <c:v>158.195847677692</c:v>
                </c:pt>
                <c:pt idx="22323">
                  <c:v>158.194253389587</c:v>
                </c:pt>
                <c:pt idx="22324">
                  <c:v>158.18771987562999</c:v>
                </c:pt>
                <c:pt idx="22325">
                  <c:v>158.183759698356</c:v>
                </c:pt>
                <c:pt idx="22326">
                  <c:v>158.150088585806</c:v>
                </c:pt>
                <c:pt idx="22327">
                  <c:v>158.14321360855999</c:v>
                </c:pt>
                <c:pt idx="22328">
                  <c:v>158.136405544425</c:v>
                </c:pt>
                <c:pt idx="22329">
                  <c:v>158.11530984677401</c:v>
                </c:pt>
                <c:pt idx="22330">
                  <c:v>158.11217144299599</c:v>
                </c:pt>
                <c:pt idx="22331">
                  <c:v>158.09947704431201</c:v>
                </c:pt>
                <c:pt idx="22332">
                  <c:v>158.09455349869401</c:v>
                </c:pt>
                <c:pt idx="22333">
                  <c:v>158.084137778637</c:v>
                </c:pt>
                <c:pt idx="22334">
                  <c:v>158.061755575251</c:v>
                </c:pt>
                <c:pt idx="22335">
                  <c:v>158.04745628337901</c:v>
                </c:pt>
                <c:pt idx="22336">
                  <c:v>157.995884979257</c:v>
                </c:pt>
                <c:pt idx="22337">
                  <c:v>157.99569658084999</c:v>
                </c:pt>
                <c:pt idx="22338">
                  <c:v>157.99443274022099</c:v>
                </c:pt>
                <c:pt idx="22339">
                  <c:v>157.99060397699699</c:v>
                </c:pt>
                <c:pt idx="22340">
                  <c:v>157.98951853462501</c:v>
                </c:pt>
                <c:pt idx="22341">
                  <c:v>157.985213287813</c:v>
                </c:pt>
                <c:pt idx="22342">
                  <c:v>157.971044146141</c:v>
                </c:pt>
                <c:pt idx="22343">
                  <c:v>157.96433652538701</c:v>
                </c:pt>
                <c:pt idx="22344">
                  <c:v>157.95828657643199</c:v>
                </c:pt>
                <c:pt idx="22345">
                  <c:v>157.95707696542499</c:v>
                </c:pt>
                <c:pt idx="22346">
                  <c:v>157.95166528908101</c:v>
                </c:pt>
                <c:pt idx="22347">
                  <c:v>157.94362619598499</c:v>
                </c:pt>
                <c:pt idx="22348">
                  <c:v>157.93879310358099</c:v>
                </c:pt>
                <c:pt idx="22349">
                  <c:v>157.92077045157501</c:v>
                </c:pt>
                <c:pt idx="22350">
                  <c:v>157.875649520791</c:v>
                </c:pt>
                <c:pt idx="22351">
                  <c:v>157.83260845475101</c:v>
                </c:pt>
                <c:pt idx="22352">
                  <c:v>157.82295281372501</c:v>
                </c:pt>
                <c:pt idx="22353">
                  <c:v>157.822724212666</c:v>
                </c:pt>
                <c:pt idx="22354">
                  <c:v>157.818834864232</c:v>
                </c:pt>
                <c:pt idx="22355">
                  <c:v>157.810961395199</c:v>
                </c:pt>
                <c:pt idx="22356">
                  <c:v>157.80999743474999</c:v>
                </c:pt>
                <c:pt idx="22357">
                  <c:v>157.80741943692601</c:v>
                </c:pt>
                <c:pt idx="22358">
                  <c:v>157.748725222769</c:v>
                </c:pt>
                <c:pt idx="22359">
                  <c:v>157.742411929355</c:v>
                </c:pt>
                <c:pt idx="22360">
                  <c:v>157.727164275505</c:v>
                </c:pt>
                <c:pt idx="22361">
                  <c:v>157.70392214447099</c:v>
                </c:pt>
                <c:pt idx="22362">
                  <c:v>157.69378561351701</c:v>
                </c:pt>
                <c:pt idx="22363">
                  <c:v>157.679091567798</c:v>
                </c:pt>
                <c:pt idx="22364">
                  <c:v>157.67544624626399</c:v>
                </c:pt>
                <c:pt idx="22365">
                  <c:v>157.66815591605999</c:v>
                </c:pt>
                <c:pt idx="22366">
                  <c:v>157.66441989801899</c:v>
                </c:pt>
                <c:pt idx="22367">
                  <c:v>157.664156816408</c:v>
                </c:pt>
                <c:pt idx="22368">
                  <c:v>157.656253203277</c:v>
                </c:pt>
                <c:pt idx="22369">
                  <c:v>157.650209261496</c:v>
                </c:pt>
                <c:pt idx="22370">
                  <c:v>157.64060387660999</c:v>
                </c:pt>
                <c:pt idx="22371">
                  <c:v>157.62626006471899</c:v>
                </c:pt>
                <c:pt idx="22372">
                  <c:v>157.61504206193899</c:v>
                </c:pt>
                <c:pt idx="22373">
                  <c:v>157.593955639006</c:v>
                </c:pt>
                <c:pt idx="22374">
                  <c:v>157.58569731884799</c:v>
                </c:pt>
                <c:pt idx="22375">
                  <c:v>157.566711263678</c:v>
                </c:pt>
                <c:pt idx="22376">
                  <c:v>157.56179864836</c:v>
                </c:pt>
                <c:pt idx="22377">
                  <c:v>157.55293356321801</c:v>
                </c:pt>
                <c:pt idx="22378">
                  <c:v>157.538835029334</c:v>
                </c:pt>
                <c:pt idx="22379">
                  <c:v>157.50299707534401</c:v>
                </c:pt>
                <c:pt idx="22380">
                  <c:v>157.47952915847</c:v>
                </c:pt>
                <c:pt idx="22381">
                  <c:v>157.463431731745</c:v>
                </c:pt>
                <c:pt idx="22382">
                  <c:v>157.45796958831099</c:v>
                </c:pt>
                <c:pt idx="22383">
                  <c:v>157.44490938838899</c:v>
                </c:pt>
                <c:pt idx="22384">
                  <c:v>157.425353956815</c:v>
                </c:pt>
                <c:pt idx="22385">
                  <c:v>157.41262916155</c:v>
                </c:pt>
                <c:pt idx="22386">
                  <c:v>157.401532221259</c:v>
                </c:pt>
                <c:pt idx="22387">
                  <c:v>157.360336612411</c:v>
                </c:pt>
                <c:pt idx="22388">
                  <c:v>157.34382887723399</c:v>
                </c:pt>
                <c:pt idx="22389">
                  <c:v>157.33668964233701</c:v>
                </c:pt>
                <c:pt idx="22390">
                  <c:v>157.330955823446</c:v>
                </c:pt>
                <c:pt idx="22391">
                  <c:v>157.270712883264</c:v>
                </c:pt>
                <c:pt idx="22392">
                  <c:v>157.21493008747501</c:v>
                </c:pt>
                <c:pt idx="22393">
                  <c:v>157.21214663716501</c:v>
                </c:pt>
                <c:pt idx="22394">
                  <c:v>157.21101114533701</c:v>
                </c:pt>
                <c:pt idx="22395">
                  <c:v>157.20874515021299</c:v>
                </c:pt>
                <c:pt idx="22396">
                  <c:v>157.198493187156</c:v>
                </c:pt>
                <c:pt idx="22397">
                  <c:v>157.18374731460401</c:v>
                </c:pt>
                <c:pt idx="22398">
                  <c:v>157.17554841840101</c:v>
                </c:pt>
                <c:pt idx="22399">
                  <c:v>157.17393588311299</c:v>
                </c:pt>
                <c:pt idx="22400">
                  <c:v>157.166065895457</c:v>
                </c:pt>
                <c:pt idx="22401">
                  <c:v>157.159850096425</c:v>
                </c:pt>
                <c:pt idx="22402">
                  <c:v>157.15032197868999</c:v>
                </c:pt>
                <c:pt idx="22403">
                  <c:v>157.147142312498</c:v>
                </c:pt>
                <c:pt idx="22404">
                  <c:v>157.13874073583</c:v>
                </c:pt>
                <c:pt idx="22405">
                  <c:v>157.13351110644399</c:v>
                </c:pt>
                <c:pt idx="22406">
                  <c:v>157.130527347331</c:v>
                </c:pt>
                <c:pt idx="22407">
                  <c:v>157.129420946501</c:v>
                </c:pt>
                <c:pt idx="22408">
                  <c:v>157.11376987695101</c:v>
                </c:pt>
                <c:pt idx="22409">
                  <c:v>157.112097342976</c:v>
                </c:pt>
                <c:pt idx="22410">
                  <c:v>157.09437456762501</c:v>
                </c:pt>
                <c:pt idx="22411">
                  <c:v>157.08924783842201</c:v>
                </c:pt>
                <c:pt idx="22412">
                  <c:v>157.084187355073</c:v>
                </c:pt>
                <c:pt idx="22413">
                  <c:v>157.07908241545201</c:v>
                </c:pt>
                <c:pt idx="22414">
                  <c:v>157.07710014306301</c:v>
                </c:pt>
                <c:pt idx="22415">
                  <c:v>157.071530998687</c:v>
                </c:pt>
                <c:pt idx="22416">
                  <c:v>157.04393890953699</c:v>
                </c:pt>
                <c:pt idx="22417">
                  <c:v>157.035043458263</c:v>
                </c:pt>
                <c:pt idx="22418">
                  <c:v>157.00734902042601</c:v>
                </c:pt>
                <c:pt idx="22419">
                  <c:v>157.002982869531</c:v>
                </c:pt>
                <c:pt idx="22420">
                  <c:v>157.00231030517699</c:v>
                </c:pt>
                <c:pt idx="22421">
                  <c:v>156.98818861495701</c:v>
                </c:pt>
                <c:pt idx="22422">
                  <c:v>156.939968129194</c:v>
                </c:pt>
                <c:pt idx="22423">
                  <c:v>156.93374799909699</c:v>
                </c:pt>
                <c:pt idx="22424">
                  <c:v>156.93011705461601</c:v>
                </c:pt>
                <c:pt idx="22425">
                  <c:v>156.92406759578401</c:v>
                </c:pt>
                <c:pt idx="22426">
                  <c:v>156.90670562170001</c:v>
                </c:pt>
                <c:pt idx="22427">
                  <c:v>156.904922425282</c:v>
                </c:pt>
                <c:pt idx="22428">
                  <c:v>156.90428495998901</c:v>
                </c:pt>
                <c:pt idx="22429">
                  <c:v>156.902462989225</c:v>
                </c:pt>
                <c:pt idx="22430">
                  <c:v>156.88651926932999</c:v>
                </c:pt>
                <c:pt idx="22431">
                  <c:v>156.881958834812</c:v>
                </c:pt>
                <c:pt idx="22432">
                  <c:v>156.87827426438901</c:v>
                </c:pt>
                <c:pt idx="22433">
                  <c:v>156.86776621249999</c:v>
                </c:pt>
                <c:pt idx="22434">
                  <c:v>156.82929528416199</c:v>
                </c:pt>
                <c:pt idx="22435">
                  <c:v>156.819875974008</c:v>
                </c:pt>
                <c:pt idx="22436">
                  <c:v>156.79038219617101</c:v>
                </c:pt>
                <c:pt idx="22437">
                  <c:v>156.78490720320801</c:v>
                </c:pt>
                <c:pt idx="22438">
                  <c:v>156.78264464342701</c:v>
                </c:pt>
                <c:pt idx="22439">
                  <c:v>156.78168320453</c:v>
                </c:pt>
                <c:pt idx="22440">
                  <c:v>156.756477563293</c:v>
                </c:pt>
                <c:pt idx="22441">
                  <c:v>156.74849024162401</c:v>
                </c:pt>
                <c:pt idx="22442">
                  <c:v>156.73644120085501</c:v>
                </c:pt>
                <c:pt idx="22443">
                  <c:v>156.73305185894</c:v>
                </c:pt>
                <c:pt idx="22444">
                  <c:v>156.729245968154</c:v>
                </c:pt>
                <c:pt idx="22445">
                  <c:v>156.72495810423001</c:v>
                </c:pt>
                <c:pt idx="22446">
                  <c:v>156.71874454541299</c:v>
                </c:pt>
                <c:pt idx="22447">
                  <c:v>156.71311603356099</c:v>
                </c:pt>
                <c:pt idx="22448">
                  <c:v>156.70820706095199</c:v>
                </c:pt>
                <c:pt idx="22449">
                  <c:v>156.691066367085</c:v>
                </c:pt>
                <c:pt idx="22450">
                  <c:v>156.677112670149</c:v>
                </c:pt>
                <c:pt idx="22451">
                  <c:v>156.67388917780701</c:v>
                </c:pt>
                <c:pt idx="22452">
                  <c:v>156.66733857825</c:v>
                </c:pt>
                <c:pt idx="22453">
                  <c:v>156.634404363426</c:v>
                </c:pt>
                <c:pt idx="22454">
                  <c:v>156.63436210417399</c:v>
                </c:pt>
                <c:pt idx="22455">
                  <c:v>156.634158263789</c:v>
                </c:pt>
                <c:pt idx="22456">
                  <c:v>156.626311861934</c:v>
                </c:pt>
                <c:pt idx="22457">
                  <c:v>156.618789525979</c:v>
                </c:pt>
                <c:pt idx="22458">
                  <c:v>156.615208607694</c:v>
                </c:pt>
                <c:pt idx="22459">
                  <c:v>156.60313916458901</c:v>
                </c:pt>
                <c:pt idx="22460">
                  <c:v>156.58703083860499</c:v>
                </c:pt>
                <c:pt idx="22461">
                  <c:v>156.58469894558201</c:v>
                </c:pt>
                <c:pt idx="22462">
                  <c:v>156.576135557486</c:v>
                </c:pt>
                <c:pt idx="22463">
                  <c:v>156.53396749253201</c:v>
                </c:pt>
                <c:pt idx="22464">
                  <c:v>156.51775322390699</c:v>
                </c:pt>
                <c:pt idx="22465">
                  <c:v>156.47871894415999</c:v>
                </c:pt>
                <c:pt idx="22466">
                  <c:v>156.46914881649499</c:v>
                </c:pt>
                <c:pt idx="22467">
                  <c:v>156.46704852398301</c:v>
                </c:pt>
                <c:pt idx="22468">
                  <c:v>156.45883754739299</c:v>
                </c:pt>
                <c:pt idx="22469">
                  <c:v>156.450208605423</c:v>
                </c:pt>
                <c:pt idx="22470">
                  <c:v>156.44954778500701</c:v>
                </c:pt>
                <c:pt idx="22471">
                  <c:v>156.42773286787801</c:v>
                </c:pt>
                <c:pt idx="22472">
                  <c:v>156.42664107835199</c:v>
                </c:pt>
                <c:pt idx="22473">
                  <c:v>156.41927028207601</c:v>
                </c:pt>
                <c:pt idx="22474">
                  <c:v>156.41807169247201</c:v>
                </c:pt>
                <c:pt idx="22475">
                  <c:v>156.412526242002</c:v>
                </c:pt>
                <c:pt idx="22476">
                  <c:v>156.409044086774</c:v>
                </c:pt>
                <c:pt idx="22477">
                  <c:v>156.405058542045</c:v>
                </c:pt>
                <c:pt idx="22478">
                  <c:v>156.397069502238</c:v>
                </c:pt>
                <c:pt idx="22479">
                  <c:v>156.38466046943401</c:v>
                </c:pt>
                <c:pt idx="22480">
                  <c:v>156.38233443795599</c:v>
                </c:pt>
                <c:pt idx="22481">
                  <c:v>156.37485568513</c:v>
                </c:pt>
                <c:pt idx="22482">
                  <c:v>156.372979249796</c:v>
                </c:pt>
                <c:pt idx="22483">
                  <c:v>156.36213523991199</c:v>
                </c:pt>
                <c:pt idx="22484">
                  <c:v>156.35511111617899</c:v>
                </c:pt>
                <c:pt idx="22485">
                  <c:v>156.34273697686601</c:v>
                </c:pt>
                <c:pt idx="22486">
                  <c:v>156.31810070461901</c:v>
                </c:pt>
                <c:pt idx="22487">
                  <c:v>156.29562531361501</c:v>
                </c:pt>
                <c:pt idx="22488">
                  <c:v>156.29380090333601</c:v>
                </c:pt>
                <c:pt idx="22489">
                  <c:v>156.292623256914</c:v>
                </c:pt>
                <c:pt idx="22490">
                  <c:v>156.26820779004001</c:v>
                </c:pt>
                <c:pt idx="22491">
                  <c:v>156.25736283714301</c:v>
                </c:pt>
                <c:pt idx="22492">
                  <c:v>156.25512402523501</c:v>
                </c:pt>
                <c:pt idx="22493">
                  <c:v>156.25404178059799</c:v>
                </c:pt>
                <c:pt idx="22494">
                  <c:v>156.24493453102099</c:v>
                </c:pt>
                <c:pt idx="22495">
                  <c:v>156.24062876022199</c:v>
                </c:pt>
                <c:pt idx="22496">
                  <c:v>156.21909558628701</c:v>
                </c:pt>
                <c:pt idx="22497">
                  <c:v>156.195109933309</c:v>
                </c:pt>
                <c:pt idx="22498">
                  <c:v>156.18129912632301</c:v>
                </c:pt>
                <c:pt idx="22499">
                  <c:v>156.16775692030899</c:v>
                </c:pt>
                <c:pt idx="22500">
                  <c:v>156.13667271783601</c:v>
                </c:pt>
                <c:pt idx="22501">
                  <c:v>156.135893909711</c:v>
                </c:pt>
                <c:pt idx="22502">
                  <c:v>156.12350147813299</c:v>
                </c:pt>
                <c:pt idx="22503">
                  <c:v>156.12157156167601</c:v>
                </c:pt>
                <c:pt idx="22504">
                  <c:v>156.11195260961901</c:v>
                </c:pt>
                <c:pt idx="22505">
                  <c:v>156.08506242768101</c:v>
                </c:pt>
                <c:pt idx="22506">
                  <c:v>156.07014750520901</c:v>
                </c:pt>
                <c:pt idx="22507">
                  <c:v>156.05908758811401</c:v>
                </c:pt>
                <c:pt idx="22508">
                  <c:v>156.04620205845299</c:v>
                </c:pt>
                <c:pt idx="22509">
                  <c:v>156.03454936544199</c:v>
                </c:pt>
                <c:pt idx="22510">
                  <c:v>156.03338198229099</c:v>
                </c:pt>
                <c:pt idx="22511">
                  <c:v>156.019214330328</c:v>
                </c:pt>
                <c:pt idx="22512">
                  <c:v>156.01699147150799</c:v>
                </c:pt>
                <c:pt idx="22513">
                  <c:v>155.97904239925299</c:v>
                </c:pt>
                <c:pt idx="22514">
                  <c:v>155.96561714248401</c:v>
                </c:pt>
                <c:pt idx="22515">
                  <c:v>155.94552538499099</c:v>
                </c:pt>
                <c:pt idx="22516">
                  <c:v>155.94229923243299</c:v>
                </c:pt>
                <c:pt idx="22517">
                  <c:v>155.93422429415901</c:v>
                </c:pt>
                <c:pt idx="22518">
                  <c:v>155.924498894186</c:v>
                </c:pt>
                <c:pt idx="22519">
                  <c:v>155.92201335791501</c:v>
                </c:pt>
                <c:pt idx="22520">
                  <c:v>155.91313108827401</c:v>
                </c:pt>
                <c:pt idx="22521">
                  <c:v>155.89938240423501</c:v>
                </c:pt>
                <c:pt idx="22522">
                  <c:v>155.89878207034701</c:v>
                </c:pt>
                <c:pt idx="22523">
                  <c:v>155.898412798034</c:v>
                </c:pt>
                <c:pt idx="22524">
                  <c:v>155.89401857279799</c:v>
                </c:pt>
                <c:pt idx="22525">
                  <c:v>155.87955862814599</c:v>
                </c:pt>
                <c:pt idx="22526">
                  <c:v>155.87564134934701</c:v>
                </c:pt>
                <c:pt idx="22527">
                  <c:v>155.87546126503901</c:v>
                </c:pt>
                <c:pt idx="22528">
                  <c:v>155.87110350923999</c:v>
                </c:pt>
                <c:pt idx="22529">
                  <c:v>155.86880416653599</c:v>
                </c:pt>
                <c:pt idx="22530">
                  <c:v>155.867323867187</c:v>
                </c:pt>
                <c:pt idx="22531">
                  <c:v>155.85196179006999</c:v>
                </c:pt>
                <c:pt idx="22532">
                  <c:v>155.850299026372</c:v>
                </c:pt>
                <c:pt idx="22533">
                  <c:v>155.837333965227</c:v>
                </c:pt>
                <c:pt idx="22534">
                  <c:v>155.829906123348</c:v>
                </c:pt>
                <c:pt idx="22535">
                  <c:v>155.827492337075</c:v>
                </c:pt>
                <c:pt idx="22536">
                  <c:v>155.81947145543</c:v>
                </c:pt>
                <c:pt idx="22537">
                  <c:v>155.783126165109</c:v>
                </c:pt>
                <c:pt idx="22538">
                  <c:v>155.708773529409</c:v>
                </c:pt>
                <c:pt idx="22539">
                  <c:v>155.70705816054701</c:v>
                </c:pt>
                <c:pt idx="22540">
                  <c:v>155.70211118581</c:v>
                </c:pt>
                <c:pt idx="22541">
                  <c:v>155.67928130362199</c:v>
                </c:pt>
                <c:pt idx="22542">
                  <c:v>155.63918581522699</c:v>
                </c:pt>
                <c:pt idx="22543">
                  <c:v>155.63496820583299</c:v>
                </c:pt>
                <c:pt idx="22544">
                  <c:v>155.6246773782</c:v>
                </c:pt>
                <c:pt idx="22545">
                  <c:v>155.623530449133</c:v>
                </c:pt>
                <c:pt idx="22546">
                  <c:v>155.619310750518</c:v>
                </c:pt>
                <c:pt idx="22547">
                  <c:v>155.605166777222</c:v>
                </c:pt>
                <c:pt idx="22548">
                  <c:v>155.60425694839299</c:v>
                </c:pt>
                <c:pt idx="22549">
                  <c:v>155.58227904413801</c:v>
                </c:pt>
                <c:pt idx="22550">
                  <c:v>155.58183711497799</c:v>
                </c:pt>
                <c:pt idx="22551">
                  <c:v>155.57535042121401</c:v>
                </c:pt>
                <c:pt idx="22552">
                  <c:v>155.574518133201</c:v>
                </c:pt>
                <c:pt idx="22553">
                  <c:v>155.561267269729</c:v>
                </c:pt>
                <c:pt idx="22554">
                  <c:v>155.550196376222</c:v>
                </c:pt>
                <c:pt idx="22555">
                  <c:v>155.534124500525</c:v>
                </c:pt>
                <c:pt idx="22556">
                  <c:v>155.51645617540501</c:v>
                </c:pt>
                <c:pt idx="22557">
                  <c:v>155.51585464623699</c:v>
                </c:pt>
                <c:pt idx="22558">
                  <c:v>155.507714835673</c:v>
                </c:pt>
                <c:pt idx="22559">
                  <c:v>155.496425077846</c:v>
                </c:pt>
                <c:pt idx="22560">
                  <c:v>155.460298362891</c:v>
                </c:pt>
                <c:pt idx="22561">
                  <c:v>155.453004269996</c:v>
                </c:pt>
                <c:pt idx="22562">
                  <c:v>155.42625444847801</c:v>
                </c:pt>
                <c:pt idx="22563">
                  <c:v>155.41494857558399</c:v>
                </c:pt>
                <c:pt idx="22564">
                  <c:v>155.412360413306</c:v>
                </c:pt>
                <c:pt idx="22565">
                  <c:v>155.38126468736101</c:v>
                </c:pt>
                <c:pt idx="22566">
                  <c:v>155.37938885644101</c:v>
                </c:pt>
                <c:pt idx="22567">
                  <c:v>155.36615050271101</c:v>
                </c:pt>
                <c:pt idx="22568">
                  <c:v>155.36574171015599</c:v>
                </c:pt>
                <c:pt idx="22569">
                  <c:v>155.35897270470801</c:v>
                </c:pt>
                <c:pt idx="22570">
                  <c:v>155.35213354064399</c:v>
                </c:pt>
                <c:pt idx="22571">
                  <c:v>155.34341165179299</c:v>
                </c:pt>
                <c:pt idx="22572">
                  <c:v>155.34329813283301</c:v>
                </c:pt>
                <c:pt idx="22573">
                  <c:v>155.33165952824299</c:v>
                </c:pt>
                <c:pt idx="22574">
                  <c:v>155.32621498544299</c:v>
                </c:pt>
                <c:pt idx="22575">
                  <c:v>155.32160659173701</c:v>
                </c:pt>
                <c:pt idx="22576">
                  <c:v>155.318390276949</c:v>
                </c:pt>
                <c:pt idx="22577">
                  <c:v>155.312393163971</c:v>
                </c:pt>
                <c:pt idx="22578">
                  <c:v>155.29319589887299</c:v>
                </c:pt>
                <c:pt idx="22579">
                  <c:v>155.28874620852</c:v>
                </c:pt>
                <c:pt idx="22580">
                  <c:v>155.282034892365</c:v>
                </c:pt>
                <c:pt idx="22581">
                  <c:v>155.27407814297601</c:v>
                </c:pt>
                <c:pt idx="22582">
                  <c:v>155.27304738791699</c:v>
                </c:pt>
                <c:pt idx="22583">
                  <c:v>155.25729607363101</c:v>
                </c:pt>
                <c:pt idx="22584">
                  <c:v>155.256240602281</c:v>
                </c:pt>
                <c:pt idx="22585">
                  <c:v>155.25337951109799</c:v>
                </c:pt>
                <c:pt idx="22586">
                  <c:v>155.24386813652001</c:v>
                </c:pt>
                <c:pt idx="22587">
                  <c:v>155.23765556979299</c:v>
                </c:pt>
                <c:pt idx="22588">
                  <c:v>155.23448881266401</c:v>
                </c:pt>
                <c:pt idx="22589">
                  <c:v>155.23436262259801</c:v>
                </c:pt>
                <c:pt idx="22590">
                  <c:v>155.23385417889199</c:v>
                </c:pt>
                <c:pt idx="22591">
                  <c:v>155.23233231146099</c:v>
                </c:pt>
                <c:pt idx="22592">
                  <c:v>155.209737821841</c:v>
                </c:pt>
                <c:pt idx="22593">
                  <c:v>155.199917390949</c:v>
                </c:pt>
                <c:pt idx="22594">
                  <c:v>155.17711905687901</c:v>
                </c:pt>
                <c:pt idx="22595">
                  <c:v>155.167232717242</c:v>
                </c:pt>
                <c:pt idx="22596">
                  <c:v>155.15043609804201</c:v>
                </c:pt>
                <c:pt idx="22597">
                  <c:v>155.14752724790301</c:v>
                </c:pt>
                <c:pt idx="22598">
                  <c:v>155.13987947857299</c:v>
                </c:pt>
                <c:pt idx="22599">
                  <c:v>155.13951458712901</c:v>
                </c:pt>
                <c:pt idx="22600">
                  <c:v>155.13656231080799</c:v>
                </c:pt>
                <c:pt idx="22601">
                  <c:v>155.13054976954101</c:v>
                </c:pt>
                <c:pt idx="22602">
                  <c:v>155.107757078757</c:v>
                </c:pt>
                <c:pt idx="22603">
                  <c:v>155.10184512500601</c:v>
                </c:pt>
                <c:pt idx="22604">
                  <c:v>155.098486169952</c:v>
                </c:pt>
                <c:pt idx="22605">
                  <c:v>155.08544369264601</c:v>
                </c:pt>
                <c:pt idx="22606">
                  <c:v>155.06961725033699</c:v>
                </c:pt>
                <c:pt idx="22607">
                  <c:v>155.06533967149301</c:v>
                </c:pt>
                <c:pt idx="22608">
                  <c:v>155.063330374423</c:v>
                </c:pt>
                <c:pt idx="22609">
                  <c:v>155.04380229421901</c:v>
                </c:pt>
                <c:pt idx="22610">
                  <c:v>155.040576363306</c:v>
                </c:pt>
                <c:pt idx="22611">
                  <c:v>155.03372619846999</c:v>
                </c:pt>
                <c:pt idx="22612">
                  <c:v>155.025463632813</c:v>
                </c:pt>
                <c:pt idx="22613">
                  <c:v>155.02511392606101</c:v>
                </c:pt>
                <c:pt idx="22614">
                  <c:v>155.02096460814101</c:v>
                </c:pt>
                <c:pt idx="22615">
                  <c:v>155.016940444418</c:v>
                </c:pt>
                <c:pt idx="22616">
                  <c:v>154.98068774082401</c:v>
                </c:pt>
                <c:pt idx="22617">
                  <c:v>154.96968321726601</c:v>
                </c:pt>
                <c:pt idx="22618">
                  <c:v>154.969645759862</c:v>
                </c:pt>
                <c:pt idx="22619">
                  <c:v>154.96872328280699</c:v>
                </c:pt>
                <c:pt idx="22620">
                  <c:v>154.95488145769201</c:v>
                </c:pt>
                <c:pt idx="22621">
                  <c:v>154.951801839258</c:v>
                </c:pt>
                <c:pt idx="22622">
                  <c:v>154.947608842986</c:v>
                </c:pt>
                <c:pt idx="22623">
                  <c:v>154.942264499732</c:v>
                </c:pt>
                <c:pt idx="22624">
                  <c:v>154.93729233902499</c:v>
                </c:pt>
                <c:pt idx="22625">
                  <c:v>154.93127241543999</c:v>
                </c:pt>
                <c:pt idx="22626">
                  <c:v>154.921638201382</c:v>
                </c:pt>
                <c:pt idx="22627">
                  <c:v>154.917812429669</c:v>
                </c:pt>
                <c:pt idx="22628">
                  <c:v>154.915495853453</c:v>
                </c:pt>
                <c:pt idx="22629">
                  <c:v>154.913560223106</c:v>
                </c:pt>
                <c:pt idx="22630">
                  <c:v>154.90827559629699</c:v>
                </c:pt>
                <c:pt idx="22631">
                  <c:v>154.90260225857401</c:v>
                </c:pt>
                <c:pt idx="22632">
                  <c:v>154.89483063168001</c:v>
                </c:pt>
                <c:pt idx="22633">
                  <c:v>154.878942333834</c:v>
                </c:pt>
                <c:pt idx="22634">
                  <c:v>154.86374470249999</c:v>
                </c:pt>
                <c:pt idx="22635">
                  <c:v>154.84875486316699</c:v>
                </c:pt>
                <c:pt idx="22636">
                  <c:v>154.84579431666501</c:v>
                </c:pt>
                <c:pt idx="22637">
                  <c:v>154.84082190764099</c:v>
                </c:pt>
                <c:pt idx="22638">
                  <c:v>154.83020934118201</c:v>
                </c:pt>
                <c:pt idx="22639">
                  <c:v>154.81530452239301</c:v>
                </c:pt>
                <c:pt idx="22640">
                  <c:v>154.807684670176</c:v>
                </c:pt>
                <c:pt idx="22641">
                  <c:v>154.800384914788</c:v>
                </c:pt>
                <c:pt idx="22642">
                  <c:v>154.791013117971</c:v>
                </c:pt>
                <c:pt idx="22643">
                  <c:v>154.77463363244999</c:v>
                </c:pt>
                <c:pt idx="22644">
                  <c:v>154.76445742503199</c:v>
                </c:pt>
                <c:pt idx="22645">
                  <c:v>154.75432116964899</c:v>
                </c:pt>
                <c:pt idx="22646">
                  <c:v>154.75367433147201</c:v>
                </c:pt>
                <c:pt idx="22647">
                  <c:v>154.753173806153</c:v>
                </c:pt>
                <c:pt idx="22648">
                  <c:v>154.75287842351301</c:v>
                </c:pt>
                <c:pt idx="22649">
                  <c:v>154.749358102814</c:v>
                </c:pt>
                <c:pt idx="22650">
                  <c:v>154.71657807161799</c:v>
                </c:pt>
                <c:pt idx="22651">
                  <c:v>154.71584745190401</c:v>
                </c:pt>
                <c:pt idx="22652">
                  <c:v>154.71192534932899</c:v>
                </c:pt>
                <c:pt idx="22653">
                  <c:v>154.71016574690299</c:v>
                </c:pt>
                <c:pt idx="22654">
                  <c:v>154.70493685378199</c:v>
                </c:pt>
                <c:pt idx="22655">
                  <c:v>154.70057093216201</c:v>
                </c:pt>
                <c:pt idx="22656">
                  <c:v>154.689929120546</c:v>
                </c:pt>
                <c:pt idx="22657">
                  <c:v>154.68312527996699</c:v>
                </c:pt>
                <c:pt idx="22658">
                  <c:v>154.67449623965601</c:v>
                </c:pt>
                <c:pt idx="22659">
                  <c:v>154.66555263916601</c:v>
                </c:pt>
                <c:pt idx="22660">
                  <c:v>154.66460925164</c:v>
                </c:pt>
                <c:pt idx="22661">
                  <c:v>154.66352615053</c:v>
                </c:pt>
                <c:pt idx="22662">
                  <c:v>154.660800517013</c:v>
                </c:pt>
                <c:pt idx="22663">
                  <c:v>154.65977454264299</c:v>
                </c:pt>
                <c:pt idx="22664">
                  <c:v>154.656308906655</c:v>
                </c:pt>
                <c:pt idx="22665">
                  <c:v>154.648200726716</c:v>
                </c:pt>
                <c:pt idx="22666">
                  <c:v>154.64552105013399</c:v>
                </c:pt>
                <c:pt idx="22667">
                  <c:v>154.62717236047499</c:v>
                </c:pt>
                <c:pt idx="22668">
                  <c:v>154.62081882874199</c:v>
                </c:pt>
                <c:pt idx="22669">
                  <c:v>154.61753447282601</c:v>
                </c:pt>
                <c:pt idx="22670">
                  <c:v>154.60858175275399</c:v>
                </c:pt>
                <c:pt idx="22671">
                  <c:v>154.57787556770299</c:v>
                </c:pt>
                <c:pt idx="22672">
                  <c:v>154.57451506016801</c:v>
                </c:pt>
                <c:pt idx="22673">
                  <c:v>154.55357840817001</c:v>
                </c:pt>
                <c:pt idx="22674">
                  <c:v>154.53495878864101</c:v>
                </c:pt>
                <c:pt idx="22675">
                  <c:v>154.51559161553001</c:v>
                </c:pt>
                <c:pt idx="22676">
                  <c:v>154.506196310517</c:v>
                </c:pt>
                <c:pt idx="22677">
                  <c:v>154.50219655865999</c:v>
                </c:pt>
                <c:pt idx="22678">
                  <c:v>154.49111716121899</c:v>
                </c:pt>
                <c:pt idx="22679">
                  <c:v>154.483996020929</c:v>
                </c:pt>
                <c:pt idx="22680">
                  <c:v>154.48313224313799</c:v>
                </c:pt>
                <c:pt idx="22681">
                  <c:v>154.45636585729301</c:v>
                </c:pt>
                <c:pt idx="22682">
                  <c:v>154.446241340407</c:v>
                </c:pt>
                <c:pt idx="22683">
                  <c:v>154.425232263363</c:v>
                </c:pt>
                <c:pt idx="22684">
                  <c:v>154.424754884539</c:v>
                </c:pt>
                <c:pt idx="22685">
                  <c:v>154.42346487294401</c:v>
                </c:pt>
                <c:pt idx="22686">
                  <c:v>154.42006209570701</c:v>
                </c:pt>
                <c:pt idx="22687">
                  <c:v>154.416735929152</c:v>
                </c:pt>
                <c:pt idx="22688">
                  <c:v>154.415704225236</c:v>
                </c:pt>
                <c:pt idx="22689">
                  <c:v>154.41527745475</c:v>
                </c:pt>
                <c:pt idx="22690">
                  <c:v>154.40751414746299</c:v>
                </c:pt>
                <c:pt idx="22691">
                  <c:v>154.40662147287301</c:v>
                </c:pt>
                <c:pt idx="22692">
                  <c:v>154.399277304864</c:v>
                </c:pt>
                <c:pt idx="22693">
                  <c:v>154.38753098673399</c:v>
                </c:pt>
                <c:pt idx="22694">
                  <c:v>154.38502556623399</c:v>
                </c:pt>
                <c:pt idx="22695">
                  <c:v>154.38460784726999</c:v>
                </c:pt>
                <c:pt idx="22696">
                  <c:v>154.383922086875</c:v>
                </c:pt>
                <c:pt idx="22697">
                  <c:v>154.38345684672501</c:v>
                </c:pt>
                <c:pt idx="22698">
                  <c:v>154.372110747313</c:v>
                </c:pt>
                <c:pt idx="22699">
                  <c:v>154.368733879329</c:v>
                </c:pt>
                <c:pt idx="22700">
                  <c:v>154.360690160209</c:v>
                </c:pt>
                <c:pt idx="22701">
                  <c:v>154.35955859089501</c:v>
                </c:pt>
                <c:pt idx="22702">
                  <c:v>154.358039459623</c:v>
                </c:pt>
                <c:pt idx="22703">
                  <c:v>154.35740017762799</c:v>
                </c:pt>
                <c:pt idx="22704">
                  <c:v>154.34736614458899</c:v>
                </c:pt>
                <c:pt idx="22705">
                  <c:v>154.347340802915</c:v>
                </c:pt>
                <c:pt idx="22706">
                  <c:v>154.328015498995</c:v>
                </c:pt>
                <c:pt idx="22707">
                  <c:v>154.30111670747701</c:v>
                </c:pt>
                <c:pt idx="22708">
                  <c:v>154.299034965419</c:v>
                </c:pt>
                <c:pt idx="22709">
                  <c:v>154.27731075883599</c:v>
                </c:pt>
                <c:pt idx="22710">
                  <c:v>154.27526152189299</c:v>
                </c:pt>
                <c:pt idx="22711">
                  <c:v>154.27342017222099</c:v>
                </c:pt>
                <c:pt idx="22712">
                  <c:v>154.268595215901</c:v>
                </c:pt>
                <c:pt idx="22713">
                  <c:v>154.26485880509199</c:v>
                </c:pt>
                <c:pt idx="22714">
                  <c:v>154.26483491179701</c:v>
                </c:pt>
                <c:pt idx="22715">
                  <c:v>154.25467332511801</c:v>
                </c:pt>
                <c:pt idx="22716">
                  <c:v>154.24837376939499</c:v>
                </c:pt>
                <c:pt idx="22717">
                  <c:v>154.23001922643201</c:v>
                </c:pt>
                <c:pt idx="22718">
                  <c:v>154.22622447279701</c:v>
                </c:pt>
                <c:pt idx="22719">
                  <c:v>154.20431961472099</c:v>
                </c:pt>
                <c:pt idx="22720">
                  <c:v>154.19238652745801</c:v>
                </c:pt>
                <c:pt idx="22721">
                  <c:v>154.186324851866</c:v>
                </c:pt>
                <c:pt idx="22722">
                  <c:v>154.178880198386</c:v>
                </c:pt>
                <c:pt idx="22723">
                  <c:v>154.17866567004401</c:v>
                </c:pt>
                <c:pt idx="22724">
                  <c:v>154.17053395860799</c:v>
                </c:pt>
                <c:pt idx="22725">
                  <c:v>154.16433537866499</c:v>
                </c:pt>
                <c:pt idx="22726">
                  <c:v>154.16258985354801</c:v>
                </c:pt>
                <c:pt idx="22727">
                  <c:v>154.15063279094699</c:v>
                </c:pt>
                <c:pt idx="22728">
                  <c:v>154.141763340616</c:v>
                </c:pt>
                <c:pt idx="22729">
                  <c:v>154.13259291401701</c:v>
                </c:pt>
                <c:pt idx="22730">
                  <c:v>154.12228495305999</c:v>
                </c:pt>
                <c:pt idx="22731">
                  <c:v>154.120666747966</c:v>
                </c:pt>
                <c:pt idx="22732">
                  <c:v>154.096927203218</c:v>
                </c:pt>
                <c:pt idx="22733">
                  <c:v>154.077274712313</c:v>
                </c:pt>
                <c:pt idx="22734">
                  <c:v>154.07705940007901</c:v>
                </c:pt>
                <c:pt idx="22735">
                  <c:v>154.07605752499001</c:v>
                </c:pt>
                <c:pt idx="22736">
                  <c:v>154.064522977883</c:v>
                </c:pt>
                <c:pt idx="22737">
                  <c:v>154.03923830989601</c:v>
                </c:pt>
                <c:pt idx="22738">
                  <c:v>154.03631536329701</c:v>
                </c:pt>
                <c:pt idx="22739">
                  <c:v>154.02895579224401</c:v>
                </c:pt>
                <c:pt idx="22740">
                  <c:v>154.028452365481</c:v>
                </c:pt>
                <c:pt idx="22741">
                  <c:v>154.02315226026499</c:v>
                </c:pt>
                <c:pt idx="22742">
                  <c:v>154.00756836811701</c:v>
                </c:pt>
                <c:pt idx="22743">
                  <c:v>153.978002427083</c:v>
                </c:pt>
                <c:pt idx="22744">
                  <c:v>153.971373997005</c:v>
                </c:pt>
                <c:pt idx="22745">
                  <c:v>153.967848407557</c:v>
                </c:pt>
                <c:pt idx="22746">
                  <c:v>153.96303453174301</c:v>
                </c:pt>
                <c:pt idx="22747">
                  <c:v>153.96005631443799</c:v>
                </c:pt>
                <c:pt idx="22748">
                  <c:v>153.95998997509099</c:v>
                </c:pt>
                <c:pt idx="22749">
                  <c:v>153.95593064489299</c:v>
                </c:pt>
                <c:pt idx="22750">
                  <c:v>153.954344951422</c:v>
                </c:pt>
                <c:pt idx="22751">
                  <c:v>153.95040157346699</c:v>
                </c:pt>
                <c:pt idx="22752">
                  <c:v>153.94859329994799</c:v>
                </c:pt>
                <c:pt idx="22753">
                  <c:v>153.94244948488699</c:v>
                </c:pt>
                <c:pt idx="22754">
                  <c:v>153.93763255859599</c:v>
                </c:pt>
                <c:pt idx="22755">
                  <c:v>153.92481985279801</c:v>
                </c:pt>
                <c:pt idx="22756">
                  <c:v>153.91828983213699</c:v>
                </c:pt>
                <c:pt idx="22757">
                  <c:v>153.898933188483</c:v>
                </c:pt>
                <c:pt idx="22758">
                  <c:v>153.89827719108499</c:v>
                </c:pt>
                <c:pt idx="22759">
                  <c:v>153.89642538951401</c:v>
                </c:pt>
                <c:pt idx="22760">
                  <c:v>153.89109968598299</c:v>
                </c:pt>
                <c:pt idx="22761">
                  <c:v>153.87889229029599</c:v>
                </c:pt>
                <c:pt idx="22762">
                  <c:v>153.86365661078301</c:v>
                </c:pt>
                <c:pt idx="22763">
                  <c:v>153.85048122967399</c:v>
                </c:pt>
                <c:pt idx="22764">
                  <c:v>153.84955563333</c:v>
                </c:pt>
                <c:pt idx="22765">
                  <c:v>153.84877817030201</c:v>
                </c:pt>
                <c:pt idx="22766">
                  <c:v>153.825847879327</c:v>
                </c:pt>
                <c:pt idx="22767">
                  <c:v>153.77040738115201</c:v>
                </c:pt>
                <c:pt idx="22768">
                  <c:v>153.76300662573999</c:v>
                </c:pt>
                <c:pt idx="22769">
                  <c:v>153.74588812917301</c:v>
                </c:pt>
                <c:pt idx="22770">
                  <c:v>153.73494670125501</c:v>
                </c:pt>
                <c:pt idx="22771">
                  <c:v>153.73345772703101</c:v>
                </c:pt>
                <c:pt idx="22772">
                  <c:v>153.73110574210901</c:v>
                </c:pt>
                <c:pt idx="22773">
                  <c:v>153.721424201568</c:v>
                </c:pt>
                <c:pt idx="22774">
                  <c:v>153.711384733459</c:v>
                </c:pt>
                <c:pt idx="22775">
                  <c:v>153.69859104322299</c:v>
                </c:pt>
                <c:pt idx="22776">
                  <c:v>153.69743272507199</c:v>
                </c:pt>
                <c:pt idx="22777">
                  <c:v>153.692056323819</c:v>
                </c:pt>
                <c:pt idx="22778">
                  <c:v>153.69018949190101</c:v>
                </c:pt>
                <c:pt idx="22779">
                  <c:v>153.68150856380501</c:v>
                </c:pt>
                <c:pt idx="22780">
                  <c:v>153.66806916141101</c:v>
                </c:pt>
                <c:pt idx="22781">
                  <c:v>153.63806024801801</c:v>
                </c:pt>
                <c:pt idx="22782">
                  <c:v>153.63367538238299</c:v>
                </c:pt>
                <c:pt idx="22783">
                  <c:v>153.61676532298</c:v>
                </c:pt>
                <c:pt idx="22784">
                  <c:v>153.61469334400601</c:v>
                </c:pt>
                <c:pt idx="22785">
                  <c:v>153.605988649767</c:v>
                </c:pt>
                <c:pt idx="22786">
                  <c:v>153.59634903139499</c:v>
                </c:pt>
                <c:pt idx="22787">
                  <c:v>153.572752098324</c:v>
                </c:pt>
                <c:pt idx="22788">
                  <c:v>153.545624523702</c:v>
                </c:pt>
                <c:pt idx="22789">
                  <c:v>153.53930316762001</c:v>
                </c:pt>
                <c:pt idx="22790">
                  <c:v>153.53066128128199</c:v>
                </c:pt>
                <c:pt idx="22791">
                  <c:v>153.52716345412301</c:v>
                </c:pt>
                <c:pt idx="22792">
                  <c:v>153.52421528590901</c:v>
                </c:pt>
                <c:pt idx="22793">
                  <c:v>153.50276688642501</c:v>
                </c:pt>
                <c:pt idx="22794">
                  <c:v>153.50226018035301</c:v>
                </c:pt>
                <c:pt idx="22795">
                  <c:v>153.497885288513</c:v>
                </c:pt>
                <c:pt idx="22796">
                  <c:v>153.475762218841</c:v>
                </c:pt>
                <c:pt idx="22797">
                  <c:v>153.427070141538</c:v>
                </c:pt>
                <c:pt idx="22798">
                  <c:v>153.41455009228201</c:v>
                </c:pt>
                <c:pt idx="22799">
                  <c:v>153.40212054806</c:v>
                </c:pt>
                <c:pt idx="22800">
                  <c:v>153.39403782830701</c:v>
                </c:pt>
                <c:pt idx="22801">
                  <c:v>153.39226168402601</c:v>
                </c:pt>
                <c:pt idx="22802">
                  <c:v>153.39216680823901</c:v>
                </c:pt>
                <c:pt idx="22803">
                  <c:v>153.38729043378001</c:v>
                </c:pt>
                <c:pt idx="22804">
                  <c:v>153.37317633251601</c:v>
                </c:pt>
                <c:pt idx="22805">
                  <c:v>153.35239830765499</c:v>
                </c:pt>
                <c:pt idx="22806">
                  <c:v>153.35065130980999</c:v>
                </c:pt>
                <c:pt idx="22807">
                  <c:v>153.344732234703</c:v>
                </c:pt>
                <c:pt idx="22808">
                  <c:v>153.34036436140099</c:v>
                </c:pt>
                <c:pt idx="22809">
                  <c:v>153.33382475823799</c:v>
                </c:pt>
                <c:pt idx="22810">
                  <c:v>153.330692789002</c:v>
                </c:pt>
                <c:pt idx="22811">
                  <c:v>153.32362941756099</c:v>
                </c:pt>
                <c:pt idx="22812">
                  <c:v>153.30966722839199</c:v>
                </c:pt>
                <c:pt idx="22813">
                  <c:v>153.300634725658</c:v>
                </c:pt>
                <c:pt idx="22814">
                  <c:v>153.29004694291601</c:v>
                </c:pt>
                <c:pt idx="22815">
                  <c:v>153.277557690528</c:v>
                </c:pt>
                <c:pt idx="22816">
                  <c:v>153.27395902783999</c:v>
                </c:pt>
                <c:pt idx="22817">
                  <c:v>153.267128364359</c:v>
                </c:pt>
                <c:pt idx="22818">
                  <c:v>153.250435115534</c:v>
                </c:pt>
                <c:pt idx="22819">
                  <c:v>153.247178754261</c:v>
                </c:pt>
                <c:pt idx="22820">
                  <c:v>153.237622429352</c:v>
                </c:pt>
                <c:pt idx="22821">
                  <c:v>153.23683857834601</c:v>
                </c:pt>
                <c:pt idx="22822">
                  <c:v>153.23440907649601</c:v>
                </c:pt>
                <c:pt idx="22823">
                  <c:v>153.22888974675101</c:v>
                </c:pt>
                <c:pt idx="22824">
                  <c:v>153.20126198802299</c:v>
                </c:pt>
                <c:pt idx="22825">
                  <c:v>153.19106358221299</c:v>
                </c:pt>
                <c:pt idx="22826">
                  <c:v>153.19075999890799</c:v>
                </c:pt>
                <c:pt idx="22827">
                  <c:v>153.157587867101</c:v>
                </c:pt>
                <c:pt idx="22828">
                  <c:v>153.147978052996</c:v>
                </c:pt>
                <c:pt idx="22829">
                  <c:v>153.14779063223901</c:v>
                </c:pt>
                <c:pt idx="22830">
                  <c:v>153.147125191806</c:v>
                </c:pt>
                <c:pt idx="22831">
                  <c:v>153.140963330327</c:v>
                </c:pt>
                <c:pt idx="22832">
                  <c:v>153.13240435668399</c:v>
                </c:pt>
                <c:pt idx="22833">
                  <c:v>153.127424783528</c:v>
                </c:pt>
                <c:pt idx="22834">
                  <c:v>153.12243327759501</c:v>
                </c:pt>
                <c:pt idx="22835">
                  <c:v>153.11923049241801</c:v>
                </c:pt>
                <c:pt idx="22836">
                  <c:v>153.11817528400601</c:v>
                </c:pt>
                <c:pt idx="22837">
                  <c:v>153.115884530161</c:v>
                </c:pt>
                <c:pt idx="22838">
                  <c:v>153.10171396420901</c:v>
                </c:pt>
                <c:pt idx="22839">
                  <c:v>153.07768790787401</c:v>
                </c:pt>
                <c:pt idx="22840">
                  <c:v>153.07416888332801</c:v>
                </c:pt>
                <c:pt idx="22841">
                  <c:v>153.06284116413701</c:v>
                </c:pt>
                <c:pt idx="22842">
                  <c:v>153.049626186377</c:v>
                </c:pt>
                <c:pt idx="22843">
                  <c:v>153.048589569667</c:v>
                </c:pt>
                <c:pt idx="22844">
                  <c:v>153.03540785204601</c:v>
                </c:pt>
                <c:pt idx="22845">
                  <c:v>153.03429058413599</c:v>
                </c:pt>
                <c:pt idx="22846">
                  <c:v>153.03300161240901</c:v>
                </c:pt>
                <c:pt idx="22847">
                  <c:v>153.01806515304401</c:v>
                </c:pt>
                <c:pt idx="22848">
                  <c:v>153.017835673973</c:v>
                </c:pt>
                <c:pt idx="22849">
                  <c:v>153.017216171645</c:v>
                </c:pt>
                <c:pt idx="22850">
                  <c:v>152.99534741784601</c:v>
                </c:pt>
                <c:pt idx="22851">
                  <c:v>152.944630845593</c:v>
                </c:pt>
                <c:pt idx="22852">
                  <c:v>152.940148776678</c:v>
                </c:pt>
                <c:pt idx="22853">
                  <c:v>152.935370068548</c:v>
                </c:pt>
                <c:pt idx="22854">
                  <c:v>152.884774179381</c:v>
                </c:pt>
                <c:pt idx="22855">
                  <c:v>152.88244696551001</c:v>
                </c:pt>
                <c:pt idx="22856">
                  <c:v>152.858619671838</c:v>
                </c:pt>
                <c:pt idx="22857">
                  <c:v>152.848748864827</c:v>
                </c:pt>
                <c:pt idx="22858">
                  <c:v>152.846375648085</c:v>
                </c:pt>
                <c:pt idx="22859">
                  <c:v>152.84408351446999</c:v>
                </c:pt>
                <c:pt idx="22860">
                  <c:v>152.811958352353</c:v>
                </c:pt>
                <c:pt idx="22861">
                  <c:v>152.80432389157099</c:v>
                </c:pt>
                <c:pt idx="22862">
                  <c:v>152.78341318245</c:v>
                </c:pt>
                <c:pt idx="22863">
                  <c:v>152.782690574794</c:v>
                </c:pt>
                <c:pt idx="22864">
                  <c:v>152.75058956893801</c:v>
                </c:pt>
                <c:pt idx="22865">
                  <c:v>152.74464141569601</c:v>
                </c:pt>
                <c:pt idx="22866">
                  <c:v>152.73413161956401</c:v>
                </c:pt>
                <c:pt idx="22867">
                  <c:v>152.733871744921</c:v>
                </c:pt>
                <c:pt idx="22868">
                  <c:v>152.73230525537301</c:v>
                </c:pt>
                <c:pt idx="22869">
                  <c:v>152.711714256882</c:v>
                </c:pt>
                <c:pt idx="22870">
                  <c:v>152.68940979096499</c:v>
                </c:pt>
                <c:pt idx="22871">
                  <c:v>152.682397754482</c:v>
                </c:pt>
                <c:pt idx="22872">
                  <c:v>152.67216397521599</c:v>
                </c:pt>
                <c:pt idx="22873">
                  <c:v>152.64809628404899</c:v>
                </c:pt>
                <c:pt idx="22874">
                  <c:v>152.64718646326099</c:v>
                </c:pt>
                <c:pt idx="22875">
                  <c:v>152.64614535439401</c:v>
                </c:pt>
                <c:pt idx="22876">
                  <c:v>152.626125884788</c:v>
                </c:pt>
                <c:pt idx="22877">
                  <c:v>152.614382439991</c:v>
                </c:pt>
                <c:pt idx="22878">
                  <c:v>152.61148678128299</c:v>
                </c:pt>
                <c:pt idx="22879">
                  <c:v>152.59592903559499</c:v>
                </c:pt>
                <c:pt idx="22880">
                  <c:v>152.58565159365099</c:v>
                </c:pt>
                <c:pt idx="22881">
                  <c:v>152.583515437925</c:v>
                </c:pt>
                <c:pt idx="22882">
                  <c:v>152.58146579535699</c:v>
                </c:pt>
                <c:pt idx="22883">
                  <c:v>152.55578824601699</c:v>
                </c:pt>
                <c:pt idx="22884">
                  <c:v>152.550593640708</c:v>
                </c:pt>
                <c:pt idx="22885">
                  <c:v>152.54540807216901</c:v>
                </c:pt>
                <c:pt idx="22886">
                  <c:v>152.540680342054</c:v>
                </c:pt>
                <c:pt idx="22887">
                  <c:v>152.538840661363</c:v>
                </c:pt>
                <c:pt idx="22888">
                  <c:v>152.536975276802</c:v>
                </c:pt>
                <c:pt idx="22889">
                  <c:v>152.53093084814299</c:v>
                </c:pt>
                <c:pt idx="22890">
                  <c:v>152.502102819973</c:v>
                </c:pt>
                <c:pt idx="22891">
                  <c:v>152.48050974063</c:v>
                </c:pt>
                <c:pt idx="22892">
                  <c:v>152.463682702537</c:v>
                </c:pt>
                <c:pt idx="22893">
                  <c:v>152.444444750516</c:v>
                </c:pt>
                <c:pt idx="22894">
                  <c:v>152.42169682853799</c:v>
                </c:pt>
                <c:pt idx="22895">
                  <c:v>152.415701477422</c:v>
                </c:pt>
                <c:pt idx="22896">
                  <c:v>152.36640916149099</c:v>
                </c:pt>
                <c:pt idx="22897">
                  <c:v>152.34581544640901</c:v>
                </c:pt>
                <c:pt idx="22898">
                  <c:v>152.31450972783199</c:v>
                </c:pt>
                <c:pt idx="22899">
                  <c:v>152.300165816445</c:v>
                </c:pt>
                <c:pt idx="22900">
                  <c:v>152.298665084367</c:v>
                </c:pt>
                <c:pt idx="22901">
                  <c:v>152.292304645173</c:v>
                </c:pt>
                <c:pt idx="22902">
                  <c:v>152.28788166888199</c:v>
                </c:pt>
                <c:pt idx="22903">
                  <c:v>152.27629106511199</c:v>
                </c:pt>
                <c:pt idx="22904">
                  <c:v>152.24415077836201</c:v>
                </c:pt>
                <c:pt idx="22905">
                  <c:v>152.23720394420599</c:v>
                </c:pt>
                <c:pt idx="22906">
                  <c:v>152.226372037847</c:v>
                </c:pt>
                <c:pt idx="22907">
                  <c:v>152.22410029007</c:v>
                </c:pt>
                <c:pt idx="22908">
                  <c:v>152.22248443833399</c:v>
                </c:pt>
                <c:pt idx="22909">
                  <c:v>152.21656408071701</c:v>
                </c:pt>
                <c:pt idx="22910">
                  <c:v>152.19812515900901</c:v>
                </c:pt>
                <c:pt idx="22911">
                  <c:v>152.19240791866099</c:v>
                </c:pt>
                <c:pt idx="22912">
                  <c:v>152.17427376990099</c:v>
                </c:pt>
                <c:pt idx="22913">
                  <c:v>152.171718591494</c:v>
                </c:pt>
                <c:pt idx="22914">
                  <c:v>152.158354852836</c:v>
                </c:pt>
                <c:pt idx="22915">
                  <c:v>152.14293289157899</c:v>
                </c:pt>
                <c:pt idx="22916">
                  <c:v>152.13336363240199</c:v>
                </c:pt>
                <c:pt idx="22917">
                  <c:v>152.08355476473599</c:v>
                </c:pt>
                <c:pt idx="22918">
                  <c:v>152.07431696831199</c:v>
                </c:pt>
                <c:pt idx="22919">
                  <c:v>152.033744123064</c:v>
                </c:pt>
                <c:pt idx="22920">
                  <c:v>152.03073376800501</c:v>
                </c:pt>
                <c:pt idx="22921">
                  <c:v>152.017614352159</c:v>
                </c:pt>
                <c:pt idx="22922">
                  <c:v>151.995601068057</c:v>
                </c:pt>
                <c:pt idx="22923">
                  <c:v>151.98927077104</c:v>
                </c:pt>
                <c:pt idx="22924">
                  <c:v>151.985358274259</c:v>
                </c:pt>
                <c:pt idx="22925">
                  <c:v>151.960062111886</c:v>
                </c:pt>
                <c:pt idx="22926">
                  <c:v>151.96001041499099</c:v>
                </c:pt>
                <c:pt idx="22927">
                  <c:v>151.94917844616</c:v>
                </c:pt>
                <c:pt idx="22928">
                  <c:v>151.913171495379</c:v>
                </c:pt>
                <c:pt idx="22929">
                  <c:v>151.89484617966301</c:v>
                </c:pt>
                <c:pt idx="22930">
                  <c:v>151.89084523701101</c:v>
                </c:pt>
                <c:pt idx="22931">
                  <c:v>151.88981016847501</c:v>
                </c:pt>
                <c:pt idx="22932">
                  <c:v>151.87147546540001</c:v>
                </c:pt>
                <c:pt idx="22933">
                  <c:v>151.87108154187601</c:v>
                </c:pt>
                <c:pt idx="22934">
                  <c:v>151.867753342546</c:v>
                </c:pt>
                <c:pt idx="22935">
                  <c:v>151.865294748899</c:v>
                </c:pt>
                <c:pt idx="22936">
                  <c:v>151.86337317288601</c:v>
                </c:pt>
                <c:pt idx="22937">
                  <c:v>151.86129501987901</c:v>
                </c:pt>
                <c:pt idx="22938">
                  <c:v>151.85089024634399</c:v>
                </c:pt>
                <c:pt idx="22939">
                  <c:v>151.842156462936</c:v>
                </c:pt>
                <c:pt idx="22940">
                  <c:v>151.84134480949601</c:v>
                </c:pt>
                <c:pt idx="22941">
                  <c:v>151.84059065510101</c:v>
                </c:pt>
                <c:pt idx="22942">
                  <c:v>151.83890103134601</c:v>
                </c:pt>
                <c:pt idx="22943">
                  <c:v>151.83356867424499</c:v>
                </c:pt>
                <c:pt idx="22944">
                  <c:v>151.81645360706599</c:v>
                </c:pt>
                <c:pt idx="22945">
                  <c:v>151.80543415361299</c:v>
                </c:pt>
                <c:pt idx="22946">
                  <c:v>151.786303979205</c:v>
                </c:pt>
                <c:pt idx="22947">
                  <c:v>151.77316475477201</c:v>
                </c:pt>
                <c:pt idx="22948">
                  <c:v>151.76143515861801</c:v>
                </c:pt>
                <c:pt idx="22949">
                  <c:v>151.73660916723799</c:v>
                </c:pt>
                <c:pt idx="22950">
                  <c:v>151.71244465106199</c:v>
                </c:pt>
                <c:pt idx="22951">
                  <c:v>151.663517546685</c:v>
                </c:pt>
                <c:pt idx="22952">
                  <c:v>151.66220107183099</c:v>
                </c:pt>
                <c:pt idx="22953">
                  <c:v>151.64635412935399</c:v>
                </c:pt>
                <c:pt idx="22954">
                  <c:v>151.63782914684401</c:v>
                </c:pt>
                <c:pt idx="22955">
                  <c:v>151.62958179652099</c:v>
                </c:pt>
                <c:pt idx="22956">
                  <c:v>151.62957280268299</c:v>
                </c:pt>
                <c:pt idx="22957">
                  <c:v>151.62318289135601</c:v>
                </c:pt>
                <c:pt idx="22958">
                  <c:v>151.60022794536101</c:v>
                </c:pt>
                <c:pt idx="22959">
                  <c:v>151.600047378944</c:v>
                </c:pt>
                <c:pt idx="22960">
                  <c:v>151.577801406449</c:v>
                </c:pt>
                <c:pt idx="22961">
                  <c:v>151.57301139148501</c:v>
                </c:pt>
                <c:pt idx="22962">
                  <c:v>151.555729614277</c:v>
                </c:pt>
                <c:pt idx="22963">
                  <c:v>151.55152622630601</c:v>
                </c:pt>
                <c:pt idx="22964">
                  <c:v>151.516033474609</c:v>
                </c:pt>
                <c:pt idx="22965">
                  <c:v>151.51603211136299</c:v>
                </c:pt>
                <c:pt idx="22966">
                  <c:v>151.511164852218</c:v>
                </c:pt>
                <c:pt idx="22967">
                  <c:v>151.508023630449</c:v>
                </c:pt>
                <c:pt idx="22968">
                  <c:v>151.497063421609</c:v>
                </c:pt>
                <c:pt idx="22969">
                  <c:v>151.48198207530999</c:v>
                </c:pt>
                <c:pt idx="22970">
                  <c:v>151.46815410717701</c:v>
                </c:pt>
                <c:pt idx="22971">
                  <c:v>151.46171964137801</c:v>
                </c:pt>
                <c:pt idx="22972">
                  <c:v>151.457889200724</c:v>
                </c:pt>
                <c:pt idx="22973">
                  <c:v>151.422021515632</c:v>
                </c:pt>
                <c:pt idx="22974">
                  <c:v>151.41568777054599</c:v>
                </c:pt>
                <c:pt idx="22975">
                  <c:v>151.40987455853499</c:v>
                </c:pt>
                <c:pt idx="22976">
                  <c:v>151.40946414638</c:v>
                </c:pt>
                <c:pt idx="22977">
                  <c:v>151.39950786277799</c:v>
                </c:pt>
                <c:pt idx="22978">
                  <c:v>151.38560010364299</c:v>
                </c:pt>
                <c:pt idx="22979">
                  <c:v>151.37839477770299</c:v>
                </c:pt>
                <c:pt idx="22980">
                  <c:v>151.37283508684101</c:v>
                </c:pt>
                <c:pt idx="22981">
                  <c:v>151.34311004513199</c:v>
                </c:pt>
                <c:pt idx="22982">
                  <c:v>151.33205436793699</c:v>
                </c:pt>
                <c:pt idx="22983">
                  <c:v>151.32479950396299</c:v>
                </c:pt>
                <c:pt idx="22984">
                  <c:v>151.31209559979899</c:v>
                </c:pt>
                <c:pt idx="22985">
                  <c:v>151.30365046445701</c:v>
                </c:pt>
                <c:pt idx="22986">
                  <c:v>151.27672661398699</c:v>
                </c:pt>
                <c:pt idx="22987">
                  <c:v>151.25826028164801</c:v>
                </c:pt>
                <c:pt idx="22988">
                  <c:v>151.22380491653999</c:v>
                </c:pt>
                <c:pt idx="22989">
                  <c:v>151.221507915871</c:v>
                </c:pt>
                <c:pt idx="22990">
                  <c:v>151.22089475703299</c:v>
                </c:pt>
                <c:pt idx="22991">
                  <c:v>151.21757759745299</c:v>
                </c:pt>
                <c:pt idx="22992">
                  <c:v>151.213046435065</c:v>
                </c:pt>
                <c:pt idx="22993">
                  <c:v>151.20166361219901</c:v>
                </c:pt>
                <c:pt idx="22994">
                  <c:v>151.18646327583201</c:v>
                </c:pt>
                <c:pt idx="22995">
                  <c:v>151.176071721634</c:v>
                </c:pt>
                <c:pt idx="22996">
                  <c:v>151.15340871247099</c:v>
                </c:pt>
                <c:pt idx="22997">
                  <c:v>151.136105070871</c:v>
                </c:pt>
                <c:pt idx="22998">
                  <c:v>151.13262205433</c:v>
                </c:pt>
                <c:pt idx="22999">
                  <c:v>151.11188734028499</c:v>
                </c:pt>
                <c:pt idx="23000">
                  <c:v>151.10743183303299</c:v>
                </c:pt>
                <c:pt idx="23001">
                  <c:v>151.10630302762601</c:v>
                </c:pt>
                <c:pt idx="23002">
                  <c:v>151.099723399498</c:v>
                </c:pt>
                <c:pt idx="23003">
                  <c:v>151.090944209665</c:v>
                </c:pt>
                <c:pt idx="23004">
                  <c:v>151.086312031441</c:v>
                </c:pt>
                <c:pt idx="23005">
                  <c:v>151.081849215955</c:v>
                </c:pt>
                <c:pt idx="23006">
                  <c:v>151.07040070648401</c:v>
                </c:pt>
                <c:pt idx="23007">
                  <c:v>151.06244282207999</c:v>
                </c:pt>
                <c:pt idx="23008">
                  <c:v>151.061565180325</c:v>
                </c:pt>
                <c:pt idx="23009">
                  <c:v>151.060013364832</c:v>
                </c:pt>
                <c:pt idx="23010">
                  <c:v>151.04649111955399</c:v>
                </c:pt>
                <c:pt idx="23011">
                  <c:v>151.04609972173901</c:v>
                </c:pt>
                <c:pt idx="23012">
                  <c:v>151.03510552453099</c:v>
                </c:pt>
                <c:pt idx="23013">
                  <c:v>151.02751877709301</c:v>
                </c:pt>
                <c:pt idx="23014">
                  <c:v>150.98834841045499</c:v>
                </c:pt>
                <c:pt idx="23015">
                  <c:v>150.967903324937</c:v>
                </c:pt>
                <c:pt idx="23016">
                  <c:v>150.95480905650601</c:v>
                </c:pt>
                <c:pt idx="23017">
                  <c:v>150.92397992888201</c:v>
                </c:pt>
                <c:pt idx="23018">
                  <c:v>150.88989182311201</c:v>
                </c:pt>
                <c:pt idx="23019">
                  <c:v>150.87095833002999</c:v>
                </c:pt>
                <c:pt idx="23020">
                  <c:v>150.86208246611599</c:v>
                </c:pt>
                <c:pt idx="23021">
                  <c:v>150.85463672681101</c:v>
                </c:pt>
                <c:pt idx="23022">
                  <c:v>150.83468955138699</c:v>
                </c:pt>
                <c:pt idx="23023">
                  <c:v>150.83244679792</c:v>
                </c:pt>
                <c:pt idx="23024">
                  <c:v>150.83106363939899</c:v>
                </c:pt>
                <c:pt idx="23025">
                  <c:v>150.82703861723499</c:v>
                </c:pt>
                <c:pt idx="23026">
                  <c:v>150.798677193575</c:v>
                </c:pt>
                <c:pt idx="23027">
                  <c:v>150.78038731233801</c:v>
                </c:pt>
                <c:pt idx="23028">
                  <c:v>150.77869081491801</c:v>
                </c:pt>
                <c:pt idx="23029">
                  <c:v>150.764650070183</c:v>
                </c:pt>
                <c:pt idx="23030">
                  <c:v>150.73370398937101</c:v>
                </c:pt>
                <c:pt idx="23031">
                  <c:v>150.71769945831301</c:v>
                </c:pt>
                <c:pt idx="23032">
                  <c:v>150.692461182084</c:v>
                </c:pt>
                <c:pt idx="23033">
                  <c:v>150.66832967230599</c:v>
                </c:pt>
                <c:pt idx="23034">
                  <c:v>150.655764070354</c:v>
                </c:pt>
                <c:pt idx="23035">
                  <c:v>150.65367263090999</c:v>
                </c:pt>
                <c:pt idx="23036">
                  <c:v>150.65249772998999</c:v>
                </c:pt>
                <c:pt idx="23037">
                  <c:v>150.642780438904</c:v>
                </c:pt>
                <c:pt idx="23038">
                  <c:v>150.637498575802</c:v>
                </c:pt>
                <c:pt idx="23039">
                  <c:v>150.61039541314699</c:v>
                </c:pt>
                <c:pt idx="23040">
                  <c:v>150.59116950137101</c:v>
                </c:pt>
                <c:pt idx="23041">
                  <c:v>150.582577721945</c:v>
                </c:pt>
                <c:pt idx="23042">
                  <c:v>150.569152026338</c:v>
                </c:pt>
                <c:pt idx="23043">
                  <c:v>150.537284076822</c:v>
                </c:pt>
                <c:pt idx="23044">
                  <c:v>150.51181587176299</c:v>
                </c:pt>
                <c:pt idx="23045">
                  <c:v>150.51156336983499</c:v>
                </c:pt>
                <c:pt idx="23046">
                  <c:v>150.487711187738</c:v>
                </c:pt>
                <c:pt idx="23047">
                  <c:v>150.45831765255701</c:v>
                </c:pt>
                <c:pt idx="23048">
                  <c:v>150.42446311243299</c:v>
                </c:pt>
                <c:pt idx="23049">
                  <c:v>150.35917470873201</c:v>
                </c:pt>
                <c:pt idx="23050">
                  <c:v>150.34648457164499</c:v>
                </c:pt>
                <c:pt idx="23051">
                  <c:v>150.33487250307701</c:v>
                </c:pt>
                <c:pt idx="23052">
                  <c:v>150.33473672228601</c:v>
                </c:pt>
                <c:pt idx="23053">
                  <c:v>150.32698879017099</c:v>
                </c:pt>
                <c:pt idx="23054">
                  <c:v>150.31103058833</c:v>
                </c:pt>
                <c:pt idx="23055">
                  <c:v>150.29699205089801</c:v>
                </c:pt>
                <c:pt idx="23056">
                  <c:v>150.25996191136699</c:v>
                </c:pt>
                <c:pt idx="23057">
                  <c:v>150.256005963592</c:v>
                </c:pt>
                <c:pt idx="23058">
                  <c:v>150.25583527498699</c:v>
                </c:pt>
                <c:pt idx="23059">
                  <c:v>150.252374107111</c:v>
                </c:pt>
                <c:pt idx="23060">
                  <c:v>150.24222169938699</c:v>
                </c:pt>
                <c:pt idx="23061">
                  <c:v>150.239181279565</c:v>
                </c:pt>
                <c:pt idx="23062">
                  <c:v>150.23287494011799</c:v>
                </c:pt>
                <c:pt idx="23063">
                  <c:v>150.229793318905</c:v>
                </c:pt>
                <c:pt idx="23064">
                  <c:v>150.22723785392401</c:v>
                </c:pt>
                <c:pt idx="23065">
                  <c:v>150.225398811871</c:v>
                </c:pt>
                <c:pt idx="23066">
                  <c:v>150.216169643889</c:v>
                </c:pt>
                <c:pt idx="23067">
                  <c:v>150.21416873670199</c:v>
                </c:pt>
                <c:pt idx="23068">
                  <c:v>150.20200582425099</c:v>
                </c:pt>
                <c:pt idx="23069">
                  <c:v>150.17899494637001</c:v>
                </c:pt>
                <c:pt idx="23070">
                  <c:v>150.15473169520399</c:v>
                </c:pt>
                <c:pt idx="23071">
                  <c:v>150.11084765096501</c:v>
                </c:pt>
                <c:pt idx="23072">
                  <c:v>150.10923986531901</c:v>
                </c:pt>
                <c:pt idx="23073">
                  <c:v>150.085662461053</c:v>
                </c:pt>
                <c:pt idx="23074">
                  <c:v>150.08061646880699</c:v>
                </c:pt>
                <c:pt idx="23075">
                  <c:v>150.072493561687</c:v>
                </c:pt>
                <c:pt idx="23076">
                  <c:v>150.05970335664401</c:v>
                </c:pt>
                <c:pt idx="23077">
                  <c:v>150.058573799111</c:v>
                </c:pt>
                <c:pt idx="23078">
                  <c:v>150.04013881076801</c:v>
                </c:pt>
                <c:pt idx="23079">
                  <c:v>150.02860925205599</c:v>
                </c:pt>
                <c:pt idx="23080">
                  <c:v>150.02789483417601</c:v>
                </c:pt>
                <c:pt idx="23081">
                  <c:v>150.02195852283401</c:v>
                </c:pt>
                <c:pt idx="23082">
                  <c:v>150.020082708155</c:v>
                </c:pt>
                <c:pt idx="23083">
                  <c:v>150.01379741934599</c:v>
                </c:pt>
                <c:pt idx="23084">
                  <c:v>149.98815264958199</c:v>
                </c:pt>
                <c:pt idx="23085">
                  <c:v>149.98592427143799</c:v>
                </c:pt>
                <c:pt idx="23086">
                  <c:v>149.97804407445699</c:v>
                </c:pt>
                <c:pt idx="23087">
                  <c:v>149.975936504445</c:v>
                </c:pt>
                <c:pt idx="23088">
                  <c:v>149.945336488023</c:v>
                </c:pt>
                <c:pt idx="23089">
                  <c:v>149.92555981309201</c:v>
                </c:pt>
                <c:pt idx="23090">
                  <c:v>149.903570019591</c:v>
                </c:pt>
                <c:pt idx="23091">
                  <c:v>149.90290428152099</c:v>
                </c:pt>
                <c:pt idx="23092">
                  <c:v>149.893812097487</c:v>
                </c:pt>
                <c:pt idx="23093">
                  <c:v>149.886606765094</c:v>
                </c:pt>
                <c:pt idx="23094">
                  <c:v>149.87830542433201</c:v>
                </c:pt>
                <c:pt idx="23095">
                  <c:v>149.87438571925199</c:v>
                </c:pt>
                <c:pt idx="23096">
                  <c:v>149.86767194831901</c:v>
                </c:pt>
                <c:pt idx="23097">
                  <c:v>149.840091596441</c:v>
                </c:pt>
                <c:pt idx="23098">
                  <c:v>149.83690810478399</c:v>
                </c:pt>
                <c:pt idx="23099">
                  <c:v>149.83595312496101</c:v>
                </c:pt>
                <c:pt idx="23100">
                  <c:v>149.82845832809701</c:v>
                </c:pt>
                <c:pt idx="23101">
                  <c:v>149.82488861079401</c:v>
                </c:pt>
                <c:pt idx="23102">
                  <c:v>149.810645764052</c:v>
                </c:pt>
                <c:pt idx="23103">
                  <c:v>149.80034480774901</c:v>
                </c:pt>
                <c:pt idx="23104">
                  <c:v>149.772567070104</c:v>
                </c:pt>
                <c:pt idx="23105">
                  <c:v>149.75611722399299</c:v>
                </c:pt>
                <c:pt idx="23106">
                  <c:v>149.74689397301901</c:v>
                </c:pt>
                <c:pt idx="23107">
                  <c:v>149.73772280046501</c:v>
                </c:pt>
                <c:pt idx="23108">
                  <c:v>149.71513358689501</c:v>
                </c:pt>
                <c:pt idx="23109">
                  <c:v>149.662119109586</c:v>
                </c:pt>
                <c:pt idx="23110">
                  <c:v>149.66183825547799</c:v>
                </c:pt>
                <c:pt idx="23111">
                  <c:v>149.659251470171</c:v>
                </c:pt>
                <c:pt idx="23112">
                  <c:v>149.648679323088</c:v>
                </c:pt>
                <c:pt idx="23113">
                  <c:v>149.638961734144</c:v>
                </c:pt>
                <c:pt idx="23114">
                  <c:v>149.62875053706</c:v>
                </c:pt>
                <c:pt idx="23115">
                  <c:v>149.600991222685</c:v>
                </c:pt>
                <c:pt idx="23116">
                  <c:v>149.59280679872001</c:v>
                </c:pt>
                <c:pt idx="23117">
                  <c:v>149.58919900102899</c:v>
                </c:pt>
                <c:pt idx="23118">
                  <c:v>149.57218573614</c:v>
                </c:pt>
                <c:pt idx="23119">
                  <c:v>149.57097378610601</c:v>
                </c:pt>
                <c:pt idx="23120">
                  <c:v>149.54791858083101</c:v>
                </c:pt>
                <c:pt idx="23121">
                  <c:v>149.53216631178299</c:v>
                </c:pt>
                <c:pt idx="23122">
                  <c:v>149.53110944322299</c:v>
                </c:pt>
                <c:pt idx="23123">
                  <c:v>149.508897904468</c:v>
                </c:pt>
                <c:pt idx="23124">
                  <c:v>149.46637799704999</c:v>
                </c:pt>
                <c:pt idx="23125">
                  <c:v>149.42819734036399</c:v>
                </c:pt>
                <c:pt idx="23126">
                  <c:v>149.42151130035799</c:v>
                </c:pt>
                <c:pt idx="23127">
                  <c:v>149.41955005529701</c:v>
                </c:pt>
                <c:pt idx="23128">
                  <c:v>149.409793627932</c:v>
                </c:pt>
                <c:pt idx="23129">
                  <c:v>149.393173305516</c:v>
                </c:pt>
                <c:pt idx="23130">
                  <c:v>149.34144113448701</c:v>
                </c:pt>
                <c:pt idx="23131">
                  <c:v>149.33158198396401</c:v>
                </c:pt>
                <c:pt idx="23132">
                  <c:v>149.319316739866</c:v>
                </c:pt>
                <c:pt idx="23133">
                  <c:v>149.304814283572</c:v>
                </c:pt>
                <c:pt idx="23134">
                  <c:v>149.29479779452899</c:v>
                </c:pt>
                <c:pt idx="23135">
                  <c:v>149.24432685612101</c:v>
                </c:pt>
                <c:pt idx="23136">
                  <c:v>149.232218731785</c:v>
                </c:pt>
                <c:pt idx="23137">
                  <c:v>149.225869287851</c:v>
                </c:pt>
                <c:pt idx="23138">
                  <c:v>149.19103277139001</c:v>
                </c:pt>
                <c:pt idx="23139">
                  <c:v>149.17908620945599</c:v>
                </c:pt>
                <c:pt idx="23140">
                  <c:v>149.17646979256</c:v>
                </c:pt>
                <c:pt idx="23141">
                  <c:v>149.13055437302501</c:v>
                </c:pt>
                <c:pt idx="23142">
                  <c:v>149.125893643956</c:v>
                </c:pt>
                <c:pt idx="23143">
                  <c:v>149.097406103168</c:v>
                </c:pt>
                <c:pt idx="23144">
                  <c:v>149.078319835629</c:v>
                </c:pt>
                <c:pt idx="23145">
                  <c:v>149.06973327325699</c:v>
                </c:pt>
                <c:pt idx="23146">
                  <c:v>149.05157987621601</c:v>
                </c:pt>
                <c:pt idx="23147">
                  <c:v>149.03974402640199</c:v>
                </c:pt>
                <c:pt idx="23148">
                  <c:v>149.03932504110199</c:v>
                </c:pt>
                <c:pt idx="23149">
                  <c:v>149.017510309817</c:v>
                </c:pt>
                <c:pt idx="23150">
                  <c:v>149.017032773816</c:v>
                </c:pt>
                <c:pt idx="23151">
                  <c:v>148.98248239568801</c:v>
                </c:pt>
                <c:pt idx="23152">
                  <c:v>148.977770160185</c:v>
                </c:pt>
                <c:pt idx="23153">
                  <c:v>148.96524759447999</c:v>
                </c:pt>
                <c:pt idx="23154">
                  <c:v>148.90484748547999</c:v>
                </c:pt>
                <c:pt idx="23155">
                  <c:v>148.896586068516</c:v>
                </c:pt>
                <c:pt idx="23156">
                  <c:v>148.87950990315201</c:v>
                </c:pt>
                <c:pt idx="23157">
                  <c:v>148.84217705037199</c:v>
                </c:pt>
                <c:pt idx="23158">
                  <c:v>148.83798475811</c:v>
                </c:pt>
                <c:pt idx="23159">
                  <c:v>148.81076681354199</c:v>
                </c:pt>
                <c:pt idx="23160">
                  <c:v>148.799684109927</c:v>
                </c:pt>
                <c:pt idx="23161">
                  <c:v>148.79022884085501</c:v>
                </c:pt>
                <c:pt idx="23162">
                  <c:v>148.785863593344</c:v>
                </c:pt>
                <c:pt idx="23163">
                  <c:v>148.77251564445501</c:v>
                </c:pt>
                <c:pt idx="23164">
                  <c:v>148.758528130001</c:v>
                </c:pt>
                <c:pt idx="23165">
                  <c:v>148.75806674873601</c:v>
                </c:pt>
                <c:pt idx="23166">
                  <c:v>148.742715699179</c:v>
                </c:pt>
                <c:pt idx="23167">
                  <c:v>148.729030773837</c:v>
                </c:pt>
                <c:pt idx="23168">
                  <c:v>148.72332948053599</c:v>
                </c:pt>
                <c:pt idx="23169">
                  <c:v>148.71304269694301</c:v>
                </c:pt>
                <c:pt idx="23170">
                  <c:v>148.695526119503</c:v>
                </c:pt>
                <c:pt idx="23171">
                  <c:v>148.69455198477399</c:v>
                </c:pt>
                <c:pt idx="23172">
                  <c:v>148.69206498454901</c:v>
                </c:pt>
                <c:pt idx="23173">
                  <c:v>148.68967185541899</c:v>
                </c:pt>
                <c:pt idx="23174">
                  <c:v>148.678982227246</c:v>
                </c:pt>
                <c:pt idx="23175">
                  <c:v>148.67520934678899</c:v>
                </c:pt>
                <c:pt idx="23176">
                  <c:v>148.66936823506501</c:v>
                </c:pt>
                <c:pt idx="23177">
                  <c:v>148.667424902075</c:v>
                </c:pt>
                <c:pt idx="23178">
                  <c:v>148.66149162766399</c:v>
                </c:pt>
                <c:pt idx="23179">
                  <c:v>148.63170239336199</c:v>
                </c:pt>
                <c:pt idx="23180">
                  <c:v>148.59431952688701</c:v>
                </c:pt>
                <c:pt idx="23181">
                  <c:v>148.585917273684</c:v>
                </c:pt>
                <c:pt idx="23182">
                  <c:v>148.55219642985799</c:v>
                </c:pt>
                <c:pt idx="23183">
                  <c:v>148.47049155686901</c:v>
                </c:pt>
                <c:pt idx="23184">
                  <c:v>148.45164141473401</c:v>
                </c:pt>
                <c:pt idx="23185">
                  <c:v>148.447722486625</c:v>
                </c:pt>
                <c:pt idx="23186">
                  <c:v>148.44766802417001</c:v>
                </c:pt>
                <c:pt idx="23187">
                  <c:v>148.44683075553701</c:v>
                </c:pt>
                <c:pt idx="23188">
                  <c:v>148.42033523490599</c:v>
                </c:pt>
                <c:pt idx="23189">
                  <c:v>148.402202437212</c:v>
                </c:pt>
                <c:pt idx="23190">
                  <c:v>148.386804367412</c:v>
                </c:pt>
                <c:pt idx="23191">
                  <c:v>148.31167045741799</c:v>
                </c:pt>
                <c:pt idx="23192">
                  <c:v>148.30619178214101</c:v>
                </c:pt>
                <c:pt idx="23193">
                  <c:v>148.28195685623001</c:v>
                </c:pt>
                <c:pt idx="23194">
                  <c:v>148.27790404759699</c:v>
                </c:pt>
                <c:pt idx="23195">
                  <c:v>148.268928565013</c:v>
                </c:pt>
                <c:pt idx="23196">
                  <c:v>148.243201266489</c:v>
                </c:pt>
                <c:pt idx="23197">
                  <c:v>148.235747729807</c:v>
                </c:pt>
                <c:pt idx="23198">
                  <c:v>148.204153905716</c:v>
                </c:pt>
                <c:pt idx="23199">
                  <c:v>148.20075699904299</c:v>
                </c:pt>
                <c:pt idx="23200">
                  <c:v>148.183953455628</c:v>
                </c:pt>
                <c:pt idx="23201">
                  <c:v>148.16893294261601</c:v>
                </c:pt>
                <c:pt idx="23202">
                  <c:v>148.163173789735</c:v>
                </c:pt>
                <c:pt idx="23203">
                  <c:v>148.15217913916399</c:v>
                </c:pt>
                <c:pt idx="23204">
                  <c:v>148.14103086504801</c:v>
                </c:pt>
                <c:pt idx="23205">
                  <c:v>148.12766444981099</c:v>
                </c:pt>
                <c:pt idx="23206">
                  <c:v>148.114421811547</c:v>
                </c:pt>
                <c:pt idx="23207">
                  <c:v>148.10824798572301</c:v>
                </c:pt>
                <c:pt idx="23208">
                  <c:v>148.083144844071</c:v>
                </c:pt>
                <c:pt idx="23209">
                  <c:v>148.03731244807099</c:v>
                </c:pt>
                <c:pt idx="23210">
                  <c:v>148.02257566555599</c:v>
                </c:pt>
                <c:pt idx="23211">
                  <c:v>147.945765521357</c:v>
                </c:pt>
                <c:pt idx="23212">
                  <c:v>147.93280086994901</c:v>
                </c:pt>
                <c:pt idx="23213">
                  <c:v>147.90591429134099</c:v>
                </c:pt>
                <c:pt idx="23214">
                  <c:v>147.888785174877</c:v>
                </c:pt>
                <c:pt idx="23215">
                  <c:v>147.88289733266399</c:v>
                </c:pt>
                <c:pt idx="23216">
                  <c:v>147.862621328199</c:v>
                </c:pt>
                <c:pt idx="23217">
                  <c:v>147.841673946832</c:v>
                </c:pt>
                <c:pt idx="23218">
                  <c:v>147.77768975734301</c:v>
                </c:pt>
                <c:pt idx="23219">
                  <c:v>147.76814337151899</c:v>
                </c:pt>
                <c:pt idx="23220">
                  <c:v>147.746873943618</c:v>
                </c:pt>
                <c:pt idx="23221">
                  <c:v>147.744583699191</c:v>
                </c:pt>
                <c:pt idx="23222">
                  <c:v>147.742335733739</c:v>
                </c:pt>
                <c:pt idx="23223">
                  <c:v>147.715953990619</c:v>
                </c:pt>
                <c:pt idx="23224">
                  <c:v>147.701809652088</c:v>
                </c:pt>
                <c:pt idx="23225">
                  <c:v>147.68682055088101</c:v>
                </c:pt>
                <c:pt idx="23226">
                  <c:v>147.67452472375101</c:v>
                </c:pt>
                <c:pt idx="23227">
                  <c:v>147.66797818319</c:v>
                </c:pt>
                <c:pt idx="23228">
                  <c:v>147.63697655943</c:v>
                </c:pt>
                <c:pt idx="23229">
                  <c:v>147.63129325129501</c:v>
                </c:pt>
                <c:pt idx="23230">
                  <c:v>147.623241550144</c:v>
                </c:pt>
                <c:pt idx="23231">
                  <c:v>147.61755039339201</c:v>
                </c:pt>
                <c:pt idx="23232">
                  <c:v>147.61383608005499</c:v>
                </c:pt>
                <c:pt idx="23233">
                  <c:v>147.601305296785</c:v>
                </c:pt>
                <c:pt idx="23234">
                  <c:v>147.56774848263899</c:v>
                </c:pt>
                <c:pt idx="23235">
                  <c:v>147.55165718996901</c:v>
                </c:pt>
                <c:pt idx="23236">
                  <c:v>147.545299900744</c:v>
                </c:pt>
                <c:pt idx="23237">
                  <c:v>147.54038226166</c:v>
                </c:pt>
                <c:pt idx="23238">
                  <c:v>147.53686815457399</c:v>
                </c:pt>
                <c:pt idx="23239">
                  <c:v>147.51863177387401</c:v>
                </c:pt>
                <c:pt idx="23240">
                  <c:v>147.51561411372501</c:v>
                </c:pt>
                <c:pt idx="23241">
                  <c:v>147.49650164228399</c:v>
                </c:pt>
                <c:pt idx="23242">
                  <c:v>147.49182488595099</c:v>
                </c:pt>
                <c:pt idx="23243">
                  <c:v>147.47762562099501</c:v>
                </c:pt>
                <c:pt idx="23244">
                  <c:v>147.447256329174</c:v>
                </c:pt>
                <c:pt idx="23245">
                  <c:v>147.435490322118</c:v>
                </c:pt>
                <c:pt idx="23246">
                  <c:v>147.40939309134299</c:v>
                </c:pt>
                <c:pt idx="23247">
                  <c:v>147.37989386071601</c:v>
                </c:pt>
                <c:pt idx="23248">
                  <c:v>147.344611754185</c:v>
                </c:pt>
                <c:pt idx="23249">
                  <c:v>147.32391862492301</c:v>
                </c:pt>
                <c:pt idx="23250">
                  <c:v>147.31294068272101</c:v>
                </c:pt>
                <c:pt idx="23251">
                  <c:v>147.29165366628601</c:v>
                </c:pt>
                <c:pt idx="23252">
                  <c:v>147.24307758140699</c:v>
                </c:pt>
                <c:pt idx="23253">
                  <c:v>147.22061790863901</c:v>
                </c:pt>
                <c:pt idx="23254">
                  <c:v>147.22032114061</c:v>
                </c:pt>
                <c:pt idx="23255">
                  <c:v>147.21510478316901</c:v>
                </c:pt>
                <c:pt idx="23256">
                  <c:v>147.18060584239899</c:v>
                </c:pt>
                <c:pt idx="23257">
                  <c:v>147.16488400092101</c:v>
                </c:pt>
                <c:pt idx="23258">
                  <c:v>147.16094024706899</c:v>
                </c:pt>
                <c:pt idx="23259">
                  <c:v>147.12477655421799</c:v>
                </c:pt>
                <c:pt idx="23260">
                  <c:v>147.11611752397499</c:v>
                </c:pt>
                <c:pt idx="23261">
                  <c:v>147.086446043265</c:v>
                </c:pt>
                <c:pt idx="23262">
                  <c:v>147.08061038841299</c:v>
                </c:pt>
                <c:pt idx="23263">
                  <c:v>147.011923036144</c:v>
                </c:pt>
                <c:pt idx="23264">
                  <c:v>146.99479969290601</c:v>
                </c:pt>
                <c:pt idx="23265">
                  <c:v>146.97786442222599</c:v>
                </c:pt>
                <c:pt idx="23266">
                  <c:v>146.95212627798099</c:v>
                </c:pt>
                <c:pt idx="23267">
                  <c:v>146.934650044378</c:v>
                </c:pt>
                <c:pt idx="23268">
                  <c:v>146.93086665363501</c:v>
                </c:pt>
                <c:pt idx="23269">
                  <c:v>146.91335417698301</c:v>
                </c:pt>
                <c:pt idx="23270">
                  <c:v>146.88309666767</c:v>
                </c:pt>
                <c:pt idx="23271">
                  <c:v>146.87656124595401</c:v>
                </c:pt>
                <c:pt idx="23272">
                  <c:v>146.873063265658</c:v>
                </c:pt>
                <c:pt idx="23273">
                  <c:v>146.851087981756</c:v>
                </c:pt>
                <c:pt idx="23274">
                  <c:v>146.836898619338</c:v>
                </c:pt>
                <c:pt idx="23275">
                  <c:v>146.832843349733</c:v>
                </c:pt>
                <c:pt idx="23276">
                  <c:v>146.82053072979099</c:v>
                </c:pt>
                <c:pt idx="23277">
                  <c:v>146.78507861163399</c:v>
                </c:pt>
                <c:pt idx="23278">
                  <c:v>146.76662248078301</c:v>
                </c:pt>
                <c:pt idx="23279">
                  <c:v>146.74886736002799</c:v>
                </c:pt>
                <c:pt idx="23280">
                  <c:v>146.727639162104</c:v>
                </c:pt>
                <c:pt idx="23281">
                  <c:v>146.666338546118</c:v>
                </c:pt>
                <c:pt idx="23282">
                  <c:v>146.66598990852799</c:v>
                </c:pt>
                <c:pt idx="23283">
                  <c:v>146.66236047207599</c:v>
                </c:pt>
                <c:pt idx="23284">
                  <c:v>146.658794460953</c:v>
                </c:pt>
                <c:pt idx="23285">
                  <c:v>146.655905789711</c:v>
                </c:pt>
                <c:pt idx="23286">
                  <c:v>146.64818509480901</c:v>
                </c:pt>
                <c:pt idx="23287">
                  <c:v>146.61495847152801</c:v>
                </c:pt>
                <c:pt idx="23288">
                  <c:v>146.606662350384</c:v>
                </c:pt>
                <c:pt idx="23289">
                  <c:v>146.60108245611301</c:v>
                </c:pt>
                <c:pt idx="23290">
                  <c:v>146.56796692896199</c:v>
                </c:pt>
                <c:pt idx="23291">
                  <c:v>146.56700260413299</c:v>
                </c:pt>
                <c:pt idx="23292">
                  <c:v>146.555096638349</c:v>
                </c:pt>
                <c:pt idx="23293">
                  <c:v>146.52711029637999</c:v>
                </c:pt>
                <c:pt idx="23294">
                  <c:v>146.51614724729501</c:v>
                </c:pt>
                <c:pt idx="23295">
                  <c:v>146.49362881722399</c:v>
                </c:pt>
                <c:pt idx="23296">
                  <c:v>146.48301319342099</c:v>
                </c:pt>
                <c:pt idx="23297">
                  <c:v>146.429928056275</c:v>
                </c:pt>
                <c:pt idx="23298">
                  <c:v>146.427324824171</c:v>
                </c:pt>
                <c:pt idx="23299">
                  <c:v>146.40141165004701</c:v>
                </c:pt>
                <c:pt idx="23300">
                  <c:v>146.379764489731</c:v>
                </c:pt>
                <c:pt idx="23301">
                  <c:v>146.37380323852099</c:v>
                </c:pt>
                <c:pt idx="23302">
                  <c:v>146.362499782989</c:v>
                </c:pt>
                <c:pt idx="23303">
                  <c:v>146.33408201049701</c:v>
                </c:pt>
                <c:pt idx="23304">
                  <c:v>146.32781706177701</c:v>
                </c:pt>
                <c:pt idx="23305">
                  <c:v>146.32334278284</c:v>
                </c:pt>
                <c:pt idx="23306">
                  <c:v>146.288105489873</c:v>
                </c:pt>
                <c:pt idx="23307">
                  <c:v>146.27000246638801</c:v>
                </c:pt>
                <c:pt idx="23308">
                  <c:v>146.231395315117</c:v>
                </c:pt>
                <c:pt idx="23309">
                  <c:v>146.21394863686399</c:v>
                </c:pt>
                <c:pt idx="23310">
                  <c:v>146.19230899481599</c:v>
                </c:pt>
                <c:pt idx="23311">
                  <c:v>146.10754537464601</c:v>
                </c:pt>
                <c:pt idx="23312">
                  <c:v>146.09232542171699</c:v>
                </c:pt>
                <c:pt idx="23313">
                  <c:v>146.07498929187599</c:v>
                </c:pt>
                <c:pt idx="23314">
                  <c:v>146.05433284210301</c:v>
                </c:pt>
                <c:pt idx="23315">
                  <c:v>146.045517944506</c:v>
                </c:pt>
                <c:pt idx="23316">
                  <c:v>146.03430931537901</c:v>
                </c:pt>
                <c:pt idx="23317">
                  <c:v>145.97881631577599</c:v>
                </c:pt>
                <c:pt idx="23318">
                  <c:v>145.96277693273001</c:v>
                </c:pt>
                <c:pt idx="23319">
                  <c:v>145.92043661957999</c:v>
                </c:pt>
                <c:pt idx="23320">
                  <c:v>145.916958865965</c:v>
                </c:pt>
                <c:pt idx="23321">
                  <c:v>145.88923880731701</c:v>
                </c:pt>
                <c:pt idx="23322">
                  <c:v>145.869008944705</c:v>
                </c:pt>
                <c:pt idx="23323">
                  <c:v>145.854861247461</c:v>
                </c:pt>
                <c:pt idx="23324">
                  <c:v>145.823860386891</c:v>
                </c:pt>
                <c:pt idx="23325">
                  <c:v>145.802661320715</c:v>
                </c:pt>
                <c:pt idx="23326">
                  <c:v>145.78219155965999</c:v>
                </c:pt>
                <c:pt idx="23327">
                  <c:v>145.75926720173501</c:v>
                </c:pt>
                <c:pt idx="23328">
                  <c:v>145.749555465741</c:v>
                </c:pt>
                <c:pt idx="23329">
                  <c:v>145.73275781406701</c:v>
                </c:pt>
                <c:pt idx="23330">
                  <c:v>145.71197753835699</c:v>
                </c:pt>
                <c:pt idx="23331">
                  <c:v>145.693605708522</c:v>
                </c:pt>
                <c:pt idx="23332">
                  <c:v>145.68112513947301</c:v>
                </c:pt>
                <c:pt idx="23333">
                  <c:v>145.67920762824099</c:v>
                </c:pt>
                <c:pt idx="23334">
                  <c:v>145.67395237003899</c:v>
                </c:pt>
                <c:pt idx="23335">
                  <c:v>145.65364053978101</c:v>
                </c:pt>
                <c:pt idx="23336">
                  <c:v>145.65061776470901</c:v>
                </c:pt>
                <c:pt idx="23337">
                  <c:v>145.641636443376</c:v>
                </c:pt>
                <c:pt idx="23338">
                  <c:v>145.63678083878901</c:v>
                </c:pt>
                <c:pt idx="23339">
                  <c:v>145.614358514624</c:v>
                </c:pt>
                <c:pt idx="23340">
                  <c:v>145.61081851097401</c:v>
                </c:pt>
                <c:pt idx="23341">
                  <c:v>145.60350338995499</c:v>
                </c:pt>
                <c:pt idx="23342">
                  <c:v>145.58406708745801</c:v>
                </c:pt>
                <c:pt idx="23343">
                  <c:v>145.56811113998</c:v>
                </c:pt>
                <c:pt idx="23344">
                  <c:v>145.56455523909301</c:v>
                </c:pt>
                <c:pt idx="23345">
                  <c:v>145.55259760335201</c:v>
                </c:pt>
                <c:pt idx="23346">
                  <c:v>145.515020971957</c:v>
                </c:pt>
                <c:pt idx="23347">
                  <c:v>145.453395935641</c:v>
                </c:pt>
                <c:pt idx="23348">
                  <c:v>145.44101238832499</c:v>
                </c:pt>
                <c:pt idx="23349">
                  <c:v>145.41611674676699</c:v>
                </c:pt>
                <c:pt idx="23350">
                  <c:v>145.39758978678401</c:v>
                </c:pt>
                <c:pt idx="23351">
                  <c:v>145.39654162483501</c:v>
                </c:pt>
                <c:pt idx="23352">
                  <c:v>145.355203993597</c:v>
                </c:pt>
                <c:pt idx="23353">
                  <c:v>145.33950811373501</c:v>
                </c:pt>
                <c:pt idx="23354">
                  <c:v>145.338690247432</c:v>
                </c:pt>
                <c:pt idx="23355">
                  <c:v>145.33458513114101</c:v>
                </c:pt>
                <c:pt idx="23356">
                  <c:v>145.31179924796101</c:v>
                </c:pt>
                <c:pt idx="23357">
                  <c:v>145.300832639703</c:v>
                </c:pt>
                <c:pt idx="23358">
                  <c:v>145.293879100147</c:v>
                </c:pt>
                <c:pt idx="23359">
                  <c:v>145.279138732593</c:v>
                </c:pt>
                <c:pt idx="23360">
                  <c:v>145.255068924928</c:v>
                </c:pt>
                <c:pt idx="23361">
                  <c:v>145.25250987977299</c:v>
                </c:pt>
                <c:pt idx="23362">
                  <c:v>145.20571723974501</c:v>
                </c:pt>
                <c:pt idx="23363">
                  <c:v>145.13053911027001</c:v>
                </c:pt>
                <c:pt idx="23364">
                  <c:v>145.11830171797601</c:v>
                </c:pt>
                <c:pt idx="23365">
                  <c:v>145.09428978322001</c:v>
                </c:pt>
                <c:pt idx="23366">
                  <c:v>145.08431390771</c:v>
                </c:pt>
                <c:pt idx="23367">
                  <c:v>145.08153614452701</c:v>
                </c:pt>
                <c:pt idx="23368">
                  <c:v>145.081096890868</c:v>
                </c:pt>
                <c:pt idx="23369">
                  <c:v>145.077822303293</c:v>
                </c:pt>
                <c:pt idx="23370">
                  <c:v>145.06645889684299</c:v>
                </c:pt>
                <c:pt idx="23371">
                  <c:v>145.041805562641</c:v>
                </c:pt>
                <c:pt idx="23372">
                  <c:v>145.00891640291999</c:v>
                </c:pt>
                <c:pt idx="23373">
                  <c:v>145.00879614930599</c:v>
                </c:pt>
                <c:pt idx="23374">
                  <c:v>144.98142987810601</c:v>
                </c:pt>
                <c:pt idx="23375">
                  <c:v>144.945675525545</c:v>
                </c:pt>
                <c:pt idx="23376">
                  <c:v>144.93178348521101</c:v>
                </c:pt>
                <c:pt idx="23377">
                  <c:v>144.871358957062</c:v>
                </c:pt>
                <c:pt idx="23378">
                  <c:v>144.84944820665001</c:v>
                </c:pt>
                <c:pt idx="23379">
                  <c:v>144.84665009589301</c:v>
                </c:pt>
                <c:pt idx="23380">
                  <c:v>144.803352853224</c:v>
                </c:pt>
                <c:pt idx="23381">
                  <c:v>144.79594903768501</c:v>
                </c:pt>
                <c:pt idx="23382">
                  <c:v>144.78768603006401</c:v>
                </c:pt>
                <c:pt idx="23383">
                  <c:v>144.75740084495601</c:v>
                </c:pt>
                <c:pt idx="23384">
                  <c:v>144.75137261139801</c:v>
                </c:pt>
                <c:pt idx="23385">
                  <c:v>144.74282850445601</c:v>
                </c:pt>
                <c:pt idx="23386">
                  <c:v>144.73630388656699</c:v>
                </c:pt>
                <c:pt idx="23387">
                  <c:v>144.70056924646499</c:v>
                </c:pt>
                <c:pt idx="23388">
                  <c:v>144.680517365062</c:v>
                </c:pt>
                <c:pt idx="23389">
                  <c:v>144.678162231008</c:v>
                </c:pt>
                <c:pt idx="23390">
                  <c:v>144.67219268594599</c:v>
                </c:pt>
                <c:pt idx="23391">
                  <c:v>144.66459953290499</c:v>
                </c:pt>
                <c:pt idx="23392">
                  <c:v>144.661076631328</c:v>
                </c:pt>
                <c:pt idx="23393">
                  <c:v>144.65414278500501</c:v>
                </c:pt>
                <c:pt idx="23394">
                  <c:v>144.61500937344201</c:v>
                </c:pt>
                <c:pt idx="23395">
                  <c:v>144.60745524730501</c:v>
                </c:pt>
                <c:pt idx="23396">
                  <c:v>144.58660526045699</c:v>
                </c:pt>
                <c:pt idx="23397">
                  <c:v>144.581108070765</c:v>
                </c:pt>
                <c:pt idx="23398">
                  <c:v>144.57692833821699</c:v>
                </c:pt>
                <c:pt idx="23399">
                  <c:v>144.54737616267701</c:v>
                </c:pt>
                <c:pt idx="23400">
                  <c:v>144.53974830357501</c:v>
                </c:pt>
                <c:pt idx="23401">
                  <c:v>144.50681164832801</c:v>
                </c:pt>
                <c:pt idx="23402">
                  <c:v>144.474410449277</c:v>
                </c:pt>
                <c:pt idx="23403">
                  <c:v>144.46867999655899</c:v>
                </c:pt>
                <c:pt idx="23404">
                  <c:v>144.44981736158601</c:v>
                </c:pt>
                <c:pt idx="23405">
                  <c:v>144.410927019279</c:v>
                </c:pt>
                <c:pt idx="23406">
                  <c:v>144.36941727659701</c:v>
                </c:pt>
                <c:pt idx="23407">
                  <c:v>144.36771657764899</c:v>
                </c:pt>
                <c:pt idx="23408">
                  <c:v>144.36407889613</c:v>
                </c:pt>
                <c:pt idx="23409">
                  <c:v>144.330592644886</c:v>
                </c:pt>
                <c:pt idx="23410">
                  <c:v>144.30408857923601</c:v>
                </c:pt>
                <c:pt idx="23411">
                  <c:v>144.28847779527399</c:v>
                </c:pt>
                <c:pt idx="23412">
                  <c:v>144.27343993215899</c:v>
                </c:pt>
                <c:pt idx="23413">
                  <c:v>144.18720303353999</c:v>
                </c:pt>
                <c:pt idx="23414">
                  <c:v>144.17875976115499</c:v>
                </c:pt>
                <c:pt idx="23415">
                  <c:v>144.16272917642999</c:v>
                </c:pt>
                <c:pt idx="23416">
                  <c:v>144.150711526621</c:v>
                </c:pt>
                <c:pt idx="23417">
                  <c:v>144.14388054643899</c:v>
                </c:pt>
                <c:pt idx="23418">
                  <c:v>144.142464603272</c:v>
                </c:pt>
                <c:pt idx="23419">
                  <c:v>144.137314438142</c:v>
                </c:pt>
                <c:pt idx="23420">
                  <c:v>144.12203033864901</c:v>
                </c:pt>
                <c:pt idx="23421">
                  <c:v>144.10427999424701</c:v>
                </c:pt>
                <c:pt idx="23422">
                  <c:v>144.08567666730099</c:v>
                </c:pt>
                <c:pt idx="23423">
                  <c:v>144.02553706711799</c:v>
                </c:pt>
                <c:pt idx="23424">
                  <c:v>144.018037641679</c:v>
                </c:pt>
                <c:pt idx="23425">
                  <c:v>143.989826898058</c:v>
                </c:pt>
                <c:pt idx="23426">
                  <c:v>143.981559721678</c:v>
                </c:pt>
                <c:pt idx="23427">
                  <c:v>143.89029576768701</c:v>
                </c:pt>
                <c:pt idx="23428">
                  <c:v>143.86639572003099</c:v>
                </c:pt>
                <c:pt idx="23429">
                  <c:v>143.85676277649699</c:v>
                </c:pt>
                <c:pt idx="23430">
                  <c:v>143.843064497059</c:v>
                </c:pt>
                <c:pt idx="23431">
                  <c:v>143.81274271117999</c:v>
                </c:pt>
                <c:pt idx="23432">
                  <c:v>143.80176598486901</c:v>
                </c:pt>
                <c:pt idx="23433">
                  <c:v>143.742090113248</c:v>
                </c:pt>
                <c:pt idx="23434">
                  <c:v>143.671175957874</c:v>
                </c:pt>
                <c:pt idx="23435">
                  <c:v>143.65450333996799</c:v>
                </c:pt>
                <c:pt idx="23436">
                  <c:v>143.627472823754</c:v>
                </c:pt>
                <c:pt idx="23437">
                  <c:v>143.617993620568</c:v>
                </c:pt>
                <c:pt idx="23438">
                  <c:v>143.60760354268399</c:v>
                </c:pt>
                <c:pt idx="23439">
                  <c:v>143.59059694682799</c:v>
                </c:pt>
                <c:pt idx="23440">
                  <c:v>143.58158306674599</c:v>
                </c:pt>
                <c:pt idx="23441">
                  <c:v>143.56363409545099</c:v>
                </c:pt>
                <c:pt idx="23442">
                  <c:v>143.554914694746</c:v>
                </c:pt>
                <c:pt idx="23443">
                  <c:v>143.548859302522</c:v>
                </c:pt>
                <c:pt idx="23444">
                  <c:v>143.530527279729</c:v>
                </c:pt>
                <c:pt idx="23445">
                  <c:v>143.52463841638999</c:v>
                </c:pt>
                <c:pt idx="23446">
                  <c:v>143.51137128638501</c:v>
                </c:pt>
                <c:pt idx="23447">
                  <c:v>143.48303763598901</c:v>
                </c:pt>
                <c:pt idx="23448">
                  <c:v>143.480931935473</c:v>
                </c:pt>
                <c:pt idx="23449">
                  <c:v>143.46965221585501</c:v>
                </c:pt>
                <c:pt idx="23450">
                  <c:v>143.448984478212</c:v>
                </c:pt>
                <c:pt idx="23451">
                  <c:v>143.442793542934</c:v>
                </c:pt>
                <c:pt idx="23452">
                  <c:v>143.41338565166399</c:v>
                </c:pt>
                <c:pt idx="23453">
                  <c:v>143.41171483258401</c:v>
                </c:pt>
                <c:pt idx="23454">
                  <c:v>143.395990857279</c:v>
                </c:pt>
                <c:pt idx="23455">
                  <c:v>143.38633595162</c:v>
                </c:pt>
                <c:pt idx="23456">
                  <c:v>143.37316651200399</c:v>
                </c:pt>
                <c:pt idx="23457">
                  <c:v>143.368825218148</c:v>
                </c:pt>
                <c:pt idx="23458">
                  <c:v>143.36013255904101</c:v>
                </c:pt>
                <c:pt idx="23459">
                  <c:v>143.33281797003599</c:v>
                </c:pt>
                <c:pt idx="23460">
                  <c:v>143.33057958903899</c:v>
                </c:pt>
                <c:pt idx="23461">
                  <c:v>143.328713992095</c:v>
                </c:pt>
                <c:pt idx="23462">
                  <c:v>143.31542260003599</c:v>
                </c:pt>
                <c:pt idx="23463">
                  <c:v>143.26535127109</c:v>
                </c:pt>
                <c:pt idx="23464">
                  <c:v>143.24715034691499</c:v>
                </c:pt>
                <c:pt idx="23465">
                  <c:v>143.22807216056401</c:v>
                </c:pt>
                <c:pt idx="23466">
                  <c:v>143.22561527643001</c:v>
                </c:pt>
                <c:pt idx="23467">
                  <c:v>143.19362745845501</c:v>
                </c:pt>
                <c:pt idx="23468">
                  <c:v>143.18977316270301</c:v>
                </c:pt>
                <c:pt idx="23469">
                  <c:v>143.15097224673301</c:v>
                </c:pt>
                <c:pt idx="23470">
                  <c:v>143.143777424783</c:v>
                </c:pt>
                <c:pt idx="23471">
                  <c:v>143.13754421056899</c:v>
                </c:pt>
                <c:pt idx="23472">
                  <c:v>143.07419351119799</c:v>
                </c:pt>
                <c:pt idx="23473">
                  <c:v>143.065640999511</c:v>
                </c:pt>
                <c:pt idx="23474">
                  <c:v>143.031059869393</c:v>
                </c:pt>
                <c:pt idx="23475">
                  <c:v>143.01202963872601</c:v>
                </c:pt>
                <c:pt idx="23476">
                  <c:v>142.90409627099399</c:v>
                </c:pt>
                <c:pt idx="23477">
                  <c:v>142.89334964621401</c:v>
                </c:pt>
                <c:pt idx="23478">
                  <c:v>142.882066163996</c:v>
                </c:pt>
                <c:pt idx="23479">
                  <c:v>142.871755942184</c:v>
                </c:pt>
                <c:pt idx="23480">
                  <c:v>142.86541868212601</c:v>
                </c:pt>
                <c:pt idx="23481">
                  <c:v>142.85182605198801</c:v>
                </c:pt>
                <c:pt idx="23482">
                  <c:v>142.84207401663201</c:v>
                </c:pt>
                <c:pt idx="23483">
                  <c:v>142.825057010736</c:v>
                </c:pt>
                <c:pt idx="23484">
                  <c:v>142.809440609284</c:v>
                </c:pt>
                <c:pt idx="23485">
                  <c:v>142.80747762563701</c:v>
                </c:pt>
                <c:pt idx="23486">
                  <c:v>142.78151018752001</c:v>
                </c:pt>
                <c:pt idx="23487">
                  <c:v>142.76692888371301</c:v>
                </c:pt>
                <c:pt idx="23488">
                  <c:v>142.75891226652001</c:v>
                </c:pt>
                <c:pt idx="23489">
                  <c:v>142.73755879284101</c:v>
                </c:pt>
                <c:pt idx="23490">
                  <c:v>142.72491818748401</c:v>
                </c:pt>
                <c:pt idx="23491">
                  <c:v>142.71320317106901</c:v>
                </c:pt>
                <c:pt idx="23492">
                  <c:v>142.68533090320699</c:v>
                </c:pt>
                <c:pt idx="23493">
                  <c:v>142.68187323979799</c:v>
                </c:pt>
                <c:pt idx="23494">
                  <c:v>142.66475273997099</c:v>
                </c:pt>
                <c:pt idx="23495">
                  <c:v>142.663967101932</c:v>
                </c:pt>
                <c:pt idx="23496">
                  <c:v>142.66041494396799</c:v>
                </c:pt>
                <c:pt idx="23497">
                  <c:v>142.633965256485</c:v>
                </c:pt>
                <c:pt idx="23498">
                  <c:v>142.59007719647701</c:v>
                </c:pt>
                <c:pt idx="23499">
                  <c:v>142.569532951676</c:v>
                </c:pt>
                <c:pt idx="23500">
                  <c:v>142.55551300954801</c:v>
                </c:pt>
                <c:pt idx="23501">
                  <c:v>142.553886517801</c:v>
                </c:pt>
                <c:pt idx="23502">
                  <c:v>142.54309664848699</c:v>
                </c:pt>
                <c:pt idx="23503">
                  <c:v>142.47383775799699</c:v>
                </c:pt>
                <c:pt idx="23504">
                  <c:v>142.45602574084799</c:v>
                </c:pt>
                <c:pt idx="23505">
                  <c:v>142.45434015725201</c:v>
                </c:pt>
                <c:pt idx="23506">
                  <c:v>142.409622518714</c:v>
                </c:pt>
                <c:pt idx="23507">
                  <c:v>142.39206155989899</c:v>
                </c:pt>
                <c:pt idx="23508">
                  <c:v>142.340698474969</c:v>
                </c:pt>
                <c:pt idx="23509">
                  <c:v>142.330702035737</c:v>
                </c:pt>
                <c:pt idx="23510">
                  <c:v>142.316511935047</c:v>
                </c:pt>
                <c:pt idx="23511">
                  <c:v>142.30135841455001</c:v>
                </c:pt>
                <c:pt idx="23512">
                  <c:v>142.29545149339401</c:v>
                </c:pt>
                <c:pt idx="23513">
                  <c:v>142.25248589043801</c:v>
                </c:pt>
                <c:pt idx="23514">
                  <c:v>142.25247351318399</c:v>
                </c:pt>
                <c:pt idx="23515">
                  <c:v>142.236072540218</c:v>
                </c:pt>
                <c:pt idx="23516">
                  <c:v>142.23532896995101</c:v>
                </c:pt>
                <c:pt idx="23517">
                  <c:v>142.22948130293301</c:v>
                </c:pt>
                <c:pt idx="23518">
                  <c:v>142.22533132395199</c:v>
                </c:pt>
                <c:pt idx="23519">
                  <c:v>142.172090038493</c:v>
                </c:pt>
                <c:pt idx="23520">
                  <c:v>142.12462485230299</c:v>
                </c:pt>
                <c:pt idx="23521">
                  <c:v>142.098322878121</c:v>
                </c:pt>
                <c:pt idx="23522">
                  <c:v>142.091189665852</c:v>
                </c:pt>
                <c:pt idx="23523">
                  <c:v>142.081610105142</c:v>
                </c:pt>
                <c:pt idx="23524">
                  <c:v>142.03749578898601</c:v>
                </c:pt>
                <c:pt idx="23525">
                  <c:v>142.03485596757901</c:v>
                </c:pt>
                <c:pt idx="23526">
                  <c:v>142.03368933822401</c:v>
                </c:pt>
                <c:pt idx="23527">
                  <c:v>141.98018898238499</c:v>
                </c:pt>
                <c:pt idx="23528">
                  <c:v>141.96367269010199</c:v>
                </c:pt>
                <c:pt idx="23529">
                  <c:v>141.95828497679</c:v>
                </c:pt>
                <c:pt idx="23530">
                  <c:v>141.956852181393</c:v>
                </c:pt>
                <c:pt idx="23531">
                  <c:v>141.95323195045401</c:v>
                </c:pt>
                <c:pt idx="23532">
                  <c:v>141.92071934236901</c:v>
                </c:pt>
                <c:pt idx="23533">
                  <c:v>141.871670176094</c:v>
                </c:pt>
                <c:pt idx="23534">
                  <c:v>141.87000602759099</c:v>
                </c:pt>
                <c:pt idx="23535">
                  <c:v>141.848594189165</c:v>
                </c:pt>
                <c:pt idx="23536">
                  <c:v>141.81497686062701</c:v>
                </c:pt>
                <c:pt idx="23537">
                  <c:v>141.80167486013801</c:v>
                </c:pt>
                <c:pt idx="23538">
                  <c:v>141.76664484585999</c:v>
                </c:pt>
                <c:pt idx="23539">
                  <c:v>141.736234399642</c:v>
                </c:pt>
                <c:pt idx="23540">
                  <c:v>141.69414285266299</c:v>
                </c:pt>
                <c:pt idx="23541">
                  <c:v>141.681253803988</c:v>
                </c:pt>
                <c:pt idx="23542">
                  <c:v>141.651483035301</c:v>
                </c:pt>
                <c:pt idx="23543">
                  <c:v>141.59984090230401</c:v>
                </c:pt>
                <c:pt idx="23544">
                  <c:v>141.58601245601301</c:v>
                </c:pt>
                <c:pt idx="23545">
                  <c:v>141.576050111141</c:v>
                </c:pt>
                <c:pt idx="23546">
                  <c:v>141.54948262273001</c:v>
                </c:pt>
                <c:pt idx="23547">
                  <c:v>141.53942550028799</c:v>
                </c:pt>
                <c:pt idx="23548">
                  <c:v>141.53820501799601</c:v>
                </c:pt>
                <c:pt idx="23549">
                  <c:v>141.53455490831701</c:v>
                </c:pt>
                <c:pt idx="23550">
                  <c:v>141.46670243892601</c:v>
                </c:pt>
                <c:pt idx="23551">
                  <c:v>141.44740381940801</c:v>
                </c:pt>
                <c:pt idx="23552">
                  <c:v>141.43591832478199</c:v>
                </c:pt>
                <c:pt idx="23553">
                  <c:v>141.434924840082</c:v>
                </c:pt>
                <c:pt idx="23554">
                  <c:v>141.43178385847301</c:v>
                </c:pt>
                <c:pt idx="23555">
                  <c:v>141.40344930451701</c:v>
                </c:pt>
                <c:pt idx="23556">
                  <c:v>141.386449382948</c:v>
                </c:pt>
                <c:pt idx="23557">
                  <c:v>141.38591037619801</c:v>
                </c:pt>
                <c:pt idx="23558">
                  <c:v>141.31560264276001</c:v>
                </c:pt>
                <c:pt idx="23559">
                  <c:v>141.294385115647</c:v>
                </c:pt>
                <c:pt idx="23560">
                  <c:v>141.276560299073</c:v>
                </c:pt>
                <c:pt idx="23561">
                  <c:v>141.25657007219499</c:v>
                </c:pt>
                <c:pt idx="23562">
                  <c:v>141.22637857410501</c:v>
                </c:pt>
                <c:pt idx="23563">
                  <c:v>141.17732792193399</c:v>
                </c:pt>
                <c:pt idx="23564">
                  <c:v>141.106986834689</c:v>
                </c:pt>
                <c:pt idx="23565">
                  <c:v>141.08020588540199</c:v>
                </c:pt>
                <c:pt idx="23566">
                  <c:v>141.07364139034999</c:v>
                </c:pt>
                <c:pt idx="23567">
                  <c:v>141.04224356215499</c:v>
                </c:pt>
                <c:pt idx="23568">
                  <c:v>141.03413640290501</c:v>
                </c:pt>
                <c:pt idx="23569">
                  <c:v>141.02418889475899</c:v>
                </c:pt>
                <c:pt idx="23570">
                  <c:v>141.01208599350201</c:v>
                </c:pt>
                <c:pt idx="23571">
                  <c:v>140.98184370187201</c:v>
                </c:pt>
                <c:pt idx="23572">
                  <c:v>140.95648089758799</c:v>
                </c:pt>
                <c:pt idx="23573">
                  <c:v>140.92143625545501</c:v>
                </c:pt>
                <c:pt idx="23574">
                  <c:v>140.89607934746499</c:v>
                </c:pt>
                <c:pt idx="23575">
                  <c:v>140.88278182593001</c:v>
                </c:pt>
                <c:pt idx="23576">
                  <c:v>140.82790381534201</c:v>
                </c:pt>
                <c:pt idx="23577">
                  <c:v>140.81150052074199</c:v>
                </c:pt>
                <c:pt idx="23578">
                  <c:v>140.797328807978</c:v>
                </c:pt>
                <c:pt idx="23579">
                  <c:v>140.79190017194301</c:v>
                </c:pt>
                <c:pt idx="23580">
                  <c:v>140.74633920334</c:v>
                </c:pt>
                <c:pt idx="23581">
                  <c:v>140.70271767264401</c:v>
                </c:pt>
                <c:pt idx="23582">
                  <c:v>140.679081844206</c:v>
                </c:pt>
                <c:pt idx="23583">
                  <c:v>140.67650705496899</c:v>
                </c:pt>
                <c:pt idx="23584">
                  <c:v>140.66806877921499</c:v>
                </c:pt>
                <c:pt idx="23585">
                  <c:v>140.655066933851</c:v>
                </c:pt>
                <c:pt idx="23586">
                  <c:v>140.65256069716699</c:v>
                </c:pt>
                <c:pt idx="23587">
                  <c:v>140.64370549304499</c:v>
                </c:pt>
                <c:pt idx="23588">
                  <c:v>140.63383421196301</c:v>
                </c:pt>
                <c:pt idx="23589">
                  <c:v>140.629380539751</c:v>
                </c:pt>
                <c:pt idx="23590">
                  <c:v>140.60806835904401</c:v>
                </c:pt>
                <c:pt idx="23591">
                  <c:v>140.59868349140999</c:v>
                </c:pt>
                <c:pt idx="23592">
                  <c:v>140.59022712767401</c:v>
                </c:pt>
                <c:pt idx="23593">
                  <c:v>140.55149297108699</c:v>
                </c:pt>
                <c:pt idx="23594">
                  <c:v>140.49194103315</c:v>
                </c:pt>
                <c:pt idx="23595">
                  <c:v>140.46953348475</c:v>
                </c:pt>
                <c:pt idx="23596">
                  <c:v>140.45742952381801</c:v>
                </c:pt>
                <c:pt idx="23597">
                  <c:v>140.41342486876599</c:v>
                </c:pt>
                <c:pt idx="23598">
                  <c:v>140.38742756908101</c:v>
                </c:pt>
                <c:pt idx="23599">
                  <c:v>140.309290792365</c:v>
                </c:pt>
                <c:pt idx="23600">
                  <c:v>140.2759273819</c:v>
                </c:pt>
                <c:pt idx="23601">
                  <c:v>140.27579399167101</c:v>
                </c:pt>
                <c:pt idx="23602">
                  <c:v>140.23374888305699</c:v>
                </c:pt>
                <c:pt idx="23603">
                  <c:v>140.22959074322799</c:v>
                </c:pt>
                <c:pt idx="23604">
                  <c:v>140.22068233554299</c:v>
                </c:pt>
                <c:pt idx="23605">
                  <c:v>140.22000140207001</c:v>
                </c:pt>
                <c:pt idx="23606">
                  <c:v>140.163464684356</c:v>
                </c:pt>
                <c:pt idx="23607">
                  <c:v>140.13344667554799</c:v>
                </c:pt>
                <c:pt idx="23608">
                  <c:v>140.130097840411</c:v>
                </c:pt>
                <c:pt idx="23609">
                  <c:v>140.12969032573099</c:v>
                </c:pt>
                <c:pt idx="23610">
                  <c:v>140.106744228759</c:v>
                </c:pt>
                <c:pt idx="23611">
                  <c:v>140.09318895411801</c:v>
                </c:pt>
                <c:pt idx="23612">
                  <c:v>140.036851011848</c:v>
                </c:pt>
                <c:pt idx="23613">
                  <c:v>140.02925039103499</c:v>
                </c:pt>
                <c:pt idx="23614">
                  <c:v>140.01700361486601</c:v>
                </c:pt>
                <c:pt idx="23615">
                  <c:v>140.00519760743799</c:v>
                </c:pt>
                <c:pt idx="23616">
                  <c:v>139.974463641965</c:v>
                </c:pt>
                <c:pt idx="23617">
                  <c:v>139.91982952897601</c:v>
                </c:pt>
                <c:pt idx="23618">
                  <c:v>139.90869027206901</c:v>
                </c:pt>
                <c:pt idx="23619">
                  <c:v>139.90039186505501</c:v>
                </c:pt>
                <c:pt idx="23620">
                  <c:v>139.83912830681101</c:v>
                </c:pt>
                <c:pt idx="23621">
                  <c:v>139.83670833309799</c:v>
                </c:pt>
                <c:pt idx="23622">
                  <c:v>139.81599793376</c:v>
                </c:pt>
                <c:pt idx="23623">
                  <c:v>139.80283263868901</c:v>
                </c:pt>
                <c:pt idx="23624">
                  <c:v>139.792361694623</c:v>
                </c:pt>
                <c:pt idx="23625">
                  <c:v>139.71549731076399</c:v>
                </c:pt>
                <c:pt idx="23626">
                  <c:v>139.705147842391</c:v>
                </c:pt>
                <c:pt idx="23627">
                  <c:v>139.68395820934299</c:v>
                </c:pt>
                <c:pt idx="23628">
                  <c:v>139.67075037714201</c:v>
                </c:pt>
                <c:pt idx="23629">
                  <c:v>139.654668383065</c:v>
                </c:pt>
                <c:pt idx="23630">
                  <c:v>139.61045576059999</c:v>
                </c:pt>
                <c:pt idx="23631">
                  <c:v>139.60719911059101</c:v>
                </c:pt>
                <c:pt idx="23632">
                  <c:v>139.57247857506999</c:v>
                </c:pt>
                <c:pt idx="23633">
                  <c:v>139.54970578812899</c:v>
                </c:pt>
                <c:pt idx="23634">
                  <c:v>139.53907154928399</c:v>
                </c:pt>
                <c:pt idx="23635">
                  <c:v>139.525078221955</c:v>
                </c:pt>
                <c:pt idx="23636">
                  <c:v>139.49652867803101</c:v>
                </c:pt>
                <c:pt idx="23637">
                  <c:v>139.48899920520699</c:v>
                </c:pt>
                <c:pt idx="23638">
                  <c:v>139.47189485702</c:v>
                </c:pt>
                <c:pt idx="23639">
                  <c:v>139.41297323742</c:v>
                </c:pt>
                <c:pt idx="23640">
                  <c:v>139.386829428749</c:v>
                </c:pt>
                <c:pt idx="23641">
                  <c:v>139.36062609829901</c:v>
                </c:pt>
                <c:pt idx="23642">
                  <c:v>139.30730629442999</c:v>
                </c:pt>
                <c:pt idx="23643">
                  <c:v>139.23926886576899</c:v>
                </c:pt>
                <c:pt idx="23644">
                  <c:v>139.23624407075701</c:v>
                </c:pt>
                <c:pt idx="23645">
                  <c:v>139.21766447968099</c:v>
                </c:pt>
                <c:pt idx="23646">
                  <c:v>139.20321974415299</c:v>
                </c:pt>
                <c:pt idx="23647">
                  <c:v>139.202964910324</c:v>
                </c:pt>
                <c:pt idx="23648">
                  <c:v>139.18952607581801</c:v>
                </c:pt>
                <c:pt idx="23649">
                  <c:v>139.16664440785601</c:v>
                </c:pt>
                <c:pt idx="23650">
                  <c:v>139.15727569295899</c:v>
                </c:pt>
                <c:pt idx="23651">
                  <c:v>139.10321603698</c:v>
                </c:pt>
                <c:pt idx="23652">
                  <c:v>139.08780201187599</c:v>
                </c:pt>
                <c:pt idx="23653">
                  <c:v>139.064132881961</c:v>
                </c:pt>
                <c:pt idx="23654">
                  <c:v>139.032511997283</c:v>
                </c:pt>
                <c:pt idx="23655">
                  <c:v>139.02707574521801</c:v>
                </c:pt>
                <c:pt idx="23656">
                  <c:v>139.01650596516001</c:v>
                </c:pt>
                <c:pt idx="23657">
                  <c:v>139.00686949165299</c:v>
                </c:pt>
                <c:pt idx="23658">
                  <c:v>138.99939450748599</c:v>
                </c:pt>
                <c:pt idx="23659">
                  <c:v>138.99691681460601</c:v>
                </c:pt>
                <c:pt idx="23660">
                  <c:v>138.98910901269599</c:v>
                </c:pt>
                <c:pt idx="23661">
                  <c:v>138.97400931449999</c:v>
                </c:pt>
                <c:pt idx="23662">
                  <c:v>138.91969547191999</c:v>
                </c:pt>
                <c:pt idx="23663">
                  <c:v>138.903219368495</c:v>
                </c:pt>
                <c:pt idx="23664">
                  <c:v>138.90088315194799</c:v>
                </c:pt>
                <c:pt idx="23665">
                  <c:v>138.89047505646499</c:v>
                </c:pt>
                <c:pt idx="23666">
                  <c:v>138.87902655658499</c:v>
                </c:pt>
                <c:pt idx="23667">
                  <c:v>138.86315107861</c:v>
                </c:pt>
                <c:pt idx="23668">
                  <c:v>138.85348950857201</c:v>
                </c:pt>
                <c:pt idx="23669">
                  <c:v>138.84294228795099</c:v>
                </c:pt>
                <c:pt idx="23670">
                  <c:v>138.84003500938499</c:v>
                </c:pt>
                <c:pt idx="23671">
                  <c:v>138.83092051720499</c:v>
                </c:pt>
                <c:pt idx="23672">
                  <c:v>138.82824556997201</c:v>
                </c:pt>
                <c:pt idx="23673">
                  <c:v>138.81242532352201</c:v>
                </c:pt>
                <c:pt idx="23674">
                  <c:v>138.80339664081001</c:v>
                </c:pt>
                <c:pt idx="23675">
                  <c:v>138.799774488069</c:v>
                </c:pt>
                <c:pt idx="23676">
                  <c:v>138.79782748189899</c:v>
                </c:pt>
                <c:pt idx="23677">
                  <c:v>138.777238867866</c:v>
                </c:pt>
                <c:pt idx="23678">
                  <c:v>138.768416162405</c:v>
                </c:pt>
                <c:pt idx="23679">
                  <c:v>138.76403662746</c:v>
                </c:pt>
                <c:pt idx="23680">
                  <c:v>138.76006986623401</c:v>
                </c:pt>
                <c:pt idx="23681">
                  <c:v>138.73913547538501</c:v>
                </c:pt>
                <c:pt idx="23682">
                  <c:v>138.738113554775</c:v>
                </c:pt>
                <c:pt idx="23683">
                  <c:v>138.69676773345299</c:v>
                </c:pt>
                <c:pt idx="23684">
                  <c:v>138.67586512030499</c:v>
                </c:pt>
                <c:pt idx="23685">
                  <c:v>138.67477084424601</c:v>
                </c:pt>
                <c:pt idx="23686">
                  <c:v>138.666905734952</c:v>
                </c:pt>
                <c:pt idx="23687">
                  <c:v>138.66559230016</c:v>
                </c:pt>
                <c:pt idx="23688">
                  <c:v>138.66477097371001</c:v>
                </c:pt>
                <c:pt idx="23689">
                  <c:v>138.657579914797</c:v>
                </c:pt>
                <c:pt idx="23690">
                  <c:v>138.65397044910699</c:v>
                </c:pt>
                <c:pt idx="23691">
                  <c:v>138.649830076407</c:v>
                </c:pt>
                <c:pt idx="23692">
                  <c:v>138.64912693389999</c:v>
                </c:pt>
                <c:pt idx="23693">
                  <c:v>138.64192751636901</c:v>
                </c:pt>
                <c:pt idx="23694">
                  <c:v>138.63677626121799</c:v>
                </c:pt>
                <c:pt idx="23695">
                  <c:v>138.577629637006</c:v>
                </c:pt>
                <c:pt idx="23696">
                  <c:v>138.54930896885699</c:v>
                </c:pt>
                <c:pt idx="23697">
                  <c:v>138.51619813238801</c:v>
                </c:pt>
                <c:pt idx="23698">
                  <c:v>138.50527972317599</c:v>
                </c:pt>
                <c:pt idx="23699">
                  <c:v>138.495047028313</c:v>
                </c:pt>
                <c:pt idx="23700">
                  <c:v>138.48076665150799</c:v>
                </c:pt>
                <c:pt idx="23701">
                  <c:v>138.46890431294301</c:v>
                </c:pt>
                <c:pt idx="23702">
                  <c:v>138.46799205130799</c:v>
                </c:pt>
                <c:pt idx="23703">
                  <c:v>138.458470834824</c:v>
                </c:pt>
                <c:pt idx="23704">
                  <c:v>138.452378694369</c:v>
                </c:pt>
                <c:pt idx="23705">
                  <c:v>138.44425049159599</c:v>
                </c:pt>
                <c:pt idx="23706">
                  <c:v>138.44243349253301</c:v>
                </c:pt>
                <c:pt idx="23707">
                  <c:v>138.42594152036199</c:v>
                </c:pt>
                <c:pt idx="23708">
                  <c:v>138.39878137289301</c:v>
                </c:pt>
                <c:pt idx="23709">
                  <c:v>138.385403285677</c:v>
                </c:pt>
                <c:pt idx="23710">
                  <c:v>138.28999997236801</c:v>
                </c:pt>
                <c:pt idx="23711">
                  <c:v>138.27114101276601</c:v>
                </c:pt>
                <c:pt idx="23712">
                  <c:v>138.25776073036499</c:v>
                </c:pt>
                <c:pt idx="23713">
                  <c:v>138.25448268901599</c:v>
                </c:pt>
                <c:pt idx="23714">
                  <c:v>138.24195420687201</c:v>
                </c:pt>
                <c:pt idx="23715">
                  <c:v>138.13899160680199</c:v>
                </c:pt>
                <c:pt idx="23716">
                  <c:v>138.124888393942</c:v>
                </c:pt>
                <c:pt idx="23717">
                  <c:v>138.12015863544801</c:v>
                </c:pt>
                <c:pt idx="23718">
                  <c:v>138.04840152531699</c:v>
                </c:pt>
                <c:pt idx="23719">
                  <c:v>138.04746457613001</c:v>
                </c:pt>
                <c:pt idx="23720">
                  <c:v>138.03832638312301</c:v>
                </c:pt>
                <c:pt idx="23721">
                  <c:v>138.03532165197299</c:v>
                </c:pt>
                <c:pt idx="23722">
                  <c:v>138.00886586882501</c:v>
                </c:pt>
                <c:pt idx="23723">
                  <c:v>138.00062339368</c:v>
                </c:pt>
                <c:pt idx="23724">
                  <c:v>137.96912665081399</c:v>
                </c:pt>
                <c:pt idx="23725">
                  <c:v>137.94719724514999</c:v>
                </c:pt>
                <c:pt idx="23726">
                  <c:v>137.944757156213</c:v>
                </c:pt>
                <c:pt idx="23727">
                  <c:v>137.94182703222901</c:v>
                </c:pt>
                <c:pt idx="23728">
                  <c:v>137.913214703286</c:v>
                </c:pt>
                <c:pt idx="23729">
                  <c:v>137.90650904174501</c:v>
                </c:pt>
                <c:pt idx="23730">
                  <c:v>137.89865938814799</c:v>
                </c:pt>
                <c:pt idx="23731">
                  <c:v>137.887687375447</c:v>
                </c:pt>
                <c:pt idx="23732">
                  <c:v>137.86857534383299</c:v>
                </c:pt>
                <c:pt idx="23733">
                  <c:v>137.86805489982001</c:v>
                </c:pt>
                <c:pt idx="23734">
                  <c:v>137.85525550713001</c:v>
                </c:pt>
                <c:pt idx="23735">
                  <c:v>137.832594894518</c:v>
                </c:pt>
                <c:pt idx="23736">
                  <c:v>137.783853509202</c:v>
                </c:pt>
                <c:pt idx="23737">
                  <c:v>137.77998953198301</c:v>
                </c:pt>
                <c:pt idx="23738">
                  <c:v>137.73308909755599</c:v>
                </c:pt>
                <c:pt idx="23739">
                  <c:v>137.731075715804</c:v>
                </c:pt>
                <c:pt idx="23740">
                  <c:v>137.72615602667599</c:v>
                </c:pt>
                <c:pt idx="23741">
                  <c:v>137.66926656909101</c:v>
                </c:pt>
                <c:pt idx="23742">
                  <c:v>137.658459996011</c:v>
                </c:pt>
                <c:pt idx="23743">
                  <c:v>137.65216852644701</c:v>
                </c:pt>
                <c:pt idx="23744">
                  <c:v>137.64913996808801</c:v>
                </c:pt>
                <c:pt idx="23745">
                  <c:v>137.64384888120301</c:v>
                </c:pt>
                <c:pt idx="23746">
                  <c:v>137.64111484167401</c:v>
                </c:pt>
                <c:pt idx="23747">
                  <c:v>137.638759279493</c:v>
                </c:pt>
                <c:pt idx="23748">
                  <c:v>137.61688459606299</c:v>
                </c:pt>
                <c:pt idx="23749">
                  <c:v>137.588555896635</c:v>
                </c:pt>
                <c:pt idx="23750">
                  <c:v>137.58135135702599</c:v>
                </c:pt>
                <c:pt idx="23751">
                  <c:v>137.55162281629899</c:v>
                </c:pt>
                <c:pt idx="23752">
                  <c:v>137.522462012479</c:v>
                </c:pt>
                <c:pt idx="23753">
                  <c:v>137.51034269404099</c:v>
                </c:pt>
                <c:pt idx="23754">
                  <c:v>137.50738770928101</c:v>
                </c:pt>
                <c:pt idx="23755">
                  <c:v>137.49447542148599</c:v>
                </c:pt>
                <c:pt idx="23756">
                  <c:v>137.49307520046199</c:v>
                </c:pt>
                <c:pt idx="23757">
                  <c:v>137.41158274508999</c:v>
                </c:pt>
                <c:pt idx="23758">
                  <c:v>137.385000190184</c:v>
                </c:pt>
                <c:pt idx="23759">
                  <c:v>137.35407777122799</c:v>
                </c:pt>
                <c:pt idx="23760">
                  <c:v>137.34141737924401</c:v>
                </c:pt>
                <c:pt idx="23761">
                  <c:v>137.303264614651</c:v>
                </c:pt>
                <c:pt idx="23762">
                  <c:v>137.29474424792201</c:v>
                </c:pt>
                <c:pt idx="23763">
                  <c:v>137.283726750108</c:v>
                </c:pt>
                <c:pt idx="23764">
                  <c:v>137.257797658355</c:v>
                </c:pt>
                <c:pt idx="23765">
                  <c:v>137.24608824185501</c:v>
                </c:pt>
                <c:pt idx="23766">
                  <c:v>137.21059832313901</c:v>
                </c:pt>
                <c:pt idx="23767">
                  <c:v>137.19189655296299</c:v>
                </c:pt>
                <c:pt idx="23768">
                  <c:v>137.190875750419</c:v>
                </c:pt>
                <c:pt idx="23769">
                  <c:v>137.176580958779</c:v>
                </c:pt>
                <c:pt idx="23770">
                  <c:v>137.14302700508699</c:v>
                </c:pt>
                <c:pt idx="23771">
                  <c:v>137.14126854497499</c:v>
                </c:pt>
                <c:pt idx="23772">
                  <c:v>137.140543462669</c:v>
                </c:pt>
                <c:pt idx="23773">
                  <c:v>137.13890782808599</c:v>
                </c:pt>
                <c:pt idx="23774">
                  <c:v>137.107979204972</c:v>
                </c:pt>
                <c:pt idx="23775">
                  <c:v>137.09956765179001</c:v>
                </c:pt>
                <c:pt idx="23776">
                  <c:v>137.05697410591</c:v>
                </c:pt>
                <c:pt idx="23777">
                  <c:v>137.022813475334</c:v>
                </c:pt>
                <c:pt idx="23778">
                  <c:v>137.003893265268</c:v>
                </c:pt>
                <c:pt idx="23779">
                  <c:v>136.98466299568301</c:v>
                </c:pt>
                <c:pt idx="23780">
                  <c:v>136.89869675650101</c:v>
                </c:pt>
                <c:pt idx="23781">
                  <c:v>136.89420361509701</c:v>
                </c:pt>
                <c:pt idx="23782">
                  <c:v>136.85895470897501</c:v>
                </c:pt>
                <c:pt idx="23783">
                  <c:v>136.835347032497</c:v>
                </c:pt>
                <c:pt idx="23784">
                  <c:v>136.831210465591</c:v>
                </c:pt>
                <c:pt idx="23785">
                  <c:v>136.792821299282</c:v>
                </c:pt>
                <c:pt idx="23786">
                  <c:v>136.739350328646</c:v>
                </c:pt>
                <c:pt idx="23787">
                  <c:v>136.70917706060899</c:v>
                </c:pt>
                <c:pt idx="23788">
                  <c:v>136.70696348531499</c:v>
                </c:pt>
                <c:pt idx="23789">
                  <c:v>136.676027227482</c:v>
                </c:pt>
                <c:pt idx="23790">
                  <c:v>136.675340862517</c:v>
                </c:pt>
                <c:pt idx="23791">
                  <c:v>136.64542830186201</c:v>
                </c:pt>
                <c:pt idx="23792">
                  <c:v>136.63172046309401</c:v>
                </c:pt>
                <c:pt idx="23793">
                  <c:v>136.62639057377001</c:v>
                </c:pt>
                <c:pt idx="23794">
                  <c:v>136.59069703515999</c:v>
                </c:pt>
                <c:pt idx="23795">
                  <c:v>136.58525217677899</c:v>
                </c:pt>
                <c:pt idx="23796">
                  <c:v>136.57812449889099</c:v>
                </c:pt>
                <c:pt idx="23797">
                  <c:v>136.568777837326</c:v>
                </c:pt>
                <c:pt idx="23798">
                  <c:v>136.54631241882501</c:v>
                </c:pt>
                <c:pt idx="23799">
                  <c:v>136.535672755896</c:v>
                </c:pt>
                <c:pt idx="23800">
                  <c:v>136.509342963124</c:v>
                </c:pt>
                <c:pt idx="23801">
                  <c:v>136.49283640612899</c:v>
                </c:pt>
                <c:pt idx="23802">
                  <c:v>136.470189634946</c:v>
                </c:pt>
                <c:pt idx="23803">
                  <c:v>136.46495066620801</c:v>
                </c:pt>
                <c:pt idx="23804">
                  <c:v>136.41089221252199</c:v>
                </c:pt>
                <c:pt idx="23805">
                  <c:v>136.409876499821</c:v>
                </c:pt>
                <c:pt idx="23806">
                  <c:v>136.373603482362</c:v>
                </c:pt>
                <c:pt idx="23807">
                  <c:v>136.32877491839201</c:v>
                </c:pt>
                <c:pt idx="23808">
                  <c:v>136.326696157371</c:v>
                </c:pt>
                <c:pt idx="23809">
                  <c:v>136.30936173387499</c:v>
                </c:pt>
                <c:pt idx="23810">
                  <c:v>136.288354948592</c:v>
                </c:pt>
                <c:pt idx="23811">
                  <c:v>136.247542321976</c:v>
                </c:pt>
                <c:pt idx="23812">
                  <c:v>136.23469519121801</c:v>
                </c:pt>
                <c:pt idx="23813">
                  <c:v>136.22146410301301</c:v>
                </c:pt>
                <c:pt idx="23814">
                  <c:v>136.21025252940299</c:v>
                </c:pt>
                <c:pt idx="23815">
                  <c:v>136.20296726156499</c:v>
                </c:pt>
                <c:pt idx="23816">
                  <c:v>136.19681576168099</c:v>
                </c:pt>
                <c:pt idx="23817">
                  <c:v>136.183246960042</c:v>
                </c:pt>
                <c:pt idx="23818">
                  <c:v>136.17770292048101</c:v>
                </c:pt>
                <c:pt idx="23819">
                  <c:v>136.17345867673799</c:v>
                </c:pt>
                <c:pt idx="23820">
                  <c:v>136.171806361259</c:v>
                </c:pt>
                <c:pt idx="23821">
                  <c:v>136.16315634781699</c:v>
                </c:pt>
                <c:pt idx="23822">
                  <c:v>136.153183480184</c:v>
                </c:pt>
                <c:pt idx="23823">
                  <c:v>136.15308399208899</c:v>
                </c:pt>
                <c:pt idx="23824">
                  <c:v>136.147541773283</c:v>
                </c:pt>
                <c:pt idx="23825">
                  <c:v>136.144150779108</c:v>
                </c:pt>
                <c:pt idx="23826">
                  <c:v>136.141869306822</c:v>
                </c:pt>
                <c:pt idx="23827">
                  <c:v>136.13921667249701</c:v>
                </c:pt>
                <c:pt idx="23828">
                  <c:v>136.13523238862501</c:v>
                </c:pt>
                <c:pt idx="23829">
                  <c:v>136.131026021868</c:v>
                </c:pt>
                <c:pt idx="23830">
                  <c:v>136.13072931311501</c:v>
                </c:pt>
                <c:pt idx="23831">
                  <c:v>136.12674666460299</c:v>
                </c:pt>
                <c:pt idx="23832">
                  <c:v>136.11115875174099</c:v>
                </c:pt>
                <c:pt idx="23833">
                  <c:v>136.110324448207</c:v>
                </c:pt>
                <c:pt idx="23834">
                  <c:v>136.10811366160101</c:v>
                </c:pt>
                <c:pt idx="23835">
                  <c:v>136.10692035749</c:v>
                </c:pt>
                <c:pt idx="23836">
                  <c:v>136.10066389656501</c:v>
                </c:pt>
                <c:pt idx="23837">
                  <c:v>136.071286563586</c:v>
                </c:pt>
                <c:pt idx="23838">
                  <c:v>136.06252319466199</c:v>
                </c:pt>
                <c:pt idx="23839">
                  <c:v>136.05541530183899</c:v>
                </c:pt>
                <c:pt idx="23840">
                  <c:v>136.05470694925901</c:v>
                </c:pt>
                <c:pt idx="23841">
                  <c:v>136.05217166233001</c:v>
                </c:pt>
                <c:pt idx="23842">
                  <c:v>136.029248303635</c:v>
                </c:pt>
                <c:pt idx="23843">
                  <c:v>136.02463324403999</c:v>
                </c:pt>
                <c:pt idx="23844">
                  <c:v>135.98239864603801</c:v>
                </c:pt>
                <c:pt idx="23845">
                  <c:v>135.97408728060799</c:v>
                </c:pt>
                <c:pt idx="23846">
                  <c:v>135.97140424103</c:v>
                </c:pt>
                <c:pt idx="23847">
                  <c:v>135.96683902803099</c:v>
                </c:pt>
                <c:pt idx="23848">
                  <c:v>135.95795104422501</c:v>
                </c:pt>
                <c:pt idx="23849">
                  <c:v>135.94400057565201</c:v>
                </c:pt>
                <c:pt idx="23850">
                  <c:v>135.94011182405501</c:v>
                </c:pt>
                <c:pt idx="23851">
                  <c:v>135.937684550819</c:v>
                </c:pt>
                <c:pt idx="23852">
                  <c:v>135.935766886317</c:v>
                </c:pt>
                <c:pt idx="23853">
                  <c:v>135.93163145615699</c:v>
                </c:pt>
                <c:pt idx="23854">
                  <c:v>135.926153416906</c:v>
                </c:pt>
                <c:pt idx="23855">
                  <c:v>135.92530989256699</c:v>
                </c:pt>
                <c:pt idx="23856">
                  <c:v>135.92347529861999</c:v>
                </c:pt>
                <c:pt idx="23857">
                  <c:v>135.91564231580301</c:v>
                </c:pt>
                <c:pt idx="23858">
                  <c:v>135.91240567991699</c:v>
                </c:pt>
                <c:pt idx="23859">
                  <c:v>135.90163981680399</c:v>
                </c:pt>
                <c:pt idx="23860">
                  <c:v>135.90081265363401</c:v>
                </c:pt>
                <c:pt idx="23861">
                  <c:v>135.900362051912</c:v>
                </c:pt>
                <c:pt idx="23862">
                  <c:v>135.896616310475</c:v>
                </c:pt>
                <c:pt idx="23863">
                  <c:v>135.89616978237299</c:v>
                </c:pt>
                <c:pt idx="23864">
                  <c:v>135.87512965738301</c:v>
                </c:pt>
                <c:pt idx="23865">
                  <c:v>135.863833749116</c:v>
                </c:pt>
                <c:pt idx="23866">
                  <c:v>135.857952285506</c:v>
                </c:pt>
                <c:pt idx="23867">
                  <c:v>135.848772682016</c:v>
                </c:pt>
                <c:pt idx="23868">
                  <c:v>135.79206092625401</c:v>
                </c:pt>
                <c:pt idx="23869">
                  <c:v>135.71728878210899</c:v>
                </c:pt>
                <c:pt idx="23870">
                  <c:v>135.69844777449501</c:v>
                </c:pt>
                <c:pt idx="23871">
                  <c:v>135.69743345859101</c:v>
                </c:pt>
                <c:pt idx="23872">
                  <c:v>135.683901714054</c:v>
                </c:pt>
                <c:pt idx="23873">
                  <c:v>135.682271418818</c:v>
                </c:pt>
                <c:pt idx="23874">
                  <c:v>135.68190315428501</c:v>
                </c:pt>
                <c:pt idx="23875">
                  <c:v>135.67880865158401</c:v>
                </c:pt>
                <c:pt idx="23876">
                  <c:v>135.67680712818799</c:v>
                </c:pt>
                <c:pt idx="23877">
                  <c:v>135.67000564123299</c:v>
                </c:pt>
                <c:pt idx="23878">
                  <c:v>135.669734593991</c:v>
                </c:pt>
                <c:pt idx="23879">
                  <c:v>135.66893871507199</c:v>
                </c:pt>
                <c:pt idx="23880">
                  <c:v>135.66436984147299</c:v>
                </c:pt>
                <c:pt idx="23881">
                  <c:v>135.66358916352499</c:v>
                </c:pt>
                <c:pt idx="23882">
                  <c:v>135.66007361126</c:v>
                </c:pt>
                <c:pt idx="23883">
                  <c:v>135.65898589992301</c:v>
                </c:pt>
                <c:pt idx="23884">
                  <c:v>135.65472905953499</c:v>
                </c:pt>
                <c:pt idx="23885">
                  <c:v>135.64801314549101</c:v>
                </c:pt>
                <c:pt idx="23886">
                  <c:v>135.645741976789</c:v>
                </c:pt>
                <c:pt idx="23887">
                  <c:v>135.62268337008999</c:v>
                </c:pt>
                <c:pt idx="23888">
                  <c:v>135.613129953227</c:v>
                </c:pt>
                <c:pt idx="23889">
                  <c:v>135.58833240967101</c:v>
                </c:pt>
                <c:pt idx="23890">
                  <c:v>135.523285867597</c:v>
                </c:pt>
                <c:pt idx="23891">
                  <c:v>135.515887771455</c:v>
                </c:pt>
                <c:pt idx="23892">
                  <c:v>135.503915362329</c:v>
                </c:pt>
                <c:pt idx="23893">
                  <c:v>135.49248489957299</c:v>
                </c:pt>
                <c:pt idx="23894">
                  <c:v>135.48979265763899</c:v>
                </c:pt>
                <c:pt idx="23895">
                  <c:v>135.488422458889</c:v>
                </c:pt>
                <c:pt idx="23896">
                  <c:v>135.48448402591401</c:v>
                </c:pt>
                <c:pt idx="23897">
                  <c:v>135.47747249073001</c:v>
                </c:pt>
                <c:pt idx="23898">
                  <c:v>135.47595938338199</c:v>
                </c:pt>
                <c:pt idx="23899">
                  <c:v>135.472701481515</c:v>
                </c:pt>
                <c:pt idx="23900">
                  <c:v>135.47253282086501</c:v>
                </c:pt>
                <c:pt idx="23901">
                  <c:v>135.47132105788299</c:v>
                </c:pt>
                <c:pt idx="23902">
                  <c:v>135.47104476694901</c:v>
                </c:pt>
                <c:pt idx="23903">
                  <c:v>135.469728334884</c:v>
                </c:pt>
                <c:pt idx="23904">
                  <c:v>135.467684710653</c:v>
                </c:pt>
                <c:pt idx="23905">
                  <c:v>135.46562146244099</c:v>
                </c:pt>
                <c:pt idx="23906">
                  <c:v>135.46313893485001</c:v>
                </c:pt>
                <c:pt idx="23907">
                  <c:v>135.46263676114</c:v>
                </c:pt>
                <c:pt idx="23908">
                  <c:v>135.45604620724399</c:v>
                </c:pt>
                <c:pt idx="23909">
                  <c:v>135.45417986434799</c:v>
                </c:pt>
                <c:pt idx="23910">
                  <c:v>135.45088452822699</c:v>
                </c:pt>
                <c:pt idx="23911">
                  <c:v>135.445766671223</c:v>
                </c:pt>
                <c:pt idx="23912">
                  <c:v>135.42893024937999</c:v>
                </c:pt>
                <c:pt idx="23913">
                  <c:v>135.41166966250199</c:v>
                </c:pt>
                <c:pt idx="23914">
                  <c:v>135.236425722516</c:v>
                </c:pt>
                <c:pt idx="23915">
                  <c:v>135.204505456422</c:v>
                </c:pt>
                <c:pt idx="23916">
                  <c:v>135.17975285782799</c:v>
                </c:pt>
                <c:pt idx="23917">
                  <c:v>135.15372778005499</c:v>
                </c:pt>
                <c:pt idx="23918">
                  <c:v>135.14258605034999</c:v>
                </c:pt>
                <c:pt idx="23919">
                  <c:v>135.138503075844</c:v>
                </c:pt>
                <c:pt idx="23920">
                  <c:v>135.13533135946699</c:v>
                </c:pt>
                <c:pt idx="23921">
                  <c:v>135.126498481396</c:v>
                </c:pt>
                <c:pt idx="23922">
                  <c:v>135.10431846858401</c:v>
                </c:pt>
                <c:pt idx="23923">
                  <c:v>135.07202791784999</c:v>
                </c:pt>
                <c:pt idx="23924">
                  <c:v>135.061339840736</c:v>
                </c:pt>
                <c:pt idx="23925">
                  <c:v>135.060300578073</c:v>
                </c:pt>
                <c:pt idx="23926">
                  <c:v>135.05525454661699</c:v>
                </c:pt>
                <c:pt idx="23927">
                  <c:v>135.04261279322</c:v>
                </c:pt>
                <c:pt idx="23928">
                  <c:v>134.99219641335799</c:v>
                </c:pt>
                <c:pt idx="23929">
                  <c:v>134.96379825351801</c:v>
                </c:pt>
                <c:pt idx="23930">
                  <c:v>134.92528299140901</c:v>
                </c:pt>
                <c:pt idx="23931">
                  <c:v>134.88948435178401</c:v>
                </c:pt>
                <c:pt idx="23932">
                  <c:v>134.83325511391399</c:v>
                </c:pt>
                <c:pt idx="23933">
                  <c:v>134.809267761624</c:v>
                </c:pt>
                <c:pt idx="23934">
                  <c:v>134.78583866704</c:v>
                </c:pt>
                <c:pt idx="23935">
                  <c:v>134.74778543548999</c:v>
                </c:pt>
                <c:pt idx="23936">
                  <c:v>134.70328987641599</c:v>
                </c:pt>
                <c:pt idx="23937">
                  <c:v>134.66623791619401</c:v>
                </c:pt>
                <c:pt idx="23938">
                  <c:v>134.66262731439201</c:v>
                </c:pt>
                <c:pt idx="23939">
                  <c:v>134.62254677911699</c:v>
                </c:pt>
                <c:pt idx="23940">
                  <c:v>134.622135983612</c:v>
                </c:pt>
                <c:pt idx="23941">
                  <c:v>134.60459246248399</c:v>
                </c:pt>
                <c:pt idx="23942">
                  <c:v>134.59900154577301</c:v>
                </c:pt>
                <c:pt idx="23943">
                  <c:v>134.59184252499901</c:v>
                </c:pt>
                <c:pt idx="23944">
                  <c:v>134.53702554061101</c:v>
                </c:pt>
                <c:pt idx="23945">
                  <c:v>134.53676720510001</c:v>
                </c:pt>
                <c:pt idx="23946">
                  <c:v>134.53638439979201</c:v>
                </c:pt>
                <c:pt idx="23947">
                  <c:v>134.53618457904099</c:v>
                </c:pt>
                <c:pt idx="23948">
                  <c:v>134.52420855852699</c:v>
                </c:pt>
                <c:pt idx="23949">
                  <c:v>134.500736714487</c:v>
                </c:pt>
                <c:pt idx="23950">
                  <c:v>134.46860832342301</c:v>
                </c:pt>
                <c:pt idx="23951">
                  <c:v>134.459130528271</c:v>
                </c:pt>
                <c:pt idx="23952">
                  <c:v>134.443530315278</c:v>
                </c:pt>
                <c:pt idx="23953">
                  <c:v>134.39836280582401</c:v>
                </c:pt>
                <c:pt idx="23954">
                  <c:v>134.35382909512501</c:v>
                </c:pt>
                <c:pt idx="23955">
                  <c:v>134.32978448159301</c:v>
                </c:pt>
                <c:pt idx="23956">
                  <c:v>134.32939949884801</c:v>
                </c:pt>
                <c:pt idx="23957">
                  <c:v>134.32898442041801</c:v>
                </c:pt>
                <c:pt idx="23958">
                  <c:v>134.328772407798</c:v>
                </c:pt>
                <c:pt idx="23959">
                  <c:v>134.32859152343499</c:v>
                </c:pt>
                <c:pt idx="23960">
                  <c:v>134.32856725291401</c:v>
                </c:pt>
                <c:pt idx="23961">
                  <c:v>134.32748315961101</c:v>
                </c:pt>
                <c:pt idx="23962">
                  <c:v>134.32563971606501</c:v>
                </c:pt>
                <c:pt idx="23963">
                  <c:v>134.31558179478699</c:v>
                </c:pt>
                <c:pt idx="23964">
                  <c:v>134.29120481626899</c:v>
                </c:pt>
                <c:pt idx="23965">
                  <c:v>134.288230325352</c:v>
                </c:pt>
                <c:pt idx="23966">
                  <c:v>134.24615094206899</c:v>
                </c:pt>
                <c:pt idx="23967">
                  <c:v>134.177603642745</c:v>
                </c:pt>
                <c:pt idx="23968">
                  <c:v>134.124160128521</c:v>
                </c:pt>
                <c:pt idx="23969">
                  <c:v>134.10149243047701</c:v>
                </c:pt>
                <c:pt idx="23970">
                  <c:v>134.08952423663399</c:v>
                </c:pt>
                <c:pt idx="23971">
                  <c:v>134.08295305948499</c:v>
                </c:pt>
                <c:pt idx="23972">
                  <c:v>134.01537960803699</c:v>
                </c:pt>
                <c:pt idx="23973">
                  <c:v>134.01537477486301</c:v>
                </c:pt>
                <c:pt idx="23974">
                  <c:v>134.015092397198</c:v>
                </c:pt>
                <c:pt idx="23975">
                  <c:v>134.01498405128299</c:v>
                </c:pt>
                <c:pt idx="23976">
                  <c:v>134.014661657771</c:v>
                </c:pt>
                <c:pt idx="23977">
                  <c:v>134.01443891661199</c:v>
                </c:pt>
                <c:pt idx="23978">
                  <c:v>134.00690993183599</c:v>
                </c:pt>
                <c:pt idx="23979">
                  <c:v>133.99933797768</c:v>
                </c:pt>
                <c:pt idx="23980">
                  <c:v>133.908817152024</c:v>
                </c:pt>
                <c:pt idx="23981">
                  <c:v>133.89021576808199</c:v>
                </c:pt>
                <c:pt idx="23982">
                  <c:v>133.855089227696</c:v>
                </c:pt>
                <c:pt idx="23983">
                  <c:v>133.82688181996801</c:v>
                </c:pt>
                <c:pt idx="23984">
                  <c:v>133.823375483505</c:v>
                </c:pt>
                <c:pt idx="23985">
                  <c:v>133.80854637052099</c:v>
                </c:pt>
                <c:pt idx="23986">
                  <c:v>133.80800849973099</c:v>
                </c:pt>
                <c:pt idx="23987">
                  <c:v>133.80798091432101</c:v>
                </c:pt>
                <c:pt idx="23988">
                  <c:v>133.807971991035</c:v>
                </c:pt>
                <c:pt idx="23989">
                  <c:v>133.807710040578</c:v>
                </c:pt>
                <c:pt idx="23990">
                  <c:v>133.80768991127701</c:v>
                </c:pt>
                <c:pt idx="23991">
                  <c:v>133.80739061709599</c:v>
                </c:pt>
                <c:pt idx="23992">
                  <c:v>133.80716356362399</c:v>
                </c:pt>
                <c:pt idx="23993">
                  <c:v>133.79822380463199</c:v>
                </c:pt>
                <c:pt idx="23994">
                  <c:v>133.795018348317</c:v>
                </c:pt>
                <c:pt idx="23995">
                  <c:v>133.77282075826801</c:v>
                </c:pt>
                <c:pt idx="23996">
                  <c:v>133.76757852621</c:v>
                </c:pt>
                <c:pt idx="23997">
                  <c:v>133.72880922304799</c:v>
                </c:pt>
                <c:pt idx="23998">
                  <c:v>133.70610750322001</c:v>
                </c:pt>
                <c:pt idx="23999">
                  <c:v>133.670893152047</c:v>
                </c:pt>
                <c:pt idx="24000">
                  <c:v>133.66961064905101</c:v>
                </c:pt>
                <c:pt idx="24001">
                  <c:v>133.669002670948</c:v>
                </c:pt>
                <c:pt idx="24002">
                  <c:v>133.660416155973</c:v>
                </c:pt>
                <c:pt idx="24003">
                  <c:v>133.65012849247401</c:v>
                </c:pt>
                <c:pt idx="24004">
                  <c:v>133.606644720605</c:v>
                </c:pt>
                <c:pt idx="24005">
                  <c:v>133.59203606162899</c:v>
                </c:pt>
                <c:pt idx="24006">
                  <c:v>133.56939662026599</c:v>
                </c:pt>
                <c:pt idx="24007">
                  <c:v>133.50241051076901</c:v>
                </c:pt>
                <c:pt idx="24008">
                  <c:v>133.45028478002101</c:v>
                </c:pt>
                <c:pt idx="24009">
                  <c:v>133.44838824164</c:v>
                </c:pt>
                <c:pt idx="24010">
                  <c:v>133.4289576523</c:v>
                </c:pt>
                <c:pt idx="24011">
                  <c:v>133.42704042084301</c:v>
                </c:pt>
                <c:pt idx="24012">
                  <c:v>133.41102733333099</c:v>
                </c:pt>
                <c:pt idx="24013">
                  <c:v>133.40092784413901</c:v>
                </c:pt>
                <c:pt idx="24014">
                  <c:v>133.39218021887001</c:v>
                </c:pt>
                <c:pt idx="24015">
                  <c:v>133.37400505620801</c:v>
                </c:pt>
                <c:pt idx="24016">
                  <c:v>133.37108150477101</c:v>
                </c:pt>
                <c:pt idx="24017">
                  <c:v>133.35961716007799</c:v>
                </c:pt>
                <c:pt idx="24018">
                  <c:v>133.33978644278099</c:v>
                </c:pt>
                <c:pt idx="24019">
                  <c:v>133.33155820945399</c:v>
                </c:pt>
                <c:pt idx="24020">
                  <c:v>133.31890343940501</c:v>
                </c:pt>
                <c:pt idx="24021">
                  <c:v>133.315504946066</c:v>
                </c:pt>
                <c:pt idx="24022">
                  <c:v>133.29939231836599</c:v>
                </c:pt>
                <c:pt idx="24023">
                  <c:v>133.26444292099799</c:v>
                </c:pt>
                <c:pt idx="24024">
                  <c:v>133.22919299014501</c:v>
                </c:pt>
                <c:pt idx="24025">
                  <c:v>133.226052608705</c:v>
                </c:pt>
                <c:pt idx="24026">
                  <c:v>133.21945062172799</c:v>
                </c:pt>
                <c:pt idx="24027">
                  <c:v>133.21844127475799</c:v>
                </c:pt>
                <c:pt idx="24028">
                  <c:v>133.184456589306</c:v>
                </c:pt>
                <c:pt idx="24029">
                  <c:v>133.17345515226901</c:v>
                </c:pt>
                <c:pt idx="24030">
                  <c:v>133.160835536121</c:v>
                </c:pt>
                <c:pt idx="24031">
                  <c:v>133.15768514742999</c:v>
                </c:pt>
                <c:pt idx="24032">
                  <c:v>133.136921967917</c:v>
                </c:pt>
                <c:pt idx="24033">
                  <c:v>133.13623085314299</c:v>
                </c:pt>
                <c:pt idx="24034">
                  <c:v>133.11001766883399</c:v>
                </c:pt>
                <c:pt idx="24035">
                  <c:v>133.10636487054001</c:v>
                </c:pt>
                <c:pt idx="24036">
                  <c:v>133.07979158639799</c:v>
                </c:pt>
                <c:pt idx="24037">
                  <c:v>133.072282398281</c:v>
                </c:pt>
                <c:pt idx="24038">
                  <c:v>133.02300866150799</c:v>
                </c:pt>
                <c:pt idx="24039">
                  <c:v>132.979501584692</c:v>
                </c:pt>
                <c:pt idx="24040">
                  <c:v>132.971403778981</c:v>
                </c:pt>
                <c:pt idx="24041">
                  <c:v>132.96654261207999</c:v>
                </c:pt>
                <c:pt idx="24042">
                  <c:v>132.95872910184201</c:v>
                </c:pt>
                <c:pt idx="24043">
                  <c:v>132.94746526914801</c:v>
                </c:pt>
                <c:pt idx="24044">
                  <c:v>132.944435560903</c:v>
                </c:pt>
                <c:pt idx="24045">
                  <c:v>132.934863879425</c:v>
                </c:pt>
                <c:pt idx="24046">
                  <c:v>132.91463024315499</c:v>
                </c:pt>
                <c:pt idx="24047">
                  <c:v>132.90263693923399</c:v>
                </c:pt>
                <c:pt idx="24048">
                  <c:v>132.901141292917</c:v>
                </c:pt>
                <c:pt idx="24049">
                  <c:v>132.87950517607601</c:v>
                </c:pt>
                <c:pt idx="24050">
                  <c:v>132.873784073915</c:v>
                </c:pt>
                <c:pt idx="24051">
                  <c:v>132.870969900403</c:v>
                </c:pt>
                <c:pt idx="24052">
                  <c:v>132.86858402266901</c:v>
                </c:pt>
                <c:pt idx="24053">
                  <c:v>132.72495665289901</c:v>
                </c:pt>
                <c:pt idx="24054">
                  <c:v>132.71919151935001</c:v>
                </c:pt>
                <c:pt idx="24055">
                  <c:v>132.712558658012</c:v>
                </c:pt>
                <c:pt idx="24056">
                  <c:v>132.69763403400501</c:v>
                </c:pt>
                <c:pt idx="24057">
                  <c:v>132.69570221735501</c:v>
                </c:pt>
                <c:pt idx="24058">
                  <c:v>132.667940229343</c:v>
                </c:pt>
                <c:pt idx="24059">
                  <c:v>132.65757642750401</c:v>
                </c:pt>
                <c:pt idx="24060">
                  <c:v>132.65448915482401</c:v>
                </c:pt>
                <c:pt idx="24061">
                  <c:v>132.65078924583801</c:v>
                </c:pt>
                <c:pt idx="24062">
                  <c:v>132.599099640693</c:v>
                </c:pt>
                <c:pt idx="24063">
                  <c:v>132.59691664171299</c:v>
                </c:pt>
                <c:pt idx="24064">
                  <c:v>132.58586669427501</c:v>
                </c:pt>
                <c:pt idx="24065">
                  <c:v>132.582764805165</c:v>
                </c:pt>
                <c:pt idx="24066">
                  <c:v>132.573102441808</c:v>
                </c:pt>
                <c:pt idx="24067">
                  <c:v>132.56106932042599</c:v>
                </c:pt>
                <c:pt idx="24068">
                  <c:v>132.52646062922599</c:v>
                </c:pt>
                <c:pt idx="24069">
                  <c:v>132.49260244057101</c:v>
                </c:pt>
                <c:pt idx="24070">
                  <c:v>132.376763374164</c:v>
                </c:pt>
                <c:pt idx="24071">
                  <c:v>132.37537526432499</c:v>
                </c:pt>
                <c:pt idx="24072">
                  <c:v>132.36561513615001</c:v>
                </c:pt>
                <c:pt idx="24073">
                  <c:v>132.34953887490499</c:v>
                </c:pt>
                <c:pt idx="24074">
                  <c:v>132.33869925408499</c:v>
                </c:pt>
                <c:pt idx="24075">
                  <c:v>132.28313136870901</c:v>
                </c:pt>
                <c:pt idx="24076">
                  <c:v>132.26426679006599</c:v>
                </c:pt>
                <c:pt idx="24077">
                  <c:v>132.24603537437901</c:v>
                </c:pt>
                <c:pt idx="24078">
                  <c:v>132.13811314984599</c:v>
                </c:pt>
                <c:pt idx="24079">
                  <c:v>132.111549802882</c:v>
                </c:pt>
                <c:pt idx="24080">
                  <c:v>132.102333052012</c:v>
                </c:pt>
                <c:pt idx="24081">
                  <c:v>132.097037214962</c:v>
                </c:pt>
                <c:pt idx="24082">
                  <c:v>132.05482240427301</c:v>
                </c:pt>
                <c:pt idx="24083">
                  <c:v>132.04636255416901</c:v>
                </c:pt>
                <c:pt idx="24084">
                  <c:v>131.996563409082</c:v>
                </c:pt>
                <c:pt idx="24085">
                  <c:v>131.98291632756599</c:v>
                </c:pt>
                <c:pt idx="24086">
                  <c:v>131.95496685466401</c:v>
                </c:pt>
                <c:pt idx="24087">
                  <c:v>131.92784817465301</c:v>
                </c:pt>
                <c:pt idx="24088">
                  <c:v>131.90323083225999</c:v>
                </c:pt>
                <c:pt idx="24089">
                  <c:v>131.896029254788</c:v>
                </c:pt>
                <c:pt idx="24090">
                  <c:v>131.78986189036499</c:v>
                </c:pt>
                <c:pt idx="24091">
                  <c:v>131.777511270464</c:v>
                </c:pt>
                <c:pt idx="24092">
                  <c:v>131.76937764891099</c:v>
                </c:pt>
                <c:pt idx="24093">
                  <c:v>131.76793638088799</c:v>
                </c:pt>
                <c:pt idx="24094">
                  <c:v>131.66051840545401</c:v>
                </c:pt>
                <c:pt idx="24095">
                  <c:v>131.65388008446601</c:v>
                </c:pt>
                <c:pt idx="24096">
                  <c:v>131.63688569176199</c:v>
                </c:pt>
                <c:pt idx="24097">
                  <c:v>131.633879987699</c:v>
                </c:pt>
                <c:pt idx="24098">
                  <c:v>131.61699055009399</c:v>
                </c:pt>
                <c:pt idx="24099">
                  <c:v>131.60740244733401</c:v>
                </c:pt>
                <c:pt idx="24100">
                  <c:v>131.602908662136</c:v>
                </c:pt>
                <c:pt idx="24101">
                  <c:v>131.548731875855</c:v>
                </c:pt>
                <c:pt idx="24102">
                  <c:v>131.54007635755499</c:v>
                </c:pt>
                <c:pt idx="24103">
                  <c:v>131.52565436820601</c:v>
                </c:pt>
                <c:pt idx="24104">
                  <c:v>131.500143970934</c:v>
                </c:pt>
                <c:pt idx="24105">
                  <c:v>131.496473818722</c:v>
                </c:pt>
                <c:pt idx="24106">
                  <c:v>131.48314515124201</c:v>
                </c:pt>
                <c:pt idx="24107">
                  <c:v>131.38554740071601</c:v>
                </c:pt>
                <c:pt idx="24108">
                  <c:v>131.28590517058601</c:v>
                </c:pt>
                <c:pt idx="24109">
                  <c:v>131.284325147755</c:v>
                </c:pt>
                <c:pt idx="24110">
                  <c:v>131.237173425972</c:v>
                </c:pt>
                <c:pt idx="24111">
                  <c:v>131.20849830925101</c:v>
                </c:pt>
                <c:pt idx="24112">
                  <c:v>131.207911455437</c:v>
                </c:pt>
                <c:pt idx="24113">
                  <c:v>131.16882880475899</c:v>
                </c:pt>
                <c:pt idx="24114">
                  <c:v>131.158862964235</c:v>
                </c:pt>
                <c:pt idx="24115">
                  <c:v>131.14167388320399</c:v>
                </c:pt>
                <c:pt idx="24116">
                  <c:v>131.134538317075</c:v>
                </c:pt>
                <c:pt idx="24117">
                  <c:v>131.09475955060901</c:v>
                </c:pt>
                <c:pt idx="24118">
                  <c:v>131.09370204119901</c:v>
                </c:pt>
                <c:pt idx="24119">
                  <c:v>131.08612282871499</c:v>
                </c:pt>
                <c:pt idx="24120">
                  <c:v>131.086008470416</c:v>
                </c:pt>
                <c:pt idx="24121">
                  <c:v>131.080995664434</c:v>
                </c:pt>
                <c:pt idx="24122">
                  <c:v>131.076288903544</c:v>
                </c:pt>
                <c:pt idx="24123">
                  <c:v>131.054932888623</c:v>
                </c:pt>
                <c:pt idx="24124">
                  <c:v>131.04284949426901</c:v>
                </c:pt>
                <c:pt idx="24125">
                  <c:v>131.039328904651</c:v>
                </c:pt>
                <c:pt idx="24126">
                  <c:v>131.01208396345299</c:v>
                </c:pt>
                <c:pt idx="24127">
                  <c:v>130.99896438718</c:v>
                </c:pt>
                <c:pt idx="24128">
                  <c:v>130.99510277951899</c:v>
                </c:pt>
                <c:pt idx="24129">
                  <c:v>130.98988547348401</c:v>
                </c:pt>
                <c:pt idx="24130">
                  <c:v>130.98666682248199</c:v>
                </c:pt>
                <c:pt idx="24131">
                  <c:v>130.97654616341001</c:v>
                </c:pt>
                <c:pt idx="24132">
                  <c:v>130.954174346987</c:v>
                </c:pt>
                <c:pt idx="24133">
                  <c:v>130.947615901777</c:v>
                </c:pt>
                <c:pt idx="24134">
                  <c:v>130.917339875485</c:v>
                </c:pt>
                <c:pt idx="24135">
                  <c:v>130.916221291742</c:v>
                </c:pt>
                <c:pt idx="24136">
                  <c:v>130.89164094977701</c:v>
                </c:pt>
                <c:pt idx="24137">
                  <c:v>130.88506416323801</c:v>
                </c:pt>
                <c:pt idx="24138">
                  <c:v>130.873573023082</c:v>
                </c:pt>
                <c:pt idx="24139">
                  <c:v>130.87289202831499</c:v>
                </c:pt>
                <c:pt idx="24140">
                  <c:v>130.86910666236</c:v>
                </c:pt>
                <c:pt idx="24141">
                  <c:v>130.86332321943999</c:v>
                </c:pt>
                <c:pt idx="24142">
                  <c:v>130.762031929024</c:v>
                </c:pt>
                <c:pt idx="24143">
                  <c:v>130.70721367350299</c:v>
                </c:pt>
                <c:pt idx="24144">
                  <c:v>130.69516731951401</c:v>
                </c:pt>
                <c:pt idx="24145">
                  <c:v>130.68864069294301</c:v>
                </c:pt>
                <c:pt idx="24146">
                  <c:v>130.68309154335699</c:v>
                </c:pt>
                <c:pt idx="24147">
                  <c:v>130.66675171127901</c:v>
                </c:pt>
                <c:pt idx="24148">
                  <c:v>130.646775330959</c:v>
                </c:pt>
                <c:pt idx="24149">
                  <c:v>130.64562934240899</c:v>
                </c:pt>
                <c:pt idx="24150">
                  <c:v>130.608689441065</c:v>
                </c:pt>
                <c:pt idx="24151">
                  <c:v>130.60597815697901</c:v>
                </c:pt>
                <c:pt idx="24152">
                  <c:v>130.600536064441</c:v>
                </c:pt>
                <c:pt idx="24153">
                  <c:v>130.593284668704</c:v>
                </c:pt>
                <c:pt idx="24154">
                  <c:v>130.57259292473699</c:v>
                </c:pt>
                <c:pt idx="24155">
                  <c:v>130.55484423419799</c:v>
                </c:pt>
                <c:pt idx="24156">
                  <c:v>130.54873552516301</c:v>
                </c:pt>
                <c:pt idx="24157">
                  <c:v>130.54569877519299</c:v>
                </c:pt>
                <c:pt idx="24158">
                  <c:v>130.54133843083801</c:v>
                </c:pt>
                <c:pt idx="24159">
                  <c:v>130.51742581632899</c:v>
                </c:pt>
                <c:pt idx="24160">
                  <c:v>130.503132036458</c:v>
                </c:pt>
                <c:pt idx="24161">
                  <c:v>130.482236325869</c:v>
                </c:pt>
                <c:pt idx="24162">
                  <c:v>130.447166162283</c:v>
                </c:pt>
                <c:pt idx="24163">
                  <c:v>130.369759290182</c:v>
                </c:pt>
                <c:pt idx="24164">
                  <c:v>130.35949667535499</c:v>
                </c:pt>
                <c:pt idx="24165">
                  <c:v>130.33742021157801</c:v>
                </c:pt>
                <c:pt idx="24166">
                  <c:v>130.32655814288401</c:v>
                </c:pt>
                <c:pt idx="24167">
                  <c:v>130.31937394264699</c:v>
                </c:pt>
                <c:pt idx="24168">
                  <c:v>130.312971812596</c:v>
                </c:pt>
                <c:pt idx="24169">
                  <c:v>130.3063228167</c:v>
                </c:pt>
                <c:pt idx="24170">
                  <c:v>130.29891509792</c:v>
                </c:pt>
                <c:pt idx="24171">
                  <c:v>130.26882452369799</c:v>
                </c:pt>
                <c:pt idx="24172">
                  <c:v>130.264575996172</c:v>
                </c:pt>
                <c:pt idx="24173">
                  <c:v>130.25395632661099</c:v>
                </c:pt>
                <c:pt idx="24174">
                  <c:v>130.240203025526</c:v>
                </c:pt>
                <c:pt idx="24175">
                  <c:v>130.19315410727901</c:v>
                </c:pt>
                <c:pt idx="24176">
                  <c:v>130.19177361937301</c:v>
                </c:pt>
                <c:pt idx="24177">
                  <c:v>130.17247601894201</c:v>
                </c:pt>
                <c:pt idx="24178">
                  <c:v>130.14243040052199</c:v>
                </c:pt>
                <c:pt idx="24179">
                  <c:v>130.10122741670699</c:v>
                </c:pt>
                <c:pt idx="24180">
                  <c:v>130.09058978737099</c:v>
                </c:pt>
                <c:pt idx="24181">
                  <c:v>130.08743893105401</c:v>
                </c:pt>
                <c:pt idx="24182">
                  <c:v>130.05894873731901</c:v>
                </c:pt>
                <c:pt idx="24183">
                  <c:v>130.04880274708299</c:v>
                </c:pt>
                <c:pt idx="24184">
                  <c:v>130.03088708665899</c:v>
                </c:pt>
                <c:pt idx="24185">
                  <c:v>130.01993956569501</c:v>
                </c:pt>
                <c:pt idx="24186">
                  <c:v>130.00434387880799</c:v>
                </c:pt>
                <c:pt idx="24187">
                  <c:v>129.92214072433401</c:v>
                </c:pt>
                <c:pt idx="24188">
                  <c:v>129.890123310223</c:v>
                </c:pt>
                <c:pt idx="24189">
                  <c:v>129.80551936121799</c:v>
                </c:pt>
                <c:pt idx="24190">
                  <c:v>129.77973961800001</c:v>
                </c:pt>
                <c:pt idx="24191">
                  <c:v>129.75548074727999</c:v>
                </c:pt>
                <c:pt idx="24192">
                  <c:v>129.752652093043</c:v>
                </c:pt>
                <c:pt idx="24193">
                  <c:v>129.74303081765501</c:v>
                </c:pt>
                <c:pt idx="24194">
                  <c:v>129.72908510750199</c:v>
                </c:pt>
                <c:pt idx="24195">
                  <c:v>129.727151828817</c:v>
                </c:pt>
                <c:pt idx="24196">
                  <c:v>129.72293601985101</c:v>
                </c:pt>
                <c:pt idx="24197">
                  <c:v>129.684612381509</c:v>
                </c:pt>
                <c:pt idx="24198">
                  <c:v>129.67368510847299</c:v>
                </c:pt>
                <c:pt idx="24199">
                  <c:v>129.67312883589301</c:v>
                </c:pt>
                <c:pt idx="24200">
                  <c:v>129.65163987719399</c:v>
                </c:pt>
                <c:pt idx="24201">
                  <c:v>129.64930267990999</c:v>
                </c:pt>
                <c:pt idx="24202">
                  <c:v>129.61198901223099</c:v>
                </c:pt>
                <c:pt idx="24203">
                  <c:v>129.598194730166</c:v>
                </c:pt>
                <c:pt idx="24204">
                  <c:v>129.57072321268899</c:v>
                </c:pt>
                <c:pt idx="24205">
                  <c:v>129.55157697626399</c:v>
                </c:pt>
                <c:pt idx="24206">
                  <c:v>129.543619129213</c:v>
                </c:pt>
                <c:pt idx="24207">
                  <c:v>129.473043036955</c:v>
                </c:pt>
                <c:pt idx="24208">
                  <c:v>129.47091646429899</c:v>
                </c:pt>
                <c:pt idx="24209">
                  <c:v>129.43710571955299</c:v>
                </c:pt>
                <c:pt idx="24210">
                  <c:v>129.42008163984801</c:v>
                </c:pt>
                <c:pt idx="24211">
                  <c:v>129.37333386349201</c:v>
                </c:pt>
                <c:pt idx="24212">
                  <c:v>129.37009266155701</c:v>
                </c:pt>
                <c:pt idx="24213">
                  <c:v>129.364818056064</c:v>
                </c:pt>
                <c:pt idx="24214">
                  <c:v>129.352008695888</c:v>
                </c:pt>
                <c:pt idx="24215">
                  <c:v>129.34738713177899</c:v>
                </c:pt>
                <c:pt idx="24216">
                  <c:v>129.31888889446299</c:v>
                </c:pt>
                <c:pt idx="24217">
                  <c:v>129.27929414674199</c:v>
                </c:pt>
                <c:pt idx="24218">
                  <c:v>129.25846345944899</c:v>
                </c:pt>
                <c:pt idx="24219">
                  <c:v>129.247539371188</c:v>
                </c:pt>
                <c:pt idx="24220">
                  <c:v>129.18977754276699</c:v>
                </c:pt>
                <c:pt idx="24221">
                  <c:v>129.18648926393701</c:v>
                </c:pt>
                <c:pt idx="24222">
                  <c:v>129.18417640061</c:v>
                </c:pt>
                <c:pt idx="24223">
                  <c:v>129.164962261607</c:v>
                </c:pt>
                <c:pt idx="24224">
                  <c:v>129.161654120728</c:v>
                </c:pt>
                <c:pt idx="24225">
                  <c:v>129.15670818115501</c:v>
                </c:pt>
                <c:pt idx="24226">
                  <c:v>129.15459352583699</c:v>
                </c:pt>
                <c:pt idx="24227">
                  <c:v>129.15156320236301</c:v>
                </c:pt>
                <c:pt idx="24228">
                  <c:v>129.13947942665999</c:v>
                </c:pt>
                <c:pt idx="24229">
                  <c:v>129.13828937091901</c:v>
                </c:pt>
                <c:pt idx="24230">
                  <c:v>129.13754326992199</c:v>
                </c:pt>
                <c:pt idx="24231">
                  <c:v>129.13097342927901</c:v>
                </c:pt>
                <c:pt idx="24232">
                  <c:v>129.09255246394801</c:v>
                </c:pt>
                <c:pt idx="24233">
                  <c:v>129.01563931497299</c:v>
                </c:pt>
                <c:pt idx="24234">
                  <c:v>128.99032443764301</c:v>
                </c:pt>
                <c:pt idx="24235">
                  <c:v>128.936611044003</c:v>
                </c:pt>
                <c:pt idx="24236">
                  <c:v>128.91031702478401</c:v>
                </c:pt>
                <c:pt idx="24237">
                  <c:v>128.90830261880501</c:v>
                </c:pt>
                <c:pt idx="24238">
                  <c:v>128.84128315125801</c:v>
                </c:pt>
                <c:pt idx="24239">
                  <c:v>128.80602559640801</c:v>
                </c:pt>
                <c:pt idx="24240">
                  <c:v>128.800174929284</c:v>
                </c:pt>
                <c:pt idx="24241">
                  <c:v>128.78482867102599</c:v>
                </c:pt>
                <c:pt idx="24242">
                  <c:v>128.75601374960499</c:v>
                </c:pt>
                <c:pt idx="24243">
                  <c:v>128.71966291257601</c:v>
                </c:pt>
                <c:pt idx="24244">
                  <c:v>128.70617750663399</c:v>
                </c:pt>
                <c:pt idx="24245">
                  <c:v>128.686907837462</c:v>
                </c:pt>
                <c:pt idx="24246">
                  <c:v>128.67533589801801</c:v>
                </c:pt>
                <c:pt idx="24247">
                  <c:v>128.64697901148801</c:v>
                </c:pt>
                <c:pt idx="24248">
                  <c:v>128.583457073478</c:v>
                </c:pt>
                <c:pt idx="24249">
                  <c:v>128.542025209565</c:v>
                </c:pt>
                <c:pt idx="24250">
                  <c:v>128.53566985869799</c:v>
                </c:pt>
                <c:pt idx="24251">
                  <c:v>128.53423248813201</c:v>
                </c:pt>
                <c:pt idx="24252">
                  <c:v>128.49914337366801</c:v>
                </c:pt>
                <c:pt idx="24253">
                  <c:v>128.498699970876</c:v>
                </c:pt>
                <c:pt idx="24254">
                  <c:v>128.48438899252301</c:v>
                </c:pt>
                <c:pt idx="24255">
                  <c:v>128.47894294614099</c:v>
                </c:pt>
                <c:pt idx="24256">
                  <c:v>128.443512518311</c:v>
                </c:pt>
                <c:pt idx="24257">
                  <c:v>128.41308463827099</c:v>
                </c:pt>
                <c:pt idx="24258">
                  <c:v>128.41010892176601</c:v>
                </c:pt>
                <c:pt idx="24259">
                  <c:v>128.37463437782301</c:v>
                </c:pt>
                <c:pt idx="24260">
                  <c:v>128.366139167151</c:v>
                </c:pt>
                <c:pt idx="24261">
                  <c:v>128.36276160037099</c:v>
                </c:pt>
                <c:pt idx="24262">
                  <c:v>128.338557827486</c:v>
                </c:pt>
                <c:pt idx="24263">
                  <c:v>128.31183865784001</c:v>
                </c:pt>
                <c:pt idx="24264">
                  <c:v>128.267632495642</c:v>
                </c:pt>
                <c:pt idx="24265">
                  <c:v>128.22225236395499</c:v>
                </c:pt>
                <c:pt idx="24266">
                  <c:v>128.221780807638</c:v>
                </c:pt>
                <c:pt idx="24267">
                  <c:v>128.19582545988601</c:v>
                </c:pt>
                <c:pt idx="24268">
                  <c:v>128.19056882249899</c:v>
                </c:pt>
                <c:pt idx="24269">
                  <c:v>128.17311844935799</c:v>
                </c:pt>
                <c:pt idx="24270">
                  <c:v>128.15058403870501</c:v>
                </c:pt>
                <c:pt idx="24271">
                  <c:v>128.12119934669701</c:v>
                </c:pt>
                <c:pt idx="24272">
                  <c:v>128.115189363909</c:v>
                </c:pt>
                <c:pt idx="24273">
                  <c:v>128.07768387639101</c:v>
                </c:pt>
                <c:pt idx="24274">
                  <c:v>128.048708372135</c:v>
                </c:pt>
                <c:pt idx="24275">
                  <c:v>128.00852104024599</c:v>
                </c:pt>
                <c:pt idx="24276">
                  <c:v>127.97114777537701</c:v>
                </c:pt>
                <c:pt idx="24277">
                  <c:v>127.96670758956699</c:v>
                </c:pt>
                <c:pt idx="24278">
                  <c:v>127.960879571757</c:v>
                </c:pt>
                <c:pt idx="24279">
                  <c:v>127.921118745832</c:v>
                </c:pt>
                <c:pt idx="24280">
                  <c:v>127.919859508019</c:v>
                </c:pt>
                <c:pt idx="24281">
                  <c:v>127.855899916845</c:v>
                </c:pt>
                <c:pt idx="24282">
                  <c:v>127.853941040696</c:v>
                </c:pt>
                <c:pt idx="24283">
                  <c:v>127.81416971116801</c:v>
                </c:pt>
                <c:pt idx="24284">
                  <c:v>127.80854243306101</c:v>
                </c:pt>
                <c:pt idx="24285">
                  <c:v>127.748229300091</c:v>
                </c:pt>
                <c:pt idx="24286">
                  <c:v>127.729733532363</c:v>
                </c:pt>
                <c:pt idx="24287">
                  <c:v>127.691765279832</c:v>
                </c:pt>
                <c:pt idx="24288">
                  <c:v>127.67215814908801</c:v>
                </c:pt>
                <c:pt idx="24289">
                  <c:v>127.618320304978</c:v>
                </c:pt>
                <c:pt idx="24290">
                  <c:v>127.618183018381</c:v>
                </c:pt>
                <c:pt idx="24291">
                  <c:v>127.604881674765</c:v>
                </c:pt>
                <c:pt idx="24292">
                  <c:v>127.55090852775599</c:v>
                </c:pt>
                <c:pt idx="24293">
                  <c:v>127.511618965832</c:v>
                </c:pt>
                <c:pt idx="24294">
                  <c:v>127.495302144946</c:v>
                </c:pt>
                <c:pt idx="24295">
                  <c:v>127.46223790184401</c:v>
                </c:pt>
                <c:pt idx="24296">
                  <c:v>127.37734502121801</c:v>
                </c:pt>
                <c:pt idx="24297">
                  <c:v>127.370310149774</c:v>
                </c:pt>
                <c:pt idx="24298">
                  <c:v>127.30764425212701</c:v>
                </c:pt>
                <c:pt idx="24299">
                  <c:v>127.272099685131</c:v>
                </c:pt>
                <c:pt idx="24300">
                  <c:v>127.21739708184001</c:v>
                </c:pt>
                <c:pt idx="24301">
                  <c:v>127.203654758949</c:v>
                </c:pt>
                <c:pt idx="24302">
                  <c:v>127.141211934873</c:v>
                </c:pt>
                <c:pt idx="24303">
                  <c:v>127.109873582237</c:v>
                </c:pt>
                <c:pt idx="24304">
                  <c:v>127.076914888321</c:v>
                </c:pt>
                <c:pt idx="24305">
                  <c:v>127.013557695646</c:v>
                </c:pt>
                <c:pt idx="24306">
                  <c:v>127.011427395553</c:v>
                </c:pt>
                <c:pt idx="24307">
                  <c:v>126.998642574847</c:v>
                </c:pt>
                <c:pt idx="24308">
                  <c:v>126.997492617906</c:v>
                </c:pt>
                <c:pt idx="24309">
                  <c:v>126.99577530105501</c:v>
                </c:pt>
                <c:pt idx="24310">
                  <c:v>126.991280277895</c:v>
                </c:pt>
                <c:pt idx="24311">
                  <c:v>126.965665533277</c:v>
                </c:pt>
                <c:pt idx="24312">
                  <c:v>126.948938662545</c:v>
                </c:pt>
                <c:pt idx="24313">
                  <c:v>126.921213817056</c:v>
                </c:pt>
                <c:pt idx="24314">
                  <c:v>126.896873543347</c:v>
                </c:pt>
                <c:pt idx="24315">
                  <c:v>126.877570249718</c:v>
                </c:pt>
                <c:pt idx="24316">
                  <c:v>126.856932120518</c:v>
                </c:pt>
                <c:pt idx="24317">
                  <c:v>126.819608381644</c:v>
                </c:pt>
                <c:pt idx="24318">
                  <c:v>126.81414052033401</c:v>
                </c:pt>
                <c:pt idx="24319">
                  <c:v>126.76814512374099</c:v>
                </c:pt>
                <c:pt idx="24320">
                  <c:v>126.747491392998</c:v>
                </c:pt>
                <c:pt idx="24321">
                  <c:v>126.708447427902</c:v>
                </c:pt>
                <c:pt idx="24322">
                  <c:v>126.69941702650399</c:v>
                </c:pt>
                <c:pt idx="24323">
                  <c:v>126.682042696731</c:v>
                </c:pt>
                <c:pt idx="24324">
                  <c:v>126.601492143264</c:v>
                </c:pt>
                <c:pt idx="24325">
                  <c:v>126.59884898129</c:v>
                </c:pt>
                <c:pt idx="24326">
                  <c:v>126.582882931946</c:v>
                </c:pt>
                <c:pt idx="24327">
                  <c:v>126.558264537238</c:v>
                </c:pt>
                <c:pt idx="24328">
                  <c:v>126.54043540180599</c:v>
                </c:pt>
                <c:pt idx="24329">
                  <c:v>126.519893573912</c:v>
                </c:pt>
                <c:pt idx="24330">
                  <c:v>126.511962049579</c:v>
                </c:pt>
                <c:pt idx="24331">
                  <c:v>126.48238256271701</c:v>
                </c:pt>
                <c:pt idx="24332">
                  <c:v>126.478911967362</c:v>
                </c:pt>
                <c:pt idx="24333">
                  <c:v>126.458693373971</c:v>
                </c:pt>
                <c:pt idx="24334">
                  <c:v>126.40253952619599</c:v>
                </c:pt>
                <c:pt idx="24335">
                  <c:v>126.395593148917</c:v>
                </c:pt>
                <c:pt idx="24336">
                  <c:v>126.344605856467</c:v>
                </c:pt>
                <c:pt idx="24337">
                  <c:v>126.33428106884</c:v>
                </c:pt>
                <c:pt idx="24338">
                  <c:v>126.312556613349</c:v>
                </c:pt>
                <c:pt idx="24339">
                  <c:v>126.310153355144</c:v>
                </c:pt>
                <c:pt idx="24340">
                  <c:v>126.305480182346</c:v>
                </c:pt>
                <c:pt idx="24341">
                  <c:v>126.27948610864701</c:v>
                </c:pt>
                <c:pt idx="24342">
                  <c:v>126.255761630168</c:v>
                </c:pt>
                <c:pt idx="24343">
                  <c:v>126.23728588761399</c:v>
                </c:pt>
                <c:pt idx="24344">
                  <c:v>126.21716468032101</c:v>
                </c:pt>
                <c:pt idx="24345">
                  <c:v>126.183182067283</c:v>
                </c:pt>
                <c:pt idx="24346">
                  <c:v>126.155281751808</c:v>
                </c:pt>
                <c:pt idx="24347">
                  <c:v>126.148570828271</c:v>
                </c:pt>
                <c:pt idx="24348">
                  <c:v>126.125339629332</c:v>
                </c:pt>
                <c:pt idx="24349">
                  <c:v>126.033845486513</c:v>
                </c:pt>
                <c:pt idx="24350">
                  <c:v>125.969761111048</c:v>
                </c:pt>
                <c:pt idx="24351">
                  <c:v>125.956075699632</c:v>
                </c:pt>
                <c:pt idx="24352">
                  <c:v>125.94289846511801</c:v>
                </c:pt>
                <c:pt idx="24353">
                  <c:v>125.869754834487</c:v>
                </c:pt>
                <c:pt idx="24354">
                  <c:v>125.80397242194</c:v>
                </c:pt>
                <c:pt idx="24355">
                  <c:v>125.75734384614</c:v>
                </c:pt>
                <c:pt idx="24356">
                  <c:v>125.711050059763</c:v>
                </c:pt>
                <c:pt idx="24357">
                  <c:v>125.642594558921</c:v>
                </c:pt>
                <c:pt idx="24358">
                  <c:v>125.62622419431599</c:v>
                </c:pt>
                <c:pt idx="24359">
                  <c:v>125.604191128715</c:v>
                </c:pt>
                <c:pt idx="24360">
                  <c:v>125.594820859761</c:v>
                </c:pt>
                <c:pt idx="24361">
                  <c:v>125.587222710616</c:v>
                </c:pt>
                <c:pt idx="24362">
                  <c:v>125.553245520161</c:v>
                </c:pt>
                <c:pt idx="24363">
                  <c:v>125.54631235659301</c:v>
                </c:pt>
                <c:pt idx="24364">
                  <c:v>125.542833328497</c:v>
                </c:pt>
                <c:pt idx="24365">
                  <c:v>125.506221685512</c:v>
                </c:pt>
                <c:pt idx="24366">
                  <c:v>125.402247000304</c:v>
                </c:pt>
                <c:pt idx="24367">
                  <c:v>125.397753786393</c:v>
                </c:pt>
                <c:pt idx="24368">
                  <c:v>125.394584743707</c:v>
                </c:pt>
                <c:pt idx="24369">
                  <c:v>125.388548653009</c:v>
                </c:pt>
                <c:pt idx="24370">
                  <c:v>125.363184009202</c:v>
                </c:pt>
                <c:pt idx="24371">
                  <c:v>125.341658346646</c:v>
                </c:pt>
                <c:pt idx="24372">
                  <c:v>125.337050938216</c:v>
                </c:pt>
                <c:pt idx="24373">
                  <c:v>125.33584006369399</c:v>
                </c:pt>
                <c:pt idx="24374">
                  <c:v>125.335814181393</c:v>
                </c:pt>
                <c:pt idx="24375">
                  <c:v>125.333171684528</c:v>
                </c:pt>
                <c:pt idx="24376">
                  <c:v>125.314888193871</c:v>
                </c:pt>
                <c:pt idx="24377">
                  <c:v>125.31340148796301</c:v>
                </c:pt>
                <c:pt idx="24378">
                  <c:v>125.211570576174</c:v>
                </c:pt>
                <c:pt idx="24379">
                  <c:v>125.208235212033</c:v>
                </c:pt>
                <c:pt idx="24380">
                  <c:v>125.13012214482301</c:v>
                </c:pt>
                <c:pt idx="24381">
                  <c:v>125.129094252496</c:v>
                </c:pt>
                <c:pt idx="24382">
                  <c:v>125.127588889603</c:v>
                </c:pt>
                <c:pt idx="24383">
                  <c:v>125.126953764886</c:v>
                </c:pt>
                <c:pt idx="24384">
                  <c:v>125.125187130171</c:v>
                </c:pt>
                <c:pt idx="24385">
                  <c:v>125.109976629939</c:v>
                </c:pt>
                <c:pt idx="24386">
                  <c:v>124.974224491347</c:v>
                </c:pt>
                <c:pt idx="24387">
                  <c:v>124.961297051787</c:v>
                </c:pt>
                <c:pt idx="24388">
                  <c:v>124.85358068028501</c:v>
                </c:pt>
                <c:pt idx="24389">
                  <c:v>124.84838064399</c:v>
                </c:pt>
                <c:pt idx="24390">
                  <c:v>124.84275966011199</c:v>
                </c:pt>
                <c:pt idx="24391">
                  <c:v>124.839088106574</c:v>
                </c:pt>
                <c:pt idx="24392">
                  <c:v>124.835738514433</c:v>
                </c:pt>
                <c:pt idx="24393">
                  <c:v>124.829786428503</c:v>
                </c:pt>
                <c:pt idx="24394">
                  <c:v>124.78789727607899</c:v>
                </c:pt>
                <c:pt idx="24395">
                  <c:v>124.78547069502</c:v>
                </c:pt>
                <c:pt idx="24396">
                  <c:v>124.76528213488</c:v>
                </c:pt>
                <c:pt idx="24397">
                  <c:v>124.742904457908</c:v>
                </c:pt>
                <c:pt idx="24398">
                  <c:v>124.742429413414</c:v>
                </c:pt>
                <c:pt idx="24399">
                  <c:v>124.72934551091301</c:v>
                </c:pt>
                <c:pt idx="24400">
                  <c:v>124.722774235361</c:v>
                </c:pt>
                <c:pt idx="24401">
                  <c:v>124.70955737793599</c:v>
                </c:pt>
                <c:pt idx="24402">
                  <c:v>124.67378697891201</c:v>
                </c:pt>
                <c:pt idx="24403">
                  <c:v>124.671360286579</c:v>
                </c:pt>
                <c:pt idx="24404">
                  <c:v>124.640937982468</c:v>
                </c:pt>
                <c:pt idx="24405">
                  <c:v>124.635254846653</c:v>
                </c:pt>
                <c:pt idx="24406">
                  <c:v>124.63493454352999</c:v>
                </c:pt>
                <c:pt idx="24407">
                  <c:v>124.617001002058</c:v>
                </c:pt>
                <c:pt idx="24408">
                  <c:v>124.610944304529</c:v>
                </c:pt>
                <c:pt idx="24409">
                  <c:v>124.56377174182499</c:v>
                </c:pt>
                <c:pt idx="24410">
                  <c:v>124.54926655199201</c:v>
                </c:pt>
                <c:pt idx="24411">
                  <c:v>124.51257687997099</c:v>
                </c:pt>
                <c:pt idx="24412">
                  <c:v>124.50649897658499</c:v>
                </c:pt>
                <c:pt idx="24413">
                  <c:v>124.50570710702701</c:v>
                </c:pt>
                <c:pt idx="24414">
                  <c:v>124.50241287279501</c:v>
                </c:pt>
                <c:pt idx="24415">
                  <c:v>124.496350330841</c:v>
                </c:pt>
                <c:pt idx="24416">
                  <c:v>124.49515813782</c:v>
                </c:pt>
                <c:pt idx="24417">
                  <c:v>124.468094962474</c:v>
                </c:pt>
                <c:pt idx="24418">
                  <c:v>124.45773562281801</c:v>
                </c:pt>
                <c:pt idx="24419">
                  <c:v>124.456945013384</c:v>
                </c:pt>
                <c:pt idx="24420">
                  <c:v>124.443759609786</c:v>
                </c:pt>
                <c:pt idx="24421">
                  <c:v>124.417493808524</c:v>
                </c:pt>
                <c:pt idx="24422">
                  <c:v>124.41298686926</c:v>
                </c:pt>
                <c:pt idx="24423">
                  <c:v>124.406345107454</c:v>
                </c:pt>
                <c:pt idx="24424">
                  <c:v>124.37997270359899</c:v>
                </c:pt>
                <c:pt idx="24425">
                  <c:v>124.37103573549101</c:v>
                </c:pt>
                <c:pt idx="24426">
                  <c:v>124.351947897741</c:v>
                </c:pt>
                <c:pt idx="24427">
                  <c:v>124.33935169559</c:v>
                </c:pt>
                <c:pt idx="24428">
                  <c:v>124.329740139148</c:v>
                </c:pt>
                <c:pt idx="24429">
                  <c:v>124.325519633743</c:v>
                </c:pt>
                <c:pt idx="24430">
                  <c:v>124.290248344831</c:v>
                </c:pt>
                <c:pt idx="24431">
                  <c:v>124.283949338225</c:v>
                </c:pt>
                <c:pt idx="24432">
                  <c:v>124.28040068533301</c:v>
                </c:pt>
                <c:pt idx="24433">
                  <c:v>124.204383825599</c:v>
                </c:pt>
                <c:pt idx="24434">
                  <c:v>124.18477816067001</c:v>
                </c:pt>
                <c:pt idx="24435">
                  <c:v>124.18336660375699</c:v>
                </c:pt>
                <c:pt idx="24436">
                  <c:v>124.122545669076</c:v>
                </c:pt>
                <c:pt idx="24437">
                  <c:v>124.09757972339</c:v>
                </c:pt>
                <c:pt idx="24438">
                  <c:v>124.08526335932299</c:v>
                </c:pt>
                <c:pt idx="24439">
                  <c:v>124.084121026475</c:v>
                </c:pt>
                <c:pt idx="24440">
                  <c:v>124.049130796703</c:v>
                </c:pt>
                <c:pt idx="24441">
                  <c:v>124.028204557359</c:v>
                </c:pt>
                <c:pt idx="24442">
                  <c:v>123.99834365261501</c:v>
                </c:pt>
                <c:pt idx="24443">
                  <c:v>123.980718009445</c:v>
                </c:pt>
                <c:pt idx="24444">
                  <c:v>123.932032456077</c:v>
                </c:pt>
                <c:pt idx="24445">
                  <c:v>123.923921749817</c:v>
                </c:pt>
                <c:pt idx="24446">
                  <c:v>123.914549434409</c:v>
                </c:pt>
                <c:pt idx="24447">
                  <c:v>123.905715833626</c:v>
                </c:pt>
                <c:pt idx="24448">
                  <c:v>123.88687690427599</c:v>
                </c:pt>
                <c:pt idx="24449">
                  <c:v>123.8790487916</c:v>
                </c:pt>
                <c:pt idx="24450">
                  <c:v>123.84896895911299</c:v>
                </c:pt>
                <c:pt idx="24451">
                  <c:v>123.832170908957</c:v>
                </c:pt>
                <c:pt idx="24452">
                  <c:v>123.82483444654601</c:v>
                </c:pt>
                <c:pt idx="24453">
                  <c:v>123.754205784276</c:v>
                </c:pt>
                <c:pt idx="24454">
                  <c:v>123.72518815042901</c:v>
                </c:pt>
                <c:pt idx="24455">
                  <c:v>123.72484254862501</c:v>
                </c:pt>
                <c:pt idx="24456">
                  <c:v>123.721940539766</c:v>
                </c:pt>
                <c:pt idx="24457">
                  <c:v>123.712587004859</c:v>
                </c:pt>
                <c:pt idx="24458">
                  <c:v>123.70670285265901</c:v>
                </c:pt>
                <c:pt idx="24459">
                  <c:v>123.693383679817</c:v>
                </c:pt>
                <c:pt idx="24460">
                  <c:v>123.68228850164201</c:v>
                </c:pt>
                <c:pt idx="24461">
                  <c:v>123.655974278429</c:v>
                </c:pt>
                <c:pt idx="24462">
                  <c:v>123.645953797403</c:v>
                </c:pt>
                <c:pt idx="24463">
                  <c:v>123.622310631301</c:v>
                </c:pt>
                <c:pt idx="24464">
                  <c:v>123.614793594133</c:v>
                </c:pt>
                <c:pt idx="24465">
                  <c:v>123.579356293563</c:v>
                </c:pt>
                <c:pt idx="24466">
                  <c:v>123.572389620194</c:v>
                </c:pt>
                <c:pt idx="24467">
                  <c:v>123.559240848146</c:v>
                </c:pt>
                <c:pt idx="24468">
                  <c:v>123.542010863586</c:v>
                </c:pt>
                <c:pt idx="24469">
                  <c:v>123.50028095913601</c:v>
                </c:pt>
                <c:pt idx="24470">
                  <c:v>123.49210121315301</c:v>
                </c:pt>
                <c:pt idx="24471">
                  <c:v>123.43622022976299</c:v>
                </c:pt>
                <c:pt idx="24472">
                  <c:v>123.41273640156901</c:v>
                </c:pt>
                <c:pt idx="24473">
                  <c:v>123.376989399151</c:v>
                </c:pt>
                <c:pt idx="24474">
                  <c:v>123.365908773751</c:v>
                </c:pt>
                <c:pt idx="24475">
                  <c:v>123.295541279169</c:v>
                </c:pt>
                <c:pt idx="24476">
                  <c:v>123.293417360175</c:v>
                </c:pt>
                <c:pt idx="24477">
                  <c:v>123.26747166690301</c:v>
                </c:pt>
                <c:pt idx="24478">
                  <c:v>123.251241681774</c:v>
                </c:pt>
                <c:pt idx="24479">
                  <c:v>123.25033137870101</c:v>
                </c:pt>
                <c:pt idx="24480">
                  <c:v>123.204636884083</c:v>
                </c:pt>
                <c:pt idx="24481">
                  <c:v>123.197412420557</c:v>
                </c:pt>
                <c:pt idx="24482">
                  <c:v>123.18946328355899</c:v>
                </c:pt>
                <c:pt idx="24483">
                  <c:v>123.177050908491</c:v>
                </c:pt>
                <c:pt idx="24484">
                  <c:v>123.153814401307</c:v>
                </c:pt>
                <c:pt idx="24485">
                  <c:v>123.114621640767</c:v>
                </c:pt>
                <c:pt idx="24486">
                  <c:v>123.104048987173</c:v>
                </c:pt>
                <c:pt idx="24487">
                  <c:v>123.08225412642101</c:v>
                </c:pt>
                <c:pt idx="24488">
                  <c:v>123.076237559258</c:v>
                </c:pt>
                <c:pt idx="24489">
                  <c:v>123.072343012145</c:v>
                </c:pt>
                <c:pt idx="24490">
                  <c:v>123.049395853986</c:v>
                </c:pt>
                <c:pt idx="24491">
                  <c:v>123.034557272581</c:v>
                </c:pt>
                <c:pt idx="24492">
                  <c:v>123.013473956098</c:v>
                </c:pt>
                <c:pt idx="24493">
                  <c:v>122.967431125255</c:v>
                </c:pt>
                <c:pt idx="24494">
                  <c:v>122.948821968841</c:v>
                </c:pt>
                <c:pt idx="24495">
                  <c:v>122.94166381373</c:v>
                </c:pt>
                <c:pt idx="24496">
                  <c:v>122.913535514423</c:v>
                </c:pt>
                <c:pt idx="24497">
                  <c:v>122.900444510916</c:v>
                </c:pt>
                <c:pt idx="24498">
                  <c:v>122.88719683282299</c:v>
                </c:pt>
                <c:pt idx="24499">
                  <c:v>122.885148787343</c:v>
                </c:pt>
                <c:pt idx="24500">
                  <c:v>122.860660465458</c:v>
                </c:pt>
                <c:pt idx="24501">
                  <c:v>122.7786595994</c:v>
                </c:pt>
                <c:pt idx="24502">
                  <c:v>122.776694832091</c:v>
                </c:pt>
                <c:pt idx="24503">
                  <c:v>122.73770306037</c:v>
                </c:pt>
                <c:pt idx="24504">
                  <c:v>122.73178731036801</c:v>
                </c:pt>
                <c:pt idx="24505">
                  <c:v>122.652937179435</c:v>
                </c:pt>
                <c:pt idx="24506">
                  <c:v>122.63849794826599</c:v>
                </c:pt>
                <c:pt idx="24507">
                  <c:v>122.633720528274</c:v>
                </c:pt>
                <c:pt idx="24508">
                  <c:v>122.58557351715299</c:v>
                </c:pt>
                <c:pt idx="24509">
                  <c:v>122.577549718347</c:v>
                </c:pt>
                <c:pt idx="24510">
                  <c:v>122.53042261229299</c:v>
                </c:pt>
                <c:pt idx="24511">
                  <c:v>122.515460842357</c:v>
                </c:pt>
                <c:pt idx="24512">
                  <c:v>122.513348749351</c:v>
                </c:pt>
                <c:pt idx="24513">
                  <c:v>122.512915691567</c:v>
                </c:pt>
                <c:pt idx="24514">
                  <c:v>122.505452917963</c:v>
                </c:pt>
                <c:pt idx="24515">
                  <c:v>122.4999165755</c:v>
                </c:pt>
                <c:pt idx="24516">
                  <c:v>122.474039433008</c:v>
                </c:pt>
                <c:pt idx="24517">
                  <c:v>122.469164032026</c:v>
                </c:pt>
                <c:pt idx="24518">
                  <c:v>122.45599930015</c:v>
                </c:pt>
                <c:pt idx="24519">
                  <c:v>122.45467816182899</c:v>
                </c:pt>
                <c:pt idx="24520">
                  <c:v>122.427955005809</c:v>
                </c:pt>
                <c:pt idx="24521">
                  <c:v>122.423220829738</c:v>
                </c:pt>
                <c:pt idx="24522">
                  <c:v>122.40127121568599</c:v>
                </c:pt>
                <c:pt idx="24523">
                  <c:v>122.387518842885</c:v>
                </c:pt>
                <c:pt idx="24524">
                  <c:v>122.379141286875</c:v>
                </c:pt>
                <c:pt idx="24525">
                  <c:v>122.370868809163</c:v>
                </c:pt>
                <c:pt idx="24526">
                  <c:v>122.33711386813999</c:v>
                </c:pt>
                <c:pt idx="24527">
                  <c:v>122.33100914502199</c:v>
                </c:pt>
                <c:pt idx="24528">
                  <c:v>122.313262425182</c:v>
                </c:pt>
                <c:pt idx="24529">
                  <c:v>122.30441284391</c:v>
                </c:pt>
                <c:pt idx="24530">
                  <c:v>122.2924238216</c:v>
                </c:pt>
                <c:pt idx="24531">
                  <c:v>122.275877053221</c:v>
                </c:pt>
                <c:pt idx="24532">
                  <c:v>122.24593802530001</c:v>
                </c:pt>
                <c:pt idx="24533">
                  <c:v>122.219540212149</c:v>
                </c:pt>
                <c:pt idx="24534">
                  <c:v>122.117158264229</c:v>
                </c:pt>
                <c:pt idx="24535">
                  <c:v>122.104773635361</c:v>
                </c:pt>
                <c:pt idx="24536">
                  <c:v>122.09508028460699</c:v>
                </c:pt>
                <c:pt idx="24537">
                  <c:v>122.08188599160199</c:v>
                </c:pt>
                <c:pt idx="24538">
                  <c:v>122.07056173274</c:v>
                </c:pt>
                <c:pt idx="24539">
                  <c:v>122.06550128117701</c:v>
                </c:pt>
                <c:pt idx="24540">
                  <c:v>122.02485892147899</c:v>
                </c:pt>
                <c:pt idx="24541">
                  <c:v>121.92678207395301</c:v>
                </c:pt>
                <c:pt idx="24542">
                  <c:v>121.906607591739</c:v>
                </c:pt>
                <c:pt idx="24543">
                  <c:v>121.843165800476</c:v>
                </c:pt>
                <c:pt idx="24544">
                  <c:v>121.84133038282999</c:v>
                </c:pt>
                <c:pt idx="24545">
                  <c:v>121.83486735372099</c:v>
                </c:pt>
                <c:pt idx="24546">
                  <c:v>121.791774901061</c:v>
                </c:pt>
                <c:pt idx="24547">
                  <c:v>121.73249745842</c:v>
                </c:pt>
                <c:pt idx="24548">
                  <c:v>121.728592587641</c:v>
                </c:pt>
                <c:pt idx="24549">
                  <c:v>121.716713134405</c:v>
                </c:pt>
                <c:pt idx="24550">
                  <c:v>121.71151243488001</c:v>
                </c:pt>
                <c:pt idx="24551">
                  <c:v>121.672328180463</c:v>
                </c:pt>
                <c:pt idx="24552">
                  <c:v>121.67150128807199</c:v>
                </c:pt>
                <c:pt idx="24553">
                  <c:v>121.669662374965</c:v>
                </c:pt>
                <c:pt idx="24554">
                  <c:v>121.666569482309</c:v>
                </c:pt>
                <c:pt idx="24555">
                  <c:v>121.659688939397</c:v>
                </c:pt>
                <c:pt idx="24556">
                  <c:v>121.65190839332401</c:v>
                </c:pt>
                <c:pt idx="24557">
                  <c:v>121.634471278902</c:v>
                </c:pt>
                <c:pt idx="24558">
                  <c:v>121.600446083045</c:v>
                </c:pt>
                <c:pt idx="24559">
                  <c:v>121.585237823223</c:v>
                </c:pt>
                <c:pt idx="24560">
                  <c:v>121.56928878832601</c:v>
                </c:pt>
                <c:pt idx="24561">
                  <c:v>121.55607213174601</c:v>
                </c:pt>
                <c:pt idx="24562">
                  <c:v>121.498802420657</c:v>
                </c:pt>
                <c:pt idx="24563">
                  <c:v>121.483440534731</c:v>
                </c:pt>
                <c:pt idx="24564">
                  <c:v>121.46443518271199</c:v>
                </c:pt>
                <c:pt idx="24565">
                  <c:v>121.44777138292901</c:v>
                </c:pt>
                <c:pt idx="24566">
                  <c:v>121.421264183953</c:v>
                </c:pt>
                <c:pt idx="24567">
                  <c:v>121.412646472094</c:v>
                </c:pt>
                <c:pt idx="24568">
                  <c:v>121.40293835252599</c:v>
                </c:pt>
                <c:pt idx="24569">
                  <c:v>121.394805893008</c:v>
                </c:pt>
                <c:pt idx="24570">
                  <c:v>121.305279305995</c:v>
                </c:pt>
                <c:pt idx="24571">
                  <c:v>121.25756764780699</c:v>
                </c:pt>
                <c:pt idx="24572">
                  <c:v>121.243466760595</c:v>
                </c:pt>
                <c:pt idx="24573">
                  <c:v>121.20097771419999</c:v>
                </c:pt>
                <c:pt idx="24574">
                  <c:v>121.149502604327</c:v>
                </c:pt>
                <c:pt idx="24575">
                  <c:v>121.142481103883</c:v>
                </c:pt>
                <c:pt idx="24576">
                  <c:v>121.12532095313099</c:v>
                </c:pt>
                <c:pt idx="24577">
                  <c:v>121.11326662854999</c:v>
                </c:pt>
                <c:pt idx="24578">
                  <c:v>121.09266115322799</c:v>
                </c:pt>
                <c:pt idx="24579">
                  <c:v>121.070012680774</c:v>
                </c:pt>
                <c:pt idx="24580">
                  <c:v>121.04000346414099</c:v>
                </c:pt>
                <c:pt idx="24581">
                  <c:v>121.020472284519</c:v>
                </c:pt>
                <c:pt idx="24582">
                  <c:v>121.017545513474</c:v>
                </c:pt>
                <c:pt idx="24583">
                  <c:v>121.006734817904</c:v>
                </c:pt>
                <c:pt idx="24584">
                  <c:v>121.004312771866</c:v>
                </c:pt>
                <c:pt idx="24585">
                  <c:v>120.935571166543</c:v>
                </c:pt>
                <c:pt idx="24586">
                  <c:v>120.89660692222201</c:v>
                </c:pt>
                <c:pt idx="24587">
                  <c:v>120.842881026798</c:v>
                </c:pt>
                <c:pt idx="24588">
                  <c:v>120.83276432855401</c:v>
                </c:pt>
                <c:pt idx="24589">
                  <c:v>120.823862603066</c:v>
                </c:pt>
                <c:pt idx="24590">
                  <c:v>120.818922286618</c:v>
                </c:pt>
                <c:pt idx="24591">
                  <c:v>120.809050947271</c:v>
                </c:pt>
                <c:pt idx="24592">
                  <c:v>120.794926735229</c:v>
                </c:pt>
                <c:pt idx="24593">
                  <c:v>120.742632272704</c:v>
                </c:pt>
                <c:pt idx="24594">
                  <c:v>120.72872791893199</c:v>
                </c:pt>
                <c:pt idx="24595">
                  <c:v>120.723031039566</c:v>
                </c:pt>
                <c:pt idx="24596">
                  <c:v>120.699715362026</c:v>
                </c:pt>
                <c:pt idx="24597">
                  <c:v>120.699697903607</c:v>
                </c:pt>
                <c:pt idx="24598">
                  <c:v>120.683944968202</c:v>
                </c:pt>
                <c:pt idx="24599">
                  <c:v>120.66855547679</c:v>
                </c:pt>
                <c:pt idx="24600">
                  <c:v>120.660009469576</c:v>
                </c:pt>
                <c:pt idx="24601">
                  <c:v>120.642705586464</c:v>
                </c:pt>
                <c:pt idx="24602">
                  <c:v>120.602960236412</c:v>
                </c:pt>
                <c:pt idx="24603">
                  <c:v>120.582409265008</c:v>
                </c:pt>
                <c:pt idx="24604">
                  <c:v>120.57962984315699</c:v>
                </c:pt>
                <c:pt idx="24605">
                  <c:v>120.561135301451</c:v>
                </c:pt>
                <c:pt idx="24606">
                  <c:v>120.527295053288</c:v>
                </c:pt>
                <c:pt idx="24607">
                  <c:v>120.497737163658</c:v>
                </c:pt>
                <c:pt idx="24608">
                  <c:v>120.495962862807</c:v>
                </c:pt>
                <c:pt idx="24609">
                  <c:v>120.47963408699</c:v>
                </c:pt>
                <c:pt idx="24610">
                  <c:v>120.472157725145</c:v>
                </c:pt>
                <c:pt idx="24611">
                  <c:v>120.44014078379701</c:v>
                </c:pt>
                <c:pt idx="24612">
                  <c:v>120.395617144239</c:v>
                </c:pt>
                <c:pt idx="24613">
                  <c:v>120.39275166090501</c:v>
                </c:pt>
                <c:pt idx="24614">
                  <c:v>120.390721838754</c:v>
                </c:pt>
                <c:pt idx="24615">
                  <c:v>120.365375041101</c:v>
                </c:pt>
                <c:pt idx="24616">
                  <c:v>120.363519719094</c:v>
                </c:pt>
                <c:pt idx="24617">
                  <c:v>120.339754004418</c:v>
                </c:pt>
                <c:pt idx="24618">
                  <c:v>120.330447790585</c:v>
                </c:pt>
                <c:pt idx="24619">
                  <c:v>120.318645356982</c:v>
                </c:pt>
                <c:pt idx="24620">
                  <c:v>120.29525593308399</c:v>
                </c:pt>
                <c:pt idx="24621">
                  <c:v>120.29337016465</c:v>
                </c:pt>
                <c:pt idx="24622">
                  <c:v>120.262114154692</c:v>
                </c:pt>
                <c:pt idx="24623">
                  <c:v>120.24563051811</c:v>
                </c:pt>
                <c:pt idx="24624">
                  <c:v>120.228435175079</c:v>
                </c:pt>
                <c:pt idx="24625">
                  <c:v>120.188965135137</c:v>
                </c:pt>
                <c:pt idx="24626">
                  <c:v>120.17232349712999</c:v>
                </c:pt>
                <c:pt idx="24627">
                  <c:v>120.14120293291199</c:v>
                </c:pt>
                <c:pt idx="24628">
                  <c:v>120.092980665784</c:v>
                </c:pt>
                <c:pt idx="24629">
                  <c:v>120.03502268726299</c:v>
                </c:pt>
                <c:pt idx="24630">
                  <c:v>119.965052347849</c:v>
                </c:pt>
                <c:pt idx="24631">
                  <c:v>119.937898375233</c:v>
                </c:pt>
                <c:pt idx="24632">
                  <c:v>119.878009903693</c:v>
                </c:pt>
                <c:pt idx="24633">
                  <c:v>119.833959654499</c:v>
                </c:pt>
                <c:pt idx="24634">
                  <c:v>119.821421891093</c:v>
                </c:pt>
                <c:pt idx="24635">
                  <c:v>119.811519249017</c:v>
                </c:pt>
                <c:pt idx="24636">
                  <c:v>119.807413606246</c:v>
                </c:pt>
                <c:pt idx="24637">
                  <c:v>119.796391100885</c:v>
                </c:pt>
                <c:pt idx="24638">
                  <c:v>119.71427030862399</c:v>
                </c:pt>
                <c:pt idx="24639">
                  <c:v>119.686090927252</c:v>
                </c:pt>
                <c:pt idx="24640">
                  <c:v>119.674506015592</c:v>
                </c:pt>
                <c:pt idx="24641">
                  <c:v>119.66870927065099</c:v>
                </c:pt>
                <c:pt idx="24642">
                  <c:v>119.665750284361</c:v>
                </c:pt>
                <c:pt idx="24643">
                  <c:v>119.66335205489401</c:v>
                </c:pt>
                <c:pt idx="24644">
                  <c:v>119.648066373406</c:v>
                </c:pt>
                <c:pt idx="24645">
                  <c:v>119.646603484281</c:v>
                </c:pt>
                <c:pt idx="24646">
                  <c:v>119.60053595910099</c:v>
                </c:pt>
                <c:pt idx="24647">
                  <c:v>119.573276374502</c:v>
                </c:pt>
                <c:pt idx="24648">
                  <c:v>119.572320859697</c:v>
                </c:pt>
                <c:pt idx="24649">
                  <c:v>119.564127288758</c:v>
                </c:pt>
                <c:pt idx="24650">
                  <c:v>119.56175152133299</c:v>
                </c:pt>
                <c:pt idx="24651">
                  <c:v>119.552179852363</c:v>
                </c:pt>
                <c:pt idx="24652">
                  <c:v>119.54458900907299</c:v>
                </c:pt>
                <c:pt idx="24653">
                  <c:v>119.542953773235</c:v>
                </c:pt>
                <c:pt idx="24654">
                  <c:v>119.533635326085</c:v>
                </c:pt>
                <c:pt idx="24655">
                  <c:v>119.528778802148</c:v>
                </c:pt>
                <c:pt idx="24656">
                  <c:v>119.52170133649901</c:v>
                </c:pt>
                <c:pt idx="24657">
                  <c:v>119.503038930918</c:v>
                </c:pt>
                <c:pt idx="24658">
                  <c:v>119.479951506156</c:v>
                </c:pt>
                <c:pt idx="24659">
                  <c:v>119.41552783893199</c:v>
                </c:pt>
                <c:pt idx="24660">
                  <c:v>119.388617101167</c:v>
                </c:pt>
                <c:pt idx="24661">
                  <c:v>119.355841130885</c:v>
                </c:pt>
                <c:pt idx="24662">
                  <c:v>119.352431566831</c:v>
                </c:pt>
                <c:pt idx="24663">
                  <c:v>119.349660982106</c:v>
                </c:pt>
                <c:pt idx="24664">
                  <c:v>119.340807938113</c:v>
                </c:pt>
                <c:pt idx="24665">
                  <c:v>119.310951581171</c:v>
                </c:pt>
                <c:pt idx="24666">
                  <c:v>119.296466970819</c:v>
                </c:pt>
                <c:pt idx="24667">
                  <c:v>119.289549337449</c:v>
                </c:pt>
                <c:pt idx="24668">
                  <c:v>119.28942313447099</c:v>
                </c:pt>
                <c:pt idx="24669">
                  <c:v>119.275553653309</c:v>
                </c:pt>
                <c:pt idx="24670">
                  <c:v>119.27422790392799</c:v>
                </c:pt>
                <c:pt idx="24671">
                  <c:v>119.26498819213499</c:v>
                </c:pt>
                <c:pt idx="24672">
                  <c:v>119.25315609068301</c:v>
                </c:pt>
                <c:pt idx="24673">
                  <c:v>119.22326043117999</c:v>
                </c:pt>
                <c:pt idx="24674">
                  <c:v>119.21669565345</c:v>
                </c:pt>
                <c:pt idx="24675">
                  <c:v>119.163713862569</c:v>
                </c:pt>
                <c:pt idx="24676">
                  <c:v>119.14860653789501</c:v>
                </c:pt>
                <c:pt idx="24677">
                  <c:v>119.07192851134501</c:v>
                </c:pt>
                <c:pt idx="24678">
                  <c:v>119.055759342153</c:v>
                </c:pt>
                <c:pt idx="24679">
                  <c:v>119.019015120075</c:v>
                </c:pt>
                <c:pt idx="24680">
                  <c:v>119.00558675969801</c:v>
                </c:pt>
                <c:pt idx="24681">
                  <c:v>119.001891105635</c:v>
                </c:pt>
                <c:pt idx="24682">
                  <c:v>118.998995056167</c:v>
                </c:pt>
                <c:pt idx="24683">
                  <c:v>118.98336021713401</c:v>
                </c:pt>
                <c:pt idx="24684">
                  <c:v>118.976042253359</c:v>
                </c:pt>
                <c:pt idx="24685">
                  <c:v>118.96788987936399</c:v>
                </c:pt>
                <c:pt idx="24686">
                  <c:v>118.94726498946901</c:v>
                </c:pt>
                <c:pt idx="24687">
                  <c:v>118.924592987621</c:v>
                </c:pt>
                <c:pt idx="24688">
                  <c:v>118.924084925968</c:v>
                </c:pt>
                <c:pt idx="24689">
                  <c:v>118.855810340158</c:v>
                </c:pt>
                <c:pt idx="24690">
                  <c:v>118.855480652399</c:v>
                </c:pt>
                <c:pt idx="24691">
                  <c:v>118.829834408549</c:v>
                </c:pt>
                <c:pt idx="24692">
                  <c:v>118.826092591299</c:v>
                </c:pt>
                <c:pt idx="24693">
                  <c:v>118.82308532496199</c:v>
                </c:pt>
                <c:pt idx="24694">
                  <c:v>118.818702613046</c:v>
                </c:pt>
                <c:pt idx="24695">
                  <c:v>118.818109027942</c:v>
                </c:pt>
                <c:pt idx="24696">
                  <c:v>118.801647562357</c:v>
                </c:pt>
                <c:pt idx="24697">
                  <c:v>118.788900392882</c:v>
                </c:pt>
                <c:pt idx="24698">
                  <c:v>118.785625876672</c:v>
                </c:pt>
                <c:pt idx="24699">
                  <c:v>118.78209175551601</c:v>
                </c:pt>
                <c:pt idx="24700">
                  <c:v>118.78186851385701</c:v>
                </c:pt>
                <c:pt idx="24701">
                  <c:v>118.78010898022799</c:v>
                </c:pt>
                <c:pt idx="24702">
                  <c:v>118.778900370003</c:v>
                </c:pt>
                <c:pt idx="24703">
                  <c:v>118.772326995022</c:v>
                </c:pt>
                <c:pt idx="24704">
                  <c:v>118.77183114118201</c:v>
                </c:pt>
                <c:pt idx="24705">
                  <c:v>118.76967766533799</c:v>
                </c:pt>
                <c:pt idx="24706">
                  <c:v>118.766122966308</c:v>
                </c:pt>
                <c:pt idx="24707">
                  <c:v>118.76550802688899</c:v>
                </c:pt>
                <c:pt idx="24708">
                  <c:v>118.76162445691</c:v>
                </c:pt>
                <c:pt idx="24709">
                  <c:v>118.760705200646</c:v>
                </c:pt>
                <c:pt idx="24710">
                  <c:v>118.756334762009</c:v>
                </c:pt>
                <c:pt idx="24711">
                  <c:v>118.750649139122</c:v>
                </c:pt>
                <c:pt idx="24712">
                  <c:v>118.750245469308</c:v>
                </c:pt>
                <c:pt idx="24713">
                  <c:v>118.74592746148301</c:v>
                </c:pt>
                <c:pt idx="24714">
                  <c:v>118.736986540373</c:v>
                </c:pt>
                <c:pt idx="24715">
                  <c:v>118.724232729196</c:v>
                </c:pt>
                <c:pt idx="24716">
                  <c:v>118.72249983355999</c:v>
                </c:pt>
                <c:pt idx="24717">
                  <c:v>118.640983091881</c:v>
                </c:pt>
                <c:pt idx="24718">
                  <c:v>118.639059215426</c:v>
                </c:pt>
                <c:pt idx="24719">
                  <c:v>118.610796949739</c:v>
                </c:pt>
                <c:pt idx="24720">
                  <c:v>118.590454152455</c:v>
                </c:pt>
                <c:pt idx="24721">
                  <c:v>118.57309454609501</c:v>
                </c:pt>
                <c:pt idx="24722">
                  <c:v>118.537580969806</c:v>
                </c:pt>
                <c:pt idx="24723">
                  <c:v>118.50780983614401</c:v>
                </c:pt>
                <c:pt idx="24724">
                  <c:v>118.48195988249201</c:v>
                </c:pt>
                <c:pt idx="24725">
                  <c:v>118.479096734864</c:v>
                </c:pt>
                <c:pt idx="24726">
                  <c:v>118.47244839887399</c:v>
                </c:pt>
                <c:pt idx="24727">
                  <c:v>118.435552952663</c:v>
                </c:pt>
                <c:pt idx="24728">
                  <c:v>118.419499680269</c:v>
                </c:pt>
                <c:pt idx="24729">
                  <c:v>118.32442454039</c:v>
                </c:pt>
                <c:pt idx="24730">
                  <c:v>118.30457517402</c:v>
                </c:pt>
                <c:pt idx="24731">
                  <c:v>118.271207358707</c:v>
                </c:pt>
                <c:pt idx="24732">
                  <c:v>118.264444514506</c:v>
                </c:pt>
                <c:pt idx="24733">
                  <c:v>118.255290872803</c:v>
                </c:pt>
                <c:pt idx="24734">
                  <c:v>118.24644782897499</c:v>
                </c:pt>
                <c:pt idx="24735">
                  <c:v>118.246217359379</c:v>
                </c:pt>
                <c:pt idx="24736">
                  <c:v>118.246044271892</c:v>
                </c:pt>
                <c:pt idx="24737">
                  <c:v>118.24590661842301</c:v>
                </c:pt>
                <c:pt idx="24738">
                  <c:v>118.245866098406</c:v>
                </c:pt>
                <c:pt idx="24739">
                  <c:v>118.245850045886</c:v>
                </c:pt>
                <c:pt idx="24740">
                  <c:v>118.245839923131</c:v>
                </c:pt>
                <c:pt idx="24741">
                  <c:v>118.245838240979</c:v>
                </c:pt>
                <c:pt idx="24742">
                  <c:v>118.245834513104</c:v>
                </c:pt>
                <c:pt idx="24743">
                  <c:v>118.24573744093399</c:v>
                </c:pt>
                <c:pt idx="24744">
                  <c:v>118.245639321876</c:v>
                </c:pt>
                <c:pt idx="24745">
                  <c:v>118.245527908927</c:v>
                </c:pt>
                <c:pt idx="24746">
                  <c:v>118.218640945847</c:v>
                </c:pt>
                <c:pt idx="24747">
                  <c:v>118.203793613998</c:v>
                </c:pt>
                <c:pt idx="24748">
                  <c:v>118.198090070614</c:v>
                </c:pt>
                <c:pt idx="24749">
                  <c:v>118.195523925068</c:v>
                </c:pt>
                <c:pt idx="24750">
                  <c:v>118.158529531903</c:v>
                </c:pt>
                <c:pt idx="24751">
                  <c:v>118.157960439024</c:v>
                </c:pt>
                <c:pt idx="24752">
                  <c:v>118.154250629299</c:v>
                </c:pt>
                <c:pt idx="24753">
                  <c:v>118.146958985628</c:v>
                </c:pt>
                <c:pt idx="24754">
                  <c:v>118.130982620444</c:v>
                </c:pt>
                <c:pt idx="24755">
                  <c:v>118.117203803073</c:v>
                </c:pt>
                <c:pt idx="24756">
                  <c:v>118.114702378079</c:v>
                </c:pt>
                <c:pt idx="24757">
                  <c:v>118.102835633634</c:v>
                </c:pt>
                <c:pt idx="24758">
                  <c:v>118.07118400317</c:v>
                </c:pt>
                <c:pt idx="24759">
                  <c:v>118.067192071062</c:v>
                </c:pt>
                <c:pt idx="24760">
                  <c:v>118.06293565137</c:v>
                </c:pt>
                <c:pt idx="24761">
                  <c:v>118.03905579110599</c:v>
                </c:pt>
                <c:pt idx="24762">
                  <c:v>118.038836989384</c:v>
                </c:pt>
                <c:pt idx="24763">
                  <c:v>118.038702579587</c:v>
                </c:pt>
                <c:pt idx="24764">
                  <c:v>118.038522719265</c:v>
                </c:pt>
                <c:pt idx="24765">
                  <c:v>118.03850623463499</c:v>
                </c:pt>
                <c:pt idx="24766">
                  <c:v>118.03848140784299</c:v>
                </c:pt>
                <c:pt idx="24767">
                  <c:v>118.03844162145</c:v>
                </c:pt>
                <c:pt idx="24768">
                  <c:v>118.038384340322</c:v>
                </c:pt>
                <c:pt idx="24769">
                  <c:v>118.03827930720099</c:v>
                </c:pt>
                <c:pt idx="24770">
                  <c:v>118.038159605343</c:v>
                </c:pt>
                <c:pt idx="24771">
                  <c:v>118.038087792555</c:v>
                </c:pt>
                <c:pt idx="24772">
                  <c:v>118.037579452076</c:v>
                </c:pt>
                <c:pt idx="24773">
                  <c:v>118.03757004947499</c:v>
                </c:pt>
                <c:pt idx="24774">
                  <c:v>118.037564878891</c:v>
                </c:pt>
                <c:pt idx="24775">
                  <c:v>118.037564104439</c:v>
                </c:pt>
                <c:pt idx="24776">
                  <c:v>118.037561942605</c:v>
                </c:pt>
                <c:pt idx="24777">
                  <c:v>118.037548001598</c:v>
                </c:pt>
                <c:pt idx="24778">
                  <c:v>118.037529886719</c:v>
                </c:pt>
                <c:pt idx="24779">
                  <c:v>118.037287093017</c:v>
                </c:pt>
                <c:pt idx="24780">
                  <c:v>118.037273825116</c:v>
                </c:pt>
                <c:pt idx="24781">
                  <c:v>118.037268767211</c:v>
                </c:pt>
                <c:pt idx="24782">
                  <c:v>118.03726156983301</c:v>
                </c:pt>
                <c:pt idx="24783">
                  <c:v>117.981352652122</c:v>
                </c:pt>
                <c:pt idx="24784">
                  <c:v>117.978981934473</c:v>
                </c:pt>
                <c:pt idx="24785">
                  <c:v>117.968611664728</c:v>
                </c:pt>
                <c:pt idx="24786">
                  <c:v>117.944705459861</c:v>
                </c:pt>
                <c:pt idx="24787">
                  <c:v>117.921892189413</c:v>
                </c:pt>
                <c:pt idx="24788">
                  <c:v>117.915677915236</c:v>
                </c:pt>
                <c:pt idx="24789">
                  <c:v>117.910201831127</c:v>
                </c:pt>
                <c:pt idx="24790">
                  <c:v>117.91001077236299</c:v>
                </c:pt>
                <c:pt idx="24791">
                  <c:v>117.886643232002</c:v>
                </c:pt>
                <c:pt idx="24792">
                  <c:v>117.863392163341</c:v>
                </c:pt>
                <c:pt idx="24793">
                  <c:v>117.81998523913001</c:v>
                </c:pt>
                <c:pt idx="24794">
                  <c:v>117.813442979839</c:v>
                </c:pt>
                <c:pt idx="24795">
                  <c:v>117.806217031119</c:v>
                </c:pt>
                <c:pt idx="24796">
                  <c:v>117.772446889455</c:v>
                </c:pt>
                <c:pt idx="24797">
                  <c:v>117.762221704178</c:v>
                </c:pt>
                <c:pt idx="24798">
                  <c:v>117.75811991276299</c:v>
                </c:pt>
                <c:pt idx="24799">
                  <c:v>117.750800204456</c:v>
                </c:pt>
                <c:pt idx="24800">
                  <c:v>117.742725462075</c:v>
                </c:pt>
                <c:pt idx="24801">
                  <c:v>117.742400426164</c:v>
                </c:pt>
                <c:pt idx="24802">
                  <c:v>117.73080618725599</c:v>
                </c:pt>
                <c:pt idx="24803">
                  <c:v>117.725645104162</c:v>
                </c:pt>
                <c:pt idx="24804">
                  <c:v>117.725369538791</c:v>
                </c:pt>
                <c:pt idx="24805">
                  <c:v>117.72531571053599</c:v>
                </c:pt>
                <c:pt idx="24806">
                  <c:v>117.725249059988</c:v>
                </c:pt>
                <c:pt idx="24807">
                  <c:v>117.725008547944</c:v>
                </c:pt>
                <c:pt idx="24808">
                  <c:v>117.724816662184</c:v>
                </c:pt>
                <c:pt idx="24809">
                  <c:v>117.724679460327</c:v>
                </c:pt>
                <c:pt idx="24810">
                  <c:v>117.724643225365</c:v>
                </c:pt>
                <c:pt idx="24811">
                  <c:v>117.724599055464</c:v>
                </c:pt>
                <c:pt idx="24812">
                  <c:v>117.724579103906</c:v>
                </c:pt>
                <c:pt idx="24813">
                  <c:v>117.724488686729</c:v>
                </c:pt>
                <c:pt idx="24814">
                  <c:v>117.72433547212</c:v>
                </c:pt>
                <c:pt idx="24815">
                  <c:v>117.724248451278</c:v>
                </c:pt>
                <c:pt idx="24816">
                  <c:v>117.72410673151801</c:v>
                </c:pt>
                <c:pt idx="24817">
                  <c:v>117.723747911613</c:v>
                </c:pt>
                <c:pt idx="24818">
                  <c:v>117.712120611766</c:v>
                </c:pt>
                <c:pt idx="24819">
                  <c:v>117.7087428119</c:v>
                </c:pt>
                <c:pt idx="24820">
                  <c:v>117.703872706391</c:v>
                </c:pt>
                <c:pt idx="24821">
                  <c:v>117.701340822513</c:v>
                </c:pt>
                <c:pt idx="24822">
                  <c:v>117.697720455772</c:v>
                </c:pt>
                <c:pt idx="24823">
                  <c:v>117.696045186416</c:v>
                </c:pt>
                <c:pt idx="24824">
                  <c:v>117.69264947552</c:v>
                </c:pt>
                <c:pt idx="24825">
                  <c:v>117.691910838485</c:v>
                </c:pt>
                <c:pt idx="24826">
                  <c:v>117.691259019835</c:v>
                </c:pt>
                <c:pt idx="24827">
                  <c:v>117.69106507542</c:v>
                </c:pt>
                <c:pt idx="24828">
                  <c:v>117.690532991111</c:v>
                </c:pt>
                <c:pt idx="24829">
                  <c:v>117.69046501905601</c:v>
                </c:pt>
                <c:pt idx="24830">
                  <c:v>117.68962842600401</c:v>
                </c:pt>
                <c:pt idx="24831">
                  <c:v>117.6879266932</c:v>
                </c:pt>
                <c:pt idx="24832">
                  <c:v>117.68574434858699</c:v>
                </c:pt>
                <c:pt idx="24833">
                  <c:v>117.685475247817</c:v>
                </c:pt>
                <c:pt idx="24834">
                  <c:v>117.685011111668</c:v>
                </c:pt>
                <c:pt idx="24835">
                  <c:v>117.68486738547099</c:v>
                </c:pt>
                <c:pt idx="24836">
                  <c:v>117.68406757169799</c:v>
                </c:pt>
                <c:pt idx="24837">
                  <c:v>117.683416212392</c:v>
                </c:pt>
                <c:pt idx="24838">
                  <c:v>117.680554632159</c:v>
                </c:pt>
                <c:pt idx="24839">
                  <c:v>117.678524752385</c:v>
                </c:pt>
                <c:pt idx="24840">
                  <c:v>117.66393846314701</c:v>
                </c:pt>
                <c:pt idx="24841">
                  <c:v>117.659247065675</c:v>
                </c:pt>
                <c:pt idx="24842">
                  <c:v>117.64450789767</c:v>
                </c:pt>
                <c:pt idx="24843">
                  <c:v>117.643545670981</c:v>
                </c:pt>
                <c:pt idx="24844">
                  <c:v>117.63660318103</c:v>
                </c:pt>
                <c:pt idx="24845">
                  <c:v>117.612374507338</c:v>
                </c:pt>
                <c:pt idx="24846">
                  <c:v>117.602119177638</c:v>
                </c:pt>
                <c:pt idx="24847">
                  <c:v>117.59457224790501</c:v>
                </c:pt>
                <c:pt idx="24848">
                  <c:v>117.571298858606</c:v>
                </c:pt>
                <c:pt idx="24849">
                  <c:v>117.55094330014001</c:v>
                </c:pt>
                <c:pt idx="24850">
                  <c:v>117.54042081303</c:v>
                </c:pt>
                <c:pt idx="24851">
                  <c:v>117.533748952742</c:v>
                </c:pt>
                <c:pt idx="24852">
                  <c:v>117.519614783948</c:v>
                </c:pt>
                <c:pt idx="24853">
                  <c:v>117.51849126530099</c:v>
                </c:pt>
                <c:pt idx="24854">
                  <c:v>117.518055523144</c:v>
                </c:pt>
                <c:pt idx="24855">
                  <c:v>117.51795405669201</c:v>
                </c:pt>
                <c:pt idx="24856">
                  <c:v>117.51765520355001</c:v>
                </c:pt>
                <c:pt idx="24857">
                  <c:v>117.51731077952699</c:v>
                </c:pt>
                <c:pt idx="24858">
                  <c:v>117.517299003088</c:v>
                </c:pt>
                <c:pt idx="24859">
                  <c:v>117.517237276993</c:v>
                </c:pt>
                <c:pt idx="24860">
                  <c:v>117.51723709365599</c:v>
                </c:pt>
                <c:pt idx="24861">
                  <c:v>117.51722121453101</c:v>
                </c:pt>
                <c:pt idx="24862">
                  <c:v>117.517162836477</c:v>
                </c:pt>
                <c:pt idx="24863">
                  <c:v>117.51711323650601</c:v>
                </c:pt>
                <c:pt idx="24864">
                  <c:v>117.51694646940599</c:v>
                </c:pt>
                <c:pt idx="24865">
                  <c:v>117.51687984525201</c:v>
                </c:pt>
                <c:pt idx="24866">
                  <c:v>117.516866752072</c:v>
                </c:pt>
                <c:pt idx="24867">
                  <c:v>117.516736845064</c:v>
                </c:pt>
                <c:pt idx="24868">
                  <c:v>117.51672624129</c:v>
                </c:pt>
                <c:pt idx="24869">
                  <c:v>117.516642498642</c:v>
                </c:pt>
                <c:pt idx="24870">
                  <c:v>117.516378092426</c:v>
                </c:pt>
                <c:pt idx="24871">
                  <c:v>117.516367843381</c:v>
                </c:pt>
                <c:pt idx="24872">
                  <c:v>117.512799407862</c:v>
                </c:pt>
                <c:pt idx="24873">
                  <c:v>117.49560183566599</c:v>
                </c:pt>
                <c:pt idx="24874">
                  <c:v>117.486005458693</c:v>
                </c:pt>
                <c:pt idx="24875">
                  <c:v>117.4808146962</c:v>
                </c:pt>
                <c:pt idx="24876">
                  <c:v>117.475200511019</c:v>
                </c:pt>
                <c:pt idx="24877">
                  <c:v>117.459805857405</c:v>
                </c:pt>
                <c:pt idx="24878">
                  <c:v>117.42972067326301</c:v>
                </c:pt>
                <c:pt idx="24879">
                  <c:v>117.42122461820701</c:v>
                </c:pt>
                <c:pt idx="24880">
                  <c:v>117.39873085775901</c:v>
                </c:pt>
                <c:pt idx="24881">
                  <c:v>117.384652176304</c:v>
                </c:pt>
                <c:pt idx="24882">
                  <c:v>117.3697598743</c:v>
                </c:pt>
                <c:pt idx="24883">
                  <c:v>117.35324525994</c:v>
                </c:pt>
                <c:pt idx="24884">
                  <c:v>117.30205057751699</c:v>
                </c:pt>
                <c:pt idx="24885">
                  <c:v>117.298635332836</c:v>
                </c:pt>
                <c:pt idx="24886">
                  <c:v>117.27817391792701</c:v>
                </c:pt>
                <c:pt idx="24887">
                  <c:v>117.25109469802899</c:v>
                </c:pt>
                <c:pt idx="24888">
                  <c:v>117.243536367646</c:v>
                </c:pt>
                <c:pt idx="24889">
                  <c:v>117.235248373612</c:v>
                </c:pt>
                <c:pt idx="24890">
                  <c:v>117.208084786106</c:v>
                </c:pt>
                <c:pt idx="24891">
                  <c:v>117.151223468138</c:v>
                </c:pt>
                <c:pt idx="24892">
                  <c:v>117.149971744618</c:v>
                </c:pt>
                <c:pt idx="24893">
                  <c:v>117.146940498554</c:v>
                </c:pt>
                <c:pt idx="24894">
                  <c:v>117.12405974479201</c:v>
                </c:pt>
                <c:pt idx="24895">
                  <c:v>117.122325819992</c:v>
                </c:pt>
                <c:pt idx="24896">
                  <c:v>117.11698542678501</c:v>
                </c:pt>
                <c:pt idx="24897">
                  <c:v>117.109651992736</c:v>
                </c:pt>
                <c:pt idx="24898">
                  <c:v>117.104740040321</c:v>
                </c:pt>
                <c:pt idx="24899">
                  <c:v>117.090268631821</c:v>
                </c:pt>
                <c:pt idx="24900">
                  <c:v>117.064983181836</c:v>
                </c:pt>
                <c:pt idx="24901">
                  <c:v>117.0486230942</c:v>
                </c:pt>
                <c:pt idx="24902">
                  <c:v>117.048475776427</c:v>
                </c:pt>
                <c:pt idx="24903">
                  <c:v>117.047834628988</c:v>
                </c:pt>
                <c:pt idx="24904">
                  <c:v>117.001381426549</c:v>
                </c:pt>
                <c:pt idx="24905">
                  <c:v>116.993394000828</c:v>
                </c:pt>
                <c:pt idx="24906">
                  <c:v>116.94391270095301</c:v>
                </c:pt>
                <c:pt idx="24907">
                  <c:v>116.94123152767</c:v>
                </c:pt>
                <c:pt idx="24908">
                  <c:v>116.923013553375</c:v>
                </c:pt>
                <c:pt idx="24909">
                  <c:v>116.916715260053</c:v>
                </c:pt>
                <c:pt idx="24910">
                  <c:v>116.914380576752</c:v>
                </c:pt>
                <c:pt idx="24911">
                  <c:v>116.906103363092</c:v>
                </c:pt>
                <c:pt idx="24912">
                  <c:v>116.894105583201</c:v>
                </c:pt>
                <c:pt idx="24913">
                  <c:v>116.883432773499</c:v>
                </c:pt>
                <c:pt idx="24914">
                  <c:v>116.873582823684</c:v>
                </c:pt>
                <c:pt idx="24915">
                  <c:v>116.873488373211</c:v>
                </c:pt>
                <c:pt idx="24916">
                  <c:v>116.850861213805</c:v>
                </c:pt>
                <c:pt idx="24917">
                  <c:v>116.84428003568399</c:v>
                </c:pt>
                <c:pt idx="24918">
                  <c:v>116.82784834923299</c:v>
                </c:pt>
                <c:pt idx="24919">
                  <c:v>116.81676338489901</c:v>
                </c:pt>
                <c:pt idx="24920">
                  <c:v>116.808221974612</c:v>
                </c:pt>
                <c:pt idx="24921">
                  <c:v>116.806105583001</c:v>
                </c:pt>
                <c:pt idx="24922">
                  <c:v>116.802656660182</c:v>
                </c:pt>
                <c:pt idx="24923">
                  <c:v>116.8013976016</c:v>
                </c:pt>
                <c:pt idx="24924">
                  <c:v>116.798065130607</c:v>
                </c:pt>
                <c:pt idx="24925">
                  <c:v>116.797418060753</c:v>
                </c:pt>
                <c:pt idx="24926">
                  <c:v>116.796897599801</c:v>
                </c:pt>
                <c:pt idx="24927">
                  <c:v>116.78951228983701</c:v>
                </c:pt>
                <c:pt idx="24928">
                  <c:v>116.78852260226</c:v>
                </c:pt>
                <c:pt idx="24929">
                  <c:v>116.78737888909301</c:v>
                </c:pt>
                <c:pt idx="24930">
                  <c:v>116.785872208604</c:v>
                </c:pt>
                <c:pt idx="24931">
                  <c:v>116.785058120766</c:v>
                </c:pt>
                <c:pt idx="24932">
                  <c:v>116.784251493794</c:v>
                </c:pt>
                <c:pt idx="24933">
                  <c:v>116.781749640306</c:v>
                </c:pt>
                <c:pt idx="24934">
                  <c:v>116.781278411624</c:v>
                </c:pt>
                <c:pt idx="24935">
                  <c:v>116.776864737447</c:v>
                </c:pt>
                <c:pt idx="24936">
                  <c:v>116.776324982521</c:v>
                </c:pt>
                <c:pt idx="24937">
                  <c:v>116.775242645484</c:v>
                </c:pt>
                <c:pt idx="24938">
                  <c:v>116.772764720582</c:v>
                </c:pt>
                <c:pt idx="24939">
                  <c:v>116.77248647021101</c:v>
                </c:pt>
                <c:pt idx="24940">
                  <c:v>116.767550982491</c:v>
                </c:pt>
                <c:pt idx="24941">
                  <c:v>116.76713845162099</c:v>
                </c:pt>
                <c:pt idx="24942">
                  <c:v>116.765958754024</c:v>
                </c:pt>
                <c:pt idx="24943">
                  <c:v>116.764071866526</c:v>
                </c:pt>
                <c:pt idx="24944">
                  <c:v>116.761468194239</c:v>
                </c:pt>
                <c:pt idx="24945">
                  <c:v>116.757793931362</c:v>
                </c:pt>
                <c:pt idx="24946">
                  <c:v>116.74584037602099</c:v>
                </c:pt>
                <c:pt idx="24947">
                  <c:v>116.744991433557</c:v>
                </c:pt>
                <c:pt idx="24948">
                  <c:v>116.731178643389</c:v>
                </c:pt>
                <c:pt idx="24949">
                  <c:v>116.730815846174</c:v>
                </c:pt>
                <c:pt idx="24950">
                  <c:v>116.728673505294</c:v>
                </c:pt>
                <c:pt idx="24951">
                  <c:v>116.724924014332</c:v>
                </c:pt>
                <c:pt idx="24952">
                  <c:v>116.72453619933199</c:v>
                </c:pt>
                <c:pt idx="24953">
                  <c:v>116.719791704556</c:v>
                </c:pt>
                <c:pt idx="24954">
                  <c:v>116.71233214136799</c:v>
                </c:pt>
                <c:pt idx="24955">
                  <c:v>116.70685656533099</c:v>
                </c:pt>
                <c:pt idx="24956">
                  <c:v>116.705889840076</c:v>
                </c:pt>
                <c:pt idx="24957">
                  <c:v>116.661479321416</c:v>
                </c:pt>
                <c:pt idx="24958">
                  <c:v>116.656496836491</c:v>
                </c:pt>
                <c:pt idx="24959">
                  <c:v>116.64804200034899</c:v>
                </c:pt>
                <c:pt idx="24960">
                  <c:v>116.647771969126</c:v>
                </c:pt>
                <c:pt idx="24961">
                  <c:v>116.64498642455401</c:v>
                </c:pt>
                <c:pt idx="24962">
                  <c:v>116.64047040034301</c:v>
                </c:pt>
                <c:pt idx="24963">
                  <c:v>116.61997786341399</c:v>
                </c:pt>
                <c:pt idx="24964">
                  <c:v>116.587483413897</c:v>
                </c:pt>
                <c:pt idx="24965">
                  <c:v>116.58481624315399</c:v>
                </c:pt>
                <c:pt idx="24966">
                  <c:v>116.575869766718</c:v>
                </c:pt>
                <c:pt idx="24967">
                  <c:v>116.573936698073</c:v>
                </c:pt>
                <c:pt idx="24968">
                  <c:v>116.570949100367</c:v>
                </c:pt>
                <c:pt idx="24969">
                  <c:v>116.57007624976499</c:v>
                </c:pt>
                <c:pt idx="24970">
                  <c:v>116.568649109162</c:v>
                </c:pt>
                <c:pt idx="24971">
                  <c:v>116.566719066042</c:v>
                </c:pt>
                <c:pt idx="24972">
                  <c:v>116.565489100161</c:v>
                </c:pt>
                <c:pt idx="24973">
                  <c:v>116.560432683549</c:v>
                </c:pt>
                <c:pt idx="24974">
                  <c:v>116.56042606849201</c:v>
                </c:pt>
                <c:pt idx="24975">
                  <c:v>116.560000125549</c:v>
                </c:pt>
                <c:pt idx="24976">
                  <c:v>116.559452230155</c:v>
                </c:pt>
                <c:pt idx="24977">
                  <c:v>116.557860008104</c:v>
                </c:pt>
                <c:pt idx="24978">
                  <c:v>116.55702811947801</c:v>
                </c:pt>
                <c:pt idx="24979">
                  <c:v>116.555626577288</c:v>
                </c:pt>
                <c:pt idx="24980">
                  <c:v>116.552964243769</c:v>
                </c:pt>
                <c:pt idx="24981">
                  <c:v>116.551506115625</c:v>
                </c:pt>
                <c:pt idx="24982">
                  <c:v>116.551487817508</c:v>
                </c:pt>
                <c:pt idx="24983">
                  <c:v>116.54490617495399</c:v>
                </c:pt>
                <c:pt idx="24984">
                  <c:v>116.54476881634901</c:v>
                </c:pt>
                <c:pt idx="24985">
                  <c:v>116.544597362023</c:v>
                </c:pt>
                <c:pt idx="24986">
                  <c:v>116.54396448129999</c:v>
                </c:pt>
                <c:pt idx="24987">
                  <c:v>116.539309139046</c:v>
                </c:pt>
                <c:pt idx="24988">
                  <c:v>116.53425519853501</c:v>
                </c:pt>
                <c:pt idx="24989">
                  <c:v>116.532657127889</c:v>
                </c:pt>
                <c:pt idx="24990">
                  <c:v>116.53264414439199</c:v>
                </c:pt>
                <c:pt idx="24991">
                  <c:v>116.52953319943001</c:v>
                </c:pt>
                <c:pt idx="24992">
                  <c:v>116.525168639558</c:v>
                </c:pt>
                <c:pt idx="24993">
                  <c:v>116.524271143973</c:v>
                </c:pt>
                <c:pt idx="24994">
                  <c:v>116.521423074073</c:v>
                </c:pt>
                <c:pt idx="24995">
                  <c:v>116.51575526459099</c:v>
                </c:pt>
                <c:pt idx="24996">
                  <c:v>116.515431836053</c:v>
                </c:pt>
                <c:pt idx="24997">
                  <c:v>116.50768079776</c:v>
                </c:pt>
                <c:pt idx="24998">
                  <c:v>116.499389948298</c:v>
                </c:pt>
                <c:pt idx="24999">
                  <c:v>116.485853189244</c:v>
                </c:pt>
                <c:pt idx="25000">
                  <c:v>116.46589724250801</c:v>
                </c:pt>
                <c:pt idx="25001">
                  <c:v>116.408603620885</c:v>
                </c:pt>
                <c:pt idx="25002">
                  <c:v>116.40304259420699</c:v>
                </c:pt>
                <c:pt idx="25003">
                  <c:v>116.36268202812499</c:v>
                </c:pt>
                <c:pt idx="25004">
                  <c:v>116.32981534478201</c:v>
                </c:pt>
                <c:pt idx="25005">
                  <c:v>116.23410839437901</c:v>
                </c:pt>
                <c:pt idx="25006">
                  <c:v>116.202128404136</c:v>
                </c:pt>
                <c:pt idx="25007">
                  <c:v>116.178187379634</c:v>
                </c:pt>
                <c:pt idx="25008">
                  <c:v>116.09182531207</c:v>
                </c:pt>
                <c:pt idx="25009">
                  <c:v>116.066314285446</c:v>
                </c:pt>
                <c:pt idx="25010">
                  <c:v>116.057331650069</c:v>
                </c:pt>
                <c:pt idx="25011">
                  <c:v>116.023818102139</c:v>
                </c:pt>
                <c:pt idx="25012">
                  <c:v>115.99699977434101</c:v>
                </c:pt>
                <c:pt idx="25013">
                  <c:v>115.993788312256</c:v>
                </c:pt>
                <c:pt idx="25014">
                  <c:v>115.989061971748</c:v>
                </c:pt>
                <c:pt idx="25015">
                  <c:v>115.98874427952499</c:v>
                </c:pt>
                <c:pt idx="25016">
                  <c:v>115.987980904992</c:v>
                </c:pt>
                <c:pt idx="25017">
                  <c:v>115.987106989479</c:v>
                </c:pt>
                <c:pt idx="25018">
                  <c:v>115.985728264795</c:v>
                </c:pt>
                <c:pt idx="25019">
                  <c:v>115.983957404774</c:v>
                </c:pt>
                <c:pt idx="25020">
                  <c:v>115.975567744709</c:v>
                </c:pt>
                <c:pt idx="25021">
                  <c:v>115.97193246565899</c:v>
                </c:pt>
                <c:pt idx="25022">
                  <c:v>115.970470729472</c:v>
                </c:pt>
                <c:pt idx="25023">
                  <c:v>115.967482085754</c:v>
                </c:pt>
                <c:pt idx="25024">
                  <c:v>115.966519951265</c:v>
                </c:pt>
                <c:pt idx="25025">
                  <c:v>115.96563693693</c:v>
                </c:pt>
                <c:pt idx="25026">
                  <c:v>115.963734127848</c:v>
                </c:pt>
                <c:pt idx="25027">
                  <c:v>115.96034879686999</c:v>
                </c:pt>
                <c:pt idx="25028">
                  <c:v>115.959703612</c:v>
                </c:pt>
                <c:pt idx="25029">
                  <c:v>115.955990338332</c:v>
                </c:pt>
                <c:pt idx="25030">
                  <c:v>115.947314414742</c:v>
                </c:pt>
                <c:pt idx="25031">
                  <c:v>115.922234848286</c:v>
                </c:pt>
                <c:pt idx="25032">
                  <c:v>115.85603075889</c:v>
                </c:pt>
                <c:pt idx="25033">
                  <c:v>115.83695005229799</c:v>
                </c:pt>
                <c:pt idx="25034">
                  <c:v>115.826136682802</c:v>
                </c:pt>
                <c:pt idx="25035">
                  <c:v>115.70224084615801</c:v>
                </c:pt>
                <c:pt idx="25036">
                  <c:v>115.67771327360801</c:v>
                </c:pt>
                <c:pt idx="25037">
                  <c:v>115.66436343257401</c:v>
                </c:pt>
                <c:pt idx="25038">
                  <c:v>115.660572578984</c:v>
                </c:pt>
                <c:pt idx="25039">
                  <c:v>115.660244750782</c:v>
                </c:pt>
                <c:pt idx="25040">
                  <c:v>115.65620317638199</c:v>
                </c:pt>
                <c:pt idx="25041">
                  <c:v>115.62269313120299</c:v>
                </c:pt>
                <c:pt idx="25042">
                  <c:v>115.521363482632</c:v>
                </c:pt>
                <c:pt idx="25043">
                  <c:v>115.521352382595</c:v>
                </c:pt>
                <c:pt idx="25044">
                  <c:v>115.521343596942</c:v>
                </c:pt>
                <c:pt idx="25045">
                  <c:v>115.521342972444</c:v>
                </c:pt>
                <c:pt idx="25046">
                  <c:v>115.516275050582</c:v>
                </c:pt>
                <c:pt idx="25047">
                  <c:v>115.459725753198</c:v>
                </c:pt>
                <c:pt idx="25048">
                  <c:v>115.424685812192</c:v>
                </c:pt>
                <c:pt idx="25049">
                  <c:v>115.368667319838</c:v>
                </c:pt>
                <c:pt idx="25050">
                  <c:v>115.335769131771</c:v>
                </c:pt>
                <c:pt idx="25051">
                  <c:v>115.334076815568</c:v>
                </c:pt>
                <c:pt idx="25052">
                  <c:v>115.330427931001</c:v>
                </c:pt>
                <c:pt idx="25053">
                  <c:v>115.328711976143</c:v>
                </c:pt>
                <c:pt idx="25054">
                  <c:v>115.314031615693</c:v>
                </c:pt>
                <c:pt idx="25055">
                  <c:v>115.314031615693</c:v>
                </c:pt>
                <c:pt idx="25056">
                  <c:v>115.314031615693</c:v>
                </c:pt>
                <c:pt idx="25057">
                  <c:v>115.314031615693</c:v>
                </c:pt>
                <c:pt idx="25058">
                  <c:v>115.314031615693</c:v>
                </c:pt>
                <c:pt idx="25059">
                  <c:v>115.314031615693</c:v>
                </c:pt>
                <c:pt idx="25060">
                  <c:v>115.308977213387</c:v>
                </c:pt>
                <c:pt idx="25061">
                  <c:v>115.302766158243</c:v>
                </c:pt>
                <c:pt idx="25062">
                  <c:v>115.216530739085</c:v>
                </c:pt>
                <c:pt idx="25063">
                  <c:v>115.160624278493</c:v>
                </c:pt>
                <c:pt idx="25064">
                  <c:v>115.11882042820601</c:v>
                </c:pt>
                <c:pt idx="25065">
                  <c:v>115.098926106218</c:v>
                </c:pt>
                <c:pt idx="25066">
                  <c:v>115.074531916121</c:v>
                </c:pt>
                <c:pt idx="25067">
                  <c:v>115.07176384999001</c:v>
                </c:pt>
                <c:pt idx="25068">
                  <c:v>114.960392850391</c:v>
                </c:pt>
                <c:pt idx="25069">
                  <c:v>114.96000487856899</c:v>
                </c:pt>
                <c:pt idx="25070">
                  <c:v>114.938020474975</c:v>
                </c:pt>
                <c:pt idx="25071">
                  <c:v>114.930053277658</c:v>
                </c:pt>
                <c:pt idx="25072">
                  <c:v>114.928561981344</c:v>
                </c:pt>
                <c:pt idx="25073">
                  <c:v>114.888012905869</c:v>
                </c:pt>
                <c:pt idx="25074">
                  <c:v>114.865164888878</c:v>
                </c:pt>
                <c:pt idx="25075">
                  <c:v>114.808122718249</c:v>
                </c:pt>
                <c:pt idx="25076">
                  <c:v>114.785747646084</c:v>
                </c:pt>
                <c:pt idx="25077">
                  <c:v>114.755221623949</c:v>
                </c:pt>
                <c:pt idx="25078">
                  <c:v>114.739375279689</c:v>
                </c:pt>
                <c:pt idx="25079">
                  <c:v>114.72285094290601</c:v>
                </c:pt>
                <c:pt idx="25080">
                  <c:v>114.630636894178</c:v>
                </c:pt>
                <c:pt idx="25081">
                  <c:v>114.60635563903401</c:v>
                </c:pt>
                <c:pt idx="25082">
                  <c:v>114.603261369706</c:v>
                </c:pt>
                <c:pt idx="25083">
                  <c:v>114.588090446766</c:v>
                </c:pt>
                <c:pt idx="25084">
                  <c:v>114.58558693669301</c:v>
                </c:pt>
                <c:pt idx="25085">
                  <c:v>114.57865847946699</c:v>
                </c:pt>
                <c:pt idx="25086">
                  <c:v>114.56158207977801</c:v>
                </c:pt>
                <c:pt idx="25087">
                  <c:v>114.516300011</c:v>
                </c:pt>
                <c:pt idx="25088">
                  <c:v>114.47205865775599</c:v>
                </c:pt>
                <c:pt idx="25089">
                  <c:v>114.40829462196</c:v>
                </c:pt>
                <c:pt idx="25090">
                  <c:v>114.36102339627401</c:v>
                </c:pt>
                <c:pt idx="25091">
                  <c:v>114.322431634469</c:v>
                </c:pt>
                <c:pt idx="25092">
                  <c:v>114.307046317401</c:v>
                </c:pt>
                <c:pt idx="25093">
                  <c:v>114.29042302822999</c:v>
                </c:pt>
                <c:pt idx="25094">
                  <c:v>114.233930674582</c:v>
                </c:pt>
                <c:pt idx="25095">
                  <c:v>114.231504340247</c:v>
                </c:pt>
                <c:pt idx="25096">
                  <c:v>114.229646925578</c:v>
                </c:pt>
                <c:pt idx="25097">
                  <c:v>114.214255440412</c:v>
                </c:pt>
                <c:pt idx="25098">
                  <c:v>114.214049927552</c:v>
                </c:pt>
                <c:pt idx="25099">
                  <c:v>114.21350482885499</c:v>
                </c:pt>
                <c:pt idx="25100">
                  <c:v>114.21115779328299</c:v>
                </c:pt>
                <c:pt idx="25101">
                  <c:v>114.173337420373</c:v>
                </c:pt>
                <c:pt idx="25102">
                  <c:v>114.164846740378</c:v>
                </c:pt>
                <c:pt idx="25103">
                  <c:v>114.069614092054</c:v>
                </c:pt>
                <c:pt idx="25104">
                  <c:v>114.02805369794601</c:v>
                </c:pt>
                <c:pt idx="25105">
                  <c:v>114.02779726727501</c:v>
                </c:pt>
                <c:pt idx="25106">
                  <c:v>114.027617021811</c:v>
                </c:pt>
                <c:pt idx="25107">
                  <c:v>114.027498151985</c:v>
                </c:pt>
                <c:pt idx="25108">
                  <c:v>114.02622835930001</c:v>
                </c:pt>
                <c:pt idx="25109">
                  <c:v>114.025220508914</c:v>
                </c:pt>
                <c:pt idx="25110">
                  <c:v>114.024350511297</c:v>
                </c:pt>
                <c:pt idx="25111">
                  <c:v>114.02294128272599</c:v>
                </c:pt>
                <c:pt idx="25112">
                  <c:v>114.007090036611</c:v>
                </c:pt>
                <c:pt idx="25113">
                  <c:v>114.006057860463</c:v>
                </c:pt>
                <c:pt idx="25114">
                  <c:v>114.005356619989</c:v>
                </c:pt>
                <c:pt idx="25115">
                  <c:v>113.99241699812301</c:v>
                </c:pt>
                <c:pt idx="25116">
                  <c:v>113.93631744782</c:v>
                </c:pt>
                <c:pt idx="25117">
                  <c:v>113.900281373526</c:v>
                </c:pt>
                <c:pt idx="25118">
                  <c:v>113.84916842124299</c:v>
                </c:pt>
                <c:pt idx="25119">
                  <c:v>113.820612967445</c:v>
                </c:pt>
                <c:pt idx="25120">
                  <c:v>113.819225164625</c:v>
                </c:pt>
                <c:pt idx="25121">
                  <c:v>113.818604894429</c:v>
                </c:pt>
                <c:pt idx="25122">
                  <c:v>113.81835293367</c:v>
                </c:pt>
                <c:pt idx="25123">
                  <c:v>113.818224484525</c:v>
                </c:pt>
                <c:pt idx="25124">
                  <c:v>113.817958701146</c:v>
                </c:pt>
                <c:pt idx="25125">
                  <c:v>113.817327386538</c:v>
                </c:pt>
                <c:pt idx="25126">
                  <c:v>113.816999243396</c:v>
                </c:pt>
                <c:pt idx="25127">
                  <c:v>113.816710719375</c:v>
                </c:pt>
                <c:pt idx="25128">
                  <c:v>113.816491600102</c:v>
                </c:pt>
                <c:pt idx="25129">
                  <c:v>113.81625854446</c:v>
                </c:pt>
                <c:pt idx="25130">
                  <c:v>113.815992323534</c:v>
                </c:pt>
                <c:pt idx="25131">
                  <c:v>113.81598810001999</c:v>
                </c:pt>
                <c:pt idx="25132">
                  <c:v>113.81564833127101</c:v>
                </c:pt>
                <c:pt idx="25133">
                  <c:v>113.81545619092699</c:v>
                </c:pt>
                <c:pt idx="25134">
                  <c:v>113.815339337523</c:v>
                </c:pt>
                <c:pt idx="25135">
                  <c:v>113.815280008071</c:v>
                </c:pt>
                <c:pt idx="25136">
                  <c:v>113.81510393913101</c:v>
                </c:pt>
                <c:pt idx="25137">
                  <c:v>113.81507166370299</c:v>
                </c:pt>
                <c:pt idx="25138">
                  <c:v>113.815028136854</c:v>
                </c:pt>
                <c:pt idx="25139">
                  <c:v>113.81410311663799</c:v>
                </c:pt>
                <c:pt idx="25140">
                  <c:v>113.81410067326701</c:v>
                </c:pt>
                <c:pt idx="25141">
                  <c:v>113.81386493293201</c:v>
                </c:pt>
                <c:pt idx="25142">
                  <c:v>113.813786628971</c:v>
                </c:pt>
                <c:pt idx="25143">
                  <c:v>113.813686336804</c:v>
                </c:pt>
                <c:pt idx="25144">
                  <c:v>113.81354274752501</c:v>
                </c:pt>
                <c:pt idx="25145">
                  <c:v>113.81344181817499</c:v>
                </c:pt>
                <c:pt idx="25146">
                  <c:v>113.812833609994</c:v>
                </c:pt>
                <c:pt idx="25147">
                  <c:v>113.812798188614</c:v>
                </c:pt>
                <c:pt idx="25148">
                  <c:v>113.81272162350299</c:v>
                </c:pt>
                <c:pt idx="25149">
                  <c:v>113.812344973962</c:v>
                </c:pt>
                <c:pt idx="25150">
                  <c:v>113.812140003159</c:v>
                </c:pt>
                <c:pt idx="25151">
                  <c:v>113.812001567894</c:v>
                </c:pt>
                <c:pt idx="25152">
                  <c:v>113.81190813081299</c:v>
                </c:pt>
                <c:pt idx="25153">
                  <c:v>113.811844198907</c:v>
                </c:pt>
                <c:pt idx="25154">
                  <c:v>113.811596181464</c:v>
                </c:pt>
                <c:pt idx="25155">
                  <c:v>113.810866335162</c:v>
                </c:pt>
                <c:pt idx="25156">
                  <c:v>113.810121644525</c:v>
                </c:pt>
                <c:pt idx="25157">
                  <c:v>113.810017901503</c:v>
                </c:pt>
                <c:pt idx="25158">
                  <c:v>113.80979742794</c:v>
                </c:pt>
                <c:pt idx="25159">
                  <c:v>113.809335272528</c:v>
                </c:pt>
                <c:pt idx="25160">
                  <c:v>113.809256454798</c:v>
                </c:pt>
                <c:pt idx="25161">
                  <c:v>113.809229103953</c:v>
                </c:pt>
                <c:pt idx="25162">
                  <c:v>113.809034461986</c:v>
                </c:pt>
                <c:pt idx="25163">
                  <c:v>113.808936679531</c:v>
                </c:pt>
                <c:pt idx="25164">
                  <c:v>113.80893259518901</c:v>
                </c:pt>
                <c:pt idx="25165">
                  <c:v>113.808476172225</c:v>
                </c:pt>
                <c:pt idx="25166">
                  <c:v>113.80818549615</c:v>
                </c:pt>
                <c:pt idx="25167">
                  <c:v>113.808110306101</c:v>
                </c:pt>
                <c:pt idx="25168">
                  <c:v>113.80799507136</c:v>
                </c:pt>
                <c:pt idx="25169">
                  <c:v>113.80798252319801</c:v>
                </c:pt>
                <c:pt idx="25170">
                  <c:v>113.80789665110299</c:v>
                </c:pt>
                <c:pt idx="25171">
                  <c:v>113.80764145888401</c:v>
                </c:pt>
                <c:pt idx="25172">
                  <c:v>113.806780789512</c:v>
                </c:pt>
                <c:pt idx="25173">
                  <c:v>113.806461934062</c:v>
                </c:pt>
                <c:pt idx="25174">
                  <c:v>113.806147685475</c:v>
                </c:pt>
                <c:pt idx="25175">
                  <c:v>113.80560414613301</c:v>
                </c:pt>
                <c:pt idx="25176">
                  <c:v>113.80291603266799</c:v>
                </c:pt>
                <c:pt idx="25177">
                  <c:v>113.801823231288</c:v>
                </c:pt>
                <c:pt idx="25178">
                  <c:v>113.80169356810001</c:v>
                </c:pt>
                <c:pt idx="25179">
                  <c:v>113.80162874950101</c:v>
                </c:pt>
                <c:pt idx="25180">
                  <c:v>113.79962551707099</c:v>
                </c:pt>
                <c:pt idx="25181">
                  <c:v>113.79957767952401</c:v>
                </c:pt>
                <c:pt idx="25182">
                  <c:v>113.795450085868</c:v>
                </c:pt>
                <c:pt idx="25183">
                  <c:v>113.794676163145</c:v>
                </c:pt>
                <c:pt idx="25184">
                  <c:v>113.79318353013301</c:v>
                </c:pt>
                <c:pt idx="25185">
                  <c:v>113.79298544559001</c:v>
                </c:pt>
                <c:pt idx="25186">
                  <c:v>113.790369683667</c:v>
                </c:pt>
                <c:pt idx="25187">
                  <c:v>113.78912601635299</c:v>
                </c:pt>
                <c:pt idx="25188">
                  <c:v>113.78851864937501</c:v>
                </c:pt>
                <c:pt idx="25189">
                  <c:v>113.787890004291</c:v>
                </c:pt>
                <c:pt idx="25190">
                  <c:v>113.784620306644</c:v>
                </c:pt>
                <c:pt idx="25191">
                  <c:v>113.775564374171</c:v>
                </c:pt>
                <c:pt idx="25192">
                  <c:v>113.774392398232</c:v>
                </c:pt>
                <c:pt idx="25193">
                  <c:v>113.77206130383099</c:v>
                </c:pt>
                <c:pt idx="25194">
                  <c:v>113.74846884495101</c:v>
                </c:pt>
                <c:pt idx="25195">
                  <c:v>113.734019697492</c:v>
                </c:pt>
                <c:pt idx="25196">
                  <c:v>113.719532221817</c:v>
                </c:pt>
                <c:pt idx="25197">
                  <c:v>113.717759146002</c:v>
                </c:pt>
                <c:pt idx="25198">
                  <c:v>113.69380110394501</c:v>
                </c:pt>
                <c:pt idx="25199">
                  <c:v>113.69226103541899</c:v>
                </c:pt>
                <c:pt idx="25200">
                  <c:v>113.622422585468</c:v>
                </c:pt>
                <c:pt idx="25201">
                  <c:v>113.614135826555</c:v>
                </c:pt>
                <c:pt idx="25202">
                  <c:v>113.612102207719</c:v>
                </c:pt>
                <c:pt idx="25203">
                  <c:v>113.61170987761599</c:v>
                </c:pt>
                <c:pt idx="25204">
                  <c:v>113.610892607585</c:v>
                </c:pt>
                <c:pt idx="25205">
                  <c:v>113.610824053672</c:v>
                </c:pt>
                <c:pt idx="25206">
                  <c:v>113.61040844320701</c:v>
                </c:pt>
                <c:pt idx="25207">
                  <c:v>113.609749925824</c:v>
                </c:pt>
                <c:pt idx="25208">
                  <c:v>113.60965965253</c:v>
                </c:pt>
                <c:pt idx="25209">
                  <c:v>113.60896889403701</c:v>
                </c:pt>
                <c:pt idx="25210">
                  <c:v>113.608425693228</c:v>
                </c:pt>
                <c:pt idx="25211">
                  <c:v>113.608376004145</c:v>
                </c:pt>
                <c:pt idx="25212">
                  <c:v>113.60830936629399</c:v>
                </c:pt>
                <c:pt idx="25213">
                  <c:v>113.60826278602499</c:v>
                </c:pt>
                <c:pt idx="25214">
                  <c:v>113.608214912302</c:v>
                </c:pt>
                <c:pt idx="25215">
                  <c:v>113.60821247591601</c:v>
                </c:pt>
                <c:pt idx="25216">
                  <c:v>113.607546896946</c:v>
                </c:pt>
                <c:pt idx="25217">
                  <c:v>113.607509988324</c:v>
                </c:pt>
                <c:pt idx="25218">
                  <c:v>113.60748340529101</c:v>
                </c:pt>
                <c:pt idx="25219">
                  <c:v>113.60739470070099</c:v>
                </c:pt>
                <c:pt idx="25220">
                  <c:v>113.607295598473</c:v>
                </c:pt>
                <c:pt idx="25221">
                  <c:v>113.607244681319</c:v>
                </c:pt>
                <c:pt idx="25222">
                  <c:v>113.607138779723</c:v>
                </c:pt>
                <c:pt idx="25223">
                  <c:v>113.60704353241999</c:v>
                </c:pt>
                <c:pt idx="25224">
                  <c:v>113.6070155539</c:v>
                </c:pt>
                <c:pt idx="25225">
                  <c:v>113.606985201851</c:v>
                </c:pt>
                <c:pt idx="25226">
                  <c:v>113.606821227113</c:v>
                </c:pt>
                <c:pt idx="25227">
                  <c:v>113.606721569999</c:v>
                </c:pt>
                <c:pt idx="25228">
                  <c:v>113.606213110284</c:v>
                </c:pt>
                <c:pt idx="25229">
                  <c:v>113.606175043351</c:v>
                </c:pt>
                <c:pt idx="25230">
                  <c:v>113.605921886259</c:v>
                </c:pt>
                <c:pt idx="25231">
                  <c:v>113.605851440154</c:v>
                </c:pt>
                <c:pt idx="25232">
                  <c:v>113.605805940436</c:v>
                </c:pt>
                <c:pt idx="25233">
                  <c:v>113.605552684015</c:v>
                </c:pt>
                <c:pt idx="25234">
                  <c:v>113.60544550933299</c:v>
                </c:pt>
                <c:pt idx="25235">
                  <c:v>113.60520365619701</c:v>
                </c:pt>
                <c:pt idx="25236">
                  <c:v>113.604858150024</c:v>
                </c:pt>
                <c:pt idx="25237">
                  <c:v>113.604566707621</c:v>
                </c:pt>
                <c:pt idx="25238">
                  <c:v>113.60417943053901</c:v>
                </c:pt>
                <c:pt idx="25239">
                  <c:v>113.60408022336701</c:v>
                </c:pt>
                <c:pt idx="25240">
                  <c:v>113.603875949952</c:v>
                </c:pt>
                <c:pt idx="25241">
                  <c:v>113.603801739554</c:v>
                </c:pt>
                <c:pt idx="25242">
                  <c:v>113.603757054032</c:v>
                </c:pt>
                <c:pt idx="25243">
                  <c:v>113.60328588316899</c:v>
                </c:pt>
                <c:pt idx="25244">
                  <c:v>113.603025391082</c:v>
                </c:pt>
                <c:pt idx="25245">
                  <c:v>113.60288729554701</c:v>
                </c:pt>
                <c:pt idx="25246">
                  <c:v>113.60242690177</c:v>
                </c:pt>
                <c:pt idx="25247">
                  <c:v>113.60222553177</c:v>
                </c:pt>
                <c:pt idx="25248">
                  <c:v>113.602166427706</c:v>
                </c:pt>
                <c:pt idx="25249">
                  <c:v>113.601928014739</c:v>
                </c:pt>
                <c:pt idx="25250">
                  <c:v>113.601901936</c:v>
                </c:pt>
                <c:pt idx="25251">
                  <c:v>113.60169577550499</c:v>
                </c:pt>
                <c:pt idx="25252">
                  <c:v>113.601578344088</c:v>
                </c:pt>
                <c:pt idx="25253">
                  <c:v>113.601204169939</c:v>
                </c:pt>
                <c:pt idx="25254">
                  <c:v>113.601191555011</c:v>
                </c:pt>
                <c:pt idx="25255">
                  <c:v>113.601188716523</c:v>
                </c:pt>
                <c:pt idx="25256">
                  <c:v>113.600643950248</c:v>
                </c:pt>
                <c:pt idx="25257">
                  <c:v>113.599631217058</c:v>
                </c:pt>
                <c:pt idx="25258">
                  <c:v>113.59900970263899</c:v>
                </c:pt>
                <c:pt idx="25259">
                  <c:v>113.59890561943701</c:v>
                </c:pt>
                <c:pt idx="25260">
                  <c:v>113.59868697717501</c:v>
                </c:pt>
                <c:pt idx="25261">
                  <c:v>113.598448325787</c:v>
                </c:pt>
                <c:pt idx="25262">
                  <c:v>113.59827096409001</c:v>
                </c:pt>
                <c:pt idx="25263">
                  <c:v>113.598055724716</c:v>
                </c:pt>
                <c:pt idx="25264">
                  <c:v>113.597819388107</c:v>
                </c:pt>
                <c:pt idx="25265">
                  <c:v>113.59781874194999</c:v>
                </c:pt>
                <c:pt idx="25266">
                  <c:v>113.597677499215</c:v>
                </c:pt>
                <c:pt idx="25267">
                  <c:v>113.597330859591</c:v>
                </c:pt>
                <c:pt idx="25268">
                  <c:v>113.596906963699</c:v>
                </c:pt>
                <c:pt idx="25269">
                  <c:v>113.59608365846999</c:v>
                </c:pt>
                <c:pt idx="25270">
                  <c:v>113.59528591831101</c:v>
                </c:pt>
                <c:pt idx="25271">
                  <c:v>113.594933260671</c:v>
                </c:pt>
                <c:pt idx="25272">
                  <c:v>113.594334822646</c:v>
                </c:pt>
                <c:pt idx="25273">
                  <c:v>113.59289005711101</c:v>
                </c:pt>
                <c:pt idx="25274">
                  <c:v>113.59140620040699</c:v>
                </c:pt>
                <c:pt idx="25275">
                  <c:v>113.590771845966</c:v>
                </c:pt>
                <c:pt idx="25276">
                  <c:v>113.59068812305701</c:v>
                </c:pt>
                <c:pt idx="25277">
                  <c:v>113.590684095699</c:v>
                </c:pt>
                <c:pt idx="25278">
                  <c:v>113.589526442858</c:v>
                </c:pt>
                <c:pt idx="25279">
                  <c:v>113.589494538186</c:v>
                </c:pt>
                <c:pt idx="25280">
                  <c:v>113.58938021938199</c:v>
                </c:pt>
                <c:pt idx="25281">
                  <c:v>113.588473106111</c:v>
                </c:pt>
                <c:pt idx="25282">
                  <c:v>113.588348134681</c:v>
                </c:pt>
                <c:pt idx="25283">
                  <c:v>113.586741468141</c:v>
                </c:pt>
                <c:pt idx="25284">
                  <c:v>113.585903331769</c:v>
                </c:pt>
                <c:pt idx="25285">
                  <c:v>113.585473149004</c:v>
                </c:pt>
                <c:pt idx="25286">
                  <c:v>113.58493180854001</c:v>
                </c:pt>
                <c:pt idx="25287">
                  <c:v>113.584374479871</c:v>
                </c:pt>
                <c:pt idx="25288">
                  <c:v>113.58387020281501</c:v>
                </c:pt>
                <c:pt idx="25289">
                  <c:v>113.58357313713699</c:v>
                </c:pt>
                <c:pt idx="25290">
                  <c:v>113.576889815972</c:v>
                </c:pt>
                <c:pt idx="25291">
                  <c:v>113.575930383394</c:v>
                </c:pt>
                <c:pt idx="25292">
                  <c:v>113.572150607102</c:v>
                </c:pt>
                <c:pt idx="25293">
                  <c:v>113.5661446741</c:v>
                </c:pt>
                <c:pt idx="25294">
                  <c:v>113.549726247365</c:v>
                </c:pt>
                <c:pt idx="25295">
                  <c:v>113.545041771364</c:v>
                </c:pt>
                <c:pt idx="25296">
                  <c:v>113.54007378119699</c:v>
                </c:pt>
                <c:pt idx="25297">
                  <c:v>113.53670389189</c:v>
                </c:pt>
                <c:pt idx="25298">
                  <c:v>113.527910793278</c:v>
                </c:pt>
                <c:pt idx="25299">
                  <c:v>113.521468226171</c:v>
                </c:pt>
                <c:pt idx="25300">
                  <c:v>113.474419641784</c:v>
                </c:pt>
                <c:pt idx="25301">
                  <c:v>113.474292932038</c:v>
                </c:pt>
                <c:pt idx="25302">
                  <c:v>113.46461995090399</c:v>
                </c:pt>
                <c:pt idx="25303">
                  <c:v>113.463139260578</c:v>
                </c:pt>
                <c:pt idx="25304">
                  <c:v>113.380434493883</c:v>
                </c:pt>
                <c:pt idx="25305">
                  <c:v>113.33425402325</c:v>
                </c:pt>
                <c:pt idx="25306">
                  <c:v>113.33391275625399</c:v>
                </c:pt>
                <c:pt idx="25307">
                  <c:v>113.308403911417</c:v>
                </c:pt>
                <c:pt idx="25308">
                  <c:v>113.262934092929</c:v>
                </c:pt>
                <c:pt idx="25309">
                  <c:v>113.25343040228</c:v>
                </c:pt>
                <c:pt idx="25310">
                  <c:v>113.253201553249</c:v>
                </c:pt>
                <c:pt idx="25311">
                  <c:v>113.25179495790201</c:v>
                </c:pt>
                <c:pt idx="25312">
                  <c:v>113.239440974964</c:v>
                </c:pt>
                <c:pt idx="25313">
                  <c:v>113.22474489434801</c:v>
                </c:pt>
                <c:pt idx="25314">
                  <c:v>113.21663806564</c:v>
                </c:pt>
                <c:pt idx="25315">
                  <c:v>113.21274944238399</c:v>
                </c:pt>
                <c:pt idx="25316">
                  <c:v>113.20128609704599</c:v>
                </c:pt>
                <c:pt idx="25317">
                  <c:v>113.097148072821</c:v>
                </c:pt>
                <c:pt idx="25318">
                  <c:v>113.080543835455</c:v>
                </c:pt>
                <c:pt idx="25319">
                  <c:v>113.04875259452299</c:v>
                </c:pt>
                <c:pt idx="25320">
                  <c:v>113.02712561255299</c:v>
                </c:pt>
                <c:pt idx="25321">
                  <c:v>112.99265981184</c:v>
                </c:pt>
                <c:pt idx="25322">
                  <c:v>112.99013285676401</c:v>
                </c:pt>
                <c:pt idx="25323">
                  <c:v>112.98432916837901</c:v>
                </c:pt>
                <c:pt idx="25324">
                  <c:v>112.97029954309301</c:v>
                </c:pt>
                <c:pt idx="25325">
                  <c:v>112.95745536737</c:v>
                </c:pt>
                <c:pt idx="25326">
                  <c:v>112.942904123246</c:v>
                </c:pt>
                <c:pt idx="25327">
                  <c:v>112.923664893267</c:v>
                </c:pt>
                <c:pt idx="25328">
                  <c:v>112.916389480294</c:v>
                </c:pt>
                <c:pt idx="25329">
                  <c:v>112.90490093915299</c:v>
                </c:pt>
                <c:pt idx="25330">
                  <c:v>112.89855613404799</c:v>
                </c:pt>
                <c:pt idx="25331">
                  <c:v>112.830382379068</c:v>
                </c:pt>
                <c:pt idx="25332">
                  <c:v>112.79977059424699</c:v>
                </c:pt>
                <c:pt idx="25333">
                  <c:v>112.788718989796</c:v>
                </c:pt>
                <c:pt idx="25334">
                  <c:v>112.77583141514999</c:v>
                </c:pt>
                <c:pt idx="25335">
                  <c:v>112.737383557149</c:v>
                </c:pt>
                <c:pt idx="25336">
                  <c:v>112.723456377687</c:v>
                </c:pt>
                <c:pt idx="25337">
                  <c:v>112.68782319544199</c:v>
                </c:pt>
                <c:pt idx="25338">
                  <c:v>112.670611649694</c:v>
                </c:pt>
                <c:pt idx="25339">
                  <c:v>112.635897383553</c:v>
                </c:pt>
                <c:pt idx="25340">
                  <c:v>112.627772067488</c:v>
                </c:pt>
                <c:pt idx="25341">
                  <c:v>112.607205602923</c:v>
                </c:pt>
                <c:pt idx="25342">
                  <c:v>112.602929217312</c:v>
                </c:pt>
                <c:pt idx="25343">
                  <c:v>112.586206191931</c:v>
                </c:pt>
                <c:pt idx="25344">
                  <c:v>112.527940638199</c:v>
                </c:pt>
                <c:pt idx="25345">
                  <c:v>112.519779474318</c:v>
                </c:pt>
                <c:pt idx="25346">
                  <c:v>112.51389549625</c:v>
                </c:pt>
                <c:pt idx="25347">
                  <c:v>112.507539651516</c:v>
                </c:pt>
                <c:pt idx="25348">
                  <c:v>112.49290960061499</c:v>
                </c:pt>
                <c:pt idx="25349">
                  <c:v>112.46331198992399</c:v>
                </c:pt>
                <c:pt idx="25350">
                  <c:v>112.423811548278</c:v>
                </c:pt>
                <c:pt idx="25351">
                  <c:v>112.413964974184</c:v>
                </c:pt>
                <c:pt idx="25352">
                  <c:v>112.41250766873399</c:v>
                </c:pt>
                <c:pt idx="25353">
                  <c:v>112.39528921627399</c:v>
                </c:pt>
                <c:pt idx="25354">
                  <c:v>112.39268374172801</c:v>
                </c:pt>
                <c:pt idx="25355">
                  <c:v>112.38152986382499</c:v>
                </c:pt>
                <c:pt idx="25356">
                  <c:v>112.341927487373</c:v>
                </c:pt>
                <c:pt idx="25357">
                  <c:v>112.33442433580601</c:v>
                </c:pt>
                <c:pt idx="25358">
                  <c:v>112.29517694551301</c:v>
                </c:pt>
                <c:pt idx="25359">
                  <c:v>112.253224791241</c:v>
                </c:pt>
                <c:pt idx="25360">
                  <c:v>112.250711047747</c:v>
                </c:pt>
                <c:pt idx="25361">
                  <c:v>112.228857803412</c:v>
                </c:pt>
                <c:pt idx="25362">
                  <c:v>112.166172585761</c:v>
                </c:pt>
                <c:pt idx="25363">
                  <c:v>112.142240930706</c:v>
                </c:pt>
                <c:pt idx="25364">
                  <c:v>112.141302570771</c:v>
                </c:pt>
                <c:pt idx="25365">
                  <c:v>112.140378222085</c:v>
                </c:pt>
                <c:pt idx="25366">
                  <c:v>112.13982066338301</c:v>
                </c:pt>
                <c:pt idx="25367">
                  <c:v>112.13616115837701</c:v>
                </c:pt>
                <c:pt idx="25368">
                  <c:v>112.079075263306</c:v>
                </c:pt>
                <c:pt idx="25369">
                  <c:v>112.07272519921401</c:v>
                </c:pt>
                <c:pt idx="25370">
                  <c:v>112.07151590541901</c:v>
                </c:pt>
                <c:pt idx="25371">
                  <c:v>112.027859755968</c:v>
                </c:pt>
                <c:pt idx="25372">
                  <c:v>112.007835772883</c:v>
                </c:pt>
                <c:pt idx="25373">
                  <c:v>111.931370092143</c:v>
                </c:pt>
                <c:pt idx="25374">
                  <c:v>111.918099503904</c:v>
                </c:pt>
                <c:pt idx="25375">
                  <c:v>111.880005682107</c:v>
                </c:pt>
                <c:pt idx="25376">
                  <c:v>111.823547647064</c:v>
                </c:pt>
                <c:pt idx="25377">
                  <c:v>111.81598310771599</c:v>
                </c:pt>
                <c:pt idx="25378">
                  <c:v>111.796896744789</c:v>
                </c:pt>
                <c:pt idx="25379">
                  <c:v>111.791325067253</c:v>
                </c:pt>
                <c:pt idx="25380">
                  <c:v>111.766690429307</c:v>
                </c:pt>
                <c:pt idx="25381">
                  <c:v>111.76163046875099</c:v>
                </c:pt>
                <c:pt idx="25382">
                  <c:v>111.709313991906</c:v>
                </c:pt>
                <c:pt idx="25383">
                  <c:v>111.67157551844301</c:v>
                </c:pt>
                <c:pt idx="25384">
                  <c:v>111.653171006158</c:v>
                </c:pt>
                <c:pt idx="25385">
                  <c:v>111.64695141033</c:v>
                </c:pt>
                <c:pt idx="25386">
                  <c:v>111.62766953556201</c:v>
                </c:pt>
                <c:pt idx="25387">
                  <c:v>111.62731647342601</c:v>
                </c:pt>
                <c:pt idx="25388">
                  <c:v>111.57774760740899</c:v>
                </c:pt>
                <c:pt idx="25389">
                  <c:v>111.565108966301</c:v>
                </c:pt>
                <c:pt idx="25390">
                  <c:v>111.544551853931</c:v>
                </c:pt>
                <c:pt idx="25391">
                  <c:v>111.51277277392001</c:v>
                </c:pt>
                <c:pt idx="25392">
                  <c:v>111.49979676236499</c:v>
                </c:pt>
                <c:pt idx="25393">
                  <c:v>111.497545612989</c:v>
                </c:pt>
                <c:pt idx="25394">
                  <c:v>111.48143456071099</c:v>
                </c:pt>
                <c:pt idx="25395">
                  <c:v>111.45386467404499</c:v>
                </c:pt>
                <c:pt idx="25396">
                  <c:v>111.448097246434</c:v>
                </c:pt>
                <c:pt idx="25397">
                  <c:v>111.43701630471401</c:v>
                </c:pt>
                <c:pt idx="25398">
                  <c:v>111.430322068867</c:v>
                </c:pt>
                <c:pt idx="25399">
                  <c:v>111.42028682444401</c:v>
                </c:pt>
                <c:pt idx="25400">
                  <c:v>111.416835095115</c:v>
                </c:pt>
                <c:pt idx="25401">
                  <c:v>111.41676460706699</c:v>
                </c:pt>
                <c:pt idx="25402">
                  <c:v>111.41676460706699</c:v>
                </c:pt>
                <c:pt idx="25403">
                  <c:v>111.401803863664</c:v>
                </c:pt>
                <c:pt idx="25404">
                  <c:v>111.377228244641</c:v>
                </c:pt>
                <c:pt idx="25405">
                  <c:v>111.377171772336</c:v>
                </c:pt>
                <c:pt idx="25406">
                  <c:v>111.371400473335</c:v>
                </c:pt>
                <c:pt idx="25407">
                  <c:v>111.356742002966</c:v>
                </c:pt>
                <c:pt idx="25408">
                  <c:v>111.334800007103</c:v>
                </c:pt>
                <c:pt idx="25409">
                  <c:v>111.318837774307</c:v>
                </c:pt>
                <c:pt idx="25410">
                  <c:v>111.298575100683</c:v>
                </c:pt>
                <c:pt idx="25411">
                  <c:v>111.29434045021399</c:v>
                </c:pt>
                <c:pt idx="25412">
                  <c:v>111.286914270884</c:v>
                </c:pt>
                <c:pt idx="25413">
                  <c:v>111.28353891039799</c:v>
                </c:pt>
                <c:pt idx="25414">
                  <c:v>111.270281844853</c:v>
                </c:pt>
                <c:pt idx="25415">
                  <c:v>111.26015456912501</c:v>
                </c:pt>
                <c:pt idx="25416">
                  <c:v>111.24017935369</c:v>
                </c:pt>
                <c:pt idx="25417">
                  <c:v>111.239837925231</c:v>
                </c:pt>
                <c:pt idx="25418">
                  <c:v>111.237554863909</c:v>
                </c:pt>
                <c:pt idx="25419">
                  <c:v>111.236470352217</c:v>
                </c:pt>
                <c:pt idx="25420">
                  <c:v>111.231442619425</c:v>
                </c:pt>
                <c:pt idx="25421">
                  <c:v>111.230795765397</c:v>
                </c:pt>
                <c:pt idx="25422">
                  <c:v>111.230564398075</c:v>
                </c:pt>
                <c:pt idx="25423">
                  <c:v>111.222607043742</c:v>
                </c:pt>
                <c:pt idx="25424">
                  <c:v>111.221697457215</c:v>
                </c:pt>
                <c:pt idx="25425">
                  <c:v>111.218808971839</c:v>
                </c:pt>
                <c:pt idx="25426">
                  <c:v>111.217999524592</c:v>
                </c:pt>
                <c:pt idx="25427">
                  <c:v>111.213905776516</c:v>
                </c:pt>
                <c:pt idx="25428">
                  <c:v>111.213024544373</c:v>
                </c:pt>
                <c:pt idx="25429">
                  <c:v>111.191981255069</c:v>
                </c:pt>
                <c:pt idx="25430">
                  <c:v>111.18163256736101</c:v>
                </c:pt>
                <c:pt idx="25431">
                  <c:v>111.169546796107</c:v>
                </c:pt>
                <c:pt idx="25432">
                  <c:v>111.16819310827201</c:v>
                </c:pt>
                <c:pt idx="25433">
                  <c:v>111.14569229674601</c:v>
                </c:pt>
                <c:pt idx="25434">
                  <c:v>111.10484660002599</c:v>
                </c:pt>
                <c:pt idx="25435">
                  <c:v>111.087122382882</c:v>
                </c:pt>
                <c:pt idx="25436">
                  <c:v>111.07318514816799</c:v>
                </c:pt>
                <c:pt idx="25437">
                  <c:v>111.070199174682</c:v>
                </c:pt>
                <c:pt idx="25438">
                  <c:v>111.066274749568</c:v>
                </c:pt>
                <c:pt idx="25439">
                  <c:v>111.043652440453</c:v>
                </c:pt>
                <c:pt idx="25440">
                  <c:v>111.04269918413399</c:v>
                </c:pt>
                <c:pt idx="25441">
                  <c:v>111.040192523957</c:v>
                </c:pt>
                <c:pt idx="25442">
                  <c:v>111.03267683726401</c:v>
                </c:pt>
                <c:pt idx="25443">
                  <c:v>111.02209540155501</c:v>
                </c:pt>
                <c:pt idx="25444">
                  <c:v>110.954539966139</c:v>
                </c:pt>
                <c:pt idx="25445">
                  <c:v>110.928239226732</c:v>
                </c:pt>
                <c:pt idx="25446">
                  <c:v>110.899252438952</c:v>
                </c:pt>
                <c:pt idx="25447">
                  <c:v>110.863458975257</c:v>
                </c:pt>
                <c:pt idx="25448">
                  <c:v>110.860038224709</c:v>
                </c:pt>
                <c:pt idx="25449">
                  <c:v>110.85757155971901</c:v>
                </c:pt>
                <c:pt idx="25450">
                  <c:v>110.84767541895199</c:v>
                </c:pt>
                <c:pt idx="25451">
                  <c:v>110.84260973829799</c:v>
                </c:pt>
                <c:pt idx="25452">
                  <c:v>110.83991074993</c:v>
                </c:pt>
                <c:pt idx="25453">
                  <c:v>110.816307644464</c:v>
                </c:pt>
                <c:pt idx="25454">
                  <c:v>110.804104993246</c:v>
                </c:pt>
                <c:pt idx="25455">
                  <c:v>110.783452017866</c:v>
                </c:pt>
                <c:pt idx="25456">
                  <c:v>110.777992294209</c:v>
                </c:pt>
                <c:pt idx="25457">
                  <c:v>110.774682115264</c:v>
                </c:pt>
                <c:pt idx="25458">
                  <c:v>110.763662316406</c:v>
                </c:pt>
                <c:pt idx="25459">
                  <c:v>110.72285916611</c:v>
                </c:pt>
                <c:pt idx="25460">
                  <c:v>110.72209723666001</c:v>
                </c:pt>
                <c:pt idx="25461">
                  <c:v>110.719218169963</c:v>
                </c:pt>
                <c:pt idx="25462">
                  <c:v>110.700518178827</c:v>
                </c:pt>
                <c:pt idx="25463">
                  <c:v>110.69885836816201</c:v>
                </c:pt>
                <c:pt idx="25464">
                  <c:v>110.694617924797</c:v>
                </c:pt>
                <c:pt idx="25465">
                  <c:v>110.694035232874</c:v>
                </c:pt>
                <c:pt idx="25466">
                  <c:v>110.676466135257</c:v>
                </c:pt>
                <c:pt idx="25467">
                  <c:v>110.675796086527</c:v>
                </c:pt>
                <c:pt idx="25468">
                  <c:v>110.674860957804</c:v>
                </c:pt>
                <c:pt idx="25469">
                  <c:v>110.67269387706899</c:v>
                </c:pt>
                <c:pt idx="25470">
                  <c:v>110.672161761179</c:v>
                </c:pt>
                <c:pt idx="25471">
                  <c:v>110.672112504767</c:v>
                </c:pt>
                <c:pt idx="25472">
                  <c:v>110.670588005548</c:v>
                </c:pt>
                <c:pt idx="25473">
                  <c:v>110.66920532928999</c:v>
                </c:pt>
                <c:pt idx="25474">
                  <c:v>110.664785067324</c:v>
                </c:pt>
                <c:pt idx="25475">
                  <c:v>110.660857506657</c:v>
                </c:pt>
                <c:pt idx="25476">
                  <c:v>110.66034808136099</c:v>
                </c:pt>
                <c:pt idx="25477">
                  <c:v>110.65921671462699</c:v>
                </c:pt>
                <c:pt idx="25478">
                  <c:v>110.658977527476</c:v>
                </c:pt>
                <c:pt idx="25479">
                  <c:v>110.65521145574399</c:v>
                </c:pt>
                <c:pt idx="25480">
                  <c:v>110.654820845291</c:v>
                </c:pt>
                <c:pt idx="25481">
                  <c:v>110.646660887077</c:v>
                </c:pt>
                <c:pt idx="25482">
                  <c:v>110.642532918889</c:v>
                </c:pt>
                <c:pt idx="25483">
                  <c:v>110.64170801745</c:v>
                </c:pt>
                <c:pt idx="25484">
                  <c:v>110.640579051478</c:v>
                </c:pt>
                <c:pt idx="25485">
                  <c:v>110.637869633021</c:v>
                </c:pt>
                <c:pt idx="25486">
                  <c:v>110.629878246</c:v>
                </c:pt>
                <c:pt idx="25487">
                  <c:v>110.617151562429</c:v>
                </c:pt>
                <c:pt idx="25488">
                  <c:v>110.609916813415</c:v>
                </c:pt>
                <c:pt idx="25489">
                  <c:v>110.603856471871</c:v>
                </c:pt>
                <c:pt idx="25490">
                  <c:v>110.59878923925901</c:v>
                </c:pt>
                <c:pt idx="25491">
                  <c:v>110.59181106597801</c:v>
                </c:pt>
                <c:pt idx="25492">
                  <c:v>110.584768405587</c:v>
                </c:pt>
                <c:pt idx="25493">
                  <c:v>110.582829163959</c:v>
                </c:pt>
                <c:pt idx="25494">
                  <c:v>110.57650957083899</c:v>
                </c:pt>
                <c:pt idx="25495">
                  <c:v>110.57234822603399</c:v>
                </c:pt>
                <c:pt idx="25496">
                  <c:v>110.572267180186</c:v>
                </c:pt>
                <c:pt idx="25497">
                  <c:v>110.567811352538</c:v>
                </c:pt>
                <c:pt idx="25498">
                  <c:v>110.561300654546</c:v>
                </c:pt>
                <c:pt idx="25499">
                  <c:v>110.56067673703301</c:v>
                </c:pt>
                <c:pt idx="25500">
                  <c:v>110.5574192867</c:v>
                </c:pt>
                <c:pt idx="25501">
                  <c:v>110.53612288546201</c:v>
                </c:pt>
                <c:pt idx="25502">
                  <c:v>110.528482659594</c:v>
                </c:pt>
                <c:pt idx="25503">
                  <c:v>110.506800442757</c:v>
                </c:pt>
                <c:pt idx="25504">
                  <c:v>110.506367732409</c:v>
                </c:pt>
                <c:pt idx="25505">
                  <c:v>110.50520770205</c:v>
                </c:pt>
                <c:pt idx="25506">
                  <c:v>110.494517842321</c:v>
                </c:pt>
                <c:pt idx="25507">
                  <c:v>110.494167929008</c:v>
                </c:pt>
                <c:pt idx="25508">
                  <c:v>110.48056007768299</c:v>
                </c:pt>
                <c:pt idx="25509">
                  <c:v>110.47627476089799</c:v>
                </c:pt>
                <c:pt idx="25510">
                  <c:v>110.476188251491</c:v>
                </c:pt>
                <c:pt idx="25511">
                  <c:v>110.47589878875399</c:v>
                </c:pt>
                <c:pt idx="25512">
                  <c:v>110.469941578036</c:v>
                </c:pt>
                <c:pt idx="25513">
                  <c:v>110.467901345809</c:v>
                </c:pt>
                <c:pt idx="25514">
                  <c:v>110.467518382397</c:v>
                </c:pt>
                <c:pt idx="25515">
                  <c:v>110.464579498036</c:v>
                </c:pt>
                <c:pt idx="25516">
                  <c:v>110.46335109243201</c:v>
                </c:pt>
                <c:pt idx="25517">
                  <c:v>110.46311809637901</c:v>
                </c:pt>
                <c:pt idx="25518">
                  <c:v>110.462676420921</c:v>
                </c:pt>
                <c:pt idx="25519">
                  <c:v>110.46261953232199</c:v>
                </c:pt>
                <c:pt idx="25520">
                  <c:v>110.460577281138</c:v>
                </c:pt>
                <c:pt idx="25521">
                  <c:v>110.460324311767</c:v>
                </c:pt>
                <c:pt idx="25522">
                  <c:v>110.460117527679</c:v>
                </c:pt>
                <c:pt idx="25523">
                  <c:v>110.46011081831099</c:v>
                </c:pt>
                <c:pt idx="25524">
                  <c:v>110.45995876669799</c:v>
                </c:pt>
                <c:pt idx="25525">
                  <c:v>110.458564774405</c:v>
                </c:pt>
                <c:pt idx="25526">
                  <c:v>110.45643290597</c:v>
                </c:pt>
                <c:pt idx="25527">
                  <c:v>110.455938832543</c:v>
                </c:pt>
                <c:pt idx="25528">
                  <c:v>110.45492611585</c:v>
                </c:pt>
                <c:pt idx="25529">
                  <c:v>110.452918970141</c:v>
                </c:pt>
                <c:pt idx="25530">
                  <c:v>110.45277636448699</c:v>
                </c:pt>
                <c:pt idx="25531">
                  <c:v>110.451727867565</c:v>
                </c:pt>
                <c:pt idx="25532">
                  <c:v>110.450128465956</c:v>
                </c:pt>
                <c:pt idx="25533">
                  <c:v>110.449566406675</c:v>
                </c:pt>
                <c:pt idx="25534">
                  <c:v>110.449065931474</c:v>
                </c:pt>
                <c:pt idx="25535">
                  <c:v>110.448037980359</c:v>
                </c:pt>
                <c:pt idx="25536">
                  <c:v>110.447607267981</c:v>
                </c:pt>
                <c:pt idx="25537">
                  <c:v>110.447381665077</c:v>
                </c:pt>
                <c:pt idx="25538">
                  <c:v>110.447211232252</c:v>
                </c:pt>
                <c:pt idx="25539">
                  <c:v>110.44676343563999</c:v>
                </c:pt>
                <c:pt idx="25540">
                  <c:v>110.44676163752401</c:v>
                </c:pt>
                <c:pt idx="25541">
                  <c:v>110.446589399939</c:v>
                </c:pt>
                <c:pt idx="25542">
                  <c:v>110.44603089248299</c:v>
                </c:pt>
                <c:pt idx="25543">
                  <c:v>110.445609384577</c:v>
                </c:pt>
                <c:pt idx="25544">
                  <c:v>110.444314991944</c:v>
                </c:pt>
                <c:pt idx="25545">
                  <c:v>110.444277266846</c:v>
                </c:pt>
                <c:pt idx="25546">
                  <c:v>110.44413437467701</c:v>
                </c:pt>
                <c:pt idx="25547">
                  <c:v>110.441806256155</c:v>
                </c:pt>
                <c:pt idx="25548">
                  <c:v>110.44103200549399</c:v>
                </c:pt>
                <c:pt idx="25549">
                  <c:v>110.440402255637</c:v>
                </c:pt>
                <c:pt idx="25550">
                  <c:v>110.439270681115</c:v>
                </c:pt>
                <c:pt idx="25551">
                  <c:v>110.438647967958</c:v>
                </c:pt>
                <c:pt idx="25552">
                  <c:v>110.43854800379999</c:v>
                </c:pt>
                <c:pt idx="25553">
                  <c:v>110.438394348475</c:v>
                </c:pt>
                <c:pt idx="25554">
                  <c:v>110.436687023636</c:v>
                </c:pt>
                <c:pt idx="25555">
                  <c:v>110.43571927579301</c:v>
                </c:pt>
                <c:pt idx="25556">
                  <c:v>110.43535209721099</c:v>
                </c:pt>
                <c:pt idx="25557">
                  <c:v>110.434347086595</c:v>
                </c:pt>
                <c:pt idx="25558">
                  <c:v>110.431653970119</c:v>
                </c:pt>
                <c:pt idx="25559">
                  <c:v>110.431592928252</c:v>
                </c:pt>
                <c:pt idx="25560">
                  <c:v>110.431523482298</c:v>
                </c:pt>
                <c:pt idx="25561">
                  <c:v>110.429687098127</c:v>
                </c:pt>
                <c:pt idx="25562">
                  <c:v>110.428560976535</c:v>
                </c:pt>
                <c:pt idx="25563">
                  <c:v>110.42690294937</c:v>
                </c:pt>
                <c:pt idx="25564">
                  <c:v>110.42677987224</c:v>
                </c:pt>
                <c:pt idx="25565">
                  <c:v>110.426109243984</c:v>
                </c:pt>
                <c:pt idx="25566">
                  <c:v>110.42434951899099</c:v>
                </c:pt>
                <c:pt idx="25567">
                  <c:v>110.424240847945</c:v>
                </c:pt>
                <c:pt idx="25568">
                  <c:v>110.42390121346401</c:v>
                </c:pt>
                <c:pt idx="25569">
                  <c:v>110.421730250811</c:v>
                </c:pt>
                <c:pt idx="25570">
                  <c:v>110.421309989641</c:v>
                </c:pt>
                <c:pt idx="25571">
                  <c:v>110.421248585339</c:v>
                </c:pt>
                <c:pt idx="25572">
                  <c:v>110.419339570506</c:v>
                </c:pt>
                <c:pt idx="25573">
                  <c:v>110.418128368715</c:v>
                </c:pt>
                <c:pt idx="25574">
                  <c:v>110.41776883486</c:v>
                </c:pt>
                <c:pt idx="25575">
                  <c:v>110.416418284968</c:v>
                </c:pt>
                <c:pt idx="25576">
                  <c:v>110.415461409831</c:v>
                </c:pt>
                <c:pt idx="25577">
                  <c:v>110.415137454853</c:v>
                </c:pt>
                <c:pt idx="25578">
                  <c:v>110.41410658773501</c:v>
                </c:pt>
                <c:pt idx="25579">
                  <c:v>110.41193034670501</c:v>
                </c:pt>
                <c:pt idx="25580">
                  <c:v>110.411912047793</c:v>
                </c:pt>
                <c:pt idx="25581">
                  <c:v>110.41176417063799</c:v>
                </c:pt>
                <c:pt idx="25582">
                  <c:v>110.41153003391</c:v>
                </c:pt>
                <c:pt idx="25583">
                  <c:v>110.410746884812</c:v>
                </c:pt>
                <c:pt idx="25584">
                  <c:v>110.410236949215</c:v>
                </c:pt>
                <c:pt idx="25585">
                  <c:v>110.40933012775599</c:v>
                </c:pt>
                <c:pt idx="25586">
                  <c:v>110.409203853042</c:v>
                </c:pt>
                <c:pt idx="25587">
                  <c:v>110.408878243061</c:v>
                </c:pt>
                <c:pt idx="25588">
                  <c:v>110.408495147048</c:v>
                </c:pt>
                <c:pt idx="25589">
                  <c:v>110.408439299769</c:v>
                </c:pt>
                <c:pt idx="25590">
                  <c:v>110.407846648777</c:v>
                </c:pt>
                <c:pt idx="25591">
                  <c:v>110.40765224367</c:v>
                </c:pt>
                <c:pt idx="25592">
                  <c:v>110.40700622844</c:v>
                </c:pt>
                <c:pt idx="25593">
                  <c:v>110.406495168253</c:v>
                </c:pt>
                <c:pt idx="25594">
                  <c:v>110.40602250460699</c:v>
                </c:pt>
                <c:pt idx="25595">
                  <c:v>110.405989113945</c:v>
                </c:pt>
                <c:pt idx="25596">
                  <c:v>110.404254339451</c:v>
                </c:pt>
                <c:pt idx="25597">
                  <c:v>110.403662564039</c:v>
                </c:pt>
                <c:pt idx="25598">
                  <c:v>110.40318835149201</c:v>
                </c:pt>
                <c:pt idx="25599">
                  <c:v>110.402097119895</c:v>
                </c:pt>
                <c:pt idx="25600">
                  <c:v>110.40035931109</c:v>
                </c:pt>
                <c:pt idx="25601">
                  <c:v>110.40020921817199</c:v>
                </c:pt>
                <c:pt idx="25602">
                  <c:v>110.398925972776</c:v>
                </c:pt>
                <c:pt idx="25603">
                  <c:v>110.398613494665</c:v>
                </c:pt>
                <c:pt idx="25604">
                  <c:v>110.398266382407</c:v>
                </c:pt>
                <c:pt idx="25605">
                  <c:v>110.397416840326</c:v>
                </c:pt>
                <c:pt idx="25606">
                  <c:v>110.39711892003599</c:v>
                </c:pt>
                <c:pt idx="25607">
                  <c:v>110.395823399794</c:v>
                </c:pt>
                <c:pt idx="25608">
                  <c:v>110.39471995535401</c:v>
                </c:pt>
                <c:pt idx="25609">
                  <c:v>110.393491801721</c:v>
                </c:pt>
                <c:pt idx="25610">
                  <c:v>110.392611768482</c:v>
                </c:pt>
                <c:pt idx="25611">
                  <c:v>110.389863495752</c:v>
                </c:pt>
                <c:pt idx="25612">
                  <c:v>110.389344552723</c:v>
                </c:pt>
                <c:pt idx="25613">
                  <c:v>110.389223201268</c:v>
                </c:pt>
                <c:pt idx="25614">
                  <c:v>110.388944958352</c:v>
                </c:pt>
                <c:pt idx="25615">
                  <c:v>110.388612576771</c:v>
                </c:pt>
                <c:pt idx="25616">
                  <c:v>110.388400442452</c:v>
                </c:pt>
                <c:pt idx="25617">
                  <c:v>110.387754575375</c:v>
                </c:pt>
                <c:pt idx="25618">
                  <c:v>110.38775213722001</c:v>
                </c:pt>
                <c:pt idx="25619">
                  <c:v>110.38741749785</c:v>
                </c:pt>
                <c:pt idx="25620">
                  <c:v>110.387270940755</c:v>
                </c:pt>
                <c:pt idx="25621">
                  <c:v>110.386362192989</c:v>
                </c:pt>
                <c:pt idx="25622">
                  <c:v>110.38598529702099</c:v>
                </c:pt>
                <c:pt idx="25623">
                  <c:v>110.385327753578</c:v>
                </c:pt>
                <c:pt idx="25624">
                  <c:v>110.38461798733</c:v>
                </c:pt>
                <c:pt idx="25625">
                  <c:v>110.384427774844</c:v>
                </c:pt>
                <c:pt idx="25626">
                  <c:v>110.384183520542</c:v>
                </c:pt>
                <c:pt idx="25627">
                  <c:v>110.38413586079599</c:v>
                </c:pt>
                <c:pt idx="25628">
                  <c:v>110.383669291091</c:v>
                </c:pt>
                <c:pt idx="25629">
                  <c:v>110.383464503919</c:v>
                </c:pt>
                <c:pt idx="25630">
                  <c:v>110.38194898187101</c:v>
                </c:pt>
                <c:pt idx="25631">
                  <c:v>110.380923529437</c:v>
                </c:pt>
                <c:pt idx="25632">
                  <c:v>110.378186283809</c:v>
                </c:pt>
                <c:pt idx="25633">
                  <c:v>110.377762405466</c:v>
                </c:pt>
                <c:pt idx="25634">
                  <c:v>110.375822493268</c:v>
                </c:pt>
                <c:pt idx="25635">
                  <c:v>110.37542334326299</c:v>
                </c:pt>
                <c:pt idx="25636">
                  <c:v>110.374426355019</c:v>
                </c:pt>
                <c:pt idx="25637">
                  <c:v>110.37326340144701</c:v>
                </c:pt>
                <c:pt idx="25638">
                  <c:v>110.373054771174</c:v>
                </c:pt>
                <c:pt idx="25639">
                  <c:v>110.37257698818701</c:v>
                </c:pt>
                <c:pt idx="25640">
                  <c:v>110.372339995727</c:v>
                </c:pt>
                <c:pt idx="25641">
                  <c:v>110.372315680516</c:v>
                </c:pt>
                <c:pt idx="25642">
                  <c:v>110.37107812802</c:v>
                </c:pt>
                <c:pt idx="25643">
                  <c:v>110.37063967197101</c:v>
                </c:pt>
                <c:pt idx="25644">
                  <c:v>110.368844126995</c:v>
                </c:pt>
                <c:pt idx="25645">
                  <c:v>110.36817061778299</c:v>
                </c:pt>
                <c:pt idx="25646">
                  <c:v>110.36775602209001</c:v>
                </c:pt>
                <c:pt idx="25647">
                  <c:v>110.366774530274</c:v>
                </c:pt>
                <c:pt idx="25648">
                  <c:v>110.36593238242899</c:v>
                </c:pt>
                <c:pt idx="25649">
                  <c:v>110.365690018287</c:v>
                </c:pt>
                <c:pt idx="25650">
                  <c:v>110.36516733608801</c:v>
                </c:pt>
                <c:pt idx="25651">
                  <c:v>110.36376512596</c:v>
                </c:pt>
                <c:pt idx="25652">
                  <c:v>110.363306144297</c:v>
                </c:pt>
                <c:pt idx="25653">
                  <c:v>110.36293767156</c:v>
                </c:pt>
                <c:pt idx="25654">
                  <c:v>110.362491822507</c:v>
                </c:pt>
                <c:pt idx="25655">
                  <c:v>110.36130003240299</c:v>
                </c:pt>
                <c:pt idx="25656">
                  <c:v>110.361245866426</c:v>
                </c:pt>
                <c:pt idx="25657">
                  <c:v>110.359167837141</c:v>
                </c:pt>
                <c:pt idx="25658">
                  <c:v>110.35774922101901</c:v>
                </c:pt>
                <c:pt idx="25659">
                  <c:v>110.35718404955099</c:v>
                </c:pt>
                <c:pt idx="25660">
                  <c:v>110.35702926534501</c:v>
                </c:pt>
                <c:pt idx="25661">
                  <c:v>110.353673938038</c:v>
                </c:pt>
                <c:pt idx="25662">
                  <c:v>110.350025394746</c:v>
                </c:pt>
                <c:pt idx="25663">
                  <c:v>110.349638022512</c:v>
                </c:pt>
                <c:pt idx="25664">
                  <c:v>110.345585266421</c:v>
                </c:pt>
                <c:pt idx="25665">
                  <c:v>110.338266997697</c:v>
                </c:pt>
                <c:pt idx="25666">
                  <c:v>110.33716708204599</c:v>
                </c:pt>
                <c:pt idx="25667">
                  <c:v>110.336960951226</c:v>
                </c:pt>
                <c:pt idx="25668">
                  <c:v>110.33496361246399</c:v>
                </c:pt>
                <c:pt idx="25669">
                  <c:v>110.332728854724</c:v>
                </c:pt>
                <c:pt idx="25670">
                  <c:v>110.33250439241699</c:v>
                </c:pt>
                <c:pt idx="25671">
                  <c:v>110.33234572895201</c:v>
                </c:pt>
                <c:pt idx="25672">
                  <c:v>110.331776249006</c:v>
                </c:pt>
                <c:pt idx="25673">
                  <c:v>110.328875994767</c:v>
                </c:pt>
                <c:pt idx="25674">
                  <c:v>110.321649209703</c:v>
                </c:pt>
                <c:pt idx="25675">
                  <c:v>110.321054243148</c:v>
                </c:pt>
                <c:pt idx="25676">
                  <c:v>110.320227245163</c:v>
                </c:pt>
                <c:pt idx="25677">
                  <c:v>110.317582978774</c:v>
                </c:pt>
                <c:pt idx="25678">
                  <c:v>110.31442218181</c:v>
                </c:pt>
                <c:pt idx="25679">
                  <c:v>110.314182671639</c:v>
                </c:pt>
                <c:pt idx="25680">
                  <c:v>110.300459039844</c:v>
                </c:pt>
                <c:pt idx="25681">
                  <c:v>110.299063479531</c:v>
                </c:pt>
                <c:pt idx="25682">
                  <c:v>110.29898245453001</c:v>
                </c:pt>
                <c:pt idx="25683">
                  <c:v>110.296574688299</c:v>
                </c:pt>
                <c:pt idx="25684">
                  <c:v>110.29425364174</c:v>
                </c:pt>
                <c:pt idx="25685">
                  <c:v>110.270882133505</c:v>
                </c:pt>
                <c:pt idx="25686">
                  <c:v>110.26882812176299</c:v>
                </c:pt>
                <c:pt idx="25687">
                  <c:v>110.261303671893</c:v>
                </c:pt>
                <c:pt idx="25688">
                  <c:v>110.252719220169</c:v>
                </c:pt>
                <c:pt idx="25689">
                  <c:v>110.244721358405</c:v>
                </c:pt>
                <c:pt idx="25690">
                  <c:v>110.23937299931499</c:v>
                </c:pt>
                <c:pt idx="25691">
                  <c:v>110.23863235791499</c:v>
                </c:pt>
                <c:pt idx="25692">
                  <c:v>110.218089385223</c:v>
                </c:pt>
                <c:pt idx="25693">
                  <c:v>110.215629204436</c:v>
                </c:pt>
                <c:pt idx="25694">
                  <c:v>110.198939438187</c:v>
                </c:pt>
                <c:pt idx="25695">
                  <c:v>110.19170821248299</c:v>
                </c:pt>
                <c:pt idx="25696">
                  <c:v>110.188611954785</c:v>
                </c:pt>
                <c:pt idx="25697">
                  <c:v>110.179419562013</c:v>
                </c:pt>
                <c:pt idx="25698">
                  <c:v>110.177164678689</c:v>
                </c:pt>
                <c:pt idx="25699">
                  <c:v>110.177122483804</c:v>
                </c:pt>
                <c:pt idx="25700">
                  <c:v>110.16682329534601</c:v>
                </c:pt>
                <c:pt idx="25701">
                  <c:v>110.16345114989301</c:v>
                </c:pt>
                <c:pt idx="25702">
                  <c:v>110.161318715131</c:v>
                </c:pt>
                <c:pt idx="25703">
                  <c:v>110.15871077718199</c:v>
                </c:pt>
                <c:pt idx="25704">
                  <c:v>110.15785911213899</c:v>
                </c:pt>
                <c:pt idx="25705">
                  <c:v>110.157810020703</c:v>
                </c:pt>
                <c:pt idx="25706">
                  <c:v>110.155864473064</c:v>
                </c:pt>
                <c:pt idx="25707">
                  <c:v>110.155584547689</c:v>
                </c:pt>
                <c:pt idx="25708">
                  <c:v>110.152940112896</c:v>
                </c:pt>
                <c:pt idx="25709">
                  <c:v>110.152044976249</c:v>
                </c:pt>
                <c:pt idx="25710">
                  <c:v>110.14616295506799</c:v>
                </c:pt>
                <c:pt idx="25711">
                  <c:v>110.142807125095</c:v>
                </c:pt>
                <c:pt idx="25712">
                  <c:v>110.141168756726</c:v>
                </c:pt>
                <c:pt idx="25713">
                  <c:v>110.14008726252401</c:v>
                </c:pt>
                <c:pt idx="25714">
                  <c:v>110.13442801958701</c:v>
                </c:pt>
                <c:pt idx="25715">
                  <c:v>110.128525345637</c:v>
                </c:pt>
                <c:pt idx="25716">
                  <c:v>110.12608752603199</c:v>
                </c:pt>
                <c:pt idx="25717">
                  <c:v>110.125393228665</c:v>
                </c:pt>
                <c:pt idx="25718">
                  <c:v>110.122879288004</c:v>
                </c:pt>
                <c:pt idx="25719">
                  <c:v>110.121544884259</c:v>
                </c:pt>
                <c:pt idx="25720">
                  <c:v>110.119250261275</c:v>
                </c:pt>
                <c:pt idx="25721">
                  <c:v>110.11681022787999</c:v>
                </c:pt>
                <c:pt idx="25722">
                  <c:v>110.1131547917</c:v>
                </c:pt>
                <c:pt idx="25723">
                  <c:v>110.110553708881</c:v>
                </c:pt>
                <c:pt idx="25724">
                  <c:v>110.109471181557</c:v>
                </c:pt>
                <c:pt idx="25725">
                  <c:v>110.10775506891299</c:v>
                </c:pt>
                <c:pt idx="25726">
                  <c:v>110.10194732370201</c:v>
                </c:pt>
                <c:pt idx="25727">
                  <c:v>110.098368782601</c:v>
                </c:pt>
                <c:pt idx="25728">
                  <c:v>110.09361506307199</c:v>
                </c:pt>
                <c:pt idx="25729">
                  <c:v>110.092736801909</c:v>
                </c:pt>
                <c:pt idx="25730">
                  <c:v>110.092512151023</c:v>
                </c:pt>
                <c:pt idx="25731">
                  <c:v>110.089740806509</c:v>
                </c:pt>
                <c:pt idx="25732">
                  <c:v>110.085879234335</c:v>
                </c:pt>
                <c:pt idx="25733">
                  <c:v>110.07490724566701</c:v>
                </c:pt>
                <c:pt idx="25734">
                  <c:v>110.07327658952499</c:v>
                </c:pt>
                <c:pt idx="25735">
                  <c:v>110.07136896553899</c:v>
                </c:pt>
                <c:pt idx="25736">
                  <c:v>110.067271560932</c:v>
                </c:pt>
                <c:pt idx="25737">
                  <c:v>110.059333088863</c:v>
                </c:pt>
                <c:pt idx="25738">
                  <c:v>110.053803080647</c:v>
                </c:pt>
                <c:pt idx="25739">
                  <c:v>110.052817196359</c:v>
                </c:pt>
                <c:pt idx="25740">
                  <c:v>110.04310352603299</c:v>
                </c:pt>
                <c:pt idx="25741">
                  <c:v>110.039485201923</c:v>
                </c:pt>
                <c:pt idx="25742">
                  <c:v>110.039342930071</c:v>
                </c:pt>
                <c:pt idx="25743">
                  <c:v>110.034721915475</c:v>
                </c:pt>
                <c:pt idx="25744">
                  <c:v>110.032876527696</c:v>
                </c:pt>
                <c:pt idx="25745">
                  <c:v>110.031575499076</c:v>
                </c:pt>
                <c:pt idx="25746">
                  <c:v>110.029385784276</c:v>
                </c:pt>
                <c:pt idx="25747">
                  <c:v>110.026612305738</c:v>
                </c:pt>
                <c:pt idx="25748">
                  <c:v>110.025691383976</c:v>
                </c:pt>
                <c:pt idx="25749">
                  <c:v>110.018884922426</c:v>
                </c:pt>
                <c:pt idx="25750">
                  <c:v>110.017144259674</c:v>
                </c:pt>
                <c:pt idx="25751">
                  <c:v>110.013854474731</c:v>
                </c:pt>
                <c:pt idx="25752">
                  <c:v>110.012857933994</c:v>
                </c:pt>
                <c:pt idx="25753">
                  <c:v>110.012479401851</c:v>
                </c:pt>
                <c:pt idx="25754">
                  <c:v>110.009415996312</c:v>
                </c:pt>
                <c:pt idx="25755">
                  <c:v>109.99670231907901</c:v>
                </c:pt>
                <c:pt idx="25756">
                  <c:v>109.993838343715</c:v>
                </c:pt>
                <c:pt idx="25757">
                  <c:v>109.989713258675</c:v>
                </c:pt>
                <c:pt idx="25758">
                  <c:v>109.982951804728</c:v>
                </c:pt>
                <c:pt idx="25759">
                  <c:v>109.980540097484</c:v>
                </c:pt>
                <c:pt idx="25760">
                  <c:v>109.972625452909</c:v>
                </c:pt>
                <c:pt idx="25761">
                  <c:v>109.96310376557</c:v>
                </c:pt>
                <c:pt idx="25762">
                  <c:v>109.96137208857699</c:v>
                </c:pt>
                <c:pt idx="25763">
                  <c:v>109.95705352086399</c:v>
                </c:pt>
                <c:pt idx="25764">
                  <c:v>109.955017659568</c:v>
                </c:pt>
                <c:pt idx="25765">
                  <c:v>109.95171998116599</c:v>
                </c:pt>
                <c:pt idx="25766">
                  <c:v>109.95147055611299</c:v>
                </c:pt>
                <c:pt idx="25767">
                  <c:v>109.944761826668</c:v>
                </c:pt>
                <c:pt idx="25768">
                  <c:v>109.944589024431</c:v>
                </c:pt>
                <c:pt idx="25769">
                  <c:v>109.936286424953</c:v>
                </c:pt>
                <c:pt idx="25770">
                  <c:v>109.93363762313901</c:v>
                </c:pt>
                <c:pt idx="25771">
                  <c:v>109.920802788263</c:v>
                </c:pt>
                <c:pt idx="25772">
                  <c:v>109.92041646054</c:v>
                </c:pt>
                <c:pt idx="25773">
                  <c:v>109.91524325541801</c:v>
                </c:pt>
                <c:pt idx="25774">
                  <c:v>109.914876123119</c:v>
                </c:pt>
                <c:pt idx="25775">
                  <c:v>109.913108707707</c:v>
                </c:pt>
                <c:pt idx="25776">
                  <c:v>109.91302502788599</c:v>
                </c:pt>
                <c:pt idx="25777">
                  <c:v>109.91297207421</c:v>
                </c:pt>
                <c:pt idx="25778">
                  <c:v>109.911894862848</c:v>
                </c:pt>
                <c:pt idx="25779">
                  <c:v>109.905394901146</c:v>
                </c:pt>
                <c:pt idx="25780">
                  <c:v>109.90443200214099</c:v>
                </c:pt>
                <c:pt idx="25781">
                  <c:v>109.90287138956</c:v>
                </c:pt>
                <c:pt idx="25782">
                  <c:v>109.90229954645901</c:v>
                </c:pt>
                <c:pt idx="25783">
                  <c:v>109.899100268494</c:v>
                </c:pt>
                <c:pt idx="25784">
                  <c:v>109.885437058867</c:v>
                </c:pt>
                <c:pt idx="25785">
                  <c:v>109.88543286073001</c:v>
                </c:pt>
                <c:pt idx="25786">
                  <c:v>109.88210816389</c:v>
                </c:pt>
                <c:pt idx="25787">
                  <c:v>109.879156425528</c:v>
                </c:pt>
                <c:pt idx="25788">
                  <c:v>109.877358652824</c:v>
                </c:pt>
                <c:pt idx="25789">
                  <c:v>109.87464066996</c:v>
                </c:pt>
                <c:pt idx="25790">
                  <c:v>109.871198137069</c:v>
                </c:pt>
                <c:pt idx="25791">
                  <c:v>109.870328053319</c:v>
                </c:pt>
                <c:pt idx="25792">
                  <c:v>109.862211332782</c:v>
                </c:pt>
                <c:pt idx="25793">
                  <c:v>109.84963053926801</c:v>
                </c:pt>
                <c:pt idx="25794">
                  <c:v>109.833765765526</c:v>
                </c:pt>
                <c:pt idx="25795">
                  <c:v>109.833333984015</c:v>
                </c:pt>
                <c:pt idx="25796">
                  <c:v>109.830436699714</c:v>
                </c:pt>
                <c:pt idx="25797">
                  <c:v>109.82208572571599</c:v>
                </c:pt>
                <c:pt idx="25798">
                  <c:v>109.816096033449</c:v>
                </c:pt>
                <c:pt idx="25799">
                  <c:v>109.813509853483</c:v>
                </c:pt>
                <c:pt idx="25800">
                  <c:v>109.81020025184201</c:v>
                </c:pt>
                <c:pt idx="25801">
                  <c:v>109.80375735931</c:v>
                </c:pt>
                <c:pt idx="25802">
                  <c:v>109.802971440652</c:v>
                </c:pt>
                <c:pt idx="25803">
                  <c:v>109.794700562904</c:v>
                </c:pt>
                <c:pt idx="25804">
                  <c:v>109.787237847743</c:v>
                </c:pt>
                <c:pt idx="25805">
                  <c:v>109.783840093034</c:v>
                </c:pt>
                <c:pt idx="25806">
                  <c:v>109.783728104397</c:v>
                </c:pt>
                <c:pt idx="25807">
                  <c:v>109.782764111162</c:v>
                </c:pt>
                <c:pt idx="25808">
                  <c:v>109.779740153774</c:v>
                </c:pt>
                <c:pt idx="25809">
                  <c:v>109.76780230122201</c:v>
                </c:pt>
                <c:pt idx="25810">
                  <c:v>109.76405751873899</c:v>
                </c:pt>
                <c:pt idx="25811">
                  <c:v>109.753217599935</c:v>
                </c:pt>
                <c:pt idx="25812">
                  <c:v>109.713202796722</c:v>
                </c:pt>
                <c:pt idx="25813">
                  <c:v>109.71177088589501</c:v>
                </c:pt>
                <c:pt idx="25814">
                  <c:v>109.678741012288</c:v>
                </c:pt>
                <c:pt idx="25815">
                  <c:v>109.637209329116</c:v>
                </c:pt>
                <c:pt idx="25816">
                  <c:v>109.632063179209</c:v>
                </c:pt>
                <c:pt idx="25817">
                  <c:v>109.63172384993</c:v>
                </c:pt>
                <c:pt idx="25818">
                  <c:v>109.625575298741</c:v>
                </c:pt>
                <c:pt idx="25819">
                  <c:v>109.62319030550501</c:v>
                </c:pt>
                <c:pt idx="25820">
                  <c:v>109.57923501264</c:v>
                </c:pt>
                <c:pt idx="25821">
                  <c:v>109.556367112643</c:v>
                </c:pt>
                <c:pt idx="25822">
                  <c:v>109.547296585468</c:v>
                </c:pt>
                <c:pt idx="25823">
                  <c:v>109.545479431098</c:v>
                </c:pt>
                <c:pt idx="25824">
                  <c:v>109.54355317365101</c:v>
                </c:pt>
                <c:pt idx="25825">
                  <c:v>109.54241630782001</c:v>
                </c:pt>
                <c:pt idx="25826">
                  <c:v>109.53654391964101</c:v>
                </c:pt>
                <c:pt idx="25827">
                  <c:v>109.53422850174501</c:v>
                </c:pt>
                <c:pt idx="25828">
                  <c:v>109.533627142288</c:v>
                </c:pt>
                <c:pt idx="25829">
                  <c:v>109.529867876577</c:v>
                </c:pt>
                <c:pt idx="25830">
                  <c:v>109.529413380958</c:v>
                </c:pt>
                <c:pt idx="25831">
                  <c:v>109.52896553891399</c:v>
                </c:pt>
                <c:pt idx="25832">
                  <c:v>109.527089115656</c:v>
                </c:pt>
                <c:pt idx="25833">
                  <c:v>109.52612600346301</c:v>
                </c:pt>
                <c:pt idx="25834">
                  <c:v>109.52413738377901</c:v>
                </c:pt>
                <c:pt idx="25835">
                  <c:v>109.51566669598201</c:v>
                </c:pt>
                <c:pt idx="25836">
                  <c:v>109.513656863164</c:v>
                </c:pt>
                <c:pt idx="25837">
                  <c:v>109.513024184595</c:v>
                </c:pt>
                <c:pt idx="25838">
                  <c:v>109.50960850505</c:v>
                </c:pt>
                <c:pt idx="25839">
                  <c:v>109.508401730001</c:v>
                </c:pt>
                <c:pt idx="25840">
                  <c:v>109.498857023174</c:v>
                </c:pt>
                <c:pt idx="25841">
                  <c:v>109.49783416944901</c:v>
                </c:pt>
                <c:pt idx="25842">
                  <c:v>109.49295786688</c:v>
                </c:pt>
                <c:pt idx="25843">
                  <c:v>109.492114161554</c:v>
                </c:pt>
                <c:pt idx="25844">
                  <c:v>109.48502281979501</c:v>
                </c:pt>
                <c:pt idx="25845">
                  <c:v>109.478386568527</c:v>
                </c:pt>
                <c:pt idx="25846">
                  <c:v>109.461203516612</c:v>
                </c:pt>
                <c:pt idx="25847">
                  <c:v>109.453800910488</c:v>
                </c:pt>
                <c:pt idx="25848">
                  <c:v>109.404065237052</c:v>
                </c:pt>
                <c:pt idx="25849">
                  <c:v>109.393029522855</c:v>
                </c:pt>
                <c:pt idx="25850">
                  <c:v>109.391495662205</c:v>
                </c:pt>
                <c:pt idx="25851">
                  <c:v>109.388883133242</c:v>
                </c:pt>
                <c:pt idx="25852">
                  <c:v>109.382536491702</c:v>
                </c:pt>
                <c:pt idx="25853">
                  <c:v>109.380600141263</c:v>
                </c:pt>
                <c:pt idx="25854">
                  <c:v>109.377687095805</c:v>
                </c:pt>
                <c:pt idx="25855">
                  <c:v>109.37659497883</c:v>
                </c:pt>
                <c:pt idx="25856">
                  <c:v>109.37624161328</c:v>
                </c:pt>
                <c:pt idx="25857">
                  <c:v>109.37555408222499</c:v>
                </c:pt>
                <c:pt idx="25858">
                  <c:v>109.374852160312</c:v>
                </c:pt>
                <c:pt idx="25859">
                  <c:v>109.374805731405</c:v>
                </c:pt>
                <c:pt idx="25860">
                  <c:v>109.373704521457</c:v>
                </c:pt>
                <c:pt idx="25861">
                  <c:v>109.37368157514101</c:v>
                </c:pt>
                <c:pt idx="25862">
                  <c:v>109.37322759644201</c:v>
                </c:pt>
                <c:pt idx="25863">
                  <c:v>109.372851895276</c:v>
                </c:pt>
                <c:pt idx="25864">
                  <c:v>109.372122126744</c:v>
                </c:pt>
                <c:pt idx="25865">
                  <c:v>109.37202505037899</c:v>
                </c:pt>
                <c:pt idx="25866">
                  <c:v>109.371805542592</c:v>
                </c:pt>
                <c:pt idx="25867">
                  <c:v>109.371079879823</c:v>
                </c:pt>
                <c:pt idx="25868">
                  <c:v>109.37090356890501</c:v>
                </c:pt>
                <c:pt idx="25869">
                  <c:v>109.370609279763</c:v>
                </c:pt>
                <c:pt idx="25870">
                  <c:v>109.36917623619701</c:v>
                </c:pt>
                <c:pt idx="25871">
                  <c:v>109.369020804912</c:v>
                </c:pt>
                <c:pt idx="25872">
                  <c:v>109.367594421004</c:v>
                </c:pt>
                <c:pt idx="25873">
                  <c:v>109.36740148595899</c:v>
                </c:pt>
                <c:pt idx="25874">
                  <c:v>109.367351878531</c:v>
                </c:pt>
                <c:pt idx="25875">
                  <c:v>109.36684573332801</c:v>
                </c:pt>
                <c:pt idx="25876">
                  <c:v>109.36509063568199</c:v>
                </c:pt>
                <c:pt idx="25877">
                  <c:v>109.363373478239</c:v>
                </c:pt>
                <c:pt idx="25878">
                  <c:v>109.36273604340001</c:v>
                </c:pt>
                <c:pt idx="25879">
                  <c:v>109.36139423725</c:v>
                </c:pt>
                <c:pt idx="25880">
                  <c:v>109.360846207199</c:v>
                </c:pt>
                <c:pt idx="25881">
                  <c:v>109.360839340807</c:v>
                </c:pt>
                <c:pt idx="25882">
                  <c:v>109.360801139895</c:v>
                </c:pt>
                <c:pt idx="25883">
                  <c:v>109.360600886735</c:v>
                </c:pt>
                <c:pt idx="25884">
                  <c:v>109.360599320422</c:v>
                </c:pt>
                <c:pt idx="25885">
                  <c:v>109.360585286529</c:v>
                </c:pt>
                <c:pt idx="25886">
                  <c:v>109.360570861547</c:v>
                </c:pt>
                <c:pt idx="25887">
                  <c:v>109.36052145022499</c:v>
                </c:pt>
                <c:pt idx="25888">
                  <c:v>109.360433384499</c:v>
                </c:pt>
                <c:pt idx="25889">
                  <c:v>109.360427099662</c:v>
                </c:pt>
                <c:pt idx="25890">
                  <c:v>109.36034074963101</c:v>
                </c:pt>
                <c:pt idx="25891">
                  <c:v>109.360274820724</c:v>
                </c:pt>
                <c:pt idx="25892">
                  <c:v>109.360145154495</c:v>
                </c:pt>
                <c:pt idx="25893">
                  <c:v>109.360041998684</c:v>
                </c:pt>
                <c:pt idx="25894">
                  <c:v>109.35991972554901</c:v>
                </c:pt>
                <c:pt idx="25895">
                  <c:v>109.359903892544</c:v>
                </c:pt>
                <c:pt idx="25896">
                  <c:v>109.35987842907301</c:v>
                </c:pt>
                <c:pt idx="25897">
                  <c:v>109.35984786091601</c:v>
                </c:pt>
                <c:pt idx="25898">
                  <c:v>109.359822098796</c:v>
                </c:pt>
                <c:pt idx="25899">
                  <c:v>109.35980218571</c:v>
                </c:pt>
                <c:pt idx="25900">
                  <c:v>109.359736692026</c:v>
                </c:pt>
                <c:pt idx="25901">
                  <c:v>109.359660652085</c:v>
                </c:pt>
                <c:pt idx="25902">
                  <c:v>109.35954265833701</c:v>
                </c:pt>
                <c:pt idx="25903">
                  <c:v>109.359503156608</c:v>
                </c:pt>
                <c:pt idx="25904">
                  <c:v>109.359369268514</c:v>
                </c:pt>
                <c:pt idx="25905">
                  <c:v>109.359258721477</c:v>
                </c:pt>
                <c:pt idx="25906">
                  <c:v>109.359222064958</c:v>
                </c:pt>
                <c:pt idx="25907">
                  <c:v>109.359086802004</c:v>
                </c:pt>
                <c:pt idx="25908">
                  <c:v>109.359033209939</c:v>
                </c:pt>
                <c:pt idx="25909">
                  <c:v>109.359022455504</c:v>
                </c:pt>
                <c:pt idx="25910">
                  <c:v>109.35891746522</c:v>
                </c:pt>
                <c:pt idx="25911">
                  <c:v>109.35888350274</c:v>
                </c:pt>
                <c:pt idx="25912">
                  <c:v>109.358762125243</c:v>
                </c:pt>
                <c:pt idx="25913">
                  <c:v>109.358726933182</c:v>
                </c:pt>
                <c:pt idx="25914">
                  <c:v>109.358694520169</c:v>
                </c:pt>
                <c:pt idx="25915">
                  <c:v>109.358327848724</c:v>
                </c:pt>
                <c:pt idx="25916">
                  <c:v>109.35820335167099</c:v>
                </c:pt>
                <c:pt idx="25917">
                  <c:v>109.35814482928301</c:v>
                </c:pt>
                <c:pt idx="25918">
                  <c:v>109.358138625785</c:v>
                </c:pt>
                <c:pt idx="25919">
                  <c:v>109.358118693001</c:v>
                </c:pt>
                <c:pt idx="25920">
                  <c:v>109.35801513831601</c:v>
                </c:pt>
                <c:pt idx="25921">
                  <c:v>109.357872757772</c:v>
                </c:pt>
                <c:pt idx="25922">
                  <c:v>109.357863348332</c:v>
                </c:pt>
                <c:pt idx="25923">
                  <c:v>109.35773500795599</c:v>
                </c:pt>
                <c:pt idx="25924">
                  <c:v>109.357502748591</c:v>
                </c:pt>
                <c:pt idx="25925">
                  <c:v>109.35704246908</c:v>
                </c:pt>
                <c:pt idx="25926">
                  <c:v>109.35651314037899</c:v>
                </c:pt>
                <c:pt idx="25927">
                  <c:v>109.35584797579</c:v>
                </c:pt>
                <c:pt idx="25928">
                  <c:v>109.354623880429</c:v>
                </c:pt>
                <c:pt idx="25929">
                  <c:v>109.354397226964</c:v>
                </c:pt>
                <c:pt idx="25930">
                  <c:v>109.353168605202</c:v>
                </c:pt>
                <c:pt idx="25931">
                  <c:v>109.352033064536</c:v>
                </c:pt>
                <c:pt idx="25932">
                  <c:v>109.351870165934</c:v>
                </c:pt>
                <c:pt idx="25933">
                  <c:v>109.351666001883</c:v>
                </c:pt>
                <c:pt idx="25934">
                  <c:v>109.350032165927</c:v>
                </c:pt>
                <c:pt idx="25935">
                  <c:v>109.349628748342</c:v>
                </c:pt>
                <c:pt idx="25936">
                  <c:v>109.34930574846901</c:v>
                </c:pt>
                <c:pt idx="25937">
                  <c:v>109.34825455528301</c:v>
                </c:pt>
                <c:pt idx="25938">
                  <c:v>109.347234923315</c:v>
                </c:pt>
                <c:pt idx="25939">
                  <c:v>109.346960687631</c:v>
                </c:pt>
                <c:pt idx="25940">
                  <c:v>109.346914081487</c:v>
                </c:pt>
                <c:pt idx="25941">
                  <c:v>109.346822373414</c:v>
                </c:pt>
                <c:pt idx="25942">
                  <c:v>109.346805426571</c:v>
                </c:pt>
                <c:pt idx="25943">
                  <c:v>109.34538659613099</c:v>
                </c:pt>
                <c:pt idx="25944">
                  <c:v>109.345138793963</c:v>
                </c:pt>
                <c:pt idx="25945">
                  <c:v>109.342334982746</c:v>
                </c:pt>
                <c:pt idx="25946">
                  <c:v>109.34022465378899</c:v>
                </c:pt>
                <c:pt idx="25947">
                  <c:v>109.33940754295401</c:v>
                </c:pt>
                <c:pt idx="25948">
                  <c:v>109.338826076411</c:v>
                </c:pt>
                <c:pt idx="25949">
                  <c:v>109.338443004119</c:v>
                </c:pt>
                <c:pt idx="25950">
                  <c:v>109.338421068237</c:v>
                </c:pt>
                <c:pt idx="25951">
                  <c:v>109.338300495013</c:v>
                </c:pt>
                <c:pt idx="25952">
                  <c:v>109.337319375169</c:v>
                </c:pt>
                <c:pt idx="25953">
                  <c:v>109.336805201</c:v>
                </c:pt>
                <c:pt idx="25954">
                  <c:v>109.336682553375</c:v>
                </c:pt>
                <c:pt idx="25955">
                  <c:v>109.33652658558501</c:v>
                </c:pt>
                <c:pt idx="25956">
                  <c:v>109.33646506108801</c:v>
                </c:pt>
                <c:pt idx="25957">
                  <c:v>109.334924694492</c:v>
                </c:pt>
                <c:pt idx="25958">
                  <c:v>109.33472443567</c:v>
                </c:pt>
                <c:pt idx="25959">
                  <c:v>109.334630105117</c:v>
                </c:pt>
                <c:pt idx="25960">
                  <c:v>109.33461980127301</c:v>
                </c:pt>
                <c:pt idx="25961">
                  <c:v>109.334348399429</c:v>
                </c:pt>
                <c:pt idx="25962">
                  <c:v>109.33396063155</c:v>
                </c:pt>
                <c:pt idx="25963">
                  <c:v>109.331499622699</c:v>
                </c:pt>
                <c:pt idx="25964">
                  <c:v>109.33084332860901</c:v>
                </c:pt>
                <c:pt idx="25965">
                  <c:v>109.330246466112</c:v>
                </c:pt>
                <c:pt idx="25966">
                  <c:v>109.33012480464799</c:v>
                </c:pt>
                <c:pt idx="25967">
                  <c:v>109.3289296124</c:v>
                </c:pt>
                <c:pt idx="25968">
                  <c:v>109.32866699637199</c:v>
                </c:pt>
                <c:pt idx="25969">
                  <c:v>109.328452306675</c:v>
                </c:pt>
                <c:pt idx="25970">
                  <c:v>109.32787637497201</c:v>
                </c:pt>
                <c:pt idx="25971">
                  <c:v>109.327375545219</c:v>
                </c:pt>
                <c:pt idx="25972">
                  <c:v>109.326040085762</c:v>
                </c:pt>
                <c:pt idx="25973">
                  <c:v>109.325886379263</c:v>
                </c:pt>
                <c:pt idx="25974">
                  <c:v>109.325499156582</c:v>
                </c:pt>
                <c:pt idx="25975">
                  <c:v>109.32469606383501</c:v>
                </c:pt>
                <c:pt idx="25976">
                  <c:v>109.324564569309</c:v>
                </c:pt>
                <c:pt idx="25977">
                  <c:v>109.324544787815</c:v>
                </c:pt>
                <c:pt idx="25978">
                  <c:v>109.32403857205399</c:v>
                </c:pt>
                <c:pt idx="25979">
                  <c:v>109.32336066644601</c:v>
                </c:pt>
                <c:pt idx="25980">
                  <c:v>109.322531991047</c:v>
                </c:pt>
                <c:pt idx="25981">
                  <c:v>109.32180429094301</c:v>
                </c:pt>
                <c:pt idx="25982">
                  <c:v>109.321354742658</c:v>
                </c:pt>
                <c:pt idx="25983">
                  <c:v>109.32131462600999</c:v>
                </c:pt>
                <c:pt idx="25984">
                  <c:v>109.321249710719</c:v>
                </c:pt>
                <c:pt idx="25985">
                  <c:v>109.320239111554</c:v>
                </c:pt>
                <c:pt idx="25986">
                  <c:v>109.31983451526099</c:v>
                </c:pt>
                <c:pt idx="25987">
                  <c:v>109.31974895741401</c:v>
                </c:pt>
                <c:pt idx="25988">
                  <c:v>109.319230999336</c:v>
                </c:pt>
                <c:pt idx="25989">
                  <c:v>109.31920551731299</c:v>
                </c:pt>
                <c:pt idx="25990">
                  <c:v>109.317559616113</c:v>
                </c:pt>
                <c:pt idx="25991">
                  <c:v>109.31667413957599</c:v>
                </c:pt>
                <c:pt idx="25992">
                  <c:v>109.316637793393</c:v>
                </c:pt>
                <c:pt idx="25993">
                  <c:v>109.31512098228499</c:v>
                </c:pt>
                <c:pt idx="25994">
                  <c:v>109.314775038674</c:v>
                </c:pt>
                <c:pt idx="25995">
                  <c:v>109.314521588857</c:v>
                </c:pt>
                <c:pt idx="25996">
                  <c:v>109.31432364398999</c:v>
                </c:pt>
                <c:pt idx="25997">
                  <c:v>109.314163296948</c:v>
                </c:pt>
                <c:pt idx="25998">
                  <c:v>109.313288078379</c:v>
                </c:pt>
                <c:pt idx="25999">
                  <c:v>109.31266768922001</c:v>
                </c:pt>
                <c:pt idx="26000">
                  <c:v>109.312568572713</c:v>
                </c:pt>
                <c:pt idx="26001">
                  <c:v>109.311566849093</c:v>
                </c:pt>
                <c:pt idx="26002">
                  <c:v>109.309950746075</c:v>
                </c:pt>
                <c:pt idx="26003">
                  <c:v>109.309411460818</c:v>
                </c:pt>
                <c:pt idx="26004">
                  <c:v>109.309006939182</c:v>
                </c:pt>
                <c:pt idx="26005">
                  <c:v>109.30670893798001</c:v>
                </c:pt>
                <c:pt idx="26006">
                  <c:v>109.30669681668699</c:v>
                </c:pt>
                <c:pt idx="26007">
                  <c:v>109.306411798922</c:v>
                </c:pt>
                <c:pt idx="26008">
                  <c:v>109.306146056028</c:v>
                </c:pt>
                <c:pt idx="26009">
                  <c:v>109.30579002006201</c:v>
                </c:pt>
                <c:pt idx="26010">
                  <c:v>109.304057334232</c:v>
                </c:pt>
                <c:pt idx="26011">
                  <c:v>109.30338331814301</c:v>
                </c:pt>
                <c:pt idx="26012">
                  <c:v>109.30163476982101</c:v>
                </c:pt>
                <c:pt idx="26013">
                  <c:v>109.300614112575</c:v>
                </c:pt>
                <c:pt idx="26014">
                  <c:v>109.30035489470799</c:v>
                </c:pt>
                <c:pt idx="26015">
                  <c:v>109.299065864789</c:v>
                </c:pt>
                <c:pt idx="26016">
                  <c:v>109.29859346044</c:v>
                </c:pt>
                <c:pt idx="26017">
                  <c:v>109.296662993173</c:v>
                </c:pt>
                <c:pt idx="26018">
                  <c:v>109.29468585354699</c:v>
                </c:pt>
                <c:pt idx="26019">
                  <c:v>109.29328150848301</c:v>
                </c:pt>
                <c:pt idx="26020">
                  <c:v>109.292189604341</c:v>
                </c:pt>
                <c:pt idx="26021">
                  <c:v>109.287491348472</c:v>
                </c:pt>
                <c:pt idx="26022">
                  <c:v>109.286673743953</c:v>
                </c:pt>
                <c:pt idx="26023">
                  <c:v>109.28200850609601</c:v>
                </c:pt>
                <c:pt idx="26024">
                  <c:v>109.278716207854</c:v>
                </c:pt>
                <c:pt idx="26025">
                  <c:v>109.257297026378</c:v>
                </c:pt>
                <c:pt idx="26026">
                  <c:v>109.25545148749499</c:v>
                </c:pt>
                <c:pt idx="26027">
                  <c:v>109.242005872842</c:v>
                </c:pt>
                <c:pt idx="26028">
                  <c:v>109.19384891595899</c:v>
                </c:pt>
                <c:pt idx="26029">
                  <c:v>109.158094919051</c:v>
                </c:pt>
                <c:pt idx="26030">
                  <c:v>109.153782761145</c:v>
                </c:pt>
                <c:pt idx="26031">
                  <c:v>109.153577882427</c:v>
                </c:pt>
                <c:pt idx="26032">
                  <c:v>109.153541045171</c:v>
                </c:pt>
                <c:pt idx="26033">
                  <c:v>109.153495463694</c:v>
                </c:pt>
                <c:pt idx="26034">
                  <c:v>109.15345621607401</c:v>
                </c:pt>
                <c:pt idx="26035">
                  <c:v>109.153329780826</c:v>
                </c:pt>
                <c:pt idx="26036">
                  <c:v>109.15331222283299</c:v>
                </c:pt>
                <c:pt idx="26037">
                  <c:v>109.15329879995799</c:v>
                </c:pt>
                <c:pt idx="26038">
                  <c:v>109.153277854039</c:v>
                </c:pt>
                <c:pt idx="26039">
                  <c:v>109.15326506125101</c:v>
                </c:pt>
                <c:pt idx="26040">
                  <c:v>109.153224939558</c:v>
                </c:pt>
                <c:pt idx="26041">
                  <c:v>109.153140575671</c:v>
                </c:pt>
                <c:pt idx="26042">
                  <c:v>109.153119601732</c:v>
                </c:pt>
                <c:pt idx="26043">
                  <c:v>109.153054006378</c:v>
                </c:pt>
                <c:pt idx="26044">
                  <c:v>109.152973013528</c:v>
                </c:pt>
                <c:pt idx="26045">
                  <c:v>109.15270363552899</c:v>
                </c:pt>
                <c:pt idx="26046">
                  <c:v>109.152621748717</c:v>
                </c:pt>
                <c:pt idx="26047">
                  <c:v>109.152605322273</c:v>
                </c:pt>
                <c:pt idx="26048">
                  <c:v>109.152539169866</c:v>
                </c:pt>
                <c:pt idx="26049">
                  <c:v>109.152505325448</c:v>
                </c:pt>
                <c:pt idx="26050">
                  <c:v>109.152483033734</c:v>
                </c:pt>
                <c:pt idx="26051">
                  <c:v>109.15244289479701</c:v>
                </c:pt>
                <c:pt idx="26052">
                  <c:v>109.151903706268</c:v>
                </c:pt>
                <c:pt idx="26053">
                  <c:v>109.15190206618399</c:v>
                </c:pt>
                <c:pt idx="26054">
                  <c:v>109.151586788435</c:v>
                </c:pt>
                <c:pt idx="26055">
                  <c:v>109.151390502878</c:v>
                </c:pt>
                <c:pt idx="26056">
                  <c:v>109.150776151833</c:v>
                </c:pt>
                <c:pt idx="26057">
                  <c:v>109.150766943093</c:v>
                </c:pt>
                <c:pt idx="26058">
                  <c:v>109.150224518382</c:v>
                </c:pt>
                <c:pt idx="26059">
                  <c:v>109.14971113738299</c:v>
                </c:pt>
                <c:pt idx="26060">
                  <c:v>109.14961793063399</c:v>
                </c:pt>
                <c:pt idx="26061">
                  <c:v>109.149354572711</c:v>
                </c:pt>
                <c:pt idx="26062">
                  <c:v>109.14932237998801</c:v>
                </c:pt>
                <c:pt idx="26063">
                  <c:v>109.14923500582501</c:v>
                </c:pt>
                <c:pt idx="26064">
                  <c:v>109.149214643542</c:v>
                </c:pt>
                <c:pt idx="26065">
                  <c:v>109.148374084644</c:v>
                </c:pt>
                <c:pt idx="26066">
                  <c:v>109.129848613129</c:v>
                </c:pt>
                <c:pt idx="26067">
                  <c:v>109.11341349461</c:v>
                </c:pt>
                <c:pt idx="26068">
                  <c:v>109.100483719141</c:v>
                </c:pt>
                <c:pt idx="26069">
                  <c:v>109.075611486531</c:v>
                </c:pt>
                <c:pt idx="26070">
                  <c:v>109.049218739697</c:v>
                </c:pt>
                <c:pt idx="26071">
                  <c:v>109.045142260662</c:v>
                </c:pt>
                <c:pt idx="26072">
                  <c:v>109.044988971301</c:v>
                </c:pt>
                <c:pt idx="26073">
                  <c:v>109.044670450263</c:v>
                </c:pt>
                <c:pt idx="26074">
                  <c:v>109.044641959589</c:v>
                </c:pt>
                <c:pt idx="26075">
                  <c:v>109.04452830350201</c:v>
                </c:pt>
                <c:pt idx="26076">
                  <c:v>109.036105917681</c:v>
                </c:pt>
                <c:pt idx="26077">
                  <c:v>109.036088459011</c:v>
                </c:pt>
                <c:pt idx="26078">
                  <c:v>109.035941942061</c:v>
                </c:pt>
                <c:pt idx="26079">
                  <c:v>109.035881785858</c:v>
                </c:pt>
                <c:pt idx="26080">
                  <c:v>109.035784305313</c:v>
                </c:pt>
                <c:pt idx="26081">
                  <c:v>109.035549082329</c:v>
                </c:pt>
                <c:pt idx="26082">
                  <c:v>109.035292317352</c:v>
                </c:pt>
                <c:pt idx="26083">
                  <c:v>109.03519177678</c:v>
                </c:pt>
                <c:pt idx="26084">
                  <c:v>109.035039429999</c:v>
                </c:pt>
                <c:pt idx="26085">
                  <c:v>109.03494218291399</c:v>
                </c:pt>
                <c:pt idx="26086">
                  <c:v>109.034812117973</c:v>
                </c:pt>
                <c:pt idx="26087">
                  <c:v>109.034676485651</c:v>
                </c:pt>
                <c:pt idx="26088">
                  <c:v>109.034634896733</c:v>
                </c:pt>
                <c:pt idx="26089">
                  <c:v>109.034529050317</c:v>
                </c:pt>
                <c:pt idx="26090">
                  <c:v>109.034443936485</c:v>
                </c:pt>
                <c:pt idx="26091">
                  <c:v>109.03443821779101</c:v>
                </c:pt>
                <c:pt idx="26092">
                  <c:v>109.03440388631</c:v>
                </c:pt>
                <c:pt idx="26093">
                  <c:v>109.034378802758</c:v>
                </c:pt>
                <c:pt idx="26094">
                  <c:v>109.034276787027</c:v>
                </c:pt>
                <c:pt idx="26095">
                  <c:v>109.034260128132</c:v>
                </c:pt>
                <c:pt idx="26096">
                  <c:v>109.034250632693</c:v>
                </c:pt>
                <c:pt idx="26097">
                  <c:v>109.03417263386901</c:v>
                </c:pt>
                <c:pt idx="26098">
                  <c:v>109.03407849233101</c:v>
                </c:pt>
                <c:pt idx="26099">
                  <c:v>109.03400699330101</c:v>
                </c:pt>
                <c:pt idx="26100">
                  <c:v>109.03395088575699</c:v>
                </c:pt>
                <c:pt idx="26101">
                  <c:v>109.033601831468</c:v>
                </c:pt>
                <c:pt idx="26102">
                  <c:v>109.033453118597</c:v>
                </c:pt>
                <c:pt idx="26103">
                  <c:v>109.033438813622</c:v>
                </c:pt>
                <c:pt idx="26104">
                  <c:v>109.03330232252399</c:v>
                </c:pt>
                <c:pt idx="26105">
                  <c:v>109.033235056924</c:v>
                </c:pt>
                <c:pt idx="26106">
                  <c:v>109.03314717284999</c:v>
                </c:pt>
                <c:pt idx="26107">
                  <c:v>109.032962692452</c:v>
                </c:pt>
                <c:pt idx="26108">
                  <c:v>109.03294277827899</c:v>
                </c:pt>
                <c:pt idx="26109">
                  <c:v>109.032894633675</c:v>
                </c:pt>
                <c:pt idx="26110">
                  <c:v>109.03287445677501</c:v>
                </c:pt>
                <c:pt idx="26111">
                  <c:v>109.03284294242</c:v>
                </c:pt>
                <c:pt idx="26112">
                  <c:v>109.032788510302</c:v>
                </c:pt>
                <c:pt idx="26113">
                  <c:v>109.032636914896</c:v>
                </c:pt>
                <c:pt idx="26114">
                  <c:v>109.032567545392</c:v>
                </c:pt>
                <c:pt idx="26115">
                  <c:v>109.032478241592</c:v>
                </c:pt>
                <c:pt idx="26116">
                  <c:v>109.032467595868</c:v>
                </c:pt>
                <c:pt idx="26117">
                  <c:v>109.03242826018</c:v>
                </c:pt>
                <c:pt idx="26118">
                  <c:v>109.03232878182401</c:v>
                </c:pt>
                <c:pt idx="26119">
                  <c:v>109.03231267091</c:v>
                </c:pt>
                <c:pt idx="26120">
                  <c:v>109.03226327970199</c:v>
                </c:pt>
                <c:pt idx="26121">
                  <c:v>109.03221335493799</c:v>
                </c:pt>
                <c:pt idx="26122">
                  <c:v>109.03219567577599</c:v>
                </c:pt>
                <c:pt idx="26123">
                  <c:v>109.03201257307001</c:v>
                </c:pt>
                <c:pt idx="26124">
                  <c:v>109.03149856683299</c:v>
                </c:pt>
                <c:pt idx="26125">
                  <c:v>109.03129443265701</c:v>
                </c:pt>
                <c:pt idx="26126">
                  <c:v>109.031005129454</c:v>
                </c:pt>
                <c:pt idx="26127">
                  <c:v>109.03084566689699</c:v>
                </c:pt>
                <c:pt idx="26128">
                  <c:v>109.030728345932</c:v>
                </c:pt>
                <c:pt idx="26129">
                  <c:v>109.03058534252099</c:v>
                </c:pt>
                <c:pt idx="26130">
                  <c:v>109.02848974688099</c:v>
                </c:pt>
                <c:pt idx="26131">
                  <c:v>109.02640773543</c:v>
                </c:pt>
                <c:pt idx="26132">
                  <c:v>109.025588409999</c:v>
                </c:pt>
                <c:pt idx="26133">
                  <c:v>109.024650194427</c:v>
                </c:pt>
                <c:pt idx="26134">
                  <c:v>109.024314445504</c:v>
                </c:pt>
                <c:pt idx="26135">
                  <c:v>109.02357622522</c:v>
                </c:pt>
                <c:pt idx="26136">
                  <c:v>109.019072836674</c:v>
                </c:pt>
                <c:pt idx="26137">
                  <c:v>109.018213959409</c:v>
                </c:pt>
                <c:pt idx="26138">
                  <c:v>109.01798089014</c:v>
                </c:pt>
                <c:pt idx="26139">
                  <c:v>109.01629776579399</c:v>
                </c:pt>
                <c:pt idx="26140">
                  <c:v>109.016031056568</c:v>
                </c:pt>
                <c:pt idx="26141">
                  <c:v>109.015689194161</c:v>
                </c:pt>
                <c:pt idx="26142">
                  <c:v>109.01564878884101</c:v>
                </c:pt>
                <c:pt idx="26143">
                  <c:v>109.015387121348</c:v>
                </c:pt>
                <c:pt idx="26144">
                  <c:v>109.015065921176</c:v>
                </c:pt>
                <c:pt idx="26145">
                  <c:v>109.014915140574</c:v>
                </c:pt>
                <c:pt idx="26146">
                  <c:v>109.01485461399599</c:v>
                </c:pt>
                <c:pt idx="26147">
                  <c:v>109.01480299545101</c:v>
                </c:pt>
                <c:pt idx="26148">
                  <c:v>109.014738586487</c:v>
                </c:pt>
                <c:pt idx="26149">
                  <c:v>109.01469793688401</c:v>
                </c:pt>
                <c:pt idx="26150">
                  <c:v>109.014533010875</c:v>
                </c:pt>
                <c:pt idx="26151">
                  <c:v>109.014492886368</c:v>
                </c:pt>
                <c:pt idx="26152">
                  <c:v>109.014357041976</c:v>
                </c:pt>
                <c:pt idx="26153">
                  <c:v>109.014331325912</c:v>
                </c:pt>
                <c:pt idx="26154">
                  <c:v>109.01431613478999</c:v>
                </c:pt>
                <c:pt idx="26155">
                  <c:v>109.014212455464</c:v>
                </c:pt>
                <c:pt idx="26156">
                  <c:v>109.01420391617</c:v>
                </c:pt>
                <c:pt idx="26157">
                  <c:v>109.01401480089</c:v>
                </c:pt>
                <c:pt idx="26158">
                  <c:v>109.013966092068</c:v>
                </c:pt>
                <c:pt idx="26159">
                  <c:v>109.013916657142</c:v>
                </c:pt>
                <c:pt idx="26160">
                  <c:v>109.013831033568</c:v>
                </c:pt>
                <c:pt idx="26161">
                  <c:v>109.01383045868801</c:v>
                </c:pt>
                <c:pt idx="26162">
                  <c:v>109.013714974164</c:v>
                </c:pt>
                <c:pt idx="26163">
                  <c:v>109.01361760209799</c:v>
                </c:pt>
                <c:pt idx="26164">
                  <c:v>109.01359128667301</c:v>
                </c:pt>
                <c:pt idx="26165">
                  <c:v>109.013538123674</c:v>
                </c:pt>
                <c:pt idx="26166">
                  <c:v>109.013525167739</c:v>
                </c:pt>
                <c:pt idx="26167">
                  <c:v>109.013405420808</c:v>
                </c:pt>
                <c:pt idx="26168">
                  <c:v>109.013328750665</c:v>
                </c:pt>
                <c:pt idx="26169">
                  <c:v>109.013297580125</c:v>
                </c:pt>
                <c:pt idx="26170">
                  <c:v>109.01322670056599</c:v>
                </c:pt>
                <c:pt idx="26171">
                  <c:v>109.01322034487301</c:v>
                </c:pt>
                <c:pt idx="26172">
                  <c:v>109.01317535090401</c:v>
                </c:pt>
                <c:pt idx="26173">
                  <c:v>109.013129386019</c:v>
                </c:pt>
                <c:pt idx="26174">
                  <c:v>109.013068933242</c:v>
                </c:pt>
                <c:pt idx="26175">
                  <c:v>109.01303289483999</c:v>
                </c:pt>
                <c:pt idx="26176">
                  <c:v>109.01297022486899</c:v>
                </c:pt>
                <c:pt idx="26177">
                  <c:v>109.01282623676001</c:v>
                </c:pt>
                <c:pt idx="26178">
                  <c:v>109.01246595055601</c:v>
                </c:pt>
                <c:pt idx="26179">
                  <c:v>109.0123090729</c:v>
                </c:pt>
                <c:pt idx="26180">
                  <c:v>109.01224035635001</c:v>
                </c:pt>
                <c:pt idx="26181">
                  <c:v>109.012106357451</c:v>
                </c:pt>
                <c:pt idx="26182">
                  <c:v>109.01198965558601</c:v>
                </c:pt>
                <c:pt idx="26183">
                  <c:v>109.011930063229</c:v>
                </c:pt>
                <c:pt idx="26184">
                  <c:v>109.01192808818701</c:v>
                </c:pt>
                <c:pt idx="26185">
                  <c:v>109.011907768209</c:v>
                </c:pt>
                <c:pt idx="26186">
                  <c:v>109.01177674996801</c:v>
                </c:pt>
                <c:pt idx="26187">
                  <c:v>109.01162323194001</c:v>
                </c:pt>
                <c:pt idx="26188">
                  <c:v>109.011590144344</c:v>
                </c:pt>
                <c:pt idx="26189">
                  <c:v>109.011402988822</c:v>
                </c:pt>
                <c:pt idx="26190">
                  <c:v>109.011382308428</c:v>
                </c:pt>
                <c:pt idx="26191">
                  <c:v>109.011297514649</c:v>
                </c:pt>
                <c:pt idx="26192">
                  <c:v>109.011239631734</c:v>
                </c:pt>
                <c:pt idx="26193">
                  <c:v>109.01121660391399</c:v>
                </c:pt>
                <c:pt idx="26194">
                  <c:v>109.011150347201</c:v>
                </c:pt>
                <c:pt idx="26195">
                  <c:v>109.011052012682</c:v>
                </c:pt>
                <c:pt idx="26196">
                  <c:v>109.010998111047</c:v>
                </c:pt>
                <c:pt idx="26197">
                  <c:v>109.01096043832401</c:v>
                </c:pt>
                <c:pt idx="26198">
                  <c:v>109.01083308474701</c:v>
                </c:pt>
                <c:pt idx="26199">
                  <c:v>109.01027267332201</c:v>
                </c:pt>
                <c:pt idx="26200">
                  <c:v>109.01013574447499</c:v>
                </c:pt>
                <c:pt idx="26201">
                  <c:v>109.00989881946001</c:v>
                </c:pt>
                <c:pt idx="26202">
                  <c:v>109.009822701665</c:v>
                </c:pt>
                <c:pt idx="26203">
                  <c:v>109.009585168539</c:v>
                </c:pt>
                <c:pt idx="26204">
                  <c:v>109.009436407401</c:v>
                </c:pt>
                <c:pt idx="26205">
                  <c:v>109.002969732607</c:v>
                </c:pt>
                <c:pt idx="26206">
                  <c:v>108.99632523282</c:v>
                </c:pt>
                <c:pt idx="26207">
                  <c:v>108.991433921846</c:v>
                </c:pt>
                <c:pt idx="26208">
                  <c:v>108.991397385384</c:v>
                </c:pt>
                <c:pt idx="26209">
                  <c:v>108.99081457498799</c:v>
                </c:pt>
                <c:pt idx="26210">
                  <c:v>108.99025874046001</c:v>
                </c:pt>
                <c:pt idx="26211">
                  <c:v>108.989935699463</c:v>
                </c:pt>
                <c:pt idx="26212">
                  <c:v>108.98498443991799</c:v>
                </c:pt>
                <c:pt idx="26213">
                  <c:v>108.98483439757899</c:v>
                </c:pt>
                <c:pt idx="26214">
                  <c:v>108.98412876774501</c:v>
                </c:pt>
                <c:pt idx="26215">
                  <c:v>108.982058726283</c:v>
                </c:pt>
                <c:pt idx="26216">
                  <c:v>108.96936620692099</c:v>
                </c:pt>
                <c:pt idx="26217">
                  <c:v>108.967161760473</c:v>
                </c:pt>
                <c:pt idx="26218">
                  <c:v>108.943158930896</c:v>
                </c:pt>
                <c:pt idx="26219">
                  <c:v>108.940564215325</c:v>
                </c:pt>
                <c:pt idx="26220">
                  <c:v>108.926160922741</c:v>
                </c:pt>
                <c:pt idx="26221">
                  <c:v>108.91406848794399</c:v>
                </c:pt>
                <c:pt idx="26222">
                  <c:v>108.911677243524</c:v>
                </c:pt>
                <c:pt idx="26223">
                  <c:v>108.907611494062</c:v>
                </c:pt>
                <c:pt idx="26224">
                  <c:v>108.905282688014</c:v>
                </c:pt>
                <c:pt idx="26225">
                  <c:v>108.89971453021199</c:v>
                </c:pt>
                <c:pt idx="26226">
                  <c:v>108.887982969942</c:v>
                </c:pt>
                <c:pt idx="26227">
                  <c:v>108.878538160353</c:v>
                </c:pt>
                <c:pt idx="26228">
                  <c:v>108.87853517620501</c:v>
                </c:pt>
                <c:pt idx="26229">
                  <c:v>108.878528147496</c:v>
                </c:pt>
                <c:pt idx="26230">
                  <c:v>108.878519442316</c:v>
                </c:pt>
                <c:pt idx="26231">
                  <c:v>108.878516903261</c:v>
                </c:pt>
                <c:pt idx="26232">
                  <c:v>108.877971570726</c:v>
                </c:pt>
                <c:pt idx="26233">
                  <c:v>108.87752209074699</c:v>
                </c:pt>
                <c:pt idx="26234">
                  <c:v>108.864296573907</c:v>
                </c:pt>
                <c:pt idx="26235">
                  <c:v>108.863287668482</c:v>
                </c:pt>
                <c:pt idx="26236">
                  <c:v>108.86220267921</c:v>
                </c:pt>
                <c:pt idx="26237">
                  <c:v>108.855531610268</c:v>
                </c:pt>
                <c:pt idx="26238">
                  <c:v>108.83976709031499</c:v>
                </c:pt>
                <c:pt idx="26239">
                  <c:v>108.83973327951099</c:v>
                </c:pt>
                <c:pt idx="26240">
                  <c:v>108.83970108310901</c:v>
                </c:pt>
                <c:pt idx="26241">
                  <c:v>108.839698129805</c:v>
                </c:pt>
                <c:pt idx="26242">
                  <c:v>108.83967630038001</c:v>
                </c:pt>
                <c:pt idx="26243">
                  <c:v>108.839570992658</c:v>
                </c:pt>
                <c:pt idx="26244">
                  <c:v>108.839540680998</c:v>
                </c:pt>
                <c:pt idx="26245">
                  <c:v>108.83953217799601</c:v>
                </c:pt>
                <c:pt idx="26246">
                  <c:v>108.83950753668999</c:v>
                </c:pt>
                <c:pt idx="26247">
                  <c:v>108.839505246862</c:v>
                </c:pt>
                <c:pt idx="26248">
                  <c:v>108.83949883505601</c:v>
                </c:pt>
                <c:pt idx="26249">
                  <c:v>108.83948779097</c:v>
                </c:pt>
                <c:pt idx="26250">
                  <c:v>108.839486276881</c:v>
                </c:pt>
                <c:pt idx="26251">
                  <c:v>108.83947651344501</c:v>
                </c:pt>
                <c:pt idx="26252">
                  <c:v>108.839461559348</c:v>
                </c:pt>
                <c:pt idx="26253">
                  <c:v>108.839460549034</c:v>
                </c:pt>
                <c:pt idx="26254">
                  <c:v>108.83945219154501</c:v>
                </c:pt>
                <c:pt idx="26255">
                  <c:v>108.839449859358</c:v>
                </c:pt>
                <c:pt idx="26256">
                  <c:v>108.839425645617</c:v>
                </c:pt>
                <c:pt idx="26257">
                  <c:v>108.83939328741999</c:v>
                </c:pt>
                <c:pt idx="26258">
                  <c:v>108.839337119052</c:v>
                </c:pt>
                <c:pt idx="26259">
                  <c:v>108.839330923891</c:v>
                </c:pt>
                <c:pt idx="26260">
                  <c:v>108.839328705344</c:v>
                </c:pt>
                <c:pt idx="26261">
                  <c:v>108.83931375275399</c:v>
                </c:pt>
                <c:pt idx="26262">
                  <c:v>108.839308591387</c:v>
                </c:pt>
                <c:pt idx="26263">
                  <c:v>108.839295679538</c:v>
                </c:pt>
                <c:pt idx="26264">
                  <c:v>108.839225848547</c:v>
                </c:pt>
                <c:pt idx="26265">
                  <c:v>108.839225297914</c:v>
                </c:pt>
                <c:pt idx="26266">
                  <c:v>108.839178544077</c:v>
                </c:pt>
                <c:pt idx="26267">
                  <c:v>108.839163355803</c:v>
                </c:pt>
                <c:pt idx="26268">
                  <c:v>108.839135951331</c:v>
                </c:pt>
                <c:pt idx="26269">
                  <c:v>108.839106630198</c:v>
                </c:pt>
                <c:pt idx="26270">
                  <c:v>108.83907583590801</c:v>
                </c:pt>
                <c:pt idx="26271">
                  <c:v>108.83900638360799</c:v>
                </c:pt>
                <c:pt idx="26272">
                  <c:v>108.839001445443</c:v>
                </c:pt>
                <c:pt idx="26273">
                  <c:v>108.838976486832</c:v>
                </c:pt>
                <c:pt idx="26274">
                  <c:v>108.83892814650901</c:v>
                </c:pt>
                <c:pt idx="26275">
                  <c:v>108.838926429051</c:v>
                </c:pt>
                <c:pt idx="26276">
                  <c:v>108.83889985377</c:v>
                </c:pt>
                <c:pt idx="26277">
                  <c:v>108.83881968668</c:v>
                </c:pt>
                <c:pt idx="26278">
                  <c:v>108.838800687526</c:v>
                </c:pt>
                <c:pt idx="26279">
                  <c:v>108.838798842432</c:v>
                </c:pt>
                <c:pt idx="26280">
                  <c:v>108.83867270741</c:v>
                </c:pt>
                <c:pt idx="26281">
                  <c:v>108.838653017075</c:v>
                </c:pt>
                <c:pt idx="26282">
                  <c:v>108.83862558915</c:v>
                </c:pt>
                <c:pt idx="26283">
                  <c:v>108.838600162208</c:v>
                </c:pt>
                <c:pt idx="26284">
                  <c:v>108.838599594664</c:v>
                </c:pt>
                <c:pt idx="26285">
                  <c:v>108.83858853878</c:v>
                </c:pt>
                <c:pt idx="26286">
                  <c:v>108.838580851055</c:v>
                </c:pt>
                <c:pt idx="26287">
                  <c:v>108.83857535456001</c:v>
                </c:pt>
                <c:pt idx="26288">
                  <c:v>108.83856683817601</c:v>
                </c:pt>
                <c:pt idx="26289">
                  <c:v>108.838543622304</c:v>
                </c:pt>
                <c:pt idx="26290">
                  <c:v>108.838527488553</c:v>
                </c:pt>
                <c:pt idx="26291">
                  <c:v>108.83852050697</c:v>
                </c:pt>
                <c:pt idx="26292">
                  <c:v>108.83849598494599</c:v>
                </c:pt>
                <c:pt idx="26293">
                  <c:v>108.83847295159801</c:v>
                </c:pt>
                <c:pt idx="26294">
                  <c:v>108.838443055898</c:v>
                </c:pt>
                <c:pt idx="26295">
                  <c:v>108.838442661153</c:v>
                </c:pt>
                <c:pt idx="26296">
                  <c:v>108.838407581449</c:v>
                </c:pt>
                <c:pt idx="26297">
                  <c:v>108.838407265726</c:v>
                </c:pt>
                <c:pt idx="26298">
                  <c:v>108.838394161812</c:v>
                </c:pt>
                <c:pt idx="26299">
                  <c:v>108.838392355789</c:v>
                </c:pt>
                <c:pt idx="26300">
                  <c:v>108.838390939845</c:v>
                </c:pt>
                <c:pt idx="26301">
                  <c:v>108.83837472571</c:v>
                </c:pt>
                <c:pt idx="26302">
                  <c:v>108.838355819368</c:v>
                </c:pt>
                <c:pt idx="26303">
                  <c:v>108.838328361865</c:v>
                </c:pt>
                <c:pt idx="26304">
                  <c:v>108.838288603675</c:v>
                </c:pt>
                <c:pt idx="26305">
                  <c:v>108.83826449643701</c:v>
                </c:pt>
                <c:pt idx="26306">
                  <c:v>108.838251775236</c:v>
                </c:pt>
                <c:pt idx="26307">
                  <c:v>108.838246936828</c:v>
                </c:pt>
                <c:pt idx="26308">
                  <c:v>108.838209422444</c:v>
                </c:pt>
                <c:pt idx="26309">
                  <c:v>108.83819052022299</c:v>
                </c:pt>
                <c:pt idx="26310">
                  <c:v>108.838189345163</c:v>
                </c:pt>
                <c:pt idx="26311">
                  <c:v>108.83818070765599</c:v>
                </c:pt>
                <c:pt idx="26312">
                  <c:v>108.838155076096</c:v>
                </c:pt>
                <c:pt idx="26313">
                  <c:v>108.838151842401</c:v>
                </c:pt>
                <c:pt idx="26314">
                  <c:v>108.838140114815</c:v>
                </c:pt>
                <c:pt idx="26315">
                  <c:v>108.838123447748</c:v>
                </c:pt>
                <c:pt idx="26316">
                  <c:v>108.838070178964</c:v>
                </c:pt>
                <c:pt idx="26317">
                  <c:v>108.838065636065</c:v>
                </c:pt>
                <c:pt idx="26318">
                  <c:v>108.838035213008</c:v>
                </c:pt>
                <c:pt idx="26319">
                  <c:v>108.83803153362</c:v>
                </c:pt>
                <c:pt idx="26320">
                  <c:v>108.838026326826</c:v>
                </c:pt>
                <c:pt idx="26321">
                  <c:v>108.838025106427</c:v>
                </c:pt>
                <c:pt idx="26322">
                  <c:v>108.838016096185</c:v>
                </c:pt>
                <c:pt idx="26323">
                  <c:v>108.838002044014</c:v>
                </c:pt>
                <c:pt idx="26324">
                  <c:v>108.83797249329299</c:v>
                </c:pt>
                <c:pt idx="26325">
                  <c:v>108.837967162814</c:v>
                </c:pt>
                <c:pt idx="26326">
                  <c:v>108.837965457095</c:v>
                </c:pt>
                <c:pt idx="26327">
                  <c:v>108.83789591450901</c:v>
                </c:pt>
                <c:pt idx="26328">
                  <c:v>108.83788192685</c:v>
                </c:pt>
                <c:pt idx="26329">
                  <c:v>108.83786436910199</c:v>
                </c:pt>
                <c:pt idx="26330">
                  <c:v>108.837861703901</c:v>
                </c:pt>
                <c:pt idx="26331">
                  <c:v>108.83785476154399</c:v>
                </c:pt>
                <c:pt idx="26332">
                  <c:v>108.83785202625501</c:v>
                </c:pt>
                <c:pt idx="26333">
                  <c:v>108.837846042674</c:v>
                </c:pt>
                <c:pt idx="26334">
                  <c:v>108.837812129843</c:v>
                </c:pt>
                <c:pt idx="26335">
                  <c:v>108.83781163392101</c:v>
                </c:pt>
                <c:pt idx="26336">
                  <c:v>108.83780970710301</c:v>
                </c:pt>
                <c:pt idx="26337">
                  <c:v>108.837770915032</c:v>
                </c:pt>
                <c:pt idx="26338">
                  <c:v>108.83776745516199</c:v>
                </c:pt>
                <c:pt idx="26339">
                  <c:v>108.837745683576</c:v>
                </c:pt>
                <c:pt idx="26340">
                  <c:v>108.83773053539799</c:v>
                </c:pt>
                <c:pt idx="26341">
                  <c:v>108.837682567643</c:v>
                </c:pt>
                <c:pt idx="26342">
                  <c:v>108.83763925216201</c:v>
                </c:pt>
                <c:pt idx="26343">
                  <c:v>108.83762676177101</c:v>
                </c:pt>
                <c:pt idx="26344">
                  <c:v>108.837606658753</c:v>
                </c:pt>
                <c:pt idx="26345">
                  <c:v>108.83756923820999</c:v>
                </c:pt>
                <c:pt idx="26346">
                  <c:v>108.83752888692</c:v>
                </c:pt>
                <c:pt idx="26347">
                  <c:v>108.83749892901101</c:v>
                </c:pt>
                <c:pt idx="26348">
                  <c:v>108.83749872278599</c:v>
                </c:pt>
                <c:pt idx="26349">
                  <c:v>108.837478638357</c:v>
                </c:pt>
                <c:pt idx="26350">
                  <c:v>108.83747564513401</c:v>
                </c:pt>
                <c:pt idx="26351">
                  <c:v>108.83746512463</c:v>
                </c:pt>
                <c:pt idx="26352">
                  <c:v>108.837464389373</c:v>
                </c:pt>
                <c:pt idx="26353">
                  <c:v>108.837444423725</c:v>
                </c:pt>
                <c:pt idx="26354">
                  <c:v>108.83741688987</c:v>
                </c:pt>
                <c:pt idx="26355">
                  <c:v>108.83737632265699</c:v>
                </c:pt>
                <c:pt idx="26356">
                  <c:v>108.83732867654</c:v>
                </c:pt>
                <c:pt idx="26357">
                  <c:v>108.83731502741099</c:v>
                </c:pt>
                <c:pt idx="26358">
                  <c:v>108.837308024103</c:v>
                </c:pt>
                <c:pt idx="26359">
                  <c:v>108.837285498819</c:v>
                </c:pt>
                <c:pt idx="26360">
                  <c:v>108.837283217606</c:v>
                </c:pt>
                <c:pt idx="26361">
                  <c:v>108.837280972385</c:v>
                </c:pt>
                <c:pt idx="26362">
                  <c:v>108.837267799842</c:v>
                </c:pt>
                <c:pt idx="26363">
                  <c:v>108.837261920125</c:v>
                </c:pt>
                <c:pt idx="26364">
                  <c:v>108.837250295667</c:v>
                </c:pt>
                <c:pt idx="26365">
                  <c:v>108.837241254204</c:v>
                </c:pt>
                <c:pt idx="26366">
                  <c:v>108.837227920684</c:v>
                </c:pt>
                <c:pt idx="26367">
                  <c:v>108.83718229665701</c:v>
                </c:pt>
                <c:pt idx="26368">
                  <c:v>108.83718018830901</c:v>
                </c:pt>
                <c:pt idx="26369">
                  <c:v>108.83716255602501</c:v>
                </c:pt>
                <c:pt idx="26370">
                  <c:v>108.83715030571101</c:v>
                </c:pt>
                <c:pt idx="26371">
                  <c:v>108.83714937291801</c:v>
                </c:pt>
                <c:pt idx="26372">
                  <c:v>108.837148585367</c:v>
                </c:pt>
                <c:pt idx="26373">
                  <c:v>108.837118388845</c:v>
                </c:pt>
                <c:pt idx="26374">
                  <c:v>108.83709845198101</c:v>
                </c:pt>
                <c:pt idx="26375">
                  <c:v>108.837055971765</c:v>
                </c:pt>
                <c:pt idx="26376">
                  <c:v>108.837024785171</c:v>
                </c:pt>
                <c:pt idx="26377">
                  <c:v>108.837008123948</c:v>
                </c:pt>
                <c:pt idx="26378">
                  <c:v>108.836999177349</c:v>
                </c:pt>
                <c:pt idx="26379">
                  <c:v>108.836988301655</c:v>
                </c:pt>
                <c:pt idx="26380">
                  <c:v>108.83693475909</c:v>
                </c:pt>
                <c:pt idx="26381">
                  <c:v>108.836900367886</c:v>
                </c:pt>
                <c:pt idx="26382">
                  <c:v>108.836896640997</c:v>
                </c:pt>
                <c:pt idx="26383">
                  <c:v>108.83689377042499</c:v>
                </c:pt>
                <c:pt idx="26384">
                  <c:v>108.836875031243</c:v>
                </c:pt>
                <c:pt idx="26385">
                  <c:v>108.836864141264</c:v>
                </c:pt>
                <c:pt idx="26386">
                  <c:v>108.83685308291</c:v>
                </c:pt>
                <c:pt idx="26387">
                  <c:v>108.836844764053</c:v>
                </c:pt>
                <c:pt idx="26388">
                  <c:v>108.836817158122</c:v>
                </c:pt>
                <c:pt idx="26389">
                  <c:v>108.836787179588</c:v>
                </c:pt>
                <c:pt idx="26390">
                  <c:v>108.83677826085599</c:v>
                </c:pt>
                <c:pt idx="26391">
                  <c:v>108.83675655203599</c:v>
                </c:pt>
                <c:pt idx="26392">
                  <c:v>108.836746391378</c:v>
                </c:pt>
                <c:pt idx="26393">
                  <c:v>108.83674573203</c:v>
                </c:pt>
                <c:pt idx="26394">
                  <c:v>108.83666869860799</c:v>
                </c:pt>
                <c:pt idx="26395">
                  <c:v>108.836610840831</c:v>
                </c:pt>
                <c:pt idx="26396">
                  <c:v>108.83640750631299</c:v>
                </c:pt>
                <c:pt idx="26397">
                  <c:v>108.83490458879599</c:v>
                </c:pt>
                <c:pt idx="26398">
                  <c:v>108.834894330475</c:v>
                </c:pt>
                <c:pt idx="26399">
                  <c:v>108.834495926179</c:v>
                </c:pt>
                <c:pt idx="26400">
                  <c:v>108.834319052918</c:v>
                </c:pt>
                <c:pt idx="26401">
                  <c:v>108.833061725286</c:v>
                </c:pt>
                <c:pt idx="26402">
                  <c:v>108.832766732512</c:v>
                </c:pt>
                <c:pt idx="26403">
                  <c:v>108.829193084259</c:v>
                </c:pt>
                <c:pt idx="26404">
                  <c:v>108.82885705635501</c:v>
                </c:pt>
                <c:pt idx="26405">
                  <c:v>108.828838490245</c:v>
                </c:pt>
                <c:pt idx="26406">
                  <c:v>108.828753516753</c:v>
                </c:pt>
                <c:pt idx="26407">
                  <c:v>108.82864335987099</c:v>
                </c:pt>
                <c:pt idx="26408">
                  <c:v>108.82848116860301</c:v>
                </c:pt>
                <c:pt idx="26409">
                  <c:v>108.828462900766</c:v>
                </c:pt>
                <c:pt idx="26410">
                  <c:v>108.828460301501</c:v>
                </c:pt>
                <c:pt idx="26411">
                  <c:v>108.828360802894</c:v>
                </c:pt>
                <c:pt idx="26412">
                  <c:v>108.828192443878</c:v>
                </c:pt>
                <c:pt idx="26413">
                  <c:v>108.827965541014</c:v>
                </c:pt>
                <c:pt idx="26414">
                  <c:v>108.827895794062</c:v>
                </c:pt>
                <c:pt idx="26415">
                  <c:v>108.827771729674</c:v>
                </c:pt>
                <c:pt idx="26416">
                  <c:v>108.827662915902</c:v>
                </c:pt>
                <c:pt idx="26417">
                  <c:v>108.82760296726801</c:v>
                </c:pt>
                <c:pt idx="26418">
                  <c:v>108.827587484457</c:v>
                </c:pt>
                <c:pt idx="26419">
                  <c:v>108.827491868405</c:v>
                </c:pt>
                <c:pt idx="26420">
                  <c:v>108.827447973133</c:v>
                </c:pt>
                <c:pt idx="26421">
                  <c:v>108.827447216284</c:v>
                </c:pt>
                <c:pt idx="26422">
                  <c:v>108.827382677812</c:v>
                </c:pt>
                <c:pt idx="26423">
                  <c:v>108.82727736813101</c:v>
                </c:pt>
                <c:pt idx="26424">
                  <c:v>108.827274843784</c:v>
                </c:pt>
                <c:pt idx="26425">
                  <c:v>108.827274711013</c:v>
                </c:pt>
                <c:pt idx="26426">
                  <c:v>108.82719562557401</c:v>
                </c:pt>
                <c:pt idx="26427">
                  <c:v>108.82718368872</c:v>
                </c:pt>
                <c:pt idx="26428">
                  <c:v>108.827177212314</c:v>
                </c:pt>
                <c:pt idx="26429">
                  <c:v>108.82714834327599</c:v>
                </c:pt>
                <c:pt idx="26430">
                  <c:v>108.827126448041</c:v>
                </c:pt>
                <c:pt idx="26431">
                  <c:v>108.827116462052</c:v>
                </c:pt>
                <c:pt idx="26432">
                  <c:v>108.82710825189</c:v>
                </c:pt>
                <c:pt idx="26433">
                  <c:v>108.826997450425</c:v>
                </c:pt>
                <c:pt idx="26434">
                  <c:v>108.826965885742</c:v>
                </c:pt>
                <c:pt idx="26435">
                  <c:v>108.826905137056</c:v>
                </c:pt>
                <c:pt idx="26436">
                  <c:v>108.826845582565</c:v>
                </c:pt>
                <c:pt idx="26437">
                  <c:v>108.826835067479</c:v>
                </c:pt>
                <c:pt idx="26438">
                  <c:v>108.82680716759801</c:v>
                </c:pt>
                <c:pt idx="26439">
                  <c:v>108.82673271167199</c:v>
                </c:pt>
                <c:pt idx="26440">
                  <c:v>108.826629465343</c:v>
                </c:pt>
                <c:pt idx="26441">
                  <c:v>108.826385411907</c:v>
                </c:pt>
                <c:pt idx="26442">
                  <c:v>108.826229371531</c:v>
                </c:pt>
                <c:pt idx="26443">
                  <c:v>108.82620769790999</c:v>
                </c:pt>
                <c:pt idx="26444">
                  <c:v>108.826071373242</c:v>
                </c:pt>
                <c:pt idx="26445">
                  <c:v>108.826026932991</c:v>
                </c:pt>
                <c:pt idx="26446">
                  <c:v>108.825951041209</c:v>
                </c:pt>
                <c:pt idx="26447">
                  <c:v>108.82582245816501</c:v>
                </c:pt>
                <c:pt idx="26448">
                  <c:v>108.825814713482</c:v>
                </c:pt>
                <c:pt idx="26449">
                  <c:v>108.825637029685</c:v>
                </c:pt>
                <c:pt idx="26450">
                  <c:v>108.825589006179</c:v>
                </c:pt>
                <c:pt idx="26451">
                  <c:v>108.82558535354801</c:v>
                </c:pt>
                <c:pt idx="26452">
                  <c:v>108.82557716608</c:v>
                </c:pt>
                <c:pt idx="26453">
                  <c:v>108.82550234884199</c:v>
                </c:pt>
                <c:pt idx="26454">
                  <c:v>108.825465155705</c:v>
                </c:pt>
                <c:pt idx="26455">
                  <c:v>108.82541209866299</c:v>
                </c:pt>
                <c:pt idx="26456">
                  <c:v>108.825372990272</c:v>
                </c:pt>
                <c:pt idx="26457">
                  <c:v>108.825327874406</c:v>
                </c:pt>
                <c:pt idx="26458">
                  <c:v>108.825252177004</c:v>
                </c:pt>
                <c:pt idx="26459">
                  <c:v>108.82515192464901</c:v>
                </c:pt>
                <c:pt idx="26460">
                  <c:v>108.82507822423899</c:v>
                </c:pt>
                <c:pt idx="26461">
                  <c:v>108.825030688521</c:v>
                </c:pt>
                <c:pt idx="26462">
                  <c:v>108.825002197882</c:v>
                </c:pt>
                <c:pt idx="26463">
                  <c:v>108.824964210037</c:v>
                </c:pt>
                <c:pt idx="26464">
                  <c:v>108.824922278599</c:v>
                </c:pt>
                <c:pt idx="26465">
                  <c:v>108.824914269987</c:v>
                </c:pt>
                <c:pt idx="26466">
                  <c:v>108.82484119921899</c:v>
                </c:pt>
                <c:pt idx="26467">
                  <c:v>108.82476647166099</c:v>
                </c:pt>
                <c:pt idx="26468">
                  <c:v>108.82406124529</c:v>
                </c:pt>
                <c:pt idx="26469">
                  <c:v>108.823890606175</c:v>
                </c:pt>
                <c:pt idx="26470">
                  <c:v>108.823618505376</c:v>
                </c:pt>
                <c:pt idx="26471">
                  <c:v>108.823472534487</c:v>
                </c:pt>
                <c:pt idx="26472">
                  <c:v>108.82335407154901</c:v>
                </c:pt>
                <c:pt idx="26473">
                  <c:v>108.823277312088</c:v>
                </c:pt>
                <c:pt idx="26474">
                  <c:v>108.819881537717</c:v>
                </c:pt>
                <c:pt idx="26475">
                  <c:v>108.81813027294901</c:v>
                </c:pt>
                <c:pt idx="26476">
                  <c:v>108.817034879934</c:v>
                </c:pt>
                <c:pt idx="26477">
                  <c:v>108.816518994109</c:v>
                </c:pt>
                <c:pt idx="26478">
                  <c:v>108.81647106717</c:v>
                </c:pt>
                <c:pt idx="26479">
                  <c:v>108.815885401418</c:v>
                </c:pt>
                <c:pt idx="26480">
                  <c:v>108.813090419807</c:v>
                </c:pt>
                <c:pt idx="26481">
                  <c:v>108.81299365203699</c:v>
                </c:pt>
                <c:pt idx="26482">
                  <c:v>108.81159459534</c:v>
                </c:pt>
                <c:pt idx="26483">
                  <c:v>108.81131559010301</c:v>
                </c:pt>
                <c:pt idx="26484">
                  <c:v>108.811155931979</c:v>
                </c:pt>
                <c:pt idx="26485">
                  <c:v>108.810504395574</c:v>
                </c:pt>
                <c:pt idx="26486">
                  <c:v>108.809796921787</c:v>
                </c:pt>
                <c:pt idx="26487">
                  <c:v>108.809713558136</c:v>
                </c:pt>
                <c:pt idx="26488">
                  <c:v>108.808869506025</c:v>
                </c:pt>
                <c:pt idx="26489">
                  <c:v>108.807951938141</c:v>
                </c:pt>
                <c:pt idx="26490">
                  <c:v>108.807823032287</c:v>
                </c:pt>
                <c:pt idx="26491">
                  <c:v>108.80771610540801</c:v>
                </c:pt>
                <c:pt idx="26492">
                  <c:v>108.807686217124</c:v>
                </c:pt>
                <c:pt idx="26493">
                  <c:v>108.80746595692101</c:v>
                </c:pt>
                <c:pt idx="26494">
                  <c:v>108.80740622083999</c:v>
                </c:pt>
                <c:pt idx="26495">
                  <c:v>108.807361634678</c:v>
                </c:pt>
                <c:pt idx="26496">
                  <c:v>108.80727291838301</c:v>
                </c:pt>
                <c:pt idx="26497">
                  <c:v>108.80725335530499</c:v>
                </c:pt>
                <c:pt idx="26498">
                  <c:v>108.807195363622</c:v>
                </c:pt>
                <c:pt idx="26499">
                  <c:v>108.807091957173</c:v>
                </c:pt>
                <c:pt idx="26500">
                  <c:v>108.807020514939</c:v>
                </c:pt>
                <c:pt idx="26501">
                  <c:v>108.806943584903</c:v>
                </c:pt>
                <c:pt idx="26502">
                  <c:v>108.806931293869</c:v>
                </c:pt>
                <c:pt idx="26503">
                  <c:v>108.806710380076</c:v>
                </c:pt>
                <c:pt idx="26504">
                  <c:v>108.806596549543</c:v>
                </c:pt>
                <c:pt idx="26505">
                  <c:v>108.806531411468</c:v>
                </c:pt>
                <c:pt idx="26506">
                  <c:v>108.806473534633</c:v>
                </c:pt>
                <c:pt idx="26507">
                  <c:v>108.806464084894</c:v>
                </c:pt>
                <c:pt idx="26508">
                  <c:v>108.806335026935</c:v>
                </c:pt>
                <c:pt idx="26509">
                  <c:v>108.80623806146799</c:v>
                </c:pt>
                <c:pt idx="26510">
                  <c:v>108.806236602243</c:v>
                </c:pt>
                <c:pt idx="26511">
                  <c:v>108.806179767823</c:v>
                </c:pt>
                <c:pt idx="26512">
                  <c:v>108.80616426945301</c:v>
                </c:pt>
                <c:pt idx="26513">
                  <c:v>108.806154019362</c:v>
                </c:pt>
                <c:pt idx="26514">
                  <c:v>108.80612053055199</c:v>
                </c:pt>
                <c:pt idx="26515">
                  <c:v>108.80605524656301</c:v>
                </c:pt>
                <c:pt idx="26516">
                  <c:v>108.80600392813599</c:v>
                </c:pt>
                <c:pt idx="26517">
                  <c:v>108.805957491342</c:v>
                </c:pt>
                <c:pt idx="26518">
                  <c:v>108.80594658748799</c:v>
                </c:pt>
                <c:pt idx="26519">
                  <c:v>108.80593067934301</c:v>
                </c:pt>
                <c:pt idx="26520">
                  <c:v>108.805827510909</c:v>
                </c:pt>
                <c:pt idx="26521">
                  <c:v>108.80578638849001</c:v>
                </c:pt>
                <c:pt idx="26522">
                  <c:v>108.80578398261299</c:v>
                </c:pt>
                <c:pt idx="26523">
                  <c:v>108.805759967672</c:v>
                </c:pt>
                <c:pt idx="26524">
                  <c:v>108.805748711962</c:v>
                </c:pt>
                <c:pt idx="26525">
                  <c:v>108.805693382482</c:v>
                </c:pt>
                <c:pt idx="26526">
                  <c:v>108.805690311015</c:v>
                </c:pt>
                <c:pt idx="26527">
                  <c:v>108.805677036356</c:v>
                </c:pt>
                <c:pt idx="26528">
                  <c:v>108.805625181753</c:v>
                </c:pt>
                <c:pt idx="26529">
                  <c:v>108.805533512146</c:v>
                </c:pt>
                <c:pt idx="26530">
                  <c:v>108.805265338859</c:v>
                </c:pt>
                <c:pt idx="26531">
                  <c:v>108.805186693696</c:v>
                </c:pt>
                <c:pt idx="26532">
                  <c:v>108.805106317472</c:v>
                </c:pt>
                <c:pt idx="26533">
                  <c:v>108.80504591760899</c:v>
                </c:pt>
                <c:pt idx="26534">
                  <c:v>108.80503439068001</c:v>
                </c:pt>
                <c:pt idx="26535">
                  <c:v>108.80496721630399</c:v>
                </c:pt>
                <c:pt idx="26536">
                  <c:v>108.804895992372</c:v>
                </c:pt>
                <c:pt idx="26537">
                  <c:v>108.804850662699</c:v>
                </c:pt>
                <c:pt idx="26538">
                  <c:v>108.804741428642</c:v>
                </c:pt>
                <c:pt idx="26539">
                  <c:v>108.80470058014799</c:v>
                </c:pt>
                <c:pt idx="26540">
                  <c:v>108.804659919522</c:v>
                </c:pt>
                <c:pt idx="26541">
                  <c:v>108.804603243914</c:v>
                </c:pt>
                <c:pt idx="26542">
                  <c:v>108.804582234874</c:v>
                </c:pt>
                <c:pt idx="26543">
                  <c:v>108.804336620074</c:v>
                </c:pt>
                <c:pt idx="26544">
                  <c:v>108.804311559577</c:v>
                </c:pt>
                <c:pt idx="26545">
                  <c:v>108.804209326565</c:v>
                </c:pt>
                <c:pt idx="26546">
                  <c:v>108.80413756404</c:v>
                </c:pt>
                <c:pt idx="26547">
                  <c:v>108.804117286243</c:v>
                </c:pt>
                <c:pt idx="26548">
                  <c:v>108.804020538316</c:v>
                </c:pt>
                <c:pt idx="26549">
                  <c:v>108.803988838631</c:v>
                </c:pt>
                <c:pt idx="26550">
                  <c:v>108.803899299064</c:v>
                </c:pt>
                <c:pt idx="26551">
                  <c:v>108.803864358143</c:v>
                </c:pt>
                <c:pt idx="26552">
                  <c:v>108.803838098155</c:v>
                </c:pt>
                <c:pt idx="26553">
                  <c:v>108.803832998543</c:v>
                </c:pt>
                <c:pt idx="26554">
                  <c:v>108.80376579467899</c:v>
                </c:pt>
                <c:pt idx="26555">
                  <c:v>108.80372235067701</c:v>
                </c:pt>
                <c:pt idx="26556">
                  <c:v>108.80369956040001</c:v>
                </c:pt>
                <c:pt idx="26557">
                  <c:v>108.80361851585</c:v>
                </c:pt>
                <c:pt idx="26558">
                  <c:v>108.802902397011</c:v>
                </c:pt>
                <c:pt idx="26559">
                  <c:v>108.80259592405901</c:v>
                </c:pt>
                <c:pt idx="26560">
                  <c:v>108.802553602872</c:v>
                </c:pt>
                <c:pt idx="26561">
                  <c:v>108.802485503147</c:v>
                </c:pt>
                <c:pt idx="26562">
                  <c:v>108.80228717413701</c:v>
                </c:pt>
                <c:pt idx="26563">
                  <c:v>108.80215691551101</c:v>
                </c:pt>
                <c:pt idx="26564">
                  <c:v>108.800707981698</c:v>
                </c:pt>
                <c:pt idx="26565">
                  <c:v>108.80050055472699</c:v>
                </c:pt>
                <c:pt idx="26566">
                  <c:v>108.798842708156</c:v>
                </c:pt>
                <c:pt idx="26567">
                  <c:v>108.79703316217901</c:v>
                </c:pt>
                <c:pt idx="26568">
                  <c:v>108.796950102889</c:v>
                </c:pt>
                <c:pt idx="26569">
                  <c:v>108.79656303542301</c:v>
                </c:pt>
                <c:pt idx="26570">
                  <c:v>108.796373153575</c:v>
                </c:pt>
                <c:pt idx="26571">
                  <c:v>108.794944609076</c:v>
                </c:pt>
                <c:pt idx="26572">
                  <c:v>108.79437751783399</c:v>
                </c:pt>
                <c:pt idx="26573">
                  <c:v>108.794221860205</c:v>
                </c:pt>
                <c:pt idx="26574">
                  <c:v>108.792735489232</c:v>
                </c:pt>
                <c:pt idx="26575">
                  <c:v>108.791520503594</c:v>
                </c:pt>
                <c:pt idx="26576">
                  <c:v>108.791292158353</c:v>
                </c:pt>
                <c:pt idx="26577">
                  <c:v>108.790353942217</c:v>
                </c:pt>
                <c:pt idx="26578">
                  <c:v>108.79004503479599</c:v>
                </c:pt>
                <c:pt idx="26579">
                  <c:v>108.789718781327</c:v>
                </c:pt>
                <c:pt idx="26580">
                  <c:v>108.788999727269</c:v>
                </c:pt>
                <c:pt idx="26581">
                  <c:v>108.78763186669001</c:v>
                </c:pt>
                <c:pt idx="26582">
                  <c:v>108.786095900246</c:v>
                </c:pt>
                <c:pt idx="26583">
                  <c:v>108.78553277507901</c:v>
                </c:pt>
                <c:pt idx="26584">
                  <c:v>108.784622186181</c:v>
                </c:pt>
                <c:pt idx="26585">
                  <c:v>108.784603084788</c:v>
                </c:pt>
                <c:pt idx="26586">
                  <c:v>108.784212497138</c:v>
                </c:pt>
                <c:pt idx="26587">
                  <c:v>108.78377002984701</c:v>
                </c:pt>
                <c:pt idx="26588">
                  <c:v>108.783491931057</c:v>
                </c:pt>
                <c:pt idx="26589">
                  <c:v>108.78332700327201</c:v>
                </c:pt>
                <c:pt idx="26590">
                  <c:v>108.78255391892399</c:v>
                </c:pt>
                <c:pt idx="26591">
                  <c:v>108.78244411195899</c:v>
                </c:pt>
                <c:pt idx="26592">
                  <c:v>108.782433994662</c:v>
                </c:pt>
                <c:pt idx="26593">
                  <c:v>108.78220272402299</c:v>
                </c:pt>
                <c:pt idx="26594">
                  <c:v>108.781833977574</c:v>
                </c:pt>
                <c:pt idx="26595">
                  <c:v>108.780363210324</c:v>
                </c:pt>
                <c:pt idx="26596">
                  <c:v>108.779552993987</c:v>
                </c:pt>
                <c:pt idx="26597">
                  <c:v>108.77929344127401</c:v>
                </c:pt>
                <c:pt idx="26598">
                  <c:v>108.779139368757</c:v>
                </c:pt>
                <c:pt idx="26599">
                  <c:v>108.778834671928</c:v>
                </c:pt>
                <c:pt idx="26600">
                  <c:v>108.77786759345</c:v>
                </c:pt>
                <c:pt idx="26601">
                  <c:v>108.776181677658</c:v>
                </c:pt>
                <c:pt idx="26602">
                  <c:v>108.775916209762</c:v>
                </c:pt>
                <c:pt idx="26603">
                  <c:v>108.775781663036</c:v>
                </c:pt>
                <c:pt idx="26604">
                  <c:v>108.7753916268</c:v>
                </c:pt>
                <c:pt idx="26605">
                  <c:v>108.774831865289</c:v>
                </c:pt>
                <c:pt idx="26606">
                  <c:v>108.77391955846601</c:v>
                </c:pt>
                <c:pt idx="26607">
                  <c:v>108.772202739847</c:v>
                </c:pt>
                <c:pt idx="26608">
                  <c:v>108.77110341688601</c:v>
                </c:pt>
                <c:pt idx="26609">
                  <c:v>108.769679556574</c:v>
                </c:pt>
                <c:pt idx="26610">
                  <c:v>108.769042272127</c:v>
                </c:pt>
                <c:pt idx="26611">
                  <c:v>108.767236458881</c:v>
                </c:pt>
                <c:pt idx="26612">
                  <c:v>108.763461301631</c:v>
                </c:pt>
                <c:pt idx="26613">
                  <c:v>108.76236313836</c:v>
                </c:pt>
                <c:pt idx="26614">
                  <c:v>108.76159179853001</c:v>
                </c:pt>
                <c:pt idx="26615">
                  <c:v>108.760739822345</c:v>
                </c:pt>
                <c:pt idx="26616">
                  <c:v>108.759889883776</c:v>
                </c:pt>
                <c:pt idx="26617">
                  <c:v>108.75805783085301</c:v>
                </c:pt>
                <c:pt idx="26618">
                  <c:v>108.752231124887</c:v>
                </c:pt>
                <c:pt idx="26619">
                  <c:v>108.75165626368501</c:v>
                </c:pt>
                <c:pt idx="26620">
                  <c:v>108.750122467548</c:v>
                </c:pt>
                <c:pt idx="26621">
                  <c:v>108.749881810377</c:v>
                </c:pt>
                <c:pt idx="26622">
                  <c:v>108.749590135158</c:v>
                </c:pt>
                <c:pt idx="26623">
                  <c:v>108.746530496215</c:v>
                </c:pt>
                <c:pt idx="26624">
                  <c:v>108.745285305827</c:v>
                </c:pt>
                <c:pt idx="26625">
                  <c:v>108.74458719046601</c:v>
                </c:pt>
                <c:pt idx="26626">
                  <c:v>108.743900690391</c:v>
                </c:pt>
                <c:pt idx="26627">
                  <c:v>108.743764560061</c:v>
                </c:pt>
                <c:pt idx="26628">
                  <c:v>108.74369090424101</c:v>
                </c:pt>
                <c:pt idx="26629">
                  <c:v>108.74347508734</c:v>
                </c:pt>
                <c:pt idx="26630">
                  <c:v>108.74194930771201</c:v>
                </c:pt>
                <c:pt idx="26631">
                  <c:v>108.739840556532</c:v>
                </c:pt>
                <c:pt idx="26632">
                  <c:v>108.73965987198901</c:v>
                </c:pt>
                <c:pt idx="26633">
                  <c:v>108.73928047358901</c:v>
                </c:pt>
                <c:pt idx="26634">
                  <c:v>108.737361081232</c:v>
                </c:pt>
                <c:pt idx="26635">
                  <c:v>108.736461517263</c:v>
                </c:pt>
                <c:pt idx="26636">
                  <c:v>108.734510005302</c:v>
                </c:pt>
                <c:pt idx="26637">
                  <c:v>108.734316756422</c:v>
                </c:pt>
                <c:pt idx="26638">
                  <c:v>108.734007023902</c:v>
                </c:pt>
                <c:pt idx="26639">
                  <c:v>108.73272660311299</c:v>
                </c:pt>
                <c:pt idx="26640">
                  <c:v>108.731895277457</c:v>
                </c:pt>
                <c:pt idx="26641">
                  <c:v>108.73178696070801</c:v>
                </c:pt>
                <c:pt idx="26642">
                  <c:v>108.730856222081</c:v>
                </c:pt>
                <c:pt idx="26643">
                  <c:v>108.730739363393</c:v>
                </c:pt>
                <c:pt idx="26644">
                  <c:v>108.730604012756</c:v>
                </c:pt>
                <c:pt idx="26645">
                  <c:v>108.73060230055</c:v>
                </c:pt>
                <c:pt idx="26646">
                  <c:v>108.730075121246</c:v>
                </c:pt>
                <c:pt idx="26647">
                  <c:v>108.728771682794</c:v>
                </c:pt>
                <c:pt idx="26648">
                  <c:v>108.72606184338299</c:v>
                </c:pt>
                <c:pt idx="26649">
                  <c:v>108.725288120865</c:v>
                </c:pt>
                <c:pt idx="26650">
                  <c:v>108.72489340519699</c:v>
                </c:pt>
                <c:pt idx="26651">
                  <c:v>108.72262756238</c:v>
                </c:pt>
                <c:pt idx="26652">
                  <c:v>108.72124919876801</c:v>
                </c:pt>
                <c:pt idx="26653">
                  <c:v>108.72047577625401</c:v>
                </c:pt>
                <c:pt idx="26654">
                  <c:v>108.71883891014301</c:v>
                </c:pt>
                <c:pt idx="26655">
                  <c:v>108.718707436762</c:v>
                </c:pt>
                <c:pt idx="26656">
                  <c:v>108.71724157498799</c:v>
                </c:pt>
                <c:pt idx="26657">
                  <c:v>108.717222486075</c:v>
                </c:pt>
                <c:pt idx="26658">
                  <c:v>108.717080892122</c:v>
                </c:pt>
                <c:pt idx="26659">
                  <c:v>108.716775257927</c:v>
                </c:pt>
                <c:pt idx="26660">
                  <c:v>108.716508021138</c:v>
                </c:pt>
                <c:pt idx="26661">
                  <c:v>108.71534915559801</c:v>
                </c:pt>
                <c:pt idx="26662">
                  <c:v>108.71531676039299</c:v>
                </c:pt>
                <c:pt idx="26663">
                  <c:v>108.714441584418</c:v>
                </c:pt>
                <c:pt idx="26664">
                  <c:v>108.712888394242</c:v>
                </c:pt>
                <c:pt idx="26665">
                  <c:v>108.71117641244</c:v>
                </c:pt>
                <c:pt idx="26666">
                  <c:v>108.71117257081799</c:v>
                </c:pt>
                <c:pt idx="26667">
                  <c:v>108.70917605352</c:v>
                </c:pt>
                <c:pt idx="26668">
                  <c:v>108.708803777263</c:v>
                </c:pt>
                <c:pt idx="26669">
                  <c:v>108.708638489964</c:v>
                </c:pt>
                <c:pt idx="26670">
                  <c:v>108.70845299509401</c:v>
                </c:pt>
                <c:pt idx="26671">
                  <c:v>108.708445915065</c:v>
                </c:pt>
                <c:pt idx="26672">
                  <c:v>108.708206339049</c:v>
                </c:pt>
                <c:pt idx="26673">
                  <c:v>108.70815757029</c:v>
                </c:pt>
                <c:pt idx="26674">
                  <c:v>108.705627613506</c:v>
                </c:pt>
                <c:pt idx="26675">
                  <c:v>108.70505441340801</c:v>
                </c:pt>
                <c:pt idx="26676">
                  <c:v>108.70378249019301</c:v>
                </c:pt>
                <c:pt idx="26677">
                  <c:v>108.70250090674401</c:v>
                </c:pt>
                <c:pt idx="26678">
                  <c:v>108.70016710997901</c:v>
                </c:pt>
                <c:pt idx="26679">
                  <c:v>108.698925107829</c:v>
                </c:pt>
                <c:pt idx="26680">
                  <c:v>108.698271427731</c:v>
                </c:pt>
                <c:pt idx="26681">
                  <c:v>108.697453096006</c:v>
                </c:pt>
                <c:pt idx="26682">
                  <c:v>108.697370331825</c:v>
                </c:pt>
                <c:pt idx="26683">
                  <c:v>108.69660183836601</c:v>
                </c:pt>
                <c:pt idx="26684">
                  <c:v>108.694225607129</c:v>
                </c:pt>
                <c:pt idx="26685">
                  <c:v>108.69251756106</c:v>
                </c:pt>
                <c:pt idx="26686">
                  <c:v>108.692445970961</c:v>
                </c:pt>
                <c:pt idx="26687">
                  <c:v>108.69237975434</c:v>
                </c:pt>
                <c:pt idx="26688">
                  <c:v>108.691067527361</c:v>
                </c:pt>
                <c:pt idx="26689">
                  <c:v>108.689272977237</c:v>
                </c:pt>
                <c:pt idx="26690">
                  <c:v>108.68638737902199</c:v>
                </c:pt>
                <c:pt idx="26691">
                  <c:v>108.684025679204</c:v>
                </c:pt>
                <c:pt idx="26692">
                  <c:v>108.680338405055</c:v>
                </c:pt>
                <c:pt idx="26693">
                  <c:v>108.678661951623</c:v>
                </c:pt>
                <c:pt idx="26694">
                  <c:v>108.678133298823</c:v>
                </c:pt>
                <c:pt idx="26695">
                  <c:v>108.678012757593</c:v>
                </c:pt>
                <c:pt idx="26696">
                  <c:v>108.678009625805</c:v>
                </c:pt>
                <c:pt idx="26697">
                  <c:v>108.67627940056001</c:v>
                </c:pt>
                <c:pt idx="26698">
                  <c:v>108.674106545546</c:v>
                </c:pt>
                <c:pt idx="26699">
                  <c:v>108.673767531556</c:v>
                </c:pt>
                <c:pt idx="26700">
                  <c:v>108.673668887945</c:v>
                </c:pt>
                <c:pt idx="26701">
                  <c:v>108.673488421112</c:v>
                </c:pt>
                <c:pt idx="26702">
                  <c:v>108.673255133024</c:v>
                </c:pt>
                <c:pt idx="26703">
                  <c:v>108.673188508957</c:v>
                </c:pt>
                <c:pt idx="26704">
                  <c:v>108.671562281402</c:v>
                </c:pt>
                <c:pt idx="26705">
                  <c:v>108.67121236119399</c:v>
                </c:pt>
                <c:pt idx="26706">
                  <c:v>108.67121236119399</c:v>
                </c:pt>
                <c:pt idx="26707">
                  <c:v>108.67121236119399</c:v>
                </c:pt>
                <c:pt idx="26708">
                  <c:v>108.67121236119399</c:v>
                </c:pt>
                <c:pt idx="26709">
                  <c:v>108.67121236119399</c:v>
                </c:pt>
                <c:pt idx="26710">
                  <c:v>108.670891966901</c:v>
                </c:pt>
                <c:pt idx="26711">
                  <c:v>108.66941100516701</c:v>
                </c:pt>
                <c:pt idx="26712">
                  <c:v>108.667623622816</c:v>
                </c:pt>
                <c:pt idx="26713">
                  <c:v>108.667169344115</c:v>
                </c:pt>
                <c:pt idx="26714">
                  <c:v>108.666477307943</c:v>
                </c:pt>
                <c:pt idx="26715">
                  <c:v>108.666028169323</c:v>
                </c:pt>
                <c:pt idx="26716">
                  <c:v>108.66543519808999</c:v>
                </c:pt>
                <c:pt idx="26717">
                  <c:v>108.663730529061</c:v>
                </c:pt>
                <c:pt idx="26718">
                  <c:v>108.659960038018</c:v>
                </c:pt>
                <c:pt idx="26719">
                  <c:v>108.659527440628</c:v>
                </c:pt>
                <c:pt idx="26720">
                  <c:v>108.659174655746</c:v>
                </c:pt>
                <c:pt idx="26721">
                  <c:v>108.658143040526</c:v>
                </c:pt>
                <c:pt idx="26722">
                  <c:v>108.65665723478</c:v>
                </c:pt>
                <c:pt idx="26723">
                  <c:v>108.656587294524</c:v>
                </c:pt>
                <c:pt idx="26724">
                  <c:v>108.655438342482</c:v>
                </c:pt>
                <c:pt idx="26725">
                  <c:v>108.654592773668</c:v>
                </c:pt>
                <c:pt idx="26726">
                  <c:v>108.65448197073</c:v>
                </c:pt>
                <c:pt idx="26727">
                  <c:v>108.654216033445</c:v>
                </c:pt>
                <c:pt idx="26728">
                  <c:v>108.650444385879</c:v>
                </c:pt>
                <c:pt idx="26729">
                  <c:v>108.650428812577</c:v>
                </c:pt>
                <c:pt idx="26730">
                  <c:v>108.650132260733</c:v>
                </c:pt>
                <c:pt idx="26731">
                  <c:v>108.64997329371499</c:v>
                </c:pt>
                <c:pt idx="26732">
                  <c:v>108.64833428501601</c:v>
                </c:pt>
                <c:pt idx="26733">
                  <c:v>108.64812619732599</c:v>
                </c:pt>
                <c:pt idx="26734">
                  <c:v>108.648103367933</c:v>
                </c:pt>
                <c:pt idx="26735">
                  <c:v>108.646572115103</c:v>
                </c:pt>
                <c:pt idx="26736">
                  <c:v>108.644370896048</c:v>
                </c:pt>
                <c:pt idx="26737">
                  <c:v>108.642915785784</c:v>
                </c:pt>
                <c:pt idx="26738">
                  <c:v>108.642915785784</c:v>
                </c:pt>
                <c:pt idx="26739">
                  <c:v>108.641243391891</c:v>
                </c:pt>
                <c:pt idx="26740">
                  <c:v>108.641001720554</c:v>
                </c:pt>
                <c:pt idx="26741">
                  <c:v>108.63748637938301</c:v>
                </c:pt>
                <c:pt idx="26742">
                  <c:v>108.637431377851</c:v>
                </c:pt>
                <c:pt idx="26743">
                  <c:v>108.636271253893</c:v>
                </c:pt>
                <c:pt idx="26744">
                  <c:v>108.635999181041</c:v>
                </c:pt>
                <c:pt idx="26745">
                  <c:v>108.634302886299</c:v>
                </c:pt>
                <c:pt idx="26746">
                  <c:v>108.633977669966</c:v>
                </c:pt>
                <c:pt idx="26747">
                  <c:v>108.632423799706</c:v>
                </c:pt>
                <c:pt idx="26748">
                  <c:v>108.63240336131101</c:v>
                </c:pt>
                <c:pt idx="26749">
                  <c:v>108.632390063654</c:v>
                </c:pt>
                <c:pt idx="26750">
                  <c:v>108.632341401373</c:v>
                </c:pt>
                <c:pt idx="26751">
                  <c:v>108.63228576025701</c:v>
                </c:pt>
                <c:pt idx="26752">
                  <c:v>108.632260905332</c:v>
                </c:pt>
                <c:pt idx="26753">
                  <c:v>108.632252118298</c:v>
                </c:pt>
                <c:pt idx="26754">
                  <c:v>108.63222542007399</c:v>
                </c:pt>
                <c:pt idx="26755">
                  <c:v>108.63221979165</c:v>
                </c:pt>
                <c:pt idx="26756">
                  <c:v>108.632213686049</c:v>
                </c:pt>
                <c:pt idx="26757">
                  <c:v>108.632208423934</c:v>
                </c:pt>
                <c:pt idx="26758">
                  <c:v>108.632207619749</c:v>
                </c:pt>
                <c:pt idx="26759">
                  <c:v>108.632189153962</c:v>
                </c:pt>
                <c:pt idx="26760">
                  <c:v>108.632183547606</c:v>
                </c:pt>
                <c:pt idx="26761">
                  <c:v>108.63217782246799</c:v>
                </c:pt>
                <c:pt idx="26762">
                  <c:v>108.63217622963199</c:v>
                </c:pt>
                <c:pt idx="26763">
                  <c:v>108.63216031720501</c:v>
                </c:pt>
                <c:pt idx="26764">
                  <c:v>108.63215103856901</c:v>
                </c:pt>
                <c:pt idx="26765">
                  <c:v>108.632143478812</c:v>
                </c:pt>
                <c:pt idx="26766">
                  <c:v>108.632120224904</c:v>
                </c:pt>
                <c:pt idx="26767">
                  <c:v>108.63210632708901</c:v>
                </c:pt>
                <c:pt idx="26768">
                  <c:v>108.632106190169</c:v>
                </c:pt>
                <c:pt idx="26769">
                  <c:v>108.632048348629</c:v>
                </c:pt>
                <c:pt idx="26770">
                  <c:v>108.632018602237</c:v>
                </c:pt>
                <c:pt idx="26771">
                  <c:v>108.63200878505199</c:v>
                </c:pt>
                <c:pt idx="26772">
                  <c:v>108.632000915407</c:v>
                </c:pt>
                <c:pt idx="26773">
                  <c:v>108.631997737774</c:v>
                </c:pt>
                <c:pt idx="26774">
                  <c:v>108.63199568096699</c:v>
                </c:pt>
                <c:pt idx="26775">
                  <c:v>108.631942304709</c:v>
                </c:pt>
                <c:pt idx="26776">
                  <c:v>108.631892202166</c:v>
                </c:pt>
                <c:pt idx="26777">
                  <c:v>108.631807055392</c:v>
                </c:pt>
                <c:pt idx="26778">
                  <c:v>108.63178929779799</c:v>
                </c:pt>
                <c:pt idx="26779">
                  <c:v>108.63178771475999</c:v>
                </c:pt>
                <c:pt idx="26780">
                  <c:v>108.63176710248101</c:v>
                </c:pt>
                <c:pt idx="26781">
                  <c:v>108.631697525383</c:v>
                </c:pt>
                <c:pt idx="26782">
                  <c:v>108.63164758861301</c:v>
                </c:pt>
                <c:pt idx="26783">
                  <c:v>108.63163958316299</c:v>
                </c:pt>
                <c:pt idx="26784">
                  <c:v>108.63162736474099</c:v>
                </c:pt>
                <c:pt idx="26785">
                  <c:v>108.631590520187</c:v>
                </c:pt>
                <c:pt idx="26786">
                  <c:v>108.63158625861701</c:v>
                </c:pt>
                <c:pt idx="26787">
                  <c:v>108.631511858846</c:v>
                </c:pt>
                <c:pt idx="26788">
                  <c:v>108.63147262472</c:v>
                </c:pt>
                <c:pt idx="26789">
                  <c:v>108.63142655813</c:v>
                </c:pt>
                <c:pt idx="26790">
                  <c:v>108.63140209164401</c:v>
                </c:pt>
                <c:pt idx="26791">
                  <c:v>108.63139774922401</c:v>
                </c:pt>
                <c:pt idx="26792">
                  <c:v>108.631367046921</c:v>
                </c:pt>
                <c:pt idx="26793">
                  <c:v>108.63135465672499</c:v>
                </c:pt>
                <c:pt idx="26794">
                  <c:v>108.631352555059</c:v>
                </c:pt>
                <c:pt idx="26795">
                  <c:v>108.631317550502</c:v>
                </c:pt>
                <c:pt idx="26796">
                  <c:v>108.63130595765</c:v>
                </c:pt>
                <c:pt idx="26797">
                  <c:v>108.631300004476</c:v>
                </c:pt>
                <c:pt idx="26798">
                  <c:v>108.63127400512499</c:v>
                </c:pt>
                <c:pt idx="26799">
                  <c:v>108.631267499164</c:v>
                </c:pt>
                <c:pt idx="26800">
                  <c:v>108.631255513334</c:v>
                </c:pt>
                <c:pt idx="26801">
                  <c:v>108.631190055402</c:v>
                </c:pt>
                <c:pt idx="26802">
                  <c:v>108.631178761264</c:v>
                </c:pt>
                <c:pt idx="26803">
                  <c:v>108.63117698686899</c:v>
                </c:pt>
                <c:pt idx="26804">
                  <c:v>108.631129463817</c:v>
                </c:pt>
                <c:pt idx="26805">
                  <c:v>108.631113490027</c:v>
                </c:pt>
                <c:pt idx="26806">
                  <c:v>108.63111045799</c:v>
                </c:pt>
                <c:pt idx="26807">
                  <c:v>108.631109806225</c:v>
                </c:pt>
                <c:pt idx="26808">
                  <c:v>108.631106985649</c:v>
                </c:pt>
                <c:pt idx="26809">
                  <c:v>108.631106450467</c:v>
                </c:pt>
                <c:pt idx="26810">
                  <c:v>108.631106409506</c:v>
                </c:pt>
                <c:pt idx="26811">
                  <c:v>108.631105753395</c:v>
                </c:pt>
                <c:pt idx="26812">
                  <c:v>108.631102787519</c:v>
                </c:pt>
                <c:pt idx="26813">
                  <c:v>108.63109744796</c:v>
                </c:pt>
                <c:pt idx="26814">
                  <c:v>108.631093363215</c:v>
                </c:pt>
                <c:pt idx="26815">
                  <c:v>108.631084241457</c:v>
                </c:pt>
                <c:pt idx="26816">
                  <c:v>108.631072090145</c:v>
                </c:pt>
                <c:pt idx="26817">
                  <c:v>108.631058821525</c:v>
                </c:pt>
                <c:pt idx="26818">
                  <c:v>108.631057927171</c:v>
                </c:pt>
                <c:pt idx="26819">
                  <c:v>108.631051440552</c:v>
                </c:pt>
                <c:pt idx="26820">
                  <c:v>108.63097745324499</c:v>
                </c:pt>
                <c:pt idx="26821">
                  <c:v>108.630973085325</c:v>
                </c:pt>
                <c:pt idx="26822">
                  <c:v>108.630971183498</c:v>
                </c:pt>
                <c:pt idx="26823">
                  <c:v>108.630954520514</c:v>
                </c:pt>
                <c:pt idx="26824">
                  <c:v>108.63095136648499</c:v>
                </c:pt>
                <c:pt idx="26825">
                  <c:v>108.63094854046599</c:v>
                </c:pt>
                <c:pt idx="26826">
                  <c:v>108.63094501793201</c:v>
                </c:pt>
                <c:pt idx="26827">
                  <c:v>108.630939804433</c:v>
                </c:pt>
                <c:pt idx="26828">
                  <c:v>108.63092236716101</c:v>
                </c:pt>
                <c:pt idx="26829">
                  <c:v>108.630913408704</c:v>
                </c:pt>
                <c:pt idx="26830">
                  <c:v>108.63089293738901</c:v>
                </c:pt>
                <c:pt idx="26831">
                  <c:v>108.63088395659</c:v>
                </c:pt>
                <c:pt idx="26832">
                  <c:v>108.630855020979</c:v>
                </c:pt>
                <c:pt idx="26833">
                  <c:v>108.630850877154</c:v>
                </c:pt>
                <c:pt idx="26834">
                  <c:v>108.630831854954</c:v>
                </c:pt>
                <c:pt idx="26835">
                  <c:v>108.630812683069</c:v>
                </c:pt>
                <c:pt idx="26836">
                  <c:v>108.630811905416</c:v>
                </c:pt>
                <c:pt idx="26837">
                  <c:v>108.630785457665</c:v>
                </c:pt>
                <c:pt idx="26838">
                  <c:v>108.630778364386</c:v>
                </c:pt>
                <c:pt idx="26839">
                  <c:v>108.63075915576</c:v>
                </c:pt>
                <c:pt idx="26840">
                  <c:v>108.630757647541</c:v>
                </c:pt>
                <c:pt idx="26841">
                  <c:v>108.630748319004</c:v>
                </c:pt>
                <c:pt idx="26842">
                  <c:v>108.630747257537</c:v>
                </c:pt>
                <c:pt idx="26843">
                  <c:v>108.630741053318</c:v>
                </c:pt>
                <c:pt idx="26844">
                  <c:v>108.63071606868</c:v>
                </c:pt>
                <c:pt idx="26845">
                  <c:v>108.630714848634</c:v>
                </c:pt>
                <c:pt idx="26846">
                  <c:v>108.630706124255</c:v>
                </c:pt>
                <c:pt idx="26847">
                  <c:v>108.630697801384</c:v>
                </c:pt>
                <c:pt idx="26848">
                  <c:v>108.630693242967</c:v>
                </c:pt>
                <c:pt idx="26849">
                  <c:v>108.630690717984</c:v>
                </c:pt>
                <c:pt idx="26850">
                  <c:v>108.630663859256</c:v>
                </c:pt>
                <c:pt idx="26851">
                  <c:v>108.630629769899</c:v>
                </c:pt>
                <c:pt idx="26852">
                  <c:v>108.630603414302</c:v>
                </c:pt>
                <c:pt idx="26853">
                  <c:v>108.63060231151</c:v>
                </c:pt>
                <c:pt idx="26854">
                  <c:v>108.630579887793</c:v>
                </c:pt>
                <c:pt idx="26855">
                  <c:v>108.630579478375</c:v>
                </c:pt>
                <c:pt idx="26856">
                  <c:v>108.630575820773</c:v>
                </c:pt>
                <c:pt idx="26857">
                  <c:v>108.630545215463</c:v>
                </c:pt>
                <c:pt idx="26858">
                  <c:v>108.630537282814</c:v>
                </c:pt>
                <c:pt idx="26859">
                  <c:v>108.630523109035</c:v>
                </c:pt>
                <c:pt idx="26860">
                  <c:v>108.630506759781</c:v>
                </c:pt>
                <c:pt idx="26861">
                  <c:v>108.630466814971</c:v>
                </c:pt>
                <c:pt idx="26862">
                  <c:v>108.630459594557</c:v>
                </c:pt>
                <c:pt idx="26863">
                  <c:v>108.63045674883701</c:v>
                </c:pt>
                <c:pt idx="26864">
                  <c:v>108.630434048607</c:v>
                </c:pt>
                <c:pt idx="26865">
                  <c:v>108.630395913046</c:v>
                </c:pt>
                <c:pt idx="26866">
                  <c:v>108.63036221303599</c:v>
                </c:pt>
                <c:pt idx="26867">
                  <c:v>108.63036073812999</c:v>
                </c:pt>
                <c:pt idx="26868">
                  <c:v>108.63033485228399</c:v>
                </c:pt>
                <c:pt idx="26869">
                  <c:v>108.630320355316</c:v>
                </c:pt>
                <c:pt idx="26870">
                  <c:v>108.63031919703801</c:v>
                </c:pt>
                <c:pt idx="26871">
                  <c:v>108.63027669705799</c:v>
                </c:pt>
                <c:pt idx="26872">
                  <c:v>108.63027088867</c:v>
                </c:pt>
                <c:pt idx="26873">
                  <c:v>108.630261845745</c:v>
                </c:pt>
                <c:pt idx="26874">
                  <c:v>108.630215156273</c:v>
                </c:pt>
                <c:pt idx="26875">
                  <c:v>108.630183437474</c:v>
                </c:pt>
                <c:pt idx="26876">
                  <c:v>108.630181507755</c:v>
                </c:pt>
                <c:pt idx="26877">
                  <c:v>108.63017666646201</c:v>
                </c:pt>
                <c:pt idx="26878">
                  <c:v>108.630172077597</c:v>
                </c:pt>
                <c:pt idx="26879">
                  <c:v>108.63007305485201</c:v>
                </c:pt>
                <c:pt idx="26880">
                  <c:v>108.63005036163401</c:v>
                </c:pt>
                <c:pt idx="26881">
                  <c:v>108.630023394087</c:v>
                </c:pt>
                <c:pt idx="26882">
                  <c:v>108.629989139534</c:v>
                </c:pt>
                <c:pt idx="26883">
                  <c:v>108.629984552484</c:v>
                </c:pt>
                <c:pt idx="26884">
                  <c:v>108.629962843445</c:v>
                </c:pt>
                <c:pt idx="26885">
                  <c:v>108.62994676359099</c:v>
                </c:pt>
                <c:pt idx="26886">
                  <c:v>108.629925822091</c:v>
                </c:pt>
                <c:pt idx="26887">
                  <c:v>108.629922229046</c:v>
                </c:pt>
                <c:pt idx="26888">
                  <c:v>108.629914328963</c:v>
                </c:pt>
                <c:pt idx="26889">
                  <c:v>108.62990936646401</c:v>
                </c:pt>
                <c:pt idx="26890">
                  <c:v>108.62989807576299</c:v>
                </c:pt>
                <c:pt idx="26891">
                  <c:v>108.62987211419799</c:v>
                </c:pt>
                <c:pt idx="26892">
                  <c:v>108.62986767535401</c:v>
                </c:pt>
                <c:pt idx="26893">
                  <c:v>108.629838317104</c:v>
                </c:pt>
                <c:pt idx="26894">
                  <c:v>108.629826735208</c:v>
                </c:pt>
                <c:pt idx="26895">
                  <c:v>108.629808952772</c:v>
                </c:pt>
                <c:pt idx="26896">
                  <c:v>108.629796360103</c:v>
                </c:pt>
                <c:pt idx="26897">
                  <c:v>108.629791499273</c:v>
                </c:pt>
                <c:pt idx="26898">
                  <c:v>108.62978488549901</c:v>
                </c:pt>
                <c:pt idx="26899">
                  <c:v>108.62978242817501</c:v>
                </c:pt>
                <c:pt idx="26900">
                  <c:v>108.62977601338901</c:v>
                </c:pt>
                <c:pt idx="26901">
                  <c:v>108.62975268941101</c:v>
                </c:pt>
                <c:pt idx="26902">
                  <c:v>108.629694097941</c:v>
                </c:pt>
                <c:pt idx="26903">
                  <c:v>108.629665687531</c:v>
                </c:pt>
                <c:pt idx="26904">
                  <c:v>108.629654216071</c:v>
                </c:pt>
                <c:pt idx="26905">
                  <c:v>108.62964890558899</c:v>
                </c:pt>
                <c:pt idx="26906">
                  <c:v>108.62963789165001</c:v>
                </c:pt>
                <c:pt idx="26907">
                  <c:v>108.629605393844</c:v>
                </c:pt>
                <c:pt idx="26908">
                  <c:v>108.629595477157</c:v>
                </c:pt>
                <c:pt idx="26909">
                  <c:v>108.62958469082599</c:v>
                </c:pt>
                <c:pt idx="26910">
                  <c:v>108.62955944376699</c:v>
                </c:pt>
                <c:pt idx="26911">
                  <c:v>108.629551966234</c:v>
                </c:pt>
                <c:pt idx="26912">
                  <c:v>108.62952797873101</c:v>
                </c:pt>
                <c:pt idx="26913">
                  <c:v>108.629492853588</c:v>
                </c:pt>
                <c:pt idx="26914">
                  <c:v>108.629472236911</c:v>
                </c:pt>
                <c:pt idx="26915">
                  <c:v>108.62943287588</c:v>
                </c:pt>
                <c:pt idx="26916">
                  <c:v>108.62943213132201</c:v>
                </c:pt>
                <c:pt idx="26917">
                  <c:v>108.629428080512</c:v>
                </c:pt>
                <c:pt idx="26918">
                  <c:v>108.629420282265</c:v>
                </c:pt>
                <c:pt idx="26919">
                  <c:v>108.629405068783</c:v>
                </c:pt>
                <c:pt idx="26920">
                  <c:v>108.629388703408</c:v>
                </c:pt>
                <c:pt idx="26921">
                  <c:v>108.62938830361</c:v>
                </c:pt>
                <c:pt idx="26922">
                  <c:v>108.62932366998</c:v>
                </c:pt>
                <c:pt idx="26923">
                  <c:v>108.62902864567801</c:v>
                </c:pt>
                <c:pt idx="26924">
                  <c:v>108.629018638812</c:v>
                </c:pt>
                <c:pt idx="26925">
                  <c:v>108.627662848322</c:v>
                </c:pt>
                <c:pt idx="26926">
                  <c:v>108.627025655319</c:v>
                </c:pt>
                <c:pt idx="26927">
                  <c:v>108.626663060422</c:v>
                </c:pt>
                <c:pt idx="26928">
                  <c:v>108.62571461669199</c:v>
                </c:pt>
                <c:pt idx="26929">
                  <c:v>108.62566191021099</c:v>
                </c:pt>
                <c:pt idx="26930">
                  <c:v>108.62442206185899</c:v>
                </c:pt>
                <c:pt idx="26931">
                  <c:v>108.62282854579399</c:v>
                </c:pt>
                <c:pt idx="26932">
                  <c:v>108.621290481505</c:v>
                </c:pt>
                <c:pt idx="26933">
                  <c:v>108.62008337649701</c:v>
                </c:pt>
                <c:pt idx="26934">
                  <c:v>108.61914167323501</c:v>
                </c:pt>
                <c:pt idx="26935">
                  <c:v>108.618715931696</c:v>
                </c:pt>
                <c:pt idx="26936">
                  <c:v>108.61819810530299</c:v>
                </c:pt>
                <c:pt idx="26937">
                  <c:v>108.614696232604</c:v>
                </c:pt>
                <c:pt idx="26938">
                  <c:v>108.614442824821</c:v>
                </c:pt>
                <c:pt idx="26939">
                  <c:v>108.61160021095</c:v>
                </c:pt>
                <c:pt idx="26940">
                  <c:v>108.60821828332899</c:v>
                </c:pt>
                <c:pt idx="26941">
                  <c:v>108.606239517332</c:v>
                </c:pt>
                <c:pt idx="26942">
                  <c:v>108.604944407511</c:v>
                </c:pt>
                <c:pt idx="26943">
                  <c:v>108.60492054078399</c:v>
                </c:pt>
                <c:pt idx="26944">
                  <c:v>108.604917336559</c:v>
                </c:pt>
                <c:pt idx="26945">
                  <c:v>108.60488370791801</c:v>
                </c:pt>
                <c:pt idx="26946">
                  <c:v>108.604851665905</c:v>
                </c:pt>
                <c:pt idx="26947">
                  <c:v>108.604842080352</c:v>
                </c:pt>
                <c:pt idx="26948">
                  <c:v>108.604842059364</c:v>
                </c:pt>
                <c:pt idx="26949">
                  <c:v>108.60482747755501</c:v>
                </c:pt>
                <c:pt idx="26950">
                  <c:v>108.60450141960401</c:v>
                </c:pt>
                <c:pt idx="26951">
                  <c:v>108.604465646237</c:v>
                </c:pt>
                <c:pt idx="26952">
                  <c:v>108.604407445524</c:v>
                </c:pt>
                <c:pt idx="26953">
                  <c:v>108.60438734574301</c:v>
                </c:pt>
                <c:pt idx="26954">
                  <c:v>108.604332770002</c:v>
                </c:pt>
                <c:pt idx="26955">
                  <c:v>108.604282457289</c:v>
                </c:pt>
                <c:pt idx="26956">
                  <c:v>108.60427923666001</c:v>
                </c:pt>
                <c:pt idx="26957">
                  <c:v>108.60410810508699</c:v>
                </c:pt>
                <c:pt idx="26958">
                  <c:v>108.604080549927</c:v>
                </c:pt>
                <c:pt idx="26959">
                  <c:v>108.604075046331</c:v>
                </c:pt>
                <c:pt idx="26960">
                  <c:v>108.603985064659</c:v>
                </c:pt>
                <c:pt idx="26961">
                  <c:v>108.60394101689</c:v>
                </c:pt>
                <c:pt idx="26962">
                  <c:v>108.603848697572</c:v>
                </c:pt>
                <c:pt idx="26963">
                  <c:v>108.603844384586</c:v>
                </c:pt>
                <c:pt idx="26964">
                  <c:v>108.603822798756</c:v>
                </c:pt>
                <c:pt idx="26965">
                  <c:v>108.60365438924499</c:v>
                </c:pt>
                <c:pt idx="26966">
                  <c:v>108.60359730924</c:v>
                </c:pt>
                <c:pt idx="26967">
                  <c:v>108.60351517702701</c:v>
                </c:pt>
                <c:pt idx="26968">
                  <c:v>108.603422927983</c:v>
                </c:pt>
                <c:pt idx="26969">
                  <c:v>108.603119133901</c:v>
                </c:pt>
                <c:pt idx="26970">
                  <c:v>108.601774836678</c:v>
                </c:pt>
                <c:pt idx="26971">
                  <c:v>108.60016155439401</c:v>
                </c:pt>
                <c:pt idx="26972">
                  <c:v>108.599905913359</c:v>
                </c:pt>
                <c:pt idx="26973">
                  <c:v>108.599795385657</c:v>
                </c:pt>
                <c:pt idx="26974">
                  <c:v>108.59872097026999</c:v>
                </c:pt>
                <c:pt idx="26975">
                  <c:v>108.598621865843</c:v>
                </c:pt>
                <c:pt idx="26976">
                  <c:v>108.597537814828</c:v>
                </c:pt>
                <c:pt idx="26977">
                  <c:v>108.597478913049</c:v>
                </c:pt>
                <c:pt idx="26978">
                  <c:v>108.596647944049</c:v>
                </c:pt>
                <c:pt idx="26979">
                  <c:v>108.596571701895</c:v>
                </c:pt>
                <c:pt idx="26980">
                  <c:v>108.59567919310901</c:v>
                </c:pt>
                <c:pt idx="26981">
                  <c:v>108.593822083335</c:v>
                </c:pt>
                <c:pt idx="26982">
                  <c:v>108.593440716541</c:v>
                </c:pt>
                <c:pt idx="26983">
                  <c:v>108.59308799947701</c:v>
                </c:pt>
                <c:pt idx="26984">
                  <c:v>108.591723171344</c:v>
                </c:pt>
                <c:pt idx="26985">
                  <c:v>108.591572902397</c:v>
                </c:pt>
                <c:pt idx="26986">
                  <c:v>108.591572902397</c:v>
                </c:pt>
                <c:pt idx="26987">
                  <c:v>108.591572902397</c:v>
                </c:pt>
                <c:pt idx="26988">
                  <c:v>108.59115532854599</c:v>
                </c:pt>
                <c:pt idx="26989">
                  <c:v>108.59074844014501</c:v>
                </c:pt>
                <c:pt idx="26990">
                  <c:v>108.590490370221</c:v>
                </c:pt>
                <c:pt idx="26991">
                  <c:v>108.589991529016</c:v>
                </c:pt>
                <c:pt idx="26992">
                  <c:v>108.589944109691</c:v>
                </c:pt>
                <c:pt idx="26993">
                  <c:v>108.589872700268</c:v>
                </c:pt>
                <c:pt idx="26994">
                  <c:v>108.589719876774</c:v>
                </c:pt>
                <c:pt idx="26995">
                  <c:v>108.589350387872</c:v>
                </c:pt>
                <c:pt idx="26996">
                  <c:v>108.589299015215</c:v>
                </c:pt>
                <c:pt idx="26997">
                  <c:v>108.589023366332</c:v>
                </c:pt>
                <c:pt idx="26998">
                  <c:v>108.588940591219</c:v>
                </c:pt>
                <c:pt idx="26999">
                  <c:v>108.588416737976</c:v>
                </c:pt>
                <c:pt idx="27000">
                  <c:v>108.58835650569</c:v>
                </c:pt>
                <c:pt idx="27001">
                  <c:v>108.58831715034</c:v>
                </c:pt>
                <c:pt idx="27002">
                  <c:v>108.587933742139</c:v>
                </c:pt>
                <c:pt idx="27003">
                  <c:v>108.5870474646</c:v>
                </c:pt>
                <c:pt idx="27004">
                  <c:v>108.586817155131</c:v>
                </c:pt>
                <c:pt idx="27005">
                  <c:v>108.586444950946</c:v>
                </c:pt>
                <c:pt idx="27006">
                  <c:v>108.58608138187</c:v>
                </c:pt>
                <c:pt idx="27007">
                  <c:v>108.585682788949</c:v>
                </c:pt>
                <c:pt idx="27008">
                  <c:v>108.585524281494</c:v>
                </c:pt>
                <c:pt idx="27009">
                  <c:v>108.585516974942</c:v>
                </c:pt>
                <c:pt idx="27010">
                  <c:v>108.585112358838</c:v>
                </c:pt>
                <c:pt idx="27011">
                  <c:v>108.58482857620101</c:v>
                </c:pt>
                <c:pt idx="27012">
                  <c:v>108.58452795817399</c:v>
                </c:pt>
                <c:pt idx="27013">
                  <c:v>108.584228454975</c:v>
                </c:pt>
                <c:pt idx="27014">
                  <c:v>108.58381837895099</c:v>
                </c:pt>
                <c:pt idx="27015">
                  <c:v>108.583487667233</c:v>
                </c:pt>
                <c:pt idx="27016">
                  <c:v>108.583187696498</c:v>
                </c:pt>
                <c:pt idx="27017">
                  <c:v>108.583138091487</c:v>
                </c:pt>
                <c:pt idx="27018">
                  <c:v>108.582883878299</c:v>
                </c:pt>
                <c:pt idx="27019">
                  <c:v>108.58269363138299</c:v>
                </c:pt>
                <c:pt idx="27020">
                  <c:v>108.582398798292</c:v>
                </c:pt>
                <c:pt idx="27021">
                  <c:v>108.582210835409</c:v>
                </c:pt>
                <c:pt idx="27022">
                  <c:v>108.582075919787</c:v>
                </c:pt>
                <c:pt idx="27023">
                  <c:v>108.58167552871799</c:v>
                </c:pt>
                <c:pt idx="27024">
                  <c:v>108.58157938049099</c:v>
                </c:pt>
                <c:pt idx="27025">
                  <c:v>108.581442084502</c:v>
                </c:pt>
                <c:pt idx="27026">
                  <c:v>108.581341643606</c:v>
                </c:pt>
                <c:pt idx="27027">
                  <c:v>108.581146785982</c:v>
                </c:pt>
                <c:pt idx="27028">
                  <c:v>108.580990979421</c:v>
                </c:pt>
                <c:pt idx="27029">
                  <c:v>108.58082170919999</c:v>
                </c:pt>
                <c:pt idx="27030">
                  <c:v>108.57987852301</c:v>
                </c:pt>
                <c:pt idx="27031">
                  <c:v>108.57952019806299</c:v>
                </c:pt>
                <c:pt idx="27032">
                  <c:v>108.57898805620199</c:v>
                </c:pt>
                <c:pt idx="27033">
                  <c:v>108.578739984995</c:v>
                </c:pt>
                <c:pt idx="27034">
                  <c:v>108.578501096758</c:v>
                </c:pt>
                <c:pt idx="27035">
                  <c:v>108.57833001378501</c:v>
                </c:pt>
                <c:pt idx="27036">
                  <c:v>108.577297860885</c:v>
                </c:pt>
                <c:pt idx="27037">
                  <c:v>108.57671086888</c:v>
                </c:pt>
                <c:pt idx="27038">
                  <c:v>108.576566592554</c:v>
                </c:pt>
                <c:pt idx="27039">
                  <c:v>108.57599434747399</c:v>
                </c:pt>
                <c:pt idx="27040">
                  <c:v>108.57574141735</c:v>
                </c:pt>
                <c:pt idx="27041">
                  <c:v>108.575705304327</c:v>
                </c:pt>
                <c:pt idx="27042">
                  <c:v>108.575282619315</c:v>
                </c:pt>
                <c:pt idx="27043">
                  <c:v>108.575270477834</c:v>
                </c:pt>
                <c:pt idx="27044">
                  <c:v>108.574987782406</c:v>
                </c:pt>
                <c:pt idx="27045">
                  <c:v>108.574898374806</c:v>
                </c:pt>
                <c:pt idx="27046">
                  <c:v>108.57475490339</c:v>
                </c:pt>
                <c:pt idx="27047">
                  <c:v>108.57432164720601</c:v>
                </c:pt>
                <c:pt idx="27048">
                  <c:v>108.574085507341</c:v>
                </c:pt>
                <c:pt idx="27049">
                  <c:v>108.57341782871499</c:v>
                </c:pt>
                <c:pt idx="27050">
                  <c:v>108.57314516974699</c:v>
                </c:pt>
                <c:pt idx="27051">
                  <c:v>108.57227671268301</c:v>
                </c:pt>
                <c:pt idx="27052">
                  <c:v>108.57227102048699</c:v>
                </c:pt>
                <c:pt idx="27053">
                  <c:v>108.571988458806</c:v>
                </c:pt>
                <c:pt idx="27054">
                  <c:v>108.571974731447</c:v>
                </c:pt>
                <c:pt idx="27055">
                  <c:v>108.57159194857999</c:v>
                </c:pt>
                <c:pt idx="27056">
                  <c:v>108.571550262602</c:v>
                </c:pt>
                <c:pt idx="27057">
                  <c:v>108.571418539218</c:v>
                </c:pt>
                <c:pt idx="27058">
                  <c:v>108.571253701556</c:v>
                </c:pt>
                <c:pt idx="27059">
                  <c:v>108.57108882307</c:v>
                </c:pt>
                <c:pt idx="27060">
                  <c:v>108.570892504051</c:v>
                </c:pt>
                <c:pt idx="27061">
                  <c:v>108.569766779937</c:v>
                </c:pt>
                <c:pt idx="27062">
                  <c:v>108.569639346003</c:v>
                </c:pt>
                <c:pt idx="27063">
                  <c:v>108.569021327871</c:v>
                </c:pt>
                <c:pt idx="27064">
                  <c:v>108.56899533701601</c:v>
                </c:pt>
                <c:pt idx="27065">
                  <c:v>108.56871492582199</c:v>
                </c:pt>
                <c:pt idx="27066">
                  <c:v>108.568680881717</c:v>
                </c:pt>
                <c:pt idx="27067">
                  <c:v>108.568584314373</c:v>
                </c:pt>
                <c:pt idx="27068">
                  <c:v>108.56846035721399</c:v>
                </c:pt>
                <c:pt idx="27069">
                  <c:v>108.568443051953</c:v>
                </c:pt>
                <c:pt idx="27070">
                  <c:v>108.568380305104</c:v>
                </c:pt>
                <c:pt idx="27071">
                  <c:v>108.567755057087</c:v>
                </c:pt>
                <c:pt idx="27072">
                  <c:v>108.56769558442301</c:v>
                </c:pt>
                <c:pt idx="27073">
                  <c:v>108.56764588053601</c:v>
                </c:pt>
                <c:pt idx="27074">
                  <c:v>108.567548980152</c:v>
                </c:pt>
                <c:pt idx="27075">
                  <c:v>108.567004410707</c:v>
                </c:pt>
                <c:pt idx="27076">
                  <c:v>108.566919800722</c:v>
                </c:pt>
                <c:pt idx="27077">
                  <c:v>108.56663127334799</c:v>
                </c:pt>
                <c:pt idx="27078">
                  <c:v>108.566408957326</c:v>
                </c:pt>
                <c:pt idx="27079">
                  <c:v>108.566125335084</c:v>
                </c:pt>
                <c:pt idx="27080">
                  <c:v>108.565721302787</c:v>
                </c:pt>
                <c:pt idx="27081">
                  <c:v>108.565491890548</c:v>
                </c:pt>
                <c:pt idx="27082">
                  <c:v>108.564829266476</c:v>
                </c:pt>
                <c:pt idx="27083">
                  <c:v>108.564654318067</c:v>
                </c:pt>
                <c:pt idx="27084">
                  <c:v>108.5646347763</c:v>
                </c:pt>
                <c:pt idx="27085">
                  <c:v>108.562784532037</c:v>
                </c:pt>
                <c:pt idx="27086">
                  <c:v>108.561711562174</c:v>
                </c:pt>
                <c:pt idx="27087">
                  <c:v>108.561263475893</c:v>
                </c:pt>
                <c:pt idx="27088">
                  <c:v>108.55801366829699</c:v>
                </c:pt>
                <c:pt idx="27089">
                  <c:v>108.556271092489</c:v>
                </c:pt>
                <c:pt idx="27090">
                  <c:v>108.556201976567</c:v>
                </c:pt>
                <c:pt idx="27091">
                  <c:v>108.555793545566</c:v>
                </c:pt>
                <c:pt idx="27092">
                  <c:v>108.55240298643101</c:v>
                </c:pt>
                <c:pt idx="27093">
                  <c:v>108.55136924633599</c:v>
                </c:pt>
                <c:pt idx="27094">
                  <c:v>108.551076980901</c:v>
                </c:pt>
                <c:pt idx="27095">
                  <c:v>108.550579760799</c:v>
                </c:pt>
                <c:pt idx="27096">
                  <c:v>108.550443211431</c:v>
                </c:pt>
                <c:pt idx="27097">
                  <c:v>108.549779580817</c:v>
                </c:pt>
                <c:pt idx="27098">
                  <c:v>108.549715051216</c:v>
                </c:pt>
                <c:pt idx="27099">
                  <c:v>108.549423577293</c:v>
                </c:pt>
                <c:pt idx="27100">
                  <c:v>108.548196966403</c:v>
                </c:pt>
                <c:pt idx="27101">
                  <c:v>108.547753919066</c:v>
                </c:pt>
                <c:pt idx="27102">
                  <c:v>108.546920708849</c:v>
                </c:pt>
                <c:pt idx="27103">
                  <c:v>108.546900085302</c:v>
                </c:pt>
                <c:pt idx="27104">
                  <c:v>108.54602122782001</c:v>
                </c:pt>
                <c:pt idx="27105">
                  <c:v>108.545469933025</c:v>
                </c:pt>
                <c:pt idx="27106">
                  <c:v>108.54529003749199</c:v>
                </c:pt>
                <c:pt idx="27107">
                  <c:v>108.54490400853599</c:v>
                </c:pt>
                <c:pt idx="27108">
                  <c:v>108.542971827687</c:v>
                </c:pt>
                <c:pt idx="27109">
                  <c:v>108.542021286742</c:v>
                </c:pt>
                <c:pt idx="27110">
                  <c:v>108.541493266134</c:v>
                </c:pt>
                <c:pt idx="27111">
                  <c:v>108.541242636115</c:v>
                </c:pt>
                <c:pt idx="27112">
                  <c:v>108.541192042993</c:v>
                </c:pt>
                <c:pt idx="27113">
                  <c:v>108.54090829663799</c:v>
                </c:pt>
                <c:pt idx="27114">
                  <c:v>108.540534550885</c:v>
                </c:pt>
                <c:pt idx="27115">
                  <c:v>108.540158258264</c:v>
                </c:pt>
                <c:pt idx="27116">
                  <c:v>108.540002958448</c:v>
                </c:pt>
                <c:pt idx="27117">
                  <c:v>108.538918021756</c:v>
                </c:pt>
                <c:pt idx="27118">
                  <c:v>108.53874572677201</c:v>
                </c:pt>
                <c:pt idx="27119">
                  <c:v>108.538050578819</c:v>
                </c:pt>
                <c:pt idx="27120">
                  <c:v>108.537177009917</c:v>
                </c:pt>
                <c:pt idx="27121">
                  <c:v>108.53564744757</c:v>
                </c:pt>
                <c:pt idx="27122">
                  <c:v>108.53539442308799</c:v>
                </c:pt>
                <c:pt idx="27123">
                  <c:v>108.534295112412</c:v>
                </c:pt>
                <c:pt idx="27124">
                  <c:v>108.53416558844</c:v>
                </c:pt>
                <c:pt idx="27125">
                  <c:v>108.53294451868901</c:v>
                </c:pt>
                <c:pt idx="27126">
                  <c:v>108.532806021456</c:v>
                </c:pt>
                <c:pt idx="27127">
                  <c:v>108.53256650311199</c:v>
                </c:pt>
                <c:pt idx="27128">
                  <c:v>108.532422872034</c:v>
                </c:pt>
                <c:pt idx="27129">
                  <c:v>108.53112400483801</c:v>
                </c:pt>
                <c:pt idx="27130">
                  <c:v>108.529986103932</c:v>
                </c:pt>
                <c:pt idx="27131">
                  <c:v>108.52975075971101</c:v>
                </c:pt>
                <c:pt idx="27132">
                  <c:v>108.52933693313901</c:v>
                </c:pt>
                <c:pt idx="27133">
                  <c:v>108.52842881155</c:v>
                </c:pt>
                <c:pt idx="27134">
                  <c:v>108.527574300124</c:v>
                </c:pt>
                <c:pt idx="27135">
                  <c:v>108.52751514267599</c:v>
                </c:pt>
                <c:pt idx="27136">
                  <c:v>108.526906786721</c:v>
                </c:pt>
                <c:pt idx="27137">
                  <c:v>108.526551664198</c:v>
                </c:pt>
                <c:pt idx="27138">
                  <c:v>108.526197237811</c:v>
                </c:pt>
                <c:pt idx="27139">
                  <c:v>108.526017888951</c:v>
                </c:pt>
                <c:pt idx="27140">
                  <c:v>108.52574027902899</c:v>
                </c:pt>
                <c:pt idx="27141">
                  <c:v>108.524653649783</c:v>
                </c:pt>
                <c:pt idx="27142">
                  <c:v>108.524534256236</c:v>
                </c:pt>
                <c:pt idx="27143">
                  <c:v>108.524338664808</c:v>
                </c:pt>
                <c:pt idx="27144">
                  <c:v>108.524266644772</c:v>
                </c:pt>
                <c:pt idx="27145">
                  <c:v>108.524084949805</c:v>
                </c:pt>
                <c:pt idx="27146">
                  <c:v>108.523857338513</c:v>
                </c:pt>
                <c:pt idx="27147">
                  <c:v>108.52364930069599</c:v>
                </c:pt>
                <c:pt idx="27148">
                  <c:v>108.52364856776801</c:v>
                </c:pt>
                <c:pt idx="27149">
                  <c:v>108.52341208523499</c:v>
                </c:pt>
                <c:pt idx="27150">
                  <c:v>108.52333939580301</c:v>
                </c:pt>
                <c:pt idx="27151">
                  <c:v>108.523104830798</c:v>
                </c:pt>
                <c:pt idx="27152">
                  <c:v>108.52270090688199</c:v>
                </c:pt>
                <c:pt idx="27153">
                  <c:v>108.521535514305</c:v>
                </c:pt>
                <c:pt idx="27154">
                  <c:v>108.520291005543</c:v>
                </c:pt>
                <c:pt idx="27155">
                  <c:v>108.519133404565</c:v>
                </c:pt>
                <c:pt idx="27156">
                  <c:v>108.519107946286</c:v>
                </c:pt>
                <c:pt idx="27157">
                  <c:v>108.518760410585</c:v>
                </c:pt>
                <c:pt idx="27158">
                  <c:v>108.51870129422301</c:v>
                </c:pt>
                <c:pt idx="27159">
                  <c:v>108.51825854601</c:v>
                </c:pt>
                <c:pt idx="27160">
                  <c:v>108.518046677127</c:v>
                </c:pt>
                <c:pt idx="27161">
                  <c:v>108.517183166005</c:v>
                </c:pt>
                <c:pt idx="27162">
                  <c:v>108.51703218697899</c:v>
                </c:pt>
                <c:pt idx="27163">
                  <c:v>108.516212506426</c:v>
                </c:pt>
                <c:pt idx="27164">
                  <c:v>108.51603073552199</c:v>
                </c:pt>
                <c:pt idx="27165">
                  <c:v>108.51529949195999</c:v>
                </c:pt>
                <c:pt idx="27166">
                  <c:v>108.515119290131</c:v>
                </c:pt>
                <c:pt idx="27167">
                  <c:v>108.514770518102</c:v>
                </c:pt>
                <c:pt idx="27168">
                  <c:v>108.513101174882</c:v>
                </c:pt>
                <c:pt idx="27169">
                  <c:v>108.512738484908</c:v>
                </c:pt>
                <c:pt idx="27170">
                  <c:v>108.51271005119899</c:v>
                </c:pt>
                <c:pt idx="27171">
                  <c:v>108.51240593829399</c:v>
                </c:pt>
                <c:pt idx="27172">
                  <c:v>108.511890522415</c:v>
                </c:pt>
                <c:pt idx="27173">
                  <c:v>108.51086501022201</c:v>
                </c:pt>
                <c:pt idx="27174">
                  <c:v>108.510483369601</c:v>
                </c:pt>
                <c:pt idx="27175">
                  <c:v>108.509749114443</c:v>
                </c:pt>
                <c:pt idx="27176">
                  <c:v>108.50929356076701</c:v>
                </c:pt>
                <c:pt idx="27177">
                  <c:v>108.507013833347</c:v>
                </c:pt>
                <c:pt idx="27178">
                  <c:v>108.50648211785899</c:v>
                </c:pt>
                <c:pt idx="27179">
                  <c:v>108.505162877608</c:v>
                </c:pt>
                <c:pt idx="27180">
                  <c:v>108.504936278946</c:v>
                </c:pt>
                <c:pt idx="27181">
                  <c:v>108.504259634989</c:v>
                </c:pt>
                <c:pt idx="27182">
                  <c:v>108.503938938571</c:v>
                </c:pt>
                <c:pt idx="27183">
                  <c:v>108.50345232180899</c:v>
                </c:pt>
                <c:pt idx="27184">
                  <c:v>108.50344206584801</c:v>
                </c:pt>
                <c:pt idx="27185">
                  <c:v>108.501439686304</c:v>
                </c:pt>
                <c:pt idx="27186">
                  <c:v>108.50101103346501</c:v>
                </c:pt>
                <c:pt idx="27187">
                  <c:v>108.499985475036</c:v>
                </c:pt>
                <c:pt idx="27188">
                  <c:v>108.499780625729</c:v>
                </c:pt>
                <c:pt idx="27189">
                  <c:v>108.498935974913</c:v>
                </c:pt>
                <c:pt idx="27190">
                  <c:v>108.498381107057</c:v>
                </c:pt>
                <c:pt idx="27191">
                  <c:v>108.498033563242</c:v>
                </c:pt>
                <c:pt idx="27192">
                  <c:v>108.497529889269</c:v>
                </c:pt>
                <c:pt idx="27193">
                  <c:v>108.497440830957</c:v>
                </c:pt>
                <c:pt idx="27194">
                  <c:v>108.497390327685</c:v>
                </c:pt>
                <c:pt idx="27195">
                  <c:v>108.49664338077601</c:v>
                </c:pt>
                <c:pt idx="27196">
                  <c:v>108.49565056354101</c:v>
                </c:pt>
                <c:pt idx="27197">
                  <c:v>108.4952127209</c:v>
                </c:pt>
                <c:pt idx="27198">
                  <c:v>108.49479737317699</c:v>
                </c:pt>
                <c:pt idx="27199">
                  <c:v>108.494705448498</c:v>
                </c:pt>
                <c:pt idx="27200">
                  <c:v>108.49452503335</c:v>
                </c:pt>
                <c:pt idx="27201">
                  <c:v>108.49424645270901</c:v>
                </c:pt>
                <c:pt idx="27202">
                  <c:v>108.493747868323</c:v>
                </c:pt>
                <c:pt idx="27203">
                  <c:v>108.493631604543</c:v>
                </c:pt>
                <c:pt idx="27204">
                  <c:v>108.49260038925399</c:v>
                </c:pt>
                <c:pt idx="27205">
                  <c:v>108.492519257537</c:v>
                </c:pt>
                <c:pt idx="27206">
                  <c:v>108.49249921194399</c:v>
                </c:pt>
                <c:pt idx="27207">
                  <c:v>108.492455427001</c:v>
                </c:pt>
                <c:pt idx="27208">
                  <c:v>108.492210936898</c:v>
                </c:pt>
                <c:pt idx="27209">
                  <c:v>108.492100249049</c:v>
                </c:pt>
                <c:pt idx="27210">
                  <c:v>108.49174709410001</c:v>
                </c:pt>
                <c:pt idx="27211">
                  <c:v>108.49117606780101</c:v>
                </c:pt>
                <c:pt idx="27212">
                  <c:v>108.491166246388</c:v>
                </c:pt>
                <c:pt idx="27213">
                  <c:v>108.490768283351</c:v>
                </c:pt>
                <c:pt idx="27214">
                  <c:v>108.490567242916</c:v>
                </c:pt>
                <c:pt idx="27215">
                  <c:v>108.48944256476</c:v>
                </c:pt>
                <c:pt idx="27216">
                  <c:v>108.489188700676</c:v>
                </c:pt>
                <c:pt idx="27217">
                  <c:v>108.487588721048</c:v>
                </c:pt>
                <c:pt idx="27218">
                  <c:v>108.486886367003</c:v>
                </c:pt>
                <c:pt idx="27219">
                  <c:v>108.48655697654399</c:v>
                </c:pt>
                <c:pt idx="27220">
                  <c:v>108.48628437780999</c:v>
                </c:pt>
                <c:pt idx="27221">
                  <c:v>108.48621885244999</c:v>
                </c:pt>
                <c:pt idx="27222">
                  <c:v>108.485169953897</c:v>
                </c:pt>
                <c:pt idx="27223">
                  <c:v>108.48452310277401</c:v>
                </c:pt>
                <c:pt idx="27224">
                  <c:v>108.48436366453301</c:v>
                </c:pt>
                <c:pt idx="27225">
                  <c:v>108.48423184987</c:v>
                </c:pt>
                <c:pt idx="27226">
                  <c:v>108.483719067835</c:v>
                </c:pt>
                <c:pt idx="27227">
                  <c:v>108.48363022918799</c:v>
                </c:pt>
                <c:pt idx="27228">
                  <c:v>108.48297953378901</c:v>
                </c:pt>
                <c:pt idx="27229">
                  <c:v>108.482027688363</c:v>
                </c:pt>
                <c:pt idx="27230">
                  <c:v>108.482014550782</c:v>
                </c:pt>
                <c:pt idx="27231">
                  <c:v>108.480854354588</c:v>
                </c:pt>
                <c:pt idx="27232">
                  <c:v>108.480625534704</c:v>
                </c:pt>
                <c:pt idx="27233">
                  <c:v>108.480062277614</c:v>
                </c:pt>
                <c:pt idx="27234">
                  <c:v>108.47968466501599</c:v>
                </c:pt>
                <c:pt idx="27235">
                  <c:v>108.479431107634</c:v>
                </c:pt>
                <c:pt idx="27236">
                  <c:v>108.479147888848</c:v>
                </c:pt>
                <c:pt idx="27237">
                  <c:v>108.479079356329</c:v>
                </c:pt>
                <c:pt idx="27238">
                  <c:v>108.478790780453</c:v>
                </c:pt>
                <c:pt idx="27239">
                  <c:v>108.478627614399</c:v>
                </c:pt>
                <c:pt idx="27240">
                  <c:v>108.478430130596</c:v>
                </c:pt>
                <c:pt idx="27241">
                  <c:v>108.478302803457</c:v>
                </c:pt>
                <c:pt idx="27242">
                  <c:v>108.478223891499</c:v>
                </c:pt>
                <c:pt idx="27243">
                  <c:v>108.478106091334</c:v>
                </c:pt>
                <c:pt idx="27244">
                  <c:v>108.477691063574</c:v>
                </c:pt>
                <c:pt idx="27245">
                  <c:v>108.477674451653</c:v>
                </c:pt>
                <c:pt idx="27246">
                  <c:v>108.47758047028999</c:v>
                </c:pt>
                <c:pt idx="27247">
                  <c:v>108.476934685308</c:v>
                </c:pt>
                <c:pt idx="27248">
                  <c:v>108.476796915972</c:v>
                </c:pt>
                <c:pt idx="27249">
                  <c:v>108.476251466508</c:v>
                </c:pt>
                <c:pt idx="27250">
                  <c:v>108.476148476441</c:v>
                </c:pt>
                <c:pt idx="27251">
                  <c:v>108.475739689088</c:v>
                </c:pt>
                <c:pt idx="27252">
                  <c:v>108.47556542791401</c:v>
                </c:pt>
                <c:pt idx="27253">
                  <c:v>108.475115999192</c:v>
                </c:pt>
                <c:pt idx="27254">
                  <c:v>108.474583439323</c:v>
                </c:pt>
                <c:pt idx="27255">
                  <c:v>108.474508123023</c:v>
                </c:pt>
                <c:pt idx="27256">
                  <c:v>108.474041420356</c:v>
                </c:pt>
                <c:pt idx="27257">
                  <c:v>108.47391496169401</c:v>
                </c:pt>
                <c:pt idx="27258">
                  <c:v>108.473818584618</c:v>
                </c:pt>
                <c:pt idx="27259">
                  <c:v>108.47363607506399</c:v>
                </c:pt>
                <c:pt idx="27260">
                  <c:v>108.472985507293</c:v>
                </c:pt>
                <c:pt idx="27261">
                  <c:v>108.472979812075</c:v>
                </c:pt>
                <c:pt idx="27262">
                  <c:v>108.472977519804</c:v>
                </c:pt>
                <c:pt idx="27263">
                  <c:v>108.4727811458</c:v>
                </c:pt>
                <c:pt idx="27264">
                  <c:v>108.471976854443</c:v>
                </c:pt>
                <c:pt idx="27265">
                  <c:v>108.471269515253</c:v>
                </c:pt>
                <c:pt idx="27266">
                  <c:v>108.471181444555</c:v>
                </c:pt>
                <c:pt idx="27267">
                  <c:v>108.47097557188501</c:v>
                </c:pt>
                <c:pt idx="27268">
                  <c:v>108.47086677844</c:v>
                </c:pt>
                <c:pt idx="27269">
                  <c:v>108.470637325073</c:v>
                </c:pt>
                <c:pt idx="27270">
                  <c:v>108.47062606381699</c:v>
                </c:pt>
                <c:pt idx="27271">
                  <c:v>108.46999479175101</c:v>
                </c:pt>
                <c:pt idx="27272">
                  <c:v>108.46980676658301</c:v>
                </c:pt>
                <c:pt idx="27273">
                  <c:v>108.469608943251</c:v>
                </c:pt>
                <c:pt idx="27274">
                  <c:v>108.46824275328601</c:v>
                </c:pt>
                <c:pt idx="27275">
                  <c:v>108.46820192373301</c:v>
                </c:pt>
                <c:pt idx="27276">
                  <c:v>108.467962019696</c:v>
                </c:pt>
                <c:pt idx="27277">
                  <c:v>108.467590358596</c:v>
                </c:pt>
                <c:pt idx="27278">
                  <c:v>108.467587605633</c:v>
                </c:pt>
                <c:pt idx="27279">
                  <c:v>108.467350857032</c:v>
                </c:pt>
                <c:pt idx="27280">
                  <c:v>108.467133205301</c:v>
                </c:pt>
                <c:pt idx="27281">
                  <c:v>108.466815613873</c:v>
                </c:pt>
                <c:pt idx="27282">
                  <c:v>108.46628626366601</c:v>
                </c:pt>
                <c:pt idx="27283">
                  <c:v>108.4662091452</c:v>
                </c:pt>
                <c:pt idx="27284">
                  <c:v>108.46575724262399</c:v>
                </c:pt>
                <c:pt idx="27285">
                  <c:v>108.46554856998701</c:v>
                </c:pt>
                <c:pt idx="27286">
                  <c:v>108.46532171367799</c:v>
                </c:pt>
                <c:pt idx="27287">
                  <c:v>108.46486008519</c:v>
                </c:pt>
                <c:pt idx="27288">
                  <c:v>108.46470840966499</c:v>
                </c:pt>
                <c:pt idx="27289">
                  <c:v>108.464492415756</c:v>
                </c:pt>
                <c:pt idx="27290">
                  <c:v>108.46412082878101</c:v>
                </c:pt>
                <c:pt idx="27291">
                  <c:v>108.46383314523899</c:v>
                </c:pt>
                <c:pt idx="27292">
                  <c:v>108.463829569317</c:v>
                </c:pt>
                <c:pt idx="27293">
                  <c:v>108.46378032398501</c:v>
                </c:pt>
                <c:pt idx="27294">
                  <c:v>108.463105439565</c:v>
                </c:pt>
                <c:pt idx="27295">
                  <c:v>108.463073023635</c:v>
                </c:pt>
                <c:pt idx="27296">
                  <c:v>108.46281968302701</c:v>
                </c:pt>
                <c:pt idx="27297">
                  <c:v>108.462495084035</c:v>
                </c:pt>
                <c:pt idx="27298">
                  <c:v>108.461625174376</c:v>
                </c:pt>
                <c:pt idx="27299">
                  <c:v>108.461604528604</c:v>
                </c:pt>
                <c:pt idx="27300">
                  <c:v>108.461402180779</c:v>
                </c:pt>
                <c:pt idx="27301">
                  <c:v>108.46137015420599</c:v>
                </c:pt>
                <c:pt idx="27302">
                  <c:v>108.461367261318</c:v>
                </c:pt>
                <c:pt idx="27303">
                  <c:v>108.46130288054999</c:v>
                </c:pt>
                <c:pt idx="27304">
                  <c:v>108.461082509802</c:v>
                </c:pt>
                <c:pt idx="27305">
                  <c:v>108.460188747922</c:v>
                </c:pt>
                <c:pt idx="27306">
                  <c:v>108.459948315685</c:v>
                </c:pt>
                <c:pt idx="27307">
                  <c:v>108.459856775517</c:v>
                </c:pt>
                <c:pt idx="27308">
                  <c:v>108.45977694008999</c:v>
                </c:pt>
                <c:pt idx="27309">
                  <c:v>108.459044871825</c:v>
                </c:pt>
                <c:pt idx="27310">
                  <c:v>108.4590403991</c:v>
                </c:pt>
                <c:pt idx="27311">
                  <c:v>108.45870175580001</c:v>
                </c:pt>
                <c:pt idx="27312">
                  <c:v>108.458558885209</c:v>
                </c:pt>
                <c:pt idx="27313">
                  <c:v>108.45795804556499</c:v>
                </c:pt>
                <c:pt idx="27314">
                  <c:v>108.457773790556</c:v>
                </c:pt>
                <c:pt idx="27315">
                  <c:v>108.45771987250301</c:v>
                </c:pt>
                <c:pt idx="27316">
                  <c:v>108.45771576019401</c:v>
                </c:pt>
                <c:pt idx="27317">
                  <c:v>108.457320487917</c:v>
                </c:pt>
                <c:pt idx="27318">
                  <c:v>108.456948783074</c:v>
                </c:pt>
                <c:pt idx="27319">
                  <c:v>108.45689738154999</c:v>
                </c:pt>
                <c:pt idx="27320">
                  <c:v>108.45662107917001</c:v>
                </c:pt>
                <c:pt idx="27321">
                  <c:v>108.456102614404</c:v>
                </c:pt>
                <c:pt idx="27322">
                  <c:v>108.455775574529</c:v>
                </c:pt>
                <c:pt idx="27323">
                  <c:v>108.455741916725</c:v>
                </c:pt>
                <c:pt idx="27324">
                  <c:v>108.454798748088</c:v>
                </c:pt>
                <c:pt idx="27325">
                  <c:v>108.4547879094</c:v>
                </c:pt>
                <c:pt idx="27326">
                  <c:v>108.453708567471</c:v>
                </c:pt>
                <c:pt idx="27327">
                  <c:v>108.453569827992</c:v>
                </c:pt>
                <c:pt idx="27328">
                  <c:v>108.453520902535</c:v>
                </c:pt>
                <c:pt idx="27329">
                  <c:v>108.453018580405</c:v>
                </c:pt>
                <c:pt idx="27330">
                  <c:v>108.452477738327</c:v>
                </c:pt>
                <c:pt idx="27331">
                  <c:v>108.452392135021</c:v>
                </c:pt>
                <c:pt idx="27332">
                  <c:v>108.452357076558</c:v>
                </c:pt>
                <c:pt idx="27333">
                  <c:v>108.451986030999</c:v>
                </c:pt>
                <c:pt idx="27334">
                  <c:v>108.451676985292</c:v>
                </c:pt>
                <c:pt idx="27335">
                  <c:v>108.451662639845</c:v>
                </c:pt>
                <c:pt idx="27336">
                  <c:v>108.45118860776</c:v>
                </c:pt>
                <c:pt idx="27337">
                  <c:v>108.450907481226</c:v>
                </c:pt>
                <c:pt idx="27338">
                  <c:v>108.450873782561</c:v>
                </c:pt>
                <c:pt idx="27339">
                  <c:v>108.450663026022</c:v>
                </c:pt>
                <c:pt idx="27340">
                  <c:v>108.450562495266</c:v>
                </c:pt>
                <c:pt idx="27341">
                  <c:v>108.45044666205099</c:v>
                </c:pt>
                <c:pt idx="27342">
                  <c:v>108.450241418429</c:v>
                </c:pt>
                <c:pt idx="27343">
                  <c:v>108.450219750361</c:v>
                </c:pt>
                <c:pt idx="27344">
                  <c:v>108.450155431018</c:v>
                </c:pt>
                <c:pt idx="27345">
                  <c:v>108.450029270009</c:v>
                </c:pt>
                <c:pt idx="27346">
                  <c:v>108.449929604407</c:v>
                </c:pt>
                <c:pt idx="27347">
                  <c:v>108.44976178282</c:v>
                </c:pt>
                <c:pt idx="27348">
                  <c:v>108.449579706465</c:v>
                </c:pt>
                <c:pt idx="27349">
                  <c:v>108.448067469631</c:v>
                </c:pt>
                <c:pt idx="27350">
                  <c:v>108.447511817492</c:v>
                </c:pt>
                <c:pt idx="27351">
                  <c:v>108.446582961479</c:v>
                </c:pt>
                <c:pt idx="27352">
                  <c:v>108.446116877335</c:v>
                </c:pt>
                <c:pt idx="27353">
                  <c:v>108.445990356705</c:v>
                </c:pt>
                <c:pt idx="27354">
                  <c:v>108.44548774325099</c:v>
                </c:pt>
                <c:pt idx="27355">
                  <c:v>108.445194731936</c:v>
                </c:pt>
                <c:pt idx="27356">
                  <c:v>108.445174529185</c:v>
                </c:pt>
                <c:pt idx="27357">
                  <c:v>108.445093812926</c:v>
                </c:pt>
                <c:pt idx="27358">
                  <c:v>108.444357836224</c:v>
                </c:pt>
                <c:pt idx="27359">
                  <c:v>108.444288547504</c:v>
                </c:pt>
                <c:pt idx="27360">
                  <c:v>108.444256112934</c:v>
                </c:pt>
                <c:pt idx="27361">
                  <c:v>108.443308714088</c:v>
                </c:pt>
                <c:pt idx="27362">
                  <c:v>108.44298560701201</c:v>
                </c:pt>
                <c:pt idx="27363">
                  <c:v>108.44289586651099</c:v>
                </c:pt>
                <c:pt idx="27364">
                  <c:v>108.44219363923</c:v>
                </c:pt>
                <c:pt idx="27365">
                  <c:v>108.44161305535501</c:v>
                </c:pt>
                <c:pt idx="27366">
                  <c:v>108.441385947022</c:v>
                </c:pt>
                <c:pt idx="27367">
                  <c:v>108.44093760278299</c:v>
                </c:pt>
                <c:pt idx="27368">
                  <c:v>108.440876902556</c:v>
                </c:pt>
                <c:pt idx="27369">
                  <c:v>108.440692151729</c:v>
                </c:pt>
                <c:pt idx="27370">
                  <c:v>108.44059245119701</c:v>
                </c:pt>
                <c:pt idx="27371">
                  <c:v>108.44048781387301</c:v>
                </c:pt>
                <c:pt idx="27372">
                  <c:v>108.440219119628</c:v>
                </c:pt>
                <c:pt idx="27373">
                  <c:v>108.440033695332</c:v>
                </c:pt>
                <c:pt idx="27374">
                  <c:v>108.439560457483</c:v>
                </c:pt>
                <c:pt idx="27375">
                  <c:v>108.437424726</c:v>
                </c:pt>
                <c:pt idx="27376">
                  <c:v>108.437333464828</c:v>
                </c:pt>
                <c:pt idx="27377">
                  <c:v>108.436925312475</c:v>
                </c:pt>
                <c:pt idx="27378">
                  <c:v>108.43688742227999</c:v>
                </c:pt>
                <c:pt idx="27379">
                  <c:v>108.43663930420099</c:v>
                </c:pt>
                <c:pt idx="27380">
                  <c:v>108.43662765348201</c:v>
                </c:pt>
                <c:pt idx="27381">
                  <c:v>108.43648366299099</c:v>
                </c:pt>
                <c:pt idx="27382">
                  <c:v>108.435963737246</c:v>
                </c:pt>
                <c:pt idx="27383">
                  <c:v>108.43592378661</c:v>
                </c:pt>
                <c:pt idx="27384">
                  <c:v>108.435901124708</c:v>
                </c:pt>
                <c:pt idx="27385">
                  <c:v>108.435661834241</c:v>
                </c:pt>
                <c:pt idx="27386">
                  <c:v>108.435417355944</c:v>
                </c:pt>
                <c:pt idx="27387">
                  <c:v>108.435143787973</c:v>
                </c:pt>
                <c:pt idx="27388">
                  <c:v>108.43478271811099</c:v>
                </c:pt>
                <c:pt idx="27389">
                  <c:v>108.434677822803</c:v>
                </c:pt>
                <c:pt idx="27390">
                  <c:v>108.434677460644</c:v>
                </c:pt>
                <c:pt idx="27391">
                  <c:v>108.43459386052901</c:v>
                </c:pt>
                <c:pt idx="27392">
                  <c:v>108.43293097032</c:v>
                </c:pt>
                <c:pt idx="27393">
                  <c:v>108.43267404517201</c:v>
                </c:pt>
                <c:pt idx="27394">
                  <c:v>108.432564675226</c:v>
                </c:pt>
                <c:pt idx="27395">
                  <c:v>108.432227254561</c:v>
                </c:pt>
                <c:pt idx="27396">
                  <c:v>108.43148738055901</c:v>
                </c:pt>
                <c:pt idx="27397">
                  <c:v>108.431379137398</c:v>
                </c:pt>
                <c:pt idx="27398">
                  <c:v>108.43088344814301</c:v>
                </c:pt>
                <c:pt idx="27399">
                  <c:v>108.430658069245</c:v>
                </c:pt>
                <c:pt idx="27400">
                  <c:v>108.429873033467</c:v>
                </c:pt>
                <c:pt idx="27401">
                  <c:v>108.42943855299001</c:v>
                </c:pt>
                <c:pt idx="27402">
                  <c:v>108.429413155696</c:v>
                </c:pt>
                <c:pt idx="27403">
                  <c:v>108.42730013351699</c:v>
                </c:pt>
                <c:pt idx="27404">
                  <c:v>108.427297675478</c:v>
                </c:pt>
                <c:pt idx="27405">
                  <c:v>108.42714114303</c:v>
                </c:pt>
                <c:pt idx="27406">
                  <c:v>108.426745669536</c:v>
                </c:pt>
                <c:pt idx="27407">
                  <c:v>108.42607045612399</c:v>
                </c:pt>
                <c:pt idx="27408">
                  <c:v>108.426052451776</c:v>
                </c:pt>
                <c:pt idx="27409">
                  <c:v>108.425927186216</c:v>
                </c:pt>
                <c:pt idx="27410">
                  <c:v>108.425855846956</c:v>
                </c:pt>
                <c:pt idx="27411">
                  <c:v>108.425831921049</c:v>
                </c:pt>
                <c:pt idx="27412">
                  <c:v>108.425740454337</c:v>
                </c:pt>
                <c:pt idx="27413">
                  <c:v>108.42546930058801</c:v>
                </c:pt>
                <c:pt idx="27414">
                  <c:v>108.424961376274</c:v>
                </c:pt>
                <c:pt idx="27415">
                  <c:v>108.424958543587</c:v>
                </c:pt>
                <c:pt idx="27416">
                  <c:v>108.424678037334</c:v>
                </c:pt>
                <c:pt idx="27417">
                  <c:v>108.424656850624</c:v>
                </c:pt>
                <c:pt idx="27418">
                  <c:v>108.424636161631</c:v>
                </c:pt>
                <c:pt idx="27419">
                  <c:v>108.424309676921</c:v>
                </c:pt>
                <c:pt idx="27420">
                  <c:v>108.424060273653</c:v>
                </c:pt>
                <c:pt idx="27421">
                  <c:v>108.423772723713</c:v>
                </c:pt>
                <c:pt idx="27422">
                  <c:v>108.423704334731</c:v>
                </c:pt>
                <c:pt idx="27423">
                  <c:v>108.423474607369</c:v>
                </c:pt>
                <c:pt idx="27424">
                  <c:v>108.42306760063801</c:v>
                </c:pt>
                <c:pt idx="27425">
                  <c:v>108.42298035732701</c:v>
                </c:pt>
                <c:pt idx="27426">
                  <c:v>108.422164559195</c:v>
                </c:pt>
                <c:pt idx="27427">
                  <c:v>108.422120501988</c:v>
                </c:pt>
                <c:pt idx="27428">
                  <c:v>108.42205650877101</c:v>
                </c:pt>
                <c:pt idx="27429">
                  <c:v>108.42190196190801</c:v>
                </c:pt>
                <c:pt idx="27430">
                  <c:v>108.421119584877</c:v>
                </c:pt>
                <c:pt idx="27431">
                  <c:v>108.42109333670101</c:v>
                </c:pt>
                <c:pt idx="27432">
                  <c:v>108.421008135712</c:v>
                </c:pt>
                <c:pt idx="27433">
                  <c:v>108.42099003653099</c:v>
                </c:pt>
                <c:pt idx="27434">
                  <c:v>108.420757399059</c:v>
                </c:pt>
                <c:pt idx="27435">
                  <c:v>108.420683145239</c:v>
                </c:pt>
                <c:pt idx="27436">
                  <c:v>108.420615712512</c:v>
                </c:pt>
                <c:pt idx="27437">
                  <c:v>108.41981344192401</c:v>
                </c:pt>
                <c:pt idx="27438">
                  <c:v>108.419340956055</c:v>
                </c:pt>
                <c:pt idx="27439">
                  <c:v>108.41775533513</c:v>
                </c:pt>
                <c:pt idx="27440">
                  <c:v>108.41770306927</c:v>
                </c:pt>
                <c:pt idx="27441">
                  <c:v>108.41758283624701</c:v>
                </c:pt>
                <c:pt idx="27442">
                  <c:v>108.417547513448</c:v>
                </c:pt>
                <c:pt idx="27443">
                  <c:v>108.41742936106201</c:v>
                </c:pt>
                <c:pt idx="27444">
                  <c:v>108.417118438987</c:v>
                </c:pt>
                <c:pt idx="27445">
                  <c:v>108.41706629024</c:v>
                </c:pt>
                <c:pt idx="27446">
                  <c:v>108.41652014010999</c:v>
                </c:pt>
                <c:pt idx="27447">
                  <c:v>108.416390503697</c:v>
                </c:pt>
                <c:pt idx="27448">
                  <c:v>108.41635587613899</c:v>
                </c:pt>
                <c:pt idx="27449">
                  <c:v>108.4162908265</c:v>
                </c:pt>
                <c:pt idx="27450">
                  <c:v>108.416199419977</c:v>
                </c:pt>
                <c:pt idx="27451">
                  <c:v>108.41604655306401</c:v>
                </c:pt>
                <c:pt idx="27452">
                  <c:v>108.41565370937001</c:v>
                </c:pt>
                <c:pt idx="27453">
                  <c:v>108.415390077072</c:v>
                </c:pt>
                <c:pt idx="27454">
                  <c:v>108.41532083959601</c:v>
                </c:pt>
                <c:pt idx="27455">
                  <c:v>108.415090521891</c:v>
                </c:pt>
                <c:pt idx="27456">
                  <c:v>108.415005501538</c:v>
                </c:pt>
                <c:pt idx="27457">
                  <c:v>108.414715693231</c:v>
                </c:pt>
                <c:pt idx="27458">
                  <c:v>108.414564414308</c:v>
                </c:pt>
                <c:pt idx="27459">
                  <c:v>108.414544745499</c:v>
                </c:pt>
                <c:pt idx="27460">
                  <c:v>108.4145368567</c:v>
                </c:pt>
                <c:pt idx="27461">
                  <c:v>108.41444310401</c:v>
                </c:pt>
                <c:pt idx="27462">
                  <c:v>108.414328878787</c:v>
                </c:pt>
                <c:pt idx="27463">
                  <c:v>108.413218915944</c:v>
                </c:pt>
                <c:pt idx="27464">
                  <c:v>108.412664572235</c:v>
                </c:pt>
                <c:pt idx="27465">
                  <c:v>108.41253103719301</c:v>
                </c:pt>
                <c:pt idx="27466">
                  <c:v>108.41237980793299</c:v>
                </c:pt>
                <c:pt idx="27467">
                  <c:v>108.412324577615</c:v>
                </c:pt>
                <c:pt idx="27468">
                  <c:v>108.41183302154001</c:v>
                </c:pt>
                <c:pt idx="27469">
                  <c:v>108.411478330728</c:v>
                </c:pt>
                <c:pt idx="27470">
                  <c:v>108.411416876456</c:v>
                </c:pt>
                <c:pt idx="27471">
                  <c:v>108.411348200974</c:v>
                </c:pt>
                <c:pt idx="27472">
                  <c:v>108.410440759544</c:v>
                </c:pt>
                <c:pt idx="27473">
                  <c:v>108.410384462205</c:v>
                </c:pt>
                <c:pt idx="27474">
                  <c:v>108.409922516449</c:v>
                </c:pt>
                <c:pt idx="27475">
                  <c:v>108.40989816650701</c:v>
                </c:pt>
                <c:pt idx="27476">
                  <c:v>108.40845508346101</c:v>
                </c:pt>
                <c:pt idx="27477">
                  <c:v>108.408164227445</c:v>
                </c:pt>
                <c:pt idx="27478">
                  <c:v>108.408114024684</c:v>
                </c:pt>
                <c:pt idx="27479">
                  <c:v>108.40685772022501</c:v>
                </c:pt>
                <c:pt idx="27480">
                  <c:v>108.40680256920299</c:v>
                </c:pt>
                <c:pt idx="27481">
                  <c:v>108.406484944911</c:v>
                </c:pt>
                <c:pt idx="27482">
                  <c:v>108.40636003954</c:v>
                </c:pt>
                <c:pt idx="27483">
                  <c:v>108.40626405320999</c:v>
                </c:pt>
                <c:pt idx="27484">
                  <c:v>108.40600930458299</c:v>
                </c:pt>
                <c:pt idx="27485">
                  <c:v>108.406000458218</c:v>
                </c:pt>
                <c:pt idx="27486">
                  <c:v>108.405856622722</c:v>
                </c:pt>
                <c:pt idx="27487">
                  <c:v>108.40564145604201</c:v>
                </c:pt>
                <c:pt idx="27488">
                  <c:v>108.40528559508699</c:v>
                </c:pt>
                <c:pt idx="27489">
                  <c:v>108.405174848057</c:v>
                </c:pt>
                <c:pt idx="27490">
                  <c:v>108.40514841706501</c:v>
                </c:pt>
                <c:pt idx="27491">
                  <c:v>108.405015531106</c:v>
                </c:pt>
                <c:pt idx="27492">
                  <c:v>108.404175698266</c:v>
                </c:pt>
                <c:pt idx="27493">
                  <c:v>108.40408671394</c:v>
                </c:pt>
                <c:pt idx="27494">
                  <c:v>108.40391143535101</c:v>
                </c:pt>
                <c:pt idx="27495">
                  <c:v>108.40389539633399</c:v>
                </c:pt>
                <c:pt idx="27496">
                  <c:v>108.40367064023501</c:v>
                </c:pt>
                <c:pt idx="27497">
                  <c:v>108.40330148218899</c:v>
                </c:pt>
                <c:pt idx="27498">
                  <c:v>108.40271833934599</c:v>
                </c:pt>
                <c:pt idx="27499">
                  <c:v>108.401779261077</c:v>
                </c:pt>
                <c:pt idx="27500">
                  <c:v>108.401588251775</c:v>
                </c:pt>
                <c:pt idx="27501">
                  <c:v>108.401313431476</c:v>
                </c:pt>
                <c:pt idx="27502">
                  <c:v>108.401291539224</c:v>
                </c:pt>
                <c:pt idx="27503">
                  <c:v>108.401236104348</c:v>
                </c:pt>
                <c:pt idx="27504">
                  <c:v>108.401082217086</c:v>
                </c:pt>
                <c:pt idx="27505">
                  <c:v>108.40047769921</c:v>
                </c:pt>
                <c:pt idx="27506">
                  <c:v>108.400165059248</c:v>
                </c:pt>
                <c:pt idx="27507">
                  <c:v>108.40007782311601</c:v>
                </c:pt>
                <c:pt idx="27508">
                  <c:v>108.399549065206</c:v>
                </c:pt>
                <c:pt idx="27509">
                  <c:v>108.39954630321201</c:v>
                </c:pt>
                <c:pt idx="27510">
                  <c:v>108.39929251933999</c:v>
                </c:pt>
                <c:pt idx="27511">
                  <c:v>108.398950632335</c:v>
                </c:pt>
                <c:pt idx="27512">
                  <c:v>108.39872088041101</c:v>
                </c:pt>
                <c:pt idx="27513">
                  <c:v>108.39853237280001</c:v>
                </c:pt>
                <c:pt idx="27514">
                  <c:v>108.398366839022</c:v>
                </c:pt>
                <c:pt idx="27515">
                  <c:v>108.39799583239601</c:v>
                </c:pt>
                <c:pt idx="27516">
                  <c:v>108.397730261463</c:v>
                </c:pt>
                <c:pt idx="27517">
                  <c:v>108.397711861014</c:v>
                </c:pt>
                <c:pt idx="27518">
                  <c:v>108.39769562078401</c:v>
                </c:pt>
                <c:pt idx="27519">
                  <c:v>108.397597487909</c:v>
                </c:pt>
                <c:pt idx="27520">
                  <c:v>108.397562772052</c:v>
                </c:pt>
                <c:pt idx="27521">
                  <c:v>108.39753301553399</c:v>
                </c:pt>
                <c:pt idx="27522">
                  <c:v>108.39753200211899</c:v>
                </c:pt>
                <c:pt idx="27523">
                  <c:v>108.397500346106</c:v>
                </c:pt>
                <c:pt idx="27524">
                  <c:v>108.397482931997</c:v>
                </c:pt>
                <c:pt idx="27525">
                  <c:v>108.397383226635</c:v>
                </c:pt>
                <c:pt idx="27526">
                  <c:v>108.39736951769601</c:v>
                </c:pt>
                <c:pt idx="27527">
                  <c:v>108.397278782675</c:v>
                </c:pt>
                <c:pt idx="27528">
                  <c:v>108.397232153193</c:v>
                </c:pt>
                <c:pt idx="27529">
                  <c:v>108.397221810451</c:v>
                </c:pt>
                <c:pt idx="27530">
                  <c:v>108.397182564913</c:v>
                </c:pt>
                <c:pt idx="27531">
                  <c:v>108.397137870789</c:v>
                </c:pt>
                <c:pt idx="27532">
                  <c:v>108.397095940757</c:v>
                </c:pt>
                <c:pt idx="27533">
                  <c:v>108.39705249887599</c:v>
                </c:pt>
                <c:pt idx="27534">
                  <c:v>108.397034112315</c:v>
                </c:pt>
                <c:pt idx="27535">
                  <c:v>108.397018472433</c:v>
                </c:pt>
                <c:pt idx="27536">
                  <c:v>108.396995077771</c:v>
                </c:pt>
                <c:pt idx="27537">
                  <c:v>108.396847318434</c:v>
                </c:pt>
                <c:pt idx="27538">
                  <c:v>108.396838180613</c:v>
                </c:pt>
                <c:pt idx="27539">
                  <c:v>108.396833194211</c:v>
                </c:pt>
                <c:pt idx="27540">
                  <c:v>108.396796129324</c:v>
                </c:pt>
                <c:pt idx="27541">
                  <c:v>108.396789692117</c:v>
                </c:pt>
                <c:pt idx="27542">
                  <c:v>108.396788676006</c:v>
                </c:pt>
                <c:pt idx="27543">
                  <c:v>108.39677496561799</c:v>
                </c:pt>
                <c:pt idx="27544">
                  <c:v>108.39674045698</c:v>
                </c:pt>
                <c:pt idx="27545">
                  <c:v>108.396724082738</c:v>
                </c:pt>
                <c:pt idx="27546">
                  <c:v>108.396720277478</c:v>
                </c:pt>
                <c:pt idx="27547">
                  <c:v>108.396635590678</c:v>
                </c:pt>
                <c:pt idx="27548">
                  <c:v>108.39659224926</c:v>
                </c:pt>
                <c:pt idx="27549">
                  <c:v>108.396560207924</c:v>
                </c:pt>
                <c:pt idx="27550">
                  <c:v>108.396501730005</c:v>
                </c:pt>
                <c:pt idx="27551">
                  <c:v>108.39649731115099</c:v>
                </c:pt>
                <c:pt idx="27552">
                  <c:v>108.396329753939</c:v>
                </c:pt>
                <c:pt idx="27553">
                  <c:v>108.39632395785701</c:v>
                </c:pt>
                <c:pt idx="27554">
                  <c:v>108.396208866886</c:v>
                </c:pt>
                <c:pt idx="27555">
                  <c:v>108.396168093483</c:v>
                </c:pt>
                <c:pt idx="27556">
                  <c:v>108.39608475561</c:v>
                </c:pt>
                <c:pt idx="27557">
                  <c:v>108.396024908334</c:v>
                </c:pt>
                <c:pt idx="27558">
                  <c:v>108.396010559453</c:v>
                </c:pt>
                <c:pt idx="27559">
                  <c:v>108.39588178522</c:v>
                </c:pt>
                <c:pt idx="27560">
                  <c:v>108.395844294593</c:v>
                </c:pt>
                <c:pt idx="27561">
                  <c:v>108.395686424391</c:v>
                </c:pt>
                <c:pt idx="27562">
                  <c:v>108.39563603926101</c:v>
                </c:pt>
                <c:pt idx="27563">
                  <c:v>108.395079764025</c:v>
                </c:pt>
                <c:pt idx="27564">
                  <c:v>108.394982837054</c:v>
                </c:pt>
                <c:pt idx="27565">
                  <c:v>108.39466443655699</c:v>
                </c:pt>
                <c:pt idx="27566">
                  <c:v>108.39456419223301</c:v>
                </c:pt>
                <c:pt idx="27567">
                  <c:v>108.39455583858</c:v>
                </c:pt>
                <c:pt idx="27568">
                  <c:v>108.394540185398</c:v>
                </c:pt>
                <c:pt idx="27569">
                  <c:v>108.394479511889</c:v>
                </c:pt>
                <c:pt idx="27570">
                  <c:v>108.39431143495599</c:v>
                </c:pt>
                <c:pt idx="27571">
                  <c:v>108.393421801692</c:v>
                </c:pt>
                <c:pt idx="27572">
                  <c:v>108.39335642016199</c:v>
                </c:pt>
                <c:pt idx="27573">
                  <c:v>108.39307947496199</c:v>
                </c:pt>
                <c:pt idx="27574">
                  <c:v>108.39268163051101</c:v>
                </c:pt>
                <c:pt idx="27575">
                  <c:v>108.392365716201</c:v>
                </c:pt>
                <c:pt idx="27576">
                  <c:v>108.391924756821</c:v>
                </c:pt>
                <c:pt idx="27577">
                  <c:v>108.39182133131</c:v>
                </c:pt>
                <c:pt idx="27578">
                  <c:v>108.391687438074</c:v>
                </c:pt>
                <c:pt idx="27579">
                  <c:v>108.391649264272</c:v>
                </c:pt>
                <c:pt idx="27580">
                  <c:v>108.39056754089501</c:v>
                </c:pt>
                <c:pt idx="27581">
                  <c:v>108.39048502539799</c:v>
                </c:pt>
                <c:pt idx="27582">
                  <c:v>108.39010921891099</c:v>
                </c:pt>
                <c:pt idx="27583">
                  <c:v>108.390105975431</c:v>
                </c:pt>
                <c:pt idx="27584">
                  <c:v>108.39001789021</c:v>
                </c:pt>
                <c:pt idx="27585">
                  <c:v>108.38977196799399</c:v>
                </c:pt>
                <c:pt idx="27586">
                  <c:v>108.389756186676</c:v>
                </c:pt>
                <c:pt idx="27587">
                  <c:v>108.389671639265</c:v>
                </c:pt>
                <c:pt idx="27588">
                  <c:v>108.389013594487</c:v>
                </c:pt>
                <c:pt idx="27589">
                  <c:v>108.38887100814</c:v>
                </c:pt>
                <c:pt idx="27590">
                  <c:v>108.3887722703</c:v>
                </c:pt>
                <c:pt idx="27591">
                  <c:v>108.388315003496</c:v>
                </c:pt>
                <c:pt idx="27592">
                  <c:v>108.388277968027</c:v>
                </c:pt>
                <c:pt idx="27593">
                  <c:v>108.38813126661999</c:v>
                </c:pt>
                <c:pt idx="27594">
                  <c:v>108.38795345633601</c:v>
                </c:pt>
                <c:pt idx="27595">
                  <c:v>108.387922730547</c:v>
                </c:pt>
                <c:pt idx="27596">
                  <c:v>108.387533195638</c:v>
                </c:pt>
                <c:pt idx="27597">
                  <c:v>108.387134748558</c:v>
                </c:pt>
                <c:pt idx="27598">
                  <c:v>108.386747165949</c:v>
                </c:pt>
                <c:pt idx="27599">
                  <c:v>108.386312621069</c:v>
                </c:pt>
                <c:pt idx="27600">
                  <c:v>108.384984495843</c:v>
                </c:pt>
                <c:pt idx="27601">
                  <c:v>108.384903840151</c:v>
                </c:pt>
                <c:pt idx="27602">
                  <c:v>108.38487917326501</c:v>
                </c:pt>
                <c:pt idx="27603">
                  <c:v>108.384399259811</c:v>
                </c:pt>
                <c:pt idx="27604">
                  <c:v>108.384350781016</c:v>
                </c:pt>
                <c:pt idx="27605">
                  <c:v>108.38401922420699</c:v>
                </c:pt>
                <c:pt idx="27606">
                  <c:v>108.38380576530299</c:v>
                </c:pt>
                <c:pt idx="27607">
                  <c:v>108.383740121781</c:v>
                </c:pt>
                <c:pt idx="27608">
                  <c:v>108.38362619384399</c:v>
                </c:pt>
                <c:pt idx="27609">
                  <c:v>108.383343395182</c:v>
                </c:pt>
                <c:pt idx="27610">
                  <c:v>108.383252499908</c:v>
                </c:pt>
                <c:pt idx="27611">
                  <c:v>108.382739690324</c:v>
                </c:pt>
                <c:pt idx="27612">
                  <c:v>108.38225785862301</c:v>
                </c:pt>
                <c:pt idx="27613">
                  <c:v>108.382056502724</c:v>
                </c:pt>
                <c:pt idx="27614">
                  <c:v>108.38184664012999</c:v>
                </c:pt>
                <c:pt idx="27615">
                  <c:v>108.38150960318499</c:v>
                </c:pt>
                <c:pt idx="27616">
                  <c:v>108.38092075664299</c:v>
                </c:pt>
                <c:pt idx="27617">
                  <c:v>108.380721753637</c:v>
                </c:pt>
                <c:pt idx="27618">
                  <c:v>108.380356286113</c:v>
                </c:pt>
                <c:pt idx="27619">
                  <c:v>108.380259394524</c:v>
                </c:pt>
                <c:pt idx="27620">
                  <c:v>108.38003364651399</c:v>
                </c:pt>
                <c:pt idx="27621">
                  <c:v>108.379857072039</c:v>
                </c:pt>
                <c:pt idx="27622">
                  <c:v>108.379677237255</c:v>
                </c:pt>
                <c:pt idx="27623">
                  <c:v>108.37948737628</c:v>
                </c:pt>
                <c:pt idx="27624">
                  <c:v>108.379236795322</c:v>
                </c:pt>
                <c:pt idx="27625">
                  <c:v>108.379140916357</c:v>
                </c:pt>
                <c:pt idx="27626">
                  <c:v>108.378735444998</c:v>
                </c:pt>
                <c:pt idx="27627">
                  <c:v>108.37850547689401</c:v>
                </c:pt>
                <c:pt idx="27628">
                  <c:v>108.378230453947</c:v>
                </c:pt>
                <c:pt idx="27629">
                  <c:v>108.378043707158</c:v>
                </c:pt>
                <c:pt idx="27630">
                  <c:v>108.37798127594399</c:v>
                </c:pt>
                <c:pt idx="27631">
                  <c:v>108.377861835177</c:v>
                </c:pt>
                <c:pt idx="27632">
                  <c:v>108.377822044449</c:v>
                </c:pt>
                <c:pt idx="27633">
                  <c:v>108.377698324137</c:v>
                </c:pt>
                <c:pt idx="27634">
                  <c:v>108.377646930029</c:v>
                </c:pt>
                <c:pt idx="27635">
                  <c:v>108.377458452022</c:v>
                </c:pt>
                <c:pt idx="27636">
                  <c:v>108.377428455301</c:v>
                </c:pt>
                <c:pt idx="27637">
                  <c:v>108.37726817930201</c:v>
                </c:pt>
                <c:pt idx="27638">
                  <c:v>108.37720691596201</c:v>
                </c:pt>
                <c:pt idx="27639">
                  <c:v>108.37685643556701</c:v>
                </c:pt>
                <c:pt idx="27640">
                  <c:v>108.37682844694601</c:v>
                </c:pt>
                <c:pt idx="27641">
                  <c:v>108.37659427298</c:v>
                </c:pt>
                <c:pt idx="27642">
                  <c:v>108.376334954184</c:v>
                </c:pt>
                <c:pt idx="27643">
                  <c:v>108.375846468283</c:v>
                </c:pt>
                <c:pt idx="27644">
                  <c:v>108.375728855616</c:v>
                </c:pt>
                <c:pt idx="27645">
                  <c:v>108.375429256685</c:v>
                </c:pt>
                <c:pt idx="27646">
                  <c:v>108.375343004676</c:v>
                </c:pt>
                <c:pt idx="27647">
                  <c:v>108.375194609432</c:v>
                </c:pt>
                <c:pt idx="27648">
                  <c:v>108.375184086902</c:v>
                </c:pt>
                <c:pt idx="27649">
                  <c:v>108.374818372584</c:v>
                </c:pt>
                <c:pt idx="27650">
                  <c:v>108.37471407724399</c:v>
                </c:pt>
                <c:pt idx="27651">
                  <c:v>108.374385361956</c:v>
                </c:pt>
                <c:pt idx="27652">
                  <c:v>108.374258875716</c:v>
                </c:pt>
                <c:pt idx="27653">
                  <c:v>108.37403428624</c:v>
                </c:pt>
                <c:pt idx="27654">
                  <c:v>108.374013375948</c:v>
                </c:pt>
                <c:pt idx="27655">
                  <c:v>108.373862051925</c:v>
                </c:pt>
                <c:pt idx="27656">
                  <c:v>108.37346286297399</c:v>
                </c:pt>
                <c:pt idx="27657">
                  <c:v>108.373349982489</c:v>
                </c:pt>
                <c:pt idx="27658">
                  <c:v>108.373224948562</c:v>
                </c:pt>
                <c:pt idx="27659">
                  <c:v>108.37309132169899</c:v>
                </c:pt>
                <c:pt idx="27660">
                  <c:v>108.373064987795</c:v>
                </c:pt>
                <c:pt idx="27661">
                  <c:v>108.372863751366</c:v>
                </c:pt>
                <c:pt idx="27662">
                  <c:v>108.372425106074</c:v>
                </c:pt>
                <c:pt idx="27663">
                  <c:v>108.372203691083</c:v>
                </c:pt>
                <c:pt idx="27664">
                  <c:v>108.372173024063</c:v>
                </c:pt>
                <c:pt idx="27665">
                  <c:v>108.372054464385</c:v>
                </c:pt>
                <c:pt idx="27666">
                  <c:v>108.371984811743</c:v>
                </c:pt>
                <c:pt idx="27667">
                  <c:v>108.37182689684199</c:v>
                </c:pt>
                <c:pt idx="27668">
                  <c:v>108.37167860618</c:v>
                </c:pt>
                <c:pt idx="27669">
                  <c:v>108.37157142284801</c:v>
                </c:pt>
                <c:pt idx="27670">
                  <c:v>108.371387760042</c:v>
                </c:pt>
                <c:pt idx="27671">
                  <c:v>108.371304783301</c:v>
                </c:pt>
                <c:pt idx="27672">
                  <c:v>108.37120933719</c:v>
                </c:pt>
                <c:pt idx="27673">
                  <c:v>108.371169386993</c:v>
                </c:pt>
                <c:pt idx="27674">
                  <c:v>108.371107308161</c:v>
                </c:pt>
                <c:pt idx="27675">
                  <c:v>108.37010773629</c:v>
                </c:pt>
                <c:pt idx="27676">
                  <c:v>108.37007424594</c:v>
                </c:pt>
                <c:pt idx="27677">
                  <c:v>108.369858943517</c:v>
                </c:pt>
                <c:pt idx="27678">
                  <c:v>108.368820267755</c:v>
                </c:pt>
                <c:pt idx="27679">
                  <c:v>108.368618939697</c:v>
                </c:pt>
                <c:pt idx="27680">
                  <c:v>108.368526127745</c:v>
                </c:pt>
                <c:pt idx="27681">
                  <c:v>108.368221275564</c:v>
                </c:pt>
                <c:pt idx="27682">
                  <c:v>108.367721187844</c:v>
                </c:pt>
                <c:pt idx="27683">
                  <c:v>108.367434184565</c:v>
                </c:pt>
                <c:pt idx="27684">
                  <c:v>108.36717624478</c:v>
                </c:pt>
                <c:pt idx="27685">
                  <c:v>108.36701283789201</c:v>
                </c:pt>
                <c:pt idx="27686">
                  <c:v>108.366954844433</c:v>
                </c:pt>
                <c:pt idx="27687">
                  <c:v>108.36669890058999</c:v>
                </c:pt>
                <c:pt idx="27688">
                  <c:v>108.36609284694801</c:v>
                </c:pt>
                <c:pt idx="27689">
                  <c:v>108.365864991891</c:v>
                </c:pt>
                <c:pt idx="27690">
                  <c:v>108.36567930177</c:v>
                </c:pt>
                <c:pt idx="27691">
                  <c:v>108.36549084409501</c:v>
                </c:pt>
                <c:pt idx="27692">
                  <c:v>108.365277559297</c:v>
                </c:pt>
                <c:pt idx="27693">
                  <c:v>108.365222309101</c:v>
                </c:pt>
                <c:pt idx="27694">
                  <c:v>108.365143005897</c:v>
                </c:pt>
                <c:pt idx="27695">
                  <c:v>108.364310852709</c:v>
                </c:pt>
                <c:pt idx="27696">
                  <c:v>108.364244396912</c:v>
                </c:pt>
                <c:pt idx="27697">
                  <c:v>108.36419969814899</c:v>
                </c:pt>
                <c:pt idx="27698">
                  <c:v>108.36368888511601</c:v>
                </c:pt>
                <c:pt idx="27699">
                  <c:v>108.36364336574</c:v>
                </c:pt>
                <c:pt idx="27700">
                  <c:v>108.363089871238</c:v>
                </c:pt>
                <c:pt idx="27701">
                  <c:v>108.36249978954901</c:v>
                </c:pt>
                <c:pt idx="27702">
                  <c:v>108.362460135828</c:v>
                </c:pt>
                <c:pt idx="27703">
                  <c:v>108.36245547103201</c:v>
                </c:pt>
                <c:pt idx="27704">
                  <c:v>108.362447503084</c:v>
                </c:pt>
                <c:pt idx="27705">
                  <c:v>108.36220672021901</c:v>
                </c:pt>
                <c:pt idx="27706">
                  <c:v>108.362090524102</c:v>
                </c:pt>
                <c:pt idx="27707">
                  <c:v>108.362072981959</c:v>
                </c:pt>
                <c:pt idx="27708">
                  <c:v>108.36178178982</c:v>
                </c:pt>
                <c:pt idx="27709">
                  <c:v>108.361710075708</c:v>
                </c:pt>
                <c:pt idx="27710">
                  <c:v>108.36170493118</c:v>
                </c:pt>
                <c:pt idx="27711">
                  <c:v>108.361592200915</c:v>
                </c:pt>
                <c:pt idx="27712">
                  <c:v>108.361294205275</c:v>
                </c:pt>
                <c:pt idx="27713">
                  <c:v>108.360852637825</c:v>
                </c:pt>
                <c:pt idx="27714">
                  <c:v>108.360808148179</c:v>
                </c:pt>
                <c:pt idx="27715">
                  <c:v>108.360759261163</c:v>
                </c:pt>
                <c:pt idx="27716">
                  <c:v>108.360590969866</c:v>
                </c:pt>
                <c:pt idx="27717">
                  <c:v>108.360305743156</c:v>
                </c:pt>
                <c:pt idx="27718">
                  <c:v>108.36016870282501</c:v>
                </c:pt>
                <c:pt idx="27719">
                  <c:v>108.360026393648</c:v>
                </c:pt>
                <c:pt idx="27720">
                  <c:v>108.359928214185</c:v>
                </c:pt>
                <c:pt idx="27721">
                  <c:v>108.359657644927</c:v>
                </c:pt>
                <c:pt idx="27722">
                  <c:v>108.35898803141799</c:v>
                </c:pt>
                <c:pt idx="27723">
                  <c:v>108.35882961746501</c:v>
                </c:pt>
                <c:pt idx="27724">
                  <c:v>108.358557409181</c:v>
                </c:pt>
                <c:pt idx="27725">
                  <c:v>108.35846670199101</c:v>
                </c:pt>
                <c:pt idx="27726">
                  <c:v>108.358392466331</c:v>
                </c:pt>
                <c:pt idx="27727">
                  <c:v>108.357174246913</c:v>
                </c:pt>
                <c:pt idx="27728">
                  <c:v>108.356521395906</c:v>
                </c:pt>
                <c:pt idx="27729">
                  <c:v>108.356462556938</c:v>
                </c:pt>
                <c:pt idx="27730">
                  <c:v>108.35634006924499</c:v>
                </c:pt>
                <c:pt idx="27731">
                  <c:v>108.356224366901</c:v>
                </c:pt>
                <c:pt idx="27732">
                  <c:v>108.356137997871</c:v>
                </c:pt>
                <c:pt idx="27733">
                  <c:v>108.356126803569</c:v>
                </c:pt>
                <c:pt idx="27734">
                  <c:v>108.355647825679</c:v>
                </c:pt>
                <c:pt idx="27735">
                  <c:v>108.35545211402901</c:v>
                </c:pt>
                <c:pt idx="27736">
                  <c:v>108.355303882212</c:v>
                </c:pt>
                <c:pt idx="27737">
                  <c:v>108.35512000966401</c:v>
                </c:pt>
                <c:pt idx="27738">
                  <c:v>108.354929821702</c:v>
                </c:pt>
                <c:pt idx="27739">
                  <c:v>108.354847827898</c:v>
                </c:pt>
                <c:pt idx="27740">
                  <c:v>108.353773778891</c:v>
                </c:pt>
                <c:pt idx="27741">
                  <c:v>108.353323200856</c:v>
                </c:pt>
                <c:pt idx="27742">
                  <c:v>108.353317039801</c:v>
                </c:pt>
                <c:pt idx="27743">
                  <c:v>108.352736503538</c:v>
                </c:pt>
                <c:pt idx="27744">
                  <c:v>108.35211138333599</c:v>
                </c:pt>
                <c:pt idx="27745">
                  <c:v>108.351190443162</c:v>
                </c:pt>
                <c:pt idx="27746">
                  <c:v>108.350870650922</c:v>
                </c:pt>
                <c:pt idx="27747">
                  <c:v>108.350290148505</c:v>
                </c:pt>
                <c:pt idx="27748">
                  <c:v>108.349887202142</c:v>
                </c:pt>
                <c:pt idx="27749">
                  <c:v>108.34907968035</c:v>
                </c:pt>
                <c:pt idx="27750">
                  <c:v>108.34895972062</c:v>
                </c:pt>
                <c:pt idx="27751">
                  <c:v>108.347632293169</c:v>
                </c:pt>
                <c:pt idx="27752">
                  <c:v>108.34762163062101</c:v>
                </c:pt>
                <c:pt idx="27753">
                  <c:v>108.34740653162601</c:v>
                </c:pt>
                <c:pt idx="27754">
                  <c:v>108.347357493164</c:v>
                </c:pt>
                <c:pt idx="27755">
                  <c:v>108.347023067023</c:v>
                </c:pt>
                <c:pt idx="27756">
                  <c:v>108.34685893563601</c:v>
                </c:pt>
                <c:pt idx="27757">
                  <c:v>108.34578957557601</c:v>
                </c:pt>
                <c:pt idx="27758">
                  <c:v>108.345706933069</c:v>
                </c:pt>
                <c:pt idx="27759">
                  <c:v>108.344754601684</c:v>
                </c:pt>
                <c:pt idx="27760">
                  <c:v>108.344711671672</c:v>
                </c:pt>
                <c:pt idx="27761">
                  <c:v>108.344053837904</c:v>
                </c:pt>
                <c:pt idx="27762">
                  <c:v>108.344001620329</c:v>
                </c:pt>
                <c:pt idx="27763">
                  <c:v>108.343632767581</c:v>
                </c:pt>
                <c:pt idx="27764">
                  <c:v>108.343447655199</c:v>
                </c:pt>
                <c:pt idx="27765">
                  <c:v>108.343081301175</c:v>
                </c:pt>
                <c:pt idx="27766">
                  <c:v>108.34308073726901</c:v>
                </c:pt>
                <c:pt idx="27767">
                  <c:v>108.34304737934499</c:v>
                </c:pt>
                <c:pt idx="27768">
                  <c:v>108.342944001915</c:v>
                </c:pt>
                <c:pt idx="27769">
                  <c:v>108.34276277234</c:v>
                </c:pt>
                <c:pt idx="27770">
                  <c:v>108.34250638598699</c:v>
                </c:pt>
                <c:pt idx="27771">
                  <c:v>108.341996116647</c:v>
                </c:pt>
                <c:pt idx="27772">
                  <c:v>108.341668935717</c:v>
                </c:pt>
                <c:pt idx="27773">
                  <c:v>108.34090886589701</c:v>
                </c:pt>
                <c:pt idx="27774">
                  <c:v>108.340080776715</c:v>
                </c:pt>
                <c:pt idx="27775">
                  <c:v>108.339757385558</c:v>
                </c:pt>
                <c:pt idx="27776">
                  <c:v>108.339661579259</c:v>
                </c:pt>
                <c:pt idx="27777">
                  <c:v>108.338945583993</c:v>
                </c:pt>
                <c:pt idx="27778">
                  <c:v>108.33817806493499</c:v>
                </c:pt>
                <c:pt idx="27779">
                  <c:v>108.337273581993</c:v>
                </c:pt>
                <c:pt idx="27780">
                  <c:v>108.337176907963</c:v>
                </c:pt>
                <c:pt idx="27781">
                  <c:v>108.33714179937</c:v>
                </c:pt>
                <c:pt idx="27782">
                  <c:v>108.336912903623</c:v>
                </c:pt>
                <c:pt idx="27783">
                  <c:v>108.335941984675</c:v>
                </c:pt>
                <c:pt idx="27784">
                  <c:v>108.33482650836601</c:v>
                </c:pt>
                <c:pt idx="27785">
                  <c:v>108.33395063911701</c:v>
                </c:pt>
                <c:pt idx="27786">
                  <c:v>108.333610169857</c:v>
                </c:pt>
                <c:pt idx="27787">
                  <c:v>108.33246429064199</c:v>
                </c:pt>
                <c:pt idx="27788">
                  <c:v>108.33125430731501</c:v>
                </c:pt>
                <c:pt idx="27789">
                  <c:v>108.331219054203</c:v>
                </c:pt>
                <c:pt idx="27790">
                  <c:v>108.331008892348</c:v>
                </c:pt>
                <c:pt idx="27791">
                  <c:v>108.330373171354</c:v>
                </c:pt>
                <c:pt idx="27792">
                  <c:v>108.329764589799</c:v>
                </c:pt>
                <c:pt idx="27793">
                  <c:v>108.329233411858</c:v>
                </c:pt>
                <c:pt idx="27794">
                  <c:v>108.329165442993</c:v>
                </c:pt>
                <c:pt idx="27795">
                  <c:v>108.32862912233701</c:v>
                </c:pt>
                <c:pt idx="27796">
                  <c:v>108.328091927542</c:v>
                </c:pt>
                <c:pt idx="27797">
                  <c:v>108.327864271073</c:v>
                </c:pt>
                <c:pt idx="27798">
                  <c:v>108.327560137053</c:v>
                </c:pt>
                <c:pt idx="27799">
                  <c:v>108.326737665027</c:v>
                </c:pt>
                <c:pt idx="27800">
                  <c:v>108.326361473942</c:v>
                </c:pt>
                <c:pt idx="27801">
                  <c:v>108.32629135063399</c:v>
                </c:pt>
                <c:pt idx="27802">
                  <c:v>108.32586849725099</c:v>
                </c:pt>
                <c:pt idx="27803">
                  <c:v>108.325655658586</c:v>
                </c:pt>
                <c:pt idx="27804">
                  <c:v>108.32525602811999</c:v>
                </c:pt>
                <c:pt idx="27805">
                  <c:v>108.32497080173</c:v>
                </c:pt>
                <c:pt idx="27806">
                  <c:v>108.324934166481</c:v>
                </c:pt>
                <c:pt idx="27807">
                  <c:v>108.324144927901</c:v>
                </c:pt>
                <c:pt idx="27808">
                  <c:v>108.32352687566799</c:v>
                </c:pt>
                <c:pt idx="27809">
                  <c:v>108.321001265441</c:v>
                </c:pt>
                <c:pt idx="27810">
                  <c:v>108.32076326640301</c:v>
                </c:pt>
                <c:pt idx="27811">
                  <c:v>108.320660289503</c:v>
                </c:pt>
                <c:pt idx="27812">
                  <c:v>108.319695251564</c:v>
                </c:pt>
                <c:pt idx="27813">
                  <c:v>108.319386199495</c:v>
                </c:pt>
                <c:pt idx="27814">
                  <c:v>108.31868970485</c:v>
                </c:pt>
                <c:pt idx="27815">
                  <c:v>108.318667538442</c:v>
                </c:pt>
                <c:pt idx="27816">
                  <c:v>108.31842657868999</c:v>
                </c:pt>
                <c:pt idx="27817">
                  <c:v>108.317064270822</c:v>
                </c:pt>
                <c:pt idx="27818">
                  <c:v>108.316293322501</c:v>
                </c:pt>
                <c:pt idx="27819">
                  <c:v>108.313300080403</c:v>
                </c:pt>
                <c:pt idx="27820">
                  <c:v>108.31261330885199</c:v>
                </c:pt>
                <c:pt idx="27821">
                  <c:v>108.31202953288501</c:v>
                </c:pt>
                <c:pt idx="27822">
                  <c:v>108.311085076739</c:v>
                </c:pt>
                <c:pt idx="27823">
                  <c:v>108.309757978034</c:v>
                </c:pt>
                <c:pt idx="27824">
                  <c:v>108.30838350185699</c:v>
                </c:pt>
                <c:pt idx="27825">
                  <c:v>108.308048838071</c:v>
                </c:pt>
                <c:pt idx="27826">
                  <c:v>108.30659647509999</c:v>
                </c:pt>
                <c:pt idx="27827">
                  <c:v>108.306149851526</c:v>
                </c:pt>
                <c:pt idx="27828">
                  <c:v>108.305228318088</c:v>
                </c:pt>
                <c:pt idx="27829">
                  <c:v>108.304256298539</c:v>
                </c:pt>
                <c:pt idx="27830">
                  <c:v>108.300430921821</c:v>
                </c:pt>
                <c:pt idx="27831">
                  <c:v>108.300289386484</c:v>
                </c:pt>
                <c:pt idx="27832">
                  <c:v>108.29990488659401</c:v>
                </c:pt>
                <c:pt idx="27833">
                  <c:v>108.298827718821</c:v>
                </c:pt>
                <c:pt idx="27834">
                  <c:v>108.29859884466499</c:v>
                </c:pt>
                <c:pt idx="27835">
                  <c:v>108.29830087704499</c:v>
                </c:pt>
                <c:pt idx="27836">
                  <c:v>108.294645379896</c:v>
                </c:pt>
                <c:pt idx="27837">
                  <c:v>108.29387504076</c:v>
                </c:pt>
                <c:pt idx="27838">
                  <c:v>108.293522192479</c:v>
                </c:pt>
                <c:pt idx="27839">
                  <c:v>108.293519045827</c:v>
                </c:pt>
                <c:pt idx="27840">
                  <c:v>108.29090651489599</c:v>
                </c:pt>
                <c:pt idx="27841">
                  <c:v>108.288374789507</c:v>
                </c:pt>
                <c:pt idx="27842">
                  <c:v>108.28770328976501</c:v>
                </c:pt>
                <c:pt idx="27843">
                  <c:v>108.287227226795</c:v>
                </c:pt>
                <c:pt idx="27844">
                  <c:v>108.286576387824</c:v>
                </c:pt>
                <c:pt idx="27845">
                  <c:v>108.28657261288301</c:v>
                </c:pt>
                <c:pt idx="27846">
                  <c:v>108.28657237724801</c:v>
                </c:pt>
                <c:pt idx="27847">
                  <c:v>108.285358109649</c:v>
                </c:pt>
                <c:pt idx="27848">
                  <c:v>108.28460956357</c:v>
                </c:pt>
                <c:pt idx="27849">
                  <c:v>108.28392761369599</c:v>
                </c:pt>
                <c:pt idx="27850">
                  <c:v>108.28219016439699</c:v>
                </c:pt>
                <c:pt idx="27851">
                  <c:v>108.28206070323</c:v>
                </c:pt>
                <c:pt idx="27852">
                  <c:v>108.28205415743101</c:v>
                </c:pt>
                <c:pt idx="27853">
                  <c:v>108.281422184742</c:v>
                </c:pt>
                <c:pt idx="27854">
                  <c:v>108.280406618995</c:v>
                </c:pt>
                <c:pt idx="27855">
                  <c:v>108.279427174937</c:v>
                </c:pt>
                <c:pt idx="27856">
                  <c:v>108.279409431594</c:v>
                </c:pt>
                <c:pt idx="27857">
                  <c:v>108.279367125007</c:v>
                </c:pt>
                <c:pt idx="27858">
                  <c:v>108.278858342858</c:v>
                </c:pt>
                <c:pt idx="27859">
                  <c:v>108.278196072066</c:v>
                </c:pt>
                <c:pt idx="27860">
                  <c:v>108.27663303262101</c:v>
                </c:pt>
                <c:pt idx="27861">
                  <c:v>108.276282552655</c:v>
                </c:pt>
                <c:pt idx="27862">
                  <c:v>108.275814377221</c:v>
                </c:pt>
                <c:pt idx="27863">
                  <c:v>108.275497129467</c:v>
                </c:pt>
                <c:pt idx="27864">
                  <c:v>108.275230427442</c:v>
                </c:pt>
                <c:pt idx="27865">
                  <c:v>108.27462827620801</c:v>
                </c:pt>
                <c:pt idx="27866">
                  <c:v>108.27432903939</c:v>
                </c:pt>
                <c:pt idx="27867">
                  <c:v>108.27417698565</c:v>
                </c:pt>
                <c:pt idx="27868">
                  <c:v>108.27415397615999</c:v>
                </c:pt>
                <c:pt idx="27869">
                  <c:v>108.272860058314</c:v>
                </c:pt>
                <c:pt idx="27870">
                  <c:v>108.27278119979501</c:v>
                </c:pt>
                <c:pt idx="27871">
                  <c:v>108.27239185237001</c:v>
                </c:pt>
                <c:pt idx="27872">
                  <c:v>108.272129668876</c:v>
                </c:pt>
                <c:pt idx="27873">
                  <c:v>108.270588160098</c:v>
                </c:pt>
                <c:pt idx="27874">
                  <c:v>108.270426464724</c:v>
                </c:pt>
                <c:pt idx="27875">
                  <c:v>108.270230033383</c:v>
                </c:pt>
                <c:pt idx="27876">
                  <c:v>108.268935014062</c:v>
                </c:pt>
                <c:pt idx="27877">
                  <c:v>108.268821727946</c:v>
                </c:pt>
                <c:pt idx="27878">
                  <c:v>108.26867526444801</c:v>
                </c:pt>
                <c:pt idx="27879">
                  <c:v>108.268268131688</c:v>
                </c:pt>
                <c:pt idx="27880">
                  <c:v>108.26813491433499</c:v>
                </c:pt>
                <c:pt idx="27881">
                  <c:v>108.267071257258</c:v>
                </c:pt>
                <c:pt idx="27882">
                  <c:v>108.26655571014101</c:v>
                </c:pt>
                <c:pt idx="27883">
                  <c:v>108.266554408093</c:v>
                </c:pt>
                <c:pt idx="27884">
                  <c:v>108.266206092052</c:v>
                </c:pt>
                <c:pt idx="27885">
                  <c:v>108.265499848792</c:v>
                </c:pt>
                <c:pt idx="27886">
                  <c:v>108.264901256771</c:v>
                </c:pt>
                <c:pt idx="27887">
                  <c:v>108.264767157528</c:v>
                </c:pt>
                <c:pt idx="27888">
                  <c:v>108.26466175573501</c:v>
                </c:pt>
                <c:pt idx="27889">
                  <c:v>108.264620760333</c:v>
                </c:pt>
                <c:pt idx="27890">
                  <c:v>108.264400966265</c:v>
                </c:pt>
                <c:pt idx="27891">
                  <c:v>108.26321650739</c:v>
                </c:pt>
                <c:pt idx="27892">
                  <c:v>108.263026032543</c:v>
                </c:pt>
                <c:pt idx="27893">
                  <c:v>108.262744687089</c:v>
                </c:pt>
                <c:pt idx="27894">
                  <c:v>108.262722094691</c:v>
                </c:pt>
                <c:pt idx="27895">
                  <c:v>108.262719886854</c:v>
                </c:pt>
                <c:pt idx="27896">
                  <c:v>108.262492207862</c:v>
                </c:pt>
                <c:pt idx="27897">
                  <c:v>108.262486584979</c:v>
                </c:pt>
                <c:pt idx="27898">
                  <c:v>108.262400975424</c:v>
                </c:pt>
                <c:pt idx="27899">
                  <c:v>108.262053136299</c:v>
                </c:pt>
                <c:pt idx="27900">
                  <c:v>108.260935041675</c:v>
                </c:pt>
                <c:pt idx="27901">
                  <c:v>108.260796311421</c:v>
                </c:pt>
                <c:pt idx="27902">
                  <c:v>108.26058304956899</c:v>
                </c:pt>
                <c:pt idx="27903">
                  <c:v>108.26049210910401</c:v>
                </c:pt>
                <c:pt idx="27904">
                  <c:v>108.259894628848</c:v>
                </c:pt>
                <c:pt idx="27905">
                  <c:v>108.25933213858799</c:v>
                </c:pt>
                <c:pt idx="27906">
                  <c:v>108.25920012347299</c:v>
                </c:pt>
                <c:pt idx="27907">
                  <c:v>108.25879791252</c:v>
                </c:pt>
                <c:pt idx="27908">
                  <c:v>108.25831418272899</c:v>
                </c:pt>
                <c:pt idx="27909">
                  <c:v>108.258262942431</c:v>
                </c:pt>
                <c:pt idx="27910">
                  <c:v>108.25815069313499</c:v>
                </c:pt>
                <c:pt idx="27911">
                  <c:v>108.258081320065</c:v>
                </c:pt>
                <c:pt idx="27912">
                  <c:v>108.258011350567</c:v>
                </c:pt>
                <c:pt idx="27913">
                  <c:v>108.258004580997</c:v>
                </c:pt>
                <c:pt idx="27914">
                  <c:v>108.25788384920899</c:v>
                </c:pt>
                <c:pt idx="27915">
                  <c:v>108.257818537132</c:v>
                </c:pt>
                <c:pt idx="27916">
                  <c:v>108.25774001060999</c:v>
                </c:pt>
                <c:pt idx="27917">
                  <c:v>108.25756193897401</c:v>
                </c:pt>
                <c:pt idx="27918">
                  <c:v>108.257153389976</c:v>
                </c:pt>
                <c:pt idx="27919">
                  <c:v>108.256629571286</c:v>
                </c:pt>
                <c:pt idx="27920">
                  <c:v>108.256470275564</c:v>
                </c:pt>
                <c:pt idx="27921">
                  <c:v>108.25629140859699</c:v>
                </c:pt>
                <c:pt idx="27922">
                  <c:v>108.256102497253</c:v>
                </c:pt>
                <c:pt idx="27923">
                  <c:v>108.255613277864</c:v>
                </c:pt>
                <c:pt idx="27924">
                  <c:v>108.255540881673</c:v>
                </c:pt>
                <c:pt idx="27925">
                  <c:v>108.254696479911</c:v>
                </c:pt>
                <c:pt idx="27926">
                  <c:v>108.25380977702601</c:v>
                </c:pt>
                <c:pt idx="27927">
                  <c:v>108.252223013735</c:v>
                </c:pt>
                <c:pt idx="27928">
                  <c:v>108.252028015056</c:v>
                </c:pt>
                <c:pt idx="27929">
                  <c:v>108.251932979439</c:v>
                </c:pt>
                <c:pt idx="27930">
                  <c:v>108.251696423339</c:v>
                </c:pt>
                <c:pt idx="27931">
                  <c:v>108.25047281150501</c:v>
                </c:pt>
                <c:pt idx="27932">
                  <c:v>108.25016908974401</c:v>
                </c:pt>
                <c:pt idx="27933">
                  <c:v>108.24987308769499</c:v>
                </c:pt>
                <c:pt idx="27934">
                  <c:v>108.249717475132</c:v>
                </c:pt>
                <c:pt idx="27935">
                  <c:v>108.24960168264199</c:v>
                </c:pt>
                <c:pt idx="27936">
                  <c:v>108.249409334951</c:v>
                </c:pt>
                <c:pt idx="27937">
                  <c:v>108.24926050716201</c:v>
                </c:pt>
                <c:pt idx="27938">
                  <c:v>108.24879766137499</c:v>
                </c:pt>
                <c:pt idx="27939">
                  <c:v>108.24818080884199</c:v>
                </c:pt>
                <c:pt idx="27940">
                  <c:v>108.247927896368</c:v>
                </c:pt>
                <c:pt idx="27941">
                  <c:v>108.246937204997</c:v>
                </c:pt>
                <c:pt idx="27942">
                  <c:v>108.24693501964801</c:v>
                </c:pt>
                <c:pt idx="27943">
                  <c:v>108.246754520633</c:v>
                </c:pt>
                <c:pt idx="27944">
                  <c:v>108.245991254549</c:v>
                </c:pt>
                <c:pt idx="27945">
                  <c:v>108.245964517435</c:v>
                </c:pt>
                <c:pt idx="27946">
                  <c:v>108.24571198526201</c:v>
                </c:pt>
                <c:pt idx="27947">
                  <c:v>108.245628192441</c:v>
                </c:pt>
                <c:pt idx="27948">
                  <c:v>108.24525942892301</c:v>
                </c:pt>
                <c:pt idx="27949">
                  <c:v>108.244665218306</c:v>
                </c:pt>
                <c:pt idx="27950">
                  <c:v>108.244428731334</c:v>
                </c:pt>
                <c:pt idx="27951">
                  <c:v>108.24429487182699</c:v>
                </c:pt>
                <c:pt idx="27952">
                  <c:v>108.244213762196</c:v>
                </c:pt>
                <c:pt idx="27953">
                  <c:v>108.24332707158599</c:v>
                </c:pt>
                <c:pt idx="27954">
                  <c:v>108.24320731948799</c:v>
                </c:pt>
                <c:pt idx="27955">
                  <c:v>108.242862779352</c:v>
                </c:pt>
                <c:pt idx="27956">
                  <c:v>108.241597752218</c:v>
                </c:pt>
                <c:pt idx="27957">
                  <c:v>108.24094577651</c:v>
                </c:pt>
                <c:pt idx="27958">
                  <c:v>108.23927786827799</c:v>
                </c:pt>
                <c:pt idx="27959">
                  <c:v>108.239270027976</c:v>
                </c:pt>
                <c:pt idx="27960">
                  <c:v>108.23872232581699</c:v>
                </c:pt>
                <c:pt idx="27961">
                  <c:v>108.23868807385399</c:v>
                </c:pt>
                <c:pt idx="27962">
                  <c:v>108.238349319742</c:v>
                </c:pt>
                <c:pt idx="27963">
                  <c:v>108.238291835475</c:v>
                </c:pt>
                <c:pt idx="27964">
                  <c:v>108.23822089146201</c:v>
                </c:pt>
                <c:pt idx="27965">
                  <c:v>108.238163450321</c:v>
                </c:pt>
                <c:pt idx="27966">
                  <c:v>108.23813337860101</c:v>
                </c:pt>
                <c:pt idx="27967">
                  <c:v>108.237772044903</c:v>
                </c:pt>
                <c:pt idx="27968">
                  <c:v>108.23739946853</c:v>
                </c:pt>
                <c:pt idx="27969">
                  <c:v>108.236713073627</c:v>
                </c:pt>
                <c:pt idx="27970">
                  <c:v>108.23593885096599</c:v>
                </c:pt>
                <c:pt idx="27971">
                  <c:v>108.23591831782799</c:v>
                </c:pt>
                <c:pt idx="27972">
                  <c:v>108.235777696616</c:v>
                </c:pt>
                <c:pt idx="27973">
                  <c:v>108.235578582906</c:v>
                </c:pt>
                <c:pt idx="27974">
                  <c:v>108.235232785517</c:v>
                </c:pt>
                <c:pt idx="27975">
                  <c:v>108.234744734093</c:v>
                </c:pt>
                <c:pt idx="27976">
                  <c:v>108.234299298281</c:v>
                </c:pt>
                <c:pt idx="27977">
                  <c:v>108.233900529948</c:v>
                </c:pt>
                <c:pt idx="27978">
                  <c:v>108.233198772755</c:v>
                </c:pt>
                <c:pt idx="27979">
                  <c:v>108.23173762644301</c:v>
                </c:pt>
                <c:pt idx="27980">
                  <c:v>108.230829982926</c:v>
                </c:pt>
                <c:pt idx="27981">
                  <c:v>108.23016122376499</c:v>
                </c:pt>
                <c:pt idx="27982">
                  <c:v>108.228760700343</c:v>
                </c:pt>
                <c:pt idx="27983">
                  <c:v>108.228642476522</c:v>
                </c:pt>
                <c:pt idx="27984">
                  <c:v>108.22861800195</c:v>
                </c:pt>
                <c:pt idx="27985">
                  <c:v>108.228007927015</c:v>
                </c:pt>
                <c:pt idx="27986">
                  <c:v>108.227835077086</c:v>
                </c:pt>
                <c:pt idx="27987">
                  <c:v>108.22771487373799</c:v>
                </c:pt>
                <c:pt idx="27988">
                  <c:v>108.226513217583</c:v>
                </c:pt>
                <c:pt idx="27989">
                  <c:v>108.224329015545</c:v>
                </c:pt>
                <c:pt idx="27990">
                  <c:v>108.223977896484</c:v>
                </c:pt>
                <c:pt idx="27991">
                  <c:v>108.22393047827801</c:v>
                </c:pt>
                <c:pt idx="27992">
                  <c:v>108.22375848543901</c:v>
                </c:pt>
                <c:pt idx="27993">
                  <c:v>108.223374668354</c:v>
                </c:pt>
                <c:pt idx="27994">
                  <c:v>108.22261942655</c:v>
                </c:pt>
                <c:pt idx="27995">
                  <c:v>108.222568796605</c:v>
                </c:pt>
                <c:pt idx="27996">
                  <c:v>108.222454014993</c:v>
                </c:pt>
                <c:pt idx="27997">
                  <c:v>108.221784669353</c:v>
                </c:pt>
                <c:pt idx="27998">
                  <c:v>108.219956303206</c:v>
                </c:pt>
                <c:pt idx="27999">
                  <c:v>108.21911032393101</c:v>
                </c:pt>
                <c:pt idx="28000">
                  <c:v>108.219089431361</c:v>
                </c:pt>
                <c:pt idx="28001">
                  <c:v>108.21902863357499</c:v>
                </c:pt>
                <c:pt idx="28002">
                  <c:v>108.21896132959699</c:v>
                </c:pt>
                <c:pt idx="28003">
                  <c:v>108.218835332647</c:v>
                </c:pt>
                <c:pt idx="28004">
                  <c:v>108.21844408594001</c:v>
                </c:pt>
                <c:pt idx="28005">
                  <c:v>108.218382496906</c:v>
                </c:pt>
                <c:pt idx="28006">
                  <c:v>108.218167315282</c:v>
                </c:pt>
                <c:pt idx="28007">
                  <c:v>108.217965831952</c:v>
                </c:pt>
                <c:pt idx="28008">
                  <c:v>108.21781487963101</c:v>
                </c:pt>
                <c:pt idx="28009">
                  <c:v>108.21635141661901</c:v>
                </c:pt>
                <c:pt idx="28010">
                  <c:v>108.216099993146</c:v>
                </c:pt>
                <c:pt idx="28011">
                  <c:v>108.21609524413699</c:v>
                </c:pt>
                <c:pt idx="28012">
                  <c:v>108.21603467460599</c:v>
                </c:pt>
                <c:pt idx="28013">
                  <c:v>108.215238152426</c:v>
                </c:pt>
                <c:pt idx="28014">
                  <c:v>108.21470734306</c:v>
                </c:pt>
                <c:pt idx="28015">
                  <c:v>108.214698716873</c:v>
                </c:pt>
                <c:pt idx="28016">
                  <c:v>108.21391842829</c:v>
                </c:pt>
                <c:pt idx="28017">
                  <c:v>108.21379500234301</c:v>
                </c:pt>
                <c:pt idx="28018">
                  <c:v>108.213088175911</c:v>
                </c:pt>
                <c:pt idx="28019">
                  <c:v>108.213052317562</c:v>
                </c:pt>
                <c:pt idx="28020">
                  <c:v>108.213050729177</c:v>
                </c:pt>
                <c:pt idx="28021">
                  <c:v>108.212666806257</c:v>
                </c:pt>
                <c:pt idx="28022">
                  <c:v>108.212373531509</c:v>
                </c:pt>
                <c:pt idx="28023">
                  <c:v>108.212161871314</c:v>
                </c:pt>
                <c:pt idx="28024">
                  <c:v>108.212157964558</c:v>
                </c:pt>
                <c:pt idx="28025">
                  <c:v>108.21114392455</c:v>
                </c:pt>
                <c:pt idx="28026">
                  <c:v>108.210458824857</c:v>
                </c:pt>
                <c:pt idx="28027">
                  <c:v>108.20858642831099</c:v>
                </c:pt>
                <c:pt idx="28028">
                  <c:v>108.20847474031299</c:v>
                </c:pt>
                <c:pt idx="28029">
                  <c:v>108.208384671266</c:v>
                </c:pt>
                <c:pt idx="28030">
                  <c:v>108.207988408522</c:v>
                </c:pt>
                <c:pt idx="28031">
                  <c:v>108.20729076501399</c:v>
                </c:pt>
                <c:pt idx="28032">
                  <c:v>108.207076925468</c:v>
                </c:pt>
                <c:pt idx="28033">
                  <c:v>108.206933065839</c:v>
                </c:pt>
                <c:pt idx="28034">
                  <c:v>108.206020277253</c:v>
                </c:pt>
                <c:pt idx="28035">
                  <c:v>108.205721992826</c:v>
                </c:pt>
                <c:pt idx="28036">
                  <c:v>108.20541955610901</c:v>
                </c:pt>
                <c:pt idx="28037">
                  <c:v>108.205271551225</c:v>
                </c:pt>
                <c:pt idx="28038">
                  <c:v>108.204677224653</c:v>
                </c:pt>
                <c:pt idx="28039">
                  <c:v>108.204539290604</c:v>
                </c:pt>
                <c:pt idx="28040">
                  <c:v>108.20361027856499</c:v>
                </c:pt>
                <c:pt idx="28041">
                  <c:v>108.203411020347</c:v>
                </c:pt>
                <c:pt idx="28042">
                  <c:v>108.20327214933199</c:v>
                </c:pt>
                <c:pt idx="28043">
                  <c:v>108.203248781295</c:v>
                </c:pt>
                <c:pt idx="28044">
                  <c:v>108.202942421279</c:v>
                </c:pt>
                <c:pt idx="28045">
                  <c:v>108.202493597196</c:v>
                </c:pt>
                <c:pt idx="28046">
                  <c:v>108.201981324183</c:v>
                </c:pt>
                <c:pt idx="28047">
                  <c:v>108.201914260362</c:v>
                </c:pt>
                <c:pt idx="28048">
                  <c:v>108.201864852713</c:v>
                </c:pt>
                <c:pt idx="28049">
                  <c:v>108.20174528140301</c:v>
                </c:pt>
                <c:pt idx="28050">
                  <c:v>108.201734016912</c:v>
                </c:pt>
                <c:pt idx="28051">
                  <c:v>108.20142116872501</c:v>
                </c:pt>
                <c:pt idx="28052">
                  <c:v>108.200170263754</c:v>
                </c:pt>
                <c:pt idx="28053">
                  <c:v>108.200075985368</c:v>
                </c:pt>
                <c:pt idx="28054">
                  <c:v>108.199775258668</c:v>
                </c:pt>
                <c:pt idx="28055">
                  <c:v>108.19942003656099</c:v>
                </c:pt>
                <c:pt idx="28056">
                  <c:v>108.19910580526</c:v>
                </c:pt>
                <c:pt idx="28057">
                  <c:v>108.19897996250801</c:v>
                </c:pt>
                <c:pt idx="28058">
                  <c:v>108.198972115038</c:v>
                </c:pt>
                <c:pt idx="28059">
                  <c:v>108.198968031991</c:v>
                </c:pt>
                <c:pt idx="28060">
                  <c:v>108.198667130635</c:v>
                </c:pt>
                <c:pt idx="28061">
                  <c:v>108.198198372655</c:v>
                </c:pt>
                <c:pt idx="28062">
                  <c:v>108.19789928091301</c:v>
                </c:pt>
                <c:pt idx="28063">
                  <c:v>108.197568916335</c:v>
                </c:pt>
                <c:pt idx="28064">
                  <c:v>108.197266869743</c:v>
                </c:pt>
                <c:pt idx="28065">
                  <c:v>108.197127256372</c:v>
                </c:pt>
                <c:pt idx="28066">
                  <c:v>108.196877190603</c:v>
                </c:pt>
                <c:pt idx="28067">
                  <c:v>108.19644939862</c:v>
                </c:pt>
                <c:pt idx="28068">
                  <c:v>108.19599400915</c:v>
                </c:pt>
                <c:pt idx="28069">
                  <c:v>108.195044435314</c:v>
                </c:pt>
                <c:pt idx="28070">
                  <c:v>108.193932108469</c:v>
                </c:pt>
                <c:pt idx="28071">
                  <c:v>108.193771568337</c:v>
                </c:pt>
                <c:pt idx="28072">
                  <c:v>108.193564575709</c:v>
                </c:pt>
                <c:pt idx="28073">
                  <c:v>108.19327242740501</c:v>
                </c:pt>
                <c:pt idx="28074">
                  <c:v>108.193224205505</c:v>
                </c:pt>
                <c:pt idx="28075">
                  <c:v>108.192887883114</c:v>
                </c:pt>
                <c:pt idx="28076">
                  <c:v>108.19255243216</c:v>
                </c:pt>
                <c:pt idx="28077">
                  <c:v>108.192531505454</c:v>
                </c:pt>
                <c:pt idx="28078">
                  <c:v>108.19218846718</c:v>
                </c:pt>
                <c:pt idx="28079">
                  <c:v>108.19089140981001</c:v>
                </c:pt>
                <c:pt idx="28080">
                  <c:v>108.190838890715</c:v>
                </c:pt>
                <c:pt idx="28081">
                  <c:v>108.19030419140201</c:v>
                </c:pt>
                <c:pt idx="28082">
                  <c:v>108.188887750345</c:v>
                </c:pt>
                <c:pt idx="28083">
                  <c:v>108.188715005456</c:v>
                </c:pt>
                <c:pt idx="28084">
                  <c:v>108.187869018309</c:v>
                </c:pt>
                <c:pt idx="28085">
                  <c:v>108.187656369682</c:v>
                </c:pt>
                <c:pt idx="28086">
                  <c:v>108.187159613048</c:v>
                </c:pt>
                <c:pt idx="28087">
                  <c:v>108.187011891813</c:v>
                </c:pt>
                <c:pt idx="28088">
                  <c:v>108.186889612683</c:v>
                </c:pt>
                <c:pt idx="28089">
                  <c:v>108.1868135364</c:v>
                </c:pt>
                <c:pt idx="28090">
                  <c:v>108.186053954842</c:v>
                </c:pt>
                <c:pt idx="28091">
                  <c:v>108.186031342462</c:v>
                </c:pt>
                <c:pt idx="28092">
                  <c:v>108.18581977443399</c:v>
                </c:pt>
                <c:pt idx="28093">
                  <c:v>108.185632061738</c:v>
                </c:pt>
                <c:pt idx="28094">
                  <c:v>108.18512649712601</c:v>
                </c:pt>
                <c:pt idx="28095">
                  <c:v>108.18499049126901</c:v>
                </c:pt>
                <c:pt idx="28096">
                  <c:v>108.18476874063199</c:v>
                </c:pt>
                <c:pt idx="28097">
                  <c:v>108.184363138514</c:v>
                </c:pt>
                <c:pt idx="28098">
                  <c:v>108.183641526287</c:v>
                </c:pt>
                <c:pt idx="28099">
                  <c:v>108.18343257669</c:v>
                </c:pt>
                <c:pt idx="28100">
                  <c:v>108.183145865258</c:v>
                </c:pt>
                <c:pt idx="28101">
                  <c:v>108.182792932624</c:v>
                </c:pt>
                <c:pt idx="28102">
                  <c:v>108.18267566903501</c:v>
                </c:pt>
                <c:pt idx="28103">
                  <c:v>108.18258276039801</c:v>
                </c:pt>
                <c:pt idx="28104">
                  <c:v>108.18250264447001</c:v>
                </c:pt>
                <c:pt idx="28105">
                  <c:v>108.182030192252</c:v>
                </c:pt>
                <c:pt idx="28106">
                  <c:v>108.18187847389299</c:v>
                </c:pt>
                <c:pt idx="28107">
                  <c:v>108.181853640825</c:v>
                </c:pt>
                <c:pt idx="28108">
                  <c:v>108.181845893729</c:v>
                </c:pt>
                <c:pt idx="28109">
                  <c:v>108.181776573777</c:v>
                </c:pt>
                <c:pt idx="28110">
                  <c:v>108.181680434588</c:v>
                </c:pt>
                <c:pt idx="28111">
                  <c:v>108.18160103859201</c:v>
                </c:pt>
                <c:pt idx="28112">
                  <c:v>108.179034753655</c:v>
                </c:pt>
                <c:pt idx="28113">
                  <c:v>108.178798295166</c:v>
                </c:pt>
                <c:pt idx="28114">
                  <c:v>108.178620751029</c:v>
                </c:pt>
                <c:pt idx="28115">
                  <c:v>108.178283534768</c:v>
                </c:pt>
                <c:pt idx="28116">
                  <c:v>108.177353316927</c:v>
                </c:pt>
                <c:pt idx="28117">
                  <c:v>108.177310153891</c:v>
                </c:pt>
                <c:pt idx="28118">
                  <c:v>108.176778317618</c:v>
                </c:pt>
                <c:pt idx="28119">
                  <c:v>108.176676119677</c:v>
                </c:pt>
                <c:pt idx="28120">
                  <c:v>108.176523702436</c:v>
                </c:pt>
                <c:pt idx="28121">
                  <c:v>108.17625567794499</c:v>
                </c:pt>
                <c:pt idx="28122">
                  <c:v>108.17621135576699</c:v>
                </c:pt>
                <c:pt idx="28123">
                  <c:v>108.175808540555</c:v>
                </c:pt>
                <c:pt idx="28124">
                  <c:v>108.17580011242499</c:v>
                </c:pt>
                <c:pt idx="28125">
                  <c:v>108.175296484011</c:v>
                </c:pt>
                <c:pt idx="28126">
                  <c:v>108.175160128925</c:v>
                </c:pt>
                <c:pt idx="28127">
                  <c:v>108.174300736424</c:v>
                </c:pt>
                <c:pt idx="28128">
                  <c:v>108.173855831493</c:v>
                </c:pt>
                <c:pt idx="28129">
                  <c:v>108.17339291936</c:v>
                </c:pt>
                <c:pt idx="28130">
                  <c:v>108.17317789600899</c:v>
                </c:pt>
                <c:pt idx="28131">
                  <c:v>108.173115680322</c:v>
                </c:pt>
                <c:pt idx="28132">
                  <c:v>108.17297458394999</c:v>
                </c:pt>
                <c:pt idx="28133">
                  <c:v>108.172915665264</c:v>
                </c:pt>
                <c:pt idx="28134">
                  <c:v>108.17270643254901</c:v>
                </c:pt>
                <c:pt idx="28135">
                  <c:v>108.17246482384</c:v>
                </c:pt>
                <c:pt idx="28136">
                  <c:v>108.17170304422901</c:v>
                </c:pt>
                <c:pt idx="28137">
                  <c:v>108.171468329821</c:v>
                </c:pt>
                <c:pt idx="28138">
                  <c:v>108.171305583589</c:v>
                </c:pt>
                <c:pt idx="28139">
                  <c:v>108.17125761379801</c:v>
                </c:pt>
                <c:pt idx="28140">
                  <c:v>108.171148213386</c:v>
                </c:pt>
                <c:pt idx="28141">
                  <c:v>108.171127093295</c:v>
                </c:pt>
                <c:pt idx="28142">
                  <c:v>108.170672650524</c:v>
                </c:pt>
                <c:pt idx="28143">
                  <c:v>108.170499857156</c:v>
                </c:pt>
                <c:pt idx="28144">
                  <c:v>108.16974832073799</c:v>
                </c:pt>
                <c:pt idx="28145">
                  <c:v>108.169746702769</c:v>
                </c:pt>
                <c:pt idx="28146">
                  <c:v>108.169591026587</c:v>
                </c:pt>
                <c:pt idx="28147">
                  <c:v>108.169094716934</c:v>
                </c:pt>
                <c:pt idx="28148">
                  <c:v>108.168513668442</c:v>
                </c:pt>
                <c:pt idx="28149">
                  <c:v>108.167168537981</c:v>
                </c:pt>
                <c:pt idx="28150">
                  <c:v>108.166737148289</c:v>
                </c:pt>
                <c:pt idx="28151">
                  <c:v>108.16618675784601</c:v>
                </c:pt>
                <c:pt idx="28152">
                  <c:v>108.165768939853</c:v>
                </c:pt>
                <c:pt idx="28153">
                  <c:v>108.16506693816299</c:v>
                </c:pt>
                <c:pt idx="28154">
                  <c:v>108.165058574063</c:v>
                </c:pt>
                <c:pt idx="28155">
                  <c:v>108.16446103983201</c:v>
                </c:pt>
                <c:pt idx="28156">
                  <c:v>108.164402007333</c:v>
                </c:pt>
                <c:pt idx="28157">
                  <c:v>108.164314673468</c:v>
                </c:pt>
                <c:pt idx="28158">
                  <c:v>108.163841654777</c:v>
                </c:pt>
                <c:pt idx="28159">
                  <c:v>108.163298607925</c:v>
                </c:pt>
                <c:pt idx="28160">
                  <c:v>108.16289827079299</c:v>
                </c:pt>
                <c:pt idx="28161">
                  <c:v>108.162764504366</c:v>
                </c:pt>
                <c:pt idx="28162">
                  <c:v>108.16265292362</c:v>
                </c:pt>
                <c:pt idx="28163">
                  <c:v>108.162083947284</c:v>
                </c:pt>
                <c:pt idx="28164">
                  <c:v>108.161996842403</c:v>
                </c:pt>
                <c:pt idx="28165">
                  <c:v>108.161143259021</c:v>
                </c:pt>
                <c:pt idx="28166">
                  <c:v>108.16105651634901</c:v>
                </c:pt>
                <c:pt idx="28167">
                  <c:v>108.160938387245</c:v>
                </c:pt>
                <c:pt idx="28168">
                  <c:v>108.160713547531</c:v>
                </c:pt>
                <c:pt idx="28169">
                  <c:v>108.159841999222</c:v>
                </c:pt>
                <c:pt idx="28170">
                  <c:v>108.159611984604</c:v>
                </c:pt>
                <c:pt idx="28171">
                  <c:v>108.15837856096</c:v>
                </c:pt>
                <c:pt idx="28172">
                  <c:v>108.15817770888501</c:v>
                </c:pt>
                <c:pt idx="28173">
                  <c:v>108.158083210603</c:v>
                </c:pt>
                <c:pt idx="28174">
                  <c:v>108.15792335224199</c:v>
                </c:pt>
                <c:pt idx="28175">
                  <c:v>108.157846583451</c:v>
                </c:pt>
                <c:pt idx="28176">
                  <c:v>108.157358969499</c:v>
                </c:pt>
                <c:pt idx="28177">
                  <c:v>108.156970493041</c:v>
                </c:pt>
                <c:pt idx="28178">
                  <c:v>108.15663311399</c:v>
                </c:pt>
                <c:pt idx="28179">
                  <c:v>108.15609056322199</c:v>
                </c:pt>
                <c:pt idx="28180">
                  <c:v>108.155793335402</c:v>
                </c:pt>
                <c:pt idx="28181">
                  <c:v>108.155737964663</c:v>
                </c:pt>
                <c:pt idx="28182">
                  <c:v>108.15474239785701</c:v>
                </c:pt>
                <c:pt idx="28183">
                  <c:v>108.15367949324001</c:v>
                </c:pt>
                <c:pt idx="28184">
                  <c:v>108.15351595086899</c:v>
                </c:pt>
                <c:pt idx="28185">
                  <c:v>108.153247220545</c:v>
                </c:pt>
                <c:pt idx="28186">
                  <c:v>108.15317381157401</c:v>
                </c:pt>
                <c:pt idx="28187">
                  <c:v>108.152658877871</c:v>
                </c:pt>
                <c:pt idx="28188">
                  <c:v>108.15228551672</c:v>
                </c:pt>
                <c:pt idx="28189">
                  <c:v>108.15209024794</c:v>
                </c:pt>
                <c:pt idx="28190">
                  <c:v>108.151498974896</c:v>
                </c:pt>
                <c:pt idx="28191">
                  <c:v>108.150294681548</c:v>
                </c:pt>
                <c:pt idx="28192">
                  <c:v>108.15006116701601</c:v>
                </c:pt>
                <c:pt idx="28193">
                  <c:v>108.14919729511401</c:v>
                </c:pt>
                <c:pt idx="28194">
                  <c:v>108.14837460008199</c:v>
                </c:pt>
                <c:pt idx="28195">
                  <c:v>108.148289436458</c:v>
                </c:pt>
                <c:pt idx="28196">
                  <c:v>108.148176578381</c:v>
                </c:pt>
                <c:pt idx="28197">
                  <c:v>108.14754308331899</c:v>
                </c:pt>
                <c:pt idx="28198">
                  <c:v>108.14729991457899</c:v>
                </c:pt>
                <c:pt idx="28199">
                  <c:v>108.14713371243499</c:v>
                </c:pt>
                <c:pt idx="28200">
                  <c:v>108.146370514097</c:v>
                </c:pt>
                <c:pt idx="28201">
                  <c:v>108.14473027960599</c:v>
                </c:pt>
                <c:pt idx="28202">
                  <c:v>108.14376826206799</c:v>
                </c:pt>
                <c:pt idx="28203">
                  <c:v>108.143324741588</c:v>
                </c:pt>
                <c:pt idx="28204">
                  <c:v>108.143116145226</c:v>
                </c:pt>
                <c:pt idx="28205">
                  <c:v>108.142340161097</c:v>
                </c:pt>
                <c:pt idx="28206">
                  <c:v>108.142192865091</c:v>
                </c:pt>
                <c:pt idx="28207">
                  <c:v>108.141080065458</c:v>
                </c:pt>
                <c:pt idx="28208">
                  <c:v>108.13989057043899</c:v>
                </c:pt>
                <c:pt idx="28209">
                  <c:v>108.13961037035099</c:v>
                </c:pt>
                <c:pt idx="28210">
                  <c:v>108.13870052067401</c:v>
                </c:pt>
                <c:pt idx="28211">
                  <c:v>108.13695828808901</c:v>
                </c:pt>
                <c:pt idx="28212">
                  <c:v>108.136831529695</c:v>
                </c:pt>
                <c:pt idx="28213">
                  <c:v>108.136752679235</c:v>
                </c:pt>
                <c:pt idx="28214">
                  <c:v>108.13656163947201</c:v>
                </c:pt>
                <c:pt idx="28215">
                  <c:v>108.136324946337</c:v>
                </c:pt>
                <c:pt idx="28216">
                  <c:v>108.135551552629</c:v>
                </c:pt>
                <c:pt idx="28217">
                  <c:v>108.13320702176701</c:v>
                </c:pt>
                <c:pt idx="28218">
                  <c:v>108.133106588449</c:v>
                </c:pt>
                <c:pt idx="28219">
                  <c:v>108.132160299381</c:v>
                </c:pt>
                <c:pt idx="28220">
                  <c:v>108.12999188320001</c:v>
                </c:pt>
                <c:pt idx="28221">
                  <c:v>108.12920542993599</c:v>
                </c:pt>
                <c:pt idx="28222">
                  <c:v>108.129183982361</c:v>
                </c:pt>
                <c:pt idx="28223">
                  <c:v>108.128715084042</c:v>
                </c:pt>
                <c:pt idx="28224">
                  <c:v>108.128166423632</c:v>
                </c:pt>
                <c:pt idx="28225">
                  <c:v>108.12722629634401</c:v>
                </c:pt>
                <c:pt idx="28226">
                  <c:v>108.127091483605</c:v>
                </c:pt>
                <c:pt idx="28227">
                  <c:v>108.123054643503</c:v>
                </c:pt>
                <c:pt idx="28228">
                  <c:v>108.12115438926099</c:v>
                </c:pt>
                <c:pt idx="28229">
                  <c:v>108.120405434492</c:v>
                </c:pt>
                <c:pt idx="28230">
                  <c:v>108.118331456447</c:v>
                </c:pt>
                <c:pt idx="28231">
                  <c:v>108.116179219922</c:v>
                </c:pt>
                <c:pt idx="28232">
                  <c:v>108.11606888430499</c:v>
                </c:pt>
                <c:pt idx="28233">
                  <c:v>108.11192968827299</c:v>
                </c:pt>
                <c:pt idx="28234">
                  <c:v>108.111620059703</c:v>
                </c:pt>
                <c:pt idx="28235">
                  <c:v>108.109063229832</c:v>
                </c:pt>
                <c:pt idx="28236">
                  <c:v>108.108779787068</c:v>
                </c:pt>
                <c:pt idx="28237">
                  <c:v>108.106769092863</c:v>
                </c:pt>
                <c:pt idx="28238">
                  <c:v>108.08635439443</c:v>
                </c:pt>
                <c:pt idx="28239">
                  <c:v>108.06873095311499</c:v>
                </c:pt>
                <c:pt idx="28240">
                  <c:v>108.022050244612</c:v>
                </c:pt>
                <c:pt idx="28241">
                  <c:v>108.02138093676901</c:v>
                </c:pt>
                <c:pt idx="28242">
                  <c:v>108.01926840731799</c:v>
                </c:pt>
                <c:pt idx="28243">
                  <c:v>108.015232903662</c:v>
                </c:pt>
                <c:pt idx="28244">
                  <c:v>108.004997066378</c:v>
                </c:pt>
                <c:pt idx="28245">
                  <c:v>107.992522744129</c:v>
                </c:pt>
                <c:pt idx="28246">
                  <c:v>107.950002197671</c:v>
                </c:pt>
                <c:pt idx="28247">
                  <c:v>107.949975281989</c:v>
                </c:pt>
                <c:pt idx="28248">
                  <c:v>107.94990738910499</c:v>
                </c:pt>
                <c:pt idx="28249">
                  <c:v>107.930239098268</c:v>
                </c:pt>
                <c:pt idx="28250">
                  <c:v>107.92631505270199</c:v>
                </c:pt>
                <c:pt idx="28251">
                  <c:v>107.912561085807</c:v>
                </c:pt>
                <c:pt idx="28252">
                  <c:v>107.895451702393</c:v>
                </c:pt>
                <c:pt idx="28253">
                  <c:v>107.85010248216599</c:v>
                </c:pt>
                <c:pt idx="28254">
                  <c:v>107.847399401193</c:v>
                </c:pt>
                <c:pt idx="28255">
                  <c:v>107.83666884031</c:v>
                </c:pt>
                <c:pt idx="28256">
                  <c:v>107.816498766107</c:v>
                </c:pt>
                <c:pt idx="28257">
                  <c:v>107.80401538160299</c:v>
                </c:pt>
                <c:pt idx="28258">
                  <c:v>107.740713711371</c:v>
                </c:pt>
                <c:pt idx="28259">
                  <c:v>107.701331057925</c:v>
                </c:pt>
                <c:pt idx="28260">
                  <c:v>107.69241218969999</c:v>
                </c:pt>
                <c:pt idx="28261">
                  <c:v>107.69072507757301</c:v>
                </c:pt>
                <c:pt idx="28262">
                  <c:v>107.687256540139</c:v>
                </c:pt>
                <c:pt idx="28263">
                  <c:v>107.68421678967</c:v>
                </c:pt>
                <c:pt idx="28264">
                  <c:v>107.683441124258</c:v>
                </c:pt>
                <c:pt idx="28265">
                  <c:v>107.681259856057</c:v>
                </c:pt>
                <c:pt idx="28266">
                  <c:v>107.680503161667</c:v>
                </c:pt>
                <c:pt idx="28267">
                  <c:v>107.67762959665301</c:v>
                </c:pt>
                <c:pt idx="28268">
                  <c:v>107.676669683104</c:v>
                </c:pt>
                <c:pt idx="28269">
                  <c:v>107.67560234521299</c:v>
                </c:pt>
                <c:pt idx="28270">
                  <c:v>107.67546635560301</c:v>
                </c:pt>
                <c:pt idx="28271">
                  <c:v>107.675277772603</c:v>
                </c:pt>
                <c:pt idx="28272">
                  <c:v>107.67244247613201</c:v>
                </c:pt>
                <c:pt idx="28273">
                  <c:v>107.671124243953</c:v>
                </c:pt>
                <c:pt idx="28274">
                  <c:v>107.670579247105</c:v>
                </c:pt>
                <c:pt idx="28275">
                  <c:v>107.67047579537601</c:v>
                </c:pt>
                <c:pt idx="28276">
                  <c:v>107.669900974973</c:v>
                </c:pt>
                <c:pt idx="28277">
                  <c:v>107.668702326979</c:v>
                </c:pt>
                <c:pt idx="28278">
                  <c:v>107.66860169050599</c:v>
                </c:pt>
                <c:pt idx="28279">
                  <c:v>107.66832954140099</c:v>
                </c:pt>
                <c:pt idx="28280">
                  <c:v>107.668311917588</c:v>
                </c:pt>
                <c:pt idx="28281">
                  <c:v>107.66639846499299</c:v>
                </c:pt>
                <c:pt idx="28282">
                  <c:v>107.666111275102</c:v>
                </c:pt>
                <c:pt idx="28283">
                  <c:v>107.666058518418</c:v>
                </c:pt>
                <c:pt idx="28284">
                  <c:v>107.665098417305</c:v>
                </c:pt>
                <c:pt idx="28285">
                  <c:v>107.66484235381</c:v>
                </c:pt>
                <c:pt idx="28286">
                  <c:v>107.662817656008</c:v>
                </c:pt>
                <c:pt idx="28287">
                  <c:v>107.66189482650501</c:v>
                </c:pt>
                <c:pt idx="28288">
                  <c:v>107.65988443665699</c:v>
                </c:pt>
                <c:pt idx="28289">
                  <c:v>107.65967655368399</c:v>
                </c:pt>
                <c:pt idx="28290">
                  <c:v>107.658561491546</c:v>
                </c:pt>
                <c:pt idx="28291">
                  <c:v>107.65821430051901</c:v>
                </c:pt>
                <c:pt idx="28292">
                  <c:v>107.65776911133401</c:v>
                </c:pt>
                <c:pt idx="28293">
                  <c:v>107.657458987654</c:v>
                </c:pt>
                <c:pt idx="28294">
                  <c:v>107.65729068653199</c:v>
                </c:pt>
                <c:pt idx="28295">
                  <c:v>107.65725194724401</c:v>
                </c:pt>
                <c:pt idx="28296">
                  <c:v>107.657232719094</c:v>
                </c:pt>
                <c:pt idx="28297">
                  <c:v>107.65383266105</c:v>
                </c:pt>
                <c:pt idx="28298">
                  <c:v>107.65253311383699</c:v>
                </c:pt>
                <c:pt idx="28299">
                  <c:v>107.651381307093</c:v>
                </c:pt>
                <c:pt idx="28300">
                  <c:v>107.64938887768599</c:v>
                </c:pt>
                <c:pt idx="28301">
                  <c:v>107.64886096027401</c:v>
                </c:pt>
                <c:pt idx="28302">
                  <c:v>107.64870682270799</c:v>
                </c:pt>
                <c:pt idx="28303">
                  <c:v>107.64768517349</c:v>
                </c:pt>
                <c:pt idx="28304">
                  <c:v>107.64634130386899</c:v>
                </c:pt>
                <c:pt idx="28305">
                  <c:v>107.64600564780299</c:v>
                </c:pt>
                <c:pt idx="28306">
                  <c:v>107.641951342173</c:v>
                </c:pt>
                <c:pt idx="28307">
                  <c:v>107.641939935276</c:v>
                </c:pt>
                <c:pt idx="28308">
                  <c:v>107.641248832852</c:v>
                </c:pt>
                <c:pt idx="28309">
                  <c:v>107.640289810062</c:v>
                </c:pt>
                <c:pt idx="28310">
                  <c:v>107.637714425992</c:v>
                </c:pt>
                <c:pt idx="28311">
                  <c:v>107.637417991433</c:v>
                </c:pt>
                <c:pt idx="28312">
                  <c:v>107.636608496082</c:v>
                </c:pt>
                <c:pt idx="28313">
                  <c:v>107.63486264914501</c:v>
                </c:pt>
                <c:pt idx="28314">
                  <c:v>107.63448261812199</c:v>
                </c:pt>
                <c:pt idx="28315">
                  <c:v>107.634298588231</c:v>
                </c:pt>
                <c:pt idx="28316">
                  <c:v>107.63420699591801</c:v>
                </c:pt>
                <c:pt idx="28317">
                  <c:v>107.633081501707</c:v>
                </c:pt>
                <c:pt idx="28318">
                  <c:v>107.63232854959701</c:v>
                </c:pt>
                <c:pt idx="28319">
                  <c:v>107.631858782272</c:v>
                </c:pt>
                <c:pt idx="28320">
                  <c:v>107.629508301431</c:v>
                </c:pt>
                <c:pt idx="28321">
                  <c:v>107.62927346425801</c:v>
                </c:pt>
                <c:pt idx="28322">
                  <c:v>107.629054823899</c:v>
                </c:pt>
                <c:pt idx="28323">
                  <c:v>107.628525849966</c:v>
                </c:pt>
                <c:pt idx="28324">
                  <c:v>107.626241905011</c:v>
                </c:pt>
                <c:pt idx="28325">
                  <c:v>107.625649778352</c:v>
                </c:pt>
                <c:pt idx="28326">
                  <c:v>107.624945243504</c:v>
                </c:pt>
                <c:pt idx="28327">
                  <c:v>107.62307722244</c:v>
                </c:pt>
                <c:pt idx="28328">
                  <c:v>107.622780462343</c:v>
                </c:pt>
                <c:pt idx="28329">
                  <c:v>107.622639769325</c:v>
                </c:pt>
                <c:pt idx="28330">
                  <c:v>107.622436792599</c:v>
                </c:pt>
                <c:pt idx="28331">
                  <c:v>107.62165579968401</c:v>
                </c:pt>
                <c:pt idx="28332">
                  <c:v>107.620161357318</c:v>
                </c:pt>
                <c:pt idx="28333">
                  <c:v>107.61979871316299</c:v>
                </c:pt>
                <c:pt idx="28334">
                  <c:v>107.61937634676001</c:v>
                </c:pt>
                <c:pt idx="28335">
                  <c:v>107.618731570924</c:v>
                </c:pt>
                <c:pt idx="28336">
                  <c:v>107.618685830731</c:v>
                </c:pt>
                <c:pt idx="28337">
                  <c:v>107.618517405212</c:v>
                </c:pt>
                <c:pt idx="28338">
                  <c:v>107.617666768813</c:v>
                </c:pt>
                <c:pt idx="28339">
                  <c:v>107.617210640701</c:v>
                </c:pt>
                <c:pt idx="28340">
                  <c:v>107.616572108404</c:v>
                </c:pt>
                <c:pt idx="28341">
                  <c:v>107.616128019361</c:v>
                </c:pt>
                <c:pt idx="28342">
                  <c:v>107.615088136464</c:v>
                </c:pt>
                <c:pt idx="28343">
                  <c:v>107.614771851578</c:v>
                </c:pt>
                <c:pt idx="28344">
                  <c:v>107.614495854056</c:v>
                </c:pt>
                <c:pt idx="28345">
                  <c:v>107.613201509779</c:v>
                </c:pt>
                <c:pt idx="28346">
                  <c:v>107.611115538607</c:v>
                </c:pt>
                <c:pt idx="28347">
                  <c:v>107.610241519816</c:v>
                </c:pt>
                <c:pt idx="28348">
                  <c:v>107.61002436001201</c:v>
                </c:pt>
                <c:pt idx="28349">
                  <c:v>107.609883991527</c:v>
                </c:pt>
                <c:pt idx="28350">
                  <c:v>107.609796843712</c:v>
                </c:pt>
                <c:pt idx="28351">
                  <c:v>107.609209905025</c:v>
                </c:pt>
                <c:pt idx="28352">
                  <c:v>107.608429472208</c:v>
                </c:pt>
                <c:pt idx="28353">
                  <c:v>107.60770442526901</c:v>
                </c:pt>
                <c:pt idx="28354">
                  <c:v>107.606789964776</c:v>
                </c:pt>
                <c:pt idx="28355">
                  <c:v>107.60448822037699</c:v>
                </c:pt>
                <c:pt idx="28356">
                  <c:v>107.603440171483</c:v>
                </c:pt>
                <c:pt idx="28357">
                  <c:v>107.60217499874101</c:v>
                </c:pt>
                <c:pt idx="28358">
                  <c:v>107.600869437623</c:v>
                </c:pt>
                <c:pt idx="28359">
                  <c:v>107.60060095069601</c:v>
                </c:pt>
                <c:pt idx="28360">
                  <c:v>107.600030674395</c:v>
                </c:pt>
                <c:pt idx="28361">
                  <c:v>107.599716456877</c:v>
                </c:pt>
                <c:pt idx="28362">
                  <c:v>107.59927689377599</c:v>
                </c:pt>
                <c:pt idx="28363">
                  <c:v>107.599079842839</c:v>
                </c:pt>
                <c:pt idx="28364">
                  <c:v>107.59885172628699</c:v>
                </c:pt>
                <c:pt idx="28365">
                  <c:v>107.598405187411</c:v>
                </c:pt>
                <c:pt idx="28366">
                  <c:v>107.598184876343</c:v>
                </c:pt>
                <c:pt idx="28367">
                  <c:v>107.596390103544</c:v>
                </c:pt>
                <c:pt idx="28368">
                  <c:v>107.595600273993</c:v>
                </c:pt>
                <c:pt idx="28369">
                  <c:v>107.595584320057</c:v>
                </c:pt>
                <c:pt idx="28370">
                  <c:v>107.59547863113301</c:v>
                </c:pt>
                <c:pt idx="28371">
                  <c:v>107.594752955232</c:v>
                </c:pt>
                <c:pt idx="28372">
                  <c:v>107.59325186588801</c:v>
                </c:pt>
                <c:pt idx="28373">
                  <c:v>107.591960705899</c:v>
                </c:pt>
                <c:pt idx="28374">
                  <c:v>107.589499485541</c:v>
                </c:pt>
                <c:pt idx="28375">
                  <c:v>107.589082905322</c:v>
                </c:pt>
                <c:pt idx="28376">
                  <c:v>107.586360620734</c:v>
                </c:pt>
                <c:pt idx="28377">
                  <c:v>107.585689680302</c:v>
                </c:pt>
                <c:pt idx="28378">
                  <c:v>107.584805040815</c:v>
                </c:pt>
                <c:pt idx="28379">
                  <c:v>107.58423747837701</c:v>
                </c:pt>
                <c:pt idx="28380">
                  <c:v>107.584117643082</c:v>
                </c:pt>
                <c:pt idx="28381">
                  <c:v>107.58335394589101</c:v>
                </c:pt>
                <c:pt idx="28382">
                  <c:v>107.58313201343201</c:v>
                </c:pt>
                <c:pt idx="28383">
                  <c:v>107.582115359808</c:v>
                </c:pt>
                <c:pt idx="28384">
                  <c:v>107.58210255884001</c:v>
                </c:pt>
                <c:pt idx="28385">
                  <c:v>107.58023124483999</c:v>
                </c:pt>
                <c:pt idx="28386">
                  <c:v>107.579827427203</c:v>
                </c:pt>
                <c:pt idx="28387">
                  <c:v>107.579092306036</c:v>
                </c:pt>
                <c:pt idx="28388">
                  <c:v>107.578271922536</c:v>
                </c:pt>
                <c:pt idx="28389">
                  <c:v>107.578193148879</c:v>
                </c:pt>
                <c:pt idx="28390">
                  <c:v>107.577197961035</c:v>
                </c:pt>
                <c:pt idx="28391">
                  <c:v>107.57688715967799</c:v>
                </c:pt>
                <c:pt idx="28392">
                  <c:v>107.57627709831</c:v>
                </c:pt>
                <c:pt idx="28393">
                  <c:v>107.574611365016</c:v>
                </c:pt>
                <c:pt idx="28394">
                  <c:v>107.574063469926</c:v>
                </c:pt>
                <c:pt idx="28395">
                  <c:v>107.57286787833699</c:v>
                </c:pt>
                <c:pt idx="28396">
                  <c:v>107.57065453974199</c:v>
                </c:pt>
                <c:pt idx="28397">
                  <c:v>107.56927241220799</c:v>
                </c:pt>
                <c:pt idx="28398">
                  <c:v>107.56914261934401</c:v>
                </c:pt>
                <c:pt idx="28399">
                  <c:v>107.56889548506</c:v>
                </c:pt>
                <c:pt idx="28400">
                  <c:v>107.56863093615399</c:v>
                </c:pt>
                <c:pt idx="28401">
                  <c:v>107.568369558906</c:v>
                </c:pt>
                <c:pt idx="28402">
                  <c:v>107.565384666463</c:v>
                </c:pt>
                <c:pt idx="28403">
                  <c:v>107.561484751224</c:v>
                </c:pt>
                <c:pt idx="28404">
                  <c:v>107.561098729435</c:v>
                </c:pt>
                <c:pt idx="28405">
                  <c:v>107.557525647345</c:v>
                </c:pt>
                <c:pt idx="28406">
                  <c:v>107.552113834599</c:v>
                </c:pt>
                <c:pt idx="28407">
                  <c:v>107.550080547371</c:v>
                </c:pt>
                <c:pt idx="28408">
                  <c:v>107.549980007104</c:v>
                </c:pt>
                <c:pt idx="28409">
                  <c:v>107.54847222663599</c:v>
                </c:pt>
                <c:pt idx="28410">
                  <c:v>107.54696130795701</c:v>
                </c:pt>
                <c:pt idx="28411">
                  <c:v>107.543474267569</c:v>
                </c:pt>
                <c:pt idx="28412">
                  <c:v>107.53443876141699</c:v>
                </c:pt>
                <c:pt idx="28413">
                  <c:v>107.529308615164</c:v>
                </c:pt>
                <c:pt idx="28414">
                  <c:v>107.525835377278</c:v>
                </c:pt>
                <c:pt idx="28415">
                  <c:v>107.524370709162</c:v>
                </c:pt>
                <c:pt idx="28416">
                  <c:v>107.52191052642701</c:v>
                </c:pt>
                <c:pt idx="28417">
                  <c:v>107.517654994371</c:v>
                </c:pt>
                <c:pt idx="28418">
                  <c:v>107.51477073158</c:v>
                </c:pt>
                <c:pt idx="28419">
                  <c:v>107.513587450594</c:v>
                </c:pt>
                <c:pt idx="28420">
                  <c:v>107.51335349007201</c:v>
                </c:pt>
                <c:pt idx="28421">
                  <c:v>107.51200642146</c:v>
                </c:pt>
                <c:pt idx="28422">
                  <c:v>107.51196628010401</c:v>
                </c:pt>
                <c:pt idx="28423">
                  <c:v>107.51082102295</c:v>
                </c:pt>
                <c:pt idx="28424">
                  <c:v>107.51052868993401</c:v>
                </c:pt>
                <c:pt idx="28425">
                  <c:v>107.509302595081</c:v>
                </c:pt>
                <c:pt idx="28426">
                  <c:v>107.506695834498</c:v>
                </c:pt>
                <c:pt idx="28427">
                  <c:v>107.50565062965499</c:v>
                </c:pt>
                <c:pt idx="28428">
                  <c:v>107.500709795974</c:v>
                </c:pt>
                <c:pt idx="28429">
                  <c:v>107.499826818895</c:v>
                </c:pt>
                <c:pt idx="28430">
                  <c:v>107.497063389199</c:v>
                </c:pt>
                <c:pt idx="28431">
                  <c:v>107.488382803245</c:v>
                </c:pt>
                <c:pt idx="28432">
                  <c:v>107.48581761975301</c:v>
                </c:pt>
                <c:pt idx="28433">
                  <c:v>107.484540958539</c:v>
                </c:pt>
                <c:pt idx="28434">
                  <c:v>107.477438312955</c:v>
                </c:pt>
                <c:pt idx="28435">
                  <c:v>107.475544182194</c:v>
                </c:pt>
                <c:pt idx="28436">
                  <c:v>107.474627923879</c:v>
                </c:pt>
                <c:pt idx="28437">
                  <c:v>107.474115987814</c:v>
                </c:pt>
                <c:pt idx="28438">
                  <c:v>107.470279970327</c:v>
                </c:pt>
                <c:pt idx="28439">
                  <c:v>107.467637700249</c:v>
                </c:pt>
                <c:pt idx="28440">
                  <c:v>107.467000375894</c:v>
                </c:pt>
                <c:pt idx="28441">
                  <c:v>107.465899542711</c:v>
                </c:pt>
                <c:pt idx="28442">
                  <c:v>107.463896677882</c:v>
                </c:pt>
                <c:pt idx="28443">
                  <c:v>107.46339961477899</c:v>
                </c:pt>
                <c:pt idx="28444">
                  <c:v>107.46313017771099</c:v>
                </c:pt>
                <c:pt idx="28445">
                  <c:v>107.46168051161099</c:v>
                </c:pt>
                <c:pt idx="28446">
                  <c:v>107.460611040627</c:v>
                </c:pt>
                <c:pt idx="28447">
                  <c:v>107.458906493916</c:v>
                </c:pt>
                <c:pt idx="28448">
                  <c:v>107.45742541609999</c:v>
                </c:pt>
                <c:pt idx="28449">
                  <c:v>107.456070589183</c:v>
                </c:pt>
                <c:pt idx="28450">
                  <c:v>107.453845867265</c:v>
                </c:pt>
                <c:pt idx="28451">
                  <c:v>107.451957072977</c:v>
                </c:pt>
                <c:pt idx="28452">
                  <c:v>107.450343082846</c:v>
                </c:pt>
                <c:pt idx="28453">
                  <c:v>107.450144146101</c:v>
                </c:pt>
                <c:pt idx="28454">
                  <c:v>107.45013018609799</c:v>
                </c:pt>
                <c:pt idx="28455">
                  <c:v>107.44662921438901</c:v>
                </c:pt>
                <c:pt idx="28456">
                  <c:v>107.446022727337</c:v>
                </c:pt>
                <c:pt idx="28457">
                  <c:v>107.445687305551</c:v>
                </c:pt>
                <c:pt idx="28458">
                  <c:v>107.445472868477</c:v>
                </c:pt>
                <c:pt idx="28459">
                  <c:v>107.43774711196301</c:v>
                </c:pt>
                <c:pt idx="28460">
                  <c:v>107.437647452506</c:v>
                </c:pt>
                <c:pt idx="28461">
                  <c:v>107.437228650482</c:v>
                </c:pt>
                <c:pt idx="28462">
                  <c:v>107.433209598782</c:v>
                </c:pt>
                <c:pt idx="28463">
                  <c:v>107.432384774041</c:v>
                </c:pt>
                <c:pt idx="28464">
                  <c:v>107.426109798955</c:v>
                </c:pt>
                <c:pt idx="28465">
                  <c:v>107.425837320082</c:v>
                </c:pt>
                <c:pt idx="28466">
                  <c:v>107.425554541835</c:v>
                </c:pt>
                <c:pt idx="28467">
                  <c:v>107.42542230618901</c:v>
                </c:pt>
                <c:pt idx="28468">
                  <c:v>107.42437633969099</c:v>
                </c:pt>
                <c:pt idx="28469">
                  <c:v>107.42435675583199</c:v>
                </c:pt>
                <c:pt idx="28470">
                  <c:v>107.42131514019</c:v>
                </c:pt>
                <c:pt idx="28471">
                  <c:v>107.420626524056</c:v>
                </c:pt>
                <c:pt idx="28472">
                  <c:v>107.41871026709801</c:v>
                </c:pt>
                <c:pt idx="28473">
                  <c:v>107.418557368816</c:v>
                </c:pt>
                <c:pt idx="28474">
                  <c:v>107.417491120718</c:v>
                </c:pt>
                <c:pt idx="28475">
                  <c:v>107.41743137541501</c:v>
                </c:pt>
                <c:pt idx="28476">
                  <c:v>107.41691761740999</c:v>
                </c:pt>
                <c:pt idx="28477">
                  <c:v>107.413733462233</c:v>
                </c:pt>
                <c:pt idx="28478">
                  <c:v>107.413686621135</c:v>
                </c:pt>
                <c:pt idx="28479">
                  <c:v>107.413611169478</c:v>
                </c:pt>
                <c:pt idx="28480">
                  <c:v>107.41007118750299</c:v>
                </c:pt>
                <c:pt idx="28481">
                  <c:v>107.409392553393</c:v>
                </c:pt>
                <c:pt idx="28482">
                  <c:v>107.407876642842</c:v>
                </c:pt>
                <c:pt idx="28483">
                  <c:v>107.407742674443</c:v>
                </c:pt>
                <c:pt idx="28484">
                  <c:v>107.405607190507</c:v>
                </c:pt>
                <c:pt idx="28485">
                  <c:v>107.403595397815</c:v>
                </c:pt>
                <c:pt idx="28486">
                  <c:v>107.402860706231</c:v>
                </c:pt>
                <c:pt idx="28487">
                  <c:v>107.40150083626099</c:v>
                </c:pt>
                <c:pt idx="28488">
                  <c:v>107.399061152394</c:v>
                </c:pt>
                <c:pt idx="28489">
                  <c:v>107.39888722149399</c:v>
                </c:pt>
                <c:pt idx="28490">
                  <c:v>107.39208783620199</c:v>
                </c:pt>
                <c:pt idx="28491">
                  <c:v>107.392052424011</c:v>
                </c:pt>
                <c:pt idx="28492">
                  <c:v>107.384075200957</c:v>
                </c:pt>
                <c:pt idx="28493">
                  <c:v>107.364567121405</c:v>
                </c:pt>
                <c:pt idx="28494">
                  <c:v>107.36104780135901</c:v>
                </c:pt>
                <c:pt idx="28495">
                  <c:v>107.35521695575</c:v>
                </c:pt>
                <c:pt idx="28496">
                  <c:v>107.352976442624</c:v>
                </c:pt>
                <c:pt idx="28497">
                  <c:v>107.341247748866</c:v>
                </c:pt>
                <c:pt idx="28498">
                  <c:v>107.338784345226</c:v>
                </c:pt>
                <c:pt idx="28499">
                  <c:v>107.338756864857</c:v>
                </c:pt>
                <c:pt idx="28500">
                  <c:v>107.338251966195</c:v>
                </c:pt>
                <c:pt idx="28501">
                  <c:v>107.333761676162</c:v>
                </c:pt>
                <c:pt idx="28502">
                  <c:v>107.33197085859901</c:v>
                </c:pt>
                <c:pt idx="28503">
                  <c:v>107.330475610227</c:v>
                </c:pt>
                <c:pt idx="28504">
                  <c:v>107.327109011177</c:v>
                </c:pt>
                <c:pt idx="28505">
                  <c:v>107.32695620294599</c:v>
                </c:pt>
                <c:pt idx="28506">
                  <c:v>107.31354376081499</c:v>
                </c:pt>
                <c:pt idx="28507">
                  <c:v>107.306637666231</c:v>
                </c:pt>
                <c:pt idx="28508">
                  <c:v>107.306570231648</c:v>
                </c:pt>
                <c:pt idx="28509">
                  <c:v>107.306443938309</c:v>
                </c:pt>
                <c:pt idx="28510">
                  <c:v>107.30606183259999</c:v>
                </c:pt>
                <c:pt idx="28511">
                  <c:v>107.305876533096</c:v>
                </c:pt>
                <c:pt idx="28512">
                  <c:v>107.3054953603</c:v>
                </c:pt>
                <c:pt idx="28513">
                  <c:v>107.305226074367</c:v>
                </c:pt>
                <c:pt idx="28514">
                  <c:v>107.305128177174</c:v>
                </c:pt>
                <c:pt idx="28515">
                  <c:v>107.304705165454</c:v>
                </c:pt>
                <c:pt idx="28516">
                  <c:v>107.30468290536101</c:v>
                </c:pt>
                <c:pt idx="28517">
                  <c:v>107.303915373444</c:v>
                </c:pt>
                <c:pt idx="28518">
                  <c:v>107.303057203279</c:v>
                </c:pt>
                <c:pt idx="28519">
                  <c:v>107.30066364694601</c:v>
                </c:pt>
                <c:pt idx="28520">
                  <c:v>107.29945940667299</c:v>
                </c:pt>
                <c:pt idx="28521">
                  <c:v>107.285595393913</c:v>
                </c:pt>
                <c:pt idx="28522">
                  <c:v>107.284087035795</c:v>
                </c:pt>
                <c:pt idx="28523">
                  <c:v>107.277282098355</c:v>
                </c:pt>
                <c:pt idx="28524">
                  <c:v>107.253666885074</c:v>
                </c:pt>
                <c:pt idx="28525">
                  <c:v>107.25245309635901</c:v>
                </c:pt>
                <c:pt idx="28526">
                  <c:v>107.243921582155</c:v>
                </c:pt>
                <c:pt idx="28527">
                  <c:v>107.243210128131</c:v>
                </c:pt>
                <c:pt idx="28528">
                  <c:v>107.24240094915901</c:v>
                </c:pt>
                <c:pt idx="28529">
                  <c:v>107.241384176997</c:v>
                </c:pt>
                <c:pt idx="28530">
                  <c:v>107.24038989519801</c:v>
                </c:pt>
                <c:pt idx="28531">
                  <c:v>107.239960180662</c:v>
                </c:pt>
                <c:pt idx="28532">
                  <c:v>107.239800112095</c:v>
                </c:pt>
                <c:pt idx="28533">
                  <c:v>107.23845697816201</c:v>
                </c:pt>
                <c:pt idx="28534">
                  <c:v>107.23843703706</c:v>
                </c:pt>
                <c:pt idx="28535">
                  <c:v>107.237196561709</c:v>
                </c:pt>
                <c:pt idx="28536">
                  <c:v>107.23562734114699</c:v>
                </c:pt>
                <c:pt idx="28537">
                  <c:v>107.23196812578</c:v>
                </c:pt>
                <c:pt idx="28538">
                  <c:v>107.230212377892</c:v>
                </c:pt>
                <c:pt idx="28539">
                  <c:v>107.223676713689</c:v>
                </c:pt>
                <c:pt idx="28540">
                  <c:v>107.222208517715</c:v>
                </c:pt>
                <c:pt idx="28541">
                  <c:v>107.222113336341</c:v>
                </c:pt>
                <c:pt idx="28542">
                  <c:v>107.21844708747901</c:v>
                </c:pt>
                <c:pt idx="28543">
                  <c:v>107.21819766619799</c:v>
                </c:pt>
                <c:pt idx="28544">
                  <c:v>107.21819472916199</c:v>
                </c:pt>
                <c:pt idx="28545">
                  <c:v>107.218142676472</c:v>
                </c:pt>
                <c:pt idx="28546">
                  <c:v>107.21707776330101</c:v>
                </c:pt>
                <c:pt idx="28547">
                  <c:v>107.217073137977</c:v>
                </c:pt>
                <c:pt idx="28548">
                  <c:v>107.214131119527</c:v>
                </c:pt>
                <c:pt idx="28549">
                  <c:v>107.21263747869</c:v>
                </c:pt>
                <c:pt idx="28550">
                  <c:v>107.210771179833</c:v>
                </c:pt>
                <c:pt idx="28551">
                  <c:v>107.21021860052601</c:v>
                </c:pt>
                <c:pt idx="28552">
                  <c:v>107.210209376728</c:v>
                </c:pt>
                <c:pt idx="28553">
                  <c:v>107.21020629097001</c:v>
                </c:pt>
                <c:pt idx="28554">
                  <c:v>107.210205556871</c:v>
                </c:pt>
                <c:pt idx="28555">
                  <c:v>107.21020180476501</c:v>
                </c:pt>
                <c:pt idx="28556">
                  <c:v>107.210201449252</c:v>
                </c:pt>
                <c:pt idx="28557">
                  <c:v>107.210192882473</c:v>
                </c:pt>
                <c:pt idx="28558">
                  <c:v>107.210190644573</c:v>
                </c:pt>
                <c:pt idx="28559">
                  <c:v>107.21018910418699</c:v>
                </c:pt>
                <c:pt idx="28560">
                  <c:v>107.210187590253</c:v>
                </c:pt>
                <c:pt idx="28561">
                  <c:v>107.210184869419</c:v>
                </c:pt>
                <c:pt idx="28562">
                  <c:v>107.21018418267001</c:v>
                </c:pt>
                <c:pt idx="28563">
                  <c:v>107.210183353278</c:v>
                </c:pt>
                <c:pt idx="28564">
                  <c:v>107.210179591566</c:v>
                </c:pt>
                <c:pt idx="28565">
                  <c:v>107.210179287323</c:v>
                </c:pt>
                <c:pt idx="28566">
                  <c:v>107.21017892053401</c:v>
                </c:pt>
                <c:pt idx="28567">
                  <c:v>107.210178471381</c:v>
                </c:pt>
                <c:pt idx="28568">
                  <c:v>107.210176806869</c:v>
                </c:pt>
                <c:pt idx="28569">
                  <c:v>107.210176449481</c:v>
                </c:pt>
                <c:pt idx="28570">
                  <c:v>107.210176297445</c:v>
                </c:pt>
                <c:pt idx="28571">
                  <c:v>107.210175366626</c:v>
                </c:pt>
                <c:pt idx="28572">
                  <c:v>107.210174596827</c:v>
                </c:pt>
                <c:pt idx="28573">
                  <c:v>107.210172668146</c:v>
                </c:pt>
                <c:pt idx="28574">
                  <c:v>107.210172279551</c:v>
                </c:pt>
                <c:pt idx="28575">
                  <c:v>107.21017136870699</c:v>
                </c:pt>
                <c:pt idx="28576">
                  <c:v>107.210170885723</c:v>
                </c:pt>
                <c:pt idx="28577">
                  <c:v>107.21016978759199</c:v>
                </c:pt>
                <c:pt idx="28578">
                  <c:v>107.210169706296</c:v>
                </c:pt>
                <c:pt idx="28579">
                  <c:v>107.21016771271699</c:v>
                </c:pt>
                <c:pt idx="28580">
                  <c:v>107.210167090977</c:v>
                </c:pt>
                <c:pt idx="28581">
                  <c:v>107.210165813847</c:v>
                </c:pt>
                <c:pt idx="28582">
                  <c:v>107.210164947891</c:v>
                </c:pt>
                <c:pt idx="28583">
                  <c:v>107.210164459539</c:v>
                </c:pt>
                <c:pt idx="28584">
                  <c:v>107.21016327756401</c:v>
                </c:pt>
                <c:pt idx="28585">
                  <c:v>107.210163126872</c:v>
                </c:pt>
                <c:pt idx="28586">
                  <c:v>107.21016297055399</c:v>
                </c:pt>
                <c:pt idx="28587">
                  <c:v>107.21016196911999</c:v>
                </c:pt>
                <c:pt idx="28588">
                  <c:v>107.21016093111599</c:v>
                </c:pt>
                <c:pt idx="28589">
                  <c:v>107.210160439172</c:v>
                </c:pt>
                <c:pt idx="28590">
                  <c:v>107.21016017286399</c:v>
                </c:pt>
                <c:pt idx="28591">
                  <c:v>107.210159902306</c:v>
                </c:pt>
                <c:pt idx="28592">
                  <c:v>107.210159809519</c:v>
                </c:pt>
                <c:pt idx="28593">
                  <c:v>107.210159731434</c:v>
                </c:pt>
                <c:pt idx="28594">
                  <c:v>107.210159408366</c:v>
                </c:pt>
                <c:pt idx="28595">
                  <c:v>107.210159191353</c:v>
                </c:pt>
                <c:pt idx="28596">
                  <c:v>107.210158289567</c:v>
                </c:pt>
                <c:pt idx="28597">
                  <c:v>107.21015726113301</c:v>
                </c:pt>
                <c:pt idx="28598">
                  <c:v>107.21015656641001</c:v>
                </c:pt>
                <c:pt idx="28599">
                  <c:v>107.210155481136</c:v>
                </c:pt>
                <c:pt idx="28600">
                  <c:v>107.21015480196201</c:v>
                </c:pt>
                <c:pt idx="28601">
                  <c:v>107.210154432617</c:v>
                </c:pt>
                <c:pt idx="28602">
                  <c:v>107.210153412305</c:v>
                </c:pt>
                <c:pt idx="28603">
                  <c:v>107.210153187787</c:v>
                </c:pt>
                <c:pt idx="28604">
                  <c:v>107.21015293902499</c:v>
                </c:pt>
                <c:pt idx="28605">
                  <c:v>107.210152740816</c:v>
                </c:pt>
                <c:pt idx="28606">
                  <c:v>107.210152437887</c:v>
                </c:pt>
                <c:pt idx="28607">
                  <c:v>107.210150106226</c:v>
                </c:pt>
                <c:pt idx="28608">
                  <c:v>107.210149697761</c:v>
                </c:pt>
                <c:pt idx="28609">
                  <c:v>107.210149543098</c:v>
                </c:pt>
                <c:pt idx="28610">
                  <c:v>107.210148755399</c:v>
                </c:pt>
                <c:pt idx="28611">
                  <c:v>107.210148122246</c:v>
                </c:pt>
                <c:pt idx="28612">
                  <c:v>107.210148101025</c:v>
                </c:pt>
                <c:pt idx="28613">
                  <c:v>107.210148061448</c:v>
                </c:pt>
                <c:pt idx="28614">
                  <c:v>107.21014804978699</c:v>
                </c:pt>
                <c:pt idx="28615">
                  <c:v>107.21014739586001</c:v>
                </c:pt>
                <c:pt idx="28616">
                  <c:v>107.210146334714</c:v>
                </c:pt>
                <c:pt idx="28617">
                  <c:v>107.210145692297</c:v>
                </c:pt>
                <c:pt idx="28618">
                  <c:v>107.210144480482</c:v>
                </c:pt>
                <c:pt idx="28619">
                  <c:v>107.210144479251</c:v>
                </c:pt>
                <c:pt idx="28620">
                  <c:v>107.21014422570001</c:v>
                </c:pt>
                <c:pt idx="28621">
                  <c:v>107.210143423012</c:v>
                </c:pt>
                <c:pt idx="28622">
                  <c:v>107.21014334315799</c:v>
                </c:pt>
                <c:pt idx="28623">
                  <c:v>107.21014330002301</c:v>
                </c:pt>
                <c:pt idx="28624">
                  <c:v>107.210142641499</c:v>
                </c:pt>
                <c:pt idx="28625">
                  <c:v>107.21014131524799</c:v>
                </c:pt>
                <c:pt idx="28626">
                  <c:v>107.21014077084099</c:v>
                </c:pt>
                <c:pt idx="28627">
                  <c:v>107.21014006565601</c:v>
                </c:pt>
                <c:pt idx="28628">
                  <c:v>107.21013993146001</c:v>
                </c:pt>
                <c:pt idx="28629">
                  <c:v>107.21013989641899</c:v>
                </c:pt>
                <c:pt idx="28630">
                  <c:v>107.21013930805501</c:v>
                </c:pt>
                <c:pt idx="28631">
                  <c:v>107.21013859177199</c:v>
                </c:pt>
                <c:pt idx="28632">
                  <c:v>107.210137601591</c:v>
                </c:pt>
                <c:pt idx="28633">
                  <c:v>107.21013657714499</c:v>
                </c:pt>
                <c:pt idx="28634">
                  <c:v>107.210136505373</c:v>
                </c:pt>
                <c:pt idx="28635">
                  <c:v>107.210136312797</c:v>
                </c:pt>
                <c:pt idx="28636">
                  <c:v>107.210135685023</c:v>
                </c:pt>
                <c:pt idx="28637">
                  <c:v>107.21013532742001</c:v>
                </c:pt>
                <c:pt idx="28638">
                  <c:v>107.210135141997</c:v>
                </c:pt>
                <c:pt idx="28639">
                  <c:v>107.21013404640399</c:v>
                </c:pt>
                <c:pt idx="28640">
                  <c:v>107.210133742604</c:v>
                </c:pt>
                <c:pt idx="28641">
                  <c:v>107.21013259054401</c:v>
                </c:pt>
                <c:pt idx="28642">
                  <c:v>107.210132134689</c:v>
                </c:pt>
                <c:pt idx="28643">
                  <c:v>107.210131742017</c:v>
                </c:pt>
                <c:pt idx="28644">
                  <c:v>107.210130529525</c:v>
                </c:pt>
                <c:pt idx="28645">
                  <c:v>107.21013046330199</c:v>
                </c:pt>
                <c:pt idx="28646">
                  <c:v>107.210130462778</c:v>
                </c:pt>
                <c:pt idx="28647">
                  <c:v>107.21012952514</c:v>
                </c:pt>
                <c:pt idx="28648">
                  <c:v>107.210129288057</c:v>
                </c:pt>
                <c:pt idx="28649">
                  <c:v>107.21012864415199</c:v>
                </c:pt>
                <c:pt idx="28650">
                  <c:v>107.21012558061901</c:v>
                </c:pt>
                <c:pt idx="28651">
                  <c:v>107.21012535431601</c:v>
                </c:pt>
                <c:pt idx="28652">
                  <c:v>107.210125341376</c:v>
                </c:pt>
                <c:pt idx="28653">
                  <c:v>107.210124697447</c:v>
                </c:pt>
                <c:pt idx="28654">
                  <c:v>107.210124628427</c:v>
                </c:pt>
                <c:pt idx="28655">
                  <c:v>107.210123729332</c:v>
                </c:pt>
                <c:pt idx="28656">
                  <c:v>107.21012303998</c:v>
                </c:pt>
                <c:pt idx="28657">
                  <c:v>107.210121317678</c:v>
                </c:pt>
                <c:pt idx="28658">
                  <c:v>107.21012110551101</c:v>
                </c:pt>
                <c:pt idx="28659">
                  <c:v>107.210120230794</c:v>
                </c:pt>
                <c:pt idx="28660">
                  <c:v>107.21012010658799</c:v>
                </c:pt>
                <c:pt idx="28661">
                  <c:v>107.21011979785099</c:v>
                </c:pt>
                <c:pt idx="28662">
                  <c:v>107.210118942196</c:v>
                </c:pt>
                <c:pt idx="28663">
                  <c:v>107.210118559237</c:v>
                </c:pt>
                <c:pt idx="28664">
                  <c:v>107.21011714024399</c:v>
                </c:pt>
                <c:pt idx="28665">
                  <c:v>107.21011696305899</c:v>
                </c:pt>
                <c:pt idx="28666">
                  <c:v>107.21011656421599</c:v>
                </c:pt>
                <c:pt idx="28667">
                  <c:v>107.21011487905599</c:v>
                </c:pt>
                <c:pt idx="28668">
                  <c:v>107.210114784654</c:v>
                </c:pt>
                <c:pt idx="28669">
                  <c:v>107.21011423189999</c:v>
                </c:pt>
                <c:pt idx="28670">
                  <c:v>107.210112741974</c:v>
                </c:pt>
                <c:pt idx="28671">
                  <c:v>107.210111857735</c:v>
                </c:pt>
                <c:pt idx="28672">
                  <c:v>107.210111713229</c:v>
                </c:pt>
                <c:pt idx="28673">
                  <c:v>107.21011098144101</c:v>
                </c:pt>
                <c:pt idx="28674">
                  <c:v>107.210108707258</c:v>
                </c:pt>
                <c:pt idx="28675">
                  <c:v>107.21010750250601</c:v>
                </c:pt>
                <c:pt idx="28676">
                  <c:v>107.21010462240299</c:v>
                </c:pt>
                <c:pt idx="28677">
                  <c:v>107.21010425258601</c:v>
                </c:pt>
                <c:pt idx="28678">
                  <c:v>107.21010181177</c:v>
                </c:pt>
                <c:pt idx="28679">
                  <c:v>107.210101679137</c:v>
                </c:pt>
                <c:pt idx="28680">
                  <c:v>107.210099339276</c:v>
                </c:pt>
                <c:pt idx="28681">
                  <c:v>107.210099240978</c:v>
                </c:pt>
                <c:pt idx="28682">
                  <c:v>107.21009891075001</c:v>
                </c:pt>
                <c:pt idx="28683">
                  <c:v>107.210095853048</c:v>
                </c:pt>
                <c:pt idx="28684">
                  <c:v>107.210089987598</c:v>
                </c:pt>
                <c:pt idx="28685">
                  <c:v>107.21008855122901</c:v>
                </c:pt>
                <c:pt idx="28686">
                  <c:v>107.210081375538</c:v>
                </c:pt>
                <c:pt idx="28687">
                  <c:v>107.21007775345601</c:v>
                </c:pt>
                <c:pt idx="28688">
                  <c:v>107.208739877208</c:v>
                </c:pt>
                <c:pt idx="28689">
                  <c:v>107.20785823778</c:v>
                </c:pt>
                <c:pt idx="28690">
                  <c:v>107.20640947909099</c:v>
                </c:pt>
                <c:pt idx="28691">
                  <c:v>107.206381598183</c:v>
                </c:pt>
                <c:pt idx="28692">
                  <c:v>107.202208758697</c:v>
                </c:pt>
                <c:pt idx="28693">
                  <c:v>107.202173465548</c:v>
                </c:pt>
                <c:pt idx="28694">
                  <c:v>107.20211314767</c:v>
                </c:pt>
                <c:pt idx="28695">
                  <c:v>107.19933044651199</c:v>
                </c:pt>
                <c:pt idx="28696">
                  <c:v>107.19477687497</c:v>
                </c:pt>
                <c:pt idx="28697">
                  <c:v>107.194653613578</c:v>
                </c:pt>
                <c:pt idx="28698">
                  <c:v>107.186187434655</c:v>
                </c:pt>
                <c:pt idx="28699">
                  <c:v>107.185332856315</c:v>
                </c:pt>
                <c:pt idx="28700">
                  <c:v>107.184191021191</c:v>
                </c:pt>
                <c:pt idx="28701">
                  <c:v>107.17678681898801</c:v>
                </c:pt>
                <c:pt idx="28702">
                  <c:v>107.169759110435</c:v>
                </c:pt>
                <c:pt idx="28703">
                  <c:v>107.16578522493199</c:v>
                </c:pt>
                <c:pt idx="28704">
                  <c:v>107.157235818431</c:v>
                </c:pt>
                <c:pt idx="28705">
                  <c:v>107.15168356276401</c:v>
                </c:pt>
                <c:pt idx="28706">
                  <c:v>107.146619431651</c:v>
                </c:pt>
                <c:pt idx="28707">
                  <c:v>107.14574963734501</c:v>
                </c:pt>
                <c:pt idx="28708">
                  <c:v>107.137830871909</c:v>
                </c:pt>
                <c:pt idx="28709">
                  <c:v>107.131050707681</c:v>
                </c:pt>
                <c:pt idx="28710">
                  <c:v>107.12966340353201</c:v>
                </c:pt>
                <c:pt idx="28711">
                  <c:v>107.128642430814</c:v>
                </c:pt>
                <c:pt idx="28712">
                  <c:v>107.127801137913</c:v>
                </c:pt>
                <c:pt idx="28713">
                  <c:v>107.125516872142</c:v>
                </c:pt>
                <c:pt idx="28714">
                  <c:v>107.123814185092</c:v>
                </c:pt>
                <c:pt idx="28715">
                  <c:v>107.123140564371</c:v>
                </c:pt>
                <c:pt idx="28716">
                  <c:v>107.120854766748</c:v>
                </c:pt>
                <c:pt idx="28717">
                  <c:v>107.120053891282</c:v>
                </c:pt>
                <c:pt idx="28718">
                  <c:v>107.11842732474101</c:v>
                </c:pt>
                <c:pt idx="28719">
                  <c:v>107.10177251895399</c:v>
                </c:pt>
                <c:pt idx="28720">
                  <c:v>107.097576294524</c:v>
                </c:pt>
                <c:pt idx="28721">
                  <c:v>107.093620854151</c:v>
                </c:pt>
                <c:pt idx="28722">
                  <c:v>107.09266755661901</c:v>
                </c:pt>
                <c:pt idx="28723">
                  <c:v>107.09072699375599</c:v>
                </c:pt>
                <c:pt idx="28724">
                  <c:v>107.090694075546</c:v>
                </c:pt>
                <c:pt idx="28725">
                  <c:v>107.08836606011</c:v>
                </c:pt>
                <c:pt idx="28726">
                  <c:v>107.086674020308</c:v>
                </c:pt>
                <c:pt idx="28727">
                  <c:v>107.085730458942</c:v>
                </c:pt>
                <c:pt idx="28728">
                  <c:v>107.08427011102501</c:v>
                </c:pt>
                <c:pt idx="28729">
                  <c:v>107.083215144351</c:v>
                </c:pt>
                <c:pt idx="28730">
                  <c:v>107.08113323231601</c:v>
                </c:pt>
                <c:pt idx="28731">
                  <c:v>107.07506303556301</c:v>
                </c:pt>
                <c:pt idx="28732">
                  <c:v>107.07303268019599</c:v>
                </c:pt>
                <c:pt idx="28733">
                  <c:v>107.06983012883499</c:v>
                </c:pt>
                <c:pt idx="28734">
                  <c:v>107.069485147872</c:v>
                </c:pt>
                <c:pt idx="28735">
                  <c:v>107.069400611113</c:v>
                </c:pt>
                <c:pt idx="28736">
                  <c:v>107.06849135694399</c:v>
                </c:pt>
                <c:pt idx="28737">
                  <c:v>107.06815130934</c:v>
                </c:pt>
                <c:pt idx="28738">
                  <c:v>107.06729532186399</c:v>
                </c:pt>
                <c:pt idx="28739">
                  <c:v>107.064484384691</c:v>
                </c:pt>
                <c:pt idx="28740">
                  <c:v>107.063959949614</c:v>
                </c:pt>
                <c:pt idx="28741">
                  <c:v>107.062274941433</c:v>
                </c:pt>
                <c:pt idx="28742">
                  <c:v>107.06137639144799</c:v>
                </c:pt>
                <c:pt idx="28743">
                  <c:v>107.061352926247</c:v>
                </c:pt>
                <c:pt idx="28744">
                  <c:v>107.06044005662601</c:v>
                </c:pt>
                <c:pt idx="28745">
                  <c:v>107.059800003026</c:v>
                </c:pt>
                <c:pt idx="28746">
                  <c:v>107.059274744728</c:v>
                </c:pt>
                <c:pt idx="28747">
                  <c:v>107.05758731345701</c:v>
                </c:pt>
                <c:pt idx="28748">
                  <c:v>107.05595705863099</c:v>
                </c:pt>
                <c:pt idx="28749">
                  <c:v>107.053731755068</c:v>
                </c:pt>
                <c:pt idx="28750">
                  <c:v>107.052800024555</c:v>
                </c:pt>
                <c:pt idx="28751">
                  <c:v>107.050630048453</c:v>
                </c:pt>
                <c:pt idx="28752">
                  <c:v>107.045597312819</c:v>
                </c:pt>
                <c:pt idx="28753">
                  <c:v>107.044843644426</c:v>
                </c:pt>
                <c:pt idx="28754">
                  <c:v>107.044612150426</c:v>
                </c:pt>
                <c:pt idx="28755">
                  <c:v>107.04392371761401</c:v>
                </c:pt>
                <c:pt idx="28756">
                  <c:v>107.043643783394</c:v>
                </c:pt>
                <c:pt idx="28757">
                  <c:v>107.043248896956</c:v>
                </c:pt>
                <c:pt idx="28758">
                  <c:v>107.04256502937</c:v>
                </c:pt>
                <c:pt idx="28759">
                  <c:v>107.041833877351</c:v>
                </c:pt>
                <c:pt idx="28760">
                  <c:v>107.039485399028</c:v>
                </c:pt>
                <c:pt idx="28761">
                  <c:v>107.037740530543</c:v>
                </c:pt>
                <c:pt idx="28762">
                  <c:v>107.033189067367</c:v>
                </c:pt>
                <c:pt idx="28763">
                  <c:v>107.030624189308</c:v>
                </c:pt>
                <c:pt idx="28764">
                  <c:v>107.028422389714</c:v>
                </c:pt>
                <c:pt idx="28765">
                  <c:v>107.02462625331199</c:v>
                </c:pt>
                <c:pt idx="28766">
                  <c:v>107.022246883408</c:v>
                </c:pt>
                <c:pt idx="28767">
                  <c:v>107.020499535908</c:v>
                </c:pt>
                <c:pt idx="28768">
                  <c:v>107.016693885167</c:v>
                </c:pt>
                <c:pt idx="28769">
                  <c:v>107.015098946002</c:v>
                </c:pt>
                <c:pt idx="28770">
                  <c:v>107.014499128152</c:v>
                </c:pt>
                <c:pt idx="28771">
                  <c:v>107.011647318729</c:v>
                </c:pt>
                <c:pt idx="28772">
                  <c:v>107.010558703344</c:v>
                </c:pt>
                <c:pt idx="28773">
                  <c:v>107.00688444531499</c:v>
                </c:pt>
                <c:pt idx="28774">
                  <c:v>107.004697055824</c:v>
                </c:pt>
                <c:pt idx="28775">
                  <c:v>107.003000504607</c:v>
                </c:pt>
                <c:pt idx="28776">
                  <c:v>107.002832674777</c:v>
                </c:pt>
                <c:pt idx="28777">
                  <c:v>107.002832674777</c:v>
                </c:pt>
                <c:pt idx="28778">
                  <c:v>107.002832674777</c:v>
                </c:pt>
                <c:pt idx="28779">
                  <c:v>107.002832674777</c:v>
                </c:pt>
                <c:pt idx="28780">
                  <c:v>107.002832674777</c:v>
                </c:pt>
                <c:pt idx="28781">
                  <c:v>107.002832674777</c:v>
                </c:pt>
                <c:pt idx="28782">
                  <c:v>107.002832674777</c:v>
                </c:pt>
                <c:pt idx="28783">
                  <c:v>107.002832674777</c:v>
                </c:pt>
                <c:pt idx="28784">
                  <c:v>107.002832674777</c:v>
                </c:pt>
                <c:pt idx="28785">
                  <c:v>107.002832674777</c:v>
                </c:pt>
                <c:pt idx="28786">
                  <c:v>107.002832674777</c:v>
                </c:pt>
                <c:pt idx="28787">
                  <c:v>107.002832674777</c:v>
                </c:pt>
                <c:pt idx="28788">
                  <c:v>107.002832674777</c:v>
                </c:pt>
                <c:pt idx="28789">
                  <c:v>107.002832674777</c:v>
                </c:pt>
                <c:pt idx="28790">
                  <c:v>107.002832674777</c:v>
                </c:pt>
                <c:pt idx="28791">
                  <c:v>107.002832674777</c:v>
                </c:pt>
                <c:pt idx="28792">
                  <c:v>107.002832674777</c:v>
                </c:pt>
                <c:pt idx="28793">
                  <c:v>107.002832674777</c:v>
                </c:pt>
                <c:pt idx="28794">
                  <c:v>107.002832674777</c:v>
                </c:pt>
                <c:pt idx="28795">
                  <c:v>107.002832674777</c:v>
                </c:pt>
                <c:pt idx="28796">
                  <c:v>107.002832674777</c:v>
                </c:pt>
                <c:pt idx="28797">
                  <c:v>107.002832674777</c:v>
                </c:pt>
                <c:pt idx="28798">
                  <c:v>107.002832674777</c:v>
                </c:pt>
                <c:pt idx="28799">
                  <c:v>107.002832674777</c:v>
                </c:pt>
                <c:pt idx="28800">
                  <c:v>107.002832674777</c:v>
                </c:pt>
                <c:pt idx="28801">
                  <c:v>107.002832674777</c:v>
                </c:pt>
                <c:pt idx="28802">
                  <c:v>107.002832674777</c:v>
                </c:pt>
                <c:pt idx="28803">
                  <c:v>107.002832674777</c:v>
                </c:pt>
                <c:pt idx="28804">
                  <c:v>107.002832674777</c:v>
                </c:pt>
                <c:pt idx="28805">
                  <c:v>107.002832674777</c:v>
                </c:pt>
                <c:pt idx="28806">
                  <c:v>107.002832674777</c:v>
                </c:pt>
                <c:pt idx="28807">
                  <c:v>107.002832674777</c:v>
                </c:pt>
                <c:pt idx="28808">
                  <c:v>107.002832674777</c:v>
                </c:pt>
                <c:pt idx="28809">
                  <c:v>107.002832674777</c:v>
                </c:pt>
                <c:pt idx="28810">
                  <c:v>107.002832674777</c:v>
                </c:pt>
                <c:pt idx="28811">
                  <c:v>107.002832674777</c:v>
                </c:pt>
                <c:pt idx="28812">
                  <c:v>107.002832674777</c:v>
                </c:pt>
                <c:pt idx="28813">
                  <c:v>107.002832674777</c:v>
                </c:pt>
                <c:pt idx="28814">
                  <c:v>107.002832674777</c:v>
                </c:pt>
                <c:pt idx="28815">
                  <c:v>107.002832674777</c:v>
                </c:pt>
                <c:pt idx="28816">
                  <c:v>107.002832674777</c:v>
                </c:pt>
                <c:pt idx="28817">
                  <c:v>107.002832674777</c:v>
                </c:pt>
                <c:pt idx="28818">
                  <c:v>107.002832674777</c:v>
                </c:pt>
                <c:pt idx="28819">
                  <c:v>107.002832674777</c:v>
                </c:pt>
                <c:pt idx="28820">
                  <c:v>107.002832674777</c:v>
                </c:pt>
                <c:pt idx="28821">
                  <c:v>107.002832674777</c:v>
                </c:pt>
                <c:pt idx="28822">
                  <c:v>107.002832674777</c:v>
                </c:pt>
                <c:pt idx="28823">
                  <c:v>107.002832674777</c:v>
                </c:pt>
                <c:pt idx="28824">
                  <c:v>107.002832674777</c:v>
                </c:pt>
                <c:pt idx="28825">
                  <c:v>107.002832674777</c:v>
                </c:pt>
                <c:pt idx="28826">
                  <c:v>107.002832674777</c:v>
                </c:pt>
                <c:pt idx="28827">
                  <c:v>107.002832674777</c:v>
                </c:pt>
                <c:pt idx="28828">
                  <c:v>107.002832674777</c:v>
                </c:pt>
                <c:pt idx="28829">
                  <c:v>107.002832674777</c:v>
                </c:pt>
                <c:pt idx="28830">
                  <c:v>107.002832674777</c:v>
                </c:pt>
                <c:pt idx="28831">
                  <c:v>107.002832674777</c:v>
                </c:pt>
                <c:pt idx="28832">
                  <c:v>107.002832674777</c:v>
                </c:pt>
                <c:pt idx="28833">
                  <c:v>107.002832674777</c:v>
                </c:pt>
                <c:pt idx="28834">
                  <c:v>107.002832674777</c:v>
                </c:pt>
                <c:pt idx="28835">
                  <c:v>107.002832674777</c:v>
                </c:pt>
                <c:pt idx="28836">
                  <c:v>107.002832674777</c:v>
                </c:pt>
                <c:pt idx="28837">
                  <c:v>107.002832674777</c:v>
                </c:pt>
                <c:pt idx="28838">
                  <c:v>107.002832674777</c:v>
                </c:pt>
                <c:pt idx="28839">
                  <c:v>107.002832674777</c:v>
                </c:pt>
                <c:pt idx="28840">
                  <c:v>107.002832674777</c:v>
                </c:pt>
                <c:pt idx="28841">
                  <c:v>107.002832674777</c:v>
                </c:pt>
                <c:pt idx="28842">
                  <c:v>107.002832674777</c:v>
                </c:pt>
                <c:pt idx="28843">
                  <c:v>107.002832674777</c:v>
                </c:pt>
                <c:pt idx="28844">
                  <c:v>107.002832674777</c:v>
                </c:pt>
                <c:pt idx="28845">
                  <c:v>107.002832674777</c:v>
                </c:pt>
                <c:pt idx="28846">
                  <c:v>107.002832674777</c:v>
                </c:pt>
                <c:pt idx="28847">
                  <c:v>107.002832674777</c:v>
                </c:pt>
                <c:pt idx="28848">
                  <c:v>107.002832674777</c:v>
                </c:pt>
                <c:pt idx="28849">
                  <c:v>107.002832674777</c:v>
                </c:pt>
                <c:pt idx="28850">
                  <c:v>107.002832674777</c:v>
                </c:pt>
                <c:pt idx="28851">
                  <c:v>107.002832674777</c:v>
                </c:pt>
                <c:pt idx="28852">
                  <c:v>107.002832674777</c:v>
                </c:pt>
                <c:pt idx="28853">
                  <c:v>107.002832674777</c:v>
                </c:pt>
                <c:pt idx="28854">
                  <c:v>107.002832674777</c:v>
                </c:pt>
                <c:pt idx="28855">
                  <c:v>107.002832674777</c:v>
                </c:pt>
                <c:pt idx="28856">
                  <c:v>107.002832674777</c:v>
                </c:pt>
                <c:pt idx="28857">
                  <c:v>107.002832674777</c:v>
                </c:pt>
                <c:pt idx="28858">
                  <c:v>107.002832674777</c:v>
                </c:pt>
                <c:pt idx="28859">
                  <c:v>107.002832674777</c:v>
                </c:pt>
                <c:pt idx="28860">
                  <c:v>107.002832674777</c:v>
                </c:pt>
                <c:pt idx="28861">
                  <c:v>107.002832674777</c:v>
                </c:pt>
                <c:pt idx="28862">
                  <c:v>107.002832674777</c:v>
                </c:pt>
                <c:pt idx="28863">
                  <c:v>107.002832674777</c:v>
                </c:pt>
                <c:pt idx="28864">
                  <c:v>107.002832674777</c:v>
                </c:pt>
                <c:pt idx="28865">
                  <c:v>107.002832674777</c:v>
                </c:pt>
                <c:pt idx="28866">
                  <c:v>107.002832674777</c:v>
                </c:pt>
                <c:pt idx="28867">
                  <c:v>107.002832674777</c:v>
                </c:pt>
                <c:pt idx="28868">
                  <c:v>107.002832674777</c:v>
                </c:pt>
                <c:pt idx="28869">
                  <c:v>107.002832674777</c:v>
                </c:pt>
                <c:pt idx="28870">
                  <c:v>107.002832674777</c:v>
                </c:pt>
                <c:pt idx="28871">
                  <c:v>107.002832674777</c:v>
                </c:pt>
                <c:pt idx="28872">
                  <c:v>107.002832674777</c:v>
                </c:pt>
                <c:pt idx="28873">
                  <c:v>107.002832674777</c:v>
                </c:pt>
                <c:pt idx="28874">
                  <c:v>107.002832674777</c:v>
                </c:pt>
                <c:pt idx="28875">
                  <c:v>107.002832674777</c:v>
                </c:pt>
                <c:pt idx="28876">
                  <c:v>107.002832674777</c:v>
                </c:pt>
                <c:pt idx="28877">
                  <c:v>107.002832674777</c:v>
                </c:pt>
                <c:pt idx="28878">
                  <c:v>107.002832674777</c:v>
                </c:pt>
                <c:pt idx="28879">
                  <c:v>107.002832674777</c:v>
                </c:pt>
                <c:pt idx="28880">
                  <c:v>107.002832674777</c:v>
                </c:pt>
                <c:pt idx="28881">
                  <c:v>107.002832674777</c:v>
                </c:pt>
                <c:pt idx="28882">
                  <c:v>107.002832674777</c:v>
                </c:pt>
                <c:pt idx="28883">
                  <c:v>107.002832674777</c:v>
                </c:pt>
                <c:pt idx="28884">
                  <c:v>107.002832674777</c:v>
                </c:pt>
                <c:pt idx="28885">
                  <c:v>107.002832674777</c:v>
                </c:pt>
                <c:pt idx="28886">
                  <c:v>107.002832674777</c:v>
                </c:pt>
                <c:pt idx="28887">
                  <c:v>107.002832674777</c:v>
                </c:pt>
                <c:pt idx="28888">
                  <c:v>107.002832674777</c:v>
                </c:pt>
                <c:pt idx="28889">
                  <c:v>107.002832674777</c:v>
                </c:pt>
                <c:pt idx="28890">
                  <c:v>107.002832674777</c:v>
                </c:pt>
                <c:pt idx="28891">
                  <c:v>107.002832674777</c:v>
                </c:pt>
                <c:pt idx="28892">
                  <c:v>107.002832674777</c:v>
                </c:pt>
                <c:pt idx="28893">
                  <c:v>107.002832674777</c:v>
                </c:pt>
                <c:pt idx="28894">
                  <c:v>107.002832674777</c:v>
                </c:pt>
                <c:pt idx="28895">
                  <c:v>107.002832674777</c:v>
                </c:pt>
                <c:pt idx="28896">
                  <c:v>107.002832674777</c:v>
                </c:pt>
                <c:pt idx="28897">
                  <c:v>107.002832674777</c:v>
                </c:pt>
                <c:pt idx="28898">
                  <c:v>107.002832674777</c:v>
                </c:pt>
                <c:pt idx="28899">
                  <c:v>107.002832674777</c:v>
                </c:pt>
                <c:pt idx="28900">
                  <c:v>107.002832674777</c:v>
                </c:pt>
                <c:pt idx="28901">
                  <c:v>107.002832674777</c:v>
                </c:pt>
                <c:pt idx="28902">
                  <c:v>107.002832674777</c:v>
                </c:pt>
                <c:pt idx="28903">
                  <c:v>107.002832674777</c:v>
                </c:pt>
                <c:pt idx="28904">
                  <c:v>107.002832674777</c:v>
                </c:pt>
                <c:pt idx="28905">
                  <c:v>107.002832674777</c:v>
                </c:pt>
                <c:pt idx="28906">
                  <c:v>107.002832674777</c:v>
                </c:pt>
                <c:pt idx="28907">
                  <c:v>107.002832674777</c:v>
                </c:pt>
                <c:pt idx="28908">
                  <c:v>107.002832674777</c:v>
                </c:pt>
                <c:pt idx="28909">
                  <c:v>107.002832674777</c:v>
                </c:pt>
                <c:pt idx="28910">
                  <c:v>107.002832674777</c:v>
                </c:pt>
                <c:pt idx="28911">
                  <c:v>107.002832674777</c:v>
                </c:pt>
                <c:pt idx="28912">
                  <c:v>107.002832674777</c:v>
                </c:pt>
                <c:pt idx="28913">
                  <c:v>107.002832674777</c:v>
                </c:pt>
                <c:pt idx="28914">
                  <c:v>107.002832674777</c:v>
                </c:pt>
                <c:pt idx="28915">
                  <c:v>107.002832674777</c:v>
                </c:pt>
                <c:pt idx="28916">
                  <c:v>107.002832674777</c:v>
                </c:pt>
                <c:pt idx="28917">
                  <c:v>107.002832674777</c:v>
                </c:pt>
                <c:pt idx="28918">
                  <c:v>107.002832674777</c:v>
                </c:pt>
                <c:pt idx="28919">
                  <c:v>107.002832674777</c:v>
                </c:pt>
                <c:pt idx="28920">
                  <c:v>107.002832674777</c:v>
                </c:pt>
                <c:pt idx="28921">
                  <c:v>107.002832674777</c:v>
                </c:pt>
                <c:pt idx="28922">
                  <c:v>107.002832674777</c:v>
                </c:pt>
                <c:pt idx="28923">
                  <c:v>107.002832674777</c:v>
                </c:pt>
                <c:pt idx="28924">
                  <c:v>107.002832674777</c:v>
                </c:pt>
                <c:pt idx="28925">
                  <c:v>107.002832674777</c:v>
                </c:pt>
                <c:pt idx="28926">
                  <c:v>107.002832674777</c:v>
                </c:pt>
                <c:pt idx="28927">
                  <c:v>107.002832674777</c:v>
                </c:pt>
                <c:pt idx="28928">
                  <c:v>107.002832674777</c:v>
                </c:pt>
                <c:pt idx="28929">
                  <c:v>107.002832674777</c:v>
                </c:pt>
                <c:pt idx="28930">
                  <c:v>107.002832674777</c:v>
                </c:pt>
                <c:pt idx="28931">
                  <c:v>107.002832674777</c:v>
                </c:pt>
                <c:pt idx="28932">
                  <c:v>107.002832674777</c:v>
                </c:pt>
                <c:pt idx="28933">
                  <c:v>107.002832674777</c:v>
                </c:pt>
                <c:pt idx="28934">
                  <c:v>107.002832674777</c:v>
                </c:pt>
                <c:pt idx="28935">
                  <c:v>107.002832674777</c:v>
                </c:pt>
                <c:pt idx="28936">
                  <c:v>107.002832674777</c:v>
                </c:pt>
                <c:pt idx="28937">
                  <c:v>107.002832674777</c:v>
                </c:pt>
                <c:pt idx="28938">
                  <c:v>107.002832674777</c:v>
                </c:pt>
                <c:pt idx="28939">
                  <c:v>107.002832674777</c:v>
                </c:pt>
                <c:pt idx="28940">
                  <c:v>107.002832674777</c:v>
                </c:pt>
                <c:pt idx="28941">
                  <c:v>107.002832674777</c:v>
                </c:pt>
                <c:pt idx="28942">
                  <c:v>107.002832674777</c:v>
                </c:pt>
                <c:pt idx="28943">
                  <c:v>107.002832674777</c:v>
                </c:pt>
                <c:pt idx="28944">
                  <c:v>107.002832674777</c:v>
                </c:pt>
                <c:pt idx="28945">
                  <c:v>107.002832674777</c:v>
                </c:pt>
                <c:pt idx="28946">
                  <c:v>107.002832674777</c:v>
                </c:pt>
                <c:pt idx="28947">
                  <c:v>107.002832674777</c:v>
                </c:pt>
                <c:pt idx="28948">
                  <c:v>107.002832674777</c:v>
                </c:pt>
                <c:pt idx="28949">
                  <c:v>107.002832674777</c:v>
                </c:pt>
                <c:pt idx="28950">
                  <c:v>107.002832674777</c:v>
                </c:pt>
                <c:pt idx="28951">
                  <c:v>107.002832674777</c:v>
                </c:pt>
                <c:pt idx="28952">
                  <c:v>107.002832674777</c:v>
                </c:pt>
                <c:pt idx="28953">
                  <c:v>107.002832674777</c:v>
                </c:pt>
                <c:pt idx="28954">
                  <c:v>107.002832674777</c:v>
                </c:pt>
                <c:pt idx="28955">
                  <c:v>107.002832674777</c:v>
                </c:pt>
                <c:pt idx="28956">
                  <c:v>107.002832674777</c:v>
                </c:pt>
                <c:pt idx="28957">
                  <c:v>107.002832674777</c:v>
                </c:pt>
                <c:pt idx="28958">
                  <c:v>107.002832674777</c:v>
                </c:pt>
                <c:pt idx="28959">
                  <c:v>107.002832674777</c:v>
                </c:pt>
                <c:pt idx="28960">
                  <c:v>107.002832674777</c:v>
                </c:pt>
                <c:pt idx="28961">
                  <c:v>107.002832674777</c:v>
                </c:pt>
                <c:pt idx="28962">
                  <c:v>107.002832674777</c:v>
                </c:pt>
                <c:pt idx="28963">
                  <c:v>107.002832674777</c:v>
                </c:pt>
                <c:pt idx="28964">
                  <c:v>107.002832674777</c:v>
                </c:pt>
                <c:pt idx="28965">
                  <c:v>107.002832674777</c:v>
                </c:pt>
                <c:pt idx="28966">
                  <c:v>107.002832674777</c:v>
                </c:pt>
                <c:pt idx="28967">
                  <c:v>107.002832674777</c:v>
                </c:pt>
                <c:pt idx="28968">
                  <c:v>107.002832674777</c:v>
                </c:pt>
                <c:pt idx="28969">
                  <c:v>107.002832674777</c:v>
                </c:pt>
                <c:pt idx="28970">
                  <c:v>107.002832674777</c:v>
                </c:pt>
                <c:pt idx="28971">
                  <c:v>107.002832674777</c:v>
                </c:pt>
                <c:pt idx="28972">
                  <c:v>107.002832674777</c:v>
                </c:pt>
                <c:pt idx="28973">
                  <c:v>107.002832674777</c:v>
                </c:pt>
                <c:pt idx="28974">
                  <c:v>107.002832674777</c:v>
                </c:pt>
                <c:pt idx="28975">
                  <c:v>107.002832674777</c:v>
                </c:pt>
                <c:pt idx="28976">
                  <c:v>107.002832674777</c:v>
                </c:pt>
                <c:pt idx="28977">
                  <c:v>107.002832674777</c:v>
                </c:pt>
                <c:pt idx="28978">
                  <c:v>107.002832674777</c:v>
                </c:pt>
                <c:pt idx="28979">
                  <c:v>107.002832674777</c:v>
                </c:pt>
                <c:pt idx="28980">
                  <c:v>107.002832674777</c:v>
                </c:pt>
                <c:pt idx="28981">
                  <c:v>107.002832674777</c:v>
                </c:pt>
                <c:pt idx="28982">
                  <c:v>107.002832674777</c:v>
                </c:pt>
                <c:pt idx="28983">
                  <c:v>107.002832674777</c:v>
                </c:pt>
                <c:pt idx="28984">
                  <c:v>107.002832674777</c:v>
                </c:pt>
                <c:pt idx="28985">
                  <c:v>107.002832674777</c:v>
                </c:pt>
                <c:pt idx="28986">
                  <c:v>107.002832674777</c:v>
                </c:pt>
                <c:pt idx="28987">
                  <c:v>107.002832674777</c:v>
                </c:pt>
                <c:pt idx="28988">
                  <c:v>107.002832674777</c:v>
                </c:pt>
                <c:pt idx="28989">
                  <c:v>107.00278002614</c:v>
                </c:pt>
                <c:pt idx="28990">
                  <c:v>106.999282550285</c:v>
                </c:pt>
                <c:pt idx="28991">
                  <c:v>106.99365379936</c:v>
                </c:pt>
                <c:pt idx="28992">
                  <c:v>106.993082908841</c:v>
                </c:pt>
                <c:pt idx="28993">
                  <c:v>106.992195532848</c:v>
                </c:pt>
                <c:pt idx="28994">
                  <c:v>106.992059747208</c:v>
                </c:pt>
                <c:pt idx="28995">
                  <c:v>106.99186058070499</c:v>
                </c:pt>
                <c:pt idx="28996">
                  <c:v>106.98998079015399</c:v>
                </c:pt>
                <c:pt idx="28997">
                  <c:v>106.989865294463</c:v>
                </c:pt>
                <c:pt idx="28998">
                  <c:v>106.98826243232899</c:v>
                </c:pt>
                <c:pt idx="28999">
                  <c:v>106.986401376662</c:v>
                </c:pt>
                <c:pt idx="29000">
                  <c:v>106.984497109899</c:v>
                </c:pt>
                <c:pt idx="29001">
                  <c:v>106.981538168542</c:v>
                </c:pt>
                <c:pt idx="29002">
                  <c:v>106.979816203043</c:v>
                </c:pt>
                <c:pt idx="29003">
                  <c:v>106.97949907792101</c:v>
                </c:pt>
                <c:pt idx="29004">
                  <c:v>106.977710455275</c:v>
                </c:pt>
                <c:pt idx="29005">
                  <c:v>106.97736956329901</c:v>
                </c:pt>
                <c:pt idx="29006">
                  <c:v>106.97623733187601</c:v>
                </c:pt>
                <c:pt idx="29007">
                  <c:v>106.974921658944</c:v>
                </c:pt>
                <c:pt idx="29008">
                  <c:v>106.97409102077999</c:v>
                </c:pt>
                <c:pt idx="29009">
                  <c:v>106.973721780123</c:v>
                </c:pt>
                <c:pt idx="29010">
                  <c:v>106.973693615519</c:v>
                </c:pt>
                <c:pt idx="29011">
                  <c:v>106.973534872149</c:v>
                </c:pt>
                <c:pt idx="29012">
                  <c:v>106.969256293944</c:v>
                </c:pt>
                <c:pt idx="29013">
                  <c:v>106.96775016575501</c:v>
                </c:pt>
                <c:pt idx="29014">
                  <c:v>106.967678159127</c:v>
                </c:pt>
                <c:pt idx="29015">
                  <c:v>106.967554261969</c:v>
                </c:pt>
                <c:pt idx="29016">
                  <c:v>106.96699682364201</c:v>
                </c:pt>
                <c:pt idx="29017">
                  <c:v>106.966447047823</c:v>
                </c:pt>
                <c:pt idx="29018">
                  <c:v>106.96634393559999</c:v>
                </c:pt>
                <c:pt idx="29019">
                  <c:v>106.965899250833</c:v>
                </c:pt>
                <c:pt idx="29020">
                  <c:v>106.964471961494</c:v>
                </c:pt>
                <c:pt idx="29021">
                  <c:v>106.96113891757101</c:v>
                </c:pt>
                <c:pt idx="29022">
                  <c:v>106.96065462428101</c:v>
                </c:pt>
                <c:pt idx="29023">
                  <c:v>106.959070454528</c:v>
                </c:pt>
                <c:pt idx="29024">
                  <c:v>106.95706910760801</c:v>
                </c:pt>
                <c:pt idx="29025">
                  <c:v>106.95015159899999</c:v>
                </c:pt>
                <c:pt idx="29026">
                  <c:v>106.941274377242</c:v>
                </c:pt>
                <c:pt idx="29027">
                  <c:v>106.941205821624</c:v>
                </c:pt>
                <c:pt idx="29028">
                  <c:v>106.938079027054</c:v>
                </c:pt>
                <c:pt idx="29029">
                  <c:v>106.935542424462</c:v>
                </c:pt>
                <c:pt idx="29030">
                  <c:v>106.935373099248</c:v>
                </c:pt>
                <c:pt idx="29031">
                  <c:v>106.934856693703</c:v>
                </c:pt>
                <c:pt idx="29032">
                  <c:v>106.93471597897501</c:v>
                </c:pt>
                <c:pt idx="29033">
                  <c:v>106.93422835644699</c:v>
                </c:pt>
                <c:pt idx="29034">
                  <c:v>106.93381928045299</c:v>
                </c:pt>
                <c:pt idx="29035">
                  <c:v>106.93321050027301</c:v>
                </c:pt>
                <c:pt idx="29036">
                  <c:v>106.93165549475999</c:v>
                </c:pt>
                <c:pt idx="29037">
                  <c:v>106.929220379908</c:v>
                </c:pt>
                <c:pt idx="29038">
                  <c:v>106.9277385022</c:v>
                </c:pt>
                <c:pt idx="29039">
                  <c:v>106.927240020946</c:v>
                </c:pt>
                <c:pt idx="29040">
                  <c:v>106.922203489845</c:v>
                </c:pt>
                <c:pt idx="29041">
                  <c:v>106.921916357973</c:v>
                </c:pt>
                <c:pt idx="29042">
                  <c:v>106.918742605373</c:v>
                </c:pt>
                <c:pt idx="29043">
                  <c:v>106.910252644303</c:v>
                </c:pt>
                <c:pt idx="29044">
                  <c:v>106.909904005944</c:v>
                </c:pt>
                <c:pt idx="29045">
                  <c:v>106.904415045387</c:v>
                </c:pt>
                <c:pt idx="29046">
                  <c:v>106.902939064327</c:v>
                </c:pt>
                <c:pt idx="29047">
                  <c:v>106.90016816025199</c:v>
                </c:pt>
                <c:pt idx="29048">
                  <c:v>106.892767318282</c:v>
                </c:pt>
                <c:pt idx="29049">
                  <c:v>106.888723679264</c:v>
                </c:pt>
                <c:pt idx="29050">
                  <c:v>106.888616470294</c:v>
                </c:pt>
                <c:pt idx="29051">
                  <c:v>106.884124148713</c:v>
                </c:pt>
                <c:pt idx="29052">
                  <c:v>106.883678817858</c:v>
                </c:pt>
                <c:pt idx="29053">
                  <c:v>106.881319886941</c:v>
                </c:pt>
                <c:pt idx="29054">
                  <c:v>106.879478838552</c:v>
                </c:pt>
                <c:pt idx="29055">
                  <c:v>106.876122180896</c:v>
                </c:pt>
                <c:pt idx="29056">
                  <c:v>106.874960808872</c:v>
                </c:pt>
                <c:pt idx="29057">
                  <c:v>106.869571261388</c:v>
                </c:pt>
                <c:pt idx="29058">
                  <c:v>106.867989717839</c:v>
                </c:pt>
                <c:pt idx="29059">
                  <c:v>106.86676595651601</c:v>
                </c:pt>
                <c:pt idx="29060">
                  <c:v>106.866480795201</c:v>
                </c:pt>
                <c:pt idx="29061">
                  <c:v>106.865201391714</c:v>
                </c:pt>
                <c:pt idx="29062">
                  <c:v>106.863136894731</c:v>
                </c:pt>
                <c:pt idx="29063">
                  <c:v>106.86242643401501</c:v>
                </c:pt>
                <c:pt idx="29064">
                  <c:v>106.861452669568</c:v>
                </c:pt>
                <c:pt idx="29065">
                  <c:v>106.860851955161</c:v>
                </c:pt>
                <c:pt idx="29066">
                  <c:v>106.860719724837</c:v>
                </c:pt>
                <c:pt idx="29067">
                  <c:v>106.86070092705801</c:v>
                </c:pt>
                <c:pt idx="29068">
                  <c:v>106.860067125309</c:v>
                </c:pt>
                <c:pt idx="29069">
                  <c:v>106.858522208778</c:v>
                </c:pt>
                <c:pt idx="29070">
                  <c:v>106.85848621247</c:v>
                </c:pt>
                <c:pt idx="29071">
                  <c:v>106.855613730084</c:v>
                </c:pt>
                <c:pt idx="29072">
                  <c:v>106.854794806591</c:v>
                </c:pt>
                <c:pt idx="29073">
                  <c:v>106.854170609194</c:v>
                </c:pt>
                <c:pt idx="29074">
                  <c:v>106.85409384097601</c:v>
                </c:pt>
                <c:pt idx="29075">
                  <c:v>106.852622809704</c:v>
                </c:pt>
                <c:pt idx="29076">
                  <c:v>106.851677466607</c:v>
                </c:pt>
                <c:pt idx="29077">
                  <c:v>106.849967226762</c:v>
                </c:pt>
                <c:pt idx="29078">
                  <c:v>106.84985182833699</c:v>
                </c:pt>
                <c:pt idx="29079">
                  <c:v>106.848869580369</c:v>
                </c:pt>
                <c:pt idx="29080">
                  <c:v>106.847996752292</c:v>
                </c:pt>
                <c:pt idx="29081">
                  <c:v>106.844510840786</c:v>
                </c:pt>
                <c:pt idx="29082">
                  <c:v>106.84374933001</c:v>
                </c:pt>
                <c:pt idx="29083">
                  <c:v>106.84249768631599</c:v>
                </c:pt>
                <c:pt idx="29084">
                  <c:v>106.84103548556</c:v>
                </c:pt>
                <c:pt idx="29085">
                  <c:v>106.838352249732</c:v>
                </c:pt>
                <c:pt idx="29086">
                  <c:v>106.837906573512</c:v>
                </c:pt>
                <c:pt idx="29087">
                  <c:v>106.83751052852099</c:v>
                </c:pt>
                <c:pt idx="29088">
                  <c:v>106.837216782854</c:v>
                </c:pt>
                <c:pt idx="29089">
                  <c:v>106.836383151608</c:v>
                </c:pt>
                <c:pt idx="29090">
                  <c:v>106.835614073058</c:v>
                </c:pt>
                <c:pt idx="29091">
                  <c:v>106.83516881376799</c:v>
                </c:pt>
                <c:pt idx="29092">
                  <c:v>106.834045827325</c:v>
                </c:pt>
                <c:pt idx="29093">
                  <c:v>106.833512189666</c:v>
                </c:pt>
                <c:pt idx="29094">
                  <c:v>106.8320143725</c:v>
                </c:pt>
                <c:pt idx="29095">
                  <c:v>106.830848979666</c:v>
                </c:pt>
                <c:pt idx="29096">
                  <c:v>106.824965256905</c:v>
                </c:pt>
                <c:pt idx="29097">
                  <c:v>106.82332165463001</c:v>
                </c:pt>
                <c:pt idx="29098">
                  <c:v>106.82272094167099</c:v>
                </c:pt>
                <c:pt idx="29099">
                  <c:v>106.82198592607401</c:v>
                </c:pt>
                <c:pt idx="29100">
                  <c:v>106.819084831551</c:v>
                </c:pt>
                <c:pt idx="29101">
                  <c:v>106.816773830274</c:v>
                </c:pt>
                <c:pt idx="29102">
                  <c:v>106.815060770595</c:v>
                </c:pt>
                <c:pt idx="29103">
                  <c:v>106.814925238597</c:v>
                </c:pt>
                <c:pt idx="29104">
                  <c:v>106.813906500046</c:v>
                </c:pt>
                <c:pt idx="29105">
                  <c:v>106.813342350307</c:v>
                </c:pt>
                <c:pt idx="29106">
                  <c:v>106.812631999473</c:v>
                </c:pt>
                <c:pt idx="29107">
                  <c:v>106.81133479675</c:v>
                </c:pt>
                <c:pt idx="29108">
                  <c:v>106.80991744279</c:v>
                </c:pt>
                <c:pt idx="29109">
                  <c:v>106.80841656831601</c:v>
                </c:pt>
                <c:pt idx="29110">
                  <c:v>106.80505060101</c:v>
                </c:pt>
                <c:pt idx="29111">
                  <c:v>106.804596843471</c:v>
                </c:pt>
                <c:pt idx="29112">
                  <c:v>106.800302572842</c:v>
                </c:pt>
                <c:pt idx="29113">
                  <c:v>106.799742617098</c:v>
                </c:pt>
                <c:pt idx="29114">
                  <c:v>106.799392638873</c:v>
                </c:pt>
                <c:pt idx="29115">
                  <c:v>106.79534495758099</c:v>
                </c:pt>
                <c:pt idx="29116">
                  <c:v>106.794981286767</c:v>
                </c:pt>
                <c:pt idx="29117">
                  <c:v>106.791763419285</c:v>
                </c:pt>
                <c:pt idx="29118">
                  <c:v>106.791334054464</c:v>
                </c:pt>
                <c:pt idx="29119">
                  <c:v>106.79010444338201</c:v>
                </c:pt>
                <c:pt idx="29120">
                  <c:v>106.78756982793099</c:v>
                </c:pt>
                <c:pt idx="29121">
                  <c:v>106.78633899983799</c:v>
                </c:pt>
                <c:pt idx="29122">
                  <c:v>106.786149974534</c:v>
                </c:pt>
                <c:pt idx="29123">
                  <c:v>106.786014289208</c:v>
                </c:pt>
                <c:pt idx="29124">
                  <c:v>106.784871794578</c:v>
                </c:pt>
                <c:pt idx="29125">
                  <c:v>106.784831716778</c:v>
                </c:pt>
                <c:pt idx="29126">
                  <c:v>106.77867480453099</c:v>
                </c:pt>
                <c:pt idx="29127">
                  <c:v>106.773586943781</c:v>
                </c:pt>
                <c:pt idx="29128">
                  <c:v>106.772777197751</c:v>
                </c:pt>
                <c:pt idx="29129">
                  <c:v>106.772610144539</c:v>
                </c:pt>
                <c:pt idx="29130">
                  <c:v>106.77116955454299</c:v>
                </c:pt>
                <c:pt idx="29131">
                  <c:v>106.770863257572</c:v>
                </c:pt>
                <c:pt idx="29132">
                  <c:v>106.77060138170501</c:v>
                </c:pt>
                <c:pt idx="29133">
                  <c:v>106.76982701658299</c:v>
                </c:pt>
                <c:pt idx="29134">
                  <c:v>106.769351768728</c:v>
                </c:pt>
                <c:pt idx="29135">
                  <c:v>106.76850982401101</c:v>
                </c:pt>
                <c:pt idx="29136">
                  <c:v>106.767605872624</c:v>
                </c:pt>
                <c:pt idx="29137">
                  <c:v>106.767203528471</c:v>
                </c:pt>
                <c:pt idx="29138">
                  <c:v>106.766568812054</c:v>
                </c:pt>
                <c:pt idx="29139">
                  <c:v>106.766412305373</c:v>
                </c:pt>
                <c:pt idx="29140">
                  <c:v>106.76634945271699</c:v>
                </c:pt>
                <c:pt idx="29141">
                  <c:v>106.764424446501</c:v>
                </c:pt>
                <c:pt idx="29142">
                  <c:v>106.761558965579</c:v>
                </c:pt>
                <c:pt idx="29143">
                  <c:v>106.760804857951</c:v>
                </c:pt>
                <c:pt idx="29144">
                  <c:v>106.760377055646</c:v>
                </c:pt>
                <c:pt idx="29145">
                  <c:v>106.760354557376</c:v>
                </c:pt>
                <c:pt idx="29146">
                  <c:v>106.760117269099</c:v>
                </c:pt>
                <c:pt idx="29147">
                  <c:v>106.759899603761</c:v>
                </c:pt>
                <c:pt idx="29148">
                  <c:v>106.75942833591699</c:v>
                </c:pt>
                <c:pt idx="29149">
                  <c:v>106.758918467082</c:v>
                </c:pt>
                <c:pt idx="29150">
                  <c:v>106.754466799135</c:v>
                </c:pt>
                <c:pt idx="29151">
                  <c:v>106.753620379626</c:v>
                </c:pt>
                <c:pt idx="29152">
                  <c:v>106.753436079967</c:v>
                </c:pt>
                <c:pt idx="29153">
                  <c:v>106.75315028778</c:v>
                </c:pt>
                <c:pt idx="29154">
                  <c:v>106.74804339743601</c:v>
                </c:pt>
                <c:pt idx="29155">
                  <c:v>106.747054897265</c:v>
                </c:pt>
                <c:pt idx="29156">
                  <c:v>106.743802340995</c:v>
                </c:pt>
                <c:pt idx="29157">
                  <c:v>106.742460529808</c:v>
                </c:pt>
                <c:pt idx="29158">
                  <c:v>106.74055372410299</c:v>
                </c:pt>
                <c:pt idx="29159">
                  <c:v>106.74054584456501</c:v>
                </c:pt>
                <c:pt idx="29160">
                  <c:v>106.74029516214701</c:v>
                </c:pt>
                <c:pt idx="29161">
                  <c:v>106.74016814679101</c:v>
                </c:pt>
                <c:pt idx="29162">
                  <c:v>106.739880519127</c:v>
                </c:pt>
                <c:pt idx="29163">
                  <c:v>106.739737154232</c:v>
                </c:pt>
                <c:pt idx="29164">
                  <c:v>106.739506567815</c:v>
                </c:pt>
                <c:pt idx="29165">
                  <c:v>106.739440561675</c:v>
                </c:pt>
                <c:pt idx="29166">
                  <c:v>106.739424771163</c:v>
                </c:pt>
                <c:pt idx="29167">
                  <c:v>106.738622081334</c:v>
                </c:pt>
                <c:pt idx="29168">
                  <c:v>106.738422315582</c:v>
                </c:pt>
                <c:pt idx="29169">
                  <c:v>106.738421930101</c:v>
                </c:pt>
                <c:pt idx="29170">
                  <c:v>106.73826096787499</c:v>
                </c:pt>
                <c:pt idx="29171">
                  <c:v>106.738060883497</c:v>
                </c:pt>
                <c:pt idx="29172">
                  <c:v>106.737909286933</c:v>
                </c:pt>
                <c:pt idx="29173">
                  <c:v>106.73772234641299</c:v>
                </c:pt>
                <c:pt idx="29174">
                  <c:v>106.73756952607999</c:v>
                </c:pt>
                <c:pt idx="29175">
                  <c:v>106.737348611147</c:v>
                </c:pt>
                <c:pt idx="29176">
                  <c:v>106.73630157169499</c:v>
                </c:pt>
                <c:pt idx="29177">
                  <c:v>106.734907737745</c:v>
                </c:pt>
                <c:pt idx="29178">
                  <c:v>106.733653380764</c:v>
                </c:pt>
                <c:pt idx="29179">
                  <c:v>106.733552273613</c:v>
                </c:pt>
                <c:pt idx="29180">
                  <c:v>106.73301940695001</c:v>
                </c:pt>
                <c:pt idx="29181">
                  <c:v>106.732930966685</c:v>
                </c:pt>
                <c:pt idx="29182">
                  <c:v>106.732554298116</c:v>
                </c:pt>
                <c:pt idx="29183">
                  <c:v>106.73187365119</c:v>
                </c:pt>
                <c:pt idx="29184">
                  <c:v>106.73079481532601</c:v>
                </c:pt>
                <c:pt idx="29185">
                  <c:v>106.72975126484801</c:v>
                </c:pt>
                <c:pt idx="29186">
                  <c:v>106.728677249627</c:v>
                </c:pt>
                <c:pt idx="29187">
                  <c:v>106.728285965792</c:v>
                </c:pt>
                <c:pt idx="29188">
                  <c:v>106.728250729256</c:v>
                </c:pt>
                <c:pt idx="29189">
                  <c:v>106.72816806331301</c:v>
                </c:pt>
                <c:pt idx="29190">
                  <c:v>106.72781306777701</c:v>
                </c:pt>
                <c:pt idx="29191">
                  <c:v>106.727732182544</c:v>
                </c:pt>
                <c:pt idx="29192">
                  <c:v>106.727512601887</c:v>
                </c:pt>
                <c:pt idx="29193">
                  <c:v>106.72731115281</c:v>
                </c:pt>
                <c:pt idx="29194">
                  <c:v>106.72661134845499</c:v>
                </c:pt>
                <c:pt idx="29195">
                  <c:v>106.725507863378</c:v>
                </c:pt>
                <c:pt idx="29196">
                  <c:v>106.720615655497</c:v>
                </c:pt>
                <c:pt idx="29197">
                  <c:v>106.719460166554</c:v>
                </c:pt>
                <c:pt idx="29198">
                  <c:v>106.71763630429101</c:v>
                </c:pt>
                <c:pt idx="29199">
                  <c:v>106.71453033637199</c:v>
                </c:pt>
                <c:pt idx="29200">
                  <c:v>106.686651410807</c:v>
                </c:pt>
                <c:pt idx="29201">
                  <c:v>106.68327800346199</c:v>
                </c:pt>
                <c:pt idx="29202">
                  <c:v>106.68155970129099</c:v>
                </c:pt>
                <c:pt idx="29203">
                  <c:v>106.681552222344</c:v>
                </c:pt>
                <c:pt idx="29204">
                  <c:v>106.681549043234</c:v>
                </c:pt>
                <c:pt idx="29205">
                  <c:v>106.681386154442</c:v>
                </c:pt>
                <c:pt idx="29206">
                  <c:v>106.681333891891</c:v>
                </c:pt>
                <c:pt idx="29207">
                  <c:v>106.68128659477</c:v>
                </c:pt>
                <c:pt idx="29208">
                  <c:v>106.68075076103101</c:v>
                </c:pt>
                <c:pt idx="29209">
                  <c:v>106.680586735334</c:v>
                </c:pt>
                <c:pt idx="29210">
                  <c:v>106.68049520430699</c:v>
                </c:pt>
                <c:pt idx="29211">
                  <c:v>106.68022499139801</c:v>
                </c:pt>
                <c:pt idx="29212">
                  <c:v>106.680183261829</c:v>
                </c:pt>
                <c:pt idx="29213">
                  <c:v>106.680113391421</c:v>
                </c:pt>
                <c:pt idx="29214">
                  <c:v>106.661601255573</c:v>
                </c:pt>
                <c:pt idx="29215">
                  <c:v>106.639320412313</c:v>
                </c:pt>
                <c:pt idx="29216">
                  <c:v>106.63371609489199</c:v>
                </c:pt>
                <c:pt idx="29217">
                  <c:v>106.629571001344</c:v>
                </c:pt>
                <c:pt idx="29218">
                  <c:v>106.607490596153</c:v>
                </c:pt>
                <c:pt idx="29219">
                  <c:v>106.601797224584</c:v>
                </c:pt>
                <c:pt idx="29220">
                  <c:v>106.54547814752</c:v>
                </c:pt>
                <c:pt idx="29221">
                  <c:v>106.520935715292</c:v>
                </c:pt>
                <c:pt idx="29222">
                  <c:v>106.518472443226</c:v>
                </c:pt>
                <c:pt idx="29223">
                  <c:v>106.51810008699999</c:v>
                </c:pt>
                <c:pt idx="29224">
                  <c:v>106.51737449788099</c:v>
                </c:pt>
                <c:pt idx="29225">
                  <c:v>106.516899180222</c:v>
                </c:pt>
                <c:pt idx="29226">
                  <c:v>106.516669680867</c:v>
                </c:pt>
                <c:pt idx="29227">
                  <c:v>106.513511742012</c:v>
                </c:pt>
                <c:pt idx="29228">
                  <c:v>106.513261473545</c:v>
                </c:pt>
                <c:pt idx="29229">
                  <c:v>106.512756670606</c:v>
                </c:pt>
                <c:pt idx="29230">
                  <c:v>106.512733104597</c:v>
                </c:pt>
                <c:pt idx="29231">
                  <c:v>106.512480612715</c:v>
                </c:pt>
                <c:pt idx="29232">
                  <c:v>106.512450411133</c:v>
                </c:pt>
                <c:pt idx="29233">
                  <c:v>106.511973232892</c:v>
                </c:pt>
                <c:pt idx="29234">
                  <c:v>106.51153070221901</c:v>
                </c:pt>
                <c:pt idx="29235">
                  <c:v>106.51110007903701</c:v>
                </c:pt>
                <c:pt idx="29236">
                  <c:v>106.50792286372599</c:v>
                </c:pt>
                <c:pt idx="29237">
                  <c:v>106.506269757468</c:v>
                </c:pt>
                <c:pt idx="29238">
                  <c:v>106.506144172509</c:v>
                </c:pt>
                <c:pt idx="29239">
                  <c:v>106.504292760661</c:v>
                </c:pt>
                <c:pt idx="29240">
                  <c:v>106.50423800027799</c:v>
                </c:pt>
                <c:pt idx="29241">
                  <c:v>106.503106736947</c:v>
                </c:pt>
                <c:pt idx="29242">
                  <c:v>106.488318153328</c:v>
                </c:pt>
                <c:pt idx="29243">
                  <c:v>106.480979182349</c:v>
                </c:pt>
                <c:pt idx="29244">
                  <c:v>106.477118761722</c:v>
                </c:pt>
                <c:pt idx="29245">
                  <c:v>106.47706296374599</c:v>
                </c:pt>
                <c:pt idx="29246">
                  <c:v>106.47703422152</c:v>
                </c:pt>
                <c:pt idx="29247">
                  <c:v>106.476994081952</c:v>
                </c:pt>
                <c:pt idx="29248">
                  <c:v>106.47699047751701</c:v>
                </c:pt>
                <c:pt idx="29249">
                  <c:v>106.476961930282</c:v>
                </c:pt>
                <c:pt idx="29250">
                  <c:v>106.476938433047</c:v>
                </c:pt>
                <c:pt idx="29251">
                  <c:v>106.476898074421</c:v>
                </c:pt>
                <c:pt idx="29252">
                  <c:v>106.476831450134</c:v>
                </c:pt>
                <c:pt idx="29253">
                  <c:v>106.47683135367799</c:v>
                </c:pt>
                <c:pt idx="29254">
                  <c:v>106.476823183988</c:v>
                </c:pt>
                <c:pt idx="29255">
                  <c:v>106.476793036633</c:v>
                </c:pt>
                <c:pt idx="29256">
                  <c:v>106.476745515055</c:v>
                </c:pt>
                <c:pt idx="29257">
                  <c:v>106.476663230837</c:v>
                </c:pt>
                <c:pt idx="29258">
                  <c:v>106.47661703131401</c:v>
                </c:pt>
                <c:pt idx="29259">
                  <c:v>106.47649545963699</c:v>
                </c:pt>
                <c:pt idx="29260">
                  <c:v>106.47627780664899</c:v>
                </c:pt>
                <c:pt idx="29261">
                  <c:v>106.476145526677</c:v>
                </c:pt>
                <c:pt idx="29262">
                  <c:v>106.476103769584</c:v>
                </c:pt>
                <c:pt idx="29263">
                  <c:v>106.47604795369</c:v>
                </c:pt>
                <c:pt idx="29264">
                  <c:v>106.476035360488</c:v>
                </c:pt>
                <c:pt idx="29265">
                  <c:v>106.475998008652</c:v>
                </c:pt>
                <c:pt idx="29266">
                  <c:v>106.47583938496</c:v>
                </c:pt>
                <c:pt idx="29267">
                  <c:v>106.475621146405</c:v>
                </c:pt>
                <c:pt idx="29268">
                  <c:v>106.475409419055</c:v>
                </c:pt>
                <c:pt idx="29269">
                  <c:v>106.475399293511</c:v>
                </c:pt>
                <c:pt idx="29270">
                  <c:v>106.47533108334601</c:v>
                </c:pt>
                <c:pt idx="29271">
                  <c:v>106.475295593664</c:v>
                </c:pt>
                <c:pt idx="29272">
                  <c:v>106.475272202902</c:v>
                </c:pt>
                <c:pt idx="29273">
                  <c:v>106.475255288593</c:v>
                </c:pt>
                <c:pt idx="29274">
                  <c:v>106.475231198318</c:v>
                </c:pt>
                <c:pt idx="29275">
                  <c:v>106.47522304246399</c:v>
                </c:pt>
                <c:pt idx="29276">
                  <c:v>106.47521408084</c:v>
                </c:pt>
                <c:pt idx="29277">
                  <c:v>106.475150034466</c:v>
                </c:pt>
                <c:pt idx="29278">
                  <c:v>106.475124450211</c:v>
                </c:pt>
                <c:pt idx="29279">
                  <c:v>106.475115897769</c:v>
                </c:pt>
                <c:pt idx="29280">
                  <c:v>106.47499407022499</c:v>
                </c:pt>
                <c:pt idx="29281">
                  <c:v>106.47494327558201</c:v>
                </c:pt>
                <c:pt idx="29282">
                  <c:v>106.47489819400199</c:v>
                </c:pt>
                <c:pt idx="29283">
                  <c:v>106.474879408962</c:v>
                </c:pt>
                <c:pt idx="29284">
                  <c:v>106.474739500555</c:v>
                </c:pt>
                <c:pt idx="29285">
                  <c:v>106.47449608347</c:v>
                </c:pt>
                <c:pt idx="29286">
                  <c:v>106.474271798413</c:v>
                </c:pt>
                <c:pt idx="29287">
                  <c:v>106.47406438981</c:v>
                </c:pt>
                <c:pt idx="29288">
                  <c:v>106.473963877592</c:v>
                </c:pt>
                <c:pt idx="29289">
                  <c:v>106.459180188196</c:v>
                </c:pt>
                <c:pt idx="29290">
                  <c:v>106.458784139258</c:v>
                </c:pt>
                <c:pt idx="29291">
                  <c:v>106.45814983749401</c:v>
                </c:pt>
                <c:pt idx="29292">
                  <c:v>106.458085394758</c:v>
                </c:pt>
                <c:pt idx="29293">
                  <c:v>106.436394520666</c:v>
                </c:pt>
                <c:pt idx="29294">
                  <c:v>106.422551729731</c:v>
                </c:pt>
                <c:pt idx="29295">
                  <c:v>106.37658812294499</c:v>
                </c:pt>
                <c:pt idx="29296">
                  <c:v>106.352573373843</c:v>
                </c:pt>
                <c:pt idx="29297">
                  <c:v>106.330530790757</c:v>
                </c:pt>
                <c:pt idx="29298">
                  <c:v>106.309820816411</c:v>
                </c:pt>
                <c:pt idx="29299">
                  <c:v>106.255949272976</c:v>
                </c:pt>
                <c:pt idx="29300">
                  <c:v>106.243623280534</c:v>
                </c:pt>
                <c:pt idx="29301">
                  <c:v>106.230863632785</c:v>
                </c:pt>
                <c:pt idx="29302">
                  <c:v>106.23038721373599</c:v>
                </c:pt>
                <c:pt idx="29303">
                  <c:v>106.22686970974</c:v>
                </c:pt>
                <c:pt idx="29304">
                  <c:v>106.224899330489</c:v>
                </c:pt>
                <c:pt idx="29305">
                  <c:v>106.213930067313</c:v>
                </c:pt>
                <c:pt idx="29306">
                  <c:v>106.21216503244101</c:v>
                </c:pt>
                <c:pt idx="29307">
                  <c:v>106.206597958278</c:v>
                </c:pt>
                <c:pt idx="29308">
                  <c:v>106.14575589995999</c:v>
                </c:pt>
                <c:pt idx="29309">
                  <c:v>106.12096329948</c:v>
                </c:pt>
                <c:pt idx="29310">
                  <c:v>106.112154959422</c:v>
                </c:pt>
                <c:pt idx="29311">
                  <c:v>106.100376129518</c:v>
                </c:pt>
                <c:pt idx="29312">
                  <c:v>106.092461890919</c:v>
                </c:pt>
                <c:pt idx="29313">
                  <c:v>106.08011791061899</c:v>
                </c:pt>
                <c:pt idx="29314">
                  <c:v>106.06864395145</c:v>
                </c:pt>
                <c:pt idx="29315">
                  <c:v>106.067246000807</c:v>
                </c:pt>
                <c:pt idx="29316">
                  <c:v>106.06707682562801</c:v>
                </c:pt>
                <c:pt idx="29317">
                  <c:v>106.063990934589</c:v>
                </c:pt>
                <c:pt idx="29318">
                  <c:v>106.047995716256</c:v>
                </c:pt>
                <c:pt idx="29319">
                  <c:v>106.043173306593</c:v>
                </c:pt>
                <c:pt idx="29320">
                  <c:v>106.042682105179</c:v>
                </c:pt>
                <c:pt idx="29321">
                  <c:v>106.03996566174099</c:v>
                </c:pt>
                <c:pt idx="29322">
                  <c:v>106.020635415222</c:v>
                </c:pt>
                <c:pt idx="29323">
                  <c:v>106.015087823046</c:v>
                </c:pt>
                <c:pt idx="29324">
                  <c:v>105.997640892078</c:v>
                </c:pt>
                <c:pt idx="29325">
                  <c:v>105.969821940562</c:v>
                </c:pt>
                <c:pt idx="29326">
                  <c:v>105.945367519119</c:v>
                </c:pt>
                <c:pt idx="29327">
                  <c:v>105.94269469133</c:v>
                </c:pt>
                <c:pt idx="29328">
                  <c:v>105.924149288305</c:v>
                </c:pt>
                <c:pt idx="29329">
                  <c:v>105.92396829544499</c:v>
                </c:pt>
                <c:pt idx="29330">
                  <c:v>105.923949763331</c:v>
                </c:pt>
                <c:pt idx="29331">
                  <c:v>105.923846840754</c:v>
                </c:pt>
                <c:pt idx="29332">
                  <c:v>105.923755436344</c:v>
                </c:pt>
                <c:pt idx="29333">
                  <c:v>105.923724850651</c:v>
                </c:pt>
                <c:pt idx="29334">
                  <c:v>105.923724543026</c:v>
                </c:pt>
                <c:pt idx="29335">
                  <c:v>105.923708227074</c:v>
                </c:pt>
                <c:pt idx="29336">
                  <c:v>105.92366752032601</c:v>
                </c:pt>
                <c:pt idx="29337">
                  <c:v>105.92365121289799</c:v>
                </c:pt>
                <c:pt idx="29338">
                  <c:v>105.923643307593</c:v>
                </c:pt>
                <c:pt idx="29339">
                  <c:v>105.923638799537</c:v>
                </c:pt>
                <c:pt idx="29340">
                  <c:v>105.92360981901</c:v>
                </c:pt>
                <c:pt idx="29341">
                  <c:v>105.92359438862201</c:v>
                </c:pt>
                <c:pt idx="29342">
                  <c:v>105.923593459816</c:v>
                </c:pt>
                <c:pt idx="29343">
                  <c:v>105.923584200382</c:v>
                </c:pt>
                <c:pt idx="29344">
                  <c:v>105.92358104543401</c:v>
                </c:pt>
                <c:pt idx="29345">
                  <c:v>105.92357536240399</c:v>
                </c:pt>
                <c:pt idx="29346">
                  <c:v>105.923539056712</c:v>
                </c:pt>
                <c:pt idx="29347">
                  <c:v>105.92351820592501</c:v>
                </c:pt>
                <c:pt idx="29348">
                  <c:v>105.923500353864</c:v>
                </c:pt>
                <c:pt idx="29349">
                  <c:v>105.923486180678</c:v>
                </c:pt>
                <c:pt idx="29350">
                  <c:v>105.923475467934</c:v>
                </c:pt>
                <c:pt idx="29351">
                  <c:v>105.923444606576</c:v>
                </c:pt>
                <c:pt idx="29352">
                  <c:v>105.92341703563901</c:v>
                </c:pt>
                <c:pt idx="29353">
                  <c:v>105.92340399607301</c:v>
                </c:pt>
                <c:pt idx="29354">
                  <c:v>105.923396634071</c:v>
                </c:pt>
                <c:pt idx="29355">
                  <c:v>105.92337295859799</c:v>
                </c:pt>
                <c:pt idx="29356">
                  <c:v>105.923355768086</c:v>
                </c:pt>
                <c:pt idx="29357">
                  <c:v>105.923314177439</c:v>
                </c:pt>
                <c:pt idx="29358">
                  <c:v>105.923282975856</c:v>
                </c:pt>
                <c:pt idx="29359">
                  <c:v>105.923267821831</c:v>
                </c:pt>
                <c:pt idx="29360">
                  <c:v>105.923267317522</c:v>
                </c:pt>
                <c:pt idx="29361">
                  <c:v>105.923263450497</c:v>
                </c:pt>
                <c:pt idx="29362">
                  <c:v>105.923181479714</c:v>
                </c:pt>
                <c:pt idx="29363">
                  <c:v>105.92314675262899</c:v>
                </c:pt>
                <c:pt idx="29364">
                  <c:v>105.923112257734</c:v>
                </c:pt>
                <c:pt idx="29365">
                  <c:v>105.923110584756</c:v>
                </c:pt>
                <c:pt idx="29366">
                  <c:v>105.92310098728601</c:v>
                </c:pt>
                <c:pt idx="29367">
                  <c:v>105.923044528733</c:v>
                </c:pt>
                <c:pt idx="29368">
                  <c:v>105.923032017431</c:v>
                </c:pt>
                <c:pt idx="29369">
                  <c:v>105.92302604330401</c:v>
                </c:pt>
                <c:pt idx="29370">
                  <c:v>105.922899622177</c:v>
                </c:pt>
                <c:pt idx="29371">
                  <c:v>105.922887773799</c:v>
                </c:pt>
                <c:pt idx="29372">
                  <c:v>105.922886145839</c:v>
                </c:pt>
                <c:pt idx="29373">
                  <c:v>105.922880746267</c:v>
                </c:pt>
                <c:pt idx="29374">
                  <c:v>105.922825442351</c:v>
                </c:pt>
                <c:pt idx="29375">
                  <c:v>105.922819812285</c:v>
                </c:pt>
                <c:pt idx="29376">
                  <c:v>105.92280032593401</c:v>
                </c:pt>
                <c:pt idx="29377">
                  <c:v>105.92278954557101</c:v>
                </c:pt>
                <c:pt idx="29378">
                  <c:v>105.922767639836</c:v>
                </c:pt>
                <c:pt idx="29379">
                  <c:v>105.92276002525</c:v>
                </c:pt>
                <c:pt idx="29380">
                  <c:v>105.922757996459</c:v>
                </c:pt>
                <c:pt idx="29381">
                  <c:v>105.922734330984</c:v>
                </c:pt>
                <c:pt idx="29382">
                  <c:v>105.922723719619</c:v>
                </c:pt>
                <c:pt idx="29383">
                  <c:v>105.922711733677</c:v>
                </c:pt>
                <c:pt idx="29384">
                  <c:v>105.922709611101</c:v>
                </c:pt>
                <c:pt idx="29385">
                  <c:v>105.922694502608</c:v>
                </c:pt>
                <c:pt idx="29386">
                  <c:v>105.92268063842999</c:v>
                </c:pt>
                <c:pt idx="29387">
                  <c:v>105.922677970287</c:v>
                </c:pt>
                <c:pt idx="29388">
                  <c:v>105.922677944309</c:v>
                </c:pt>
                <c:pt idx="29389">
                  <c:v>105.922672106435</c:v>
                </c:pt>
                <c:pt idx="29390">
                  <c:v>105.92267009880599</c:v>
                </c:pt>
                <c:pt idx="29391">
                  <c:v>105.922664293585</c:v>
                </c:pt>
                <c:pt idx="29392">
                  <c:v>105.92266311381999</c:v>
                </c:pt>
                <c:pt idx="29393">
                  <c:v>105.922645268973</c:v>
                </c:pt>
                <c:pt idx="29394">
                  <c:v>105.92264103590701</c:v>
                </c:pt>
                <c:pt idx="29395">
                  <c:v>105.922627475886</c:v>
                </c:pt>
                <c:pt idx="29396">
                  <c:v>105.92262689661</c:v>
                </c:pt>
                <c:pt idx="29397">
                  <c:v>105.92261401080199</c:v>
                </c:pt>
                <c:pt idx="29398">
                  <c:v>105.922607091023</c:v>
                </c:pt>
                <c:pt idx="29399">
                  <c:v>105.92258758337501</c:v>
                </c:pt>
                <c:pt idx="29400">
                  <c:v>105.922562275856</c:v>
                </c:pt>
                <c:pt idx="29401">
                  <c:v>105.92246621162199</c:v>
                </c:pt>
                <c:pt idx="29402">
                  <c:v>105.922451166409</c:v>
                </c:pt>
                <c:pt idx="29403">
                  <c:v>105.922429454599</c:v>
                </c:pt>
                <c:pt idx="29404">
                  <c:v>105.92237490620199</c:v>
                </c:pt>
                <c:pt idx="29405">
                  <c:v>105.922333065963</c:v>
                </c:pt>
                <c:pt idx="29406">
                  <c:v>105.92229937578</c:v>
                </c:pt>
                <c:pt idx="29407">
                  <c:v>105.922295008666</c:v>
                </c:pt>
                <c:pt idx="29408">
                  <c:v>105.922276308001</c:v>
                </c:pt>
                <c:pt idx="29409">
                  <c:v>105.922255746836</c:v>
                </c:pt>
                <c:pt idx="29410">
                  <c:v>105.922253278252</c:v>
                </c:pt>
                <c:pt idx="29411">
                  <c:v>105.922214904234</c:v>
                </c:pt>
                <c:pt idx="29412">
                  <c:v>105.922212799703</c:v>
                </c:pt>
                <c:pt idx="29413">
                  <c:v>105.922196673852</c:v>
                </c:pt>
                <c:pt idx="29414">
                  <c:v>105.92219544576599</c:v>
                </c:pt>
                <c:pt idx="29415">
                  <c:v>105.922177942562</c:v>
                </c:pt>
                <c:pt idx="29416">
                  <c:v>105.92215595050401</c:v>
                </c:pt>
                <c:pt idx="29417">
                  <c:v>105.922123247724</c:v>
                </c:pt>
                <c:pt idx="29418">
                  <c:v>105.922119527549</c:v>
                </c:pt>
                <c:pt idx="29419">
                  <c:v>105.92210965523699</c:v>
                </c:pt>
                <c:pt idx="29420">
                  <c:v>105.922100026194</c:v>
                </c:pt>
                <c:pt idx="29421">
                  <c:v>105.922094268547</c:v>
                </c:pt>
                <c:pt idx="29422">
                  <c:v>105.92207797938001</c:v>
                </c:pt>
                <c:pt idx="29423">
                  <c:v>105.92207079385901</c:v>
                </c:pt>
                <c:pt idx="29424">
                  <c:v>105.922067023</c:v>
                </c:pt>
                <c:pt idx="29425">
                  <c:v>105.92205900072</c:v>
                </c:pt>
                <c:pt idx="29426">
                  <c:v>105.922051737971</c:v>
                </c:pt>
                <c:pt idx="29427">
                  <c:v>105.922051057244</c:v>
                </c:pt>
                <c:pt idx="29428">
                  <c:v>105.922027352387</c:v>
                </c:pt>
                <c:pt idx="29429">
                  <c:v>105.922026193088</c:v>
                </c:pt>
                <c:pt idx="29430">
                  <c:v>105.922023101937</c:v>
                </c:pt>
                <c:pt idx="29431">
                  <c:v>105.922012530309</c:v>
                </c:pt>
                <c:pt idx="29432">
                  <c:v>105.92199641011101</c:v>
                </c:pt>
                <c:pt idx="29433">
                  <c:v>105.92194905067601</c:v>
                </c:pt>
                <c:pt idx="29434">
                  <c:v>105.92194637393099</c:v>
                </c:pt>
                <c:pt idx="29435">
                  <c:v>105.921930319588</c:v>
                </c:pt>
                <c:pt idx="29436">
                  <c:v>105.921924759333</c:v>
                </c:pt>
                <c:pt idx="29437">
                  <c:v>105.921915382902</c:v>
                </c:pt>
                <c:pt idx="29438">
                  <c:v>105.921861365024</c:v>
                </c:pt>
                <c:pt idx="29439">
                  <c:v>105.92185577334899</c:v>
                </c:pt>
                <c:pt idx="29440">
                  <c:v>105.921837456614</c:v>
                </c:pt>
                <c:pt idx="29441">
                  <c:v>105.92183599275501</c:v>
                </c:pt>
                <c:pt idx="29442">
                  <c:v>105.921828156949</c:v>
                </c:pt>
                <c:pt idx="29443">
                  <c:v>105.921828004853</c:v>
                </c:pt>
                <c:pt idx="29444">
                  <c:v>105.92181360487599</c:v>
                </c:pt>
                <c:pt idx="29445">
                  <c:v>105.921805979982</c:v>
                </c:pt>
                <c:pt idx="29446">
                  <c:v>105.921782823793</c:v>
                </c:pt>
                <c:pt idx="29447">
                  <c:v>105.921722269334</c:v>
                </c:pt>
                <c:pt idx="29448">
                  <c:v>105.921719723392</c:v>
                </c:pt>
                <c:pt idx="29449">
                  <c:v>105.921712048057</c:v>
                </c:pt>
                <c:pt idx="29450">
                  <c:v>105.921709129427</c:v>
                </c:pt>
                <c:pt idx="29451">
                  <c:v>105.92169968026001</c:v>
                </c:pt>
                <c:pt idx="29452">
                  <c:v>105.921695017939</c:v>
                </c:pt>
                <c:pt idx="29453">
                  <c:v>105.921680859807</c:v>
                </c:pt>
                <c:pt idx="29454">
                  <c:v>105.921665268659</c:v>
                </c:pt>
                <c:pt idx="29455">
                  <c:v>105.92165526676401</c:v>
                </c:pt>
                <c:pt idx="29456">
                  <c:v>105.921651008648</c:v>
                </c:pt>
                <c:pt idx="29457">
                  <c:v>105.921630132459</c:v>
                </c:pt>
                <c:pt idx="29458">
                  <c:v>105.921619681476</c:v>
                </c:pt>
                <c:pt idx="29459">
                  <c:v>105.921606140983</c:v>
                </c:pt>
                <c:pt idx="29460">
                  <c:v>105.921581391809</c:v>
                </c:pt>
                <c:pt idx="29461">
                  <c:v>105.921470068292</c:v>
                </c:pt>
                <c:pt idx="29462">
                  <c:v>105.92142599959899</c:v>
                </c:pt>
                <c:pt idx="29463">
                  <c:v>105.92141002728999</c:v>
                </c:pt>
                <c:pt idx="29464">
                  <c:v>105.92139956923801</c:v>
                </c:pt>
                <c:pt idx="29465">
                  <c:v>105.921367563337</c:v>
                </c:pt>
                <c:pt idx="29466">
                  <c:v>105.92135843008001</c:v>
                </c:pt>
                <c:pt idx="29467">
                  <c:v>105.921348922772</c:v>
                </c:pt>
                <c:pt idx="29468">
                  <c:v>105.92133958391101</c:v>
                </c:pt>
                <c:pt idx="29469">
                  <c:v>105.921339246732</c:v>
                </c:pt>
                <c:pt idx="29470">
                  <c:v>105.92132801900701</c:v>
                </c:pt>
                <c:pt idx="29471">
                  <c:v>105.92128720812499</c:v>
                </c:pt>
                <c:pt idx="29472">
                  <c:v>105.92127738902499</c:v>
                </c:pt>
                <c:pt idx="29473">
                  <c:v>105.92127722535901</c:v>
                </c:pt>
                <c:pt idx="29474">
                  <c:v>105.921259804371</c:v>
                </c:pt>
                <c:pt idx="29475">
                  <c:v>105.92125290222801</c:v>
                </c:pt>
                <c:pt idx="29476">
                  <c:v>105.921241462653</c:v>
                </c:pt>
                <c:pt idx="29477">
                  <c:v>105.92122509294801</c:v>
                </c:pt>
                <c:pt idx="29478">
                  <c:v>105.921195899285</c:v>
                </c:pt>
                <c:pt idx="29479">
                  <c:v>105.92118651422599</c:v>
                </c:pt>
                <c:pt idx="29480">
                  <c:v>105.921186074638</c:v>
                </c:pt>
                <c:pt idx="29481">
                  <c:v>105.92116771046</c:v>
                </c:pt>
                <c:pt idx="29482">
                  <c:v>105.92113867703701</c:v>
                </c:pt>
                <c:pt idx="29483">
                  <c:v>105.92111890617301</c:v>
                </c:pt>
                <c:pt idx="29484">
                  <c:v>105.92110396468</c:v>
                </c:pt>
                <c:pt idx="29485">
                  <c:v>105.92110321689999</c:v>
                </c:pt>
                <c:pt idx="29486">
                  <c:v>105.921097895156</c:v>
                </c:pt>
                <c:pt idx="29487">
                  <c:v>105.921060062748</c:v>
                </c:pt>
                <c:pt idx="29488">
                  <c:v>105.921059286234</c:v>
                </c:pt>
                <c:pt idx="29489">
                  <c:v>105.92095744359401</c:v>
                </c:pt>
                <c:pt idx="29490">
                  <c:v>105.920957117057</c:v>
                </c:pt>
                <c:pt idx="29491">
                  <c:v>105.92095477981</c:v>
                </c:pt>
                <c:pt idx="29492">
                  <c:v>105.92095275118901</c:v>
                </c:pt>
                <c:pt idx="29493">
                  <c:v>105.92091786818401</c:v>
                </c:pt>
                <c:pt idx="29494">
                  <c:v>105.92091618526</c:v>
                </c:pt>
                <c:pt idx="29495">
                  <c:v>105.920882862095</c:v>
                </c:pt>
                <c:pt idx="29496">
                  <c:v>105.92085746092501</c:v>
                </c:pt>
                <c:pt idx="29497">
                  <c:v>105.92084400407801</c:v>
                </c:pt>
                <c:pt idx="29498">
                  <c:v>105.92083205754</c:v>
                </c:pt>
                <c:pt idx="29499">
                  <c:v>105.920775422931</c:v>
                </c:pt>
                <c:pt idx="29500">
                  <c:v>105.92076618064</c:v>
                </c:pt>
                <c:pt idx="29501">
                  <c:v>105.92076171337401</c:v>
                </c:pt>
                <c:pt idx="29502">
                  <c:v>105.920741827231</c:v>
                </c:pt>
                <c:pt idx="29503">
                  <c:v>105.920737310051</c:v>
                </c:pt>
                <c:pt idx="29504">
                  <c:v>105.920736901022</c:v>
                </c:pt>
                <c:pt idx="29505">
                  <c:v>105.920724880604</c:v>
                </c:pt>
                <c:pt idx="29506">
                  <c:v>105.920722265126</c:v>
                </c:pt>
                <c:pt idx="29507">
                  <c:v>105.920715109794</c:v>
                </c:pt>
                <c:pt idx="29508">
                  <c:v>105.92071034609</c:v>
                </c:pt>
                <c:pt idx="29509">
                  <c:v>105.920704152832</c:v>
                </c:pt>
                <c:pt idx="29510">
                  <c:v>105.92066112195199</c:v>
                </c:pt>
                <c:pt idx="29511">
                  <c:v>105.920645982474</c:v>
                </c:pt>
                <c:pt idx="29512">
                  <c:v>105.920616712664</c:v>
                </c:pt>
                <c:pt idx="29513">
                  <c:v>105.920612601684</c:v>
                </c:pt>
                <c:pt idx="29514">
                  <c:v>105.920600255756</c:v>
                </c:pt>
                <c:pt idx="29515">
                  <c:v>105.920594040504</c:v>
                </c:pt>
                <c:pt idx="29516">
                  <c:v>105.920555202008</c:v>
                </c:pt>
                <c:pt idx="29517">
                  <c:v>105.920554936587</c:v>
                </c:pt>
                <c:pt idx="29518">
                  <c:v>105.920522318349</c:v>
                </c:pt>
                <c:pt idx="29519">
                  <c:v>105.920474806176</c:v>
                </c:pt>
                <c:pt idx="29520">
                  <c:v>105.920460821739</c:v>
                </c:pt>
                <c:pt idx="29521">
                  <c:v>105.92044566126501</c:v>
                </c:pt>
                <c:pt idx="29522">
                  <c:v>105.920440619625</c:v>
                </c:pt>
                <c:pt idx="29523">
                  <c:v>105.92043265879801</c:v>
                </c:pt>
                <c:pt idx="29524">
                  <c:v>105.920423026511</c:v>
                </c:pt>
                <c:pt idx="29525">
                  <c:v>105.92041095272501</c:v>
                </c:pt>
                <c:pt idx="29526">
                  <c:v>105.92033774103299</c:v>
                </c:pt>
                <c:pt idx="29527">
                  <c:v>105.92018392716599</c:v>
                </c:pt>
                <c:pt idx="29528">
                  <c:v>105.920108797159</c:v>
                </c:pt>
                <c:pt idx="29529">
                  <c:v>105.920107677871</c:v>
                </c:pt>
                <c:pt idx="29530">
                  <c:v>105.920071850616</c:v>
                </c:pt>
                <c:pt idx="29531">
                  <c:v>105.92003753743199</c:v>
                </c:pt>
                <c:pt idx="29532">
                  <c:v>105.920037511161</c:v>
                </c:pt>
                <c:pt idx="29533">
                  <c:v>105.920009290956</c:v>
                </c:pt>
                <c:pt idx="29534">
                  <c:v>105.920006093157</c:v>
                </c:pt>
                <c:pt idx="29535">
                  <c:v>105.919993368967</c:v>
                </c:pt>
                <c:pt idx="29536">
                  <c:v>105.91996994325901</c:v>
                </c:pt>
                <c:pt idx="29537">
                  <c:v>105.91995009250699</c:v>
                </c:pt>
                <c:pt idx="29538">
                  <c:v>105.919925917215</c:v>
                </c:pt>
                <c:pt idx="29539">
                  <c:v>105.91990320857499</c:v>
                </c:pt>
                <c:pt idx="29540">
                  <c:v>105.919898461727</c:v>
                </c:pt>
                <c:pt idx="29541">
                  <c:v>105.91987467542199</c:v>
                </c:pt>
                <c:pt idx="29542">
                  <c:v>105.919829082341</c:v>
                </c:pt>
                <c:pt idx="29543">
                  <c:v>105.919729372643</c:v>
                </c:pt>
                <c:pt idx="29544">
                  <c:v>105.919705344241</c:v>
                </c:pt>
                <c:pt idx="29545">
                  <c:v>105.91970177398299</c:v>
                </c:pt>
                <c:pt idx="29546">
                  <c:v>105.919677613828</c:v>
                </c:pt>
                <c:pt idx="29547">
                  <c:v>105.919669640339</c:v>
                </c:pt>
                <c:pt idx="29548">
                  <c:v>105.919655741059</c:v>
                </c:pt>
                <c:pt idx="29549">
                  <c:v>105.919609767715</c:v>
                </c:pt>
                <c:pt idx="29550">
                  <c:v>105.919577422302</c:v>
                </c:pt>
                <c:pt idx="29551">
                  <c:v>105.919504545092</c:v>
                </c:pt>
                <c:pt idx="29552">
                  <c:v>105.91897348192801</c:v>
                </c:pt>
                <c:pt idx="29553">
                  <c:v>105.912895735454</c:v>
                </c:pt>
                <c:pt idx="29554">
                  <c:v>105.904175987545</c:v>
                </c:pt>
                <c:pt idx="29555">
                  <c:v>105.904115305253</c:v>
                </c:pt>
                <c:pt idx="29556">
                  <c:v>105.903826412291</c:v>
                </c:pt>
                <c:pt idx="29557">
                  <c:v>105.90332484055401</c:v>
                </c:pt>
                <c:pt idx="29558">
                  <c:v>105.90325592828</c:v>
                </c:pt>
                <c:pt idx="29559">
                  <c:v>105.90318632030301</c:v>
                </c:pt>
                <c:pt idx="29560">
                  <c:v>105.90301374376899</c:v>
                </c:pt>
                <c:pt idx="29561">
                  <c:v>105.903006961705</c:v>
                </c:pt>
                <c:pt idx="29562">
                  <c:v>105.902984645557</c:v>
                </c:pt>
                <c:pt idx="29563">
                  <c:v>105.90297497383899</c:v>
                </c:pt>
                <c:pt idx="29564">
                  <c:v>105.902945348784</c:v>
                </c:pt>
                <c:pt idx="29565">
                  <c:v>105.902940039071</c:v>
                </c:pt>
                <c:pt idx="29566">
                  <c:v>105.90293704597001</c:v>
                </c:pt>
                <c:pt idx="29567">
                  <c:v>105.902863904746</c:v>
                </c:pt>
                <c:pt idx="29568">
                  <c:v>105.902854322209</c:v>
                </c:pt>
                <c:pt idx="29569">
                  <c:v>105.90278956607099</c:v>
                </c:pt>
                <c:pt idx="29570">
                  <c:v>105.902789467411</c:v>
                </c:pt>
                <c:pt idx="29571">
                  <c:v>105.902749188545</c:v>
                </c:pt>
                <c:pt idx="29572">
                  <c:v>105.902742957429</c:v>
                </c:pt>
                <c:pt idx="29573">
                  <c:v>105.90273696030999</c:v>
                </c:pt>
                <c:pt idx="29574">
                  <c:v>105.902719225269</c:v>
                </c:pt>
                <c:pt idx="29575">
                  <c:v>105.902692240576</c:v>
                </c:pt>
                <c:pt idx="29576">
                  <c:v>105.902692034343</c:v>
                </c:pt>
                <c:pt idx="29577">
                  <c:v>105.90269179462901</c:v>
                </c:pt>
                <c:pt idx="29578">
                  <c:v>105.90267681882101</c:v>
                </c:pt>
                <c:pt idx="29579">
                  <c:v>105.902663520207</c:v>
                </c:pt>
                <c:pt idx="29580">
                  <c:v>105.902662373319</c:v>
                </c:pt>
                <c:pt idx="29581">
                  <c:v>105.902656571318</c:v>
                </c:pt>
                <c:pt idx="29582">
                  <c:v>105.90265496744099</c:v>
                </c:pt>
                <c:pt idx="29583">
                  <c:v>105.90265310905799</c:v>
                </c:pt>
                <c:pt idx="29584">
                  <c:v>105.902647754104</c:v>
                </c:pt>
                <c:pt idx="29585">
                  <c:v>105.902621038993</c:v>
                </c:pt>
                <c:pt idx="29586">
                  <c:v>105.90261179535</c:v>
                </c:pt>
                <c:pt idx="29587">
                  <c:v>105.902580255876</c:v>
                </c:pt>
                <c:pt idx="29588">
                  <c:v>105.902577665124</c:v>
                </c:pt>
                <c:pt idx="29589">
                  <c:v>105.902571536263</c:v>
                </c:pt>
                <c:pt idx="29590">
                  <c:v>105.90257101814299</c:v>
                </c:pt>
                <c:pt idx="29591">
                  <c:v>105.90256654713301</c:v>
                </c:pt>
                <c:pt idx="29592">
                  <c:v>105.902566175527</c:v>
                </c:pt>
                <c:pt idx="29593">
                  <c:v>105.90255886818601</c:v>
                </c:pt>
                <c:pt idx="29594">
                  <c:v>105.902551552557</c:v>
                </c:pt>
                <c:pt idx="29595">
                  <c:v>105.902536172675</c:v>
                </c:pt>
                <c:pt idx="29596">
                  <c:v>105.902527695061</c:v>
                </c:pt>
                <c:pt idx="29597">
                  <c:v>105.902517434221</c:v>
                </c:pt>
                <c:pt idx="29598">
                  <c:v>105.902517354734</c:v>
                </c:pt>
                <c:pt idx="29599">
                  <c:v>105.902503150798</c:v>
                </c:pt>
                <c:pt idx="29600">
                  <c:v>105.902494345921</c:v>
                </c:pt>
                <c:pt idx="29601">
                  <c:v>105.90249139593701</c:v>
                </c:pt>
                <c:pt idx="29602">
                  <c:v>105.902488791891</c:v>
                </c:pt>
                <c:pt idx="29603">
                  <c:v>105.902484814376</c:v>
                </c:pt>
                <c:pt idx="29604">
                  <c:v>105.902467431668</c:v>
                </c:pt>
                <c:pt idx="29605">
                  <c:v>105.90245610033099</c:v>
                </c:pt>
                <c:pt idx="29606">
                  <c:v>105.902454982504</c:v>
                </c:pt>
                <c:pt idx="29607">
                  <c:v>105.902453177959</c:v>
                </c:pt>
                <c:pt idx="29608">
                  <c:v>105.902451362034</c:v>
                </c:pt>
                <c:pt idx="29609">
                  <c:v>105.90243532372899</c:v>
                </c:pt>
                <c:pt idx="29610">
                  <c:v>105.902433134902</c:v>
                </c:pt>
                <c:pt idx="29611">
                  <c:v>105.902413873133</c:v>
                </c:pt>
                <c:pt idx="29612">
                  <c:v>105.90239398631</c:v>
                </c:pt>
                <c:pt idx="29613">
                  <c:v>105.90235709963</c:v>
                </c:pt>
                <c:pt idx="29614">
                  <c:v>105.902344221381</c:v>
                </c:pt>
                <c:pt idx="29615">
                  <c:v>105.90233377630901</c:v>
                </c:pt>
                <c:pt idx="29616">
                  <c:v>105.902330559839</c:v>
                </c:pt>
                <c:pt idx="29617">
                  <c:v>105.902317272939</c:v>
                </c:pt>
                <c:pt idx="29618">
                  <c:v>105.902302436611</c:v>
                </c:pt>
                <c:pt idx="29619">
                  <c:v>105.902293232454</c:v>
                </c:pt>
                <c:pt idx="29620">
                  <c:v>105.90228594751601</c:v>
                </c:pt>
                <c:pt idx="29621">
                  <c:v>105.90226092152901</c:v>
                </c:pt>
                <c:pt idx="29622">
                  <c:v>105.902246611039</c:v>
                </c:pt>
                <c:pt idx="29623">
                  <c:v>105.90224182319101</c:v>
                </c:pt>
                <c:pt idx="29624">
                  <c:v>105.902238181022</c:v>
                </c:pt>
                <c:pt idx="29625">
                  <c:v>105.902194923061</c:v>
                </c:pt>
                <c:pt idx="29626">
                  <c:v>105.902194368981</c:v>
                </c:pt>
                <c:pt idx="29627">
                  <c:v>105.90219121818799</c:v>
                </c:pt>
                <c:pt idx="29628">
                  <c:v>105.902190540627</c:v>
                </c:pt>
                <c:pt idx="29629">
                  <c:v>105.90215439447699</c:v>
                </c:pt>
                <c:pt idx="29630">
                  <c:v>105.902148253912</c:v>
                </c:pt>
                <c:pt idx="29631">
                  <c:v>105.90212069963</c:v>
                </c:pt>
                <c:pt idx="29632">
                  <c:v>105.902097027229</c:v>
                </c:pt>
                <c:pt idx="29633">
                  <c:v>105.902077876558</c:v>
                </c:pt>
                <c:pt idx="29634">
                  <c:v>105.90204953876901</c:v>
                </c:pt>
                <c:pt idx="29635">
                  <c:v>105.902027312719</c:v>
                </c:pt>
                <c:pt idx="29636">
                  <c:v>105.90199502036199</c:v>
                </c:pt>
                <c:pt idx="29637">
                  <c:v>105.901992659241</c:v>
                </c:pt>
                <c:pt idx="29638">
                  <c:v>105.901933642343</c:v>
                </c:pt>
                <c:pt idx="29639">
                  <c:v>105.90192484354699</c:v>
                </c:pt>
                <c:pt idx="29640">
                  <c:v>105.90191763094001</c:v>
                </c:pt>
                <c:pt idx="29641">
                  <c:v>105.901911935</c:v>
                </c:pt>
                <c:pt idx="29642">
                  <c:v>105.90181278267499</c:v>
                </c:pt>
                <c:pt idx="29643">
                  <c:v>105.90180963164001</c:v>
                </c:pt>
                <c:pt idx="29644">
                  <c:v>105.901809425975</c:v>
                </c:pt>
                <c:pt idx="29645">
                  <c:v>105.901797275486</c:v>
                </c:pt>
                <c:pt idx="29646">
                  <c:v>105.901790194208</c:v>
                </c:pt>
                <c:pt idx="29647">
                  <c:v>105.90178744370399</c:v>
                </c:pt>
                <c:pt idx="29648">
                  <c:v>105.901762083794</c:v>
                </c:pt>
                <c:pt idx="29649">
                  <c:v>105.901754252228</c:v>
                </c:pt>
                <c:pt idx="29650">
                  <c:v>105.901734125375</c:v>
                </c:pt>
                <c:pt idx="29651">
                  <c:v>105.901729017072</c:v>
                </c:pt>
                <c:pt idx="29652">
                  <c:v>105.90172129116399</c:v>
                </c:pt>
                <c:pt idx="29653">
                  <c:v>105.901721149756</c:v>
                </c:pt>
                <c:pt idx="29654">
                  <c:v>105.90170779907599</c:v>
                </c:pt>
                <c:pt idx="29655">
                  <c:v>105.901667102079</c:v>
                </c:pt>
                <c:pt idx="29656">
                  <c:v>105.90165520814</c:v>
                </c:pt>
                <c:pt idx="29657">
                  <c:v>105.901646109723</c:v>
                </c:pt>
                <c:pt idx="29658">
                  <c:v>105.901638514569</c:v>
                </c:pt>
                <c:pt idx="29659">
                  <c:v>105.901580951919</c:v>
                </c:pt>
                <c:pt idx="29660">
                  <c:v>105.901531191833</c:v>
                </c:pt>
                <c:pt idx="29661">
                  <c:v>105.901445431203</c:v>
                </c:pt>
                <c:pt idx="29662">
                  <c:v>105.90139782577999</c:v>
                </c:pt>
                <c:pt idx="29663">
                  <c:v>105.90139409679</c:v>
                </c:pt>
                <c:pt idx="29664">
                  <c:v>105.90138349917299</c:v>
                </c:pt>
                <c:pt idx="29665">
                  <c:v>105.901373300557</c:v>
                </c:pt>
                <c:pt idx="29666">
                  <c:v>105.901328012717</c:v>
                </c:pt>
                <c:pt idx="29667">
                  <c:v>105.901317588597</c:v>
                </c:pt>
                <c:pt idx="29668">
                  <c:v>105.901308434969</c:v>
                </c:pt>
                <c:pt idx="29669">
                  <c:v>105.901296595419</c:v>
                </c:pt>
                <c:pt idx="29670">
                  <c:v>105.901284531013</c:v>
                </c:pt>
                <c:pt idx="29671">
                  <c:v>105.90127495256201</c:v>
                </c:pt>
                <c:pt idx="29672">
                  <c:v>105.90125808513901</c:v>
                </c:pt>
                <c:pt idx="29673">
                  <c:v>105.90124472871101</c:v>
                </c:pt>
                <c:pt idx="29674">
                  <c:v>105.901239953066</c:v>
                </c:pt>
                <c:pt idx="29675">
                  <c:v>105.901239720212</c:v>
                </c:pt>
                <c:pt idx="29676">
                  <c:v>105.901215591797</c:v>
                </c:pt>
                <c:pt idx="29677">
                  <c:v>105.90120168635499</c:v>
                </c:pt>
                <c:pt idx="29678">
                  <c:v>105.901201424717</c:v>
                </c:pt>
                <c:pt idx="29679">
                  <c:v>105.901191788004</c:v>
                </c:pt>
                <c:pt idx="29680">
                  <c:v>105.90118163093599</c:v>
                </c:pt>
                <c:pt idx="29681">
                  <c:v>105.901136496227</c:v>
                </c:pt>
                <c:pt idx="29682">
                  <c:v>105.901122371003</c:v>
                </c:pt>
                <c:pt idx="29683">
                  <c:v>105.90109444735199</c:v>
                </c:pt>
                <c:pt idx="29684">
                  <c:v>105.901076677136</c:v>
                </c:pt>
                <c:pt idx="29685">
                  <c:v>105.901072135692</c:v>
                </c:pt>
                <c:pt idx="29686">
                  <c:v>105.901048374046</c:v>
                </c:pt>
                <c:pt idx="29687">
                  <c:v>105.901013073602</c:v>
                </c:pt>
                <c:pt idx="29688">
                  <c:v>105.901007576621</c:v>
                </c:pt>
                <c:pt idx="29689">
                  <c:v>105.900976671067</c:v>
                </c:pt>
                <c:pt idx="29690">
                  <c:v>105.900945766345</c:v>
                </c:pt>
                <c:pt idx="29691">
                  <c:v>105.900934542428</c:v>
                </c:pt>
                <c:pt idx="29692">
                  <c:v>105.900934104142</c:v>
                </c:pt>
                <c:pt idx="29693">
                  <c:v>105.900893010944</c:v>
                </c:pt>
                <c:pt idx="29694">
                  <c:v>105.90087987986399</c:v>
                </c:pt>
                <c:pt idx="29695">
                  <c:v>105.90086375806401</c:v>
                </c:pt>
                <c:pt idx="29696">
                  <c:v>105.900831809454</c:v>
                </c:pt>
                <c:pt idx="29697">
                  <c:v>105.90082702862</c:v>
                </c:pt>
                <c:pt idx="29698">
                  <c:v>105.90081191020801</c:v>
                </c:pt>
                <c:pt idx="29699">
                  <c:v>105.900772709317</c:v>
                </c:pt>
                <c:pt idx="29700">
                  <c:v>105.900771350461</c:v>
                </c:pt>
                <c:pt idx="29701">
                  <c:v>105.900753397298</c:v>
                </c:pt>
                <c:pt idx="29702">
                  <c:v>105.900725994963</c:v>
                </c:pt>
                <c:pt idx="29703">
                  <c:v>105.90072487310201</c:v>
                </c:pt>
                <c:pt idx="29704">
                  <c:v>105.90072413894499</c:v>
                </c:pt>
                <c:pt idx="29705">
                  <c:v>105.900710337174</c:v>
                </c:pt>
                <c:pt idx="29706">
                  <c:v>105.90067103464099</c:v>
                </c:pt>
                <c:pt idx="29707">
                  <c:v>105.900663720612</c:v>
                </c:pt>
                <c:pt idx="29708">
                  <c:v>105.900638036934</c:v>
                </c:pt>
                <c:pt idx="29709">
                  <c:v>105.90063334528701</c:v>
                </c:pt>
                <c:pt idx="29710">
                  <c:v>105.900588225126</c:v>
                </c:pt>
                <c:pt idx="29711">
                  <c:v>105.900503619505</c:v>
                </c:pt>
                <c:pt idx="29712">
                  <c:v>105.90044539062799</c:v>
                </c:pt>
                <c:pt idx="29713">
                  <c:v>105.90043752413401</c:v>
                </c:pt>
                <c:pt idx="29714">
                  <c:v>105.90042812451</c:v>
                </c:pt>
                <c:pt idx="29715">
                  <c:v>105.900380694224</c:v>
                </c:pt>
                <c:pt idx="29716">
                  <c:v>105.900357416312</c:v>
                </c:pt>
                <c:pt idx="29717">
                  <c:v>105.900340144041</c:v>
                </c:pt>
                <c:pt idx="29718">
                  <c:v>105.900333497974</c:v>
                </c:pt>
                <c:pt idx="29719">
                  <c:v>105.90030662327401</c:v>
                </c:pt>
                <c:pt idx="29720">
                  <c:v>105.900288838945</c:v>
                </c:pt>
                <c:pt idx="29721">
                  <c:v>105.900285251488</c:v>
                </c:pt>
                <c:pt idx="29722">
                  <c:v>105.900275536431</c:v>
                </c:pt>
                <c:pt idx="29723">
                  <c:v>105.900264386714</c:v>
                </c:pt>
                <c:pt idx="29724">
                  <c:v>105.900259581537</c:v>
                </c:pt>
                <c:pt idx="29725">
                  <c:v>105.900246591068</c:v>
                </c:pt>
                <c:pt idx="29726">
                  <c:v>105.900235101405</c:v>
                </c:pt>
                <c:pt idx="29727">
                  <c:v>105.900216612425</c:v>
                </c:pt>
                <c:pt idx="29728">
                  <c:v>105.900187109372</c:v>
                </c:pt>
                <c:pt idx="29729">
                  <c:v>105.900152104386</c:v>
                </c:pt>
                <c:pt idx="29730">
                  <c:v>105.900045163738</c:v>
                </c:pt>
                <c:pt idx="29731">
                  <c:v>105.900038511936</c:v>
                </c:pt>
                <c:pt idx="29732">
                  <c:v>105.90002338780801</c:v>
                </c:pt>
                <c:pt idx="29733">
                  <c:v>105.900011788429</c:v>
                </c:pt>
                <c:pt idx="29734">
                  <c:v>105.89996226453999</c:v>
                </c:pt>
                <c:pt idx="29735">
                  <c:v>105.899933256239</c:v>
                </c:pt>
                <c:pt idx="29736">
                  <c:v>105.89989983225701</c:v>
                </c:pt>
                <c:pt idx="29737">
                  <c:v>105.89988085593799</c:v>
                </c:pt>
                <c:pt idx="29738">
                  <c:v>105.89987745229899</c:v>
                </c:pt>
                <c:pt idx="29739">
                  <c:v>105.899869241609</c:v>
                </c:pt>
                <c:pt idx="29740">
                  <c:v>105.89985067056701</c:v>
                </c:pt>
                <c:pt idx="29741">
                  <c:v>105.899828487818</c:v>
                </c:pt>
                <c:pt idx="29742">
                  <c:v>105.89981033985499</c:v>
                </c:pt>
                <c:pt idx="29743">
                  <c:v>105.899744046546</c:v>
                </c:pt>
                <c:pt idx="29744">
                  <c:v>105.899730532655</c:v>
                </c:pt>
                <c:pt idx="29745">
                  <c:v>105.89971612910399</c:v>
                </c:pt>
                <c:pt idx="29746">
                  <c:v>105.899688662752</c:v>
                </c:pt>
                <c:pt idx="29747">
                  <c:v>105.899663735576</c:v>
                </c:pt>
                <c:pt idx="29748">
                  <c:v>105.89965914139999</c:v>
                </c:pt>
                <c:pt idx="29749">
                  <c:v>105.89962980621</c:v>
                </c:pt>
                <c:pt idx="29750">
                  <c:v>105.899627055058</c:v>
                </c:pt>
                <c:pt idx="29751">
                  <c:v>105.89961960456699</c:v>
                </c:pt>
                <c:pt idx="29752">
                  <c:v>105.899592593826</c:v>
                </c:pt>
                <c:pt idx="29753">
                  <c:v>105.89950628936199</c:v>
                </c:pt>
                <c:pt idx="29754">
                  <c:v>105.899501933111</c:v>
                </c:pt>
                <c:pt idx="29755">
                  <c:v>105.899501710959</c:v>
                </c:pt>
                <c:pt idx="29756">
                  <c:v>105.899492105468</c:v>
                </c:pt>
                <c:pt idx="29757">
                  <c:v>105.899483550756</c:v>
                </c:pt>
                <c:pt idx="29758">
                  <c:v>105.899461293822</c:v>
                </c:pt>
                <c:pt idx="29759">
                  <c:v>105.89941216873601</c:v>
                </c:pt>
                <c:pt idx="29760">
                  <c:v>105.89941048457401</c:v>
                </c:pt>
                <c:pt idx="29761">
                  <c:v>105.899404169584</c:v>
                </c:pt>
                <c:pt idx="29762">
                  <c:v>105.89938979497001</c:v>
                </c:pt>
                <c:pt idx="29763">
                  <c:v>105.899363431457</c:v>
                </c:pt>
                <c:pt idx="29764">
                  <c:v>105.89933483451701</c:v>
                </c:pt>
                <c:pt idx="29765">
                  <c:v>105.899111807864</c:v>
                </c:pt>
                <c:pt idx="29766">
                  <c:v>105.89910855473499</c:v>
                </c:pt>
                <c:pt idx="29767">
                  <c:v>105.89910705473299</c:v>
                </c:pt>
                <c:pt idx="29768">
                  <c:v>105.899077363045</c:v>
                </c:pt>
                <c:pt idx="29769">
                  <c:v>105.89905743810201</c:v>
                </c:pt>
                <c:pt idx="29770">
                  <c:v>105.899043172437</c:v>
                </c:pt>
                <c:pt idx="29771">
                  <c:v>105.899027951395</c:v>
                </c:pt>
                <c:pt idx="29772">
                  <c:v>105.899027163987</c:v>
                </c:pt>
                <c:pt idx="29773">
                  <c:v>105.898993140191</c:v>
                </c:pt>
                <c:pt idx="29774">
                  <c:v>105.89895607704899</c:v>
                </c:pt>
                <c:pt idx="29775">
                  <c:v>105.89895156041</c:v>
                </c:pt>
                <c:pt idx="29776">
                  <c:v>105.89894497088</c:v>
                </c:pt>
                <c:pt idx="29777">
                  <c:v>105.898938421126</c:v>
                </c:pt>
                <c:pt idx="29778">
                  <c:v>105.89888995065201</c:v>
                </c:pt>
                <c:pt idx="29779">
                  <c:v>105.89885247795</c:v>
                </c:pt>
                <c:pt idx="29780">
                  <c:v>105.898851110433</c:v>
                </c:pt>
                <c:pt idx="29781">
                  <c:v>105.89884522207301</c:v>
                </c:pt>
                <c:pt idx="29782">
                  <c:v>105.898231472376</c:v>
                </c:pt>
                <c:pt idx="29783">
                  <c:v>105.89798534886501</c:v>
                </c:pt>
                <c:pt idx="29784">
                  <c:v>105.895755058883</c:v>
                </c:pt>
                <c:pt idx="29785">
                  <c:v>105.89513063992599</c:v>
                </c:pt>
                <c:pt idx="29786">
                  <c:v>105.89466972244099</c:v>
                </c:pt>
                <c:pt idx="29787">
                  <c:v>105.892348803045</c:v>
                </c:pt>
                <c:pt idx="29788">
                  <c:v>105.891843142581</c:v>
                </c:pt>
                <c:pt idx="29789">
                  <c:v>105.89012544847</c:v>
                </c:pt>
                <c:pt idx="29790">
                  <c:v>105.88832168273299</c:v>
                </c:pt>
                <c:pt idx="29791">
                  <c:v>105.886792609463</c:v>
                </c:pt>
                <c:pt idx="29792">
                  <c:v>105.885015360835</c:v>
                </c:pt>
                <c:pt idx="29793">
                  <c:v>105.87989584176999</c:v>
                </c:pt>
                <c:pt idx="29794">
                  <c:v>105.878909921001</c:v>
                </c:pt>
                <c:pt idx="29795">
                  <c:v>105.871746801098</c:v>
                </c:pt>
                <c:pt idx="29796">
                  <c:v>105.871024624375</c:v>
                </c:pt>
                <c:pt idx="29797">
                  <c:v>105.867371941801</c:v>
                </c:pt>
                <c:pt idx="29798">
                  <c:v>105.86642092945701</c:v>
                </c:pt>
                <c:pt idx="29799">
                  <c:v>105.857863867248</c:v>
                </c:pt>
                <c:pt idx="29800">
                  <c:v>105.85582227227199</c:v>
                </c:pt>
                <c:pt idx="29801">
                  <c:v>105.85196380418699</c:v>
                </c:pt>
                <c:pt idx="29802">
                  <c:v>105.85165401456401</c:v>
                </c:pt>
                <c:pt idx="29803">
                  <c:v>105.85144985786</c:v>
                </c:pt>
                <c:pt idx="29804">
                  <c:v>105.84674488160201</c:v>
                </c:pt>
                <c:pt idx="29805">
                  <c:v>105.83956171601901</c:v>
                </c:pt>
                <c:pt idx="29806">
                  <c:v>105.83810187565</c:v>
                </c:pt>
                <c:pt idx="29807">
                  <c:v>105.826513037808</c:v>
                </c:pt>
                <c:pt idx="29808">
                  <c:v>105.820322995227</c:v>
                </c:pt>
                <c:pt idx="29809">
                  <c:v>105.811204258215</c:v>
                </c:pt>
                <c:pt idx="29810">
                  <c:v>105.80743844057</c:v>
                </c:pt>
                <c:pt idx="29811">
                  <c:v>105.80139938711299</c:v>
                </c:pt>
                <c:pt idx="29812">
                  <c:v>105.795654419332</c:v>
                </c:pt>
                <c:pt idx="29813">
                  <c:v>105.786924437973</c:v>
                </c:pt>
                <c:pt idx="29814">
                  <c:v>105.765840149745</c:v>
                </c:pt>
                <c:pt idx="29815">
                  <c:v>105.75413909472</c:v>
                </c:pt>
                <c:pt idx="29816">
                  <c:v>105.744332552445</c:v>
                </c:pt>
                <c:pt idx="29817">
                  <c:v>105.730667919327</c:v>
                </c:pt>
                <c:pt idx="29818">
                  <c:v>105.716916041487</c:v>
                </c:pt>
                <c:pt idx="29819">
                  <c:v>105.716788409033</c:v>
                </c:pt>
                <c:pt idx="29820">
                  <c:v>105.716702306591</c:v>
                </c:pt>
                <c:pt idx="29821">
                  <c:v>105.716694513452</c:v>
                </c:pt>
                <c:pt idx="29822">
                  <c:v>105.71667889871399</c:v>
                </c:pt>
                <c:pt idx="29823">
                  <c:v>105.71660473612501</c:v>
                </c:pt>
                <c:pt idx="29824">
                  <c:v>105.71656733018</c:v>
                </c:pt>
                <c:pt idx="29825">
                  <c:v>105.716505465956</c:v>
                </c:pt>
                <c:pt idx="29826">
                  <c:v>105.716476549281</c:v>
                </c:pt>
                <c:pt idx="29827">
                  <c:v>105.716459867108</c:v>
                </c:pt>
                <c:pt idx="29828">
                  <c:v>105.716446151908</c:v>
                </c:pt>
                <c:pt idx="29829">
                  <c:v>105.716423187019</c:v>
                </c:pt>
                <c:pt idx="29830">
                  <c:v>105.71641504934099</c:v>
                </c:pt>
                <c:pt idx="29831">
                  <c:v>105.71641221266501</c:v>
                </c:pt>
                <c:pt idx="29832">
                  <c:v>105.716379283471</c:v>
                </c:pt>
                <c:pt idx="29833">
                  <c:v>105.716368218</c:v>
                </c:pt>
                <c:pt idx="29834">
                  <c:v>105.71636802675199</c:v>
                </c:pt>
                <c:pt idx="29835">
                  <c:v>105.716367094189</c:v>
                </c:pt>
                <c:pt idx="29836">
                  <c:v>105.716365061613</c:v>
                </c:pt>
                <c:pt idx="29837">
                  <c:v>105.716360798572</c:v>
                </c:pt>
                <c:pt idx="29838">
                  <c:v>105.716325925259</c:v>
                </c:pt>
                <c:pt idx="29839">
                  <c:v>105.71632579366501</c:v>
                </c:pt>
                <c:pt idx="29840">
                  <c:v>105.716321847534</c:v>
                </c:pt>
                <c:pt idx="29841">
                  <c:v>105.716320474688</c:v>
                </c:pt>
                <c:pt idx="29842">
                  <c:v>105.716315799098</c:v>
                </c:pt>
                <c:pt idx="29843">
                  <c:v>105.716313611606</c:v>
                </c:pt>
                <c:pt idx="29844">
                  <c:v>105.716311996504</c:v>
                </c:pt>
                <c:pt idx="29845">
                  <c:v>105.716307362162</c:v>
                </c:pt>
                <c:pt idx="29846">
                  <c:v>105.71629491412099</c:v>
                </c:pt>
                <c:pt idx="29847">
                  <c:v>105.71628931067001</c:v>
                </c:pt>
                <c:pt idx="29848">
                  <c:v>105.71628495527</c:v>
                </c:pt>
                <c:pt idx="29849">
                  <c:v>105.716283457632</c:v>
                </c:pt>
                <c:pt idx="29850">
                  <c:v>105.716283403251</c:v>
                </c:pt>
                <c:pt idx="29851">
                  <c:v>105.71628337501799</c:v>
                </c:pt>
                <c:pt idx="29852">
                  <c:v>105.716280056394</c:v>
                </c:pt>
                <c:pt idx="29853">
                  <c:v>105.716264094453</c:v>
                </c:pt>
                <c:pt idx="29854">
                  <c:v>105.71625055974199</c:v>
                </c:pt>
                <c:pt idx="29855">
                  <c:v>105.716245660863</c:v>
                </c:pt>
                <c:pt idx="29856">
                  <c:v>105.71623864364901</c:v>
                </c:pt>
                <c:pt idx="29857">
                  <c:v>105.71623557454301</c:v>
                </c:pt>
                <c:pt idx="29858">
                  <c:v>105.71623554356501</c:v>
                </c:pt>
                <c:pt idx="29859">
                  <c:v>105.71622911369199</c:v>
                </c:pt>
                <c:pt idx="29860">
                  <c:v>105.716226335119</c:v>
                </c:pt>
                <c:pt idx="29861">
                  <c:v>105.716219689608</c:v>
                </c:pt>
                <c:pt idx="29862">
                  <c:v>105.716219297644</c:v>
                </c:pt>
                <c:pt idx="29863">
                  <c:v>105.716202441109</c:v>
                </c:pt>
                <c:pt idx="29864">
                  <c:v>105.716200862248</c:v>
                </c:pt>
                <c:pt idx="29865">
                  <c:v>105.716200147069</c:v>
                </c:pt>
                <c:pt idx="29866">
                  <c:v>105.71619702673701</c:v>
                </c:pt>
                <c:pt idx="29867">
                  <c:v>105.71619487626199</c:v>
                </c:pt>
                <c:pt idx="29868">
                  <c:v>105.716188059666</c:v>
                </c:pt>
                <c:pt idx="29869">
                  <c:v>105.716175980754</c:v>
                </c:pt>
                <c:pt idx="29870">
                  <c:v>105.71617343376001</c:v>
                </c:pt>
                <c:pt idx="29871">
                  <c:v>105.716165702314</c:v>
                </c:pt>
                <c:pt idx="29872">
                  <c:v>105.71615531669001</c:v>
                </c:pt>
                <c:pt idx="29873">
                  <c:v>105.716138478152</c:v>
                </c:pt>
                <c:pt idx="29874">
                  <c:v>105.716131743014</c:v>
                </c:pt>
                <c:pt idx="29875">
                  <c:v>105.71612640703</c:v>
                </c:pt>
                <c:pt idx="29876">
                  <c:v>105.716125487803</c:v>
                </c:pt>
                <c:pt idx="29877">
                  <c:v>105.716111789773</c:v>
                </c:pt>
                <c:pt idx="29878">
                  <c:v>105.716104642297</c:v>
                </c:pt>
                <c:pt idx="29879">
                  <c:v>105.716094844815</c:v>
                </c:pt>
                <c:pt idx="29880">
                  <c:v>105.716082064289</c:v>
                </c:pt>
                <c:pt idx="29881">
                  <c:v>105.716079011486</c:v>
                </c:pt>
                <c:pt idx="29882">
                  <c:v>105.716076153142</c:v>
                </c:pt>
                <c:pt idx="29883">
                  <c:v>105.716071924438</c:v>
                </c:pt>
                <c:pt idx="29884">
                  <c:v>105.716066402945</c:v>
                </c:pt>
                <c:pt idx="29885">
                  <c:v>105.716060775017</c:v>
                </c:pt>
                <c:pt idx="29886">
                  <c:v>105.71605589663</c:v>
                </c:pt>
                <c:pt idx="29887">
                  <c:v>105.71605211721599</c:v>
                </c:pt>
                <c:pt idx="29888">
                  <c:v>105.716049718037</c:v>
                </c:pt>
                <c:pt idx="29889">
                  <c:v>105.71604605264</c:v>
                </c:pt>
                <c:pt idx="29890">
                  <c:v>105.716040960578</c:v>
                </c:pt>
                <c:pt idx="29891">
                  <c:v>105.716035157081</c:v>
                </c:pt>
                <c:pt idx="29892">
                  <c:v>105.716021136732</c:v>
                </c:pt>
                <c:pt idx="29893">
                  <c:v>105.716005787493</c:v>
                </c:pt>
                <c:pt idx="29894">
                  <c:v>105.71600427808301</c:v>
                </c:pt>
                <c:pt idx="29895">
                  <c:v>105.716002505939</c:v>
                </c:pt>
                <c:pt idx="29896">
                  <c:v>105.71599114640399</c:v>
                </c:pt>
                <c:pt idx="29897">
                  <c:v>105.715989940543</c:v>
                </c:pt>
                <c:pt idx="29898">
                  <c:v>105.715968074814</c:v>
                </c:pt>
                <c:pt idx="29899">
                  <c:v>105.715961886595</c:v>
                </c:pt>
                <c:pt idx="29900">
                  <c:v>105.715961535234</c:v>
                </c:pt>
                <c:pt idx="29901">
                  <c:v>105.71592183024001</c:v>
                </c:pt>
                <c:pt idx="29902">
                  <c:v>105.71591581809</c:v>
                </c:pt>
                <c:pt idx="29903">
                  <c:v>105.71591428551901</c:v>
                </c:pt>
                <c:pt idx="29904">
                  <c:v>105.71591259952601</c:v>
                </c:pt>
                <c:pt idx="29905">
                  <c:v>105.715900357064</c:v>
                </c:pt>
                <c:pt idx="29906">
                  <c:v>105.71589682673</c:v>
                </c:pt>
                <c:pt idx="29907">
                  <c:v>105.71589132621899</c:v>
                </c:pt>
                <c:pt idx="29908">
                  <c:v>105.71587840351</c:v>
                </c:pt>
                <c:pt idx="29909">
                  <c:v>105.715860728138</c:v>
                </c:pt>
                <c:pt idx="29910">
                  <c:v>105.715853226441</c:v>
                </c:pt>
                <c:pt idx="29911">
                  <c:v>105.71584051642699</c:v>
                </c:pt>
                <c:pt idx="29912">
                  <c:v>105.71583520082</c:v>
                </c:pt>
                <c:pt idx="29913">
                  <c:v>105.715823121713</c:v>
                </c:pt>
                <c:pt idx="29914">
                  <c:v>105.71582215386999</c:v>
                </c:pt>
                <c:pt idx="29915">
                  <c:v>105.715819666648</c:v>
                </c:pt>
                <c:pt idx="29916">
                  <c:v>105.715811694748</c:v>
                </c:pt>
                <c:pt idx="29917">
                  <c:v>105.71579951312199</c:v>
                </c:pt>
                <c:pt idx="29918">
                  <c:v>105.71578768691199</c:v>
                </c:pt>
                <c:pt idx="29919">
                  <c:v>105.715783738502</c:v>
                </c:pt>
                <c:pt idx="29920">
                  <c:v>105.715777066047</c:v>
                </c:pt>
                <c:pt idx="29921">
                  <c:v>105.71575117117899</c:v>
                </c:pt>
                <c:pt idx="29922">
                  <c:v>105.71575092115199</c:v>
                </c:pt>
                <c:pt idx="29923">
                  <c:v>105.71574129978499</c:v>
                </c:pt>
                <c:pt idx="29924">
                  <c:v>105.71573802268099</c:v>
                </c:pt>
                <c:pt idx="29925">
                  <c:v>105.715735271767</c:v>
                </c:pt>
                <c:pt idx="29926">
                  <c:v>105.715716845519</c:v>
                </c:pt>
                <c:pt idx="29927">
                  <c:v>105.715688219961</c:v>
                </c:pt>
                <c:pt idx="29928">
                  <c:v>105.715656431577</c:v>
                </c:pt>
                <c:pt idx="29929">
                  <c:v>105.715644959749</c:v>
                </c:pt>
                <c:pt idx="29930">
                  <c:v>105.715617281403</c:v>
                </c:pt>
                <c:pt idx="29931">
                  <c:v>105.715607172592</c:v>
                </c:pt>
                <c:pt idx="29932">
                  <c:v>105.71559495329301</c:v>
                </c:pt>
                <c:pt idx="29933">
                  <c:v>105.71558312029499</c:v>
                </c:pt>
                <c:pt idx="29934">
                  <c:v>105.715578036153</c:v>
                </c:pt>
                <c:pt idx="29935">
                  <c:v>105.715560607385</c:v>
                </c:pt>
                <c:pt idx="29936">
                  <c:v>105.715535475243</c:v>
                </c:pt>
                <c:pt idx="29937">
                  <c:v>105.715521879767</c:v>
                </c:pt>
                <c:pt idx="29938">
                  <c:v>105.715512668889</c:v>
                </c:pt>
                <c:pt idx="29939">
                  <c:v>105.71550321214499</c:v>
                </c:pt>
                <c:pt idx="29940">
                  <c:v>105.715492581156</c:v>
                </c:pt>
                <c:pt idx="29941">
                  <c:v>105.715489189838</c:v>
                </c:pt>
                <c:pt idx="29942">
                  <c:v>105.71548337231999</c:v>
                </c:pt>
                <c:pt idx="29943">
                  <c:v>105.71546833806001</c:v>
                </c:pt>
                <c:pt idx="29944">
                  <c:v>105.715458093785</c:v>
                </c:pt>
                <c:pt idx="29945">
                  <c:v>105.71545596815101</c:v>
                </c:pt>
                <c:pt idx="29946">
                  <c:v>105.715451296217</c:v>
                </c:pt>
                <c:pt idx="29947">
                  <c:v>105.71544581014101</c:v>
                </c:pt>
                <c:pt idx="29948">
                  <c:v>105.715429700787</c:v>
                </c:pt>
                <c:pt idx="29949">
                  <c:v>105.715424369894</c:v>
                </c:pt>
                <c:pt idx="29950">
                  <c:v>105.715400122106</c:v>
                </c:pt>
                <c:pt idx="29951">
                  <c:v>105.715393520909</c:v>
                </c:pt>
                <c:pt idx="29952">
                  <c:v>105.715391736304</c:v>
                </c:pt>
                <c:pt idx="29953">
                  <c:v>105.71537655168601</c:v>
                </c:pt>
                <c:pt idx="29954">
                  <c:v>105.715371069608</c:v>
                </c:pt>
                <c:pt idx="29955">
                  <c:v>105.715364768337</c:v>
                </c:pt>
                <c:pt idx="29956">
                  <c:v>105.715364667969</c:v>
                </c:pt>
                <c:pt idx="29957">
                  <c:v>105.715360166624</c:v>
                </c:pt>
                <c:pt idx="29958">
                  <c:v>105.715350373104</c:v>
                </c:pt>
                <c:pt idx="29959">
                  <c:v>105.715346711905</c:v>
                </c:pt>
                <c:pt idx="29960">
                  <c:v>105.71534156738799</c:v>
                </c:pt>
                <c:pt idx="29961">
                  <c:v>105.71532786696601</c:v>
                </c:pt>
                <c:pt idx="29962">
                  <c:v>105.715327189406</c:v>
                </c:pt>
                <c:pt idx="29963">
                  <c:v>105.715314202721</c:v>
                </c:pt>
                <c:pt idx="29964">
                  <c:v>105.715304269466</c:v>
                </c:pt>
                <c:pt idx="29965">
                  <c:v>105.715271425642</c:v>
                </c:pt>
                <c:pt idx="29966">
                  <c:v>105.71525790174999</c:v>
                </c:pt>
                <c:pt idx="29967">
                  <c:v>105.715249268939</c:v>
                </c:pt>
                <c:pt idx="29968">
                  <c:v>105.71518881929001</c:v>
                </c:pt>
                <c:pt idx="29969">
                  <c:v>105.71516880643701</c:v>
                </c:pt>
                <c:pt idx="29970">
                  <c:v>105.715144702999</c:v>
                </c:pt>
                <c:pt idx="29971">
                  <c:v>105.71503933171699</c:v>
                </c:pt>
                <c:pt idx="29972">
                  <c:v>105.715028118349</c:v>
                </c:pt>
                <c:pt idx="29973">
                  <c:v>105.715007322906</c:v>
                </c:pt>
                <c:pt idx="29974">
                  <c:v>105.715000380392</c:v>
                </c:pt>
                <c:pt idx="29975">
                  <c:v>105.714982077524</c:v>
                </c:pt>
                <c:pt idx="29976">
                  <c:v>105.714971391726</c:v>
                </c:pt>
                <c:pt idx="29977">
                  <c:v>105.714940357866</c:v>
                </c:pt>
                <c:pt idx="29978">
                  <c:v>105.714937685761</c:v>
                </c:pt>
                <c:pt idx="29979">
                  <c:v>105.71491099559699</c:v>
                </c:pt>
                <c:pt idx="29980">
                  <c:v>105.714891727759</c:v>
                </c:pt>
                <c:pt idx="29981">
                  <c:v>105.71489089526899</c:v>
                </c:pt>
                <c:pt idx="29982">
                  <c:v>105.714880047055</c:v>
                </c:pt>
                <c:pt idx="29983">
                  <c:v>105.714878525982</c:v>
                </c:pt>
                <c:pt idx="29984">
                  <c:v>105.714862730417</c:v>
                </c:pt>
                <c:pt idx="29985">
                  <c:v>105.71485689369</c:v>
                </c:pt>
                <c:pt idx="29986">
                  <c:v>105.714807710907</c:v>
                </c:pt>
                <c:pt idx="29987">
                  <c:v>105.714804186886</c:v>
                </c:pt>
                <c:pt idx="29988">
                  <c:v>105.71480143866501</c:v>
                </c:pt>
                <c:pt idx="29989">
                  <c:v>105.71479332960099</c:v>
                </c:pt>
                <c:pt idx="29990">
                  <c:v>105.71479276247899</c:v>
                </c:pt>
                <c:pt idx="29991">
                  <c:v>105.714783891273</c:v>
                </c:pt>
                <c:pt idx="29992">
                  <c:v>105.71477858819701</c:v>
                </c:pt>
                <c:pt idx="29993">
                  <c:v>105.714774513211</c:v>
                </c:pt>
                <c:pt idx="29994">
                  <c:v>105.714756124494</c:v>
                </c:pt>
                <c:pt idx="29995">
                  <c:v>105.714749815788</c:v>
                </c:pt>
                <c:pt idx="29996">
                  <c:v>105.714738786326</c:v>
                </c:pt>
                <c:pt idx="29997">
                  <c:v>105.714736853837</c:v>
                </c:pt>
                <c:pt idx="29998">
                  <c:v>105.71473099944799</c:v>
                </c:pt>
                <c:pt idx="29999">
                  <c:v>105.714726156094</c:v>
                </c:pt>
                <c:pt idx="30000">
                  <c:v>105.714705451993</c:v>
                </c:pt>
                <c:pt idx="30001">
                  <c:v>105.714694335695</c:v>
                </c:pt>
                <c:pt idx="30002">
                  <c:v>105.71467705126</c:v>
                </c:pt>
                <c:pt idx="30003">
                  <c:v>105.71464268281601</c:v>
                </c:pt>
                <c:pt idx="30004">
                  <c:v>105.714641638976</c:v>
                </c:pt>
                <c:pt idx="30005">
                  <c:v>105.714601846074</c:v>
                </c:pt>
                <c:pt idx="30006">
                  <c:v>105.71459279072801</c:v>
                </c:pt>
                <c:pt idx="30007">
                  <c:v>105.71459171927501</c:v>
                </c:pt>
                <c:pt idx="30008">
                  <c:v>105.71457405031499</c:v>
                </c:pt>
                <c:pt idx="30009">
                  <c:v>105.714560233195</c:v>
                </c:pt>
                <c:pt idx="30010">
                  <c:v>105.71455567597501</c:v>
                </c:pt>
                <c:pt idx="30011">
                  <c:v>105.71454880728901</c:v>
                </c:pt>
                <c:pt idx="30012">
                  <c:v>105.714540687753</c:v>
                </c:pt>
                <c:pt idx="30013">
                  <c:v>105.714536745419</c:v>
                </c:pt>
                <c:pt idx="30014">
                  <c:v>105.71453037133</c:v>
                </c:pt>
                <c:pt idx="30015">
                  <c:v>105.714516253382</c:v>
                </c:pt>
                <c:pt idx="30016">
                  <c:v>105.7144763795</c:v>
                </c:pt>
                <c:pt idx="30017">
                  <c:v>105.714470047658</c:v>
                </c:pt>
                <c:pt idx="30018">
                  <c:v>105.71444239293599</c:v>
                </c:pt>
                <c:pt idx="30019">
                  <c:v>105.71442415716101</c:v>
                </c:pt>
                <c:pt idx="30020">
                  <c:v>105.714406613804</c:v>
                </c:pt>
                <c:pt idx="30021">
                  <c:v>105.714405523848</c:v>
                </c:pt>
                <c:pt idx="30022">
                  <c:v>105.71440467209</c:v>
                </c:pt>
                <c:pt idx="30023">
                  <c:v>105.71438055179701</c:v>
                </c:pt>
                <c:pt idx="30024">
                  <c:v>105.714375538952</c:v>
                </c:pt>
                <c:pt idx="30025">
                  <c:v>105.714345792849</c:v>
                </c:pt>
                <c:pt idx="30026">
                  <c:v>105.714338160954</c:v>
                </c:pt>
                <c:pt idx="30027">
                  <c:v>105.714330400653</c:v>
                </c:pt>
                <c:pt idx="30028">
                  <c:v>105.714325138421</c:v>
                </c:pt>
                <c:pt idx="30029">
                  <c:v>105.714315310106</c:v>
                </c:pt>
                <c:pt idx="30030">
                  <c:v>105.71429510633</c:v>
                </c:pt>
                <c:pt idx="30031">
                  <c:v>105.71428122037599</c:v>
                </c:pt>
                <c:pt idx="30032">
                  <c:v>105.71427850264401</c:v>
                </c:pt>
                <c:pt idx="30033">
                  <c:v>105.71427185468001</c:v>
                </c:pt>
                <c:pt idx="30034">
                  <c:v>105.714159128047</c:v>
                </c:pt>
                <c:pt idx="30035">
                  <c:v>105.714129293661</c:v>
                </c:pt>
                <c:pt idx="30036">
                  <c:v>105.714128102671</c:v>
                </c:pt>
                <c:pt idx="30037">
                  <c:v>105.714119097862</c:v>
                </c:pt>
                <c:pt idx="30038">
                  <c:v>105.71411720304501</c:v>
                </c:pt>
                <c:pt idx="30039">
                  <c:v>105.71407455336499</c:v>
                </c:pt>
                <c:pt idx="30040">
                  <c:v>105.714067234084</c:v>
                </c:pt>
                <c:pt idx="30041">
                  <c:v>105.71406627256</c:v>
                </c:pt>
                <c:pt idx="30042">
                  <c:v>105.714048037106</c:v>
                </c:pt>
                <c:pt idx="30043">
                  <c:v>105.714045031697</c:v>
                </c:pt>
                <c:pt idx="30044">
                  <c:v>105.714039308998</c:v>
                </c:pt>
                <c:pt idx="30045">
                  <c:v>105.714038531214</c:v>
                </c:pt>
                <c:pt idx="30046">
                  <c:v>105.714023500267</c:v>
                </c:pt>
                <c:pt idx="30047">
                  <c:v>105.713991319816</c:v>
                </c:pt>
                <c:pt idx="30048">
                  <c:v>105.713989188356</c:v>
                </c:pt>
                <c:pt idx="30049">
                  <c:v>105.713976492748</c:v>
                </c:pt>
                <c:pt idx="30050">
                  <c:v>105.713973184526</c:v>
                </c:pt>
                <c:pt idx="30051">
                  <c:v>105.71395492890601</c:v>
                </c:pt>
                <c:pt idx="30052">
                  <c:v>105.71392699655701</c:v>
                </c:pt>
                <c:pt idx="30053">
                  <c:v>105.71391126783099</c:v>
                </c:pt>
                <c:pt idx="30054">
                  <c:v>105.713903595586</c:v>
                </c:pt>
                <c:pt idx="30055">
                  <c:v>105.713891817909</c:v>
                </c:pt>
                <c:pt idx="30056">
                  <c:v>105.71387644911</c:v>
                </c:pt>
                <c:pt idx="30057">
                  <c:v>105.713822489451</c:v>
                </c:pt>
                <c:pt idx="30058">
                  <c:v>105.713811736772</c:v>
                </c:pt>
                <c:pt idx="30059">
                  <c:v>105.71380286501299</c:v>
                </c:pt>
                <c:pt idx="30060">
                  <c:v>105.713796571442</c:v>
                </c:pt>
                <c:pt idx="30061">
                  <c:v>105.713775390341</c:v>
                </c:pt>
                <c:pt idx="30062">
                  <c:v>105.713763192653</c:v>
                </c:pt>
                <c:pt idx="30063">
                  <c:v>105.713746115394</c:v>
                </c:pt>
                <c:pt idx="30064">
                  <c:v>105.71374438050201</c:v>
                </c:pt>
                <c:pt idx="30065">
                  <c:v>105.713742638266</c:v>
                </c:pt>
                <c:pt idx="30066">
                  <c:v>105.713688829014</c:v>
                </c:pt>
                <c:pt idx="30067">
                  <c:v>105.713644378287</c:v>
                </c:pt>
                <c:pt idx="30068">
                  <c:v>105.713641452169</c:v>
                </c:pt>
                <c:pt idx="30069">
                  <c:v>105.713622688238</c:v>
                </c:pt>
                <c:pt idx="30070">
                  <c:v>105.71361635605901</c:v>
                </c:pt>
                <c:pt idx="30071">
                  <c:v>105.713602020777</c:v>
                </c:pt>
                <c:pt idx="30072">
                  <c:v>105.713567246926</c:v>
                </c:pt>
                <c:pt idx="30073">
                  <c:v>105.71355736445901</c:v>
                </c:pt>
                <c:pt idx="30074">
                  <c:v>105.71355647668101</c:v>
                </c:pt>
                <c:pt idx="30075">
                  <c:v>105.71351644136899</c:v>
                </c:pt>
                <c:pt idx="30076">
                  <c:v>105.713508521959</c:v>
                </c:pt>
                <c:pt idx="30077">
                  <c:v>105.71349486150601</c:v>
                </c:pt>
                <c:pt idx="30078">
                  <c:v>105.71344731001</c:v>
                </c:pt>
                <c:pt idx="30079">
                  <c:v>105.713427979914</c:v>
                </c:pt>
                <c:pt idx="30080">
                  <c:v>105.71342688703101</c:v>
                </c:pt>
                <c:pt idx="30081">
                  <c:v>105.713416687479</c:v>
                </c:pt>
                <c:pt idx="30082">
                  <c:v>105.713416149644</c:v>
                </c:pt>
                <c:pt idx="30083">
                  <c:v>105.71341298101299</c:v>
                </c:pt>
                <c:pt idx="30084">
                  <c:v>105.71341116333301</c:v>
                </c:pt>
                <c:pt idx="30085">
                  <c:v>105.713409886067</c:v>
                </c:pt>
                <c:pt idx="30086">
                  <c:v>105.713386591269</c:v>
                </c:pt>
                <c:pt idx="30087">
                  <c:v>105.713360310909</c:v>
                </c:pt>
                <c:pt idx="30088">
                  <c:v>105.713342904998</c:v>
                </c:pt>
                <c:pt idx="30089">
                  <c:v>105.71333208722599</c:v>
                </c:pt>
                <c:pt idx="30090">
                  <c:v>105.713330038717</c:v>
                </c:pt>
                <c:pt idx="30091">
                  <c:v>105.71331958536901</c:v>
                </c:pt>
                <c:pt idx="30092">
                  <c:v>105.713309962803</c:v>
                </c:pt>
                <c:pt idx="30093">
                  <c:v>105.71325606890601</c:v>
                </c:pt>
                <c:pt idx="30094">
                  <c:v>105.713249860741</c:v>
                </c:pt>
                <c:pt idx="30095">
                  <c:v>105.71320778803501</c:v>
                </c:pt>
                <c:pt idx="30096">
                  <c:v>105.71320358907199</c:v>
                </c:pt>
                <c:pt idx="30097">
                  <c:v>105.713160611186</c:v>
                </c:pt>
                <c:pt idx="30098">
                  <c:v>105.713160166582</c:v>
                </c:pt>
                <c:pt idx="30099">
                  <c:v>105.71313677566501</c:v>
                </c:pt>
                <c:pt idx="30100">
                  <c:v>105.713129726538</c:v>
                </c:pt>
                <c:pt idx="30101">
                  <c:v>105.713112841566</c:v>
                </c:pt>
                <c:pt idx="30102">
                  <c:v>105.713078553611</c:v>
                </c:pt>
                <c:pt idx="30103">
                  <c:v>105.71306124778999</c:v>
                </c:pt>
                <c:pt idx="30104">
                  <c:v>105.712886811028</c:v>
                </c:pt>
                <c:pt idx="30105">
                  <c:v>105.71280534122</c:v>
                </c:pt>
                <c:pt idx="30106">
                  <c:v>105.712784046449</c:v>
                </c:pt>
                <c:pt idx="30107">
                  <c:v>105.712761667984</c:v>
                </c:pt>
                <c:pt idx="30108">
                  <c:v>105.712758736555</c:v>
                </c:pt>
                <c:pt idx="30109">
                  <c:v>105.712748410318</c:v>
                </c:pt>
                <c:pt idx="30110">
                  <c:v>105.712710353402</c:v>
                </c:pt>
                <c:pt idx="30111">
                  <c:v>105.712699327175</c:v>
                </c:pt>
                <c:pt idx="30112">
                  <c:v>105.712689859965</c:v>
                </c:pt>
                <c:pt idx="30113">
                  <c:v>105.71268557802399</c:v>
                </c:pt>
                <c:pt idx="30114">
                  <c:v>105.712662021548</c:v>
                </c:pt>
                <c:pt idx="30115">
                  <c:v>105.71264737778201</c:v>
                </c:pt>
                <c:pt idx="30116">
                  <c:v>105.71263538407</c:v>
                </c:pt>
                <c:pt idx="30117">
                  <c:v>105.712596067695</c:v>
                </c:pt>
                <c:pt idx="30118">
                  <c:v>105.71258584754101</c:v>
                </c:pt>
                <c:pt idx="30119">
                  <c:v>105.712562038876</c:v>
                </c:pt>
                <c:pt idx="30120">
                  <c:v>105.71255772143</c:v>
                </c:pt>
                <c:pt idx="30121">
                  <c:v>105.71250965558301</c:v>
                </c:pt>
                <c:pt idx="30122">
                  <c:v>105.712387990567</c:v>
                </c:pt>
                <c:pt idx="30123">
                  <c:v>105.71238665226301</c:v>
                </c:pt>
                <c:pt idx="30124">
                  <c:v>105.712350743016</c:v>
                </c:pt>
                <c:pt idx="30125">
                  <c:v>105.71235027401799</c:v>
                </c:pt>
                <c:pt idx="30126">
                  <c:v>105.712330425495</c:v>
                </c:pt>
                <c:pt idx="30127">
                  <c:v>105.712291796057</c:v>
                </c:pt>
                <c:pt idx="30128">
                  <c:v>105.712208861498</c:v>
                </c:pt>
                <c:pt idx="30129">
                  <c:v>105.712185245752</c:v>
                </c:pt>
                <c:pt idx="30130">
                  <c:v>105.712098030487</c:v>
                </c:pt>
                <c:pt idx="30131">
                  <c:v>105.71209554948599</c:v>
                </c:pt>
                <c:pt idx="30132">
                  <c:v>105.71110094344</c:v>
                </c:pt>
                <c:pt idx="30133">
                  <c:v>105.70999950759401</c:v>
                </c:pt>
                <c:pt idx="30134">
                  <c:v>105.706680976998</c:v>
                </c:pt>
                <c:pt idx="30135">
                  <c:v>105.706050934758</c:v>
                </c:pt>
                <c:pt idx="30136">
                  <c:v>105.705128613459</c:v>
                </c:pt>
                <c:pt idx="30137">
                  <c:v>105.704597799699</c:v>
                </c:pt>
                <c:pt idx="30138">
                  <c:v>105.697013000379</c:v>
                </c:pt>
                <c:pt idx="30139">
                  <c:v>105.696645363814</c:v>
                </c:pt>
                <c:pt idx="30140">
                  <c:v>105.69606443665</c:v>
                </c:pt>
                <c:pt idx="30141">
                  <c:v>105.696033326997</c:v>
                </c:pt>
                <c:pt idx="30142">
                  <c:v>105.69589352239301</c:v>
                </c:pt>
                <c:pt idx="30143">
                  <c:v>105.695727107658</c:v>
                </c:pt>
                <c:pt idx="30144">
                  <c:v>105.695709438565</c:v>
                </c:pt>
                <c:pt idx="30145">
                  <c:v>105.695708084514</c:v>
                </c:pt>
                <c:pt idx="30146">
                  <c:v>105.695671388119</c:v>
                </c:pt>
                <c:pt idx="30147">
                  <c:v>105.695640424347</c:v>
                </c:pt>
                <c:pt idx="30148">
                  <c:v>105.69562075226</c:v>
                </c:pt>
                <c:pt idx="30149">
                  <c:v>105.695620128607</c:v>
                </c:pt>
                <c:pt idx="30150">
                  <c:v>105.69557512526001</c:v>
                </c:pt>
                <c:pt idx="30151">
                  <c:v>105.695574573629</c:v>
                </c:pt>
                <c:pt idx="30152">
                  <c:v>105.69554039078901</c:v>
                </c:pt>
                <c:pt idx="30153">
                  <c:v>105.69550281653299</c:v>
                </c:pt>
                <c:pt idx="30154">
                  <c:v>105.695481337743</c:v>
                </c:pt>
                <c:pt idx="30155">
                  <c:v>105.695465998811</c:v>
                </c:pt>
                <c:pt idx="30156">
                  <c:v>105.695429735785</c:v>
                </c:pt>
                <c:pt idx="30157">
                  <c:v>105.695427909842</c:v>
                </c:pt>
                <c:pt idx="30158">
                  <c:v>105.695417761293</c:v>
                </c:pt>
                <c:pt idx="30159">
                  <c:v>105.69541275727001</c:v>
                </c:pt>
                <c:pt idx="30160">
                  <c:v>105.69539967481001</c:v>
                </c:pt>
                <c:pt idx="30161">
                  <c:v>105.695378762852</c:v>
                </c:pt>
                <c:pt idx="30162">
                  <c:v>105.695371732052</c:v>
                </c:pt>
                <c:pt idx="30163">
                  <c:v>105.695361999284</c:v>
                </c:pt>
                <c:pt idx="30164">
                  <c:v>105.695358666597</c:v>
                </c:pt>
                <c:pt idx="30165">
                  <c:v>105.695328893899</c:v>
                </c:pt>
                <c:pt idx="30166">
                  <c:v>105.695327189709</c:v>
                </c:pt>
                <c:pt idx="30167">
                  <c:v>105.695324840645</c:v>
                </c:pt>
                <c:pt idx="30168">
                  <c:v>105.695313688667</c:v>
                </c:pt>
                <c:pt idx="30169">
                  <c:v>105.695295205582</c:v>
                </c:pt>
                <c:pt idx="30170">
                  <c:v>105.695286235236</c:v>
                </c:pt>
                <c:pt idx="30171">
                  <c:v>105.695264296311</c:v>
                </c:pt>
                <c:pt idx="30172">
                  <c:v>105.695261960804</c:v>
                </c:pt>
                <c:pt idx="30173">
                  <c:v>105.6952563002</c:v>
                </c:pt>
                <c:pt idx="30174">
                  <c:v>105.695238362982</c:v>
                </c:pt>
                <c:pt idx="30175">
                  <c:v>105.695237742082</c:v>
                </c:pt>
                <c:pt idx="30176">
                  <c:v>105.695234194481</c:v>
                </c:pt>
                <c:pt idx="30177">
                  <c:v>105.69523305043001</c:v>
                </c:pt>
                <c:pt idx="30178">
                  <c:v>105.695228316448</c:v>
                </c:pt>
                <c:pt idx="30179">
                  <c:v>105.695219275415</c:v>
                </c:pt>
                <c:pt idx="30180">
                  <c:v>105.695196175699</c:v>
                </c:pt>
                <c:pt idx="30181">
                  <c:v>105.695196088093</c:v>
                </c:pt>
                <c:pt idx="30182">
                  <c:v>105.69519275976</c:v>
                </c:pt>
                <c:pt idx="30183">
                  <c:v>105.69519208589701</c:v>
                </c:pt>
                <c:pt idx="30184">
                  <c:v>105.69519091519599</c:v>
                </c:pt>
                <c:pt idx="30185">
                  <c:v>105.695173098125</c:v>
                </c:pt>
                <c:pt idx="30186">
                  <c:v>105.695169908431</c:v>
                </c:pt>
                <c:pt idx="30187">
                  <c:v>105.69516694795</c:v>
                </c:pt>
                <c:pt idx="30188">
                  <c:v>105.69516675696001</c:v>
                </c:pt>
                <c:pt idx="30189">
                  <c:v>105.695154470696</c:v>
                </c:pt>
                <c:pt idx="30190">
                  <c:v>105.695140466075</c:v>
                </c:pt>
                <c:pt idx="30191">
                  <c:v>105.69512886956301</c:v>
                </c:pt>
                <c:pt idx="30192">
                  <c:v>105.69510089327601</c:v>
                </c:pt>
                <c:pt idx="30193">
                  <c:v>105.69509158181999</c:v>
                </c:pt>
                <c:pt idx="30194">
                  <c:v>105.695089001943</c:v>
                </c:pt>
                <c:pt idx="30195">
                  <c:v>105.695064083155</c:v>
                </c:pt>
                <c:pt idx="30196">
                  <c:v>105.695045551552</c:v>
                </c:pt>
                <c:pt idx="30197">
                  <c:v>105.695030659276</c:v>
                </c:pt>
                <c:pt idx="30198">
                  <c:v>105.695007869303</c:v>
                </c:pt>
                <c:pt idx="30199">
                  <c:v>105.694994785823</c:v>
                </c:pt>
                <c:pt idx="30200">
                  <c:v>105.694993961853</c:v>
                </c:pt>
                <c:pt idx="30201">
                  <c:v>105.69498054698801</c:v>
                </c:pt>
                <c:pt idx="30202">
                  <c:v>105.694957580721</c:v>
                </c:pt>
                <c:pt idx="30203">
                  <c:v>105.694936394712</c:v>
                </c:pt>
                <c:pt idx="30204">
                  <c:v>105.694916175457</c:v>
                </c:pt>
                <c:pt idx="30205">
                  <c:v>105.69489721749601</c:v>
                </c:pt>
                <c:pt idx="30206">
                  <c:v>105.694881904249</c:v>
                </c:pt>
                <c:pt idx="30207">
                  <c:v>105.694876731843</c:v>
                </c:pt>
                <c:pt idx="30208">
                  <c:v>105.69484799865199</c:v>
                </c:pt>
                <c:pt idx="30209">
                  <c:v>105.69481963608</c:v>
                </c:pt>
                <c:pt idx="30210">
                  <c:v>105.694819227124</c:v>
                </c:pt>
                <c:pt idx="30211">
                  <c:v>105.694817672695</c:v>
                </c:pt>
                <c:pt idx="30212">
                  <c:v>105.6948164671</c:v>
                </c:pt>
                <c:pt idx="30213">
                  <c:v>105.694757033846</c:v>
                </c:pt>
                <c:pt idx="30214">
                  <c:v>105.694740858234</c:v>
                </c:pt>
                <c:pt idx="30215">
                  <c:v>105.694702716083</c:v>
                </c:pt>
                <c:pt idx="30216">
                  <c:v>105.69469118754</c:v>
                </c:pt>
                <c:pt idx="30217">
                  <c:v>105.69467490212401</c:v>
                </c:pt>
                <c:pt idx="30218">
                  <c:v>105.694662184919</c:v>
                </c:pt>
                <c:pt idx="30219">
                  <c:v>105.694638417435</c:v>
                </c:pt>
                <c:pt idx="30220">
                  <c:v>105.69463276354099</c:v>
                </c:pt>
                <c:pt idx="30221">
                  <c:v>105.69462664246301</c:v>
                </c:pt>
                <c:pt idx="30222">
                  <c:v>105.69460740828301</c:v>
                </c:pt>
                <c:pt idx="30223">
                  <c:v>105.69459324412</c:v>
                </c:pt>
                <c:pt idx="30224">
                  <c:v>105.694566742475</c:v>
                </c:pt>
                <c:pt idx="30225">
                  <c:v>105.694564763678</c:v>
                </c:pt>
                <c:pt idx="30226">
                  <c:v>105.694562941098</c:v>
                </c:pt>
                <c:pt idx="30227">
                  <c:v>105.694551389073</c:v>
                </c:pt>
                <c:pt idx="30228">
                  <c:v>105.69453276885601</c:v>
                </c:pt>
                <c:pt idx="30229">
                  <c:v>105.69452806592599</c:v>
                </c:pt>
                <c:pt idx="30230">
                  <c:v>105.694517730586</c:v>
                </c:pt>
                <c:pt idx="30231">
                  <c:v>105.694516219533</c:v>
                </c:pt>
                <c:pt idx="30232">
                  <c:v>105.694500573193</c:v>
                </c:pt>
                <c:pt idx="30233">
                  <c:v>105.694487217827</c:v>
                </c:pt>
                <c:pt idx="30234">
                  <c:v>105.694485182424</c:v>
                </c:pt>
                <c:pt idx="30235">
                  <c:v>105.69447709959201</c:v>
                </c:pt>
                <c:pt idx="30236">
                  <c:v>105.694469474779</c:v>
                </c:pt>
                <c:pt idx="30237">
                  <c:v>105.694462721197</c:v>
                </c:pt>
                <c:pt idx="30238">
                  <c:v>105.69445323557299</c:v>
                </c:pt>
                <c:pt idx="30239">
                  <c:v>105.69443981013799</c:v>
                </c:pt>
                <c:pt idx="30240">
                  <c:v>105.69440412837</c:v>
                </c:pt>
                <c:pt idx="30241">
                  <c:v>105.694404013761</c:v>
                </c:pt>
                <c:pt idx="30242">
                  <c:v>105.694398432236</c:v>
                </c:pt>
                <c:pt idx="30243">
                  <c:v>105.69437623010801</c:v>
                </c:pt>
                <c:pt idx="30244">
                  <c:v>105.69434450995</c:v>
                </c:pt>
                <c:pt idx="30245">
                  <c:v>105.694338803204</c:v>
                </c:pt>
                <c:pt idx="30246">
                  <c:v>105.694318737229</c:v>
                </c:pt>
                <c:pt idx="30247">
                  <c:v>105.694299297618</c:v>
                </c:pt>
                <c:pt idx="30248">
                  <c:v>105.694294727776</c:v>
                </c:pt>
                <c:pt idx="30249">
                  <c:v>105.694291062082</c:v>
                </c:pt>
                <c:pt idx="30250">
                  <c:v>105.694283687187</c:v>
                </c:pt>
                <c:pt idx="30251">
                  <c:v>105.69428155998</c:v>
                </c:pt>
                <c:pt idx="30252">
                  <c:v>105.694242311338</c:v>
                </c:pt>
                <c:pt idx="30253">
                  <c:v>105.694196526205</c:v>
                </c:pt>
                <c:pt idx="30254">
                  <c:v>105.69419023389</c:v>
                </c:pt>
                <c:pt idx="30255">
                  <c:v>105.694149094254</c:v>
                </c:pt>
                <c:pt idx="30256">
                  <c:v>105.694130714445</c:v>
                </c:pt>
                <c:pt idx="30257">
                  <c:v>105.694125347027</c:v>
                </c:pt>
                <c:pt idx="30258">
                  <c:v>105.69411021852</c:v>
                </c:pt>
                <c:pt idx="30259">
                  <c:v>105.69409915712301</c:v>
                </c:pt>
                <c:pt idx="30260">
                  <c:v>105.69409781876701</c:v>
                </c:pt>
                <c:pt idx="30261">
                  <c:v>105.694082912197</c:v>
                </c:pt>
                <c:pt idx="30262">
                  <c:v>105.69408272163901</c:v>
                </c:pt>
                <c:pt idx="30263">
                  <c:v>105.69408220053801</c:v>
                </c:pt>
                <c:pt idx="30264">
                  <c:v>105.694065500935</c:v>
                </c:pt>
                <c:pt idx="30265">
                  <c:v>105.69403031216</c:v>
                </c:pt>
                <c:pt idx="30266">
                  <c:v>105.694028955826</c:v>
                </c:pt>
                <c:pt idx="30267">
                  <c:v>105.694022591569</c:v>
                </c:pt>
                <c:pt idx="30268">
                  <c:v>105.694008423319</c:v>
                </c:pt>
                <c:pt idx="30269">
                  <c:v>105.69398745915301</c:v>
                </c:pt>
                <c:pt idx="30270">
                  <c:v>105.69395675355899</c:v>
                </c:pt>
                <c:pt idx="30271">
                  <c:v>105.693955856949</c:v>
                </c:pt>
                <c:pt idx="30272">
                  <c:v>105.69394026304199</c:v>
                </c:pt>
                <c:pt idx="30273">
                  <c:v>105.693935419536</c:v>
                </c:pt>
                <c:pt idx="30274">
                  <c:v>105.693920900252</c:v>
                </c:pt>
                <c:pt idx="30275">
                  <c:v>105.69391760683401</c:v>
                </c:pt>
                <c:pt idx="30276">
                  <c:v>105.69391055878</c:v>
                </c:pt>
                <c:pt idx="30277">
                  <c:v>105.693902480945</c:v>
                </c:pt>
                <c:pt idx="30278">
                  <c:v>105.69389557963299</c:v>
                </c:pt>
                <c:pt idx="30279">
                  <c:v>105.693891566517</c:v>
                </c:pt>
                <c:pt idx="30280">
                  <c:v>105.693889318811</c:v>
                </c:pt>
                <c:pt idx="30281">
                  <c:v>105.693885448744</c:v>
                </c:pt>
                <c:pt idx="30282">
                  <c:v>105.693883651207</c:v>
                </c:pt>
                <c:pt idx="30283">
                  <c:v>105.693882204377</c:v>
                </c:pt>
                <c:pt idx="30284">
                  <c:v>105.693872879732</c:v>
                </c:pt>
                <c:pt idx="30285">
                  <c:v>105.693843533974</c:v>
                </c:pt>
                <c:pt idx="30286">
                  <c:v>105.693839068203</c:v>
                </c:pt>
                <c:pt idx="30287">
                  <c:v>105.69383415917</c:v>
                </c:pt>
                <c:pt idx="30288">
                  <c:v>105.69382684222199</c:v>
                </c:pt>
                <c:pt idx="30289">
                  <c:v>105.693812030657</c:v>
                </c:pt>
                <c:pt idx="30290">
                  <c:v>105.693805030287</c:v>
                </c:pt>
                <c:pt idx="30291">
                  <c:v>105.69380481821899</c:v>
                </c:pt>
                <c:pt idx="30292">
                  <c:v>105.693791173276</c:v>
                </c:pt>
                <c:pt idx="30293">
                  <c:v>105.69378267657</c:v>
                </c:pt>
                <c:pt idx="30294">
                  <c:v>105.693752060631</c:v>
                </c:pt>
                <c:pt idx="30295">
                  <c:v>105.693747185002</c:v>
                </c:pt>
                <c:pt idx="30296">
                  <c:v>105.69370599402799</c:v>
                </c:pt>
                <c:pt idx="30297">
                  <c:v>105.693701666549</c:v>
                </c:pt>
                <c:pt idx="30298">
                  <c:v>105.69368929557</c:v>
                </c:pt>
                <c:pt idx="30299">
                  <c:v>105.69368169559699</c:v>
                </c:pt>
                <c:pt idx="30300">
                  <c:v>105.69367922711599</c:v>
                </c:pt>
                <c:pt idx="30301">
                  <c:v>105.693674603009</c:v>
                </c:pt>
                <c:pt idx="30302">
                  <c:v>105.693668097951</c:v>
                </c:pt>
                <c:pt idx="30303">
                  <c:v>105.693662125925</c:v>
                </c:pt>
                <c:pt idx="30304">
                  <c:v>105.693658849873</c:v>
                </c:pt>
                <c:pt idx="30305">
                  <c:v>105.69363820872201</c:v>
                </c:pt>
                <c:pt idx="30306">
                  <c:v>105.69363413682601</c:v>
                </c:pt>
                <c:pt idx="30307">
                  <c:v>105.693631652015</c:v>
                </c:pt>
                <c:pt idx="30308">
                  <c:v>105.693591960105</c:v>
                </c:pt>
                <c:pt idx="30309">
                  <c:v>105.69358773016</c:v>
                </c:pt>
                <c:pt idx="30310">
                  <c:v>105.69356409089001</c:v>
                </c:pt>
                <c:pt idx="30311">
                  <c:v>105.693563523872</c:v>
                </c:pt>
                <c:pt idx="30312">
                  <c:v>105.69354538706</c:v>
                </c:pt>
                <c:pt idx="30313">
                  <c:v>105.693544605046</c:v>
                </c:pt>
                <c:pt idx="30314">
                  <c:v>105.6935355799</c:v>
                </c:pt>
                <c:pt idx="30315">
                  <c:v>105.693533997214</c:v>
                </c:pt>
                <c:pt idx="30316">
                  <c:v>105.693531664945</c:v>
                </c:pt>
                <c:pt idx="30317">
                  <c:v>105.69351652258899</c:v>
                </c:pt>
                <c:pt idx="30318">
                  <c:v>105.693506824967</c:v>
                </c:pt>
                <c:pt idx="30319">
                  <c:v>105.693505397588</c:v>
                </c:pt>
                <c:pt idx="30320">
                  <c:v>105.693501382207</c:v>
                </c:pt>
                <c:pt idx="30321">
                  <c:v>105.693501212999</c:v>
                </c:pt>
                <c:pt idx="30322">
                  <c:v>105.693491230593</c:v>
                </c:pt>
                <c:pt idx="30323">
                  <c:v>105.693466423019</c:v>
                </c:pt>
                <c:pt idx="30324">
                  <c:v>105.693456197308</c:v>
                </c:pt>
                <c:pt idx="30325">
                  <c:v>105.69345122638499</c:v>
                </c:pt>
                <c:pt idx="30326">
                  <c:v>105.69344382756501</c:v>
                </c:pt>
                <c:pt idx="30327">
                  <c:v>105.69343674557901</c:v>
                </c:pt>
                <c:pt idx="30328">
                  <c:v>105.693431852543</c:v>
                </c:pt>
                <c:pt idx="30329">
                  <c:v>105.693424527998</c:v>
                </c:pt>
                <c:pt idx="30330">
                  <c:v>105.693418455608</c:v>
                </c:pt>
                <c:pt idx="30331">
                  <c:v>105.69341184544901</c:v>
                </c:pt>
                <c:pt idx="30332">
                  <c:v>105.69338325997001</c:v>
                </c:pt>
                <c:pt idx="30333">
                  <c:v>105.693369200406</c:v>
                </c:pt>
                <c:pt idx="30334">
                  <c:v>105.693332248879</c:v>
                </c:pt>
                <c:pt idx="30335">
                  <c:v>105.693328103148</c:v>
                </c:pt>
                <c:pt idx="30336">
                  <c:v>105.693239706349</c:v>
                </c:pt>
                <c:pt idx="30337">
                  <c:v>105.69319519198299</c:v>
                </c:pt>
                <c:pt idx="30338">
                  <c:v>105.693189462841</c:v>
                </c:pt>
                <c:pt idx="30339">
                  <c:v>105.693184916283</c:v>
                </c:pt>
                <c:pt idx="30340">
                  <c:v>105.69316292647601</c:v>
                </c:pt>
                <c:pt idx="30341">
                  <c:v>105.693125068233</c:v>
                </c:pt>
                <c:pt idx="30342">
                  <c:v>105.69311909827501</c:v>
                </c:pt>
                <c:pt idx="30343">
                  <c:v>105.693104617939</c:v>
                </c:pt>
                <c:pt idx="30344">
                  <c:v>105.693088980422</c:v>
                </c:pt>
                <c:pt idx="30345">
                  <c:v>105.693088049496</c:v>
                </c:pt>
                <c:pt idx="30346">
                  <c:v>105.693082900148</c:v>
                </c:pt>
                <c:pt idx="30347">
                  <c:v>105.693070702372</c:v>
                </c:pt>
                <c:pt idx="30348">
                  <c:v>105.69306391400799</c:v>
                </c:pt>
                <c:pt idx="30349">
                  <c:v>105.693059511844</c:v>
                </c:pt>
                <c:pt idx="30350">
                  <c:v>105.693041951897</c:v>
                </c:pt>
                <c:pt idx="30351">
                  <c:v>105.69302725236</c:v>
                </c:pt>
                <c:pt idx="30352">
                  <c:v>105.69302639164501</c:v>
                </c:pt>
                <c:pt idx="30353">
                  <c:v>105.693015885234</c:v>
                </c:pt>
                <c:pt idx="30354">
                  <c:v>105.693014343665</c:v>
                </c:pt>
                <c:pt idx="30355">
                  <c:v>105.693000412449</c:v>
                </c:pt>
                <c:pt idx="30356">
                  <c:v>105.69299419862099</c:v>
                </c:pt>
                <c:pt idx="30357">
                  <c:v>105.692976527366</c:v>
                </c:pt>
                <c:pt idx="30358">
                  <c:v>105.692968186409</c:v>
                </c:pt>
                <c:pt idx="30359">
                  <c:v>105.692965603247</c:v>
                </c:pt>
                <c:pt idx="30360">
                  <c:v>105.692964457728</c:v>
                </c:pt>
                <c:pt idx="30361">
                  <c:v>105.692950307426</c:v>
                </c:pt>
                <c:pt idx="30362">
                  <c:v>105.692949982138</c:v>
                </c:pt>
                <c:pt idx="30363">
                  <c:v>105.692946723661</c:v>
                </c:pt>
                <c:pt idx="30364">
                  <c:v>105.692944774423</c:v>
                </c:pt>
                <c:pt idx="30365">
                  <c:v>105.692938060548</c:v>
                </c:pt>
                <c:pt idx="30366">
                  <c:v>105.69292390651</c:v>
                </c:pt>
                <c:pt idx="30367">
                  <c:v>105.692921452373</c:v>
                </c:pt>
                <c:pt idx="30368">
                  <c:v>105.69291475722601</c:v>
                </c:pt>
                <c:pt idx="30369">
                  <c:v>105.692911742278</c:v>
                </c:pt>
                <c:pt idx="30370">
                  <c:v>105.6929015832</c:v>
                </c:pt>
                <c:pt idx="30371">
                  <c:v>105.69289433233099</c:v>
                </c:pt>
                <c:pt idx="30372">
                  <c:v>105.692880039716</c:v>
                </c:pt>
                <c:pt idx="30373">
                  <c:v>105.69285369663901</c:v>
                </c:pt>
                <c:pt idx="30374">
                  <c:v>105.692835691475</c:v>
                </c:pt>
                <c:pt idx="30375">
                  <c:v>105.69279317842501</c:v>
                </c:pt>
                <c:pt idx="30376">
                  <c:v>105.692787839668</c:v>
                </c:pt>
                <c:pt idx="30377">
                  <c:v>105.69275938583699</c:v>
                </c:pt>
                <c:pt idx="30378">
                  <c:v>105.69274395719999</c:v>
                </c:pt>
                <c:pt idx="30379">
                  <c:v>105.692740714244</c:v>
                </c:pt>
                <c:pt idx="30380">
                  <c:v>105.69272011213501</c:v>
                </c:pt>
                <c:pt idx="30381">
                  <c:v>105.69268987494</c:v>
                </c:pt>
                <c:pt idx="30382">
                  <c:v>105.69266438345799</c:v>
                </c:pt>
                <c:pt idx="30383">
                  <c:v>105.692655496848</c:v>
                </c:pt>
                <c:pt idx="30384">
                  <c:v>105.692637445776</c:v>
                </c:pt>
                <c:pt idx="30385">
                  <c:v>105.692626565908</c:v>
                </c:pt>
                <c:pt idx="30386">
                  <c:v>105.69261405337799</c:v>
                </c:pt>
                <c:pt idx="30387">
                  <c:v>105.692590531175</c:v>
                </c:pt>
                <c:pt idx="30388">
                  <c:v>105.692575291941</c:v>
                </c:pt>
                <c:pt idx="30389">
                  <c:v>105.69256771251</c:v>
                </c:pt>
                <c:pt idx="30390">
                  <c:v>105.692560344615</c:v>
                </c:pt>
                <c:pt idx="30391">
                  <c:v>105.69254870228001</c:v>
                </c:pt>
                <c:pt idx="30392">
                  <c:v>105.69254815270401</c:v>
                </c:pt>
                <c:pt idx="30393">
                  <c:v>105.692547641901</c:v>
                </c:pt>
                <c:pt idx="30394">
                  <c:v>105.69252673968001</c:v>
                </c:pt>
                <c:pt idx="30395">
                  <c:v>105.692520983661</c:v>
                </c:pt>
                <c:pt idx="30396">
                  <c:v>105.69251543593199</c:v>
                </c:pt>
                <c:pt idx="30397">
                  <c:v>105.69249360403801</c:v>
                </c:pt>
                <c:pt idx="30398">
                  <c:v>105.692465434246</c:v>
                </c:pt>
                <c:pt idx="30399">
                  <c:v>105.692447539037</c:v>
                </c:pt>
                <c:pt idx="30400">
                  <c:v>105.69243081524201</c:v>
                </c:pt>
                <c:pt idx="30401">
                  <c:v>105.692411713154</c:v>
                </c:pt>
                <c:pt idx="30402">
                  <c:v>105.692404104581</c:v>
                </c:pt>
                <c:pt idx="30403">
                  <c:v>105.692394977421</c:v>
                </c:pt>
                <c:pt idx="30404">
                  <c:v>105.692383509556</c:v>
                </c:pt>
                <c:pt idx="30405">
                  <c:v>105.692358732592</c:v>
                </c:pt>
                <c:pt idx="30406">
                  <c:v>105.69235548217</c:v>
                </c:pt>
                <c:pt idx="30407">
                  <c:v>105.692330003073</c:v>
                </c:pt>
                <c:pt idx="30408">
                  <c:v>105.69226522978801</c:v>
                </c:pt>
                <c:pt idx="30409">
                  <c:v>105.692254945927</c:v>
                </c:pt>
                <c:pt idx="30410">
                  <c:v>105.69222670543201</c:v>
                </c:pt>
                <c:pt idx="30411">
                  <c:v>105.69221925512301</c:v>
                </c:pt>
                <c:pt idx="30412">
                  <c:v>105.692206300968</c:v>
                </c:pt>
                <c:pt idx="30413">
                  <c:v>105.692205824692</c:v>
                </c:pt>
                <c:pt idx="30414">
                  <c:v>105.692159445488</c:v>
                </c:pt>
                <c:pt idx="30415">
                  <c:v>105.692153546941</c:v>
                </c:pt>
                <c:pt idx="30416">
                  <c:v>105.692140610096</c:v>
                </c:pt>
                <c:pt idx="30417">
                  <c:v>105.692135972312</c:v>
                </c:pt>
                <c:pt idx="30418">
                  <c:v>105.692131005627</c:v>
                </c:pt>
                <c:pt idx="30419">
                  <c:v>105.692126679049</c:v>
                </c:pt>
                <c:pt idx="30420">
                  <c:v>105.692097551918</c:v>
                </c:pt>
                <c:pt idx="30421">
                  <c:v>105.692070912642</c:v>
                </c:pt>
                <c:pt idx="30422">
                  <c:v>105.692023455899</c:v>
                </c:pt>
                <c:pt idx="30423">
                  <c:v>105.69180488001101</c:v>
                </c:pt>
                <c:pt idx="30424">
                  <c:v>105.691802094766</c:v>
                </c:pt>
                <c:pt idx="30425">
                  <c:v>105.691799809112</c:v>
                </c:pt>
                <c:pt idx="30426">
                  <c:v>105.691789051543</c:v>
                </c:pt>
                <c:pt idx="30427">
                  <c:v>105.691772662812</c:v>
                </c:pt>
                <c:pt idx="30428">
                  <c:v>105.691764095727</c:v>
                </c:pt>
                <c:pt idx="30429">
                  <c:v>105.69174234424401</c:v>
                </c:pt>
                <c:pt idx="30430">
                  <c:v>105.691721079038</c:v>
                </c:pt>
                <c:pt idx="30431">
                  <c:v>105.691716516197</c:v>
                </c:pt>
                <c:pt idx="30432">
                  <c:v>105.691686372959</c:v>
                </c:pt>
                <c:pt idx="30433">
                  <c:v>105.69167906912701</c:v>
                </c:pt>
                <c:pt idx="30434">
                  <c:v>105.69166675391</c:v>
                </c:pt>
                <c:pt idx="30435">
                  <c:v>105.691661714389</c:v>
                </c:pt>
                <c:pt idx="30436">
                  <c:v>105.691657245644</c:v>
                </c:pt>
                <c:pt idx="30437">
                  <c:v>105.691638204482</c:v>
                </c:pt>
                <c:pt idx="30438">
                  <c:v>105.691586387852</c:v>
                </c:pt>
                <c:pt idx="30439">
                  <c:v>105.691578913485</c:v>
                </c:pt>
                <c:pt idx="30440">
                  <c:v>105.691564324328</c:v>
                </c:pt>
                <c:pt idx="30441">
                  <c:v>105.691562469239</c:v>
                </c:pt>
                <c:pt idx="30442">
                  <c:v>105.69150921234299</c:v>
                </c:pt>
                <c:pt idx="30443">
                  <c:v>105.69144045004199</c:v>
                </c:pt>
                <c:pt idx="30444">
                  <c:v>105.688308065139</c:v>
                </c:pt>
                <c:pt idx="30445">
                  <c:v>105.687627706558</c:v>
                </c:pt>
                <c:pt idx="30446">
                  <c:v>105.683763957708</c:v>
                </c:pt>
                <c:pt idx="30447">
                  <c:v>105.68246970633599</c:v>
                </c:pt>
                <c:pt idx="30448">
                  <c:v>105.681815649901</c:v>
                </c:pt>
                <c:pt idx="30449">
                  <c:v>105.68156350495499</c:v>
                </c:pt>
                <c:pt idx="30450">
                  <c:v>105.680081068649</c:v>
                </c:pt>
                <c:pt idx="30451">
                  <c:v>105.678235020351</c:v>
                </c:pt>
                <c:pt idx="30452">
                  <c:v>105.677149381463</c:v>
                </c:pt>
                <c:pt idx="30453">
                  <c:v>105.676568265629</c:v>
                </c:pt>
                <c:pt idx="30454">
                  <c:v>105.67188801607701</c:v>
                </c:pt>
                <c:pt idx="30455">
                  <c:v>105.66475276507801</c:v>
                </c:pt>
                <c:pt idx="30456">
                  <c:v>105.66408886920701</c:v>
                </c:pt>
                <c:pt idx="30457">
                  <c:v>105.659633091592</c:v>
                </c:pt>
                <c:pt idx="30458">
                  <c:v>105.65876857801101</c:v>
                </c:pt>
                <c:pt idx="30459">
                  <c:v>105.648255445267</c:v>
                </c:pt>
                <c:pt idx="30460">
                  <c:v>105.645611196022</c:v>
                </c:pt>
                <c:pt idx="30461">
                  <c:v>105.643862632683</c:v>
                </c:pt>
                <c:pt idx="30462">
                  <c:v>105.635898240092</c:v>
                </c:pt>
                <c:pt idx="30463">
                  <c:v>105.620568184346</c:v>
                </c:pt>
                <c:pt idx="30464">
                  <c:v>105.617730852547</c:v>
                </c:pt>
                <c:pt idx="30465">
                  <c:v>105.585424433532</c:v>
                </c:pt>
                <c:pt idx="30466">
                  <c:v>105.56404803545</c:v>
                </c:pt>
                <c:pt idx="30467">
                  <c:v>105.55345878694899</c:v>
                </c:pt>
                <c:pt idx="30468">
                  <c:v>105.553105529032</c:v>
                </c:pt>
                <c:pt idx="30469">
                  <c:v>105.54082166861301</c:v>
                </c:pt>
                <c:pt idx="30470">
                  <c:v>105.531876357765</c:v>
                </c:pt>
                <c:pt idx="30471">
                  <c:v>105.515916464748</c:v>
                </c:pt>
                <c:pt idx="30472">
                  <c:v>105.51117182798799</c:v>
                </c:pt>
                <c:pt idx="30473">
                  <c:v>105.510094695356</c:v>
                </c:pt>
                <c:pt idx="30474">
                  <c:v>105.50817222232</c:v>
                </c:pt>
                <c:pt idx="30475">
                  <c:v>105.507762442551</c:v>
                </c:pt>
                <c:pt idx="30476">
                  <c:v>105.507267306019</c:v>
                </c:pt>
                <c:pt idx="30477">
                  <c:v>105.507092427454</c:v>
                </c:pt>
                <c:pt idx="30478">
                  <c:v>105.50657907864201</c:v>
                </c:pt>
                <c:pt idx="30479">
                  <c:v>105.50653683214099</c:v>
                </c:pt>
                <c:pt idx="30480">
                  <c:v>105.506458451565</c:v>
                </c:pt>
                <c:pt idx="30481">
                  <c:v>105.506389157333</c:v>
                </c:pt>
                <c:pt idx="30482">
                  <c:v>105.506282540328</c:v>
                </c:pt>
                <c:pt idx="30483">
                  <c:v>105.506120809349</c:v>
                </c:pt>
                <c:pt idx="30484">
                  <c:v>105.50608559077</c:v>
                </c:pt>
                <c:pt idx="30485">
                  <c:v>105.50605779257501</c:v>
                </c:pt>
                <c:pt idx="30486">
                  <c:v>105.505452143234</c:v>
                </c:pt>
                <c:pt idx="30487">
                  <c:v>105.505447667959</c:v>
                </c:pt>
                <c:pt idx="30488">
                  <c:v>105.50502200290801</c:v>
                </c:pt>
                <c:pt idx="30489">
                  <c:v>105.50485101762099</c:v>
                </c:pt>
                <c:pt idx="30490">
                  <c:v>105.504822842712</c:v>
                </c:pt>
                <c:pt idx="30491">
                  <c:v>105.504761995343</c:v>
                </c:pt>
                <c:pt idx="30492">
                  <c:v>105.504559966418</c:v>
                </c:pt>
                <c:pt idx="30493">
                  <c:v>105.504422222946</c:v>
                </c:pt>
                <c:pt idx="30494">
                  <c:v>105.50438799631701</c:v>
                </c:pt>
                <c:pt idx="30495">
                  <c:v>105.50430595828399</c:v>
                </c:pt>
                <c:pt idx="30496">
                  <c:v>105.50421460234899</c:v>
                </c:pt>
                <c:pt idx="30497">
                  <c:v>105.503943119475</c:v>
                </c:pt>
                <c:pt idx="30498">
                  <c:v>105.503839569047</c:v>
                </c:pt>
                <c:pt idx="30499">
                  <c:v>105.5037476384</c:v>
                </c:pt>
                <c:pt idx="30500">
                  <c:v>105.503647653492</c:v>
                </c:pt>
                <c:pt idx="30501">
                  <c:v>105.503394744217</c:v>
                </c:pt>
                <c:pt idx="30502">
                  <c:v>105.503388582892</c:v>
                </c:pt>
                <c:pt idx="30503">
                  <c:v>105.50316424091</c:v>
                </c:pt>
                <c:pt idx="30504">
                  <c:v>105.503163060248</c:v>
                </c:pt>
                <c:pt idx="30505">
                  <c:v>105.503094054691</c:v>
                </c:pt>
                <c:pt idx="30506">
                  <c:v>105.50302760503401</c:v>
                </c:pt>
                <c:pt idx="30507">
                  <c:v>105.50302009493601</c:v>
                </c:pt>
                <c:pt idx="30508">
                  <c:v>105.502978109222</c:v>
                </c:pt>
                <c:pt idx="30509">
                  <c:v>105.502903417062</c:v>
                </c:pt>
                <c:pt idx="30510">
                  <c:v>105.50280050388901</c:v>
                </c:pt>
                <c:pt idx="30511">
                  <c:v>105.502782218669</c:v>
                </c:pt>
                <c:pt idx="30512">
                  <c:v>105.50268421590199</c:v>
                </c:pt>
                <c:pt idx="30513">
                  <c:v>105.502663926371</c:v>
                </c:pt>
                <c:pt idx="30514">
                  <c:v>105.502540384591</c:v>
                </c:pt>
                <c:pt idx="30515">
                  <c:v>105.50246796120101</c:v>
                </c:pt>
                <c:pt idx="30516">
                  <c:v>105.502411260407</c:v>
                </c:pt>
                <c:pt idx="30517">
                  <c:v>105.502347480033</c:v>
                </c:pt>
                <c:pt idx="30518">
                  <c:v>105.50232604720399</c:v>
                </c:pt>
                <c:pt idx="30519">
                  <c:v>105.502180896586</c:v>
                </c:pt>
                <c:pt idx="30520">
                  <c:v>105.502178239598</c:v>
                </c:pt>
                <c:pt idx="30521">
                  <c:v>105.502163312071</c:v>
                </c:pt>
                <c:pt idx="30522">
                  <c:v>105.50209973757001</c:v>
                </c:pt>
                <c:pt idx="30523">
                  <c:v>105.501961512755</c:v>
                </c:pt>
                <c:pt idx="30524">
                  <c:v>105.501925172394</c:v>
                </c:pt>
                <c:pt idx="30525">
                  <c:v>105.50182400800399</c:v>
                </c:pt>
                <c:pt idx="30526">
                  <c:v>105.501810725159</c:v>
                </c:pt>
                <c:pt idx="30527">
                  <c:v>105.501791777124</c:v>
                </c:pt>
                <c:pt idx="30528">
                  <c:v>105.50173137372001</c:v>
                </c:pt>
                <c:pt idx="30529">
                  <c:v>105.501668213209</c:v>
                </c:pt>
                <c:pt idx="30530">
                  <c:v>105.501555553798</c:v>
                </c:pt>
                <c:pt idx="30531">
                  <c:v>105.50151103103001</c:v>
                </c:pt>
                <c:pt idx="30532">
                  <c:v>105.50150300005301</c:v>
                </c:pt>
                <c:pt idx="30533">
                  <c:v>105.501456947449</c:v>
                </c:pt>
                <c:pt idx="30534">
                  <c:v>105.50143913649801</c:v>
                </c:pt>
                <c:pt idx="30535">
                  <c:v>105.50140056009</c:v>
                </c:pt>
                <c:pt idx="30536">
                  <c:v>105.50132403834</c:v>
                </c:pt>
                <c:pt idx="30537">
                  <c:v>105.50127181389</c:v>
                </c:pt>
                <c:pt idx="30538">
                  <c:v>105.50125792004</c:v>
                </c:pt>
                <c:pt idx="30539">
                  <c:v>105.501209107167</c:v>
                </c:pt>
                <c:pt idx="30540">
                  <c:v>105.501003477032</c:v>
                </c:pt>
                <c:pt idx="30541">
                  <c:v>105.500723610123</c:v>
                </c:pt>
                <c:pt idx="30542">
                  <c:v>105.500660611193</c:v>
                </c:pt>
                <c:pt idx="30543">
                  <c:v>105.50054395949699</c:v>
                </c:pt>
                <c:pt idx="30544">
                  <c:v>105.50052722721701</c:v>
                </c:pt>
                <c:pt idx="30545">
                  <c:v>105.500501834578</c:v>
                </c:pt>
                <c:pt idx="30546">
                  <c:v>105.500499916007</c:v>
                </c:pt>
                <c:pt idx="30547">
                  <c:v>105.500397699424</c:v>
                </c:pt>
                <c:pt idx="30548">
                  <c:v>105.50039171116801</c:v>
                </c:pt>
                <c:pt idx="30549">
                  <c:v>105.50035394699999</c:v>
                </c:pt>
                <c:pt idx="30550">
                  <c:v>105.500262822856</c:v>
                </c:pt>
                <c:pt idx="30551">
                  <c:v>105.50018990289</c:v>
                </c:pt>
                <c:pt idx="30552">
                  <c:v>105.500175606855</c:v>
                </c:pt>
                <c:pt idx="30553">
                  <c:v>105.50012465971299</c:v>
                </c:pt>
                <c:pt idx="30554">
                  <c:v>105.49992963391399</c:v>
                </c:pt>
                <c:pt idx="30555">
                  <c:v>105.49972012324</c:v>
                </c:pt>
                <c:pt idx="30556">
                  <c:v>105.499687954305</c:v>
                </c:pt>
                <c:pt idx="30557">
                  <c:v>105.499669066509</c:v>
                </c:pt>
                <c:pt idx="30558">
                  <c:v>105.49962560392299</c:v>
                </c:pt>
                <c:pt idx="30559">
                  <c:v>105.49949399235599</c:v>
                </c:pt>
                <c:pt idx="30560">
                  <c:v>105.499473673601</c:v>
                </c:pt>
                <c:pt idx="30561">
                  <c:v>105.499424207682</c:v>
                </c:pt>
                <c:pt idx="30562">
                  <c:v>105.49927848234201</c:v>
                </c:pt>
                <c:pt idx="30563">
                  <c:v>105.499270112655</c:v>
                </c:pt>
                <c:pt idx="30564">
                  <c:v>105.499253888399</c:v>
                </c:pt>
                <c:pt idx="30565">
                  <c:v>105.49923281165999</c:v>
                </c:pt>
                <c:pt idx="30566">
                  <c:v>105.499228834702</c:v>
                </c:pt>
                <c:pt idx="30567">
                  <c:v>105.499176010672</c:v>
                </c:pt>
                <c:pt idx="30568">
                  <c:v>105.499157231335</c:v>
                </c:pt>
                <c:pt idx="30569">
                  <c:v>105.499103140838</c:v>
                </c:pt>
                <c:pt idx="30570">
                  <c:v>105.499101932569</c:v>
                </c:pt>
                <c:pt idx="30571">
                  <c:v>105.499030007576</c:v>
                </c:pt>
                <c:pt idx="30572">
                  <c:v>105.49899026144099</c:v>
                </c:pt>
                <c:pt idx="30573">
                  <c:v>105.498929499936</c:v>
                </c:pt>
                <c:pt idx="30574">
                  <c:v>105.49891234332701</c:v>
                </c:pt>
                <c:pt idx="30575">
                  <c:v>105.49879716876799</c:v>
                </c:pt>
                <c:pt idx="30576">
                  <c:v>105.498785370595</c:v>
                </c:pt>
                <c:pt idx="30577">
                  <c:v>105.498718105474</c:v>
                </c:pt>
                <c:pt idx="30578">
                  <c:v>105.498700092584</c:v>
                </c:pt>
                <c:pt idx="30579">
                  <c:v>105.498689538617</c:v>
                </c:pt>
                <c:pt idx="30580">
                  <c:v>105.498642099866</c:v>
                </c:pt>
                <c:pt idx="30581">
                  <c:v>105.498628648728</c:v>
                </c:pt>
                <c:pt idx="30582">
                  <c:v>105.498476800535</c:v>
                </c:pt>
                <c:pt idx="30583">
                  <c:v>105.49833882764599</c:v>
                </c:pt>
                <c:pt idx="30584">
                  <c:v>105.498228795895</c:v>
                </c:pt>
                <c:pt idx="30585">
                  <c:v>105.498206270127</c:v>
                </c:pt>
                <c:pt idx="30586">
                  <c:v>105.498114338335</c:v>
                </c:pt>
                <c:pt idx="30587">
                  <c:v>105.498048286356</c:v>
                </c:pt>
                <c:pt idx="30588">
                  <c:v>105.498042982393</c:v>
                </c:pt>
                <c:pt idx="30589">
                  <c:v>105.497995928222</c:v>
                </c:pt>
                <c:pt idx="30590">
                  <c:v>105.49797730300099</c:v>
                </c:pt>
                <c:pt idx="30591">
                  <c:v>105.497976825256</c:v>
                </c:pt>
                <c:pt idx="30592">
                  <c:v>105.49796876789701</c:v>
                </c:pt>
                <c:pt idx="30593">
                  <c:v>105.49795356235801</c:v>
                </c:pt>
                <c:pt idx="30594">
                  <c:v>105.497860564739</c:v>
                </c:pt>
                <c:pt idx="30595">
                  <c:v>105.497845042945</c:v>
                </c:pt>
                <c:pt idx="30596">
                  <c:v>105.497745245438</c:v>
                </c:pt>
                <c:pt idx="30597">
                  <c:v>105.497735513165</c:v>
                </c:pt>
                <c:pt idx="30598">
                  <c:v>105.497731770272</c:v>
                </c:pt>
                <c:pt idx="30599">
                  <c:v>105.497687997849</c:v>
                </c:pt>
                <c:pt idx="30600">
                  <c:v>105.497642085628</c:v>
                </c:pt>
                <c:pt idx="30601">
                  <c:v>105.497605839202</c:v>
                </c:pt>
                <c:pt idx="30602">
                  <c:v>105.497594322609</c:v>
                </c:pt>
                <c:pt idx="30603">
                  <c:v>105.49756958103799</c:v>
                </c:pt>
                <c:pt idx="30604">
                  <c:v>105.49755844120401</c:v>
                </c:pt>
                <c:pt idx="30605">
                  <c:v>105.49751615011</c:v>
                </c:pt>
                <c:pt idx="30606">
                  <c:v>105.497477144283</c:v>
                </c:pt>
                <c:pt idx="30607">
                  <c:v>105.49735974245399</c:v>
                </c:pt>
                <c:pt idx="30608">
                  <c:v>105.497354250033</c:v>
                </c:pt>
                <c:pt idx="30609">
                  <c:v>105.497289680164</c:v>
                </c:pt>
                <c:pt idx="30610">
                  <c:v>105.49725947555601</c:v>
                </c:pt>
                <c:pt idx="30611">
                  <c:v>105.497206239729</c:v>
                </c:pt>
                <c:pt idx="30612">
                  <c:v>105.497196235796</c:v>
                </c:pt>
                <c:pt idx="30613">
                  <c:v>105.497041226314</c:v>
                </c:pt>
                <c:pt idx="30614">
                  <c:v>105.49702094306799</c:v>
                </c:pt>
                <c:pt idx="30615">
                  <c:v>105.49701965412901</c:v>
                </c:pt>
                <c:pt idx="30616">
                  <c:v>105.496864809602</c:v>
                </c:pt>
                <c:pt idx="30617">
                  <c:v>105.496693995174</c:v>
                </c:pt>
                <c:pt idx="30618">
                  <c:v>105.496687619235</c:v>
                </c:pt>
                <c:pt idx="30619">
                  <c:v>105.49668160423801</c:v>
                </c:pt>
                <c:pt idx="30620">
                  <c:v>105.496635344811</c:v>
                </c:pt>
                <c:pt idx="30621">
                  <c:v>105.496612067531</c:v>
                </c:pt>
                <c:pt idx="30622">
                  <c:v>105.496588483571</c:v>
                </c:pt>
                <c:pt idx="30623">
                  <c:v>105.496581722605</c:v>
                </c:pt>
                <c:pt idx="30624">
                  <c:v>105.49657808715099</c:v>
                </c:pt>
                <c:pt idx="30625">
                  <c:v>105.496574538706</c:v>
                </c:pt>
                <c:pt idx="30626">
                  <c:v>105.496539542823</c:v>
                </c:pt>
                <c:pt idx="30627">
                  <c:v>105.496389157699</c:v>
                </c:pt>
                <c:pt idx="30628">
                  <c:v>105.49633229755899</c:v>
                </c:pt>
                <c:pt idx="30629">
                  <c:v>105.49632791090301</c:v>
                </c:pt>
                <c:pt idx="30630">
                  <c:v>105.496325350486</c:v>
                </c:pt>
                <c:pt idx="30631">
                  <c:v>105.496238781888</c:v>
                </c:pt>
                <c:pt idx="30632">
                  <c:v>105.496225275865</c:v>
                </c:pt>
                <c:pt idx="30633">
                  <c:v>105.496176278692</c:v>
                </c:pt>
                <c:pt idx="30634">
                  <c:v>105.496086670615</c:v>
                </c:pt>
                <c:pt idx="30635">
                  <c:v>105.496071522447</c:v>
                </c:pt>
                <c:pt idx="30636">
                  <c:v>105.49589697187599</c:v>
                </c:pt>
                <c:pt idx="30637">
                  <c:v>105.495759702585</c:v>
                </c:pt>
                <c:pt idx="30638">
                  <c:v>105.495742345618</c:v>
                </c:pt>
                <c:pt idx="30639">
                  <c:v>105.49573146469</c:v>
                </c:pt>
                <c:pt idx="30640">
                  <c:v>105.495730151546</c:v>
                </c:pt>
                <c:pt idx="30641">
                  <c:v>105.495682501028</c:v>
                </c:pt>
                <c:pt idx="30642">
                  <c:v>105.49565576400001</c:v>
                </c:pt>
                <c:pt idx="30643">
                  <c:v>105.495623858893</c:v>
                </c:pt>
                <c:pt idx="30644">
                  <c:v>105.495533626796</c:v>
                </c:pt>
                <c:pt idx="30645">
                  <c:v>105.49549520286899</c:v>
                </c:pt>
                <c:pt idx="30646">
                  <c:v>105.49549405923101</c:v>
                </c:pt>
                <c:pt idx="30647">
                  <c:v>105.495408372832</c:v>
                </c:pt>
                <c:pt idx="30648">
                  <c:v>105.49538040673001</c:v>
                </c:pt>
                <c:pt idx="30649">
                  <c:v>105.495318874963</c:v>
                </c:pt>
                <c:pt idx="30650">
                  <c:v>105.495240864536</c:v>
                </c:pt>
                <c:pt idx="30651">
                  <c:v>105.49516464256099</c:v>
                </c:pt>
                <c:pt idx="30652">
                  <c:v>105.495092102736</c:v>
                </c:pt>
                <c:pt idx="30653">
                  <c:v>105.49507008191</c:v>
                </c:pt>
                <c:pt idx="30654">
                  <c:v>105.494983498191</c:v>
                </c:pt>
                <c:pt idx="30655">
                  <c:v>105.494775767032</c:v>
                </c:pt>
                <c:pt idx="30656">
                  <c:v>105.494696230226</c:v>
                </c:pt>
                <c:pt idx="30657">
                  <c:v>105.494626302767</c:v>
                </c:pt>
                <c:pt idx="30658">
                  <c:v>105.49461126548</c:v>
                </c:pt>
                <c:pt idx="30659">
                  <c:v>105.49451529428001</c:v>
                </c:pt>
                <c:pt idx="30660">
                  <c:v>105.49450573882901</c:v>
                </c:pt>
                <c:pt idx="30661">
                  <c:v>105.494464076059</c:v>
                </c:pt>
                <c:pt idx="30662">
                  <c:v>105.494447850312</c:v>
                </c:pt>
                <c:pt idx="30663">
                  <c:v>105.494435194</c:v>
                </c:pt>
                <c:pt idx="30664">
                  <c:v>105.49439247250599</c:v>
                </c:pt>
                <c:pt idx="30665">
                  <c:v>105.49423243917001</c:v>
                </c:pt>
                <c:pt idx="30666">
                  <c:v>105.49416212537299</c:v>
                </c:pt>
                <c:pt idx="30667">
                  <c:v>105.493918285552</c:v>
                </c:pt>
                <c:pt idx="30668">
                  <c:v>105.493853636693</c:v>
                </c:pt>
                <c:pt idx="30669">
                  <c:v>105.493692350027</c:v>
                </c:pt>
                <c:pt idx="30670">
                  <c:v>105.49365959658201</c:v>
                </c:pt>
                <c:pt idx="30671">
                  <c:v>105.493575588678</c:v>
                </c:pt>
                <c:pt idx="30672">
                  <c:v>105.49353633681299</c:v>
                </c:pt>
                <c:pt idx="30673">
                  <c:v>105.49352685954101</c:v>
                </c:pt>
                <c:pt idx="30674">
                  <c:v>105.493521932435</c:v>
                </c:pt>
                <c:pt idx="30675">
                  <c:v>105.493410648555</c:v>
                </c:pt>
                <c:pt idx="30676">
                  <c:v>105.493340965755</c:v>
                </c:pt>
                <c:pt idx="30677">
                  <c:v>105.49324810594401</c:v>
                </c:pt>
                <c:pt idx="30678">
                  <c:v>105.493172291997</c:v>
                </c:pt>
                <c:pt idx="30679">
                  <c:v>105.493164597378</c:v>
                </c:pt>
                <c:pt idx="30680">
                  <c:v>105.493096083593</c:v>
                </c:pt>
                <c:pt idx="30681">
                  <c:v>105.49303900485801</c:v>
                </c:pt>
                <c:pt idx="30682">
                  <c:v>105.492517612368</c:v>
                </c:pt>
                <c:pt idx="30683">
                  <c:v>105.492409787211</c:v>
                </c:pt>
                <c:pt idx="30684">
                  <c:v>105.492388596163</c:v>
                </c:pt>
                <c:pt idx="30685">
                  <c:v>105.49236301326199</c:v>
                </c:pt>
                <c:pt idx="30686">
                  <c:v>105.492266423866</c:v>
                </c:pt>
                <c:pt idx="30687">
                  <c:v>105.492189352284</c:v>
                </c:pt>
                <c:pt idx="30688">
                  <c:v>105.492079745731</c:v>
                </c:pt>
                <c:pt idx="30689">
                  <c:v>105.49195916199101</c:v>
                </c:pt>
                <c:pt idx="30690">
                  <c:v>105.49183594081801</c:v>
                </c:pt>
                <c:pt idx="30691">
                  <c:v>105.491806678468</c:v>
                </c:pt>
                <c:pt idx="30692">
                  <c:v>105.49180569002699</c:v>
                </c:pt>
                <c:pt idx="30693">
                  <c:v>105.49179610931201</c:v>
                </c:pt>
                <c:pt idx="30694">
                  <c:v>105.49137132055699</c:v>
                </c:pt>
                <c:pt idx="30695">
                  <c:v>105.491325489763</c:v>
                </c:pt>
                <c:pt idx="30696">
                  <c:v>105.491308641252</c:v>
                </c:pt>
                <c:pt idx="30697">
                  <c:v>105.491215021361</c:v>
                </c:pt>
                <c:pt idx="30698">
                  <c:v>105.491015806859</c:v>
                </c:pt>
                <c:pt idx="30699">
                  <c:v>105.490973632658</c:v>
                </c:pt>
                <c:pt idx="30700">
                  <c:v>105.490934771978</c:v>
                </c:pt>
                <c:pt idx="30701">
                  <c:v>105.49074492365099</c:v>
                </c:pt>
                <c:pt idx="30702">
                  <c:v>105.49064171834701</c:v>
                </c:pt>
                <c:pt idx="30703">
                  <c:v>105.490534706723</c:v>
                </c:pt>
                <c:pt idx="30704">
                  <c:v>105.490331723905</c:v>
                </c:pt>
                <c:pt idx="30705">
                  <c:v>105.49015198774801</c:v>
                </c:pt>
                <c:pt idx="30706">
                  <c:v>105.490142963148</c:v>
                </c:pt>
                <c:pt idx="30707">
                  <c:v>105.490094619163</c:v>
                </c:pt>
                <c:pt idx="30708">
                  <c:v>105.49000780293601</c:v>
                </c:pt>
                <c:pt idx="30709">
                  <c:v>105.48996533247799</c:v>
                </c:pt>
                <c:pt idx="30710">
                  <c:v>105.489932812878</c:v>
                </c:pt>
                <c:pt idx="30711">
                  <c:v>105.48992364770599</c:v>
                </c:pt>
                <c:pt idx="30712">
                  <c:v>105.489790568668</c:v>
                </c:pt>
                <c:pt idx="30713">
                  <c:v>105.489706866031</c:v>
                </c:pt>
                <c:pt idx="30714">
                  <c:v>105.48970007484201</c:v>
                </c:pt>
                <c:pt idx="30715">
                  <c:v>105.48969087182699</c:v>
                </c:pt>
                <c:pt idx="30716">
                  <c:v>105.489472973147</c:v>
                </c:pt>
                <c:pt idx="30717">
                  <c:v>105.48946447872299</c:v>
                </c:pt>
                <c:pt idx="30718">
                  <c:v>105.489321386827</c:v>
                </c:pt>
                <c:pt idx="30719">
                  <c:v>105.489195087434</c:v>
                </c:pt>
                <c:pt idx="30720">
                  <c:v>105.489136846416</c:v>
                </c:pt>
                <c:pt idx="30721">
                  <c:v>105.489076509771</c:v>
                </c:pt>
                <c:pt idx="30722">
                  <c:v>105.48900720886</c:v>
                </c:pt>
                <c:pt idx="30723">
                  <c:v>105.488975576445</c:v>
                </c:pt>
                <c:pt idx="30724">
                  <c:v>105.488905843205</c:v>
                </c:pt>
                <c:pt idx="30725">
                  <c:v>105.488877241442</c:v>
                </c:pt>
                <c:pt idx="30726">
                  <c:v>105.488828657596</c:v>
                </c:pt>
                <c:pt idx="30727">
                  <c:v>105.488828301635</c:v>
                </c:pt>
                <c:pt idx="30728">
                  <c:v>105.488578602565</c:v>
                </c:pt>
                <c:pt idx="30729">
                  <c:v>105.48851221110399</c:v>
                </c:pt>
                <c:pt idx="30730">
                  <c:v>105.488261139977</c:v>
                </c:pt>
                <c:pt idx="30731">
                  <c:v>105.48821009107</c:v>
                </c:pt>
                <c:pt idx="30732">
                  <c:v>105.488026822004</c:v>
                </c:pt>
                <c:pt idx="30733">
                  <c:v>105.488007644907</c:v>
                </c:pt>
                <c:pt idx="30734">
                  <c:v>105.487950669051</c:v>
                </c:pt>
                <c:pt idx="30735">
                  <c:v>105.487675527135</c:v>
                </c:pt>
                <c:pt idx="30736">
                  <c:v>105.487661923628</c:v>
                </c:pt>
                <c:pt idx="30737">
                  <c:v>105.487539990858</c:v>
                </c:pt>
                <c:pt idx="30738">
                  <c:v>105.487442916894</c:v>
                </c:pt>
                <c:pt idx="30739">
                  <c:v>105.48741329580101</c:v>
                </c:pt>
                <c:pt idx="30740">
                  <c:v>105.48738843364499</c:v>
                </c:pt>
                <c:pt idx="30741">
                  <c:v>105.487384816915</c:v>
                </c:pt>
                <c:pt idx="30742">
                  <c:v>105.487198716713</c:v>
                </c:pt>
                <c:pt idx="30743">
                  <c:v>105.487112809759</c:v>
                </c:pt>
                <c:pt idx="30744">
                  <c:v>105.48704565152001</c:v>
                </c:pt>
                <c:pt idx="30745">
                  <c:v>105.487016424385</c:v>
                </c:pt>
                <c:pt idx="30746">
                  <c:v>105.486987381628</c:v>
                </c:pt>
                <c:pt idx="30747">
                  <c:v>105.486947287446</c:v>
                </c:pt>
                <c:pt idx="30748">
                  <c:v>105.48694038249</c:v>
                </c:pt>
                <c:pt idx="30749">
                  <c:v>105.486925447565</c:v>
                </c:pt>
                <c:pt idx="30750">
                  <c:v>105.48684932056899</c:v>
                </c:pt>
                <c:pt idx="30751">
                  <c:v>105.48672705053799</c:v>
                </c:pt>
                <c:pt idx="30752">
                  <c:v>105.48668155905401</c:v>
                </c:pt>
                <c:pt idx="30753">
                  <c:v>105.486626733379</c:v>
                </c:pt>
                <c:pt idx="30754">
                  <c:v>105.486626592226</c:v>
                </c:pt>
                <c:pt idx="30755">
                  <c:v>105.486599444726</c:v>
                </c:pt>
                <c:pt idx="30756">
                  <c:v>105.48652130477799</c:v>
                </c:pt>
                <c:pt idx="30757">
                  <c:v>105.486483011072</c:v>
                </c:pt>
                <c:pt idx="30758">
                  <c:v>105.486472077862</c:v>
                </c:pt>
                <c:pt idx="30759">
                  <c:v>105.48646139482</c:v>
                </c:pt>
                <c:pt idx="30760">
                  <c:v>105.48644405143899</c:v>
                </c:pt>
                <c:pt idx="30761">
                  <c:v>105.48640532441701</c:v>
                </c:pt>
                <c:pt idx="30762">
                  <c:v>105.48634707158701</c:v>
                </c:pt>
                <c:pt idx="30763">
                  <c:v>105.486327756965</c:v>
                </c:pt>
                <c:pt idx="30764">
                  <c:v>105.48628232415</c:v>
                </c:pt>
                <c:pt idx="30765">
                  <c:v>105.48617452207399</c:v>
                </c:pt>
                <c:pt idx="30766">
                  <c:v>105.48605192378901</c:v>
                </c:pt>
                <c:pt idx="30767">
                  <c:v>105.485991489379</c:v>
                </c:pt>
                <c:pt idx="30768">
                  <c:v>105.48593685233099</c:v>
                </c:pt>
                <c:pt idx="30769">
                  <c:v>105.485913463795</c:v>
                </c:pt>
                <c:pt idx="30770">
                  <c:v>105.48587398210501</c:v>
                </c:pt>
                <c:pt idx="30771">
                  <c:v>105.48586276080999</c:v>
                </c:pt>
                <c:pt idx="30772">
                  <c:v>105.485772729171</c:v>
                </c:pt>
                <c:pt idx="30773">
                  <c:v>105.485770234752</c:v>
                </c:pt>
                <c:pt idx="30774">
                  <c:v>105.485675616411</c:v>
                </c:pt>
                <c:pt idx="30775">
                  <c:v>105.485550425653</c:v>
                </c:pt>
                <c:pt idx="30776">
                  <c:v>105.485542092741</c:v>
                </c:pt>
                <c:pt idx="30777">
                  <c:v>105.485536910116</c:v>
                </c:pt>
                <c:pt idx="30778">
                  <c:v>105.485494806018</c:v>
                </c:pt>
                <c:pt idx="30779">
                  <c:v>105.485433288324</c:v>
                </c:pt>
                <c:pt idx="30780">
                  <c:v>105.485420457755</c:v>
                </c:pt>
                <c:pt idx="30781">
                  <c:v>105.485390616939</c:v>
                </c:pt>
                <c:pt idx="30782">
                  <c:v>105.48532574835799</c:v>
                </c:pt>
                <c:pt idx="30783">
                  <c:v>105.48531385407701</c:v>
                </c:pt>
                <c:pt idx="30784">
                  <c:v>105.485288654838</c:v>
                </c:pt>
                <c:pt idx="30785">
                  <c:v>105.48524298207801</c:v>
                </c:pt>
                <c:pt idx="30786">
                  <c:v>105.485241532294</c:v>
                </c:pt>
                <c:pt idx="30787">
                  <c:v>105.48516720361501</c:v>
                </c:pt>
                <c:pt idx="30788">
                  <c:v>105.485151660621</c:v>
                </c:pt>
                <c:pt idx="30789">
                  <c:v>105.48513313020599</c:v>
                </c:pt>
                <c:pt idx="30790">
                  <c:v>105.485066269128</c:v>
                </c:pt>
                <c:pt idx="30791">
                  <c:v>105.484995536521</c:v>
                </c:pt>
                <c:pt idx="30792">
                  <c:v>105.48489407704901</c:v>
                </c:pt>
                <c:pt idx="30793">
                  <c:v>105.484885784393</c:v>
                </c:pt>
                <c:pt idx="30794">
                  <c:v>105.484885225421</c:v>
                </c:pt>
                <c:pt idx="30795">
                  <c:v>105.48486107697801</c:v>
                </c:pt>
                <c:pt idx="30796">
                  <c:v>105.48478453555001</c:v>
                </c:pt>
                <c:pt idx="30797">
                  <c:v>105.48473880743499</c:v>
                </c:pt>
                <c:pt idx="30798">
                  <c:v>105.48473786983401</c:v>
                </c:pt>
                <c:pt idx="30799">
                  <c:v>105.484715721687</c:v>
                </c:pt>
                <c:pt idx="30800">
                  <c:v>105.48464862687101</c:v>
                </c:pt>
                <c:pt idx="30801">
                  <c:v>105.48446519452</c:v>
                </c:pt>
                <c:pt idx="30802">
                  <c:v>105.484457717612</c:v>
                </c:pt>
                <c:pt idx="30803">
                  <c:v>105.484416177358</c:v>
                </c:pt>
                <c:pt idx="30804">
                  <c:v>105.48440397696299</c:v>
                </c:pt>
                <c:pt idx="30805">
                  <c:v>105.484379642451</c:v>
                </c:pt>
                <c:pt idx="30806">
                  <c:v>105.484280002144</c:v>
                </c:pt>
                <c:pt idx="30807">
                  <c:v>105.484273228197</c:v>
                </c:pt>
                <c:pt idx="30808">
                  <c:v>105.48421730809299</c:v>
                </c:pt>
                <c:pt idx="30809">
                  <c:v>105.48417559440099</c:v>
                </c:pt>
                <c:pt idx="30810">
                  <c:v>105.48416345494201</c:v>
                </c:pt>
                <c:pt idx="30811">
                  <c:v>105.48400189180801</c:v>
                </c:pt>
                <c:pt idx="30812">
                  <c:v>105.48397794256201</c:v>
                </c:pt>
                <c:pt idx="30813">
                  <c:v>105.48388846346499</c:v>
                </c:pt>
                <c:pt idx="30814">
                  <c:v>105.483852240801</c:v>
                </c:pt>
                <c:pt idx="30815">
                  <c:v>105.48383236022001</c:v>
                </c:pt>
                <c:pt idx="30816">
                  <c:v>105.483787093698</c:v>
                </c:pt>
                <c:pt idx="30817">
                  <c:v>105.483739967665</c:v>
                </c:pt>
                <c:pt idx="30818">
                  <c:v>105.483731519985</c:v>
                </c:pt>
                <c:pt idx="30819">
                  <c:v>105.483688163341</c:v>
                </c:pt>
                <c:pt idx="30820">
                  <c:v>105.48368607288801</c:v>
                </c:pt>
                <c:pt idx="30821">
                  <c:v>105.48363546747299</c:v>
                </c:pt>
                <c:pt idx="30822">
                  <c:v>105.48347261054801</c:v>
                </c:pt>
                <c:pt idx="30823">
                  <c:v>105.48338479081301</c:v>
                </c:pt>
                <c:pt idx="30824">
                  <c:v>105.483304180223</c:v>
                </c:pt>
                <c:pt idx="30825">
                  <c:v>105.483223942826</c:v>
                </c:pt>
                <c:pt idx="30826">
                  <c:v>105.48313610737399</c:v>
                </c:pt>
                <c:pt idx="30827">
                  <c:v>105.48299117496001</c:v>
                </c:pt>
                <c:pt idx="30828">
                  <c:v>105.482885948912</c:v>
                </c:pt>
                <c:pt idx="30829">
                  <c:v>105.482880240725</c:v>
                </c:pt>
                <c:pt idx="30830">
                  <c:v>105.48277166168801</c:v>
                </c:pt>
                <c:pt idx="30831">
                  <c:v>105.48276689757201</c:v>
                </c:pt>
                <c:pt idx="30832">
                  <c:v>105.482753296871</c:v>
                </c:pt>
                <c:pt idx="30833">
                  <c:v>105.482742475902</c:v>
                </c:pt>
                <c:pt idx="30834">
                  <c:v>105.48261187713</c:v>
                </c:pt>
                <c:pt idx="30835">
                  <c:v>105.482563775675</c:v>
                </c:pt>
                <c:pt idx="30836">
                  <c:v>105.48250034421601</c:v>
                </c:pt>
                <c:pt idx="30837">
                  <c:v>105.482324879955</c:v>
                </c:pt>
                <c:pt idx="30838">
                  <c:v>105.482285068995</c:v>
                </c:pt>
                <c:pt idx="30839">
                  <c:v>105.48227984936599</c:v>
                </c:pt>
                <c:pt idx="30840">
                  <c:v>105.482087024199</c:v>
                </c:pt>
                <c:pt idx="30841">
                  <c:v>105.482044884945</c:v>
                </c:pt>
                <c:pt idx="30842">
                  <c:v>105.481669620221</c:v>
                </c:pt>
                <c:pt idx="30843">
                  <c:v>105.48160865399601</c:v>
                </c:pt>
                <c:pt idx="30844">
                  <c:v>105.48147072976499</c:v>
                </c:pt>
                <c:pt idx="30845">
                  <c:v>105.481311879304</c:v>
                </c:pt>
                <c:pt idx="30846">
                  <c:v>105.48118954994101</c:v>
                </c:pt>
                <c:pt idx="30847">
                  <c:v>105.48072997576</c:v>
                </c:pt>
                <c:pt idx="30848">
                  <c:v>105.48059784062301</c:v>
                </c:pt>
                <c:pt idx="30849">
                  <c:v>105.48055592756</c:v>
                </c:pt>
                <c:pt idx="30850">
                  <c:v>105.480424507747</c:v>
                </c:pt>
                <c:pt idx="30851">
                  <c:v>105.480196193539</c:v>
                </c:pt>
                <c:pt idx="30852">
                  <c:v>105.480155891625</c:v>
                </c:pt>
                <c:pt idx="30853">
                  <c:v>105.480041121898</c:v>
                </c:pt>
                <c:pt idx="30854">
                  <c:v>105.480012841955</c:v>
                </c:pt>
                <c:pt idx="30855">
                  <c:v>105.479955597971</c:v>
                </c:pt>
                <c:pt idx="30856">
                  <c:v>105.479888041267</c:v>
                </c:pt>
                <c:pt idx="30857">
                  <c:v>105.479747196449</c:v>
                </c:pt>
                <c:pt idx="30858">
                  <c:v>105.479721199951</c:v>
                </c:pt>
                <c:pt idx="30859">
                  <c:v>105.47940427262201</c:v>
                </c:pt>
                <c:pt idx="30860">
                  <c:v>105.479338135688</c:v>
                </c:pt>
                <c:pt idx="30861">
                  <c:v>105.47908082419799</c:v>
                </c:pt>
                <c:pt idx="30862">
                  <c:v>105.47903965643199</c:v>
                </c:pt>
                <c:pt idx="30863">
                  <c:v>105.47901498883201</c:v>
                </c:pt>
                <c:pt idx="30864">
                  <c:v>105.478924000284</c:v>
                </c:pt>
                <c:pt idx="30865">
                  <c:v>105.47891734904201</c:v>
                </c:pt>
                <c:pt idx="30866">
                  <c:v>105.47888519989699</c:v>
                </c:pt>
                <c:pt idx="30867">
                  <c:v>105.478794820084</c:v>
                </c:pt>
                <c:pt idx="30868">
                  <c:v>105.47867391352401</c:v>
                </c:pt>
                <c:pt idx="30869">
                  <c:v>105.47860620007501</c:v>
                </c:pt>
                <c:pt idx="30870">
                  <c:v>105.47858030555599</c:v>
                </c:pt>
                <c:pt idx="30871">
                  <c:v>105.478511945493</c:v>
                </c:pt>
                <c:pt idx="30872">
                  <c:v>105.478287542134</c:v>
                </c:pt>
                <c:pt idx="30873">
                  <c:v>105.478156954995</c:v>
                </c:pt>
                <c:pt idx="30874">
                  <c:v>105.478113041762</c:v>
                </c:pt>
                <c:pt idx="30875">
                  <c:v>105.47808275829399</c:v>
                </c:pt>
                <c:pt idx="30876">
                  <c:v>105.478064326441</c:v>
                </c:pt>
                <c:pt idx="30877">
                  <c:v>105.477860993007</c:v>
                </c:pt>
                <c:pt idx="30878">
                  <c:v>105.477837354857</c:v>
                </c:pt>
                <c:pt idx="30879">
                  <c:v>105.477673902292</c:v>
                </c:pt>
                <c:pt idx="30880">
                  <c:v>105.477475106185</c:v>
                </c:pt>
                <c:pt idx="30881">
                  <c:v>105.4774187413</c:v>
                </c:pt>
                <c:pt idx="30882">
                  <c:v>105.47727035749</c:v>
                </c:pt>
                <c:pt idx="30883">
                  <c:v>105.477142052364</c:v>
                </c:pt>
                <c:pt idx="30884">
                  <c:v>105.477094918399</c:v>
                </c:pt>
                <c:pt idx="30885">
                  <c:v>105.477079454993</c:v>
                </c:pt>
                <c:pt idx="30886">
                  <c:v>105.476929295877</c:v>
                </c:pt>
                <c:pt idx="30887">
                  <c:v>105.47673459478899</c:v>
                </c:pt>
                <c:pt idx="30888">
                  <c:v>105.476714184233</c:v>
                </c:pt>
                <c:pt idx="30889">
                  <c:v>105.476660360278</c:v>
                </c:pt>
                <c:pt idx="30890">
                  <c:v>105.47660571244</c:v>
                </c:pt>
                <c:pt idx="30891">
                  <c:v>105.476493327271</c:v>
                </c:pt>
                <c:pt idx="30892">
                  <c:v>105.476488856457</c:v>
                </c:pt>
                <c:pt idx="30893">
                  <c:v>105.47640033717801</c:v>
                </c:pt>
                <c:pt idx="30894">
                  <c:v>105.476361010844</c:v>
                </c:pt>
                <c:pt idx="30895">
                  <c:v>105.47632697545799</c:v>
                </c:pt>
                <c:pt idx="30896">
                  <c:v>105.476305834062</c:v>
                </c:pt>
                <c:pt idx="30897">
                  <c:v>105.476176587559</c:v>
                </c:pt>
                <c:pt idx="30898">
                  <c:v>105.476050856415</c:v>
                </c:pt>
                <c:pt idx="30899">
                  <c:v>105.47602670701799</c:v>
                </c:pt>
                <c:pt idx="30900">
                  <c:v>105.47600385235</c:v>
                </c:pt>
                <c:pt idx="30901">
                  <c:v>105.475950278631</c:v>
                </c:pt>
                <c:pt idx="30902">
                  <c:v>105.47577207323199</c:v>
                </c:pt>
                <c:pt idx="30903">
                  <c:v>105.475661359814</c:v>
                </c:pt>
                <c:pt idx="30904">
                  <c:v>105.475659081093</c:v>
                </c:pt>
                <c:pt idx="30905">
                  <c:v>105.475577781461</c:v>
                </c:pt>
                <c:pt idx="30906">
                  <c:v>105.475486781425</c:v>
                </c:pt>
                <c:pt idx="30907">
                  <c:v>105.475354169048</c:v>
                </c:pt>
                <c:pt idx="30908">
                  <c:v>105.475268203837</c:v>
                </c:pt>
                <c:pt idx="30909">
                  <c:v>105.475077294833</c:v>
                </c:pt>
                <c:pt idx="30910">
                  <c:v>105.475036340017</c:v>
                </c:pt>
                <c:pt idx="30911">
                  <c:v>105.475034853138</c:v>
                </c:pt>
                <c:pt idx="30912">
                  <c:v>105.47499817224799</c:v>
                </c:pt>
                <c:pt idx="30913">
                  <c:v>105.474895208858</c:v>
                </c:pt>
                <c:pt idx="30914">
                  <c:v>105.474843717201</c:v>
                </c:pt>
                <c:pt idx="30915">
                  <c:v>105.47471843955501</c:v>
                </c:pt>
                <c:pt idx="30916">
                  <c:v>105.474656420191</c:v>
                </c:pt>
                <c:pt idx="30917">
                  <c:v>105.474593180676</c:v>
                </c:pt>
                <c:pt idx="30918">
                  <c:v>105.47456233094699</c:v>
                </c:pt>
                <c:pt idx="30919">
                  <c:v>105.47442878592</c:v>
                </c:pt>
                <c:pt idx="30920">
                  <c:v>105.47442422105399</c:v>
                </c:pt>
                <c:pt idx="30921">
                  <c:v>105.474410734594</c:v>
                </c:pt>
                <c:pt idx="30922">
                  <c:v>105.47427656251701</c:v>
                </c:pt>
                <c:pt idx="30923">
                  <c:v>105.47421224774899</c:v>
                </c:pt>
                <c:pt idx="30924">
                  <c:v>105.474149401547</c:v>
                </c:pt>
                <c:pt idx="30925">
                  <c:v>105.474109355157</c:v>
                </c:pt>
                <c:pt idx="30926">
                  <c:v>105.473922865945</c:v>
                </c:pt>
                <c:pt idx="30927">
                  <c:v>105.473901305071</c:v>
                </c:pt>
                <c:pt idx="30928">
                  <c:v>105.473885250248</c:v>
                </c:pt>
                <c:pt idx="30929">
                  <c:v>105.47383742220001</c:v>
                </c:pt>
                <c:pt idx="30930">
                  <c:v>105.47382974867099</c:v>
                </c:pt>
                <c:pt idx="30931">
                  <c:v>105.473800105389</c:v>
                </c:pt>
                <c:pt idx="30932">
                  <c:v>105.473740999732</c:v>
                </c:pt>
                <c:pt idx="30933">
                  <c:v>105.473638872474</c:v>
                </c:pt>
                <c:pt idx="30934">
                  <c:v>105.47357393100501</c:v>
                </c:pt>
                <c:pt idx="30935">
                  <c:v>105.473573154283</c:v>
                </c:pt>
                <c:pt idx="30936">
                  <c:v>105.473570849338</c:v>
                </c:pt>
                <c:pt idx="30937">
                  <c:v>105.473540851726</c:v>
                </c:pt>
                <c:pt idx="30938">
                  <c:v>105.473521414161</c:v>
                </c:pt>
                <c:pt idx="30939">
                  <c:v>105.473483311961</c:v>
                </c:pt>
                <c:pt idx="30940">
                  <c:v>105.47346455144999</c:v>
                </c:pt>
                <c:pt idx="30941">
                  <c:v>105.473417303703</c:v>
                </c:pt>
                <c:pt idx="30942">
                  <c:v>105.473372522429</c:v>
                </c:pt>
                <c:pt idx="30943">
                  <c:v>105.473345657263</c:v>
                </c:pt>
                <c:pt idx="30944">
                  <c:v>105.473264817412</c:v>
                </c:pt>
                <c:pt idx="30945">
                  <c:v>105.47305048354001</c:v>
                </c:pt>
                <c:pt idx="30946">
                  <c:v>105.473014912105</c:v>
                </c:pt>
                <c:pt idx="30947">
                  <c:v>105.473012744835</c:v>
                </c:pt>
                <c:pt idx="30948">
                  <c:v>105.47299605043099</c:v>
                </c:pt>
                <c:pt idx="30949">
                  <c:v>105.47299313262199</c:v>
                </c:pt>
                <c:pt idx="30950">
                  <c:v>105.472979190004</c:v>
                </c:pt>
                <c:pt idx="30951">
                  <c:v>105.472886279311</c:v>
                </c:pt>
                <c:pt idx="30952">
                  <c:v>105.472863876815</c:v>
                </c:pt>
                <c:pt idx="30953">
                  <c:v>105.47280309717</c:v>
                </c:pt>
                <c:pt idx="30954">
                  <c:v>105.472713263</c:v>
                </c:pt>
                <c:pt idx="30955">
                  <c:v>105.47270939526901</c:v>
                </c:pt>
                <c:pt idx="30956">
                  <c:v>105.472694100799</c:v>
                </c:pt>
                <c:pt idx="30957">
                  <c:v>105.47265701588201</c:v>
                </c:pt>
                <c:pt idx="30958">
                  <c:v>105.47261736816</c:v>
                </c:pt>
                <c:pt idx="30959">
                  <c:v>105.47260029578101</c:v>
                </c:pt>
                <c:pt idx="30960">
                  <c:v>105.472565276693</c:v>
                </c:pt>
                <c:pt idx="30961">
                  <c:v>105.472564630883</c:v>
                </c:pt>
                <c:pt idx="30962">
                  <c:v>105.47253059532601</c:v>
                </c:pt>
                <c:pt idx="30963">
                  <c:v>105.472463022459</c:v>
                </c:pt>
                <c:pt idx="30964">
                  <c:v>105.47240111495501</c:v>
                </c:pt>
                <c:pt idx="30965">
                  <c:v>105.47240054844499</c:v>
                </c:pt>
                <c:pt idx="30966">
                  <c:v>105.472227392387</c:v>
                </c:pt>
                <c:pt idx="30967">
                  <c:v>105.472218541149</c:v>
                </c:pt>
                <c:pt idx="30968">
                  <c:v>105.472140322534</c:v>
                </c:pt>
                <c:pt idx="30969">
                  <c:v>105.47211557985401</c:v>
                </c:pt>
                <c:pt idx="30970">
                  <c:v>105.472056302539</c:v>
                </c:pt>
                <c:pt idx="30971">
                  <c:v>105.472020091022</c:v>
                </c:pt>
                <c:pt idx="30972">
                  <c:v>105.471939823388</c:v>
                </c:pt>
                <c:pt idx="30973">
                  <c:v>105.471930476479</c:v>
                </c:pt>
                <c:pt idx="30974">
                  <c:v>105.471904167861</c:v>
                </c:pt>
                <c:pt idx="30975">
                  <c:v>105.471838492226</c:v>
                </c:pt>
                <c:pt idx="30976">
                  <c:v>105.47180830365799</c:v>
                </c:pt>
                <c:pt idx="30977">
                  <c:v>105.47177790703699</c:v>
                </c:pt>
                <c:pt idx="30978">
                  <c:v>105.47171338244</c:v>
                </c:pt>
                <c:pt idx="30979">
                  <c:v>105.47170594006199</c:v>
                </c:pt>
                <c:pt idx="30980">
                  <c:v>105.471692233005</c:v>
                </c:pt>
                <c:pt idx="30981">
                  <c:v>105.471648886316</c:v>
                </c:pt>
                <c:pt idx="30982">
                  <c:v>105.471636731654</c:v>
                </c:pt>
                <c:pt idx="30983">
                  <c:v>105.471630357404</c:v>
                </c:pt>
                <c:pt idx="30984">
                  <c:v>105.47157512017201</c:v>
                </c:pt>
                <c:pt idx="30985">
                  <c:v>105.47155027197201</c:v>
                </c:pt>
                <c:pt idx="30986">
                  <c:v>105.471521842881</c:v>
                </c:pt>
                <c:pt idx="30987">
                  <c:v>105.47151315554299</c:v>
                </c:pt>
                <c:pt idx="30988">
                  <c:v>105.471507170804</c:v>
                </c:pt>
                <c:pt idx="30989">
                  <c:v>105.47149164714099</c:v>
                </c:pt>
                <c:pt idx="30990">
                  <c:v>105.471464269035</c:v>
                </c:pt>
                <c:pt idx="30991">
                  <c:v>105.47143537254</c:v>
                </c:pt>
                <c:pt idx="30992">
                  <c:v>105.47140302718999</c:v>
                </c:pt>
                <c:pt idx="30993">
                  <c:v>105.47135054941999</c:v>
                </c:pt>
                <c:pt idx="30994">
                  <c:v>105.471139283196</c:v>
                </c:pt>
                <c:pt idx="30995">
                  <c:v>105.471070688297</c:v>
                </c:pt>
                <c:pt idx="30996">
                  <c:v>105.47105893565799</c:v>
                </c:pt>
                <c:pt idx="30997">
                  <c:v>105.47103806786301</c:v>
                </c:pt>
                <c:pt idx="30998">
                  <c:v>105.47086217802</c:v>
                </c:pt>
                <c:pt idx="30999">
                  <c:v>105.470800381483</c:v>
                </c:pt>
                <c:pt idx="31000">
                  <c:v>105.470759556497</c:v>
                </c:pt>
                <c:pt idx="31001">
                  <c:v>105.470583462207</c:v>
                </c:pt>
                <c:pt idx="31002">
                  <c:v>105.470368800483</c:v>
                </c:pt>
                <c:pt idx="31003">
                  <c:v>105.47031831307</c:v>
                </c:pt>
                <c:pt idx="31004">
                  <c:v>105.47027004004801</c:v>
                </c:pt>
                <c:pt idx="31005">
                  <c:v>105.47024492145501</c:v>
                </c:pt>
                <c:pt idx="31006">
                  <c:v>105.470108360334</c:v>
                </c:pt>
                <c:pt idx="31007">
                  <c:v>105.47007175389</c:v>
                </c:pt>
                <c:pt idx="31008">
                  <c:v>105.470026384188</c:v>
                </c:pt>
                <c:pt idx="31009">
                  <c:v>105.470002363007</c:v>
                </c:pt>
                <c:pt idx="31010">
                  <c:v>105.46990022849999</c:v>
                </c:pt>
                <c:pt idx="31011">
                  <c:v>105.469897468445</c:v>
                </c:pt>
                <c:pt idx="31012">
                  <c:v>105.469854441031</c:v>
                </c:pt>
                <c:pt idx="31013">
                  <c:v>105.469844335609</c:v>
                </c:pt>
                <c:pt idx="31014">
                  <c:v>105.469813552234</c:v>
                </c:pt>
                <c:pt idx="31015">
                  <c:v>105.469786844523</c:v>
                </c:pt>
                <c:pt idx="31016">
                  <c:v>105.46978293890299</c:v>
                </c:pt>
                <c:pt idx="31017">
                  <c:v>105.469737166084</c:v>
                </c:pt>
                <c:pt idx="31018">
                  <c:v>105.469610133305</c:v>
                </c:pt>
                <c:pt idx="31019">
                  <c:v>105.46955445854999</c:v>
                </c:pt>
                <c:pt idx="31020">
                  <c:v>105.469540479815</c:v>
                </c:pt>
                <c:pt idx="31021">
                  <c:v>105.469500005551</c:v>
                </c:pt>
                <c:pt idx="31022">
                  <c:v>105.469498565374</c:v>
                </c:pt>
                <c:pt idx="31023">
                  <c:v>105.469327635174</c:v>
                </c:pt>
                <c:pt idx="31024">
                  <c:v>105.469246928556</c:v>
                </c:pt>
                <c:pt idx="31025">
                  <c:v>105.46924143601299</c:v>
                </c:pt>
                <c:pt idx="31026">
                  <c:v>105.469136333824</c:v>
                </c:pt>
                <c:pt idx="31027">
                  <c:v>105.469075687482</c:v>
                </c:pt>
                <c:pt idx="31028">
                  <c:v>105.469056492246</c:v>
                </c:pt>
                <c:pt idx="31029">
                  <c:v>105.46903842653199</c:v>
                </c:pt>
                <c:pt idx="31030">
                  <c:v>105.468998992675</c:v>
                </c:pt>
                <c:pt idx="31031">
                  <c:v>105.468984418159</c:v>
                </c:pt>
                <c:pt idx="31032">
                  <c:v>105.46897180117701</c:v>
                </c:pt>
                <c:pt idx="31033">
                  <c:v>105.46896887242499</c:v>
                </c:pt>
                <c:pt idx="31034">
                  <c:v>105.468952669324</c:v>
                </c:pt>
                <c:pt idx="31035">
                  <c:v>105.4688827855</c:v>
                </c:pt>
                <c:pt idx="31036">
                  <c:v>105.468748437204</c:v>
                </c:pt>
                <c:pt idx="31037">
                  <c:v>105.468731165089</c:v>
                </c:pt>
                <c:pt idx="31038">
                  <c:v>105.468603508675</c:v>
                </c:pt>
                <c:pt idx="31039">
                  <c:v>105.46854603553901</c:v>
                </c:pt>
                <c:pt idx="31040">
                  <c:v>105.468327129202</c:v>
                </c:pt>
                <c:pt idx="31041">
                  <c:v>105.468312352588</c:v>
                </c:pt>
                <c:pt idx="31042">
                  <c:v>105.468121129068</c:v>
                </c:pt>
                <c:pt idx="31043">
                  <c:v>105.46797461892901</c:v>
                </c:pt>
                <c:pt idx="31044">
                  <c:v>105.46792790084</c:v>
                </c:pt>
                <c:pt idx="31045">
                  <c:v>105.467916481533</c:v>
                </c:pt>
                <c:pt idx="31046">
                  <c:v>105.467908570655</c:v>
                </c:pt>
                <c:pt idx="31047">
                  <c:v>105.46789955617299</c:v>
                </c:pt>
                <c:pt idx="31048">
                  <c:v>105.467763197765</c:v>
                </c:pt>
                <c:pt idx="31049">
                  <c:v>105.467755883357</c:v>
                </c:pt>
                <c:pt idx="31050">
                  <c:v>105.467665107774</c:v>
                </c:pt>
                <c:pt idx="31051">
                  <c:v>105.467542524002</c:v>
                </c:pt>
                <c:pt idx="31052">
                  <c:v>105.467480582939</c:v>
                </c:pt>
                <c:pt idx="31053">
                  <c:v>105.4674340111</c:v>
                </c:pt>
                <c:pt idx="31054">
                  <c:v>105.46726270488</c:v>
                </c:pt>
                <c:pt idx="31055">
                  <c:v>105.46722085227699</c:v>
                </c:pt>
                <c:pt idx="31056">
                  <c:v>105.467061267356</c:v>
                </c:pt>
                <c:pt idx="31057">
                  <c:v>105.46705165833001</c:v>
                </c:pt>
                <c:pt idx="31058">
                  <c:v>105.466915046361</c:v>
                </c:pt>
                <c:pt idx="31059">
                  <c:v>105.466827078104</c:v>
                </c:pt>
                <c:pt idx="31060">
                  <c:v>105.466632881498</c:v>
                </c:pt>
                <c:pt idx="31061">
                  <c:v>105.466587726317</c:v>
                </c:pt>
                <c:pt idx="31062">
                  <c:v>105.46657111733001</c:v>
                </c:pt>
                <c:pt idx="31063">
                  <c:v>105.466537045012</c:v>
                </c:pt>
                <c:pt idx="31064">
                  <c:v>105.466512162104</c:v>
                </c:pt>
                <c:pt idx="31065">
                  <c:v>105.466465164133</c:v>
                </c:pt>
                <c:pt idx="31066">
                  <c:v>105.46641799909899</c:v>
                </c:pt>
                <c:pt idx="31067">
                  <c:v>105.46641057865</c:v>
                </c:pt>
                <c:pt idx="31068">
                  <c:v>105.466341973271</c:v>
                </c:pt>
                <c:pt idx="31069">
                  <c:v>105.466153512589</c:v>
                </c:pt>
                <c:pt idx="31070">
                  <c:v>105.46611785643999</c:v>
                </c:pt>
                <c:pt idx="31071">
                  <c:v>105.46606154387599</c:v>
                </c:pt>
                <c:pt idx="31072">
                  <c:v>105.46604758250101</c:v>
                </c:pt>
                <c:pt idx="31073">
                  <c:v>105.466020273081</c:v>
                </c:pt>
                <c:pt idx="31074">
                  <c:v>105.466013125328</c:v>
                </c:pt>
                <c:pt idx="31075">
                  <c:v>105.465972170349</c:v>
                </c:pt>
                <c:pt idx="31076">
                  <c:v>105.465954600741</c:v>
                </c:pt>
                <c:pt idx="31077">
                  <c:v>105.465940461876</c:v>
                </c:pt>
                <c:pt idx="31078">
                  <c:v>105.46588484915701</c:v>
                </c:pt>
                <c:pt idx="31079">
                  <c:v>105.46583313127999</c:v>
                </c:pt>
                <c:pt idx="31080">
                  <c:v>105.465796749787</c:v>
                </c:pt>
                <c:pt idx="31081">
                  <c:v>105.46574571313199</c:v>
                </c:pt>
                <c:pt idx="31082">
                  <c:v>105.465641212555</c:v>
                </c:pt>
                <c:pt idx="31083">
                  <c:v>105.465638151847</c:v>
                </c:pt>
                <c:pt idx="31084">
                  <c:v>105.465633767068</c:v>
                </c:pt>
                <c:pt idx="31085">
                  <c:v>105.46542325334499</c:v>
                </c:pt>
                <c:pt idx="31086">
                  <c:v>105.465378244452</c:v>
                </c:pt>
                <c:pt idx="31087">
                  <c:v>105.465324722083</c:v>
                </c:pt>
                <c:pt idx="31088">
                  <c:v>105.46524091365301</c:v>
                </c:pt>
                <c:pt idx="31089">
                  <c:v>105.46523416821699</c:v>
                </c:pt>
                <c:pt idx="31090">
                  <c:v>105.465185696558</c:v>
                </c:pt>
                <c:pt idx="31091">
                  <c:v>105.465153208673</c:v>
                </c:pt>
                <c:pt idx="31092">
                  <c:v>105.46498210223599</c:v>
                </c:pt>
                <c:pt idx="31093">
                  <c:v>105.464972803744</c:v>
                </c:pt>
                <c:pt idx="31094">
                  <c:v>105.46486421220099</c:v>
                </c:pt>
                <c:pt idx="31095">
                  <c:v>105.464823645614</c:v>
                </c:pt>
                <c:pt idx="31096">
                  <c:v>105.46478710612899</c:v>
                </c:pt>
                <c:pt idx="31097">
                  <c:v>105.464782217875</c:v>
                </c:pt>
                <c:pt idx="31098">
                  <c:v>105.46469855094701</c:v>
                </c:pt>
                <c:pt idx="31099">
                  <c:v>105.464694056718</c:v>
                </c:pt>
                <c:pt idx="31100">
                  <c:v>105.46468169845301</c:v>
                </c:pt>
                <c:pt idx="31101">
                  <c:v>105.464666149778</c:v>
                </c:pt>
                <c:pt idx="31102">
                  <c:v>105.464573208285</c:v>
                </c:pt>
                <c:pt idx="31103">
                  <c:v>105.464534977773</c:v>
                </c:pt>
                <c:pt idx="31104">
                  <c:v>105.46445206001501</c:v>
                </c:pt>
                <c:pt idx="31105">
                  <c:v>105.464444437536</c:v>
                </c:pt>
                <c:pt idx="31106">
                  <c:v>105.46440471643901</c:v>
                </c:pt>
                <c:pt idx="31107">
                  <c:v>105.464382804328</c:v>
                </c:pt>
                <c:pt idx="31108">
                  <c:v>105.46432300630499</c:v>
                </c:pt>
                <c:pt idx="31109">
                  <c:v>105.46412533131</c:v>
                </c:pt>
                <c:pt idx="31110">
                  <c:v>105.46410393555399</c:v>
                </c:pt>
                <c:pt idx="31111">
                  <c:v>105.46395713550299</c:v>
                </c:pt>
                <c:pt idx="31112">
                  <c:v>105.463831093209</c:v>
                </c:pt>
                <c:pt idx="31113">
                  <c:v>105.463811601042</c:v>
                </c:pt>
                <c:pt idx="31114">
                  <c:v>105.463774058258</c:v>
                </c:pt>
                <c:pt idx="31115">
                  <c:v>105.46367531561999</c:v>
                </c:pt>
                <c:pt idx="31116">
                  <c:v>105.463629517244</c:v>
                </c:pt>
                <c:pt idx="31117">
                  <c:v>105.463539205194</c:v>
                </c:pt>
                <c:pt idx="31118">
                  <c:v>105.463530387642</c:v>
                </c:pt>
                <c:pt idx="31119">
                  <c:v>105.463508655333</c:v>
                </c:pt>
                <c:pt idx="31120">
                  <c:v>105.463318078924</c:v>
                </c:pt>
                <c:pt idx="31121">
                  <c:v>105.463296437073</c:v>
                </c:pt>
                <c:pt idx="31122">
                  <c:v>105.463049729163</c:v>
                </c:pt>
                <c:pt idx="31123">
                  <c:v>105.46293503939199</c:v>
                </c:pt>
                <c:pt idx="31124">
                  <c:v>105.462818589588</c:v>
                </c:pt>
                <c:pt idx="31125">
                  <c:v>105.46274137907101</c:v>
                </c:pt>
                <c:pt idx="31126">
                  <c:v>105.462735541749</c:v>
                </c:pt>
                <c:pt idx="31127">
                  <c:v>105.46271638086699</c:v>
                </c:pt>
                <c:pt idx="31128">
                  <c:v>105.46252878352701</c:v>
                </c:pt>
                <c:pt idx="31129">
                  <c:v>105.462464272649</c:v>
                </c:pt>
                <c:pt idx="31130">
                  <c:v>105.462402709252</c:v>
                </c:pt>
                <c:pt idx="31131">
                  <c:v>105.462381800945</c:v>
                </c:pt>
                <c:pt idx="31132">
                  <c:v>105.46211531201401</c:v>
                </c:pt>
                <c:pt idx="31133">
                  <c:v>105.462013677166</c:v>
                </c:pt>
                <c:pt idx="31134">
                  <c:v>105.461998862337</c:v>
                </c:pt>
                <c:pt idx="31135">
                  <c:v>105.461949764362</c:v>
                </c:pt>
                <c:pt idx="31136">
                  <c:v>105.461744986558</c:v>
                </c:pt>
                <c:pt idx="31137">
                  <c:v>105.46147562778501</c:v>
                </c:pt>
                <c:pt idx="31138">
                  <c:v>105.461373096088</c:v>
                </c:pt>
                <c:pt idx="31139">
                  <c:v>105.461365499222</c:v>
                </c:pt>
                <c:pt idx="31140">
                  <c:v>105.461248848309</c:v>
                </c:pt>
                <c:pt idx="31141">
                  <c:v>105.461200440722</c:v>
                </c:pt>
                <c:pt idx="31142">
                  <c:v>105.461114045274</c:v>
                </c:pt>
                <c:pt idx="31143">
                  <c:v>105.461109886706</c:v>
                </c:pt>
                <c:pt idx="31144">
                  <c:v>105.461055856146</c:v>
                </c:pt>
                <c:pt idx="31145">
                  <c:v>105.46097734241999</c:v>
                </c:pt>
                <c:pt idx="31146">
                  <c:v>105.46079713383401</c:v>
                </c:pt>
                <c:pt idx="31147">
                  <c:v>105.460752949746</c:v>
                </c:pt>
                <c:pt idx="31148">
                  <c:v>105.460740876339</c:v>
                </c:pt>
                <c:pt idx="31149">
                  <c:v>105.460591122812</c:v>
                </c:pt>
                <c:pt idx="31150">
                  <c:v>105.460453902572</c:v>
                </c:pt>
                <c:pt idx="31151">
                  <c:v>105.460399505155</c:v>
                </c:pt>
                <c:pt idx="31152">
                  <c:v>105.460330158177</c:v>
                </c:pt>
                <c:pt idx="31153">
                  <c:v>105.460280658218</c:v>
                </c:pt>
                <c:pt idx="31154">
                  <c:v>105.46027629480901</c:v>
                </c:pt>
                <c:pt idx="31155">
                  <c:v>105.460252604521</c:v>
                </c:pt>
                <c:pt idx="31156">
                  <c:v>105.460151921071</c:v>
                </c:pt>
                <c:pt idx="31157">
                  <c:v>105.460126868255</c:v>
                </c:pt>
                <c:pt idx="31158">
                  <c:v>105.460027160577</c:v>
                </c:pt>
                <c:pt idx="31159">
                  <c:v>105.459963285135</c:v>
                </c:pt>
                <c:pt idx="31160">
                  <c:v>105.459960552477</c:v>
                </c:pt>
                <c:pt idx="31161">
                  <c:v>105.45992351884399</c:v>
                </c:pt>
                <c:pt idx="31162">
                  <c:v>105.45989865951201</c:v>
                </c:pt>
                <c:pt idx="31163">
                  <c:v>105.459862383412</c:v>
                </c:pt>
                <c:pt idx="31164">
                  <c:v>105.459805642619</c:v>
                </c:pt>
                <c:pt idx="31165">
                  <c:v>105.45967889478401</c:v>
                </c:pt>
                <c:pt idx="31166">
                  <c:v>105.459462003046</c:v>
                </c:pt>
                <c:pt idx="31167">
                  <c:v>105.45942008841899</c:v>
                </c:pt>
                <c:pt idx="31168">
                  <c:v>105.459297196828</c:v>
                </c:pt>
                <c:pt idx="31169">
                  <c:v>105.45913418576301</c:v>
                </c:pt>
                <c:pt idx="31170">
                  <c:v>105.45902397544199</c:v>
                </c:pt>
                <c:pt idx="31171">
                  <c:v>105.459020702305</c:v>
                </c:pt>
                <c:pt idx="31172">
                  <c:v>105.458939085381</c:v>
                </c:pt>
                <c:pt idx="31173">
                  <c:v>105.45888707685999</c:v>
                </c:pt>
                <c:pt idx="31174">
                  <c:v>105.45886473863</c:v>
                </c:pt>
                <c:pt idx="31175">
                  <c:v>105.45883162136801</c:v>
                </c:pt>
                <c:pt idx="31176">
                  <c:v>105.45875569292301</c:v>
                </c:pt>
                <c:pt idx="31177">
                  <c:v>105.45872304624299</c:v>
                </c:pt>
                <c:pt idx="31178">
                  <c:v>105.458677992004</c:v>
                </c:pt>
                <c:pt idx="31179">
                  <c:v>105.458595887537</c:v>
                </c:pt>
                <c:pt idx="31180">
                  <c:v>105.458589956003</c:v>
                </c:pt>
                <c:pt idx="31181">
                  <c:v>105.458449594249</c:v>
                </c:pt>
                <c:pt idx="31182">
                  <c:v>105.458438554936</c:v>
                </c:pt>
                <c:pt idx="31183">
                  <c:v>105.45835754777799</c:v>
                </c:pt>
                <c:pt idx="31184">
                  <c:v>105.458354021559</c:v>
                </c:pt>
                <c:pt idx="31185">
                  <c:v>105.45834015083</c:v>
                </c:pt>
                <c:pt idx="31186">
                  <c:v>105.458254388694</c:v>
                </c:pt>
                <c:pt idx="31187">
                  <c:v>105.458193972576</c:v>
                </c:pt>
                <c:pt idx="31188">
                  <c:v>105.458190038138</c:v>
                </c:pt>
                <c:pt idx="31189">
                  <c:v>105.458160026831</c:v>
                </c:pt>
                <c:pt idx="31190">
                  <c:v>105.457947459699</c:v>
                </c:pt>
                <c:pt idx="31191">
                  <c:v>105.457904158296</c:v>
                </c:pt>
                <c:pt idx="31192">
                  <c:v>105.45759626774699</c:v>
                </c:pt>
                <c:pt idx="31193">
                  <c:v>105.457524709894</c:v>
                </c:pt>
                <c:pt idx="31194">
                  <c:v>105.45742609819099</c:v>
                </c:pt>
                <c:pt idx="31195">
                  <c:v>105.457369493417</c:v>
                </c:pt>
                <c:pt idx="31196">
                  <c:v>105.45736483459299</c:v>
                </c:pt>
                <c:pt idx="31197">
                  <c:v>105.457288719175</c:v>
                </c:pt>
                <c:pt idx="31198">
                  <c:v>105.457245241245</c:v>
                </c:pt>
                <c:pt idx="31199">
                  <c:v>105.457211436983</c:v>
                </c:pt>
                <c:pt idx="31200">
                  <c:v>105.457162200252</c:v>
                </c:pt>
                <c:pt idx="31201">
                  <c:v>105.45711054695499</c:v>
                </c:pt>
                <c:pt idx="31202">
                  <c:v>105.45700151183</c:v>
                </c:pt>
                <c:pt idx="31203">
                  <c:v>105.456973678281</c:v>
                </c:pt>
                <c:pt idx="31204">
                  <c:v>105.45694047297501</c:v>
                </c:pt>
                <c:pt idx="31205">
                  <c:v>105.456871964458</c:v>
                </c:pt>
                <c:pt idx="31206">
                  <c:v>105.456766322484</c:v>
                </c:pt>
                <c:pt idx="31207">
                  <c:v>105.456710424512</c:v>
                </c:pt>
                <c:pt idx="31208">
                  <c:v>105.456706813358</c:v>
                </c:pt>
                <c:pt idx="31209">
                  <c:v>105.456567738388</c:v>
                </c:pt>
                <c:pt idx="31210">
                  <c:v>105.45649152782499</c:v>
                </c:pt>
                <c:pt idx="31211">
                  <c:v>105.456441177153</c:v>
                </c:pt>
                <c:pt idx="31212">
                  <c:v>105.456424409875</c:v>
                </c:pt>
                <c:pt idx="31213">
                  <c:v>105.456420621212</c:v>
                </c:pt>
                <c:pt idx="31214">
                  <c:v>105.456416209016</c:v>
                </c:pt>
                <c:pt idx="31215">
                  <c:v>105.45634931821</c:v>
                </c:pt>
                <c:pt idx="31216">
                  <c:v>105.45632238750601</c:v>
                </c:pt>
                <c:pt idx="31217">
                  <c:v>105.456173426181</c:v>
                </c:pt>
                <c:pt idx="31218">
                  <c:v>105.456149630181</c:v>
                </c:pt>
                <c:pt idx="31219">
                  <c:v>105.456029435144</c:v>
                </c:pt>
                <c:pt idx="31220">
                  <c:v>105.455967843568</c:v>
                </c:pt>
                <c:pt idx="31221">
                  <c:v>105.45585741539399</c:v>
                </c:pt>
                <c:pt idx="31222">
                  <c:v>105.455850337718</c:v>
                </c:pt>
                <c:pt idx="31223">
                  <c:v>105.45571799211901</c:v>
                </c:pt>
                <c:pt idx="31224">
                  <c:v>105.455595269562</c:v>
                </c:pt>
                <c:pt idx="31225">
                  <c:v>105.455594711671</c:v>
                </c:pt>
                <c:pt idx="31226">
                  <c:v>105.45546806786599</c:v>
                </c:pt>
                <c:pt idx="31227">
                  <c:v>105.45546457473201</c:v>
                </c:pt>
                <c:pt idx="31228">
                  <c:v>105.455456249045</c:v>
                </c:pt>
                <c:pt idx="31229">
                  <c:v>105.45534872954001</c:v>
                </c:pt>
                <c:pt idx="31230">
                  <c:v>105.455331004276</c:v>
                </c:pt>
                <c:pt idx="31231">
                  <c:v>105.455158406008</c:v>
                </c:pt>
                <c:pt idx="31232">
                  <c:v>105.455118742766</c:v>
                </c:pt>
                <c:pt idx="31233">
                  <c:v>105.45502527795</c:v>
                </c:pt>
                <c:pt idx="31234">
                  <c:v>105.45488272855501</c:v>
                </c:pt>
                <c:pt idx="31235">
                  <c:v>105.454849114872</c:v>
                </c:pt>
                <c:pt idx="31236">
                  <c:v>105.45480870179099</c:v>
                </c:pt>
                <c:pt idx="31237">
                  <c:v>105.45477472346199</c:v>
                </c:pt>
                <c:pt idx="31238">
                  <c:v>105.454749826387</c:v>
                </c:pt>
                <c:pt idx="31239">
                  <c:v>105.45471025227999</c:v>
                </c:pt>
                <c:pt idx="31240">
                  <c:v>105.454708541309</c:v>
                </c:pt>
                <c:pt idx="31241">
                  <c:v>105.45459448323599</c:v>
                </c:pt>
                <c:pt idx="31242">
                  <c:v>105.45458363712901</c:v>
                </c:pt>
                <c:pt idx="31243">
                  <c:v>105.454522976767</c:v>
                </c:pt>
                <c:pt idx="31244">
                  <c:v>105.454489327198</c:v>
                </c:pt>
                <c:pt idx="31245">
                  <c:v>105.454434430826</c:v>
                </c:pt>
                <c:pt idx="31246">
                  <c:v>105.454344478983</c:v>
                </c:pt>
                <c:pt idx="31247">
                  <c:v>105.454305957548</c:v>
                </c:pt>
                <c:pt idx="31248">
                  <c:v>105.45422643302901</c:v>
                </c:pt>
                <c:pt idx="31249">
                  <c:v>105.454195873763</c:v>
                </c:pt>
                <c:pt idx="31250">
                  <c:v>105.454170163</c:v>
                </c:pt>
                <c:pt idx="31251">
                  <c:v>105.45408359338001</c:v>
                </c:pt>
                <c:pt idx="31252">
                  <c:v>105.454045848029</c:v>
                </c:pt>
                <c:pt idx="31253">
                  <c:v>105.45392034468</c:v>
                </c:pt>
                <c:pt idx="31254">
                  <c:v>105.45391722174099</c:v>
                </c:pt>
                <c:pt idx="31255">
                  <c:v>105.453775139809</c:v>
                </c:pt>
                <c:pt idx="31256">
                  <c:v>105.453740869236</c:v>
                </c:pt>
                <c:pt idx="31257">
                  <c:v>105.453657302933</c:v>
                </c:pt>
                <c:pt idx="31258">
                  <c:v>105.45354256102</c:v>
                </c:pt>
                <c:pt idx="31259">
                  <c:v>105.45339257029499</c:v>
                </c:pt>
                <c:pt idx="31260">
                  <c:v>105.453373753121</c:v>
                </c:pt>
                <c:pt idx="31261">
                  <c:v>105.453362195574</c:v>
                </c:pt>
                <c:pt idx="31262">
                  <c:v>105.453265001465</c:v>
                </c:pt>
                <c:pt idx="31263">
                  <c:v>105.45325954088101</c:v>
                </c:pt>
                <c:pt idx="31264">
                  <c:v>105.453235057231</c:v>
                </c:pt>
                <c:pt idx="31265">
                  <c:v>105.45313782839899</c:v>
                </c:pt>
                <c:pt idx="31266">
                  <c:v>105.453098986291</c:v>
                </c:pt>
                <c:pt idx="31267">
                  <c:v>105.453035264585</c:v>
                </c:pt>
                <c:pt idx="31268">
                  <c:v>105.452794615682</c:v>
                </c:pt>
                <c:pt idx="31269">
                  <c:v>105.45278984145099</c:v>
                </c:pt>
                <c:pt idx="31270">
                  <c:v>105.452672841682</c:v>
                </c:pt>
                <c:pt idx="31271">
                  <c:v>105.452594192224</c:v>
                </c:pt>
                <c:pt idx="31272">
                  <c:v>105.452572325207</c:v>
                </c:pt>
                <c:pt idx="31273">
                  <c:v>105.452558312731</c:v>
                </c:pt>
                <c:pt idx="31274">
                  <c:v>105.452498639415</c:v>
                </c:pt>
                <c:pt idx="31275">
                  <c:v>105.45247836079299</c:v>
                </c:pt>
                <c:pt idx="31276">
                  <c:v>105.452455467493</c:v>
                </c:pt>
                <c:pt idx="31277">
                  <c:v>105.452342385362</c:v>
                </c:pt>
                <c:pt idx="31278">
                  <c:v>105.452243578298</c:v>
                </c:pt>
                <c:pt idx="31279">
                  <c:v>105.452226675601</c:v>
                </c:pt>
                <c:pt idx="31280">
                  <c:v>105.452125483608</c:v>
                </c:pt>
                <c:pt idx="31281">
                  <c:v>105.45201320172001</c:v>
                </c:pt>
                <c:pt idx="31282">
                  <c:v>105.451947563839</c:v>
                </c:pt>
                <c:pt idx="31283">
                  <c:v>105.451834065075</c:v>
                </c:pt>
                <c:pt idx="31284">
                  <c:v>105.451832683999</c:v>
                </c:pt>
                <c:pt idx="31285">
                  <c:v>105.451806497277</c:v>
                </c:pt>
                <c:pt idx="31286">
                  <c:v>105.451678044329</c:v>
                </c:pt>
                <c:pt idx="31287">
                  <c:v>105.45166127227699</c:v>
                </c:pt>
                <c:pt idx="31288">
                  <c:v>105.451490568152</c:v>
                </c:pt>
                <c:pt idx="31289">
                  <c:v>105.45144882435</c:v>
                </c:pt>
                <c:pt idx="31290">
                  <c:v>105.451379828801</c:v>
                </c:pt>
                <c:pt idx="31291">
                  <c:v>105.451237338879</c:v>
                </c:pt>
                <c:pt idx="31292">
                  <c:v>105.451231086574</c:v>
                </c:pt>
                <c:pt idx="31293">
                  <c:v>105.451183451029</c:v>
                </c:pt>
                <c:pt idx="31294">
                  <c:v>105.451156614244</c:v>
                </c:pt>
                <c:pt idx="31295">
                  <c:v>105.45109663688601</c:v>
                </c:pt>
                <c:pt idx="31296">
                  <c:v>105.451016088735</c:v>
                </c:pt>
                <c:pt idx="31297">
                  <c:v>105.450980336698</c:v>
                </c:pt>
                <c:pt idx="31298">
                  <c:v>105.450978813497</c:v>
                </c:pt>
                <c:pt idx="31299">
                  <c:v>105.450898500417</c:v>
                </c:pt>
                <c:pt idx="31300">
                  <c:v>105.450856138597</c:v>
                </c:pt>
                <c:pt idx="31301">
                  <c:v>105.45078240326301</c:v>
                </c:pt>
                <c:pt idx="31302">
                  <c:v>105.45072371454501</c:v>
                </c:pt>
                <c:pt idx="31303">
                  <c:v>105.45070095708201</c:v>
                </c:pt>
                <c:pt idx="31304">
                  <c:v>105.450693191212</c:v>
                </c:pt>
                <c:pt idx="31305">
                  <c:v>105.45056192325301</c:v>
                </c:pt>
                <c:pt idx="31306">
                  <c:v>105.45046861495899</c:v>
                </c:pt>
                <c:pt idx="31307">
                  <c:v>105.450468480239</c:v>
                </c:pt>
                <c:pt idx="31308">
                  <c:v>105.450230584626</c:v>
                </c:pt>
                <c:pt idx="31309">
                  <c:v>105.45022045298001</c:v>
                </c:pt>
                <c:pt idx="31310">
                  <c:v>105.450179977622</c:v>
                </c:pt>
                <c:pt idx="31311">
                  <c:v>105.450094021821</c:v>
                </c:pt>
                <c:pt idx="31312">
                  <c:v>105.449932250857</c:v>
                </c:pt>
                <c:pt idx="31313">
                  <c:v>105.449863996896</c:v>
                </c:pt>
                <c:pt idx="31314">
                  <c:v>105.44983189136001</c:v>
                </c:pt>
                <c:pt idx="31315">
                  <c:v>105.449764503964</c:v>
                </c:pt>
                <c:pt idx="31316">
                  <c:v>105.449709814068</c:v>
                </c:pt>
                <c:pt idx="31317">
                  <c:v>105.44968074277899</c:v>
                </c:pt>
                <c:pt idx="31318">
                  <c:v>105.449656939828</c:v>
                </c:pt>
                <c:pt idx="31319">
                  <c:v>105.449589536801</c:v>
                </c:pt>
                <c:pt idx="31320">
                  <c:v>105.44947787278601</c:v>
                </c:pt>
                <c:pt idx="31321">
                  <c:v>105.449416180919</c:v>
                </c:pt>
                <c:pt idx="31322">
                  <c:v>105.449406325287</c:v>
                </c:pt>
                <c:pt idx="31323">
                  <c:v>105.449362301981</c:v>
                </c:pt>
                <c:pt idx="31324">
                  <c:v>105.44927545576699</c:v>
                </c:pt>
                <c:pt idx="31325">
                  <c:v>105.449227508684</c:v>
                </c:pt>
                <c:pt idx="31326">
                  <c:v>105.44922358586</c:v>
                </c:pt>
                <c:pt idx="31327">
                  <c:v>105.44918868900901</c:v>
                </c:pt>
                <c:pt idx="31328">
                  <c:v>105.448943318148</c:v>
                </c:pt>
                <c:pt idx="31329">
                  <c:v>105.448868043001</c:v>
                </c:pt>
                <c:pt idx="31330">
                  <c:v>105.44884181507599</c:v>
                </c:pt>
                <c:pt idx="31331">
                  <c:v>105.44880209426</c:v>
                </c:pt>
                <c:pt idx="31332">
                  <c:v>105.448717227374</c:v>
                </c:pt>
                <c:pt idx="31333">
                  <c:v>105.448588954679</c:v>
                </c:pt>
                <c:pt idx="31334">
                  <c:v>105.44857074180599</c:v>
                </c:pt>
                <c:pt idx="31335">
                  <c:v>105.448386718648</c:v>
                </c:pt>
                <c:pt idx="31336">
                  <c:v>105.448336783307</c:v>
                </c:pt>
                <c:pt idx="31337">
                  <c:v>105.448298141397</c:v>
                </c:pt>
                <c:pt idx="31338">
                  <c:v>105.448278083231</c:v>
                </c:pt>
                <c:pt idx="31339">
                  <c:v>105.448189375382</c:v>
                </c:pt>
                <c:pt idx="31340">
                  <c:v>105.44813107570801</c:v>
                </c:pt>
                <c:pt idx="31341">
                  <c:v>105.44810819902899</c:v>
                </c:pt>
                <c:pt idx="31342">
                  <c:v>105.448107799269</c:v>
                </c:pt>
                <c:pt idx="31343">
                  <c:v>105.44790795996001</c:v>
                </c:pt>
                <c:pt idx="31344">
                  <c:v>105.447841224809</c:v>
                </c:pt>
                <c:pt idx="31345">
                  <c:v>105.44774543030501</c:v>
                </c:pt>
                <c:pt idx="31346">
                  <c:v>105.447741848124</c:v>
                </c:pt>
                <c:pt idx="31347">
                  <c:v>105.44773521043101</c:v>
                </c:pt>
                <c:pt idx="31348">
                  <c:v>105.447575948268</c:v>
                </c:pt>
                <c:pt idx="31349">
                  <c:v>105.447507061325</c:v>
                </c:pt>
                <c:pt idx="31350">
                  <c:v>105.447325375082</c:v>
                </c:pt>
                <c:pt idx="31351">
                  <c:v>105.447247854247</c:v>
                </c:pt>
                <c:pt idx="31352">
                  <c:v>105.44709277285099</c:v>
                </c:pt>
                <c:pt idx="31353">
                  <c:v>105.447028877489</c:v>
                </c:pt>
                <c:pt idx="31354">
                  <c:v>105.446922590461</c:v>
                </c:pt>
                <c:pt idx="31355">
                  <c:v>105.44690803870699</c:v>
                </c:pt>
                <c:pt idx="31356">
                  <c:v>105.446896788487</c:v>
                </c:pt>
                <c:pt idx="31357">
                  <c:v>105.446835271721</c:v>
                </c:pt>
                <c:pt idx="31358">
                  <c:v>105.446811146206</c:v>
                </c:pt>
                <c:pt idx="31359">
                  <c:v>105.446577552835</c:v>
                </c:pt>
                <c:pt idx="31360">
                  <c:v>105.446216843328</c:v>
                </c:pt>
                <c:pt idx="31361">
                  <c:v>105.446111410562</c:v>
                </c:pt>
                <c:pt idx="31362">
                  <c:v>105.446000443888</c:v>
                </c:pt>
                <c:pt idx="31363">
                  <c:v>105.445951928269</c:v>
                </c:pt>
                <c:pt idx="31364">
                  <c:v>105.445882573964</c:v>
                </c:pt>
                <c:pt idx="31365">
                  <c:v>105.44580869915301</c:v>
                </c:pt>
                <c:pt idx="31366">
                  <c:v>105.44577946102</c:v>
                </c:pt>
                <c:pt idx="31367">
                  <c:v>105.445732688658</c:v>
                </c:pt>
                <c:pt idx="31368">
                  <c:v>105.445674613459</c:v>
                </c:pt>
                <c:pt idx="31369">
                  <c:v>105.445467823717</c:v>
                </c:pt>
                <c:pt idx="31370">
                  <c:v>105.445358957859</c:v>
                </c:pt>
                <c:pt idx="31371">
                  <c:v>105.445141349629</c:v>
                </c:pt>
                <c:pt idx="31372">
                  <c:v>105.444977469015</c:v>
                </c:pt>
                <c:pt idx="31373">
                  <c:v>105.444972331652</c:v>
                </c:pt>
                <c:pt idx="31374">
                  <c:v>105.444964346647</c:v>
                </c:pt>
                <c:pt idx="31375">
                  <c:v>105.44489768368901</c:v>
                </c:pt>
                <c:pt idx="31376">
                  <c:v>105.444818949615</c:v>
                </c:pt>
                <c:pt idx="31377">
                  <c:v>105.444805254214</c:v>
                </c:pt>
                <c:pt idx="31378">
                  <c:v>105.444544264496</c:v>
                </c:pt>
                <c:pt idx="31379">
                  <c:v>105.444511788029</c:v>
                </c:pt>
                <c:pt idx="31380">
                  <c:v>105.44448509202201</c:v>
                </c:pt>
                <c:pt idx="31381">
                  <c:v>105.444482354613</c:v>
                </c:pt>
                <c:pt idx="31382">
                  <c:v>105.444320188068</c:v>
                </c:pt>
                <c:pt idx="31383">
                  <c:v>105.444313530394</c:v>
                </c:pt>
                <c:pt idx="31384">
                  <c:v>105.44429046040599</c:v>
                </c:pt>
                <c:pt idx="31385">
                  <c:v>105.44418470778901</c:v>
                </c:pt>
                <c:pt idx="31386">
                  <c:v>105.444078313486</c:v>
                </c:pt>
                <c:pt idx="31387">
                  <c:v>105.443976725368</c:v>
                </c:pt>
                <c:pt idx="31388">
                  <c:v>105.443952613109</c:v>
                </c:pt>
                <c:pt idx="31389">
                  <c:v>105.443891062163</c:v>
                </c:pt>
                <c:pt idx="31390">
                  <c:v>105.443880451487</c:v>
                </c:pt>
                <c:pt idx="31391">
                  <c:v>105.44372113365</c:v>
                </c:pt>
                <c:pt idx="31392">
                  <c:v>105.443596473634</c:v>
                </c:pt>
                <c:pt idx="31393">
                  <c:v>105.44359094094</c:v>
                </c:pt>
                <c:pt idx="31394">
                  <c:v>105.443421306941</c:v>
                </c:pt>
                <c:pt idx="31395">
                  <c:v>105.44335598562699</c:v>
                </c:pt>
                <c:pt idx="31396">
                  <c:v>105.44326655818401</c:v>
                </c:pt>
                <c:pt idx="31397">
                  <c:v>105.442988923047</c:v>
                </c:pt>
                <c:pt idx="31398">
                  <c:v>105.44285286780701</c:v>
                </c:pt>
                <c:pt idx="31399">
                  <c:v>105.442838958374</c:v>
                </c:pt>
                <c:pt idx="31400">
                  <c:v>105.442557363807</c:v>
                </c:pt>
                <c:pt idx="31401">
                  <c:v>105.442482397662</c:v>
                </c:pt>
                <c:pt idx="31402">
                  <c:v>105.44245745025</c:v>
                </c:pt>
                <c:pt idx="31403">
                  <c:v>105.442427183463</c:v>
                </c:pt>
                <c:pt idx="31404">
                  <c:v>105.442416157379</c:v>
                </c:pt>
                <c:pt idx="31405">
                  <c:v>105.442208988321</c:v>
                </c:pt>
                <c:pt idx="31406">
                  <c:v>105.442176148648</c:v>
                </c:pt>
                <c:pt idx="31407">
                  <c:v>105.441626942623</c:v>
                </c:pt>
                <c:pt idx="31408">
                  <c:v>105.441583372992</c:v>
                </c:pt>
                <c:pt idx="31409">
                  <c:v>105.441460967175</c:v>
                </c:pt>
                <c:pt idx="31410">
                  <c:v>105.441268503112</c:v>
                </c:pt>
                <c:pt idx="31411">
                  <c:v>105.44120337693499</c:v>
                </c:pt>
                <c:pt idx="31412">
                  <c:v>105.44113640643199</c:v>
                </c:pt>
                <c:pt idx="31413">
                  <c:v>105.44112138362701</c:v>
                </c:pt>
                <c:pt idx="31414">
                  <c:v>105.440993815037</c:v>
                </c:pt>
                <c:pt idx="31415">
                  <c:v>105.440874381528</c:v>
                </c:pt>
                <c:pt idx="31416">
                  <c:v>105.44079141046799</c:v>
                </c:pt>
                <c:pt idx="31417">
                  <c:v>105.44046234847001</c:v>
                </c:pt>
                <c:pt idx="31418">
                  <c:v>105.44034299062901</c:v>
                </c:pt>
                <c:pt idx="31419">
                  <c:v>105.440170146919</c:v>
                </c:pt>
                <c:pt idx="31420">
                  <c:v>105.440006197675</c:v>
                </c:pt>
                <c:pt idx="31421">
                  <c:v>105.439984750679</c:v>
                </c:pt>
                <c:pt idx="31422">
                  <c:v>105.439958061705</c:v>
                </c:pt>
                <c:pt idx="31423">
                  <c:v>105.43995180597599</c:v>
                </c:pt>
                <c:pt idx="31424">
                  <c:v>105.439857712354</c:v>
                </c:pt>
                <c:pt idx="31425">
                  <c:v>105.43983087351501</c:v>
                </c:pt>
                <c:pt idx="31426">
                  <c:v>105.43982585364201</c:v>
                </c:pt>
                <c:pt idx="31427">
                  <c:v>105.439718253401</c:v>
                </c:pt>
                <c:pt idx="31428">
                  <c:v>105.439706627246</c:v>
                </c:pt>
                <c:pt idx="31429">
                  <c:v>105.43968127330101</c:v>
                </c:pt>
                <c:pt idx="31430">
                  <c:v>105.43960278895899</c:v>
                </c:pt>
                <c:pt idx="31431">
                  <c:v>105.43951850915001</c:v>
                </c:pt>
                <c:pt idx="31432">
                  <c:v>105.439418869297</c:v>
                </c:pt>
                <c:pt idx="31433">
                  <c:v>105.439372397829</c:v>
                </c:pt>
                <c:pt idx="31434">
                  <c:v>105.439278721161</c:v>
                </c:pt>
                <c:pt idx="31435">
                  <c:v>105.43907305568</c:v>
                </c:pt>
                <c:pt idx="31436">
                  <c:v>105.43906177831199</c:v>
                </c:pt>
                <c:pt idx="31437">
                  <c:v>105.439049793574</c:v>
                </c:pt>
                <c:pt idx="31438">
                  <c:v>105.439032855492</c:v>
                </c:pt>
                <c:pt idx="31439">
                  <c:v>105.438893809948</c:v>
                </c:pt>
                <c:pt idx="31440">
                  <c:v>105.438888353487</c:v>
                </c:pt>
                <c:pt idx="31441">
                  <c:v>105.438864766349</c:v>
                </c:pt>
                <c:pt idx="31442">
                  <c:v>105.43876202824001</c:v>
                </c:pt>
                <c:pt idx="31443">
                  <c:v>105.438662775978</c:v>
                </c:pt>
                <c:pt idx="31444">
                  <c:v>105.43837783892999</c:v>
                </c:pt>
                <c:pt idx="31445">
                  <c:v>105.438314670544</c:v>
                </c:pt>
                <c:pt idx="31446">
                  <c:v>105.438302779534</c:v>
                </c:pt>
                <c:pt idx="31447">
                  <c:v>105.438241876578</c:v>
                </c:pt>
                <c:pt idx="31448">
                  <c:v>105.438234920312</c:v>
                </c:pt>
                <c:pt idx="31449">
                  <c:v>105.438233338549</c:v>
                </c:pt>
                <c:pt idx="31450">
                  <c:v>105.438022043468</c:v>
                </c:pt>
                <c:pt idx="31451">
                  <c:v>105.438008467228</c:v>
                </c:pt>
                <c:pt idx="31452">
                  <c:v>105.438005685023</c:v>
                </c:pt>
                <c:pt idx="31453">
                  <c:v>105.43778650058501</c:v>
                </c:pt>
                <c:pt idx="31454">
                  <c:v>105.437754700347</c:v>
                </c:pt>
                <c:pt idx="31455">
                  <c:v>105.437702978376</c:v>
                </c:pt>
                <c:pt idx="31456">
                  <c:v>105.437656160814</c:v>
                </c:pt>
                <c:pt idx="31457">
                  <c:v>105.43754255038</c:v>
                </c:pt>
                <c:pt idx="31458">
                  <c:v>105.43754212565101</c:v>
                </c:pt>
                <c:pt idx="31459">
                  <c:v>105.437464955785</c:v>
                </c:pt>
                <c:pt idx="31460">
                  <c:v>105.43738095330001</c:v>
                </c:pt>
                <c:pt idx="31461">
                  <c:v>105.43717456447401</c:v>
                </c:pt>
                <c:pt idx="31462">
                  <c:v>105.437139522525</c:v>
                </c:pt>
                <c:pt idx="31463">
                  <c:v>105.437024767499</c:v>
                </c:pt>
                <c:pt idx="31464">
                  <c:v>105.436967637637</c:v>
                </c:pt>
                <c:pt idx="31465">
                  <c:v>105.436896543575</c:v>
                </c:pt>
                <c:pt idx="31466">
                  <c:v>105.436894654356</c:v>
                </c:pt>
                <c:pt idx="31467">
                  <c:v>105.436859640566</c:v>
                </c:pt>
                <c:pt idx="31468">
                  <c:v>105.436759269823</c:v>
                </c:pt>
                <c:pt idx="31469">
                  <c:v>105.43645656045</c:v>
                </c:pt>
                <c:pt idx="31470">
                  <c:v>105.43632332428</c:v>
                </c:pt>
                <c:pt idx="31471">
                  <c:v>105.436203253972</c:v>
                </c:pt>
                <c:pt idx="31472">
                  <c:v>105.43618868967199</c:v>
                </c:pt>
                <c:pt idx="31473">
                  <c:v>105.436188212451</c:v>
                </c:pt>
                <c:pt idx="31474">
                  <c:v>105.436166524279</c:v>
                </c:pt>
                <c:pt idx="31475">
                  <c:v>105.436163343893</c:v>
                </c:pt>
                <c:pt idx="31476">
                  <c:v>105.435998120851</c:v>
                </c:pt>
                <c:pt idx="31477">
                  <c:v>105.435861264151</c:v>
                </c:pt>
                <c:pt idx="31478">
                  <c:v>105.435777423293</c:v>
                </c:pt>
                <c:pt idx="31479">
                  <c:v>105.43566142579699</c:v>
                </c:pt>
                <c:pt idx="31480">
                  <c:v>105.435610937569</c:v>
                </c:pt>
                <c:pt idx="31481">
                  <c:v>105.435347487512</c:v>
                </c:pt>
                <c:pt idx="31482">
                  <c:v>105.435334624734</c:v>
                </c:pt>
                <c:pt idx="31483">
                  <c:v>105.435279216014</c:v>
                </c:pt>
                <c:pt idx="31484">
                  <c:v>105.435248012866</c:v>
                </c:pt>
                <c:pt idx="31485">
                  <c:v>105.435205115687</c:v>
                </c:pt>
                <c:pt idx="31486">
                  <c:v>105.434984314665</c:v>
                </c:pt>
                <c:pt idx="31487">
                  <c:v>105.434941225543</c:v>
                </c:pt>
                <c:pt idx="31488">
                  <c:v>105.43491279823201</c:v>
                </c:pt>
                <c:pt idx="31489">
                  <c:v>105.434890433212</c:v>
                </c:pt>
                <c:pt idx="31490">
                  <c:v>105.434849849919</c:v>
                </c:pt>
                <c:pt idx="31491">
                  <c:v>105.434825799525</c:v>
                </c:pt>
                <c:pt idx="31492">
                  <c:v>105.434758209783</c:v>
                </c:pt>
                <c:pt idx="31493">
                  <c:v>105.434292830784</c:v>
                </c:pt>
                <c:pt idx="31494">
                  <c:v>105.434209838013</c:v>
                </c:pt>
                <c:pt idx="31495">
                  <c:v>105.434047434791</c:v>
                </c:pt>
                <c:pt idx="31496">
                  <c:v>105.433747814987</c:v>
                </c:pt>
                <c:pt idx="31497">
                  <c:v>105.433730852924</c:v>
                </c:pt>
                <c:pt idx="31498">
                  <c:v>105.433616309012</c:v>
                </c:pt>
                <c:pt idx="31499">
                  <c:v>105.43355593561699</c:v>
                </c:pt>
                <c:pt idx="31500">
                  <c:v>105.43353432014101</c:v>
                </c:pt>
                <c:pt idx="31501">
                  <c:v>105.433528712504</c:v>
                </c:pt>
                <c:pt idx="31502">
                  <c:v>105.43352459885099</c:v>
                </c:pt>
                <c:pt idx="31503">
                  <c:v>105.43349699318701</c:v>
                </c:pt>
                <c:pt idx="31504">
                  <c:v>105.433283047827</c:v>
                </c:pt>
                <c:pt idx="31505">
                  <c:v>105.433281185401</c:v>
                </c:pt>
                <c:pt idx="31506">
                  <c:v>105.433269501653</c:v>
                </c:pt>
                <c:pt idx="31507">
                  <c:v>105.43303341698</c:v>
                </c:pt>
                <c:pt idx="31508">
                  <c:v>105.43235217335599</c:v>
                </c:pt>
                <c:pt idx="31509">
                  <c:v>105.432324274677</c:v>
                </c:pt>
                <c:pt idx="31510">
                  <c:v>105.432307837054</c:v>
                </c:pt>
                <c:pt idx="31511">
                  <c:v>105.432265380698</c:v>
                </c:pt>
                <c:pt idx="31512">
                  <c:v>105.432247934039</c:v>
                </c:pt>
                <c:pt idx="31513">
                  <c:v>105.43217690135</c:v>
                </c:pt>
                <c:pt idx="31514">
                  <c:v>105.43210765993901</c:v>
                </c:pt>
                <c:pt idx="31515">
                  <c:v>105.43206758895001</c:v>
                </c:pt>
                <c:pt idx="31516">
                  <c:v>105.432044453053</c:v>
                </c:pt>
                <c:pt idx="31517">
                  <c:v>105.432042571951</c:v>
                </c:pt>
                <c:pt idx="31518">
                  <c:v>105.431968744182</c:v>
                </c:pt>
                <c:pt idx="31519">
                  <c:v>105.431943626975</c:v>
                </c:pt>
                <c:pt idx="31520">
                  <c:v>105.43175435361501</c:v>
                </c:pt>
                <c:pt idx="31521">
                  <c:v>105.43166861046601</c:v>
                </c:pt>
                <c:pt idx="31522">
                  <c:v>105.43163982075799</c:v>
                </c:pt>
                <c:pt idx="31523">
                  <c:v>105.431573796623</c:v>
                </c:pt>
                <c:pt idx="31524">
                  <c:v>105.431335099655</c:v>
                </c:pt>
                <c:pt idx="31525">
                  <c:v>105.431285182397</c:v>
                </c:pt>
                <c:pt idx="31526">
                  <c:v>105.431056845936</c:v>
                </c:pt>
                <c:pt idx="31527">
                  <c:v>105.431037246984</c:v>
                </c:pt>
                <c:pt idx="31528">
                  <c:v>105.43101288348601</c:v>
                </c:pt>
                <c:pt idx="31529">
                  <c:v>105.43089521215499</c:v>
                </c:pt>
                <c:pt idx="31530">
                  <c:v>105.43067650415701</c:v>
                </c:pt>
                <c:pt idx="31531">
                  <c:v>105.43055700215101</c:v>
                </c:pt>
                <c:pt idx="31532">
                  <c:v>105.430512295917</c:v>
                </c:pt>
                <c:pt idx="31533">
                  <c:v>105.430486682439</c:v>
                </c:pt>
                <c:pt idx="31534">
                  <c:v>105.430222006104</c:v>
                </c:pt>
                <c:pt idx="31535">
                  <c:v>105.430185794934</c:v>
                </c:pt>
                <c:pt idx="31536">
                  <c:v>105.430131206656</c:v>
                </c:pt>
                <c:pt idx="31537">
                  <c:v>105.429946178029</c:v>
                </c:pt>
                <c:pt idx="31538">
                  <c:v>105.42994025423</c:v>
                </c:pt>
                <c:pt idx="31539">
                  <c:v>105.429708159801</c:v>
                </c:pt>
                <c:pt idx="31540">
                  <c:v>105.429535526724</c:v>
                </c:pt>
                <c:pt idx="31541">
                  <c:v>105.42912100037999</c:v>
                </c:pt>
                <c:pt idx="31542">
                  <c:v>105.42910241738799</c:v>
                </c:pt>
                <c:pt idx="31543">
                  <c:v>105.428927348933</c:v>
                </c:pt>
                <c:pt idx="31544">
                  <c:v>105.428820475241</c:v>
                </c:pt>
                <c:pt idx="31545">
                  <c:v>105.428785399584</c:v>
                </c:pt>
                <c:pt idx="31546">
                  <c:v>105.428633643818</c:v>
                </c:pt>
                <c:pt idx="31547">
                  <c:v>105.428563298528</c:v>
                </c:pt>
                <c:pt idx="31548">
                  <c:v>105.42848214524599</c:v>
                </c:pt>
                <c:pt idx="31549">
                  <c:v>105.42814973304</c:v>
                </c:pt>
                <c:pt idx="31550">
                  <c:v>105.427947270483</c:v>
                </c:pt>
                <c:pt idx="31551">
                  <c:v>105.427822264056</c:v>
                </c:pt>
                <c:pt idx="31552">
                  <c:v>105.42777900418299</c:v>
                </c:pt>
                <c:pt idx="31553">
                  <c:v>105.427555714628</c:v>
                </c:pt>
                <c:pt idx="31554">
                  <c:v>105.427547189628</c:v>
                </c:pt>
                <c:pt idx="31555">
                  <c:v>105.42748366908801</c:v>
                </c:pt>
                <c:pt idx="31556">
                  <c:v>105.427259845042</c:v>
                </c:pt>
                <c:pt idx="31557">
                  <c:v>105.42696716396</c:v>
                </c:pt>
                <c:pt idx="31558">
                  <c:v>105.42693363172199</c:v>
                </c:pt>
                <c:pt idx="31559">
                  <c:v>105.426623934421</c:v>
                </c:pt>
                <c:pt idx="31560">
                  <c:v>105.426604967817</c:v>
                </c:pt>
                <c:pt idx="31561">
                  <c:v>105.42639464932699</c:v>
                </c:pt>
                <c:pt idx="31562">
                  <c:v>105.42624676235801</c:v>
                </c:pt>
                <c:pt idx="31563">
                  <c:v>105.42623258143099</c:v>
                </c:pt>
                <c:pt idx="31564">
                  <c:v>105.425859750071</c:v>
                </c:pt>
                <c:pt idx="31565">
                  <c:v>105.42535842023899</c:v>
                </c:pt>
                <c:pt idx="31566">
                  <c:v>105.42534748921599</c:v>
                </c:pt>
                <c:pt idx="31567">
                  <c:v>105.425304061025</c:v>
                </c:pt>
                <c:pt idx="31568">
                  <c:v>105.425150233301</c:v>
                </c:pt>
                <c:pt idx="31569">
                  <c:v>105.42504478581</c:v>
                </c:pt>
                <c:pt idx="31570">
                  <c:v>105.42494570933501</c:v>
                </c:pt>
                <c:pt idx="31571">
                  <c:v>105.424806924341</c:v>
                </c:pt>
                <c:pt idx="31572">
                  <c:v>105.424730566596</c:v>
                </c:pt>
                <c:pt idx="31573">
                  <c:v>105.424334836348</c:v>
                </c:pt>
                <c:pt idx="31574">
                  <c:v>105.42426455587</c:v>
                </c:pt>
                <c:pt idx="31575">
                  <c:v>105.42424583632599</c:v>
                </c:pt>
                <c:pt idx="31576">
                  <c:v>105.42424152903099</c:v>
                </c:pt>
                <c:pt idx="31577">
                  <c:v>105.42423567849799</c:v>
                </c:pt>
                <c:pt idx="31578">
                  <c:v>105.42413428757401</c:v>
                </c:pt>
                <c:pt idx="31579">
                  <c:v>105.42404468646799</c:v>
                </c:pt>
                <c:pt idx="31580">
                  <c:v>105.423953335774</c:v>
                </c:pt>
                <c:pt idx="31581">
                  <c:v>105.423797034393</c:v>
                </c:pt>
                <c:pt idx="31582">
                  <c:v>105.423637294793</c:v>
                </c:pt>
                <c:pt idx="31583">
                  <c:v>105.423458836888</c:v>
                </c:pt>
                <c:pt idx="31584">
                  <c:v>105.42337485627</c:v>
                </c:pt>
                <c:pt idx="31585">
                  <c:v>105.423237415336</c:v>
                </c:pt>
                <c:pt idx="31586">
                  <c:v>105.423129874585</c:v>
                </c:pt>
                <c:pt idx="31587">
                  <c:v>105.423045076032</c:v>
                </c:pt>
                <c:pt idx="31588">
                  <c:v>105.423009761599</c:v>
                </c:pt>
                <c:pt idx="31589">
                  <c:v>105.422489219761</c:v>
                </c:pt>
                <c:pt idx="31590">
                  <c:v>105.422470961104</c:v>
                </c:pt>
                <c:pt idx="31591">
                  <c:v>105.422390793643</c:v>
                </c:pt>
                <c:pt idx="31592">
                  <c:v>105.422056558417</c:v>
                </c:pt>
                <c:pt idx="31593">
                  <c:v>105.421933432613</c:v>
                </c:pt>
                <c:pt idx="31594">
                  <c:v>105.42149739313599</c:v>
                </c:pt>
                <c:pt idx="31595">
                  <c:v>105.421226958557</c:v>
                </c:pt>
                <c:pt idx="31596">
                  <c:v>105.420887894797</c:v>
                </c:pt>
                <c:pt idx="31597">
                  <c:v>105.4205987695</c:v>
                </c:pt>
                <c:pt idx="31598">
                  <c:v>105.420572904267</c:v>
                </c:pt>
                <c:pt idx="31599">
                  <c:v>105.42030067479099</c:v>
                </c:pt>
                <c:pt idx="31600">
                  <c:v>105.420297471986</c:v>
                </c:pt>
                <c:pt idx="31601">
                  <c:v>105.42001204456901</c:v>
                </c:pt>
                <c:pt idx="31602">
                  <c:v>105.41983085306499</c:v>
                </c:pt>
                <c:pt idx="31603">
                  <c:v>105.41982208325101</c:v>
                </c:pt>
                <c:pt idx="31604">
                  <c:v>105.419493248325</c:v>
                </c:pt>
                <c:pt idx="31605">
                  <c:v>105.41904412453999</c:v>
                </c:pt>
                <c:pt idx="31606">
                  <c:v>105.418572956226</c:v>
                </c:pt>
                <c:pt idx="31607">
                  <c:v>105.418417755032</c:v>
                </c:pt>
                <c:pt idx="31608">
                  <c:v>105.418231424262</c:v>
                </c:pt>
                <c:pt idx="31609">
                  <c:v>105.418179689654</c:v>
                </c:pt>
                <c:pt idx="31610">
                  <c:v>105.418150342551</c:v>
                </c:pt>
                <c:pt idx="31611">
                  <c:v>105.41808543294199</c:v>
                </c:pt>
                <c:pt idx="31612">
                  <c:v>105.41779718474299</c:v>
                </c:pt>
                <c:pt idx="31613">
                  <c:v>105.417642195388</c:v>
                </c:pt>
                <c:pt idx="31614">
                  <c:v>105.41759925152201</c:v>
                </c:pt>
                <c:pt idx="31615">
                  <c:v>105.41755206097</c:v>
                </c:pt>
                <c:pt idx="31616">
                  <c:v>105.417325184671</c:v>
                </c:pt>
                <c:pt idx="31617">
                  <c:v>105.417177834085</c:v>
                </c:pt>
                <c:pt idx="31618">
                  <c:v>105.416825967028</c:v>
                </c:pt>
                <c:pt idx="31619">
                  <c:v>105.416783156319</c:v>
                </c:pt>
                <c:pt idx="31620">
                  <c:v>105.416663496745</c:v>
                </c:pt>
                <c:pt idx="31621">
                  <c:v>105.416628284224</c:v>
                </c:pt>
                <c:pt idx="31622">
                  <c:v>105.416468485026</c:v>
                </c:pt>
                <c:pt idx="31623">
                  <c:v>105.41624640453701</c:v>
                </c:pt>
                <c:pt idx="31624">
                  <c:v>105.416236867867</c:v>
                </c:pt>
                <c:pt idx="31625">
                  <c:v>105.416199841693</c:v>
                </c:pt>
                <c:pt idx="31626">
                  <c:v>105.41605531939</c:v>
                </c:pt>
                <c:pt idx="31627">
                  <c:v>105.415989220554</c:v>
                </c:pt>
                <c:pt idx="31628">
                  <c:v>105.415694546919</c:v>
                </c:pt>
                <c:pt idx="31629">
                  <c:v>105.41558913554501</c:v>
                </c:pt>
                <c:pt idx="31630">
                  <c:v>105.415579725557</c:v>
                </c:pt>
                <c:pt idx="31631">
                  <c:v>105.415265040191</c:v>
                </c:pt>
                <c:pt idx="31632">
                  <c:v>105.41526503117601</c:v>
                </c:pt>
                <c:pt idx="31633">
                  <c:v>105.414939314828</c:v>
                </c:pt>
                <c:pt idx="31634">
                  <c:v>105.41486835539401</c:v>
                </c:pt>
                <c:pt idx="31635">
                  <c:v>105.414539862425</c:v>
                </c:pt>
                <c:pt idx="31636">
                  <c:v>105.41441699182</c:v>
                </c:pt>
                <c:pt idx="31637">
                  <c:v>105.414353079175</c:v>
                </c:pt>
                <c:pt idx="31638">
                  <c:v>105.414321544381</c:v>
                </c:pt>
                <c:pt idx="31639">
                  <c:v>105.414125524867</c:v>
                </c:pt>
                <c:pt idx="31640">
                  <c:v>105.41387168689801</c:v>
                </c:pt>
                <c:pt idx="31641">
                  <c:v>105.413858151944</c:v>
                </c:pt>
                <c:pt idx="31642">
                  <c:v>105.413801295577</c:v>
                </c:pt>
                <c:pt idx="31643">
                  <c:v>105.413737245549</c:v>
                </c:pt>
                <c:pt idx="31644">
                  <c:v>105.413649860254</c:v>
                </c:pt>
                <c:pt idx="31645">
                  <c:v>105.41358994610501</c:v>
                </c:pt>
                <c:pt idx="31646">
                  <c:v>105.413584192711</c:v>
                </c:pt>
                <c:pt idx="31647">
                  <c:v>105.413580495291</c:v>
                </c:pt>
                <c:pt idx="31648">
                  <c:v>105.41357098026199</c:v>
                </c:pt>
                <c:pt idx="31649">
                  <c:v>105.413410902032</c:v>
                </c:pt>
                <c:pt idx="31650">
                  <c:v>105.413385190749</c:v>
                </c:pt>
                <c:pt idx="31651">
                  <c:v>105.413337832357</c:v>
                </c:pt>
                <c:pt idx="31652">
                  <c:v>105.413302282603</c:v>
                </c:pt>
                <c:pt idx="31653">
                  <c:v>105.413226576741</c:v>
                </c:pt>
                <c:pt idx="31654">
                  <c:v>105.413222076453</c:v>
                </c:pt>
                <c:pt idx="31655">
                  <c:v>105.41312878673401</c:v>
                </c:pt>
                <c:pt idx="31656">
                  <c:v>105.412894734052</c:v>
                </c:pt>
                <c:pt idx="31657">
                  <c:v>105.4128641134</c:v>
                </c:pt>
                <c:pt idx="31658">
                  <c:v>105.412848218676</c:v>
                </c:pt>
                <c:pt idx="31659">
                  <c:v>105.412695212616</c:v>
                </c:pt>
                <c:pt idx="31660">
                  <c:v>105.41259937867601</c:v>
                </c:pt>
                <c:pt idx="31661">
                  <c:v>105.412486967155</c:v>
                </c:pt>
                <c:pt idx="31662">
                  <c:v>105.412271811764</c:v>
                </c:pt>
                <c:pt idx="31663">
                  <c:v>105.412079026531</c:v>
                </c:pt>
                <c:pt idx="31664">
                  <c:v>105.41194606189801</c:v>
                </c:pt>
                <c:pt idx="31665">
                  <c:v>105.41188127726301</c:v>
                </c:pt>
                <c:pt idx="31666">
                  <c:v>105.41163536113601</c:v>
                </c:pt>
                <c:pt idx="31667">
                  <c:v>105.411443414667</c:v>
                </c:pt>
                <c:pt idx="31668">
                  <c:v>105.4114183982</c:v>
                </c:pt>
                <c:pt idx="31669">
                  <c:v>105.41125867706501</c:v>
                </c:pt>
                <c:pt idx="31670">
                  <c:v>105.410825724148</c:v>
                </c:pt>
                <c:pt idx="31671">
                  <c:v>105.410775424229</c:v>
                </c:pt>
                <c:pt idx="31672">
                  <c:v>105.410694706028</c:v>
                </c:pt>
                <c:pt idx="31673">
                  <c:v>105.41065052523</c:v>
                </c:pt>
                <c:pt idx="31674">
                  <c:v>105.410198129134</c:v>
                </c:pt>
                <c:pt idx="31675">
                  <c:v>105.41011010072199</c:v>
                </c:pt>
                <c:pt idx="31676">
                  <c:v>105.41009301197499</c:v>
                </c:pt>
                <c:pt idx="31677">
                  <c:v>105.40955279657</c:v>
                </c:pt>
                <c:pt idx="31678">
                  <c:v>105.409164960409</c:v>
                </c:pt>
                <c:pt idx="31679">
                  <c:v>105.409042931066</c:v>
                </c:pt>
                <c:pt idx="31680">
                  <c:v>105.408795881554</c:v>
                </c:pt>
                <c:pt idx="31681">
                  <c:v>105.408793612144</c:v>
                </c:pt>
                <c:pt idx="31682">
                  <c:v>105.408777675856</c:v>
                </c:pt>
                <c:pt idx="31683">
                  <c:v>105.408428344219</c:v>
                </c:pt>
                <c:pt idx="31684">
                  <c:v>105.40827493346301</c:v>
                </c:pt>
                <c:pt idx="31685">
                  <c:v>105.408049449576</c:v>
                </c:pt>
                <c:pt idx="31686">
                  <c:v>105.408048128559</c:v>
                </c:pt>
                <c:pt idx="31687">
                  <c:v>105.408008303418</c:v>
                </c:pt>
                <c:pt idx="31688">
                  <c:v>105.407820570449</c:v>
                </c:pt>
                <c:pt idx="31689">
                  <c:v>105.407274619633</c:v>
                </c:pt>
                <c:pt idx="31690">
                  <c:v>105.40627292151601</c:v>
                </c:pt>
                <c:pt idx="31691">
                  <c:v>105.40603512329299</c:v>
                </c:pt>
                <c:pt idx="31692">
                  <c:v>105.405834229596</c:v>
                </c:pt>
                <c:pt idx="31693">
                  <c:v>105.405023782428</c:v>
                </c:pt>
                <c:pt idx="31694">
                  <c:v>105.404976227169</c:v>
                </c:pt>
                <c:pt idx="31695">
                  <c:v>105.404344885854</c:v>
                </c:pt>
                <c:pt idx="31696">
                  <c:v>105.40433112359101</c:v>
                </c:pt>
                <c:pt idx="31697">
                  <c:v>105.404131475722</c:v>
                </c:pt>
                <c:pt idx="31698">
                  <c:v>105.40345921165201</c:v>
                </c:pt>
                <c:pt idx="31699">
                  <c:v>105.403054630109</c:v>
                </c:pt>
                <c:pt idx="31700">
                  <c:v>105.402870130796</c:v>
                </c:pt>
                <c:pt idx="31701">
                  <c:v>105.40182540921001</c:v>
                </c:pt>
                <c:pt idx="31702">
                  <c:v>105.401227273632</c:v>
                </c:pt>
                <c:pt idx="31703">
                  <c:v>105.401055496986</c:v>
                </c:pt>
                <c:pt idx="31704">
                  <c:v>105.40085461581199</c:v>
                </c:pt>
                <c:pt idx="31705">
                  <c:v>105.400276223589</c:v>
                </c:pt>
                <c:pt idx="31706">
                  <c:v>105.400261765859</c:v>
                </c:pt>
                <c:pt idx="31707">
                  <c:v>105.40007394277001</c:v>
                </c:pt>
                <c:pt idx="31708">
                  <c:v>105.40004911430999</c:v>
                </c:pt>
                <c:pt idx="31709">
                  <c:v>105.39957857082</c:v>
                </c:pt>
                <c:pt idx="31710">
                  <c:v>105.399474998247</c:v>
                </c:pt>
                <c:pt idx="31711">
                  <c:v>105.399003427794</c:v>
                </c:pt>
                <c:pt idx="31712">
                  <c:v>105.398587326045</c:v>
                </c:pt>
                <c:pt idx="31713">
                  <c:v>105.398500524677</c:v>
                </c:pt>
                <c:pt idx="31714">
                  <c:v>105.39848049342</c:v>
                </c:pt>
                <c:pt idx="31715">
                  <c:v>105.398183390626</c:v>
                </c:pt>
                <c:pt idx="31716">
                  <c:v>105.397026727528</c:v>
                </c:pt>
                <c:pt idx="31717">
                  <c:v>105.396490275438</c:v>
                </c:pt>
                <c:pt idx="31718">
                  <c:v>105.39608849598299</c:v>
                </c:pt>
                <c:pt idx="31719">
                  <c:v>105.39601762479001</c:v>
                </c:pt>
                <c:pt idx="31720">
                  <c:v>105.395727838714</c:v>
                </c:pt>
                <c:pt idx="31721">
                  <c:v>105.39466170038</c:v>
                </c:pt>
                <c:pt idx="31722">
                  <c:v>105.39411167578</c:v>
                </c:pt>
                <c:pt idx="31723">
                  <c:v>105.39379499501599</c:v>
                </c:pt>
                <c:pt idx="31724">
                  <c:v>105.393480464712</c:v>
                </c:pt>
                <c:pt idx="31725">
                  <c:v>105.393478006153</c:v>
                </c:pt>
                <c:pt idx="31726">
                  <c:v>105.392448679598</c:v>
                </c:pt>
                <c:pt idx="31727">
                  <c:v>105.391988467084</c:v>
                </c:pt>
                <c:pt idx="31728">
                  <c:v>105.391909437259</c:v>
                </c:pt>
                <c:pt idx="31729">
                  <c:v>105.391710230352</c:v>
                </c:pt>
                <c:pt idx="31730">
                  <c:v>105.391555992684</c:v>
                </c:pt>
                <c:pt idx="31731">
                  <c:v>105.391284177709</c:v>
                </c:pt>
                <c:pt idx="31732">
                  <c:v>105.391074337361</c:v>
                </c:pt>
                <c:pt idx="31733">
                  <c:v>105.390966670007</c:v>
                </c:pt>
                <c:pt idx="31734">
                  <c:v>105.390317028464</c:v>
                </c:pt>
                <c:pt idx="31735">
                  <c:v>105.38748778221699</c:v>
                </c:pt>
                <c:pt idx="31736">
                  <c:v>105.387119794059</c:v>
                </c:pt>
                <c:pt idx="31737">
                  <c:v>105.387020391967</c:v>
                </c:pt>
                <c:pt idx="31738">
                  <c:v>105.38635147844801</c:v>
                </c:pt>
                <c:pt idx="31739">
                  <c:v>105.386324701205</c:v>
                </c:pt>
                <c:pt idx="31740">
                  <c:v>105.385543096154</c:v>
                </c:pt>
                <c:pt idx="31741">
                  <c:v>105.384795937596</c:v>
                </c:pt>
                <c:pt idx="31742">
                  <c:v>105.38392444101</c:v>
                </c:pt>
                <c:pt idx="31743">
                  <c:v>105.382987580826</c:v>
                </c:pt>
                <c:pt idx="31744">
                  <c:v>105.38064835844899</c:v>
                </c:pt>
                <c:pt idx="31745">
                  <c:v>105.378535902645</c:v>
                </c:pt>
                <c:pt idx="31746">
                  <c:v>105.377700723386</c:v>
                </c:pt>
                <c:pt idx="31747">
                  <c:v>105.377005634684</c:v>
                </c:pt>
                <c:pt idx="31748">
                  <c:v>105.376920225726</c:v>
                </c:pt>
                <c:pt idx="31749">
                  <c:v>105.376775415552</c:v>
                </c:pt>
                <c:pt idx="31750">
                  <c:v>105.37604252835401</c:v>
                </c:pt>
                <c:pt idx="31751">
                  <c:v>105.37014595600201</c:v>
                </c:pt>
                <c:pt idx="31752">
                  <c:v>105.367169813318</c:v>
                </c:pt>
                <c:pt idx="31753">
                  <c:v>105.365407932266</c:v>
                </c:pt>
                <c:pt idx="31754">
                  <c:v>105.3573433752</c:v>
                </c:pt>
                <c:pt idx="31755">
                  <c:v>105.352657099627</c:v>
                </c:pt>
                <c:pt idx="31756">
                  <c:v>105.34674710739201</c:v>
                </c:pt>
                <c:pt idx="31757">
                  <c:v>105.343439141263</c:v>
                </c:pt>
                <c:pt idx="31758">
                  <c:v>105.342250917695</c:v>
                </c:pt>
                <c:pt idx="31759">
                  <c:v>105.339708076375</c:v>
                </c:pt>
                <c:pt idx="31760">
                  <c:v>105.335452272458</c:v>
                </c:pt>
                <c:pt idx="31761">
                  <c:v>105.331012815379</c:v>
                </c:pt>
                <c:pt idx="31762">
                  <c:v>105.324987141338</c:v>
                </c:pt>
                <c:pt idx="31763">
                  <c:v>105.313056267083</c:v>
                </c:pt>
                <c:pt idx="31764">
                  <c:v>105.308168634304</c:v>
                </c:pt>
                <c:pt idx="31765">
                  <c:v>105.30690318542</c:v>
                </c:pt>
                <c:pt idx="31766">
                  <c:v>105.305111104508</c:v>
                </c:pt>
                <c:pt idx="31767">
                  <c:v>105.304310530446</c:v>
                </c:pt>
                <c:pt idx="31768">
                  <c:v>105.302482604036</c:v>
                </c:pt>
                <c:pt idx="31769">
                  <c:v>105.301859136922</c:v>
                </c:pt>
                <c:pt idx="31770">
                  <c:v>105.30122035762</c:v>
                </c:pt>
                <c:pt idx="31771">
                  <c:v>105.300886755916</c:v>
                </c:pt>
                <c:pt idx="31772">
                  <c:v>105.30086758546901</c:v>
                </c:pt>
                <c:pt idx="31773">
                  <c:v>105.300590214057</c:v>
                </c:pt>
                <c:pt idx="31774">
                  <c:v>105.300241269357</c:v>
                </c:pt>
                <c:pt idx="31775">
                  <c:v>105.299799182003</c:v>
                </c:pt>
                <c:pt idx="31776">
                  <c:v>105.29958610812</c:v>
                </c:pt>
                <c:pt idx="31777">
                  <c:v>105.299559121174</c:v>
                </c:pt>
                <c:pt idx="31778">
                  <c:v>105.29926642345001</c:v>
                </c:pt>
                <c:pt idx="31779">
                  <c:v>105.29919509407</c:v>
                </c:pt>
                <c:pt idx="31780">
                  <c:v>105.299005101665</c:v>
                </c:pt>
                <c:pt idx="31781">
                  <c:v>105.298860884332</c:v>
                </c:pt>
                <c:pt idx="31782">
                  <c:v>105.298735990195</c:v>
                </c:pt>
                <c:pt idx="31783">
                  <c:v>105.29871622520299</c:v>
                </c:pt>
                <c:pt idx="31784">
                  <c:v>105.298608991157</c:v>
                </c:pt>
                <c:pt idx="31785">
                  <c:v>105.298565519596</c:v>
                </c:pt>
                <c:pt idx="31786">
                  <c:v>105.298396027026</c:v>
                </c:pt>
                <c:pt idx="31787">
                  <c:v>105.298386031842</c:v>
                </c:pt>
                <c:pt idx="31788">
                  <c:v>105.298178048746</c:v>
                </c:pt>
                <c:pt idx="31789">
                  <c:v>105.298171439719</c:v>
                </c:pt>
                <c:pt idx="31790">
                  <c:v>105.298052422121</c:v>
                </c:pt>
                <c:pt idx="31791">
                  <c:v>105.2979587697</c:v>
                </c:pt>
                <c:pt idx="31792">
                  <c:v>105.297782558462</c:v>
                </c:pt>
                <c:pt idx="31793">
                  <c:v>105.297607106603</c:v>
                </c:pt>
                <c:pt idx="31794">
                  <c:v>105.297594177588</c:v>
                </c:pt>
                <c:pt idx="31795">
                  <c:v>105.297492079926</c:v>
                </c:pt>
                <c:pt idx="31796">
                  <c:v>105.29740961964001</c:v>
                </c:pt>
                <c:pt idx="31797">
                  <c:v>105.29735446489499</c:v>
                </c:pt>
                <c:pt idx="31798">
                  <c:v>105.29726345551499</c:v>
                </c:pt>
                <c:pt idx="31799">
                  <c:v>105.29723677571999</c:v>
                </c:pt>
                <c:pt idx="31800">
                  <c:v>105.296770795223</c:v>
                </c:pt>
                <c:pt idx="31801">
                  <c:v>105.296749336666</c:v>
                </c:pt>
                <c:pt idx="31802">
                  <c:v>105.29655022786601</c:v>
                </c:pt>
                <c:pt idx="31803">
                  <c:v>105.296549842579</c:v>
                </c:pt>
                <c:pt idx="31804">
                  <c:v>105.29641635858199</c:v>
                </c:pt>
                <c:pt idx="31805">
                  <c:v>105.296408746342</c:v>
                </c:pt>
                <c:pt idx="31806">
                  <c:v>105.296353030216</c:v>
                </c:pt>
                <c:pt idx="31807">
                  <c:v>105.296328709178</c:v>
                </c:pt>
                <c:pt idx="31808">
                  <c:v>105.296262865332</c:v>
                </c:pt>
                <c:pt idx="31809">
                  <c:v>105.29615623800601</c:v>
                </c:pt>
                <c:pt idx="31810">
                  <c:v>105.296138297585</c:v>
                </c:pt>
                <c:pt idx="31811">
                  <c:v>105.29592488242</c:v>
                </c:pt>
                <c:pt idx="31812">
                  <c:v>105.29590567335801</c:v>
                </c:pt>
                <c:pt idx="31813">
                  <c:v>105.295758496829</c:v>
                </c:pt>
                <c:pt idx="31814">
                  <c:v>105.29572484859401</c:v>
                </c:pt>
                <c:pt idx="31815">
                  <c:v>105.295680598963</c:v>
                </c:pt>
                <c:pt idx="31816">
                  <c:v>105.29550510163</c:v>
                </c:pt>
                <c:pt idx="31817">
                  <c:v>105.295244154667</c:v>
                </c:pt>
                <c:pt idx="31818">
                  <c:v>105.295131409722</c:v>
                </c:pt>
                <c:pt idx="31819">
                  <c:v>105.295129354032</c:v>
                </c:pt>
                <c:pt idx="31820">
                  <c:v>105.29510530043</c:v>
                </c:pt>
                <c:pt idx="31821">
                  <c:v>105.29507993966</c:v>
                </c:pt>
                <c:pt idx="31822">
                  <c:v>105.295062083205</c:v>
                </c:pt>
                <c:pt idx="31823">
                  <c:v>105.295004252366</c:v>
                </c:pt>
                <c:pt idx="31824">
                  <c:v>105.294989651333</c:v>
                </c:pt>
                <c:pt idx="31825">
                  <c:v>105.294907518518</c:v>
                </c:pt>
                <c:pt idx="31826">
                  <c:v>105.294905504333</c:v>
                </c:pt>
                <c:pt idx="31827">
                  <c:v>105.294782726577</c:v>
                </c:pt>
                <c:pt idx="31828">
                  <c:v>105.29471669851</c:v>
                </c:pt>
                <c:pt idx="31829">
                  <c:v>105.294693332948</c:v>
                </c:pt>
                <c:pt idx="31830">
                  <c:v>105.294653227091</c:v>
                </c:pt>
                <c:pt idx="31831">
                  <c:v>105.294557351119</c:v>
                </c:pt>
                <c:pt idx="31832">
                  <c:v>105.294546209213</c:v>
                </c:pt>
                <c:pt idx="31833">
                  <c:v>105.294518001361</c:v>
                </c:pt>
                <c:pt idx="31834">
                  <c:v>105.294508801763</c:v>
                </c:pt>
                <c:pt idx="31835">
                  <c:v>105.294451095263</c:v>
                </c:pt>
                <c:pt idx="31836">
                  <c:v>105.29438746607001</c:v>
                </c:pt>
                <c:pt idx="31837">
                  <c:v>105.29429234287799</c:v>
                </c:pt>
                <c:pt idx="31838">
                  <c:v>105.294191531153</c:v>
                </c:pt>
                <c:pt idx="31839">
                  <c:v>105.29400019371499</c:v>
                </c:pt>
                <c:pt idx="31840">
                  <c:v>105.293983079117</c:v>
                </c:pt>
                <c:pt idx="31841">
                  <c:v>105.293915478869</c:v>
                </c:pt>
                <c:pt idx="31842">
                  <c:v>105.29390099238201</c:v>
                </c:pt>
                <c:pt idx="31843">
                  <c:v>105.29389838441701</c:v>
                </c:pt>
                <c:pt idx="31844">
                  <c:v>105.29388154733</c:v>
                </c:pt>
                <c:pt idx="31845">
                  <c:v>105.29386801296501</c:v>
                </c:pt>
                <c:pt idx="31846">
                  <c:v>105.293867811179</c:v>
                </c:pt>
                <c:pt idx="31847">
                  <c:v>105.293859113134</c:v>
                </c:pt>
                <c:pt idx="31848">
                  <c:v>105.293728377902</c:v>
                </c:pt>
                <c:pt idx="31849">
                  <c:v>105.293688832108</c:v>
                </c:pt>
                <c:pt idx="31850">
                  <c:v>105.293659463702</c:v>
                </c:pt>
                <c:pt idx="31851">
                  <c:v>105.293606239089</c:v>
                </c:pt>
                <c:pt idx="31852">
                  <c:v>105.29336497585599</c:v>
                </c:pt>
                <c:pt idx="31853">
                  <c:v>105.293339471675</c:v>
                </c:pt>
                <c:pt idx="31854">
                  <c:v>105.293273328156</c:v>
                </c:pt>
                <c:pt idx="31855">
                  <c:v>105.293225690559</c:v>
                </c:pt>
                <c:pt idx="31856">
                  <c:v>105.29316964947</c:v>
                </c:pt>
                <c:pt idx="31857">
                  <c:v>105.293155658735</c:v>
                </c:pt>
                <c:pt idx="31858">
                  <c:v>105.293153173325</c:v>
                </c:pt>
                <c:pt idx="31859">
                  <c:v>105.29301856308</c:v>
                </c:pt>
                <c:pt idx="31860">
                  <c:v>105.293013152317</c:v>
                </c:pt>
                <c:pt idx="31861">
                  <c:v>105.292992191243</c:v>
                </c:pt>
                <c:pt idx="31862">
                  <c:v>105.292901187054</c:v>
                </c:pt>
                <c:pt idx="31863">
                  <c:v>105.29288402498899</c:v>
                </c:pt>
                <c:pt idx="31864">
                  <c:v>105.292806554309</c:v>
                </c:pt>
                <c:pt idx="31865">
                  <c:v>105.292790639204</c:v>
                </c:pt>
                <c:pt idx="31866">
                  <c:v>105.292618499114</c:v>
                </c:pt>
                <c:pt idx="31867">
                  <c:v>105.29260229151799</c:v>
                </c:pt>
                <c:pt idx="31868">
                  <c:v>105.292574522446</c:v>
                </c:pt>
                <c:pt idx="31869">
                  <c:v>105.292563034145</c:v>
                </c:pt>
                <c:pt idx="31870">
                  <c:v>105.292534879621</c:v>
                </c:pt>
                <c:pt idx="31871">
                  <c:v>105.29253400384</c:v>
                </c:pt>
                <c:pt idx="31872">
                  <c:v>105.292517709091</c:v>
                </c:pt>
                <c:pt idx="31873">
                  <c:v>105.292402990144</c:v>
                </c:pt>
                <c:pt idx="31874">
                  <c:v>105.29238870523101</c:v>
                </c:pt>
                <c:pt idx="31875">
                  <c:v>105.29232629755499</c:v>
                </c:pt>
                <c:pt idx="31876">
                  <c:v>105.29221490003999</c:v>
                </c:pt>
                <c:pt idx="31877">
                  <c:v>105.292207602915</c:v>
                </c:pt>
                <c:pt idx="31878">
                  <c:v>105.292200029938</c:v>
                </c:pt>
                <c:pt idx="31879">
                  <c:v>105.292171709195</c:v>
                </c:pt>
                <c:pt idx="31880">
                  <c:v>105.292016465668</c:v>
                </c:pt>
                <c:pt idx="31881">
                  <c:v>105.29200788983501</c:v>
                </c:pt>
                <c:pt idx="31882">
                  <c:v>105.29195383763999</c:v>
                </c:pt>
                <c:pt idx="31883">
                  <c:v>105.291940052475</c:v>
                </c:pt>
                <c:pt idx="31884">
                  <c:v>105.29193466221101</c:v>
                </c:pt>
                <c:pt idx="31885">
                  <c:v>105.29191831300101</c:v>
                </c:pt>
                <c:pt idx="31886">
                  <c:v>105.291911298854</c:v>
                </c:pt>
                <c:pt idx="31887">
                  <c:v>105.29172376234099</c:v>
                </c:pt>
                <c:pt idx="31888">
                  <c:v>105.291703552401</c:v>
                </c:pt>
                <c:pt idx="31889">
                  <c:v>105.29169710878</c:v>
                </c:pt>
                <c:pt idx="31890">
                  <c:v>105.291684220927</c:v>
                </c:pt>
                <c:pt idx="31891">
                  <c:v>105.291679218007</c:v>
                </c:pt>
                <c:pt idx="31892">
                  <c:v>105.291642265429</c:v>
                </c:pt>
                <c:pt idx="31893">
                  <c:v>105.291600066269</c:v>
                </c:pt>
                <c:pt idx="31894">
                  <c:v>105.291556278062</c:v>
                </c:pt>
                <c:pt idx="31895">
                  <c:v>105.29148406002599</c:v>
                </c:pt>
                <c:pt idx="31896">
                  <c:v>105.29147839201801</c:v>
                </c:pt>
                <c:pt idx="31897">
                  <c:v>105.29147096712001</c:v>
                </c:pt>
                <c:pt idx="31898">
                  <c:v>105.291378573439</c:v>
                </c:pt>
                <c:pt idx="31899">
                  <c:v>105.291349163993</c:v>
                </c:pt>
                <c:pt idx="31900">
                  <c:v>105.29125177151499</c:v>
                </c:pt>
                <c:pt idx="31901">
                  <c:v>105.29121801011399</c:v>
                </c:pt>
                <c:pt idx="31902">
                  <c:v>105.291210692889</c:v>
                </c:pt>
                <c:pt idx="31903">
                  <c:v>105.291160193621</c:v>
                </c:pt>
                <c:pt idx="31904">
                  <c:v>105.291153353753</c:v>
                </c:pt>
                <c:pt idx="31905">
                  <c:v>105.291142070701</c:v>
                </c:pt>
                <c:pt idx="31906">
                  <c:v>105.291139632351</c:v>
                </c:pt>
                <c:pt idx="31907">
                  <c:v>105.291083007765</c:v>
                </c:pt>
                <c:pt idx="31908">
                  <c:v>105.291081635392</c:v>
                </c:pt>
                <c:pt idx="31909">
                  <c:v>105.29102740988</c:v>
                </c:pt>
                <c:pt idx="31910">
                  <c:v>105.290987139116</c:v>
                </c:pt>
                <c:pt idx="31911">
                  <c:v>105.29089242150999</c:v>
                </c:pt>
                <c:pt idx="31912">
                  <c:v>105.290876258347</c:v>
                </c:pt>
                <c:pt idx="31913">
                  <c:v>105.290841852244</c:v>
                </c:pt>
                <c:pt idx="31914">
                  <c:v>105.290781212523</c:v>
                </c:pt>
                <c:pt idx="31915">
                  <c:v>105.290777122968</c:v>
                </c:pt>
                <c:pt idx="31916">
                  <c:v>105.290753834067</c:v>
                </c:pt>
                <c:pt idx="31917">
                  <c:v>105.29072076026</c:v>
                </c:pt>
                <c:pt idx="31918">
                  <c:v>105.290706358303</c:v>
                </c:pt>
                <c:pt idx="31919">
                  <c:v>105.29060211833</c:v>
                </c:pt>
                <c:pt idx="31920">
                  <c:v>105.290512663699</c:v>
                </c:pt>
                <c:pt idx="31921">
                  <c:v>105.290458694394</c:v>
                </c:pt>
                <c:pt idx="31922">
                  <c:v>105.29036860607501</c:v>
                </c:pt>
                <c:pt idx="31923">
                  <c:v>105.29028716497</c:v>
                </c:pt>
                <c:pt idx="31924">
                  <c:v>105.29026124009999</c:v>
                </c:pt>
                <c:pt idx="31925">
                  <c:v>105.29024638931701</c:v>
                </c:pt>
                <c:pt idx="31926">
                  <c:v>105.29022084224501</c:v>
                </c:pt>
                <c:pt idx="31927">
                  <c:v>105.29020038979699</c:v>
                </c:pt>
                <c:pt idx="31928">
                  <c:v>105.29018929877</c:v>
                </c:pt>
                <c:pt idx="31929">
                  <c:v>105.290092979978</c:v>
                </c:pt>
                <c:pt idx="31930">
                  <c:v>105.290058580498</c:v>
                </c:pt>
                <c:pt idx="31931">
                  <c:v>105.29004185074299</c:v>
                </c:pt>
                <c:pt idx="31932">
                  <c:v>105.289999600153</c:v>
                </c:pt>
                <c:pt idx="31933">
                  <c:v>105.28998748541299</c:v>
                </c:pt>
                <c:pt idx="31934">
                  <c:v>105.289836007196</c:v>
                </c:pt>
                <c:pt idx="31935">
                  <c:v>105.28982797255701</c:v>
                </c:pt>
                <c:pt idx="31936">
                  <c:v>105.28981956278101</c:v>
                </c:pt>
                <c:pt idx="31937">
                  <c:v>105.2898192734</c:v>
                </c:pt>
                <c:pt idx="31938">
                  <c:v>105.289802344492</c:v>
                </c:pt>
                <c:pt idx="31939">
                  <c:v>105.289799246672</c:v>
                </c:pt>
                <c:pt idx="31940">
                  <c:v>105.289763171144</c:v>
                </c:pt>
                <c:pt idx="31941">
                  <c:v>105.28975037661</c:v>
                </c:pt>
                <c:pt idx="31942">
                  <c:v>105.289691567855</c:v>
                </c:pt>
                <c:pt idx="31943">
                  <c:v>105.28966578894401</c:v>
                </c:pt>
                <c:pt idx="31944">
                  <c:v>105.289649000178</c:v>
                </c:pt>
                <c:pt idx="31945">
                  <c:v>105.289563279674</c:v>
                </c:pt>
                <c:pt idx="31946">
                  <c:v>105.28954853813001</c:v>
                </c:pt>
                <c:pt idx="31947">
                  <c:v>105.289500568232</c:v>
                </c:pt>
                <c:pt idx="31948">
                  <c:v>105.289484123411</c:v>
                </c:pt>
                <c:pt idx="31949">
                  <c:v>105.28942572372701</c:v>
                </c:pt>
                <c:pt idx="31950">
                  <c:v>105.28929629804</c:v>
                </c:pt>
                <c:pt idx="31951">
                  <c:v>105.289280549228</c:v>
                </c:pt>
                <c:pt idx="31952">
                  <c:v>105.289257344627</c:v>
                </c:pt>
                <c:pt idx="31953">
                  <c:v>105.289219668144</c:v>
                </c:pt>
                <c:pt idx="31954">
                  <c:v>105.289132400919</c:v>
                </c:pt>
                <c:pt idx="31955">
                  <c:v>105.288954661891</c:v>
                </c:pt>
                <c:pt idx="31956">
                  <c:v>105.288917841337</c:v>
                </c:pt>
                <c:pt idx="31957">
                  <c:v>105.288909955555</c:v>
                </c:pt>
                <c:pt idx="31958">
                  <c:v>105.288758520749</c:v>
                </c:pt>
                <c:pt idx="31959">
                  <c:v>105.288754538695</c:v>
                </c:pt>
                <c:pt idx="31960">
                  <c:v>105.288754521936</c:v>
                </c:pt>
                <c:pt idx="31961">
                  <c:v>105.28873241479999</c:v>
                </c:pt>
                <c:pt idx="31962">
                  <c:v>105.28861294580101</c:v>
                </c:pt>
                <c:pt idx="31963">
                  <c:v>105.288537625415</c:v>
                </c:pt>
                <c:pt idx="31964">
                  <c:v>105.288426789041</c:v>
                </c:pt>
                <c:pt idx="31965">
                  <c:v>105.288416495638</c:v>
                </c:pt>
                <c:pt idx="31966">
                  <c:v>105.288410325399</c:v>
                </c:pt>
                <c:pt idx="31967">
                  <c:v>105.288376502709</c:v>
                </c:pt>
                <c:pt idx="31968">
                  <c:v>105.288356835154</c:v>
                </c:pt>
                <c:pt idx="31969">
                  <c:v>105.288289233353</c:v>
                </c:pt>
                <c:pt idx="31970">
                  <c:v>105.28818921271299</c:v>
                </c:pt>
                <c:pt idx="31971">
                  <c:v>105.28810386184099</c:v>
                </c:pt>
                <c:pt idx="31972">
                  <c:v>105.287998290041</c:v>
                </c:pt>
                <c:pt idx="31973">
                  <c:v>105.287961685303</c:v>
                </c:pt>
                <c:pt idx="31974">
                  <c:v>105.28790396951599</c:v>
                </c:pt>
                <c:pt idx="31975">
                  <c:v>105.28787308645499</c:v>
                </c:pt>
                <c:pt idx="31976">
                  <c:v>105.287848898532</c:v>
                </c:pt>
                <c:pt idx="31977">
                  <c:v>105.28779085731399</c:v>
                </c:pt>
                <c:pt idx="31978">
                  <c:v>105.287774518978</c:v>
                </c:pt>
                <c:pt idx="31979">
                  <c:v>105.28774613678399</c:v>
                </c:pt>
                <c:pt idx="31980">
                  <c:v>105.28771448863</c:v>
                </c:pt>
                <c:pt idx="31981">
                  <c:v>105.28768443479601</c:v>
                </c:pt>
                <c:pt idx="31982">
                  <c:v>105.28765499321899</c:v>
                </c:pt>
                <c:pt idx="31983">
                  <c:v>105.287419097239</c:v>
                </c:pt>
                <c:pt idx="31984">
                  <c:v>105.28734862758699</c:v>
                </c:pt>
                <c:pt idx="31985">
                  <c:v>105.28734392344199</c:v>
                </c:pt>
                <c:pt idx="31986">
                  <c:v>105.287252139907</c:v>
                </c:pt>
                <c:pt idx="31987">
                  <c:v>105.28696734375499</c:v>
                </c:pt>
                <c:pt idx="31988">
                  <c:v>105.28689798180299</c:v>
                </c:pt>
                <c:pt idx="31989">
                  <c:v>105.28679435287999</c:v>
                </c:pt>
                <c:pt idx="31990">
                  <c:v>105.286792868093</c:v>
                </c:pt>
                <c:pt idx="31991">
                  <c:v>105.28663782818499</c:v>
                </c:pt>
                <c:pt idx="31992">
                  <c:v>105.286574715353</c:v>
                </c:pt>
                <c:pt idx="31993">
                  <c:v>105.286551889153</c:v>
                </c:pt>
                <c:pt idx="31994">
                  <c:v>105.286508024733</c:v>
                </c:pt>
                <c:pt idx="31995">
                  <c:v>105.286460200121</c:v>
                </c:pt>
                <c:pt idx="31996">
                  <c:v>105.286305331878</c:v>
                </c:pt>
                <c:pt idx="31997">
                  <c:v>105.286214149418</c:v>
                </c:pt>
                <c:pt idx="31998">
                  <c:v>105.28606482019801</c:v>
                </c:pt>
                <c:pt idx="31999">
                  <c:v>105.285864753642</c:v>
                </c:pt>
                <c:pt idx="32000">
                  <c:v>105.28579345076299</c:v>
                </c:pt>
                <c:pt idx="32001">
                  <c:v>105.285779191945</c:v>
                </c:pt>
                <c:pt idx="32002">
                  <c:v>105.285776623156</c:v>
                </c:pt>
                <c:pt idx="32003">
                  <c:v>105.28576872824</c:v>
                </c:pt>
                <c:pt idx="32004">
                  <c:v>105.28570674655199</c:v>
                </c:pt>
                <c:pt idx="32005">
                  <c:v>105.285548137004</c:v>
                </c:pt>
                <c:pt idx="32006">
                  <c:v>105.285529501602</c:v>
                </c:pt>
                <c:pt idx="32007">
                  <c:v>105.285395251464</c:v>
                </c:pt>
                <c:pt idx="32008">
                  <c:v>105.285264492723</c:v>
                </c:pt>
                <c:pt idx="32009">
                  <c:v>105.285195744897</c:v>
                </c:pt>
                <c:pt idx="32010">
                  <c:v>105.28517698146</c:v>
                </c:pt>
                <c:pt idx="32011">
                  <c:v>105.28513332451</c:v>
                </c:pt>
                <c:pt idx="32012">
                  <c:v>105.285079169643</c:v>
                </c:pt>
                <c:pt idx="32013">
                  <c:v>105.285002876902</c:v>
                </c:pt>
                <c:pt idx="32014">
                  <c:v>105.284982698371</c:v>
                </c:pt>
                <c:pt idx="32015">
                  <c:v>105.284817239113</c:v>
                </c:pt>
                <c:pt idx="32016">
                  <c:v>105.28480988788201</c:v>
                </c:pt>
                <c:pt idx="32017">
                  <c:v>105.28473895226</c:v>
                </c:pt>
                <c:pt idx="32018">
                  <c:v>105.284653857709</c:v>
                </c:pt>
                <c:pt idx="32019">
                  <c:v>105.284566902595</c:v>
                </c:pt>
                <c:pt idx="32020">
                  <c:v>105.284519678021</c:v>
                </c:pt>
                <c:pt idx="32021">
                  <c:v>105.284397159731</c:v>
                </c:pt>
                <c:pt idx="32022">
                  <c:v>105.284320981989</c:v>
                </c:pt>
                <c:pt idx="32023">
                  <c:v>105.284303808008</c:v>
                </c:pt>
                <c:pt idx="32024">
                  <c:v>105.284291565728</c:v>
                </c:pt>
                <c:pt idx="32025">
                  <c:v>105.284094017364</c:v>
                </c:pt>
                <c:pt idx="32026">
                  <c:v>105.283747756585</c:v>
                </c:pt>
                <c:pt idx="32027">
                  <c:v>105.283731641122</c:v>
                </c:pt>
                <c:pt idx="32028">
                  <c:v>105.283704832181</c:v>
                </c:pt>
                <c:pt idx="32029">
                  <c:v>105.28369958571101</c:v>
                </c:pt>
                <c:pt idx="32030">
                  <c:v>105.28343189649701</c:v>
                </c:pt>
                <c:pt idx="32031">
                  <c:v>105.28341613312701</c:v>
                </c:pt>
                <c:pt idx="32032">
                  <c:v>105.283318425307</c:v>
                </c:pt>
                <c:pt idx="32033">
                  <c:v>105.283308310122</c:v>
                </c:pt>
                <c:pt idx="32034">
                  <c:v>105.283251685557</c:v>
                </c:pt>
                <c:pt idx="32035">
                  <c:v>105.283197216014</c:v>
                </c:pt>
                <c:pt idx="32036">
                  <c:v>105.283025174036</c:v>
                </c:pt>
                <c:pt idx="32037">
                  <c:v>105.28301692740401</c:v>
                </c:pt>
                <c:pt idx="32038">
                  <c:v>105.28301574894201</c:v>
                </c:pt>
                <c:pt idx="32039">
                  <c:v>105.282886138865</c:v>
                </c:pt>
                <c:pt idx="32040">
                  <c:v>105.282677248746</c:v>
                </c:pt>
                <c:pt idx="32041">
                  <c:v>105.282594557095</c:v>
                </c:pt>
                <c:pt idx="32042">
                  <c:v>105.282577588268</c:v>
                </c:pt>
                <c:pt idx="32043">
                  <c:v>105.282415247226</c:v>
                </c:pt>
                <c:pt idx="32044">
                  <c:v>105.282414870194</c:v>
                </c:pt>
                <c:pt idx="32045">
                  <c:v>105.282410096436</c:v>
                </c:pt>
                <c:pt idx="32046">
                  <c:v>105.282388523001</c:v>
                </c:pt>
                <c:pt idx="32047">
                  <c:v>105.282376465303</c:v>
                </c:pt>
                <c:pt idx="32048">
                  <c:v>105.28218224081</c:v>
                </c:pt>
                <c:pt idx="32049">
                  <c:v>105.282147013621</c:v>
                </c:pt>
                <c:pt idx="32050">
                  <c:v>105.282108524382</c:v>
                </c:pt>
                <c:pt idx="32051">
                  <c:v>105.282021318457</c:v>
                </c:pt>
                <c:pt idx="32052">
                  <c:v>105.28196771205199</c:v>
                </c:pt>
                <c:pt idx="32053">
                  <c:v>105.28188061123799</c:v>
                </c:pt>
                <c:pt idx="32054">
                  <c:v>105.281811726608</c:v>
                </c:pt>
                <c:pt idx="32055">
                  <c:v>105.28175254591901</c:v>
                </c:pt>
                <c:pt idx="32056">
                  <c:v>105.281711905287</c:v>
                </c:pt>
                <c:pt idx="32057">
                  <c:v>105.281675084875</c:v>
                </c:pt>
                <c:pt idx="32058">
                  <c:v>105.281620821267</c:v>
                </c:pt>
                <c:pt idx="32059">
                  <c:v>105.281602233478</c:v>
                </c:pt>
                <c:pt idx="32060">
                  <c:v>105.281597173431</c:v>
                </c:pt>
                <c:pt idx="32061">
                  <c:v>105.281548569731</c:v>
                </c:pt>
                <c:pt idx="32062">
                  <c:v>105.281519855295</c:v>
                </c:pt>
                <c:pt idx="32063">
                  <c:v>105.281484298305</c:v>
                </c:pt>
                <c:pt idx="32064">
                  <c:v>105.281435468726</c:v>
                </c:pt>
                <c:pt idx="32065">
                  <c:v>105.281308092023</c:v>
                </c:pt>
                <c:pt idx="32066">
                  <c:v>105.281277708834</c:v>
                </c:pt>
                <c:pt idx="32067">
                  <c:v>105.28127524306301</c:v>
                </c:pt>
                <c:pt idx="32068">
                  <c:v>105.28124199209999</c:v>
                </c:pt>
                <c:pt idx="32069">
                  <c:v>105.281084234674</c:v>
                </c:pt>
                <c:pt idx="32070">
                  <c:v>105.281032276399</c:v>
                </c:pt>
                <c:pt idx="32071">
                  <c:v>105.28095122738399</c:v>
                </c:pt>
                <c:pt idx="32072">
                  <c:v>105.28090822221201</c:v>
                </c:pt>
                <c:pt idx="32073">
                  <c:v>105.28074387861901</c:v>
                </c:pt>
                <c:pt idx="32074">
                  <c:v>105.280696426429</c:v>
                </c:pt>
                <c:pt idx="32075">
                  <c:v>105.280695424233</c:v>
                </c:pt>
                <c:pt idx="32076">
                  <c:v>105.28063783339501</c:v>
                </c:pt>
                <c:pt idx="32077">
                  <c:v>105.28056968725301</c:v>
                </c:pt>
                <c:pt idx="32078">
                  <c:v>105.280502439621</c:v>
                </c:pt>
                <c:pt idx="32079">
                  <c:v>105.28049169977299</c:v>
                </c:pt>
                <c:pt idx="32080">
                  <c:v>105.280187233652</c:v>
                </c:pt>
                <c:pt idx="32081">
                  <c:v>105.280144735218</c:v>
                </c:pt>
                <c:pt idx="32082">
                  <c:v>105.280090256891</c:v>
                </c:pt>
                <c:pt idx="32083">
                  <c:v>105.28003109427399</c:v>
                </c:pt>
                <c:pt idx="32084">
                  <c:v>105.27993735446501</c:v>
                </c:pt>
                <c:pt idx="32085">
                  <c:v>105.279932677753</c:v>
                </c:pt>
                <c:pt idx="32086">
                  <c:v>105.279845127671</c:v>
                </c:pt>
                <c:pt idx="32087">
                  <c:v>105.27981556872599</c:v>
                </c:pt>
                <c:pt idx="32088">
                  <c:v>105.279683321712</c:v>
                </c:pt>
                <c:pt idx="32089">
                  <c:v>105.279659117618</c:v>
                </c:pt>
                <c:pt idx="32090">
                  <c:v>105.279640569642</c:v>
                </c:pt>
                <c:pt idx="32091">
                  <c:v>105.27960678005699</c:v>
                </c:pt>
                <c:pt idx="32092">
                  <c:v>105.279596367701</c:v>
                </c:pt>
                <c:pt idx="32093">
                  <c:v>105.279500731243</c:v>
                </c:pt>
                <c:pt idx="32094">
                  <c:v>105.27947828689599</c:v>
                </c:pt>
                <c:pt idx="32095">
                  <c:v>105.279287304308</c:v>
                </c:pt>
                <c:pt idx="32096">
                  <c:v>105.279256924123</c:v>
                </c:pt>
                <c:pt idx="32097">
                  <c:v>105.279253452454</c:v>
                </c:pt>
                <c:pt idx="32098">
                  <c:v>105.279143778011</c:v>
                </c:pt>
                <c:pt idx="32099">
                  <c:v>105.278943553638</c:v>
                </c:pt>
                <c:pt idx="32100">
                  <c:v>105.27892035367699</c:v>
                </c:pt>
                <c:pt idx="32101">
                  <c:v>105.27888795109099</c:v>
                </c:pt>
                <c:pt idx="32102">
                  <c:v>105.278887408011</c:v>
                </c:pt>
                <c:pt idx="32103">
                  <c:v>105.278853117686</c:v>
                </c:pt>
                <c:pt idx="32104">
                  <c:v>105.278812680006</c:v>
                </c:pt>
                <c:pt idx="32105">
                  <c:v>105.27879654897001</c:v>
                </c:pt>
                <c:pt idx="32106">
                  <c:v>105.27873679526</c:v>
                </c:pt>
                <c:pt idx="32107">
                  <c:v>105.27869986689601</c:v>
                </c:pt>
                <c:pt idx="32108">
                  <c:v>105.278636713845</c:v>
                </c:pt>
                <c:pt idx="32109">
                  <c:v>105.278626562466</c:v>
                </c:pt>
                <c:pt idx="32110">
                  <c:v>105.278535546762</c:v>
                </c:pt>
                <c:pt idx="32111">
                  <c:v>105.278467451822</c:v>
                </c:pt>
                <c:pt idx="32112">
                  <c:v>105.278413339862</c:v>
                </c:pt>
                <c:pt idx="32113">
                  <c:v>105.27836300625199</c:v>
                </c:pt>
                <c:pt idx="32114">
                  <c:v>105.27828711767</c:v>
                </c:pt>
                <c:pt idx="32115">
                  <c:v>105.278261389474</c:v>
                </c:pt>
                <c:pt idx="32116">
                  <c:v>105.278194381584</c:v>
                </c:pt>
                <c:pt idx="32117">
                  <c:v>105.27815328168499</c:v>
                </c:pt>
                <c:pt idx="32118">
                  <c:v>105.27813930249501</c:v>
                </c:pt>
                <c:pt idx="32119">
                  <c:v>105.27803596737201</c:v>
                </c:pt>
                <c:pt idx="32120">
                  <c:v>105.27802225847201</c:v>
                </c:pt>
                <c:pt idx="32121">
                  <c:v>105.27799330747899</c:v>
                </c:pt>
                <c:pt idx="32122">
                  <c:v>105.27798849377599</c:v>
                </c:pt>
                <c:pt idx="32123">
                  <c:v>105.277964976767</c:v>
                </c:pt>
                <c:pt idx="32124">
                  <c:v>105.277949542478</c:v>
                </c:pt>
                <c:pt idx="32125">
                  <c:v>105.277934775343</c:v>
                </c:pt>
                <c:pt idx="32126">
                  <c:v>105.27792286466899</c:v>
                </c:pt>
                <c:pt idx="32127">
                  <c:v>105.27788528990099</c:v>
                </c:pt>
                <c:pt idx="32128">
                  <c:v>105.27788127879801</c:v>
                </c:pt>
                <c:pt idx="32129">
                  <c:v>105.277872632515</c:v>
                </c:pt>
                <c:pt idx="32130">
                  <c:v>105.277815704614</c:v>
                </c:pt>
                <c:pt idx="32131">
                  <c:v>105.277790580426</c:v>
                </c:pt>
                <c:pt idx="32132">
                  <c:v>105.27776088632</c:v>
                </c:pt>
                <c:pt idx="32133">
                  <c:v>105.27767976233</c:v>
                </c:pt>
                <c:pt idx="32134">
                  <c:v>105.277668023126</c:v>
                </c:pt>
                <c:pt idx="32135">
                  <c:v>105.277664042849</c:v>
                </c:pt>
                <c:pt idx="32136">
                  <c:v>105.277629109549</c:v>
                </c:pt>
                <c:pt idx="32137">
                  <c:v>105.277616390669</c:v>
                </c:pt>
                <c:pt idx="32138">
                  <c:v>105.277542253593</c:v>
                </c:pt>
                <c:pt idx="32139">
                  <c:v>105.27745598884999</c:v>
                </c:pt>
                <c:pt idx="32140">
                  <c:v>105.277442372157</c:v>
                </c:pt>
                <c:pt idx="32141">
                  <c:v>105.277435422507</c:v>
                </c:pt>
                <c:pt idx="32142">
                  <c:v>105.277411474017</c:v>
                </c:pt>
                <c:pt idx="32143">
                  <c:v>105.277297886379</c:v>
                </c:pt>
                <c:pt idx="32144">
                  <c:v>105.277273655621</c:v>
                </c:pt>
                <c:pt idx="32145">
                  <c:v>105.277240936844</c:v>
                </c:pt>
                <c:pt idx="32146">
                  <c:v>105.277215128504</c:v>
                </c:pt>
                <c:pt idx="32147">
                  <c:v>105.277169640425</c:v>
                </c:pt>
                <c:pt idx="32148">
                  <c:v>105.277150820374</c:v>
                </c:pt>
                <c:pt idx="32149">
                  <c:v>105.277122469311</c:v>
                </c:pt>
                <c:pt idx="32150">
                  <c:v>105.27709813939801</c:v>
                </c:pt>
                <c:pt idx="32151">
                  <c:v>105.277053357837</c:v>
                </c:pt>
                <c:pt idx="32152">
                  <c:v>105.277000333378</c:v>
                </c:pt>
                <c:pt idx="32153">
                  <c:v>105.27699341067699</c:v>
                </c:pt>
                <c:pt idx="32154">
                  <c:v>105.27694865541299</c:v>
                </c:pt>
                <c:pt idx="32155">
                  <c:v>105.276905427432</c:v>
                </c:pt>
                <c:pt idx="32156">
                  <c:v>105.27684345525</c:v>
                </c:pt>
                <c:pt idx="32157">
                  <c:v>105.276826078539</c:v>
                </c:pt>
                <c:pt idx="32158">
                  <c:v>105.276716140608</c:v>
                </c:pt>
                <c:pt idx="32159">
                  <c:v>105.276710551118</c:v>
                </c:pt>
                <c:pt idx="32160">
                  <c:v>105.276708911786</c:v>
                </c:pt>
                <c:pt idx="32161">
                  <c:v>105.276687373771</c:v>
                </c:pt>
                <c:pt idx="32162">
                  <c:v>105.276634118624</c:v>
                </c:pt>
                <c:pt idx="32163">
                  <c:v>105.276543172183</c:v>
                </c:pt>
                <c:pt idx="32164">
                  <c:v>105.276531283748</c:v>
                </c:pt>
                <c:pt idx="32165">
                  <c:v>105.276385745977</c:v>
                </c:pt>
                <c:pt idx="32166">
                  <c:v>105.276349656279</c:v>
                </c:pt>
                <c:pt idx="32167">
                  <c:v>105.276306732354</c:v>
                </c:pt>
                <c:pt idx="32168">
                  <c:v>105.276169772774</c:v>
                </c:pt>
                <c:pt idx="32169">
                  <c:v>105.276159128183</c:v>
                </c:pt>
                <c:pt idx="32170">
                  <c:v>105.276120481578</c:v>
                </c:pt>
                <c:pt idx="32171">
                  <c:v>105.276111767816</c:v>
                </c:pt>
                <c:pt idx="32172">
                  <c:v>105.276110676461</c:v>
                </c:pt>
                <c:pt idx="32173">
                  <c:v>105.275974377556</c:v>
                </c:pt>
                <c:pt idx="32174">
                  <c:v>105.275970761663</c:v>
                </c:pt>
                <c:pt idx="32175">
                  <c:v>105.27594132815599</c:v>
                </c:pt>
                <c:pt idx="32176">
                  <c:v>105.275934636466</c:v>
                </c:pt>
                <c:pt idx="32177">
                  <c:v>105.275876996573</c:v>
                </c:pt>
                <c:pt idx="32178">
                  <c:v>105.275862736625</c:v>
                </c:pt>
                <c:pt idx="32179">
                  <c:v>105.27573571213399</c:v>
                </c:pt>
                <c:pt idx="32180">
                  <c:v>105.27570481946699</c:v>
                </c:pt>
                <c:pt idx="32181">
                  <c:v>105.27561936822001</c:v>
                </c:pt>
                <c:pt idx="32182">
                  <c:v>105.275603177061</c:v>
                </c:pt>
                <c:pt idx="32183">
                  <c:v>105.275579160124</c:v>
                </c:pt>
                <c:pt idx="32184">
                  <c:v>105.275573146486</c:v>
                </c:pt>
                <c:pt idx="32185">
                  <c:v>105.27528328897201</c:v>
                </c:pt>
                <c:pt idx="32186">
                  <c:v>105.275277946203</c:v>
                </c:pt>
                <c:pt idx="32187">
                  <c:v>105.275254171283</c:v>
                </c:pt>
                <c:pt idx="32188">
                  <c:v>105.275214955867</c:v>
                </c:pt>
                <c:pt idx="32189">
                  <c:v>105.275163047653</c:v>
                </c:pt>
                <c:pt idx="32190">
                  <c:v>105.27512942208099</c:v>
                </c:pt>
                <c:pt idx="32191">
                  <c:v>105.275092276732</c:v>
                </c:pt>
                <c:pt idx="32192">
                  <c:v>105.27501338873699</c:v>
                </c:pt>
                <c:pt idx="32193">
                  <c:v>105.274972205304</c:v>
                </c:pt>
                <c:pt idx="32194">
                  <c:v>105.274882848172</c:v>
                </c:pt>
                <c:pt idx="32195">
                  <c:v>105.274869366338</c:v>
                </c:pt>
                <c:pt idx="32196">
                  <c:v>105.274844612417</c:v>
                </c:pt>
                <c:pt idx="32197">
                  <c:v>105.274796734242</c:v>
                </c:pt>
                <c:pt idx="32198">
                  <c:v>105.27478596951499</c:v>
                </c:pt>
                <c:pt idx="32199">
                  <c:v>105.274694425384</c:v>
                </c:pt>
                <c:pt idx="32200">
                  <c:v>105.27458025523801</c:v>
                </c:pt>
                <c:pt idx="32201">
                  <c:v>105.27455739659101</c:v>
                </c:pt>
                <c:pt idx="32202">
                  <c:v>105.274536070217</c:v>
                </c:pt>
                <c:pt idx="32203">
                  <c:v>105.27447142069499</c:v>
                </c:pt>
                <c:pt idx="32204">
                  <c:v>105.274430583672</c:v>
                </c:pt>
                <c:pt idx="32205">
                  <c:v>105.274337552009</c:v>
                </c:pt>
                <c:pt idx="32206">
                  <c:v>105.274187737131</c:v>
                </c:pt>
                <c:pt idx="32207">
                  <c:v>105.273951144053</c:v>
                </c:pt>
                <c:pt idx="32208">
                  <c:v>105.273825729162</c:v>
                </c:pt>
                <c:pt idx="32209">
                  <c:v>105.273744579837</c:v>
                </c:pt>
                <c:pt idx="32210">
                  <c:v>105.273622043591</c:v>
                </c:pt>
                <c:pt idx="32211">
                  <c:v>105.27343105967201</c:v>
                </c:pt>
                <c:pt idx="32212">
                  <c:v>105.273412914063</c:v>
                </c:pt>
                <c:pt idx="32213">
                  <c:v>105.27322423433201</c:v>
                </c:pt>
                <c:pt idx="32214">
                  <c:v>105.273132333592</c:v>
                </c:pt>
                <c:pt idx="32215">
                  <c:v>105.272999803468</c:v>
                </c:pt>
                <c:pt idx="32216">
                  <c:v>105.27299033650399</c:v>
                </c:pt>
                <c:pt idx="32217">
                  <c:v>105.272799744183</c:v>
                </c:pt>
                <c:pt idx="32218">
                  <c:v>105.272784136547</c:v>
                </c:pt>
                <c:pt idx="32219">
                  <c:v>105.272760384216</c:v>
                </c:pt>
                <c:pt idx="32220">
                  <c:v>105.272572741342</c:v>
                </c:pt>
                <c:pt idx="32221">
                  <c:v>105.272314993385</c:v>
                </c:pt>
                <c:pt idx="32222">
                  <c:v>105.27221046881201</c:v>
                </c:pt>
                <c:pt idx="32223">
                  <c:v>105.272030453288</c:v>
                </c:pt>
                <c:pt idx="32224">
                  <c:v>105.27189381617001</c:v>
                </c:pt>
                <c:pt idx="32225">
                  <c:v>105.27180752133501</c:v>
                </c:pt>
                <c:pt idx="32226">
                  <c:v>105.27177505988701</c:v>
                </c:pt>
                <c:pt idx="32227">
                  <c:v>105.271712942224</c:v>
                </c:pt>
                <c:pt idx="32228">
                  <c:v>105.2715368712</c:v>
                </c:pt>
                <c:pt idx="32229">
                  <c:v>105.27144088414801</c:v>
                </c:pt>
                <c:pt idx="32230">
                  <c:v>105.2713638619</c:v>
                </c:pt>
                <c:pt idx="32231">
                  <c:v>105.271250795382</c:v>
                </c:pt>
                <c:pt idx="32232">
                  <c:v>105.271167737528</c:v>
                </c:pt>
                <c:pt idx="32233">
                  <c:v>105.271163600525</c:v>
                </c:pt>
                <c:pt idx="32234">
                  <c:v>105.271100171708</c:v>
                </c:pt>
                <c:pt idx="32235">
                  <c:v>105.27109766479001</c:v>
                </c:pt>
                <c:pt idx="32236">
                  <c:v>105.271085995364</c:v>
                </c:pt>
                <c:pt idx="32237">
                  <c:v>105.270939199949</c:v>
                </c:pt>
                <c:pt idx="32238">
                  <c:v>105.27093228743</c:v>
                </c:pt>
                <c:pt idx="32239">
                  <c:v>105.270848374579</c:v>
                </c:pt>
                <c:pt idx="32240">
                  <c:v>105.27078376530299</c:v>
                </c:pt>
                <c:pt idx="32241">
                  <c:v>105.270621475692</c:v>
                </c:pt>
                <c:pt idx="32242">
                  <c:v>105.270615207749</c:v>
                </c:pt>
                <c:pt idx="32243">
                  <c:v>105.270579669489</c:v>
                </c:pt>
                <c:pt idx="32244">
                  <c:v>105.27052365145499</c:v>
                </c:pt>
                <c:pt idx="32245">
                  <c:v>105.270453169444</c:v>
                </c:pt>
                <c:pt idx="32246">
                  <c:v>105.27036004747499</c:v>
                </c:pt>
                <c:pt idx="32247">
                  <c:v>105.27032033464</c:v>
                </c:pt>
                <c:pt idx="32248">
                  <c:v>105.270232520894</c:v>
                </c:pt>
                <c:pt idx="32249">
                  <c:v>105.270231396906</c:v>
                </c:pt>
                <c:pt idx="32250">
                  <c:v>105.270205930617</c:v>
                </c:pt>
                <c:pt idx="32251">
                  <c:v>105.270100959511</c:v>
                </c:pt>
                <c:pt idx="32252">
                  <c:v>105.269958143585</c:v>
                </c:pt>
                <c:pt idx="32253">
                  <c:v>105.269863744533</c:v>
                </c:pt>
                <c:pt idx="32254">
                  <c:v>105.269704105947</c:v>
                </c:pt>
                <c:pt idx="32255">
                  <c:v>105.26961567569001</c:v>
                </c:pt>
                <c:pt idx="32256">
                  <c:v>105.269597091536</c:v>
                </c:pt>
                <c:pt idx="32257">
                  <c:v>105.26950117641999</c:v>
                </c:pt>
                <c:pt idx="32258">
                  <c:v>105.26947726463101</c:v>
                </c:pt>
                <c:pt idx="32259">
                  <c:v>105.269386537457</c:v>
                </c:pt>
                <c:pt idx="32260">
                  <c:v>105.26935444439</c:v>
                </c:pt>
                <c:pt idx="32261">
                  <c:v>105.26934591090701</c:v>
                </c:pt>
                <c:pt idx="32262">
                  <c:v>105.26929570489</c:v>
                </c:pt>
                <c:pt idx="32263">
                  <c:v>105.26929060722399</c:v>
                </c:pt>
                <c:pt idx="32264">
                  <c:v>105.269262943908</c:v>
                </c:pt>
                <c:pt idx="32265">
                  <c:v>105.269141026366</c:v>
                </c:pt>
                <c:pt idx="32266">
                  <c:v>105.268966772342</c:v>
                </c:pt>
                <c:pt idx="32267">
                  <c:v>105.26886956619001</c:v>
                </c:pt>
                <c:pt idx="32268">
                  <c:v>105.26885829580699</c:v>
                </c:pt>
                <c:pt idx="32269">
                  <c:v>105.268833805754</c:v>
                </c:pt>
                <c:pt idx="32270">
                  <c:v>105.268786729059</c:v>
                </c:pt>
                <c:pt idx="32271">
                  <c:v>105.268786636725</c:v>
                </c:pt>
                <c:pt idx="32272">
                  <c:v>105.268749329161</c:v>
                </c:pt>
                <c:pt idx="32273">
                  <c:v>105.268645960776</c:v>
                </c:pt>
                <c:pt idx="32274">
                  <c:v>105.268644964581</c:v>
                </c:pt>
                <c:pt idx="32275">
                  <c:v>105.268644870071</c:v>
                </c:pt>
                <c:pt idx="32276">
                  <c:v>105.26850860967799</c:v>
                </c:pt>
                <c:pt idx="32277">
                  <c:v>105.26850855623501</c:v>
                </c:pt>
                <c:pt idx="32278">
                  <c:v>105.26843962994199</c:v>
                </c:pt>
                <c:pt idx="32279">
                  <c:v>105.268424843562</c:v>
                </c:pt>
                <c:pt idx="32280">
                  <c:v>105.26841550215801</c:v>
                </c:pt>
                <c:pt idx="32281">
                  <c:v>105.268207410461</c:v>
                </c:pt>
                <c:pt idx="32282">
                  <c:v>105.268127349086</c:v>
                </c:pt>
                <c:pt idx="32283">
                  <c:v>105.268088640983</c:v>
                </c:pt>
                <c:pt idx="32284">
                  <c:v>105.268078289044</c:v>
                </c:pt>
                <c:pt idx="32285">
                  <c:v>105.26804827702</c:v>
                </c:pt>
                <c:pt idx="32286">
                  <c:v>105.267920558044</c:v>
                </c:pt>
                <c:pt idx="32287">
                  <c:v>105.267774273722</c:v>
                </c:pt>
                <c:pt idx="32288">
                  <c:v>105.26774681721</c:v>
                </c:pt>
                <c:pt idx="32289">
                  <c:v>105.267739118187</c:v>
                </c:pt>
                <c:pt idx="32290">
                  <c:v>105.26767877388301</c:v>
                </c:pt>
                <c:pt idx="32291">
                  <c:v>105.267641840124</c:v>
                </c:pt>
                <c:pt idx="32292">
                  <c:v>105.267617555626</c:v>
                </c:pt>
                <c:pt idx="32293">
                  <c:v>105.26756773970401</c:v>
                </c:pt>
                <c:pt idx="32294">
                  <c:v>105.26751411870001</c:v>
                </c:pt>
                <c:pt idx="32295">
                  <c:v>105.26748768007199</c:v>
                </c:pt>
                <c:pt idx="32296">
                  <c:v>105.26745330367299</c:v>
                </c:pt>
                <c:pt idx="32297">
                  <c:v>105.267408613683</c:v>
                </c:pt>
                <c:pt idx="32298">
                  <c:v>105.26736682699701</c:v>
                </c:pt>
                <c:pt idx="32299">
                  <c:v>105.267339648074</c:v>
                </c:pt>
                <c:pt idx="32300">
                  <c:v>105.2672996829</c:v>
                </c:pt>
                <c:pt idx="32301">
                  <c:v>105.267294684627</c:v>
                </c:pt>
                <c:pt idx="32302">
                  <c:v>105.26727124409101</c:v>
                </c:pt>
                <c:pt idx="32303">
                  <c:v>105.267253416562</c:v>
                </c:pt>
                <c:pt idx="32304">
                  <c:v>105.26721258612901</c:v>
                </c:pt>
                <c:pt idx="32305">
                  <c:v>105.26720266418</c:v>
                </c:pt>
                <c:pt idx="32306">
                  <c:v>105.26719982546101</c:v>
                </c:pt>
                <c:pt idx="32307">
                  <c:v>105.267169445769</c:v>
                </c:pt>
                <c:pt idx="32308">
                  <c:v>105.267141010193</c:v>
                </c:pt>
                <c:pt idx="32309">
                  <c:v>105.267138728825</c:v>
                </c:pt>
                <c:pt idx="32310">
                  <c:v>105.26709177386699</c:v>
                </c:pt>
                <c:pt idx="32311">
                  <c:v>105.267086460211</c:v>
                </c:pt>
                <c:pt idx="32312">
                  <c:v>105.267043581797</c:v>
                </c:pt>
                <c:pt idx="32313">
                  <c:v>105.266989950783</c:v>
                </c:pt>
                <c:pt idx="32314">
                  <c:v>105.266954429425</c:v>
                </c:pt>
                <c:pt idx="32315">
                  <c:v>105.26686662399101</c:v>
                </c:pt>
                <c:pt idx="32316">
                  <c:v>105.266857526983</c:v>
                </c:pt>
                <c:pt idx="32317">
                  <c:v>105.266831350288</c:v>
                </c:pt>
                <c:pt idx="32318">
                  <c:v>105.26671275433699</c:v>
                </c:pt>
                <c:pt idx="32319">
                  <c:v>105.26669380042399</c:v>
                </c:pt>
                <c:pt idx="32320">
                  <c:v>105.266635301143</c:v>
                </c:pt>
                <c:pt idx="32321">
                  <c:v>105.266562309628</c:v>
                </c:pt>
                <c:pt idx="32322">
                  <c:v>105.266525748053</c:v>
                </c:pt>
                <c:pt idx="32323">
                  <c:v>105.266500366193</c:v>
                </c:pt>
                <c:pt idx="32324">
                  <c:v>105.266496059074</c:v>
                </c:pt>
                <c:pt idx="32325">
                  <c:v>105.266479622316</c:v>
                </c:pt>
                <c:pt idx="32326">
                  <c:v>105.26646165823</c:v>
                </c:pt>
                <c:pt idx="32327">
                  <c:v>105.26636590892799</c:v>
                </c:pt>
                <c:pt idx="32328">
                  <c:v>105.266330375086</c:v>
                </c:pt>
                <c:pt idx="32329">
                  <c:v>105.266318646485</c:v>
                </c:pt>
                <c:pt idx="32330">
                  <c:v>105.266246736222</c:v>
                </c:pt>
                <c:pt idx="32331">
                  <c:v>105.26621948191701</c:v>
                </c:pt>
                <c:pt idx="32332">
                  <c:v>105.266059905646</c:v>
                </c:pt>
                <c:pt idx="32333">
                  <c:v>105.26603358931099</c:v>
                </c:pt>
                <c:pt idx="32334">
                  <c:v>105.265962187195</c:v>
                </c:pt>
                <c:pt idx="32335">
                  <c:v>105.26595486583901</c:v>
                </c:pt>
                <c:pt idx="32336">
                  <c:v>105.265954092944</c:v>
                </c:pt>
                <c:pt idx="32337">
                  <c:v>105.265945530566</c:v>
                </c:pt>
                <c:pt idx="32338">
                  <c:v>105.265933854964</c:v>
                </c:pt>
                <c:pt idx="32339">
                  <c:v>105.265920014698</c:v>
                </c:pt>
                <c:pt idx="32340">
                  <c:v>105.265905045349</c:v>
                </c:pt>
                <c:pt idx="32341">
                  <c:v>105.265894030483</c:v>
                </c:pt>
                <c:pt idx="32342">
                  <c:v>105.265877104289</c:v>
                </c:pt>
                <c:pt idx="32343">
                  <c:v>105.265852718392</c:v>
                </c:pt>
                <c:pt idx="32344">
                  <c:v>105.265844977081</c:v>
                </c:pt>
                <c:pt idx="32345">
                  <c:v>105.265790495828</c:v>
                </c:pt>
                <c:pt idx="32346">
                  <c:v>105.265759094597</c:v>
                </c:pt>
                <c:pt idx="32347">
                  <c:v>105.265710365879</c:v>
                </c:pt>
                <c:pt idx="32348">
                  <c:v>105.265685685783</c:v>
                </c:pt>
                <c:pt idx="32349">
                  <c:v>105.265681452702</c:v>
                </c:pt>
                <c:pt idx="32350">
                  <c:v>105.265680658181</c:v>
                </c:pt>
                <c:pt idx="32351">
                  <c:v>105.26564033429599</c:v>
                </c:pt>
                <c:pt idx="32352">
                  <c:v>105.265636905394</c:v>
                </c:pt>
                <c:pt idx="32353">
                  <c:v>105.265628729575</c:v>
                </c:pt>
                <c:pt idx="32354">
                  <c:v>105.26560721498601</c:v>
                </c:pt>
                <c:pt idx="32355">
                  <c:v>105.265599383702</c:v>
                </c:pt>
                <c:pt idx="32356">
                  <c:v>105.26559511229</c:v>
                </c:pt>
                <c:pt idx="32357">
                  <c:v>105.265561720739</c:v>
                </c:pt>
                <c:pt idx="32358">
                  <c:v>105.26553218845299</c:v>
                </c:pt>
                <c:pt idx="32359">
                  <c:v>105.265513092894</c:v>
                </c:pt>
                <c:pt idx="32360">
                  <c:v>105.26549349523501</c:v>
                </c:pt>
                <c:pt idx="32361">
                  <c:v>105.26544702781</c:v>
                </c:pt>
                <c:pt idx="32362">
                  <c:v>105.26538706896</c:v>
                </c:pt>
                <c:pt idx="32363">
                  <c:v>105.26534617674101</c:v>
                </c:pt>
                <c:pt idx="32364">
                  <c:v>105.265342320279</c:v>
                </c:pt>
                <c:pt idx="32365">
                  <c:v>105.26530212408299</c:v>
                </c:pt>
                <c:pt idx="32366">
                  <c:v>105.265250548363</c:v>
                </c:pt>
                <c:pt idx="32367">
                  <c:v>105.265240760225</c:v>
                </c:pt>
                <c:pt idx="32368">
                  <c:v>105.265238396115</c:v>
                </c:pt>
                <c:pt idx="32369">
                  <c:v>105.26523082289999</c:v>
                </c:pt>
                <c:pt idx="32370">
                  <c:v>105.265158162617</c:v>
                </c:pt>
                <c:pt idx="32371">
                  <c:v>105.26505687014701</c:v>
                </c:pt>
                <c:pt idx="32372">
                  <c:v>105.265044921213</c:v>
                </c:pt>
                <c:pt idx="32373">
                  <c:v>105.265044374216</c:v>
                </c:pt>
                <c:pt idx="32374">
                  <c:v>105.264970996538</c:v>
                </c:pt>
                <c:pt idx="32375">
                  <c:v>105.264956291799</c:v>
                </c:pt>
                <c:pt idx="32376">
                  <c:v>105.264919025586</c:v>
                </c:pt>
                <c:pt idx="32377">
                  <c:v>105.26484369638899</c:v>
                </c:pt>
                <c:pt idx="32378">
                  <c:v>105.264824441085</c:v>
                </c:pt>
                <c:pt idx="32379">
                  <c:v>105.26481582837999</c:v>
                </c:pt>
                <c:pt idx="32380">
                  <c:v>105.26476602909599</c:v>
                </c:pt>
                <c:pt idx="32381">
                  <c:v>105.264638089781</c:v>
                </c:pt>
                <c:pt idx="32382">
                  <c:v>105.26457386204299</c:v>
                </c:pt>
                <c:pt idx="32383">
                  <c:v>105.264545919631</c:v>
                </c:pt>
                <c:pt idx="32384">
                  <c:v>105.264542119597</c:v>
                </c:pt>
                <c:pt idx="32385">
                  <c:v>105.26451613505201</c:v>
                </c:pt>
                <c:pt idx="32386">
                  <c:v>105.26447167682601</c:v>
                </c:pt>
                <c:pt idx="32387">
                  <c:v>105.26446720202</c:v>
                </c:pt>
                <c:pt idx="32388">
                  <c:v>105.264461614989</c:v>
                </c:pt>
                <c:pt idx="32389">
                  <c:v>105.2643038823</c:v>
                </c:pt>
                <c:pt idx="32390">
                  <c:v>105.264282170716</c:v>
                </c:pt>
                <c:pt idx="32391">
                  <c:v>105.264261396346</c:v>
                </c:pt>
                <c:pt idx="32392">
                  <c:v>105.26421427780301</c:v>
                </c:pt>
                <c:pt idx="32393">
                  <c:v>105.264174859268</c:v>
                </c:pt>
                <c:pt idx="32394">
                  <c:v>105.26414519638701</c:v>
                </c:pt>
                <c:pt idx="32395">
                  <c:v>105.264057866016</c:v>
                </c:pt>
                <c:pt idx="32396">
                  <c:v>105.26399872926</c:v>
                </c:pt>
                <c:pt idx="32397">
                  <c:v>105.26393789159501</c:v>
                </c:pt>
                <c:pt idx="32398">
                  <c:v>105.263922091533</c:v>
                </c:pt>
                <c:pt idx="32399">
                  <c:v>105.263905912575</c:v>
                </c:pt>
                <c:pt idx="32400">
                  <c:v>105.263888137892</c:v>
                </c:pt>
                <c:pt idx="32401">
                  <c:v>105.26380677252099</c:v>
                </c:pt>
                <c:pt idx="32402">
                  <c:v>105.26376990059801</c:v>
                </c:pt>
                <c:pt idx="32403">
                  <c:v>105.263752713965</c:v>
                </c:pt>
                <c:pt idx="32404">
                  <c:v>105.26373127466201</c:v>
                </c:pt>
                <c:pt idx="32405">
                  <c:v>105.263703702797</c:v>
                </c:pt>
                <c:pt idx="32406">
                  <c:v>105.263549994963</c:v>
                </c:pt>
                <c:pt idx="32407">
                  <c:v>105.263462077573</c:v>
                </c:pt>
                <c:pt idx="32408">
                  <c:v>105.263406638635</c:v>
                </c:pt>
                <c:pt idx="32409">
                  <c:v>105.263395867363</c:v>
                </c:pt>
                <c:pt idx="32410">
                  <c:v>105.263313419054</c:v>
                </c:pt>
                <c:pt idx="32411">
                  <c:v>105.263297877989</c:v>
                </c:pt>
                <c:pt idx="32412">
                  <c:v>105.263284256204</c:v>
                </c:pt>
                <c:pt idx="32413">
                  <c:v>105.263200745875</c:v>
                </c:pt>
                <c:pt idx="32414">
                  <c:v>105.26314331499501</c:v>
                </c:pt>
                <c:pt idx="32415">
                  <c:v>105.263086053802</c:v>
                </c:pt>
                <c:pt idx="32416">
                  <c:v>105.26291224860201</c:v>
                </c:pt>
                <c:pt idx="32417">
                  <c:v>105.26286662785699</c:v>
                </c:pt>
                <c:pt idx="32418">
                  <c:v>105.262788438239</c:v>
                </c:pt>
                <c:pt idx="32419">
                  <c:v>105.262783549598</c:v>
                </c:pt>
                <c:pt idx="32420">
                  <c:v>105.262770148957</c:v>
                </c:pt>
                <c:pt idx="32421">
                  <c:v>105.262742495967</c:v>
                </c:pt>
                <c:pt idx="32422">
                  <c:v>105.262697038748</c:v>
                </c:pt>
                <c:pt idx="32423">
                  <c:v>105.26269265686</c:v>
                </c:pt>
                <c:pt idx="32424">
                  <c:v>105.262637932679</c:v>
                </c:pt>
                <c:pt idx="32425">
                  <c:v>105.262597878769</c:v>
                </c:pt>
                <c:pt idx="32426">
                  <c:v>105.262494548368</c:v>
                </c:pt>
                <c:pt idx="32427">
                  <c:v>105.26244751931</c:v>
                </c:pt>
                <c:pt idx="32428">
                  <c:v>105.26241468821</c:v>
                </c:pt>
                <c:pt idx="32429">
                  <c:v>105.262389168011</c:v>
                </c:pt>
                <c:pt idx="32430">
                  <c:v>105.262236174083</c:v>
                </c:pt>
                <c:pt idx="32431">
                  <c:v>105.262211055465</c:v>
                </c:pt>
                <c:pt idx="32432">
                  <c:v>105.26217077024999</c:v>
                </c:pt>
                <c:pt idx="32433">
                  <c:v>105.262062666294</c:v>
                </c:pt>
                <c:pt idx="32434">
                  <c:v>105.26203221792299</c:v>
                </c:pt>
                <c:pt idx="32435">
                  <c:v>105.262024605238</c:v>
                </c:pt>
                <c:pt idx="32436">
                  <c:v>105.262000044422</c:v>
                </c:pt>
                <c:pt idx="32437">
                  <c:v>105.261971726673</c:v>
                </c:pt>
                <c:pt idx="32438">
                  <c:v>105.261861836596</c:v>
                </c:pt>
                <c:pt idx="32439">
                  <c:v>105.261850432277</c:v>
                </c:pt>
                <c:pt idx="32440">
                  <c:v>105.261834078096</c:v>
                </c:pt>
                <c:pt idx="32441">
                  <c:v>105.261811030071</c:v>
                </c:pt>
                <c:pt idx="32442">
                  <c:v>105.261799132082</c:v>
                </c:pt>
                <c:pt idx="32443">
                  <c:v>105.26174507915201</c:v>
                </c:pt>
                <c:pt idx="32444">
                  <c:v>105.261707638803</c:v>
                </c:pt>
                <c:pt idx="32445">
                  <c:v>105.261597179766</c:v>
                </c:pt>
                <c:pt idx="32446">
                  <c:v>105.26154348188901</c:v>
                </c:pt>
                <c:pt idx="32447">
                  <c:v>105.261523000739</c:v>
                </c:pt>
                <c:pt idx="32448">
                  <c:v>105.261459469084</c:v>
                </c:pt>
                <c:pt idx="32449">
                  <c:v>105.261442989757</c:v>
                </c:pt>
                <c:pt idx="32450">
                  <c:v>105.26140861256999</c:v>
                </c:pt>
                <c:pt idx="32451">
                  <c:v>105.26138633202299</c:v>
                </c:pt>
                <c:pt idx="32452">
                  <c:v>105.261161136138</c:v>
                </c:pt>
                <c:pt idx="32453">
                  <c:v>105.26106959852</c:v>
                </c:pt>
                <c:pt idx="32454">
                  <c:v>105.261040680872</c:v>
                </c:pt>
                <c:pt idx="32455">
                  <c:v>105.2610096671</c:v>
                </c:pt>
                <c:pt idx="32456">
                  <c:v>105.260991027702</c:v>
                </c:pt>
                <c:pt idx="32457">
                  <c:v>105.26098996642</c:v>
                </c:pt>
                <c:pt idx="32458">
                  <c:v>105.260970387608</c:v>
                </c:pt>
                <c:pt idx="32459">
                  <c:v>105.260935808271</c:v>
                </c:pt>
                <c:pt idx="32460">
                  <c:v>105.260809053174</c:v>
                </c:pt>
                <c:pt idx="32461">
                  <c:v>105.260650672472</c:v>
                </c:pt>
                <c:pt idx="32462">
                  <c:v>105.260558557602</c:v>
                </c:pt>
                <c:pt idx="32463">
                  <c:v>105.260482550026</c:v>
                </c:pt>
                <c:pt idx="32464">
                  <c:v>105.260389555191</c:v>
                </c:pt>
                <c:pt idx="32465">
                  <c:v>105.26029741001</c:v>
                </c:pt>
                <c:pt idx="32466">
                  <c:v>105.26026264946999</c:v>
                </c:pt>
                <c:pt idx="32467">
                  <c:v>105.260070580435</c:v>
                </c:pt>
                <c:pt idx="32468">
                  <c:v>105.259949976914</c:v>
                </c:pt>
                <c:pt idx="32469">
                  <c:v>105.259919351707</c:v>
                </c:pt>
                <c:pt idx="32470">
                  <c:v>105.259795989072</c:v>
                </c:pt>
                <c:pt idx="32471">
                  <c:v>105.25971538824901</c:v>
                </c:pt>
                <c:pt idx="32472">
                  <c:v>105.259592985563</c:v>
                </c:pt>
                <c:pt idx="32473">
                  <c:v>105.25957220917699</c:v>
                </c:pt>
                <c:pt idx="32474">
                  <c:v>105.259528337726</c:v>
                </c:pt>
                <c:pt idx="32475">
                  <c:v>105.259502018761</c:v>
                </c:pt>
                <c:pt idx="32476">
                  <c:v>105.25948482476799</c:v>
                </c:pt>
                <c:pt idx="32477">
                  <c:v>105.259419306697</c:v>
                </c:pt>
                <c:pt idx="32478">
                  <c:v>105.259413530863</c:v>
                </c:pt>
                <c:pt idx="32479">
                  <c:v>105.259388072576</c:v>
                </c:pt>
                <c:pt idx="32480">
                  <c:v>105.25933296186599</c:v>
                </c:pt>
                <c:pt idx="32481">
                  <c:v>105.259184262031</c:v>
                </c:pt>
                <c:pt idx="32482">
                  <c:v>105.25908934697399</c:v>
                </c:pt>
                <c:pt idx="32483">
                  <c:v>105.259088550881</c:v>
                </c:pt>
                <c:pt idx="32484">
                  <c:v>105.25906403742501</c:v>
                </c:pt>
                <c:pt idx="32485">
                  <c:v>105.259027619874</c:v>
                </c:pt>
                <c:pt idx="32486">
                  <c:v>105.258946904024</c:v>
                </c:pt>
                <c:pt idx="32487">
                  <c:v>105.258904945236</c:v>
                </c:pt>
                <c:pt idx="32488">
                  <c:v>105.258837218268</c:v>
                </c:pt>
                <c:pt idx="32489">
                  <c:v>105.258807248387</c:v>
                </c:pt>
                <c:pt idx="32490">
                  <c:v>105.258725982977</c:v>
                </c:pt>
                <c:pt idx="32491">
                  <c:v>105.258713758212</c:v>
                </c:pt>
                <c:pt idx="32492">
                  <c:v>105.2586852556</c:v>
                </c:pt>
                <c:pt idx="32493">
                  <c:v>105.258678435147</c:v>
                </c:pt>
                <c:pt idx="32494">
                  <c:v>105.258602368488</c:v>
                </c:pt>
                <c:pt idx="32495">
                  <c:v>105.25853595460499</c:v>
                </c:pt>
                <c:pt idx="32496">
                  <c:v>105.258528448644</c:v>
                </c:pt>
                <c:pt idx="32497">
                  <c:v>105.258463320771</c:v>
                </c:pt>
                <c:pt idx="32498">
                  <c:v>105.25842971742701</c:v>
                </c:pt>
                <c:pt idx="32499">
                  <c:v>105.25836182984401</c:v>
                </c:pt>
                <c:pt idx="32500">
                  <c:v>105.25834910110601</c:v>
                </c:pt>
                <c:pt idx="32501">
                  <c:v>105.258275905994</c:v>
                </c:pt>
                <c:pt idx="32502">
                  <c:v>105.25826394400301</c:v>
                </c:pt>
                <c:pt idx="32503">
                  <c:v>105.258191618361</c:v>
                </c:pt>
                <c:pt idx="32504">
                  <c:v>105.258168259578</c:v>
                </c:pt>
                <c:pt idx="32505">
                  <c:v>105.258164868395</c:v>
                </c:pt>
                <c:pt idx="32506">
                  <c:v>105.258125403815</c:v>
                </c:pt>
                <c:pt idx="32507">
                  <c:v>105.258119633786</c:v>
                </c:pt>
                <c:pt idx="32508">
                  <c:v>105.258083879043</c:v>
                </c:pt>
                <c:pt idx="32509">
                  <c:v>105.258074294696</c:v>
                </c:pt>
                <c:pt idx="32510">
                  <c:v>105.25799587633099</c:v>
                </c:pt>
                <c:pt idx="32511">
                  <c:v>105.25793640659801</c:v>
                </c:pt>
                <c:pt idx="32512">
                  <c:v>105.257814508506</c:v>
                </c:pt>
                <c:pt idx="32513">
                  <c:v>105.25780770384</c:v>
                </c:pt>
                <c:pt idx="32514">
                  <c:v>105.25778642096201</c:v>
                </c:pt>
                <c:pt idx="32515">
                  <c:v>105.257755146992</c:v>
                </c:pt>
                <c:pt idx="32516">
                  <c:v>105.25775172195</c:v>
                </c:pt>
                <c:pt idx="32517">
                  <c:v>105.25773095674199</c:v>
                </c:pt>
                <c:pt idx="32518">
                  <c:v>105.25772400225</c:v>
                </c:pt>
                <c:pt idx="32519">
                  <c:v>105.257701270436</c:v>
                </c:pt>
                <c:pt idx="32520">
                  <c:v>105.25759225198399</c:v>
                </c:pt>
                <c:pt idx="32521">
                  <c:v>105.25737734088899</c:v>
                </c:pt>
                <c:pt idx="32522">
                  <c:v>105.25735644501</c:v>
                </c:pt>
                <c:pt idx="32523">
                  <c:v>105.257325331864</c:v>
                </c:pt>
                <c:pt idx="32524">
                  <c:v>105.257241766576</c:v>
                </c:pt>
                <c:pt idx="32525">
                  <c:v>105.257104083725</c:v>
                </c:pt>
                <c:pt idx="32526">
                  <c:v>105.257086511379</c:v>
                </c:pt>
                <c:pt idx="32527">
                  <c:v>105.256928765075</c:v>
                </c:pt>
                <c:pt idx="32528">
                  <c:v>105.2568931114</c:v>
                </c:pt>
                <c:pt idx="32529">
                  <c:v>105.25670946777601</c:v>
                </c:pt>
                <c:pt idx="32530">
                  <c:v>105.256683134632</c:v>
                </c:pt>
                <c:pt idx="32531">
                  <c:v>105.25667103233801</c:v>
                </c:pt>
                <c:pt idx="32532">
                  <c:v>105.256653494796</c:v>
                </c:pt>
                <c:pt idx="32533">
                  <c:v>105.25661304253499</c:v>
                </c:pt>
                <c:pt idx="32534">
                  <c:v>105.256525712534</c:v>
                </c:pt>
                <c:pt idx="32535">
                  <c:v>105.25647568399</c:v>
                </c:pt>
                <c:pt idx="32536">
                  <c:v>105.25642750170501</c:v>
                </c:pt>
                <c:pt idx="32537">
                  <c:v>105.256411803096</c:v>
                </c:pt>
                <c:pt idx="32538">
                  <c:v>105.25626347209401</c:v>
                </c:pt>
                <c:pt idx="32539">
                  <c:v>105.25620842810601</c:v>
                </c:pt>
                <c:pt idx="32540">
                  <c:v>105.256174171445</c:v>
                </c:pt>
                <c:pt idx="32541">
                  <c:v>105.256136550196</c:v>
                </c:pt>
                <c:pt idx="32542">
                  <c:v>105.256004653803</c:v>
                </c:pt>
                <c:pt idx="32543">
                  <c:v>105.25598319140801</c:v>
                </c:pt>
                <c:pt idx="32544">
                  <c:v>105.25597223337699</c:v>
                </c:pt>
                <c:pt idx="32545">
                  <c:v>105.255910998818</c:v>
                </c:pt>
                <c:pt idx="32546">
                  <c:v>105.255898203447</c:v>
                </c:pt>
                <c:pt idx="32547">
                  <c:v>105.255882275094</c:v>
                </c:pt>
                <c:pt idx="32548">
                  <c:v>105.255797862428</c:v>
                </c:pt>
                <c:pt idx="32549">
                  <c:v>105.255765698614</c:v>
                </c:pt>
                <c:pt idx="32550">
                  <c:v>105.255759725068</c:v>
                </c:pt>
                <c:pt idx="32551">
                  <c:v>105.255719035761</c:v>
                </c:pt>
                <c:pt idx="32552">
                  <c:v>105.255660368477</c:v>
                </c:pt>
                <c:pt idx="32553">
                  <c:v>105.255633862683</c:v>
                </c:pt>
                <c:pt idx="32554">
                  <c:v>105.255479928649</c:v>
                </c:pt>
                <c:pt idx="32555">
                  <c:v>105.255391722596</c:v>
                </c:pt>
                <c:pt idx="32556">
                  <c:v>105.255245433398</c:v>
                </c:pt>
                <c:pt idx="32557">
                  <c:v>105.255220732251</c:v>
                </c:pt>
                <c:pt idx="32558">
                  <c:v>105.25513560220899</c:v>
                </c:pt>
                <c:pt idx="32559">
                  <c:v>105.255123419987</c:v>
                </c:pt>
                <c:pt idx="32560">
                  <c:v>105.25507964078599</c:v>
                </c:pt>
                <c:pt idx="32561">
                  <c:v>105.25505133274299</c:v>
                </c:pt>
                <c:pt idx="32562">
                  <c:v>105.255024381178</c:v>
                </c:pt>
                <c:pt idx="32563">
                  <c:v>105.25502051365</c:v>
                </c:pt>
                <c:pt idx="32564">
                  <c:v>105.254949971912</c:v>
                </c:pt>
                <c:pt idx="32565">
                  <c:v>105.254837502859</c:v>
                </c:pt>
                <c:pt idx="32566">
                  <c:v>105.25482002290001</c:v>
                </c:pt>
                <c:pt idx="32567">
                  <c:v>105.254595452712</c:v>
                </c:pt>
                <c:pt idx="32568">
                  <c:v>105.254506042683</c:v>
                </c:pt>
                <c:pt idx="32569">
                  <c:v>105.25438741729501</c:v>
                </c:pt>
                <c:pt idx="32570">
                  <c:v>105.25422186393</c:v>
                </c:pt>
                <c:pt idx="32571">
                  <c:v>105.25418580909999</c:v>
                </c:pt>
                <c:pt idx="32572">
                  <c:v>105.254031833754</c:v>
                </c:pt>
                <c:pt idx="32573">
                  <c:v>105.25399443967299</c:v>
                </c:pt>
                <c:pt idx="32574">
                  <c:v>105.253934368435</c:v>
                </c:pt>
                <c:pt idx="32575">
                  <c:v>105.25385985582299</c:v>
                </c:pt>
                <c:pt idx="32576">
                  <c:v>105.253754623033</c:v>
                </c:pt>
                <c:pt idx="32577">
                  <c:v>105.253735608406</c:v>
                </c:pt>
                <c:pt idx="32578">
                  <c:v>105.253697934336</c:v>
                </c:pt>
                <c:pt idx="32579">
                  <c:v>105.25367935153101</c:v>
                </c:pt>
                <c:pt idx="32580">
                  <c:v>105.253579094881</c:v>
                </c:pt>
                <c:pt idx="32581">
                  <c:v>105.253551714664</c:v>
                </c:pt>
                <c:pt idx="32582">
                  <c:v>105.2535246712</c:v>
                </c:pt>
                <c:pt idx="32583">
                  <c:v>105.253497156552</c:v>
                </c:pt>
                <c:pt idx="32584">
                  <c:v>105.253396551789</c:v>
                </c:pt>
                <c:pt idx="32585">
                  <c:v>105.253385071344</c:v>
                </c:pt>
                <c:pt idx="32586">
                  <c:v>105.253302379499</c:v>
                </c:pt>
                <c:pt idx="32587">
                  <c:v>105.25316845989499</c:v>
                </c:pt>
                <c:pt idx="32588">
                  <c:v>105.25309776849301</c:v>
                </c:pt>
                <c:pt idx="32589">
                  <c:v>105.253067242535</c:v>
                </c:pt>
                <c:pt idx="32590">
                  <c:v>105.25303629017201</c:v>
                </c:pt>
                <c:pt idx="32591">
                  <c:v>105.252940268741</c:v>
                </c:pt>
                <c:pt idx="32592">
                  <c:v>105.252853898613</c:v>
                </c:pt>
                <c:pt idx="32593">
                  <c:v>105.252835320485</c:v>
                </c:pt>
                <c:pt idx="32594">
                  <c:v>105.252775494815</c:v>
                </c:pt>
                <c:pt idx="32595">
                  <c:v>105.25243802857401</c:v>
                </c:pt>
                <c:pt idx="32596">
                  <c:v>105.252406278094</c:v>
                </c:pt>
                <c:pt idx="32597">
                  <c:v>105.252336663826</c:v>
                </c:pt>
                <c:pt idx="32598">
                  <c:v>105.252274505499</c:v>
                </c:pt>
                <c:pt idx="32599">
                  <c:v>105.25222736678499</c:v>
                </c:pt>
                <c:pt idx="32600">
                  <c:v>105.252122512014</c:v>
                </c:pt>
                <c:pt idx="32601">
                  <c:v>105.252097936251</c:v>
                </c:pt>
                <c:pt idx="32602">
                  <c:v>105.252033060288</c:v>
                </c:pt>
                <c:pt idx="32603">
                  <c:v>105.251995260526</c:v>
                </c:pt>
                <c:pt idx="32604">
                  <c:v>105.251892734577</c:v>
                </c:pt>
                <c:pt idx="32605">
                  <c:v>105.251885808469</c:v>
                </c:pt>
                <c:pt idx="32606">
                  <c:v>105.251852599201</c:v>
                </c:pt>
                <c:pt idx="32607">
                  <c:v>105.251849562137</c:v>
                </c:pt>
                <c:pt idx="32608">
                  <c:v>105.25176734308801</c:v>
                </c:pt>
                <c:pt idx="32609">
                  <c:v>105.25174928588299</c:v>
                </c:pt>
                <c:pt idx="32610">
                  <c:v>105.25171739540799</c:v>
                </c:pt>
                <c:pt idx="32611">
                  <c:v>105.25167740185</c:v>
                </c:pt>
                <c:pt idx="32612">
                  <c:v>105.251627267259</c:v>
                </c:pt>
                <c:pt idx="32613">
                  <c:v>105.251587150578</c:v>
                </c:pt>
                <c:pt idx="32614">
                  <c:v>105.25141663440699</c:v>
                </c:pt>
                <c:pt idx="32615">
                  <c:v>105.25123058318999</c:v>
                </c:pt>
                <c:pt idx="32616">
                  <c:v>105.251164395266</c:v>
                </c:pt>
                <c:pt idx="32617">
                  <c:v>105.251131101263</c:v>
                </c:pt>
                <c:pt idx="32618">
                  <c:v>105.251130144486</c:v>
                </c:pt>
                <c:pt idx="32619">
                  <c:v>105.25111708522699</c:v>
                </c:pt>
                <c:pt idx="32620">
                  <c:v>105.250889162962</c:v>
                </c:pt>
                <c:pt idx="32621">
                  <c:v>105.25081110418201</c:v>
                </c:pt>
                <c:pt idx="32622">
                  <c:v>105.250686776319</c:v>
                </c:pt>
                <c:pt idx="32623">
                  <c:v>105.25064538120201</c:v>
                </c:pt>
                <c:pt idx="32624">
                  <c:v>105.25062209124199</c:v>
                </c:pt>
                <c:pt idx="32625">
                  <c:v>105.250511926396</c:v>
                </c:pt>
                <c:pt idx="32626">
                  <c:v>105.25050008224601</c:v>
                </c:pt>
                <c:pt idx="32627">
                  <c:v>105.250470149682</c:v>
                </c:pt>
                <c:pt idx="32628">
                  <c:v>105.250360435535</c:v>
                </c:pt>
                <c:pt idx="32629">
                  <c:v>105.250323033908</c:v>
                </c:pt>
                <c:pt idx="32630">
                  <c:v>105.250300699924</c:v>
                </c:pt>
                <c:pt idx="32631">
                  <c:v>105.250251615434</c:v>
                </c:pt>
                <c:pt idx="32632">
                  <c:v>105.250215932069</c:v>
                </c:pt>
                <c:pt idx="32633">
                  <c:v>105.250072890653</c:v>
                </c:pt>
                <c:pt idx="32634">
                  <c:v>105.25005161859301</c:v>
                </c:pt>
                <c:pt idx="32635">
                  <c:v>105.24994594746801</c:v>
                </c:pt>
                <c:pt idx="32636">
                  <c:v>105.249940158472</c:v>
                </c:pt>
                <c:pt idx="32637">
                  <c:v>105.24985240528</c:v>
                </c:pt>
                <c:pt idx="32638">
                  <c:v>105.24985181480299</c:v>
                </c:pt>
                <c:pt idx="32639">
                  <c:v>105.24982414744299</c:v>
                </c:pt>
                <c:pt idx="32640">
                  <c:v>105.24976104931299</c:v>
                </c:pt>
                <c:pt idx="32641">
                  <c:v>105.249742755836</c:v>
                </c:pt>
                <c:pt idx="32642">
                  <c:v>105.249731234775</c:v>
                </c:pt>
                <c:pt idx="32643">
                  <c:v>105.249697705383</c:v>
                </c:pt>
                <c:pt idx="32644">
                  <c:v>105.249548863123</c:v>
                </c:pt>
                <c:pt idx="32645">
                  <c:v>105.24954716603</c:v>
                </c:pt>
                <c:pt idx="32646">
                  <c:v>105.249523624079</c:v>
                </c:pt>
                <c:pt idx="32647">
                  <c:v>105.249519132855</c:v>
                </c:pt>
                <c:pt idx="32648">
                  <c:v>105.24946515988999</c:v>
                </c:pt>
                <c:pt idx="32649">
                  <c:v>105.249461369293</c:v>
                </c:pt>
                <c:pt idx="32650">
                  <c:v>105.249412737669</c:v>
                </c:pt>
                <c:pt idx="32651">
                  <c:v>105.24935198371</c:v>
                </c:pt>
                <c:pt idx="32652">
                  <c:v>105.24925001678299</c:v>
                </c:pt>
                <c:pt idx="32653">
                  <c:v>105.249121415766</c:v>
                </c:pt>
                <c:pt idx="32654">
                  <c:v>105.249097010005</c:v>
                </c:pt>
                <c:pt idx="32655">
                  <c:v>105.24907406489299</c:v>
                </c:pt>
                <c:pt idx="32656">
                  <c:v>105.248999502994</c:v>
                </c:pt>
                <c:pt idx="32657">
                  <c:v>105.24897521099901</c:v>
                </c:pt>
                <c:pt idx="32658">
                  <c:v>105.24885792684999</c:v>
                </c:pt>
                <c:pt idx="32659">
                  <c:v>105.248754614942</c:v>
                </c:pt>
                <c:pt idx="32660">
                  <c:v>105.248742434582</c:v>
                </c:pt>
                <c:pt idx="32661">
                  <c:v>105.248722199813</c:v>
                </c:pt>
                <c:pt idx="32662">
                  <c:v>105.248640779086</c:v>
                </c:pt>
                <c:pt idx="32663">
                  <c:v>105.248633967218</c:v>
                </c:pt>
                <c:pt idx="32664">
                  <c:v>105.248585418166</c:v>
                </c:pt>
                <c:pt idx="32665">
                  <c:v>105.24857640284</c:v>
                </c:pt>
                <c:pt idx="32666">
                  <c:v>105.248505211915</c:v>
                </c:pt>
                <c:pt idx="32667">
                  <c:v>105.248465468536</c:v>
                </c:pt>
                <c:pt idx="32668">
                  <c:v>105.248441348095</c:v>
                </c:pt>
                <c:pt idx="32669">
                  <c:v>105.24843011027799</c:v>
                </c:pt>
                <c:pt idx="32670">
                  <c:v>105.248427693834</c:v>
                </c:pt>
                <c:pt idx="32671">
                  <c:v>105.248350413133</c:v>
                </c:pt>
                <c:pt idx="32672">
                  <c:v>105.24833074371899</c:v>
                </c:pt>
                <c:pt idx="32673">
                  <c:v>105.248281413464</c:v>
                </c:pt>
                <c:pt idx="32674">
                  <c:v>105.24826266031801</c:v>
                </c:pt>
                <c:pt idx="32675">
                  <c:v>105.24826194129299</c:v>
                </c:pt>
                <c:pt idx="32676">
                  <c:v>105.248234080285</c:v>
                </c:pt>
                <c:pt idx="32677">
                  <c:v>105.248220565156</c:v>
                </c:pt>
                <c:pt idx="32678">
                  <c:v>105.248154508479</c:v>
                </c:pt>
                <c:pt idx="32679">
                  <c:v>105.248135628117</c:v>
                </c:pt>
                <c:pt idx="32680">
                  <c:v>105.248126723986</c:v>
                </c:pt>
                <c:pt idx="32681">
                  <c:v>105.24809718341101</c:v>
                </c:pt>
                <c:pt idx="32682">
                  <c:v>105.248058253271</c:v>
                </c:pt>
                <c:pt idx="32683">
                  <c:v>105.24805727816801</c:v>
                </c:pt>
                <c:pt idx="32684">
                  <c:v>105.248049225903</c:v>
                </c:pt>
                <c:pt idx="32685">
                  <c:v>105.24799482024</c:v>
                </c:pt>
                <c:pt idx="32686">
                  <c:v>105.247980230105</c:v>
                </c:pt>
                <c:pt idx="32687">
                  <c:v>105.24795855938901</c:v>
                </c:pt>
                <c:pt idx="32688">
                  <c:v>105.24788078108099</c:v>
                </c:pt>
                <c:pt idx="32689">
                  <c:v>105.247850308088</c:v>
                </c:pt>
                <c:pt idx="32690">
                  <c:v>105.24779734194701</c:v>
                </c:pt>
                <c:pt idx="32691">
                  <c:v>105.247581703785</c:v>
                </c:pt>
                <c:pt idx="32692">
                  <c:v>105.24757078407799</c:v>
                </c:pt>
                <c:pt idx="32693">
                  <c:v>105.247544454814</c:v>
                </c:pt>
                <c:pt idx="32694">
                  <c:v>105.247458953289</c:v>
                </c:pt>
                <c:pt idx="32695">
                  <c:v>105.247454293495</c:v>
                </c:pt>
                <c:pt idx="32696">
                  <c:v>105.247413651328</c:v>
                </c:pt>
                <c:pt idx="32697">
                  <c:v>105.247383029993</c:v>
                </c:pt>
                <c:pt idx="32698">
                  <c:v>105.247349312468</c:v>
                </c:pt>
                <c:pt idx="32699">
                  <c:v>105.24732144293201</c:v>
                </c:pt>
                <c:pt idx="32700">
                  <c:v>105.24729462830101</c:v>
                </c:pt>
                <c:pt idx="32701">
                  <c:v>105.24723457561301</c:v>
                </c:pt>
                <c:pt idx="32702">
                  <c:v>105.24711415360601</c:v>
                </c:pt>
                <c:pt idx="32703">
                  <c:v>105.24706350337399</c:v>
                </c:pt>
                <c:pt idx="32704">
                  <c:v>105.247035201884</c:v>
                </c:pt>
                <c:pt idx="32705">
                  <c:v>105.24699642760299</c:v>
                </c:pt>
                <c:pt idx="32706">
                  <c:v>105.246991917716</c:v>
                </c:pt>
                <c:pt idx="32707">
                  <c:v>105.246936744178</c:v>
                </c:pt>
                <c:pt idx="32708">
                  <c:v>105.246897003535</c:v>
                </c:pt>
                <c:pt idx="32709">
                  <c:v>105.24685021438199</c:v>
                </c:pt>
                <c:pt idx="32710">
                  <c:v>105.24682974194999</c:v>
                </c:pt>
                <c:pt idx="32711">
                  <c:v>105.246787666036</c:v>
                </c:pt>
                <c:pt idx="32712">
                  <c:v>105.246686376865</c:v>
                </c:pt>
                <c:pt idx="32713">
                  <c:v>105.246684176443</c:v>
                </c:pt>
                <c:pt idx="32714">
                  <c:v>105.24658463822701</c:v>
                </c:pt>
                <c:pt idx="32715">
                  <c:v>105.246504819878</c:v>
                </c:pt>
                <c:pt idx="32716">
                  <c:v>105.246431283986</c:v>
                </c:pt>
                <c:pt idx="32717">
                  <c:v>105.246406070756</c:v>
                </c:pt>
                <c:pt idx="32718">
                  <c:v>105.246372925936</c:v>
                </c:pt>
                <c:pt idx="32719">
                  <c:v>105.24631334436199</c:v>
                </c:pt>
                <c:pt idx="32720">
                  <c:v>105.246272008189</c:v>
                </c:pt>
                <c:pt idx="32721">
                  <c:v>105.246268187433</c:v>
                </c:pt>
                <c:pt idx="32722">
                  <c:v>105.246206497573</c:v>
                </c:pt>
                <c:pt idx="32723">
                  <c:v>105.246174699723</c:v>
                </c:pt>
                <c:pt idx="32724">
                  <c:v>105.24610617476399</c:v>
                </c:pt>
                <c:pt idx="32725">
                  <c:v>105.246050076052</c:v>
                </c:pt>
                <c:pt idx="32726">
                  <c:v>105.246017237766</c:v>
                </c:pt>
                <c:pt idx="32727">
                  <c:v>105.24593856199201</c:v>
                </c:pt>
                <c:pt idx="32728">
                  <c:v>105.245912145134</c:v>
                </c:pt>
                <c:pt idx="32729">
                  <c:v>105.24587056322</c:v>
                </c:pt>
                <c:pt idx="32730">
                  <c:v>105.245829282049</c:v>
                </c:pt>
                <c:pt idx="32731">
                  <c:v>105.245726010902</c:v>
                </c:pt>
                <c:pt idx="32732">
                  <c:v>105.245567688151</c:v>
                </c:pt>
                <c:pt idx="32733">
                  <c:v>105.245550842512</c:v>
                </c:pt>
                <c:pt idx="32734">
                  <c:v>105.245537880234</c:v>
                </c:pt>
                <c:pt idx="32735">
                  <c:v>105.245524019079</c:v>
                </c:pt>
                <c:pt idx="32736">
                  <c:v>105.245441767983</c:v>
                </c:pt>
                <c:pt idx="32737">
                  <c:v>105.245416137804</c:v>
                </c:pt>
                <c:pt idx="32738">
                  <c:v>105.24539602112699</c:v>
                </c:pt>
                <c:pt idx="32739">
                  <c:v>105.24532817263599</c:v>
                </c:pt>
                <c:pt idx="32740">
                  <c:v>105.24527343379199</c:v>
                </c:pt>
                <c:pt idx="32741">
                  <c:v>105.245259815122</c:v>
                </c:pt>
                <c:pt idx="32742">
                  <c:v>105.244981385299</c:v>
                </c:pt>
                <c:pt idx="32743">
                  <c:v>105.24492639572399</c:v>
                </c:pt>
                <c:pt idx="32744">
                  <c:v>105.244640621385</c:v>
                </c:pt>
                <c:pt idx="32745">
                  <c:v>105.24463874842399</c:v>
                </c:pt>
                <c:pt idx="32746">
                  <c:v>105.24454633521</c:v>
                </c:pt>
                <c:pt idx="32747">
                  <c:v>105.24448362908799</c:v>
                </c:pt>
                <c:pt idx="32748">
                  <c:v>105.24444799083901</c:v>
                </c:pt>
                <c:pt idx="32749">
                  <c:v>105.244364947381</c:v>
                </c:pt>
                <c:pt idx="32750">
                  <c:v>105.24434270401601</c:v>
                </c:pt>
                <c:pt idx="32751">
                  <c:v>105.244316411387</c:v>
                </c:pt>
                <c:pt idx="32752">
                  <c:v>105.244274938328</c:v>
                </c:pt>
                <c:pt idx="32753">
                  <c:v>105.244209310801</c:v>
                </c:pt>
                <c:pt idx="32754">
                  <c:v>105.244180360727</c:v>
                </c:pt>
                <c:pt idx="32755">
                  <c:v>105.24413024013801</c:v>
                </c:pt>
                <c:pt idx="32756">
                  <c:v>105.24397546937701</c:v>
                </c:pt>
                <c:pt idx="32757">
                  <c:v>105.243974189342</c:v>
                </c:pt>
                <c:pt idx="32758">
                  <c:v>105.243839983782</c:v>
                </c:pt>
                <c:pt idx="32759">
                  <c:v>105.243826229352</c:v>
                </c:pt>
                <c:pt idx="32760">
                  <c:v>105.243667557273</c:v>
                </c:pt>
                <c:pt idx="32761">
                  <c:v>105.243659816708</c:v>
                </c:pt>
                <c:pt idx="32762">
                  <c:v>105.243622852736</c:v>
                </c:pt>
                <c:pt idx="32763">
                  <c:v>105.243585296714</c:v>
                </c:pt>
                <c:pt idx="32764">
                  <c:v>105.24352641786</c:v>
                </c:pt>
                <c:pt idx="32765">
                  <c:v>105.243501481449</c:v>
                </c:pt>
                <c:pt idx="32766">
                  <c:v>105.24333978638801</c:v>
                </c:pt>
                <c:pt idx="32767">
                  <c:v>105.243330192638</c:v>
                </c:pt>
                <c:pt idx="32768">
                  <c:v>105.243322953079</c:v>
                </c:pt>
                <c:pt idx="32769">
                  <c:v>105.243309551927</c:v>
                </c:pt>
                <c:pt idx="32770">
                  <c:v>105.243274737753</c:v>
                </c:pt>
                <c:pt idx="32771">
                  <c:v>105.243197766682</c:v>
                </c:pt>
                <c:pt idx="32772">
                  <c:v>105.243132150042</c:v>
                </c:pt>
                <c:pt idx="32773">
                  <c:v>105.243005027145</c:v>
                </c:pt>
                <c:pt idx="32774">
                  <c:v>105.24292735859299</c:v>
                </c:pt>
                <c:pt idx="32775">
                  <c:v>105.242897668292</c:v>
                </c:pt>
                <c:pt idx="32776">
                  <c:v>105.24288433941101</c:v>
                </c:pt>
                <c:pt idx="32777">
                  <c:v>105.242882219549</c:v>
                </c:pt>
                <c:pt idx="32778">
                  <c:v>105.242792993291</c:v>
                </c:pt>
                <c:pt idx="32779">
                  <c:v>105.24272859696001</c:v>
                </c:pt>
                <c:pt idx="32780">
                  <c:v>105.242580019025</c:v>
                </c:pt>
                <c:pt idx="32781">
                  <c:v>105.242573964645</c:v>
                </c:pt>
                <c:pt idx="32782">
                  <c:v>105.242523778056</c:v>
                </c:pt>
                <c:pt idx="32783">
                  <c:v>105.242477707251</c:v>
                </c:pt>
                <c:pt idx="32784">
                  <c:v>105.24240963862199</c:v>
                </c:pt>
                <c:pt idx="32785">
                  <c:v>105.242374457569</c:v>
                </c:pt>
                <c:pt idx="32786">
                  <c:v>105.242224103525</c:v>
                </c:pt>
                <c:pt idx="32787">
                  <c:v>105.242219146517</c:v>
                </c:pt>
                <c:pt idx="32788">
                  <c:v>105.24215475702999</c:v>
                </c:pt>
                <c:pt idx="32789">
                  <c:v>105.242126439421</c:v>
                </c:pt>
                <c:pt idx="32790">
                  <c:v>105.242068452626</c:v>
                </c:pt>
                <c:pt idx="32791">
                  <c:v>105.242037045339</c:v>
                </c:pt>
                <c:pt idx="32792">
                  <c:v>105.24203296301999</c:v>
                </c:pt>
                <c:pt idx="32793">
                  <c:v>105.24201371694301</c:v>
                </c:pt>
                <c:pt idx="32794">
                  <c:v>105.242003539788</c:v>
                </c:pt>
                <c:pt idx="32795">
                  <c:v>105.241988051002</c:v>
                </c:pt>
                <c:pt idx="32796">
                  <c:v>105.241956268501</c:v>
                </c:pt>
                <c:pt idx="32797">
                  <c:v>105.241943438645</c:v>
                </c:pt>
                <c:pt idx="32798">
                  <c:v>105.241919590048</c:v>
                </c:pt>
                <c:pt idx="32799">
                  <c:v>105.241877988638</c:v>
                </c:pt>
                <c:pt idx="32800">
                  <c:v>105.24183082783399</c:v>
                </c:pt>
                <c:pt idx="32801">
                  <c:v>105.241763698939</c:v>
                </c:pt>
                <c:pt idx="32802">
                  <c:v>105.24176308577501</c:v>
                </c:pt>
                <c:pt idx="32803">
                  <c:v>105.241741958021</c:v>
                </c:pt>
                <c:pt idx="32804">
                  <c:v>105.241734789587</c:v>
                </c:pt>
                <c:pt idx="32805">
                  <c:v>105.24170559761799</c:v>
                </c:pt>
                <c:pt idx="32806">
                  <c:v>105.241690776628</c:v>
                </c:pt>
                <c:pt idx="32807">
                  <c:v>105.241474027691</c:v>
                </c:pt>
                <c:pt idx="32808">
                  <c:v>105.241450700786</c:v>
                </c:pt>
                <c:pt idx="32809">
                  <c:v>105.24144231655301</c:v>
                </c:pt>
                <c:pt idx="32810">
                  <c:v>105.241272312406</c:v>
                </c:pt>
                <c:pt idx="32811">
                  <c:v>105.24114856547899</c:v>
                </c:pt>
                <c:pt idx="32812">
                  <c:v>105.24114701811899</c:v>
                </c:pt>
                <c:pt idx="32813">
                  <c:v>105.241144811731</c:v>
                </c:pt>
                <c:pt idx="32814">
                  <c:v>105.241128954191</c:v>
                </c:pt>
                <c:pt idx="32815">
                  <c:v>105.24112812646401</c:v>
                </c:pt>
                <c:pt idx="32816">
                  <c:v>105.241114587019</c:v>
                </c:pt>
                <c:pt idx="32817">
                  <c:v>105.24105083174599</c:v>
                </c:pt>
                <c:pt idx="32818">
                  <c:v>105.240893827158</c:v>
                </c:pt>
                <c:pt idx="32819">
                  <c:v>105.24089108308701</c:v>
                </c:pt>
                <c:pt idx="32820">
                  <c:v>105.240875647114</c:v>
                </c:pt>
                <c:pt idx="32821">
                  <c:v>105.24085769586701</c:v>
                </c:pt>
                <c:pt idx="32822">
                  <c:v>105.24079126237</c:v>
                </c:pt>
                <c:pt idx="32823">
                  <c:v>105.240781535823</c:v>
                </c:pt>
                <c:pt idx="32824">
                  <c:v>105.240775512024</c:v>
                </c:pt>
                <c:pt idx="32825">
                  <c:v>105.24073058503799</c:v>
                </c:pt>
                <c:pt idx="32826">
                  <c:v>105.240692613444</c:v>
                </c:pt>
                <c:pt idx="32827">
                  <c:v>105.24056954976</c:v>
                </c:pt>
                <c:pt idx="32828">
                  <c:v>105.24056063454999</c:v>
                </c:pt>
                <c:pt idx="32829">
                  <c:v>105.240512730972</c:v>
                </c:pt>
                <c:pt idx="32830">
                  <c:v>105.24043797913301</c:v>
                </c:pt>
                <c:pt idx="32831">
                  <c:v>105.240413103612</c:v>
                </c:pt>
                <c:pt idx="32832">
                  <c:v>105.24032207138001</c:v>
                </c:pt>
                <c:pt idx="32833">
                  <c:v>105.24029762302401</c:v>
                </c:pt>
                <c:pt idx="32834">
                  <c:v>105.240142947028</c:v>
                </c:pt>
                <c:pt idx="32835">
                  <c:v>105.24004069607599</c:v>
                </c:pt>
                <c:pt idx="32836">
                  <c:v>105.239896795276</c:v>
                </c:pt>
                <c:pt idx="32837">
                  <c:v>105.239860360923</c:v>
                </c:pt>
                <c:pt idx="32838">
                  <c:v>105.239764083303</c:v>
                </c:pt>
                <c:pt idx="32839">
                  <c:v>105.239709452412</c:v>
                </c:pt>
                <c:pt idx="32840">
                  <c:v>105.239594101281</c:v>
                </c:pt>
                <c:pt idx="32841">
                  <c:v>105.23958861620299</c:v>
                </c:pt>
                <c:pt idx="32842">
                  <c:v>105.239556672603</c:v>
                </c:pt>
                <c:pt idx="32843">
                  <c:v>105.239528040293</c:v>
                </c:pt>
                <c:pt idx="32844">
                  <c:v>105.239460454095</c:v>
                </c:pt>
                <c:pt idx="32845">
                  <c:v>105.239449178185</c:v>
                </c:pt>
                <c:pt idx="32846">
                  <c:v>105.239445531521</c:v>
                </c:pt>
                <c:pt idx="32847">
                  <c:v>105.239396987974</c:v>
                </c:pt>
                <c:pt idx="32848">
                  <c:v>105.239374868697</c:v>
                </c:pt>
                <c:pt idx="32849">
                  <c:v>105.23927905326801</c:v>
                </c:pt>
                <c:pt idx="32850">
                  <c:v>105.239189542394</c:v>
                </c:pt>
                <c:pt idx="32851">
                  <c:v>105.23916860265599</c:v>
                </c:pt>
                <c:pt idx="32852">
                  <c:v>105.239163924895</c:v>
                </c:pt>
                <c:pt idx="32853">
                  <c:v>105.23907780312599</c:v>
                </c:pt>
                <c:pt idx="32854">
                  <c:v>105.239063074415</c:v>
                </c:pt>
                <c:pt idx="32855">
                  <c:v>105.23895603129</c:v>
                </c:pt>
                <c:pt idx="32856">
                  <c:v>105.23894574765799</c:v>
                </c:pt>
                <c:pt idx="32857">
                  <c:v>105.23894200507399</c:v>
                </c:pt>
                <c:pt idx="32858">
                  <c:v>105.238763319388</c:v>
                </c:pt>
                <c:pt idx="32859">
                  <c:v>105.23861918568301</c:v>
                </c:pt>
                <c:pt idx="32860">
                  <c:v>105.23842486757</c:v>
                </c:pt>
                <c:pt idx="32861">
                  <c:v>105.238363252993</c:v>
                </c:pt>
                <c:pt idx="32862">
                  <c:v>105.238317843903</c:v>
                </c:pt>
                <c:pt idx="32863">
                  <c:v>105.238220136827</c:v>
                </c:pt>
                <c:pt idx="32864">
                  <c:v>105.238173235578</c:v>
                </c:pt>
                <c:pt idx="32865">
                  <c:v>105.23790415429799</c:v>
                </c:pt>
                <c:pt idx="32866">
                  <c:v>105.23790087405099</c:v>
                </c:pt>
                <c:pt idx="32867">
                  <c:v>105.237778259102</c:v>
                </c:pt>
                <c:pt idx="32868">
                  <c:v>105.237751106887</c:v>
                </c:pt>
                <c:pt idx="32869">
                  <c:v>105.23767799043</c:v>
                </c:pt>
                <c:pt idx="32870">
                  <c:v>105.237308680993</c:v>
                </c:pt>
                <c:pt idx="32871">
                  <c:v>105.23727479990499</c:v>
                </c:pt>
                <c:pt idx="32872">
                  <c:v>105.23727445485299</c:v>
                </c:pt>
                <c:pt idx="32873">
                  <c:v>105.237199486522</c:v>
                </c:pt>
                <c:pt idx="32874">
                  <c:v>105.237072788259</c:v>
                </c:pt>
                <c:pt idx="32875">
                  <c:v>105.236972627368</c:v>
                </c:pt>
                <c:pt idx="32876">
                  <c:v>105.236747451005</c:v>
                </c:pt>
                <c:pt idx="32877">
                  <c:v>105.23658896679601</c:v>
                </c:pt>
                <c:pt idx="32878">
                  <c:v>105.236395349403</c:v>
                </c:pt>
                <c:pt idx="32879">
                  <c:v>105.23637572177699</c:v>
                </c:pt>
                <c:pt idx="32880">
                  <c:v>105.23629958794599</c:v>
                </c:pt>
                <c:pt idx="32881">
                  <c:v>105.236188171972</c:v>
                </c:pt>
                <c:pt idx="32882">
                  <c:v>105.23617553488999</c:v>
                </c:pt>
                <c:pt idx="32883">
                  <c:v>105.236113793079</c:v>
                </c:pt>
                <c:pt idx="32884">
                  <c:v>105.236057084862</c:v>
                </c:pt>
                <c:pt idx="32885">
                  <c:v>105.235983349008</c:v>
                </c:pt>
                <c:pt idx="32886">
                  <c:v>105.235819021905</c:v>
                </c:pt>
                <c:pt idx="32887">
                  <c:v>105.235707746088</c:v>
                </c:pt>
                <c:pt idx="32888">
                  <c:v>105.235666340178</c:v>
                </c:pt>
                <c:pt idx="32889">
                  <c:v>105.23564806054701</c:v>
                </c:pt>
                <c:pt idx="32890">
                  <c:v>105.23563880077501</c:v>
                </c:pt>
                <c:pt idx="32891">
                  <c:v>105.235511064592</c:v>
                </c:pt>
                <c:pt idx="32892">
                  <c:v>105.23544752237601</c:v>
                </c:pt>
                <c:pt idx="32893">
                  <c:v>105.23521111103901</c:v>
                </c:pt>
                <c:pt idx="32894">
                  <c:v>105.235158228987</c:v>
                </c:pt>
                <c:pt idx="32895">
                  <c:v>105.235156657065</c:v>
                </c:pt>
                <c:pt idx="32896">
                  <c:v>105.235061513224</c:v>
                </c:pt>
                <c:pt idx="32897">
                  <c:v>105.235019456872</c:v>
                </c:pt>
                <c:pt idx="32898">
                  <c:v>105.23499601467</c:v>
                </c:pt>
                <c:pt idx="32899">
                  <c:v>105.234918190928</c:v>
                </c:pt>
                <c:pt idx="32900">
                  <c:v>105.234813966026</c:v>
                </c:pt>
                <c:pt idx="32901">
                  <c:v>105.234762658744</c:v>
                </c:pt>
                <c:pt idx="32902">
                  <c:v>105.234754127051</c:v>
                </c:pt>
                <c:pt idx="32903">
                  <c:v>105.23471377654</c:v>
                </c:pt>
                <c:pt idx="32904">
                  <c:v>105.23469141254699</c:v>
                </c:pt>
                <c:pt idx="32905">
                  <c:v>105.23468242350999</c:v>
                </c:pt>
                <c:pt idx="32906">
                  <c:v>105.234606616267</c:v>
                </c:pt>
                <c:pt idx="32907">
                  <c:v>105.234601575992</c:v>
                </c:pt>
                <c:pt idx="32908">
                  <c:v>105.234574533657</c:v>
                </c:pt>
                <c:pt idx="32909">
                  <c:v>105.234354157463</c:v>
                </c:pt>
                <c:pt idx="32910">
                  <c:v>105.23432693416299</c:v>
                </c:pt>
                <c:pt idx="32911">
                  <c:v>105.23414761714101</c:v>
                </c:pt>
                <c:pt idx="32912">
                  <c:v>105.234066284599</c:v>
                </c:pt>
                <c:pt idx="32913">
                  <c:v>105.23401252443701</c:v>
                </c:pt>
                <c:pt idx="32914">
                  <c:v>105.23390099789</c:v>
                </c:pt>
                <c:pt idx="32915">
                  <c:v>105.23388408688</c:v>
                </c:pt>
                <c:pt idx="32916">
                  <c:v>105.233874252696</c:v>
                </c:pt>
                <c:pt idx="32917">
                  <c:v>105.23349762697001</c:v>
                </c:pt>
                <c:pt idx="32918">
                  <c:v>105.23346058528701</c:v>
                </c:pt>
                <c:pt idx="32919">
                  <c:v>105.233392754422</c:v>
                </c:pt>
                <c:pt idx="32920">
                  <c:v>105.233251303724</c:v>
                </c:pt>
                <c:pt idx="32921">
                  <c:v>105.233208905433</c:v>
                </c:pt>
                <c:pt idx="32922">
                  <c:v>105.233205217823</c:v>
                </c:pt>
                <c:pt idx="32923">
                  <c:v>105.233164763396</c:v>
                </c:pt>
                <c:pt idx="32924">
                  <c:v>105.233148282242</c:v>
                </c:pt>
                <c:pt idx="32925">
                  <c:v>105.233144393636</c:v>
                </c:pt>
                <c:pt idx="32926">
                  <c:v>105.23309055080701</c:v>
                </c:pt>
                <c:pt idx="32927">
                  <c:v>105.233045541705</c:v>
                </c:pt>
                <c:pt idx="32928">
                  <c:v>105.233012876166</c:v>
                </c:pt>
                <c:pt idx="32929">
                  <c:v>105.232994537976</c:v>
                </c:pt>
                <c:pt idx="32930">
                  <c:v>105.232856406799</c:v>
                </c:pt>
                <c:pt idx="32931">
                  <c:v>105.23279371806299</c:v>
                </c:pt>
                <c:pt idx="32932">
                  <c:v>105.232732741444</c:v>
                </c:pt>
                <c:pt idx="32933">
                  <c:v>105.232704861871</c:v>
                </c:pt>
                <c:pt idx="32934">
                  <c:v>105.232678450671</c:v>
                </c:pt>
                <c:pt idx="32935">
                  <c:v>105.23250824082599</c:v>
                </c:pt>
                <c:pt idx="32936">
                  <c:v>105.23246993964</c:v>
                </c:pt>
                <c:pt idx="32937">
                  <c:v>105.232371223881</c:v>
                </c:pt>
                <c:pt idx="32938">
                  <c:v>105.23221436688</c:v>
                </c:pt>
                <c:pt idx="32939">
                  <c:v>105.23219396644301</c:v>
                </c:pt>
                <c:pt idx="32940">
                  <c:v>105.232176471301</c:v>
                </c:pt>
                <c:pt idx="32941">
                  <c:v>105.232141339915</c:v>
                </c:pt>
                <c:pt idx="32942">
                  <c:v>105.23213272490401</c:v>
                </c:pt>
                <c:pt idx="32943">
                  <c:v>105.232035815255</c:v>
                </c:pt>
                <c:pt idx="32944">
                  <c:v>105.231895346345</c:v>
                </c:pt>
                <c:pt idx="32945">
                  <c:v>105.231735075388</c:v>
                </c:pt>
                <c:pt idx="32946">
                  <c:v>105.231669689828</c:v>
                </c:pt>
                <c:pt idx="32947">
                  <c:v>105.23166734251799</c:v>
                </c:pt>
                <c:pt idx="32948">
                  <c:v>105.231606158584</c:v>
                </c:pt>
                <c:pt idx="32949">
                  <c:v>105.231565587755</c:v>
                </c:pt>
                <c:pt idx="32950">
                  <c:v>105.231523590793</c:v>
                </c:pt>
                <c:pt idx="32951">
                  <c:v>105.231508673167</c:v>
                </c:pt>
                <c:pt idx="32952">
                  <c:v>105.231492175592</c:v>
                </c:pt>
                <c:pt idx="32953">
                  <c:v>105.23145779903901</c:v>
                </c:pt>
                <c:pt idx="32954">
                  <c:v>105.23121281508</c:v>
                </c:pt>
                <c:pt idx="32955">
                  <c:v>105.231125217349</c:v>
                </c:pt>
                <c:pt idx="32956">
                  <c:v>105.23104009780999</c:v>
                </c:pt>
                <c:pt idx="32957">
                  <c:v>105.230970524496</c:v>
                </c:pt>
                <c:pt idx="32958">
                  <c:v>105.230952942548</c:v>
                </c:pt>
                <c:pt idx="32959">
                  <c:v>105.23075805542599</c:v>
                </c:pt>
                <c:pt idx="32960">
                  <c:v>105.230744608078</c:v>
                </c:pt>
                <c:pt idx="32961">
                  <c:v>105.230730089286</c:v>
                </c:pt>
                <c:pt idx="32962">
                  <c:v>105.230725892854</c:v>
                </c:pt>
                <c:pt idx="32963">
                  <c:v>105.23063817882201</c:v>
                </c:pt>
                <c:pt idx="32964">
                  <c:v>105.23062803219101</c:v>
                </c:pt>
                <c:pt idx="32965">
                  <c:v>105.23052514603501</c:v>
                </c:pt>
                <c:pt idx="32966">
                  <c:v>105.23030842916199</c:v>
                </c:pt>
                <c:pt idx="32967">
                  <c:v>105.23029438574</c:v>
                </c:pt>
                <c:pt idx="32968">
                  <c:v>105.23028830150599</c:v>
                </c:pt>
                <c:pt idx="32969">
                  <c:v>105.230259698438</c:v>
                </c:pt>
                <c:pt idx="32970">
                  <c:v>105.230235932714</c:v>
                </c:pt>
                <c:pt idx="32971">
                  <c:v>105.230139253304</c:v>
                </c:pt>
                <c:pt idx="32972">
                  <c:v>105.230083806061</c:v>
                </c:pt>
                <c:pt idx="32973">
                  <c:v>105.229845386138</c:v>
                </c:pt>
                <c:pt idx="32974">
                  <c:v>105.229818529384</c:v>
                </c:pt>
                <c:pt idx="32975">
                  <c:v>105.229791530583</c:v>
                </c:pt>
                <c:pt idx="32976">
                  <c:v>105.22961400501799</c:v>
                </c:pt>
                <c:pt idx="32977">
                  <c:v>105.229504888538</c:v>
                </c:pt>
                <c:pt idx="32978">
                  <c:v>105.229494012918</c:v>
                </c:pt>
                <c:pt idx="32979">
                  <c:v>105.229409853915</c:v>
                </c:pt>
                <c:pt idx="32980">
                  <c:v>105.229211036816</c:v>
                </c:pt>
                <c:pt idx="32981">
                  <c:v>105.229197381715</c:v>
                </c:pt>
                <c:pt idx="32982">
                  <c:v>105.229168450481</c:v>
                </c:pt>
                <c:pt idx="32983">
                  <c:v>105.22916485229101</c:v>
                </c:pt>
                <c:pt idx="32984">
                  <c:v>105.229136295118</c:v>
                </c:pt>
                <c:pt idx="32985">
                  <c:v>105.229003789589</c:v>
                </c:pt>
                <c:pt idx="32986">
                  <c:v>105.22889926056</c:v>
                </c:pt>
                <c:pt idx="32987">
                  <c:v>105.228826547642</c:v>
                </c:pt>
                <c:pt idx="32988">
                  <c:v>105.228792633053</c:v>
                </c:pt>
                <c:pt idx="32989">
                  <c:v>105.22874511507899</c:v>
                </c:pt>
                <c:pt idx="32990">
                  <c:v>105.22869356929</c:v>
                </c:pt>
                <c:pt idx="32991">
                  <c:v>105.228680774436</c:v>
                </c:pt>
                <c:pt idx="32992">
                  <c:v>105.228583579342</c:v>
                </c:pt>
                <c:pt idx="32993">
                  <c:v>105.228485147714</c:v>
                </c:pt>
                <c:pt idx="32994">
                  <c:v>105.228408958222</c:v>
                </c:pt>
                <c:pt idx="32995">
                  <c:v>105.228345049499</c:v>
                </c:pt>
                <c:pt idx="32996">
                  <c:v>105.22824459722101</c:v>
                </c:pt>
                <c:pt idx="32997">
                  <c:v>105.228128575562</c:v>
                </c:pt>
                <c:pt idx="32998">
                  <c:v>105.22812677362</c:v>
                </c:pt>
                <c:pt idx="32999">
                  <c:v>105.22788135304199</c:v>
                </c:pt>
                <c:pt idx="33000">
                  <c:v>105.227653756979</c:v>
                </c:pt>
                <c:pt idx="33001">
                  <c:v>105.227648067353</c:v>
                </c:pt>
                <c:pt idx="33002">
                  <c:v>105.227640021054</c:v>
                </c:pt>
                <c:pt idx="33003">
                  <c:v>105.227346344086</c:v>
                </c:pt>
                <c:pt idx="33004">
                  <c:v>105.22733748039001</c:v>
                </c:pt>
                <c:pt idx="33005">
                  <c:v>105.22729985865899</c:v>
                </c:pt>
                <c:pt idx="33006">
                  <c:v>105.227128842658</c:v>
                </c:pt>
                <c:pt idx="33007">
                  <c:v>105.22712095013701</c:v>
                </c:pt>
                <c:pt idx="33008">
                  <c:v>105.22705061092699</c:v>
                </c:pt>
                <c:pt idx="33009">
                  <c:v>105.227047417555</c:v>
                </c:pt>
                <c:pt idx="33010">
                  <c:v>105.22702856932101</c:v>
                </c:pt>
                <c:pt idx="33011">
                  <c:v>105.226997252845</c:v>
                </c:pt>
                <c:pt idx="33012">
                  <c:v>105.226850906153</c:v>
                </c:pt>
                <c:pt idx="33013">
                  <c:v>105.226825261364</c:v>
                </c:pt>
                <c:pt idx="33014">
                  <c:v>105.226749243949</c:v>
                </c:pt>
                <c:pt idx="33015">
                  <c:v>105.226741484676</c:v>
                </c:pt>
                <c:pt idx="33016">
                  <c:v>105.22670624684601</c:v>
                </c:pt>
                <c:pt idx="33017">
                  <c:v>105.22661154791599</c:v>
                </c:pt>
                <c:pt idx="33018">
                  <c:v>105.22657969503101</c:v>
                </c:pt>
                <c:pt idx="33019">
                  <c:v>105.226563089674</c:v>
                </c:pt>
                <c:pt idx="33020">
                  <c:v>105.226473683409</c:v>
                </c:pt>
                <c:pt idx="33021">
                  <c:v>105.22635298687401</c:v>
                </c:pt>
                <c:pt idx="33022">
                  <c:v>105.22623480299301</c:v>
                </c:pt>
                <c:pt idx="33023">
                  <c:v>105.22602540172601</c:v>
                </c:pt>
                <c:pt idx="33024">
                  <c:v>105.225933539634</c:v>
                </c:pt>
                <c:pt idx="33025">
                  <c:v>105.22580535986501</c:v>
                </c:pt>
                <c:pt idx="33026">
                  <c:v>105.225782558209</c:v>
                </c:pt>
                <c:pt idx="33027">
                  <c:v>105.225751406065</c:v>
                </c:pt>
                <c:pt idx="33028">
                  <c:v>105.225743683326</c:v>
                </c:pt>
                <c:pt idx="33029">
                  <c:v>105.225682174356</c:v>
                </c:pt>
                <c:pt idx="33030">
                  <c:v>105.225630686334</c:v>
                </c:pt>
                <c:pt idx="33031">
                  <c:v>105.22560679311999</c:v>
                </c:pt>
                <c:pt idx="33032">
                  <c:v>105.225561762655</c:v>
                </c:pt>
                <c:pt idx="33033">
                  <c:v>105.225496635743</c:v>
                </c:pt>
                <c:pt idx="33034">
                  <c:v>105.225490788333</c:v>
                </c:pt>
                <c:pt idx="33035">
                  <c:v>105.225484815529</c:v>
                </c:pt>
                <c:pt idx="33036">
                  <c:v>105.22542445241599</c:v>
                </c:pt>
                <c:pt idx="33037">
                  <c:v>105.22539877878</c:v>
                </c:pt>
                <c:pt idx="33038">
                  <c:v>105.225372049718</c:v>
                </c:pt>
                <c:pt idx="33039">
                  <c:v>105.225336558507</c:v>
                </c:pt>
                <c:pt idx="33040">
                  <c:v>105.225318980889</c:v>
                </c:pt>
                <c:pt idx="33041">
                  <c:v>105.225173313287</c:v>
                </c:pt>
                <c:pt idx="33042">
                  <c:v>105.225162227921</c:v>
                </c:pt>
                <c:pt idx="33043">
                  <c:v>105.22513812956301</c:v>
                </c:pt>
                <c:pt idx="33044">
                  <c:v>105.22494983954</c:v>
                </c:pt>
                <c:pt idx="33045">
                  <c:v>105.224932788321</c:v>
                </c:pt>
                <c:pt idx="33046">
                  <c:v>105.224741909971</c:v>
                </c:pt>
                <c:pt idx="33047">
                  <c:v>105.22469330423699</c:v>
                </c:pt>
                <c:pt idx="33048">
                  <c:v>105.224667552786</c:v>
                </c:pt>
                <c:pt idx="33049">
                  <c:v>105.22452383084</c:v>
                </c:pt>
                <c:pt idx="33050">
                  <c:v>105.22447557426</c:v>
                </c:pt>
                <c:pt idx="33051">
                  <c:v>105.224377693329</c:v>
                </c:pt>
                <c:pt idx="33052">
                  <c:v>105.22428108107999</c:v>
                </c:pt>
                <c:pt idx="33053">
                  <c:v>105.224095296222</c:v>
                </c:pt>
                <c:pt idx="33054">
                  <c:v>105.224080987024</c:v>
                </c:pt>
                <c:pt idx="33055">
                  <c:v>105.22383780620601</c:v>
                </c:pt>
                <c:pt idx="33056">
                  <c:v>105.223729447095</c:v>
                </c:pt>
                <c:pt idx="33057">
                  <c:v>105.223679467427</c:v>
                </c:pt>
                <c:pt idx="33058">
                  <c:v>105.223590704343</c:v>
                </c:pt>
                <c:pt idx="33059">
                  <c:v>105.223560934698</c:v>
                </c:pt>
                <c:pt idx="33060">
                  <c:v>105.223461491994</c:v>
                </c:pt>
                <c:pt idx="33061">
                  <c:v>105.2233669765</c:v>
                </c:pt>
                <c:pt idx="33062">
                  <c:v>105.223229167287</c:v>
                </c:pt>
                <c:pt idx="33063">
                  <c:v>105.223191963245</c:v>
                </c:pt>
                <c:pt idx="33064">
                  <c:v>105.22309467574399</c:v>
                </c:pt>
                <c:pt idx="33065">
                  <c:v>105.223085588508</c:v>
                </c:pt>
                <c:pt idx="33066">
                  <c:v>105.22279518494</c:v>
                </c:pt>
                <c:pt idx="33067">
                  <c:v>105.222770872693</c:v>
                </c:pt>
                <c:pt idx="33068">
                  <c:v>105.22242317541399</c:v>
                </c:pt>
                <c:pt idx="33069">
                  <c:v>105.222383182629</c:v>
                </c:pt>
                <c:pt idx="33070">
                  <c:v>105.222138954177</c:v>
                </c:pt>
                <c:pt idx="33071">
                  <c:v>105.22189549257</c:v>
                </c:pt>
                <c:pt idx="33072">
                  <c:v>105.221825431345</c:v>
                </c:pt>
                <c:pt idx="33073">
                  <c:v>105.22180834489301</c:v>
                </c:pt>
                <c:pt idx="33074">
                  <c:v>105.221757887629</c:v>
                </c:pt>
                <c:pt idx="33075">
                  <c:v>105.221740501464</c:v>
                </c:pt>
                <c:pt idx="33076">
                  <c:v>105.221519518512</c:v>
                </c:pt>
                <c:pt idx="33077">
                  <c:v>105.221500450768</c:v>
                </c:pt>
                <c:pt idx="33078">
                  <c:v>105.22127583647401</c:v>
                </c:pt>
                <c:pt idx="33079">
                  <c:v>105.22119469306</c:v>
                </c:pt>
                <c:pt idx="33080">
                  <c:v>105.22116861103299</c:v>
                </c:pt>
                <c:pt idx="33081">
                  <c:v>105.221035278036</c:v>
                </c:pt>
                <c:pt idx="33082">
                  <c:v>105.220883296884</c:v>
                </c:pt>
                <c:pt idx="33083">
                  <c:v>105.220826698358</c:v>
                </c:pt>
                <c:pt idx="33084">
                  <c:v>105.220735764645</c:v>
                </c:pt>
                <c:pt idx="33085">
                  <c:v>105.220711730196</c:v>
                </c:pt>
                <c:pt idx="33086">
                  <c:v>105.220555514777</c:v>
                </c:pt>
                <c:pt idx="33087">
                  <c:v>105.22054420610699</c:v>
                </c:pt>
                <c:pt idx="33088">
                  <c:v>105.22050225692399</c:v>
                </c:pt>
                <c:pt idx="33089">
                  <c:v>105.220256315291</c:v>
                </c:pt>
                <c:pt idx="33090">
                  <c:v>105.220232388357</c:v>
                </c:pt>
                <c:pt idx="33091">
                  <c:v>105.220214495313</c:v>
                </c:pt>
                <c:pt idx="33092">
                  <c:v>105.220175321448</c:v>
                </c:pt>
                <c:pt idx="33093">
                  <c:v>105.219995565009</c:v>
                </c:pt>
                <c:pt idx="33094">
                  <c:v>105.21995586692201</c:v>
                </c:pt>
                <c:pt idx="33095">
                  <c:v>105.21980940176999</c:v>
                </c:pt>
                <c:pt idx="33096">
                  <c:v>105.21968882421299</c:v>
                </c:pt>
                <c:pt idx="33097">
                  <c:v>105.219563695197</c:v>
                </c:pt>
                <c:pt idx="33098">
                  <c:v>105.219463049688</c:v>
                </c:pt>
                <c:pt idx="33099">
                  <c:v>105.219462197458</c:v>
                </c:pt>
                <c:pt idx="33100">
                  <c:v>105.219435794692</c:v>
                </c:pt>
                <c:pt idx="33101">
                  <c:v>105.21941713759701</c:v>
                </c:pt>
                <c:pt idx="33102">
                  <c:v>105.219238663422</c:v>
                </c:pt>
                <c:pt idx="33103">
                  <c:v>105.218858145677</c:v>
                </c:pt>
                <c:pt idx="33104">
                  <c:v>105.21867855578201</c:v>
                </c:pt>
                <c:pt idx="33105">
                  <c:v>105.218664013309</c:v>
                </c:pt>
                <c:pt idx="33106">
                  <c:v>105.218028135425</c:v>
                </c:pt>
                <c:pt idx="33107">
                  <c:v>105.21792166984299</c:v>
                </c:pt>
                <c:pt idx="33108">
                  <c:v>105.217713905887</c:v>
                </c:pt>
                <c:pt idx="33109">
                  <c:v>105.21754800531799</c:v>
                </c:pt>
                <c:pt idx="33110">
                  <c:v>105.21750659132</c:v>
                </c:pt>
                <c:pt idx="33111">
                  <c:v>105.21743616480801</c:v>
                </c:pt>
                <c:pt idx="33112">
                  <c:v>105.217284610601</c:v>
                </c:pt>
                <c:pt idx="33113">
                  <c:v>105.217216094672</c:v>
                </c:pt>
                <c:pt idx="33114">
                  <c:v>105.217211705734</c:v>
                </c:pt>
                <c:pt idx="33115">
                  <c:v>105.21698694684</c:v>
                </c:pt>
                <c:pt idx="33116">
                  <c:v>105.216936144605</c:v>
                </c:pt>
                <c:pt idx="33117">
                  <c:v>105.21687145196501</c:v>
                </c:pt>
                <c:pt idx="33118">
                  <c:v>105.216781939501</c:v>
                </c:pt>
                <c:pt idx="33119">
                  <c:v>105.216564364682</c:v>
                </c:pt>
                <c:pt idx="33120">
                  <c:v>105.216383210427</c:v>
                </c:pt>
                <c:pt idx="33121">
                  <c:v>105.21625518648101</c:v>
                </c:pt>
                <c:pt idx="33122">
                  <c:v>105.216172917756</c:v>
                </c:pt>
                <c:pt idx="33123">
                  <c:v>105.216114234556</c:v>
                </c:pt>
                <c:pt idx="33124">
                  <c:v>105.216029105608</c:v>
                </c:pt>
                <c:pt idx="33125">
                  <c:v>105.215931814439</c:v>
                </c:pt>
                <c:pt idx="33126">
                  <c:v>105.215854613934</c:v>
                </c:pt>
                <c:pt idx="33127">
                  <c:v>105.215802436712</c:v>
                </c:pt>
                <c:pt idx="33128">
                  <c:v>105.21558974706601</c:v>
                </c:pt>
                <c:pt idx="33129">
                  <c:v>105.215464965647</c:v>
                </c:pt>
                <c:pt idx="33130">
                  <c:v>105.215394786823</c:v>
                </c:pt>
                <c:pt idx="33131">
                  <c:v>105.21524678905401</c:v>
                </c:pt>
                <c:pt idx="33132">
                  <c:v>105.215121852002</c:v>
                </c:pt>
                <c:pt idx="33133">
                  <c:v>105.215071382499</c:v>
                </c:pt>
                <c:pt idx="33134">
                  <c:v>105.214576968529</c:v>
                </c:pt>
                <c:pt idx="33135">
                  <c:v>105.214376802896</c:v>
                </c:pt>
                <c:pt idx="33136">
                  <c:v>105.214351004397</c:v>
                </c:pt>
                <c:pt idx="33137">
                  <c:v>105.214326485702</c:v>
                </c:pt>
                <c:pt idx="33138">
                  <c:v>105.214233450884</c:v>
                </c:pt>
                <c:pt idx="33139">
                  <c:v>105.21419853607399</c:v>
                </c:pt>
                <c:pt idx="33140">
                  <c:v>105.21397285031701</c:v>
                </c:pt>
                <c:pt idx="33141">
                  <c:v>105.21376754528799</c:v>
                </c:pt>
                <c:pt idx="33142">
                  <c:v>105.21363572170399</c:v>
                </c:pt>
                <c:pt idx="33143">
                  <c:v>105.213509695958</c:v>
                </c:pt>
                <c:pt idx="33144">
                  <c:v>105.21340946624601</c:v>
                </c:pt>
                <c:pt idx="33145">
                  <c:v>105.213274697519</c:v>
                </c:pt>
                <c:pt idx="33146">
                  <c:v>105.213181707503</c:v>
                </c:pt>
                <c:pt idx="33147">
                  <c:v>105.21314874265801</c:v>
                </c:pt>
                <c:pt idx="33148">
                  <c:v>105.21312161712299</c:v>
                </c:pt>
                <c:pt idx="33149">
                  <c:v>105.21311757719501</c:v>
                </c:pt>
                <c:pt idx="33150">
                  <c:v>105.21305559372</c:v>
                </c:pt>
                <c:pt idx="33151">
                  <c:v>105.213050828901</c:v>
                </c:pt>
                <c:pt idx="33152">
                  <c:v>105.212921538532</c:v>
                </c:pt>
                <c:pt idx="33153">
                  <c:v>105.212867545385</c:v>
                </c:pt>
                <c:pt idx="33154">
                  <c:v>105.21283373653</c:v>
                </c:pt>
                <c:pt idx="33155">
                  <c:v>105.21266044636999</c:v>
                </c:pt>
                <c:pt idx="33156">
                  <c:v>105.21240421969399</c:v>
                </c:pt>
                <c:pt idx="33157">
                  <c:v>105.212176261591</c:v>
                </c:pt>
                <c:pt idx="33158">
                  <c:v>105.212062326699</c:v>
                </c:pt>
                <c:pt idx="33159">
                  <c:v>105.211915792379</c:v>
                </c:pt>
                <c:pt idx="33160">
                  <c:v>105.21183556014</c:v>
                </c:pt>
                <c:pt idx="33161">
                  <c:v>105.211803700383</c:v>
                </c:pt>
                <c:pt idx="33162">
                  <c:v>105.211669462751</c:v>
                </c:pt>
                <c:pt idx="33163">
                  <c:v>105.211541334554</c:v>
                </c:pt>
                <c:pt idx="33164">
                  <c:v>105.211381745108</c:v>
                </c:pt>
                <c:pt idx="33165">
                  <c:v>105.211283729475</c:v>
                </c:pt>
                <c:pt idx="33166">
                  <c:v>105.211270646036</c:v>
                </c:pt>
                <c:pt idx="33167">
                  <c:v>105.21087091898001</c:v>
                </c:pt>
                <c:pt idx="33168">
                  <c:v>105.210807662471</c:v>
                </c:pt>
                <c:pt idx="33169">
                  <c:v>105.210757147099</c:v>
                </c:pt>
                <c:pt idx="33170">
                  <c:v>105.210432319956</c:v>
                </c:pt>
                <c:pt idx="33171">
                  <c:v>105.21030975974099</c:v>
                </c:pt>
                <c:pt idx="33172">
                  <c:v>105.210169436315</c:v>
                </c:pt>
                <c:pt idx="33173">
                  <c:v>105.210154486718</c:v>
                </c:pt>
                <c:pt idx="33174">
                  <c:v>105.209739287117</c:v>
                </c:pt>
                <c:pt idx="33175">
                  <c:v>105.20960180642599</c:v>
                </c:pt>
                <c:pt idx="33176">
                  <c:v>105.209580380939</c:v>
                </c:pt>
                <c:pt idx="33177">
                  <c:v>105.209551643193</c:v>
                </c:pt>
                <c:pt idx="33178">
                  <c:v>105.209450415777</c:v>
                </c:pt>
                <c:pt idx="33179">
                  <c:v>105.20921962799601</c:v>
                </c:pt>
                <c:pt idx="33180">
                  <c:v>105.209032541265</c:v>
                </c:pt>
                <c:pt idx="33181">
                  <c:v>105.20891714738799</c:v>
                </c:pt>
                <c:pt idx="33182">
                  <c:v>105.208896941069</c:v>
                </c:pt>
                <c:pt idx="33183">
                  <c:v>105.208535212123</c:v>
                </c:pt>
                <c:pt idx="33184">
                  <c:v>105.208302215755</c:v>
                </c:pt>
                <c:pt idx="33185">
                  <c:v>105.208112794738</c:v>
                </c:pt>
                <c:pt idx="33186">
                  <c:v>105.208092710348</c:v>
                </c:pt>
                <c:pt idx="33187">
                  <c:v>105.207971847132</c:v>
                </c:pt>
                <c:pt idx="33188">
                  <c:v>105.20769075747501</c:v>
                </c:pt>
                <c:pt idx="33189">
                  <c:v>105.207468694779</c:v>
                </c:pt>
                <c:pt idx="33190">
                  <c:v>105.207443894348</c:v>
                </c:pt>
                <c:pt idx="33191">
                  <c:v>105.20742443919301</c:v>
                </c:pt>
                <c:pt idx="33192">
                  <c:v>105.20735492225</c:v>
                </c:pt>
                <c:pt idx="33193">
                  <c:v>105.20724304511801</c:v>
                </c:pt>
                <c:pt idx="33194">
                  <c:v>105.206947987107</c:v>
                </c:pt>
                <c:pt idx="33195">
                  <c:v>105.20692951729799</c:v>
                </c:pt>
                <c:pt idx="33196">
                  <c:v>105.206750419093</c:v>
                </c:pt>
                <c:pt idx="33197">
                  <c:v>105.20664770076399</c:v>
                </c:pt>
                <c:pt idx="33198">
                  <c:v>105.206513607882</c:v>
                </c:pt>
                <c:pt idx="33199">
                  <c:v>105.206496285925</c:v>
                </c:pt>
                <c:pt idx="33200">
                  <c:v>105.20639049996301</c:v>
                </c:pt>
                <c:pt idx="33201">
                  <c:v>105.20636629789701</c:v>
                </c:pt>
                <c:pt idx="33202">
                  <c:v>105.206349265065</c:v>
                </c:pt>
                <c:pt idx="33203">
                  <c:v>105.20628993246601</c:v>
                </c:pt>
                <c:pt idx="33204">
                  <c:v>105.206119762472</c:v>
                </c:pt>
                <c:pt idx="33205">
                  <c:v>105.206114002305</c:v>
                </c:pt>
                <c:pt idx="33206">
                  <c:v>105.205961283652</c:v>
                </c:pt>
                <c:pt idx="33207">
                  <c:v>105.20594863730101</c:v>
                </c:pt>
                <c:pt idx="33208">
                  <c:v>105.205922667774</c:v>
                </c:pt>
                <c:pt idx="33209">
                  <c:v>105.205807858713</c:v>
                </c:pt>
                <c:pt idx="33210">
                  <c:v>105.20578557364</c:v>
                </c:pt>
                <c:pt idx="33211">
                  <c:v>105.20578288564199</c:v>
                </c:pt>
                <c:pt idx="33212">
                  <c:v>105.205766327207</c:v>
                </c:pt>
                <c:pt idx="33213">
                  <c:v>105.20566550422301</c:v>
                </c:pt>
                <c:pt idx="33214">
                  <c:v>105.20554809902301</c:v>
                </c:pt>
                <c:pt idx="33215">
                  <c:v>105.205512556492</c:v>
                </c:pt>
                <c:pt idx="33216">
                  <c:v>105.20541359563499</c:v>
                </c:pt>
                <c:pt idx="33217">
                  <c:v>105.205368946794</c:v>
                </c:pt>
                <c:pt idx="33218">
                  <c:v>105.20530584249001</c:v>
                </c:pt>
                <c:pt idx="33219">
                  <c:v>105.20529372537401</c:v>
                </c:pt>
                <c:pt idx="33220">
                  <c:v>105.205196935077</c:v>
                </c:pt>
                <c:pt idx="33221">
                  <c:v>105.20502476749201</c:v>
                </c:pt>
                <c:pt idx="33222">
                  <c:v>105.2048889257</c:v>
                </c:pt>
                <c:pt idx="33223">
                  <c:v>105.20482774298399</c:v>
                </c:pt>
                <c:pt idx="33224">
                  <c:v>105.20481092170201</c:v>
                </c:pt>
                <c:pt idx="33225">
                  <c:v>105.204805237171</c:v>
                </c:pt>
                <c:pt idx="33226">
                  <c:v>105.20479171081701</c:v>
                </c:pt>
                <c:pt idx="33227">
                  <c:v>105.204750595796</c:v>
                </c:pt>
                <c:pt idx="33228">
                  <c:v>105.204566861939</c:v>
                </c:pt>
                <c:pt idx="33229">
                  <c:v>105.204533468791</c:v>
                </c:pt>
                <c:pt idx="33230">
                  <c:v>105.204281359858</c:v>
                </c:pt>
                <c:pt idx="33231">
                  <c:v>105.20404742529399</c:v>
                </c:pt>
                <c:pt idx="33232">
                  <c:v>105.203985381487</c:v>
                </c:pt>
                <c:pt idx="33233">
                  <c:v>105.20390131034</c:v>
                </c:pt>
                <c:pt idx="33234">
                  <c:v>105.203536422589</c:v>
                </c:pt>
                <c:pt idx="33235">
                  <c:v>105.20332661294201</c:v>
                </c:pt>
                <c:pt idx="33236">
                  <c:v>105.20321145924299</c:v>
                </c:pt>
                <c:pt idx="33237">
                  <c:v>105.203041593859</c:v>
                </c:pt>
                <c:pt idx="33238">
                  <c:v>105.20286392059</c:v>
                </c:pt>
                <c:pt idx="33239">
                  <c:v>105.20280838613201</c:v>
                </c:pt>
                <c:pt idx="33240">
                  <c:v>105.202676017288</c:v>
                </c:pt>
                <c:pt idx="33241">
                  <c:v>105.202618803031</c:v>
                </c:pt>
                <c:pt idx="33242">
                  <c:v>105.20258179283</c:v>
                </c:pt>
                <c:pt idx="33243">
                  <c:v>105.20227910316601</c:v>
                </c:pt>
                <c:pt idx="33244">
                  <c:v>105.201969444247</c:v>
                </c:pt>
                <c:pt idx="33245">
                  <c:v>105.201890476241</c:v>
                </c:pt>
                <c:pt idx="33246">
                  <c:v>105.201807521289</c:v>
                </c:pt>
                <c:pt idx="33247">
                  <c:v>105.20171050052799</c:v>
                </c:pt>
                <c:pt idx="33248">
                  <c:v>105.20166175819701</c:v>
                </c:pt>
                <c:pt idx="33249">
                  <c:v>105.201460036808</c:v>
                </c:pt>
                <c:pt idx="33250">
                  <c:v>105.201222630901</c:v>
                </c:pt>
                <c:pt idx="33251">
                  <c:v>105.200315200709</c:v>
                </c:pt>
                <c:pt idx="33252">
                  <c:v>105.20023778458101</c:v>
                </c:pt>
                <c:pt idx="33253">
                  <c:v>105.200230180052</c:v>
                </c:pt>
                <c:pt idx="33254">
                  <c:v>105.20013998203601</c:v>
                </c:pt>
                <c:pt idx="33255">
                  <c:v>105.199562216779</c:v>
                </c:pt>
                <c:pt idx="33256">
                  <c:v>105.199511837431</c:v>
                </c:pt>
                <c:pt idx="33257">
                  <c:v>105.199411134055</c:v>
                </c:pt>
                <c:pt idx="33258">
                  <c:v>105.199228236766</c:v>
                </c:pt>
                <c:pt idx="33259">
                  <c:v>105.199143468472</c:v>
                </c:pt>
                <c:pt idx="33260">
                  <c:v>105.199113092251</c:v>
                </c:pt>
                <c:pt idx="33261">
                  <c:v>105.198852345182</c:v>
                </c:pt>
                <c:pt idx="33262">
                  <c:v>105.198692337227</c:v>
                </c:pt>
                <c:pt idx="33263">
                  <c:v>105.19866367718799</c:v>
                </c:pt>
                <c:pt idx="33264">
                  <c:v>105.19830831487</c:v>
                </c:pt>
                <c:pt idx="33265">
                  <c:v>105.19828844698</c:v>
                </c:pt>
                <c:pt idx="33266">
                  <c:v>105.197954283759</c:v>
                </c:pt>
                <c:pt idx="33267">
                  <c:v>105.197428748544</c:v>
                </c:pt>
                <c:pt idx="33268">
                  <c:v>105.19731897400401</c:v>
                </c:pt>
                <c:pt idx="33269">
                  <c:v>105.197308199985</c:v>
                </c:pt>
                <c:pt idx="33270">
                  <c:v>105.19726164905499</c:v>
                </c:pt>
                <c:pt idx="33271">
                  <c:v>105.197212384471</c:v>
                </c:pt>
                <c:pt idx="33272">
                  <c:v>105.196996966707</c:v>
                </c:pt>
                <c:pt idx="33273">
                  <c:v>105.19674069014999</c:v>
                </c:pt>
                <c:pt idx="33274">
                  <c:v>105.196373165873</c:v>
                </c:pt>
                <c:pt idx="33275">
                  <c:v>105.196370769075</c:v>
                </c:pt>
                <c:pt idx="33276">
                  <c:v>105.196329308114</c:v>
                </c:pt>
                <c:pt idx="33277">
                  <c:v>105.196092078935</c:v>
                </c:pt>
                <c:pt idx="33278">
                  <c:v>105.19607478047</c:v>
                </c:pt>
                <c:pt idx="33279">
                  <c:v>105.195984666375</c:v>
                </c:pt>
                <c:pt idx="33280">
                  <c:v>105.195890530065</c:v>
                </c:pt>
                <c:pt idx="33281">
                  <c:v>105.19580580259201</c:v>
                </c:pt>
                <c:pt idx="33282">
                  <c:v>105.195794688766</c:v>
                </c:pt>
                <c:pt idx="33283">
                  <c:v>105.19571887585499</c:v>
                </c:pt>
                <c:pt idx="33284">
                  <c:v>105.195516260828</c:v>
                </c:pt>
                <c:pt idx="33285">
                  <c:v>105.19531823873599</c:v>
                </c:pt>
                <c:pt idx="33286">
                  <c:v>105.195161327991</c:v>
                </c:pt>
                <c:pt idx="33287">
                  <c:v>105.194740454137</c:v>
                </c:pt>
                <c:pt idx="33288">
                  <c:v>105.19463873353099</c:v>
                </c:pt>
                <c:pt idx="33289">
                  <c:v>105.19411708049</c:v>
                </c:pt>
                <c:pt idx="33290">
                  <c:v>105.193597518139</c:v>
                </c:pt>
                <c:pt idx="33291">
                  <c:v>105.193337742624</c:v>
                </c:pt>
                <c:pt idx="33292">
                  <c:v>105.193226625184</c:v>
                </c:pt>
                <c:pt idx="33293">
                  <c:v>105.193204156669</c:v>
                </c:pt>
                <c:pt idx="33294">
                  <c:v>105.19266210051499</c:v>
                </c:pt>
                <c:pt idx="33295">
                  <c:v>105.192108711486</c:v>
                </c:pt>
                <c:pt idx="33296">
                  <c:v>105.191949084136</c:v>
                </c:pt>
                <c:pt idx="33297">
                  <c:v>105.191246638964</c:v>
                </c:pt>
                <c:pt idx="33298">
                  <c:v>105.19117201949901</c:v>
                </c:pt>
                <c:pt idx="33299">
                  <c:v>105.19105558956601</c:v>
                </c:pt>
                <c:pt idx="33300">
                  <c:v>105.191026430223</c:v>
                </c:pt>
                <c:pt idx="33301">
                  <c:v>105.189986296662</c:v>
                </c:pt>
                <c:pt idx="33302">
                  <c:v>105.189899834671</c:v>
                </c:pt>
                <c:pt idx="33303">
                  <c:v>105.189432317292</c:v>
                </c:pt>
                <c:pt idx="33304">
                  <c:v>105.189165066508</c:v>
                </c:pt>
                <c:pt idx="33305">
                  <c:v>105.188938176573</c:v>
                </c:pt>
                <c:pt idx="33306">
                  <c:v>105.188675901965</c:v>
                </c:pt>
                <c:pt idx="33307">
                  <c:v>105.188669358537</c:v>
                </c:pt>
                <c:pt idx="33308">
                  <c:v>105.18856754607199</c:v>
                </c:pt>
                <c:pt idx="33309">
                  <c:v>105.188533731305</c:v>
                </c:pt>
                <c:pt idx="33310">
                  <c:v>105.18838738299</c:v>
                </c:pt>
                <c:pt idx="33311">
                  <c:v>105.187883782215</c:v>
                </c:pt>
                <c:pt idx="33312">
                  <c:v>105.187727945848</c:v>
                </c:pt>
                <c:pt idx="33313">
                  <c:v>105.18738897511599</c:v>
                </c:pt>
                <c:pt idx="33314">
                  <c:v>105.187208031493</c:v>
                </c:pt>
                <c:pt idx="33315">
                  <c:v>105.187149342494</c:v>
                </c:pt>
                <c:pt idx="33316">
                  <c:v>105.186953790934</c:v>
                </c:pt>
                <c:pt idx="33317">
                  <c:v>105.186425453336</c:v>
                </c:pt>
                <c:pt idx="33318">
                  <c:v>105.18502526881799</c:v>
                </c:pt>
                <c:pt idx="33319">
                  <c:v>105.184956300522</c:v>
                </c:pt>
                <c:pt idx="33320">
                  <c:v>105.184710035308</c:v>
                </c:pt>
                <c:pt idx="33321">
                  <c:v>105.184586758417</c:v>
                </c:pt>
                <c:pt idx="33322">
                  <c:v>105.184271667524</c:v>
                </c:pt>
                <c:pt idx="33323">
                  <c:v>105.184168908619</c:v>
                </c:pt>
                <c:pt idx="33324">
                  <c:v>105.18410099318599</c:v>
                </c:pt>
                <c:pt idx="33325">
                  <c:v>105.18382955952499</c:v>
                </c:pt>
                <c:pt idx="33326">
                  <c:v>105.183297907289</c:v>
                </c:pt>
                <c:pt idx="33327">
                  <c:v>105.182254589157</c:v>
                </c:pt>
                <c:pt idx="33328">
                  <c:v>105.181636965964</c:v>
                </c:pt>
                <c:pt idx="33329">
                  <c:v>105.181058830594</c:v>
                </c:pt>
                <c:pt idx="33330">
                  <c:v>105.180817980039</c:v>
                </c:pt>
                <c:pt idx="33331">
                  <c:v>105.18030000971601</c:v>
                </c:pt>
                <c:pt idx="33332">
                  <c:v>105.179221137699</c:v>
                </c:pt>
                <c:pt idx="33333">
                  <c:v>105.178865350772</c:v>
                </c:pt>
                <c:pt idx="33334">
                  <c:v>105.178590348133</c:v>
                </c:pt>
                <c:pt idx="33335">
                  <c:v>105.17857062750799</c:v>
                </c:pt>
                <c:pt idx="33336">
                  <c:v>105.17798800096701</c:v>
                </c:pt>
                <c:pt idx="33337">
                  <c:v>105.175521998859</c:v>
                </c:pt>
                <c:pt idx="33338">
                  <c:v>105.17510693356699</c:v>
                </c:pt>
                <c:pt idx="33339">
                  <c:v>105.17450688634</c:v>
                </c:pt>
                <c:pt idx="33340">
                  <c:v>105.174120518495</c:v>
                </c:pt>
                <c:pt idx="33341">
                  <c:v>105.174112756974</c:v>
                </c:pt>
                <c:pt idx="33342">
                  <c:v>105.17391304545301</c:v>
                </c:pt>
                <c:pt idx="33343">
                  <c:v>105.171484231688</c:v>
                </c:pt>
                <c:pt idx="33344">
                  <c:v>105.167973167851</c:v>
                </c:pt>
                <c:pt idx="33345">
                  <c:v>105.16559757042501</c:v>
                </c:pt>
                <c:pt idx="33346">
                  <c:v>105.1647634008</c:v>
                </c:pt>
                <c:pt idx="33347">
                  <c:v>105.164716304227</c:v>
                </c:pt>
                <c:pt idx="33348">
                  <c:v>105.163495113793</c:v>
                </c:pt>
                <c:pt idx="33349">
                  <c:v>105.16157758739899</c:v>
                </c:pt>
                <c:pt idx="33350">
                  <c:v>105.154808286483</c:v>
                </c:pt>
                <c:pt idx="33351">
                  <c:v>105.152585029261</c:v>
                </c:pt>
                <c:pt idx="33352">
                  <c:v>105.118487217485</c:v>
                </c:pt>
                <c:pt idx="33353">
                  <c:v>105.076266619771</c:v>
                </c:pt>
                <c:pt idx="33354">
                  <c:v>105.066312345241</c:v>
                </c:pt>
                <c:pt idx="33355">
                  <c:v>105.06309389773</c:v>
                </c:pt>
                <c:pt idx="33356">
                  <c:v>105.03151498077899</c:v>
                </c:pt>
                <c:pt idx="33357">
                  <c:v>104.91271550552599</c:v>
                </c:pt>
                <c:pt idx="33358">
                  <c:v>104.903918426581</c:v>
                </c:pt>
                <c:pt idx="33359">
                  <c:v>104.899323702928</c:v>
                </c:pt>
                <c:pt idx="33360">
                  <c:v>104.897663896637</c:v>
                </c:pt>
                <c:pt idx="33361">
                  <c:v>104.831786113023</c:v>
                </c:pt>
                <c:pt idx="33362">
                  <c:v>104.812119448952</c:v>
                </c:pt>
                <c:pt idx="33363">
                  <c:v>104.744182282791</c:v>
                </c:pt>
                <c:pt idx="33364">
                  <c:v>104.708875203441</c:v>
                </c:pt>
                <c:pt idx="33365">
                  <c:v>104.653961508375</c:v>
                </c:pt>
                <c:pt idx="33366">
                  <c:v>104.61740965660201</c:v>
                </c:pt>
                <c:pt idx="33367">
                  <c:v>104.588354178513</c:v>
                </c:pt>
                <c:pt idx="33368">
                  <c:v>104.554250337835</c:v>
                </c:pt>
                <c:pt idx="33369">
                  <c:v>104.54555896560601</c:v>
                </c:pt>
                <c:pt idx="33370">
                  <c:v>104.519002650188</c:v>
                </c:pt>
                <c:pt idx="33371">
                  <c:v>104.50242087154</c:v>
                </c:pt>
                <c:pt idx="33372">
                  <c:v>104.40964496046</c:v>
                </c:pt>
                <c:pt idx="33373">
                  <c:v>104.403666873795</c:v>
                </c:pt>
                <c:pt idx="33374">
                  <c:v>104.343444344782</c:v>
                </c:pt>
                <c:pt idx="33375">
                  <c:v>104.325290590264</c:v>
                </c:pt>
                <c:pt idx="33376">
                  <c:v>104.22185368219399</c:v>
                </c:pt>
                <c:pt idx="33377">
                  <c:v>104.08955079698001</c:v>
                </c:pt>
                <c:pt idx="33378">
                  <c:v>104.083774661576</c:v>
                </c:pt>
                <c:pt idx="33379">
                  <c:v>104.05995876474501</c:v>
                </c:pt>
                <c:pt idx="33380">
                  <c:v>104.03357441193</c:v>
                </c:pt>
                <c:pt idx="33381">
                  <c:v>103.934384091903</c:v>
                </c:pt>
                <c:pt idx="33382">
                  <c:v>103.817787944146</c:v>
                </c:pt>
                <c:pt idx="33383">
                  <c:v>103.76326571327699</c:v>
                </c:pt>
                <c:pt idx="33384">
                  <c:v>103.721643580323</c:v>
                </c:pt>
                <c:pt idx="33385">
                  <c:v>103.717349015644</c:v>
                </c:pt>
                <c:pt idx="33386">
                  <c:v>103.716300289342</c:v>
                </c:pt>
                <c:pt idx="33387">
                  <c:v>103.701081101854</c:v>
                </c:pt>
                <c:pt idx="33388">
                  <c:v>103.66399420548601</c:v>
                </c:pt>
                <c:pt idx="33389">
                  <c:v>103.640452496324</c:v>
                </c:pt>
                <c:pt idx="33390">
                  <c:v>103.632887385633</c:v>
                </c:pt>
                <c:pt idx="33391">
                  <c:v>103.539898603894</c:v>
                </c:pt>
                <c:pt idx="33392">
                  <c:v>103.45908719621799</c:v>
                </c:pt>
                <c:pt idx="33393">
                  <c:v>103.403062624838</c:v>
                </c:pt>
                <c:pt idx="33394">
                  <c:v>103.287967323765</c:v>
                </c:pt>
                <c:pt idx="33395">
                  <c:v>103.276963839586</c:v>
                </c:pt>
                <c:pt idx="33396">
                  <c:v>103.21012885820799</c:v>
                </c:pt>
                <c:pt idx="33397">
                  <c:v>103.193976079015</c:v>
                </c:pt>
                <c:pt idx="33398">
                  <c:v>103.170883309676</c:v>
                </c:pt>
                <c:pt idx="33399">
                  <c:v>103.140529699506</c:v>
                </c:pt>
                <c:pt idx="33400">
                  <c:v>103.122701909463</c:v>
                </c:pt>
                <c:pt idx="33401">
                  <c:v>103.02941209298299</c:v>
                </c:pt>
                <c:pt idx="33402">
                  <c:v>102.992851566822</c:v>
                </c:pt>
                <c:pt idx="33403">
                  <c:v>102.99161308375101</c:v>
                </c:pt>
                <c:pt idx="33404">
                  <c:v>102.956234119889</c:v>
                </c:pt>
                <c:pt idx="33405">
                  <c:v>102.901029409613</c:v>
                </c:pt>
                <c:pt idx="33406">
                  <c:v>102.761293694483</c:v>
                </c:pt>
                <c:pt idx="33407">
                  <c:v>102.732434121023</c:v>
                </c:pt>
                <c:pt idx="33408">
                  <c:v>102.68480757207401</c:v>
                </c:pt>
                <c:pt idx="33409">
                  <c:v>102.673903181745</c:v>
                </c:pt>
                <c:pt idx="33410">
                  <c:v>102.544494866916</c:v>
                </c:pt>
                <c:pt idx="33411">
                  <c:v>102.52714881937899</c:v>
                </c:pt>
                <c:pt idx="33412">
                  <c:v>102.43235841002399</c:v>
                </c:pt>
                <c:pt idx="33413">
                  <c:v>102.41594539166501</c:v>
                </c:pt>
                <c:pt idx="33414">
                  <c:v>102.392321950632</c:v>
                </c:pt>
                <c:pt idx="33415">
                  <c:v>102.392096423417</c:v>
                </c:pt>
                <c:pt idx="33416">
                  <c:v>102.333695969698</c:v>
                </c:pt>
                <c:pt idx="33417">
                  <c:v>102.300032562349</c:v>
                </c:pt>
                <c:pt idx="33418">
                  <c:v>102.29202494854999</c:v>
                </c:pt>
                <c:pt idx="33419">
                  <c:v>102.226431539952</c:v>
                </c:pt>
                <c:pt idx="33420">
                  <c:v>102.226093182203</c:v>
                </c:pt>
                <c:pt idx="33421">
                  <c:v>102.154385312811</c:v>
                </c:pt>
                <c:pt idx="33422">
                  <c:v>102.141834766107</c:v>
                </c:pt>
                <c:pt idx="33423">
                  <c:v>102.12240548862999</c:v>
                </c:pt>
                <c:pt idx="33424">
                  <c:v>102.04427221651</c:v>
                </c:pt>
                <c:pt idx="33425">
                  <c:v>102.02014420792</c:v>
                </c:pt>
                <c:pt idx="33426">
                  <c:v>102.01212713341</c:v>
                </c:pt>
                <c:pt idx="33427">
                  <c:v>101.997791674976</c:v>
                </c:pt>
                <c:pt idx="33428">
                  <c:v>101.95831717560201</c:v>
                </c:pt>
                <c:pt idx="33429">
                  <c:v>101.958178495152</c:v>
                </c:pt>
                <c:pt idx="33430">
                  <c:v>101.93453907719299</c:v>
                </c:pt>
                <c:pt idx="33431">
                  <c:v>101.91124755307</c:v>
                </c:pt>
                <c:pt idx="33432">
                  <c:v>101.862687370872</c:v>
                </c:pt>
                <c:pt idx="33433">
                  <c:v>101.75176673183</c:v>
                </c:pt>
                <c:pt idx="33434">
                  <c:v>101.60898116536001</c:v>
                </c:pt>
                <c:pt idx="33435">
                  <c:v>101.579371037076</c:v>
                </c:pt>
                <c:pt idx="33436">
                  <c:v>101.567205933022</c:v>
                </c:pt>
                <c:pt idx="33437">
                  <c:v>101.53710604784899</c:v>
                </c:pt>
                <c:pt idx="33438">
                  <c:v>101.52035876842299</c:v>
                </c:pt>
                <c:pt idx="33439">
                  <c:v>101.499346226638</c:v>
                </c:pt>
                <c:pt idx="33440">
                  <c:v>101.49088776204</c:v>
                </c:pt>
                <c:pt idx="33441">
                  <c:v>101.464882724056</c:v>
                </c:pt>
                <c:pt idx="33442">
                  <c:v>101.464011975129</c:v>
                </c:pt>
                <c:pt idx="33443">
                  <c:v>101.439451968901</c:v>
                </c:pt>
                <c:pt idx="33444">
                  <c:v>101.439332077534</c:v>
                </c:pt>
                <c:pt idx="33445">
                  <c:v>101.439327796312</c:v>
                </c:pt>
                <c:pt idx="33446">
                  <c:v>101.424713609422</c:v>
                </c:pt>
                <c:pt idx="33447">
                  <c:v>101.416008061919</c:v>
                </c:pt>
                <c:pt idx="33448">
                  <c:v>101.41582797968501</c:v>
                </c:pt>
                <c:pt idx="33449">
                  <c:v>101.414820832915</c:v>
                </c:pt>
                <c:pt idx="33450">
                  <c:v>101.407108476895</c:v>
                </c:pt>
                <c:pt idx="33451">
                  <c:v>101.40620553331</c:v>
                </c:pt>
                <c:pt idx="33452">
                  <c:v>101.40488798302999</c:v>
                </c:pt>
                <c:pt idx="33453">
                  <c:v>101.400754196888</c:v>
                </c:pt>
                <c:pt idx="33454">
                  <c:v>101.399690053295</c:v>
                </c:pt>
                <c:pt idx="33455">
                  <c:v>101.391343765597</c:v>
                </c:pt>
                <c:pt idx="33456">
                  <c:v>101.38280361788399</c:v>
                </c:pt>
                <c:pt idx="33457">
                  <c:v>101.33567539584899</c:v>
                </c:pt>
                <c:pt idx="33458">
                  <c:v>101.33339845952</c:v>
                </c:pt>
                <c:pt idx="33459">
                  <c:v>101.319856923351</c:v>
                </c:pt>
                <c:pt idx="33460">
                  <c:v>101.31959692036401</c:v>
                </c:pt>
                <c:pt idx="33461">
                  <c:v>101.312272607211</c:v>
                </c:pt>
                <c:pt idx="33462">
                  <c:v>101.308469379896</c:v>
                </c:pt>
                <c:pt idx="33463">
                  <c:v>101.30263737372999</c:v>
                </c:pt>
                <c:pt idx="33464">
                  <c:v>101.292516559055</c:v>
                </c:pt>
                <c:pt idx="33465">
                  <c:v>101.292208534151</c:v>
                </c:pt>
                <c:pt idx="33466">
                  <c:v>101.29205474754799</c:v>
                </c:pt>
                <c:pt idx="33467">
                  <c:v>101.290849108792</c:v>
                </c:pt>
                <c:pt idx="33468">
                  <c:v>101.28366731277301</c:v>
                </c:pt>
                <c:pt idx="33469">
                  <c:v>101.277812444693</c:v>
                </c:pt>
                <c:pt idx="33470">
                  <c:v>101.26691056491001</c:v>
                </c:pt>
                <c:pt idx="33471">
                  <c:v>101.26504105458299</c:v>
                </c:pt>
                <c:pt idx="33472">
                  <c:v>101.263296056524</c:v>
                </c:pt>
                <c:pt idx="33473">
                  <c:v>101.25906501576399</c:v>
                </c:pt>
                <c:pt idx="33474">
                  <c:v>101.248368303424</c:v>
                </c:pt>
                <c:pt idx="33475">
                  <c:v>101.24606230718</c:v>
                </c:pt>
                <c:pt idx="33476">
                  <c:v>101.23320432355101</c:v>
                </c:pt>
                <c:pt idx="33477">
                  <c:v>101.232137270292</c:v>
                </c:pt>
                <c:pt idx="33478">
                  <c:v>101.232028054323</c:v>
                </c:pt>
                <c:pt idx="33479">
                  <c:v>101.231727997086</c:v>
                </c:pt>
                <c:pt idx="33480">
                  <c:v>101.219453630613</c:v>
                </c:pt>
                <c:pt idx="33481">
                  <c:v>101.21514939772101</c:v>
                </c:pt>
                <c:pt idx="33482">
                  <c:v>101.209635028858</c:v>
                </c:pt>
                <c:pt idx="33483">
                  <c:v>101.19891615323</c:v>
                </c:pt>
                <c:pt idx="33484">
                  <c:v>101.178693935415</c:v>
                </c:pt>
                <c:pt idx="33485">
                  <c:v>101.17491787837599</c:v>
                </c:pt>
                <c:pt idx="33486">
                  <c:v>101.159569053336</c:v>
                </c:pt>
                <c:pt idx="33487">
                  <c:v>101.159526987888</c:v>
                </c:pt>
                <c:pt idx="33488">
                  <c:v>101.140398883533</c:v>
                </c:pt>
                <c:pt idx="33489">
                  <c:v>101.134796785885</c:v>
                </c:pt>
                <c:pt idx="33490">
                  <c:v>101.133440168622</c:v>
                </c:pt>
                <c:pt idx="33491">
                  <c:v>101.111596258411</c:v>
                </c:pt>
                <c:pt idx="33492">
                  <c:v>101.10448216526601</c:v>
                </c:pt>
                <c:pt idx="33493">
                  <c:v>101.067554150248</c:v>
                </c:pt>
                <c:pt idx="33494">
                  <c:v>101.067511734711</c:v>
                </c:pt>
                <c:pt idx="33495">
                  <c:v>101.04923478386399</c:v>
                </c:pt>
                <c:pt idx="33496">
                  <c:v>101.019783726733</c:v>
                </c:pt>
                <c:pt idx="33497">
                  <c:v>101.016427885657</c:v>
                </c:pt>
                <c:pt idx="33498">
                  <c:v>101.016427885657</c:v>
                </c:pt>
                <c:pt idx="33499">
                  <c:v>101.016427885657</c:v>
                </c:pt>
                <c:pt idx="33500">
                  <c:v>101.015749707859</c:v>
                </c:pt>
                <c:pt idx="33501">
                  <c:v>100.95646546918999</c:v>
                </c:pt>
                <c:pt idx="33502">
                  <c:v>100.946265612714</c:v>
                </c:pt>
                <c:pt idx="33503">
                  <c:v>100.94296704699801</c:v>
                </c:pt>
                <c:pt idx="33504">
                  <c:v>100.91218638803301</c:v>
                </c:pt>
                <c:pt idx="33505">
                  <c:v>100.88562760274201</c:v>
                </c:pt>
                <c:pt idx="33506">
                  <c:v>100.88091759942201</c:v>
                </c:pt>
                <c:pt idx="33507">
                  <c:v>100.85298682174</c:v>
                </c:pt>
                <c:pt idx="33508">
                  <c:v>100.84293401978699</c:v>
                </c:pt>
                <c:pt idx="33509">
                  <c:v>100.758951132983</c:v>
                </c:pt>
                <c:pt idx="33510">
                  <c:v>100.755009588836</c:v>
                </c:pt>
                <c:pt idx="33511">
                  <c:v>100.75162129356499</c:v>
                </c:pt>
                <c:pt idx="33512">
                  <c:v>100.750505086033</c:v>
                </c:pt>
                <c:pt idx="33513">
                  <c:v>100.724566041196</c:v>
                </c:pt>
                <c:pt idx="33514">
                  <c:v>100.715691003703</c:v>
                </c:pt>
                <c:pt idx="33515">
                  <c:v>100.67273085607501</c:v>
                </c:pt>
                <c:pt idx="33516">
                  <c:v>100.56999158380199</c:v>
                </c:pt>
                <c:pt idx="33517">
                  <c:v>100.554751732263</c:v>
                </c:pt>
                <c:pt idx="33518">
                  <c:v>100.50372054998</c:v>
                </c:pt>
                <c:pt idx="33519">
                  <c:v>100.49067675732</c:v>
                </c:pt>
                <c:pt idx="33520">
                  <c:v>100.490531107037</c:v>
                </c:pt>
                <c:pt idx="33521">
                  <c:v>100.490388315665</c:v>
                </c:pt>
                <c:pt idx="33522">
                  <c:v>100.485127347065</c:v>
                </c:pt>
                <c:pt idx="33523">
                  <c:v>100.451059956641</c:v>
                </c:pt>
                <c:pt idx="33524">
                  <c:v>100.442467813362</c:v>
                </c:pt>
                <c:pt idx="33525">
                  <c:v>100.387698837724</c:v>
                </c:pt>
                <c:pt idx="33526">
                  <c:v>100.367091414519</c:v>
                </c:pt>
                <c:pt idx="33527">
                  <c:v>100.367006091539</c:v>
                </c:pt>
                <c:pt idx="33528">
                  <c:v>100.36697295387199</c:v>
                </c:pt>
                <c:pt idx="33529">
                  <c:v>100.366954242978</c:v>
                </c:pt>
                <c:pt idx="33530">
                  <c:v>100.366835220109</c:v>
                </c:pt>
                <c:pt idx="33531">
                  <c:v>100.36681493232</c:v>
                </c:pt>
                <c:pt idx="33532">
                  <c:v>100.366776183836</c:v>
                </c:pt>
                <c:pt idx="33533">
                  <c:v>100.366769664361</c:v>
                </c:pt>
                <c:pt idx="33534">
                  <c:v>100.366158030907</c:v>
                </c:pt>
                <c:pt idx="33535">
                  <c:v>100.365401576834</c:v>
                </c:pt>
                <c:pt idx="33536">
                  <c:v>100.365333882318</c:v>
                </c:pt>
                <c:pt idx="33537">
                  <c:v>100.36526012588899</c:v>
                </c:pt>
                <c:pt idx="33538">
                  <c:v>100.365216691219</c:v>
                </c:pt>
                <c:pt idx="33539">
                  <c:v>100.365014864863</c:v>
                </c:pt>
                <c:pt idx="33540">
                  <c:v>100.354425346987</c:v>
                </c:pt>
                <c:pt idx="33541">
                  <c:v>100.35093214308699</c:v>
                </c:pt>
                <c:pt idx="33542">
                  <c:v>100.327023729548</c:v>
                </c:pt>
                <c:pt idx="33543">
                  <c:v>100.326361727348</c:v>
                </c:pt>
                <c:pt idx="33544">
                  <c:v>100.28804086699201</c:v>
                </c:pt>
                <c:pt idx="33545">
                  <c:v>100.27730041714599</c:v>
                </c:pt>
                <c:pt idx="33546">
                  <c:v>100.274102935233</c:v>
                </c:pt>
                <c:pt idx="33547">
                  <c:v>100.264360218658</c:v>
                </c:pt>
                <c:pt idx="33548">
                  <c:v>100.264340264675</c:v>
                </c:pt>
                <c:pt idx="33549">
                  <c:v>100.264244274662</c:v>
                </c:pt>
                <c:pt idx="33550">
                  <c:v>100.263522416054</c:v>
                </c:pt>
                <c:pt idx="33551">
                  <c:v>100.255042329449</c:v>
                </c:pt>
                <c:pt idx="33552">
                  <c:v>100.200100721593</c:v>
                </c:pt>
                <c:pt idx="33553">
                  <c:v>100.159685061498</c:v>
                </c:pt>
                <c:pt idx="33554">
                  <c:v>100.159668328489</c:v>
                </c:pt>
                <c:pt idx="33555">
                  <c:v>100.15963882134599</c:v>
                </c:pt>
                <c:pt idx="33556">
                  <c:v>100.159593836356</c:v>
                </c:pt>
                <c:pt idx="33557">
                  <c:v>100.159589110551</c:v>
                </c:pt>
                <c:pt idx="33558">
                  <c:v>100.159517887093</c:v>
                </c:pt>
                <c:pt idx="33559">
                  <c:v>100.15950283368601</c:v>
                </c:pt>
                <c:pt idx="33560">
                  <c:v>100.159309947517</c:v>
                </c:pt>
                <c:pt idx="33561">
                  <c:v>100.159140185751</c:v>
                </c:pt>
                <c:pt idx="33562">
                  <c:v>100.15892073098701</c:v>
                </c:pt>
                <c:pt idx="33563">
                  <c:v>100.158775762272</c:v>
                </c:pt>
                <c:pt idx="33564">
                  <c:v>100.158084367906</c:v>
                </c:pt>
                <c:pt idx="33565">
                  <c:v>100.157857235222</c:v>
                </c:pt>
                <c:pt idx="33566">
                  <c:v>100.146818010738</c:v>
                </c:pt>
                <c:pt idx="33567">
                  <c:v>100.134523045344</c:v>
                </c:pt>
                <c:pt idx="33568">
                  <c:v>100.132780903672</c:v>
                </c:pt>
                <c:pt idx="33569">
                  <c:v>100.11102503371301</c:v>
                </c:pt>
                <c:pt idx="33570">
                  <c:v>100.07783529573599</c:v>
                </c:pt>
                <c:pt idx="33571">
                  <c:v>100.069775759545</c:v>
                </c:pt>
                <c:pt idx="33572">
                  <c:v>100.055265913469</c:v>
                </c:pt>
                <c:pt idx="33573">
                  <c:v>100.042531454832</c:v>
                </c:pt>
                <c:pt idx="33574">
                  <c:v>99.997621305916297</c:v>
                </c:pt>
                <c:pt idx="33575">
                  <c:v>99.926944363064393</c:v>
                </c:pt>
                <c:pt idx="33576">
                  <c:v>99.916741650242002</c:v>
                </c:pt>
                <c:pt idx="33577">
                  <c:v>99.916221491588999</c:v>
                </c:pt>
                <c:pt idx="33578">
                  <c:v>99.916189400971803</c:v>
                </c:pt>
                <c:pt idx="33579">
                  <c:v>99.916146031970101</c:v>
                </c:pt>
                <c:pt idx="33580">
                  <c:v>99.915931105353096</c:v>
                </c:pt>
                <c:pt idx="33581">
                  <c:v>99.915515244466505</c:v>
                </c:pt>
                <c:pt idx="33582">
                  <c:v>99.915479505352707</c:v>
                </c:pt>
                <c:pt idx="33583">
                  <c:v>99.915198247307302</c:v>
                </c:pt>
                <c:pt idx="33584">
                  <c:v>99.911876929425105</c:v>
                </c:pt>
                <c:pt idx="33585">
                  <c:v>99.903911680122505</c:v>
                </c:pt>
                <c:pt idx="33586">
                  <c:v>99.903350462121395</c:v>
                </c:pt>
                <c:pt idx="33587">
                  <c:v>99.902999410359499</c:v>
                </c:pt>
                <c:pt idx="33588">
                  <c:v>99.898904252429503</c:v>
                </c:pt>
                <c:pt idx="33589">
                  <c:v>99.896261212983305</c:v>
                </c:pt>
                <c:pt idx="33590">
                  <c:v>99.879138581366504</c:v>
                </c:pt>
                <c:pt idx="33591">
                  <c:v>99.846496181085996</c:v>
                </c:pt>
                <c:pt idx="33592">
                  <c:v>99.845930896785802</c:v>
                </c:pt>
                <c:pt idx="33593">
                  <c:v>99.845870544475105</c:v>
                </c:pt>
                <c:pt idx="33594">
                  <c:v>99.845829069380201</c:v>
                </c:pt>
                <c:pt idx="33595">
                  <c:v>99.845807345991801</c:v>
                </c:pt>
                <c:pt idx="33596">
                  <c:v>99.845762137413303</c:v>
                </c:pt>
                <c:pt idx="33597">
                  <c:v>99.845744784656105</c:v>
                </c:pt>
                <c:pt idx="33598">
                  <c:v>99.845724963339094</c:v>
                </c:pt>
                <c:pt idx="33599">
                  <c:v>99.845681171976693</c:v>
                </c:pt>
                <c:pt idx="33600">
                  <c:v>99.845666762083098</c:v>
                </c:pt>
                <c:pt idx="33601">
                  <c:v>99.845664294757299</c:v>
                </c:pt>
                <c:pt idx="33602">
                  <c:v>99.845600043706099</c:v>
                </c:pt>
                <c:pt idx="33603">
                  <c:v>99.845537507915495</c:v>
                </c:pt>
                <c:pt idx="33604">
                  <c:v>99.845481011160203</c:v>
                </c:pt>
                <c:pt idx="33605">
                  <c:v>99.845252359585203</c:v>
                </c:pt>
                <c:pt idx="33606">
                  <c:v>99.845245131205104</c:v>
                </c:pt>
                <c:pt idx="33607">
                  <c:v>99.845114470847193</c:v>
                </c:pt>
                <c:pt idx="33608">
                  <c:v>99.845083026292599</c:v>
                </c:pt>
                <c:pt idx="33609">
                  <c:v>99.845052281469293</c:v>
                </c:pt>
                <c:pt idx="33610">
                  <c:v>99.844993271174701</c:v>
                </c:pt>
                <c:pt idx="33611">
                  <c:v>99.8449218719729</c:v>
                </c:pt>
                <c:pt idx="33612">
                  <c:v>99.8449063899793</c:v>
                </c:pt>
                <c:pt idx="33613">
                  <c:v>99.844688873097894</c:v>
                </c:pt>
                <c:pt idx="33614">
                  <c:v>99.8446224525876</c:v>
                </c:pt>
                <c:pt idx="33615">
                  <c:v>99.844592082675803</c:v>
                </c:pt>
                <c:pt idx="33616">
                  <c:v>99.844559203831295</c:v>
                </c:pt>
                <c:pt idx="33617">
                  <c:v>99.844458261254303</c:v>
                </c:pt>
                <c:pt idx="33618">
                  <c:v>99.844426200842094</c:v>
                </c:pt>
                <c:pt idx="33619">
                  <c:v>99.844393909385204</c:v>
                </c:pt>
                <c:pt idx="33620">
                  <c:v>99.844370759753005</c:v>
                </c:pt>
                <c:pt idx="33621">
                  <c:v>99.844188719279401</c:v>
                </c:pt>
                <c:pt idx="33622">
                  <c:v>99.844149748822204</c:v>
                </c:pt>
                <c:pt idx="33623">
                  <c:v>99.844105951449507</c:v>
                </c:pt>
                <c:pt idx="33624">
                  <c:v>99.843950770012498</c:v>
                </c:pt>
                <c:pt idx="33625">
                  <c:v>99.843895610261896</c:v>
                </c:pt>
                <c:pt idx="33626">
                  <c:v>99.843519167554902</c:v>
                </c:pt>
                <c:pt idx="33627">
                  <c:v>99.843414406034896</c:v>
                </c:pt>
                <c:pt idx="33628">
                  <c:v>99.842725040344106</c:v>
                </c:pt>
                <c:pt idx="33629">
                  <c:v>99.833175392328201</c:v>
                </c:pt>
                <c:pt idx="33630">
                  <c:v>99.830785114022405</c:v>
                </c:pt>
                <c:pt idx="33631">
                  <c:v>99.820958657391799</c:v>
                </c:pt>
                <c:pt idx="33632">
                  <c:v>99.820688187050294</c:v>
                </c:pt>
                <c:pt idx="33633">
                  <c:v>99.816217248353297</c:v>
                </c:pt>
                <c:pt idx="33634">
                  <c:v>99.812845591319601</c:v>
                </c:pt>
                <c:pt idx="33635">
                  <c:v>99.800433493561698</c:v>
                </c:pt>
                <c:pt idx="33636">
                  <c:v>99.7998313014091</c:v>
                </c:pt>
                <c:pt idx="33637">
                  <c:v>99.799128857837005</c:v>
                </c:pt>
                <c:pt idx="33638">
                  <c:v>99.767855673753203</c:v>
                </c:pt>
                <c:pt idx="33639">
                  <c:v>99.767848746326194</c:v>
                </c:pt>
                <c:pt idx="33640">
                  <c:v>99.767161456606004</c:v>
                </c:pt>
                <c:pt idx="33641">
                  <c:v>99.765548627026504</c:v>
                </c:pt>
                <c:pt idx="33642">
                  <c:v>99.755512919933494</c:v>
                </c:pt>
                <c:pt idx="33643">
                  <c:v>99.742908911284701</c:v>
                </c:pt>
                <c:pt idx="33644">
                  <c:v>99.742893385986093</c:v>
                </c:pt>
                <c:pt idx="33645">
                  <c:v>99.741962374956998</c:v>
                </c:pt>
                <c:pt idx="33646">
                  <c:v>99.734573823985301</c:v>
                </c:pt>
                <c:pt idx="33647">
                  <c:v>99.734098546047406</c:v>
                </c:pt>
                <c:pt idx="33648">
                  <c:v>99.717193076333203</c:v>
                </c:pt>
                <c:pt idx="33649">
                  <c:v>99.716849233335296</c:v>
                </c:pt>
                <c:pt idx="33650">
                  <c:v>99.7168285987118</c:v>
                </c:pt>
                <c:pt idx="33651">
                  <c:v>99.716714494590505</c:v>
                </c:pt>
                <c:pt idx="33652">
                  <c:v>99.7167005008492</c:v>
                </c:pt>
                <c:pt idx="33653">
                  <c:v>99.715212764186802</c:v>
                </c:pt>
                <c:pt idx="33654">
                  <c:v>99.7149952775316</c:v>
                </c:pt>
                <c:pt idx="33655">
                  <c:v>99.7148921587209</c:v>
                </c:pt>
                <c:pt idx="33656">
                  <c:v>99.714033304747105</c:v>
                </c:pt>
                <c:pt idx="33657">
                  <c:v>99.7092451196376</c:v>
                </c:pt>
                <c:pt idx="33658">
                  <c:v>99.708929991533793</c:v>
                </c:pt>
                <c:pt idx="33659">
                  <c:v>99.708921386459593</c:v>
                </c:pt>
                <c:pt idx="33660">
                  <c:v>99.708885582533796</c:v>
                </c:pt>
                <c:pt idx="33661">
                  <c:v>99.708878421777698</c:v>
                </c:pt>
                <c:pt idx="33662">
                  <c:v>99.708623501037906</c:v>
                </c:pt>
                <c:pt idx="33663">
                  <c:v>99.7085373274505</c:v>
                </c:pt>
                <c:pt idx="33664">
                  <c:v>99.708323826178699</c:v>
                </c:pt>
                <c:pt idx="33665">
                  <c:v>99.708230984913698</c:v>
                </c:pt>
                <c:pt idx="33666">
                  <c:v>99.708189505315801</c:v>
                </c:pt>
                <c:pt idx="33667">
                  <c:v>99.708140662315202</c:v>
                </c:pt>
                <c:pt idx="33668">
                  <c:v>99.708089327359701</c:v>
                </c:pt>
                <c:pt idx="33669">
                  <c:v>99.708087159070601</c:v>
                </c:pt>
                <c:pt idx="33670">
                  <c:v>99.704470595982599</c:v>
                </c:pt>
                <c:pt idx="33671">
                  <c:v>99.687353671811707</c:v>
                </c:pt>
                <c:pt idx="33672">
                  <c:v>99.683081313099095</c:v>
                </c:pt>
                <c:pt idx="33673">
                  <c:v>99.680863183818801</c:v>
                </c:pt>
                <c:pt idx="33674">
                  <c:v>99.680660107552498</c:v>
                </c:pt>
                <c:pt idx="33675">
                  <c:v>99.679901185409705</c:v>
                </c:pt>
                <c:pt idx="33676">
                  <c:v>99.665704641519397</c:v>
                </c:pt>
                <c:pt idx="33677">
                  <c:v>99.665090034738398</c:v>
                </c:pt>
                <c:pt idx="33678">
                  <c:v>99.639069368369405</c:v>
                </c:pt>
                <c:pt idx="33679">
                  <c:v>99.638794876646003</c:v>
                </c:pt>
                <c:pt idx="33680">
                  <c:v>99.638705094815805</c:v>
                </c:pt>
                <c:pt idx="33681">
                  <c:v>99.638617215993605</c:v>
                </c:pt>
                <c:pt idx="33682">
                  <c:v>99.638601567498995</c:v>
                </c:pt>
                <c:pt idx="33683">
                  <c:v>99.638583366377901</c:v>
                </c:pt>
                <c:pt idx="33684">
                  <c:v>99.638543996553906</c:v>
                </c:pt>
                <c:pt idx="33685">
                  <c:v>99.638442651117003</c:v>
                </c:pt>
                <c:pt idx="33686">
                  <c:v>99.6384337844475</c:v>
                </c:pt>
                <c:pt idx="33687">
                  <c:v>99.638407368952997</c:v>
                </c:pt>
                <c:pt idx="33688">
                  <c:v>99.638392029331101</c:v>
                </c:pt>
                <c:pt idx="33689">
                  <c:v>99.638364177643595</c:v>
                </c:pt>
                <c:pt idx="33690">
                  <c:v>99.638363681293896</c:v>
                </c:pt>
                <c:pt idx="33691">
                  <c:v>99.638355695732898</c:v>
                </c:pt>
                <c:pt idx="33692">
                  <c:v>99.638341026225206</c:v>
                </c:pt>
                <c:pt idx="33693">
                  <c:v>99.638205166321697</c:v>
                </c:pt>
                <c:pt idx="33694">
                  <c:v>99.638135764808197</c:v>
                </c:pt>
                <c:pt idx="33695">
                  <c:v>99.638108123856398</c:v>
                </c:pt>
                <c:pt idx="33696">
                  <c:v>99.638046226506702</c:v>
                </c:pt>
                <c:pt idx="33697">
                  <c:v>99.638019478301302</c:v>
                </c:pt>
                <c:pt idx="33698">
                  <c:v>99.637966270625398</c:v>
                </c:pt>
                <c:pt idx="33699">
                  <c:v>99.637782962632201</c:v>
                </c:pt>
                <c:pt idx="33700">
                  <c:v>99.637722435967007</c:v>
                </c:pt>
                <c:pt idx="33701">
                  <c:v>99.637721575445298</c:v>
                </c:pt>
                <c:pt idx="33702">
                  <c:v>99.637709419227704</c:v>
                </c:pt>
                <c:pt idx="33703">
                  <c:v>99.6376931193698</c:v>
                </c:pt>
                <c:pt idx="33704">
                  <c:v>99.637409288531899</c:v>
                </c:pt>
                <c:pt idx="33705">
                  <c:v>99.637325660074296</c:v>
                </c:pt>
                <c:pt idx="33706">
                  <c:v>99.637302328744397</c:v>
                </c:pt>
                <c:pt idx="33707">
                  <c:v>99.637260481053701</c:v>
                </c:pt>
                <c:pt idx="33708">
                  <c:v>99.637242395085494</c:v>
                </c:pt>
                <c:pt idx="33709">
                  <c:v>99.637059835641907</c:v>
                </c:pt>
                <c:pt idx="33710">
                  <c:v>99.6369790231644</c:v>
                </c:pt>
                <c:pt idx="33711">
                  <c:v>99.636812783423196</c:v>
                </c:pt>
                <c:pt idx="33712">
                  <c:v>99.636700062021603</c:v>
                </c:pt>
                <c:pt idx="33713">
                  <c:v>99.636660752129998</c:v>
                </c:pt>
                <c:pt idx="33714">
                  <c:v>99.6360074190939</c:v>
                </c:pt>
                <c:pt idx="33715">
                  <c:v>99.635673550929098</c:v>
                </c:pt>
                <c:pt idx="33716">
                  <c:v>99.632356069004402</c:v>
                </c:pt>
                <c:pt idx="33717">
                  <c:v>99.625159017398005</c:v>
                </c:pt>
                <c:pt idx="33718">
                  <c:v>99.6138052618968</c:v>
                </c:pt>
                <c:pt idx="33719">
                  <c:v>99.613131837323706</c:v>
                </c:pt>
                <c:pt idx="33720">
                  <c:v>99.612934220532594</c:v>
                </c:pt>
                <c:pt idx="33721">
                  <c:v>99.612680096910793</c:v>
                </c:pt>
                <c:pt idx="33722">
                  <c:v>99.612112043564807</c:v>
                </c:pt>
                <c:pt idx="33723">
                  <c:v>99.611965762968893</c:v>
                </c:pt>
                <c:pt idx="33724">
                  <c:v>99.606446054130004</c:v>
                </c:pt>
                <c:pt idx="33725">
                  <c:v>99.606385524930502</c:v>
                </c:pt>
                <c:pt idx="33726">
                  <c:v>99.602095099497404</c:v>
                </c:pt>
                <c:pt idx="33727">
                  <c:v>99.598524407198397</c:v>
                </c:pt>
                <c:pt idx="33728">
                  <c:v>99.593384816740297</c:v>
                </c:pt>
                <c:pt idx="33729">
                  <c:v>99.590842865695393</c:v>
                </c:pt>
                <c:pt idx="33730">
                  <c:v>99.588305421298202</c:v>
                </c:pt>
                <c:pt idx="33731">
                  <c:v>99.588142471880602</c:v>
                </c:pt>
                <c:pt idx="33732">
                  <c:v>99.584635331564598</c:v>
                </c:pt>
                <c:pt idx="33733">
                  <c:v>99.584133994502395</c:v>
                </c:pt>
                <c:pt idx="33734">
                  <c:v>99.583738393868401</c:v>
                </c:pt>
                <c:pt idx="33735">
                  <c:v>99.5825992678094</c:v>
                </c:pt>
                <c:pt idx="33736">
                  <c:v>99.577939905014006</c:v>
                </c:pt>
                <c:pt idx="33737">
                  <c:v>99.577699879562701</c:v>
                </c:pt>
                <c:pt idx="33738">
                  <c:v>99.577137158098097</c:v>
                </c:pt>
                <c:pt idx="33739">
                  <c:v>99.577123718660104</c:v>
                </c:pt>
                <c:pt idx="33740">
                  <c:v>99.576674066075896</c:v>
                </c:pt>
                <c:pt idx="33741">
                  <c:v>99.575465191943096</c:v>
                </c:pt>
                <c:pt idx="33742">
                  <c:v>99.570892337529898</c:v>
                </c:pt>
                <c:pt idx="33743">
                  <c:v>99.570853884033795</c:v>
                </c:pt>
                <c:pt idx="33744">
                  <c:v>99.567434333468299</c:v>
                </c:pt>
                <c:pt idx="33745">
                  <c:v>99.5672867201408</c:v>
                </c:pt>
                <c:pt idx="33746">
                  <c:v>99.567070638955897</c:v>
                </c:pt>
                <c:pt idx="33747">
                  <c:v>99.566773195128604</c:v>
                </c:pt>
                <c:pt idx="33748">
                  <c:v>99.566729090577297</c:v>
                </c:pt>
                <c:pt idx="33749">
                  <c:v>99.566617943253306</c:v>
                </c:pt>
                <c:pt idx="33750">
                  <c:v>99.5628662185037</c:v>
                </c:pt>
                <c:pt idx="33751">
                  <c:v>99.560406596873307</c:v>
                </c:pt>
                <c:pt idx="33752">
                  <c:v>99.560340531615097</c:v>
                </c:pt>
                <c:pt idx="33753">
                  <c:v>99.559322880636103</c:v>
                </c:pt>
                <c:pt idx="33754">
                  <c:v>99.559181559485296</c:v>
                </c:pt>
                <c:pt idx="33755">
                  <c:v>99.558707461566598</c:v>
                </c:pt>
                <c:pt idx="33756">
                  <c:v>99.558291314662</c:v>
                </c:pt>
                <c:pt idx="33757">
                  <c:v>99.558150569091495</c:v>
                </c:pt>
                <c:pt idx="33758">
                  <c:v>99.555274855193602</c:v>
                </c:pt>
                <c:pt idx="33759">
                  <c:v>99.552652561602997</c:v>
                </c:pt>
                <c:pt idx="33760">
                  <c:v>99.551430514403904</c:v>
                </c:pt>
                <c:pt idx="33761">
                  <c:v>99.545802468505102</c:v>
                </c:pt>
                <c:pt idx="33762">
                  <c:v>99.544961279244802</c:v>
                </c:pt>
                <c:pt idx="33763">
                  <c:v>99.542651952090296</c:v>
                </c:pt>
                <c:pt idx="33764">
                  <c:v>99.5423889035998</c:v>
                </c:pt>
                <c:pt idx="33765">
                  <c:v>99.541780256107103</c:v>
                </c:pt>
                <c:pt idx="33766">
                  <c:v>99.538196797737697</c:v>
                </c:pt>
                <c:pt idx="33767">
                  <c:v>99.537884105015195</c:v>
                </c:pt>
                <c:pt idx="33768">
                  <c:v>99.535936855948094</c:v>
                </c:pt>
                <c:pt idx="33769">
                  <c:v>99.535129214208396</c:v>
                </c:pt>
                <c:pt idx="33770">
                  <c:v>99.534716534568801</c:v>
                </c:pt>
                <c:pt idx="33771">
                  <c:v>99.534403292064496</c:v>
                </c:pt>
                <c:pt idx="33772">
                  <c:v>99.534168187065106</c:v>
                </c:pt>
                <c:pt idx="33773">
                  <c:v>99.5336396933385</c:v>
                </c:pt>
                <c:pt idx="33774">
                  <c:v>99.529690875349999</c:v>
                </c:pt>
                <c:pt idx="33775">
                  <c:v>99.528734554102201</c:v>
                </c:pt>
                <c:pt idx="33776">
                  <c:v>99.524043622953002</c:v>
                </c:pt>
                <c:pt idx="33777">
                  <c:v>99.523785254418698</c:v>
                </c:pt>
                <c:pt idx="33778">
                  <c:v>99.523241759587805</c:v>
                </c:pt>
                <c:pt idx="33779">
                  <c:v>99.522379909079504</c:v>
                </c:pt>
                <c:pt idx="33780">
                  <c:v>99.520567064323899</c:v>
                </c:pt>
                <c:pt idx="33781">
                  <c:v>99.519034674928307</c:v>
                </c:pt>
                <c:pt idx="33782">
                  <c:v>99.512736790924805</c:v>
                </c:pt>
                <c:pt idx="33783">
                  <c:v>99.510388491474302</c:v>
                </c:pt>
                <c:pt idx="33784">
                  <c:v>99.510030948946493</c:v>
                </c:pt>
                <c:pt idx="33785">
                  <c:v>99.510000113283894</c:v>
                </c:pt>
                <c:pt idx="33786">
                  <c:v>99.509796645438598</c:v>
                </c:pt>
                <c:pt idx="33787">
                  <c:v>99.509433374547697</c:v>
                </c:pt>
                <c:pt idx="33788">
                  <c:v>99.5092947487055</c:v>
                </c:pt>
                <c:pt idx="33789">
                  <c:v>99.508540712292401</c:v>
                </c:pt>
                <c:pt idx="33790">
                  <c:v>99.508331998968302</c:v>
                </c:pt>
                <c:pt idx="33791">
                  <c:v>99.507996922077496</c:v>
                </c:pt>
                <c:pt idx="33792">
                  <c:v>99.507944230477705</c:v>
                </c:pt>
                <c:pt idx="33793">
                  <c:v>99.507224581884103</c:v>
                </c:pt>
                <c:pt idx="33794">
                  <c:v>99.504674327735998</c:v>
                </c:pt>
                <c:pt idx="33795">
                  <c:v>99.502429116047395</c:v>
                </c:pt>
                <c:pt idx="33796">
                  <c:v>99.491615488821694</c:v>
                </c:pt>
                <c:pt idx="33797">
                  <c:v>99.489042687342803</c:v>
                </c:pt>
                <c:pt idx="33798">
                  <c:v>99.485362210636197</c:v>
                </c:pt>
                <c:pt idx="33799">
                  <c:v>99.484145220246205</c:v>
                </c:pt>
                <c:pt idx="33800">
                  <c:v>99.476926027368705</c:v>
                </c:pt>
                <c:pt idx="33801">
                  <c:v>99.473904371515502</c:v>
                </c:pt>
                <c:pt idx="33802">
                  <c:v>99.449986479993797</c:v>
                </c:pt>
                <c:pt idx="33803">
                  <c:v>99.443225370599393</c:v>
                </c:pt>
                <c:pt idx="33804">
                  <c:v>99.442387296100904</c:v>
                </c:pt>
                <c:pt idx="33805">
                  <c:v>99.438465601387094</c:v>
                </c:pt>
                <c:pt idx="33806">
                  <c:v>99.435570702555594</c:v>
                </c:pt>
                <c:pt idx="33807">
                  <c:v>99.431128758163695</c:v>
                </c:pt>
                <c:pt idx="33808">
                  <c:v>99.428377920986406</c:v>
                </c:pt>
                <c:pt idx="33809">
                  <c:v>99.425849502994794</c:v>
                </c:pt>
                <c:pt idx="33810">
                  <c:v>99.423925374561094</c:v>
                </c:pt>
                <c:pt idx="33811">
                  <c:v>99.420926736218505</c:v>
                </c:pt>
                <c:pt idx="33812">
                  <c:v>99.402781941976599</c:v>
                </c:pt>
                <c:pt idx="33813">
                  <c:v>99.397193880811898</c:v>
                </c:pt>
                <c:pt idx="33814">
                  <c:v>99.392023551228704</c:v>
                </c:pt>
                <c:pt idx="33815">
                  <c:v>99.391637793024202</c:v>
                </c:pt>
                <c:pt idx="33816">
                  <c:v>99.391105672118201</c:v>
                </c:pt>
                <c:pt idx="33817">
                  <c:v>99.390233516810596</c:v>
                </c:pt>
                <c:pt idx="33818">
                  <c:v>99.390177868225294</c:v>
                </c:pt>
                <c:pt idx="33819">
                  <c:v>99.386730199483907</c:v>
                </c:pt>
                <c:pt idx="33820">
                  <c:v>99.386575332220204</c:v>
                </c:pt>
                <c:pt idx="33821">
                  <c:v>99.384148388575397</c:v>
                </c:pt>
                <c:pt idx="33822">
                  <c:v>99.383988857254295</c:v>
                </c:pt>
                <c:pt idx="33823">
                  <c:v>99.383081423337899</c:v>
                </c:pt>
                <c:pt idx="33824">
                  <c:v>99.380195091506593</c:v>
                </c:pt>
                <c:pt idx="33825">
                  <c:v>99.3794385029354</c:v>
                </c:pt>
                <c:pt idx="33826">
                  <c:v>99.378182919045798</c:v>
                </c:pt>
                <c:pt idx="33827">
                  <c:v>99.376019649028706</c:v>
                </c:pt>
                <c:pt idx="33828">
                  <c:v>99.376001115561706</c:v>
                </c:pt>
                <c:pt idx="33829">
                  <c:v>99.375079271835702</c:v>
                </c:pt>
                <c:pt idx="33830">
                  <c:v>99.374736383154996</c:v>
                </c:pt>
                <c:pt idx="33831">
                  <c:v>99.372180285977095</c:v>
                </c:pt>
                <c:pt idx="33832">
                  <c:v>99.370065570930095</c:v>
                </c:pt>
                <c:pt idx="33833">
                  <c:v>99.369199273394699</c:v>
                </c:pt>
                <c:pt idx="33834">
                  <c:v>99.369103970587503</c:v>
                </c:pt>
                <c:pt idx="33835">
                  <c:v>99.366504268368999</c:v>
                </c:pt>
                <c:pt idx="33836">
                  <c:v>99.360336351693405</c:v>
                </c:pt>
                <c:pt idx="33837">
                  <c:v>99.359635182438794</c:v>
                </c:pt>
                <c:pt idx="33838">
                  <c:v>99.359255720907598</c:v>
                </c:pt>
                <c:pt idx="33839">
                  <c:v>99.3588144474991</c:v>
                </c:pt>
                <c:pt idx="33840">
                  <c:v>99.356581614962593</c:v>
                </c:pt>
                <c:pt idx="33841">
                  <c:v>99.355838574872706</c:v>
                </c:pt>
                <c:pt idx="33842">
                  <c:v>99.355641286407803</c:v>
                </c:pt>
                <c:pt idx="33843">
                  <c:v>99.354925532866204</c:v>
                </c:pt>
                <c:pt idx="33844">
                  <c:v>99.354185773748497</c:v>
                </c:pt>
                <c:pt idx="33845">
                  <c:v>99.352652825735404</c:v>
                </c:pt>
                <c:pt idx="33846">
                  <c:v>99.352295133018401</c:v>
                </c:pt>
                <c:pt idx="33847">
                  <c:v>99.351832019836905</c:v>
                </c:pt>
                <c:pt idx="33848">
                  <c:v>99.349961826425101</c:v>
                </c:pt>
                <c:pt idx="33849">
                  <c:v>99.348769734286506</c:v>
                </c:pt>
                <c:pt idx="33850">
                  <c:v>99.347622949381105</c:v>
                </c:pt>
                <c:pt idx="33851">
                  <c:v>99.345421488807105</c:v>
                </c:pt>
                <c:pt idx="33852">
                  <c:v>99.343954420397296</c:v>
                </c:pt>
                <c:pt idx="33853">
                  <c:v>99.343914403933596</c:v>
                </c:pt>
                <c:pt idx="33854">
                  <c:v>99.341574097009897</c:v>
                </c:pt>
                <c:pt idx="33855">
                  <c:v>99.340692418558305</c:v>
                </c:pt>
                <c:pt idx="33856">
                  <c:v>99.334858848178698</c:v>
                </c:pt>
                <c:pt idx="33857">
                  <c:v>99.334413354600301</c:v>
                </c:pt>
                <c:pt idx="33858">
                  <c:v>99.331806698790899</c:v>
                </c:pt>
                <c:pt idx="33859">
                  <c:v>99.330099005820799</c:v>
                </c:pt>
                <c:pt idx="33860">
                  <c:v>99.329611877740803</c:v>
                </c:pt>
                <c:pt idx="33861">
                  <c:v>99.329100298302393</c:v>
                </c:pt>
                <c:pt idx="33862">
                  <c:v>99.328275559981194</c:v>
                </c:pt>
                <c:pt idx="33863">
                  <c:v>99.327808278940296</c:v>
                </c:pt>
                <c:pt idx="33864">
                  <c:v>99.314029187761406</c:v>
                </c:pt>
                <c:pt idx="33865">
                  <c:v>99.311217029571296</c:v>
                </c:pt>
                <c:pt idx="33866">
                  <c:v>99.305695708052596</c:v>
                </c:pt>
                <c:pt idx="33867">
                  <c:v>99.294377171510106</c:v>
                </c:pt>
                <c:pt idx="33868">
                  <c:v>99.291436969271601</c:v>
                </c:pt>
                <c:pt idx="33869">
                  <c:v>99.267631704336196</c:v>
                </c:pt>
                <c:pt idx="33870">
                  <c:v>99.263751442802501</c:v>
                </c:pt>
                <c:pt idx="33871">
                  <c:v>99.262214250269395</c:v>
                </c:pt>
                <c:pt idx="33872">
                  <c:v>99.2543674064448</c:v>
                </c:pt>
                <c:pt idx="33873">
                  <c:v>99.254359928912194</c:v>
                </c:pt>
                <c:pt idx="33874">
                  <c:v>99.252580978236793</c:v>
                </c:pt>
                <c:pt idx="33875">
                  <c:v>99.252394021042207</c:v>
                </c:pt>
                <c:pt idx="33876">
                  <c:v>99.241969595801706</c:v>
                </c:pt>
                <c:pt idx="33877">
                  <c:v>99.230994744725905</c:v>
                </c:pt>
                <c:pt idx="33878">
                  <c:v>99.228912278990194</c:v>
                </c:pt>
                <c:pt idx="33879">
                  <c:v>99.227812773375106</c:v>
                </c:pt>
                <c:pt idx="33880">
                  <c:v>99.227123745633193</c:v>
                </c:pt>
                <c:pt idx="33881">
                  <c:v>99.220790503169994</c:v>
                </c:pt>
                <c:pt idx="33882">
                  <c:v>99.214343372956805</c:v>
                </c:pt>
                <c:pt idx="33883">
                  <c:v>99.208234066558404</c:v>
                </c:pt>
                <c:pt idx="33884">
                  <c:v>99.189486460412695</c:v>
                </c:pt>
                <c:pt idx="33885">
                  <c:v>99.187968362411794</c:v>
                </c:pt>
                <c:pt idx="33886">
                  <c:v>99.152978465704805</c:v>
                </c:pt>
                <c:pt idx="33887">
                  <c:v>99.139983314800105</c:v>
                </c:pt>
                <c:pt idx="33888">
                  <c:v>99.108952424267898</c:v>
                </c:pt>
                <c:pt idx="33889">
                  <c:v>99.093386074387496</c:v>
                </c:pt>
                <c:pt idx="33890">
                  <c:v>99.069652033811096</c:v>
                </c:pt>
                <c:pt idx="33891">
                  <c:v>99.068185182764395</c:v>
                </c:pt>
                <c:pt idx="33892">
                  <c:v>99.068161224632306</c:v>
                </c:pt>
                <c:pt idx="33893">
                  <c:v>99.0654618184074</c:v>
                </c:pt>
                <c:pt idx="33894">
                  <c:v>99.045301761001596</c:v>
                </c:pt>
                <c:pt idx="33895">
                  <c:v>99.034596240936594</c:v>
                </c:pt>
                <c:pt idx="33896">
                  <c:v>99.027234181964104</c:v>
                </c:pt>
                <c:pt idx="33897">
                  <c:v>99.012284265181194</c:v>
                </c:pt>
                <c:pt idx="33898">
                  <c:v>99.005537776812901</c:v>
                </c:pt>
                <c:pt idx="33899">
                  <c:v>98.998518359795298</c:v>
                </c:pt>
                <c:pt idx="33900">
                  <c:v>98.9883518387566</c:v>
                </c:pt>
                <c:pt idx="33901">
                  <c:v>98.943979826980296</c:v>
                </c:pt>
                <c:pt idx="33902">
                  <c:v>98.937993485649201</c:v>
                </c:pt>
                <c:pt idx="33903">
                  <c:v>98.892947711055498</c:v>
                </c:pt>
                <c:pt idx="33904">
                  <c:v>98.8834956992267</c:v>
                </c:pt>
                <c:pt idx="33905">
                  <c:v>98.875152791786803</c:v>
                </c:pt>
                <c:pt idx="33906">
                  <c:v>98.859309068568393</c:v>
                </c:pt>
                <c:pt idx="33907">
                  <c:v>98.859178578497804</c:v>
                </c:pt>
                <c:pt idx="33908">
                  <c:v>98.858610832448207</c:v>
                </c:pt>
                <c:pt idx="33909">
                  <c:v>98.846970117428398</c:v>
                </c:pt>
                <c:pt idx="33910">
                  <c:v>98.813621558013693</c:v>
                </c:pt>
                <c:pt idx="33911">
                  <c:v>98.8088906093964</c:v>
                </c:pt>
                <c:pt idx="33912">
                  <c:v>98.769933527499404</c:v>
                </c:pt>
                <c:pt idx="33913">
                  <c:v>98.763995802138197</c:v>
                </c:pt>
                <c:pt idx="33914">
                  <c:v>98.758510825772902</c:v>
                </c:pt>
                <c:pt idx="33915">
                  <c:v>98.748192814562302</c:v>
                </c:pt>
                <c:pt idx="33916">
                  <c:v>98.731355119495603</c:v>
                </c:pt>
                <c:pt idx="33917">
                  <c:v>98.728910892969694</c:v>
                </c:pt>
                <c:pt idx="33918">
                  <c:v>98.717293809707598</c:v>
                </c:pt>
                <c:pt idx="33919">
                  <c:v>98.710393508199502</c:v>
                </c:pt>
                <c:pt idx="33920">
                  <c:v>98.707176990583505</c:v>
                </c:pt>
                <c:pt idx="33921">
                  <c:v>98.7051492363845</c:v>
                </c:pt>
                <c:pt idx="33922">
                  <c:v>98.6933325849878</c:v>
                </c:pt>
                <c:pt idx="33923">
                  <c:v>98.687052432211999</c:v>
                </c:pt>
                <c:pt idx="33924">
                  <c:v>98.676615343578305</c:v>
                </c:pt>
                <c:pt idx="33925">
                  <c:v>98.672112307444905</c:v>
                </c:pt>
                <c:pt idx="33926">
                  <c:v>98.669048238373904</c:v>
                </c:pt>
                <c:pt idx="33927">
                  <c:v>98.633947198703197</c:v>
                </c:pt>
                <c:pt idx="33928">
                  <c:v>98.6282806450034</c:v>
                </c:pt>
                <c:pt idx="33929">
                  <c:v>98.589383246519503</c:v>
                </c:pt>
                <c:pt idx="33930">
                  <c:v>98.571333192463598</c:v>
                </c:pt>
                <c:pt idx="33931">
                  <c:v>98.571083162764893</c:v>
                </c:pt>
                <c:pt idx="33932">
                  <c:v>98.558890871711696</c:v>
                </c:pt>
                <c:pt idx="33933">
                  <c:v>98.556624826818407</c:v>
                </c:pt>
                <c:pt idx="33934">
                  <c:v>98.513837672234104</c:v>
                </c:pt>
                <c:pt idx="33935">
                  <c:v>98.512876872249905</c:v>
                </c:pt>
                <c:pt idx="33936">
                  <c:v>98.508094204998798</c:v>
                </c:pt>
                <c:pt idx="33937">
                  <c:v>98.506997388581496</c:v>
                </c:pt>
                <c:pt idx="33938">
                  <c:v>98.502247899320594</c:v>
                </c:pt>
                <c:pt idx="33939">
                  <c:v>98.500569671776304</c:v>
                </c:pt>
                <c:pt idx="33940">
                  <c:v>98.463662914064699</c:v>
                </c:pt>
                <c:pt idx="33941">
                  <c:v>98.457624437215202</c:v>
                </c:pt>
                <c:pt idx="33942">
                  <c:v>98.435287790787996</c:v>
                </c:pt>
                <c:pt idx="33943">
                  <c:v>98.430935430161895</c:v>
                </c:pt>
                <c:pt idx="33944">
                  <c:v>98.430194472467093</c:v>
                </c:pt>
                <c:pt idx="33945">
                  <c:v>98.421824808248203</c:v>
                </c:pt>
                <c:pt idx="33946">
                  <c:v>98.373012106649597</c:v>
                </c:pt>
                <c:pt idx="33947">
                  <c:v>98.362421156473701</c:v>
                </c:pt>
                <c:pt idx="33948">
                  <c:v>98.359366028301196</c:v>
                </c:pt>
                <c:pt idx="33949">
                  <c:v>98.346887751408005</c:v>
                </c:pt>
                <c:pt idx="33950">
                  <c:v>98.345946291259096</c:v>
                </c:pt>
                <c:pt idx="33951">
                  <c:v>98.330011496201706</c:v>
                </c:pt>
                <c:pt idx="33952">
                  <c:v>98.303840660086493</c:v>
                </c:pt>
                <c:pt idx="33953">
                  <c:v>98.256768346888407</c:v>
                </c:pt>
                <c:pt idx="33954">
                  <c:v>98.250259161708797</c:v>
                </c:pt>
                <c:pt idx="33955">
                  <c:v>98.248476719278301</c:v>
                </c:pt>
                <c:pt idx="33956">
                  <c:v>98.232643343721804</c:v>
                </c:pt>
                <c:pt idx="33957">
                  <c:v>98.230436543938296</c:v>
                </c:pt>
                <c:pt idx="33958">
                  <c:v>98.230170316889101</c:v>
                </c:pt>
                <c:pt idx="33959">
                  <c:v>98.224102536816702</c:v>
                </c:pt>
                <c:pt idx="33960">
                  <c:v>98.215947300777799</c:v>
                </c:pt>
                <c:pt idx="33961">
                  <c:v>98.214128364274799</c:v>
                </c:pt>
                <c:pt idx="33962">
                  <c:v>98.192236434694095</c:v>
                </c:pt>
                <c:pt idx="33963">
                  <c:v>98.188904562019601</c:v>
                </c:pt>
                <c:pt idx="33964">
                  <c:v>98.186275220375293</c:v>
                </c:pt>
                <c:pt idx="33965">
                  <c:v>98.172143319977707</c:v>
                </c:pt>
                <c:pt idx="33966">
                  <c:v>98.172004890949907</c:v>
                </c:pt>
                <c:pt idx="33967">
                  <c:v>98.170118194070696</c:v>
                </c:pt>
                <c:pt idx="33968">
                  <c:v>98.116387025128702</c:v>
                </c:pt>
                <c:pt idx="33969">
                  <c:v>98.098137854489906</c:v>
                </c:pt>
                <c:pt idx="33970">
                  <c:v>98.068015466679199</c:v>
                </c:pt>
                <c:pt idx="33971">
                  <c:v>98.059954701869998</c:v>
                </c:pt>
                <c:pt idx="33972">
                  <c:v>98.041149287271793</c:v>
                </c:pt>
                <c:pt idx="33973">
                  <c:v>98.040914349707407</c:v>
                </c:pt>
                <c:pt idx="33974">
                  <c:v>98.040681333054906</c:v>
                </c:pt>
                <c:pt idx="33975">
                  <c:v>98.034818509413896</c:v>
                </c:pt>
                <c:pt idx="33976">
                  <c:v>98.034503202315406</c:v>
                </c:pt>
                <c:pt idx="33977">
                  <c:v>98.0279609918326</c:v>
                </c:pt>
                <c:pt idx="33978">
                  <c:v>98.012320444391904</c:v>
                </c:pt>
                <c:pt idx="33979">
                  <c:v>98.009837739406706</c:v>
                </c:pt>
                <c:pt idx="33980">
                  <c:v>98.005438831700502</c:v>
                </c:pt>
                <c:pt idx="33981">
                  <c:v>98.003565999075505</c:v>
                </c:pt>
                <c:pt idx="33982">
                  <c:v>97.991273615779505</c:v>
                </c:pt>
                <c:pt idx="33983">
                  <c:v>97.989878888796198</c:v>
                </c:pt>
                <c:pt idx="33984">
                  <c:v>97.988476475198595</c:v>
                </c:pt>
                <c:pt idx="33985">
                  <c:v>97.986092111770503</c:v>
                </c:pt>
                <c:pt idx="33986">
                  <c:v>97.981061073817401</c:v>
                </c:pt>
                <c:pt idx="33987">
                  <c:v>97.980260592693696</c:v>
                </c:pt>
                <c:pt idx="33988">
                  <c:v>97.975933876895596</c:v>
                </c:pt>
                <c:pt idx="33989">
                  <c:v>97.975824592513504</c:v>
                </c:pt>
                <c:pt idx="33990">
                  <c:v>97.971906442859506</c:v>
                </c:pt>
                <c:pt idx="33991">
                  <c:v>97.970741459833604</c:v>
                </c:pt>
                <c:pt idx="33992">
                  <c:v>97.964034054352297</c:v>
                </c:pt>
                <c:pt idx="33993">
                  <c:v>97.959190094233904</c:v>
                </c:pt>
                <c:pt idx="33994">
                  <c:v>97.959035374196304</c:v>
                </c:pt>
                <c:pt idx="33995">
                  <c:v>97.957354916625206</c:v>
                </c:pt>
                <c:pt idx="33996">
                  <c:v>97.9550589016944</c:v>
                </c:pt>
                <c:pt idx="33997">
                  <c:v>97.953482889712106</c:v>
                </c:pt>
                <c:pt idx="33998">
                  <c:v>97.921186657835804</c:v>
                </c:pt>
                <c:pt idx="33999">
                  <c:v>97.913236439352204</c:v>
                </c:pt>
                <c:pt idx="34000">
                  <c:v>97.892549972263396</c:v>
                </c:pt>
                <c:pt idx="34001">
                  <c:v>97.866547370275299</c:v>
                </c:pt>
                <c:pt idx="34002">
                  <c:v>97.837451051699603</c:v>
                </c:pt>
                <c:pt idx="34003">
                  <c:v>97.832610497366304</c:v>
                </c:pt>
                <c:pt idx="34004">
                  <c:v>97.805518682427703</c:v>
                </c:pt>
                <c:pt idx="34005">
                  <c:v>97.798420221975903</c:v>
                </c:pt>
                <c:pt idx="34006">
                  <c:v>97.782429983299707</c:v>
                </c:pt>
                <c:pt idx="34007">
                  <c:v>97.776250144013403</c:v>
                </c:pt>
                <c:pt idx="34008">
                  <c:v>97.768866363625605</c:v>
                </c:pt>
                <c:pt idx="34009">
                  <c:v>97.764739538428699</c:v>
                </c:pt>
                <c:pt idx="34010">
                  <c:v>97.764430173942998</c:v>
                </c:pt>
                <c:pt idx="34011">
                  <c:v>97.761459715721898</c:v>
                </c:pt>
                <c:pt idx="34012">
                  <c:v>97.749427949701001</c:v>
                </c:pt>
                <c:pt idx="34013">
                  <c:v>97.718805452796502</c:v>
                </c:pt>
                <c:pt idx="34014">
                  <c:v>97.708015875984799</c:v>
                </c:pt>
                <c:pt idx="34015">
                  <c:v>97.682867860079298</c:v>
                </c:pt>
                <c:pt idx="34016">
                  <c:v>97.6658479096414</c:v>
                </c:pt>
                <c:pt idx="34017">
                  <c:v>97.659865950810101</c:v>
                </c:pt>
                <c:pt idx="34018">
                  <c:v>97.652118343844805</c:v>
                </c:pt>
                <c:pt idx="34019">
                  <c:v>97.648354602935001</c:v>
                </c:pt>
                <c:pt idx="34020">
                  <c:v>97.646675852035102</c:v>
                </c:pt>
                <c:pt idx="34021">
                  <c:v>97.631847798519502</c:v>
                </c:pt>
                <c:pt idx="34022">
                  <c:v>97.6240188934336</c:v>
                </c:pt>
                <c:pt idx="34023">
                  <c:v>97.621553465529701</c:v>
                </c:pt>
                <c:pt idx="34024">
                  <c:v>97.611860697335004</c:v>
                </c:pt>
                <c:pt idx="34025">
                  <c:v>97.609079877231807</c:v>
                </c:pt>
                <c:pt idx="34026">
                  <c:v>97.603881630956394</c:v>
                </c:pt>
                <c:pt idx="34027">
                  <c:v>97.602368305758802</c:v>
                </c:pt>
                <c:pt idx="34028">
                  <c:v>97.600796384903603</c:v>
                </c:pt>
                <c:pt idx="34029">
                  <c:v>97.591568670321607</c:v>
                </c:pt>
                <c:pt idx="34030">
                  <c:v>97.587739096632603</c:v>
                </c:pt>
                <c:pt idx="34031">
                  <c:v>97.580036960418198</c:v>
                </c:pt>
                <c:pt idx="34032">
                  <c:v>97.570912362256095</c:v>
                </c:pt>
                <c:pt idx="34033">
                  <c:v>97.568623454974201</c:v>
                </c:pt>
                <c:pt idx="34034">
                  <c:v>97.561180441990999</c:v>
                </c:pt>
                <c:pt idx="34035">
                  <c:v>97.529493928887305</c:v>
                </c:pt>
                <c:pt idx="34036">
                  <c:v>97.528523139879596</c:v>
                </c:pt>
                <c:pt idx="34037">
                  <c:v>97.508380210407907</c:v>
                </c:pt>
                <c:pt idx="34038">
                  <c:v>97.4946848490398</c:v>
                </c:pt>
                <c:pt idx="34039">
                  <c:v>97.466656003325099</c:v>
                </c:pt>
                <c:pt idx="34040">
                  <c:v>97.429080103990799</c:v>
                </c:pt>
                <c:pt idx="34041">
                  <c:v>97.425530551423904</c:v>
                </c:pt>
                <c:pt idx="34042">
                  <c:v>97.403766027435495</c:v>
                </c:pt>
                <c:pt idx="34043">
                  <c:v>97.399442131602598</c:v>
                </c:pt>
                <c:pt idx="34044">
                  <c:v>97.399070096981603</c:v>
                </c:pt>
                <c:pt idx="34045">
                  <c:v>97.378963593868207</c:v>
                </c:pt>
                <c:pt idx="34046">
                  <c:v>97.362272689534393</c:v>
                </c:pt>
                <c:pt idx="34047">
                  <c:v>97.349130865416399</c:v>
                </c:pt>
                <c:pt idx="34048">
                  <c:v>97.320390421404298</c:v>
                </c:pt>
                <c:pt idx="34049">
                  <c:v>97.316654002593097</c:v>
                </c:pt>
                <c:pt idx="34050">
                  <c:v>97.311492507112504</c:v>
                </c:pt>
                <c:pt idx="34051">
                  <c:v>97.309057237114402</c:v>
                </c:pt>
                <c:pt idx="34052">
                  <c:v>97.3032859413794</c:v>
                </c:pt>
                <c:pt idx="34053">
                  <c:v>97.302171398615997</c:v>
                </c:pt>
                <c:pt idx="34054">
                  <c:v>97.301735400099602</c:v>
                </c:pt>
                <c:pt idx="34055">
                  <c:v>97.296974939336295</c:v>
                </c:pt>
                <c:pt idx="34056">
                  <c:v>97.290483072948902</c:v>
                </c:pt>
                <c:pt idx="34057">
                  <c:v>97.283350484725503</c:v>
                </c:pt>
                <c:pt idx="34058">
                  <c:v>97.281727515593403</c:v>
                </c:pt>
                <c:pt idx="34059">
                  <c:v>97.276973847804101</c:v>
                </c:pt>
                <c:pt idx="34060">
                  <c:v>97.269675224403898</c:v>
                </c:pt>
                <c:pt idx="34061">
                  <c:v>97.254523693390396</c:v>
                </c:pt>
                <c:pt idx="34062">
                  <c:v>97.252581860439193</c:v>
                </c:pt>
                <c:pt idx="34063">
                  <c:v>97.251083965849901</c:v>
                </c:pt>
                <c:pt idx="34064">
                  <c:v>97.232786067313896</c:v>
                </c:pt>
                <c:pt idx="34065">
                  <c:v>97.229549718936596</c:v>
                </c:pt>
                <c:pt idx="34066">
                  <c:v>97.226860956052505</c:v>
                </c:pt>
                <c:pt idx="34067">
                  <c:v>97.212486717970805</c:v>
                </c:pt>
                <c:pt idx="34068">
                  <c:v>97.196221846433005</c:v>
                </c:pt>
                <c:pt idx="34069">
                  <c:v>97.195290643949704</c:v>
                </c:pt>
                <c:pt idx="34070">
                  <c:v>97.172055160392702</c:v>
                </c:pt>
                <c:pt idx="34071">
                  <c:v>97.160523724833993</c:v>
                </c:pt>
                <c:pt idx="34072">
                  <c:v>97.139883539507295</c:v>
                </c:pt>
                <c:pt idx="34073">
                  <c:v>97.138919521309901</c:v>
                </c:pt>
                <c:pt idx="34074">
                  <c:v>97.129643776663599</c:v>
                </c:pt>
                <c:pt idx="34075">
                  <c:v>97.126436650233501</c:v>
                </c:pt>
                <c:pt idx="34076">
                  <c:v>97.1224350289489</c:v>
                </c:pt>
                <c:pt idx="34077">
                  <c:v>97.119510954841402</c:v>
                </c:pt>
                <c:pt idx="34078">
                  <c:v>97.115214995147298</c:v>
                </c:pt>
                <c:pt idx="34079">
                  <c:v>97.099402715561695</c:v>
                </c:pt>
                <c:pt idx="34080">
                  <c:v>97.094667000425005</c:v>
                </c:pt>
                <c:pt idx="34081">
                  <c:v>97.089665481723699</c:v>
                </c:pt>
                <c:pt idx="34082">
                  <c:v>97.088286428799904</c:v>
                </c:pt>
                <c:pt idx="34083">
                  <c:v>97.085062525940501</c:v>
                </c:pt>
                <c:pt idx="34084">
                  <c:v>97.078735216482201</c:v>
                </c:pt>
                <c:pt idx="34085">
                  <c:v>97.075454457140907</c:v>
                </c:pt>
                <c:pt idx="34086">
                  <c:v>97.070914706734698</c:v>
                </c:pt>
                <c:pt idx="34087">
                  <c:v>97.050524193968002</c:v>
                </c:pt>
                <c:pt idx="34088">
                  <c:v>97.0475874903793</c:v>
                </c:pt>
                <c:pt idx="34089">
                  <c:v>97.044101336910302</c:v>
                </c:pt>
                <c:pt idx="34090">
                  <c:v>97.042198632692504</c:v>
                </c:pt>
                <c:pt idx="34091">
                  <c:v>97.042010478180202</c:v>
                </c:pt>
                <c:pt idx="34092">
                  <c:v>97.040990695656703</c:v>
                </c:pt>
                <c:pt idx="34093">
                  <c:v>97.019610397603003</c:v>
                </c:pt>
                <c:pt idx="34094">
                  <c:v>97.008485312954207</c:v>
                </c:pt>
                <c:pt idx="34095">
                  <c:v>97.006593635071496</c:v>
                </c:pt>
                <c:pt idx="34096">
                  <c:v>97.005291733626393</c:v>
                </c:pt>
                <c:pt idx="34097">
                  <c:v>96.998790114935403</c:v>
                </c:pt>
                <c:pt idx="34098">
                  <c:v>96.992999381327905</c:v>
                </c:pt>
                <c:pt idx="34099">
                  <c:v>96.992241326118702</c:v>
                </c:pt>
                <c:pt idx="34100">
                  <c:v>96.988309528748999</c:v>
                </c:pt>
                <c:pt idx="34101">
                  <c:v>96.987799350234496</c:v>
                </c:pt>
                <c:pt idx="34102">
                  <c:v>96.975825362928902</c:v>
                </c:pt>
                <c:pt idx="34103">
                  <c:v>96.968529415034993</c:v>
                </c:pt>
                <c:pt idx="34104">
                  <c:v>96.912650295427895</c:v>
                </c:pt>
                <c:pt idx="34105">
                  <c:v>96.881550249567894</c:v>
                </c:pt>
                <c:pt idx="34106">
                  <c:v>96.841877993233496</c:v>
                </c:pt>
                <c:pt idx="34107">
                  <c:v>96.841023925325402</c:v>
                </c:pt>
                <c:pt idx="34108">
                  <c:v>96.840225385974506</c:v>
                </c:pt>
                <c:pt idx="34109">
                  <c:v>96.836654316276395</c:v>
                </c:pt>
                <c:pt idx="34110">
                  <c:v>96.818704123159606</c:v>
                </c:pt>
                <c:pt idx="34111">
                  <c:v>96.815702428646006</c:v>
                </c:pt>
                <c:pt idx="34112">
                  <c:v>96.759008387703304</c:v>
                </c:pt>
                <c:pt idx="34113">
                  <c:v>96.721326516505499</c:v>
                </c:pt>
                <c:pt idx="34114">
                  <c:v>96.720930008016097</c:v>
                </c:pt>
                <c:pt idx="34115">
                  <c:v>96.679778680129203</c:v>
                </c:pt>
                <c:pt idx="34116">
                  <c:v>96.679346573127702</c:v>
                </c:pt>
                <c:pt idx="34117">
                  <c:v>96.667723234450307</c:v>
                </c:pt>
                <c:pt idx="34118">
                  <c:v>96.6567053139579</c:v>
                </c:pt>
                <c:pt idx="34119">
                  <c:v>96.654065812209495</c:v>
                </c:pt>
                <c:pt idx="34120">
                  <c:v>96.648394243835497</c:v>
                </c:pt>
                <c:pt idx="34121">
                  <c:v>96.622477466565698</c:v>
                </c:pt>
                <c:pt idx="34122">
                  <c:v>96.621275413700602</c:v>
                </c:pt>
                <c:pt idx="34123">
                  <c:v>96.607867399965599</c:v>
                </c:pt>
                <c:pt idx="34124">
                  <c:v>96.605408199605506</c:v>
                </c:pt>
                <c:pt idx="34125">
                  <c:v>96.598568583838997</c:v>
                </c:pt>
                <c:pt idx="34126">
                  <c:v>96.598153189752097</c:v>
                </c:pt>
                <c:pt idx="34127">
                  <c:v>96.582753810695706</c:v>
                </c:pt>
                <c:pt idx="34128">
                  <c:v>96.541488929078298</c:v>
                </c:pt>
                <c:pt idx="34129">
                  <c:v>96.523360983412303</c:v>
                </c:pt>
                <c:pt idx="34130">
                  <c:v>96.522784393259599</c:v>
                </c:pt>
                <c:pt idx="34131">
                  <c:v>96.494513524474499</c:v>
                </c:pt>
                <c:pt idx="34132">
                  <c:v>96.480118490021496</c:v>
                </c:pt>
                <c:pt idx="34133">
                  <c:v>96.4717788010297</c:v>
                </c:pt>
                <c:pt idx="34134">
                  <c:v>96.450542454783204</c:v>
                </c:pt>
                <c:pt idx="34135">
                  <c:v>96.437328553719297</c:v>
                </c:pt>
                <c:pt idx="34136">
                  <c:v>96.420199016290397</c:v>
                </c:pt>
                <c:pt idx="34137">
                  <c:v>96.414336226659699</c:v>
                </c:pt>
                <c:pt idx="34138">
                  <c:v>96.412677625405394</c:v>
                </c:pt>
                <c:pt idx="34139">
                  <c:v>96.398205849546201</c:v>
                </c:pt>
                <c:pt idx="34140">
                  <c:v>96.383332131952102</c:v>
                </c:pt>
                <c:pt idx="34141">
                  <c:v>96.341306932866402</c:v>
                </c:pt>
                <c:pt idx="34142">
                  <c:v>96.327740434737606</c:v>
                </c:pt>
                <c:pt idx="34143">
                  <c:v>96.3259517767668</c:v>
                </c:pt>
                <c:pt idx="34144">
                  <c:v>96.3048040155644</c:v>
                </c:pt>
                <c:pt idx="34145">
                  <c:v>96.272380556153095</c:v>
                </c:pt>
                <c:pt idx="34146">
                  <c:v>96.266355660756702</c:v>
                </c:pt>
                <c:pt idx="34147">
                  <c:v>96.2659247137249</c:v>
                </c:pt>
                <c:pt idx="34148">
                  <c:v>96.239467549755304</c:v>
                </c:pt>
                <c:pt idx="34149">
                  <c:v>96.202891017104704</c:v>
                </c:pt>
                <c:pt idx="34150">
                  <c:v>96.201250188975095</c:v>
                </c:pt>
                <c:pt idx="34151">
                  <c:v>96.188094642646007</c:v>
                </c:pt>
                <c:pt idx="34152">
                  <c:v>96.179552165609806</c:v>
                </c:pt>
                <c:pt idx="34153">
                  <c:v>96.171074553600903</c:v>
                </c:pt>
                <c:pt idx="34154">
                  <c:v>96.171064074200899</c:v>
                </c:pt>
                <c:pt idx="34155">
                  <c:v>96.136457893638607</c:v>
                </c:pt>
                <c:pt idx="34156">
                  <c:v>96.118698273852104</c:v>
                </c:pt>
                <c:pt idx="34157">
                  <c:v>96.107205761416594</c:v>
                </c:pt>
                <c:pt idx="34158">
                  <c:v>96.101384736149399</c:v>
                </c:pt>
                <c:pt idx="34159">
                  <c:v>96.100836744817201</c:v>
                </c:pt>
                <c:pt idx="34160">
                  <c:v>96.08362980583</c:v>
                </c:pt>
                <c:pt idx="34161">
                  <c:v>96.078255388183607</c:v>
                </c:pt>
                <c:pt idx="34162">
                  <c:v>96.071751359161397</c:v>
                </c:pt>
                <c:pt idx="34163">
                  <c:v>96.066289922251698</c:v>
                </c:pt>
                <c:pt idx="34164">
                  <c:v>96.064136844008502</c:v>
                </c:pt>
                <c:pt idx="34165">
                  <c:v>96.063956593076995</c:v>
                </c:pt>
                <c:pt idx="34166">
                  <c:v>96.058534085670601</c:v>
                </c:pt>
                <c:pt idx="34167">
                  <c:v>96.054350432837495</c:v>
                </c:pt>
                <c:pt idx="34168">
                  <c:v>96.051493319801594</c:v>
                </c:pt>
                <c:pt idx="34169">
                  <c:v>96.031063681800603</c:v>
                </c:pt>
                <c:pt idx="34170">
                  <c:v>96.027257060982393</c:v>
                </c:pt>
                <c:pt idx="34171">
                  <c:v>96.026125414849304</c:v>
                </c:pt>
                <c:pt idx="34172">
                  <c:v>96.025189995359497</c:v>
                </c:pt>
                <c:pt idx="34173">
                  <c:v>96.024518263679397</c:v>
                </c:pt>
                <c:pt idx="34174">
                  <c:v>96.011941178539402</c:v>
                </c:pt>
                <c:pt idx="34175">
                  <c:v>95.997169665842193</c:v>
                </c:pt>
                <c:pt idx="34176">
                  <c:v>95.973214457224799</c:v>
                </c:pt>
                <c:pt idx="34177">
                  <c:v>95.972102411447906</c:v>
                </c:pt>
                <c:pt idx="34178">
                  <c:v>95.969457001367203</c:v>
                </c:pt>
                <c:pt idx="34179">
                  <c:v>95.951392516371101</c:v>
                </c:pt>
                <c:pt idx="34180">
                  <c:v>95.943479815139895</c:v>
                </c:pt>
                <c:pt idx="34181">
                  <c:v>95.942896970013805</c:v>
                </c:pt>
                <c:pt idx="34182">
                  <c:v>95.931750820376607</c:v>
                </c:pt>
                <c:pt idx="34183">
                  <c:v>95.930726161237203</c:v>
                </c:pt>
                <c:pt idx="34184">
                  <c:v>95.930465827999299</c:v>
                </c:pt>
                <c:pt idx="34185">
                  <c:v>95.9279727256055</c:v>
                </c:pt>
                <c:pt idx="34186">
                  <c:v>95.916957498308193</c:v>
                </c:pt>
                <c:pt idx="34187">
                  <c:v>95.907050164732894</c:v>
                </c:pt>
                <c:pt idx="34188">
                  <c:v>95.880313765364406</c:v>
                </c:pt>
                <c:pt idx="34189">
                  <c:v>95.870811964261605</c:v>
                </c:pt>
                <c:pt idx="34190">
                  <c:v>95.869887650175201</c:v>
                </c:pt>
                <c:pt idx="34191">
                  <c:v>95.866195889001403</c:v>
                </c:pt>
                <c:pt idx="34192">
                  <c:v>95.860700005723402</c:v>
                </c:pt>
                <c:pt idx="34193">
                  <c:v>95.8586477465266</c:v>
                </c:pt>
                <c:pt idx="34194">
                  <c:v>95.848309938238899</c:v>
                </c:pt>
                <c:pt idx="34195">
                  <c:v>95.844720598652899</c:v>
                </c:pt>
                <c:pt idx="34196">
                  <c:v>95.844229139552397</c:v>
                </c:pt>
                <c:pt idx="34197">
                  <c:v>95.841446883764903</c:v>
                </c:pt>
                <c:pt idx="34198">
                  <c:v>95.823793301628896</c:v>
                </c:pt>
                <c:pt idx="34199">
                  <c:v>95.803519473507393</c:v>
                </c:pt>
                <c:pt idx="34200">
                  <c:v>95.799722554455101</c:v>
                </c:pt>
                <c:pt idx="34201">
                  <c:v>95.794210867573895</c:v>
                </c:pt>
                <c:pt idx="34202">
                  <c:v>95.770540813576602</c:v>
                </c:pt>
                <c:pt idx="34203">
                  <c:v>95.766210256017899</c:v>
                </c:pt>
                <c:pt idx="34204">
                  <c:v>95.760822333704795</c:v>
                </c:pt>
                <c:pt idx="34205">
                  <c:v>95.758755660852401</c:v>
                </c:pt>
                <c:pt idx="34206">
                  <c:v>95.750468389258799</c:v>
                </c:pt>
                <c:pt idx="34207">
                  <c:v>95.725248045050904</c:v>
                </c:pt>
                <c:pt idx="34208">
                  <c:v>95.721625703556896</c:v>
                </c:pt>
                <c:pt idx="34209">
                  <c:v>95.7080705078357</c:v>
                </c:pt>
                <c:pt idx="34210">
                  <c:v>95.706138960626205</c:v>
                </c:pt>
                <c:pt idx="34211">
                  <c:v>95.703837155190499</c:v>
                </c:pt>
                <c:pt idx="34212">
                  <c:v>95.665757586811395</c:v>
                </c:pt>
                <c:pt idx="34213">
                  <c:v>95.661530150869694</c:v>
                </c:pt>
                <c:pt idx="34214">
                  <c:v>95.661067963389996</c:v>
                </c:pt>
                <c:pt idx="34215">
                  <c:v>95.659188797956901</c:v>
                </c:pt>
                <c:pt idx="34216">
                  <c:v>95.648532872789701</c:v>
                </c:pt>
                <c:pt idx="34217">
                  <c:v>95.648182889001902</c:v>
                </c:pt>
                <c:pt idx="34218">
                  <c:v>95.638925985176201</c:v>
                </c:pt>
                <c:pt idx="34219">
                  <c:v>95.636626176261402</c:v>
                </c:pt>
                <c:pt idx="34220">
                  <c:v>95.633942031013802</c:v>
                </c:pt>
                <c:pt idx="34221">
                  <c:v>95.627721840558806</c:v>
                </c:pt>
                <c:pt idx="34222">
                  <c:v>95.620076277250305</c:v>
                </c:pt>
                <c:pt idx="34223">
                  <c:v>95.616167037091799</c:v>
                </c:pt>
                <c:pt idx="34224">
                  <c:v>95.602975440499605</c:v>
                </c:pt>
                <c:pt idx="34225">
                  <c:v>95.594891446031198</c:v>
                </c:pt>
                <c:pt idx="34226">
                  <c:v>95.567490246928898</c:v>
                </c:pt>
                <c:pt idx="34227">
                  <c:v>95.566001007851199</c:v>
                </c:pt>
                <c:pt idx="34228">
                  <c:v>95.561509393463993</c:v>
                </c:pt>
                <c:pt idx="34229">
                  <c:v>95.550283498039207</c:v>
                </c:pt>
                <c:pt idx="34230">
                  <c:v>95.519973323453002</c:v>
                </c:pt>
                <c:pt idx="34231">
                  <c:v>95.513342698929506</c:v>
                </c:pt>
                <c:pt idx="34232">
                  <c:v>95.481151540737898</c:v>
                </c:pt>
                <c:pt idx="34233">
                  <c:v>95.474027318150206</c:v>
                </c:pt>
                <c:pt idx="34234">
                  <c:v>95.466402728626903</c:v>
                </c:pt>
                <c:pt idx="34235">
                  <c:v>95.452716537646296</c:v>
                </c:pt>
                <c:pt idx="34236">
                  <c:v>95.451120532613302</c:v>
                </c:pt>
                <c:pt idx="34237">
                  <c:v>95.410158479781401</c:v>
                </c:pt>
                <c:pt idx="34238">
                  <c:v>95.409380697461003</c:v>
                </c:pt>
                <c:pt idx="34239">
                  <c:v>95.404825639726596</c:v>
                </c:pt>
                <c:pt idx="34240">
                  <c:v>95.3953508987384</c:v>
                </c:pt>
                <c:pt idx="34241">
                  <c:v>95.382715890485699</c:v>
                </c:pt>
                <c:pt idx="34242">
                  <c:v>95.3788549177265</c:v>
                </c:pt>
                <c:pt idx="34243">
                  <c:v>95.371161180247</c:v>
                </c:pt>
                <c:pt idx="34244">
                  <c:v>95.369514168746704</c:v>
                </c:pt>
                <c:pt idx="34245">
                  <c:v>95.360163812609201</c:v>
                </c:pt>
                <c:pt idx="34246">
                  <c:v>95.355707783612999</c:v>
                </c:pt>
                <c:pt idx="34247">
                  <c:v>95.338656183437394</c:v>
                </c:pt>
                <c:pt idx="34248">
                  <c:v>95.337590189875996</c:v>
                </c:pt>
                <c:pt idx="34249">
                  <c:v>95.332746758820704</c:v>
                </c:pt>
                <c:pt idx="34250">
                  <c:v>95.326425222398996</c:v>
                </c:pt>
                <c:pt idx="34251">
                  <c:v>95.323376805165495</c:v>
                </c:pt>
                <c:pt idx="34252">
                  <c:v>95.319139526780901</c:v>
                </c:pt>
                <c:pt idx="34253">
                  <c:v>95.318224780170397</c:v>
                </c:pt>
                <c:pt idx="34254">
                  <c:v>95.304494373086399</c:v>
                </c:pt>
                <c:pt idx="34255">
                  <c:v>95.293186339525207</c:v>
                </c:pt>
                <c:pt idx="34256">
                  <c:v>95.291555624150305</c:v>
                </c:pt>
                <c:pt idx="34257">
                  <c:v>95.267513974464194</c:v>
                </c:pt>
                <c:pt idx="34258">
                  <c:v>95.267165576295099</c:v>
                </c:pt>
                <c:pt idx="34259">
                  <c:v>95.266634413135193</c:v>
                </c:pt>
                <c:pt idx="34260">
                  <c:v>95.263275010373903</c:v>
                </c:pt>
                <c:pt idx="34261">
                  <c:v>95.259304546312507</c:v>
                </c:pt>
                <c:pt idx="34262">
                  <c:v>95.255350506391096</c:v>
                </c:pt>
                <c:pt idx="34263">
                  <c:v>95.254068391313098</c:v>
                </c:pt>
                <c:pt idx="34264">
                  <c:v>95.252802701043706</c:v>
                </c:pt>
                <c:pt idx="34265">
                  <c:v>95.229810277477</c:v>
                </c:pt>
                <c:pt idx="34266">
                  <c:v>95.225511414666897</c:v>
                </c:pt>
                <c:pt idx="34267">
                  <c:v>95.223139404391603</c:v>
                </c:pt>
                <c:pt idx="34268">
                  <c:v>95.222084105585296</c:v>
                </c:pt>
                <c:pt idx="34269">
                  <c:v>95.203288894371497</c:v>
                </c:pt>
                <c:pt idx="34270">
                  <c:v>95.1957463103805</c:v>
                </c:pt>
                <c:pt idx="34271">
                  <c:v>95.1932414456723</c:v>
                </c:pt>
                <c:pt idx="34272">
                  <c:v>95.189659465463805</c:v>
                </c:pt>
                <c:pt idx="34273">
                  <c:v>95.180702033700499</c:v>
                </c:pt>
                <c:pt idx="34274">
                  <c:v>95.149254035714407</c:v>
                </c:pt>
                <c:pt idx="34275">
                  <c:v>95.147202537707798</c:v>
                </c:pt>
                <c:pt idx="34276">
                  <c:v>95.142212942504401</c:v>
                </c:pt>
                <c:pt idx="34277">
                  <c:v>95.1299650228259</c:v>
                </c:pt>
                <c:pt idx="34278">
                  <c:v>95.127434111609702</c:v>
                </c:pt>
                <c:pt idx="34279">
                  <c:v>95.121003526224797</c:v>
                </c:pt>
                <c:pt idx="34280">
                  <c:v>95.115653142297703</c:v>
                </c:pt>
                <c:pt idx="34281">
                  <c:v>95.111932369932205</c:v>
                </c:pt>
                <c:pt idx="34282">
                  <c:v>95.109306542345905</c:v>
                </c:pt>
                <c:pt idx="34283">
                  <c:v>95.105014031853102</c:v>
                </c:pt>
                <c:pt idx="34284">
                  <c:v>95.092700559690698</c:v>
                </c:pt>
                <c:pt idx="34285">
                  <c:v>95.059336060891894</c:v>
                </c:pt>
                <c:pt idx="34286">
                  <c:v>95.054971529855194</c:v>
                </c:pt>
                <c:pt idx="34287">
                  <c:v>95.042669845398507</c:v>
                </c:pt>
                <c:pt idx="34288">
                  <c:v>95.037991081573594</c:v>
                </c:pt>
                <c:pt idx="34289">
                  <c:v>95.007652810431395</c:v>
                </c:pt>
                <c:pt idx="34290">
                  <c:v>95.005770633638605</c:v>
                </c:pt>
                <c:pt idx="34291">
                  <c:v>95.001603407159905</c:v>
                </c:pt>
                <c:pt idx="34292">
                  <c:v>94.985688563580197</c:v>
                </c:pt>
                <c:pt idx="34293">
                  <c:v>94.978186621516102</c:v>
                </c:pt>
                <c:pt idx="34294">
                  <c:v>94.970204055121997</c:v>
                </c:pt>
                <c:pt idx="34295">
                  <c:v>94.963374303740494</c:v>
                </c:pt>
                <c:pt idx="34296">
                  <c:v>94.955567132342097</c:v>
                </c:pt>
                <c:pt idx="34297">
                  <c:v>94.947341089637803</c:v>
                </c:pt>
                <c:pt idx="34298">
                  <c:v>94.946169407327005</c:v>
                </c:pt>
                <c:pt idx="34299">
                  <c:v>94.9453484711062</c:v>
                </c:pt>
                <c:pt idx="34300">
                  <c:v>94.935090247668498</c:v>
                </c:pt>
                <c:pt idx="34301">
                  <c:v>94.921021162076499</c:v>
                </c:pt>
                <c:pt idx="34302">
                  <c:v>94.908061034378505</c:v>
                </c:pt>
                <c:pt idx="34303">
                  <c:v>94.907921173058099</c:v>
                </c:pt>
                <c:pt idx="34304">
                  <c:v>94.902509569998799</c:v>
                </c:pt>
                <c:pt idx="34305">
                  <c:v>94.895773526670695</c:v>
                </c:pt>
                <c:pt idx="34306">
                  <c:v>94.878291822415704</c:v>
                </c:pt>
                <c:pt idx="34307">
                  <c:v>94.872680687942804</c:v>
                </c:pt>
                <c:pt idx="34308">
                  <c:v>94.872009323520004</c:v>
                </c:pt>
                <c:pt idx="34309">
                  <c:v>94.871226116947597</c:v>
                </c:pt>
                <c:pt idx="34310">
                  <c:v>94.868944393932594</c:v>
                </c:pt>
                <c:pt idx="34311">
                  <c:v>94.867831643071597</c:v>
                </c:pt>
                <c:pt idx="34312">
                  <c:v>94.865001694886004</c:v>
                </c:pt>
                <c:pt idx="34313">
                  <c:v>94.854865527165003</c:v>
                </c:pt>
                <c:pt idx="34314">
                  <c:v>94.845751767119694</c:v>
                </c:pt>
                <c:pt idx="34315">
                  <c:v>94.845736649086504</c:v>
                </c:pt>
                <c:pt idx="34316">
                  <c:v>94.8431095833039</c:v>
                </c:pt>
                <c:pt idx="34317">
                  <c:v>94.832820825065397</c:v>
                </c:pt>
                <c:pt idx="34318">
                  <c:v>94.816038832181206</c:v>
                </c:pt>
                <c:pt idx="34319">
                  <c:v>94.815984891086103</c:v>
                </c:pt>
                <c:pt idx="34320">
                  <c:v>94.810838975033107</c:v>
                </c:pt>
                <c:pt idx="34321">
                  <c:v>94.803756304125102</c:v>
                </c:pt>
                <c:pt idx="34322">
                  <c:v>94.800613983041501</c:v>
                </c:pt>
                <c:pt idx="34323">
                  <c:v>94.798686283409296</c:v>
                </c:pt>
                <c:pt idx="34324">
                  <c:v>94.797588255220305</c:v>
                </c:pt>
                <c:pt idx="34325">
                  <c:v>94.792459563504806</c:v>
                </c:pt>
                <c:pt idx="34326">
                  <c:v>94.780127823097502</c:v>
                </c:pt>
                <c:pt idx="34327">
                  <c:v>94.779219764584596</c:v>
                </c:pt>
                <c:pt idx="34328">
                  <c:v>94.778820011816606</c:v>
                </c:pt>
                <c:pt idx="34329">
                  <c:v>94.767016950462903</c:v>
                </c:pt>
                <c:pt idx="34330">
                  <c:v>94.767015603211604</c:v>
                </c:pt>
                <c:pt idx="34331">
                  <c:v>94.763596025632296</c:v>
                </c:pt>
                <c:pt idx="34332">
                  <c:v>94.762150153254893</c:v>
                </c:pt>
                <c:pt idx="34333">
                  <c:v>94.760201060696005</c:v>
                </c:pt>
                <c:pt idx="34334">
                  <c:v>94.758845501188105</c:v>
                </c:pt>
                <c:pt idx="34335">
                  <c:v>94.733595038017199</c:v>
                </c:pt>
                <c:pt idx="34336">
                  <c:v>94.733103495390793</c:v>
                </c:pt>
                <c:pt idx="34337">
                  <c:v>94.728592396320806</c:v>
                </c:pt>
                <c:pt idx="34338">
                  <c:v>94.723464272374699</c:v>
                </c:pt>
                <c:pt idx="34339">
                  <c:v>94.722697511056793</c:v>
                </c:pt>
                <c:pt idx="34340">
                  <c:v>94.717657713013395</c:v>
                </c:pt>
                <c:pt idx="34341">
                  <c:v>94.711935208981799</c:v>
                </c:pt>
                <c:pt idx="34342">
                  <c:v>94.710181422016504</c:v>
                </c:pt>
                <c:pt idx="34343">
                  <c:v>94.709512448060593</c:v>
                </c:pt>
                <c:pt idx="34344">
                  <c:v>94.709047014624105</c:v>
                </c:pt>
                <c:pt idx="34345">
                  <c:v>94.709045953872007</c:v>
                </c:pt>
                <c:pt idx="34346">
                  <c:v>94.709029557405003</c:v>
                </c:pt>
                <c:pt idx="34347">
                  <c:v>94.709024404955898</c:v>
                </c:pt>
                <c:pt idx="34348">
                  <c:v>94.702242219545695</c:v>
                </c:pt>
                <c:pt idx="34349">
                  <c:v>94.683566738264304</c:v>
                </c:pt>
                <c:pt idx="34350">
                  <c:v>94.683416349371498</c:v>
                </c:pt>
                <c:pt idx="34351">
                  <c:v>94.668361555368705</c:v>
                </c:pt>
                <c:pt idx="34352">
                  <c:v>94.666449171727294</c:v>
                </c:pt>
                <c:pt idx="34353">
                  <c:v>94.666393792872199</c:v>
                </c:pt>
                <c:pt idx="34354">
                  <c:v>94.663307102586899</c:v>
                </c:pt>
                <c:pt idx="34355">
                  <c:v>94.661378410773494</c:v>
                </c:pt>
                <c:pt idx="34356">
                  <c:v>94.657948600927597</c:v>
                </c:pt>
                <c:pt idx="34357">
                  <c:v>94.654281414417198</c:v>
                </c:pt>
                <c:pt idx="34358">
                  <c:v>94.652469561285699</c:v>
                </c:pt>
                <c:pt idx="34359">
                  <c:v>94.652378088674297</c:v>
                </c:pt>
                <c:pt idx="34360">
                  <c:v>94.647528875178494</c:v>
                </c:pt>
                <c:pt idx="34361">
                  <c:v>94.642124274249696</c:v>
                </c:pt>
                <c:pt idx="34362">
                  <c:v>94.641699325040705</c:v>
                </c:pt>
                <c:pt idx="34363">
                  <c:v>94.631666264786105</c:v>
                </c:pt>
                <c:pt idx="34364">
                  <c:v>94.6307342725447</c:v>
                </c:pt>
                <c:pt idx="34365">
                  <c:v>94.626947115664805</c:v>
                </c:pt>
                <c:pt idx="34366">
                  <c:v>94.623541789221406</c:v>
                </c:pt>
                <c:pt idx="34367">
                  <c:v>94.615479356091697</c:v>
                </c:pt>
                <c:pt idx="34368">
                  <c:v>94.613377337752894</c:v>
                </c:pt>
                <c:pt idx="34369">
                  <c:v>94.595606772337206</c:v>
                </c:pt>
                <c:pt idx="34370">
                  <c:v>94.589202225029496</c:v>
                </c:pt>
                <c:pt idx="34371">
                  <c:v>94.584697735605701</c:v>
                </c:pt>
                <c:pt idx="34372">
                  <c:v>94.581716466487904</c:v>
                </c:pt>
                <c:pt idx="34373">
                  <c:v>94.580941185357503</c:v>
                </c:pt>
                <c:pt idx="34374">
                  <c:v>94.576845755396306</c:v>
                </c:pt>
                <c:pt idx="34375">
                  <c:v>94.573150723437706</c:v>
                </c:pt>
                <c:pt idx="34376">
                  <c:v>94.5725744294637</c:v>
                </c:pt>
                <c:pt idx="34377">
                  <c:v>94.569911646774798</c:v>
                </c:pt>
                <c:pt idx="34378">
                  <c:v>94.563778742268298</c:v>
                </c:pt>
                <c:pt idx="34379">
                  <c:v>94.562211527935105</c:v>
                </c:pt>
                <c:pt idx="34380">
                  <c:v>94.562087744524703</c:v>
                </c:pt>
                <c:pt idx="34381">
                  <c:v>94.561774274240904</c:v>
                </c:pt>
                <c:pt idx="34382">
                  <c:v>94.558611374779204</c:v>
                </c:pt>
                <c:pt idx="34383">
                  <c:v>94.551898355925005</c:v>
                </c:pt>
                <c:pt idx="34384">
                  <c:v>94.550530683376707</c:v>
                </c:pt>
                <c:pt idx="34385">
                  <c:v>94.550491428890297</c:v>
                </c:pt>
                <c:pt idx="34386">
                  <c:v>94.547400193964407</c:v>
                </c:pt>
                <c:pt idx="34387">
                  <c:v>94.539171453977502</c:v>
                </c:pt>
                <c:pt idx="34388">
                  <c:v>94.5368241418022</c:v>
                </c:pt>
                <c:pt idx="34389">
                  <c:v>94.535894360883802</c:v>
                </c:pt>
                <c:pt idx="34390">
                  <c:v>94.535110062520403</c:v>
                </c:pt>
                <c:pt idx="34391">
                  <c:v>94.531614591371806</c:v>
                </c:pt>
                <c:pt idx="34392">
                  <c:v>94.531395953830994</c:v>
                </c:pt>
                <c:pt idx="34393">
                  <c:v>94.530591522957806</c:v>
                </c:pt>
                <c:pt idx="34394">
                  <c:v>94.530591522957806</c:v>
                </c:pt>
                <c:pt idx="34395">
                  <c:v>94.530349326243098</c:v>
                </c:pt>
                <c:pt idx="34396">
                  <c:v>94.526243237639093</c:v>
                </c:pt>
                <c:pt idx="34397">
                  <c:v>94.525370919963706</c:v>
                </c:pt>
                <c:pt idx="34398">
                  <c:v>94.523240798581895</c:v>
                </c:pt>
                <c:pt idx="34399">
                  <c:v>94.519961331987005</c:v>
                </c:pt>
                <c:pt idx="34400">
                  <c:v>94.501731949497795</c:v>
                </c:pt>
                <c:pt idx="34401">
                  <c:v>94.501731949497795</c:v>
                </c:pt>
                <c:pt idx="34402">
                  <c:v>94.501731949497795</c:v>
                </c:pt>
                <c:pt idx="34403">
                  <c:v>94.501731949497795</c:v>
                </c:pt>
                <c:pt idx="34404">
                  <c:v>94.498020325461596</c:v>
                </c:pt>
                <c:pt idx="34405">
                  <c:v>94.496244651176895</c:v>
                </c:pt>
                <c:pt idx="34406">
                  <c:v>94.492264124908104</c:v>
                </c:pt>
                <c:pt idx="34407">
                  <c:v>94.489929446660398</c:v>
                </c:pt>
                <c:pt idx="34408">
                  <c:v>94.489413794929305</c:v>
                </c:pt>
                <c:pt idx="34409">
                  <c:v>94.488993021550698</c:v>
                </c:pt>
                <c:pt idx="34410">
                  <c:v>94.487165687524595</c:v>
                </c:pt>
                <c:pt idx="34411">
                  <c:v>94.486573983856999</c:v>
                </c:pt>
                <c:pt idx="34412">
                  <c:v>94.482699933065305</c:v>
                </c:pt>
                <c:pt idx="34413">
                  <c:v>94.482104110508601</c:v>
                </c:pt>
                <c:pt idx="34414">
                  <c:v>94.481131661492896</c:v>
                </c:pt>
                <c:pt idx="34415">
                  <c:v>94.475602441417607</c:v>
                </c:pt>
                <c:pt idx="34416">
                  <c:v>94.471471222206006</c:v>
                </c:pt>
                <c:pt idx="34417">
                  <c:v>94.470302990679301</c:v>
                </c:pt>
                <c:pt idx="34418">
                  <c:v>94.468746461354698</c:v>
                </c:pt>
                <c:pt idx="34419">
                  <c:v>94.462326901458695</c:v>
                </c:pt>
                <c:pt idx="34420">
                  <c:v>94.459164330991896</c:v>
                </c:pt>
                <c:pt idx="34421">
                  <c:v>94.459125670836798</c:v>
                </c:pt>
                <c:pt idx="34422">
                  <c:v>94.449374865158703</c:v>
                </c:pt>
                <c:pt idx="34423">
                  <c:v>94.445273096142401</c:v>
                </c:pt>
                <c:pt idx="34424">
                  <c:v>94.442882927721499</c:v>
                </c:pt>
                <c:pt idx="34425">
                  <c:v>94.441979090916504</c:v>
                </c:pt>
                <c:pt idx="34426">
                  <c:v>94.435217961306194</c:v>
                </c:pt>
                <c:pt idx="34427">
                  <c:v>94.430473582266202</c:v>
                </c:pt>
                <c:pt idx="34428">
                  <c:v>94.421608314049493</c:v>
                </c:pt>
                <c:pt idx="34429">
                  <c:v>94.416284252403599</c:v>
                </c:pt>
                <c:pt idx="34430">
                  <c:v>94.411765859152993</c:v>
                </c:pt>
                <c:pt idx="34431">
                  <c:v>94.410744685329803</c:v>
                </c:pt>
                <c:pt idx="34432">
                  <c:v>94.399304930334594</c:v>
                </c:pt>
                <c:pt idx="34433">
                  <c:v>94.397480193293802</c:v>
                </c:pt>
                <c:pt idx="34434">
                  <c:v>94.388225801554995</c:v>
                </c:pt>
                <c:pt idx="34435">
                  <c:v>94.383859603686901</c:v>
                </c:pt>
                <c:pt idx="34436">
                  <c:v>94.380516123687201</c:v>
                </c:pt>
                <c:pt idx="34437">
                  <c:v>94.380163653052406</c:v>
                </c:pt>
                <c:pt idx="34438">
                  <c:v>94.369694926208197</c:v>
                </c:pt>
                <c:pt idx="34439">
                  <c:v>94.368904417394205</c:v>
                </c:pt>
                <c:pt idx="34440">
                  <c:v>94.368700801062104</c:v>
                </c:pt>
                <c:pt idx="34441">
                  <c:v>94.361127794451704</c:v>
                </c:pt>
                <c:pt idx="34442">
                  <c:v>94.357441537243304</c:v>
                </c:pt>
                <c:pt idx="34443">
                  <c:v>94.354121389152198</c:v>
                </c:pt>
                <c:pt idx="34444">
                  <c:v>94.353920294632999</c:v>
                </c:pt>
                <c:pt idx="34445">
                  <c:v>94.352078527315498</c:v>
                </c:pt>
                <c:pt idx="34446">
                  <c:v>94.341238980641904</c:v>
                </c:pt>
                <c:pt idx="34447">
                  <c:v>94.3399139912365</c:v>
                </c:pt>
                <c:pt idx="34448">
                  <c:v>94.333530607185807</c:v>
                </c:pt>
                <c:pt idx="34449">
                  <c:v>94.331648820898494</c:v>
                </c:pt>
                <c:pt idx="34450">
                  <c:v>94.326106530482605</c:v>
                </c:pt>
                <c:pt idx="34451">
                  <c:v>94.321994353465897</c:v>
                </c:pt>
                <c:pt idx="34452">
                  <c:v>94.321727296418899</c:v>
                </c:pt>
                <c:pt idx="34453">
                  <c:v>94.314033148404505</c:v>
                </c:pt>
                <c:pt idx="34454">
                  <c:v>94.3045150171138</c:v>
                </c:pt>
                <c:pt idx="34455">
                  <c:v>94.291808662938394</c:v>
                </c:pt>
                <c:pt idx="34456">
                  <c:v>94.291634444481701</c:v>
                </c:pt>
                <c:pt idx="34457">
                  <c:v>94.282382057118099</c:v>
                </c:pt>
                <c:pt idx="34458">
                  <c:v>94.281573981884407</c:v>
                </c:pt>
                <c:pt idx="34459">
                  <c:v>94.279420012127702</c:v>
                </c:pt>
                <c:pt idx="34460">
                  <c:v>94.278918211876601</c:v>
                </c:pt>
                <c:pt idx="34461">
                  <c:v>94.273746041855304</c:v>
                </c:pt>
                <c:pt idx="34462">
                  <c:v>94.271517036763996</c:v>
                </c:pt>
                <c:pt idx="34463">
                  <c:v>94.267130318789597</c:v>
                </c:pt>
                <c:pt idx="34464">
                  <c:v>94.265820656792698</c:v>
                </c:pt>
                <c:pt idx="34465">
                  <c:v>94.2621143036082</c:v>
                </c:pt>
                <c:pt idx="34466">
                  <c:v>94.255397753520398</c:v>
                </c:pt>
                <c:pt idx="34467">
                  <c:v>94.253126838489607</c:v>
                </c:pt>
                <c:pt idx="34468">
                  <c:v>94.246916059590106</c:v>
                </c:pt>
                <c:pt idx="34469">
                  <c:v>94.2444125122354</c:v>
                </c:pt>
                <c:pt idx="34470">
                  <c:v>94.237996777516301</c:v>
                </c:pt>
                <c:pt idx="34471">
                  <c:v>94.237196982316107</c:v>
                </c:pt>
                <c:pt idx="34472">
                  <c:v>94.232107973328397</c:v>
                </c:pt>
                <c:pt idx="34473">
                  <c:v>94.222721881806294</c:v>
                </c:pt>
                <c:pt idx="34474">
                  <c:v>94.2131383798272</c:v>
                </c:pt>
                <c:pt idx="34475">
                  <c:v>94.207678636018102</c:v>
                </c:pt>
                <c:pt idx="34476">
                  <c:v>94.187080298833607</c:v>
                </c:pt>
                <c:pt idx="34477">
                  <c:v>94.186534359026993</c:v>
                </c:pt>
                <c:pt idx="34478">
                  <c:v>94.185151462259995</c:v>
                </c:pt>
                <c:pt idx="34479">
                  <c:v>94.184984005900404</c:v>
                </c:pt>
                <c:pt idx="34480">
                  <c:v>94.175521967486702</c:v>
                </c:pt>
                <c:pt idx="34481">
                  <c:v>94.171911235183799</c:v>
                </c:pt>
                <c:pt idx="34482">
                  <c:v>94.170654614085805</c:v>
                </c:pt>
                <c:pt idx="34483">
                  <c:v>94.1682147823024</c:v>
                </c:pt>
                <c:pt idx="34484">
                  <c:v>94.147251939817707</c:v>
                </c:pt>
                <c:pt idx="34485">
                  <c:v>94.140856730734299</c:v>
                </c:pt>
                <c:pt idx="34486">
                  <c:v>94.135032311860499</c:v>
                </c:pt>
                <c:pt idx="34487">
                  <c:v>94.128861900726093</c:v>
                </c:pt>
                <c:pt idx="34488">
                  <c:v>94.126902071821902</c:v>
                </c:pt>
                <c:pt idx="34489">
                  <c:v>94.116548455322203</c:v>
                </c:pt>
                <c:pt idx="34490">
                  <c:v>94.115441565092695</c:v>
                </c:pt>
                <c:pt idx="34491">
                  <c:v>94.1141126348694</c:v>
                </c:pt>
                <c:pt idx="34492">
                  <c:v>94.112158399338796</c:v>
                </c:pt>
                <c:pt idx="34493">
                  <c:v>94.084495929380495</c:v>
                </c:pt>
                <c:pt idx="34494">
                  <c:v>94.072991474488305</c:v>
                </c:pt>
                <c:pt idx="34495">
                  <c:v>94.059004982282403</c:v>
                </c:pt>
                <c:pt idx="34496">
                  <c:v>94.044315799911004</c:v>
                </c:pt>
                <c:pt idx="34497">
                  <c:v>94.036694796255205</c:v>
                </c:pt>
                <c:pt idx="34498">
                  <c:v>94.034214023504802</c:v>
                </c:pt>
                <c:pt idx="34499">
                  <c:v>94.030984149295307</c:v>
                </c:pt>
                <c:pt idx="34500">
                  <c:v>94.029891549026701</c:v>
                </c:pt>
                <c:pt idx="34501">
                  <c:v>94.029444129729896</c:v>
                </c:pt>
                <c:pt idx="34502">
                  <c:v>94.024483243918397</c:v>
                </c:pt>
                <c:pt idx="34503">
                  <c:v>94.022688593323096</c:v>
                </c:pt>
                <c:pt idx="34504">
                  <c:v>94.021138230329697</c:v>
                </c:pt>
                <c:pt idx="34505">
                  <c:v>94.012538237569402</c:v>
                </c:pt>
                <c:pt idx="34506">
                  <c:v>93.990126787494304</c:v>
                </c:pt>
                <c:pt idx="34507">
                  <c:v>93.986607991240703</c:v>
                </c:pt>
                <c:pt idx="34508">
                  <c:v>93.986155023510307</c:v>
                </c:pt>
                <c:pt idx="34509">
                  <c:v>93.983650287688704</c:v>
                </c:pt>
                <c:pt idx="34510">
                  <c:v>93.979785353628003</c:v>
                </c:pt>
                <c:pt idx="34511">
                  <c:v>93.979544084733902</c:v>
                </c:pt>
                <c:pt idx="34512">
                  <c:v>93.977580679160695</c:v>
                </c:pt>
                <c:pt idx="34513">
                  <c:v>93.967203349294607</c:v>
                </c:pt>
                <c:pt idx="34514">
                  <c:v>93.963423642018299</c:v>
                </c:pt>
                <c:pt idx="34515">
                  <c:v>93.961426100308003</c:v>
                </c:pt>
                <c:pt idx="34516">
                  <c:v>93.953201520022503</c:v>
                </c:pt>
                <c:pt idx="34517">
                  <c:v>93.952387254582305</c:v>
                </c:pt>
                <c:pt idx="34518">
                  <c:v>93.947769405261894</c:v>
                </c:pt>
                <c:pt idx="34519">
                  <c:v>93.943864413294307</c:v>
                </c:pt>
                <c:pt idx="34520">
                  <c:v>93.934400853714706</c:v>
                </c:pt>
                <c:pt idx="34521">
                  <c:v>93.930095318292004</c:v>
                </c:pt>
                <c:pt idx="34522">
                  <c:v>93.925084305404198</c:v>
                </c:pt>
                <c:pt idx="34523">
                  <c:v>93.921125789137903</c:v>
                </c:pt>
                <c:pt idx="34524">
                  <c:v>93.917045466744298</c:v>
                </c:pt>
                <c:pt idx="34525">
                  <c:v>93.907817270901802</c:v>
                </c:pt>
                <c:pt idx="34526">
                  <c:v>93.906703278683494</c:v>
                </c:pt>
                <c:pt idx="34527">
                  <c:v>93.875391522581097</c:v>
                </c:pt>
                <c:pt idx="34528">
                  <c:v>93.862594684941101</c:v>
                </c:pt>
                <c:pt idx="34529">
                  <c:v>93.862442458483599</c:v>
                </c:pt>
                <c:pt idx="34530">
                  <c:v>93.860131648680095</c:v>
                </c:pt>
                <c:pt idx="34531">
                  <c:v>93.855412234989799</c:v>
                </c:pt>
                <c:pt idx="34532">
                  <c:v>93.852533764610399</c:v>
                </c:pt>
                <c:pt idx="34533">
                  <c:v>93.850445491122699</c:v>
                </c:pt>
                <c:pt idx="34534">
                  <c:v>93.836135216707902</c:v>
                </c:pt>
                <c:pt idx="34535">
                  <c:v>93.8343863573904</c:v>
                </c:pt>
                <c:pt idx="34536">
                  <c:v>93.830934250428299</c:v>
                </c:pt>
                <c:pt idx="34537">
                  <c:v>93.825998743929802</c:v>
                </c:pt>
                <c:pt idx="34538">
                  <c:v>93.8252104301516</c:v>
                </c:pt>
                <c:pt idx="34539">
                  <c:v>93.823889506287699</c:v>
                </c:pt>
                <c:pt idx="34540">
                  <c:v>93.819759004911603</c:v>
                </c:pt>
                <c:pt idx="34541">
                  <c:v>93.817144662855895</c:v>
                </c:pt>
                <c:pt idx="34542">
                  <c:v>93.811457838423905</c:v>
                </c:pt>
                <c:pt idx="34543">
                  <c:v>93.796067077548898</c:v>
                </c:pt>
                <c:pt idx="34544">
                  <c:v>93.795443245008698</c:v>
                </c:pt>
                <c:pt idx="34545">
                  <c:v>93.793594674016006</c:v>
                </c:pt>
                <c:pt idx="34546">
                  <c:v>93.778266779972896</c:v>
                </c:pt>
                <c:pt idx="34547">
                  <c:v>93.776707207658902</c:v>
                </c:pt>
                <c:pt idx="34548">
                  <c:v>93.7654096825446</c:v>
                </c:pt>
                <c:pt idx="34549">
                  <c:v>93.762042823715404</c:v>
                </c:pt>
                <c:pt idx="34550">
                  <c:v>93.761313686384398</c:v>
                </c:pt>
                <c:pt idx="34551">
                  <c:v>93.758103646943397</c:v>
                </c:pt>
                <c:pt idx="34552">
                  <c:v>93.730323222420196</c:v>
                </c:pt>
                <c:pt idx="34553">
                  <c:v>93.721135711394695</c:v>
                </c:pt>
                <c:pt idx="34554">
                  <c:v>93.706317990047495</c:v>
                </c:pt>
                <c:pt idx="34555">
                  <c:v>93.703008444872694</c:v>
                </c:pt>
                <c:pt idx="34556">
                  <c:v>93.687128085989301</c:v>
                </c:pt>
                <c:pt idx="34557">
                  <c:v>93.683668524603107</c:v>
                </c:pt>
                <c:pt idx="34558">
                  <c:v>93.660587695961894</c:v>
                </c:pt>
                <c:pt idx="34559">
                  <c:v>93.624093351054199</c:v>
                </c:pt>
                <c:pt idx="34560">
                  <c:v>93.619603529419905</c:v>
                </c:pt>
                <c:pt idx="34561">
                  <c:v>93.618514452859699</c:v>
                </c:pt>
                <c:pt idx="34562">
                  <c:v>93.593744755856207</c:v>
                </c:pt>
                <c:pt idx="34563">
                  <c:v>93.591857067666993</c:v>
                </c:pt>
                <c:pt idx="34564">
                  <c:v>93.588848630264593</c:v>
                </c:pt>
                <c:pt idx="34565">
                  <c:v>93.583200561426395</c:v>
                </c:pt>
                <c:pt idx="34566">
                  <c:v>93.572558421771902</c:v>
                </c:pt>
                <c:pt idx="34567">
                  <c:v>93.572377399969596</c:v>
                </c:pt>
                <c:pt idx="34568">
                  <c:v>93.5606130860523</c:v>
                </c:pt>
                <c:pt idx="34569">
                  <c:v>93.5604968964129</c:v>
                </c:pt>
                <c:pt idx="34570">
                  <c:v>93.554785827523901</c:v>
                </c:pt>
                <c:pt idx="34571">
                  <c:v>93.525221102865501</c:v>
                </c:pt>
                <c:pt idx="34572">
                  <c:v>93.517021787841202</c:v>
                </c:pt>
                <c:pt idx="34573">
                  <c:v>93.513780863746206</c:v>
                </c:pt>
                <c:pt idx="34574">
                  <c:v>93.506293405776802</c:v>
                </c:pt>
                <c:pt idx="34575">
                  <c:v>93.499956495226002</c:v>
                </c:pt>
                <c:pt idx="34576">
                  <c:v>93.486242943824195</c:v>
                </c:pt>
                <c:pt idx="34577">
                  <c:v>93.470521717362402</c:v>
                </c:pt>
                <c:pt idx="34578">
                  <c:v>93.4512787789442</c:v>
                </c:pt>
                <c:pt idx="34579">
                  <c:v>93.440704062289996</c:v>
                </c:pt>
                <c:pt idx="34580">
                  <c:v>93.431037898749196</c:v>
                </c:pt>
                <c:pt idx="34581">
                  <c:v>93.424495394029904</c:v>
                </c:pt>
                <c:pt idx="34582">
                  <c:v>93.414391100861394</c:v>
                </c:pt>
                <c:pt idx="34583">
                  <c:v>93.412775910304902</c:v>
                </c:pt>
                <c:pt idx="34584">
                  <c:v>93.399995287610295</c:v>
                </c:pt>
                <c:pt idx="34585">
                  <c:v>93.367945297951806</c:v>
                </c:pt>
                <c:pt idx="34586">
                  <c:v>93.363077126255106</c:v>
                </c:pt>
                <c:pt idx="34587">
                  <c:v>93.363027465820394</c:v>
                </c:pt>
                <c:pt idx="34588">
                  <c:v>93.354567808215194</c:v>
                </c:pt>
                <c:pt idx="34589">
                  <c:v>93.353564693284994</c:v>
                </c:pt>
                <c:pt idx="34590">
                  <c:v>93.353500621037497</c:v>
                </c:pt>
                <c:pt idx="34591">
                  <c:v>93.350598677378599</c:v>
                </c:pt>
                <c:pt idx="34592">
                  <c:v>93.349086648685301</c:v>
                </c:pt>
                <c:pt idx="34593">
                  <c:v>93.345560599836006</c:v>
                </c:pt>
                <c:pt idx="34594">
                  <c:v>93.333908790472805</c:v>
                </c:pt>
                <c:pt idx="34595">
                  <c:v>93.327942208200497</c:v>
                </c:pt>
                <c:pt idx="34596">
                  <c:v>93.326685669087496</c:v>
                </c:pt>
                <c:pt idx="34597">
                  <c:v>93.326244356854701</c:v>
                </c:pt>
                <c:pt idx="34598">
                  <c:v>93.326242663413595</c:v>
                </c:pt>
                <c:pt idx="34599">
                  <c:v>93.319378501980793</c:v>
                </c:pt>
                <c:pt idx="34600">
                  <c:v>93.316378211528303</c:v>
                </c:pt>
                <c:pt idx="34601">
                  <c:v>93.315008949760696</c:v>
                </c:pt>
                <c:pt idx="34602">
                  <c:v>93.3146720889753</c:v>
                </c:pt>
                <c:pt idx="34603">
                  <c:v>93.314658054756507</c:v>
                </c:pt>
                <c:pt idx="34604">
                  <c:v>93.313560516789806</c:v>
                </c:pt>
                <c:pt idx="34605">
                  <c:v>93.310246152220003</c:v>
                </c:pt>
                <c:pt idx="34606">
                  <c:v>93.300687621877799</c:v>
                </c:pt>
                <c:pt idx="34607">
                  <c:v>93.296884956157101</c:v>
                </c:pt>
                <c:pt idx="34608">
                  <c:v>93.294456136971405</c:v>
                </c:pt>
                <c:pt idx="34609">
                  <c:v>93.294455691374097</c:v>
                </c:pt>
                <c:pt idx="34610">
                  <c:v>93.294219002059094</c:v>
                </c:pt>
                <c:pt idx="34611">
                  <c:v>93.293825882140197</c:v>
                </c:pt>
                <c:pt idx="34612">
                  <c:v>93.292525770467407</c:v>
                </c:pt>
                <c:pt idx="34613">
                  <c:v>93.290416100058195</c:v>
                </c:pt>
                <c:pt idx="34614">
                  <c:v>93.288004274139993</c:v>
                </c:pt>
                <c:pt idx="34615">
                  <c:v>93.279860525727997</c:v>
                </c:pt>
                <c:pt idx="34616">
                  <c:v>93.279784498154001</c:v>
                </c:pt>
                <c:pt idx="34617">
                  <c:v>93.274399441860098</c:v>
                </c:pt>
                <c:pt idx="34618">
                  <c:v>93.252490842119499</c:v>
                </c:pt>
                <c:pt idx="34619">
                  <c:v>93.234502314425001</c:v>
                </c:pt>
                <c:pt idx="34620">
                  <c:v>93.219701105498302</c:v>
                </c:pt>
                <c:pt idx="34621">
                  <c:v>93.211744971423201</c:v>
                </c:pt>
                <c:pt idx="34622">
                  <c:v>93.187743075115606</c:v>
                </c:pt>
                <c:pt idx="34623">
                  <c:v>93.186802845875704</c:v>
                </c:pt>
                <c:pt idx="34624">
                  <c:v>93.182280495477798</c:v>
                </c:pt>
                <c:pt idx="34625">
                  <c:v>93.178864926407499</c:v>
                </c:pt>
                <c:pt idx="34626">
                  <c:v>93.173171033380797</c:v>
                </c:pt>
                <c:pt idx="34627">
                  <c:v>93.170745558077002</c:v>
                </c:pt>
                <c:pt idx="34628">
                  <c:v>93.170423908157701</c:v>
                </c:pt>
                <c:pt idx="34629">
                  <c:v>93.168368423658407</c:v>
                </c:pt>
                <c:pt idx="34630">
                  <c:v>93.167565846826093</c:v>
                </c:pt>
                <c:pt idx="34631">
                  <c:v>93.166288727596296</c:v>
                </c:pt>
                <c:pt idx="34632">
                  <c:v>93.1559431232713</c:v>
                </c:pt>
                <c:pt idx="34633">
                  <c:v>93.141468917242705</c:v>
                </c:pt>
                <c:pt idx="34634">
                  <c:v>93.141429160591002</c:v>
                </c:pt>
                <c:pt idx="34635">
                  <c:v>93.140824832341707</c:v>
                </c:pt>
                <c:pt idx="34636">
                  <c:v>93.133716439989698</c:v>
                </c:pt>
                <c:pt idx="34637">
                  <c:v>93.130513343516</c:v>
                </c:pt>
                <c:pt idx="34638">
                  <c:v>93.1305041014202</c:v>
                </c:pt>
                <c:pt idx="34639">
                  <c:v>93.129765327673795</c:v>
                </c:pt>
                <c:pt idx="34640">
                  <c:v>93.129680455794599</c:v>
                </c:pt>
                <c:pt idx="34641">
                  <c:v>93.124367513620996</c:v>
                </c:pt>
                <c:pt idx="34642">
                  <c:v>93.124355910742096</c:v>
                </c:pt>
                <c:pt idx="34643">
                  <c:v>93.119046383335501</c:v>
                </c:pt>
                <c:pt idx="34644">
                  <c:v>93.118716144161297</c:v>
                </c:pt>
                <c:pt idx="34645">
                  <c:v>93.118006641296404</c:v>
                </c:pt>
                <c:pt idx="34646">
                  <c:v>93.114805585379699</c:v>
                </c:pt>
                <c:pt idx="34647">
                  <c:v>93.111844576916099</c:v>
                </c:pt>
                <c:pt idx="34648">
                  <c:v>93.107762842180506</c:v>
                </c:pt>
                <c:pt idx="34649">
                  <c:v>93.107369612587107</c:v>
                </c:pt>
                <c:pt idx="34650">
                  <c:v>93.103566691962698</c:v>
                </c:pt>
                <c:pt idx="34651">
                  <c:v>93.103189383751797</c:v>
                </c:pt>
                <c:pt idx="34652">
                  <c:v>93.102784580142995</c:v>
                </c:pt>
                <c:pt idx="34653">
                  <c:v>93.102755291357198</c:v>
                </c:pt>
                <c:pt idx="34654">
                  <c:v>93.0991826823483</c:v>
                </c:pt>
                <c:pt idx="34655">
                  <c:v>93.093594187766598</c:v>
                </c:pt>
                <c:pt idx="34656">
                  <c:v>93.093421801892106</c:v>
                </c:pt>
                <c:pt idx="34657">
                  <c:v>93.093359553884099</c:v>
                </c:pt>
                <c:pt idx="34658">
                  <c:v>93.093107392198405</c:v>
                </c:pt>
                <c:pt idx="34659">
                  <c:v>93.089548743644301</c:v>
                </c:pt>
                <c:pt idx="34660">
                  <c:v>93.087517519925896</c:v>
                </c:pt>
                <c:pt idx="34661">
                  <c:v>93.087481199687602</c:v>
                </c:pt>
                <c:pt idx="34662">
                  <c:v>93.087328949240003</c:v>
                </c:pt>
                <c:pt idx="34663">
                  <c:v>93.086108572083404</c:v>
                </c:pt>
                <c:pt idx="34664">
                  <c:v>93.085527568818193</c:v>
                </c:pt>
                <c:pt idx="34665">
                  <c:v>93.084661180516704</c:v>
                </c:pt>
                <c:pt idx="34666">
                  <c:v>93.082658053340396</c:v>
                </c:pt>
                <c:pt idx="34667">
                  <c:v>93.075588575675695</c:v>
                </c:pt>
                <c:pt idx="34668">
                  <c:v>93.073418582612604</c:v>
                </c:pt>
                <c:pt idx="34669">
                  <c:v>93.072197191415</c:v>
                </c:pt>
                <c:pt idx="34670">
                  <c:v>93.063189114090306</c:v>
                </c:pt>
                <c:pt idx="34671">
                  <c:v>93.059668467094895</c:v>
                </c:pt>
                <c:pt idx="34672">
                  <c:v>93.059632376415806</c:v>
                </c:pt>
                <c:pt idx="34673">
                  <c:v>93.057173591446897</c:v>
                </c:pt>
                <c:pt idx="34674">
                  <c:v>93.037126133538393</c:v>
                </c:pt>
                <c:pt idx="34675">
                  <c:v>93.014783330301</c:v>
                </c:pt>
                <c:pt idx="34676">
                  <c:v>92.972054763900104</c:v>
                </c:pt>
                <c:pt idx="34677">
                  <c:v>92.967396222612507</c:v>
                </c:pt>
                <c:pt idx="34678">
                  <c:v>92.965786899931899</c:v>
                </c:pt>
                <c:pt idx="34679">
                  <c:v>92.959911223556105</c:v>
                </c:pt>
                <c:pt idx="34680">
                  <c:v>92.959514217850995</c:v>
                </c:pt>
                <c:pt idx="34681">
                  <c:v>92.959421363253995</c:v>
                </c:pt>
                <c:pt idx="34682">
                  <c:v>92.957818966786306</c:v>
                </c:pt>
                <c:pt idx="34683">
                  <c:v>92.957384326897198</c:v>
                </c:pt>
                <c:pt idx="34684">
                  <c:v>92.9509636490113</c:v>
                </c:pt>
                <c:pt idx="34685">
                  <c:v>92.948620385860295</c:v>
                </c:pt>
                <c:pt idx="34686">
                  <c:v>92.944233416025796</c:v>
                </c:pt>
                <c:pt idx="34687">
                  <c:v>92.931453968794699</c:v>
                </c:pt>
                <c:pt idx="34688">
                  <c:v>92.925342193252106</c:v>
                </c:pt>
                <c:pt idx="34689">
                  <c:v>92.921925129981304</c:v>
                </c:pt>
                <c:pt idx="34690">
                  <c:v>92.913973300429703</c:v>
                </c:pt>
                <c:pt idx="34691">
                  <c:v>92.9101142055124</c:v>
                </c:pt>
                <c:pt idx="34692">
                  <c:v>92.904425965743798</c:v>
                </c:pt>
                <c:pt idx="34693">
                  <c:v>92.902591063301401</c:v>
                </c:pt>
                <c:pt idx="34694">
                  <c:v>92.901634945966507</c:v>
                </c:pt>
                <c:pt idx="34695">
                  <c:v>92.900188444989197</c:v>
                </c:pt>
                <c:pt idx="34696">
                  <c:v>92.897367218252299</c:v>
                </c:pt>
                <c:pt idx="34697">
                  <c:v>92.894931134565894</c:v>
                </c:pt>
                <c:pt idx="34698">
                  <c:v>92.891031540899505</c:v>
                </c:pt>
                <c:pt idx="34699">
                  <c:v>92.886040103280706</c:v>
                </c:pt>
                <c:pt idx="34700">
                  <c:v>92.879346514927207</c:v>
                </c:pt>
                <c:pt idx="34701">
                  <c:v>92.878079062816099</c:v>
                </c:pt>
                <c:pt idx="34702">
                  <c:v>92.877184116273099</c:v>
                </c:pt>
                <c:pt idx="34703">
                  <c:v>92.875664511701999</c:v>
                </c:pt>
                <c:pt idx="34704">
                  <c:v>92.873803480896498</c:v>
                </c:pt>
                <c:pt idx="34705">
                  <c:v>92.873125456895295</c:v>
                </c:pt>
                <c:pt idx="34706">
                  <c:v>92.872858950145101</c:v>
                </c:pt>
                <c:pt idx="34707">
                  <c:v>92.870674590305995</c:v>
                </c:pt>
                <c:pt idx="34708">
                  <c:v>92.868259885613796</c:v>
                </c:pt>
                <c:pt idx="34709">
                  <c:v>92.867564864271301</c:v>
                </c:pt>
                <c:pt idx="34710">
                  <c:v>92.864417303147903</c:v>
                </c:pt>
                <c:pt idx="34711">
                  <c:v>92.860199369746198</c:v>
                </c:pt>
                <c:pt idx="34712">
                  <c:v>92.858392852062806</c:v>
                </c:pt>
                <c:pt idx="34713">
                  <c:v>92.856832106789795</c:v>
                </c:pt>
                <c:pt idx="34714">
                  <c:v>92.856288959298297</c:v>
                </c:pt>
                <c:pt idx="34715">
                  <c:v>92.854676571868694</c:v>
                </c:pt>
                <c:pt idx="34716">
                  <c:v>92.853537205849506</c:v>
                </c:pt>
                <c:pt idx="34717">
                  <c:v>92.853173524367193</c:v>
                </c:pt>
                <c:pt idx="34718">
                  <c:v>92.852920564378195</c:v>
                </c:pt>
                <c:pt idx="34719">
                  <c:v>92.852094794467206</c:v>
                </c:pt>
                <c:pt idx="34720">
                  <c:v>92.851895521547107</c:v>
                </c:pt>
                <c:pt idx="34721">
                  <c:v>92.851269537021096</c:v>
                </c:pt>
                <c:pt idx="34722">
                  <c:v>92.851077195891406</c:v>
                </c:pt>
                <c:pt idx="34723">
                  <c:v>92.844944521322901</c:v>
                </c:pt>
                <c:pt idx="34724">
                  <c:v>92.838867411160294</c:v>
                </c:pt>
                <c:pt idx="34725">
                  <c:v>92.838491226792996</c:v>
                </c:pt>
                <c:pt idx="34726">
                  <c:v>92.837602686684306</c:v>
                </c:pt>
                <c:pt idx="34727">
                  <c:v>92.833344095566304</c:v>
                </c:pt>
                <c:pt idx="34728">
                  <c:v>92.832960224110593</c:v>
                </c:pt>
                <c:pt idx="34729">
                  <c:v>92.8326782512775</c:v>
                </c:pt>
                <c:pt idx="34730">
                  <c:v>92.832288484890995</c:v>
                </c:pt>
                <c:pt idx="34731">
                  <c:v>92.831752968445201</c:v>
                </c:pt>
                <c:pt idx="34732">
                  <c:v>92.830138579113694</c:v>
                </c:pt>
                <c:pt idx="34733">
                  <c:v>92.821670234556194</c:v>
                </c:pt>
                <c:pt idx="34734">
                  <c:v>92.818224139581503</c:v>
                </c:pt>
                <c:pt idx="34735">
                  <c:v>92.816796150788306</c:v>
                </c:pt>
                <c:pt idx="34736">
                  <c:v>92.815422585131401</c:v>
                </c:pt>
                <c:pt idx="34737">
                  <c:v>92.814268427350896</c:v>
                </c:pt>
                <c:pt idx="34738">
                  <c:v>92.8112423736778</c:v>
                </c:pt>
                <c:pt idx="34739">
                  <c:v>92.8104787941365</c:v>
                </c:pt>
                <c:pt idx="34740">
                  <c:v>92.809526833724206</c:v>
                </c:pt>
                <c:pt idx="34741">
                  <c:v>92.809181662116401</c:v>
                </c:pt>
                <c:pt idx="34742">
                  <c:v>92.8085220235035</c:v>
                </c:pt>
                <c:pt idx="34743">
                  <c:v>92.808121754824299</c:v>
                </c:pt>
                <c:pt idx="34744">
                  <c:v>92.807195681728302</c:v>
                </c:pt>
                <c:pt idx="34745">
                  <c:v>92.804948758931403</c:v>
                </c:pt>
                <c:pt idx="34746">
                  <c:v>92.802343139678499</c:v>
                </c:pt>
                <c:pt idx="34747">
                  <c:v>92.793647852148595</c:v>
                </c:pt>
                <c:pt idx="34748">
                  <c:v>92.792617536010994</c:v>
                </c:pt>
                <c:pt idx="34749">
                  <c:v>92.788285766104394</c:v>
                </c:pt>
                <c:pt idx="34750">
                  <c:v>92.787505241154406</c:v>
                </c:pt>
                <c:pt idx="34751">
                  <c:v>92.780618380424301</c:v>
                </c:pt>
                <c:pt idx="34752">
                  <c:v>92.779845763078399</c:v>
                </c:pt>
                <c:pt idx="34753">
                  <c:v>92.779314729427497</c:v>
                </c:pt>
                <c:pt idx="34754">
                  <c:v>92.774277299918097</c:v>
                </c:pt>
                <c:pt idx="34755">
                  <c:v>92.773101418354898</c:v>
                </c:pt>
                <c:pt idx="34756">
                  <c:v>92.771312600408507</c:v>
                </c:pt>
                <c:pt idx="34757">
                  <c:v>92.770583748804498</c:v>
                </c:pt>
                <c:pt idx="34758">
                  <c:v>92.753586769401096</c:v>
                </c:pt>
                <c:pt idx="34759">
                  <c:v>92.747626214656506</c:v>
                </c:pt>
                <c:pt idx="34760">
                  <c:v>92.742570041242601</c:v>
                </c:pt>
                <c:pt idx="34761">
                  <c:v>92.738502190459101</c:v>
                </c:pt>
                <c:pt idx="34762">
                  <c:v>92.735163266829105</c:v>
                </c:pt>
                <c:pt idx="34763">
                  <c:v>92.735007443863097</c:v>
                </c:pt>
                <c:pt idx="34764">
                  <c:v>92.719994283238293</c:v>
                </c:pt>
                <c:pt idx="34765">
                  <c:v>92.717245865343301</c:v>
                </c:pt>
                <c:pt idx="34766">
                  <c:v>92.714781438692697</c:v>
                </c:pt>
                <c:pt idx="34767">
                  <c:v>92.713973631727796</c:v>
                </c:pt>
                <c:pt idx="34768">
                  <c:v>92.713701900254094</c:v>
                </c:pt>
                <c:pt idx="34769">
                  <c:v>92.707812238964905</c:v>
                </c:pt>
                <c:pt idx="34770">
                  <c:v>92.707744824477501</c:v>
                </c:pt>
                <c:pt idx="34771">
                  <c:v>92.704647406453901</c:v>
                </c:pt>
                <c:pt idx="34772">
                  <c:v>92.704455046433907</c:v>
                </c:pt>
                <c:pt idx="34773">
                  <c:v>92.699187103030596</c:v>
                </c:pt>
                <c:pt idx="34774">
                  <c:v>92.698967628518503</c:v>
                </c:pt>
                <c:pt idx="34775">
                  <c:v>92.694932711410502</c:v>
                </c:pt>
                <c:pt idx="34776">
                  <c:v>92.694676526220704</c:v>
                </c:pt>
                <c:pt idx="34777">
                  <c:v>92.692294846149395</c:v>
                </c:pt>
                <c:pt idx="34778">
                  <c:v>92.691246380073693</c:v>
                </c:pt>
                <c:pt idx="34779">
                  <c:v>92.685376160426799</c:v>
                </c:pt>
                <c:pt idx="34780">
                  <c:v>92.684026352654897</c:v>
                </c:pt>
                <c:pt idx="34781">
                  <c:v>92.681876630619001</c:v>
                </c:pt>
                <c:pt idx="34782">
                  <c:v>92.679583271876297</c:v>
                </c:pt>
                <c:pt idx="34783">
                  <c:v>92.678242278709007</c:v>
                </c:pt>
                <c:pt idx="34784">
                  <c:v>92.676336116013402</c:v>
                </c:pt>
                <c:pt idx="34785">
                  <c:v>92.675107569673102</c:v>
                </c:pt>
                <c:pt idx="34786">
                  <c:v>92.673044638518505</c:v>
                </c:pt>
                <c:pt idx="34787">
                  <c:v>92.672008027227903</c:v>
                </c:pt>
                <c:pt idx="34788">
                  <c:v>92.671556267101494</c:v>
                </c:pt>
                <c:pt idx="34789">
                  <c:v>92.6710485016294</c:v>
                </c:pt>
                <c:pt idx="34790">
                  <c:v>92.670663948667098</c:v>
                </c:pt>
                <c:pt idx="34791">
                  <c:v>92.670360261942093</c:v>
                </c:pt>
                <c:pt idx="34792">
                  <c:v>92.669078200622394</c:v>
                </c:pt>
                <c:pt idx="34793">
                  <c:v>92.666294421873801</c:v>
                </c:pt>
                <c:pt idx="34794">
                  <c:v>92.665430168038498</c:v>
                </c:pt>
                <c:pt idx="34795">
                  <c:v>92.663602270611094</c:v>
                </c:pt>
                <c:pt idx="34796">
                  <c:v>92.655129469007093</c:v>
                </c:pt>
                <c:pt idx="34797">
                  <c:v>92.653167792168801</c:v>
                </c:pt>
                <c:pt idx="34798">
                  <c:v>92.652834846392096</c:v>
                </c:pt>
                <c:pt idx="34799">
                  <c:v>92.652741742961098</c:v>
                </c:pt>
                <c:pt idx="34800">
                  <c:v>92.650267500626896</c:v>
                </c:pt>
                <c:pt idx="34801">
                  <c:v>92.648372419922296</c:v>
                </c:pt>
                <c:pt idx="34802">
                  <c:v>92.648066292070396</c:v>
                </c:pt>
                <c:pt idx="34803">
                  <c:v>92.647931720706495</c:v>
                </c:pt>
                <c:pt idx="34804">
                  <c:v>92.647487463085398</c:v>
                </c:pt>
                <c:pt idx="34805">
                  <c:v>92.647169239881904</c:v>
                </c:pt>
                <c:pt idx="34806">
                  <c:v>92.6471055796043</c:v>
                </c:pt>
                <c:pt idx="34807">
                  <c:v>92.645569135897702</c:v>
                </c:pt>
                <c:pt idx="34808">
                  <c:v>92.645303639118794</c:v>
                </c:pt>
                <c:pt idx="34809">
                  <c:v>92.645016964959098</c:v>
                </c:pt>
                <c:pt idx="34810">
                  <c:v>92.643960176593794</c:v>
                </c:pt>
                <c:pt idx="34811">
                  <c:v>92.643938965118494</c:v>
                </c:pt>
                <c:pt idx="34812">
                  <c:v>92.642352290972497</c:v>
                </c:pt>
                <c:pt idx="34813">
                  <c:v>92.6401980478756</c:v>
                </c:pt>
                <c:pt idx="34814">
                  <c:v>92.637580835451203</c:v>
                </c:pt>
                <c:pt idx="34815">
                  <c:v>92.632954070393794</c:v>
                </c:pt>
                <c:pt idx="34816">
                  <c:v>92.632679721573794</c:v>
                </c:pt>
                <c:pt idx="34817">
                  <c:v>92.631008711209603</c:v>
                </c:pt>
                <c:pt idx="34818">
                  <c:v>92.630591867334601</c:v>
                </c:pt>
                <c:pt idx="34819">
                  <c:v>92.628109963356493</c:v>
                </c:pt>
                <c:pt idx="34820">
                  <c:v>92.626548683403001</c:v>
                </c:pt>
                <c:pt idx="34821">
                  <c:v>92.6265310774656</c:v>
                </c:pt>
                <c:pt idx="34822">
                  <c:v>92.626464832433001</c:v>
                </c:pt>
                <c:pt idx="34823">
                  <c:v>92.625752278631197</c:v>
                </c:pt>
                <c:pt idx="34824">
                  <c:v>92.624321944450998</c:v>
                </c:pt>
                <c:pt idx="34825">
                  <c:v>92.624122516076596</c:v>
                </c:pt>
                <c:pt idx="34826">
                  <c:v>92.623741043830506</c:v>
                </c:pt>
                <c:pt idx="34827">
                  <c:v>92.621930519004195</c:v>
                </c:pt>
                <c:pt idx="34828">
                  <c:v>92.621818697156698</c:v>
                </c:pt>
                <c:pt idx="34829">
                  <c:v>92.621583076804299</c:v>
                </c:pt>
                <c:pt idx="34830">
                  <c:v>92.616439333059205</c:v>
                </c:pt>
                <c:pt idx="34831">
                  <c:v>92.615013444849893</c:v>
                </c:pt>
                <c:pt idx="34832">
                  <c:v>92.612079672118199</c:v>
                </c:pt>
                <c:pt idx="34833">
                  <c:v>92.612054525203305</c:v>
                </c:pt>
                <c:pt idx="34834">
                  <c:v>92.6104691561236</c:v>
                </c:pt>
                <c:pt idx="34835">
                  <c:v>92.609979021036096</c:v>
                </c:pt>
                <c:pt idx="34836">
                  <c:v>92.608349701824096</c:v>
                </c:pt>
                <c:pt idx="34837">
                  <c:v>92.603820346380004</c:v>
                </c:pt>
                <c:pt idx="34838">
                  <c:v>92.602766473725694</c:v>
                </c:pt>
                <c:pt idx="34839">
                  <c:v>92.602523512157404</c:v>
                </c:pt>
                <c:pt idx="34840">
                  <c:v>92.601515870818403</c:v>
                </c:pt>
                <c:pt idx="34841">
                  <c:v>92.600995208983406</c:v>
                </c:pt>
                <c:pt idx="34842">
                  <c:v>92.598949246936996</c:v>
                </c:pt>
                <c:pt idx="34843">
                  <c:v>92.598335764400602</c:v>
                </c:pt>
                <c:pt idx="34844">
                  <c:v>92.597528027253801</c:v>
                </c:pt>
                <c:pt idx="34845">
                  <c:v>92.597345144547504</c:v>
                </c:pt>
                <c:pt idx="34846">
                  <c:v>92.597323324856603</c:v>
                </c:pt>
                <c:pt idx="34847">
                  <c:v>92.596364886361997</c:v>
                </c:pt>
                <c:pt idx="34848">
                  <c:v>92.595473857295303</c:v>
                </c:pt>
                <c:pt idx="34849">
                  <c:v>92.590905463895297</c:v>
                </c:pt>
                <c:pt idx="34850">
                  <c:v>92.588183775543996</c:v>
                </c:pt>
                <c:pt idx="34851">
                  <c:v>92.585481455868901</c:v>
                </c:pt>
                <c:pt idx="34852">
                  <c:v>92.5843510798408</c:v>
                </c:pt>
                <c:pt idx="34853">
                  <c:v>92.580285175272707</c:v>
                </c:pt>
                <c:pt idx="34854">
                  <c:v>92.574142024602907</c:v>
                </c:pt>
                <c:pt idx="34855">
                  <c:v>92.561794146280505</c:v>
                </c:pt>
                <c:pt idx="34856">
                  <c:v>92.557587017461799</c:v>
                </c:pt>
                <c:pt idx="34857">
                  <c:v>92.5568297336565</c:v>
                </c:pt>
                <c:pt idx="34858">
                  <c:v>92.553749353726104</c:v>
                </c:pt>
                <c:pt idx="34859">
                  <c:v>92.540789789075902</c:v>
                </c:pt>
                <c:pt idx="34860">
                  <c:v>92.528339910170303</c:v>
                </c:pt>
                <c:pt idx="34861">
                  <c:v>92.522386227870001</c:v>
                </c:pt>
                <c:pt idx="34862">
                  <c:v>92.518134691598306</c:v>
                </c:pt>
                <c:pt idx="34863">
                  <c:v>92.516628844856399</c:v>
                </c:pt>
                <c:pt idx="34864">
                  <c:v>92.511011076525904</c:v>
                </c:pt>
                <c:pt idx="34865">
                  <c:v>92.498185329759195</c:v>
                </c:pt>
                <c:pt idx="34866">
                  <c:v>92.497002044869802</c:v>
                </c:pt>
                <c:pt idx="34867">
                  <c:v>92.495864165127202</c:v>
                </c:pt>
                <c:pt idx="34868">
                  <c:v>92.495297456261397</c:v>
                </c:pt>
                <c:pt idx="34869">
                  <c:v>92.492071108730599</c:v>
                </c:pt>
                <c:pt idx="34870">
                  <c:v>92.491448180640504</c:v>
                </c:pt>
                <c:pt idx="34871">
                  <c:v>92.489590003124704</c:v>
                </c:pt>
                <c:pt idx="34872">
                  <c:v>92.452651227387506</c:v>
                </c:pt>
                <c:pt idx="34873">
                  <c:v>92.450131898057705</c:v>
                </c:pt>
                <c:pt idx="34874">
                  <c:v>92.431523448721904</c:v>
                </c:pt>
                <c:pt idx="34875">
                  <c:v>92.414812959290899</c:v>
                </c:pt>
                <c:pt idx="34876">
                  <c:v>92.388519017470799</c:v>
                </c:pt>
                <c:pt idx="34877">
                  <c:v>92.388191315068795</c:v>
                </c:pt>
                <c:pt idx="34878">
                  <c:v>92.380003917756</c:v>
                </c:pt>
                <c:pt idx="34879">
                  <c:v>92.377335978958797</c:v>
                </c:pt>
                <c:pt idx="34880">
                  <c:v>92.368887863596299</c:v>
                </c:pt>
                <c:pt idx="34881">
                  <c:v>92.3656936327301</c:v>
                </c:pt>
                <c:pt idx="34882">
                  <c:v>92.365580912213403</c:v>
                </c:pt>
                <c:pt idx="34883">
                  <c:v>92.363644559657502</c:v>
                </c:pt>
                <c:pt idx="34884">
                  <c:v>92.361763532619406</c:v>
                </c:pt>
                <c:pt idx="34885">
                  <c:v>92.355194590632706</c:v>
                </c:pt>
                <c:pt idx="34886">
                  <c:v>92.354415459039899</c:v>
                </c:pt>
                <c:pt idx="34887">
                  <c:v>92.350246422974607</c:v>
                </c:pt>
                <c:pt idx="34888">
                  <c:v>92.349979634465896</c:v>
                </c:pt>
                <c:pt idx="34889">
                  <c:v>92.348453280094404</c:v>
                </c:pt>
                <c:pt idx="34890">
                  <c:v>92.345064133084094</c:v>
                </c:pt>
                <c:pt idx="34891">
                  <c:v>92.345010525477704</c:v>
                </c:pt>
                <c:pt idx="34892">
                  <c:v>92.343328503785003</c:v>
                </c:pt>
                <c:pt idx="34893">
                  <c:v>92.342869347302198</c:v>
                </c:pt>
                <c:pt idx="34894">
                  <c:v>92.329834171887001</c:v>
                </c:pt>
                <c:pt idx="34895">
                  <c:v>92.329593795804897</c:v>
                </c:pt>
                <c:pt idx="34896">
                  <c:v>92.3225357914868</c:v>
                </c:pt>
                <c:pt idx="34897">
                  <c:v>92.321705020455099</c:v>
                </c:pt>
                <c:pt idx="34898">
                  <c:v>92.315877166009898</c:v>
                </c:pt>
                <c:pt idx="34899">
                  <c:v>92.308807067106201</c:v>
                </c:pt>
                <c:pt idx="34900">
                  <c:v>92.294377056385301</c:v>
                </c:pt>
                <c:pt idx="34901">
                  <c:v>92.285861981414897</c:v>
                </c:pt>
                <c:pt idx="34902">
                  <c:v>92.280099192775793</c:v>
                </c:pt>
                <c:pt idx="34903">
                  <c:v>92.261939677547304</c:v>
                </c:pt>
                <c:pt idx="34904">
                  <c:v>92.257376509416403</c:v>
                </c:pt>
                <c:pt idx="34905">
                  <c:v>92.244434629889</c:v>
                </c:pt>
                <c:pt idx="34906">
                  <c:v>92.238820728592103</c:v>
                </c:pt>
                <c:pt idx="34907">
                  <c:v>92.230630713732495</c:v>
                </c:pt>
                <c:pt idx="34908">
                  <c:v>92.225302661536404</c:v>
                </c:pt>
                <c:pt idx="34909">
                  <c:v>92.224800107430596</c:v>
                </c:pt>
                <c:pt idx="34910">
                  <c:v>92.220619389256896</c:v>
                </c:pt>
                <c:pt idx="34911">
                  <c:v>92.209922652447403</c:v>
                </c:pt>
                <c:pt idx="34912">
                  <c:v>92.207651120306295</c:v>
                </c:pt>
                <c:pt idx="34913">
                  <c:v>92.191789039044195</c:v>
                </c:pt>
                <c:pt idx="34914">
                  <c:v>92.1793202530136</c:v>
                </c:pt>
                <c:pt idx="34915">
                  <c:v>92.174198963513703</c:v>
                </c:pt>
                <c:pt idx="34916">
                  <c:v>92.172504149977698</c:v>
                </c:pt>
                <c:pt idx="34917">
                  <c:v>92.172181009222101</c:v>
                </c:pt>
                <c:pt idx="34918">
                  <c:v>92.170675535863694</c:v>
                </c:pt>
                <c:pt idx="34919">
                  <c:v>92.1677433287106</c:v>
                </c:pt>
                <c:pt idx="34920">
                  <c:v>92.158328079118206</c:v>
                </c:pt>
                <c:pt idx="34921">
                  <c:v>92.156711357502601</c:v>
                </c:pt>
                <c:pt idx="34922">
                  <c:v>92.155668826527901</c:v>
                </c:pt>
                <c:pt idx="34923">
                  <c:v>92.155252218790096</c:v>
                </c:pt>
                <c:pt idx="34924">
                  <c:v>92.155111998890007</c:v>
                </c:pt>
                <c:pt idx="34925">
                  <c:v>92.153447614753304</c:v>
                </c:pt>
                <c:pt idx="34926">
                  <c:v>92.147451538620302</c:v>
                </c:pt>
                <c:pt idx="34927">
                  <c:v>92.145200284058703</c:v>
                </c:pt>
                <c:pt idx="34928">
                  <c:v>92.143417175166107</c:v>
                </c:pt>
                <c:pt idx="34929">
                  <c:v>92.141964513427595</c:v>
                </c:pt>
                <c:pt idx="34930">
                  <c:v>92.140941136347905</c:v>
                </c:pt>
                <c:pt idx="34931">
                  <c:v>92.137264152442896</c:v>
                </c:pt>
                <c:pt idx="34932">
                  <c:v>92.116694274496993</c:v>
                </c:pt>
                <c:pt idx="34933">
                  <c:v>92.112837140930594</c:v>
                </c:pt>
                <c:pt idx="34934">
                  <c:v>92.086914884327101</c:v>
                </c:pt>
                <c:pt idx="34935">
                  <c:v>92.042844610721602</c:v>
                </c:pt>
                <c:pt idx="34936">
                  <c:v>92.032828243755006</c:v>
                </c:pt>
                <c:pt idx="34937">
                  <c:v>92.021761184202902</c:v>
                </c:pt>
                <c:pt idx="34938">
                  <c:v>91.949240856547704</c:v>
                </c:pt>
                <c:pt idx="34939">
                  <c:v>91.947572764462095</c:v>
                </c:pt>
                <c:pt idx="34940">
                  <c:v>91.942683688719697</c:v>
                </c:pt>
                <c:pt idx="34941">
                  <c:v>91.934961572863102</c:v>
                </c:pt>
                <c:pt idx="34942">
                  <c:v>91.932884369921695</c:v>
                </c:pt>
                <c:pt idx="34943">
                  <c:v>91.919097892300101</c:v>
                </c:pt>
                <c:pt idx="34944">
                  <c:v>91.917921614621605</c:v>
                </c:pt>
                <c:pt idx="34945">
                  <c:v>91.910503799949694</c:v>
                </c:pt>
                <c:pt idx="34946">
                  <c:v>91.906947724004098</c:v>
                </c:pt>
                <c:pt idx="34947">
                  <c:v>91.902871216824494</c:v>
                </c:pt>
                <c:pt idx="34948">
                  <c:v>91.902297219828597</c:v>
                </c:pt>
                <c:pt idx="34949">
                  <c:v>91.851899327300799</c:v>
                </c:pt>
                <c:pt idx="34950">
                  <c:v>91.850281119374799</c:v>
                </c:pt>
                <c:pt idx="34951">
                  <c:v>91.850193069826105</c:v>
                </c:pt>
                <c:pt idx="34952">
                  <c:v>91.805069151745897</c:v>
                </c:pt>
                <c:pt idx="34953">
                  <c:v>91.801368032256804</c:v>
                </c:pt>
                <c:pt idx="34954">
                  <c:v>91.797752008848306</c:v>
                </c:pt>
                <c:pt idx="34955">
                  <c:v>91.797566160385998</c:v>
                </c:pt>
                <c:pt idx="34956">
                  <c:v>91.787560141016002</c:v>
                </c:pt>
                <c:pt idx="34957">
                  <c:v>91.780357209510299</c:v>
                </c:pt>
                <c:pt idx="34958">
                  <c:v>91.740275639995303</c:v>
                </c:pt>
                <c:pt idx="34959">
                  <c:v>91.740246192399994</c:v>
                </c:pt>
                <c:pt idx="34960">
                  <c:v>91.740229715559593</c:v>
                </c:pt>
                <c:pt idx="34961">
                  <c:v>91.739353494418694</c:v>
                </c:pt>
                <c:pt idx="34962">
                  <c:v>91.728122210851794</c:v>
                </c:pt>
                <c:pt idx="34963">
                  <c:v>91.726965257327507</c:v>
                </c:pt>
                <c:pt idx="34964">
                  <c:v>91.726352511456199</c:v>
                </c:pt>
                <c:pt idx="34965">
                  <c:v>91.726122363019101</c:v>
                </c:pt>
                <c:pt idx="34966">
                  <c:v>91.724863941279906</c:v>
                </c:pt>
                <c:pt idx="34967">
                  <c:v>91.712859680116694</c:v>
                </c:pt>
                <c:pt idx="34968">
                  <c:v>91.706807119948195</c:v>
                </c:pt>
                <c:pt idx="34969">
                  <c:v>91.699936572282596</c:v>
                </c:pt>
                <c:pt idx="34970">
                  <c:v>91.696834852111294</c:v>
                </c:pt>
                <c:pt idx="34971">
                  <c:v>91.695704256517601</c:v>
                </c:pt>
                <c:pt idx="34972">
                  <c:v>91.695379152972293</c:v>
                </c:pt>
                <c:pt idx="34973">
                  <c:v>91.691514092623095</c:v>
                </c:pt>
                <c:pt idx="34974">
                  <c:v>91.690103826847704</c:v>
                </c:pt>
                <c:pt idx="34975">
                  <c:v>91.664047156565204</c:v>
                </c:pt>
                <c:pt idx="34976">
                  <c:v>91.663335513219295</c:v>
                </c:pt>
                <c:pt idx="34977">
                  <c:v>91.661609123269798</c:v>
                </c:pt>
                <c:pt idx="34978">
                  <c:v>91.642919276976102</c:v>
                </c:pt>
                <c:pt idx="34979">
                  <c:v>91.628437716491305</c:v>
                </c:pt>
                <c:pt idx="34980">
                  <c:v>91.594159286668102</c:v>
                </c:pt>
                <c:pt idx="34981">
                  <c:v>91.573209099897397</c:v>
                </c:pt>
                <c:pt idx="34982">
                  <c:v>91.505514590770005</c:v>
                </c:pt>
                <c:pt idx="34983">
                  <c:v>91.457548919859505</c:v>
                </c:pt>
                <c:pt idx="34984">
                  <c:v>91.456355300446603</c:v>
                </c:pt>
                <c:pt idx="34985">
                  <c:v>91.455715962696303</c:v>
                </c:pt>
                <c:pt idx="34986">
                  <c:v>91.433197572050105</c:v>
                </c:pt>
                <c:pt idx="34987">
                  <c:v>91.402779579891799</c:v>
                </c:pt>
                <c:pt idx="34988">
                  <c:v>91.368340876471507</c:v>
                </c:pt>
                <c:pt idx="34989">
                  <c:v>91.263927659140705</c:v>
                </c:pt>
                <c:pt idx="34990">
                  <c:v>91.104146193375698</c:v>
                </c:pt>
                <c:pt idx="34991">
                  <c:v>91.077341752825703</c:v>
                </c:pt>
                <c:pt idx="34992">
                  <c:v>90.988564100065204</c:v>
                </c:pt>
                <c:pt idx="34993">
                  <c:v>90.9840797298083</c:v>
                </c:pt>
                <c:pt idx="34994">
                  <c:v>90.832555776623494</c:v>
                </c:pt>
                <c:pt idx="34995">
                  <c:v>90.822749476716396</c:v>
                </c:pt>
                <c:pt idx="34996">
                  <c:v>90.775470190019803</c:v>
                </c:pt>
                <c:pt idx="34997">
                  <c:v>90.733297194158496</c:v>
                </c:pt>
                <c:pt idx="34998">
                  <c:v>90.686781325807502</c:v>
                </c:pt>
                <c:pt idx="34999">
                  <c:v>90.636289370412896</c:v>
                </c:pt>
                <c:pt idx="35000">
                  <c:v>90.606725926247094</c:v>
                </c:pt>
                <c:pt idx="35001">
                  <c:v>90.569068526504793</c:v>
                </c:pt>
                <c:pt idx="35002">
                  <c:v>90.551428824749095</c:v>
                </c:pt>
                <c:pt idx="35003">
                  <c:v>90.205350841189201</c:v>
                </c:pt>
                <c:pt idx="35004">
                  <c:v>89.817548045041093</c:v>
                </c:pt>
                <c:pt idx="35005">
                  <c:v>89.736541688137905</c:v>
                </c:pt>
                <c:pt idx="35006">
                  <c:v>88.153202796670698</c:v>
                </c:pt>
                <c:pt idx="35007">
                  <c:v>88.152268255865494</c:v>
                </c:pt>
                <c:pt idx="35008">
                  <c:v>88.050174609729694</c:v>
                </c:pt>
                <c:pt idx="35009">
                  <c:v>88.028593022246795</c:v>
                </c:pt>
                <c:pt idx="35010">
                  <c:v>87.996367991993594</c:v>
                </c:pt>
                <c:pt idx="35011">
                  <c:v>87.9498962092282</c:v>
                </c:pt>
                <c:pt idx="35012">
                  <c:v>87.635556278604099</c:v>
                </c:pt>
                <c:pt idx="35013">
                  <c:v>87.332568920674902</c:v>
                </c:pt>
                <c:pt idx="35014">
                  <c:v>87.332437867500104</c:v>
                </c:pt>
                <c:pt idx="35015">
                  <c:v>87.307292520439404</c:v>
                </c:pt>
                <c:pt idx="35016">
                  <c:v>87.286583750919903</c:v>
                </c:pt>
                <c:pt idx="35017">
                  <c:v>87.231230301377593</c:v>
                </c:pt>
                <c:pt idx="35018">
                  <c:v>87.175328180109602</c:v>
                </c:pt>
                <c:pt idx="35019">
                  <c:v>87.128320892408794</c:v>
                </c:pt>
                <c:pt idx="35020">
                  <c:v>87.125395459349207</c:v>
                </c:pt>
                <c:pt idx="35021">
                  <c:v>87.125242158983994</c:v>
                </c:pt>
                <c:pt idx="35022">
                  <c:v>87.116236556121805</c:v>
                </c:pt>
                <c:pt idx="35023">
                  <c:v>87.101598255966806</c:v>
                </c:pt>
                <c:pt idx="35024">
                  <c:v>87.100401172132905</c:v>
                </c:pt>
                <c:pt idx="35025">
                  <c:v>87.093402290171497</c:v>
                </c:pt>
                <c:pt idx="35026">
                  <c:v>87.088846150473699</c:v>
                </c:pt>
                <c:pt idx="35027">
                  <c:v>87.077991030806899</c:v>
                </c:pt>
                <c:pt idx="35028">
                  <c:v>87.050546656937996</c:v>
                </c:pt>
                <c:pt idx="35029">
                  <c:v>87.030332036938503</c:v>
                </c:pt>
                <c:pt idx="35030">
                  <c:v>86.997887444753005</c:v>
                </c:pt>
                <c:pt idx="35031">
                  <c:v>86.908202275493196</c:v>
                </c:pt>
                <c:pt idx="35032">
                  <c:v>86.884673535954306</c:v>
                </c:pt>
                <c:pt idx="35033">
                  <c:v>86.877870568365907</c:v>
                </c:pt>
                <c:pt idx="35034">
                  <c:v>86.871591270162497</c:v>
                </c:pt>
                <c:pt idx="35035">
                  <c:v>86.831739079718602</c:v>
                </c:pt>
                <c:pt idx="35036">
                  <c:v>86.429047450577102</c:v>
                </c:pt>
                <c:pt idx="35037">
                  <c:v>84.683071573284494</c:v>
                </c:pt>
                <c:pt idx="35038">
                  <c:v>84.559657166460696</c:v>
                </c:pt>
                <c:pt idx="35039">
                  <c:v>84.377634454566703</c:v>
                </c:pt>
              </c:numCache>
            </c:numRef>
          </c:yVal>
          <c:smooth val="1"/>
          <c:extLst>
            <c:ext xmlns:c16="http://schemas.microsoft.com/office/drawing/2014/chart" uri="{C3380CC4-5D6E-409C-BE32-E72D297353CC}">
              <c16:uniqueId val="{00000000-75E0-4FB4-9B07-D1138B10A756}"/>
            </c:ext>
          </c:extLst>
        </c:ser>
        <c:ser>
          <c:idx val="1"/>
          <c:order val="1"/>
          <c:tx>
            <c:strRef>
              <c:f>'Load Duration'!$C$1</c:f>
              <c:strCache>
                <c:ptCount val="1"/>
                <c:pt idx="0">
                  <c:v>Full</c:v>
                </c:pt>
              </c:strCache>
            </c:strRef>
          </c:tx>
          <c:spPr>
            <a:ln w="9525" cap="rnd">
              <a:solidFill>
                <a:schemeClr val="tx1"/>
              </a:solidFill>
              <a:prstDash val="lg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C$2:$C$35041</c:f>
              <c:numCache>
                <c:formatCode>General</c:formatCode>
                <c:ptCount val="35040"/>
                <c:pt idx="0">
                  <c:v>797.10922394548902</c:v>
                </c:pt>
                <c:pt idx="1">
                  <c:v>794.43818944471695</c:v>
                </c:pt>
                <c:pt idx="2">
                  <c:v>785.97451548402398</c:v>
                </c:pt>
                <c:pt idx="3">
                  <c:v>783.35068525713302</c:v>
                </c:pt>
                <c:pt idx="4">
                  <c:v>783.27796770244595</c:v>
                </c:pt>
                <c:pt idx="5">
                  <c:v>783.02620171410103</c:v>
                </c:pt>
                <c:pt idx="6">
                  <c:v>782.98295220028297</c:v>
                </c:pt>
                <c:pt idx="7">
                  <c:v>782.38662909560901</c:v>
                </c:pt>
                <c:pt idx="8">
                  <c:v>779.00255333276402</c:v>
                </c:pt>
                <c:pt idx="9">
                  <c:v>778.72970006680305</c:v>
                </c:pt>
                <c:pt idx="10">
                  <c:v>777.49409324901001</c:v>
                </c:pt>
                <c:pt idx="11">
                  <c:v>777.42262931603204</c:v>
                </c:pt>
                <c:pt idx="12">
                  <c:v>775.27513134066703</c:v>
                </c:pt>
                <c:pt idx="13">
                  <c:v>774.80667691293104</c:v>
                </c:pt>
                <c:pt idx="14">
                  <c:v>774.20309428220196</c:v>
                </c:pt>
                <c:pt idx="15">
                  <c:v>773.74218297034804</c:v>
                </c:pt>
                <c:pt idx="16">
                  <c:v>772.59160056766802</c:v>
                </c:pt>
                <c:pt idx="17">
                  <c:v>772.31141917411298</c:v>
                </c:pt>
                <c:pt idx="18">
                  <c:v>771.22243632964205</c:v>
                </c:pt>
                <c:pt idx="19">
                  <c:v>771.11948354658898</c:v>
                </c:pt>
                <c:pt idx="20">
                  <c:v>770.49804506697103</c:v>
                </c:pt>
                <c:pt idx="21">
                  <c:v>769.64039781013605</c:v>
                </c:pt>
                <c:pt idx="22">
                  <c:v>769.33012444909104</c:v>
                </c:pt>
                <c:pt idx="23">
                  <c:v>769.183044156248</c:v>
                </c:pt>
                <c:pt idx="24">
                  <c:v>769.05153526981599</c:v>
                </c:pt>
                <c:pt idx="25">
                  <c:v>768.79261411756499</c:v>
                </c:pt>
                <c:pt idx="26">
                  <c:v>768.65210343122806</c:v>
                </c:pt>
                <c:pt idx="27">
                  <c:v>766.91719242675902</c:v>
                </c:pt>
                <c:pt idx="28">
                  <c:v>765.96197960452696</c:v>
                </c:pt>
                <c:pt idx="29">
                  <c:v>765.60593842648996</c:v>
                </c:pt>
                <c:pt idx="30">
                  <c:v>765.44862066889198</c:v>
                </c:pt>
                <c:pt idx="31">
                  <c:v>764.06568300767196</c:v>
                </c:pt>
                <c:pt idx="32">
                  <c:v>762.997902228106</c:v>
                </c:pt>
                <c:pt idx="33">
                  <c:v>762.95619151117205</c:v>
                </c:pt>
                <c:pt idx="34">
                  <c:v>762.89645299475706</c:v>
                </c:pt>
                <c:pt idx="35">
                  <c:v>762.74659053217499</c:v>
                </c:pt>
                <c:pt idx="36">
                  <c:v>762.71839727843496</c:v>
                </c:pt>
                <c:pt idx="37">
                  <c:v>761.93123025330794</c:v>
                </c:pt>
                <c:pt idx="38">
                  <c:v>761.78806700236805</c:v>
                </c:pt>
                <c:pt idx="39">
                  <c:v>761.24413578271299</c:v>
                </c:pt>
                <c:pt idx="40">
                  <c:v>760.96161089377802</c:v>
                </c:pt>
                <c:pt idx="41">
                  <c:v>760.92591789307698</c:v>
                </c:pt>
                <c:pt idx="42">
                  <c:v>760.91881578862399</c:v>
                </c:pt>
                <c:pt idx="43">
                  <c:v>760.87751460010998</c:v>
                </c:pt>
                <c:pt idx="44">
                  <c:v>760.12302959663805</c:v>
                </c:pt>
                <c:pt idx="45">
                  <c:v>759.64541104131001</c:v>
                </c:pt>
                <c:pt idx="46">
                  <c:v>759.56707021490399</c:v>
                </c:pt>
                <c:pt idx="47">
                  <c:v>759.49392805898003</c:v>
                </c:pt>
                <c:pt idx="48">
                  <c:v>759.178852329704</c:v>
                </c:pt>
                <c:pt idx="49">
                  <c:v>758.58405980764303</c:v>
                </c:pt>
                <c:pt idx="50">
                  <c:v>758.41741572262902</c:v>
                </c:pt>
                <c:pt idx="51">
                  <c:v>758.052533582092</c:v>
                </c:pt>
                <c:pt idx="52">
                  <c:v>757.60568808941605</c:v>
                </c:pt>
                <c:pt idx="53">
                  <c:v>757.38799561409496</c:v>
                </c:pt>
                <c:pt idx="54">
                  <c:v>757.35085412885803</c:v>
                </c:pt>
                <c:pt idx="55">
                  <c:v>757.28197189348998</c:v>
                </c:pt>
                <c:pt idx="56">
                  <c:v>757.27520775946698</c:v>
                </c:pt>
                <c:pt idx="57">
                  <c:v>756.88158906438196</c:v>
                </c:pt>
                <c:pt idx="58">
                  <c:v>756.54376587456397</c:v>
                </c:pt>
                <c:pt idx="59">
                  <c:v>756.28281034790598</c:v>
                </c:pt>
                <c:pt idx="60">
                  <c:v>756.13120475373</c:v>
                </c:pt>
                <c:pt idx="61">
                  <c:v>755.33199919432002</c:v>
                </c:pt>
                <c:pt idx="62">
                  <c:v>755.21663432986998</c:v>
                </c:pt>
                <c:pt idx="63">
                  <c:v>754.66764005729397</c:v>
                </c:pt>
                <c:pt idx="64">
                  <c:v>754.31157216015004</c:v>
                </c:pt>
                <c:pt idx="65">
                  <c:v>754.07486579619297</c:v>
                </c:pt>
                <c:pt idx="66">
                  <c:v>753.83212457613297</c:v>
                </c:pt>
                <c:pt idx="67">
                  <c:v>753.671198177218</c:v>
                </c:pt>
                <c:pt idx="68">
                  <c:v>753.50055769562198</c:v>
                </c:pt>
                <c:pt idx="69">
                  <c:v>753.47300393679598</c:v>
                </c:pt>
                <c:pt idx="70">
                  <c:v>753.08787709976298</c:v>
                </c:pt>
                <c:pt idx="71">
                  <c:v>753.04557670921895</c:v>
                </c:pt>
                <c:pt idx="72">
                  <c:v>752.24524442459699</c:v>
                </c:pt>
                <c:pt idx="73">
                  <c:v>751.47306608152905</c:v>
                </c:pt>
                <c:pt idx="74">
                  <c:v>751.34251148393901</c:v>
                </c:pt>
                <c:pt idx="75">
                  <c:v>751.271626764605</c:v>
                </c:pt>
                <c:pt idx="76">
                  <c:v>751.08962139702101</c:v>
                </c:pt>
                <c:pt idx="77">
                  <c:v>750.52883572008204</c:v>
                </c:pt>
                <c:pt idx="78">
                  <c:v>750.15481434101696</c:v>
                </c:pt>
                <c:pt idx="79">
                  <c:v>749.72483015010096</c:v>
                </c:pt>
                <c:pt idx="80">
                  <c:v>749.70527160515906</c:v>
                </c:pt>
                <c:pt idx="81">
                  <c:v>749.40477649306399</c:v>
                </c:pt>
                <c:pt idx="82">
                  <c:v>749.25257631439399</c:v>
                </c:pt>
                <c:pt idx="83">
                  <c:v>749.12971408658802</c:v>
                </c:pt>
                <c:pt idx="84">
                  <c:v>748.99714075587599</c:v>
                </c:pt>
                <c:pt idx="85">
                  <c:v>748.51307056317796</c:v>
                </c:pt>
                <c:pt idx="86">
                  <c:v>748.30419645916595</c:v>
                </c:pt>
                <c:pt idx="87">
                  <c:v>747.96307837834695</c:v>
                </c:pt>
                <c:pt idx="88">
                  <c:v>747.80461997229997</c:v>
                </c:pt>
                <c:pt idx="89">
                  <c:v>747.67377391556204</c:v>
                </c:pt>
                <c:pt idx="90">
                  <c:v>747.66134197422195</c:v>
                </c:pt>
                <c:pt idx="91">
                  <c:v>747.43112458205098</c:v>
                </c:pt>
                <c:pt idx="92">
                  <c:v>747.08246283415394</c:v>
                </c:pt>
                <c:pt idx="93">
                  <c:v>747.00623019141597</c:v>
                </c:pt>
                <c:pt idx="94">
                  <c:v>746.61703524678001</c:v>
                </c:pt>
                <c:pt idx="95">
                  <c:v>746.61625255343495</c:v>
                </c:pt>
                <c:pt idx="96">
                  <c:v>745.90603874361602</c:v>
                </c:pt>
                <c:pt idx="97">
                  <c:v>745.72368586052903</c:v>
                </c:pt>
                <c:pt idx="98">
                  <c:v>745.66297134866795</c:v>
                </c:pt>
                <c:pt idx="99">
                  <c:v>745.47456091903803</c:v>
                </c:pt>
                <c:pt idx="100">
                  <c:v>744.711459059768</c:v>
                </c:pt>
                <c:pt idx="101">
                  <c:v>744.65751538895802</c:v>
                </c:pt>
                <c:pt idx="102">
                  <c:v>744.58798142869205</c:v>
                </c:pt>
                <c:pt idx="103">
                  <c:v>744.25247702161198</c:v>
                </c:pt>
                <c:pt idx="104">
                  <c:v>743.82631658207004</c:v>
                </c:pt>
                <c:pt idx="105">
                  <c:v>743.80592486073101</c:v>
                </c:pt>
                <c:pt idx="106">
                  <c:v>743.80302059609903</c:v>
                </c:pt>
                <c:pt idx="107">
                  <c:v>743.715642843664</c:v>
                </c:pt>
                <c:pt idx="108">
                  <c:v>743.66674859894704</c:v>
                </c:pt>
                <c:pt idx="109">
                  <c:v>743.57476126705001</c:v>
                </c:pt>
                <c:pt idx="110">
                  <c:v>743.04586831902395</c:v>
                </c:pt>
                <c:pt idx="111">
                  <c:v>742.97347945136505</c:v>
                </c:pt>
                <c:pt idx="112">
                  <c:v>742.82811778510097</c:v>
                </c:pt>
                <c:pt idx="113">
                  <c:v>742.55309814883799</c:v>
                </c:pt>
                <c:pt idx="114">
                  <c:v>741.85377840032095</c:v>
                </c:pt>
                <c:pt idx="115">
                  <c:v>741.18330597399802</c:v>
                </c:pt>
                <c:pt idx="116">
                  <c:v>741.13158175835201</c:v>
                </c:pt>
                <c:pt idx="117">
                  <c:v>740.86110353006802</c:v>
                </c:pt>
                <c:pt idx="118">
                  <c:v>740.68973591880194</c:v>
                </c:pt>
                <c:pt idx="119">
                  <c:v>740.60084492786496</c:v>
                </c:pt>
                <c:pt idx="120">
                  <c:v>740.47576372562003</c:v>
                </c:pt>
                <c:pt idx="121">
                  <c:v>740.39517183473504</c:v>
                </c:pt>
                <c:pt idx="122">
                  <c:v>740.23101700405198</c:v>
                </c:pt>
                <c:pt idx="123">
                  <c:v>740.08338698053501</c:v>
                </c:pt>
                <c:pt idx="124">
                  <c:v>740.06973145754898</c:v>
                </c:pt>
                <c:pt idx="125">
                  <c:v>739.81039122967604</c:v>
                </c:pt>
                <c:pt idx="126">
                  <c:v>739.786566735115</c:v>
                </c:pt>
                <c:pt idx="127">
                  <c:v>739.692784761447</c:v>
                </c:pt>
                <c:pt idx="128">
                  <c:v>739.49991058681803</c:v>
                </c:pt>
                <c:pt idx="129">
                  <c:v>739.34053406330099</c:v>
                </c:pt>
                <c:pt idx="130">
                  <c:v>739.16517198938197</c:v>
                </c:pt>
                <c:pt idx="131">
                  <c:v>738.93112607583305</c:v>
                </c:pt>
                <c:pt idx="132">
                  <c:v>738.65671511616301</c:v>
                </c:pt>
                <c:pt idx="133">
                  <c:v>738.43071394826097</c:v>
                </c:pt>
                <c:pt idx="134">
                  <c:v>738.20572588433197</c:v>
                </c:pt>
                <c:pt idx="135">
                  <c:v>737.96976534262296</c:v>
                </c:pt>
                <c:pt idx="136">
                  <c:v>737.70942363987297</c:v>
                </c:pt>
                <c:pt idx="137">
                  <c:v>737.69002412508996</c:v>
                </c:pt>
                <c:pt idx="138">
                  <c:v>737.115750897319</c:v>
                </c:pt>
                <c:pt idx="139">
                  <c:v>737.04712586385199</c:v>
                </c:pt>
                <c:pt idx="140">
                  <c:v>737.03002549481596</c:v>
                </c:pt>
                <c:pt idx="141">
                  <c:v>737.01400851255903</c:v>
                </c:pt>
                <c:pt idx="142">
                  <c:v>736.78013737587798</c:v>
                </c:pt>
                <c:pt idx="143">
                  <c:v>736.69924509415398</c:v>
                </c:pt>
                <c:pt idx="144">
                  <c:v>736.685769782536</c:v>
                </c:pt>
                <c:pt idx="145">
                  <c:v>736.63490906538505</c:v>
                </c:pt>
                <c:pt idx="146">
                  <c:v>736.52353109904095</c:v>
                </c:pt>
                <c:pt idx="147">
                  <c:v>736.38599881160496</c:v>
                </c:pt>
                <c:pt idx="148">
                  <c:v>736.21178619682496</c:v>
                </c:pt>
                <c:pt idx="149">
                  <c:v>736.15635770899701</c:v>
                </c:pt>
                <c:pt idx="150">
                  <c:v>736.11147273809297</c:v>
                </c:pt>
                <c:pt idx="151">
                  <c:v>735.85124884364905</c:v>
                </c:pt>
                <c:pt idx="152">
                  <c:v>735.64835840936405</c:v>
                </c:pt>
                <c:pt idx="153">
                  <c:v>735.527296692513</c:v>
                </c:pt>
                <c:pt idx="154">
                  <c:v>735.472371784948</c:v>
                </c:pt>
                <c:pt idx="155">
                  <c:v>735.28174557728096</c:v>
                </c:pt>
                <c:pt idx="156">
                  <c:v>735.14225186996202</c:v>
                </c:pt>
                <c:pt idx="157">
                  <c:v>734.91003371695604</c:v>
                </c:pt>
                <c:pt idx="158">
                  <c:v>734.85366954479298</c:v>
                </c:pt>
                <c:pt idx="159">
                  <c:v>734.74371872792096</c:v>
                </c:pt>
                <c:pt idx="160">
                  <c:v>734.69471983833603</c:v>
                </c:pt>
                <c:pt idx="161">
                  <c:v>734.65314835940899</c:v>
                </c:pt>
                <c:pt idx="162">
                  <c:v>734.41299710581802</c:v>
                </c:pt>
                <c:pt idx="163">
                  <c:v>734.29833100447502</c:v>
                </c:pt>
                <c:pt idx="164">
                  <c:v>734.28876594157202</c:v>
                </c:pt>
                <c:pt idx="165">
                  <c:v>734.09587586010002</c:v>
                </c:pt>
                <c:pt idx="166">
                  <c:v>734.02755501112199</c:v>
                </c:pt>
                <c:pt idx="167">
                  <c:v>733.81248327461299</c:v>
                </c:pt>
                <c:pt idx="168">
                  <c:v>733.80916553278098</c:v>
                </c:pt>
                <c:pt idx="169">
                  <c:v>733.72565977727504</c:v>
                </c:pt>
                <c:pt idx="170">
                  <c:v>733.58673700934401</c:v>
                </c:pt>
                <c:pt idx="171">
                  <c:v>733.19770438403395</c:v>
                </c:pt>
                <c:pt idx="172">
                  <c:v>733.02897135792</c:v>
                </c:pt>
                <c:pt idx="173">
                  <c:v>732.79535357590601</c:v>
                </c:pt>
                <c:pt idx="174">
                  <c:v>732.33215130008796</c:v>
                </c:pt>
                <c:pt idx="175">
                  <c:v>732.19700739085397</c:v>
                </c:pt>
                <c:pt idx="176">
                  <c:v>732.12428226381098</c:v>
                </c:pt>
                <c:pt idx="177">
                  <c:v>732.02622227877998</c:v>
                </c:pt>
                <c:pt idx="178">
                  <c:v>731.957108176877</c:v>
                </c:pt>
                <c:pt idx="179">
                  <c:v>731.91796546651301</c:v>
                </c:pt>
                <c:pt idx="180">
                  <c:v>731.67500049925297</c:v>
                </c:pt>
                <c:pt idx="181">
                  <c:v>731.39557656020395</c:v>
                </c:pt>
                <c:pt idx="182">
                  <c:v>731.31815348370799</c:v>
                </c:pt>
                <c:pt idx="183">
                  <c:v>731.16926764331402</c:v>
                </c:pt>
                <c:pt idx="184">
                  <c:v>731.05932659705195</c:v>
                </c:pt>
                <c:pt idx="185">
                  <c:v>730.89861759844302</c:v>
                </c:pt>
                <c:pt idx="186">
                  <c:v>730.18147819765397</c:v>
                </c:pt>
                <c:pt idx="187">
                  <c:v>730.14875223932404</c:v>
                </c:pt>
                <c:pt idx="188">
                  <c:v>730.11721059483398</c:v>
                </c:pt>
                <c:pt idx="189">
                  <c:v>730.06250472059003</c:v>
                </c:pt>
                <c:pt idx="190">
                  <c:v>729.81981409794105</c:v>
                </c:pt>
                <c:pt idx="191">
                  <c:v>729.741113246346</c:v>
                </c:pt>
                <c:pt idx="192">
                  <c:v>729.66065766449003</c:v>
                </c:pt>
                <c:pt idx="193">
                  <c:v>729.48390385875405</c:v>
                </c:pt>
                <c:pt idx="194">
                  <c:v>728.83164225568396</c:v>
                </c:pt>
                <c:pt idx="195">
                  <c:v>728.71602474598797</c:v>
                </c:pt>
                <c:pt idx="196">
                  <c:v>728.03647401410296</c:v>
                </c:pt>
                <c:pt idx="197">
                  <c:v>727.84087934384797</c:v>
                </c:pt>
                <c:pt idx="198">
                  <c:v>727.53019385235496</c:v>
                </c:pt>
                <c:pt idx="199">
                  <c:v>727.47593125304104</c:v>
                </c:pt>
                <c:pt idx="200">
                  <c:v>727.45542622868004</c:v>
                </c:pt>
                <c:pt idx="201">
                  <c:v>727.37358505215502</c:v>
                </c:pt>
                <c:pt idx="202">
                  <c:v>727.27379779980902</c:v>
                </c:pt>
                <c:pt idx="203">
                  <c:v>727.11975719888596</c:v>
                </c:pt>
                <c:pt idx="204">
                  <c:v>727.03787592231697</c:v>
                </c:pt>
                <c:pt idx="205">
                  <c:v>726.91846072957799</c:v>
                </c:pt>
                <c:pt idx="206">
                  <c:v>726.90800751460995</c:v>
                </c:pt>
                <c:pt idx="207">
                  <c:v>726.77201707495601</c:v>
                </c:pt>
                <c:pt idx="208">
                  <c:v>726.70094288445705</c:v>
                </c:pt>
                <c:pt idx="209">
                  <c:v>726.52260941476004</c:v>
                </c:pt>
                <c:pt idx="210">
                  <c:v>726.35091381930704</c:v>
                </c:pt>
                <c:pt idx="211">
                  <c:v>726.34478330237698</c:v>
                </c:pt>
                <c:pt idx="212">
                  <c:v>726.33098258047096</c:v>
                </c:pt>
                <c:pt idx="213">
                  <c:v>726.30392129404095</c:v>
                </c:pt>
                <c:pt idx="214">
                  <c:v>725.98213284064502</c:v>
                </c:pt>
                <c:pt idx="215">
                  <c:v>725.437259430057</c:v>
                </c:pt>
                <c:pt idx="216">
                  <c:v>725.18835473340505</c:v>
                </c:pt>
                <c:pt idx="217">
                  <c:v>725.15885822299401</c:v>
                </c:pt>
                <c:pt idx="218">
                  <c:v>725.07177446425499</c:v>
                </c:pt>
                <c:pt idx="219">
                  <c:v>724.90106859640196</c:v>
                </c:pt>
                <c:pt idx="220">
                  <c:v>724.88722777559201</c:v>
                </c:pt>
                <c:pt idx="221">
                  <c:v>724.62695459265501</c:v>
                </c:pt>
                <c:pt idx="222">
                  <c:v>724.59620791320197</c:v>
                </c:pt>
                <c:pt idx="223">
                  <c:v>724.58757764177597</c:v>
                </c:pt>
                <c:pt idx="224">
                  <c:v>724.50135712981103</c:v>
                </c:pt>
                <c:pt idx="225">
                  <c:v>724.48937139078703</c:v>
                </c:pt>
                <c:pt idx="226">
                  <c:v>724.40648516729902</c:v>
                </c:pt>
                <c:pt idx="227">
                  <c:v>724.264937499761</c:v>
                </c:pt>
                <c:pt idx="228">
                  <c:v>724.02915207968204</c:v>
                </c:pt>
                <c:pt idx="229">
                  <c:v>723.89311790006195</c:v>
                </c:pt>
                <c:pt idx="230">
                  <c:v>723.88271933018495</c:v>
                </c:pt>
                <c:pt idx="231">
                  <c:v>723.35097566565298</c:v>
                </c:pt>
                <c:pt idx="232">
                  <c:v>723.21258311548297</c:v>
                </c:pt>
                <c:pt idx="233">
                  <c:v>723.13426260323104</c:v>
                </c:pt>
                <c:pt idx="234">
                  <c:v>723.099540647087</c:v>
                </c:pt>
                <c:pt idx="235">
                  <c:v>723.01160670716195</c:v>
                </c:pt>
                <c:pt idx="236">
                  <c:v>722.62604113748205</c:v>
                </c:pt>
                <c:pt idx="237">
                  <c:v>722.40844968560202</c:v>
                </c:pt>
                <c:pt idx="238">
                  <c:v>722.03304711022497</c:v>
                </c:pt>
                <c:pt idx="239">
                  <c:v>722.00972539086001</c:v>
                </c:pt>
                <c:pt idx="240">
                  <c:v>721.63553968838505</c:v>
                </c:pt>
                <c:pt idx="241">
                  <c:v>721.53517366664596</c:v>
                </c:pt>
                <c:pt idx="242">
                  <c:v>721.16364292088201</c:v>
                </c:pt>
                <c:pt idx="243">
                  <c:v>721.13070118563803</c:v>
                </c:pt>
                <c:pt idx="244">
                  <c:v>721.11065554207801</c:v>
                </c:pt>
                <c:pt idx="245">
                  <c:v>721.08568591486505</c:v>
                </c:pt>
                <c:pt idx="246">
                  <c:v>721.00462335638395</c:v>
                </c:pt>
                <c:pt idx="247">
                  <c:v>720.984487936341</c:v>
                </c:pt>
                <c:pt idx="248">
                  <c:v>720.86990054045305</c:v>
                </c:pt>
                <c:pt idx="249">
                  <c:v>720.74898484964103</c:v>
                </c:pt>
                <c:pt idx="250">
                  <c:v>720.69241035865195</c:v>
                </c:pt>
                <c:pt idx="251">
                  <c:v>720.47488168330403</c:v>
                </c:pt>
                <c:pt idx="252">
                  <c:v>720.44619735921196</c:v>
                </c:pt>
                <c:pt idx="253">
                  <c:v>720.39739311715402</c:v>
                </c:pt>
                <c:pt idx="254">
                  <c:v>720.15821547805103</c:v>
                </c:pt>
                <c:pt idx="255">
                  <c:v>720.12061790704797</c:v>
                </c:pt>
                <c:pt idx="256">
                  <c:v>719.76530208496399</c:v>
                </c:pt>
                <c:pt idx="257">
                  <c:v>719.72797676158405</c:v>
                </c:pt>
                <c:pt idx="258">
                  <c:v>719.72184236072496</c:v>
                </c:pt>
                <c:pt idx="259">
                  <c:v>719.64892538199001</c:v>
                </c:pt>
                <c:pt idx="260">
                  <c:v>719.53305988525801</c:v>
                </c:pt>
                <c:pt idx="261">
                  <c:v>719.48882590645906</c:v>
                </c:pt>
                <c:pt idx="262">
                  <c:v>719.22234918628897</c:v>
                </c:pt>
                <c:pt idx="263">
                  <c:v>719.22146361721195</c:v>
                </c:pt>
                <c:pt idx="264">
                  <c:v>719.14277324401098</c:v>
                </c:pt>
                <c:pt idx="265">
                  <c:v>718.86458585111097</c:v>
                </c:pt>
                <c:pt idx="266">
                  <c:v>718.72643463332895</c:v>
                </c:pt>
                <c:pt idx="267">
                  <c:v>718.54006504420795</c:v>
                </c:pt>
                <c:pt idx="268">
                  <c:v>718.51873235330299</c:v>
                </c:pt>
                <c:pt idx="269">
                  <c:v>718.37843681990705</c:v>
                </c:pt>
                <c:pt idx="270">
                  <c:v>718.37323762466394</c:v>
                </c:pt>
                <c:pt idx="271">
                  <c:v>718.05472043011002</c:v>
                </c:pt>
                <c:pt idx="272">
                  <c:v>717.63846942702003</c:v>
                </c:pt>
                <c:pt idx="273">
                  <c:v>717.47073040519695</c:v>
                </c:pt>
                <c:pt idx="274">
                  <c:v>717.35107231593702</c:v>
                </c:pt>
                <c:pt idx="275">
                  <c:v>717.16139034795196</c:v>
                </c:pt>
                <c:pt idx="276">
                  <c:v>716.74661847393304</c:v>
                </c:pt>
                <c:pt idx="277">
                  <c:v>716.64263649601696</c:v>
                </c:pt>
                <c:pt idx="278">
                  <c:v>716.00162202156105</c:v>
                </c:pt>
                <c:pt idx="279">
                  <c:v>715.768720376278</c:v>
                </c:pt>
                <c:pt idx="280">
                  <c:v>715.75508129749403</c:v>
                </c:pt>
                <c:pt idx="281">
                  <c:v>715.48197016029599</c:v>
                </c:pt>
                <c:pt idx="282">
                  <c:v>715.37472033138704</c:v>
                </c:pt>
                <c:pt idx="283">
                  <c:v>715.13603180645703</c:v>
                </c:pt>
                <c:pt idx="284">
                  <c:v>715.11238810284794</c:v>
                </c:pt>
                <c:pt idx="285">
                  <c:v>715.10774789975801</c:v>
                </c:pt>
                <c:pt idx="286">
                  <c:v>715.105233367545</c:v>
                </c:pt>
                <c:pt idx="287">
                  <c:v>714.873842156401</c:v>
                </c:pt>
                <c:pt idx="288">
                  <c:v>714.78808662687402</c:v>
                </c:pt>
                <c:pt idx="289">
                  <c:v>714.75669963605696</c:v>
                </c:pt>
                <c:pt idx="290">
                  <c:v>714.75598777594905</c:v>
                </c:pt>
                <c:pt idx="291">
                  <c:v>714.59282395738899</c:v>
                </c:pt>
                <c:pt idx="292">
                  <c:v>714.38557653858697</c:v>
                </c:pt>
                <c:pt idx="293">
                  <c:v>714.33237358195095</c:v>
                </c:pt>
                <c:pt idx="294">
                  <c:v>714.15336574883895</c:v>
                </c:pt>
                <c:pt idx="295">
                  <c:v>713.90585287113197</c:v>
                </c:pt>
                <c:pt idx="296">
                  <c:v>713.81854441836697</c:v>
                </c:pt>
                <c:pt idx="297">
                  <c:v>713.79199330432198</c:v>
                </c:pt>
                <c:pt idx="298">
                  <c:v>713.74028675005297</c:v>
                </c:pt>
                <c:pt idx="299">
                  <c:v>713.661840391586</c:v>
                </c:pt>
                <c:pt idx="300">
                  <c:v>713.62059114521298</c:v>
                </c:pt>
                <c:pt idx="301">
                  <c:v>713.57076580048795</c:v>
                </c:pt>
                <c:pt idx="302">
                  <c:v>713.46429582894996</c:v>
                </c:pt>
                <c:pt idx="303">
                  <c:v>712.95828438042099</c:v>
                </c:pt>
                <c:pt idx="304">
                  <c:v>712.786583071015</c:v>
                </c:pt>
                <c:pt idx="305">
                  <c:v>712.72355174071095</c:v>
                </c:pt>
                <c:pt idx="306">
                  <c:v>712.52987831212897</c:v>
                </c:pt>
                <c:pt idx="307">
                  <c:v>712.48476063972805</c:v>
                </c:pt>
                <c:pt idx="308">
                  <c:v>712.18878184576795</c:v>
                </c:pt>
                <c:pt idx="309">
                  <c:v>711.96506446568105</c:v>
                </c:pt>
                <c:pt idx="310">
                  <c:v>711.856415357885</c:v>
                </c:pt>
                <c:pt idx="311">
                  <c:v>711.74642320561202</c:v>
                </c:pt>
                <c:pt idx="312">
                  <c:v>711.74032982943095</c:v>
                </c:pt>
                <c:pt idx="313">
                  <c:v>711.38644279305197</c:v>
                </c:pt>
                <c:pt idx="314">
                  <c:v>711.34498170081201</c:v>
                </c:pt>
                <c:pt idx="315">
                  <c:v>711.31474108154396</c:v>
                </c:pt>
                <c:pt idx="316">
                  <c:v>711.30001774118796</c:v>
                </c:pt>
                <c:pt idx="317">
                  <c:v>710.89847228746203</c:v>
                </c:pt>
                <c:pt idx="318">
                  <c:v>710.89607968288306</c:v>
                </c:pt>
                <c:pt idx="319">
                  <c:v>710.88743477486003</c:v>
                </c:pt>
                <c:pt idx="320">
                  <c:v>710.76700883688704</c:v>
                </c:pt>
                <c:pt idx="321">
                  <c:v>710.73266018716299</c:v>
                </c:pt>
                <c:pt idx="322">
                  <c:v>710.056444210363</c:v>
                </c:pt>
                <c:pt idx="323">
                  <c:v>710.01685903884402</c:v>
                </c:pt>
                <c:pt idx="324">
                  <c:v>710.01001556336598</c:v>
                </c:pt>
                <c:pt idx="325">
                  <c:v>709.99673741215099</c:v>
                </c:pt>
                <c:pt idx="326">
                  <c:v>709.38310820715196</c:v>
                </c:pt>
                <c:pt idx="327">
                  <c:v>709.35748475740297</c:v>
                </c:pt>
                <c:pt idx="328">
                  <c:v>709.14455979118497</c:v>
                </c:pt>
                <c:pt idx="329">
                  <c:v>709.11702781439203</c:v>
                </c:pt>
                <c:pt idx="330">
                  <c:v>709.07908172629698</c:v>
                </c:pt>
                <c:pt idx="331">
                  <c:v>709.05103379469494</c:v>
                </c:pt>
                <c:pt idx="332">
                  <c:v>709.04158596175796</c:v>
                </c:pt>
                <c:pt idx="333">
                  <c:v>709.03889200463504</c:v>
                </c:pt>
                <c:pt idx="334">
                  <c:v>708.874357133383</c:v>
                </c:pt>
                <c:pt idx="335">
                  <c:v>708.70071301040696</c:v>
                </c:pt>
                <c:pt idx="336">
                  <c:v>708.67934510625196</c:v>
                </c:pt>
                <c:pt idx="337">
                  <c:v>707.93223779112395</c:v>
                </c:pt>
                <c:pt idx="338">
                  <c:v>707.84227822005198</c:v>
                </c:pt>
                <c:pt idx="339">
                  <c:v>707.61025794760803</c:v>
                </c:pt>
                <c:pt idx="340">
                  <c:v>707.54546520173596</c:v>
                </c:pt>
                <c:pt idx="341">
                  <c:v>707.29498371649697</c:v>
                </c:pt>
                <c:pt idx="342">
                  <c:v>707.12337533883203</c:v>
                </c:pt>
                <c:pt idx="343">
                  <c:v>706.69974100110903</c:v>
                </c:pt>
                <c:pt idx="344">
                  <c:v>706.66647812150495</c:v>
                </c:pt>
                <c:pt idx="345">
                  <c:v>706.55552058254</c:v>
                </c:pt>
                <c:pt idx="346">
                  <c:v>706.14444117699804</c:v>
                </c:pt>
                <c:pt idx="347">
                  <c:v>705.884259115085</c:v>
                </c:pt>
                <c:pt idx="348">
                  <c:v>705.54073717825599</c:v>
                </c:pt>
                <c:pt idx="349">
                  <c:v>705.49050168308599</c:v>
                </c:pt>
                <c:pt idx="350">
                  <c:v>705.40279462042599</c:v>
                </c:pt>
                <c:pt idx="351">
                  <c:v>705.35034786890503</c:v>
                </c:pt>
                <c:pt idx="352">
                  <c:v>705.24326970861</c:v>
                </c:pt>
                <c:pt idx="353">
                  <c:v>705.11737476782298</c:v>
                </c:pt>
                <c:pt idx="354">
                  <c:v>704.93727235283404</c:v>
                </c:pt>
                <c:pt idx="355">
                  <c:v>704.85558638014197</c:v>
                </c:pt>
                <c:pt idx="356">
                  <c:v>704.84585351930298</c:v>
                </c:pt>
                <c:pt idx="357">
                  <c:v>704.73409154542503</c:v>
                </c:pt>
                <c:pt idx="358">
                  <c:v>704.69796984602499</c:v>
                </c:pt>
                <c:pt idx="359">
                  <c:v>704.61830838442904</c:v>
                </c:pt>
                <c:pt idx="360">
                  <c:v>704.55697850976401</c:v>
                </c:pt>
                <c:pt idx="361">
                  <c:v>703.56403701094996</c:v>
                </c:pt>
                <c:pt idx="362">
                  <c:v>703.54238049685205</c:v>
                </c:pt>
                <c:pt idx="363">
                  <c:v>703.08786163638399</c:v>
                </c:pt>
                <c:pt idx="364">
                  <c:v>702.50029084083803</c:v>
                </c:pt>
                <c:pt idx="365">
                  <c:v>702.08480005978299</c:v>
                </c:pt>
                <c:pt idx="366">
                  <c:v>702.06465958778301</c:v>
                </c:pt>
                <c:pt idx="367">
                  <c:v>701.660869330879</c:v>
                </c:pt>
                <c:pt idx="368">
                  <c:v>701.49780026459598</c:v>
                </c:pt>
                <c:pt idx="369">
                  <c:v>701.47817024988694</c:v>
                </c:pt>
                <c:pt idx="370">
                  <c:v>701.04980032240701</c:v>
                </c:pt>
                <c:pt idx="371">
                  <c:v>700.98465409652295</c:v>
                </c:pt>
                <c:pt idx="372">
                  <c:v>700.69915808993198</c:v>
                </c:pt>
                <c:pt idx="373">
                  <c:v>700.53823796134998</c:v>
                </c:pt>
                <c:pt idx="374">
                  <c:v>700.22484564565195</c:v>
                </c:pt>
                <c:pt idx="375">
                  <c:v>700.10038609339995</c:v>
                </c:pt>
                <c:pt idx="376">
                  <c:v>699.96621957489594</c:v>
                </c:pt>
                <c:pt idx="377">
                  <c:v>699.69076328474796</c:v>
                </c:pt>
                <c:pt idx="378">
                  <c:v>699.42444336937297</c:v>
                </c:pt>
                <c:pt idx="379">
                  <c:v>698.88506347460395</c:v>
                </c:pt>
                <c:pt idx="380">
                  <c:v>698.748953979558</c:v>
                </c:pt>
                <c:pt idx="381">
                  <c:v>698.63523351090896</c:v>
                </c:pt>
                <c:pt idx="382">
                  <c:v>698.51205245133303</c:v>
                </c:pt>
                <c:pt idx="383">
                  <c:v>698.28578726025705</c:v>
                </c:pt>
                <c:pt idx="384">
                  <c:v>698.04850066050199</c:v>
                </c:pt>
                <c:pt idx="385">
                  <c:v>697.95317484401403</c:v>
                </c:pt>
                <c:pt idx="386">
                  <c:v>697.90641986721198</c:v>
                </c:pt>
                <c:pt idx="387">
                  <c:v>697.79434379731902</c:v>
                </c:pt>
                <c:pt idx="388">
                  <c:v>697.751094082892</c:v>
                </c:pt>
                <c:pt idx="389">
                  <c:v>697.05773936363505</c:v>
                </c:pt>
                <c:pt idx="390">
                  <c:v>697.03171895940795</c:v>
                </c:pt>
                <c:pt idx="391">
                  <c:v>696.82970506709705</c:v>
                </c:pt>
                <c:pt idx="392">
                  <c:v>696.50721979956302</c:v>
                </c:pt>
                <c:pt idx="393">
                  <c:v>695.53012982897405</c:v>
                </c:pt>
                <c:pt idx="394">
                  <c:v>695.47644949482606</c:v>
                </c:pt>
                <c:pt idx="395">
                  <c:v>695.47030038033404</c:v>
                </c:pt>
                <c:pt idx="396">
                  <c:v>695.41286896003101</c:v>
                </c:pt>
                <c:pt idx="397">
                  <c:v>695.16166795584695</c:v>
                </c:pt>
                <c:pt idx="398">
                  <c:v>694.91403566963299</c:v>
                </c:pt>
                <c:pt idx="399">
                  <c:v>694.06962525252402</c:v>
                </c:pt>
                <c:pt idx="400">
                  <c:v>693.97857573085503</c:v>
                </c:pt>
                <c:pt idx="401">
                  <c:v>693.93883901377797</c:v>
                </c:pt>
                <c:pt idx="402">
                  <c:v>693.87590066912605</c:v>
                </c:pt>
                <c:pt idx="403">
                  <c:v>693.78239727166999</c:v>
                </c:pt>
                <c:pt idx="404">
                  <c:v>693.534076937534</c:v>
                </c:pt>
                <c:pt idx="405">
                  <c:v>693.32083284938994</c:v>
                </c:pt>
                <c:pt idx="406">
                  <c:v>692.92179447477395</c:v>
                </c:pt>
                <c:pt idx="407">
                  <c:v>692.25780639991297</c:v>
                </c:pt>
                <c:pt idx="408">
                  <c:v>691.77011460549102</c:v>
                </c:pt>
                <c:pt idx="409">
                  <c:v>691.53360752169999</c:v>
                </c:pt>
                <c:pt idx="410">
                  <c:v>691.48199815821397</c:v>
                </c:pt>
                <c:pt idx="411">
                  <c:v>691.43672342734703</c:v>
                </c:pt>
                <c:pt idx="412">
                  <c:v>691.42353273566198</c:v>
                </c:pt>
                <c:pt idx="413">
                  <c:v>691.31167954719501</c:v>
                </c:pt>
                <c:pt idx="414">
                  <c:v>691.25408552349495</c:v>
                </c:pt>
                <c:pt idx="415">
                  <c:v>691.15724832399997</c:v>
                </c:pt>
                <c:pt idx="416">
                  <c:v>690.98411974018597</c:v>
                </c:pt>
                <c:pt idx="417">
                  <c:v>690.88687491596204</c:v>
                </c:pt>
                <c:pt idx="418">
                  <c:v>690.77811678093701</c:v>
                </c:pt>
                <c:pt idx="419">
                  <c:v>690.74070119197802</c:v>
                </c:pt>
                <c:pt idx="420">
                  <c:v>690.72359471890798</c:v>
                </c:pt>
                <c:pt idx="421">
                  <c:v>690.53670779438596</c:v>
                </c:pt>
                <c:pt idx="422">
                  <c:v>690.50503087986999</c:v>
                </c:pt>
                <c:pt idx="423">
                  <c:v>690.11753846057002</c:v>
                </c:pt>
                <c:pt idx="424">
                  <c:v>690.07090941398303</c:v>
                </c:pt>
                <c:pt idx="425">
                  <c:v>689.79785239184002</c:v>
                </c:pt>
                <c:pt idx="426">
                  <c:v>689.65083147509597</c:v>
                </c:pt>
                <c:pt idx="427">
                  <c:v>689.63236902854999</c:v>
                </c:pt>
                <c:pt idx="428">
                  <c:v>689.54400125338395</c:v>
                </c:pt>
                <c:pt idx="429">
                  <c:v>689.42152978879403</c:v>
                </c:pt>
                <c:pt idx="430">
                  <c:v>689.41040053653103</c:v>
                </c:pt>
                <c:pt idx="431">
                  <c:v>689.36977246124695</c:v>
                </c:pt>
                <c:pt idx="432">
                  <c:v>689.26555969977699</c:v>
                </c:pt>
                <c:pt idx="433">
                  <c:v>688.95014746685001</c:v>
                </c:pt>
                <c:pt idx="434">
                  <c:v>688.93207167891899</c:v>
                </c:pt>
                <c:pt idx="435">
                  <c:v>688.64836622325004</c:v>
                </c:pt>
                <c:pt idx="436">
                  <c:v>688.64004760673902</c:v>
                </c:pt>
                <c:pt idx="437">
                  <c:v>688.59689712511397</c:v>
                </c:pt>
                <c:pt idx="438">
                  <c:v>688.55919035387205</c:v>
                </c:pt>
                <c:pt idx="439">
                  <c:v>688.347502326464</c:v>
                </c:pt>
                <c:pt idx="440">
                  <c:v>688.335115985382</c:v>
                </c:pt>
                <c:pt idx="441">
                  <c:v>688.16646831203002</c:v>
                </c:pt>
                <c:pt idx="442">
                  <c:v>688.104508980481</c:v>
                </c:pt>
                <c:pt idx="443">
                  <c:v>688.07071559013002</c:v>
                </c:pt>
                <c:pt idx="444">
                  <c:v>687.83335680554001</c:v>
                </c:pt>
                <c:pt idx="445">
                  <c:v>687.61062828021295</c:v>
                </c:pt>
                <c:pt idx="446">
                  <c:v>687.48422776388895</c:v>
                </c:pt>
                <c:pt idx="447">
                  <c:v>687.43196077095399</c:v>
                </c:pt>
                <c:pt idx="448">
                  <c:v>687.263747264632</c:v>
                </c:pt>
                <c:pt idx="449">
                  <c:v>687.20247865228805</c:v>
                </c:pt>
                <c:pt idx="450">
                  <c:v>687.03110911991496</c:v>
                </c:pt>
                <c:pt idx="451">
                  <c:v>686.79926600455997</c:v>
                </c:pt>
                <c:pt idx="452">
                  <c:v>686.78372795121902</c:v>
                </c:pt>
                <c:pt idx="453">
                  <c:v>686.54494675723595</c:v>
                </c:pt>
                <c:pt idx="454">
                  <c:v>686.39786516993695</c:v>
                </c:pt>
                <c:pt idx="455">
                  <c:v>686.38550773804297</c:v>
                </c:pt>
                <c:pt idx="456">
                  <c:v>686.20831641098596</c:v>
                </c:pt>
                <c:pt idx="457">
                  <c:v>686.12446582861901</c:v>
                </c:pt>
                <c:pt idx="458">
                  <c:v>685.768293287544</c:v>
                </c:pt>
                <c:pt idx="459">
                  <c:v>685.73676349084496</c:v>
                </c:pt>
                <c:pt idx="460">
                  <c:v>685.71397488607397</c:v>
                </c:pt>
                <c:pt idx="461">
                  <c:v>685.69611085671295</c:v>
                </c:pt>
                <c:pt idx="462">
                  <c:v>685.62155761218503</c:v>
                </c:pt>
                <c:pt idx="463">
                  <c:v>685.47626515402305</c:v>
                </c:pt>
                <c:pt idx="464">
                  <c:v>685.30167801424398</c:v>
                </c:pt>
                <c:pt idx="465">
                  <c:v>685.23152586825802</c:v>
                </c:pt>
                <c:pt idx="466">
                  <c:v>684.94995225835305</c:v>
                </c:pt>
                <c:pt idx="467">
                  <c:v>684.74207172168701</c:v>
                </c:pt>
                <c:pt idx="468">
                  <c:v>684.62919992245997</c:v>
                </c:pt>
                <c:pt idx="469">
                  <c:v>684.62152021641998</c:v>
                </c:pt>
                <c:pt idx="470">
                  <c:v>684.49000744340105</c:v>
                </c:pt>
                <c:pt idx="471">
                  <c:v>684.47208428820397</c:v>
                </c:pt>
                <c:pt idx="472">
                  <c:v>684.3601256188</c:v>
                </c:pt>
                <c:pt idx="473">
                  <c:v>684.26160700305195</c:v>
                </c:pt>
                <c:pt idx="474">
                  <c:v>684.16572656024698</c:v>
                </c:pt>
                <c:pt idx="475">
                  <c:v>684.16240539620605</c:v>
                </c:pt>
                <c:pt idx="476">
                  <c:v>684.137385717901</c:v>
                </c:pt>
                <c:pt idx="477">
                  <c:v>684.07401972235698</c:v>
                </c:pt>
                <c:pt idx="478">
                  <c:v>683.91542592543999</c:v>
                </c:pt>
                <c:pt idx="479">
                  <c:v>683.91155899359603</c:v>
                </c:pt>
                <c:pt idx="480">
                  <c:v>683.74278150144698</c:v>
                </c:pt>
                <c:pt idx="481">
                  <c:v>683.63921578179099</c:v>
                </c:pt>
                <c:pt idx="482">
                  <c:v>683.533142776506</c:v>
                </c:pt>
                <c:pt idx="483">
                  <c:v>683.47751517798895</c:v>
                </c:pt>
                <c:pt idx="484">
                  <c:v>683.44421645523005</c:v>
                </c:pt>
                <c:pt idx="485">
                  <c:v>683.27592061239295</c:v>
                </c:pt>
                <c:pt idx="486">
                  <c:v>682.96243963660299</c:v>
                </c:pt>
                <c:pt idx="487">
                  <c:v>682.86195312033203</c:v>
                </c:pt>
                <c:pt idx="488">
                  <c:v>682.66063698481503</c:v>
                </c:pt>
                <c:pt idx="489">
                  <c:v>682.63718070623099</c:v>
                </c:pt>
                <c:pt idx="490">
                  <c:v>682.55823525706398</c:v>
                </c:pt>
                <c:pt idx="491">
                  <c:v>682.53822828444697</c:v>
                </c:pt>
                <c:pt idx="492">
                  <c:v>682.52168761301004</c:v>
                </c:pt>
                <c:pt idx="493">
                  <c:v>682.41439340610998</c:v>
                </c:pt>
                <c:pt idx="494">
                  <c:v>682.40555296213199</c:v>
                </c:pt>
                <c:pt idx="495">
                  <c:v>682.18838771359901</c:v>
                </c:pt>
                <c:pt idx="496">
                  <c:v>681.88401182879602</c:v>
                </c:pt>
                <c:pt idx="497">
                  <c:v>681.878281675263</c:v>
                </c:pt>
                <c:pt idx="498">
                  <c:v>681.78622297192999</c:v>
                </c:pt>
                <c:pt idx="499">
                  <c:v>681.75152791621997</c:v>
                </c:pt>
                <c:pt idx="500">
                  <c:v>681.75068898878601</c:v>
                </c:pt>
                <c:pt idx="501">
                  <c:v>681.63781426312698</c:v>
                </c:pt>
                <c:pt idx="502">
                  <c:v>681.38968611761197</c:v>
                </c:pt>
                <c:pt idx="503">
                  <c:v>681.27551425383501</c:v>
                </c:pt>
                <c:pt idx="504">
                  <c:v>681.20670572826896</c:v>
                </c:pt>
                <c:pt idx="505">
                  <c:v>681.135632007195</c:v>
                </c:pt>
                <c:pt idx="506">
                  <c:v>681.12156317500296</c:v>
                </c:pt>
                <c:pt idx="507">
                  <c:v>680.86178499689504</c:v>
                </c:pt>
                <c:pt idx="508">
                  <c:v>680.709402493384</c:v>
                </c:pt>
                <c:pt idx="509">
                  <c:v>680.50522264016604</c:v>
                </c:pt>
                <c:pt idx="510">
                  <c:v>680.45097186616294</c:v>
                </c:pt>
                <c:pt idx="511">
                  <c:v>680.27352860669703</c:v>
                </c:pt>
                <c:pt idx="512">
                  <c:v>680.16445351212303</c:v>
                </c:pt>
                <c:pt idx="513">
                  <c:v>680.01280465786101</c:v>
                </c:pt>
                <c:pt idx="514">
                  <c:v>679.84423464116003</c:v>
                </c:pt>
                <c:pt idx="515">
                  <c:v>679.76806995754998</c:v>
                </c:pt>
                <c:pt idx="516">
                  <c:v>679.74950678271705</c:v>
                </c:pt>
                <c:pt idx="517">
                  <c:v>679.62580094338</c:v>
                </c:pt>
                <c:pt idx="518">
                  <c:v>679.59871545880196</c:v>
                </c:pt>
                <c:pt idx="519">
                  <c:v>679.55198030535803</c:v>
                </c:pt>
                <c:pt idx="520">
                  <c:v>679.41260064598498</c:v>
                </c:pt>
                <c:pt idx="521">
                  <c:v>679.34876637468199</c:v>
                </c:pt>
                <c:pt idx="522">
                  <c:v>679.107857983347</c:v>
                </c:pt>
                <c:pt idx="523">
                  <c:v>679.10161456165395</c:v>
                </c:pt>
                <c:pt idx="524">
                  <c:v>679.06682131599803</c:v>
                </c:pt>
                <c:pt idx="525">
                  <c:v>678.87443786262997</c:v>
                </c:pt>
                <c:pt idx="526">
                  <c:v>678.75181786270798</c:v>
                </c:pt>
                <c:pt idx="527">
                  <c:v>678.257092373555</c:v>
                </c:pt>
                <c:pt idx="528">
                  <c:v>678.23274254149499</c:v>
                </c:pt>
                <c:pt idx="529">
                  <c:v>678.21764208533295</c:v>
                </c:pt>
                <c:pt idx="530">
                  <c:v>677.98844730595897</c:v>
                </c:pt>
                <c:pt idx="531">
                  <c:v>677.95608624562897</c:v>
                </c:pt>
                <c:pt idx="532">
                  <c:v>677.91844964544998</c:v>
                </c:pt>
                <c:pt idx="533">
                  <c:v>677.76796268904798</c:v>
                </c:pt>
                <c:pt idx="534">
                  <c:v>677.73987428626299</c:v>
                </c:pt>
                <c:pt idx="535">
                  <c:v>677.63941809318305</c:v>
                </c:pt>
                <c:pt idx="536">
                  <c:v>677.58633876824501</c:v>
                </c:pt>
                <c:pt idx="537">
                  <c:v>677.58060328391105</c:v>
                </c:pt>
                <c:pt idx="538">
                  <c:v>677.479940534918</c:v>
                </c:pt>
                <c:pt idx="539">
                  <c:v>677.40593533212405</c:v>
                </c:pt>
                <c:pt idx="540">
                  <c:v>677.37227107436399</c:v>
                </c:pt>
                <c:pt idx="541">
                  <c:v>677.33749654243002</c:v>
                </c:pt>
                <c:pt idx="542">
                  <c:v>677.31731215664195</c:v>
                </c:pt>
                <c:pt idx="543">
                  <c:v>677.18368536683295</c:v>
                </c:pt>
                <c:pt idx="544">
                  <c:v>677.15185602680106</c:v>
                </c:pt>
                <c:pt idx="545">
                  <c:v>677.10133432499003</c:v>
                </c:pt>
                <c:pt idx="546">
                  <c:v>676.74414181283305</c:v>
                </c:pt>
                <c:pt idx="547">
                  <c:v>676.68292098514303</c:v>
                </c:pt>
                <c:pt idx="548">
                  <c:v>676.43967118132696</c:v>
                </c:pt>
                <c:pt idx="549">
                  <c:v>676.43876794340099</c:v>
                </c:pt>
                <c:pt idx="550">
                  <c:v>676.34334039656699</c:v>
                </c:pt>
                <c:pt idx="551">
                  <c:v>676.32402678757705</c:v>
                </c:pt>
                <c:pt idx="552">
                  <c:v>676.29080795375705</c:v>
                </c:pt>
                <c:pt idx="553">
                  <c:v>676.23298314558599</c:v>
                </c:pt>
                <c:pt idx="554">
                  <c:v>676.10953565760303</c:v>
                </c:pt>
                <c:pt idx="555">
                  <c:v>676.09063618233802</c:v>
                </c:pt>
                <c:pt idx="556">
                  <c:v>676.03081150120101</c:v>
                </c:pt>
                <c:pt idx="557">
                  <c:v>675.73145604640501</c:v>
                </c:pt>
                <c:pt idx="558">
                  <c:v>675.59951497316501</c:v>
                </c:pt>
                <c:pt idx="559">
                  <c:v>675.51440534728204</c:v>
                </c:pt>
                <c:pt idx="560">
                  <c:v>675.49777970436605</c:v>
                </c:pt>
                <c:pt idx="561">
                  <c:v>675.44105036207804</c:v>
                </c:pt>
                <c:pt idx="562">
                  <c:v>675.21971132852696</c:v>
                </c:pt>
                <c:pt idx="563">
                  <c:v>675.172339617175</c:v>
                </c:pt>
                <c:pt idx="564">
                  <c:v>675.14625828757903</c:v>
                </c:pt>
                <c:pt idx="565">
                  <c:v>675.02689156405802</c:v>
                </c:pt>
                <c:pt idx="566">
                  <c:v>674.96346719107805</c:v>
                </c:pt>
                <c:pt idx="567">
                  <c:v>674.82674852042703</c:v>
                </c:pt>
                <c:pt idx="568">
                  <c:v>674.74100307907099</c:v>
                </c:pt>
                <c:pt idx="569">
                  <c:v>674.681456860514</c:v>
                </c:pt>
                <c:pt idx="570">
                  <c:v>674.67415074329006</c:v>
                </c:pt>
                <c:pt idx="571">
                  <c:v>674.61212623918698</c:v>
                </c:pt>
                <c:pt idx="572">
                  <c:v>674.58421162394905</c:v>
                </c:pt>
                <c:pt idx="573">
                  <c:v>674.57969850437701</c:v>
                </c:pt>
                <c:pt idx="574">
                  <c:v>674.413645066345</c:v>
                </c:pt>
                <c:pt idx="575">
                  <c:v>674.36987323547896</c:v>
                </c:pt>
                <c:pt idx="576">
                  <c:v>674.20138455799599</c:v>
                </c:pt>
                <c:pt idx="577">
                  <c:v>674.185515271535</c:v>
                </c:pt>
                <c:pt idx="578">
                  <c:v>674.06588920297895</c:v>
                </c:pt>
                <c:pt idx="579">
                  <c:v>673.81146362286302</c:v>
                </c:pt>
                <c:pt idx="580">
                  <c:v>673.80235645394498</c:v>
                </c:pt>
                <c:pt idx="581">
                  <c:v>673.67852825212003</c:v>
                </c:pt>
                <c:pt idx="582">
                  <c:v>673.45093441338099</c:v>
                </c:pt>
                <c:pt idx="583">
                  <c:v>673.40193581670803</c:v>
                </c:pt>
                <c:pt idx="584">
                  <c:v>673.35674687129904</c:v>
                </c:pt>
                <c:pt idx="585">
                  <c:v>673.33562063317504</c:v>
                </c:pt>
                <c:pt idx="586">
                  <c:v>673.25463870586805</c:v>
                </c:pt>
                <c:pt idx="587">
                  <c:v>673.15934497365595</c:v>
                </c:pt>
                <c:pt idx="588">
                  <c:v>673.11406134490596</c:v>
                </c:pt>
                <c:pt idx="589">
                  <c:v>673.06713036981205</c:v>
                </c:pt>
                <c:pt idx="590">
                  <c:v>673.01918660086505</c:v>
                </c:pt>
                <c:pt idx="591">
                  <c:v>672.95680875053699</c:v>
                </c:pt>
                <c:pt idx="592">
                  <c:v>672.82345643060103</c:v>
                </c:pt>
                <c:pt idx="593">
                  <c:v>672.71998041807899</c:v>
                </c:pt>
                <c:pt idx="594">
                  <c:v>672.67139174653403</c:v>
                </c:pt>
                <c:pt idx="595">
                  <c:v>672.57404901526104</c:v>
                </c:pt>
                <c:pt idx="596">
                  <c:v>672.52964254912604</c:v>
                </c:pt>
                <c:pt idx="597">
                  <c:v>672.14486364842503</c:v>
                </c:pt>
                <c:pt idx="598">
                  <c:v>672.13971674141203</c:v>
                </c:pt>
                <c:pt idx="599">
                  <c:v>672.12863850203303</c:v>
                </c:pt>
                <c:pt idx="600">
                  <c:v>671.99626953454595</c:v>
                </c:pt>
                <c:pt idx="601">
                  <c:v>671.63735694188097</c:v>
                </c:pt>
                <c:pt idx="602">
                  <c:v>671.61669652011403</c:v>
                </c:pt>
                <c:pt idx="603">
                  <c:v>671.47336468575395</c:v>
                </c:pt>
                <c:pt idx="604">
                  <c:v>671.31352766117402</c:v>
                </c:pt>
                <c:pt idx="605">
                  <c:v>671.25975791436997</c:v>
                </c:pt>
                <c:pt idx="606">
                  <c:v>671.17004997894401</c:v>
                </c:pt>
                <c:pt idx="607">
                  <c:v>671.121805625859</c:v>
                </c:pt>
                <c:pt idx="608">
                  <c:v>671.05040950321802</c:v>
                </c:pt>
                <c:pt idx="609">
                  <c:v>671.04317381008002</c:v>
                </c:pt>
                <c:pt idx="610">
                  <c:v>670.94521297197502</c:v>
                </c:pt>
                <c:pt idx="611">
                  <c:v>670.78061169816897</c:v>
                </c:pt>
                <c:pt idx="612">
                  <c:v>670.75217861753299</c:v>
                </c:pt>
                <c:pt idx="613">
                  <c:v>670.72690872030705</c:v>
                </c:pt>
                <c:pt idx="614">
                  <c:v>670.70608834013899</c:v>
                </c:pt>
                <c:pt idx="615">
                  <c:v>670.32888454353304</c:v>
                </c:pt>
                <c:pt idx="616">
                  <c:v>669.99654926274297</c:v>
                </c:pt>
                <c:pt idx="617">
                  <c:v>669.86324094108102</c:v>
                </c:pt>
                <c:pt idx="618">
                  <c:v>669.86200444255599</c:v>
                </c:pt>
                <c:pt idx="619">
                  <c:v>669.71163086603804</c:v>
                </c:pt>
                <c:pt idx="620">
                  <c:v>669.28611849280401</c:v>
                </c:pt>
                <c:pt idx="621">
                  <c:v>669.09995161003201</c:v>
                </c:pt>
                <c:pt idx="622">
                  <c:v>668.73797363209098</c:v>
                </c:pt>
                <c:pt idx="623">
                  <c:v>668.73425438808795</c:v>
                </c:pt>
                <c:pt idx="624">
                  <c:v>668.691455728439</c:v>
                </c:pt>
                <c:pt idx="625">
                  <c:v>668.62863966086695</c:v>
                </c:pt>
                <c:pt idx="626">
                  <c:v>668.56220194522302</c:v>
                </c:pt>
                <c:pt idx="627">
                  <c:v>668.52963034225502</c:v>
                </c:pt>
                <c:pt idx="628">
                  <c:v>668.48859793700296</c:v>
                </c:pt>
                <c:pt idx="629">
                  <c:v>668.43107426945903</c:v>
                </c:pt>
                <c:pt idx="630">
                  <c:v>668.17971255767702</c:v>
                </c:pt>
                <c:pt idx="631">
                  <c:v>668.12016041257903</c:v>
                </c:pt>
                <c:pt idx="632">
                  <c:v>667.97119213872304</c:v>
                </c:pt>
                <c:pt idx="633">
                  <c:v>667.78544701526698</c:v>
                </c:pt>
                <c:pt idx="634">
                  <c:v>667.737226049735</c:v>
                </c:pt>
                <c:pt idx="635">
                  <c:v>667.61888802730095</c:v>
                </c:pt>
                <c:pt idx="636">
                  <c:v>667.44774754292905</c:v>
                </c:pt>
                <c:pt idx="637">
                  <c:v>667.40629574159902</c:v>
                </c:pt>
                <c:pt idx="638">
                  <c:v>667.39613098664404</c:v>
                </c:pt>
                <c:pt idx="639">
                  <c:v>667.29566327008502</c:v>
                </c:pt>
                <c:pt idx="640">
                  <c:v>667.21779227943796</c:v>
                </c:pt>
                <c:pt idx="641">
                  <c:v>667.21167411776503</c:v>
                </c:pt>
                <c:pt idx="642">
                  <c:v>667.15838970582604</c:v>
                </c:pt>
                <c:pt idx="643">
                  <c:v>667.10001989657098</c:v>
                </c:pt>
                <c:pt idx="644">
                  <c:v>667.05480296943199</c:v>
                </c:pt>
                <c:pt idx="645">
                  <c:v>667.01600387122505</c:v>
                </c:pt>
                <c:pt idx="646">
                  <c:v>667.00582697041796</c:v>
                </c:pt>
                <c:pt idx="647">
                  <c:v>666.82700696073596</c:v>
                </c:pt>
                <c:pt idx="648">
                  <c:v>666.74715851433996</c:v>
                </c:pt>
                <c:pt idx="649">
                  <c:v>666.712871041722</c:v>
                </c:pt>
                <c:pt idx="650">
                  <c:v>666.55089215570899</c:v>
                </c:pt>
                <c:pt idx="651">
                  <c:v>666.52568011988706</c:v>
                </c:pt>
                <c:pt idx="652">
                  <c:v>666.49598737926397</c:v>
                </c:pt>
                <c:pt idx="653">
                  <c:v>666.46348613682903</c:v>
                </c:pt>
                <c:pt idx="654">
                  <c:v>666.24086443145995</c:v>
                </c:pt>
                <c:pt idx="655">
                  <c:v>666.22294365033395</c:v>
                </c:pt>
                <c:pt idx="656">
                  <c:v>666.12722828896597</c:v>
                </c:pt>
                <c:pt idx="657">
                  <c:v>666.11838206740094</c:v>
                </c:pt>
                <c:pt idx="658">
                  <c:v>665.99887179621305</c:v>
                </c:pt>
                <c:pt idx="659">
                  <c:v>665.99244322121797</c:v>
                </c:pt>
                <c:pt idx="660">
                  <c:v>665.941645352254</c:v>
                </c:pt>
                <c:pt idx="661">
                  <c:v>665.93019145291396</c:v>
                </c:pt>
                <c:pt idx="662">
                  <c:v>665.92364175565206</c:v>
                </c:pt>
                <c:pt idx="663">
                  <c:v>665.836209277423</c:v>
                </c:pt>
                <c:pt idx="664">
                  <c:v>665.816249167303</c:v>
                </c:pt>
                <c:pt idx="665">
                  <c:v>665.79850405668697</c:v>
                </c:pt>
                <c:pt idx="666">
                  <c:v>665.74128633362102</c:v>
                </c:pt>
                <c:pt idx="667">
                  <c:v>665.699727865706</c:v>
                </c:pt>
                <c:pt idx="668">
                  <c:v>665.57383434975497</c:v>
                </c:pt>
                <c:pt idx="669">
                  <c:v>665.52838644039798</c:v>
                </c:pt>
                <c:pt idx="670">
                  <c:v>665.39712193676496</c:v>
                </c:pt>
                <c:pt idx="671">
                  <c:v>665.38566938366603</c:v>
                </c:pt>
                <c:pt idx="672">
                  <c:v>665.38418972573299</c:v>
                </c:pt>
                <c:pt idx="673">
                  <c:v>665.34577066077202</c:v>
                </c:pt>
                <c:pt idx="674">
                  <c:v>665.31597192749405</c:v>
                </c:pt>
                <c:pt idx="675">
                  <c:v>665.296179927357</c:v>
                </c:pt>
                <c:pt idx="676">
                  <c:v>665.27497512976799</c:v>
                </c:pt>
                <c:pt idx="677">
                  <c:v>665.20179721526199</c:v>
                </c:pt>
                <c:pt idx="678">
                  <c:v>665.17620722042</c:v>
                </c:pt>
                <c:pt idx="679">
                  <c:v>665.11325222382004</c:v>
                </c:pt>
                <c:pt idx="680">
                  <c:v>665.10666252356395</c:v>
                </c:pt>
                <c:pt idx="681">
                  <c:v>665.07511634112097</c:v>
                </c:pt>
                <c:pt idx="682">
                  <c:v>664.85152204722397</c:v>
                </c:pt>
                <c:pt idx="683">
                  <c:v>664.82760813474897</c:v>
                </c:pt>
                <c:pt idx="684">
                  <c:v>664.71608226153501</c:v>
                </c:pt>
                <c:pt idx="685">
                  <c:v>664.70159594952497</c:v>
                </c:pt>
                <c:pt idx="686">
                  <c:v>664.53668735683198</c:v>
                </c:pt>
                <c:pt idx="687">
                  <c:v>664.51432448995104</c:v>
                </c:pt>
                <c:pt idx="688">
                  <c:v>664.37612008295196</c:v>
                </c:pt>
                <c:pt idx="689">
                  <c:v>664.31359062603497</c:v>
                </c:pt>
                <c:pt idx="690">
                  <c:v>664.26886483291401</c:v>
                </c:pt>
                <c:pt idx="691">
                  <c:v>664.22000302300603</c:v>
                </c:pt>
                <c:pt idx="692">
                  <c:v>664.13594414127999</c:v>
                </c:pt>
                <c:pt idx="693">
                  <c:v>664.12436757222099</c:v>
                </c:pt>
                <c:pt idx="694">
                  <c:v>664.05271616088498</c:v>
                </c:pt>
                <c:pt idx="695">
                  <c:v>664.03453119854498</c:v>
                </c:pt>
                <c:pt idx="696">
                  <c:v>663.98308727224003</c:v>
                </c:pt>
                <c:pt idx="697">
                  <c:v>663.94569803668401</c:v>
                </c:pt>
                <c:pt idx="698">
                  <c:v>663.91090731305599</c:v>
                </c:pt>
                <c:pt idx="699">
                  <c:v>663.89881019194604</c:v>
                </c:pt>
                <c:pt idx="700">
                  <c:v>663.87356117951504</c:v>
                </c:pt>
                <c:pt idx="701">
                  <c:v>663.846630011402</c:v>
                </c:pt>
                <c:pt idx="702">
                  <c:v>663.82069987746297</c:v>
                </c:pt>
                <c:pt idx="703">
                  <c:v>663.71962104370596</c:v>
                </c:pt>
                <c:pt idx="704">
                  <c:v>663.54823442623899</c:v>
                </c:pt>
                <c:pt idx="705">
                  <c:v>663.49415520436503</c:v>
                </c:pt>
                <c:pt idx="706">
                  <c:v>663.36647766603699</c:v>
                </c:pt>
                <c:pt idx="707">
                  <c:v>663.35559938698202</c:v>
                </c:pt>
                <c:pt idx="708">
                  <c:v>663.23473647472304</c:v>
                </c:pt>
                <c:pt idx="709">
                  <c:v>663.16395873332704</c:v>
                </c:pt>
                <c:pt idx="710">
                  <c:v>663.13213976555903</c:v>
                </c:pt>
                <c:pt idx="711">
                  <c:v>663.09307026664396</c:v>
                </c:pt>
                <c:pt idx="712">
                  <c:v>663.05163765776194</c:v>
                </c:pt>
                <c:pt idx="713">
                  <c:v>663.02166573490797</c:v>
                </c:pt>
                <c:pt idx="714">
                  <c:v>662.98582771491499</c:v>
                </c:pt>
                <c:pt idx="715">
                  <c:v>662.76937818455997</c:v>
                </c:pt>
                <c:pt idx="716">
                  <c:v>662.52135266819096</c:v>
                </c:pt>
                <c:pt idx="717">
                  <c:v>662.42166086047996</c:v>
                </c:pt>
                <c:pt idx="718">
                  <c:v>662.40345861983599</c:v>
                </c:pt>
                <c:pt idx="719">
                  <c:v>662.35110502299995</c:v>
                </c:pt>
                <c:pt idx="720">
                  <c:v>662.219038534883</c:v>
                </c:pt>
                <c:pt idx="721">
                  <c:v>662.21609253492898</c:v>
                </c:pt>
                <c:pt idx="722">
                  <c:v>662.04816938126498</c:v>
                </c:pt>
                <c:pt idx="723">
                  <c:v>662.02163175698604</c:v>
                </c:pt>
                <c:pt idx="724">
                  <c:v>661.76256819675996</c:v>
                </c:pt>
                <c:pt idx="725">
                  <c:v>661.75595826225697</c:v>
                </c:pt>
                <c:pt idx="726">
                  <c:v>661.69476313662597</c:v>
                </c:pt>
                <c:pt idx="727">
                  <c:v>661.66068871531502</c:v>
                </c:pt>
                <c:pt idx="728">
                  <c:v>661.56799402170202</c:v>
                </c:pt>
                <c:pt idx="729">
                  <c:v>661.55434993685606</c:v>
                </c:pt>
                <c:pt idx="730">
                  <c:v>661.46472134342105</c:v>
                </c:pt>
                <c:pt idx="731">
                  <c:v>661.42557514390899</c:v>
                </c:pt>
                <c:pt idx="732">
                  <c:v>661.40117506005095</c:v>
                </c:pt>
                <c:pt idx="733">
                  <c:v>661.31673238717201</c:v>
                </c:pt>
                <c:pt idx="734">
                  <c:v>661.25976666109295</c:v>
                </c:pt>
                <c:pt idx="735">
                  <c:v>661.25844241964705</c:v>
                </c:pt>
                <c:pt idx="736">
                  <c:v>661.09360333094105</c:v>
                </c:pt>
                <c:pt idx="737">
                  <c:v>661.07837491776297</c:v>
                </c:pt>
                <c:pt idx="738">
                  <c:v>660.95544750734496</c:v>
                </c:pt>
                <c:pt idx="739">
                  <c:v>660.90684658508201</c:v>
                </c:pt>
                <c:pt idx="740">
                  <c:v>660.89222929063101</c:v>
                </c:pt>
                <c:pt idx="741">
                  <c:v>660.83821774712601</c:v>
                </c:pt>
                <c:pt idx="742">
                  <c:v>660.74891974916102</c:v>
                </c:pt>
                <c:pt idx="743">
                  <c:v>660.73768083207005</c:v>
                </c:pt>
                <c:pt idx="744">
                  <c:v>660.72988315494695</c:v>
                </c:pt>
                <c:pt idx="745">
                  <c:v>660.69828107754995</c:v>
                </c:pt>
                <c:pt idx="746">
                  <c:v>660.66538337661802</c:v>
                </c:pt>
                <c:pt idx="747">
                  <c:v>660.62891894260395</c:v>
                </c:pt>
                <c:pt idx="748">
                  <c:v>660.57811582192198</c:v>
                </c:pt>
                <c:pt idx="749">
                  <c:v>660.53911184797596</c:v>
                </c:pt>
                <c:pt idx="750">
                  <c:v>660.47644766738904</c:v>
                </c:pt>
                <c:pt idx="751">
                  <c:v>660.42836471704402</c:v>
                </c:pt>
                <c:pt idx="752">
                  <c:v>660.40101931964796</c:v>
                </c:pt>
                <c:pt idx="753">
                  <c:v>660.34168436492098</c:v>
                </c:pt>
                <c:pt idx="754">
                  <c:v>660.286185943757</c:v>
                </c:pt>
                <c:pt idx="755">
                  <c:v>660.22929698118799</c:v>
                </c:pt>
                <c:pt idx="756">
                  <c:v>660.13665471449497</c:v>
                </c:pt>
                <c:pt idx="757">
                  <c:v>660.09640287518096</c:v>
                </c:pt>
                <c:pt idx="758">
                  <c:v>660.07236510913697</c:v>
                </c:pt>
                <c:pt idx="759">
                  <c:v>659.79906206276905</c:v>
                </c:pt>
                <c:pt idx="760">
                  <c:v>659.75041710258199</c:v>
                </c:pt>
                <c:pt idx="761">
                  <c:v>659.39063443816599</c:v>
                </c:pt>
                <c:pt idx="762">
                  <c:v>659.23033353014205</c:v>
                </c:pt>
                <c:pt idx="763">
                  <c:v>659.18961789330297</c:v>
                </c:pt>
                <c:pt idx="764">
                  <c:v>658.96568942845397</c:v>
                </c:pt>
                <c:pt idx="765">
                  <c:v>658.94293649965198</c:v>
                </c:pt>
                <c:pt idx="766">
                  <c:v>658.90016643154195</c:v>
                </c:pt>
                <c:pt idx="767">
                  <c:v>658.88518104985906</c:v>
                </c:pt>
                <c:pt idx="768">
                  <c:v>658.72514305757704</c:v>
                </c:pt>
                <c:pt idx="769">
                  <c:v>658.70335564115499</c:v>
                </c:pt>
                <c:pt idx="770">
                  <c:v>658.53740743625895</c:v>
                </c:pt>
                <c:pt idx="771">
                  <c:v>658.41574073329105</c:v>
                </c:pt>
                <c:pt idx="772">
                  <c:v>658.347960969582</c:v>
                </c:pt>
                <c:pt idx="773">
                  <c:v>658.28865448402303</c:v>
                </c:pt>
                <c:pt idx="774">
                  <c:v>658.27714130873301</c:v>
                </c:pt>
                <c:pt idx="775">
                  <c:v>658.16926341056399</c:v>
                </c:pt>
                <c:pt idx="776">
                  <c:v>658.15872963916001</c:v>
                </c:pt>
                <c:pt idx="777">
                  <c:v>657.96865971335103</c:v>
                </c:pt>
                <c:pt idx="778">
                  <c:v>657.75924598857205</c:v>
                </c:pt>
                <c:pt idx="779">
                  <c:v>657.63180408919197</c:v>
                </c:pt>
                <c:pt idx="780">
                  <c:v>657.62971303259803</c:v>
                </c:pt>
                <c:pt idx="781">
                  <c:v>657.60168772879399</c:v>
                </c:pt>
                <c:pt idx="782">
                  <c:v>657.54956559649099</c:v>
                </c:pt>
                <c:pt idx="783">
                  <c:v>657.42027309321099</c:v>
                </c:pt>
                <c:pt idx="784">
                  <c:v>657.350557577475</c:v>
                </c:pt>
                <c:pt idx="785">
                  <c:v>657.30314254605696</c:v>
                </c:pt>
                <c:pt idx="786">
                  <c:v>657.27312690229996</c:v>
                </c:pt>
                <c:pt idx="787">
                  <c:v>657.263163559644</c:v>
                </c:pt>
                <c:pt idx="788">
                  <c:v>657.10904960186303</c:v>
                </c:pt>
                <c:pt idx="789">
                  <c:v>657.09382772270999</c:v>
                </c:pt>
                <c:pt idx="790">
                  <c:v>657.04369816574899</c:v>
                </c:pt>
                <c:pt idx="791">
                  <c:v>657.03546715894197</c:v>
                </c:pt>
                <c:pt idx="792">
                  <c:v>656.93550235068903</c:v>
                </c:pt>
                <c:pt idx="793">
                  <c:v>656.68440132826697</c:v>
                </c:pt>
                <c:pt idx="794">
                  <c:v>656.668001986425</c:v>
                </c:pt>
                <c:pt idx="795">
                  <c:v>656.63674964484096</c:v>
                </c:pt>
                <c:pt idx="796">
                  <c:v>656.37197121919598</c:v>
                </c:pt>
                <c:pt idx="797">
                  <c:v>656.26476522403505</c:v>
                </c:pt>
                <c:pt idx="798">
                  <c:v>656.16169334445999</c:v>
                </c:pt>
                <c:pt idx="799">
                  <c:v>656.12397766828406</c:v>
                </c:pt>
                <c:pt idx="800">
                  <c:v>656.05776282765601</c:v>
                </c:pt>
                <c:pt idx="801">
                  <c:v>655.74727435672605</c:v>
                </c:pt>
                <c:pt idx="802">
                  <c:v>655.65523366851301</c:v>
                </c:pt>
                <c:pt idx="803">
                  <c:v>655.52816424697096</c:v>
                </c:pt>
                <c:pt idx="804">
                  <c:v>655.49628687696304</c:v>
                </c:pt>
                <c:pt idx="805">
                  <c:v>655.48780064912796</c:v>
                </c:pt>
                <c:pt idx="806">
                  <c:v>655.046409743597</c:v>
                </c:pt>
                <c:pt idx="807">
                  <c:v>655.00796115742003</c:v>
                </c:pt>
                <c:pt idx="808">
                  <c:v>654.98876561864597</c:v>
                </c:pt>
                <c:pt idx="809">
                  <c:v>654.81830145859601</c:v>
                </c:pt>
                <c:pt idx="810">
                  <c:v>654.777079781255</c:v>
                </c:pt>
                <c:pt idx="811">
                  <c:v>654.696604137995</c:v>
                </c:pt>
                <c:pt idx="812">
                  <c:v>654.67810682562595</c:v>
                </c:pt>
                <c:pt idx="813">
                  <c:v>654.61984052811295</c:v>
                </c:pt>
                <c:pt idx="814">
                  <c:v>654.58635108974397</c:v>
                </c:pt>
                <c:pt idx="815">
                  <c:v>654.48699951791605</c:v>
                </c:pt>
                <c:pt idx="816">
                  <c:v>654.46042868431095</c:v>
                </c:pt>
                <c:pt idx="817">
                  <c:v>654.43193471200698</c:v>
                </c:pt>
                <c:pt idx="818">
                  <c:v>654.40473907645605</c:v>
                </c:pt>
                <c:pt idx="819">
                  <c:v>654.28663859438905</c:v>
                </c:pt>
                <c:pt idx="820">
                  <c:v>654.16487498706897</c:v>
                </c:pt>
                <c:pt idx="821">
                  <c:v>654.14098663683899</c:v>
                </c:pt>
                <c:pt idx="822">
                  <c:v>654.11238449730297</c:v>
                </c:pt>
                <c:pt idx="823">
                  <c:v>654.06822783875396</c:v>
                </c:pt>
                <c:pt idx="824">
                  <c:v>654.05447792130997</c:v>
                </c:pt>
                <c:pt idx="825">
                  <c:v>654.04269678014396</c:v>
                </c:pt>
                <c:pt idx="826">
                  <c:v>653.95212552201497</c:v>
                </c:pt>
                <c:pt idx="827">
                  <c:v>653.951111733738</c:v>
                </c:pt>
                <c:pt idx="828">
                  <c:v>653.84658344309298</c:v>
                </c:pt>
                <c:pt idx="829">
                  <c:v>653.83974913662905</c:v>
                </c:pt>
                <c:pt idx="830">
                  <c:v>653.69523007281305</c:v>
                </c:pt>
                <c:pt idx="831">
                  <c:v>653.64850475008802</c:v>
                </c:pt>
                <c:pt idx="832">
                  <c:v>653.63674546746495</c:v>
                </c:pt>
                <c:pt idx="833">
                  <c:v>653.58711181225499</c:v>
                </c:pt>
                <c:pt idx="834">
                  <c:v>653.56903069633302</c:v>
                </c:pt>
                <c:pt idx="835">
                  <c:v>653.49372361091298</c:v>
                </c:pt>
                <c:pt idx="836">
                  <c:v>653.30819482672996</c:v>
                </c:pt>
                <c:pt idx="837">
                  <c:v>653.214076391567</c:v>
                </c:pt>
                <c:pt idx="838">
                  <c:v>653.17152297912503</c:v>
                </c:pt>
                <c:pt idx="839">
                  <c:v>653.15390327064097</c:v>
                </c:pt>
                <c:pt idx="840">
                  <c:v>653.11995557724799</c:v>
                </c:pt>
                <c:pt idx="841">
                  <c:v>653.03920248637803</c:v>
                </c:pt>
                <c:pt idx="842">
                  <c:v>653.024219606565</c:v>
                </c:pt>
                <c:pt idx="843">
                  <c:v>652.98634762354402</c:v>
                </c:pt>
                <c:pt idx="844">
                  <c:v>652.94357481459201</c:v>
                </c:pt>
                <c:pt idx="845">
                  <c:v>652.925861785135</c:v>
                </c:pt>
                <c:pt idx="846">
                  <c:v>652.725023832038</c:v>
                </c:pt>
                <c:pt idx="847">
                  <c:v>652.59434174354101</c:v>
                </c:pt>
                <c:pt idx="848">
                  <c:v>652.59178533522504</c:v>
                </c:pt>
                <c:pt idx="849">
                  <c:v>652.499498678073</c:v>
                </c:pt>
                <c:pt idx="850">
                  <c:v>652.47493864207604</c:v>
                </c:pt>
                <c:pt idx="851">
                  <c:v>652.43276648789004</c:v>
                </c:pt>
                <c:pt idx="852">
                  <c:v>652.34662341810997</c:v>
                </c:pt>
                <c:pt idx="853">
                  <c:v>652.28114817374103</c:v>
                </c:pt>
                <c:pt idx="854">
                  <c:v>652.14069676232702</c:v>
                </c:pt>
                <c:pt idx="855">
                  <c:v>652.05153652402896</c:v>
                </c:pt>
                <c:pt idx="856">
                  <c:v>652.03488342279195</c:v>
                </c:pt>
                <c:pt idx="857">
                  <c:v>652.03002898007196</c:v>
                </c:pt>
                <c:pt idx="858">
                  <c:v>651.60917388218195</c:v>
                </c:pt>
                <c:pt idx="859">
                  <c:v>651.60307775476599</c:v>
                </c:pt>
                <c:pt idx="860">
                  <c:v>651.55985208207096</c:v>
                </c:pt>
                <c:pt idx="861">
                  <c:v>651.55703541658602</c:v>
                </c:pt>
                <c:pt idx="862">
                  <c:v>651.45394030567695</c:v>
                </c:pt>
                <c:pt idx="863">
                  <c:v>651.442640162163</c:v>
                </c:pt>
                <c:pt idx="864">
                  <c:v>651.34451523165399</c:v>
                </c:pt>
                <c:pt idx="865">
                  <c:v>651.15669972667297</c:v>
                </c:pt>
                <c:pt idx="866">
                  <c:v>651.14061909097302</c:v>
                </c:pt>
                <c:pt idx="867">
                  <c:v>651.07798527806096</c:v>
                </c:pt>
                <c:pt idx="868">
                  <c:v>651.065887890883</c:v>
                </c:pt>
                <c:pt idx="869">
                  <c:v>651.03521326006103</c:v>
                </c:pt>
                <c:pt idx="870">
                  <c:v>651.01030029041499</c:v>
                </c:pt>
                <c:pt idx="871">
                  <c:v>650.79551124029297</c:v>
                </c:pt>
                <c:pt idx="872">
                  <c:v>650.78450895211699</c:v>
                </c:pt>
                <c:pt idx="873">
                  <c:v>650.78363732396701</c:v>
                </c:pt>
                <c:pt idx="874">
                  <c:v>650.77704371010498</c:v>
                </c:pt>
                <c:pt idx="875">
                  <c:v>650.72288295155397</c:v>
                </c:pt>
                <c:pt idx="876">
                  <c:v>650.670636989326</c:v>
                </c:pt>
                <c:pt idx="877">
                  <c:v>650.62423512587702</c:v>
                </c:pt>
                <c:pt idx="878">
                  <c:v>650.60824792253902</c:v>
                </c:pt>
                <c:pt idx="879">
                  <c:v>650.60232216675001</c:v>
                </c:pt>
                <c:pt idx="880">
                  <c:v>650.52392127656901</c:v>
                </c:pt>
                <c:pt idx="881">
                  <c:v>650.45964479303098</c:v>
                </c:pt>
                <c:pt idx="882">
                  <c:v>650.44594608378202</c:v>
                </c:pt>
                <c:pt idx="883">
                  <c:v>650.31689719053895</c:v>
                </c:pt>
                <c:pt idx="884">
                  <c:v>650.27847550704496</c:v>
                </c:pt>
                <c:pt idx="885">
                  <c:v>650.27631964427701</c:v>
                </c:pt>
                <c:pt idx="886">
                  <c:v>650.12895640705597</c:v>
                </c:pt>
                <c:pt idx="887">
                  <c:v>650.07147629017197</c:v>
                </c:pt>
                <c:pt idx="888">
                  <c:v>649.99927451173096</c:v>
                </c:pt>
                <c:pt idx="889">
                  <c:v>649.99618611576398</c:v>
                </c:pt>
                <c:pt idx="890">
                  <c:v>649.91260889696605</c:v>
                </c:pt>
                <c:pt idx="891">
                  <c:v>649.79775529061101</c:v>
                </c:pt>
                <c:pt idx="892">
                  <c:v>649.79152729556404</c:v>
                </c:pt>
                <c:pt idx="893">
                  <c:v>649.62872499525599</c:v>
                </c:pt>
                <c:pt idx="894">
                  <c:v>649.58989638499497</c:v>
                </c:pt>
                <c:pt idx="895">
                  <c:v>649.53536013499695</c:v>
                </c:pt>
                <c:pt idx="896">
                  <c:v>649.50282553312502</c:v>
                </c:pt>
                <c:pt idx="897">
                  <c:v>649.46474400174702</c:v>
                </c:pt>
                <c:pt idx="898">
                  <c:v>649.45233588465805</c:v>
                </c:pt>
                <c:pt idx="899">
                  <c:v>649.34626617083404</c:v>
                </c:pt>
                <c:pt idx="900">
                  <c:v>649.26937155340897</c:v>
                </c:pt>
                <c:pt idx="901">
                  <c:v>649.26360288955698</c:v>
                </c:pt>
                <c:pt idx="902">
                  <c:v>649.16764444148396</c:v>
                </c:pt>
                <c:pt idx="903">
                  <c:v>649.12438751526304</c:v>
                </c:pt>
                <c:pt idx="904">
                  <c:v>649.10914586729405</c:v>
                </c:pt>
                <c:pt idx="905">
                  <c:v>648.97959276631298</c:v>
                </c:pt>
                <c:pt idx="906">
                  <c:v>648.83762329002604</c:v>
                </c:pt>
                <c:pt idx="907">
                  <c:v>648.77520518295296</c:v>
                </c:pt>
                <c:pt idx="908">
                  <c:v>648.66482755401103</c:v>
                </c:pt>
                <c:pt idx="909">
                  <c:v>648.63720138916597</c:v>
                </c:pt>
                <c:pt idx="910">
                  <c:v>648.58257707439805</c:v>
                </c:pt>
                <c:pt idx="911">
                  <c:v>648.52840683081399</c:v>
                </c:pt>
                <c:pt idx="912">
                  <c:v>648.51061467087698</c:v>
                </c:pt>
                <c:pt idx="913">
                  <c:v>648.48144463391498</c:v>
                </c:pt>
                <c:pt idx="914">
                  <c:v>648.45592802225701</c:v>
                </c:pt>
                <c:pt idx="915">
                  <c:v>648.42139709005505</c:v>
                </c:pt>
                <c:pt idx="916">
                  <c:v>648.40771181229195</c:v>
                </c:pt>
                <c:pt idx="917">
                  <c:v>648.26392489213902</c:v>
                </c:pt>
                <c:pt idx="918">
                  <c:v>648.16504761002898</c:v>
                </c:pt>
                <c:pt idx="919">
                  <c:v>648.07739778683799</c:v>
                </c:pt>
                <c:pt idx="920">
                  <c:v>648.05309291511003</c:v>
                </c:pt>
                <c:pt idx="921">
                  <c:v>647.99800806143196</c:v>
                </c:pt>
                <c:pt idx="922">
                  <c:v>647.93333049227999</c:v>
                </c:pt>
                <c:pt idx="923">
                  <c:v>647.89885525269005</c:v>
                </c:pt>
                <c:pt idx="924">
                  <c:v>647.82220280318302</c:v>
                </c:pt>
                <c:pt idx="925">
                  <c:v>647.79931032244599</c:v>
                </c:pt>
                <c:pt idx="926">
                  <c:v>647.71848350504001</c:v>
                </c:pt>
                <c:pt idx="927">
                  <c:v>647.67898721029496</c:v>
                </c:pt>
                <c:pt idx="928">
                  <c:v>647.65605235875603</c:v>
                </c:pt>
                <c:pt idx="929">
                  <c:v>647.54128687448804</c:v>
                </c:pt>
                <c:pt idx="930">
                  <c:v>647.50113096550399</c:v>
                </c:pt>
                <c:pt idx="931">
                  <c:v>647.47680787433296</c:v>
                </c:pt>
                <c:pt idx="932">
                  <c:v>647.40444912297096</c:v>
                </c:pt>
                <c:pt idx="933">
                  <c:v>647.39110973094103</c:v>
                </c:pt>
                <c:pt idx="934">
                  <c:v>647.30568314146205</c:v>
                </c:pt>
                <c:pt idx="935">
                  <c:v>647.28668120792202</c:v>
                </c:pt>
                <c:pt idx="936">
                  <c:v>647.25856291084199</c:v>
                </c:pt>
                <c:pt idx="937">
                  <c:v>647.24359426658805</c:v>
                </c:pt>
                <c:pt idx="938">
                  <c:v>647.21119516582201</c:v>
                </c:pt>
                <c:pt idx="939">
                  <c:v>647.17521799474298</c:v>
                </c:pt>
                <c:pt idx="940">
                  <c:v>647.115651428913</c:v>
                </c:pt>
                <c:pt idx="941">
                  <c:v>647.04640295351896</c:v>
                </c:pt>
                <c:pt idx="942">
                  <c:v>646.96029114011401</c:v>
                </c:pt>
                <c:pt idx="943">
                  <c:v>646.93171260291899</c:v>
                </c:pt>
                <c:pt idx="944">
                  <c:v>646.38067077952303</c:v>
                </c:pt>
                <c:pt idx="945">
                  <c:v>646.37809958198102</c:v>
                </c:pt>
                <c:pt idx="946">
                  <c:v>646.34634361703104</c:v>
                </c:pt>
                <c:pt idx="947">
                  <c:v>646.28645201698498</c:v>
                </c:pt>
                <c:pt idx="948">
                  <c:v>646.25730998642405</c:v>
                </c:pt>
                <c:pt idx="949">
                  <c:v>646.221758510874</c:v>
                </c:pt>
                <c:pt idx="950">
                  <c:v>646.16437913844095</c:v>
                </c:pt>
                <c:pt idx="951">
                  <c:v>646.14168531073199</c:v>
                </c:pt>
                <c:pt idx="952">
                  <c:v>646.13417219427299</c:v>
                </c:pt>
                <c:pt idx="953">
                  <c:v>646.11809759224104</c:v>
                </c:pt>
                <c:pt idx="954">
                  <c:v>646.09987768409906</c:v>
                </c:pt>
                <c:pt idx="955">
                  <c:v>646.08284120729797</c:v>
                </c:pt>
                <c:pt idx="956">
                  <c:v>646.01999496456995</c:v>
                </c:pt>
                <c:pt idx="957">
                  <c:v>646.00454398007003</c:v>
                </c:pt>
                <c:pt idx="958">
                  <c:v>645.92830173114305</c:v>
                </c:pt>
                <c:pt idx="959">
                  <c:v>645.79786281585405</c:v>
                </c:pt>
                <c:pt idx="960">
                  <c:v>645.613625951676</c:v>
                </c:pt>
                <c:pt idx="961">
                  <c:v>645.602106916857</c:v>
                </c:pt>
                <c:pt idx="962">
                  <c:v>645.59223079659296</c:v>
                </c:pt>
                <c:pt idx="963">
                  <c:v>645.50846288632795</c:v>
                </c:pt>
                <c:pt idx="964">
                  <c:v>645.50162017893001</c:v>
                </c:pt>
                <c:pt idx="965">
                  <c:v>645.39813567509998</c:v>
                </c:pt>
                <c:pt idx="966">
                  <c:v>645.37306755843201</c:v>
                </c:pt>
                <c:pt idx="967">
                  <c:v>644.86309253005197</c:v>
                </c:pt>
                <c:pt idx="968">
                  <c:v>644.79902878179405</c:v>
                </c:pt>
                <c:pt idx="969">
                  <c:v>644.797059452589</c:v>
                </c:pt>
                <c:pt idx="970">
                  <c:v>644.75878833601803</c:v>
                </c:pt>
                <c:pt idx="971">
                  <c:v>644.71551634586206</c:v>
                </c:pt>
                <c:pt idx="972">
                  <c:v>644.68522300267296</c:v>
                </c:pt>
                <c:pt idx="973">
                  <c:v>644.64264740037402</c:v>
                </c:pt>
                <c:pt idx="974">
                  <c:v>644.63683414677803</c:v>
                </c:pt>
                <c:pt idx="975">
                  <c:v>644.62961971119398</c:v>
                </c:pt>
                <c:pt idx="976">
                  <c:v>644.54600512878096</c:v>
                </c:pt>
                <c:pt idx="977">
                  <c:v>644.53770597879202</c:v>
                </c:pt>
                <c:pt idx="978">
                  <c:v>644.50368229448497</c:v>
                </c:pt>
                <c:pt idx="979">
                  <c:v>644.49582041176097</c:v>
                </c:pt>
                <c:pt idx="980">
                  <c:v>644.476122175961</c:v>
                </c:pt>
                <c:pt idx="981">
                  <c:v>644.43662796557203</c:v>
                </c:pt>
                <c:pt idx="982">
                  <c:v>644.42398943126295</c:v>
                </c:pt>
                <c:pt idx="983">
                  <c:v>644.39051269405195</c:v>
                </c:pt>
                <c:pt idx="984">
                  <c:v>644.36103255053695</c:v>
                </c:pt>
                <c:pt idx="985">
                  <c:v>644.32973401138895</c:v>
                </c:pt>
                <c:pt idx="986">
                  <c:v>644.27543041075398</c:v>
                </c:pt>
                <c:pt idx="987">
                  <c:v>644.229423233886</c:v>
                </c:pt>
                <c:pt idx="988">
                  <c:v>644.195604363744</c:v>
                </c:pt>
                <c:pt idx="989">
                  <c:v>644.10375825050096</c:v>
                </c:pt>
                <c:pt idx="990">
                  <c:v>644.07944169163102</c:v>
                </c:pt>
                <c:pt idx="991">
                  <c:v>644.058543596763</c:v>
                </c:pt>
                <c:pt idx="992">
                  <c:v>644.05810903867302</c:v>
                </c:pt>
                <c:pt idx="993">
                  <c:v>644.05186256126103</c:v>
                </c:pt>
                <c:pt idx="994">
                  <c:v>644.03747410742699</c:v>
                </c:pt>
                <c:pt idx="995">
                  <c:v>644.02303077159797</c:v>
                </c:pt>
                <c:pt idx="996">
                  <c:v>643.97769254601803</c:v>
                </c:pt>
                <c:pt idx="997">
                  <c:v>643.95263108524205</c:v>
                </c:pt>
                <c:pt idx="998">
                  <c:v>643.80080092936203</c:v>
                </c:pt>
                <c:pt idx="999">
                  <c:v>643.75545508080404</c:v>
                </c:pt>
                <c:pt idx="1000">
                  <c:v>643.73860655568603</c:v>
                </c:pt>
                <c:pt idx="1001">
                  <c:v>643.63386628295495</c:v>
                </c:pt>
                <c:pt idx="1002">
                  <c:v>643.61934950897205</c:v>
                </c:pt>
                <c:pt idx="1003">
                  <c:v>643.58293850773305</c:v>
                </c:pt>
                <c:pt idx="1004">
                  <c:v>643.56601232932599</c:v>
                </c:pt>
                <c:pt idx="1005">
                  <c:v>643.52726043974201</c:v>
                </c:pt>
                <c:pt idx="1006">
                  <c:v>643.51745099394998</c:v>
                </c:pt>
                <c:pt idx="1007">
                  <c:v>643.480751627225</c:v>
                </c:pt>
                <c:pt idx="1008">
                  <c:v>643.47632426377299</c:v>
                </c:pt>
                <c:pt idx="1009">
                  <c:v>643.46136250371899</c:v>
                </c:pt>
                <c:pt idx="1010">
                  <c:v>643.365757765848</c:v>
                </c:pt>
                <c:pt idx="1011">
                  <c:v>643.31313458044099</c:v>
                </c:pt>
                <c:pt idx="1012">
                  <c:v>643.28631331668305</c:v>
                </c:pt>
                <c:pt idx="1013">
                  <c:v>643.055274698944</c:v>
                </c:pt>
                <c:pt idx="1014">
                  <c:v>642.88811725448397</c:v>
                </c:pt>
                <c:pt idx="1015">
                  <c:v>642.86464479790698</c:v>
                </c:pt>
                <c:pt idx="1016">
                  <c:v>642.66584115016894</c:v>
                </c:pt>
                <c:pt idx="1017">
                  <c:v>642.59373477509496</c:v>
                </c:pt>
                <c:pt idx="1018">
                  <c:v>642.58178756764403</c:v>
                </c:pt>
                <c:pt idx="1019">
                  <c:v>642.57788641547199</c:v>
                </c:pt>
                <c:pt idx="1020">
                  <c:v>642.33759175857699</c:v>
                </c:pt>
                <c:pt idx="1021">
                  <c:v>642.32705564739899</c:v>
                </c:pt>
                <c:pt idx="1022">
                  <c:v>642.29760224731604</c:v>
                </c:pt>
                <c:pt idx="1023">
                  <c:v>642.29672402721405</c:v>
                </c:pt>
                <c:pt idx="1024">
                  <c:v>642.235289263205</c:v>
                </c:pt>
                <c:pt idx="1025">
                  <c:v>642.19770045041105</c:v>
                </c:pt>
                <c:pt idx="1026">
                  <c:v>642.16847280234504</c:v>
                </c:pt>
                <c:pt idx="1027">
                  <c:v>642.155669276244</c:v>
                </c:pt>
                <c:pt idx="1028">
                  <c:v>642.10132609433799</c:v>
                </c:pt>
                <c:pt idx="1029">
                  <c:v>642.08210756657002</c:v>
                </c:pt>
                <c:pt idx="1030">
                  <c:v>641.98269915563503</c:v>
                </c:pt>
                <c:pt idx="1031">
                  <c:v>641.89236686596496</c:v>
                </c:pt>
                <c:pt idx="1032">
                  <c:v>641.79106415465901</c:v>
                </c:pt>
                <c:pt idx="1033">
                  <c:v>641.67915730107802</c:v>
                </c:pt>
                <c:pt idx="1034">
                  <c:v>641.67692108810297</c:v>
                </c:pt>
                <c:pt idx="1035">
                  <c:v>641.58604549883898</c:v>
                </c:pt>
                <c:pt idx="1036">
                  <c:v>641.56254964579205</c:v>
                </c:pt>
                <c:pt idx="1037">
                  <c:v>641.549120265998</c:v>
                </c:pt>
                <c:pt idx="1038">
                  <c:v>641.52054216644603</c:v>
                </c:pt>
                <c:pt idx="1039">
                  <c:v>641.51608920730905</c:v>
                </c:pt>
                <c:pt idx="1040">
                  <c:v>641.50711452281803</c:v>
                </c:pt>
                <c:pt idx="1041">
                  <c:v>641.45078141710303</c:v>
                </c:pt>
                <c:pt idx="1042">
                  <c:v>641.39789096646496</c:v>
                </c:pt>
                <c:pt idx="1043">
                  <c:v>641.36644208415498</c:v>
                </c:pt>
                <c:pt idx="1044">
                  <c:v>641.29420858370599</c:v>
                </c:pt>
                <c:pt idx="1045">
                  <c:v>641.24057511455896</c:v>
                </c:pt>
                <c:pt idx="1046">
                  <c:v>641.22427446165705</c:v>
                </c:pt>
                <c:pt idx="1047">
                  <c:v>641.17765028648398</c:v>
                </c:pt>
                <c:pt idx="1048">
                  <c:v>641.15889214249898</c:v>
                </c:pt>
                <c:pt idx="1049">
                  <c:v>641.08941509801696</c:v>
                </c:pt>
                <c:pt idx="1050">
                  <c:v>641.03260123346104</c:v>
                </c:pt>
                <c:pt idx="1051">
                  <c:v>641.01501102574105</c:v>
                </c:pt>
                <c:pt idx="1052">
                  <c:v>640.93617947011501</c:v>
                </c:pt>
                <c:pt idx="1053">
                  <c:v>640.77403218528002</c:v>
                </c:pt>
                <c:pt idx="1054">
                  <c:v>640.73972359153299</c:v>
                </c:pt>
                <c:pt idx="1055">
                  <c:v>640.70296085863799</c:v>
                </c:pt>
                <c:pt idx="1056">
                  <c:v>640.66517363298499</c:v>
                </c:pt>
                <c:pt idx="1057">
                  <c:v>640.55083988243098</c:v>
                </c:pt>
                <c:pt idx="1058">
                  <c:v>640.53210376946595</c:v>
                </c:pt>
                <c:pt idx="1059">
                  <c:v>640.52400211832298</c:v>
                </c:pt>
                <c:pt idx="1060">
                  <c:v>640.49130202009098</c:v>
                </c:pt>
                <c:pt idx="1061">
                  <c:v>640.38901478099297</c:v>
                </c:pt>
                <c:pt idx="1062">
                  <c:v>640.28164393868997</c:v>
                </c:pt>
                <c:pt idx="1063">
                  <c:v>640.23906229031695</c:v>
                </c:pt>
                <c:pt idx="1064">
                  <c:v>640.23293481198198</c:v>
                </c:pt>
                <c:pt idx="1065">
                  <c:v>640.18694484033699</c:v>
                </c:pt>
                <c:pt idx="1066">
                  <c:v>640.14414651045399</c:v>
                </c:pt>
                <c:pt idx="1067">
                  <c:v>640.12287109920396</c:v>
                </c:pt>
                <c:pt idx="1068">
                  <c:v>640.05382538903405</c:v>
                </c:pt>
                <c:pt idx="1069">
                  <c:v>640.02615758976003</c:v>
                </c:pt>
                <c:pt idx="1070">
                  <c:v>639.87525732746803</c:v>
                </c:pt>
                <c:pt idx="1071">
                  <c:v>639.86329706968502</c:v>
                </c:pt>
                <c:pt idx="1072">
                  <c:v>639.70595343523598</c:v>
                </c:pt>
                <c:pt idx="1073">
                  <c:v>639.66101411988802</c:v>
                </c:pt>
                <c:pt idx="1074">
                  <c:v>639.65933570297602</c:v>
                </c:pt>
                <c:pt idx="1075">
                  <c:v>639.62130649716005</c:v>
                </c:pt>
                <c:pt idx="1076">
                  <c:v>639.59048506750696</c:v>
                </c:pt>
                <c:pt idx="1077">
                  <c:v>639.54257727990898</c:v>
                </c:pt>
                <c:pt idx="1078">
                  <c:v>639.50938166924595</c:v>
                </c:pt>
                <c:pt idx="1079">
                  <c:v>639.50658184829399</c:v>
                </c:pt>
                <c:pt idx="1080">
                  <c:v>639.47518919089998</c:v>
                </c:pt>
                <c:pt idx="1081">
                  <c:v>639.45532782261796</c:v>
                </c:pt>
                <c:pt idx="1082">
                  <c:v>639.38751951598999</c:v>
                </c:pt>
                <c:pt idx="1083">
                  <c:v>639.37793738663697</c:v>
                </c:pt>
                <c:pt idx="1084">
                  <c:v>639.37057845444303</c:v>
                </c:pt>
                <c:pt idx="1085">
                  <c:v>639.35246709493595</c:v>
                </c:pt>
                <c:pt idx="1086">
                  <c:v>639.23720582638305</c:v>
                </c:pt>
                <c:pt idx="1087">
                  <c:v>639.21478208315602</c:v>
                </c:pt>
                <c:pt idx="1088">
                  <c:v>639.19509727552895</c:v>
                </c:pt>
                <c:pt idx="1089">
                  <c:v>639.17371299530305</c:v>
                </c:pt>
                <c:pt idx="1090">
                  <c:v>639.16625313286204</c:v>
                </c:pt>
                <c:pt idx="1091">
                  <c:v>639.14700315894595</c:v>
                </c:pt>
                <c:pt idx="1092">
                  <c:v>639.10860900744797</c:v>
                </c:pt>
                <c:pt idx="1093">
                  <c:v>639.068920470595</c:v>
                </c:pt>
                <c:pt idx="1094">
                  <c:v>639.05000496991295</c:v>
                </c:pt>
                <c:pt idx="1095">
                  <c:v>639.033631897688</c:v>
                </c:pt>
                <c:pt idx="1096">
                  <c:v>638.97506251667198</c:v>
                </c:pt>
                <c:pt idx="1097">
                  <c:v>638.96138470960705</c:v>
                </c:pt>
                <c:pt idx="1098">
                  <c:v>638.91329552703598</c:v>
                </c:pt>
                <c:pt idx="1099">
                  <c:v>638.85766334479104</c:v>
                </c:pt>
                <c:pt idx="1100">
                  <c:v>638.856305797495</c:v>
                </c:pt>
                <c:pt idx="1101">
                  <c:v>638.72510480617302</c:v>
                </c:pt>
                <c:pt idx="1102">
                  <c:v>638.67808475040601</c:v>
                </c:pt>
                <c:pt idx="1103">
                  <c:v>638.62081862761102</c:v>
                </c:pt>
                <c:pt idx="1104">
                  <c:v>638.60754036999697</c:v>
                </c:pt>
                <c:pt idx="1105">
                  <c:v>638.52601513479999</c:v>
                </c:pt>
                <c:pt idx="1106">
                  <c:v>638.504657776606</c:v>
                </c:pt>
                <c:pt idx="1107">
                  <c:v>638.48401762380297</c:v>
                </c:pt>
                <c:pt idx="1108">
                  <c:v>638.44822308376797</c:v>
                </c:pt>
                <c:pt idx="1109">
                  <c:v>638.43780110757803</c:v>
                </c:pt>
                <c:pt idx="1110">
                  <c:v>638.40117297631195</c:v>
                </c:pt>
                <c:pt idx="1111">
                  <c:v>638.25542838700903</c:v>
                </c:pt>
                <c:pt idx="1112">
                  <c:v>638.23825653285405</c:v>
                </c:pt>
                <c:pt idx="1113">
                  <c:v>638.17466857727095</c:v>
                </c:pt>
                <c:pt idx="1114">
                  <c:v>638.14868192989195</c:v>
                </c:pt>
                <c:pt idx="1115">
                  <c:v>638.08259102649401</c:v>
                </c:pt>
                <c:pt idx="1116">
                  <c:v>638.07522206302303</c:v>
                </c:pt>
                <c:pt idx="1117">
                  <c:v>638.07282357912095</c:v>
                </c:pt>
                <c:pt idx="1118">
                  <c:v>638.05666852942204</c:v>
                </c:pt>
                <c:pt idx="1119">
                  <c:v>638.01318869998602</c:v>
                </c:pt>
                <c:pt idx="1120">
                  <c:v>637.98849773941299</c:v>
                </c:pt>
                <c:pt idx="1121">
                  <c:v>637.97973258797299</c:v>
                </c:pt>
                <c:pt idx="1122">
                  <c:v>637.97931874665801</c:v>
                </c:pt>
                <c:pt idx="1123">
                  <c:v>637.97192572191</c:v>
                </c:pt>
                <c:pt idx="1124">
                  <c:v>637.971193082279</c:v>
                </c:pt>
                <c:pt idx="1125">
                  <c:v>637.76110943528602</c:v>
                </c:pt>
                <c:pt idx="1126">
                  <c:v>637.649245072231</c:v>
                </c:pt>
                <c:pt idx="1127">
                  <c:v>637.63677890676195</c:v>
                </c:pt>
                <c:pt idx="1128">
                  <c:v>637.51168084289998</c:v>
                </c:pt>
                <c:pt idx="1129">
                  <c:v>637.45538357661201</c:v>
                </c:pt>
                <c:pt idx="1130">
                  <c:v>637.43621858957397</c:v>
                </c:pt>
                <c:pt idx="1131">
                  <c:v>637.41499713357598</c:v>
                </c:pt>
                <c:pt idx="1132">
                  <c:v>637.37527511014798</c:v>
                </c:pt>
                <c:pt idx="1133">
                  <c:v>637.365882055067</c:v>
                </c:pt>
                <c:pt idx="1134">
                  <c:v>637.36023734012304</c:v>
                </c:pt>
                <c:pt idx="1135">
                  <c:v>637.31137961231298</c:v>
                </c:pt>
                <c:pt idx="1136">
                  <c:v>637.28720784856398</c:v>
                </c:pt>
                <c:pt idx="1137">
                  <c:v>637.26847658870804</c:v>
                </c:pt>
                <c:pt idx="1138">
                  <c:v>637.25224378242501</c:v>
                </c:pt>
                <c:pt idx="1139">
                  <c:v>637.23517360303197</c:v>
                </c:pt>
                <c:pt idx="1140">
                  <c:v>637.224454130617</c:v>
                </c:pt>
                <c:pt idx="1141">
                  <c:v>637.18623407239204</c:v>
                </c:pt>
                <c:pt idx="1142">
                  <c:v>637.13598247643995</c:v>
                </c:pt>
                <c:pt idx="1143">
                  <c:v>636.97141619825595</c:v>
                </c:pt>
                <c:pt idx="1144">
                  <c:v>636.89807544092901</c:v>
                </c:pt>
                <c:pt idx="1145">
                  <c:v>636.87775629709097</c:v>
                </c:pt>
                <c:pt idx="1146">
                  <c:v>636.75346837827499</c:v>
                </c:pt>
                <c:pt idx="1147">
                  <c:v>636.74386938494104</c:v>
                </c:pt>
                <c:pt idx="1148">
                  <c:v>636.72228316921598</c:v>
                </c:pt>
                <c:pt idx="1149">
                  <c:v>636.70949544035705</c:v>
                </c:pt>
                <c:pt idx="1150">
                  <c:v>636.70602564382204</c:v>
                </c:pt>
                <c:pt idx="1151">
                  <c:v>636.62932988833995</c:v>
                </c:pt>
                <c:pt idx="1152">
                  <c:v>636.62560814412495</c:v>
                </c:pt>
                <c:pt idx="1153">
                  <c:v>636.55053369969403</c:v>
                </c:pt>
                <c:pt idx="1154">
                  <c:v>636.54506958136699</c:v>
                </c:pt>
                <c:pt idx="1155">
                  <c:v>636.48400804168296</c:v>
                </c:pt>
                <c:pt idx="1156">
                  <c:v>636.47426243392499</c:v>
                </c:pt>
                <c:pt idx="1157">
                  <c:v>636.45562967087596</c:v>
                </c:pt>
                <c:pt idx="1158">
                  <c:v>636.43623768682698</c:v>
                </c:pt>
                <c:pt idx="1159">
                  <c:v>636.41832162432695</c:v>
                </c:pt>
                <c:pt idx="1160">
                  <c:v>636.36072521322205</c:v>
                </c:pt>
                <c:pt idx="1161">
                  <c:v>636.322560722091</c:v>
                </c:pt>
                <c:pt idx="1162">
                  <c:v>636.32099454269701</c:v>
                </c:pt>
                <c:pt idx="1163">
                  <c:v>636.23179946959999</c:v>
                </c:pt>
                <c:pt idx="1164">
                  <c:v>636.22424967133702</c:v>
                </c:pt>
                <c:pt idx="1165">
                  <c:v>636.22356132187997</c:v>
                </c:pt>
                <c:pt idx="1166">
                  <c:v>636.18524904438004</c:v>
                </c:pt>
                <c:pt idx="1167">
                  <c:v>636.14848968790704</c:v>
                </c:pt>
                <c:pt idx="1168">
                  <c:v>636.13414067020403</c:v>
                </c:pt>
                <c:pt idx="1169">
                  <c:v>636.09948218655995</c:v>
                </c:pt>
                <c:pt idx="1170">
                  <c:v>636.09619854387802</c:v>
                </c:pt>
                <c:pt idx="1171">
                  <c:v>636.05105556883598</c:v>
                </c:pt>
                <c:pt idx="1172">
                  <c:v>635.98049722264204</c:v>
                </c:pt>
                <c:pt idx="1173">
                  <c:v>635.96933446794196</c:v>
                </c:pt>
                <c:pt idx="1174">
                  <c:v>635.90564216673295</c:v>
                </c:pt>
                <c:pt idx="1175">
                  <c:v>635.86920676300701</c:v>
                </c:pt>
                <c:pt idx="1176">
                  <c:v>635.81111474970305</c:v>
                </c:pt>
                <c:pt idx="1177">
                  <c:v>635.72308307768105</c:v>
                </c:pt>
                <c:pt idx="1178">
                  <c:v>635.72132218147499</c:v>
                </c:pt>
                <c:pt idx="1179">
                  <c:v>635.64631954380195</c:v>
                </c:pt>
                <c:pt idx="1180">
                  <c:v>635.61505501114198</c:v>
                </c:pt>
                <c:pt idx="1181">
                  <c:v>635.53828858883298</c:v>
                </c:pt>
                <c:pt idx="1182">
                  <c:v>635.46274578550003</c:v>
                </c:pt>
                <c:pt idx="1183">
                  <c:v>635.38841886747002</c:v>
                </c:pt>
                <c:pt idx="1184">
                  <c:v>635.38810704104799</c:v>
                </c:pt>
                <c:pt idx="1185">
                  <c:v>635.38435363688495</c:v>
                </c:pt>
                <c:pt idx="1186">
                  <c:v>635.24611265528904</c:v>
                </c:pt>
                <c:pt idx="1187">
                  <c:v>635.23213597927997</c:v>
                </c:pt>
                <c:pt idx="1188">
                  <c:v>635.19995830892697</c:v>
                </c:pt>
                <c:pt idx="1189">
                  <c:v>635.12113014179295</c:v>
                </c:pt>
                <c:pt idx="1190">
                  <c:v>635.11410457893896</c:v>
                </c:pt>
                <c:pt idx="1191">
                  <c:v>635.02218716403502</c:v>
                </c:pt>
                <c:pt idx="1192">
                  <c:v>634.93202710029004</c:v>
                </c:pt>
                <c:pt idx="1193">
                  <c:v>634.92397753467503</c:v>
                </c:pt>
                <c:pt idx="1194">
                  <c:v>634.91252092723596</c:v>
                </c:pt>
                <c:pt idx="1195">
                  <c:v>634.82619556755606</c:v>
                </c:pt>
                <c:pt idx="1196">
                  <c:v>634.796025913378</c:v>
                </c:pt>
                <c:pt idx="1197">
                  <c:v>634.74949203006599</c:v>
                </c:pt>
                <c:pt idx="1198">
                  <c:v>634.73588141916798</c:v>
                </c:pt>
                <c:pt idx="1199">
                  <c:v>634.70796116415102</c:v>
                </c:pt>
                <c:pt idx="1200">
                  <c:v>634.65448129352899</c:v>
                </c:pt>
                <c:pt idx="1201">
                  <c:v>634.38122220250705</c:v>
                </c:pt>
                <c:pt idx="1202">
                  <c:v>634.37386589517996</c:v>
                </c:pt>
                <c:pt idx="1203">
                  <c:v>634.32226912309204</c:v>
                </c:pt>
                <c:pt idx="1204">
                  <c:v>634.21286601767804</c:v>
                </c:pt>
                <c:pt idx="1205">
                  <c:v>634.19121902262395</c:v>
                </c:pt>
                <c:pt idx="1206">
                  <c:v>634.17340277650101</c:v>
                </c:pt>
                <c:pt idx="1207">
                  <c:v>634.15354177697805</c:v>
                </c:pt>
                <c:pt idx="1208">
                  <c:v>634.14464568531503</c:v>
                </c:pt>
                <c:pt idx="1209">
                  <c:v>634.13090515872705</c:v>
                </c:pt>
                <c:pt idx="1210">
                  <c:v>634.00144664469406</c:v>
                </c:pt>
                <c:pt idx="1211">
                  <c:v>633.96612692543397</c:v>
                </c:pt>
                <c:pt idx="1212">
                  <c:v>633.83386360480802</c:v>
                </c:pt>
                <c:pt idx="1213">
                  <c:v>633.82632688632998</c:v>
                </c:pt>
                <c:pt idx="1214">
                  <c:v>633.78723055312003</c:v>
                </c:pt>
                <c:pt idx="1215">
                  <c:v>633.76334160423198</c:v>
                </c:pt>
                <c:pt idx="1216">
                  <c:v>633.75799581669003</c:v>
                </c:pt>
                <c:pt idx="1217">
                  <c:v>633.72914187338097</c:v>
                </c:pt>
                <c:pt idx="1218">
                  <c:v>633.65863706692005</c:v>
                </c:pt>
                <c:pt idx="1219">
                  <c:v>633.57235197977104</c:v>
                </c:pt>
                <c:pt idx="1220">
                  <c:v>633.49959760773697</c:v>
                </c:pt>
                <c:pt idx="1221">
                  <c:v>633.49769009052204</c:v>
                </c:pt>
                <c:pt idx="1222">
                  <c:v>633.48479261684497</c:v>
                </c:pt>
                <c:pt idx="1223">
                  <c:v>633.41675620784599</c:v>
                </c:pt>
                <c:pt idx="1224">
                  <c:v>633.32284083107402</c:v>
                </c:pt>
                <c:pt idx="1225">
                  <c:v>633.19189393650595</c:v>
                </c:pt>
                <c:pt idx="1226">
                  <c:v>633.18021631024396</c:v>
                </c:pt>
                <c:pt idx="1227">
                  <c:v>633.05778190126296</c:v>
                </c:pt>
                <c:pt idx="1228">
                  <c:v>633.03631562881901</c:v>
                </c:pt>
                <c:pt idx="1229">
                  <c:v>633.00910485925897</c:v>
                </c:pt>
                <c:pt idx="1230">
                  <c:v>633.00109766974197</c:v>
                </c:pt>
                <c:pt idx="1231">
                  <c:v>632.93396178924104</c:v>
                </c:pt>
                <c:pt idx="1232">
                  <c:v>632.86095190966296</c:v>
                </c:pt>
                <c:pt idx="1233">
                  <c:v>632.83966343092902</c:v>
                </c:pt>
                <c:pt idx="1234">
                  <c:v>632.83039666194804</c:v>
                </c:pt>
                <c:pt idx="1235">
                  <c:v>632.71805418005204</c:v>
                </c:pt>
                <c:pt idx="1236">
                  <c:v>632.63853138673699</c:v>
                </c:pt>
                <c:pt idx="1237">
                  <c:v>632.41189921304397</c:v>
                </c:pt>
                <c:pt idx="1238">
                  <c:v>632.39871378704299</c:v>
                </c:pt>
                <c:pt idx="1239">
                  <c:v>632.34321089294599</c:v>
                </c:pt>
                <c:pt idx="1240">
                  <c:v>632.33288989508696</c:v>
                </c:pt>
                <c:pt idx="1241">
                  <c:v>632.28368380033703</c:v>
                </c:pt>
                <c:pt idx="1242">
                  <c:v>632.27346378846596</c:v>
                </c:pt>
                <c:pt idx="1243">
                  <c:v>632.15263715560798</c:v>
                </c:pt>
                <c:pt idx="1244">
                  <c:v>632.08567728412504</c:v>
                </c:pt>
                <c:pt idx="1245">
                  <c:v>632.008432542479</c:v>
                </c:pt>
                <c:pt idx="1246">
                  <c:v>631.98828895779104</c:v>
                </c:pt>
                <c:pt idx="1247">
                  <c:v>631.97059186571403</c:v>
                </c:pt>
                <c:pt idx="1248">
                  <c:v>631.93712373551898</c:v>
                </c:pt>
                <c:pt idx="1249">
                  <c:v>631.93031132316798</c:v>
                </c:pt>
                <c:pt idx="1250">
                  <c:v>631.904155817316</c:v>
                </c:pt>
                <c:pt idx="1251">
                  <c:v>631.83567296061995</c:v>
                </c:pt>
                <c:pt idx="1252">
                  <c:v>631.81345338647895</c:v>
                </c:pt>
                <c:pt idx="1253">
                  <c:v>631.76505084897997</c:v>
                </c:pt>
                <c:pt idx="1254">
                  <c:v>631.75931592395102</c:v>
                </c:pt>
                <c:pt idx="1255">
                  <c:v>631.72615753466596</c:v>
                </c:pt>
                <c:pt idx="1256">
                  <c:v>631.67355108008906</c:v>
                </c:pt>
                <c:pt idx="1257">
                  <c:v>631.64799314876996</c:v>
                </c:pt>
                <c:pt idx="1258">
                  <c:v>631.63288811816199</c:v>
                </c:pt>
                <c:pt idx="1259">
                  <c:v>631.53853807488099</c:v>
                </c:pt>
                <c:pt idx="1260">
                  <c:v>631.49747439992495</c:v>
                </c:pt>
                <c:pt idx="1261">
                  <c:v>631.40229749288096</c:v>
                </c:pt>
                <c:pt idx="1262">
                  <c:v>631.36383437268501</c:v>
                </c:pt>
                <c:pt idx="1263">
                  <c:v>631.35600816081603</c:v>
                </c:pt>
                <c:pt idx="1264">
                  <c:v>631.34443904766601</c:v>
                </c:pt>
                <c:pt idx="1265">
                  <c:v>631.308856593217</c:v>
                </c:pt>
                <c:pt idx="1266">
                  <c:v>631.21693152228704</c:v>
                </c:pt>
                <c:pt idx="1267">
                  <c:v>631.20754780270295</c:v>
                </c:pt>
                <c:pt idx="1268">
                  <c:v>631.17909464692696</c:v>
                </c:pt>
                <c:pt idx="1269">
                  <c:v>631.09063001028596</c:v>
                </c:pt>
                <c:pt idx="1270">
                  <c:v>630.97776396837105</c:v>
                </c:pt>
                <c:pt idx="1271">
                  <c:v>630.94108020215901</c:v>
                </c:pt>
                <c:pt idx="1272">
                  <c:v>630.90453778682695</c:v>
                </c:pt>
                <c:pt idx="1273">
                  <c:v>630.85899515638505</c:v>
                </c:pt>
                <c:pt idx="1274">
                  <c:v>630.82522749221596</c:v>
                </c:pt>
                <c:pt idx="1275">
                  <c:v>630.80800304543504</c:v>
                </c:pt>
                <c:pt idx="1276">
                  <c:v>630.80149312880599</c:v>
                </c:pt>
                <c:pt idx="1277">
                  <c:v>630.71277634868795</c:v>
                </c:pt>
                <c:pt idx="1278">
                  <c:v>630.64600746414806</c:v>
                </c:pt>
                <c:pt idx="1279">
                  <c:v>630.62134404324604</c:v>
                </c:pt>
                <c:pt idx="1280">
                  <c:v>630.52871705945699</c:v>
                </c:pt>
                <c:pt idx="1281">
                  <c:v>630.5238966805</c:v>
                </c:pt>
                <c:pt idx="1282">
                  <c:v>630.51275859809903</c:v>
                </c:pt>
                <c:pt idx="1283">
                  <c:v>630.51071623636903</c:v>
                </c:pt>
                <c:pt idx="1284">
                  <c:v>630.49894006591899</c:v>
                </c:pt>
                <c:pt idx="1285">
                  <c:v>630.48154644542706</c:v>
                </c:pt>
                <c:pt idx="1286">
                  <c:v>630.469481539409</c:v>
                </c:pt>
                <c:pt idx="1287">
                  <c:v>630.44111426927805</c:v>
                </c:pt>
                <c:pt idx="1288">
                  <c:v>630.39751557628904</c:v>
                </c:pt>
                <c:pt idx="1289">
                  <c:v>630.31746446612601</c:v>
                </c:pt>
                <c:pt idx="1290">
                  <c:v>630.23632444485702</c:v>
                </c:pt>
                <c:pt idx="1291">
                  <c:v>630.20106271318105</c:v>
                </c:pt>
                <c:pt idx="1292">
                  <c:v>630.17780620709095</c:v>
                </c:pt>
                <c:pt idx="1293">
                  <c:v>630.11394197377797</c:v>
                </c:pt>
                <c:pt idx="1294">
                  <c:v>630.08683951163005</c:v>
                </c:pt>
                <c:pt idx="1295">
                  <c:v>630.05848069871695</c:v>
                </c:pt>
                <c:pt idx="1296">
                  <c:v>629.96544951700696</c:v>
                </c:pt>
                <c:pt idx="1297">
                  <c:v>629.83297933510596</c:v>
                </c:pt>
                <c:pt idx="1298">
                  <c:v>629.79583995463599</c:v>
                </c:pt>
                <c:pt idx="1299">
                  <c:v>629.69574449893605</c:v>
                </c:pt>
                <c:pt idx="1300">
                  <c:v>629.68463299569396</c:v>
                </c:pt>
                <c:pt idx="1301">
                  <c:v>629.68317795122505</c:v>
                </c:pt>
                <c:pt idx="1302">
                  <c:v>629.63793328104396</c:v>
                </c:pt>
                <c:pt idx="1303">
                  <c:v>629.63575908069095</c:v>
                </c:pt>
                <c:pt idx="1304">
                  <c:v>629.63358455719299</c:v>
                </c:pt>
                <c:pt idx="1305">
                  <c:v>629.47721874031004</c:v>
                </c:pt>
                <c:pt idx="1306">
                  <c:v>629.46031515806897</c:v>
                </c:pt>
                <c:pt idx="1307">
                  <c:v>629.41804890275705</c:v>
                </c:pt>
                <c:pt idx="1308">
                  <c:v>629.40294179273405</c:v>
                </c:pt>
                <c:pt idx="1309">
                  <c:v>629.32034744146199</c:v>
                </c:pt>
                <c:pt idx="1310">
                  <c:v>629.28512038032</c:v>
                </c:pt>
                <c:pt idx="1311">
                  <c:v>629.23322173527902</c:v>
                </c:pt>
                <c:pt idx="1312">
                  <c:v>629.21265062086195</c:v>
                </c:pt>
                <c:pt idx="1313">
                  <c:v>629.20214209238202</c:v>
                </c:pt>
                <c:pt idx="1314">
                  <c:v>629.15761639636401</c:v>
                </c:pt>
                <c:pt idx="1315">
                  <c:v>629.15521598725195</c:v>
                </c:pt>
                <c:pt idx="1316">
                  <c:v>629.150006370808</c:v>
                </c:pt>
                <c:pt idx="1317">
                  <c:v>629.103421871102</c:v>
                </c:pt>
                <c:pt idx="1318">
                  <c:v>629.05760697170001</c:v>
                </c:pt>
                <c:pt idx="1319">
                  <c:v>629.02352886799497</c:v>
                </c:pt>
                <c:pt idx="1320">
                  <c:v>629.00840976533595</c:v>
                </c:pt>
                <c:pt idx="1321">
                  <c:v>629.00240562199997</c:v>
                </c:pt>
                <c:pt idx="1322">
                  <c:v>628.99568091452102</c:v>
                </c:pt>
                <c:pt idx="1323">
                  <c:v>628.985241553582</c:v>
                </c:pt>
                <c:pt idx="1324">
                  <c:v>628.93055493274301</c:v>
                </c:pt>
                <c:pt idx="1325">
                  <c:v>628.83599515236006</c:v>
                </c:pt>
                <c:pt idx="1326">
                  <c:v>628.81898624779205</c:v>
                </c:pt>
                <c:pt idx="1327">
                  <c:v>628.78183789867603</c:v>
                </c:pt>
                <c:pt idx="1328">
                  <c:v>628.77520294971498</c:v>
                </c:pt>
                <c:pt idx="1329">
                  <c:v>628.77292545708599</c:v>
                </c:pt>
                <c:pt idx="1330">
                  <c:v>628.76128758214497</c:v>
                </c:pt>
                <c:pt idx="1331">
                  <c:v>628.70100128791205</c:v>
                </c:pt>
                <c:pt idx="1332">
                  <c:v>628.70018093717999</c:v>
                </c:pt>
                <c:pt idx="1333">
                  <c:v>628.67233571590896</c:v>
                </c:pt>
                <c:pt idx="1334">
                  <c:v>628.66926344781803</c:v>
                </c:pt>
                <c:pt idx="1335">
                  <c:v>628.64802665999002</c:v>
                </c:pt>
                <c:pt idx="1336">
                  <c:v>628.566224185652</c:v>
                </c:pt>
                <c:pt idx="1337">
                  <c:v>628.563535690462</c:v>
                </c:pt>
                <c:pt idx="1338">
                  <c:v>628.54984811568397</c:v>
                </c:pt>
                <c:pt idx="1339">
                  <c:v>628.54360210699497</c:v>
                </c:pt>
                <c:pt idx="1340">
                  <c:v>628.42635260291297</c:v>
                </c:pt>
                <c:pt idx="1341">
                  <c:v>628.39433985323797</c:v>
                </c:pt>
                <c:pt idx="1342">
                  <c:v>628.384069690297</c:v>
                </c:pt>
                <c:pt idx="1343">
                  <c:v>628.38264484848798</c:v>
                </c:pt>
                <c:pt idx="1344">
                  <c:v>628.38228363555004</c:v>
                </c:pt>
                <c:pt idx="1345">
                  <c:v>628.34899475679401</c:v>
                </c:pt>
                <c:pt idx="1346">
                  <c:v>628.27022946634997</c:v>
                </c:pt>
                <c:pt idx="1347">
                  <c:v>628.25329349087895</c:v>
                </c:pt>
                <c:pt idx="1348">
                  <c:v>628.24524202740702</c:v>
                </c:pt>
                <c:pt idx="1349">
                  <c:v>628.19335588026502</c:v>
                </c:pt>
                <c:pt idx="1350">
                  <c:v>628.138223899948</c:v>
                </c:pt>
                <c:pt idx="1351">
                  <c:v>628.09325739076201</c:v>
                </c:pt>
                <c:pt idx="1352">
                  <c:v>627.97214908753006</c:v>
                </c:pt>
                <c:pt idx="1353">
                  <c:v>627.96579831800102</c:v>
                </c:pt>
                <c:pt idx="1354">
                  <c:v>627.95597524458503</c:v>
                </c:pt>
                <c:pt idx="1355">
                  <c:v>627.92815112873097</c:v>
                </c:pt>
                <c:pt idx="1356">
                  <c:v>627.88797696673305</c:v>
                </c:pt>
                <c:pt idx="1357">
                  <c:v>627.79735517693302</c:v>
                </c:pt>
                <c:pt idx="1358">
                  <c:v>627.73377065180296</c:v>
                </c:pt>
                <c:pt idx="1359">
                  <c:v>627.70377999724894</c:v>
                </c:pt>
                <c:pt idx="1360">
                  <c:v>627.68673833793696</c:v>
                </c:pt>
                <c:pt idx="1361">
                  <c:v>627.62550525469499</c:v>
                </c:pt>
                <c:pt idx="1362">
                  <c:v>627.617092016941</c:v>
                </c:pt>
                <c:pt idx="1363">
                  <c:v>627.60940748710698</c:v>
                </c:pt>
                <c:pt idx="1364">
                  <c:v>627.57933832705805</c:v>
                </c:pt>
                <c:pt idx="1365">
                  <c:v>627.51460727391702</c:v>
                </c:pt>
                <c:pt idx="1366">
                  <c:v>627.48209956489495</c:v>
                </c:pt>
                <c:pt idx="1367">
                  <c:v>627.45232495674304</c:v>
                </c:pt>
                <c:pt idx="1368">
                  <c:v>627.32568887570699</c:v>
                </c:pt>
                <c:pt idx="1369">
                  <c:v>627.29086537390697</c:v>
                </c:pt>
                <c:pt idx="1370">
                  <c:v>627.28625377437299</c:v>
                </c:pt>
                <c:pt idx="1371">
                  <c:v>627.26117104628304</c:v>
                </c:pt>
                <c:pt idx="1372">
                  <c:v>627.22813913823302</c:v>
                </c:pt>
                <c:pt idx="1373">
                  <c:v>627.214067141143</c:v>
                </c:pt>
                <c:pt idx="1374">
                  <c:v>627.12490437799397</c:v>
                </c:pt>
                <c:pt idx="1375">
                  <c:v>627.10283438905901</c:v>
                </c:pt>
                <c:pt idx="1376">
                  <c:v>627.03744125000696</c:v>
                </c:pt>
                <c:pt idx="1377">
                  <c:v>626.99333445263301</c:v>
                </c:pt>
                <c:pt idx="1378">
                  <c:v>626.96197322031401</c:v>
                </c:pt>
                <c:pt idx="1379">
                  <c:v>626.94428767874194</c:v>
                </c:pt>
                <c:pt idx="1380">
                  <c:v>626.89573407456601</c:v>
                </c:pt>
                <c:pt idx="1381">
                  <c:v>626.85034989864596</c:v>
                </c:pt>
                <c:pt idx="1382">
                  <c:v>626.84050094497195</c:v>
                </c:pt>
                <c:pt idx="1383">
                  <c:v>626.79899274770196</c:v>
                </c:pt>
                <c:pt idx="1384">
                  <c:v>626.79346192747903</c:v>
                </c:pt>
                <c:pt idx="1385">
                  <c:v>626.76043070571097</c:v>
                </c:pt>
                <c:pt idx="1386">
                  <c:v>626.73712980215305</c:v>
                </c:pt>
                <c:pt idx="1387">
                  <c:v>626.72064062524601</c:v>
                </c:pt>
                <c:pt idx="1388">
                  <c:v>626.68426802652505</c:v>
                </c:pt>
                <c:pt idx="1389">
                  <c:v>626.679754864811</c:v>
                </c:pt>
                <c:pt idx="1390">
                  <c:v>626.64303943223103</c:v>
                </c:pt>
                <c:pt idx="1391">
                  <c:v>626.63124843765297</c:v>
                </c:pt>
                <c:pt idx="1392">
                  <c:v>626.58767732243598</c:v>
                </c:pt>
                <c:pt idx="1393">
                  <c:v>626.57464994960503</c:v>
                </c:pt>
                <c:pt idx="1394">
                  <c:v>626.55548471054601</c:v>
                </c:pt>
                <c:pt idx="1395">
                  <c:v>626.53813366545</c:v>
                </c:pt>
                <c:pt idx="1396">
                  <c:v>626.52575584634303</c:v>
                </c:pt>
                <c:pt idx="1397">
                  <c:v>626.50622226520898</c:v>
                </c:pt>
                <c:pt idx="1398">
                  <c:v>626.44944201257397</c:v>
                </c:pt>
                <c:pt idx="1399">
                  <c:v>626.40871816302001</c:v>
                </c:pt>
                <c:pt idx="1400">
                  <c:v>626.40673463987105</c:v>
                </c:pt>
                <c:pt idx="1401">
                  <c:v>626.40075581107703</c:v>
                </c:pt>
                <c:pt idx="1402">
                  <c:v>626.33606236717799</c:v>
                </c:pt>
                <c:pt idx="1403">
                  <c:v>626.29741657511397</c:v>
                </c:pt>
                <c:pt idx="1404">
                  <c:v>626.29162915853306</c:v>
                </c:pt>
                <c:pt idx="1405">
                  <c:v>626.28310087893703</c:v>
                </c:pt>
                <c:pt idx="1406">
                  <c:v>626.25094126583997</c:v>
                </c:pt>
                <c:pt idx="1407">
                  <c:v>626.14480525640499</c:v>
                </c:pt>
                <c:pt idx="1408">
                  <c:v>626.11715428844002</c:v>
                </c:pt>
                <c:pt idx="1409">
                  <c:v>626.11704442269695</c:v>
                </c:pt>
                <c:pt idx="1410">
                  <c:v>626.10247576900497</c:v>
                </c:pt>
                <c:pt idx="1411">
                  <c:v>626.04654303839698</c:v>
                </c:pt>
                <c:pt idx="1412">
                  <c:v>626.02940858667205</c:v>
                </c:pt>
                <c:pt idx="1413">
                  <c:v>626.02710242087505</c:v>
                </c:pt>
                <c:pt idx="1414">
                  <c:v>625.91522245952694</c:v>
                </c:pt>
                <c:pt idx="1415">
                  <c:v>625.911726863902</c:v>
                </c:pt>
                <c:pt idx="1416">
                  <c:v>625.86765665910696</c:v>
                </c:pt>
                <c:pt idx="1417">
                  <c:v>625.79900906487796</c:v>
                </c:pt>
                <c:pt idx="1418">
                  <c:v>625.78300481543499</c:v>
                </c:pt>
                <c:pt idx="1419">
                  <c:v>625.73941857529201</c:v>
                </c:pt>
                <c:pt idx="1420">
                  <c:v>625.71218041126099</c:v>
                </c:pt>
                <c:pt idx="1421">
                  <c:v>625.64697642168301</c:v>
                </c:pt>
                <c:pt idx="1422">
                  <c:v>625.61470866959098</c:v>
                </c:pt>
                <c:pt idx="1423">
                  <c:v>625.58118456729198</c:v>
                </c:pt>
                <c:pt idx="1424">
                  <c:v>625.56681342172601</c:v>
                </c:pt>
                <c:pt idx="1425">
                  <c:v>625.48105216829197</c:v>
                </c:pt>
                <c:pt idx="1426">
                  <c:v>625.45829525706097</c:v>
                </c:pt>
                <c:pt idx="1427">
                  <c:v>625.39554918418105</c:v>
                </c:pt>
                <c:pt idx="1428">
                  <c:v>625.38930605268695</c:v>
                </c:pt>
                <c:pt idx="1429">
                  <c:v>625.25131704926901</c:v>
                </c:pt>
                <c:pt idx="1430">
                  <c:v>625.01579676684605</c:v>
                </c:pt>
                <c:pt idx="1431">
                  <c:v>624.99539384474303</c:v>
                </c:pt>
                <c:pt idx="1432">
                  <c:v>624.84954376762801</c:v>
                </c:pt>
                <c:pt idx="1433">
                  <c:v>624.77408384634703</c:v>
                </c:pt>
                <c:pt idx="1434">
                  <c:v>624.77215187659999</c:v>
                </c:pt>
                <c:pt idx="1435">
                  <c:v>624.71493650668106</c:v>
                </c:pt>
                <c:pt idx="1436">
                  <c:v>624.69570841095697</c:v>
                </c:pt>
                <c:pt idx="1437">
                  <c:v>624.63497900631501</c:v>
                </c:pt>
                <c:pt idx="1438">
                  <c:v>624.58005322424594</c:v>
                </c:pt>
                <c:pt idx="1439">
                  <c:v>624.55235046104701</c:v>
                </c:pt>
                <c:pt idx="1440">
                  <c:v>624.53425014586003</c:v>
                </c:pt>
                <c:pt idx="1441">
                  <c:v>624.50879004599994</c:v>
                </c:pt>
                <c:pt idx="1442">
                  <c:v>624.49941670077999</c:v>
                </c:pt>
                <c:pt idx="1443">
                  <c:v>624.39570947758898</c:v>
                </c:pt>
                <c:pt idx="1444">
                  <c:v>624.33405089910195</c:v>
                </c:pt>
                <c:pt idx="1445">
                  <c:v>624.31917795621598</c:v>
                </c:pt>
                <c:pt idx="1446">
                  <c:v>624.26147830009995</c:v>
                </c:pt>
                <c:pt idx="1447">
                  <c:v>624.24715599122896</c:v>
                </c:pt>
                <c:pt idx="1448">
                  <c:v>624.22526824498402</c:v>
                </c:pt>
                <c:pt idx="1449">
                  <c:v>624.17893278826796</c:v>
                </c:pt>
                <c:pt idx="1450">
                  <c:v>624.16261260982901</c:v>
                </c:pt>
                <c:pt idx="1451">
                  <c:v>624.14035824786401</c:v>
                </c:pt>
                <c:pt idx="1452">
                  <c:v>624.10856694926997</c:v>
                </c:pt>
                <c:pt idx="1453">
                  <c:v>624.07340392413698</c:v>
                </c:pt>
                <c:pt idx="1454">
                  <c:v>624.05523129950905</c:v>
                </c:pt>
                <c:pt idx="1455">
                  <c:v>623.98965885570101</c:v>
                </c:pt>
                <c:pt idx="1456">
                  <c:v>623.96418212950903</c:v>
                </c:pt>
                <c:pt idx="1457">
                  <c:v>623.91311574400402</c:v>
                </c:pt>
                <c:pt idx="1458">
                  <c:v>623.86142700948699</c:v>
                </c:pt>
                <c:pt idx="1459">
                  <c:v>623.84375894906998</c:v>
                </c:pt>
                <c:pt idx="1460">
                  <c:v>623.79080572846203</c:v>
                </c:pt>
                <c:pt idx="1461">
                  <c:v>623.66983861308097</c:v>
                </c:pt>
                <c:pt idx="1462">
                  <c:v>623.6641192692</c:v>
                </c:pt>
                <c:pt idx="1463">
                  <c:v>623.64985217626497</c:v>
                </c:pt>
                <c:pt idx="1464">
                  <c:v>623.63130830794296</c:v>
                </c:pt>
                <c:pt idx="1465">
                  <c:v>623.57858020315905</c:v>
                </c:pt>
                <c:pt idx="1466">
                  <c:v>623.53367972715603</c:v>
                </c:pt>
                <c:pt idx="1467">
                  <c:v>623.46758318708999</c:v>
                </c:pt>
                <c:pt idx="1468">
                  <c:v>623.28512499219096</c:v>
                </c:pt>
                <c:pt idx="1469">
                  <c:v>623.24969265707796</c:v>
                </c:pt>
                <c:pt idx="1470">
                  <c:v>623.24568509676499</c:v>
                </c:pt>
                <c:pt idx="1471">
                  <c:v>623.23862167189202</c:v>
                </c:pt>
                <c:pt idx="1472">
                  <c:v>623.22796365324598</c:v>
                </c:pt>
                <c:pt idx="1473">
                  <c:v>623.18658416910296</c:v>
                </c:pt>
                <c:pt idx="1474">
                  <c:v>623.12101364030195</c:v>
                </c:pt>
                <c:pt idx="1475">
                  <c:v>623.09807740497001</c:v>
                </c:pt>
                <c:pt idx="1476">
                  <c:v>622.98566221332203</c:v>
                </c:pt>
                <c:pt idx="1477">
                  <c:v>622.98139812237196</c:v>
                </c:pt>
                <c:pt idx="1478">
                  <c:v>622.95223843692997</c:v>
                </c:pt>
                <c:pt idx="1479">
                  <c:v>622.94099693228202</c:v>
                </c:pt>
                <c:pt idx="1480">
                  <c:v>622.85327128056497</c:v>
                </c:pt>
                <c:pt idx="1481">
                  <c:v>622.84984577140494</c:v>
                </c:pt>
                <c:pt idx="1482">
                  <c:v>622.68048884400298</c:v>
                </c:pt>
                <c:pt idx="1483">
                  <c:v>622.61549728771899</c:v>
                </c:pt>
                <c:pt idx="1484">
                  <c:v>622.59978730765795</c:v>
                </c:pt>
                <c:pt idx="1485">
                  <c:v>622.59524540624102</c:v>
                </c:pt>
                <c:pt idx="1486">
                  <c:v>622.57373610126206</c:v>
                </c:pt>
                <c:pt idx="1487">
                  <c:v>622.49431481848296</c:v>
                </c:pt>
                <c:pt idx="1488">
                  <c:v>622.46500743123204</c:v>
                </c:pt>
                <c:pt idx="1489">
                  <c:v>622.39589784303803</c:v>
                </c:pt>
                <c:pt idx="1490">
                  <c:v>622.382729713549</c:v>
                </c:pt>
                <c:pt idx="1491">
                  <c:v>622.29954913198696</c:v>
                </c:pt>
                <c:pt idx="1492">
                  <c:v>622.28158875338499</c:v>
                </c:pt>
                <c:pt idx="1493">
                  <c:v>622.26418335060396</c:v>
                </c:pt>
                <c:pt idx="1494">
                  <c:v>622.25013419587594</c:v>
                </c:pt>
                <c:pt idx="1495">
                  <c:v>622.18081048521105</c:v>
                </c:pt>
                <c:pt idx="1496">
                  <c:v>622.179699303235</c:v>
                </c:pt>
                <c:pt idx="1497">
                  <c:v>622.11635954384599</c:v>
                </c:pt>
                <c:pt idx="1498">
                  <c:v>622.05922765321998</c:v>
                </c:pt>
                <c:pt idx="1499">
                  <c:v>622.01702849902802</c:v>
                </c:pt>
                <c:pt idx="1500">
                  <c:v>621.98861645596003</c:v>
                </c:pt>
                <c:pt idx="1501">
                  <c:v>621.96088960881605</c:v>
                </c:pt>
                <c:pt idx="1502">
                  <c:v>621.95912121042295</c:v>
                </c:pt>
                <c:pt idx="1503">
                  <c:v>621.94389112291901</c:v>
                </c:pt>
                <c:pt idx="1504">
                  <c:v>621.93823927017002</c:v>
                </c:pt>
                <c:pt idx="1505">
                  <c:v>621.93254003417803</c:v>
                </c:pt>
                <c:pt idx="1506">
                  <c:v>621.92026602921806</c:v>
                </c:pt>
                <c:pt idx="1507">
                  <c:v>621.88439529467303</c:v>
                </c:pt>
                <c:pt idx="1508">
                  <c:v>621.85224106354099</c:v>
                </c:pt>
                <c:pt idx="1509">
                  <c:v>621.84529873379097</c:v>
                </c:pt>
                <c:pt idx="1510">
                  <c:v>621.82471287957196</c:v>
                </c:pt>
                <c:pt idx="1511">
                  <c:v>621.80915123850298</c:v>
                </c:pt>
                <c:pt idx="1512">
                  <c:v>621.68381890050205</c:v>
                </c:pt>
                <c:pt idx="1513">
                  <c:v>621.66096032325095</c:v>
                </c:pt>
                <c:pt idx="1514">
                  <c:v>621.63533719487396</c:v>
                </c:pt>
                <c:pt idx="1515">
                  <c:v>621.61701900320099</c:v>
                </c:pt>
                <c:pt idx="1516">
                  <c:v>621.53399583828298</c:v>
                </c:pt>
                <c:pt idx="1517">
                  <c:v>621.50381690761299</c:v>
                </c:pt>
                <c:pt idx="1518">
                  <c:v>621.49200818714098</c:v>
                </c:pt>
                <c:pt idx="1519">
                  <c:v>621.45690290954099</c:v>
                </c:pt>
                <c:pt idx="1520">
                  <c:v>621.40856193701995</c:v>
                </c:pt>
                <c:pt idx="1521">
                  <c:v>621.40258608669501</c:v>
                </c:pt>
                <c:pt idx="1522">
                  <c:v>621.38984391461997</c:v>
                </c:pt>
                <c:pt idx="1523">
                  <c:v>621.35559049485096</c:v>
                </c:pt>
                <c:pt idx="1524">
                  <c:v>621.35029335075205</c:v>
                </c:pt>
                <c:pt idx="1525">
                  <c:v>621.33889768963195</c:v>
                </c:pt>
                <c:pt idx="1526">
                  <c:v>621.30020198677698</c:v>
                </c:pt>
                <c:pt idx="1527">
                  <c:v>621.25170626740396</c:v>
                </c:pt>
                <c:pt idx="1528">
                  <c:v>621.22177219929404</c:v>
                </c:pt>
                <c:pt idx="1529">
                  <c:v>621.18950683052299</c:v>
                </c:pt>
                <c:pt idx="1530">
                  <c:v>621.17898497595195</c:v>
                </c:pt>
                <c:pt idx="1531">
                  <c:v>621.16671371635596</c:v>
                </c:pt>
                <c:pt idx="1532">
                  <c:v>621.15879606338001</c:v>
                </c:pt>
                <c:pt idx="1533">
                  <c:v>621.14391738697202</c:v>
                </c:pt>
                <c:pt idx="1534">
                  <c:v>621.11512306483996</c:v>
                </c:pt>
                <c:pt idx="1535">
                  <c:v>621.051427547515</c:v>
                </c:pt>
                <c:pt idx="1536">
                  <c:v>621.00481024179305</c:v>
                </c:pt>
                <c:pt idx="1537">
                  <c:v>621.00367908797102</c:v>
                </c:pt>
                <c:pt idx="1538">
                  <c:v>620.96737732394604</c:v>
                </c:pt>
                <c:pt idx="1539">
                  <c:v>620.87005059068895</c:v>
                </c:pt>
                <c:pt idx="1540">
                  <c:v>620.81831471401495</c:v>
                </c:pt>
                <c:pt idx="1541">
                  <c:v>620.80905976257998</c:v>
                </c:pt>
                <c:pt idx="1542">
                  <c:v>620.73895480837803</c:v>
                </c:pt>
                <c:pt idx="1543">
                  <c:v>620.73062843797595</c:v>
                </c:pt>
                <c:pt idx="1544">
                  <c:v>620.67821094456599</c:v>
                </c:pt>
                <c:pt idx="1545">
                  <c:v>620.66256149430001</c:v>
                </c:pt>
                <c:pt idx="1546">
                  <c:v>620.66036409886306</c:v>
                </c:pt>
                <c:pt idx="1547">
                  <c:v>620.64779366039397</c:v>
                </c:pt>
                <c:pt idx="1548">
                  <c:v>620.63835027283596</c:v>
                </c:pt>
                <c:pt idx="1549">
                  <c:v>620.61675619854702</c:v>
                </c:pt>
                <c:pt idx="1550">
                  <c:v>620.59017219593898</c:v>
                </c:pt>
                <c:pt idx="1551">
                  <c:v>620.56680826827903</c:v>
                </c:pt>
                <c:pt idx="1552">
                  <c:v>620.49953641750403</c:v>
                </c:pt>
                <c:pt idx="1553">
                  <c:v>620.42113927013702</c:v>
                </c:pt>
                <c:pt idx="1554">
                  <c:v>620.41723633048605</c:v>
                </c:pt>
                <c:pt idx="1555">
                  <c:v>620.40949758361705</c:v>
                </c:pt>
                <c:pt idx="1556">
                  <c:v>620.36246716184996</c:v>
                </c:pt>
                <c:pt idx="1557">
                  <c:v>620.33072059066296</c:v>
                </c:pt>
                <c:pt idx="1558">
                  <c:v>620.32724241180904</c:v>
                </c:pt>
                <c:pt idx="1559">
                  <c:v>620.29339147646795</c:v>
                </c:pt>
                <c:pt idx="1560">
                  <c:v>620.26945117175001</c:v>
                </c:pt>
                <c:pt idx="1561">
                  <c:v>620.21868032494001</c:v>
                </c:pt>
                <c:pt idx="1562">
                  <c:v>620.18805240947302</c:v>
                </c:pt>
                <c:pt idx="1563">
                  <c:v>620.18240758253705</c:v>
                </c:pt>
                <c:pt idx="1564">
                  <c:v>620.16745347625397</c:v>
                </c:pt>
                <c:pt idx="1565">
                  <c:v>620.11637335412797</c:v>
                </c:pt>
                <c:pt idx="1566">
                  <c:v>620.05837522753097</c:v>
                </c:pt>
                <c:pt idx="1567">
                  <c:v>620.04190052823799</c:v>
                </c:pt>
                <c:pt idx="1568">
                  <c:v>619.96993813365395</c:v>
                </c:pt>
                <c:pt idx="1569">
                  <c:v>619.95384307505196</c:v>
                </c:pt>
                <c:pt idx="1570">
                  <c:v>619.93333314245297</c:v>
                </c:pt>
                <c:pt idx="1571">
                  <c:v>619.87456913394897</c:v>
                </c:pt>
                <c:pt idx="1572">
                  <c:v>619.872796188351</c:v>
                </c:pt>
                <c:pt idx="1573">
                  <c:v>619.78785075010205</c:v>
                </c:pt>
                <c:pt idx="1574">
                  <c:v>619.59318645474696</c:v>
                </c:pt>
                <c:pt idx="1575">
                  <c:v>619.58787569015499</c:v>
                </c:pt>
                <c:pt idx="1576">
                  <c:v>619.57601614063003</c:v>
                </c:pt>
                <c:pt idx="1577">
                  <c:v>619.56402522111102</c:v>
                </c:pt>
                <c:pt idx="1578">
                  <c:v>619.56140991656696</c:v>
                </c:pt>
                <c:pt idx="1579">
                  <c:v>619.51277139401805</c:v>
                </c:pt>
                <c:pt idx="1580">
                  <c:v>619.36228567479998</c:v>
                </c:pt>
                <c:pt idx="1581">
                  <c:v>619.28197949918001</c:v>
                </c:pt>
                <c:pt idx="1582">
                  <c:v>619.27032888655299</c:v>
                </c:pt>
                <c:pt idx="1583">
                  <c:v>619.21703118664402</c:v>
                </c:pt>
                <c:pt idx="1584">
                  <c:v>619.21349607004697</c:v>
                </c:pt>
                <c:pt idx="1585">
                  <c:v>619.150753326771</c:v>
                </c:pt>
                <c:pt idx="1586">
                  <c:v>619.13076477582194</c:v>
                </c:pt>
                <c:pt idx="1587">
                  <c:v>619.12536844735496</c:v>
                </c:pt>
                <c:pt idx="1588">
                  <c:v>619.114347985466</c:v>
                </c:pt>
                <c:pt idx="1589">
                  <c:v>618.907291024855</c:v>
                </c:pt>
                <c:pt idx="1590">
                  <c:v>618.90591640138098</c:v>
                </c:pt>
                <c:pt idx="1591">
                  <c:v>618.85622179135601</c:v>
                </c:pt>
                <c:pt idx="1592">
                  <c:v>618.84436820539395</c:v>
                </c:pt>
                <c:pt idx="1593">
                  <c:v>618.77579120829796</c:v>
                </c:pt>
                <c:pt idx="1594">
                  <c:v>618.77014658109204</c:v>
                </c:pt>
                <c:pt idx="1595">
                  <c:v>618.76751784390206</c:v>
                </c:pt>
                <c:pt idx="1596">
                  <c:v>618.76666035018195</c:v>
                </c:pt>
                <c:pt idx="1597">
                  <c:v>618.75986638587301</c:v>
                </c:pt>
                <c:pt idx="1598">
                  <c:v>618.67890611696896</c:v>
                </c:pt>
                <c:pt idx="1599">
                  <c:v>618.59992212553698</c:v>
                </c:pt>
                <c:pt idx="1600">
                  <c:v>618.56500479566103</c:v>
                </c:pt>
                <c:pt idx="1601">
                  <c:v>618.48356966168399</c:v>
                </c:pt>
                <c:pt idx="1602">
                  <c:v>618.461282053952</c:v>
                </c:pt>
                <c:pt idx="1603">
                  <c:v>618.45232509204595</c:v>
                </c:pt>
                <c:pt idx="1604">
                  <c:v>618.44831562444597</c:v>
                </c:pt>
                <c:pt idx="1605">
                  <c:v>618.41898057334095</c:v>
                </c:pt>
                <c:pt idx="1606">
                  <c:v>618.41536038494996</c:v>
                </c:pt>
                <c:pt idx="1607">
                  <c:v>618.36558747552397</c:v>
                </c:pt>
                <c:pt idx="1608">
                  <c:v>618.32907064379594</c:v>
                </c:pt>
                <c:pt idx="1609">
                  <c:v>618.30255881882101</c:v>
                </c:pt>
                <c:pt idx="1610">
                  <c:v>618.20568240455998</c:v>
                </c:pt>
                <c:pt idx="1611">
                  <c:v>618.16877177818606</c:v>
                </c:pt>
                <c:pt idx="1612">
                  <c:v>618.16526653712299</c:v>
                </c:pt>
                <c:pt idx="1613">
                  <c:v>618.15880260100096</c:v>
                </c:pt>
                <c:pt idx="1614">
                  <c:v>618.14688603487605</c:v>
                </c:pt>
                <c:pt idx="1615">
                  <c:v>618.13670199014996</c:v>
                </c:pt>
                <c:pt idx="1616">
                  <c:v>618.07696172822295</c:v>
                </c:pt>
                <c:pt idx="1617">
                  <c:v>618.06757711213595</c:v>
                </c:pt>
                <c:pt idx="1618">
                  <c:v>618.03705054727698</c:v>
                </c:pt>
                <c:pt idx="1619">
                  <c:v>618.02957821951702</c:v>
                </c:pt>
                <c:pt idx="1620">
                  <c:v>618.02463884792803</c:v>
                </c:pt>
                <c:pt idx="1621">
                  <c:v>618.014635511542</c:v>
                </c:pt>
                <c:pt idx="1622">
                  <c:v>617.95072190763904</c:v>
                </c:pt>
                <c:pt idx="1623">
                  <c:v>617.94161647863905</c:v>
                </c:pt>
                <c:pt idx="1624">
                  <c:v>617.93567867926902</c:v>
                </c:pt>
                <c:pt idx="1625">
                  <c:v>617.92724858346401</c:v>
                </c:pt>
                <c:pt idx="1626">
                  <c:v>617.90148013475198</c:v>
                </c:pt>
                <c:pt idx="1627">
                  <c:v>617.855761998905</c:v>
                </c:pt>
                <c:pt idx="1628">
                  <c:v>617.82876381644905</c:v>
                </c:pt>
                <c:pt idx="1629">
                  <c:v>617.764842154642</c:v>
                </c:pt>
                <c:pt idx="1630">
                  <c:v>617.63597585635102</c:v>
                </c:pt>
                <c:pt idx="1631">
                  <c:v>617.53132878318695</c:v>
                </c:pt>
                <c:pt idx="1632">
                  <c:v>617.41505975143298</c:v>
                </c:pt>
                <c:pt idx="1633">
                  <c:v>617.41073067503703</c:v>
                </c:pt>
                <c:pt idx="1634">
                  <c:v>617.38008976003903</c:v>
                </c:pt>
                <c:pt idx="1635">
                  <c:v>617.35039437730904</c:v>
                </c:pt>
                <c:pt idx="1636">
                  <c:v>617.32012489370697</c:v>
                </c:pt>
                <c:pt idx="1637">
                  <c:v>617.29180567815899</c:v>
                </c:pt>
                <c:pt idx="1638">
                  <c:v>617.27804116557695</c:v>
                </c:pt>
                <c:pt idx="1639">
                  <c:v>617.27525476084497</c:v>
                </c:pt>
                <c:pt idx="1640">
                  <c:v>617.26552073567495</c:v>
                </c:pt>
                <c:pt idx="1641">
                  <c:v>617.250392017801</c:v>
                </c:pt>
                <c:pt idx="1642">
                  <c:v>617.223432722035</c:v>
                </c:pt>
                <c:pt idx="1643">
                  <c:v>617.20603612944899</c:v>
                </c:pt>
                <c:pt idx="1644">
                  <c:v>617.183540503838</c:v>
                </c:pt>
                <c:pt idx="1645">
                  <c:v>617.16281301815002</c:v>
                </c:pt>
                <c:pt idx="1646">
                  <c:v>617.13590933657395</c:v>
                </c:pt>
                <c:pt idx="1647">
                  <c:v>617.10891963582003</c:v>
                </c:pt>
                <c:pt idx="1648">
                  <c:v>617.10135985038301</c:v>
                </c:pt>
                <c:pt idx="1649">
                  <c:v>617.08580792425596</c:v>
                </c:pt>
                <c:pt idx="1650">
                  <c:v>617.05037934875099</c:v>
                </c:pt>
                <c:pt idx="1651">
                  <c:v>616.96138941256697</c:v>
                </c:pt>
                <c:pt idx="1652">
                  <c:v>616.915955721508</c:v>
                </c:pt>
                <c:pt idx="1653">
                  <c:v>616.91492191554198</c:v>
                </c:pt>
                <c:pt idx="1654">
                  <c:v>616.908734818624</c:v>
                </c:pt>
                <c:pt idx="1655">
                  <c:v>616.87774498926797</c:v>
                </c:pt>
                <c:pt idx="1656">
                  <c:v>616.81490757329402</c:v>
                </c:pt>
                <c:pt idx="1657">
                  <c:v>616.807046000132</c:v>
                </c:pt>
                <c:pt idx="1658">
                  <c:v>616.73893962080194</c:v>
                </c:pt>
                <c:pt idx="1659">
                  <c:v>616.69102368389701</c:v>
                </c:pt>
                <c:pt idx="1660">
                  <c:v>616.68747646203599</c:v>
                </c:pt>
                <c:pt idx="1661">
                  <c:v>616.63139323973098</c:v>
                </c:pt>
                <c:pt idx="1662">
                  <c:v>616.62938296320795</c:v>
                </c:pt>
                <c:pt idx="1663">
                  <c:v>616.62629487392996</c:v>
                </c:pt>
                <c:pt idx="1664">
                  <c:v>616.54611556813904</c:v>
                </c:pt>
                <c:pt idx="1665">
                  <c:v>616.52857314415701</c:v>
                </c:pt>
                <c:pt idx="1666">
                  <c:v>616.472017202659</c:v>
                </c:pt>
                <c:pt idx="1667">
                  <c:v>616.414009205816</c:v>
                </c:pt>
                <c:pt idx="1668">
                  <c:v>616.36181050572497</c:v>
                </c:pt>
                <c:pt idx="1669">
                  <c:v>616.342311682733</c:v>
                </c:pt>
                <c:pt idx="1670">
                  <c:v>616.32762091483198</c:v>
                </c:pt>
                <c:pt idx="1671">
                  <c:v>616.27707482615801</c:v>
                </c:pt>
                <c:pt idx="1672">
                  <c:v>616.23637831226995</c:v>
                </c:pt>
                <c:pt idx="1673">
                  <c:v>616.22369353131796</c:v>
                </c:pt>
                <c:pt idx="1674">
                  <c:v>616.20971094431195</c:v>
                </c:pt>
                <c:pt idx="1675">
                  <c:v>616.209409590424</c:v>
                </c:pt>
                <c:pt idx="1676">
                  <c:v>616.19317896975497</c:v>
                </c:pt>
                <c:pt idx="1677">
                  <c:v>616.14379697648906</c:v>
                </c:pt>
                <c:pt idx="1678">
                  <c:v>616.10552592995805</c:v>
                </c:pt>
                <c:pt idx="1679">
                  <c:v>615.909622113061</c:v>
                </c:pt>
                <c:pt idx="1680">
                  <c:v>615.87318044738197</c:v>
                </c:pt>
                <c:pt idx="1681">
                  <c:v>615.84284505423602</c:v>
                </c:pt>
                <c:pt idx="1682">
                  <c:v>615.82290366663199</c:v>
                </c:pt>
                <c:pt idx="1683">
                  <c:v>615.78468135086405</c:v>
                </c:pt>
                <c:pt idx="1684">
                  <c:v>615.67967394495997</c:v>
                </c:pt>
                <c:pt idx="1685">
                  <c:v>615.66187279706503</c:v>
                </c:pt>
                <c:pt idx="1686">
                  <c:v>615.66096524652903</c:v>
                </c:pt>
                <c:pt idx="1687">
                  <c:v>615.65226258776499</c:v>
                </c:pt>
                <c:pt idx="1688">
                  <c:v>615.63635234321498</c:v>
                </c:pt>
                <c:pt idx="1689">
                  <c:v>615.61459576304696</c:v>
                </c:pt>
                <c:pt idx="1690">
                  <c:v>615.56502636408197</c:v>
                </c:pt>
                <c:pt idx="1691">
                  <c:v>615.54795857579995</c:v>
                </c:pt>
                <c:pt idx="1692">
                  <c:v>615.49427770216903</c:v>
                </c:pt>
                <c:pt idx="1693">
                  <c:v>615.49337240278896</c:v>
                </c:pt>
                <c:pt idx="1694">
                  <c:v>615.48662670051203</c:v>
                </c:pt>
                <c:pt idx="1695">
                  <c:v>615.48334934436298</c:v>
                </c:pt>
                <c:pt idx="1696">
                  <c:v>615.47502445031898</c:v>
                </c:pt>
                <c:pt idx="1697">
                  <c:v>615.42539373559805</c:v>
                </c:pt>
                <c:pt idx="1698">
                  <c:v>615.410768366708</c:v>
                </c:pt>
                <c:pt idx="1699">
                  <c:v>615.39266827207405</c:v>
                </c:pt>
                <c:pt idx="1700">
                  <c:v>615.32782672036797</c:v>
                </c:pt>
                <c:pt idx="1701">
                  <c:v>615.29078816145</c:v>
                </c:pt>
                <c:pt idx="1702">
                  <c:v>615.24013920998595</c:v>
                </c:pt>
                <c:pt idx="1703">
                  <c:v>615.23846616377205</c:v>
                </c:pt>
                <c:pt idx="1704">
                  <c:v>615.22191214450504</c:v>
                </c:pt>
                <c:pt idx="1705">
                  <c:v>615.16134219164496</c:v>
                </c:pt>
                <c:pt idx="1706">
                  <c:v>615.10307503533295</c:v>
                </c:pt>
                <c:pt idx="1707">
                  <c:v>615.05710179181995</c:v>
                </c:pt>
                <c:pt idx="1708">
                  <c:v>614.97780096688496</c:v>
                </c:pt>
                <c:pt idx="1709">
                  <c:v>614.97690477227002</c:v>
                </c:pt>
                <c:pt idx="1710">
                  <c:v>614.97569291089599</c:v>
                </c:pt>
                <c:pt idx="1711">
                  <c:v>614.96604545659204</c:v>
                </c:pt>
                <c:pt idx="1712">
                  <c:v>614.93634783373602</c:v>
                </c:pt>
                <c:pt idx="1713">
                  <c:v>614.92517316294004</c:v>
                </c:pt>
                <c:pt idx="1714">
                  <c:v>614.91545569399796</c:v>
                </c:pt>
                <c:pt idx="1715">
                  <c:v>614.90927377164405</c:v>
                </c:pt>
                <c:pt idx="1716">
                  <c:v>614.90705311200998</c:v>
                </c:pt>
                <c:pt idx="1717">
                  <c:v>614.845459456963</c:v>
                </c:pt>
                <c:pt idx="1718">
                  <c:v>614.83587634186495</c:v>
                </c:pt>
                <c:pt idx="1719">
                  <c:v>614.76412498845298</c:v>
                </c:pt>
                <c:pt idx="1720">
                  <c:v>614.70938161645995</c:v>
                </c:pt>
                <c:pt idx="1721">
                  <c:v>614.69476625993696</c:v>
                </c:pt>
                <c:pt idx="1722">
                  <c:v>614.66126532777901</c:v>
                </c:pt>
                <c:pt idx="1723">
                  <c:v>614.62904434832797</c:v>
                </c:pt>
                <c:pt idx="1724">
                  <c:v>614.61516771759705</c:v>
                </c:pt>
                <c:pt idx="1725">
                  <c:v>614.55064075142695</c:v>
                </c:pt>
                <c:pt idx="1726">
                  <c:v>614.46559221654502</c:v>
                </c:pt>
                <c:pt idx="1727">
                  <c:v>614.44951592035</c:v>
                </c:pt>
                <c:pt idx="1728">
                  <c:v>614.44311039482204</c:v>
                </c:pt>
                <c:pt idx="1729">
                  <c:v>614.44224858302198</c:v>
                </c:pt>
                <c:pt idx="1730">
                  <c:v>614.38149788548003</c:v>
                </c:pt>
                <c:pt idx="1731">
                  <c:v>614.34628310998198</c:v>
                </c:pt>
                <c:pt idx="1732">
                  <c:v>614.33613847000902</c:v>
                </c:pt>
                <c:pt idx="1733">
                  <c:v>614.32453564736602</c:v>
                </c:pt>
                <c:pt idx="1734">
                  <c:v>614.28434438253498</c:v>
                </c:pt>
                <c:pt idx="1735">
                  <c:v>614.276232404143</c:v>
                </c:pt>
                <c:pt idx="1736">
                  <c:v>614.26817381284604</c:v>
                </c:pt>
                <c:pt idx="1737">
                  <c:v>614.22326405288504</c:v>
                </c:pt>
                <c:pt idx="1738">
                  <c:v>614.20465952743996</c:v>
                </c:pt>
                <c:pt idx="1739">
                  <c:v>614.20074502441696</c:v>
                </c:pt>
                <c:pt idx="1740">
                  <c:v>614.19775447778602</c:v>
                </c:pt>
                <c:pt idx="1741">
                  <c:v>614.19003960748398</c:v>
                </c:pt>
                <c:pt idx="1742">
                  <c:v>614.187551102984</c:v>
                </c:pt>
                <c:pt idx="1743">
                  <c:v>614.16363869823704</c:v>
                </c:pt>
                <c:pt idx="1744">
                  <c:v>614.11440479696</c:v>
                </c:pt>
                <c:pt idx="1745">
                  <c:v>614.09055538007306</c:v>
                </c:pt>
                <c:pt idx="1746">
                  <c:v>614.03942700950597</c:v>
                </c:pt>
                <c:pt idx="1747">
                  <c:v>614.03296467120003</c:v>
                </c:pt>
                <c:pt idx="1748">
                  <c:v>613.99277666741295</c:v>
                </c:pt>
                <c:pt idx="1749">
                  <c:v>613.95844799212398</c:v>
                </c:pt>
                <c:pt idx="1750">
                  <c:v>613.95418552753097</c:v>
                </c:pt>
                <c:pt idx="1751">
                  <c:v>613.79027799278595</c:v>
                </c:pt>
                <c:pt idx="1752">
                  <c:v>613.76556122868499</c:v>
                </c:pt>
                <c:pt idx="1753">
                  <c:v>613.75934228291703</c:v>
                </c:pt>
                <c:pt idx="1754">
                  <c:v>613.748711753257</c:v>
                </c:pt>
                <c:pt idx="1755">
                  <c:v>613.73720812067904</c:v>
                </c:pt>
                <c:pt idx="1756">
                  <c:v>613.70992457635896</c:v>
                </c:pt>
                <c:pt idx="1757">
                  <c:v>613.62420484028803</c:v>
                </c:pt>
                <c:pt idx="1758">
                  <c:v>613.61145292004403</c:v>
                </c:pt>
                <c:pt idx="1759">
                  <c:v>613.56862014663</c:v>
                </c:pt>
                <c:pt idx="1760">
                  <c:v>613.54511471408398</c:v>
                </c:pt>
                <c:pt idx="1761">
                  <c:v>613.53649324757498</c:v>
                </c:pt>
                <c:pt idx="1762">
                  <c:v>613.49709893062402</c:v>
                </c:pt>
                <c:pt idx="1763">
                  <c:v>613.48854926189699</c:v>
                </c:pt>
                <c:pt idx="1764">
                  <c:v>613.38453177606698</c:v>
                </c:pt>
                <c:pt idx="1765">
                  <c:v>613.36053105708197</c:v>
                </c:pt>
                <c:pt idx="1766">
                  <c:v>613.35671715716796</c:v>
                </c:pt>
                <c:pt idx="1767">
                  <c:v>613.34297193469899</c:v>
                </c:pt>
                <c:pt idx="1768">
                  <c:v>613.30673470496799</c:v>
                </c:pt>
                <c:pt idx="1769">
                  <c:v>613.30357772537695</c:v>
                </c:pt>
                <c:pt idx="1770">
                  <c:v>613.20978751482005</c:v>
                </c:pt>
                <c:pt idx="1771">
                  <c:v>613.20266462577104</c:v>
                </c:pt>
                <c:pt idx="1772">
                  <c:v>613.17706230757096</c:v>
                </c:pt>
                <c:pt idx="1773">
                  <c:v>612.85423456759202</c:v>
                </c:pt>
                <c:pt idx="1774">
                  <c:v>612.817612251318</c:v>
                </c:pt>
                <c:pt idx="1775">
                  <c:v>612.70896248854001</c:v>
                </c:pt>
                <c:pt idx="1776">
                  <c:v>612.70891633893905</c:v>
                </c:pt>
                <c:pt idx="1777">
                  <c:v>612.67842887625204</c:v>
                </c:pt>
                <c:pt idx="1778">
                  <c:v>612.62427458742502</c:v>
                </c:pt>
                <c:pt idx="1779">
                  <c:v>612.57100685210798</c:v>
                </c:pt>
                <c:pt idx="1780">
                  <c:v>612.54288991590397</c:v>
                </c:pt>
                <c:pt idx="1781">
                  <c:v>612.52277758093999</c:v>
                </c:pt>
                <c:pt idx="1782">
                  <c:v>612.50703372716805</c:v>
                </c:pt>
                <c:pt idx="1783">
                  <c:v>612.50394345472102</c:v>
                </c:pt>
                <c:pt idx="1784">
                  <c:v>612.49567919736398</c:v>
                </c:pt>
                <c:pt idx="1785">
                  <c:v>612.486640727554</c:v>
                </c:pt>
                <c:pt idx="1786">
                  <c:v>612.43388942909496</c:v>
                </c:pt>
                <c:pt idx="1787">
                  <c:v>612.40267596391698</c:v>
                </c:pt>
                <c:pt idx="1788">
                  <c:v>612.375401569882</c:v>
                </c:pt>
                <c:pt idx="1789">
                  <c:v>612.367200413663</c:v>
                </c:pt>
                <c:pt idx="1790">
                  <c:v>612.30343047093902</c:v>
                </c:pt>
                <c:pt idx="1791">
                  <c:v>612.21358428446194</c:v>
                </c:pt>
                <c:pt idx="1792">
                  <c:v>612.18153849082296</c:v>
                </c:pt>
                <c:pt idx="1793">
                  <c:v>612.09981364846499</c:v>
                </c:pt>
                <c:pt idx="1794">
                  <c:v>612.04268766778</c:v>
                </c:pt>
                <c:pt idx="1795">
                  <c:v>612.03259785559601</c:v>
                </c:pt>
                <c:pt idx="1796">
                  <c:v>612.01874547036198</c:v>
                </c:pt>
                <c:pt idx="1797">
                  <c:v>612.01154917686097</c:v>
                </c:pt>
                <c:pt idx="1798">
                  <c:v>612.00290615653603</c:v>
                </c:pt>
                <c:pt idx="1799">
                  <c:v>611.98378865472398</c:v>
                </c:pt>
                <c:pt idx="1800">
                  <c:v>611.96880351374898</c:v>
                </c:pt>
                <c:pt idx="1801">
                  <c:v>611.95491206070506</c:v>
                </c:pt>
                <c:pt idx="1802">
                  <c:v>611.94740784005899</c:v>
                </c:pt>
                <c:pt idx="1803">
                  <c:v>611.89972461851198</c:v>
                </c:pt>
                <c:pt idx="1804">
                  <c:v>611.89306354718406</c:v>
                </c:pt>
                <c:pt idx="1805">
                  <c:v>611.87516104014003</c:v>
                </c:pt>
                <c:pt idx="1806">
                  <c:v>611.85551092682601</c:v>
                </c:pt>
                <c:pt idx="1807">
                  <c:v>611.85401419551897</c:v>
                </c:pt>
                <c:pt idx="1808">
                  <c:v>611.84277796812205</c:v>
                </c:pt>
                <c:pt idx="1809">
                  <c:v>611.72308282771803</c:v>
                </c:pt>
                <c:pt idx="1810">
                  <c:v>611.69512234870399</c:v>
                </c:pt>
                <c:pt idx="1811">
                  <c:v>611.59711422063901</c:v>
                </c:pt>
                <c:pt idx="1812">
                  <c:v>611.480407280642</c:v>
                </c:pt>
                <c:pt idx="1813">
                  <c:v>611.46756329300297</c:v>
                </c:pt>
                <c:pt idx="1814">
                  <c:v>611.40371350300995</c:v>
                </c:pt>
                <c:pt idx="1815">
                  <c:v>611.35884782590801</c:v>
                </c:pt>
                <c:pt idx="1816">
                  <c:v>611.34335829650604</c:v>
                </c:pt>
                <c:pt idx="1817">
                  <c:v>611.34221954312102</c:v>
                </c:pt>
                <c:pt idx="1818">
                  <c:v>611.33514192601297</c:v>
                </c:pt>
                <c:pt idx="1819">
                  <c:v>611.32734067184197</c:v>
                </c:pt>
                <c:pt idx="1820">
                  <c:v>611.26446381715004</c:v>
                </c:pt>
                <c:pt idx="1821">
                  <c:v>611.25949480507097</c:v>
                </c:pt>
                <c:pt idx="1822">
                  <c:v>611.200067025659</c:v>
                </c:pt>
                <c:pt idx="1823">
                  <c:v>611.16649519259795</c:v>
                </c:pt>
                <c:pt idx="1824">
                  <c:v>611.16223763209905</c:v>
                </c:pt>
                <c:pt idx="1825">
                  <c:v>611.14268844790195</c:v>
                </c:pt>
                <c:pt idx="1826">
                  <c:v>611.13723353848002</c:v>
                </c:pt>
                <c:pt idx="1827">
                  <c:v>611.05830029545996</c:v>
                </c:pt>
                <c:pt idx="1828">
                  <c:v>611.03501213141794</c:v>
                </c:pt>
                <c:pt idx="1829">
                  <c:v>610.91948174373397</c:v>
                </c:pt>
                <c:pt idx="1830">
                  <c:v>610.88288550106802</c:v>
                </c:pt>
                <c:pt idx="1831">
                  <c:v>610.87819914796</c:v>
                </c:pt>
                <c:pt idx="1832">
                  <c:v>610.87690037665004</c:v>
                </c:pt>
                <c:pt idx="1833">
                  <c:v>610.86404191322799</c:v>
                </c:pt>
                <c:pt idx="1834">
                  <c:v>610.82538720342302</c:v>
                </c:pt>
                <c:pt idx="1835">
                  <c:v>610.72438245729802</c:v>
                </c:pt>
                <c:pt idx="1836">
                  <c:v>610.69321285471995</c:v>
                </c:pt>
                <c:pt idx="1837">
                  <c:v>610.662919731486</c:v>
                </c:pt>
                <c:pt idx="1838">
                  <c:v>610.63307627158599</c:v>
                </c:pt>
                <c:pt idx="1839">
                  <c:v>610.57767981576797</c:v>
                </c:pt>
                <c:pt idx="1840">
                  <c:v>610.53502292184305</c:v>
                </c:pt>
                <c:pt idx="1841">
                  <c:v>610.41368995131802</c:v>
                </c:pt>
                <c:pt idx="1842">
                  <c:v>610.29475163189898</c:v>
                </c:pt>
                <c:pt idx="1843">
                  <c:v>610.26941861155103</c:v>
                </c:pt>
                <c:pt idx="1844">
                  <c:v>610.20037826379496</c:v>
                </c:pt>
                <c:pt idx="1845">
                  <c:v>610.12281940604305</c:v>
                </c:pt>
                <c:pt idx="1846">
                  <c:v>610.11732664323404</c:v>
                </c:pt>
                <c:pt idx="1847">
                  <c:v>610.07887619186704</c:v>
                </c:pt>
                <c:pt idx="1848">
                  <c:v>610.012934465748</c:v>
                </c:pt>
                <c:pt idx="1849">
                  <c:v>610.00961324538503</c:v>
                </c:pt>
                <c:pt idx="1850">
                  <c:v>609.99355664551399</c:v>
                </c:pt>
                <c:pt idx="1851">
                  <c:v>609.91095758839504</c:v>
                </c:pt>
                <c:pt idx="1852">
                  <c:v>609.86631459545401</c:v>
                </c:pt>
                <c:pt idx="1853">
                  <c:v>609.86097394829505</c:v>
                </c:pt>
                <c:pt idx="1854">
                  <c:v>609.85514416288402</c:v>
                </c:pt>
                <c:pt idx="1855">
                  <c:v>609.84508254993796</c:v>
                </c:pt>
                <c:pt idx="1856">
                  <c:v>609.84397896947701</c:v>
                </c:pt>
                <c:pt idx="1857">
                  <c:v>609.83648032190194</c:v>
                </c:pt>
                <c:pt idx="1858">
                  <c:v>609.76783676759601</c:v>
                </c:pt>
                <c:pt idx="1859">
                  <c:v>609.76073248950604</c:v>
                </c:pt>
                <c:pt idx="1860">
                  <c:v>609.72257314633396</c:v>
                </c:pt>
                <c:pt idx="1861">
                  <c:v>609.69749161439302</c:v>
                </c:pt>
                <c:pt idx="1862">
                  <c:v>609.67320735085605</c:v>
                </c:pt>
                <c:pt idx="1863">
                  <c:v>609.63026045124104</c:v>
                </c:pt>
                <c:pt idx="1864">
                  <c:v>609.55284105135502</c:v>
                </c:pt>
                <c:pt idx="1865">
                  <c:v>609.45327579972297</c:v>
                </c:pt>
                <c:pt idx="1866">
                  <c:v>609.391086589368</c:v>
                </c:pt>
                <c:pt idx="1867">
                  <c:v>609.37376116854603</c:v>
                </c:pt>
                <c:pt idx="1868">
                  <c:v>609.32855395259401</c:v>
                </c:pt>
                <c:pt idx="1869">
                  <c:v>609.29253053520301</c:v>
                </c:pt>
                <c:pt idx="1870">
                  <c:v>609.26591698567597</c:v>
                </c:pt>
                <c:pt idx="1871">
                  <c:v>609.21659052892596</c:v>
                </c:pt>
                <c:pt idx="1872">
                  <c:v>609.15804751328199</c:v>
                </c:pt>
                <c:pt idx="1873">
                  <c:v>609.15343375184796</c:v>
                </c:pt>
                <c:pt idx="1874">
                  <c:v>609.14912944164701</c:v>
                </c:pt>
                <c:pt idx="1875">
                  <c:v>609.148171455652</c:v>
                </c:pt>
                <c:pt idx="1876">
                  <c:v>609.14329630920702</c:v>
                </c:pt>
                <c:pt idx="1877">
                  <c:v>609.07779818171798</c:v>
                </c:pt>
                <c:pt idx="1878">
                  <c:v>609.00477250781501</c:v>
                </c:pt>
                <c:pt idx="1879">
                  <c:v>608.95406772965396</c:v>
                </c:pt>
                <c:pt idx="1880">
                  <c:v>608.93663748848599</c:v>
                </c:pt>
                <c:pt idx="1881">
                  <c:v>608.93359685633197</c:v>
                </c:pt>
                <c:pt idx="1882">
                  <c:v>608.92560328955597</c:v>
                </c:pt>
                <c:pt idx="1883">
                  <c:v>608.90319633618503</c:v>
                </c:pt>
                <c:pt idx="1884">
                  <c:v>608.82822895191396</c:v>
                </c:pt>
                <c:pt idx="1885">
                  <c:v>608.80125535562001</c:v>
                </c:pt>
                <c:pt idx="1886">
                  <c:v>608.779250130626</c:v>
                </c:pt>
                <c:pt idx="1887">
                  <c:v>608.769439298968</c:v>
                </c:pt>
                <c:pt idx="1888">
                  <c:v>608.75700187576194</c:v>
                </c:pt>
                <c:pt idx="1889">
                  <c:v>608.75504921986703</c:v>
                </c:pt>
                <c:pt idx="1890">
                  <c:v>608.59518505797405</c:v>
                </c:pt>
                <c:pt idx="1891">
                  <c:v>608.587334640535</c:v>
                </c:pt>
                <c:pt idx="1892">
                  <c:v>608.58661866245802</c:v>
                </c:pt>
                <c:pt idx="1893">
                  <c:v>608.57339490295203</c:v>
                </c:pt>
                <c:pt idx="1894">
                  <c:v>608.56862434999505</c:v>
                </c:pt>
                <c:pt idx="1895">
                  <c:v>608.55584518552405</c:v>
                </c:pt>
                <c:pt idx="1896">
                  <c:v>608.54122451415799</c:v>
                </c:pt>
                <c:pt idx="1897">
                  <c:v>608.45704696278801</c:v>
                </c:pt>
                <c:pt idx="1898">
                  <c:v>608.448674300736</c:v>
                </c:pt>
                <c:pt idx="1899">
                  <c:v>608.44732432436604</c:v>
                </c:pt>
                <c:pt idx="1900">
                  <c:v>608.35343213466695</c:v>
                </c:pt>
                <c:pt idx="1901">
                  <c:v>608.31938380885902</c:v>
                </c:pt>
                <c:pt idx="1902">
                  <c:v>608.29339941321803</c:v>
                </c:pt>
                <c:pt idx="1903">
                  <c:v>608.26780162511398</c:v>
                </c:pt>
                <c:pt idx="1904">
                  <c:v>608.25862597073001</c:v>
                </c:pt>
                <c:pt idx="1905">
                  <c:v>608.25479323297395</c:v>
                </c:pt>
                <c:pt idx="1906">
                  <c:v>608.25013893940002</c:v>
                </c:pt>
                <c:pt idx="1907">
                  <c:v>608.24546055144197</c:v>
                </c:pt>
                <c:pt idx="1908">
                  <c:v>608.175965808961</c:v>
                </c:pt>
                <c:pt idx="1909">
                  <c:v>608.17590397702304</c:v>
                </c:pt>
                <c:pt idx="1910">
                  <c:v>608.16955061816304</c:v>
                </c:pt>
                <c:pt idx="1911">
                  <c:v>608.16478556252798</c:v>
                </c:pt>
                <c:pt idx="1912">
                  <c:v>608.08210241550398</c:v>
                </c:pt>
                <c:pt idx="1913">
                  <c:v>608.03119559924198</c:v>
                </c:pt>
                <c:pt idx="1914">
                  <c:v>608.02525098885906</c:v>
                </c:pt>
                <c:pt idx="1915">
                  <c:v>607.99156425251499</c:v>
                </c:pt>
                <c:pt idx="1916">
                  <c:v>607.96739076463302</c:v>
                </c:pt>
                <c:pt idx="1917">
                  <c:v>607.88157915393003</c:v>
                </c:pt>
                <c:pt idx="1918">
                  <c:v>607.82165761865099</c:v>
                </c:pt>
                <c:pt idx="1919">
                  <c:v>607.64179423548796</c:v>
                </c:pt>
                <c:pt idx="1920">
                  <c:v>607.60619766310299</c:v>
                </c:pt>
                <c:pt idx="1921">
                  <c:v>607.56194926910996</c:v>
                </c:pt>
                <c:pt idx="1922">
                  <c:v>607.54289280178898</c:v>
                </c:pt>
                <c:pt idx="1923">
                  <c:v>607.53638803690296</c:v>
                </c:pt>
                <c:pt idx="1924">
                  <c:v>607.50741202082202</c:v>
                </c:pt>
                <c:pt idx="1925">
                  <c:v>607.48254344082795</c:v>
                </c:pt>
                <c:pt idx="1926">
                  <c:v>607.41228458588796</c:v>
                </c:pt>
                <c:pt idx="1927">
                  <c:v>607.34796736026897</c:v>
                </c:pt>
                <c:pt idx="1928">
                  <c:v>607.25624405187705</c:v>
                </c:pt>
                <c:pt idx="1929">
                  <c:v>607.24898294582897</c:v>
                </c:pt>
                <c:pt idx="1930">
                  <c:v>607.240905976269</c:v>
                </c:pt>
                <c:pt idx="1931">
                  <c:v>607.130038645887</c:v>
                </c:pt>
                <c:pt idx="1932">
                  <c:v>607.09961260965997</c:v>
                </c:pt>
                <c:pt idx="1933">
                  <c:v>607.08805172870404</c:v>
                </c:pt>
                <c:pt idx="1934">
                  <c:v>607.03529284843603</c:v>
                </c:pt>
                <c:pt idx="1935">
                  <c:v>606.99466855127503</c:v>
                </c:pt>
                <c:pt idx="1936">
                  <c:v>606.92147668378095</c:v>
                </c:pt>
                <c:pt idx="1937">
                  <c:v>606.91844530216804</c:v>
                </c:pt>
                <c:pt idx="1938">
                  <c:v>606.90578179199304</c:v>
                </c:pt>
                <c:pt idx="1939">
                  <c:v>606.87941172429896</c:v>
                </c:pt>
                <c:pt idx="1940">
                  <c:v>606.86692065130205</c:v>
                </c:pt>
                <c:pt idx="1941">
                  <c:v>606.83680001755795</c:v>
                </c:pt>
                <c:pt idx="1942">
                  <c:v>606.82908660303599</c:v>
                </c:pt>
                <c:pt idx="1943">
                  <c:v>606.789409726278</c:v>
                </c:pt>
                <c:pt idx="1944">
                  <c:v>606.71059804483605</c:v>
                </c:pt>
                <c:pt idx="1945">
                  <c:v>606.70662193697603</c:v>
                </c:pt>
                <c:pt idx="1946">
                  <c:v>606.66104867535705</c:v>
                </c:pt>
                <c:pt idx="1947">
                  <c:v>606.64865558140104</c:v>
                </c:pt>
                <c:pt idx="1948">
                  <c:v>606.64678522754105</c:v>
                </c:pt>
                <c:pt idx="1949">
                  <c:v>606.59667661819799</c:v>
                </c:pt>
                <c:pt idx="1950">
                  <c:v>606.49398726656102</c:v>
                </c:pt>
                <c:pt idx="1951">
                  <c:v>606.48129108590297</c:v>
                </c:pt>
                <c:pt idx="1952">
                  <c:v>606.47099128580396</c:v>
                </c:pt>
                <c:pt idx="1953">
                  <c:v>606.45490446130805</c:v>
                </c:pt>
                <c:pt idx="1954">
                  <c:v>606.43112470729204</c:v>
                </c:pt>
                <c:pt idx="1955">
                  <c:v>606.34410969662702</c:v>
                </c:pt>
                <c:pt idx="1956">
                  <c:v>606.33157093914497</c:v>
                </c:pt>
                <c:pt idx="1957">
                  <c:v>606.29656984781298</c:v>
                </c:pt>
                <c:pt idx="1958">
                  <c:v>606.27765474896205</c:v>
                </c:pt>
                <c:pt idx="1959">
                  <c:v>606.27488945919197</c:v>
                </c:pt>
                <c:pt idx="1960">
                  <c:v>606.23219524876299</c:v>
                </c:pt>
                <c:pt idx="1961">
                  <c:v>606.20161863315195</c:v>
                </c:pt>
                <c:pt idx="1962">
                  <c:v>606.18837721479497</c:v>
                </c:pt>
                <c:pt idx="1963">
                  <c:v>606.18028054180797</c:v>
                </c:pt>
                <c:pt idx="1964">
                  <c:v>606.16769738601204</c:v>
                </c:pt>
                <c:pt idx="1965">
                  <c:v>606.15505478526995</c:v>
                </c:pt>
                <c:pt idx="1966">
                  <c:v>606.15196008086104</c:v>
                </c:pt>
                <c:pt idx="1967">
                  <c:v>606.14201477412405</c:v>
                </c:pt>
                <c:pt idx="1968">
                  <c:v>606.127911174681</c:v>
                </c:pt>
                <c:pt idx="1969">
                  <c:v>606.04613539492698</c:v>
                </c:pt>
                <c:pt idx="1970">
                  <c:v>606.04321011163495</c:v>
                </c:pt>
                <c:pt idx="1971">
                  <c:v>606.01831548378698</c:v>
                </c:pt>
                <c:pt idx="1972">
                  <c:v>605.95947390198501</c:v>
                </c:pt>
                <c:pt idx="1973">
                  <c:v>605.95573261169602</c:v>
                </c:pt>
                <c:pt idx="1974">
                  <c:v>605.921883952185</c:v>
                </c:pt>
                <c:pt idx="1975">
                  <c:v>605.73799772936502</c:v>
                </c:pt>
                <c:pt idx="1976">
                  <c:v>605.71872908876196</c:v>
                </c:pt>
                <c:pt idx="1977">
                  <c:v>605.68512595390996</c:v>
                </c:pt>
                <c:pt idx="1978">
                  <c:v>605.66089817366503</c:v>
                </c:pt>
                <c:pt idx="1979">
                  <c:v>605.65128645949005</c:v>
                </c:pt>
                <c:pt idx="1980">
                  <c:v>605.63996489421902</c:v>
                </c:pt>
                <c:pt idx="1981">
                  <c:v>605.62068053873804</c:v>
                </c:pt>
                <c:pt idx="1982">
                  <c:v>605.59707183920204</c:v>
                </c:pt>
                <c:pt idx="1983">
                  <c:v>605.58625805214501</c:v>
                </c:pt>
                <c:pt idx="1984">
                  <c:v>605.54189460256396</c:v>
                </c:pt>
                <c:pt idx="1985">
                  <c:v>605.49528289579098</c:v>
                </c:pt>
                <c:pt idx="1986">
                  <c:v>605.45391153092601</c:v>
                </c:pt>
                <c:pt idx="1987">
                  <c:v>605.442379472727</c:v>
                </c:pt>
                <c:pt idx="1988">
                  <c:v>605.39918729888097</c:v>
                </c:pt>
                <c:pt idx="1989">
                  <c:v>605.39414575671901</c:v>
                </c:pt>
                <c:pt idx="1990">
                  <c:v>605.37583474544897</c:v>
                </c:pt>
                <c:pt idx="1991">
                  <c:v>605.37237156085905</c:v>
                </c:pt>
                <c:pt idx="1992">
                  <c:v>605.363423315962</c:v>
                </c:pt>
                <c:pt idx="1993">
                  <c:v>605.32519013756098</c:v>
                </c:pt>
                <c:pt idx="1994">
                  <c:v>605.31862146365904</c:v>
                </c:pt>
                <c:pt idx="1995">
                  <c:v>605.27574200741299</c:v>
                </c:pt>
                <c:pt idx="1996">
                  <c:v>605.26258964050999</c:v>
                </c:pt>
                <c:pt idx="1997">
                  <c:v>605.21264876665805</c:v>
                </c:pt>
                <c:pt idx="1998">
                  <c:v>605.19917377295906</c:v>
                </c:pt>
                <c:pt idx="1999">
                  <c:v>605.17619015162495</c:v>
                </c:pt>
                <c:pt idx="2000">
                  <c:v>605.15616792948595</c:v>
                </c:pt>
                <c:pt idx="2001">
                  <c:v>605.11343767843402</c:v>
                </c:pt>
                <c:pt idx="2002">
                  <c:v>605.03962734453796</c:v>
                </c:pt>
                <c:pt idx="2003">
                  <c:v>605.00971921238204</c:v>
                </c:pt>
                <c:pt idx="2004">
                  <c:v>604.97214030779401</c:v>
                </c:pt>
                <c:pt idx="2005">
                  <c:v>604.92781745827403</c:v>
                </c:pt>
                <c:pt idx="2006">
                  <c:v>604.73499089115001</c:v>
                </c:pt>
                <c:pt idx="2007">
                  <c:v>604.72047251400795</c:v>
                </c:pt>
                <c:pt idx="2008">
                  <c:v>604.69448452285098</c:v>
                </c:pt>
                <c:pt idx="2009">
                  <c:v>604.69064123651003</c:v>
                </c:pt>
                <c:pt idx="2010">
                  <c:v>604.67949007046798</c:v>
                </c:pt>
                <c:pt idx="2011">
                  <c:v>604.66766682412901</c:v>
                </c:pt>
                <c:pt idx="2012">
                  <c:v>604.64194105065405</c:v>
                </c:pt>
                <c:pt idx="2013">
                  <c:v>604.61886749213295</c:v>
                </c:pt>
                <c:pt idx="2014">
                  <c:v>604.60842311911495</c:v>
                </c:pt>
                <c:pt idx="2015">
                  <c:v>604.59836686735798</c:v>
                </c:pt>
                <c:pt idx="2016">
                  <c:v>604.57206565569504</c:v>
                </c:pt>
                <c:pt idx="2017">
                  <c:v>604.55000326161701</c:v>
                </c:pt>
                <c:pt idx="2018">
                  <c:v>604.53705781379301</c:v>
                </c:pt>
                <c:pt idx="2019">
                  <c:v>604.53015899735999</c:v>
                </c:pt>
                <c:pt idx="2020">
                  <c:v>604.48563387407796</c:v>
                </c:pt>
                <c:pt idx="2021">
                  <c:v>604.44370857030901</c:v>
                </c:pt>
                <c:pt idx="2022">
                  <c:v>604.42106726802194</c:v>
                </c:pt>
                <c:pt idx="2023">
                  <c:v>604.41210062653204</c:v>
                </c:pt>
                <c:pt idx="2024">
                  <c:v>604.41050685126402</c:v>
                </c:pt>
                <c:pt idx="2025">
                  <c:v>604.35195881838001</c:v>
                </c:pt>
                <c:pt idx="2026">
                  <c:v>604.29229974503403</c:v>
                </c:pt>
                <c:pt idx="2027">
                  <c:v>604.23441246078096</c:v>
                </c:pt>
                <c:pt idx="2028">
                  <c:v>604.17612789960504</c:v>
                </c:pt>
                <c:pt idx="2029">
                  <c:v>604.17330203418499</c:v>
                </c:pt>
                <c:pt idx="2030">
                  <c:v>604.07023874088395</c:v>
                </c:pt>
                <c:pt idx="2031">
                  <c:v>604.05616950451201</c:v>
                </c:pt>
                <c:pt idx="2032">
                  <c:v>603.99085882794395</c:v>
                </c:pt>
                <c:pt idx="2033">
                  <c:v>603.954414518097</c:v>
                </c:pt>
                <c:pt idx="2034">
                  <c:v>603.95388917631101</c:v>
                </c:pt>
                <c:pt idx="2035">
                  <c:v>603.89326386527796</c:v>
                </c:pt>
                <c:pt idx="2036">
                  <c:v>603.87287606555196</c:v>
                </c:pt>
                <c:pt idx="2037">
                  <c:v>603.86326901445102</c:v>
                </c:pt>
                <c:pt idx="2038">
                  <c:v>603.80553207424305</c:v>
                </c:pt>
                <c:pt idx="2039">
                  <c:v>603.68788189066595</c:v>
                </c:pt>
                <c:pt idx="2040">
                  <c:v>603.68746138342101</c:v>
                </c:pt>
                <c:pt idx="2041">
                  <c:v>603.64443252208196</c:v>
                </c:pt>
                <c:pt idx="2042">
                  <c:v>603.62862519996997</c:v>
                </c:pt>
                <c:pt idx="2043">
                  <c:v>603.60870566590097</c:v>
                </c:pt>
                <c:pt idx="2044">
                  <c:v>603.58011271089504</c:v>
                </c:pt>
                <c:pt idx="2045">
                  <c:v>603.57839718076104</c:v>
                </c:pt>
                <c:pt idx="2046">
                  <c:v>603.53450602064299</c:v>
                </c:pt>
                <c:pt idx="2047">
                  <c:v>603.46681672652005</c:v>
                </c:pt>
                <c:pt idx="2048">
                  <c:v>603.46406339308601</c:v>
                </c:pt>
                <c:pt idx="2049">
                  <c:v>603.42618873462197</c:v>
                </c:pt>
                <c:pt idx="2050">
                  <c:v>603.40534483395595</c:v>
                </c:pt>
                <c:pt idx="2051">
                  <c:v>603.33771657426996</c:v>
                </c:pt>
                <c:pt idx="2052">
                  <c:v>603.32227818341096</c:v>
                </c:pt>
                <c:pt idx="2053">
                  <c:v>603.31819359348503</c:v>
                </c:pt>
                <c:pt idx="2054">
                  <c:v>603.31770495551802</c:v>
                </c:pt>
                <c:pt idx="2055">
                  <c:v>603.27494350070799</c:v>
                </c:pt>
                <c:pt idx="2056">
                  <c:v>603.24068493905895</c:v>
                </c:pt>
                <c:pt idx="2057">
                  <c:v>603.23209755897994</c:v>
                </c:pt>
                <c:pt idx="2058">
                  <c:v>603.23157532002904</c:v>
                </c:pt>
                <c:pt idx="2059">
                  <c:v>603.12392080016002</c:v>
                </c:pt>
                <c:pt idx="2060">
                  <c:v>603.06455179965599</c:v>
                </c:pt>
                <c:pt idx="2061">
                  <c:v>603.02432953808204</c:v>
                </c:pt>
                <c:pt idx="2062">
                  <c:v>603.00949538619204</c:v>
                </c:pt>
                <c:pt idx="2063">
                  <c:v>602.98834195315396</c:v>
                </c:pt>
                <c:pt idx="2064">
                  <c:v>602.974583619947</c:v>
                </c:pt>
                <c:pt idx="2065">
                  <c:v>602.87553867405097</c:v>
                </c:pt>
                <c:pt idx="2066">
                  <c:v>602.83316191638698</c:v>
                </c:pt>
                <c:pt idx="2067">
                  <c:v>602.81279975175801</c:v>
                </c:pt>
                <c:pt idx="2068">
                  <c:v>602.80518450000602</c:v>
                </c:pt>
                <c:pt idx="2069">
                  <c:v>602.791907829038</c:v>
                </c:pt>
                <c:pt idx="2070">
                  <c:v>602.74679171687001</c:v>
                </c:pt>
                <c:pt idx="2071">
                  <c:v>602.74387547806305</c:v>
                </c:pt>
                <c:pt idx="2072">
                  <c:v>602.67821511140903</c:v>
                </c:pt>
                <c:pt idx="2073">
                  <c:v>602.60144567175701</c:v>
                </c:pt>
                <c:pt idx="2074">
                  <c:v>602.59805917159304</c:v>
                </c:pt>
                <c:pt idx="2075">
                  <c:v>602.577882617569</c:v>
                </c:pt>
                <c:pt idx="2076">
                  <c:v>602.56589699609196</c:v>
                </c:pt>
                <c:pt idx="2077">
                  <c:v>602.52341743078102</c:v>
                </c:pt>
                <c:pt idx="2078">
                  <c:v>602.46824402177799</c:v>
                </c:pt>
                <c:pt idx="2079">
                  <c:v>602.39678672760294</c:v>
                </c:pt>
                <c:pt idx="2080">
                  <c:v>602.39013821582205</c:v>
                </c:pt>
                <c:pt idx="2081">
                  <c:v>602.38194502471504</c:v>
                </c:pt>
                <c:pt idx="2082">
                  <c:v>602.37272196006904</c:v>
                </c:pt>
                <c:pt idx="2083">
                  <c:v>602.36684395757402</c:v>
                </c:pt>
                <c:pt idx="2084">
                  <c:v>602.36100094584697</c:v>
                </c:pt>
                <c:pt idx="2085">
                  <c:v>602.34810323408306</c:v>
                </c:pt>
                <c:pt idx="2086">
                  <c:v>602.312686032069</c:v>
                </c:pt>
                <c:pt idx="2087">
                  <c:v>602.29984803534705</c:v>
                </c:pt>
                <c:pt idx="2088">
                  <c:v>602.24068628306998</c:v>
                </c:pt>
                <c:pt idx="2089">
                  <c:v>602.22489133155398</c:v>
                </c:pt>
                <c:pt idx="2090">
                  <c:v>602.22175289868005</c:v>
                </c:pt>
                <c:pt idx="2091">
                  <c:v>602.21286493371599</c:v>
                </c:pt>
                <c:pt idx="2092">
                  <c:v>602.10785650832304</c:v>
                </c:pt>
                <c:pt idx="2093">
                  <c:v>602.08376235175797</c:v>
                </c:pt>
                <c:pt idx="2094">
                  <c:v>602.07472442970402</c:v>
                </c:pt>
                <c:pt idx="2095">
                  <c:v>602.050394634604</c:v>
                </c:pt>
                <c:pt idx="2096">
                  <c:v>602.00689827479403</c:v>
                </c:pt>
                <c:pt idx="2097">
                  <c:v>601.92124215276101</c:v>
                </c:pt>
                <c:pt idx="2098">
                  <c:v>601.92040778416697</c:v>
                </c:pt>
                <c:pt idx="2099">
                  <c:v>601.90315767556797</c:v>
                </c:pt>
                <c:pt idx="2100">
                  <c:v>601.85896170196702</c:v>
                </c:pt>
                <c:pt idx="2101">
                  <c:v>601.82862665045604</c:v>
                </c:pt>
                <c:pt idx="2102">
                  <c:v>601.81936156808604</c:v>
                </c:pt>
                <c:pt idx="2103">
                  <c:v>601.77584784386204</c:v>
                </c:pt>
                <c:pt idx="2104">
                  <c:v>601.746054622575</c:v>
                </c:pt>
                <c:pt idx="2105">
                  <c:v>601.69133052323502</c:v>
                </c:pt>
                <c:pt idx="2106">
                  <c:v>601.664071403295</c:v>
                </c:pt>
                <c:pt idx="2107">
                  <c:v>601.63558462636695</c:v>
                </c:pt>
                <c:pt idx="2108">
                  <c:v>601.52161776389005</c:v>
                </c:pt>
                <c:pt idx="2109">
                  <c:v>601.506650573206</c:v>
                </c:pt>
                <c:pt idx="2110">
                  <c:v>601.48819007556403</c:v>
                </c:pt>
                <c:pt idx="2111">
                  <c:v>601.47243545178799</c:v>
                </c:pt>
                <c:pt idx="2112">
                  <c:v>601.46810362502902</c:v>
                </c:pt>
                <c:pt idx="2113">
                  <c:v>601.46242003147097</c:v>
                </c:pt>
                <c:pt idx="2114">
                  <c:v>601.44795556558302</c:v>
                </c:pt>
                <c:pt idx="2115">
                  <c:v>601.43749437266604</c:v>
                </c:pt>
                <c:pt idx="2116">
                  <c:v>601.39295516801405</c:v>
                </c:pt>
                <c:pt idx="2117">
                  <c:v>601.31895073247495</c:v>
                </c:pt>
                <c:pt idx="2118">
                  <c:v>601.31090976942801</c:v>
                </c:pt>
                <c:pt idx="2119">
                  <c:v>601.251555235909</c:v>
                </c:pt>
                <c:pt idx="2120">
                  <c:v>601.12908550465704</c:v>
                </c:pt>
                <c:pt idx="2121">
                  <c:v>601.10780264991695</c:v>
                </c:pt>
                <c:pt idx="2122">
                  <c:v>600.99352753861399</c:v>
                </c:pt>
                <c:pt idx="2123">
                  <c:v>600.98972627674198</c:v>
                </c:pt>
                <c:pt idx="2124">
                  <c:v>600.98174794490296</c:v>
                </c:pt>
                <c:pt idx="2125">
                  <c:v>600.94431567703305</c:v>
                </c:pt>
                <c:pt idx="2126">
                  <c:v>600.92235194279795</c:v>
                </c:pt>
                <c:pt idx="2127">
                  <c:v>600.83396178663895</c:v>
                </c:pt>
                <c:pt idx="2128">
                  <c:v>600.80444341251098</c:v>
                </c:pt>
                <c:pt idx="2129">
                  <c:v>600.71886610685601</c:v>
                </c:pt>
                <c:pt idx="2130">
                  <c:v>600.71794958369696</c:v>
                </c:pt>
                <c:pt idx="2131">
                  <c:v>600.69985199548205</c:v>
                </c:pt>
                <c:pt idx="2132">
                  <c:v>600.68836529154805</c:v>
                </c:pt>
                <c:pt idx="2133">
                  <c:v>600.67585118796899</c:v>
                </c:pt>
                <c:pt idx="2134">
                  <c:v>600.63987236198398</c:v>
                </c:pt>
                <c:pt idx="2135">
                  <c:v>600.62379753628898</c:v>
                </c:pt>
                <c:pt idx="2136">
                  <c:v>600.62217048515004</c:v>
                </c:pt>
                <c:pt idx="2137">
                  <c:v>600.59854943418304</c:v>
                </c:pt>
                <c:pt idx="2138">
                  <c:v>600.52890679235702</c:v>
                </c:pt>
                <c:pt idx="2139">
                  <c:v>600.50231921471902</c:v>
                </c:pt>
                <c:pt idx="2140">
                  <c:v>600.43324253634398</c:v>
                </c:pt>
                <c:pt idx="2141">
                  <c:v>600.41722710447095</c:v>
                </c:pt>
                <c:pt idx="2142">
                  <c:v>600.40781547340202</c:v>
                </c:pt>
                <c:pt idx="2143">
                  <c:v>600.40748967803802</c:v>
                </c:pt>
                <c:pt idx="2144">
                  <c:v>600.36228953794603</c:v>
                </c:pt>
                <c:pt idx="2145">
                  <c:v>600.34985402097698</c:v>
                </c:pt>
                <c:pt idx="2146">
                  <c:v>600.293595269403</c:v>
                </c:pt>
                <c:pt idx="2147">
                  <c:v>600.27076348974003</c:v>
                </c:pt>
                <c:pt idx="2148">
                  <c:v>600.26063580217703</c:v>
                </c:pt>
                <c:pt idx="2149">
                  <c:v>600.24988430766996</c:v>
                </c:pt>
                <c:pt idx="2150">
                  <c:v>600.21374534627205</c:v>
                </c:pt>
                <c:pt idx="2151">
                  <c:v>600.21037984516602</c:v>
                </c:pt>
                <c:pt idx="2152">
                  <c:v>600.19232017614797</c:v>
                </c:pt>
                <c:pt idx="2153">
                  <c:v>600.18376251889197</c:v>
                </c:pt>
                <c:pt idx="2154">
                  <c:v>600.10003124524803</c:v>
                </c:pt>
                <c:pt idx="2155">
                  <c:v>600.07213462420304</c:v>
                </c:pt>
                <c:pt idx="2156">
                  <c:v>600.03912569469196</c:v>
                </c:pt>
                <c:pt idx="2157">
                  <c:v>599.988325389902</c:v>
                </c:pt>
                <c:pt idx="2158">
                  <c:v>599.91961080346198</c:v>
                </c:pt>
                <c:pt idx="2159">
                  <c:v>599.86919045311197</c:v>
                </c:pt>
                <c:pt idx="2160">
                  <c:v>599.84063007278098</c:v>
                </c:pt>
                <c:pt idx="2161">
                  <c:v>599.81028196613602</c:v>
                </c:pt>
                <c:pt idx="2162">
                  <c:v>599.80078493607198</c:v>
                </c:pt>
                <c:pt idx="2163">
                  <c:v>599.79351668503296</c:v>
                </c:pt>
                <c:pt idx="2164">
                  <c:v>599.77880796546197</c:v>
                </c:pt>
                <c:pt idx="2165">
                  <c:v>599.75420797743197</c:v>
                </c:pt>
                <c:pt idx="2166">
                  <c:v>599.70681245791695</c:v>
                </c:pt>
                <c:pt idx="2167">
                  <c:v>599.70679658643996</c:v>
                </c:pt>
                <c:pt idx="2168">
                  <c:v>599.64183915930505</c:v>
                </c:pt>
                <c:pt idx="2169">
                  <c:v>599.607155480301</c:v>
                </c:pt>
                <c:pt idx="2170">
                  <c:v>599.59550388399896</c:v>
                </c:pt>
                <c:pt idx="2171">
                  <c:v>599.57784776373001</c:v>
                </c:pt>
                <c:pt idx="2172">
                  <c:v>599.51714663696498</c:v>
                </c:pt>
                <c:pt idx="2173">
                  <c:v>599.44378319750103</c:v>
                </c:pt>
                <c:pt idx="2174">
                  <c:v>599.42483849027201</c:v>
                </c:pt>
                <c:pt idx="2175">
                  <c:v>599.40940090002698</c:v>
                </c:pt>
                <c:pt idx="2176">
                  <c:v>599.38536904423404</c:v>
                </c:pt>
                <c:pt idx="2177">
                  <c:v>599.38227941006505</c:v>
                </c:pt>
                <c:pt idx="2178">
                  <c:v>599.35057249209694</c:v>
                </c:pt>
                <c:pt idx="2179">
                  <c:v>599.30908883900997</c:v>
                </c:pt>
                <c:pt idx="2180">
                  <c:v>599.25239493055199</c:v>
                </c:pt>
                <c:pt idx="2181">
                  <c:v>599.21769910829903</c:v>
                </c:pt>
                <c:pt idx="2182">
                  <c:v>599.17266798141395</c:v>
                </c:pt>
                <c:pt idx="2183">
                  <c:v>599.15818507636902</c:v>
                </c:pt>
                <c:pt idx="2184">
                  <c:v>599.12916517374504</c:v>
                </c:pt>
                <c:pt idx="2185">
                  <c:v>599.05207216772806</c:v>
                </c:pt>
                <c:pt idx="2186">
                  <c:v>599.02737478594804</c:v>
                </c:pt>
                <c:pt idx="2187">
                  <c:v>598.97567658973799</c:v>
                </c:pt>
                <c:pt idx="2188">
                  <c:v>598.95944853946605</c:v>
                </c:pt>
                <c:pt idx="2189">
                  <c:v>598.93099048845795</c:v>
                </c:pt>
                <c:pt idx="2190">
                  <c:v>598.91104118357998</c:v>
                </c:pt>
                <c:pt idx="2191">
                  <c:v>598.86682384667699</c:v>
                </c:pt>
                <c:pt idx="2192">
                  <c:v>598.86497675646001</c:v>
                </c:pt>
                <c:pt idx="2193">
                  <c:v>598.85241352970002</c:v>
                </c:pt>
                <c:pt idx="2194">
                  <c:v>598.84506426232304</c:v>
                </c:pt>
                <c:pt idx="2195">
                  <c:v>598.83395347191401</c:v>
                </c:pt>
                <c:pt idx="2196">
                  <c:v>598.793828534814</c:v>
                </c:pt>
                <c:pt idx="2197">
                  <c:v>598.79098976310695</c:v>
                </c:pt>
                <c:pt idx="2198">
                  <c:v>598.78971988506203</c:v>
                </c:pt>
                <c:pt idx="2199">
                  <c:v>598.73962434181203</c:v>
                </c:pt>
                <c:pt idx="2200">
                  <c:v>598.72716927280703</c:v>
                </c:pt>
                <c:pt idx="2201">
                  <c:v>598.72428234852202</c:v>
                </c:pt>
                <c:pt idx="2202">
                  <c:v>598.68868476428895</c:v>
                </c:pt>
                <c:pt idx="2203">
                  <c:v>598.67734442104995</c:v>
                </c:pt>
                <c:pt idx="2204">
                  <c:v>598.66461363379904</c:v>
                </c:pt>
                <c:pt idx="2205">
                  <c:v>598.62448588349901</c:v>
                </c:pt>
                <c:pt idx="2206">
                  <c:v>598.61624042587005</c:v>
                </c:pt>
                <c:pt idx="2207">
                  <c:v>598.60939063136198</c:v>
                </c:pt>
                <c:pt idx="2208">
                  <c:v>598.53050768367996</c:v>
                </c:pt>
                <c:pt idx="2209">
                  <c:v>598.52423144060299</c:v>
                </c:pt>
                <c:pt idx="2210">
                  <c:v>598.52254124770104</c:v>
                </c:pt>
                <c:pt idx="2211">
                  <c:v>598.51033253158698</c:v>
                </c:pt>
                <c:pt idx="2212">
                  <c:v>598.50143745928904</c:v>
                </c:pt>
                <c:pt idx="2213">
                  <c:v>598.46560250335699</c:v>
                </c:pt>
                <c:pt idx="2214">
                  <c:v>598.42753603320602</c:v>
                </c:pt>
                <c:pt idx="2215">
                  <c:v>598.34668002363605</c:v>
                </c:pt>
                <c:pt idx="2216">
                  <c:v>598.33402750053699</c:v>
                </c:pt>
                <c:pt idx="2217">
                  <c:v>598.32838260044298</c:v>
                </c:pt>
                <c:pt idx="2218">
                  <c:v>598.25134448322603</c:v>
                </c:pt>
                <c:pt idx="2219">
                  <c:v>598.23205549407203</c:v>
                </c:pt>
                <c:pt idx="2220">
                  <c:v>598.19711094009801</c:v>
                </c:pt>
                <c:pt idx="2221">
                  <c:v>598.19467272970496</c:v>
                </c:pt>
                <c:pt idx="2222">
                  <c:v>598.08547534252102</c:v>
                </c:pt>
                <c:pt idx="2223">
                  <c:v>597.906309207748</c:v>
                </c:pt>
                <c:pt idx="2224">
                  <c:v>597.82122481518104</c:v>
                </c:pt>
                <c:pt idx="2225">
                  <c:v>597.71900764064196</c:v>
                </c:pt>
                <c:pt idx="2226">
                  <c:v>597.70506264239305</c:v>
                </c:pt>
                <c:pt idx="2227">
                  <c:v>597.66382843035603</c:v>
                </c:pt>
                <c:pt idx="2228">
                  <c:v>597.65614721499401</c:v>
                </c:pt>
                <c:pt idx="2229">
                  <c:v>597.56722080250904</c:v>
                </c:pt>
                <c:pt idx="2230">
                  <c:v>597.56435592660296</c:v>
                </c:pt>
                <c:pt idx="2231">
                  <c:v>597.53875895108399</c:v>
                </c:pt>
                <c:pt idx="2232">
                  <c:v>597.529465351157</c:v>
                </c:pt>
                <c:pt idx="2233">
                  <c:v>597.50105731185101</c:v>
                </c:pt>
                <c:pt idx="2234">
                  <c:v>597.47014321384404</c:v>
                </c:pt>
                <c:pt idx="2235">
                  <c:v>597.43215706388196</c:v>
                </c:pt>
                <c:pt idx="2236">
                  <c:v>597.41292456962503</c:v>
                </c:pt>
                <c:pt idx="2237">
                  <c:v>597.41111153902204</c:v>
                </c:pt>
                <c:pt idx="2238">
                  <c:v>597.41039140527198</c:v>
                </c:pt>
                <c:pt idx="2239">
                  <c:v>597.37756140222496</c:v>
                </c:pt>
                <c:pt idx="2240">
                  <c:v>597.32784087942298</c:v>
                </c:pt>
                <c:pt idx="2241">
                  <c:v>597.30612262587294</c:v>
                </c:pt>
                <c:pt idx="2242">
                  <c:v>597.22884952335801</c:v>
                </c:pt>
                <c:pt idx="2243">
                  <c:v>597.22449191645001</c:v>
                </c:pt>
                <c:pt idx="2244">
                  <c:v>597.20946870113005</c:v>
                </c:pt>
                <c:pt idx="2245">
                  <c:v>597.139630288685</c:v>
                </c:pt>
                <c:pt idx="2246">
                  <c:v>597.129902252531</c:v>
                </c:pt>
                <c:pt idx="2247">
                  <c:v>597.11686984558605</c:v>
                </c:pt>
                <c:pt idx="2248">
                  <c:v>597.11041399048304</c:v>
                </c:pt>
                <c:pt idx="2249">
                  <c:v>597.10954676443896</c:v>
                </c:pt>
                <c:pt idx="2250">
                  <c:v>597.09594461696895</c:v>
                </c:pt>
                <c:pt idx="2251">
                  <c:v>597.04900033182105</c:v>
                </c:pt>
                <c:pt idx="2252">
                  <c:v>597.01927674503997</c:v>
                </c:pt>
                <c:pt idx="2253">
                  <c:v>596.97341888318601</c:v>
                </c:pt>
                <c:pt idx="2254">
                  <c:v>596.96544424462797</c:v>
                </c:pt>
                <c:pt idx="2255">
                  <c:v>596.957034258043</c:v>
                </c:pt>
                <c:pt idx="2256">
                  <c:v>596.87047674307996</c:v>
                </c:pt>
                <c:pt idx="2257">
                  <c:v>596.79342346053795</c:v>
                </c:pt>
                <c:pt idx="2258">
                  <c:v>596.78739621970794</c:v>
                </c:pt>
                <c:pt idx="2259">
                  <c:v>596.69617181683202</c:v>
                </c:pt>
                <c:pt idx="2260">
                  <c:v>596.61083740794902</c:v>
                </c:pt>
                <c:pt idx="2261">
                  <c:v>596.568029658299</c:v>
                </c:pt>
                <c:pt idx="2262">
                  <c:v>596.54518223526497</c:v>
                </c:pt>
                <c:pt idx="2263">
                  <c:v>596.43651985944302</c:v>
                </c:pt>
                <c:pt idx="2264">
                  <c:v>596.40309020646896</c:v>
                </c:pt>
                <c:pt idx="2265">
                  <c:v>596.36189154565704</c:v>
                </c:pt>
                <c:pt idx="2266">
                  <c:v>596.34446397946704</c:v>
                </c:pt>
                <c:pt idx="2267">
                  <c:v>596.29049967237495</c:v>
                </c:pt>
                <c:pt idx="2268">
                  <c:v>596.27816305187503</c:v>
                </c:pt>
                <c:pt idx="2269">
                  <c:v>596.26013211025997</c:v>
                </c:pt>
                <c:pt idx="2270">
                  <c:v>596.25987242657698</c:v>
                </c:pt>
                <c:pt idx="2271">
                  <c:v>596.24172692889897</c:v>
                </c:pt>
                <c:pt idx="2272">
                  <c:v>596.20395559629503</c:v>
                </c:pt>
                <c:pt idx="2273">
                  <c:v>596.19377519995101</c:v>
                </c:pt>
                <c:pt idx="2274">
                  <c:v>596.155434122938</c:v>
                </c:pt>
                <c:pt idx="2275">
                  <c:v>596.13329158549402</c:v>
                </c:pt>
                <c:pt idx="2276">
                  <c:v>596.12928132831701</c:v>
                </c:pt>
                <c:pt idx="2277">
                  <c:v>596.10546535921503</c:v>
                </c:pt>
                <c:pt idx="2278">
                  <c:v>596.09767122736503</c:v>
                </c:pt>
                <c:pt idx="2279">
                  <c:v>596.00665369659896</c:v>
                </c:pt>
                <c:pt idx="2280">
                  <c:v>595.97563645515402</c:v>
                </c:pt>
                <c:pt idx="2281">
                  <c:v>595.96361961620596</c:v>
                </c:pt>
                <c:pt idx="2282">
                  <c:v>595.93728855572999</c:v>
                </c:pt>
                <c:pt idx="2283">
                  <c:v>595.92057870013002</c:v>
                </c:pt>
                <c:pt idx="2284">
                  <c:v>595.900077502626</c:v>
                </c:pt>
                <c:pt idx="2285">
                  <c:v>595.79786870913495</c:v>
                </c:pt>
                <c:pt idx="2286">
                  <c:v>595.75662821906405</c:v>
                </c:pt>
                <c:pt idx="2287">
                  <c:v>595.74094316040203</c:v>
                </c:pt>
                <c:pt idx="2288">
                  <c:v>595.69807441763396</c:v>
                </c:pt>
                <c:pt idx="2289">
                  <c:v>595.67470071220202</c:v>
                </c:pt>
                <c:pt idx="2290">
                  <c:v>595.65645544591302</c:v>
                </c:pt>
                <c:pt idx="2291">
                  <c:v>595.656057190968</c:v>
                </c:pt>
                <c:pt idx="2292">
                  <c:v>595.59643688046799</c:v>
                </c:pt>
                <c:pt idx="2293">
                  <c:v>595.50933467675998</c:v>
                </c:pt>
                <c:pt idx="2294">
                  <c:v>595.48451892714195</c:v>
                </c:pt>
                <c:pt idx="2295">
                  <c:v>595.46195680243795</c:v>
                </c:pt>
                <c:pt idx="2296">
                  <c:v>595.44742250759896</c:v>
                </c:pt>
                <c:pt idx="2297">
                  <c:v>595.43735110312196</c:v>
                </c:pt>
                <c:pt idx="2298">
                  <c:v>595.38161120927202</c:v>
                </c:pt>
                <c:pt idx="2299">
                  <c:v>595.33916133710102</c:v>
                </c:pt>
                <c:pt idx="2300">
                  <c:v>595.30315125152094</c:v>
                </c:pt>
                <c:pt idx="2301">
                  <c:v>595.29735228953302</c:v>
                </c:pt>
                <c:pt idx="2302">
                  <c:v>595.28289319855605</c:v>
                </c:pt>
                <c:pt idx="2303">
                  <c:v>595.27867334566201</c:v>
                </c:pt>
                <c:pt idx="2304">
                  <c:v>595.18718109024405</c:v>
                </c:pt>
                <c:pt idx="2305">
                  <c:v>595.18333497663195</c:v>
                </c:pt>
                <c:pt idx="2306">
                  <c:v>595.17080804320699</c:v>
                </c:pt>
                <c:pt idx="2307">
                  <c:v>595.15563610596098</c:v>
                </c:pt>
                <c:pt idx="2308">
                  <c:v>595.14161582256304</c:v>
                </c:pt>
                <c:pt idx="2309">
                  <c:v>595.03967813052998</c:v>
                </c:pt>
                <c:pt idx="2310">
                  <c:v>594.97868188831796</c:v>
                </c:pt>
                <c:pt idx="2311">
                  <c:v>594.93775568160902</c:v>
                </c:pt>
                <c:pt idx="2312">
                  <c:v>594.92901141167704</c:v>
                </c:pt>
                <c:pt idx="2313">
                  <c:v>594.91119315300602</c:v>
                </c:pt>
                <c:pt idx="2314">
                  <c:v>594.88047814218805</c:v>
                </c:pt>
                <c:pt idx="2315">
                  <c:v>594.87713952709601</c:v>
                </c:pt>
                <c:pt idx="2316">
                  <c:v>594.82716758950698</c:v>
                </c:pt>
                <c:pt idx="2317">
                  <c:v>594.82061749267802</c:v>
                </c:pt>
                <c:pt idx="2318">
                  <c:v>594.80943897675002</c:v>
                </c:pt>
                <c:pt idx="2319">
                  <c:v>594.797582044504</c:v>
                </c:pt>
                <c:pt idx="2320">
                  <c:v>594.79681934436201</c:v>
                </c:pt>
                <c:pt idx="2321">
                  <c:v>594.741463678066</c:v>
                </c:pt>
                <c:pt idx="2322">
                  <c:v>594.72972430346704</c:v>
                </c:pt>
                <c:pt idx="2323">
                  <c:v>594.67911027168896</c:v>
                </c:pt>
                <c:pt idx="2324">
                  <c:v>594.64526840119402</c:v>
                </c:pt>
                <c:pt idx="2325">
                  <c:v>594.62582618631996</c:v>
                </c:pt>
                <c:pt idx="2326">
                  <c:v>594.59096458224201</c:v>
                </c:pt>
                <c:pt idx="2327">
                  <c:v>594.58793826613999</c:v>
                </c:pt>
                <c:pt idx="2328">
                  <c:v>594.57107696600599</c:v>
                </c:pt>
                <c:pt idx="2329">
                  <c:v>594.55613010870604</c:v>
                </c:pt>
                <c:pt idx="2330">
                  <c:v>594.54568457866606</c:v>
                </c:pt>
                <c:pt idx="2331">
                  <c:v>594.44665711646496</c:v>
                </c:pt>
                <c:pt idx="2332">
                  <c:v>594.44015318357003</c:v>
                </c:pt>
                <c:pt idx="2333">
                  <c:v>594.34071973254197</c:v>
                </c:pt>
                <c:pt idx="2334">
                  <c:v>594.31469992608902</c:v>
                </c:pt>
                <c:pt idx="2335">
                  <c:v>594.19958964349496</c:v>
                </c:pt>
                <c:pt idx="2336">
                  <c:v>594.10257940870804</c:v>
                </c:pt>
                <c:pt idx="2337">
                  <c:v>594.08299114514898</c:v>
                </c:pt>
                <c:pt idx="2338">
                  <c:v>594.07767635570895</c:v>
                </c:pt>
                <c:pt idx="2339">
                  <c:v>594.01759531197604</c:v>
                </c:pt>
                <c:pt idx="2340">
                  <c:v>593.90325178983505</c:v>
                </c:pt>
                <c:pt idx="2341">
                  <c:v>593.88339007335298</c:v>
                </c:pt>
                <c:pt idx="2342">
                  <c:v>593.79351183812798</c:v>
                </c:pt>
                <c:pt idx="2343">
                  <c:v>593.78854909053598</c:v>
                </c:pt>
                <c:pt idx="2344">
                  <c:v>593.73140022213397</c:v>
                </c:pt>
                <c:pt idx="2345">
                  <c:v>593.65627794929799</c:v>
                </c:pt>
                <c:pt idx="2346">
                  <c:v>593.61943517696602</c:v>
                </c:pt>
                <c:pt idx="2347">
                  <c:v>593.60366621990204</c:v>
                </c:pt>
                <c:pt idx="2348">
                  <c:v>593.58443298512202</c:v>
                </c:pt>
                <c:pt idx="2349">
                  <c:v>593.52090061786203</c:v>
                </c:pt>
                <c:pt idx="2350">
                  <c:v>593.51550857826396</c:v>
                </c:pt>
                <c:pt idx="2351">
                  <c:v>593.49187538659999</c:v>
                </c:pt>
                <c:pt idx="2352">
                  <c:v>593.49169866781199</c:v>
                </c:pt>
                <c:pt idx="2353">
                  <c:v>593.488934196488</c:v>
                </c:pt>
                <c:pt idx="2354">
                  <c:v>593.44594853765295</c:v>
                </c:pt>
                <c:pt idx="2355">
                  <c:v>593.41678747752303</c:v>
                </c:pt>
                <c:pt idx="2356">
                  <c:v>593.38797659318197</c:v>
                </c:pt>
                <c:pt idx="2357">
                  <c:v>593.38440771387195</c:v>
                </c:pt>
                <c:pt idx="2358">
                  <c:v>593.34225033318899</c:v>
                </c:pt>
                <c:pt idx="2359">
                  <c:v>593.28903632830099</c:v>
                </c:pt>
                <c:pt idx="2360">
                  <c:v>593.28204899827801</c:v>
                </c:pt>
                <c:pt idx="2361">
                  <c:v>593.19561534561899</c:v>
                </c:pt>
                <c:pt idx="2362">
                  <c:v>593.17876510418296</c:v>
                </c:pt>
                <c:pt idx="2363">
                  <c:v>593.14422148378503</c:v>
                </c:pt>
                <c:pt idx="2364">
                  <c:v>593.14062697653299</c:v>
                </c:pt>
                <c:pt idx="2365">
                  <c:v>593.13590702215504</c:v>
                </c:pt>
                <c:pt idx="2366">
                  <c:v>593.13394664869497</c:v>
                </c:pt>
                <c:pt idx="2367">
                  <c:v>593.13245448087298</c:v>
                </c:pt>
                <c:pt idx="2368">
                  <c:v>593.13237020947997</c:v>
                </c:pt>
                <c:pt idx="2369">
                  <c:v>593.12102883576495</c:v>
                </c:pt>
                <c:pt idx="2370">
                  <c:v>593.10961815205098</c:v>
                </c:pt>
                <c:pt idx="2371">
                  <c:v>593.053881527248</c:v>
                </c:pt>
                <c:pt idx="2372">
                  <c:v>593.050749852075</c:v>
                </c:pt>
                <c:pt idx="2373">
                  <c:v>593.04966816728495</c:v>
                </c:pt>
                <c:pt idx="2374">
                  <c:v>593.04121529021904</c:v>
                </c:pt>
                <c:pt idx="2375">
                  <c:v>593.02224515369699</c:v>
                </c:pt>
                <c:pt idx="2376">
                  <c:v>593.01699788089104</c:v>
                </c:pt>
                <c:pt idx="2377">
                  <c:v>593.01210467952706</c:v>
                </c:pt>
                <c:pt idx="2378">
                  <c:v>593.01182131198505</c:v>
                </c:pt>
                <c:pt idx="2379">
                  <c:v>592.97014338208305</c:v>
                </c:pt>
                <c:pt idx="2380">
                  <c:v>592.96438737198105</c:v>
                </c:pt>
                <c:pt idx="2381">
                  <c:v>592.94436422835099</c:v>
                </c:pt>
                <c:pt idx="2382">
                  <c:v>592.94092691585195</c:v>
                </c:pt>
                <c:pt idx="2383">
                  <c:v>592.93829452266596</c:v>
                </c:pt>
                <c:pt idx="2384">
                  <c:v>592.91776113839205</c:v>
                </c:pt>
                <c:pt idx="2385">
                  <c:v>592.894778525579</c:v>
                </c:pt>
                <c:pt idx="2386">
                  <c:v>592.87989177453903</c:v>
                </c:pt>
                <c:pt idx="2387">
                  <c:v>592.834624398335</c:v>
                </c:pt>
                <c:pt idx="2388">
                  <c:v>592.78387482484595</c:v>
                </c:pt>
                <c:pt idx="2389">
                  <c:v>592.77674957903105</c:v>
                </c:pt>
                <c:pt idx="2390">
                  <c:v>592.74167326256304</c:v>
                </c:pt>
                <c:pt idx="2391">
                  <c:v>592.65247712185896</c:v>
                </c:pt>
                <c:pt idx="2392">
                  <c:v>592.57891388861299</c:v>
                </c:pt>
                <c:pt idx="2393">
                  <c:v>592.553395893279</c:v>
                </c:pt>
                <c:pt idx="2394">
                  <c:v>592.52010984145795</c:v>
                </c:pt>
                <c:pt idx="2395">
                  <c:v>592.496862613909</c:v>
                </c:pt>
                <c:pt idx="2396">
                  <c:v>592.49650051011497</c:v>
                </c:pt>
                <c:pt idx="2397">
                  <c:v>592.45231780492202</c:v>
                </c:pt>
                <c:pt idx="2398">
                  <c:v>592.444667465507</c:v>
                </c:pt>
                <c:pt idx="2399">
                  <c:v>592.44141356538296</c:v>
                </c:pt>
                <c:pt idx="2400">
                  <c:v>592.39043573798097</c:v>
                </c:pt>
                <c:pt idx="2401">
                  <c:v>592.383503589405</c:v>
                </c:pt>
                <c:pt idx="2402">
                  <c:v>592.35716000784305</c:v>
                </c:pt>
                <c:pt idx="2403">
                  <c:v>592.34705016063594</c:v>
                </c:pt>
                <c:pt idx="2404">
                  <c:v>592.30479119687902</c:v>
                </c:pt>
                <c:pt idx="2405">
                  <c:v>592.21929027435999</c:v>
                </c:pt>
                <c:pt idx="2406">
                  <c:v>592.20731734542903</c:v>
                </c:pt>
                <c:pt idx="2407">
                  <c:v>592.19362884327495</c:v>
                </c:pt>
                <c:pt idx="2408">
                  <c:v>592.18767712525698</c:v>
                </c:pt>
                <c:pt idx="2409">
                  <c:v>592.055752032697</c:v>
                </c:pt>
                <c:pt idx="2410">
                  <c:v>592.05462717915395</c:v>
                </c:pt>
                <c:pt idx="2411">
                  <c:v>591.88915159196995</c:v>
                </c:pt>
                <c:pt idx="2412">
                  <c:v>591.87821923512502</c:v>
                </c:pt>
                <c:pt idx="2413">
                  <c:v>591.87569105471505</c:v>
                </c:pt>
                <c:pt idx="2414">
                  <c:v>591.87536123628001</c:v>
                </c:pt>
                <c:pt idx="2415">
                  <c:v>591.85767128311704</c:v>
                </c:pt>
                <c:pt idx="2416">
                  <c:v>591.83031398784101</c:v>
                </c:pt>
                <c:pt idx="2417">
                  <c:v>591.82153363478801</c:v>
                </c:pt>
                <c:pt idx="2418">
                  <c:v>591.80519585296804</c:v>
                </c:pt>
                <c:pt idx="2419">
                  <c:v>591.78807049220904</c:v>
                </c:pt>
                <c:pt idx="2420">
                  <c:v>591.76055795460798</c:v>
                </c:pt>
                <c:pt idx="2421">
                  <c:v>591.75785346913494</c:v>
                </c:pt>
                <c:pt idx="2422">
                  <c:v>591.72563749265305</c:v>
                </c:pt>
                <c:pt idx="2423">
                  <c:v>591.725495725614</c:v>
                </c:pt>
                <c:pt idx="2424">
                  <c:v>591.61905267108602</c:v>
                </c:pt>
                <c:pt idx="2425">
                  <c:v>591.59373321263797</c:v>
                </c:pt>
                <c:pt idx="2426">
                  <c:v>591.58582325830696</c:v>
                </c:pt>
                <c:pt idx="2427">
                  <c:v>591.57679204231897</c:v>
                </c:pt>
                <c:pt idx="2428">
                  <c:v>591.57069538467397</c:v>
                </c:pt>
                <c:pt idx="2429">
                  <c:v>591.54617950860404</c:v>
                </c:pt>
                <c:pt idx="2430">
                  <c:v>591.54371417308801</c:v>
                </c:pt>
                <c:pt idx="2431">
                  <c:v>591.51623579469901</c:v>
                </c:pt>
                <c:pt idx="2432">
                  <c:v>591.51589794522999</c:v>
                </c:pt>
                <c:pt idx="2433">
                  <c:v>591.48509908843505</c:v>
                </c:pt>
                <c:pt idx="2434">
                  <c:v>591.46210303469798</c:v>
                </c:pt>
                <c:pt idx="2435">
                  <c:v>591.46174555884295</c:v>
                </c:pt>
                <c:pt idx="2436">
                  <c:v>591.43187266441498</c:v>
                </c:pt>
                <c:pt idx="2437">
                  <c:v>591.37848757277902</c:v>
                </c:pt>
                <c:pt idx="2438">
                  <c:v>591.35057952177306</c:v>
                </c:pt>
                <c:pt idx="2439">
                  <c:v>591.34153121238103</c:v>
                </c:pt>
                <c:pt idx="2440">
                  <c:v>591.33373726373497</c:v>
                </c:pt>
                <c:pt idx="2441">
                  <c:v>591.32389149183496</c:v>
                </c:pt>
                <c:pt idx="2442">
                  <c:v>591.31131044407095</c:v>
                </c:pt>
                <c:pt idx="2443">
                  <c:v>591.29739100733502</c:v>
                </c:pt>
                <c:pt idx="2444">
                  <c:v>591.29470139148896</c:v>
                </c:pt>
                <c:pt idx="2445">
                  <c:v>591.28947126250796</c:v>
                </c:pt>
                <c:pt idx="2446">
                  <c:v>591.26748927128597</c:v>
                </c:pt>
                <c:pt idx="2447">
                  <c:v>591.23343982543997</c:v>
                </c:pt>
                <c:pt idx="2448">
                  <c:v>591.21187479735602</c:v>
                </c:pt>
                <c:pt idx="2449">
                  <c:v>591.20309674415796</c:v>
                </c:pt>
                <c:pt idx="2450">
                  <c:v>591.160918849003</c:v>
                </c:pt>
                <c:pt idx="2451">
                  <c:v>591.14844107024601</c:v>
                </c:pt>
                <c:pt idx="2452">
                  <c:v>591.14793984568803</c:v>
                </c:pt>
                <c:pt idx="2453">
                  <c:v>591.05939850695495</c:v>
                </c:pt>
                <c:pt idx="2454">
                  <c:v>591.05728696434699</c:v>
                </c:pt>
                <c:pt idx="2455">
                  <c:v>591.02235574382496</c:v>
                </c:pt>
                <c:pt idx="2456">
                  <c:v>591.00042438354899</c:v>
                </c:pt>
                <c:pt idx="2457">
                  <c:v>590.85244164406697</c:v>
                </c:pt>
                <c:pt idx="2458">
                  <c:v>590.85137110430003</c:v>
                </c:pt>
                <c:pt idx="2459">
                  <c:v>590.84055708392395</c:v>
                </c:pt>
                <c:pt idx="2460">
                  <c:v>590.82436385856295</c:v>
                </c:pt>
                <c:pt idx="2461">
                  <c:v>590.80814094042501</c:v>
                </c:pt>
                <c:pt idx="2462">
                  <c:v>590.77840456166098</c:v>
                </c:pt>
                <c:pt idx="2463">
                  <c:v>590.75887024759595</c:v>
                </c:pt>
                <c:pt idx="2464">
                  <c:v>590.66746836135701</c:v>
                </c:pt>
                <c:pt idx="2465">
                  <c:v>590.65942744305596</c:v>
                </c:pt>
                <c:pt idx="2466">
                  <c:v>590.59665107957596</c:v>
                </c:pt>
                <c:pt idx="2467">
                  <c:v>590.535171500621</c:v>
                </c:pt>
                <c:pt idx="2468">
                  <c:v>590.51706078869699</c:v>
                </c:pt>
                <c:pt idx="2469">
                  <c:v>590.51255519138999</c:v>
                </c:pt>
                <c:pt idx="2470">
                  <c:v>590.494892058765</c:v>
                </c:pt>
                <c:pt idx="2471">
                  <c:v>590.48684853100497</c:v>
                </c:pt>
                <c:pt idx="2472">
                  <c:v>590.42451450945998</c:v>
                </c:pt>
                <c:pt idx="2473">
                  <c:v>590.39160088310098</c:v>
                </c:pt>
                <c:pt idx="2474">
                  <c:v>590.38786838255101</c:v>
                </c:pt>
                <c:pt idx="2475">
                  <c:v>590.33550352649797</c:v>
                </c:pt>
                <c:pt idx="2476">
                  <c:v>590.33454373836298</c:v>
                </c:pt>
                <c:pt idx="2477">
                  <c:v>590.32142871737506</c:v>
                </c:pt>
                <c:pt idx="2478">
                  <c:v>590.31464825834598</c:v>
                </c:pt>
                <c:pt idx="2479">
                  <c:v>590.31208281647298</c:v>
                </c:pt>
                <c:pt idx="2480">
                  <c:v>590.31061582034101</c:v>
                </c:pt>
                <c:pt idx="2481">
                  <c:v>590.30265564921501</c:v>
                </c:pt>
                <c:pt idx="2482">
                  <c:v>590.19518663863403</c:v>
                </c:pt>
                <c:pt idx="2483">
                  <c:v>590.18115931226498</c:v>
                </c:pt>
                <c:pt idx="2484">
                  <c:v>590.15304408023405</c:v>
                </c:pt>
                <c:pt idx="2485">
                  <c:v>590.120384918019</c:v>
                </c:pt>
                <c:pt idx="2486">
                  <c:v>590.10013533170797</c:v>
                </c:pt>
                <c:pt idx="2487">
                  <c:v>590.09436837205601</c:v>
                </c:pt>
                <c:pt idx="2488">
                  <c:v>590.07931261508202</c:v>
                </c:pt>
                <c:pt idx="2489">
                  <c:v>590.00386582881697</c:v>
                </c:pt>
                <c:pt idx="2490">
                  <c:v>589.98831224885805</c:v>
                </c:pt>
                <c:pt idx="2491">
                  <c:v>589.97342794691497</c:v>
                </c:pt>
                <c:pt idx="2492">
                  <c:v>589.94350683739503</c:v>
                </c:pt>
                <c:pt idx="2493">
                  <c:v>589.91667308834099</c:v>
                </c:pt>
                <c:pt idx="2494">
                  <c:v>589.91507242518196</c:v>
                </c:pt>
                <c:pt idx="2495">
                  <c:v>589.89270331441503</c:v>
                </c:pt>
                <c:pt idx="2496">
                  <c:v>589.88728287820095</c:v>
                </c:pt>
                <c:pt idx="2497">
                  <c:v>589.87862482392302</c:v>
                </c:pt>
                <c:pt idx="2498">
                  <c:v>589.87497112174105</c:v>
                </c:pt>
                <c:pt idx="2499">
                  <c:v>589.85950384120599</c:v>
                </c:pt>
                <c:pt idx="2500">
                  <c:v>589.84155780389301</c:v>
                </c:pt>
                <c:pt idx="2501">
                  <c:v>589.83764907652301</c:v>
                </c:pt>
                <c:pt idx="2502">
                  <c:v>589.83488088618697</c:v>
                </c:pt>
                <c:pt idx="2503">
                  <c:v>589.82364998531102</c:v>
                </c:pt>
                <c:pt idx="2504">
                  <c:v>589.75014941672703</c:v>
                </c:pt>
                <c:pt idx="2505">
                  <c:v>589.72972168797196</c:v>
                </c:pt>
                <c:pt idx="2506">
                  <c:v>589.60891578251301</c:v>
                </c:pt>
                <c:pt idx="2507">
                  <c:v>589.60730034383505</c:v>
                </c:pt>
                <c:pt idx="2508">
                  <c:v>589.5721306826</c:v>
                </c:pt>
                <c:pt idx="2509">
                  <c:v>589.55331372718399</c:v>
                </c:pt>
                <c:pt idx="2510">
                  <c:v>589.54599304466899</c:v>
                </c:pt>
                <c:pt idx="2511">
                  <c:v>589.50456284117502</c:v>
                </c:pt>
                <c:pt idx="2512">
                  <c:v>589.49933949349997</c:v>
                </c:pt>
                <c:pt idx="2513">
                  <c:v>589.48404483770605</c:v>
                </c:pt>
                <c:pt idx="2514">
                  <c:v>589.465449251118</c:v>
                </c:pt>
                <c:pt idx="2515">
                  <c:v>589.46059211619297</c:v>
                </c:pt>
                <c:pt idx="2516">
                  <c:v>589.45210097223605</c:v>
                </c:pt>
                <c:pt idx="2517">
                  <c:v>589.40496425904598</c:v>
                </c:pt>
                <c:pt idx="2518">
                  <c:v>589.32778222229797</c:v>
                </c:pt>
                <c:pt idx="2519">
                  <c:v>589.30659829448905</c:v>
                </c:pt>
                <c:pt idx="2520">
                  <c:v>589.30149678333601</c:v>
                </c:pt>
                <c:pt idx="2521">
                  <c:v>589.29656273626404</c:v>
                </c:pt>
                <c:pt idx="2522">
                  <c:v>589.28497085773097</c:v>
                </c:pt>
                <c:pt idx="2523">
                  <c:v>589.14189629821499</c:v>
                </c:pt>
                <c:pt idx="2524">
                  <c:v>589.13874021942695</c:v>
                </c:pt>
                <c:pt idx="2525">
                  <c:v>589.13615957081697</c:v>
                </c:pt>
                <c:pt idx="2526">
                  <c:v>589.132812438565</c:v>
                </c:pt>
                <c:pt idx="2527">
                  <c:v>589.13032432986495</c:v>
                </c:pt>
                <c:pt idx="2528">
                  <c:v>589.09005075473704</c:v>
                </c:pt>
                <c:pt idx="2529">
                  <c:v>589.06957469201802</c:v>
                </c:pt>
                <c:pt idx="2530">
                  <c:v>589.04028023454703</c:v>
                </c:pt>
                <c:pt idx="2531">
                  <c:v>589.03711503459101</c:v>
                </c:pt>
                <c:pt idx="2532">
                  <c:v>589.03393008143996</c:v>
                </c:pt>
                <c:pt idx="2533">
                  <c:v>588.99275975943601</c:v>
                </c:pt>
                <c:pt idx="2534">
                  <c:v>588.97271649097399</c:v>
                </c:pt>
                <c:pt idx="2535">
                  <c:v>588.96212715441698</c:v>
                </c:pt>
                <c:pt idx="2536">
                  <c:v>588.92283798721405</c:v>
                </c:pt>
                <c:pt idx="2537">
                  <c:v>588.91271513457798</c:v>
                </c:pt>
                <c:pt idx="2538">
                  <c:v>588.91168127405899</c:v>
                </c:pt>
                <c:pt idx="2539">
                  <c:v>588.86428565002905</c:v>
                </c:pt>
                <c:pt idx="2540">
                  <c:v>588.82239835943994</c:v>
                </c:pt>
                <c:pt idx="2541">
                  <c:v>588.75153202483898</c:v>
                </c:pt>
                <c:pt idx="2542">
                  <c:v>588.75021750897497</c:v>
                </c:pt>
                <c:pt idx="2543">
                  <c:v>588.74632068242295</c:v>
                </c:pt>
                <c:pt idx="2544">
                  <c:v>588.71551775094304</c:v>
                </c:pt>
                <c:pt idx="2545">
                  <c:v>588.71396601061394</c:v>
                </c:pt>
                <c:pt idx="2546">
                  <c:v>588.70513068759794</c:v>
                </c:pt>
                <c:pt idx="2547">
                  <c:v>588.67302501281699</c:v>
                </c:pt>
                <c:pt idx="2548">
                  <c:v>588.67088209887902</c:v>
                </c:pt>
                <c:pt idx="2549">
                  <c:v>588.65473716752103</c:v>
                </c:pt>
                <c:pt idx="2550">
                  <c:v>588.63420970182301</c:v>
                </c:pt>
                <c:pt idx="2551">
                  <c:v>588.581923279335</c:v>
                </c:pt>
                <c:pt idx="2552">
                  <c:v>588.56456314470097</c:v>
                </c:pt>
                <c:pt idx="2553">
                  <c:v>588.56117308360899</c:v>
                </c:pt>
                <c:pt idx="2554">
                  <c:v>588.54525330068702</c:v>
                </c:pt>
                <c:pt idx="2555">
                  <c:v>588.503984574946</c:v>
                </c:pt>
                <c:pt idx="2556">
                  <c:v>588.48313199939798</c:v>
                </c:pt>
                <c:pt idx="2557">
                  <c:v>588.46784938579799</c:v>
                </c:pt>
                <c:pt idx="2558">
                  <c:v>588.40664657411605</c:v>
                </c:pt>
                <c:pt idx="2559">
                  <c:v>588.38469624356901</c:v>
                </c:pt>
                <c:pt idx="2560">
                  <c:v>588.35054245041601</c:v>
                </c:pt>
                <c:pt idx="2561">
                  <c:v>588.34592269754205</c:v>
                </c:pt>
                <c:pt idx="2562">
                  <c:v>588.34277795847595</c:v>
                </c:pt>
                <c:pt idx="2563">
                  <c:v>588.32072527593198</c:v>
                </c:pt>
                <c:pt idx="2564">
                  <c:v>588.31843534968903</c:v>
                </c:pt>
                <c:pt idx="2565">
                  <c:v>588.29232072879904</c:v>
                </c:pt>
                <c:pt idx="2566">
                  <c:v>588.29216633077897</c:v>
                </c:pt>
                <c:pt idx="2567">
                  <c:v>588.27687358238802</c:v>
                </c:pt>
                <c:pt idx="2568">
                  <c:v>588.26845796477301</c:v>
                </c:pt>
                <c:pt idx="2569">
                  <c:v>588.18052235041796</c:v>
                </c:pt>
                <c:pt idx="2570">
                  <c:v>588.159479130926</c:v>
                </c:pt>
                <c:pt idx="2571">
                  <c:v>588.12160503878295</c:v>
                </c:pt>
                <c:pt idx="2572">
                  <c:v>588.09103689797803</c:v>
                </c:pt>
                <c:pt idx="2573">
                  <c:v>588.05897038482897</c:v>
                </c:pt>
                <c:pt idx="2574">
                  <c:v>588.05387277515899</c:v>
                </c:pt>
                <c:pt idx="2575">
                  <c:v>588.04798286976995</c:v>
                </c:pt>
                <c:pt idx="2576">
                  <c:v>588.01274915584895</c:v>
                </c:pt>
                <c:pt idx="2577">
                  <c:v>587.99759330914003</c:v>
                </c:pt>
                <c:pt idx="2578">
                  <c:v>587.986401115842</c:v>
                </c:pt>
                <c:pt idx="2579">
                  <c:v>587.96692923875605</c:v>
                </c:pt>
                <c:pt idx="2580">
                  <c:v>587.95125505426302</c:v>
                </c:pt>
                <c:pt idx="2581">
                  <c:v>587.94116291015098</c:v>
                </c:pt>
                <c:pt idx="2582">
                  <c:v>587.93518215741403</c:v>
                </c:pt>
                <c:pt idx="2583">
                  <c:v>587.90106254310297</c:v>
                </c:pt>
                <c:pt idx="2584">
                  <c:v>587.89129645802302</c:v>
                </c:pt>
                <c:pt idx="2585">
                  <c:v>587.85086772135298</c:v>
                </c:pt>
                <c:pt idx="2586">
                  <c:v>587.76766146092302</c:v>
                </c:pt>
                <c:pt idx="2587">
                  <c:v>587.76130832845899</c:v>
                </c:pt>
                <c:pt idx="2588">
                  <c:v>587.65269184223905</c:v>
                </c:pt>
                <c:pt idx="2589">
                  <c:v>587.56440413898497</c:v>
                </c:pt>
                <c:pt idx="2590">
                  <c:v>587.55394837051097</c:v>
                </c:pt>
                <c:pt idx="2591">
                  <c:v>587.51612807271295</c:v>
                </c:pt>
                <c:pt idx="2592">
                  <c:v>587.49143186417302</c:v>
                </c:pt>
                <c:pt idx="2593">
                  <c:v>587.48901943983697</c:v>
                </c:pt>
                <c:pt idx="2594">
                  <c:v>587.41828985840004</c:v>
                </c:pt>
                <c:pt idx="2595">
                  <c:v>587.37058821063999</c:v>
                </c:pt>
                <c:pt idx="2596">
                  <c:v>587.29338728558605</c:v>
                </c:pt>
                <c:pt idx="2597">
                  <c:v>587.28211229374995</c:v>
                </c:pt>
                <c:pt idx="2598">
                  <c:v>587.27240686204198</c:v>
                </c:pt>
                <c:pt idx="2599">
                  <c:v>587.25597300039306</c:v>
                </c:pt>
                <c:pt idx="2600">
                  <c:v>587.24068452168399</c:v>
                </c:pt>
                <c:pt idx="2601">
                  <c:v>587.226356124169</c:v>
                </c:pt>
                <c:pt idx="2602">
                  <c:v>587.20785306624896</c:v>
                </c:pt>
                <c:pt idx="2603">
                  <c:v>587.14465040570701</c:v>
                </c:pt>
                <c:pt idx="2604">
                  <c:v>587.13926386494302</c:v>
                </c:pt>
                <c:pt idx="2605">
                  <c:v>587.08274466263595</c:v>
                </c:pt>
                <c:pt idx="2606">
                  <c:v>587.07810455532001</c:v>
                </c:pt>
                <c:pt idx="2607">
                  <c:v>587.05742979793195</c:v>
                </c:pt>
                <c:pt idx="2608">
                  <c:v>587.04839360914502</c:v>
                </c:pt>
                <c:pt idx="2609">
                  <c:v>587.04302767082402</c:v>
                </c:pt>
                <c:pt idx="2610">
                  <c:v>587.01182694087299</c:v>
                </c:pt>
                <c:pt idx="2611">
                  <c:v>586.95451384488297</c:v>
                </c:pt>
                <c:pt idx="2612">
                  <c:v>586.94365092574799</c:v>
                </c:pt>
                <c:pt idx="2613">
                  <c:v>586.926229415026</c:v>
                </c:pt>
                <c:pt idx="2614">
                  <c:v>586.90538355501997</c:v>
                </c:pt>
                <c:pt idx="2615">
                  <c:v>586.88796459019602</c:v>
                </c:pt>
                <c:pt idx="2616">
                  <c:v>586.88121771197302</c:v>
                </c:pt>
                <c:pt idx="2617">
                  <c:v>586.865614711999</c:v>
                </c:pt>
                <c:pt idx="2618">
                  <c:v>586.85699409501001</c:v>
                </c:pt>
                <c:pt idx="2619">
                  <c:v>586.85571763068504</c:v>
                </c:pt>
                <c:pt idx="2620">
                  <c:v>586.837403052887</c:v>
                </c:pt>
                <c:pt idx="2621">
                  <c:v>586.79913937821595</c:v>
                </c:pt>
                <c:pt idx="2622">
                  <c:v>586.78044226576401</c:v>
                </c:pt>
                <c:pt idx="2623">
                  <c:v>586.75619662959605</c:v>
                </c:pt>
                <c:pt idx="2624">
                  <c:v>586.75503808084898</c:v>
                </c:pt>
                <c:pt idx="2625">
                  <c:v>586.73028998364396</c:v>
                </c:pt>
                <c:pt idx="2626">
                  <c:v>586.69889459324895</c:v>
                </c:pt>
                <c:pt idx="2627">
                  <c:v>586.68246905064905</c:v>
                </c:pt>
                <c:pt idx="2628">
                  <c:v>586.67359887454995</c:v>
                </c:pt>
                <c:pt idx="2629">
                  <c:v>586.64162138707695</c:v>
                </c:pt>
                <c:pt idx="2630">
                  <c:v>586.63706476365996</c:v>
                </c:pt>
                <c:pt idx="2631">
                  <c:v>586.635103272945</c:v>
                </c:pt>
                <c:pt idx="2632">
                  <c:v>586.595272465167</c:v>
                </c:pt>
                <c:pt idx="2633">
                  <c:v>586.55422321923902</c:v>
                </c:pt>
                <c:pt idx="2634">
                  <c:v>586.54820716150698</c:v>
                </c:pt>
                <c:pt idx="2635">
                  <c:v>586.54463037989296</c:v>
                </c:pt>
                <c:pt idx="2636">
                  <c:v>586.52480594778797</c:v>
                </c:pt>
                <c:pt idx="2637">
                  <c:v>586.52155786996104</c:v>
                </c:pt>
                <c:pt idx="2638">
                  <c:v>586.50536523799201</c:v>
                </c:pt>
                <c:pt idx="2639">
                  <c:v>586.39332002462697</c:v>
                </c:pt>
                <c:pt idx="2640">
                  <c:v>586.37755855549096</c:v>
                </c:pt>
                <c:pt idx="2641">
                  <c:v>586.36991848172102</c:v>
                </c:pt>
                <c:pt idx="2642">
                  <c:v>586.35230920107904</c:v>
                </c:pt>
                <c:pt idx="2643">
                  <c:v>586.31991008969999</c:v>
                </c:pt>
                <c:pt idx="2644">
                  <c:v>586.23776797172695</c:v>
                </c:pt>
                <c:pt idx="2645">
                  <c:v>586.139644430712</c:v>
                </c:pt>
                <c:pt idx="2646">
                  <c:v>586.112079029803</c:v>
                </c:pt>
                <c:pt idx="2647">
                  <c:v>586.10030965434805</c:v>
                </c:pt>
                <c:pt idx="2648">
                  <c:v>586.02547200458696</c:v>
                </c:pt>
                <c:pt idx="2649">
                  <c:v>586.02376175570396</c:v>
                </c:pt>
                <c:pt idx="2650">
                  <c:v>586.01262298388701</c:v>
                </c:pt>
                <c:pt idx="2651">
                  <c:v>586.00883522798802</c:v>
                </c:pt>
                <c:pt idx="2652">
                  <c:v>586.00049589477896</c:v>
                </c:pt>
                <c:pt idx="2653">
                  <c:v>585.98288487442198</c:v>
                </c:pt>
                <c:pt idx="2654">
                  <c:v>585.89749514651896</c:v>
                </c:pt>
                <c:pt idx="2655">
                  <c:v>585.83434984626797</c:v>
                </c:pt>
                <c:pt idx="2656">
                  <c:v>585.82713658831699</c:v>
                </c:pt>
                <c:pt idx="2657">
                  <c:v>585.78431824992504</c:v>
                </c:pt>
                <c:pt idx="2658">
                  <c:v>585.77861942890195</c:v>
                </c:pt>
                <c:pt idx="2659">
                  <c:v>585.77748340153903</c:v>
                </c:pt>
                <c:pt idx="2660">
                  <c:v>585.76421287476103</c:v>
                </c:pt>
                <c:pt idx="2661">
                  <c:v>585.75915386199199</c:v>
                </c:pt>
                <c:pt idx="2662">
                  <c:v>585.75035352818497</c:v>
                </c:pt>
                <c:pt idx="2663">
                  <c:v>585.72643095503702</c:v>
                </c:pt>
                <c:pt idx="2664">
                  <c:v>585.71596367991197</c:v>
                </c:pt>
                <c:pt idx="2665">
                  <c:v>585.71563569918601</c:v>
                </c:pt>
                <c:pt idx="2666">
                  <c:v>585.692963182531</c:v>
                </c:pt>
                <c:pt idx="2667">
                  <c:v>585.665809589692</c:v>
                </c:pt>
                <c:pt idx="2668">
                  <c:v>585.63653104601099</c:v>
                </c:pt>
                <c:pt idx="2669">
                  <c:v>585.62982900546797</c:v>
                </c:pt>
                <c:pt idx="2670">
                  <c:v>585.61855536843495</c:v>
                </c:pt>
                <c:pt idx="2671">
                  <c:v>585.61338847611205</c:v>
                </c:pt>
                <c:pt idx="2672">
                  <c:v>585.59059639267502</c:v>
                </c:pt>
                <c:pt idx="2673">
                  <c:v>585.56022047398596</c:v>
                </c:pt>
                <c:pt idx="2674">
                  <c:v>585.547725546572</c:v>
                </c:pt>
                <c:pt idx="2675">
                  <c:v>585.54152186650197</c:v>
                </c:pt>
                <c:pt idx="2676">
                  <c:v>585.45592840194399</c:v>
                </c:pt>
                <c:pt idx="2677">
                  <c:v>585.41529270605702</c:v>
                </c:pt>
                <c:pt idx="2678">
                  <c:v>585.33175943250603</c:v>
                </c:pt>
                <c:pt idx="2679">
                  <c:v>585.29666536235095</c:v>
                </c:pt>
                <c:pt idx="2680">
                  <c:v>585.27994897108601</c:v>
                </c:pt>
                <c:pt idx="2681">
                  <c:v>585.26007885391505</c:v>
                </c:pt>
                <c:pt idx="2682">
                  <c:v>585.25923443896795</c:v>
                </c:pt>
                <c:pt idx="2683">
                  <c:v>585.21658407952498</c:v>
                </c:pt>
                <c:pt idx="2684">
                  <c:v>585.20770258276502</c:v>
                </c:pt>
                <c:pt idx="2685">
                  <c:v>585.19814168820096</c:v>
                </c:pt>
                <c:pt idx="2686">
                  <c:v>585.19511709597805</c:v>
                </c:pt>
                <c:pt idx="2687">
                  <c:v>585.16808731607398</c:v>
                </c:pt>
                <c:pt idx="2688">
                  <c:v>585.15498357280899</c:v>
                </c:pt>
                <c:pt idx="2689">
                  <c:v>585.10114811829999</c:v>
                </c:pt>
                <c:pt idx="2690">
                  <c:v>585.05040092069896</c:v>
                </c:pt>
                <c:pt idx="2691">
                  <c:v>585.02068427505401</c:v>
                </c:pt>
                <c:pt idx="2692">
                  <c:v>585.01279166807205</c:v>
                </c:pt>
                <c:pt idx="2693">
                  <c:v>584.99308016619</c:v>
                </c:pt>
                <c:pt idx="2694">
                  <c:v>584.98323939718705</c:v>
                </c:pt>
                <c:pt idx="2695">
                  <c:v>584.97913089916801</c:v>
                </c:pt>
                <c:pt idx="2696">
                  <c:v>584.94465764532697</c:v>
                </c:pt>
                <c:pt idx="2697">
                  <c:v>584.91033655011302</c:v>
                </c:pt>
                <c:pt idx="2698">
                  <c:v>584.89164948533596</c:v>
                </c:pt>
                <c:pt idx="2699">
                  <c:v>584.88802521022603</c:v>
                </c:pt>
                <c:pt idx="2700">
                  <c:v>584.84590048337702</c:v>
                </c:pt>
                <c:pt idx="2701">
                  <c:v>584.84360018910797</c:v>
                </c:pt>
                <c:pt idx="2702">
                  <c:v>584.81588210352095</c:v>
                </c:pt>
                <c:pt idx="2703">
                  <c:v>584.80104744699895</c:v>
                </c:pt>
                <c:pt idx="2704">
                  <c:v>584.76852186439896</c:v>
                </c:pt>
                <c:pt idx="2705">
                  <c:v>584.76309111622299</c:v>
                </c:pt>
                <c:pt idx="2706">
                  <c:v>584.72436862987502</c:v>
                </c:pt>
                <c:pt idx="2707">
                  <c:v>584.71622752733595</c:v>
                </c:pt>
                <c:pt idx="2708">
                  <c:v>584.67408461249499</c:v>
                </c:pt>
                <c:pt idx="2709">
                  <c:v>584.64942209077901</c:v>
                </c:pt>
                <c:pt idx="2710">
                  <c:v>584.58251105130796</c:v>
                </c:pt>
                <c:pt idx="2711">
                  <c:v>584.57319569763695</c:v>
                </c:pt>
                <c:pt idx="2712">
                  <c:v>584.53968212142604</c:v>
                </c:pt>
                <c:pt idx="2713">
                  <c:v>584.50892702784597</c:v>
                </c:pt>
                <c:pt idx="2714">
                  <c:v>584.48488083955999</c:v>
                </c:pt>
                <c:pt idx="2715">
                  <c:v>584.44963943996902</c:v>
                </c:pt>
                <c:pt idx="2716">
                  <c:v>584.43759291545803</c:v>
                </c:pt>
                <c:pt idx="2717">
                  <c:v>584.39230292493005</c:v>
                </c:pt>
                <c:pt idx="2718">
                  <c:v>584.38027325671101</c:v>
                </c:pt>
                <c:pt idx="2719">
                  <c:v>584.34018986812998</c:v>
                </c:pt>
                <c:pt idx="2720">
                  <c:v>584.29635169412597</c:v>
                </c:pt>
                <c:pt idx="2721">
                  <c:v>584.28515055076105</c:v>
                </c:pt>
                <c:pt idx="2722">
                  <c:v>584.28064923313605</c:v>
                </c:pt>
                <c:pt idx="2723">
                  <c:v>584.249772922744</c:v>
                </c:pt>
                <c:pt idx="2724">
                  <c:v>584.24489514091704</c:v>
                </c:pt>
                <c:pt idx="2725">
                  <c:v>584.22424248134496</c:v>
                </c:pt>
                <c:pt idx="2726">
                  <c:v>584.18375112353999</c:v>
                </c:pt>
                <c:pt idx="2727">
                  <c:v>584.15868912896804</c:v>
                </c:pt>
                <c:pt idx="2728">
                  <c:v>584.15864175749596</c:v>
                </c:pt>
                <c:pt idx="2729">
                  <c:v>584.10076413398303</c:v>
                </c:pt>
                <c:pt idx="2730">
                  <c:v>584.06463523614298</c:v>
                </c:pt>
                <c:pt idx="2731">
                  <c:v>584.06152385540202</c:v>
                </c:pt>
                <c:pt idx="2732">
                  <c:v>584.06118172973402</c:v>
                </c:pt>
                <c:pt idx="2733">
                  <c:v>584.02524931754294</c:v>
                </c:pt>
                <c:pt idx="2734">
                  <c:v>583.99215082190597</c:v>
                </c:pt>
                <c:pt idx="2735">
                  <c:v>583.973946574519</c:v>
                </c:pt>
                <c:pt idx="2736">
                  <c:v>583.88086184954102</c:v>
                </c:pt>
                <c:pt idx="2737">
                  <c:v>583.84034401754695</c:v>
                </c:pt>
                <c:pt idx="2738">
                  <c:v>583.78713863745304</c:v>
                </c:pt>
                <c:pt idx="2739">
                  <c:v>583.77929509204796</c:v>
                </c:pt>
                <c:pt idx="2740">
                  <c:v>583.74680277313598</c:v>
                </c:pt>
                <c:pt idx="2741">
                  <c:v>583.71216843539401</c:v>
                </c:pt>
                <c:pt idx="2742">
                  <c:v>583.70675860286599</c:v>
                </c:pt>
                <c:pt idx="2743">
                  <c:v>583.65692961622699</c:v>
                </c:pt>
                <c:pt idx="2744">
                  <c:v>583.64020910770603</c:v>
                </c:pt>
                <c:pt idx="2745">
                  <c:v>583.62445279386702</c:v>
                </c:pt>
                <c:pt idx="2746">
                  <c:v>583.61492880164099</c:v>
                </c:pt>
                <c:pt idx="2747">
                  <c:v>583.58640012442095</c:v>
                </c:pt>
                <c:pt idx="2748">
                  <c:v>583.58061273843896</c:v>
                </c:pt>
                <c:pt idx="2749">
                  <c:v>583.56932854389095</c:v>
                </c:pt>
                <c:pt idx="2750">
                  <c:v>583.56354520821696</c:v>
                </c:pt>
                <c:pt idx="2751">
                  <c:v>583.51610427775097</c:v>
                </c:pt>
                <c:pt idx="2752">
                  <c:v>583.51296364953498</c:v>
                </c:pt>
                <c:pt idx="2753">
                  <c:v>583.45741931869895</c:v>
                </c:pt>
                <c:pt idx="2754">
                  <c:v>583.39789301433802</c:v>
                </c:pt>
                <c:pt idx="2755">
                  <c:v>583.28974671194703</c:v>
                </c:pt>
                <c:pt idx="2756">
                  <c:v>583.28366682766898</c:v>
                </c:pt>
                <c:pt idx="2757">
                  <c:v>583.16241868637496</c:v>
                </c:pt>
                <c:pt idx="2758">
                  <c:v>583.15756324405004</c:v>
                </c:pt>
                <c:pt idx="2759">
                  <c:v>583.10343335311097</c:v>
                </c:pt>
                <c:pt idx="2760">
                  <c:v>583.07610866545895</c:v>
                </c:pt>
                <c:pt idx="2761">
                  <c:v>583.04530874169802</c:v>
                </c:pt>
                <c:pt idx="2762">
                  <c:v>583.00413997078897</c:v>
                </c:pt>
                <c:pt idx="2763">
                  <c:v>583.00383987654095</c:v>
                </c:pt>
                <c:pt idx="2764">
                  <c:v>582.97885844743598</c:v>
                </c:pt>
                <c:pt idx="2765">
                  <c:v>582.94404074751196</c:v>
                </c:pt>
                <c:pt idx="2766">
                  <c:v>582.92401633219595</c:v>
                </c:pt>
                <c:pt idx="2767">
                  <c:v>582.921045990111</c:v>
                </c:pt>
                <c:pt idx="2768">
                  <c:v>582.90143603730701</c:v>
                </c:pt>
                <c:pt idx="2769">
                  <c:v>582.83517806580699</c:v>
                </c:pt>
                <c:pt idx="2770">
                  <c:v>582.83016100617294</c:v>
                </c:pt>
                <c:pt idx="2771">
                  <c:v>582.81348613716</c:v>
                </c:pt>
                <c:pt idx="2772">
                  <c:v>582.80219717741704</c:v>
                </c:pt>
                <c:pt idx="2773">
                  <c:v>582.77630037627603</c:v>
                </c:pt>
                <c:pt idx="2774">
                  <c:v>582.77370787730104</c:v>
                </c:pt>
                <c:pt idx="2775">
                  <c:v>582.62481354025203</c:v>
                </c:pt>
                <c:pt idx="2776">
                  <c:v>582.58284660514005</c:v>
                </c:pt>
                <c:pt idx="2777">
                  <c:v>582.57992534401501</c:v>
                </c:pt>
                <c:pt idx="2778">
                  <c:v>582.57727728188604</c:v>
                </c:pt>
                <c:pt idx="2779">
                  <c:v>582.545547383795</c:v>
                </c:pt>
                <c:pt idx="2780">
                  <c:v>582.53923900520203</c:v>
                </c:pt>
                <c:pt idx="2781">
                  <c:v>582.51840606382905</c:v>
                </c:pt>
                <c:pt idx="2782">
                  <c:v>582.48939957835898</c:v>
                </c:pt>
                <c:pt idx="2783">
                  <c:v>582.44180665881902</c:v>
                </c:pt>
                <c:pt idx="2784">
                  <c:v>582.42574664527001</c:v>
                </c:pt>
                <c:pt idx="2785">
                  <c:v>582.40451479904698</c:v>
                </c:pt>
                <c:pt idx="2786">
                  <c:v>582.39244444184806</c:v>
                </c:pt>
                <c:pt idx="2787">
                  <c:v>582.32599224140301</c:v>
                </c:pt>
                <c:pt idx="2788">
                  <c:v>582.30472078156401</c:v>
                </c:pt>
                <c:pt idx="2789">
                  <c:v>582.264748000228</c:v>
                </c:pt>
                <c:pt idx="2790">
                  <c:v>582.22057810868</c:v>
                </c:pt>
                <c:pt idx="2791">
                  <c:v>582.21725284004299</c:v>
                </c:pt>
                <c:pt idx="2792">
                  <c:v>582.21002605945398</c:v>
                </c:pt>
                <c:pt idx="2793">
                  <c:v>582.19364052593403</c:v>
                </c:pt>
                <c:pt idx="2794">
                  <c:v>582.18329687524795</c:v>
                </c:pt>
                <c:pt idx="2795">
                  <c:v>582.18170699020902</c:v>
                </c:pt>
                <c:pt idx="2796">
                  <c:v>582.17881347001105</c:v>
                </c:pt>
                <c:pt idx="2797">
                  <c:v>582.17471015987405</c:v>
                </c:pt>
                <c:pt idx="2798">
                  <c:v>582.16819711841902</c:v>
                </c:pt>
                <c:pt idx="2799">
                  <c:v>582.13805992514904</c:v>
                </c:pt>
                <c:pt idx="2800">
                  <c:v>582.01944717917002</c:v>
                </c:pt>
                <c:pt idx="2801">
                  <c:v>582.013897155834</c:v>
                </c:pt>
                <c:pt idx="2802">
                  <c:v>581.915850551934</c:v>
                </c:pt>
                <c:pt idx="2803">
                  <c:v>581.91449731563705</c:v>
                </c:pt>
                <c:pt idx="2804">
                  <c:v>581.91334257567598</c:v>
                </c:pt>
                <c:pt idx="2805">
                  <c:v>581.88500719186698</c:v>
                </c:pt>
                <c:pt idx="2806">
                  <c:v>581.85954379173199</c:v>
                </c:pt>
                <c:pt idx="2807">
                  <c:v>581.825174084624</c:v>
                </c:pt>
                <c:pt idx="2808">
                  <c:v>581.82498144849205</c:v>
                </c:pt>
                <c:pt idx="2809">
                  <c:v>581.80651046616697</c:v>
                </c:pt>
                <c:pt idx="2810">
                  <c:v>581.76026349211895</c:v>
                </c:pt>
                <c:pt idx="2811">
                  <c:v>581.74944203177597</c:v>
                </c:pt>
                <c:pt idx="2812">
                  <c:v>581.71022847870802</c:v>
                </c:pt>
                <c:pt idx="2813">
                  <c:v>581.679685877064</c:v>
                </c:pt>
                <c:pt idx="2814">
                  <c:v>581.65569093059003</c:v>
                </c:pt>
                <c:pt idx="2815">
                  <c:v>581.570833606419</c:v>
                </c:pt>
                <c:pt idx="2816">
                  <c:v>581.53807935232703</c:v>
                </c:pt>
                <c:pt idx="2817">
                  <c:v>581.53423775421197</c:v>
                </c:pt>
                <c:pt idx="2818">
                  <c:v>581.47644257510206</c:v>
                </c:pt>
                <c:pt idx="2819">
                  <c:v>581.42568026147603</c:v>
                </c:pt>
                <c:pt idx="2820">
                  <c:v>581.42137961602998</c:v>
                </c:pt>
                <c:pt idx="2821">
                  <c:v>581.38976340937495</c:v>
                </c:pt>
                <c:pt idx="2822">
                  <c:v>581.38063114515501</c:v>
                </c:pt>
                <c:pt idx="2823">
                  <c:v>581.36860791645302</c:v>
                </c:pt>
                <c:pt idx="2824">
                  <c:v>581.35521583816899</c:v>
                </c:pt>
                <c:pt idx="2825">
                  <c:v>581.355055774471</c:v>
                </c:pt>
                <c:pt idx="2826">
                  <c:v>581.34825979596405</c:v>
                </c:pt>
                <c:pt idx="2827">
                  <c:v>581.34196391865896</c:v>
                </c:pt>
                <c:pt idx="2828">
                  <c:v>581.34030423655895</c:v>
                </c:pt>
                <c:pt idx="2829">
                  <c:v>581.33746902909797</c:v>
                </c:pt>
                <c:pt idx="2830">
                  <c:v>581.32957707723006</c:v>
                </c:pt>
                <c:pt idx="2831">
                  <c:v>581.31925249276298</c:v>
                </c:pt>
                <c:pt idx="2832">
                  <c:v>581.31499188109603</c:v>
                </c:pt>
                <c:pt idx="2833">
                  <c:v>581.30802221251702</c:v>
                </c:pt>
                <c:pt idx="2834">
                  <c:v>581.29530649661899</c:v>
                </c:pt>
                <c:pt idx="2835">
                  <c:v>581.26981162723803</c:v>
                </c:pt>
                <c:pt idx="2836">
                  <c:v>581.20839384508304</c:v>
                </c:pt>
                <c:pt idx="2837">
                  <c:v>581.18886535058596</c:v>
                </c:pt>
                <c:pt idx="2838">
                  <c:v>581.16981287483998</c:v>
                </c:pt>
                <c:pt idx="2839">
                  <c:v>581.16609253334002</c:v>
                </c:pt>
                <c:pt idx="2840">
                  <c:v>581.16275444692599</c:v>
                </c:pt>
                <c:pt idx="2841">
                  <c:v>581.159561262642</c:v>
                </c:pt>
                <c:pt idx="2842">
                  <c:v>581.148335338518</c:v>
                </c:pt>
                <c:pt idx="2843">
                  <c:v>581.14623043077495</c:v>
                </c:pt>
                <c:pt idx="2844">
                  <c:v>581.12580662859</c:v>
                </c:pt>
                <c:pt idx="2845">
                  <c:v>581.02594703242698</c:v>
                </c:pt>
                <c:pt idx="2846">
                  <c:v>581.02061015576305</c:v>
                </c:pt>
                <c:pt idx="2847">
                  <c:v>581.00578128874997</c:v>
                </c:pt>
                <c:pt idx="2848">
                  <c:v>580.97581251376096</c:v>
                </c:pt>
                <c:pt idx="2849">
                  <c:v>580.96995422265297</c:v>
                </c:pt>
                <c:pt idx="2850">
                  <c:v>580.92115023625604</c:v>
                </c:pt>
                <c:pt idx="2851">
                  <c:v>580.91343660779705</c:v>
                </c:pt>
                <c:pt idx="2852">
                  <c:v>580.91052270815203</c:v>
                </c:pt>
                <c:pt idx="2853">
                  <c:v>580.87159159493604</c:v>
                </c:pt>
                <c:pt idx="2854">
                  <c:v>580.76816388270697</c:v>
                </c:pt>
                <c:pt idx="2855">
                  <c:v>580.74348266395998</c:v>
                </c:pt>
                <c:pt idx="2856">
                  <c:v>580.73808546032001</c:v>
                </c:pt>
                <c:pt idx="2857">
                  <c:v>580.73704008786899</c:v>
                </c:pt>
                <c:pt idx="2858">
                  <c:v>580.73236350721595</c:v>
                </c:pt>
                <c:pt idx="2859">
                  <c:v>580.70931379677097</c:v>
                </c:pt>
                <c:pt idx="2860">
                  <c:v>580.70082872803198</c:v>
                </c:pt>
                <c:pt idx="2861">
                  <c:v>580.67675232888996</c:v>
                </c:pt>
                <c:pt idx="2862">
                  <c:v>580.66507735832602</c:v>
                </c:pt>
                <c:pt idx="2863">
                  <c:v>580.65957964079098</c:v>
                </c:pt>
                <c:pt idx="2864">
                  <c:v>580.65235914563596</c:v>
                </c:pt>
                <c:pt idx="2865">
                  <c:v>580.63114420375098</c:v>
                </c:pt>
                <c:pt idx="2866">
                  <c:v>580.62883838914001</c:v>
                </c:pt>
                <c:pt idx="2867">
                  <c:v>580.60663452676795</c:v>
                </c:pt>
                <c:pt idx="2868">
                  <c:v>580.60358430301801</c:v>
                </c:pt>
                <c:pt idx="2869">
                  <c:v>580.59274932307505</c:v>
                </c:pt>
                <c:pt idx="2870">
                  <c:v>580.58685267808903</c:v>
                </c:pt>
                <c:pt idx="2871">
                  <c:v>580.57974387013701</c:v>
                </c:pt>
                <c:pt idx="2872">
                  <c:v>580.55298381835598</c:v>
                </c:pt>
                <c:pt idx="2873">
                  <c:v>580.49133491433895</c:v>
                </c:pt>
                <c:pt idx="2874">
                  <c:v>580.47565349579202</c:v>
                </c:pt>
                <c:pt idx="2875">
                  <c:v>580.38551034092598</c:v>
                </c:pt>
                <c:pt idx="2876">
                  <c:v>580.35040661415803</c:v>
                </c:pt>
                <c:pt idx="2877">
                  <c:v>580.34183236886497</c:v>
                </c:pt>
                <c:pt idx="2878">
                  <c:v>580.30601977297204</c:v>
                </c:pt>
                <c:pt idx="2879">
                  <c:v>580.29293930782103</c:v>
                </c:pt>
                <c:pt idx="2880">
                  <c:v>580.28147271663397</c:v>
                </c:pt>
                <c:pt idx="2881">
                  <c:v>580.27564088141696</c:v>
                </c:pt>
                <c:pt idx="2882">
                  <c:v>580.25746724006001</c:v>
                </c:pt>
                <c:pt idx="2883">
                  <c:v>580.19545040571404</c:v>
                </c:pt>
                <c:pt idx="2884">
                  <c:v>580.183632283002</c:v>
                </c:pt>
                <c:pt idx="2885">
                  <c:v>580.14174925940495</c:v>
                </c:pt>
                <c:pt idx="2886">
                  <c:v>580.09881595143304</c:v>
                </c:pt>
                <c:pt idx="2887">
                  <c:v>580.06545024888806</c:v>
                </c:pt>
                <c:pt idx="2888">
                  <c:v>580.04168166928503</c:v>
                </c:pt>
                <c:pt idx="2889">
                  <c:v>579.99182834246994</c:v>
                </c:pt>
                <c:pt idx="2890">
                  <c:v>579.977085487762</c:v>
                </c:pt>
                <c:pt idx="2891">
                  <c:v>579.97097499046197</c:v>
                </c:pt>
                <c:pt idx="2892">
                  <c:v>579.97088562617296</c:v>
                </c:pt>
                <c:pt idx="2893">
                  <c:v>579.95946216661002</c:v>
                </c:pt>
                <c:pt idx="2894">
                  <c:v>579.94549727131403</c:v>
                </c:pt>
                <c:pt idx="2895">
                  <c:v>579.91671674108602</c:v>
                </c:pt>
                <c:pt idx="2896">
                  <c:v>579.87859815723903</c:v>
                </c:pt>
                <c:pt idx="2897">
                  <c:v>579.82438421653899</c:v>
                </c:pt>
                <c:pt idx="2898">
                  <c:v>579.77301469616702</c:v>
                </c:pt>
                <c:pt idx="2899">
                  <c:v>579.75612225022996</c:v>
                </c:pt>
                <c:pt idx="2900">
                  <c:v>579.73025492372506</c:v>
                </c:pt>
                <c:pt idx="2901">
                  <c:v>579.67015755842101</c:v>
                </c:pt>
                <c:pt idx="2902">
                  <c:v>579.64836966196401</c:v>
                </c:pt>
                <c:pt idx="2903">
                  <c:v>579.621068207794</c:v>
                </c:pt>
                <c:pt idx="2904">
                  <c:v>579.61643963247195</c:v>
                </c:pt>
                <c:pt idx="2905">
                  <c:v>579.60314131311395</c:v>
                </c:pt>
                <c:pt idx="2906">
                  <c:v>579.56480724950802</c:v>
                </c:pt>
                <c:pt idx="2907">
                  <c:v>579.560554711088</c:v>
                </c:pt>
                <c:pt idx="2908">
                  <c:v>579.54877132828506</c:v>
                </c:pt>
                <c:pt idx="2909">
                  <c:v>579.53544487817396</c:v>
                </c:pt>
                <c:pt idx="2910">
                  <c:v>579.52915373024496</c:v>
                </c:pt>
                <c:pt idx="2911">
                  <c:v>579.52088179331497</c:v>
                </c:pt>
                <c:pt idx="2912">
                  <c:v>579.51267016771999</c:v>
                </c:pt>
                <c:pt idx="2913">
                  <c:v>579.49939253623802</c:v>
                </c:pt>
                <c:pt idx="2914">
                  <c:v>579.46657947650397</c:v>
                </c:pt>
                <c:pt idx="2915">
                  <c:v>579.44182950892503</c:v>
                </c:pt>
                <c:pt idx="2916">
                  <c:v>579.43415394038004</c:v>
                </c:pt>
                <c:pt idx="2917">
                  <c:v>579.43126017389704</c:v>
                </c:pt>
                <c:pt idx="2918">
                  <c:v>579.42326345782305</c:v>
                </c:pt>
                <c:pt idx="2919">
                  <c:v>579.39838536572199</c:v>
                </c:pt>
                <c:pt idx="2920">
                  <c:v>579.39323006503901</c:v>
                </c:pt>
                <c:pt idx="2921">
                  <c:v>579.38734949431296</c:v>
                </c:pt>
                <c:pt idx="2922">
                  <c:v>579.32604822818598</c:v>
                </c:pt>
                <c:pt idx="2923">
                  <c:v>579.30217419411304</c:v>
                </c:pt>
                <c:pt idx="2924">
                  <c:v>579.28546163585202</c:v>
                </c:pt>
                <c:pt idx="2925">
                  <c:v>579.27989734126595</c:v>
                </c:pt>
                <c:pt idx="2926">
                  <c:v>579.26569590553504</c:v>
                </c:pt>
                <c:pt idx="2927">
                  <c:v>579.25844862295696</c:v>
                </c:pt>
                <c:pt idx="2928">
                  <c:v>579.24342597889301</c:v>
                </c:pt>
                <c:pt idx="2929">
                  <c:v>579.220769190753</c:v>
                </c:pt>
                <c:pt idx="2930">
                  <c:v>579.20679893665294</c:v>
                </c:pt>
                <c:pt idx="2931">
                  <c:v>579.17719140114798</c:v>
                </c:pt>
                <c:pt idx="2932">
                  <c:v>579.172702264755</c:v>
                </c:pt>
                <c:pt idx="2933">
                  <c:v>579.16611285545901</c:v>
                </c:pt>
                <c:pt idx="2934">
                  <c:v>579.15293924884804</c:v>
                </c:pt>
                <c:pt idx="2935">
                  <c:v>579.137529023757</c:v>
                </c:pt>
                <c:pt idx="2936">
                  <c:v>579.13437627410701</c:v>
                </c:pt>
                <c:pt idx="2937">
                  <c:v>579.12798219915999</c:v>
                </c:pt>
                <c:pt idx="2938">
                  <c:v>579.12370854983203</c:v>
                </c:pt>
                <c:pt idx="2939">
                  <c:v>579.08337768755598</c:v>
                </c:pt>
                <c:pt idx="2940">
                  <c:v>579.03752857544396</c:v>
                </c:pt>
                <c:pt idx="2941">
                  <c:v>579.01626633295098</c:v>
                </c:pt>
                <c:pt idx="2942">
                  <c:v>579.006921960765</c:v>
                </c:pt>
                <c:pt idx="2943">
                  <c:v>579.00000192000402</c:v>
                </c:pt>
                <c:pt idx="2944">
                  <c:v>578.96854172636495</c:v>
                </c:pt>
                <c:pt idx="2945">
                  <c:v>578.93498779222898</c:v>
                </c:pt>
                <c:pt idx="2946">
                  <c:v>578.85926264084196</c:v>
                </c:pt>
                <c:pt idx="2947">
                  <c:v>578.81551243521994</c:v>
                </c:pt>
                <c:pt idx="2948">
                  <c:v>578.80577901600998</c:v>
                </c:pt>
                <c:pt idx="2949">
                  <c:v>578.79550257405299</c:v>
                </c:pt>
                <c:pt idx="2950">
                  <c:v>578.79201966771495</c:v>
                </c:pt>
                <c:pt idx="2951">
                  <c:v>578.78752606491105</c:v>
                </c:pt>
                <c:pt idx="2952">
                  <c:v>578.73275578802804</c:v>
                </c:pt>
                <c:pt idx="2953">
                  <c:v>578.68929960736295</c:v>
                </c:pt>
                <c:pt idx="2954">
                  <c:v>578.65775086129804</c:v>
                </c:pt>
                <c:pt idx="2955">
                  <c:v>578.64305746193497</c:v>
                </c:pt>
                <c:pt idx="2956">
                  <c:v>578.63363832507002</c:v>
                </c:pt>
                <c:pt idx="2957">
                  <c:v>578.630881588752</c:v>
                </c:pt>
                <c:pt idx="2958">
                  <c:v>578.61609669488803</c:v>
                </c:pt>
                <c:pt idx="2959">
                  <c:v>578.61211298861997</c:v>
                </c:pt>
                <c:pt idx="2960">
                  <c:v>578.58620258869303</c:v>
                </c:pt>
                <c:pt idx="2961">
                  <c:v>578.58288194789998</c:v>
                </c:pt>
                <c:pt idx="2962">
                  <c:v>578.48536118376103</c:v>
                </c:pt>
                <c:pt idx="2963">
                  <c:v>578.48121960960498</c:v>
                </c:pt>
                <c:pt idx="2964">
                  <c:v>578.48114508815695</c:v>
                </c:pt>
                <c:pt idx="2965">
                  <c:v>578.46166764590305</c:v>
                </c:pt>
                <c:pt idx="2966">
                  <c:v>578.43372080076699</c:v>
                </c:pt>
                <c:pt idx="2967">
                  <c:v>578.41149202944803</c:v>
                </c:pt>
                <c:pt idx="2968">
                  <c:v>578.36842475313495</c:v>
                </c:pt>
                <c:pt idx="2969">
                  <c:v>578.29609587643699</c:v>
                </c:pt>
                <c:pt idx="2970">
                  <c:v>578.26826564231396</c:v>
                </c:pt>
                <c:pt idx="2971">
                  <c:v>578.25214336057502</c:v>
                </c:pt>
                <c:pt idx="2972">
                  <c:v>578.219095222752</c:v>
                </c:pt>
                <c:pt idx="2973">
                  <c:v>578.21836812359697</c:v>
                </c:pt>
                <c:pt idx="2974">
                  <c:v>578.19196560737896</c:v>
                </c:pt>
                <c:pt idx="2975">
                  <c:v>578.18602360752402</c:v>
                </c:pt>
                <c:pt idx="2976">
                  <c:v>578.17392549814804</c:v>
                </c:pt>
                <c:pt idx="2977">
                  <c:v>578.16173697317697</c:v>
                </c:pt>
                <c:pt idx="2978">
                  <c:v>578.122108897045</c:v>
                </c:pt>
                <c:pt idx="2979">
                  <c:v>578.11168988868201</c:v>
                </c:pt>
                <c:pt idx="2980">
                  <c:v>578.09809896306797</c:v>
                </c:pt>
                <c:pt idx="2981">
                  <c:v>578.08737675755003</c:v>
                </c:pt>
                <c:pt idx="2982">
                  <c:v>578.07595247493305</c:v>
                </c:pt>
                <c:pt idx="2983">
                  <c:v>578.03313166887904</c:v>
                </c:pt>
                <c:pt idx="2984">
                  <c:v>578.03195578899897</c:v>
                </c:pt>
                <c:pt idx="2985">
                  <c:v>578.01247667574899</c:v>
                </c:pt>
                <c:pt idx="2986">
                  <c:v>578.00954432830702</c:v>
                </c:pt>
                <c:pt idx="2987">
                  <c:v>577.99320800487601</c:v>
                </c:pt>
                <c:pt idx="2988">
                  <c:v>577.99290912402296</c:v>
                </c:pt>
                <c:pt idx="2989">
                  <c:v>577.99272822887303</c:v>
                </c:pt>
                <c:pt idx="2990">
                  <c:v>577.98576394543204</c:v>
                </c:pt>
                <c:pt idx="2991">
                  <c:v>577.93473963841404</c:v>
                </c:pt>
                <c:pt idx="2992">
                  <c:v>577.93391387979398</c:v>
                </c:pt>
                <c:pt idx="2993">
                  <c:v>577.89202507608502</c:v>
                </c:pt>
                <c:pt idx="2994">
                  <c:v>577.87508233584094</c:v>
                </c:pt>
                <c:pt idx="2995">
                  <c:v>577.87057620715802</c:v>
                </c:pt>
                <c:pt idx="2996">
                  <c:v>577.82784700194998</c:v>
                </c:pt>
                <c:pt idx="2997">
                  <c:v>577.80790372963804</c:v>
                </c:pt>
                <c:pt idx="2998">
                  <c:v>577.79791053781605</c:v>
                </c:pt>
                <c:pt idx="2999">
                  <c:v>577.794096084584</c:v>
                </c:pt>
                <c:pt idx="3000">
                  <c:v>577.76961397004004</c:v>
                </c:pt>
                <c:pt idx="3001">
                  <c:v>577.76074968328999</c:v>
                </c:pt>
                <c:pt idx="3002">
                  <c:v>577.75460213623796</c:v>
                </c:pt>
                <c:pt idx="3003">
                  <c:v>577.662026163522</c:v>
                </c:pt>
                <c:pt idx="3004">
                  <c:v>577.63938303446196</c:v>
                </c:pt>
                <c:pt idx="3005">
                  <c:v>577.63934562906195</c:v>
                </c:pt>
                <c:pt idx="3006">
                  <c:v>577.62096622437696</c:v>
                </c:pt>
                <c:pt idx="3007">
                  <c:v>577.615366015571</c:v>
                </c:pt>
                <c:pt idx="3008">
                  <c:v>577.61138233378995</c:v>
                </c:pt>
                <c:pt idx="3009">
                  <c:v>577.58830104580397</c:v>
                </c:pt>
                <c:pt idx="3010">
                  <c:v>577.50867309371097</c:v>
                </c:pt>
                <c:pt idx="3011">
                  <c:v>577.50617950004903</c:v>
                </c:pt>
                <c:pt idx="3012">
                  <c:v>577.48814956804495</c:v>
                </c:pt>
                <c:pt idx="3013">
                  <c:v>577.48034792559099</c:v>
                </c:pt>
                <c:pt idx="3014">
                  <c:v>577.46291955187701</c:v>
                </c:pt>
                <c:pt idx="3015">
                  <c:v>577.45416374903402</c:v>
                </c:pt>
                <c:pt idx="3016">
                  <c:v>577.43586132580697</c:v>
                </c:pt>
                <c:pt idx="3017">
                  <c:v>577.41857694055</c:v>
                </c:pt>
                <c:pt idx="3018">
                  <c:v>577.38964702634098</c:v>
                </c:pt>
                <c:pt idx="3019">
                  <c:v>577.38351746836497</c:v>
                </c:pt>
                <c:pt idx="3020">
                  <c:v>577.35940743530603</c:v>
                </c:pt>
                <c:pt idx="3021">
                  <c:v>577.34734558337698</c:v>
                </c:pt>
                <c:pt idx="3022">
                  <c:v>577.28928975425799</c:v>
                </c:pt>
                <c:pt idx="3023">
                  <c:v>577.28754712418799</c:v>
                </c:pt>
                <c:pt idx="3024">
                  <c:v>577.25585773320699</c:v>
                </c:pt>
                <c:pt idx="3025">
                  <c:v>577.25407187603696</c:v>
                </c:pt>
                <c:pt idx="3026">
                  <c:v>577.20166301338804</c:v>
                </c:pt>
                <c:pt idx="3027">
                  <c:v>577.17065865100506</c:v>
                </c:pt>
                <c:pt idx="3028">
                  <c:v>577.16533406145697</c:v>
                </c:pt>
                <c:pt idx="3029">
                  <c:v>577.129049697563</c:v>
                </c:pt>
                <c:pt idx="3030">
                  <c:v>577.10800777455199</c:v>
                </c:pt>
                <c:pt idx="3031">
                  <c:v>577.09107599801496</c:v>
                </c:pt>
                <c:pt idx="3032">
                  <c:v>577.03543152941199</c:v>
                </c:pt>
                <c:pt idx="3033">
                  <c:v>577.02578918090501</c:v>
                </c:pt>
                <c:pt idx="3034">
                  <c:v>577.02055829190897</c:v>
                </c:pt>
                <c:pt idx="3035">
                  <c:v>576.99619675469796</c:v>
                </c:pt>
                <c:pt idx="3036">
                  <c:v>576.986115221712</c:v>
                </c:pt>
                <c:pt idx="3037">
                  <c:v>576.899827405878</c:v>
                </c:pt>
                <c:pt idx="3038">
                  <c:v>576.88330748739997</c:v>
                </c:pt>
                <c:pt idx="3039">
                  <c:v>576.80645473817196</c:v>
                </c:pt>
                <c:pt idx="3040">
                  <c:v>576.79348712853505</c:v>
                </c:pt>
                <c:pt idx="3041">
                  <c:v>576.79109363769805</c:v>
                </c:pt>
                <c:pt idx="3042">
                  <c:v>576.74034563643397</c:v>
                </c:pt>
                <c:pt idx="3043">
                  <c:v>576.71101104321099</c:v>
                </c:pt>
                <c:pt idx="3044">
                  <c:v>576.69909354709102</c:v>
                </c:pt>
                <c:pt idx="3045">
                  <c:v>576.68742061112096</c:v>
                </c:pt>
                <c:pt idx="3046">
                  <c:v>576.65844092329803</c:v>
                </c:pt>
                <c:pt idx="3047">
                  <c:v>576.63474499454298</c:v>
                </c:pt>
                <c:pt idx="3048">
                  <c:v>576.62599800503403</c:v>
                </c:pt>
                <c:pt idx="3049">
                  <c:v>576.59606954725803</c:v>
                </c:pt>
                <c:pt idx="3050">
                  <c:v>576.595941433191</c:v>
                </c:pt>
                <c:pt idx="3051">
                  <c:v>576.59447237636698</c:v>
                </c:pt>
                <c:pt idx="3052">
                  <c:v>576.58871929250199</c:v>
                </c:pt>
                <c:pt idx="3053">
                  <c:v>576.58622904343599</c:v>
                </c:pt>
                <c:pt idx="3054">
                  <c:v>576.542113329024</c:v>
                </c:pt>
                <c:pt idx="3055">
                  <c:v>576.53528133983502</c:v>
                </c:pt>
                <c:pt idx="3056">
                  <c:v>576.53309636504196</c:v>
                </c:pt>
                <c:pt idx="3057">
                  <c:v>576.51899653782095</c:v>
                </c:pt>
                <c:pt idx="3058">
                  <c:v>576.50177075329998</c:v>
                </c:pt>
                <c:pt idx="3059">
                  <c:v>576.498277381663</c:v>
                </c:pt>
                <c:pt idx="3060">
                  <c:v>576.45183669711503</c:v>
                </c:pt>
                <c:pt idx="3061">
                  <c:v>576.43720383527398</c:v>
                </c:pt>
                <c:pt idx="3062">
                  <c:v>576.41673809316899</c:v>
                </c:pt>
                <c:pt idx="3063">
                  <c:v>576.41323644502597</c:v>
                </c:pt>
                <c:pt idx="3064">
                  <c:v>576.36810014247999</c:v>
                </c:pt>
                <c:pt idx="3065">
                  <c:v>576.32847583627802</c:v>
                </c:pt>
                <c:pt idx="3066">
                  <c:v>576.30019206594795</c:v>
                </c:pt>
                <c:pt idx="3067">
                  <c:v>576.29775695175999</c:v>
                </c:pt>
                <c:pt idx="3068">
                  <c:v>576.29430875083301</c:v>
                </c:pt>
                <c:pt idx="3069">
                  <c:v>576.28876261655296</c:v>
                </c:pt>
                <c:pt idx="3070">
                  <c:v>576.23620266319097</c:v>
                </c:pt>
                <c:pt idx="3071">
                  <c:v>576.23265350159295</c:v>
                </c:pt>
                <c:pt idx="3072">
                  <c:v>576.22851627800105</c:v>
                </c:pt>
                <c:pt idx="3073">
                  <c:v>576.20468506174905</c:v>
                </c:pt>
                <c:pt idx="3074">
                  <c:v>576.169031879616</c:v>
                </c:pt>
                <c:pt idx="3075">
                  <c:v>576.15388822005605</c:v>
                </c:pt>
                <c:pt idx="3076">
                  <c:v>576.13563135751497</c:v>
                </c:pt>
                <c:pt idx="3077">
                  <c:v>576.10868746022697</c:v>
                </c:pt>
                <c:pt idx="3078">
                  <c:v>576.08728993088801</c:v>
                </c:pt>
                <c:pt idx="3079">
                  <c:v>576.05518041228902</c:v>
                </c:pt>
                <c:pt idx="3080">
                  <c:v>576.01587958062805</c:v>
                </c:pt>
                <c:pt idx="3081">
                  <c:v>575.94617066130695</c:v>
                </c:pt>
                <c:pt idx="3082">
                  <c:v>575.91012878985305</c:v>
                </c:pt>
                <c:pt idx="3083">
                  <c:v>575.88974658822599</c:v>
                </c:pt>
                <c:pt idx="3084">
                  <c:v>575.88316413694099</c:v>
                </c:pt>
                <c:pt idx="3085">
                  <c:v>575.86850449273402</c:v>
                </c:pt>
                <c:pt idx="3086">
                  <c:v>575.77122963233899</c:v>
                </c:pt>
                <c:pt idx="3087">
                  <c:v>575.77121097321594</c:v>
                </c:pt>
                <c:pt idx="3088">
                  <c:v>575.70984826727999</c:v>
                </c:pt>
                <c:pt idx="3089">
                  <c:v>575.67390277851496</c:v>
                </c:pt>
                <c:pt idx="3090">
                  <c:v>575.664642060446</c:v>
                </c:pt>
                <c:pt idx="3091">
                  <c:v>575.62384977628005</c:v>
                </c:pt>
                <c:pt idx="3092">
                  <c:v>575.57646616310399</c:v>
                </c:pt>
                <c:pt idx="3093">
                  <c:v>575.50816540075698</c:v>
                </c:pt>
                <c:pt idx="3094">
                  <c:v>575.49963234456902</c:v>
                </c:pt>
                <c:pt idx="3095">
                  <c:v>575.42528226465095</c:v>
                </c:pt>
                <c:pt idx="3096">
                  <c:v>575.41514875436803</c:v>
                </c:pt>
                <c:pt idx="3097">
                  <c:v>575.40897178505099</c:v>
                </c:pt>
                <c:pt idx="3098">
                  <c:v>575.385724410526</c:v>
                </c:pt>
                <c:pt idx="3099">
                  <c:v>575.381139970395</c:v>
                </c:pt>
                <c:pt idx="3100">
                  <c:v>575.37957106578006</c:v>
                </c:pt>
                <c:pt idx="3101">
                  <c:v>575.36475716425502</c:v>
                </c:pt>
                <c:pt idx="3102">
                  <c:v>575.36214632632596</c:v>
                </c:pt>
                <c:pt idx="3103">
                  <c:v>575.33807435503104</c:v>
                </c:pt>
                <c:pt idx="3104">
                  <c:v>575.33761852517398</c:v>
                </c:pt>
                <c:pt idx="3105">
                  <c:v>575.31901431640199</c:v>
                </c:pt>
                <c:pt idx="3106">
                  <c:v>575.31605942481099</c:v>
                </c:pt>
                <c:pt idx="3107">
                  <c:v>575.29061427599402</c:v>
                </c:pt>
                <c:pt idx="3108">
                  <c:v>575.25287092785697</c:v>
                </c:pt>
                <c:pt idx="3109">
                  <c:v>575.23229086416598</c:v>
                </c:pt>
                <c:pt idx="3110">
                  <c:v>575.20050071011497</c:v>
                </c:pt>
                <c:pt idx="3111">
                  <c:v>575.13163361408897</c:v>
                </c:pt>
                <c:pt idx="3112">
                  <c:v>575.11170481521697</c:v>
                </c:pt>
                <c:pt idx="3113">
                  <c:v>575.08139235673605</c:v>
                </c:pt>
                <c:pt idx="3114">
                  <c:v>575.07412687406099</c:v>
                </c:pt>
                <c:pt idx="3115">
                  <c:v>575.053506036822</c:v>
                </c:pt>
                <c:pt idx="3116">
                  <c:v>575.04793843025902</c:v>
                </c:pt>
                <c:pt idx="3117">
                  <c:v>575.02703816927601</c:v>
                </c:pt>
                <c:pt idx="3118">
                  <c:v>574.979475662293</c:v>
                </c:pt>
                <c:pt idx="3119">
                  <c:v>574.95432844489403</c:v>
                </c:pt>
                <c:pt idx="3120">
                  <c:v>574.94441623586704</c:v>
                </c:pt>
                <c:pt idx="3121">
                  <c:v>574.93941671161497</c:v>
                </c:pt>
                <c:pt idx="3122">
                  <c:v>574.92541080817</c:v>
                </c:pt>
                <c:pt idx="3123">
                  <c:v>574.92291387351395</c:v>
                </c:pt>
                <c:pt idx="3124">
                  <c:v>574.91405968588106</c:v>
                </c:pt>
                <c:pt idx="3125">
                  <c:v>574.89655373173298</c:v>
                </c:pt>
                <c:pt idx="3126">
                  <c:v>574.87910795952098</c:v>
                </c:pt>
                <c:pt idx="3127">
                  <c:v>574.86838987456997</c:v>
                </c:pt>
                <c:pt idx="3128">
                  <c:v>574.84573323173299</c:v>
                </c:pt>
                <c:pt idx="3129">
                  <c:v>574.82132851257404</c:v>
                </c:pt>
                <c:pt idx="3130">
                  <c:v>574.80596897876001</c:v>
                </c:pt>
                <c:pt idx="3131">
                  <c:v>574.78761054755296</c:v>
                </c:pt>
                <c:pt idx="3132">
                  <c:v>574.77600168899301</c:v>
                </c:pt>
                <c:pt idx="3133">
                  <c:v>574.77013774475199</c:v>
                </c:pt>
                <c:pt idx="3134">
                  <c:v>574.75619453679599</c:v>
                </c:pt>
                <c:pt idx="3135">
                  <c:v>574.75339308635</c:v>
                </c:pt>
                <c:pt idx="3136">
                  <c:v>574.70729343427297</c:v>
                </c:pt>
                <c:pt idx="3137">
                  <c:v>574.70284879370899</c:v>
                </c:pt>
                <c:pt idx="3138">
                  <c:v>574.693148388091</c:v>
                </c:pt>
                <c:pt idx="3139">
                  <c:v>574.67920927074294</c:v>
                </c:pt>
                <c:pt idx="3140">
                  <c:v>574.65640236852698</c:v>
                </c:pt>
                <c:pt idx="3141">
                  <c:v>574.62990970589703</c:v>
                </c:pt>
                <c:pt idx="3142">
                  <c:v>574.62344174012696</c:v>
                </c:pt>
                <c:pt idx="3143">
                  <c:v>574.60400324346006</c:v>
                </c:pt>
                <c:pt idx="3144">
                  <c:v>574.56184011153596</c:v>
                </c:pt>
                <c:pt idx="3145">
                  <c:v>574.55752515083304</c:v>
                </c:pt>
                <c:pt idx="3146">
                  <c:v>574.54667635342901</c:v>
                </c:pt>
                <c:pt idx="3147">
                  <c:v>574.53633543242097</c:v>
                </c:pt>
                <c:pt idx="3148">
                  <c:v>574.53618662455096</c:v>
                </c:pt>
                <c:pt idx="3149">
                  <c:v>574.51228205954203</c:v>
                </c:pt>
                <c:pt idx="3150">
                  <c:v>574.50292141271404</c:v>
                </c:pt>
                <c:pt idx="3151">
                  <c:v>574.48735368344705</c:v>
                </c:pt>
                <c:pt idx="3152">
                  <c:v>574.46047245422403</c:v>
                </c:pt>
                <c:pt idx="3153">
                  <c:v>574.44601911132395</c:v>
                </c:pt>
                <c:pt idx="3154">
                  <c:v>574.42652296740198</c:v>
                </c:pt>
                <c:pt idx="3155">
                  <c:v>574.41508060432704</c:v>
                </c:pt>
                <c:pt idx="3156">
                  <c:v>574.38876953060799</c:v>
                </c:pt>
                <c:pt idx="3157">
                  <c:v>574.38476326469197</c:v>
                </c:pt>
                <c:pt idx="3158">
                  <c:v>574.38231222966499</c:v>
                </c:pt>
                <c:pt idx="3159">
                  <c:v>574.34249420788001</c:v>
                </c:pt>
                <c:pt idx="3160">
                  <c:v>574.34181623300003</c:v>
                </c:pt>
                <c:pt idx="3161">
                  <c:v>574.29969225365801</c:v>
                </c:pt>
                <c:pt idx="3162">
                  <c:v>574.29499173902104</c:v>
                </c:pt>
                <c:pt idx="3163">
                  <c:v>574.26646526734805</c:v>
                </c:pt>
                <c:pt idx="3164">
                  <c:v>574.26594037878294</c:v>
                </c:pt>
                <c:pt idx="3165">
                  <c:v>574.25292036378698</c:v>
                </c:pt>
                <c:pt idx="3166">
                  <c:v>574.24503944944502</c:v>
                </c:pt>
                <c:pt idx="3167">
                  <c:v>574.23180399717899</c:v>
                </c:pt>
                <c:pt idx="3168">
                  <c:v>574.22160584912399</c:v>
                </c:pt>
                <c:pt idx="3169">
                  <c:v>574.060160793509</c:v>
                </c:pt>
                <c:pt idx="3170">
                  <c:v>574.05997475733898</c:v>
                </c:pt>
                <c:pt idx="3171">
                  <c:v>573.997739601018</c:v>
                </c:pt>
                <c:pt idx="3172">
                  <c:v>573.96723771075904</c:v>
                </c:pt>
                <c:pt idx="3173">
                  <c:v>573.94452255477199</c:v>
                </c:pt>
                <c:pt idx="3174">
                  <c:v>573.92143013629698</c:v>
                </c:pt>
                <c:pt idx="3175">
                  <c:v>573.88418412065505</c:v>
                </c:pt>
                <c:pt idx="3176">
                  <c:v>573.86638071516097</c:v>
                </c:pt>
                <c:pt idx="3177">
                  <c:v>573.78486949488001</c:v>
                </c:pt>
                <c:pt idx="3178">
                  <c:v>573.75947078110596</c:v>
                </c:pt>
                <c:pt idx="3179">
                  <c:v>573.72526473007201</c:v>
                </c:pt>
                <c:pt idx="3180">
                  <c:v>573.66767689231494</c:v>
                </c:pt>
                <c:pt idx="3181">
                  <c:v>573.65851816710006</c:v>
                </c:pt>
                <c:pt idx="3182">
                  <c:v>573.62148787841102</c:v>
                </c:pt>
                <c:pt idx="3183">
                  <c:v>573.60733572694801</c:v>
                </c:pt>
                <c:pt idx="3184">
                  <c:v>573.55344909023199</c:v>
                </c:pt>
                <c:pt idx="3185">
                  <c:v>573.54912115171601</c:v>
                </c:pt>
                <c:pt idx="3186">
                  <c:v>573.51687127977596</c:v>
                </c:pt>
                <c:pt idx="3187">
                  <c:v>573.50810868620397</c:v>
                </c:pt>
                <c:pt idx="3188">
                  <c:v>573.50183924084104</c:v>
                </c:pt>
                <c:pt idx="3189">
                  <c:v>573.42409420271895</c:v>
                </c:pt>
                <c:pt idx="3190">
                  <c:v>573.36640218728996</c:v>
                </c:pt>
                <c:pt idx="3191">
                  <c:v>573.28984223837199</c:v>
                </c:pt>
                <c:pt idx="3192">
                  <c:v>573.25429457966004</c:v>
                </c:pt>
                <c:pt idx="3193">
                  <c:v>573.24942155149802</c:v>
                </c:pt>
                <c:pt idx="3194">
                  <c:v>573.23294513845894</c:v>
                </c:pt>
                <c:pt idx="3195">
                  <c:v>573.193521366391</c:v>
                </c:pt>
                <c:pt idx="3196">
                  <c:v>573.17852805712403</c:v>
                </c:pt>
                <c:pt idx="3197">
                  <c:v>573.11240860472299</c:v>
                </c:pt>
                <c:pt idx="3198">
                  <c:v>573.09250715221799</c:v>
                </c:pt>
                <c:pt idx="3199">
                  <c:v>573.082627238805</c:v>
                </c:pt>
                <c:pt idx="3200">
                  <c:v>573.08042061487299</c:v>
                </c:pt>
                <c:pt idx="3201">
                  <c:v>573.06664843579301</c:v>
                </c:pt>
                <c:pt idx="3202">
                  <c:v>573.04369819815099</c:v>
                </c:pt>
                <c:pt idx="3203">
                  <c:v>573.02946964936098</c:v>
                </c:pt>
                <c:pt idx="3204">
                  <c:v>573.02804983230999</c:v>
                </c:pt>
                <c:pt idx="3205">
                  <c:v>572.99027551135498</c:v>
                </c:pt>
                <c:pt idx="3206">
                  <c:v>572.98351211803697</c:v>
                </c:pt>
                <c:pt idx="3207">
                  <c:v>572.98279184814703</c:v>
                </c:pt>
                <c:pt idx="3208">
                  <c:v>572.98118461673198</c:v>
                </c:pt>
                <c:pt idx="3209">
                  <c:v>572.95902722267601</c:v>
                </c:pt>
                <c:pt idx="3210">
                  <c:v>572.91969255361505</c:v>
                </c:pt>
                <c:pt idx="3211">
                  <c:v>572.90925082705303</c:v>
                </c:pt>
                <c:pt idx="3212">
                  <c:v>572.90125801080399</c:v>
                </c:pt>
                <c:pt idx="3213">
                  <c:v>572.892763987526</c:v>
                </c:pt>
                <c:pt idx="3214">
                  <c:v>572.86075671348794</c:v>
                </c:pt>
                <c:pt idx="3215">
                  <c:v>572.85392455720398</c:v>
                </c:pt>
                <c:pt idx="3216">
                  <c:v>572.84694043954698</c:v>
                </c:pt>
                <c:pt idx="3217">
                  <c:v>572.83859618505198</c:v>
                </c:pt>
                <c:pt idx="3218">
                  <c:v>572.82129427048403</c:v>
                </c:pt>
                <c:pt idx="3219">
                  <c:v>572.78099116683995</c:v>
                </c:pt>
                <c:pt idx="3220">
                  <c:v>572.77236278490398</c:v>
                </c:pt>
                <c:pt idx="3221">
                  <c:v>572.75178248599605</c:v>
                </c:pt>
                <c:pt idx="3222">
                  <c:v>572.74893737556999</c:v>
                </c:pt>
                <c:pt idx="3223">
                  <c:v>572.74623809374702</c:v>
                </c:pt>
                <c:pt idx="3224">
                  <c:v>572.74272148426803</c:v>
                </c:pt>
                <c:pt idx="3225">
                  <c:v>572.717216948074</c:v>
                </c:pt>
                <c:pt idx="3226">
                  <c:v>572.66803039262197</c:v>
                </c:pt>
                <c:pt idx="3227">
                  <c:v>572.66118854085801</c:v>
                </c:pt>
                <c:pt idx="3228">
                  <c:v>572.61598850985604</c:v>
                </c:pt>
                <c:pt idx="3229">
                  <c:v>572.59281932965303</c:v>
                </c:pt>
                <c:pt idx="3230">
                  <c:v>572.558345223939</c:v>
                </c:pt>
                <c:pt idx="3231">
                  <c:v>572.54680627261496</c:v>
                </c:pt>
                <c:pt idx="3232">
                  <c:v>572.52577092673505</c:v>
                </c:pt>
                <c:pt idx="3233">
                  <c:v>572.52086599221104</c:v>
                </c:pt>
                <c:pt idx="3234">
                  <c:v>572.50277124491595</c:v>
                </c:pt>
                <c:pt idx="3235">
                  <c:v>572.48192005632802</c:v>
                </c:pt>
                <c:pt idx="3236">
                  <c:v>572.47634682968999</c:v>
                </c:pt>
                <c:pt idx="3237">
                  <c:v>572.45645532929097</c:v>
                </c:pt>
                <c:pt idx="3238">
                  <c:v>572.44579211884195</c:v>
                </c:pt>
                <c:pt idx="3239">
                  <c:v>572.437058376496</c:v>
                </c:pt>
                <c:pt idx="3240">
                  <c:v>572.36632465943796</c:v>
                </c:pt>
                <c:pt idx="3241">
                  <c:v>572.29552198705198</c:v>
                </c:pt>
                <c:pt idx="3242">
                  <c:v>572.27431774420199</c:v>
                </c:pt>
                <c:pt idx="3243">
                  <c:v>572.25135047847198</c:v>
                </c:pt>
                <c:pt idx="3244">
                  <c:v>572.24713141362201</c:v>
                </c:pt>
                <c:pt idx="3245">
                  <c:v>572.222107057529</c:v>
                </c:pt>
                <c:pt idx="3246">
                  <c:v>572.18978001518497</c:v>
                </c:pt>
                <c:pt idx="3247">
                  <c:v>572.15172154577795</c:v>
                </c:pt>
                <c:pt idx="3248">
                  <c:v>572.120450080365</c:v>
                </c:pt>
                <c:pt idx="3249">
                  <c:v>572.10460257324803</c:v>
                </c:pt>
                <c:pt idx="3250">
                  <c:v>572.09235345301295</c:v>
                </c:pt>
                <c:pt idx="3251">
                  <c:v>572.088486710099</c:v>
                </c:pt>
                <c:pt idx="3252">
                  <c:v>572.08530721452405</c:v>
                </c:pt>
                <c:pt idx="3253">
                  <c:v>572.05494375750902</c:v>
                </c:pt>
                <c:pt idx="3254">
                  <c:v>572.03391236047401</c:v>
                </c:pt>
                <c:pt idx="3255">
                  <c:v>572.01702520093897</c:v>
                </c:pt>
                <c:pt idx="3256">
                  <c:v>571.98798768913502</c:v>
                </c:pt>
                <c:pt idx="3257">
                  <c:v>571.967527529319</c:v>
                </c:pt>
                <c:pt idx="3258">
                  <c:v>571.88628275812596</c:v>
                </c:pt>
                <c:pt idx="3259">
                  <c:v>571.86754821252703</c:v>
                </c:pt>
                <c:pt idx="3260">
                  <c:v>571.86634366602595</c:v>
                </c:pt>
                <c:pt idx="3261">
                  <c:v>571.86617146489596</c:v>
                </c:pt>
                <c:pt idx="3262">
                  <c:v>571.85895620321605</c:v>
                </c:pt>
                <c:pt idx="3263">
                  <c:v>571.84813209937704</c:v>
                </c:pt>
                <c:pt idx="3264">
                  <c:v>571.83163076292101</c:v>
                </c:pt>
                <c:pt idx="3265">
                  <c:v>571.82918023460002</c:v>
                </c:pt>
                <c:pt idx="3266">
                  <c:v>571.820300840649</c:v>
                </c:pt>
                <c:pt idx="3267">
                  <c:v>571.77420358092002</c:v>
                </c:pt>
                <c:pt idx="3268">
                  <c:v>571.76020464226997</c:v>
                </c:pt>
                <c:pt idx="3269">
                  <c:v>571.74236260565897</c:v>
                </c:pt>
                <c:pt idx="3270">
                  <c:v>571.67368994419405</c:v>
                </c:pt>
                <c:pt idx="3271">
                  <c:v>571.66587903424704</c:v>
                </c:pt>
                <c:pt idx="3272">
                  <c:v>571.65688643427302</c:v>
                </c:pt>
                <c:pt idx="3273">
                  <c:v>571.65021586182195</c:v>
                </c:pt>
                <c:pt idx="3274">
                  <c:v>571.60660745954499</c:v>
                </c:pt>
                <c:pt idx="3275">
                  <c:v>571.59935039119898</c:v>
                </c:pt>
                <c:pt idx="3276">
                  <c:v>571.57406459820902</c:v>
                </c:pt>
                <c:pt idx="3277">
                  <c:v>571.55198012895096</c:v>
                </c:pt>
                <c:pt idx="3278">
                  <c:v>571.53733201699504</c:v>
                </c:pt>
                <c:pt idx="3279">
                  <c:v>571.53116666634696</c:v>
                </c:pt>
                <c:pt idx="3280">
                  <c:v>571.52336151982104</c:v>
                </c:pt>
                <c:pt idx="3281">
                  <c:v>571.50318138398404</c:v>
                </c:pt>
                <c:pt idx="3282">
                  <c:v>571.50208904382703</c:v>
                </c:pt>
                <c:pt idx="3283">
                  <c:v>571.48991674067202</c:v>
                </c:pt>
                <c:pt idx="3284">
                  <c:v>571.45991432487403</c:v>
                </c:pt>
                <c:pt idx="3285">
                  <c:v>571.45917278114996</c:v>
                </c:pt>
                <c:pt idx="3286">
                  <c:v>571.442824740265</c:v>
                </c:pt>
                <c:pt idx="3287">
                  <c:v>571.37579072859796</c:v>
                </c:pt>
                <c:pt idx="3288">
                  <c:v>571.36192782358899</c:v>
                </c:pt>
                <c:pt idx="3289">
                  <c:v>571.34944117089401</c:v>
                </c:pt>
                <c:pt idx="3290">
                  <c:v>571.34871446464001</c:v>
                </c:pt>
                <c:pt idx="3291">
                  <c:v>571.34693125695696</c:v>
                </c:pt>
                <c:pt idx="3292">
                  <c:v>571.31244429994194</c:v>
                </c:pt>
                <c:pt idx="3293">
                  <c:v>571.311191909473</c:v>
                </c:pt>
                <c:pt idx="3294">
                  <c:v>571.30692268338305</c:v>
                </c:pt>
                <c:pt idx="3295">
                  <c:v>571.24383186011198</c:v>
                </c:pt>
                <c:pt idx="3296">
                  <c:v>571.23778810072304</c:v>
                </c:pt>
                <c:pt idx="3297">
                  <c:v>571.23754443095197</c:v>
                </c:pt>
                <c:pt idx="3298">
                  <c:v>571.23207509425902</c:v>
                </c:pt>
                <c:pt idx="3299">
                  <c:v>571.208744014579</c:v>
                </c:pt>
                <c:pt idx="3300">
                  <c:v>571.19078992380298</c:v>
                </c:pt>
                <c:pt idx="3301">
                  <c:v>571.18260395277105</c:v>
                </c:pt>
                <c:pt idx="3302">
                  <c:v>571.16337745804401</c:v>
                </c:pt>
                <c:pt idx="3303">
                  <c:v>571.16029990955701</c:v>
                </c:pt>
                <c:pt idx="3304">
                  <c:v>571.12770230037404</c:v>
                </c:pt>
                <c:pt idx="3305">
                  <c:v>571.02049866541404</c:v>
                </c:pt>
                <c:pt idx="3306">
                  <c:v>571.00378731081503</c:v>
                </c:pt>
                <c:pt idx="3307">
                  <c:v>570.97407646606098</c:v>
                </c:pt>
                <c:pt idx="3308">
                  <c:v>570.89214321991597</c:v>
                </c:pt>
                <c:pt idx="3309">
                  <c:v>570.87763079757997</c:v>
                </c:pt>
                <c:pt idx="3310">
                  <c:v>570.87277620873704</c:v>
                </c:pt>
                <c:pt idx="3311">
                  <c:v>570.83558349214195</c:v>
                </c:pt>
                <c:pt idx="3312">
                  <c:v>570.83258613870703</c:v>
                </c:pt>
                <c:pt idx="3313">
                  <c:v>570.77841845329397</c:v>
                </c:pt>
                <c:pt idx="3314">
                  <c:v>570.73899190082705</c:v>
                </c:pt>
                <c:pt idx="3315">
                  <c:v>570.72353040040502</c:v>
                </c:pt>
                <c:pt idx="3316">
                  <c:v>570.67332852521702</c:v>
                </c:pt>
                <c:pt idx="3317">
                  <c:v>570.67246702062596</c:v>
                </c:pt>
                <c:pt idx="3318">
                  <c:v>570.66651296970997</c:v>
                </c:pt>
                <c:pt idx="3319">
                  <c:v>570.66562224370296</c:v>
                </c:pt>
                <c:pt idx="3320">
                  <c:v>570.648586735094</c:v>
                </c:pt>
                <c:pt idx="3321">
                  <c:v>570.63621701258</c:v>
                </c:pt>
                <c:pt idx="3322">
                  <c:v>570.593262737744</c:v>
                </c:pt>
                <c:pt idx="3323">
                  <c:v>570.56237092052595</c:v>
                </c:pt>
                <c:pt idx="3324">
                  <c:v>570.560114409633</c:v>
                </c:pt>
                <c:pt idx="3325">
                  <c:v>570.46588183250299</c:v>
                </c:pt>
                <c:pt idx="3326">
                  <c:v>570.44039580607398</c:v>
                </c:pt>
                <c:pt idx="3327">
                  <c:v>570.42276539586703</c:v>
                </c:pt>
                <c:pt idx="3328">
                  <c:v>570.38315943747398</c:v>
                </c:pt>
                <c:pt idx="3329">
                  <c:v>570.36293739477298</c:v>
                </c:pt>
                <c:pt idx="3330">
                  <c:v>570.33414678132306</c:v>
                </c:pt>
                <c:pt idx="3331">
                  <c:v>570.32452718239199</c:v>
                </c:pt>
                <c:pt idx="3332">
                  <c:v>570.323242392819</c:v>
                </c:pt>
                <c:pt idx="3333">
                  <c:v>570.32144050841498</c:v>
                </c:pt>
                <c:pt idx="3334">
                  <c:v>570.317110655585</c:v>
                </c:pt>
                <c:pt idx="3335">
                  <c:v>570.29675552644596</c:v>
                </c:pt>
                <c:pt idx="3336">
                  <c:v>570.28397171964798</c:v>
                </c:pt>
                <c:pt idx="3337">
                  <c:v>570.27478714322297</c:v>
                </c:pt>
                <c:pt idx="3338">
                  <c:v>570.23937191664095</c:v>
                </c:pt>
                <c:pt idx="3339">
                  <c:v>570.23830578324998</c:v>
                </c:pt>
                <c:pt idx="3340">
                  <c:v>570.21479912417203</c:v>
                </c:pt>
                <c:pt idx="3341">
                  <c:v>570.20273098438702</c:v>
                </c:pt>
                <c:pt idx="3342">
                  <c:v>570.18897066271802</c:v>
                </c:pt>
                <c:pt idx="3343">
                  <c:v>570.18088570228394</c:v>
                </c:pt>
                <c:pt idx="3344">
                  <c:v>570.17271828313199</c:v>
                </c:pt>
                <c:pt idx="3345">
                  <c:v>570.16815506268097</c:v>
                </c:pt>
                <c:pt idx="3346">
                  <c:v>570.15754936082499</c:v>
                </c:pt>
                <c:pt idx="3347">
                  <c:v>570.13277854543901</c:v>
                </c:pt>
                <c:pt idx="3348">
                  <c:v>570.12397700936697</c:v>
                </c:pt>
                <c:pt idx="3349">
                  <c:v>570.11485168715603</c:v>
                </c:pt>
                <c:pt idx="3350">
                  <c:v>570.11129062411101</c:v>
                </c:pt>
                <c:pt idx="3351">
                  <c:v>570.08095259255299</c:v>
                </c:pt>
                <c:pt idx="3352">
                  <c:v>570.07450312998697</c:v>
                </c:pt>
                <c:pt idx="3353">
                  <c:v>570.07427377464705</c:v>
                </c:pt>
                <c:pt idx="3354">
                  <c:v>570.05302819675501</c:v>
                </c:pt>
                <c:pt idx="3355">
                  <c:v>570.00078953927596</c:v>
                </c:pt>
                <c:pt idx="3356">
                  <c:v>569.97708899540703</c:v>
                </c:pt>
                <c:pt idx="3357">
                  <c:v>569.96716714593799</c:v>
                </c:pt>
                <c:pt idx="3358">
                  <c:v>569.95380947905505</c:v>
                </c:pt>
                <c:pt idx="3359">
                  <c:v>569.94692382374296</c:v>
                </c:pt>
                <c:pt idx="3360">
                  <c:v>569.93560632884396</c:v>
                </c:pt>
                <c:pt idx="3361">
                  <c:v>569.92014179880903</c:v>
                </c:pt>
                <c:pt idx="3362">
                  <c:v>569.88330941833897</c:v>
                </c:pt>
                <c:pt idx="3363">
                  <c:v>569.86671465094901</c:v>
                </c:pt>
                <c:pt idx="3364">
                  <c:v>569.86245272810197</c:v>
                </c:pt>
                <c:pt idx="3365">
                  <c:v>569.85025843892595</c:v>
                </c:pt>
                <c:pt idx="3366">
                  <c:v>569.84484526253004</c:v>
                </c:pt>
                <c:pt idx="3367">
                  <c:v>569.84441012476998</c:v>
                </c:pt>
                <c:pt idx="3368">
                  <c:v>569.83772062437004</c:v>
                </c:pt>
                <c:pt idx="3369">
                  <c:v>569.83313484442294</c:v>
                </c:pt>
                <c:pt idx="3370">
                  <c:v>569.758665487548</c:v>
                </c:pt>
                <c:pt idx="3371">
                  <c:v>569.75118930353801</c:v>
                </c:pt>
                <c:pt idx="3372">
                  <c:v>569.73185158769002</c:v>
                </c:pt>
                <c:pt idx="3373">
                  <c:v>569.69518736472298</c:v>
                </c:pt>
                <c:pt idx="3374">
                  <c:v>569.65405912159304</c:v>
                </c:pt>
                <c:pt idx="3375">
                  <c:v>569.64372433726498</c:v>
                </c:pt>
                <c:pt idx="3376">
                  <c:v>569.64126419947195</c:v>
                </c:pt>
                <c:pt idx="3377">
                  <c:v>569.63400167018006</c:v>
                </c:pt>
                <c:pt idx="3378">
                  <c:v>569.61556143151995</c:v>
                </c:pt>
                <c:pt idx="3379">
                  <c:v>569.59560346697401</c:v>
                </c:pt>
                <c:pt idx="3380">
                  <c:v>569.594449776445</c:v>
                </c:pt>
                <c:pt idx="3381">
                  <c:v>569.593243624774</c:v>
                </c:pt>
                <c:pt idx="3382">
                  <c:v>569.55695175613403</c:v>
                </c:pt>
                <c:pt idx="3383">
                  <c:v>569.55219233614798</c:v>
                </c:pt>
                <c:pt idx="3384">
                  <c:v>569.53560196588603</c:v>
                </c:pt>
                <c:pt idx="3385">
                  <c:v>569.50907630483903</c:v>
                </c:pt>
                <c:pt idx="3386">
                  <c:v>569.42417963061598</c:v>
                </c:pt>
                <c:pt idx="3387">
                  <c:v>569.42127323286002</c:v>
                </c:pt>
                <c:pt idx="3388">
                  <c:v>569.41900945044301</c:v>
                </c:pt>
                <c:pt idx="3389">
                  <c:v>569.36823919854601</c:v>
                </c:pt>
                <c:pt idx="3390">
                  <c:v>569.33396192231498</c:v>
                </c:pt>
                <c:pt idx="3391">
                  <c:v>569.32864907976295</c:v>
                </c:pt>
                <c:pt idx="3392">
                  <c:v>569.328122564419</c:v>
                </c:pt>
                <c:pt idx="3393">
                  <c:v>569.271957248631</c:v>
                </c:pt>
                <c:pt idx="3394">
                  <c:v>569.24904416644597</c:v>
                </c:pt>
                <c:pt idx="3395">
                  <c:v>569.19597186481894</c:v>
                </c:pt>
                <c:pt idx="3396">
                  <c:v>569.19356078898295</c:v>
                </c:pt>
                <c:pt idx="3397">
                  <c:v>569.17046660356596</c:v>
                </c:pt>
                <c:pt idx="3398">
                  <c:v>569.16751277515004</c:v>
                </c:pt>
                <c:pt idx="3399">
                  <c:v>569.14918248880394</c:v>
                </c:pt>
                <c:pt idx="3400">
                  <c:v>569.14720984913004</c:v>
                </c:pt>
                <c:pt idx="3401">
                  <c:v>569.14294670220499</c:v>
                </c:pt>
                <c:pt idx="3402">
                  <c:v>569.13580433964398</c:v>
                </c:pt>
                <c:pt idx="3403">
                  <c:v>569.128405135712</c:v>
                </c:pt>
                <c:pt idx="3404">
                  <c:v>569.10201949505404</c:v>
                </c:pt>
                <c:pt idx="3405">
                  <c:v>569.10199906047706</c:v>
                </c:pt>
                <c:pt idx="3406">
                  <c:v>569.07003118286104</c:v>
                </c:pt>
                <c:pt idx="3407">
                  <c:v>569.06218614137401</c:v>
                </c:pt>
                <c:pt idx="3408">
                  <c:v>569.06087934451295</c:v>
                </c:pt>
                <c:pt idx="3409">
                  <c:v>569.04543149017502</c:v>
                </c:pt>
                <c:pt idx="3410">
                  <c:v>569.01449521063603</c:v>
                </c:pt>
                <c:pt idx="3411">
                  <c:v>568.99638135136399</c:v>
                </c:pt>
                <c:pt idx="3412">
                  <c:v>568.93981181930099</c:v>
                </c:pt>
                <c:pt idx="3413">
                  <c:v>568.936520155057</c:v>
                </c:pt>
                <c:pt idx="3414">
                  <c:v>568.93471150250502</c:v>
                </c:pt>
                <c:pt idx="3415">
                  <c:v>568.92093023137897</c:v>
                </c:pt>
                <c:pt idx="3416">
                  <c:v>568.90492738036005</c:v>
                </c:pt>
                <c:pt idx="3417">
                  <c:v>568.89445966910296</c:v>
                </c:pt>
                <c:pt idx="3418">
                  <c:v>568.88935846788104</c:v>
                </c:pt>
                <c:pt idx="3419">
                  <c:v>568.88763669865295</c:v>
                </c:pt>
                <c:pt idx="3420">
                  <c:v>568.88233118864002</c:v>
                </c:pt>
                <c:pt idx="3421">
                  <c:v>568.86849051931301</c:v>
                </c:pt>
                <c:pt idx="3422">
                  <c:v>568.85381755082801</c:v>
                </c:pt>
                <c:pt idx="3423">
                  <c:v>568.82471057881196</c:v>
                </c:pt>
                <c:pt idx="3424">
                  <c:v>568.82281466212805</c:v>
                </c:pt>
                <c:pt idx="3425">
                  <c:v>568.82232367575898</c:v>
                </c:pt>
                <c:pt idx="3426">
                  <c:v>568.82203377414999</c:v>
                </c:pt>
                <c:pt idx="3427">
                  <c:v>568.81140828198102</c:v>
                </c:pt>
                <c:pt idx="3428">
                  <c:v>568.80700042556703</c:v>
                </c:pt>
                <c:pt idx="3429">
                  <c:v>568.80015410143301</c:v>
                </c:pt>
                <c:pt idx="3430">
                  <c:v>568.77587566383897</c:v>
                </c:pt>
                <c:pt idx="3431">
                  <c:v>568.76496194412005</c:v>
                </c:pt>
                <c:pt idx="3432">
                  <c:v>568.74473961518504</c:v>
                </c:pt>
                <c:pt idx="3433">
                  <c:v>568.72782628447703</c:v>
                </c:pt>
                <c:pt idx="3434">
                  <c:v>568.71977125804096</c:v>
                </c:pt>
                <c:pt idx="3435">
                  <c:v>568.71593025934203</c:v>
                </c:pt>
                <c:pt idx="3436">
                  <c:v>568.706554093401</c:v>
                </c:pt>
                <c:pt idx="3437">
                  <c:v>568.66689229298402</c:v>
                </c:pt>
                <c:pt idx="3438">
                  <c:v>568.64649732010002</c:v>
                </c:pt>
                <c:pt idx="3439">
                  <c:v>568.64630647675801</c:v>
                </c:pt>
                <c:pt idx="3440">
                  <c:v>568.63800919780101</c:v>
                </c:pt>
                <c:pt idx="3441">
                  <c:v>568.61013601293803</c:v>
                </c:pt>
                <c:pt idx="3442">
                  <c:v>568.56872723571496</c:v>
                </c:pt>
                <c:pt idx="3443">
                  <c:v>568.56154125882199</c:v>
                </c:pt>
                <c:pt idx="3444">
                  <c:v>568.54178347232096</c:v>
                </c:pt>
                <c:pt idx="3445">
                  <c:v>568.53133158866603</c:v>
                </c:pt>
                <c:pt idx="3446">
                  <c:v>568.47009481898294</c:v>
                </c:pt>
                <c:pt idx="3447">
                  <c:v>568.43673154695205</c:v>
                </c:pt>
                <c:pt idx="3448">
                  <c:v>568.38008232348602</c:v>
                </c:pt>
                <c:pt idx="3449">
                  <c:v>568.37341879841301</c:v>
                </c:pt>
                <c:pt idx="3450">
                  <c:v>568.36615134438796</c:v>
                </c:pt>
                <c:pt idx="3451">
                  <c:v>568.36086661372997</c:v>
                </c:pt>
                <c:pt idx="3452">
                  <c:v>568.30808317597803</c:v>
                </c:pt>
                <c:pt idx="3453">
                  <c:v>568.30729607329704</c:v>
                </c:pt>
                <c:pt idx="3454">
                  <c:v>568.30305879518096</c:v>
                </c:pt>
                <c:pt idx="3455">
                  <c:v>568.28006126864204</c:v>
                </c:pt>
                <c:pt idx="3456">
                  <c:v>568.27601806313999</c:v>
                </c:pt>
                <c:pt idx="3457">
                  <c:v>568.26830331162398</c:v>
                </c:pt>
                <c:pt idx="3458">
                  <c:v>568.24996805554895</c:v>
                </c:pt>
                <c:pt idx="3459">
                  <c:v>568.23561019535896</c:v>
                </c:pt>
                <c:pt idx="3460">
                  <c:v>568.22962502841995</c:v>
                </c:pt>
                <c:pt idx="3461">
                  <c:v>568.18737133141099</c:v>
                </c:pt>
                <c:pt idx="3462">
                  <c:v>568.17890941140797</c:v>
                </c:pt>
                <c:pt idx="3463">
                  <c:v>568.17831568505301</c:v>
                </c:pt>
                <c:pt idx="3464">
                  <c:v>568.17743116481199</c:v>
                </c:pt>
                <c:pt idx="3465">
                  <c:v>568.10158904826403</c:v>
                </c:pt>
                <c:pt idx="3466">
                  <c:v>568.04950844811196</c:v>
                </c:pt>
                <c:pt idx="3467">
                  <c:v>568.00079881670399</c:v>
                </c:pt>
                <c:pt idx="3468">
                  <c:v>567.98783514512604</c:v>
                </c:pt>
                <c:pt idx="3469">
                  <c:v>567.972918605112</c:v>
                </c:pt>
                <c:pt idx="3470">
                  <c:v>567.96668431948899</c:v>
                </c:pt>
                <c:pt idx="3471">
                  <c:v>567.93696637629796</c:v>
                </c:pt>
                <c:pt idx="3472">
                  <c:v>567.919116423574</c:v>
                </c:pt>
                <c:pt idx="3473">
                  <c:v>567.91510652074101</c:v>
                </c:pt>
                <c:pt idx="3474">
                  <c:v>567.88037919432702</c:v>
                </c:pt>
                <c:pt idx="3475">
                  <c:v>567.85611227143397</c:v>
                </c:pt>
                <c:pt idx="3476">
                  <c:v>567.83985147454996</c:v>
                </c:pt>
                <c:pt idx="3477">
                  <c:v>567.78857226231298</c:v>
                </c:pt>
                <c:pt idx="3478">
                  <c:v>567.76872311129296</c:v>
                </c:pt>
                <c:pt idx="3479">
                  <c:v>567.74966759827601</c:v>
                </c:pt>
                <c:pt idx="3480">
                  <c:v>567.73411712696395</c:v>
                </c:pt>
                <c:pt idx="3481">
                  <c:v>567.71355364245596</c:v>
                </c:pt>
                <c:pt idx="3482">
                  <c:v>567.70414993069198</c:v>
                </c:pt>
                <c:pt idx="3483">
                  <c:v>567.68797408588603</c:v>
                </c:pt>
                <c:pt idx="3484">
                  <c:v>567.683229819129</c:v>
                </c:pt>
                <c:pt idx="3485">
                  <c:v>567.68205031855098</c:v>
                </c:pt>
                <c:pt idx="3486">
                  <c:v>567.67956884453702</c:v>
                </c:pt>
                <c:pt idx="3487">
                  <c:v>567.6424252324</c:v>
                </c:pt>
                <c:pt idx="3488">
                  <c:v>567.63857137361299</c:v>
                </c:pt>
                <c:pt idx="3489">
                  <c:v>567.62462602755795</c:v>
                </c:pt>
                <c:pt idx="3490">
                  <c:v>567.587142560904</c:v>
                </c:pt>
                <c:pt idx="3491">
                  <c:v>567.57453339613801</c:v>
                </c:pt>
                <c:pt idx="3492">
                  <c:v>567.56764442492499</c:v>
                </c:pt>
                <c:pt idx="3493">
                  <c:v>567.54345245515401</c:v>
                </c:pt>
                <c:pt idx="3494">
                  <c:v>567.53025035661597</c:v>
                </c:pt>
                <c:pt idx="3495">
                  <c:v>567.52360510172002</c:v>
                </c:pt>
                <c:pt idx="3496">
                  <c:v>567.51691321884005</c:v>
                </c:pt>
                <c:pt idx="3497">
                  <c:v>567.51317727399396</c:v>
                </c:pt>
                <c:pt idx="3498">
                  <c:v>567.49211412792897</c:v>
                </c:pt>
                <c:pt idx="3499">
                  <c:v>567.48932879178699</c:v>
                </c:pt>
                <c:pt idx="3500">
                  <c:v>567.42931307114497</c:v>
                </c:pt>
                <c:pt idx="3501">
                  <c:v>567.36580614898799</c:v>
                </c:pt>
                <c:pt idx="3502">
                  <c:v>567.35559072090098</c:v>
                </c:pt>
                <c:pt idx="3503">
                  <c:v>567.35189615227398</c:v>
                </c:pt>
                <c:pt idx="3504">
                  <c:v>567.33835823006598</c:v>
                </c:pt>
                <c:pt idx="3505">
                  <c:v>567.33172721325798</c:v>
                </c:pt>
                <c:pt idx="3506">
                  <c:v>567.291922816583</c:v>
                </c:pt>
                <c:pt idx="3507">
                  <c:v>567.27884017594602</c:v>
                </c:pt>
                <c:pt idx="3508">
                  <c:v>567.27652451939002</c:v>
                </c:pt>
                <c:pt idx="3509">
                  <c:v>567.26444287919196</c:v>
                </c:pt>
                <c:pt idx="3510">
                  <c:v>567.26160808262898</c:v>
                </c:pt>
                <c:pt idx="3511">
                  <c:v>567.25857164070101</c:v>
                </c:pt>
                <c:pt idx="3512">
                  <c:v>567.256692300905</c:v>
                </c:pt>
                <c:pt idx="3513">
                  <c:v>567.256591143131</c:v>
                </c:pt>
                <c:pt idx="3514">
                  <c:v>567.23665409518003</c:v>
                </c:pt>
                <c:pt idx="3515">
                  <c:v>567.23605194334505</c:v>
                </c:pt>
                <c:pt idx="3516">
                  <c:v>567.19721584037904</c:v>
                </c:pt>
                <c:pt idx="3517">
                  <c:v>567.19692287575799</c:v>
                </c:pt>
                <c:pt idx="3518">
                  <c:v>567.194303327944</c:v>
                </c:pt>
                <c:pt idx="3519">
                  <c:v>567.15862884980697</c:v>
                </c:pt>
                <c:pt idx="3520">
                  <c:v>567.14746535518395</c:v>
                </c:pt>
                <c:pt idx="3521">
                  <c:v>567.13426750889698</c:v>
                </c:pt>
                <c:pt idx="3522">
                  <c:v>567.12835351126205</c:v>
                </c:pt>
                <c:pt idx="3523">
                  <c:v>567.12120246421</c:v>
                </c:pt>
                <c:pt idx="3524">
                  <c:v>567.11049496240503</c:v>
                </c:pt>
                <c:pt idx="3525">
                  <c:v>567.09854258174403</c:v>
                </c:pt>
                <c:pt idx="3526">
                  <c:v>567.09656721539295</c:v>
                </c:pt>
                <c:pt idx="3527">
                  <c:v>567.09397073396497</c:v>
                </c:pt>
                <c:pt idx="3528">
                  <c:v>567.07386010961898</c:v>
                </c:pt>
                <c:pt idx="3529">
                  <c:v>567.02437333393095</c:v>
                </c:pt>
                <c:pt idx="3530">
                  <c:v>567.01713022163403</c:v>
                </c:pt>
                <c:pt idx="3531">
                  <c:v>567.01690303150599</c:v>
                </c:pt>
                <c:pt idx="3532">
                  <c:v>566.98366917018598</c:v>
                </c:pt>
                <c:pt idx="3533">
                  <c:v>566.96236565328195</c:v>
                </c:pt>
                <c:pt idx="3534">
                  <c:v>566.96064950890695</c:v>
                </c:pt>
                <c:pt idx="3535">
                  <c:v>566.95001865022596</c:v>
                </c:pt>
                <c:pt idx="3536">
                  <c:v>566.90246772082105</c:v>
                </c:pt>
                <c:pt idx="3537">
                  <c:v>566.88134877437699</c:v>
                </c:pt>
                <c:pt idx="3538">
                  <c:v>566.87784879768606</c:v>
                </c:pt>
                <c:pt idx="3539">
                  <c:v>566.86755172581798</c:v>
                </c:pt>
                <c:pt idx="3540">
                  <c:v>566.86389378839101</c:v>
                </c:pt>
                <c:pt idx="3541">
                  <c:v>566.85690669062899</c:v>
                </c:pt>
                <c:pt idx="3542">
                  <c:v>566.85517983549596</c:v>
                </c:pt>
                <c:pt idx="3543">
                  <c:v>566.83437120110295</c:v>
                </c:pt>
                <c:pt idx="3544">
                  <c:v>566.83302044224297</c:v>
                </c:pt>
                <c:pt idx="3545">
                  <c:v>566.82816640934095</c:v>
                </c:pt>
                <c:pt idx="3546">
                  <c:v>566.80856637305499</c:v>
                </c:pt>
                <c:pt idx="3547">
                  <c:v>566.801034209715</c:v>
                </c:pt>
                <c:pt idx="3548">
                  <c:v>566.77658487957001</c:v>
                </c:pt>
                <c:pt idx="3549">
                  <c:v>566.77520905589404</c:v>
                </c:pt>
                <c:pt idx="3550">
                  <c:v>566.74598074321705</c:v>
                </c:pt>
                <c:pt idx="3551">
                  <c:v>566.71435917908298</c:v>
                </c:pt>
                <c:pt idx="3552">
                  <c:v>566.70830002285697</c:v>
                </c:pt>
                <c:pt idx="3553">
                  <c:v>566.70268515357395</c:v>
                </c:pt>
                <c:pt idx="3554">
                  <c:v>566.650978897404</c:v>
                </c:pt>
                <c:pt idx="3555">
                  <c:v>566.63447666077502</c:v>
                </c:pt>
                <c:pt idx="3556">
                  <c:v>566.600067204776</c:v>
                </c:pt>
                <c:pt idx="3557">
                  <c:v>566.58487418418599</c:v>
                </c:pt>
                <c:pt idx="3558">
                  <c:v>566.54735713644004</c:v>
                </c:pt>
                <c:pt idx="3559">
                  <c:v>566.53889245382504</c:v>
                </c:pt>
                <c:pt idx="3560">
                  <c:v>566.48196380306297</c:v>
                </c:pt>
                <c:pt idx="3561">
                  <c:v>566.47456681831602</c:v>
                </c:pt>
                <c:pt idx="3562">
                  <c:v>566.46978676876802</c:v>
                </c:pt>
                <c:pt idx="3563">
                  <c:v>566.46386192096304</c:v>
                </c:pt>
                <c:pt idx="3564">
                  <c:v>566.44551202287596</c:v>
                </c:pt>
                <c:pt idx="3565">
                  <c:v>566.35500886080695</c:v>
                </c:pt>
                <c:pt idx="3566">
                  <c:v>566.34507520668205</c:v>
                </c:pt>
                <c:pt idx="3567">
                  <c:v>566.32798295836096</c:v>
                </c:pt>
                <c:pt idx="3568">
                  <c:v>566.28305836778202</c:v>
                </c:pt>
                <c:pt idx="3569">
                  <c:v>566.25388423398897</c:v>
                </c:pt>
                <c:pt idx="3570">
                  <c:v>566.22100207007702</c:v>
                </c:pt>
                <c:pt idx="3571">
                  <c:v>566.218709695391</c:v>
                </c:pt>
                <c:pt idx="3572">
                  <c:v>566.21364631772894</c:v>
                </c:pt>
                <c:pt idx="3573">
                  <c:v>566.19758287439197</c:v>
                </c:pt>
                <c:pt idx="3574">
                  <c:v>566.179026178051</c:v>
                </c:pt>
                <c:pt idx="3575">
                  <c:v>566.13680356149905</c:v>
                </c:pt>
                <c:pt idx="3576">
                  <c:v>566.13336773368098</c:v>
                </c:pt>
                <c:pt idx="3577">
                  <c:v>566.12423921007201</c:v>
                </c:pt>
                <c:pt idx="3578">
                  <c:v>566.10241671448205</c:v>
                </c:pt>
                <c:pt idx="3579">
                  <c:v>566.09338970000499</c:v>
                </c:pt>
                <c:pt idx="3580">
                  <c:v>566.06818875992406</c:v>
                </c:pt>
                <c:pt idx="3581">
                  <c:v>566.063071389073</c:v>
                </c:pt>
                <c:pt idx="3582">
                  <c:v>566.04962385717499</c:v>
                </c:pt>
                <c:pt idx="3583">
                  <c:v>566.04318982677796</c:v>
                </c:pt>
                <c:pt idx="3584">
                  <c:v>566.04113909428304</c:v>
                </c:pt>
                <c:pt idx="3585">
                  <c:v>566.03968933707699</c:v>
                </c:pt>
                <c:pt idx="3586">
                  <c:v>565.98903294381603</c:v>
                </c:pt>
                <c:pt idx="3587">
                  <c:v>565.98839724904701</c:v>
                </c:pt>
                <c:pt idx="3588">
                  <c:v>565.97197807099201</c:v>
                </c:pt>
                <c:pt idx="3589">
                  <c:v>565.96967872733103</c:v>
                </c:pt>
                <c:pt idx="3590">
                  <c:v>565.95495121641</c:v>
                </c:pt>
                <c:pt idx="3591">
                  <c:v>565.90958320054801</c:v>
                </c:pt>
                <c:pt idx="3592">
                  <c:v>565.90216644096301</c:v>
                </c:pt>
                <c:pt idx="3593">
                  <c:v>565.89267694844602</c:v>
                </c:pt>
                <c:pt idx="3594">
                  <c:v>565.88735935380896</c:v>
                </c:pt>
                <c:pt idx="3595">
                  <c:v>565.87404526672799</c:v>
                </c:pt>
                <c:pt idx="3596">
                  <c:v>565.85324703377705</c:v>
                </c:pt>
                <c:pt idx="3597">
                  <c:v>565.844833723242</c:v>
                </c:pt>
                <c:pt idx="3598">
                  <c:v>565.82384223632801</c:v>
                </c:pt>
                <c:pt idx="3599">
                  <c:v>565.81795455841495</c:v>
                </c:pt>
                <c:pt idx="3600">
                  <c:v>565.80911647471305</c:v>
                </c:pt>
                <c:pt idx="3601">
                  <c:v>565.79744485911601</c:v>
                </c:pt>
                <c:pt idx="3602">
                  <c:v>565.77668189075405</c:v>
                </c:pt>
                <c:pt idx="3603">
                  <c:v>565.76087347456098</c:v>
                </c:pt>
                <c:pt idx="3604">
                  <c:v>565.74663467411403</c:v>
                </c:pt>
                <c:pt idx="3605">
                  <c:v>565.72311886591694</c:v>
                </c:pt>
                <c:pt idx="3606">
                  <c:v>565.71207257018295</c:v>
                </c:pt>
                <c:pt idx="3607">
                  <c:v>565.65393219481996</c:v>
                </c:pt>
                <c:pt idx="3608">
                  <c:v>565.63704474492897</c:v>
                </c:pt>
                <c:pt idx="3609">
                  <c:v>565.62972565313305</c:v>
                </c:pt>
                <c:pt idx="3610">
                  <c:v>565.54856595586796</c:v>
                </c:pt>
                <c:pt idx="3611">
                  <c:v>565.54697046869501</c:v>
                </c:pt>
                <c:pt idx="3612">
                  <c:v>565.50394101833501</c:v>
                </c:pt>
                <c:pt idx="3613">
                  <c:v>565.49886439187503</c:v>
                </c:pt>
                <c:pt idx="3614">
                  <c:v>565.47572040366094</c:v>
                </c:pt>
                <c:pt idx="3615">
                  <c:v>565.46748551149506</c:v>
                </c:pt>
                <c:pt idx="3616">
                  <c:v>565.44322090211597</c:v>
                </c:pt>
                <c:pt idx="3617">
                  <c:v>565.443085636212</c:v>
                </c:pt>
                <c:pt idx="3618">
                  <c:v>565.42390802927196</c:v>
                </c:pt>
                <c:pt idx="3619">
                  <c:v>565.40026053531699</c:v>
                </c:pt>
                <c:pt idx="3620">
                  <c:v>565.39967975761795</c:v>
                </c:pt>
                <c:pt idx="3621">
                  <c:v>565.37075171400204</c:v>
                </c:pt>
                <c:pt idx="3622">
                  <c:v>565.32484173701801</c:v>
                </c:pt>
                <c:pt idx="3623">
                  <c:v>565.30028739238196</c:v>
                </c:pt>
                <c:pt idx="3624">
                  <c:v>565.29900239838003</c:v>
                </c:pt>
                <c:pt idx="3625">
                  <c:v>565.26036314052999</c:v>
                </c:pt>
                <c:pt idx="3626">
                  <c:v>565.24713642968004</c:v>
                </c:pt>
                <c:pt idx="3627">
                  <c:v>565.22845978943303</c:v>
                </c:pt>
                <c:pt idx="3628">
                  <c:v>565.21321567790096</c:v>
                </c:pt>
                <c:pt idx="3629">
                  <c:v>565.204494429026</c:v>
                </c:pt>
                <c:pt idx="3630">
                  <c:v>565.16515509682301</c:v>
                </c:pt>
                <c:pt idx="3631">
                  <c:v>565.15555465652199</c:v>
                </c:pt>
                <c:pt idx="3632">
                  <c:v>565.14026464904998</c:v>
                </c:pt>
                <c:pt idx="3633">
                  <c:v>565.12960820147703</c:v>
                </c:pt>
                <c:pt idx="3634">
                  <c:v>565.08877643609105</c:v>
                </c:pt>
                <c:pt idx="3635">
                  <c:v>565.00559962598004</c:v>
                </c:pt>
                <c:pt idx="3636">
                  <c:v>564.98402179811603</c:v>
                </c:pt>
                <c:pt idx="3637">
                  <c:v>564.96397529819001</c:v>
                </c:pt>
                <c:pt idx="3638">
                  <c:v>564.95977804108702</c:v>
                </c:pt>
                <c:pt idx="3639">
                  <c:v>564.957826679091</c:v>
                </c:pt>
                <c:pt idx="3640">
                  <c:v>564.94629400159499</c:v>
                </c:pt>
                <c:pt idx="3641">
                  <c:v>564.94441875735095</c:v>
                </c:pt>
                <c:pt idx="3642">
                  <c:v>564.91614877899701</c:v>
                </c:pt>
                <c:pt idx="3643">
                  <c:v>564.81020751689698</c:v>
                </c:pt>
                <c:pt idx="3644">
                  <c:v>564.76229867458198</c:v>
                </c:pt>
                <c:pt idx="3645">
                  <c:v>564.72654074245804</c:v>
                </c:pt>
                <c:pt idx="3646">
                  <c:v>564.70882672953599</c:v>
                </c:pt>
                <c:pt idx="3647">
                  <c:v>564.69612426624894</c:v>
                </c:pt>
                <c:pt idx="3648">
                  <c:v>564.69245273515503</c:v>
                </c:pt>
                <c:pt idx="3649">
                  <c:v>564.68133985068005</c:v>
                </c:pt>
                <c:pt idx="3650">
                  <c:v>564.62388707821594</c:v>
                </c:pt>
                <c:pt idx="3651">
                  <c:v>564.59947519848299</c:v>
                </c:pt>
                <c:pt idx="3652">
                  <c:v>564.59382358683501</c:v>
                </c:pt>
                <c:pt idx="3653">
                  <c:v>564.55928774030997</c:v>
                </c:pt>
                <c:pt idx="3654">
                  <c:v>564.52294497098603</c:v>
                </c:pt>
                <c:pt idx="3655">
                  <c:v>564.52202298187296</c:v>
                </c:pt>
                <c:pt idx="3656">
                  <c:v>564.51773834755397</c:v>
                </c:pt>
                <c:pt idx="3657">
                  <c:v>564.51037192609101</c:v>
                </c:pt>
                <c:pt idx="3658">
                  <c:v>564.50832961154902</c:v>
                </c:pt>
                <c:pt idx="3659">
                  <c:v>564.500992999701</c:v>
                </c:pt>
                <c:pt idx="3660">
                  <c:v>564.49348993049</c:v>
                </c:pt>
                <c:pt idx="3661">
                  <c:v>564.48967093026897</c:v>
                </c:pt>
                <c:pt idx="3662">
                  <c:v>564.47858888387395</c:v>
                </c:pt>
                <c:pt idx="3663">
                  <c:v>564.38679415149295</c:v>
                </c:pt>
                <c:pt idx="3664">
                  <c:v>564.37824646949196</c:v>
                </c:pt>
                <c:pt idx="3665">
                  <c:v>564.35913847623203</c:v>
                </c:pt>
                <c:pt idx="3666">
                  <c:v>564.34987372431397</c:v>
                </c:pt>
                <c:pt idx="3667">
                  <c:v>564.30703347772896</c:v>
                </c:pt>
                <c:pt idx="3668">
                  <c:v>564.27847361812201</c:v>
                </c:pt>
                <c:pt idx="3669">
                  <c:v>564.246157037486</c:v>
                </c:pt>
                <c:pt idx="3670">
                  <c:v>564.15693075280706</c:v>
                </c:pt>
                <c:pt idx="3671">
                  <c:v>564.15262674502799</c:v>
                </c:pt>
                <c:pt idx="3672">
                  <c:v>564.14866440291701</c:v>
                </c:pt>
                <c:pt idx="3673">
                  <c:v>564.08230421508904</c:v>
                </c:pt>
                <c:pt idx="3674">
                  <c:v>563.98370717483897</c:v>
                </c:pt>
                <c:pt idx="3675">
                  <c:v>563.98179983755995</c:v>
                </c:pt>
                <c:pt idx="3676">
                  <c:v>563.93885910281199</c:v>
                </c:pt>
                <c:pt idx="3677">
                  <c:v>563.93429912031695</c:v>
                </c:pt>
                <c:pt idx="3678">
                  <c:v>563.92097516867398</c:v>
                </c:pt>
                <c:pt idx="3679">
                  <c:v>563.90280832789904</c:v>
                </c:pt>
                <c:pt idx="3680">
                  <c:v>563.87237111594902</c:v>
                </c:pt>
                <c:pt idx="3681">
                  <c:v>563.87175254353303</c:v>
                </c:pt>
                <c:pt idx="3682">
                  <c:v>563.86361094774497</c:v>
                </c:pt>
                <c:pt idx="3683">
                  <c:v>563.85342575384902</c:v>
                </c:pt>
                <c:pt idx="3684">
                  <c:v>563.83822201408896</c:v>
                </c:pt>
                <c:pt idx="3685">
                  <c:v>563.81760277304602</c:v>
                </c:pt>
                <c:pt idx="3686">
                  <c:v>563.81487461867903</c:v>
                </c:pt>
                <c:pt idx="3687">
                  <c:v>563.79204922295003</c:v>
                </c:pt>
                <c:pt idx="3688">
                  <c:v>563.78285694519695</c:v>
                </c:pt>
                <c:pt idx="3689">
                  <c:v>563.77996698739798</c:v>
                </c:pt>
                <c:pt idx="3690">
                  <c:v>563.77881743478395</c:v>
                </c:pt>
                <c:pt idx="3691">
                  <c:v>563.73978886002806</c:v>
                </c:pt>
                <c:pt idx="3692">
                  <c:v>563.73359617022595</c:v>
                </c:pt>
                <c:pt idx="3693">
                  <c:v>563.73120879251803</c:v>
                </c:pt>
                <c:pt idx="3694">
                  <c:v>563.72286665609897</c:v>
                </c:pt>
                <c:pt idx="3695">
                  <c:v>563.71453312410904</c:v>
                </c:pt>
                <c:pt idx="3696">
                  <c:v>563.65864551904394</c:v>
                </c:pt>
                <c:pt idx="3697">
                  <c:v>563.648464684435</c:v>
                </c:pt>
                <c:pt idx="3698">
                  <c:v>563.64194417636998</c:v>
                </c:pt>
                <c:pt idx="3699">
                  <c:v>563.63914550945503</c:v>
                </c:pt>
                <c:pt idx="3700">
                  <c:v>563.63518250180198</c:v>
                </c:pt>
                <c:pt idx="3701">
                  <c:v>563.61520561095404</c:v>
                </c:pt>
                <c:pt idx="3702">
                  <c:v>563.59970894679998</c:v>
                </c:pt>
                <c:pt idx="3703">
                  <c:v>563.57227862135596</c:v>
                </c:pt>
                <c:pt idx="3704">
                  <c:v>563.567418487498</c:v>
                </c:pt>
                <c:pt idx="3705">
                  <c:v>563.55961023853502</c:v>
                </c:pt>
                <c:pt idx="3706">
                  <c:v>563.545417130597</c:v>
                </c:pt>
                <c:pt idx="3707">
                  <c:v>563.54370095496495</c:v>
                </c:pt>
                <c:pt idx="3708">
                  <c:v>563.54306417180499</c:v>
                </c:pt>
                <c:pt idx="3709">
                  <c:v>563.53892420921397</c:v>
                </c:pt>
                <c:pt idx="3710">
                  <c:v>563.52299951849602</c:v>
                </c:pt>
                <c:pt idx="3711">
                  <c:v>563.49130807046197</c:v>
                </c:pt>
                <c:pt idx="3712">
                  <c:v>563.45329956784803</c:v>
                </c:pt>
                <c:pt idx="3713">
                  <c:v>563.44506822517803</c:v>
                </c:pt>
                <c:pt idx="3714">
                  <c:v>563.44348058993705</c:v>
                </c:pt>
                <c:pt idx="3715">
                  <c:v>563.43258134943198</c:v>
                </c:pt>
                <c:pt idx="3716">
                  <c:v>563.34165754137302</c:v>
                </c:pt>
                <c:pt idx="3717">
                  <c:v>563.31157703078304</c:v>
                </c:pt>
                <c:pt idx="3718">
                  <c:v>563.28345416885804</c:v>
                </c:pt>
                <c:pt idx="3719">
                  <c:v>563.25881485402397</c:v>
                </c:pt>
                <c:pt idx="3720">
                  <c:v>563.10000614943499</c:v>
                </c:pt>
                <c:pt idx="3721">
                  <c:v>563.09272161085596</c:v>
                </c:pt>
                <c:pt idx="3722">
                  <c:v>563.08851995224995</c:v>
                </c:pt>
                <c:pt idx="3723">
                  <c:v>563.08571202577002</c:v>
                </c:pt>
                <c:pt idx="3724">
                  <c:v>563.06633520216201</c:v>
                </c:pt>
                <c:pt idx="3725">
                  <c:v>563.015244786925</c:v>
                </c:pt>
                <c:pt idx="3726">
                  <c:v>562.98607498245997</c:v>
                </c:pt>
                <c:pt idx="3727">
                  <c:v>562.98450579871201</c:v>
                </c:pt>
                <c:pt idx="3728">
                  <c:v>562.90184083288102</c:v>
                </c:pt>
                <c:pt idx="3729">
                  <c:v>562.88682837954195</c:v>
                </c:pt>
                <c:pt idx="3730">
                  <c:v>562.79897309613602</c:v>
                </c:pt>
                <c:pt idx="3731">
                  <c:v>562.79012714579699</c:v>
                </c:pt>
                <c:pt idx="3732">
                  <c:v>562.75036899906104</c:v>
                </c:pt>
                <c:pt idx="3733">
                  <c:v>562.72300272037705</c:v>
                </c:pt>
                <c:pt idx="3734">
                  <c:v>562.704906323361</c:v>
                </c:pt>
                <c:pt idx="3735">
                  <c:v>562.684959081589</c:v>
                </c:pt>
                <c:pt idx="3736">
                  <c:v>562.66713812435501</c:v>
                </c:pt>
                <c:pt idx="3737">
                  <c:v>562.60506466949198</c:v>
                </c:pt>
                <c:pt idx="3738">
                  <c:v>562.57391303231896</c:v>
                </c:pt>
                <c:pt idx="3739">
                  <c:v>562.53258825053194</c:v>
                </c:pt>
                <c:pt idx="3740">
                  <c:v>562.50521868288604</c:v>
                </c:pt>
                <c:pt idx="3741">
                  <c:v>562.44397987100001</c:v>
                </c:pt>
                <c:pt idx="3742">
                  <c:v>562.41576195595997</c:v>
                </c:pt>
                <c:pt idx="3743">
                  <c:v>562.41128066251804</c:v>
                </c:pt>
                <c:pt idx="3744">
                  <c:v>562.40649376400199</c:v>
                </c:pt>
                <c:pt idx="3745">
                  <c:v>562.38592917355595</c:v>
                </c:pt>
                <c:pt idx="3746">
                  <c:v>562.36630405178198</c:v>
                </c:pt>
                <c:pt idx="3747">
                  <c:v>562.36317973421296</c:v>
                </c:pt>
                <c:pt idx="3748">
                  <c:v>562.34548177242903</c:v>
                </c:pt>
                <c:pt idx="3749">
                  <c:v>562.32343214227205</c:v>
                </c:pt>
                <c:pt idx="3750">
                  <c:v>562.28448183540297</c:v>
                </c:pt>
                <c:pt idx="3751">
                  <c:v>562.27080102228899</c:v>
                </c:pt>
                <c:pt idx="3752">
                  <c:v>562.24386299370894</c:v>
                </c:pt>
                <c:pt idx="3753">
                  <c:v>562.22183728930099</c:v>
                </c:pt>
                <c:pt idx="3754">
                  <c:v>562.20960089039795</c:v>
                </c:pt>
                <c:pt idx="3755">
                  <c:v>562.205187582441</c:v>
                </c:pt>
                <c:pt idx="3756">
                  <c:v>562.187263672737</c:v>
                </c:pt>
                <c:pt idx="3757">
                  <c:v>562.16635849817396</c:v>
                </c:pt>
                <c:pt idx="3758">
                  <c:v>562.140725984455</c:v>
                </c:pt>
                <c:pt idx="3759">
                  <c:v>562.10890385908795</c:v>
                </c:pt>
                <c:pt idx="3760">
                  <c:v>562.09616375161397</c:v>
                </c:pt>
                <c:pt idx="3761">
                  <c:v>562.09111749036197</c:v>
                </c:pt>
                <c:pt idx="3762">
                  <c:v>562.06977892140901</c:v>
                </c:pt>
                <c:pt idx="3763">
                  <c:v>562.06540442642302</c:v>
                </c:pt>
                <c:pt idx="3764">
                  <c:v>562.05126017557802</c:v>
                </c:pt>
                <c:pt idx="3765">
                  <c:v>562.03268720442395</c:v>
                </c:pt>
                <c:pt idx="3766">
                  <c:v>562.01337194456096</c:v>
                </c:pt>
                <c:pt idx="3767">
                  <c:v>561.98744910942105</c:v>
                </c:pt>
                <c:pt idx="3768">
                  <c:v>561.94089501750102</c:v>
                </c:pt>
                <c:pt idx="3769">
                  <c:v>561.93946151031901</c:v>
                </c:pt>
                <c:pt idx="3770">
                  <c:v>561.90992129431197</c:v>
                </c:pt>
                <c:pt idx="3771">
                  <c:v>561.88707952067296</c:v>
                </c:pt>
                <c:pt idx="3772">
                  <c:v>561.84446212918294</c:v>
                </c:pt>
                <c:pt idx="3773">
                  <c:v>561.83308241090799</c:v>
                </c:pt>
                <c:pt idx="3774">
                  <c:v>561.83166819537496</c:v>
                </c:pt>
                <c:pt idx="3775">
                  <c:v>561.81900115368001</c:v>
                </c:pt>
                <c:pt idx="3776">
                  <c:v>561.80459221794501</c:v>
                </c:pt>
                <c:pt idx="3777">
                  <c:v>561.76734908217497</c:v>
                </c:pt>
                <c:pt idx="3778">
                  <c:v>561.76397956987</c:v>
                </c:pt>
                <c:pt idx="3779">
                  <c:v>561.75469671974201</c:v>
                </c:pt>
                <c:pt idx="3780">
                  <c:v>561.74885190980399</c:v>
                </c:pt>
                <c:pt idx="3781">
                  <c:v>561.74565658253505</c:v>
                </c:pt>
                <c:pt idx="3782">
                  <c:v>561.69380878433105</c:v>
                </c:pt>
                <c:pt idx="3783">
                  <c:v>561.68971916061696</c:v>
                </c:pt>
                <c:pt idx="3784">
                  <c:v>561.68749691325399</c:v>
                </c:pt>
                <c:pt idx="3785">
                  <c:v>561.66055201449399</c:v>
                </c:pt>
                <c:pt idx="3786">
                  <c:v>561.64929399130096</c:v>
                </c:pt>
                <c:pt idx="3787">
                  <c:v>561.63697537959899</c:v>
                </c:pt>
                <c:pt idx="3788">
                  <c:v>561.63382229994102</c:v>
                </c:pt>
                <c:pt idx="3789">
                  <c:v>561.60368635039504</c:v>
                </c:pt>
                <c:pt idx="3790">
                  <c:v>561.58367863913202</c:v>
                </c:pt>
                <c:pt idx="3791">
                  <c:v>561.58227497326698</c:v>
                </c:pt>
                <c:pt idx="3792">
                  <c:v>561.57811201185098</c:v>
                </c:pt>
                <c:pt idx="3793">
                  <c:v>561.52268401447895</c:v>
                </c:pt>
                <c:pt idx="3794">
                  <c:v>561.47062251233103</c:v>
                </c:pt>
                <c:pt idx="3795">
                  <c:v>561.465089071894</c:v>
                </c:pt>
                <c:pt idx="3796">
                  <c:v>561.45629435269802</c:v>
                </c:pt>
                <c:pt idx="3797">
                  <c:v>561.44059047317103</c:v>
                </c:pt>
                <c:pt idx="3798">
                  <c:v>561.43872073913599</c:v>
                </c:pt>
                <c:pt idx="3799">
                  <c:v>561.42990556198197</c:v>
                </c:pt>
                <c:pt idx="3800">
                  <c:v>561.38215245544905</c:v>
                </c:pt>
                <c:pt idx="3801">
                  <c:v>561.37964632471596</c:v>
                </c:pt>
                <c:pt idx="3802">
                  <c:v>561.356303575129</c:v>
                </c:pt>
                <c:pt idx="3803">
                  <c:v>561.33505840297596</c:v>
                </c:pt>
                <c:pt idx="3804">
                  <c:v>561.31699350830002</c:v>
                </c:pt>
                <c:pt idx="3805">
                  <c:v>561.28566726704003</c:v>
                </c:pt>
                <c:pt idx="3806">
                  <c:v>561.26790582216597</c:v>
                </c:pt>
                <c:pt idx="3807">
                  <c:v>561.26332416543698</c:v>
                </c:pt>
                <c:pt idx="3808">
                  <c:v>561.23894073592896</c:v>
                </c:pt>
                <c:pt idx="3809">
                  <c:v>561.23799717494796</c:v>
                </c:pt>
                <c:pt idx="3810">
                  <c:v>561.23709144355405</c:v>
                </c:pt>
                <c:pt idx="3811">
                  <c:v>561.22694185583998</c:v>
                </c:pt>
                <c:pt idx="3812">
                  <c:v>561.22248552056601</c:v>
                </c:pt>
                <c:pt idx="3813">
                  <c:v>561.22014372689796</c:v>
                </c:pt>
                <c:pt idx="3814">
                  <c:v>561.17616166080404</c:v>
                </c:pt>
                <c:pt idx="3815">
                  <c:v>561.16363350810798</c:v>
                </c:pt>
                <c:pt idx="3816">
                  <c:v>561.14787691584002</c:v>
                </c:pt>
                <c:pt idx="3817">
                  <c:v>561.14226905098099</c:v>
                </c:pt>
                <c:pt idx="3818">
                  <c:v>561.106393513424</c:v>
                </c:pt>
                <c:pt idx="3819">
                  <c:v>561.10294206143794</c:v>
                </c:pt>
                <c:pt idx="3820">
                  <c:v>561.05205101410695</c:v>
                </c:pt>
                <c:pt idx="3821">
                  <c:v>561.04611325078997</c:v>
                </c:pt>
                <c:pt idx="3822">
                  <c:v>561.02577875036502</c:v>
                </c:pt>
                <c:pt idx="3823">
                  <c:v>561.02229460657702</c:v>
                </c:pt>
                <c:pt idx="3824">
                  <c:v>561.00806238966504</c:v>
                </c:pt>
                <c:pt idx="3825">
                  <c:v>560.996727156102</c:v>
                </c:pt>
                <c:pt idx="3826">
                  <c:v>560.99601757305095</c:v>
                </c:pt>
                <c:pt idx="3827">
                  <c:v>560.98792119629695</c:v>
                </c:pt>
                <c:pt idx="3828">
                  <c:v>560.951170949377</c:v>
                </c:pt>
                <c:pt idx="3829">
                  <c:v>560.86562962169296</c:v>
                </c:pt>
                <c:pt idx="3830">
                  <c:v>560.85005152289204</c:v>
                </c:pt>
                <c:pt idx="3831">
                  <c:v>560.81888739018495</c:v>
                </c:pt>
                <c:pt idx="3832">
                  <c:v>560.80172485686296</c:v>
                </c:pt>
                <c:pt idx="3833">
                  <c:v>560.78994487958198</c:v>
                </c:pt>
                <c:pt idx="3834">
                  <c:v>560.73692605222402</c:v>
                </c:pt>
                <c:pt idx="3835">
                  <c:v>560.72069596792699</c:v>
                </c:pt>
                <c:pt idx="3836">
                  <c:v>560.69937272691095</c:v>
                </c:pt>
                <c:pt idx="3837">
                  <c:v>560.69279101254597</c:v>
                </c:pt>
                <c:pt idx="3838">
                  <c:v>560.68638920651301</c:v>
                </c:pt>
                <c:pt idx="3839">
                  <c:v>560.68569471528895</c:v>
                </c:pt>
                <c:pt idx="3840">
                  <c:v>560.68500574436598</c:v>
                </c:pt>
                <c:pt idx="3841">
                  <c:v>560.66554817793997</c:v>
                </c:pt>
                <c:pt idx="3842">
                  <c:v>560.65457380339603</c:v>
                </c:pt>
                <c:pt idx="3843">
                  <c:v>560.62367341758102</c:v>
                </c:pt>
                <c:pt idx="3844">
                  <c:v>560.60812196909501</c:v>
                </c:pt>
                <c:pt idx="3845">
                  <c:v>560.56325970753903</c:v>
                </c:pt>
                <c:pt idx="3846">
                  <c:v>560.55529956725002</c:v>
                </c:pt>
                <c:pt idx="3847">
                  <c:v>560.55418255667701</c:v>
                </c:pt>
                <c:pt idx="3848">
                  <c:v>560.54585873547705</c:v>
                </c:pt>
                <c:pt idx="3849">
                  <c:v>560.540580657953</c:v>
                </c:pt>
                <c:pt idx="3850">
                  <c:v>560.53062385540204</c:v>
                </c:pt>
                <c:pt idx="3851">
                  <c:v>560.53035212183602</c:v>
                </c:pt>
                <c:pt idx="3852">
                  <c:v>560.50261064891197</c:v>
                </c:pt>
                <c:pt idx="3853">
                  <c:v>560.47968157901005</c:v>
                </c:pt>
                <c:pt idx="3854">
                  <c:v>560.45413457084703</c:v>
                </c:pt>
                <c:pt idx="3855">
                  <c:v>560.43552527480097</c:v>
                </c:pt>
                <c:pt idx="3856">
                  <c:v>560.42168885986905</c:v>
                </c:pt>
                <c:pt idx="3857">
                  <c:v>560.42120544801696</c:v>
                </c:pt>
                <c:pt idx="3858">
                  <c:v>560.40953803510195</c:v>
                </c:pt>
                <c:pt idx="3859">
                  <c:v>560.39907026555397</c:v>
                </c:pt>
                <c:pt idx="3860">
                  <c:v>560.39493311892295</c:v>
                </c:pt>
                <c:pt idx="3861">
                  <c:v>560.394219576713</c:v>
                </c:pt>
                <c:pt idx="3862">
                  <c:v>560.39402068421396</c:v>
                </c:pt>
                <c:pt idx="3863">
                  <c:v>560.37085274319497</c:v>
                </c:pt>
                <c:pt idx="3864">
                  <c:v>560.34696968838205</c:v>
                </c:pt>
                <c:pt idx="3865">
                  <c:v>560.31660161392699</c:v>
                </c:pt>
                <c:pt idx="3866">
                  <c:v>560.29889017479104</c:v>
                </c:pt>
                <c:pt idx="3867">
                  <c:v>560.29100512548496</c:v>
                </c:pt>
                <c:pt idx="3868">
                  <c:v>560.26806159625198</c:v>
                </c:pt>
                <c:pt idx="3869">
                  <c:v>560.25997198412495</c:v>
                </c:pt>
                <c:pt idx="3870">
                  <c:v>560.25830067429297</c:v>
                </c:pt>
                <c:pt idx="3871">
                  <c:v>560.23779191016604</c:v>
                </c:pt>
                <c:pt idx="3872">
                  <c:v>560.21303334414404</c:v>
                </c:pt>
                <c:pt idx="3873">
                  <c:v>560.21168207429696</c:v>
                </c:pt>
                <c:pt idx="3874">
                  <c:v>560.14574119737597</c:v>
                </c:pt>
                <c:pt idx="3875">
                  <c:v>560.14003042454101</c:v>
                </c:pt>
                <c:pt idx="3876">
                  <c:v>560.13464514601401</c:v>
                </c:pt>
                <c:pt idx="3877">
                  <c:v>560.13295409787304</c:v>
                </c:pt>
                <c:pt idx="3878">
                  <c:v>560.13162813850897</c:v>
                </c:pt>
                <c:pt idx="3879">
                  <c:v>560.10247115434299</c:v>
                </c:pt>
                <c:pt idx="3880">
                  <c:v>560.10141649441698</c:v>
                </c:pt>
                <c:pt idx="3881">
                  <c:v>560.06001235825499</c:v>
                </c:pt>
                <c:pt idx="3882">
                  <c:v>560.02620343482999</c:v>
                </c:pt>
                <c:pt idx="3883">
                  <c:v>560.02384125251206</c:v>
                </c:pt>
                <c:pt idx="3884">
                  <c:v>559.99792607689096</c:v>
                </c:pt>
                <c:pt idx="3885">
                  <c:v>559.99661356905494</c:v>
                </c:pt>
                <c:pt idx="3886">
                  <c:v>559.94315350475904</c:v>
                </c:pt>
                <c:pt idx="3887">
                  <c:v>559.92821651647705</c:v>
                </c:pt>
                <c:pt idx="3888">
                  <c:v>559.92089979845605</c:v>
                </c:pt>
                <c:pt idx="3889">
                  <c:v>559.88975386577101</c:v>
                </c:pt>
                <c:pt idx="3890">
                  <c:v>559.88940973855995</c:v>
                </c:pt>
                <c:pt idx="3891">
                  <c:v>559.88906413870802</c:v>
                </c:pt>
                <c:pt idx="3892">
                  <c:v>559.866750960123</c:v>
                </c:pt>
                <c:pt idx="3893">
                  <c:v>559.79965353712203</c:v>
                </c:pt>
                <c:pt idx="3894">
                  <c:v>559.78618294386104</c:v>
                </c:pt>
                <c:pt idx="3895">
                  <c:v>559.78080280013705</c:v>
                </c:pt>
                <c:pt idx="3896">
                  <c:v>559.77262107481602</c:v>
                </c:pt>
                <c:pt idx="3897">
                  <c:v>559.74646297935203</c:v>
                </c:pt>
                <c:pt idx="3898">
                  <c:v>559.73787070721005</c:v>
                </c:pt>
                <c:pt idx="3899">
                  <c:v>559.73530199253003</c:v>
                </c:pt>
                <c:pt idx="3900">
                  <c:v>559.70629801789198</c:v>
                </c:pt>
                <c:pt idx="3901">
                  <c:v>559.702004092793</c:v>
                </c:pt>
                <c:pt idx="3902">
                  <c:v>559.59741120741603</c:v>
                </c:pt>
                <c:pt idx="3903">
                  <c:v>559.57939948761498</c:v>
                </c:pt>
                <c:pt idx="3904">
                  <c:v>559.57258627995805</c:v>
                </c:pt>
                <c:pt idx="3905">
                  <c:v>559.55224820788601</c:v>
                </c:pt>
                <c:pt idx="3906">
                  <c:v>559.54239451842102</c:v>
                </c:pt>
                <c:pt idx="3907">
                  <c:v>559.50656951007704</c:v>
                </c:pt>
                <c:pt idx="3908">
                  <c:v>559.49963562717903</c:v>
                </c:pt>
                <c:pt idx="3909">
                  <c:v>559.49396416399895</c:v>
                </c:pt>
                <c:pt idx="3910">
                  <c:v>559.49039282107697</c:v>
                </c:pt>
                <c:pt idx="3911">
                  <c:v>559.46830682113796</c:v>
                </c:pt>
                <c:pt idx="3912">
                  <c:v>559.37184050896701</c:v>
                </c:pt>
                <c:pt idx="3913">
                  <c:v>559.36801135755502</c:v>
                </c:pt>
                <c:pt idx="3914">
                  <c:v>559.30256194241895</c:v>
                </c:pt>
                <c:pt idx="3915">
                  <c:v>559.27259222342798</c:v>
                </c:pt>
                <c:pt idx="3916">
                  <c:v>559.25650431091196</c:v>
                </c:pt>
                <c:pt idx="3917">
                  <c:v>559.24920139451206</c:v>
                </c:pt>
                <c:pt idx="3918">
                  <c:v>559.22539569979301</c:v>
                </c:pt>
                <c:pt idx="3919">
                  <c:v>559.18866647640698</c:v>
                </c:pt>
                <c:pt idx="3920">
                  <c:v>559.13213225115305</c:v>
                </c:pt>
                <c:pt idx="3921">
                  <c:v>559.11444314579205</c:v>
                </c:pt>
                <c:pt idx="3922">
                  <c:v>559.08544332214205</c:v>
                </c:pt>
                <c:pt idx="3923">
                  <c:v>559.05811597379898</c:v>
                </c:pt>
                <c:pt idx="3924">
                  <c:v>559.04945114322402</c:v>
                </c:pt>
                <c:pt idx="3925">
                  <c:v>559.04486760157499</c:v>
                </c:pt>
                <c:pt idx="3926">
                  <c:v>559.01599062974196</c:v>
                </c:pt>
                <c:pt idx="3927">
                  <c:v>558.98155622551405</c:v>
                </c:pt>
                <c:pt idx="3928">
                  <c:v>558.96146667117705</c:v>
                </c:pt>
                <c:pt idx="3929">
                  <c:v>558.94192782641903</c:v>
                </c:pt>
                <c:pt idx="3930">
                  <c:v>558.93274646318798</c:v>
                </c:pt>
                <c:pt idx="3931">
                  <c:v>558.91542718152004</c:v>
                </c:pt>
                <c:pt idx="3932">
                  <c:v>558.910599866604</c:v>
                </c:pt>
                <c:pt idx="3933">
                  <c:v>558.891673972067</c:v>
                </c:pt>
                <c:pt idx="3934">
                  <c:v>558.88862011894503</c:v>
                </c:pt>
                <c:pt idx="3935">
                  <c:v>558.87953416338496</c:v>
                </c:pt>
                <c:pt idx="3936">
                  <c:v>558.87643358338698</c:v>
                </c:pt>
                <c:pt idx="3937">
                  <c:v>558.86942540939003</c:v>
                </c:pt>
                <c:pt idx="3938">
                  <c:v>558.83390581265996</c:v>
                </c:pt>
                <c:pt idx="3939">
                  <c:v>558.83216770435297</c:v>
                </c:pt>
                <c:pt idx="3940">
                  <c:v>558.773316467992</c:v>
                </c:pt>
                <c:pt idx="3941">
                  <c:v>558.76594206765196</c:v>
                </c:pt>
                <c:pt idx="3942">
                  <c:v>558.74304564834301</c:v>
                </c:pt>
                <c:pt idx="3943">
                  <c:v>558.68620317786394</c:v>
                </c:pt>
                <c:pt idx="3944">
                  <c:v>558.668118957155</c:v>
                </c:pt>
                <c:pt idx="3945">
                  <c:v>558.65185053397397</c:v>
                </c:pt>
                <c:pt idx="3946">
                  <c:v>558.64311990185195</c:v>
                </c:pt>
                <c:pt idx="3947">
                  <c:v>558.60494644852304</c:v>
                </c:pt>
                <c:pt idx="3948">
                  <c:v>558.59491007105601</c:v>
                </c:pt>
                <c:pt idx="3949">
                  <c:v>558.52120713536897</c:v>
                </c:pt>
                <c:pt idx="3950">
                  <c:v>558.48941968987003</c:v>
                </c:pt>
                <c:pt idx="3951">
                  <c:v>558.48220699585602</c:v>
                </c:pt>
                <c:pt idx="3952">
                  <c:v>558.44802145656297</c:v>
                </c:pt>
                <c:pt idx="3953">
                  <c:v>558.43976984417702</c:v>
                </c:pt>
                <c:pt idx="3954">
                  <c:v>558.43784661868301</c:v>
                </c:pt>
                <c:pt idx="3955">
                  <c:v>558.43579037299901</c:v>
                </c:pt>
                <c:pt idx="3956">
                  <c:v>558.43062136997503</c:v>
                </c:pt>
                <c:pt idx="3957">
                  <c:v>558.38299776368399</c:v>
                </c:pt>
                <c:pt idx="3958">
                  <c:v>558.38118893785304</c:v>
                </c:pt>
                <c:pt idx="3959">
                  <c:v>558.33806367702505</c:v>
                </c:pt>
                <c:pt idx="3960">
                  <c:v>558.33639443768402</c:v>
                </c:pt>
                <c:pt idx="3961">
                  <c:v>558.29736409674501</c:v>
                </c:pt>
                <c:pt idx="3962">
                  <c:v>558.27331913077899</c:v>
                </c:pt>
                <c:pt idx="3963">
                  <c:v>558.24812015620398</c:v>
                </c:pt>
                <c:pt idx="3964">
                  <c:v>558.23697764039696</c:v>
                </c:pt>
                <c:pt idx="3965">
                  <c:v>558.18499963793101</c:v>
                </c:pt>
                <c:pt idx="3966">
                  <c:v>558.11899956565196</c:v>
                </c:pt>
                <c:pt idx="3967">
                  <c:v>558.11069102169404</c:v>
                </c:pt>
                <c:pt idx="3968">
                  <c:v>558.10625477957103</c:v>
                </c:pt>
                <c:pt idx="3969">
                  <c:v>558.05581125143101</c:v>
                </c:pt>
                <c:pt idx="3970">
                  <c:v>557.99493240728805</c:v>
                </c:pt>
                <c:pt idx="3971">
                  <c:v>557.98925009366496</c:v>
                </c:pt>
                <c:pt idx="3972">
                  <c:v>557.92881954113295</c:v>
                </c:pt>
                <c:pt idx="3973">
                  <c:v>557.83759813089398</c:v>
                </c:pt>
                <c:pt idx="3974">
                  <c:v>557.83629280678997</c:v>
                </c:pt>
                <c:pt idx="3975">
                  <c:v>557.832008304022</c:v>
                </c:pt>
                <c:pt idx="3976">
                  <c:v>557.831222677048</c:v>
                </c:pt>
                <c:pt idx="3977">
                  <c:v>557.811811172239</c:v>
                </c:pt>
                <c:pt idx="3978">
                  <c:v>557.80866547920596</c:v>
                </c:pt>
                <c:pt idx="3979">
                  <c:v>557.79705221291294</c:v>
                </c:pt>
                <c:pt idx="3980">
                  <c:v>557.77393334544604</c:v>
                </c:pt>
                <c:pt idx="3981">
                  <c:v>557.76255217718597</c:v>
                </c:pt>
                <c:pt idx="3982">
                  <c:v>557.75074982434103</c:v>
                </c:pt>
                <c:pt idx="3983">
                  <c:v>557.721188633015</c:v>
                </c:pt>
                <c:pt idx="3984">
                  <c:v>557.66443609544604</c:v>
                </c:pt>
                <c:pt idx="3985">
                  <c:v>557.65562924252697</c:v>
                </c:pt>
                <c:pt idx="3986">
                  <c:v>557.65388022735704</c:v>
                </c:pt>
                <c:pt idx="3987">
                  <c:v>557.64319372010095</c:v>
                </c:pt>
                <c:pt idx="3988">
                  <c:v>557.63292317150604</c:v>
                </c:pt>
                <c:pt idx="3989">
                  <c:v>557.58707935159305</c:v>
                </c:pt>
                <c:pt idx="3990">
                  <c:v>557.583921756113</c:v>
                </c:pt>
                <c:pt idx="3991">
                  <c:v>557.57719053157803</c:v>
                </c:pt>
                <c:pt idx="3992">
                  <c:v>557.57397287639299</c:v>
                </c:pt>
                <c:pt idx="3993">
                  <c:v>557.56208332961398</c:v>
                </c:pt>
                <c:pt idx="3994">
                  <c:v>557.53491063028503</c:v>
                </c:pt>
                <c:pt idx="3995">
                  <c:v>557.52909285366695</c:v>
                </c:pt>
                <c:pt idx="3996">
                  <c:v>557.52568853898902</c:v>
                </c:pt>
                <c:pt idx="3997">
                  <c:v>557.49784320826802</c:v>
                </c:pt>
                <c:pt idx="3998">
                  <c:v>557.49378702315801</c:v>
                </c:pt>
                <c:pt idx="3999">
                  <c:v>557.48749798360598</c:v>
                </c:pt>
                <c:pt idx="4000">
                  <c:v>557.48466626210802</c:v>
                </c:pt>
                <c:pt idx="4001">
                  <c:v>557.46463979120801</c:v>
                </c:pt>
                <c:pt idx="4002">
                  <c:v>557.43772692223001</c:v>
                </c:pt>
                <c:pt idx="4003">
                  <c:v>557.43400238484503</c:v>
                </c:pt>
                <c:pt idx="4004">
                  <c:v>557.428605733327</c:v>
                </c:pt>
                <c:pt idx="4005">
                  <c:v>557.407234637996</c:v>
                </c:pt>
                <c:pt idx="4006">
                  <c:v>557.39132349775105</c:v>
                </c:pt>
                <c:pt idx="4007">
                  <c:v>557.36630771961802</c:v>
                </c:pt>
                <c:pt idx="4008">
                  <c:v>557.34901102497304</c:v>
                </c:pt>
                <c:pt idx="4009">
                  <c:v>557.33793687752802</c:v>
                </c:pt>
                <c:pt idx="4010">
                  <c:v>557.28412448671895</c:v>
                </c:pt>
                <c:pt idx="4011">
                  <c:v>557.24790961400299</c:v>
                </c:pt>
                <c:pt idx="4012">
                  <c:v>557.23533811166203</c:v>
                </c:pt>
                <c:pt idx="4013">
                  <c:v>557.22185154988404</c:v>
                </c:pt>
                <c:pt idx="4014">
                  <c:v>557.19572755873799</c:v>
                </c:pt>
                <c:pt idx="4015">
                  <c:v>557.19066625133996</c:v>
                </c:pt>
                <c:pt idx="4016">
                  <c:v>557.17344786466697</c:v>
                </c:pt>
                <c:pt idx="4017">
                  <c:v>557.16099643127495</c:v>
                </c:pt>
                <c:pt idx="4018">
                  <c:v>557.154696916067</c:v>
                </c:pt>
                <c:pt idx="4019">
                  <c:v>557.13174177603105</c:v>
                </c:pt>
                <c:pt idx="4020">
                  <c:v>557.10083201387602</c:v>
                </c:pt>
                <c:pt idx="4021">
                  <c:v>557.08560216695901</c:v>
                </c:pt>
                <c:pt idx="4022">
                  <c:v>557.08060405045296</c:v>
                </c:pt>
                <c:pt idx="4023">
                  <c:v>557.07140442890295</c:v>
                </c:pt>
                <c:pt idx="4024">
                  <c:v>557.03597831977197</c:v>
                </c:pt>
                <c:pt idx="4025">
                  <c:v>557.03579525197301</c:v>
                </c:pt>
                <c:pt idx="4026">
                  <c:v>557.02027395666596</c:v>
                </c:pt>
                <c:pt idx="4027">
                  <c:v>556.99772310547996</c:v>
                </c:pt>
                <c:pt idx="4028">
                  <c:v>556.99629537466501</c:v>
                </c:pt>
                <c:pt idx="4029">
                  <c:v>556.993476655103</c:v>
                </c:pt>
                <c:pt idx="4030">
                  <c:v>556.97714438143998</c:v>
                </c:pt>
                <c:pt idx="4031">
                  <c:v>556.91726015380004</c:v>
                </c:pt>
                <c:pt idx="4032">
                  <c:v>556.88503668292606</c:v>
                </c:pt>
                <c:pt idx="4033">
                  <c:v>556.81416537142104</c:v>
                </c:pt>
                <c:pt idx="4034">
                  <c:v>556.80841396058804</c:v>
                </c:pt>
                <c:pt idx="4035">
                  <c:v>556.80509980223599</c:v>
                </c:pt>
                <c:pt idx="4036">
                  <c:v>556.80117276713099</c:v>
                </c:pt>
                <c:pt idx="4037">
                  <c:v>556.79176559166501</c:v>
                </c:pt>
                <c:pt idx="4038">
                  <c:v>556.77990767384597</c:v>
                </c:pt>
                <c:pt idx="4039">
                  <c:v>556.77704599988704</c:v>
                </c:pt>
                <c:pt idx="4040">
                  <c:v>556.77452513053504</c:v>
                </c:pt>
                <c:pt idx="4041">
                  <c:v>556.69999658099698</c:v>
                </c:pt>
                <c:pt idx="4042">
                  <c:v>556.68871649312598</c:v>
                </c:pt>
                <c:pt idx="4043">
                  <c:v>556.67944081583903</c:v>
                </c:pt>
                <c:pt idx="4044">
                  <c:v>556.66401978245301</c:v>
                </c:pt>
                <c:pt idx="4045">
                  <c:v>556.63154521604497</c:v>
                </c:pt>
                <c:pt idx="4046">
                  <c:v>556.63151174108498</c:v>
                </c:pt>
                <c:pt idx="4047">
                  <c:v>556.593483294252</c:v>
                </c:pt>
                <c:pt idx="4048">
                  <c:v>556.59122552598399</c:v>
                </c:pt>
                <c:pt idx="4049">
                  <c:v>556.58570187892201</c:v>
                </c:pt>
                <c:pt idx="4050">
                  <c:v>556.53112904241004</c:v>
                </c:pt>
                <c:pt idx="4051">
                  <c:v>556.51349956191905</c:v>
                </c:pt>
                <c:pt idx="4052">
                  <c:v>556.50401949908496</c:v>
                </c:pt>
                <c:pt idx="4053">
                  <c:v>556.49485800677803</c:v>
                </c:pt>
                <c:pt idx="4054">
                  <c:v>556.47243067690295</c:v>
                </c:pt>
                <c:pt idx="4055">
                  <c:v>556.41859009970403</c:v>
                </c:pt>
                <c:pt idx="4056">
                  <c:v>556.29324997030096</c:v>
                </c:pt>
                <c:pt idx="4057">
                  <c:v>556.26566855240299</c:v>
                </c:pt>
                <c:pt idx="4058">
                  <c:v>556.26082615181303</c:v>
                </c:pt>
                <c:pt idx="4059">
                  <c:v>556.23066606225098</c:v>
                </c:pt>
                <c:pt idx="4060">
                  <c:v>556.21425377819003</c:v>
                </c:pt>
                <c:pt idx="4061">
                  <c:v>556.19082172311596</c:v>
                </c:pt>
                <c:pt idx="4062">
                  <c:v>556.174623127426</c:v>
                </c:pt>
                <c:pt idx="4063">
                  <c:v>556.174498796585</c:v>
                </c:pt>
                <c:pt idx="4064">
                  <c:v>556.14609721022498</c:v>
                </c:pt>
                <c:pt idx="4065">
                  <c:v>556.10397767933102</c:v>
                </c:pt>
                <c:pt idx="4066">
                  <c:v>556.08910833416496</c:v>
                </c:pt>
                <c:pt idx="4067">
                  <c:v>556.03079440858596</c:v>
                </c:pt>
                <c:pt idx="4068">
                  <c:v>555.97082101552098</c:v>
                </c:pt>
                <c:pt idx="4069">
                  <c:v>555.95936323852595</c:v>
                </c:pt>
                <c:pt idx="4070">
                  <c:v>555.93097077913603</c:v>
                </c:pt>
                <c:pt idx="4071">
                  <c:v>555.921208881491</c:v>
                </c:pt>
                <c:pt idx="4072">
                  <c:v>555.91678035048096</c:v>
                </c:pt>
                <c:pt idx="4073">
                  <c:v>555.89917378624</c:v>
                </c:pt>
                <c:pt idx="4074">
                  <c:v>555.88588348674705</c:v>
                </c:pt>
                <c:pt idx="4075">
                  <c:v>555.87291748014604</c:v>
                </c:pt>
                <c:pt idx="4076">
                  <c:v>555.867332975355</c:v>
                </c:pt>
                <c:pt idx="4077">
                  <c:v>555.86264571359504</c:v>
                </c:pt>
                <c:pt idx="4078">
                  <c:v>555.85768139815195</c:v>
                </c:pt>
                <c:pt idx="4079">
                  <c:v>555.85319374128005</c:v>
                </c:pt>
                <c:pt idx="4080">
                  <c:v>555.85238963666495</c:v>
                </c:pt>
                <c:pt idx="4081">
                  <c:v>555.84880307726405</c:v>
                </c:pt>
                <c:pt idx="4082">
                  <c:v>555.84695740268</c:v>
                </c:pt>
                <c:pt idx="4083">
                  <c:v>555.84046851382902</c:v>
                </c:pt>
                <c:pt idx="4084">
                  <c:v>555.81873608401702</c:v>
                </c:pt>
                <c:pt idx="4085">
                  <c:v>555.78751538075096</c:v>
                </c:pt>
                <c:pt idx="4086">
                  <c:v>555.76676375466002</c:v>
                </c:pt>
                <c:pt idx="4087">
                  <c:v>555.76031287947706</c:v>
                </c:pt>
                <c:pt idx="4088">
                  <c:v>555.75478183236703</c:v>
                </c:pt>
                <c:pt idx="4089">
                  <c:v>555.69565844696399</c:v>
                </c:pt>
                <c:pt idx="4090">
                  <c:v>555.69270747260305</c:v>
                </c:pt>
                <c:pt idx="4091">
                  <c:v>555.64529267597698</c:v>
                </c:pt>
                <c:pt idx="4092">
                  <c:v>555.62615281117496</c:v>
                </c:pt>
                <c:pt idx="4093">
                  <c:v>555.60786110524896</c:v>
                </c:pt>
                <c:pt idx="4094">
                  <c:v>555.59892138638804</c:v>
                </c:pt>
                <c:pt idx="4095">
                  <c:v>555.56876778210403</c:v>
                </c:pt>
                <c:pt idx="4096">
                  <c:v>555.49994057911294</c:v>
                </c:pt>
                <c:pt idx="4097">
                  <c:v>555.49078050056198</c:v>
                </c:pt>
                <c:pt idx="4098">
                  <c:v>555.47035912201102</c:v>
                </c:pt>
                <c:pt idx="4099">
                  <c:v>555.45441662219002</c:v>
                </c:pt>
                <c:pt idx="4100">
                  <c:v>555.36573289950502</c:v>
                </c:pt>
                <c:pt idx="4101">
                  <c:v>555.34051272165902</c:v>
                </c:pt>
                <c:pt idx="4102">
                  <c:v>555.30452930690603</c:v>
                </c:pt>
                <c:pt idx="4103">
                  <c:v>555.282886903894</c:v>
                </c:pt>
                <c:pt idx="4104">
                  <c:v>555.26500654382198</c:v>
                </c:pt>
                <c:pt idx="4105">
                  <c:v>555.24228684616298</c:v>
                </c:pt>
                <c:pt idx="4106">
                  <c:v>555.17842611909305</c:v>
                </c:pt>
                <c:pt idx="4107">
                  <c:v>555.15168125691105</c:v>
                </c:pt>
                <c:pt idx="4108">
                  <c:v>555.13708865082197</c:v>
                </c:pt>
                <c:pt idx="4109">
                  <c:v>555.12810038685495</c:v>
                </c:pt>
                <c:pt idx="4110">
                  <c:v>555.07747355792696</c:v>
                </c:pt>
                <c:pt idx="4111">
                  <c:v>555.06073934903702</c:v>
                </c:pt>
                <c:pt idx="4112">
                  <c:v>555.03682046075801</c:v>
                </c:pt>
                <c:pt idx="4113">
                  <c:v>555.03616498903</c:v>
                </c:pt>
                <c:pt idx="4114">
                  <c:v>555.00999317815103</c:v>
                </c:pt>
                <c:pt idx="4115">
                  <c:v>555.008520789773</c:v>
                </c:pt>
                <c:pt idx="4116">
                  <c:v>554.92516163100504</c:v>
                </c:pt>
                <c:pt idx="4117">
                  <c:v>554.89195294213005</c:v>
                </c:pt>
                <c:pt idx="4118">
                  <c:v>554.84966033739101</c:v>
                </c:pt>
                <c:pt idx="4119">
                  <c:v>554.83377239466802</c:v>
                </c:pt>
                <c:pt idx="4120">
                  <c:v>554.83070185069198</c:v>
                </c:pt>
                <c:pt idx="4121">
                  <c:v>554.82222423963196</c:v>
                </c:pt>
                <c:pt idx="4122">
                  <c:v>554.79501974581103</c:v>
                </c:pt>
                <c:pt idx="4123">
                  <c:v>554.764761953939</c:v>
                </c:pt>
                <c:pt idx="4124">
                  <c:v>554.73605331960505</c:v>
                </c:pt>
                <c:pt idx="4125">
                  <c:v>554.71879177252902</c:v>
                </c:pt>
                <c:pt idx="4126">
                  <c:v>554.69976993310695</c:v>
                </c:pt>
                <c:pt idx="4127">
                  <c:v>554.68032382325396</c:v>
                </c:pt>
                <c:pt idx="4128">
                  <c:v>554.67400718675799</c:v>
                </c:pt>
                <c:pt idx="4129">
                  <c:v>554.67117996942898</c:v>
                </c:pt>
                <c:pt idx="4130">
                  <c:v>554.66416359459402</c:v>
                </c:pt>
                <c:pt idx="4131">
                  <c:v>554.62358199381401</c:v>
                </c:pt>
                <c:pt idx="4132">
                  <c:v>554.58524713536099</c:v>
                </c:pt>
                <c:pt idx="4133">
                  <c:v>554.57845093252104</c:v>
                </c:pt>
                <c:pt idx="4134">
                  <c:v>554.57830700896398</c:v>
                </c:pt>
                <c:pt idx="4135">
                  <c:v>554.54075759078501</c:v>
                </c:pt>
                <c:pt idx="4136">
                  <c:v>554.52993754402303</c:v>
                </c:pt>
                <c:pt idx="4137">
                  <c:v>554.50419024785595</c:v>
                </c:pt>
                <c:pt idx="4138">
                  <c:v>554.49400629556806</c:v>
                </c:pt>
                <c:pt idx="4139">
                  <c:v>554.48054185357296</c:v>
                </c:pt>
                <c:pt idx="4140">
                  <c:v>554.46837705524604</c:v>
                </c:pt>
                <c:pt idx="4141">
                  <c:v>554.45735034418499</c:v>
                </c:pt>
                <c:pt idx="4142">
                  <c:v>554.45621249694898</c:v>
                </c:pt>
                <c:pt idx="4143">
                  <c:v>554.43380415099705</c:v>
                </c:pt>
                <c:pt idx="4144">
                  <c:v>554.42557695490405</c:v>
                </c:pt>
                <c:pt idx="4145">
                  <c:v>554.42022857564598</c:v>
                </c:pt>
                <c:pt idx="4146">
                  <c:v>554.41311884324205</c:v>
                </c:pt>
                <c:pt idx="4147">
                  <c:v>554.40883081149104</c:v>
                </c:pt>
                <c:pt idx="4148">
                  <c:v>554.40626524797904</c:v>
                </c:pt>
                <c:pt idx="4149">
                  <c:v>554.40104590276303</c:v>
                </c:pt>
                <c:pt idx="4150">
                  <c:v>554.36390015678398</c:v>
                </c:pt>
                <c:pt idx="4151">
                  <c:v>554.32387496682895</c:v>
                </c:pt>
                <c:pt idx="4152">
                  <c:v>554.32309924362505</c:v>
                </c:pt>
                <c:pt idx="4153">
                  <c:v>554.30572352953504</c:v>
                </c:pt>
                <c:pt idx="4154">
                  <c:v>554.24679179106499</c:v>
                </c:pt>
                <c:pt idx="4155">
                  <c:v>554.24115463272904</c:v>
                </c:pt>
                <c:pt idx="4156">
                  <c:v>554.23980040544802</c:v>
                </c:pt>
                <c:pt idx="4157">
                  <c:v>554.23035785994898</c:v>
                </c:pt>
                <c:pt idx="4158">
                  <c:v>554.22553355432399</c:v>
                </c:pt>
                <c:pt idx="4159">
                  <c:v>554.17842139942798</c:v>
                </c:pt>
                <c:pt idx="4160">
                  <c:v>554.16687394915505</c:v>
                </c:pt>
                <c:pt idx="4161">
                  <c:v>554.16421489460402</c:v>
                </c:pt>
                <c:pt idx="4162">
                  <c:v>554.14368475504102</c:v>
                </c:pt>
                <c:pt idx="4163">
                  <c:v>554.08326523818596</c:v>
                </c:pt>
                <c:pt idx="4164">
                  <c:v>554.08178764879801</c:v>
                </c:pt>
                <c:pt idx="4165">
                  <c:v>554.07922595366495</c:v>
                </c:pt>
                <c:pt idx="4166">
                  <c:v>554.06690532767698</c:v>
                </c:pt>
                <c:pt idx="4167">
                  <c:v>554.06466446480999</c:v>
                </c:pt>
                <c:pt idx="4168">
                  <c:v>554.00221168733594</c:v>
                </c:pt>
                <c:pt idx="4169">
                  <c:v>553.99752481754899</c:v>
                </c:pt>
                <c:pt idx="4170">
                  <c:v>553.95879756245404</c:v>
                </c:pt>
                <c:pt idx="4171">
                  <c:v>553.93791555211601</c:v>
                </c:pt>
                <c:pt idx="4172">
                  <c:v>553.92815701290101</c:v>
                </c:pt>
                <c:pt idx="4173">
                  <c:v>553.91642748708205</c:v>
                </c:pt>
                <c:pt idx="4174">
                  <c:v>553.91086038855406</c:v>
                </c:pt>
                <c:pt idx="4175">
                  <c:v>553.90266360151395</c:v>
                </c:pt>
                <c:pt idx="4176">
                  <c:v>553.90189740562096</c:v>
                </c:pt>
                <c:pt idx="4177">
                  <c:v>553.869945197432</c:v>
                </c:pt>
                <c:pt idx="4178">
                  <c:v>553.84097024856999</c:v>
                </c:pt>
                <c:pt idx="4179">
                  <c:v>553.79872966744006</c:v>
                </c:pt>
                <c:pt idx="4180">
                  <c:v>553.75858692822601</c:v>
                </c:pt>
                <c:pt idx="4181">
                  <c:v>553.74932605400397</c:v>
                </c:pt>
                <c:pt idx="4182">
                  <c:v>553.70278649505804</c:v>
                </c:pt>
                <c:pt idx="4183">
                  <c:v>553.69444100540898</c:v>
                </c:pt>
                <c:pt idx="4184">
                  <c:v>553.686836974725</c:v>
                </c:pt>
                <c:pt idx="4185">
                  <c:v>553.66381297201406</c:v>
                </c:pt>
                <c:pt idx="4186">
                  <c:v>553.65413379378697</c:v>
                </c:pt>
                <c:pt idx="4187">
                  <c:v>553.61371817828899</c:v>
                </c:pt>
                <c:pt idx="4188">
                  <c:v>553.60277765282501</c:v>
                </c:pt>
                <c:pt idx="4189">
                  <c:v>553.56678020755498</c:v>
                </c:pt>
                <c:pt idx="4190">
                  <c:v>553.56499576206102</c:v>
                </c:pt>
                <c:pt idx="4191">
                  <c:v>553.54016983455801</c:v>
                </c:pt>
                <c:pt idx="4192">
                  <c:v>553.52843290091801</c:v>
                </c:pt>
                <c:pt idx="4193">
                  <c:v>553.52371707312705</c:v>
                </c:pt>
                <c:pt idx="4194">
                  <c:v>553.520937535185</c:v>
                </c:pt>
                <c:pt idx="4195">
                  <c:v>553.45832367420803</c:v>
                </c:pt>
                <c:pt idx="4196">
                  <c:v>553.440229395541</c:v>
                </c:pt>
                <c:pt idx="4197">
                  <c:v>553.42356594495698</c:v>
                </c:pt>
                <c:pt idx="4198">
                  <c:v>553.42200805161099</c:v>
                </c:pt>
                <c:pt idx="4199">
                  <c:v>553.41654550918702</c:v>
                </c:pt>
                <c:pt idx="4200">
                  <c:v>553.41095623788999</c:v>
                </c:pt>
                <c:pt idx="4201">
                  <c:v>553.40413940731298</c:v>
                </c:pt>
                <c:pt idx="4202">
                  <c:v>553.39426081577903</c:v>
                </c:pt>
                <c:pt idx="4203">
                  <c:v>553.37787686592696</c:v>
                </c:pt>
                <c:pt idx="4204">
                  <c:v>553.36473604060302</c:v>
                </c:pt>
                <c:pt idx="4205">
                  <c:v>553.35128152929894</c:v>
                </c:pt>
                <c:pt idx="4206">
                  <c:v>553.30383211639298</c:v>
                </c:pt>
                <c:pt idx="4207">
                  <c:v>553.28217956939295</c:v>
                </c:pt>
                <c:pt idx="4208">
                  <c:v>553.25447232078704</c:v>
                </c:pt>
                <c:pt idx="4209">
                  <c:v>553.251007186626</c:v>
                </c:pt>
                <c:pt idx="4210">
                  <c:v>553.24605625178401</c:v>
                </c:pt>
                <c:pt idx="4211">
                  <c:v>553.22567143129095</c:v>
                </c:pt>
                <c:pt idx="4212">
                  <c:v>553.18185570856303</c:v>
                </c:pt>
                <c:pt idx="4213">
                  <c:v>553.16984034925497</c:v>
                </c:pt>
                <c:pt idx="4214">
                  <c:v>553.16541558897995</c:v>
                </c:pt>
                <c:pt idx="4215">
                  <c:v>553.16226237790499</c:v>
                </c:pt>
                <c:pt idx="4216">
                  <c:v>553.14513706783896</c:v>
                </c:pt>
                <c:pt idx="4217">
                  <c:v>553.14020991606401</c:v>
                </c:pt>
                <c:pt idx="4218">
                  <c:v>553.136375632777</c:v>
                </c:pt>
                <c:pt idx="4219">
                  <c:v>553.10666130931497</c:v>
                </c:pt>
                <c:pt idx="4220">
                  <c:v>553.09551463081095</c:v>
                </c:pt>
                <c:pt idx="4221">
                  <c:v>553.09463045299594</c:v>
                </c:pt>
                <c:pt idx="4222">
                  <c:v>553.08760947377198</c:v>
                </c:pt>
                <c:pt idx="4223">
                  <c:v>553.05588787122895</c:v>
                </c:pt>
                <c:pt idx="4224">
                  <c:v>553.04560117717301</c:v>
                </c:pt>
                <c:pt idx="4225">
                  <c:v>553.02812521668295</c:v>
                </c:pt>
                <c:pt idx="4226">
                  <c:v>553.02081997252299</c:v>
                </c:pt>
                <c:pt idx="4227">
                  <c:v>553.005975374331</c:v>
                </c:pt>
                <c:pt idx="4228">
                  <c:v>552.98395167841898</c:v>
                </c:pt>
                <c:pt idx="4229">
                  <c:v>552.97958673016399</c:v>
                </c:pt>
                <c:pt idx="4230">
                  <c:v>552.97448614353402</c:v>
                </c:pt>
                <c:pt idx="4231">
                  <c:v>552.94615831525596</c:v>
                </c:pt>
                <c:pt idx="4232">
                  <c:v>552.93706178642105</c:v>
                </c:pt>
                <c:pt idx="4233">
                  <c:v>552.92977565492504</c:v>
                </c:pt>
                <c:pt idx="4234">
                  <c:v>552.91272883091301</c:v>
                </c:pt>
                <c:pt idx="4235">
                  <c:v>552.90653655071299</c:v>
                </c:pt>
                <c:pt idx="4236">
                  <c:v>552.87761968844404</c:v>
                </c:pt>
                <c:pt idx="4237">
                  <c:v>552.83429265246104</c:v>
                </c:pt>
                <c:pt idx="4238">
                  <c:v>552.82965113940702</c:v>
                </c:pt>
                <c:pt idx="4239">
                  <c:v>552.78961688391803</c:v>
                </c:pt>
                <c:pt idx="4240">
                  <c:v>552.76855039580005</c:v>
                </c:pt>
                <c:pt idx="4241">
                  <c:v>552.74776784976495</c:v>
                </c:pt>
                <c:pt idx="4242">
                  <c:v>552.72587520983598</c:v>
                </c:pt>
                <c:pt idx="4243">
                  <c:v>552.68424084113406</c:v>
                </c:pt>
                <c:pt idx="4244">
                  <c:v>552.68310656142296</c:v>
                </c:pt>
                <c:pt idx="4245">
                  <c:v>552.67744119068402</c:v>
                </c:pt>
                <c:pt idx="4246">
                  <c:v>552.66669282287296</c:v>
                </c:pt>
                <c:pt idx="4247">
                  <c:v>552.63276332497799</c:v>
                </c:pt>
                <c:pt idx="4248">
                  <c:v>552.63205890622396</c:v>
                </c:pt>
                <c:pt idx="4249">
                  <c:v>552.59507662521696</c:v>
                </c:pt>
                <c:pt idx="4250">
                  <c:v>552.58656798690095</c:v>
                </c:pt>
                <c:pt idx="4251">
                  <c:v>552.57801473330096</c:v>
                </c:pt>
                <c:pt idx="4252">
                  <c:v>552.56538321272103</c:v>
                </c:pt>
                <c:pt idx="4253">
                  <c:v>552.53606095165503</c:v>
                </c:pt>
                <c:pt idx="4254">
                  <c:v>552.49253644967098</c:v>
                </c:pt>
                <c:pt idx="4255">
                  <c:v>552.48397341719601</c:v>
                </c:pt>
                <c:pt idx="4256">
                  <c:v>552.47365825888301</c:v>
                </c:pt>
                <c:pt idx="4257">
                  <c:v>552.44767583926398</c:v>
                </c:pt>
                <c:pt idx="4258">
                  <c:v>552.42634380673098</c:v>
                </c:pt>
                <c:pt idx="4259">
                  <c:v>552.38209735214605</c:v>
                </c:pt>
                <c:pt idx="4260">
                  <c:v>552.34193215226696</c:v>
                </c:pt>
                <c:pt idx="4261">
                  <c:v>552.268382879412</c:v>
                </c:pt>
                <c:pt idx="4262">
                  <c:v>552.25186183808103</c:v>
                </c:pt>
                <c:pt idx="4263">
                  <c:v>552.23462132644102</c:v>
                </c:pt>
                <c:pt idx="4264">
                  <c:v>552.21679253306002</c:v>
                </c:pt>
                <c:pt idx="4265">
                  <c:v>552.19091502753599</c:v>
                </c:pt>
                <c:pt idx="4266">
                  <c:v>552.17440054681595</c:v>
                </c:pt>
                <c:pt idx="4267">
                  <c:v>552.169949192643</c:v>
                </c:pt>
                <c:pt idx="4268">
                  <c:v>552.14959872260397</c:v>
                </c:pt>
                <c:pt idx="4269">
                  <c:v>552.13632956373897</c:v>
                </c:pt>
                <c:pt idx="4270">
                  <c:v>552.13276491824297</c:v>
                </c:pt>
                <c:pt idx="4271">
                  <c:v>552.12506755321294</c:v>
                </c:pt>
                <c:pt idx="4272">
                  <c:v>552.11004718472304</c:v>
                </c:pt>
                <c:pt idx="4273">
                  <c:v>552.10724016094696</c:v>
                </c:pt>
                <c:pt idx="4274">
                  <c:v>552.10003511840898</c:v>
                </c:pt>
                <c:pt idx="4275">
                  <c:v>552.06535424363904</c:v>
                </c:pt>
                <c:pt idx="4276">
                  <c:v>552.06407304059599</c:v>
                </c:pt>
                <c:pt idx="4277">
                  <c:v>552.05246495084498</c:v>
                </c:pt>
                <c:pt idx="4278">
                  <c:v>552.04935646891397</c:v>
                </c:pt>
                <c:pt idx="4279">
                  <c:v>552.03683567318001</c:v>
                </c:pt>
                <c:pt idx="4280">
                  <c:v>552.02685452021296</c:v>
                </c:pt>
                <c:pt idx="4281">
                  <c:v>551.99022865839402</c:v>
                </c:pt>
                <c:pt idx="4282">
                  <c:v>551.96478510027896</c:v>
                </c:pt>
                <c:pt idx="4283">
                  <c:v>551.95470881771496</c:v>
                </c:pt>
                <c:pt idx="4284">
                  <c:v>551.935813530102</c:v>
                </c:pt>
                <c:pt idx="4285">
                  <c:v>551.91844342462002</c:v>
                </c:pt>
                <c:pt idx="4286">
                  <c:v>551.902442184704</c:v>
                </c:pt>
                <c:pt idx="4287">
                  <c:v>551.89897752227603</c:v>
                </c:pt>
                <c:pt idx="4288">
                  <c:v>551.88759331597601</c:v>
                </c:pt>
                <c:pt idx="4289">
                  <c:v>551.87343048681203</c:v>
                </c:pt>
                <c:pt idx="4290">
                  <c:v>551.87180825989606</c:v>
                </c:pt>
                <c:pt idx="4291">
                  <c:v>551.86383609726795</c:v>
                </c:pt>
                <c:pt idx="4292">
                  <c:v>551.84233918945802</c:v>
                </c:pt>
                <c:pt idx="4293">
                  <c:v>551.83943006824495</c:v>
                </c:pt>
                <c:pt idx="4294">
                  <c:v>551.82318494983997</c:v>
                </c:pt>
                <c:pt idx="4295">
                  <c:v>551.81401562270401</c:v>
                </c:pt>
                <c:pt idx="4296">
                  <c:v>551.79358116081801</c:v>
                </c:pt>
                <c:pt idx="4297">
                  <c:v>551.78777794309599</c:v>
                </c:pt>
                <c:pt idx="4298">
                  <c:v>551.78039788983801</c:v>
                </c:pt>
                <c:pt idx="4299">
                  <c:v>551.77105527845197</c:v>
                </c:pt>
                <c:pt idx="4300">
                  <c:v>551.75453891923405</c:v>
                </c:pt>
                <c:pt idx="4301">
                  <c:v>551.71628876938496</c:v>
                </c:pt>
                <c:pt idx="4302">
                  <c:v>551.69861333965002</c:v>
                </c:pt>
                <c:pt idx="4303">
                  <c:v>551.69682179190795</c:v>
                </c:pt>
                <c:pt idx="4304">
                  <c:v>551.65322572995103</c:v>
                </c:pt>
                <c:pt idx="4305">
                  <c:v>551.65246279869996</c:v>
                </c:pt>
                <c:pt idx="4306">
                  <c:v>551.63843940756203</c:v>
                </c:pt>
                <c:pt idx="4307">
                  <c:v>551.57829370917</c:v>
                </c:pt>
                <c:pt idx="4308">
                  <c:v>551.53869654921596</c:v>
                </c:pt>
                <c:pt idx="4309">
                  <c:v>551.53815037766901</c:v>
                </c:pt>
                <c:pt idx="4310">
                  <c:v>551.52508032923504</c:v>
                </c:pt>
                <c:pt idx="4311">
                  <c:v>551.51032300892996</c:v>
                </c:pt>
                <c:pt idx="4312">
                  <c:v>551.49132885628501</c:v>
                </c:pt>
                <c:pt idx="4313">
                  <c:v>551.46992894479899</c:v>
                </c:pt>
                <c:pt idx="4314">
                  <c:v>551.45883795143504</c:v>
                </c:pt>
                <c:pt idx="4315">
                  <c:v>551.452909866813</c:v>
                </c:pt>
                <c:pt idx="4316">
                  <c:v>551.42620308991297</c:v>
                </c:pt>
                <c:pt idx="4317">
                  <c:v>551.40470401925404</c:v>
                </c:pt>
                <c:pt idx="4318">
                  <c:v>551.38706020929601</c:v>
                </c:pt>
                <c:pt idx="4319">
                  <c:v>551.36695856150504</c:v>
                </c:pt>
                <c:pt idx="4320">
                  <c:v>551.36499146846199</c:v>
                </c:pt>
                <c:pt idx="4321">
                  <c:v>551.316960111772</c:v>
                </c:pt>
                <c:pt idx="4322">
                  <c:v>551.30172401813104</c:v>
                </c:pt>
                <c:pt idx="4323">
                  <c:v>551.25937358318401</c:v>
                </c:pt>
                <c:pt idx="4324">
                  <c:v>551.25308355131199</c:v>
                </c:pt>
                <c:pt idx="4325">
                  <c:v>551.245161352021</c:v>
                </c:pt>
                <c:pt idx="4326">
                  <c:v>551.22632644543205</c:v>
                </c:pt>
                <c:pt idx="4327">
                  <c:v>551.20686473344199</c:v>
                </c:pt>
                <c:pt idx="4328">
                  <c:v>551.19436382924198</c:v>
                </c:pt>
                <c:pt idx="4329">
                  <c:v>551.19288122144201</c:v>
                </c:pt>
                <c:pt idx="4330">
                  <c:v>551.13325920122497</c:v>
                </c:pt>
                <c:pt idx="4331">
                  <c:v>551.05362477159997</c:v>
                </c:pt>
                <c:pt idx="4332">
                  <c:v>551.04929762711799</c:v>
                </c:pt>
                <c:pt idx="4333">
                  <c:v>551.04460826121601</c:v>
                </c:pt>
                <c:pt idx="4334">
                  <c:v>551.023282769714</c:v>
                </c:pt>
                <c:pt idx="4335">
                  <c:v>550.98879912861105</c:v>
                </c:pt>
                <c:pt idx="4336">
                  <c:v>550.96807823572897</c:v>
                </c:pt>
                <c:pt idx="4337">
                  <c:v>550.96056918037505</c:v>
                </c:pt>
                <c:pt idx="4338">
                  <c:v>550.90114359029496</c:v>
                </c:pt>
                <c:pt idx="4339">
                  <c:v>550.88118702859697</c:v>
                </c:pt>
                <c:pt idx="4340">
                  <c:v>550.85052129399003</c:v>
                </c:pt>
                <c:pt idx="4341">
                  <c:v>550.84528706236904</c:v>
                </c:pt>
                <c:pt idx="4342">
                  <c:v>550.802345997678</c:v>
                </c:pt>
                <c:pt idx="4343">
                  <c:v>550.77400665567598</c:v>
                </c:pt>
                <c:pt idx="4344">
                  <c:v>550.76644015450699</c:v>
                </c:pt>
                <c:pt idx="4345">
                  <c:v>550.73345410315096</c:v>
                </c:pt>
                <c:pt idx="4346">
                  <c:v>550.72213491542902</c:v>
                </c:pt>
                <c:pt idx="4347">
                  <c:v>550.65131276816805</c:v>
                </c:pt>
                <c:pt idx="4348">
                  <c:v>550.64501253059302</c:v>
                </c:pt>
                <c:pt idx="4349">
                  <c:v>550.61113187594901</c:v>
                </c:pt>
                <c:pt idx="4350">
                  <c:v>550.59481651290105</c:v>
                </c:pt>
                <c:pt idx="4351">
                  <c:v>550.59047455079303</c:v>
                </c:pt>
                <c:pt idx="4352">
                  <c:v>550.58488137590996</c:v>
                </c:pt>
                <c:pt idx="4353">
                  <c:v>550.57616994861803</c:v>
                </c:pt>
                <c:pt idx="4354">
                  <c:v>550.54142637354698</c:v>
                </c:pt>
                <c:pt idx="4355">
                  <c:v>550.51788183954898</c:v>
                </c:pt>
                <c:pt idx="4356">
                  <c:v>550.51009461457204</c:v>
                </c:pt>
                <c:pt idx="4357">
                  <c:v>550.47272213338704</c:v>
                </c:pt>
                <c:pt idx="4358">
                  <c:v>550.45268868254595</c:v>
                </c:pt>
                <c:pt idx="4359">
                  <c:v>550.42453635597997</c:v>
                </c:pt>
                <c:pt idx="4360">
                  <c:v>550.42436406390902</c:v>
                </c:pt>
                <c:pt idx="4361">
                  <c:v>550.376911615837</c:v>
                </c:pt>
                <c:pt idx="4362">
                  <c:v>550.36121552006796</c:v>
                </c:pt>
                <c:pt idx="4363">
                  <c:v>550.31967336809498</c:v>
                </c:pt>
                <c:pt idx="4364">
                  <c:v>550.27479050961404</c:v>
                </c:pt>
                <c:pt idx="4365">
                  <c:v>550.24657813898</c:v>
                </c:pt>
                <c:pt idx="4366">
                  <c:v>550.24023782876702</c:v>
                </c:pt>
                <c:pt idx="4367">
                  <c:v>550.13376126938203</c:v>
                </c:pt>
                <c:pt idx="4368">
                  <c:v>550.130072312773</c:v>
                </c:pt>
                <c:pt idx="4369">
                  <c:v>550.10161916863103</c:v>
                </c:pt>
                <c:pt idx="4370">
                  <c:v>550.08940095894002</c:v>
                </c:pt>
                <c:pt idx="4371">
                  <c:v>550.07943386253805</c:v>
                </c:pt>
                <c:pt idx="4372">
                  <c:v>550.07147066597395</c:v>
                </c:pt>
                <c:pt idx="4373">
                  <c:v>550.05945072235397</c:v>
                </c:pt>
                <c:pt idx="4374">
                  <c:v>550.025020875118</c:v>
                </c:pt>
                <c:pt idx="4375">
                  <c:v>550.02213529838002</c:v>
                </c:pt>
                <c:pt idx="4376">
                  <c:v>550.019800080751</c:v>
                </c:pt>
                <c:pt idx="4377">
                  <c:v>550.00033350743399</c:v>
                </c:pt>
                <c:pt idx="4378">
                  <c:v>549.98276875576096</c:v>
                </c:pt>
                <c:pt idx="4379">
                  <c:v>549.95416176639503</c:v>
                </c:pt>
                <c:pt idx="4380">
                  <c:v>549.92259807878997</c:v>
                </c:pt>
                <c:pt idx="4381">
                  <c:v>549.91794111374804</c:v>
                </c:pt>
                <c:pt idx="4382">
                  <c:v>549.893449717934</c:v>
                </c:pt>
                <c:pt idx="4383">
                  <c:v>549.88663472676706</c:v>
                </c:pt>
                <c:pt idx="4384">
                  <c:v>549.87722044927295</c:v>
                </c:pt>
                <c:pt idx="4385">
                  <c:v>549.87369549115999</c:v>
                </c:pt>
                <c:pt idx="4386">
                  <c:v>549.87340174784299</c:v>
                </c:pt>
                <c:pt idx="4387">
                  <c:v>549.87023079333505</c:v>
                </c:pt>
                <c:pt idx="4388">
                  <c:v>549.82604803737797</c:v>
                </c:pt>
                <c:pt idx="4389">
                  <c:v>549.81703505203495</c:v>
                </c:pt>
                <c:pt idx="4390">
                  <c:v>549.80996117784605</c:v>
                </c:pt>
                <c:pt idx="4391">
                  <c:v>549.79557977229604</c:v>
                </c:pt>
                <c:pt idx="4392">
                  <c:v>549.79276735772601</c:v>
                </c:pt>
                <c:pt idx="4393">
                  <c:v>549.77950038199697</c:v>
                </c:pt>
                <c:pt idx="4394">
                  <c:v>549.77682971351101</c:v>
                </c:pt>
                <c:pt idx="4395">
                  <c:v>549.72624604642397</c:v>
                </c:pt>
                <c:pt idx="4396">
                  <c:v>549.715809875182</c:v>
                </c:pt>
                <c:pt idx="4397">
                  <c:v>549.67768589882496</c:v>
                </c:pt>
                <c:pt idx="4398">
                  <c:v>549.66834250847899</c:v>
                </c:pt>
                <c:pt idx="4399">
                  <c:v>549.65647476063998</c:v>
                </c:pt>
                <c:pt idx="4400">
                  <c:v>549.65275848306499</c:v>
                </c:pt>
                <c:pt idx="4401">
                  <c:v>549.65233718424099</c:v>
                </c:pt>
                <c:pt idx="4402">
                  <c:v>549.60149088420997</c:v>
                </c:pt>
                <c:pt idx="4403">
                  <c:v>549.58778926086097</c:v>
                </c:pt>
                <c:pt idx="4404">
                  <c:v>549.58718281532902</c:v>
                </c:pt>
                <c:pt idx="4405">
                  <c:v>549.55106733611899</c:v>
                </c:pt>
                <c:pt idx="4406">
                  <c:v>549.54039776048796</c:v>
                </c:pt>
                <c:pt idx="4407">
                  <c:v>549.52297698164705</c:v>
                </c:pt>
                <c:pt idx="4408">
                  <c:v>549.518524348901</c:v>
                </c:pt>
                <c:pt idx="4409">
                  <c:v>549.50272234326599</c:v>
                </c:pt>
                <c:pt idx="4410">
                  <c:v>549.49387684620001</c:v>
                </c:pt>
                <c:pt idx="4411">
                  <c:v>549.44538005926199</c:v>
                </c:pt>
                <c:pt idx="4412">
                  <c:v>549.42760694967899</c:v>
                </c:pt>
                <c:pt idx="4413">
                  <c:v>549.41611276399703</c:v>
                </c:pt>
                <c:pt idx="4414">
                  <c:v>549.36048155677702</c:v>
                </c:pt>
                <c:pt idx="4415">
                  <c:v>549.35554617634898</c:v>
                </c:pt>
                <c:pt idx="4416">
                  <c:v>549.28503835500703</c:v>
                </c:pt>
                <c:pt idx="4417">
                  <c:v>549.28381936195103</c:v>
                </c:pt>
                <c:pt idx="4418">
                  <c:v>549.28128310008503</c:v>
                </c:pt>
                <c:pt idx="4419">
                  <c:v>549.25950670100599</c:v>
                </c:pt>
                <c:pt idx="4420">
                  <c:v>549.25350638423004</c:v>
                </c:pt>
                <c:pt idx="4421">
                  <c:v>549.23924701762701</c:v>
                </c:pt>
                <c:pt idx="4422">
                  <c:v>549.21313330293299</c:v>
                </c:pt>
                <c:pt idx="4423">
                  <c:v>549.20952279827202</c:v>
                </c:pt>
                <c:pt idx="4424">
                  <c:v>549.19822394712799</c:v>
                </c:pt>
                <c:pt idx="4425">
                  <c:v>549.17130757565894</c:v>
                </c:pt>
                <c:pt idx="4426">
                  <c:v>549.13457759646201</c:v>
                </c:pt>
                <c:pt idx="4427">
                  <c:v>549.12505081547101</c:v>
                </c:pt>
                <c:pt idx="4428">
                  <c:v>549.049342587718</c:v>
                </c:pt>
                <c:pt idx="4429">
                  <c:v>549.02491394876097</c:v>
                </c:pt>
                <c:pt idx="4430">
                  <c:v>549.01500340081395</c:v>
                </c:pt>
                <c:pt idx="4431">
                  <c:v>548.96917754358697</c:v>
                </c:pt>
                <c:pt idx="4432">
                  <c:v>548.93914880086902</c:v>
                </c:pt>
                <c:pt idx="4433">
                  <c:v>548.93058777245096</c:v>
                </c:pt>
                <c:pt idx="4434">
                  <c:v>548.92036179916602</c:v>
                </c:pt>
                <c:pt idx="4435">
                  <c:v>548.91887282637595</c:v>
                </c:pt>
                <c:pt idx="4436">
                  <c:v>548.90732849761503</c:v>
                </c:pt>
                <c:pt idx="4437">
                  <c:v>548.90396163131504</c:v>
                </c:pt>
                <c:pt idx="4438">
                  <c:v>548.90355706864398</c:v>
                </c:pt>
                <c:pt idx="4439">
                  <c:v>548.88631175754097</c:v>
                </c:pt>
                <c:pt idx="4440">
                  <c:v>548.88392602411</c:v>
                </c:pt>
                <c:pt idx="4441">
                  <c:v>548.83952555637302</c:v>
                </c:pt>
                <c:pt idx="4442">
                  <c:v>548.82084934879299</c:v>
                </c:pt>
                <c:pt idx="4443">
                  <c:v>548.81693803048699</c:v>
                </c:pt>
                <c:pt idx="4444">
                  <c:v>548.80206697697702</c:v>
                </c:pt>
                <c:pt idx="4445">
                  <c:v>548.79885585543195</c:v>
                </c:pt>
                <c:pt idx="4446">
                  <c:v>548.73185627514999</c:v>
                </c:pt>
                <c:pt idx="4447">
                  <c:v>548.690133464361</c:v>
                </c:pt>
                <c:pt idx="4448">
                  <c:v>548.63618989445001</c:v>
                </c:pt>
                <c:pt idx="4449">
                  <c:v>548.61581494683401</c:v>
                </c:pt>
                <c:pt idx="4450">
                  <c:v>548.61477833899596</c:v>
                </c:pt>
                <c:pt idx="4451">
                  <c:v>548.613434260487</c:v>
                </c:pt>
                <c:pt idx="4452">
                  <c:v>548.613130574298</c:v>
                </c:pt>
                <c:pt idx="4453">
                  <c:v>548.58929064890197</c:v>
                </c:pt>
                <c:pt idx="4454">
                  <c:v>548.57962278034699</c:v>
                </c:pt>
                <c:pt idx="4455">
                  <c:v>548.54992302879805</c:v>
                </c:pt>
                <c:pt idx="4456">
                  <c:v>548.54629582402902</c:v>
                </c:pt>
                <c:pt idx="4457">
                  <c:v>548.48800458693199</c:v>
                </c:pt>
                <c:pt idx="4458">
                  <c:v>548.48514539872895</c:v>
                </c:pt>
                <c:pt idx="4459">
                  <c:v>548.41094961413103</c:v>
                </c:pt>
                <c:pt idx="4460">
                  <c:v>548.38942436390198</c:v>
                </c:pt>
                <c:pt idx="4461">
                  <c:v>548.37949490392703</c:v>
                </c:pt>
                <c:pt idx="4462">
                  <c:v>548.37240414723601</c:v>
                </c:pt>
                <c:pt idx="4463">
                  <c:v>548.33001263778306</c:v>
                </c:pt>
                <c:pt idx="4464">
                  <c:v>548.32273175156695</c:v>
                </c:pt>
                <c:pt idx="4465">
                  <c:v>548.31590492624696</c:v>
                </c:pt>
                <c:pt idx="4466">
                  <c:v>548.29614866605903</c:v>
                </c:pt>
                <c:pt idx="4467">
                  <c:v>548.272236734996</c:v>
                </c:pt>
                <c:pt idx="4468">
                  <c:v>548.260695782124</c:v>
                </c:pt>
                <c:pt idx="4469">
                  <c:v>548.25638693501003</c:v>
                </c:pt>
                <c:pt idx="4470">
                  <c:v>548.23909855543502</c:v>
                </c:pt>
                <c:pt idx="4471">
                  <c:v>548.19102333319904</c:v>
                </c:pt>
                <c:pt idx="4472">
                  <c:v>548.17771279126498</c:v>
                </c:pt>
                <c:pt idx="4473">
                  <c:v>548.15266990496605</c:v>
                </c:pt>
                <c:pt idx="4474">
                  <c:v>548.09203385704905</c:v>
                </c:pt>
                <c:pt idx="4475">
                  <c:v>548.076198879912</c:v>
                </c:pt>
                <c:pt idx="4476">
                  <c:v>548.03179300899205</c:v>
                </c:pt>
                <c:pt idx="4477">
                  <c:v>547.94890059784598</c:v>
                </c:pt>
                <c:pt idx="4478">
                  <c:v>547.89416160169696</c:v>
                </c:pt>
                <c:pt idx="4479">
                  <c:v>547.877876948417</c:v>
                </c:pt>
                <c:pt idx="4480">
                  <c:v>547.85718578197395</c:v>
                </c:pt>
                <c:pt idx="4481">
                  <c:v>547.83650872390695</c:v>
                </c:pt>
                <c:pt idx="4482">
                  <c:v>547.82641365403401</c:v>
                </c:pt>
                <c:pt idx="4483">
                  <c:v>547.81682773359398</c:v>
                </c:pt>
                <c:pt idx="4484">
                  <c:v>547.81002375358696</c:v>
                </c:pt>
                <c:pt idx="4485">
                  <c:v>547.77057235605503</c:v>
                </c:pt>
                <c:pt idx="4486">
                  <c:v>547.77030299026501</c:v>
                </c:pt>
                <c:pt idx="4487">
                  <c:v>547.73916742814697</c:v>
                </c:pt>
                <c:pt idx="4488">
                  <c:v>547.69382825506102</c:v>
                </c:pt>
                <c:pt idx="4489">
                  <c:v>547.66164497149703</c:v>
                </c:pt>
                <c:pt idx="4490">
                  <c:v>547.65578785295895</c:v>
                </c:pt>
                <c:pt idx="4491">
                  <c:v>547.65359527646501</c:v>
                </c:pt>
                <c:pt idx="4492">
                  <c:v>547.63778260126298</c:v>
                </c:pt>
                <c:pt idx="4493">
                  <c:v>547.62115448840996</c:v>
                </c:pt>
                <c:pt idx="4494">
                  <c:v>547.60066753236902</c:v>
                </c:pt>
                <c:pt idx="4495">
                  <c:v>547.58065717157899</c:v>
                </c:pt>
                <c:pt idx="4496">
                  <c:v>547.56850866632499</c:v>
                </c:pt>
                <c:pt idx="4497">
                  <c:v>547.56775515424795</c:v>
                </c:pt>
                <c:pt idx="4498">
                  <c:v>547.54533577146003</c:v>
                </c:pt>
                <c:pt idx="4499">
                  <c:v>547.51548962330003</c:v>
                </c:pt>
                <c:pt idx="4500">
                  <c:v>547.51543349353096</c:v>
                </c:pt>
                <c:pt idx="4501">
                  <c:v>547.51277170059495</c:v>
                </c:pt>
                <c:pt idx="4502">
                  <c:v>547.49965448920602</c:v>
                </c:pt>
                <c:pt idx="4503">
                  <c:v>547.496466188044</c:v>
                </c:pt>
                <c:pt idx="4504">
                  <c:v>547.45098409893399</c:v>
                </c:pt>
                <c:pt idx="4505">
                  <c:v>547.41112210506503</c:v>
                </c:pt>
                <c:pt idx="4506">
                  <c:v>547.40838513989104</c:v>
                </c:pt>
                <c:pt idx="4507">
                  <c:v>547.37739516442502</c:v>
                </c:pt>
                <c:pt idx="4508">
                  <c:v>547.34579009135598</c:v>
                </c:pt>
                <c:pt idx="4509">
                  <c:v>547.34219125617301</c:v>
                </c:pt>
                <c:pt idx="4510">
                  <c:v>547.34201909949195</c:v>
                </c:pt>
                <c:pt idx="4511">
                  <c:v>547.33709407849597</c:v>
                </c:pt>
                <c:pt idx="4512">
                  <c:v>547.33702913002401</c:v>
                </c:pt>
                <c:pt idx="4513">
                  <c:v>547.33620864060799</c:v>
                </c:pt>
                <c:pt idx="4514">
                  <c:v>547.331302458153</c:v>
                </c:pt>
                <c:pt idx="4515">
                  <c:v>547.32543775872705</c:v>
                </c:pt>
                <c:pt idx="4516">
                  <c:v>547.30169901293903</c:v>
                </c:pt>
                <c:pt idx="4517">
                  <c:v>547.28581731834402</c:v>
                </c:pt>
                <c:pt idx="4518">
                  <c:v>547.27422617208595</c:v>
                </c:pt>
                <c:pt idx="4519">
                  <c:v>547.27407293926206</c:v>
                </c:pt>
                <c:pt idx="4520">
                  <c:v>547.25716217066395</c:v>
                </c:pt>
                <c:pt idx="4521">
                  <c:v>547.25473975087095</c:v>
                </c:pt>
                <c:pt idx="4522">
                  <c:v>547.24827561473899</c:v>
                </c:pt>
                <c:pt idx="4523">
                  <c:v>547.24076727578404</c:v>
                </c:pt>
                <c:pt idx="4524">
                  <c:v>547.23315179100302</c:v>
                </c:pt>
                <c:pt idx="4525">
                  <c:v>547.23032109416204</c:v>
                </c:pt>
                <c:pt idx="4526">
                  <c:v>547.22328429600805</c:v>
                </c:pt>
                <c:pt idx="4527">
                  <c:v>547.217162012426</c:v>
                </c:pt>
                <c:pt idx="4528">
                  <c:v>547.217146894233</c:v>
                </c:pt>
                <c:pt idx="4529">
                  <c:v>547.19079891696504</c:v>
                </c:pt>
                <c:pt idx="4530">
                  <c:v>547.15889981481803</c:v>
                </c:pt>
                <c:pt idx="4531">
                  <c:v>547.15446502798397</c:v>
                </c:pt>
                <c:pt idx="4532">
                  <c:v>547.13405787613306</c:v>
                </c:pt>
                <c:pt idx="4533">
                  <c:v>547.11001250939205</c:v>
                </c:pt>
                <c:pt idx="4534">
                  <c:v>547.10184875166999</c:v>
                </c:pt>
                <c:pt idx="4535">
                  <c:v>547.04536070090603</c:v>
                </c:pt>
                <c:pt idx="4536">
                  <c:v>547.02294130598295</c:v>
                </c:pt>
                <c:pt idx="4537">
                  <c:v>547.02230599390998</c:v>
                </c:pt>
                <c:pt idx="4538">
                  <c:v>547.01418952705603</c:v>
                </c:pt>
                <c:pt idx="4539">
                  <c:v>547.00853616014297</c:v>
                </c:pt>
                <c:pt idx="4540">
                  <c:v>546.96773482377603</c:v>
                </c:pt>
                <c:pt idx="4541">
                  <c:v>546.94724054811604</c:v>
                </c:pt>
                <c:pt idx="4542">
                  <c:v>546.90793329549797</c:v>
                </c:pt>
                <c:pt idx="4543">
                  <c:v>546.84624788905603</c:v>
                </c:pt>
                <c:pt idx="4544">
                  <c:v>546.84586202191099</c:v>
                </c:pt>
                <c:pt idx="4545">
                  <c:v>546.83466025779899</c:v>
                </c:pt>
                <c:pt idx="4546">
                  <c:v>546.82989835836997</c:v>
                </c:pt>
                <c:pt idx="4547">
                  <c:v>546.82869228770198</c:v>
                </c:pt>
                <c:pt idx="4548">
                  <c:v>546.81856113795595</c:v>
                </c:pt>
                <c:pt idx="4549">
                  <c:v>546.81769688608699</c:v>
                </c:pt>
                <c:pt idx="4550">
                  <c:v>546.81586898768296</c:v>
                </c:pt>
                <c:pt idx="4551">
                  <c:v>546.81357510397595</c:v>
                </c:pt>
                <c:pt idx="4552">
                  <c:v>546.79634235460105</c:v>
                </c:pt>
                <c:pt idx="4553">
                  <c:v>546.76533117774102</c:v>
                </c:pt>
                <c:pt idx="4554">
                  <c:v>546.73497822434103</c:v>
                </c:pt>
                <c:pt idx="4555">
                  <c:v>546.73019186553302</c:v>
                </c:pt>
                <c:pt idx="4556">
                  <c:v>546.72859101830602</c:v>
                </c:pt>
                <c:pt idx="4557">
                  <c:v>546.69063213212496</c:v>
                </c:pt>
                <c:pt idx="4558">
                  <c:v>546.68340477366996</c:v>
                </c:pt>
                <c:pt idx="4559">
                  <c:v>546.67694327459105</c:v>
                </c:pt>
                <c:pt idx="4560">
                  <c:v>546.64711563609501</c:v>
                </c:pt>
                <c:pt idx="4561">
                  <c:v>546.63918185824605</c:v>
                </c:pt>
                <c:pt idx="4562">
                  <c:v>546.63534706852101</c:v>
                </c:pt>
                <c:pt idx="4563">
                  <c:v>546.63140205691002</c:v>
                </c:pt>
                <c:pt idx="4564">
                  <c:v>546.61342935286098</c:v>
                </c:pt>
                <c:pt idx="4565">
                  <c:v>546.61082275671595</c:v>
                </c:pt>
                <c:pt idx="4566">
                  <c:v>546.59321431701699</c:v>
                </c:pt>
                <c:pt idx="4567">
                  <c:v>546.55796581075901</c:v>
                </c:pt>
                <c:pt idx="4568">
                  <c:v>546.52013096137705</c:v>
                </c:pt>
                <c:pt idx="4569">
                  <c:v>546.51801676810305</c:v>
                </c:pt>
                <c:pt idx="4570">
                  <c:v>546.51337941210897</c:v>
                </c:pt>
                <c:pt idx="4571">
                  <c:v>546.50525928479101</c:v>
                </c:pt>
                <c:pt idx="4572">
                  <c:v>546.50321122322998</c:v>
                </c:pt>
                <c:pt idx="4573">
                  <c:v>546.50158268383404</c:v>
                </c:pt>
                <c:pt idx="4574">
                  <c:v>546.50133789528104</c:v>
                </c:pt>
                <c:pt idx="4575">
                  <c:v>546.49460927267103</c:v>
                </c:pt>
                <c:pt idx="4576">
                  <c:v>546.48939379418698</c:v>
                </c:pt>
                <c:pt idx="4577">
                  <c:v>546.48843918879697</c:v>
                </c:pt>
                <c:pt idx="4578">
                  <c:v>546.46953774831604</c:v>
                </c:pt>
                <c:pt idx="4579">
                  <c:v>546.46711146074801</c:v>
                </c:pt>
                <c:pt idx="4580">
                  <c:v>546.43684177442901</c:v>
                </c:pt>
                <c:pt idx="4581">
                  <c:v>546.420160848259</c:v>
                </c:pt>
                <c:pt idx="4582">
                  <c:v>546.41865605835096</c:v>
                </c:pt>
                <c:pt idx="4583">
                  <c:v>546.41309478052699</c:v>
                </c:pt>
                <c:pt idx="4584">
                  <c:v>546.40590138888604</c:v>
                </c:pt>
                <c:pt idx="4585">
                  <c:v>546.39933232766805</c:v>
                </c:pt>
                <c:pt idx="4586">
                  <c:v>546.387359806164</c:v>
                </c:pt>
                <c:pt idx="4587">
                  <c:v>546.37764159944095</c:v>
                </c:pt>
                <c:pt idx="4588">
                  <c:v>546.34843765356504</c:v>
                </c:pt>
                <c:pt idx="4589">
                  <c:v>546.34477097230695</c:v>
                </c:pt>
                <c:pt idx="4590">
                  <c:v>546.34399474602697</c:v>
                </c:pt>
                <c:pt idx="4591">
                  <c:v>546.30886391159595</c:v>
                </c:pt>
                <c:pt idx="4592">
                  <c:v>546.30695349525695</c:v>
                </c:pt>
                <c:pt idx="4593">
                  <c:v>546.29295153670603</c:v>
                </c:pt>
                <c:pt idx="4594">
                  <c:v>546.27606726294096</c:v>
                </c:pt>
                <c:pt idx="4595">
                  <c:v>546.26615286798801</c:v>
                </c:pt>
                <c:pt idx="4596">
                  <c:v>546.24891207482494</c:v>
                </c:pt>
                <c:pt idx="4597">
                  <c:v>546.24357657115399</c:v>
                </c:pt>
                <c:pt idx="4598">
                  <c:v>546.21748787521199</c:v>
                </c:pt>
                <c:pt idx="4599">
                  <c:v>546.20927842971196</c:v>
                </c:pt>
                <c:pt idx="4600">
                  <c:v>546.20837068293395</c:v>
                </c:pt>
                <c:pt idx="4601">
                  <c:v>546.20746546345697</c:v>
                </c:pt>
                <c:pt idx="4602">
                  <c:v>546.17950048561102</c:v>
                </c:pt>
                <c:pt idx="4603">
                  <c:v>546.16992803233597</c:v>
                </c:pt>
                <c:pt idx="4604">
                  <c:v>546.12963628049897</c:v>
                </c:pt>
                <c:pt idx="4605">
                  <c:v>546.12219848399297</c:v>
                </c:pt>
                <c:pt idx="4606">
                  <c:v>546.10952225898404</c:v>
                </c:pt>
                <c:pt idx="4607">
                  <c:v>546.09526480711895</c:v>
                </c:pt>
                <c:pt idx="4608">
                  <c:v>546.09335302524596</c:v>
                </c:pt>
                <c:pt idx="4609">
                  <c:v>546.08036692528901</c:v>
                </c:pt>
                <c:pt idx="4610">
                  <c:v>546.06382715371205</c:v>
                </c:pt>
                <c:pt idx="4611">
                  <c:v>546.03390427472198</c:v>
                </c:pt>
                <c:pt idx="4612">
                  <c:v>546.003877858436</c:v>
                </c:pt>
                <c:pt idx="4613">
                  <c:v>545.98822509463196</c:v>
                </c:pt>
                <c:pt idx="4614">
                  <c:v>545.97285700342604</c:v>
                </c:pt>
                <c:pt idx="4615">
                  <c:v>545.96636969983797</c:v>
                </c:pt>
                <c:pt idx="4616">
                  <c:v>545.963989869844</c:v>
                </c:pt>
                <c:pt idx="4617">
                  <c:v>545.94407385918601</c:v>
                </c:pt>
                <c:pt idx="4618">
                  <c:v>545.92312525128295</c:v>
                </c:pt>
                <c:pt idx="4619">
                  <c:v>545.91029545751599</c:v>
                </c:pt>
                <c:pt idx="4620">
                  <c:v>545.89090953100595</c:v>
                </c:pt>
                <c:pt idx="4621">
                  <c:v>545.877315401896</c:v>
                </c:pt>
                <c:pt idx="4622">
                  <c:v>545.86333499601199</c:v>
                </c:pt>
                <c:pt idx="4623">
                  <c:v>545.84184179208296</c:v>
                </c:pt>
                <c:pt idx="4624">
                  <c:v>545.82534520938702</c:v>
                </c:pt>
                <c:pt idx="4625">
                  <c:v>545.75795354826096</c:v>
                </c:pt>
                <c:pt idx="4626">
                  <c:v>545.74664901240499</c:v>
                </c:pt>
                <c:pt idx="4627">
                  <c:v>545.714264677664</c:v>
                </c:pt>
                <c:pt idx="4628">
                  <c:v>545.70975279386903</c:v>
                </c:pt>
                <c:pt idx="4629">
                  <c:v>545.703625457626</c:v>
                </c:pt>
                <c:pt idx="4630">
                  <c:v>545.68550821413805</c:v>
                </c:pt>
                <c:pt idx="4631">
                  <c:v>545.68000948894098</c:v>
                </c:pt>
                <c:pt idx="4632">
                  <c:v>545.67546155561604</c:v>
                </c:pt>
                <c:pt idx="4633">
                  <c:v>545.66992859703396</c:v>
                </c:pt>
                <c:pt idx="4634">
                  <c:v>545.66613513966195</c:v>
                </c:pt>
                <c:pt idx="4635">
                  <c:v>545.66040369037603</c:v>
                </c:pt>
                <c:pt idx="4636">
                  <c:v>545.65783458028602</c:v>
                </c:pt>
                <c:pt idx="4637">
                  <c:v>545.65593750535595</c:v>
                </c:pt>
                <c:pt idx="4638">
                  <c:v>545.64755528422904</c:v>
                </c:pt>
                <c:pt idx="4639">
                  <c:v>545.62552097575303</c:v>
                </c:pt>
                <c:pt idx="4640">
                  <c:v>545.55915332005998</c:v>
                </c:pt>
                <c:pt idx="4641">
                  <c:v>545.52864596672396</c:v>
                </c:pt>
                <c:pt idx="4642">
                  <c:v>545.52362369321997</c:v>
                </c:pt>
                <c:pt idx="4643">
                  <c:v>545.45760431554697</c:v>
                </c:pt>
                <c:pt idx="4644">
                  <c:v>545.42295280006704</c:v>
                </c:pt>
                <c:pt idx="4645">
                  <c:v>545.41920809549697</c:v>
                </c:pt>
                <c:pt idx="4646">
                  <c:v>545.40710891848005</c:v>
                </c:pt>
                <c:pt idx="4647">
                  <c:v>545.36137404501005</c:v>
                </c:pt>
                <c:pt idx="4648">
                  <c:v>545.30186762794199</c:v>
                </c:pt>
                <c:pt idx="4649">
                  <c:v>545.29652505114802</c:v>
                </c:pt>
                <c:pt idx="4650">
                  <c:v>545.28753336218801</c:v>
                </c:pt>
                <c:pt idx="4651">
                  <c:v>545.26279209341601</c:v>
                </c:pt>
                <c:pt idx="4652">
                  <c:v>545.262162952018</c:v>
                </c:pt>
                <c:pt idx="4653">
                  <c:v>545.24338888127397</c:v>
                </c:pt>
                <c:pt idx="4654">
                  <c:v>545.23379646762703</c:v>
                </c:pt>
                <c:pt idx="4655">
                  <c:v>545.23167702413696</c:v>
                </c:pt>
                <c:pt idx="4656">
                  <c:v>545.22181014717603</c:v>
                </c:pt>
                <c:pt idx="4657">
                  <c:v>545.22024795525795</c:v>
                </c:pt>
                <c:pt idx="4658">
                  <c:v>545.21857590517902</c:v>
                </c:pt>
                <c:pt idx="4659">
                  <c:v>545.20418359112</c:v>
                </c:pt>
                <c:pt idx="4660">
                  <c:v>545.15445482014104</c:v>
                </c:pt>
                <c:pt idx="4661">
                  <c:v>545.15410543342296</c:v>
                </c:pt>
                <c:pt idx="4662">
                  <c:v>545.14035753802705</c:v>
                </c:pt>
                <c:pt idx="4663">
                  <c:v>545.12916847911902</c:v>
                </c:pt>
                <c:pt idx="4664">
                  <c:v>545.12230181459699</c:v>
                </c:pt>
                <c:pt idx="4665">
                  <c:v>545.11609493409696</c:v>
                </c:pt>
                <c:pt idx="4666">
                  <c:v>545.10526911974205</c:v>
                </c:pt>
                <c:pt idx="4667">
                  <c:v>545.09875866930804</c:v>
                </c:pt>
                <c:pt idx="4668">
                  <c:v>545.08542716421903</c:v>
                </c:pt>
                <c:pt idx="4669">
                  <c:v>545.073871407772</c:v>
                </c:pt>
                <c:pt idx="4670">
                  <c:v>545.07324857664105</c:v>
                </c:pt>
                <c:pt idx="4671">
                  <c:v>545.05221673133804</c:v>
                </c:pt>
                <c:pt idx="4672">
                  <c:v>545.00422098581998</c:v>
                </c:pt>
                <c:pt idx="4673">
                  <c:v>544.99343900329097</c:v>
                </c:pt>
                <c:pt idx="4674">
                  <c:v>544.98806546387402</c:v>
                </c:pt>
                <c:pt idx="4675">
                  <c:v>544.97148913139404</c:v>
                </c:pt>
                <c:pt idx="4676">
                  <c:v>544.96766533551101</c:v>
                </c:pt>
                <c:pt idx="4677">
                  <c:v>544.95870515992306</c:v>
                </c:pt>
                <c:pt idx="4678">
                  <c:v>544.94490648904605</c:v>
                </c:pt>
                <c:pt idx="4679">
                  <c:v>544.93948499796397</c:v>
                </c:pt>
                <c:pt idx="4680">
                  <c:v>544.93592198726799</c:v>
                </c:pt>
                <c:pt idx="4681">
                  <c:v>544.90607297511497</c:v>
                </c:pt>
                <c:pt idx="4682">
                  <c:v>544.90358492304699</c:v>
                </c:pt>
                <c:pt idx="4683">
                  <c:v>544.88280888500503</c:v>
                </c:pt>
                <c:pt idx="4684">
                  <c:v>544.83849530369605</c:v>
                </c:pt>
                <c:pt idx="4685">
                  <c:v>544.81333309329796</c:v>
                </c:pt>
                <c:pt idx="4686">
                  <c:v>544.790506579267</c:v>
                </c:pt>
                <c:pt idx="4687">
                  <c:v>544.766718100567</c:v>
                </c:pt>
                <c:pt idx="4688">
                  <c:v>544.66777664014603</c:v>
                </c:pt>
                <c:pt idx="4689">
                  <c:v>544.66133548378104</c:v>
                </c:pt>
                <c:pt idx="4690">
                  <c:v>544.65180604850696</c:v>
                </c:pt>
                <c:pt idx="4691">
                  <c:v>544.64082468345202</c:v>
                </c:pt>
                <c:pt idx="4692">
                  <c:v>544.62315296988004</c:v>
                </c:pt>
                <c:pt idx="4693">
                  <c:v>544.60917254206095</c:v>
                </c:pt>
                <c:pt idx="4694">
                  <c:v>544.609103535195</c:v>
                </c:pt>
                <c:pt idx="4695">
                  <c:v>544.60002634031696</c:v>
                </c:pt>
                <c:pt idx="4696">
                  <c:v>544.58087944686497</c:v>
                </c:pt>
                <c:pt idx="4697">
                  <c:v>544.49967895229202</c:v>
                </c:pt>
                <c:pt idx="4698">
                  <c:v>544.48945309664805</c:v>
                </c:pt>
                <c:pt idx="4699">
                  <c:v>544.46031018640304</c:v>
                </c:pt>
                <c:pt idx="4700">
                  <c:v>544.45586168864804</c:v>
                </c:pt>
                <c:pt idx="4701">
                  <c:v>544.387157961659</c:v>
                </c:pt>
                <c:pt idx="4702">
                  <c:v>544.37858294841305</c:v>
                </c:pt>
                <c:pt idx="4703">
                  <c:v>544.36544015366906</c:v>
                </c:pt>
                <c:pt idx="4704">
                  <c:v>544.34727950271997</c:v>
                </c:pt>
                <c:pt idx="4705">
                  <c:v>544.30266136186401</c:v>
                </c:pt>
                <c:pt idx="4706">
                  <c:v>544.30257549405496</c:v>
                </c:pt>
                <c:pt idx="4707">
                  <c:v>544.29502812265002</c:v>
                </c:pt>
                <c:pt idx="4708">
                  <c:v>544.28410372719395</c:v>
                </c:pt>
                <c:pt idx="4709">
                  <c:v>544.27915559137</c:v>
                </c:pt>
                <c:pt idx="4710">
                  <c:v>544.24243733220396</c:v>
                </c:pt>
                <c:pt idx="4711">
                  <c:v>544.21685392497398</c:v>
                </c:pt>
                <c:pt idx="4712">
                  <c:v>544.18073267223804</c:v>
                </c:pt>
                <c:pt idx="4713">
                  <c:v>544.15841307841902</c:v>
                </c:pt>
                <c:pt idx="4714">
                  <c:v>544.14688589759396</c:v>
                </c:pt>
                <c:pt idx="4715">
                  <c:v>544.11689704724097</c:v>
                </c:pt>
                <c:pt idx="4716">
                  <c:v>544.11098524353395</c:v>
                </c:pt>
                <c:pt idx="4717">
                  <c:v>544.10378755054899</c:v>
                </c:pt>
                <c:pt idx="4718">
                  <c:v>544.08666936992995</c:v>
                </c:pt>
                <c:pt idx="4719">
                  <c:v>544.08266699681201</c:v>
                </c:pt>
                <c:pt idx="4720">
                  <c:v>544.07619136640801</c:v>
                </c:pt>
                <c:pt idx="4721">
                  <c:v>544.05712879056705</c:v>
                </c:pt>
                <c:pt idx="4722">
                  <c:v>544.05105382261195</c:v>
                </c:pt>
                <c:pt idx="4723">
                  <c:v>544.03069571687502</c:v>
                </c:pt>
                <c:pt idx="4724">
                  <c:v>543.96460737518305</c:v>
                </c:pt>
                <c:pt idx="4725">
                  <c:v>543.93294896096995</c:v>
                </c:pt>
                <c:pt idx="4726">
                  <c:v>543.92498766455196</c:v>
                </c:pt>
                <c:pt idx="4727">
                  <c:v>543.92076781002595</c:v>
                </c:pt>
                <c:pt idx="4728">
                  <c:v>543.90771793720705</c:v>
                </c:pt>
                <c:pt idx="4729">
                  <c:v>543.85510249824904</c:v>
                </c:pt>
                <c:pt idx="4730">
                  <c:v>543.80602229283102</c:v>
                </c:pt>
                <c:pt idx="4731">
                  <c:v>543.79786218956303</c:v>
                </c:pt>
                <c:pt idx="4732">
                  <c:v>543.79395251460005</c:v>
                </c:pt>
                <c:pt idx="4733">
                  <c:v>543.78129528679904</c:v>
                </c:pt>
                <c:pt idx="4734">
                  <c:v>543.75767119361399</c:v>
                </c:pt>
                <c:pt idx="4735">
                  <c:v>543.751876665174</c:v>
                </c:pt>
                <c:pt idx="4736">
                  <c:v>543.75006595797004</c:v>
                </c:pt>
                <c:pt idx="4737">
                  <c:v>543.74099512808198</c:v>
                </c:pt>
                <c:pt idx="4738">
                  <c:v>543.73223214723203</c:v>
                </c:pt>
                <c:pt idx="4739">
                  <c:v>543.72501763702201</c:v>
                </c:pt>
                <c:pt idx="4740">
                  <c:v>543.72349920849194</c:v>
                </c:pt>
                <c:pt idx="4741">
                  <c:v>543.72127292277798</c:v>
                </c:pt>
                <c:pt idx="4742">
                  <c:v>543.69261581183605</c:v>
                </c:pt>
                <c:pt idx="4743">
                  <c:v>543.65465246914698</c:v>
                </c:pt>
                <c:pt idx="4744">
                  <c:v>543.65459849484705</c:v>
                </c:pt>
                <c:pt idx="4745">
                  <c:v>543.64711769093105</c:v>
                </c:pt>
                <c:pt idx="4746">
                  <c:v>543.63887590606703</c:v>
                </c:pt>
                <c:pt idx="4747">
                  <c:v>543.63815563655999</c:v>
                </c:pt>
                <c:pt idx="4748">
                  <c:v>543.63208095439802</c:v>
                </c:pt>
                <c:pt idx="4749">
                  <c:v>543.575253563704</c:v>
                </c:pt>
                <c:pt idx="4750">
                  <c:v>543.52679705282696</c:v>
                </c:pt>
                <c:pt idx="4751">
                  <c:v>543.51811198903897</c:v>
                </c:pt>
                <c:pt idx="4752">
                  <c:v>543.51725381871199</c:v>
                </c:pt>
                <c:pt idx="4753">
                  <c:v>543.49072860430203</c:v>
                </c:pt>
                <c:pt idx="4754">
                  <c:v>543.46645672467002</c:v>
                </c:pt>
                <c:pt idx="4755">
                  <c:v>543.45892891249696</c:v>
                </c:pt>
                <c:pt idx="4756">
                  <c:v>543.43964583081595</c:v>
                </c:pt>
                <c:pt idx="4757">
                  <c:v>543.41305635741696</c:v>
                </c:pt>
                <c:pt idx="4758">
                  <c:v>543.41159551437102</c:v>
                </c:pt>
                <c:pt idx="4759">
                  <c:v>543.40465117881604</c:v>
                </c:pt>
                <c:pt idx="4760">
                  <c:v>543.39491025155598</c:v>
                </c:pt>
                <c:pt idx="4761">
                  <c:v>543.34049583804597</c:v>
                </c:pt>
                <c:pt idx="4762">
                  <c:v>543.33968182330102</c:v>
                </c:pt>
                <c:pt idx="4763">
                  <c:v>543.31155171207899</c:v>
                </c:pt>
                <c:pt idx="4764">
                  <c:v>543.30560134831001</c:v>
                </c:pt>
                <c:pt idx="4765">
                  <c:v>543.30492362714301</c:v>
                </c:pt>
                <c:pt idx="4766">
                  <c:v>543.28166240446103</c:v>
                </c:pt>
                <c:pt idx="4767">
                  <c:v>543.27343060355304</c:v>
                </c:pt>
                <c:pt idx="4768">
                  <c:v>543.26792836193601</c:v>
                </c:pt>
                <c:pt idx="4769">
                  <c:v>543.26783798630697</c:v>
                </c:pt>
                <c:pt idx="4770">
                  <c:v>543.26295671072899</c:v>
                </c:pt>
                <c:pt idx="4771">
                  <c:v>543.25293633121998</c:v>
                </c:pt>
                <c:pt idx="4772">
                  <c:v>543.24768204960696</c:v>
                </c:pt>
                <c:pt idx="4773">
                  <c:v>543.23209915699795</c:v>
                </c:pt>
                <c:pt idx="4774">
                  <c:v>543.23156550207796</c:v>
                </c:pt>
                <c:pt idx="4775">
                  <c:v>543.20848835311904</c:v>
                </c:pt>
                <c:pt idx="4776">
                  <c:v>543.19637147268304</c:v>
                </c:pt>
                <c:pt idx="4777">
                  <c:v>543.18657160347902</c:v>
                </c:pt>
                <c:pt idx="4778">
                  <c:v>543.16046198384595</c:v>
                </c:pt>
                <c:pt idx="4779">
                  <c:v>543.15326239973194</c:v>
                </c:pt>
                <c:pt idx="4780">
                  <c:v>543.14801899744396</c:v>
                </c:pt>
                <c:pt idx="4781">
                  <c:v>543.14256953567201</c:v>
                </c:pt>
                <c:pt idx="4782">
                  <c:v>543.116665557028</c:v>
                </c:pt>
                <c:pt idx="4783">
                  <c:v>543.105889988743</c:v>
                </c:pt>
                <c:pt idx="4784">
                  <c:v>543.09832074947997</c:v>
                </c:pt>
                <c:pt idx="4785">
                  <c:v>543.09789245940794</c:v>
                </c:pt>
                <c:pt idx="4786">
                  <c:v>543.09787543633195</c:v>
                </c:pt>
                <c:pt idx="4787">
                  <c:v>543.09367545785199</c:v>
                </c:pt>
                <c:pt idx="4788">
                  <c:v>543.09031880138502</c:v>
                </c:pt>
                <c:pt idx="4789">
                  <c:v>543.086868081685</c:v>
                </c:pt>
                <c:pt idx="4790">
                  <c:v>543.08218634581306</c:v>
                </c:pt>
                <c:pt idx="4791">
                  <c:v>543.075405746108</c:v>
                </c:pt>
                <c:pt idx="4792">
                  <c:v>543.01816010541495</c:v>
                </c:pt>
                <c:pt idx="4793">
                  <c:v>543.01124539917703</c:v>
                </c:pt>
                <c:pt idx="4794">
                  <c:v>542.97959012245701</c:v>
                </c:pt>
                <c:pt idx="4795">
                  <c:v>542.96570467413699</c:v>
                </c:pt>
                <c:pt idx="4796">
                  <c:v>542.96085521625298</c:v>
                </c:pt>
                <c:pt idx="4797">
                  <c:v>542.94394827477299</c:v>
                </c:pt>
                <c:pt idx="4798">
                  <c:v>542.92286112307897</c:v>
                </c:pt>
                <c:pt idx="4799">
                  <c:v>542.92140847826795</c:v>
                </c:pt>
                <c:pt idx="4800">
                  <c:v>542.86514434553305</c:v>
                </c:pt>
                <c:pt idx="4801">
                  <c:v>542.85890412008405</c:v>
                </c:pt>
                <c:pt idx="4802">
                  <c:v>542.81955073585004</c:v>
                </c:pt>
                <c:pt idx="4803">
                  <c:v>542.79866699350805</c:v>
                </c:pt>
                <c:pt idx="4804">
                  <c:v>542.78932334850799</c:v>
                </c:pt>
                <c:pt idx="4805">
                  <c:v>542.73336463944099</c:v>
                </c:pt>
                <c:pt idx="4806">
                  <c:v>542.66898585149397</c:v>
                </c:pt>
                <c:pt idx="4807">
                  <c:v>542.65073592492001</c:v>
                </c:pt>
                <c:pt idx="4808">
                  <c:v>542.65043190489303</c:v>
                </c:pt>
                <c:pt idx="4809">
                  <c:v>542.58368249026796</c:v>
                </c:pt>
                <c:pt idx="4810">
                  <c:v>542.55728249251899</c:v>
                </c:pt>
                <c:pt idx="4811">
                  <c:v>542.552585663017</c:v>
                </c:pt>
                <c:pt idx="4812">
                  <c:v>542.54620752886296</c:v>
                </c:pt>
                <c:pt idx="4813">
                  <c:v>542.53624627750605</c:v>
                </c:pt>
                <c:pt idx="4814">
                  <c:v>542.53540574132899</c:v>
                </c:pt>
                <c:pt idx="4815">
                  <c:v>542.52220751421805</c:v>
                </c:pt>
                <c:pt idx="4816">
                  <c:v>542.462396215436</c:v>
                </c:pt>
                <c:pt idx="4817">
                  <c:v>542.430832516892</c:v>
                </c:pt>
                <c:pt idx="4818">
                  <c:v>542.41047219249106</c:v>
                </c:pt>
                <c:pt idx="4819">
                  <c:v>542.39893585638197</c:v>
                </c:pt>
                <c:pt idx="4820">
                  <c:v>542.36728649432996</c:v>
                </c:pt>
                <c:pt idx="4821">
                  <c:v>542.34772794452203</c:v>
                </c:pt>
                <c:pt idx="4822">
                  <c:v>542.33911128628699</c:v>
                </c:pt>
                <c:pt idx="4823">
                  <c:v>542.29926346582602</c:v>
                </c:pt>
                <c:pt idx="4824">
                  <c:v>542.27926138663997</c:v>
                </c:pt>
                <c:pt idx="4825">
                  <c:v>542.26906327415099</c:v>
                </c:pt>
                <c:pt idx="4826">
                  <c:v>542.26748469319602</c:v>
                </c:pt>
                <c:pt idx="4827">
                  <c:v>542.26628988355196</c:v>
                </c:pt>
                <c:pt idx="4828">
                  <c:v>542.262372663262</c:v>
                </c:pt>
                <c:pt idx="4829">
                  <c:v>542.22697378857504</c:v>
                </c:pt>
                <c:pt idx="4830">
                  <c:v>542.20478461464302</c:v>
                </c:pt>
                <c:pt idx="4831">
                  <c:v>542.19052235297897</c:v>
                </c:pt>
                <c:pt idx="4832">
                  <c:v>542.13625587808701</c:v>
                </c:pt>
                <c:pt idx="4833">
                  <c:v>542.08009585243803</c:v>
                </c:pt>
                <c:pt idx="4834">
                  <c:v>542.07190637674796</c:v>
                </c:pt>
                <c:pt idx="4835">
                  <c:v>542.00935919480003</c:v>
                </c:pt>
                <c:pt idx="4836">
                  <c:v>542.00903754488502</c:v>
                </c:pt>
                <c:pt idx="4837">
                  <c:v>541.97684659856702</c:v>
                </c:pt>
                <c:pt idx="4838">
                  <c:v>541.97025725550395</c:v>
                </c:pt>
                <c:pt idx="4839">
                  <c:v>541.95980725977199</c:v>
                </c:pt>
                <c:pt idx="4840">
                  <c:v>541.90287266391499</c:v>
                </c:pt>
                <c:pt idx="4841">
                  <c:v>541.88036769115899</c:v>
                </c:pt>
                <c:pt idx="4842">
                  <c:v>541.87839374398902</c:v>
                </c:pt>
                <c:pt idx="4843">
                  <c:v>541.87664624621198</c:v>
                </c:pt>
                <c:pt idx="4844">
                  <c:v>541.87296557216598</c:v>
                </c:pt>
                <c:pt idx="4845">
                  <c:v>541.86950538633198</c:v>
                </c:pt>
                <c:pt idx="4846">
                  <c:v>541.86507059940004</c:v>
                </c:pt>
                <c:pt idx="4847">
                  <c:v>541.85980802417805</c:v>
                </c:pt>
                <c:pt idx="4848">
                  <c:v>541.85241250876504</c:v>
                </c:pt>
                <c:pt idx="4849">
                  <c:v>541.85079092397302</c:v>
                </c:pt>
                <c:pt idx="4850">
                  <c:v>541.83220283820197</c:v>
                </c:pt>
                <c:pt idx="4851">
                  <c:v>541.82896446297605</c:v>
                </c:pt>
                <c:pt idx="4852">
                  <c:v>541.82880138597704</c:v>
                </c:pt>
                <c:pt idx="4853">
                  <c:v>541.81461143647095</c:v>
                </c:pt>
                <c:pt idx="4854">
                  <c:v>541.81389870863597</c:v>
                </c:pt>
                <c:pt idx="4855">
                  <c:v>541.77032132419004</c:v>
                </c:pt>
                <c:pt idx="4856">
                  <c:v>541.75523827963002</c:v>
                </c:pt>
                <c:pt idx="4857">
                  <c:v>541.70920183512897</c:v>
                </c:pt>
                <c:pt idx="4858">
                  <c:v>541.70218756489203</c:v>
                </c:pt>
                <c:pt idx="4859">
                  <c:v>541.69544578524801</c:v>
                </c:pt>
                <c:pt idx="4860">
                  <c:v>541.69490258841302</c:v>
                </c:pt>
                <c:pt idx="4861">
                  <c:v>541.69329028196103</c:v>
                </c:pt>
                <c:pt idx="4862">
                  <c:v>541.69215083367897</c:v>
                </c:pt>
                <c:pt idx="4863">
                  <c:v>541.69178715237103</c:v>
                </c:pt>
                <c:pt idx="4864">
                  <c:v>541.69153419679401</c:v>
                </c:pt>
                <c:pt idx="4865">
                  <c:v>541.69070841545499</c:v>
                </c:pt>
                <c:pt idx="4866">
                  <c:v>541.68988316476805</c:v>
                </c:pt>
                <c:pt idx="4867">
                  <c:v>541.67986587160794</c:v>
                </c:pt>
                <c:pt idx="4868">
                  <c:v>541.67156166092195</c:v>
                </c:pt>
                <c:pt idx="4869">
                  <c:v>541.67081399597305</c:v>
                </c:pt>
                <c:pt idx="4870">
                  <c:v>541.670373377376</c:v>
                </c:pt>
                <c:pt idx="4871">
                  <c:v>541.65297142735301</c:v>
                </c:pt>
                <c:pt idx="4872">
                  <c:v>541.646625639386</c:v>
                </c:pt>
                <c:pt idx="4873">
                  <c:v>541.64139960244802</c:v>
                </c:pt>
                <c:pt idx="4874">
                  <c:v>541.63554384764802</c:v>
                </c:pt>
                <c:pt idx="4875">
                  <c:v>541.62558439790496</c:v>
                </c:pt>
                <c:pt idx="4876">
                  <c:v>541.61553700215404</c:v>
                </c:pt>
                <c:pt idx="4877">
                  <c:v>541.60993604450402</c:v>
                </c:pt>
                <c:pt idx="4878">
                  <c:v>541.59578821580101</c:v>
                </c:pt>
                <c:pt idx="4879">
                  <c:v>541.59507482578499</c:v>
                </c:pt>
                <c:pt idx="4880">
                  <c:v>541.57212384444301</c:v>
                </c:pt>
                <c:pt idx="4881">
                  <c:v>541.538983120593</c:v>
                </c:pt>
                <c:pt idx="4882">
                  <c:v>541.53391411309599</c:v>
                </c:pt>
                <c:pt idx="4883">
                  <c:v>541.50146978971998</c:v>
                </c:pt>
                <c:pt idx="4884">
                  <c:v>541.49424584827295</c:v>
                </c:pt>
                <c:pt idx="4885">
                  <c:v>541.49178142282994</c:v>
                </c:pt>
                <c:pt idx="4886">
                  <c:v>541.49144847684397</c:v>
                </c:pt>
                <c:pt idx="4887">
                  <c:v>541.48888113127998</c:v>
                </c:pt>
                <c:pt idx="4888">
                  <c:v>541.48654535067499</c:v>
                </c:pt>
                <c:pt idx="4889">
                  <c:v>541.48418276779205</c:v>
                </c:pt>
                <c:pt idx="4890">
                  <c:v>541.48391726689897</c:v>
                </c:pt>
                <c:pt idx="4891">
                  <c:v>541.483630593562</c:v>
                </c:pt>
                <c:pt idx="4892">
                  <c:v>541.45622985312104</c:v>
                </c:pt>
                <c:pt idx="4893">
                  <c:v>541.45587934048001</c:v>
                </c:pt>
                <c:pt idx="4894">
                  <c:v>541.44798936650102</c:v>
                </c:pt>
                <c:pt idx="4895">
                  <c:v>541.42641475630705</c:v>
                </c:pt>
                <c:pt idx="4896">
                  <c:v>541.40967486154705</c:v>
                </c:pt>
                <c:pt idx="4897">
                  <c:v>541.40877666321398</c:v>
                </c:pt>
                <c:pt idx="4898">
                  <c:v>541.394986313657</c:v>
                </c:pt>
                <c:pt idx="4899">
                  <c:v>541.39175743670796</c:v>
                </c:pt>
                <c:pt idx="4900">
                  <c:v>541.35668011204598</c:v>
                </c:pt>
                <c:pt idx="4901">
                  <c:v>541.35415018072695</c:v>
                </c:pt>
                <c:pt idx="4902">
                  <c:v>541.32421293264099</c:v>
                </c:pt>
                <c:pt idx="4903">
                  <c:v>541.29437844511904</c:v>
                </c:pt>
                <c:pt idx="4904">
                  <c:v>541.28320623629895</c:v>
                </c:pt>
                <c:pt idx="4905">
                  <c:v>541.27481186791294</c:v>
                </c:pt>
                <c:pt idx="4906">
                  <c:v>541.24347706585104</c:v>
                </c:pt>
                <c:pt idx="4907">
                  <c:v>541.22528083577004</c:v>
                </c:pt>
                <c:pt idx="4908">
                  <c:v>541.22119692319404</c:v>
                </c:pt>
                <c:pt idx="4909">
                  <c:v>541.21459331573203</c:v>
                </c:pt>
                <c:pt idx="4910">
                  <c:v>541.206895279788</c:v>
                </c:pt>
                <c:pt idx="4911">
                  <c:v>541.19258560691799</c:v>
                </c:pt>
                <c:pt idx="4912">
                  <c:v>541.19006027938701</c:v>
                </c:pt>
                <c:pt idx="4913">
                  <c:v>541.14924589403802</c:v>
                </c:pt>
                <c:pt idx="4914">
                  <c:v>541.14623173843597</c:v>
                </c:pt>
                <c:pt idx="4915">
                  <c:v>541.12389119812804</c:v>
                </c:pt>
                <c:pt idx="4916">
                  <c:v>541.10045122617896</c:v>
                </c:pt>
                <c:pt idx="4917">
                  <c:v>541.08998214789096</c:v>
                </c:pt>
                <c:pt idx="4918">
                  <c:v>541.08845826637901</c:v>
                </c:pt>
                <c:pt idx="4919">
                  <c:v>541.06447895331098</c:v>
                </c:pt>
                <c:pt idx="4920">
                  <c:v>541.05011475858601</c:v>
                </c:pt>
                <c:pt idx="4921">
                  <c:v>541.043814978363</c:v>
                </c:pt>
                <c:pt idx="4922">
                  <c:v>541.03798569471098</c:v>
                </c:pt>
                <c:pt idx="4923">
                  <c:v>541.02631633793897</c:v>
                </c:pt>
                <c:pt idx="4924">
                  <c:v>541.02087801432594</c:v>
                </c:pt>
                <c:pt idx="4925">
                  <c:v>540.99202511159001</c:v>
                </c:pt>
                <c:pt idx="4926">
                  <c:v>540.98567899069405</c:v>
                </c:pt>
                <c:pt idx="4927">
                  <c:v>540.91982627401399</c:v>
                </c:pt>
                <c:pt idx="4928">
                  <c:v>540.91380090779705</c:v>
                </c:pt>
                <c:pt idx="4929">
                  <c:v>540.90948210059196</c:v>
                </c:pt>
                <c:pt idx="4930">
                  <c:v>540.89867606093298</c:v>
                </c:pt>
                <c:pt idx="4931">
                  <c:v>540.88697556594695</c:v>
                </c:pt>
                <c:pt idx="4932">
                  <c:v>540.87254764115801</c:v>
                </c:pt>
                <c:pt idx="4933">
                  <c:v>540.86392282936595</c:v>
                </c:pt>
                <c:pt idx="4934">
                  <c:v>540.82550815861805</c:v>
                </c:pt>
                <c:pt idx="4935">
                  <c:v>540.77306490663</c:v>
                </c:pt>
                <c:pt idx="4936">
                  <c:v>540.72678740601805</c:v>
                </c:pt>
                <c:pt idx="4937">
                  <c:v>540.70423320223097</c:v>
                </c:pt>
                <c:pt idx="4938">
                  <c:v>540.67929052825195</c:v>
                </c:pt>
                <c:pt idx="4939">
                  <c:v>540.67221861190001</c:v>
                </c:pt>
                <c:pt idx="4940">
                  <c:v>540.66530234384197</c:v>
                </c:pt>
                <c:pt idx="4941">
                  <c:v>540.61686121610899</c:v>
                </c:pt>
                <c:pt idx="4942">
                  <c:v>540.61121976328002</c:v>
                </c:pt>
                <c:pt idx="4943">
                  <c:v>540.60784712362602</c:v>
                </c:pt>
                <c:pt idx="4944">
                  <c:v>540.60378656847297</c:v>
                </c:pt>
                <c:pt idx="4945">
                  <c:v>540.50862874258303</c:v>
                </c:pt>
                <c:pt idx="4946">
                  <c:v>540.50095022984999</c:v>
                </c:pt>
                <c:pt idx="4947">
                  <c:v>540.49468398941099</c:v>
                </c:pt>
                <c:pt idx="4948">
                  <c:v>540.49381566618001</c:v>
                </c:pt>
                <c:pt idx="4949">
                  <c:v>540.49234910555106</c:v>
                </c:pt>
                <c:pt idx="4950">
                  <c:v>540.47975201967802</c:v>
                </c:pt>
                <c:pt idx="4951">
                  <c:v>540.45992674822696</c:v>
                </c:pt>
                <c:pt idx="4952">
                  <c:v>540.45610602041995</c:v>
                </c:pt>
                <c:pt idx="4953">
                  <c:v>540.40878512066899</c:v>
                </c:pt>
                <c:pt idx="4954">
                  <c:v>540.38115425604497</c:v>
                </c:pt>
                <c:pt idx="4955">
                  <c:v>540.37555054486097</c:v>
                </c:pt>
                <c:pt idx="4956">
                  <c:v>540.36007642333504</c:v>
                </c:pt>
                <c:pt idx="4957">
                  <c:v>540.350426044345</c:v>
                </c:pt>
                <c:pt idx="4958">
                  <c:v>540.31948654201199</c:v>
                </c:pt>
                <c:pt idx="4959">
                  <c:v>540.30168451354302</c:v>
                </c:pt>
                <c:pt idx="4960">
                  <c:v>540.29831994632502</c:v>
                </c:pt>
                <c:pt idx="4961">
                  <c:v>540.28573466316095</c:v>
                </c:pt>
                <c:pt idx="4962">
                  <c:v>540.279009518051</c:v>
                </c:pt>
                <c:pt idx="4963">
                  <c:v>540.23249331294096</c:v>
                </c:pt>
                <c:pt idx="4964">
                  <c:v>540.223393053569</c:v>
                </c:pt>
                <c:pt idx="4965">
                  <c:v>540.21468596079899</c:v>
                </c:pt>
                <c:pt idx="4966">
                  <c:v>540.187503579181</c:v>
                </c:pt>
                <c:pt idx="4967">
                  <c:v>540.16323511611199</c:v>
                </c:pt>
                <c:pt idx="4968">
                  <c:v>540.10655345871703</c:v>
                </c:pt>
                <c:pt idx="4969">
                  <c:v>540.10618500454495</c:v>
                </c:pt>
                <c:pt idx="4970">
                  <c:v>540.100940696978</c:v>
                </c:pt>
                <c:pt idx="4971">
                  <c:v>540.08628552907396</c:v>
                </c:pt>
                <c:pt idx="4972">
                  <c:v>540.08204469863404</c:v>
                </c:pt>
                <c:pt idx="4973">
                  <c:v>540.02114935917302</c:v>
                </c:pt>
                <c:pt idx="4974">
                  <c:v>540.00270271475199</c:v>
                </c:pt>
                <c:pt idx="4975">
                  <c:v>539.98600464923697</c:v>
                </c:pt>
                <c:pt idx="4976">
                  <c:v>539.98578223356697</c:v>
                </c:pt>
                <c:pt idx="4977">
                  <c:v>539.96778676227598</c:v>
                </c:pt>
                <c:pt idx="4978">
                  <c:v>539.92339748258598</c:v>
                </c:pt>
                <c:pt idx="4979">
                  <c:v>539.90504814726796</c:v>
                </c:pt>
                <c:pt idx="4980">
                  <c:v>539.90319831947602</c:v>
                </c:pt>
                <c:pt idx="4981">
                  <c:v>539.88132329132804</c:v>
                </c:pt>
                <c:pt idx="4982">
                  <c:v>539.87343882978496</c:v>
                </c:pt>
                <c:pt idx="4983">
                  <c:v>539.85611930296</c:v>
                </c:pt>
                <c:pt idx="4984">
                  <c:v>539.84209332226101</c:v>
                </c:pt>
                <c:pt idx="4985">
                  <c:v>539.804565323514</c:v>
                </c:pt>
                <c:pt idx="4986">
                  <c:v>539.75996244181101</c:v>
                </c:pt>
                <c:pt idx="4987">
                  <c:v>539.73743331230696</c:v>
                </c:pt>
                <c:pt idx="4988">
                  <c:v>539.73607864025598</c:v>
                </c:pt>
                <c:pt idx="4989">
                  <c:v>539.68387596997695</c:v>
                </c:pt>
                <c:pt idx="4990">
                  <c:v>539.664325860855</c:v>
                </c:pt>
                <c:pt idx="4991">
                  <c:v>539.64560646631003</c:v>
                </c:pt>
                <c:pt idx="4992">
                  <c:v>539.62996514703696</c:v>
                </c:pt>
                <c:pt idx="4993">
                  <c:v>539.62285720809496</c:v>
                </c:pt>
                <c:pt idx="4994">
                  <c:v>539.61863304748601</c:v>
                </c:pt>
                <c:pt idx="4995">
                  <c:v>539.61707669036105</c:v>
                </c:pt>
                <c:pt idx="4996">
                  <c:v>539.54675432891099</c:v>
                </c:pt>
                <c:pt idx="4997">
                  <c:v>539.53429363822602</c:v>
                </c:pt>
                <c:pt idx="4998">
                  <c:v>539.53284035805302</c:v>
                </c:pt>
                <c:pt idx="4999">
                  <c:v>539.53233584272596</c:v>
                </c:pt>
                <c:pt idx="5000">
                  <c:v>539.516766555814</c:v>
                </c:pt>
                <c:pt idx="5001">
                  <c:v>539.49252966739004</c:v>
                </c:pt>
                <c:pt idx="5002">
                  <c:v>539.49040355307795</c:v>
                </c:pt>
                <c:pt idx="5003">
                  <c:v>539.45792234131</c:v>
                </c:pt>
                <c:pt idx="5004">
                  <c:v>539.44892163411498</c:v>
                </c:pt>
                <c:pt idx="5005">
                  <c:v>539.432851664081</c:v>
                </c:pt>
                <c:pt idx="5006">
                  <c:v>539.39682759706898</c:v>
                </c:pt>
                <c:pt idx="5007">
                  <c:v>539.37685632824696</c:v>
                </c:pt>
                <c:pt idx="5008">
                  <c:v>539.31762978891197</c:v>
                </c:pt>
                <c:pt idx="5009">
                  <c:v>539.30598147420699</c:v>
                </c:pt>
                <c:pt idx="5010">
                  <c:v>539.28711668627295</c:v>
                </c:pt>
                <c:pt idx="5011">
                  <c:v>539.287067048219</c:v>
                </c:pt>
                <c:pt idx="5012">
                  <c:v>539.25599373719695</c:v>
                </c:pt>
                <c:pt idx="5013">
                  <c:v>539.25217883677101</c:v>
                </c:pt>
                <c:pt idx="5014">
                  <c:v>539.24893239087999</c:v>
                </c:pt>
                <c:pt idx="5015">
                  <c:v>539.24809169252205</c:v>
                </c:pt>
                <c:pt idx="5016">
                  <c:v>539.23084980902104</c:v>
                </c:pt>
                <c:pt idx="5017">
                  <c:v>539.22509981282803</c:v>
                </c:pt>
                <c:pt idx="5018">
                  <c:v>539.22427314639197</c:v>
                </c:pt>
                <c:pt idx="5019">
                  <c:v>539.20030754654601</c:v>
                </c:pt>
                <c:pt idx="5020">
                  <c:v>539.183959750756</c:v>
                </c:pt>
                <c:pt idx="5021">
                  <c:v>539.177074741924</c:v>
                </c:pt>
                <c:pt idx="5022">
                  <c:v>539.15051536052499</c:v>
                </c:pt>
                <c:pt idx="5023">
                  <c:v>539.11412970670699</c:v>
                </c:pt>
                <c:pt idx="5024">
                  <c:v>539.09305067535797</c:v>
                </c:pt>
                <c:pt idx="5025">
                  <c:v>539.07998268415599</c:v>
                </c:pt>
                <c:pt idx="5026">
                  <c:v>539.05917931777503</c:v>
                </c:pt>
                <c:pt idx="5027">
                  <c:v>539.05528124618002</c:v>
                </c:pt>
                <c:pt idx="5028">
                  <c:v>539.04451614146899</c:v>
                </c:pt>
                <c:pt idx="5029">
                  <c:v>539.03595845176199</c:v>
                </c:pt>
                <c:pt idx="5030">
                  <c:v>539.00279631114995</c:v>
                </c:pt>
                <c:pt idx="5031">
                  <c:v>538.97685074720096</c:v>
                </c:pt>
                <c:pt idx="5032">
                  <c:v>538.97220972263494</c:v>
                </c:pt>
                <c:pt idx="5033">
                  <c:v>538.97068567780696</c:v>
                </c:pt>
                <c:pt idx="5034">
                  <c:v>538.97036667930502</c:v>
                </c:pt>
                <c:pt idx="5035">
                  <c:v>538.96490496116303</c:v>
                </c:pt>
                <c:pt idx="5036">
                  <c:v>538.96476878742203</c:v>
                </c:pt>
                <c:pt idx="5037">
                  <c:v>538.92605848838696</c:v>
                </c:pt>
                <c:pt idx="5038">
                  <c:v>538.894864558059</c:v>
                </c:pt>
                <c:pt idx="5039">
                  <c:v>538.88041410636902</c:v>
                </c:pt>
                <c:pt idx="5040">
                  <c:v>538.86331232222904</c:v>
                </c:pt>
                <c:pt idx="5041">
                  <c:v>538.85274808397503</c:v>
                </c:pt>
                <c:pt idx="5042">
                  <c:v>538.849944829219</c:v>
                </c:pt>
                <c:pt idx="5043">
                  <c:v>538.83039319679699</c:v>
                </c:pt>
                <c:pt idx="5044">
                  <c:v>538.82868631528402</c:v>
                </c:pt>
                <c:pt idx="5045">
                  <c:v>538.82722418197795</c:v>
                </c:pt>
                <c:pt idx="5046">
                  <c:v>538.79094393831804</c:v>
                </c:pt>
                <c:pt idx="5047">
                  <c:v>538.77608841939502</c:v>
                </c:pt>
                <c:pt idx="5048">
                  <c:v>538.72005668039105</c:v>
                </c:pt>
                <c:pt idx="5049">
                  <c:v>538.67281114517095</c:v>
                </c:pt>
                <c:pt idx="5050">
                  <c:v>538.66390680534505</c:v>
                </c:pt>
                <c:pt idx="5051">
                  <c:v>538.654156514124</c:v>
                </c:pt>
                <c:pt idx="5052">
                  <c:v>538.651061389387</c:v>
                </c:pt>
                <c:pt idx="5053">
                  <c:v>538.64792244135504</c:v>
                </c:pt>
                <c:pt idx="5054">
                  <c:v>538.58205715543397</c:v>
                </c:pt>
                <c:pt idx="5055">
                  <c:v>538.57846853370904</c:v>
                </c:pt>
                <c:pt idx="5056">
                  <c:v>538.55193023971697</c:v>
                </c:pt>
                <c:pt idx="5057">
                  <c:v>538.54155806369795</c:v>
                </c:pt>
                <c:pt idx="5058">
                  <c:v>538.516702297753</c:v>
                </c:pt>
                <c:pt idx="5059">
                  <c:v>538.51331029478604</c:v>
                </c:pt>
                <c:pt idx="5060">
                  <c:v>538.45903950598097</c:v>
                </c:pt>
                <c:pt idx="5061">
                  <c:v>538.45343838037695</c:v>
                </c:pt>
                <c:pt idx="5062">
                  <c:v>538.45043310795302</c:v>
                </c:pt>
                <c:pt idx="5063">
                  <c:v>538.43483501778599</c:v>
                </c:pt>
                <c:pt idx="5064">
                  <c:v>538.42920951268195</c:v>
                </c:pt>
                <c:pt idx="5065">
                  <c:v>538.42293559455197</c:v>
                </c:pt>
                <c:pt idx="5066">
                  <c:v>538.40600972172001</c:v>
                </c:pt>
                <c:pt idx="5067">
                  <c:v>538.40391933678995</c:v>
                </c:pt>
                <c:pt idx="5068">
                  <c:v>538.40278104091101</c:v>
                </c:pt>
                <c:pt idx="5069">
                  <c:v>538.39490774718104</c:v>
                </c:pt>
                <c:pt idx="5070">
                  <c:v>538.39312099022698</c:v>
                </c:pt>
                <c:pt idx="5071">
                  <c:v>538.38413571939498</c:v>
                </c:pt>
                <c:pt idx="5072">
                  <c:v>538.33323448533997</c:v>
                </c:pt>
                <c:pt idx="5073">
                  <c:v>538.32189208575198</c:v>
                </c:pt>
                <c:pt idx="5074">
                  <c:v>538.24372966165299</c:v>
                </c:pt>
                <c:pt idx="5075">
                  <c:v>538.21204538919096</c:v>
                </c:pt>
                <c:pt idx="5076">
                  <c:v>538.21166607219402</c:v>
                </c:pt>
                <c:pt idx="5077">
                  <c:v>538.18951620503799</c:v>
                </c:pt>
                <c:pt idx="5078">
                  <c:v>538.14481998110398</c:v>
                </c:pt>
                <c:pt idx="5079">
                  <c:v>538.14083434532904</c:v>
                </c:pt>
                <c:pt idx="5080">
                  <c:v>538.13223504802397</c:v>
                </c:pt>
                <c:pt idx="5081">
                  <c:v>538.10240607624905</c:v>
                </c:pt>
                <c:pt idx="5082">
                  <c:v>538.07111674561997</c:v>
                </c:pt>
                <c:pt idx="5083">
                  <c:v>538.04124956221597</c:v>
                </c:pt>
                <c:pt idx="5084">
                  <c:v>537.99946676666104</c:v>
                </c:pt>
                <c:pt idx="5085">
                  <c:v>537.96591283325404</c:v>
                </c:pt>
                <c:pt idx="5086">
                  <c:v>537.95754481414701</c:v>
                </c:pt>
                <c:pt idx="5087">
                  <c:v>537.94708107522001</c:v>
                </c:pt>
                <c:pt idx="5088">
                  <c:v>537.92891571812004</c:v>
                </c:pt>
                <c:pt idx="5089">
                  <c:v>537.92691761063099</c:v>
                </c:pt>
                <c:pt idx="5090">
                  <c:v>537.91051083764103</c:v>
                </c:pt>
                <c:pt idx="5091">
                  <c:v>537.88750837639998</c:v>
                </c:pt>
                <c:pt idx="5092">
                  <c:v>537.86039039654202</c:v>
                </c:pt>
                <c:pt idx="5093">
                  <c:v>537.84583394521496</c:v>
                </c:pt>
                <c:pt idx="5094">
                  <c:v>537.83161540648098</c:v>
                </c:pt>
                <c:pt idx="5095">
                  <c:v>537.80320192235399</c:v>
                </c:pt>
                <c:pt idx="5096">
                  <c:v>537.80320057495703</c:v>
                </c:pt>
                <c:pt idx="5097">
                  <c:v>537.79888593108603</c:v>
                </c:pt>
                <c:pt idx="5098">
                  <c:v>537.79706602955605</c:v>
                </c:pt>
                <c:pt idx="5099">
                  <c:v>537.78850531621504</c:v>
                </c:pt>
                <c:pt idx="5100">
                  <c:v>537.77998909891801</c:v>
                </c:pt>
                <c:pt idx="5101">
                  <c:v>537.77021863727896</c:v>
                </c:pt>
                <c:pt idx="5102">
                  <c:v>537.73937289233299</c:v>
                </c:pt>
                <c:pt idx="5103">
                  <c:v>537.71037735169398</c:v>
                </c:pt>
                <c:pt idx="5104">
                  <c:v>537.70869237986903</c:v>
                </c:pt>
                <c:pt idx="5105">
                  <c:v>537.70400474733503</c:v>
                </c:pt>
                <c:pt idx="5106">
                  <c:v>537.64569996666103</c:v>
                </c:pt>
                <c:pt idx="5107">
                  <c:v>537.59456832398996</c:v>
                </c:pt>
                <c:pt idx="5108">
                  <c:v>537.57643173023496</c:v>
                </c:pt>
                <c:pt idx="5109">
                  <c:v>537.53122859210896</c:v>
                </c:pt>
                <c:pt idx="5110">
                  <c:v>537.52936309634003</c:v>
                </c:pt>
                <c:pt idx="5111">
                  <c:v>537.51415889015504</c:v>
                </c:pt>
                <c:pt idx="5112">
                  <c:v>537.50787121991698</c:v>
                </c:pt>
                <c:pt idx="5113">
                  <c:v>537.50671317461399</c:v>
                </c:pt>
                <c:pt idx="5114">
                  <c:v>537.50648823667404</c:v>
                </c:pt>
                <c:pt idx="5115">
                  <c:v>537.50493960951599</c:v>
                </c:pt>
                <c:pt idx="5116">
                  <c:v>537.50121221014194</c:v>
                </c:pt>
                <c:pt idx="5117">
                  <c:v>537.49410011036298</c:v>
                </c:pt>
                <c:pt idx="5118">
                  <c:v>537.48476968291004</c:v>
                </c:pt>
                <c:pt idx="5119">
                  <c:v>537.48026850869098</c:v>
                </c:pt>
                <c:pt idx="5120">
                  <c:v>537.47138268853303</c:v>
                </c:pt>
                <c:pt idx="5121">
                  <c:v>537.46296928202798</c:v>
                </c:pt>
                <c:pt idx="5122">
                  <c:v>537.44250826263101</c:v>
                </c:pt>
                <c:pt idx="5123">
                  <c:v>537.44016656971996</c:v>
                </c:pt>
                <c:pt idx="5124">
                  <c:v>537.41990051442804</c:v>
                </c:pt>
                <c:pt idx="5125">
                  <c:v>537.411010609144</c:v>
                </c:pt>
                <c:pt idx="5126">
                  <c:v>537.38494831208402</c:v>
                </c:pt>
                <c:pt idx="5127">
                  <c:v>537.38250387855805</c:v>
                </c:pt>
                <c:pt idx="5128">
                  <c:v>537.31564137521798</c:v>
                </c:pt>
                <c:pt idx="5129">
                  <c:v>537.31437664443695</c:v>
                </c:pt>
                <c:pt idx="5130">
                  <c:v>537.30572694731802</c:v>
                </c:pt>
                <c:pt idx="5131">
                  <c:v>537.27873504357103</c:v>
                </c:pt>
                <c:pt idx="5132">
                  <c:v>537.27598904187903</c:v>
                </c:pt>
                <c:pt idx="5133">
                  <c:v>537.24518223828204</c:v>
                </c:pt>
                <c:pt idx="5134">
                  <c:v>537.23051285801102</c:v>
                </c:pt>
                <c:pt idx="5135">
                  <c:v>537.22396824922703</c:v>
                </c:pt>
                <c:pt idx="5136">
                  <c:v>537.16555303185498</c:v>
                </c:pt>
                <c:pt idx="5137">
                  <c:v>537.10945368713101</c:v>
                </c:pt>
                <c:pt idx="5138">
                  <c:v>537.10778267602905</c:v>
                </c:pt>
                <c:pt idx="5139">
                  <c:v>537.10038638810602</c:v>
                </c:pt>
                <c:pt idx="5140">
                  <c:v>537.09048773716404</c:v>
                </c:pt>
                <c:pt idx="5141">
                  <c:v>537.04958841648499</c:v>
                </c:pt>
                <c:pt idx="5142">
                  <c:v>537.02894493700296</c:v>
                </c:pt>
                <c:pt idx="5143">
                  <c:v>536.96672670406303</c:v>
                </c:pt>
                <c:pt idx="5144">
                  <c:v>536.95411661505</c:v>
                </c:pt>
                <c:pt idx="5145">
                  <c:v>536.93762854597696</c:v>
                </c:pt>
                <c:pt idx="5146">
                  <c:v>536.93592235726203</c:v>
                </c:pt>
                <c:pt idx="5147">
                  <c:v>536.919628591476</c:v>
                </c:pt>
                <c:pt idx="5148">
                  <c:v>536.89397875648297</c:v>
                </c:pt>
                <c:pt idx="5149">
                  <c:v>536.89260088464505</c:v>
                </c:pt>
                <c:pt idx="5150">
                  <c:v>536.82167040048796</c:v>
                </c:pt>
                <c:pt idx="5151">
                  <c:v>536.82109740201099</c:v>
                </c:pt>
                <c:pt idx="5152">
                  <c:v>536.81977016225505</c:v>
                </c:pt>
                <c:pt idx="5153">
                  <c:v>536.77590729468602</c:v>
                </c:pt>
                <c:pt idx="5154">
                  <c:v>536.75605991263501</c:v>
                </c:pt>
                <c:pt idx="5155">
                  <c:v>536.74765478437803</c:v>
                </c:pt>
                <c:pt idx="5156">
                  <c:v>536.746793772714</c:v>
                </c:pt>
                <c:pt idx="5157">
                  <c:v>536.71190761506</c:v>
                </c:pt>
                <c:pt idx="5158">
                  <c:v>536.66761754578101</c:v>
                </c:pt>
                <c:pt idx="5159">
                  <c:v>536.63396458669001</c:v>
                </c:pt>
                <c:pt idx="5160">
                  <c:v>536.59727226771304</c:v>
                </c:pt>
                <c:pt idx="5161">
                  <c:v>536.57321670703595</c:v>
                </c:pt>
                <c:pt idx="5162">
                  <c:v>536.57155520802303</c:v>
                </c:pt>
                <c:pt idx="5163">
                  <c:v>536.51867517050005</c:v>
                </c:pt>
                <c:pt idx="5164">
                  <c:v>536.50484263012504</c:v>
                </c:pt>
                <c:pt idx="5165">
                  <c:v>536.50223808146802</c:v>
                </c:pt>
                <c:pt idx="5166">
                  <c:v>536.50170775446998</c:v>
                </c:pt>
                <c:pt idx="5167">
                  <c:v>536.48572725582096</c:v>
                </c:pt>
                <c:pt idx="5168">
                  <c:v>536.47638666472699</c:v>
                </c:pt>
                <c:pt idx="5169">
                  <c:v>536.47049333659595</c:v>
                </c:pt>
                <c:pt idx="5170">
                  <c:v>536.46851612886803</c:v>
                </c:pt>
                <c:pt idx="5171">
                  <c:v>536.46233659589097</c:v>
                </c:pt>
                <c:pt idx="5172">
                  <c:v>536.45154163399695</c:v>
                </c:pt>
                <c:pt idx="5173">
                  <c:v>536.43337341823405</c:v>
                </c:pt>
                <c:pt idx="5174">
                  <c:v>536.389041102276</c:v>
                </c:pt>
                <c:pt idx="5175">
                  <c:v>536.38210521872895</c:v>
                </c:pt>
                <c:pt idx="5176">
                  <c:v>536.36626139917905</c:v>
                </c:pt>
                <c:pt idx="5177">
                  <c:v>536.36287064023998</c:v>
                </c:pt>
                <c:pt idx="5178">
                  <c:v>536.36242932798496</c:v>
                </c:pt>
                <c:pt idx="5179">
                  <c:v>536.36242763480197</c:v>
                </c:pt>
                <c:pt idx="5180">
                  <c:v>536.34912072941302</c:v>
                </c:pt>
                <c:pt idx="5181">
                  <c:v>536.34623444201202</c:v>
                </c:pt>
                <c:pt idx="5182">
                  <c:v>536.34020135162405</c:v>
                </c:pt>
                <c:pt idx="5183">
                  <c:v>536.31867217706304</c:v>
                </c:pt>
                <c:pt idx="5184">
                  <c:v>536.31331240697898</c:v>
                </c:pt>
                <c:pt idx="5185">
                  <c:v>536.28535732959301</c:v>
                </c:pt>
                <c:pt idx="5186">
                  <c:v>536.26913729051705</c:v>
                </c:pt>
                <c:pt idx="5187">
                  <c:v>536.25010515769304</c:v>
                </c:pt>
                <c:pt idx="5188">
                  <c:v>536.23952471809798</c:v>
                </c:pt>
                <c:pt idx="5189">
                  <c:v>536.22709141559301</c:v>
                </c:pt>
                <c:pt idx="5190">
                  <c:v>536.21147586649499</c:v>
                </c:pt>
                <c:pt idx="5191">
                  <c:v>536.20043865333798</c:v>
                </c:pt>
                <c:pt idx="5192">
                  <c:v>536.18138697684299</c:v>
                </c:pt>
                <c:pt idx="5193">
                  <c:v>536.17765388949897</c:v>
                </c:pt>
                <c:pt idx="5194">
                  <c:v>536.177614132793</c:v>
                </c:pt>
                <c:pt idx="5195">
                  <c:v>536.16986278224601</c:v>
                </c:pt>
                <c:pt idx="5196">
                  <c:v>536.15490111638496</c:v>
                </c:pt>
                <c:pt idx="5197">
                  <c:v>536.116253259161</c:v>
                </c:pt>
                <c:pt idx="5198">
                  <c:v>536.11045782864198</c:v>
                </c:pt>
                <c:pt idx="5199">
                  <c:v>536.08638962405598</c:v>
                </c:pt>
                <c:pt idx="5200">
                  <c:v>536.08065994723995</c:v>
                </c:pt>
                <c:pt idx="5201">
                  <c:v>536.04010906746203</c:v>
                </c:pt>
                <c:pt idx="5202">
                  <c:v>535.90590537045</c:v>
                </c:pt>
                <c:pt idx="5203">
                  <c:v>535.88381529861897</c:v>
                </c:pt>
                <c:pt idx="5204">
                  <c:v>535.86952906213105</c:v>
                </c:pt>
                <c:pt idx="5205">
                  <c:v>535.86914519042398</c:v>
                </c:pt>
                <c:pt idx="5206">
                  <c:v>535.86886321513703</c:v>
                </c:pt>
                <c:pt idx="5207">
                  <c:v>535.86847345174397</c:v>
                </c:pt>
                <c:pt idx="5208">
                  <c:v>535.86499226091996</c:v>
                </c:pt>
                <c:pt idx="5209">
                  <c:v>535.84115356723999</c:v>
                </c:pt>
                <c:pt idx="5210">
                  <c:v>535.84058200908601</c:v>
                </c:pt>
                <c:pt idx="5211">
                  <c:v>535.82780401111597</c:v>
                </c:pt>
                <c:pt idx="5212">
                  <c:v>535.80737869576899</c:v>
                </c:pt>
                <c:pt idx="5213">
                  <c:v>535.80496994786495</c:v>
                </c:pt>
                <c:pt idx="5214">
                  <c:v>535.71236042270402</c:v>
                </c:pt>
                <c:pt idx="5215">
                  <c:v>535.70716649115104</c:v>
                </c:pt>
                <c:pt idx="5216">
                  <c:v>535.70466753700896</c:v>
                </c:pt>
                <c:pt idx="5217">
                  <c:v>535.68317192055497</c:v>
                </c:pt>
                <c:pt idx="5218">
                  <c:v>535.67613968504895</c:v>
                </c:pt>
                <c:pt idx="5219">
                  <c:v>535.66646570580497</c:v>
                </c:pt>
                <c:pt idx="5220">
                  <c:v>535.66273365199004</c:v>
                </c:pt>
                <c:pt idx="5221">
                  <c:v>535.662716045151</c:v>
                </c:pt>
                <c:pt idx="5222">
                  <c:v>535.66264979944503</c:v>
                </c:pt>
                <c:pt idx="5223">
                  <c:v>535.66193724004904</c:v>
                </c:pt>
                <c:pt idx="5224">
                  <c:v>535.66050690574195</c:v>
                </c:pt>
                <c:pt idx="5225">
                  <c:v>535.65800366119095</c:v>
                </c:pt>
                <c:pt idx="5226">
                  <c:v>535.62910289189301</c:v>
                </c:pt>
                <c:pt idx="5227">
                  <c:v>535.61626796300698</c:v>
                </c:pt>
                <c:pt idx="5228">
                  <c:v>535.59224631722498</c:v>
                </c:pt>
                <c:pt idx="5229">
                  <c:v>535.57982473799302</c:v>
                </c:pt>
                <c:pt idx="5230">
                  <c:v>535.55491947987298</c:v>
                </c:pt>
                <c:pt idx="5231">
                  <c:v>535.55453793143397</c:v>
                </c:pt>
                <c:pt idx="5232">
                  <c:v>535.54984378336701</c:v>
                </c:pt>
                <c:pt idx="5233">
                  <c:v>535.546112429255</c:v>
                </c:pt>
                <c:pt idx="5234">
                  <c:v>535.53376786615502</c:v>
                </c:pt>
                <c:pt idx="5235">
                  <c:v>535.52942513398102</c:v>
                </c:pt>
                <c:pt idx="5236">
                  <c:v>535.49652368585498</c:v>
                </c:pt>
                <c:pt idx="5237">
                  <c:v>535.47489684270204</c:v>
                </c:pt>
                <c:pt idx="5238">
                  <c:v>535.47121590328095</c:v>
                </c:pt>
                <c:pt idx="5239">
                  <c:v>535.44306376633699</c:v>
                </c:pt>
                <c:pt idx="5240">
                  <c:v>535.43080382948597</c:v>
                </c:pt>
                <c:pt idx="5241">
                  <c:v>535.42457767136204</c:v>
                </c:pt>
                <c:pt idx="5242">
                  <c:v>535.41684775282795</c:v>
                </c:pt>
                <c:pt idx="5243">
                  <c:v>535.40622265029197</c:v>
                </c:pt>
                <c:pt idx="5244">
                  <c:v>535.37695218331896</c:v>
                </c:pt>
                <c:pt idx="5245">
                  <c:v>535.36562506022506</c:v>
                </c:pt>
                <c:pt idx="5246">
                  <c:v>535.35438278929496</c:v>
                </c:pt>
                <c:pt idx="5247">
                  <c:v>535.35426478710804</c:v>
                </c:pt>
                <c:pt idx="5248">
                  <c:v>535.34569613991698</c:v>
                </c:pt>
                <c:pt idx="5249">
                  <c:v>535.34461627588303</c:v>
                </c:pt>
                <c:pt idx="5250">
                  <c:v>535.34061253761899</c:v>
                </c:pt>
                <c:pt idx="5251">
                  <c:v>535.24813380349599</c:v>
                </c:pt>
                <c:pt idx="5252">
                  <c:v>535.22457137674496</c:v>
                </c:pt>
                <c:pt idx="5253">
                  <c:v>535.222137795084</c:v>
                </c:pt>
                <c:pt idx="5254">
                  <c:v>535.21987243308399</c:v>
                </c:pt>
                <c:pt idx="5255">
                  <c:v>535.21425510985796</c:v>
                </c:pt>
                <c:pt idx="5256">
                  <c:v>535.165014544168</c:v>
                </c:pt>
                <c:pt idx="5257">
                  <c:v>535.15188320687696</c:v>
                </c:pt>
                <c:pt idx="5258">
                  <c:v>535.13883698415896</c:v>
                </c:pt>
                <c:pt idx="5259">
                  <c:v>535.097331641594</c:v>
                </c:pt>
                <c:pt idx="5260">
                  <c:v>535.04580684808002</c:v>
                </c:pt>
                <c:pt idx="5261">
                  <c:v>535.03684421009802</c:v>
                </c:pt>
                <c:pt idx="5262">
                  <c:v>535.00711754389397</c:v>
                </c:pt>
                <c:pt idx="5263">
                  <c:v>534.97820178920006</c:v>
                </c:pt>
                <c:pt idx="5264">
                  <c:v>534.950196207364</c:v>
                </c:pt>
                <c:pt idx="5265">
                  <c:v>534.90135245648105</c:v>
                </c:pt>
                <c:pt idx="5266">
                  <c:v>534.83472851475801</c:v>
                </c:pt>
                <c:pt idx="5267">
                  <c:v>534.787306288938</c:v>
                </c:pt>
                <c:pt idx="5268">
                  <c:v>534.77346377872004</c:v>
                </c:pt>
                <c:pt idx="5269">
                  <c:v>534.72938631225497</c:v>
                </c:pt>
                <c:pt idx="5270">
                  <c:v>534.71963793254099</c:v>
                </c:pt>
                <c:pt idx="5271">
                  <c:v>534.70237994942704</c:v>
                </c:pt>
                <c:pt idx="5272">
                  <c:v>534.67352883713795</c:v>
                </c:pt>
                <c:pt idx="5273">
                  <c:v>534.66567534198202</c:v>
                </c:pt>
                <c:pt idx="5274">
                  <c:v>534.66550420239503</c:v>
                </c:pt>
                <c:pt idx="5275">
                  <c:v>534.63441642544103</c:v>
                </c:pt>
                <c:pt idx="5276">
                  <c:v>534.613866897766</c:v>
                </c:pt>
                <c:pt idx="5277">
                  <c:v>534.59779407486803</c:v>
                </c:pt>
                <c:pt idx="5278">
                  <c:v>534.53339801347704</c:v>
                </c:pt>
                <c:pt idx="5279">
                  <c:v>534.51729218518403</c:v>
                </c:pt>
                <c:pt idx="5280">
                  <c:v>534.51298473760096</c:v>
                </c:pt>
                <c:pt idx="5281">
                  <c:v>534.51042774601899</c:v>
                </c:pt>
                <c:pt idx="5282">
                  <c:v>534.51010182708796</c:v>
                </c:pt>
                <c:pt idx="5283">
                  <c:v>534.49793606398498</c:v>
                </c:pt>
                <c:pt idx="5284">
                  <c:v>534.49511574327596</c:v>
                </c:pt>
                <c:pt idx="5285">
                  <c:v>534.48085020014696</c:v>
                </c:pt>
                <c:pt idx="5286">
                  <c:v>534.47234022739201</c:v>
                </c:pt>
                <c:pt idx="5287">
                  <c:v>534.43030912713698</c:v>
                </c:pt>
                <c:pt idx="5288">
                  <c:v>534.42691840612304</c:v>
                </c:pt>
                <c:pt idx="5289">
                  <c:v>534.37662466214999</c:v>
                </c:pt>
                <c:pt idx="5290">
                  <c:v>534.34566202338704</c:v>
                </c:pt>
                <c:pt idx="5291">
                  <c:v>534.33766934882499</c:v>
                </c:pt>
                <c:pt idx="5292">
                  <c:v>534.33460417696904</c:v>
                </c:pt>
                <c:pt idx="5293">
                  <c:v>534.29991351934905</c:v>
                </c:pt>
                <c:pt idx="5294">
                  <c:v>534.29218873039201</c:v>
                </c:pt>
                <c:pt idx="5295">
                  <c:v>534.27841074875096</c:v>
                </c:pt>
                <c:pt idx="5296">
                  <c:v>534.27412151813405</c:v>
                </c:pt>
                <c:pt idx="5297">
                  <c:v>534.24663339027404</c:v>
                </c:pt>
                <c:pt idx="5298">
                  <c:v>534.24555471052804</c:v>
                </c:pt>
                <c:pt idx="5299">
                  <c:v>534.24438914616303</c:v>
                </c:pt>
                <c:pt idx="5300">
                  <c:v>534.24201630289394</c:v>
                </c:pt>
                <c:pt idx="5301">
                  <c:v>534.235212883489</c:v>
                </c:pt>
                <c:pt idx="5302">
                  <c:v>534.211381378797</c:v>
                </c:pt>
                <c:pt idx="5303">
                  <c:v>534.20666807335897</c:v>
                </c:pt>
                <c:pt idx="5304">
                  <c:v>534.188002782691</c:v>
                </c:pt>
                <c:pt idx="5305">
                  <c:v>534.17263876005302</c:v>
                </c:pt>
                <c:pt idx="5306">
                  <c:v>534.172548872476</c:v>
                </c:pt>
                <c:pt idx="5307">
                  <c:v>534.16204971178195</c:v>
                </c:pt>
                <c:pt idx="5308">
                  <c:v>534.15866359738095</c:v>
                </c:pt>
                <c:pt idx="5309">
                  <c:v>534.13658432280499</c:v>
                </c:pt>
                <c:pt idx="5310">
                  <c:v>534.13658432280397</c:v>
                </c:pt>
                <c:pt idx="5311">
                  <c:v>534.12507837560497</c:v>
                </c:pt>
                <c:pt idx="5312">
                  <c:v>534.12386037815099</c:v>
                </c:pt>
                <c:pt idx="5313">
                  <c:v>534.10555977792399</c:v>
                </c:pt>
                <c:pt idx="5314">
                  <c:v>534.10019498189502</c:v>
                </c:pt>
                <c:pt idx="5315">
                  <c:v>534.07749234904998</c:v>
                </c:pt>
                <c:pt idx="5316">
                  <c:v>534.07353677646302</c:v>
                </c:pt>
                <c:pt idx="5317">
                  <c:v>534.05510771949605</c:v>
                </c:pt>
                <c:pt idx="5318">
                  <c:v>533.99346887850004</c:v>
                </c:pt>
                <c:pt idx="5319">
                  <c:v>533.96505894941299</c:v>
                </c:pt>
                <c:pt idx="5320">
                  <c:v>533.96489032350701</c:v>
                </c:pt>
                <c:pt idx="5321">
                  <c:v>533.94761695909494</c:v>
                </c:pt>
                <c:pt idx="5322">
                  <c:v>533.94692017288105</c:v>
                </c:pt>
                <c:pt idx="5323">
                  <c:v>533.94559058826997</c:v>
                </c:pt>
                <c:pt idx="5324">
                  <c:v>533.93922517004398</c:v>
                </c:pt>
                <c:pt idx="5325">
                  <c:v>533.93590716650499</c:v>
                </c:pt>
                <c:pt idx="5326">
                  <c:v>533.92594723121999</c:v>
                </c:pt>
                <c:pt idx="5327">
                  <c:v>533.88829922980801</c:v>
                </c:pt>
                <c:pt idx="5328">
                  <c:v>533.87344919819702</c:v>
                </c:pt>
                <c:pt idx="5329">
                  <c:v>533.83647524379501</c:v>
                </c:pt>
                <c:pt idx="5330">
                  <c:v>533.83343381805003</c:v>
                </c:pt>
                <c:pt idx="5331">
                  <c:v>533.82810228480605</c:v>
                </c:pt>
                <c:pt idx="5332">
                  <c:v>533.82275291854603</c:v>
                </c:pt>
                <c:pt idx="5333">
                  <c:v>533.82152982570904</c:v>
                </c:pt>
                <c:pt idx="5334">
                  <c:v>533.79222145491894</c:v>
                </c:pt>
                <c:pt idx="5335">
                  <c:v>533.77309871404805</c:v>
                </c:pt>
                <c:pt idx="5336">
                  <c:v>533.75410702152305</c:v>
                </c:pt>
                <c:pt idx="5337">
                  <c:v>533.74298878992204</c:v>
                </c:pt>
                <c:pt idx="5338">
                  <c:v>533.72049478900794</c:v>
                </c:pt>
                <c:pt idx="5339">
                  <c:v>533.70681685340196</c:v>
                </c:pt>
                <c:pt idx="5340">
                  <c:v>533.68729959823304</c:v>
                </c:pt>
                <c:pt idx="5341">
                  <c:v>533.68154691510597</c:v>
                </c:pt>
                <c:pt idx="5342">
                  <c:v>533.67062611729898</c:v>
                </c:pt>
                <c:pt idx="5343">
                  <c:v>533.65468769316305</c:v>
                </c:pt>
                <c:pt idx="5344">
                  <c:v>533.63697598691499</c:v>
                </c:pt>
                <c:pt idx="5345">
                  <c:v>533.62692083045397</c:v>
                </c:pt>
                <c:pt idx="5346">
                  <c:v>533.61650327705797</c:v>
                </c:pt>
                <c:pt idx="5347">
                  <c:v>533.61372982716296</c:v>
                </c:pt>
                <c:pt idx="5348">
                  <c:v>533.58998386169401</c:v>
                </c:pt>
                <c:pt idx="5349">
                  <c:v>533.540531687103</c:v>
                </c:pt>
                <c:pt idx="5350">
                  <c:v>533.47296288887105</c:v>
                </c:pt>
                <c:pt idx="5351">
                  <c:v>533.44680520918098</c:v>
                </c:pt>
                <c:pt idx="5352">
                  <c:v>533.44182166464395</c:v>
                </c:pt>
                <c:pt idx="5353">
                  <c:v>533.43254471622004</c:v>
                </c:pt>
                <c:pt idx="5354">
                  <c:v>533.43244921477299</c:v>
                </c:pt>
                <c:pt idx="5355">
                  <c:v>533.40371608002602</c:v>
                </c:pt>
                <c:pt idx="5356">
                  <c:v>533.38196110029298</c:v>
                </c:pt>
                <c:pt idx="5357">
                  <c:v>533.37439507991303</c:v>
                </c:pt>
                <c:pt idx="5358">
                  <c:v>533.35311510545102</c:v>
                </c:pt>
                <c:pt idx="5359">
                  <c:v>533.34421053517701</c:v>
                </c:pt>
                <c:pt idx="5360">
                  <c:v>533.26839554107096</c:v>
                </c:pt>
                <c:pt idx="5361">
                  <c:v>533.25890092655004</c:v>
                </c:pt>
                <c:pt idx="5362">
                  <c:v>533.17637613522595</c:v>
                </c:pt>
                <c:pt idx="5363">
                  <c:v>533.17552692238996</c:v>
                </c:pt>
                <c:pt idx="5364">
                  <c:v>533.175494266177</c:v>
                </c:pt>
                <c:pt idx="5365">
                  <c:v>533.14522488457703</c:v>
                </c:pt>
                <c:pt idx="5366">
                  <c:v>533.140877363188</c:v>
                </c:pt>
                <c:pt idx="5367">
                  <c:v>533.12481973350202</c:v>
                </c:pt>
                <c:pt idx="5368">
                  <c:v>533.10475017479098</c:v>
                </c:pt>
                <c:pt idx="5369">
                  <c:v>533.06233195471805</c:v>
                </c:pt>
                <c:pt idx="5370">
                  <c:v>533.04900841115796</c:v>
                </c:pt>
                <c:pt idx="5371">
                  <c:v>533.01363389366998</c:v>
                </c:pt>
                <c:pt idx="5372">
                  <c:v>533.01166135592598</c:v>
                </c:pt>
                <c:pt idx="5373">
                  <c:v>532.99128066266201</c:v>
                </c:pt>
                <c:pt idx="5374">
                  <c:v>532.987642594161</c:v>
                </c:pt>
                <c:pt idx="5375">
                  <c:v>532.893277205353</c:v>
                </c:pt>
                <c:pt idx="5376">
                  <c:v>532.87753194346101</c:v>
                </c:pt>
                <c:pt idx="5377">
                  <c:v>532.86613753365498</c:v>
                </c:pt>
                <c:pt idx="5378">
                  <c:v>532.86563683419695</c:v>
                </c:pt>
                <c:pt idx="5379">
                  <c:v>532.84898868943799</c:v>
                </c:pt>
                <c:pt idx="5380">
                  <c:v>532.81663631612901</c:v>
                </c:pt>
                <c:pt idx="5381">
                  <c:v>532.79774862223496</c:v>
                </c:pt>
                <c:pt idx="5382">
                  <c:v>532.73036031278696</c:v>
                </c:pt>
                <c:pt idx="5383">
                  <c:v>532.73034870995502</c:v>
                </c:pt>
                <c:pt idx="5384">
                  <c:v>532.72760623689396</c:v>
                </c:pt>
                <c:pt idx="5385">
                  <c:v>532.72429542381599</c:v>
                </c:pt>
                <c:pt idx="5386">
                  <c:v>532.638260115506</c:v>
                </c:pt>
                <c:pt idx="5387">
                  <c:v>532.62876207812997</c:v>
                </c:pt>
                <c:pt idx="5388">
                  <c:v>532.55383373441805</c:v>
                </c:pt>
                <c:pt idx="5389">
                  <c:v>532.549084722266</c:v>
                </c:pt>
                <c:pt idx="5390">
                  <c:v>532.51299419776501</c:v>
                </c:pt>
                <c:pt idx="5391">
                  <c:v>532.49897392435003</c:v>
                </c:pt>
                <c:pt idx="5392">
                  <c:v>532.46830571876296</c:v>
                </c:pt>
                <c:pt idx="5393">
                  <c:v>532.42766302917801</c:v>
                </c:pt>
                <c:pt idx="5394">
                  <c:v>532.40523770577204</c:v>
                </c:pt>
                <c:pt idx="5395">
                  <c:v>532.40275339885102</c:v>
                </c:pt>
                <c:pt idx="5396">
                  <c:v>532.390860391052</c:v>
                </c:pt>
                <c:pt idx="5397">
                  <c:v>532.37167303450099</c:v>
                </c:pt>
                <c:pt idx="5398">
                  <c:v>532.31800201389296</c:v>
                </c:pt>
                <c:pt idx="5399">
                  <c:v>532.30209871707098</c:v>
                </c:pt>
                <c:pt idx="5400">
                  <c:v>532.29685496128297</c:v>
                </c:pt>
                <c:pt idx="5401">
                  <c:v>532.29405707613796</c:v>
                </c:pt>
                <c:pt idx="5402">
                  <c:v>532.26037327528002</c:v>
                </c:pt>
                <c:pt idx="5403">
                  <c:v>532.252954041718</c:v>
                </c:pt>
                <c:pt idx="5404">
                  <c:v>532.24575191850101</c:v>
                </c:pt>
                <c:pt idx="5405">
                  <c:v>532.21807246455501</c:v>
                </c:pt>
                <c:pt idx="5406">
                  <c:v>532.21597181367304</c:v>
                </c:pt>
                <c:pt idx="5407">
                  <c:v>532.18740842794898</c:v>
                </c:pt>
                <c:pt idx="5408">
                  <c:v>532.17620946879197</c:v>
                </c:pt>
                <c:pt idx="5409">
                  <c:v>532.15363014110005</c:v>
                </c:pt>
                <c:pt idx="5410">
                  <c:v>532.14758000313896</c:v>
                </c:pt>
                <c:pt idx="5411">
                  <c:v>532.14661768808298</c:v>
                </c:pt>
                <c:pt idx="5412">
                  <c:v>532.11225643239595</c:v>
                </c:pt>
                <c:pt idx="5413">
                  <c:v>532.07108395067996</c:v>
                </c:pt>
                <c:pt idx="5414">
                  <c:v>532.03020351187104</c:v>
                </c:pt>
                <c:pt idx="5415">
                  <c:v>532.02610698660101</c:v>
                </c:pt>
                <c:pt idx="5416">
                  <c:v>532.02467247889695</c:v>
                </c:pt>
                <c:pt idx="5417">
                  <c:v>532.01807004979401</c:v>
                </c:pt>
                <c:pt idx="5418">
                  <c:v>531.94727435163099</c:v>
                </c:pt>
                <c:pt idx="5419">
                  <c:v>531.93847217583902</c:v>
                </c:pt>
                <c:pt idx="5420">
                  <c:v>531.93687202287504</c:v>
                </c:pt>
                <c:pt idx="5421">
                  <c:v>531.93393169696503</c:v>
                </c:pt>
                <c:pt idx="5422">
                  <c:v>531.92981175446903</c:v>
                </c:pt>
                <c:pt idx="5423">
                  <c:v>531.90488755141098</c:v>
                </c:pt>
                <c:pt idx="5424">
                  <c:v>531.89551108370404</c:v>
                </c:pt>
                <c:pt idx="5425">
                  <c:v>531.89344308563602</c:v>
                </c:pt>
                <c:pt idx="5426">
                  <c:v>531.88692485704098</c:v>
                </c:pt>
                <c:pt idx="5427">
                  <c:v>531.87733724073996</c:v>
                </c:pt>
                <c:pt idx="5428">
                  <c:v>531.86654557182203</c:v>
                </c:pt>
                <c:pt idx="5429">
                  <c:v>531.85778608937699</c:v>
                </c:pt>
                <c:pt idx="5430">
                  <c:v>531.85089864066799</c:v>
                </c:pt>
                <c:pt idx="5431">
                  <c:v>531.84585670659897</c:v>
                </c:pt>
                <c:pt idx="5432">
                  <c:v>531.80710707428898</c:v>
                </c:pt>
                <c:pt idx="5433">
                  <c:v>531.76216321054403</c:v>
                </c:pt>
                <c:pt idx="5434">
                  <c:v>531.71507933785904</c:v>
                </c:pt>
                <c:pt idx="5435">
                  <c:v>531.70197278359296</c:v>
                </c:pt>
                <c:pt idx="5436">
                  <c:v>531.69768332868898</c:v>
                </c:pt>
                <c:pt idx="5437">
                  <c:v>531.69472064067702</c:v>
                </c:pt>
                <c:pt idx="5438">
                  <c:v>531.68118121789303</c:v>
                </c:pt>
                <c:pt idx="5439">
                  <c:v>531.66768184772297</c:v>
                </c:pt>
                <c:pt idx="5440">
                  <c:v>531.66610619676703</c:v>
                </c:pt>
                <c:pt idx="5441">
                  <c:v>531.65966810349801</c:v>
                </c:pt>
                <c:pt idx="5442">
                  <c:v>531.59690394780102</c:v>
                </c:pt>
                <c:pt idx="5443">
                  <c:v>531.58946865336497</c:v>
                </c:pt>
                <c:pt idx="5444">
                  <c:v>531.58720152314504</c:v>
                </c:pt>
                <c:pt idx="5445">
                  <c:v>531.58675553237595</c:v>
                </c:pt>
                <c:pt idx="5446">
                  <c:v>531.57575085451197</c:v>
                </c:pt>
                <c:pt idx="5447">
                  <c:v>531.56885126709199</c:v>
                </c:pt>
                <c:pt idx="5448">
                  <c:v>531.56027080578394</c:v>
                </c:pt>
                <c:pt idx="5449">
                  <c:v>531.55560107103099</c:v>
                </c:pt>
                <c:pt idx="5450">
                  <c:v>531.55373430417296</c:v>
                </c:pt>
                <c:pt idx="5451">
                  <c:v>531.52331605728602</c:v>
                </c:pt>
                <c:pt idx="5452">
                  <c:v>531.48337277645805</c:v>
                </c:pt>
                <c:pt idx="5453">
                  <c:v>531.48279492663301</c:v>
                </c:pt>
                <c:pt idx="5454">
                  <c:v>531.45030547934596</c:v>
                </c:pt>
                <c:pt idx="5455">
                  <c:v>531.43072089542204</c:v>
                </c:pt>
                <c:pt idx="5456">
                  <c:v>531.41980017184596</c:v>
                </c:pt>
                <c:pt idx="5457">
                  <c:v>531.39434479384204</c:v>
                </c:pt>
                <c:pt idx="5458">
                  <c:v>531.37191948217799</c:v>
                </c:pt>
                <c:pt idx="5459">
                  <c:v>531.35641317253305</c:v>
                </c:pt>
                <c:pt idx="5460">
                  <c:v>531.35056708008301</c:v>
                </c:pt>
                <c:pt idx="5461">
                  <c:v>531.34868101448205</c:v>
                </c:pt>
                <c:pt idx="5462">
                  <c:v>531.34787183543904</c:v>
                </c:pt>
                <c:pt idx="5463">
                  <c:v>531.34685506262895</c:v>
                </c:pt>
                <c:pt idx="5464">
                  <c:v>531.33420224465306</c:v>
                </c:pt>
                <c:pt idx="5465">
                  <c:v>531.32638829636596</c:v>
                </c:pt>
                <c:pt idx="5466">
                  <c:v>531.31913778252999</c:v>
                </c:pt>
                <c:pt idx="5467">
                  <c:v>531.30940388886802</c:v>
                </c:pt>
                <c:pt idx="5468">
                  <c:v>531.30894045877699</c:v>
                </c:pt>
                <c:pt idx="5469">
                  <c:v>531.29304498848103</c:v>
                </c:pt>
                <c:pt idx="5470">
                  <c:v>531.28722836869895</c:v>
                </c:pt>
                <c:pt idx="5471">
                  <c:v>531.28701594131803</c:v>
                </c:pt>
                <c:pt idx="5472">
                  <c:v>531.28255320106996</c:v>
                </c:pt>
                <c:pt idx="5473">
                  <c:v>531.24119011453297</c:v>
                </c:pt>
                <c:pt idx="5474">
                  <c:v>531.19595410891702</c:v>
                </c:pt>
                <c:pt idx="5475">
                  <c:v>531.18553753440005</c:v>
                </c:pt>
                <c:pt idx="5476">
                  <c:v>531.17596710836597</c:v>
                </c:pt>
                <c:pt idx="5477">
                  <c:v>531.16135340956896</c:v>
                </c:pt>
                <c:pt idx="5478">
                  <c:v>531.15008576495097</c:v>
                </c:pt>
                <c:pt idx="5479">
                  <c:v>531.14938338542902</c:v>
                </c:pt>
                <c:pt idx="5480">
                  <c:v>531.13592284828496</c:v>
                </c:pt>
                <c:pt idx="5481">
                  <c:v>531.13389327506195</c:v>
                </c:pt>
                <c:pt idx="5482">
                  <c:v>531.11067862642005</c:v>
                </c:pt>
                <c:pt idx="5483">
                  <c:v>531.10978541628901</c:v>
                </c:pt>
                <c:pt idx="5484">
                  <c:v>531.088996439982</c:v>
                </c:pt>
                <c:pt idx="5485">
                  <c:v>531.08662848653603</c:v>
                </c:pt>
                <c:pt idx="5486">
                  <c:v>531.07916449470304</c:v>
                </c:pt>
                <c:pt idx="5487">
                  <c:v>531.07204396812699</c:v>
                </c:pt>
                <c:pt idx="5488">
                  <c:v>531.06190158411198</c:v>
                </c:pt>
                <c:pt idx="5489">
                  <c:v>531.00099258139403</c:v>
                </c:pt>
                <c:pt idx="5490">
                  <c:v>530.99818189196696</c:v>
                </c:pt>
                <c:pt idx="5491">
                  <c:v>530.99301663996505</c:v>
                </c:pt>
                <c:pt idx="5492">
                  <c:v>530.98911100381895</c:v>
                </c:pt>
                <c:pt idx="5493">
                  <c:v>530.98128292594299</c:v>
                </c:pt>
                <c:pt idx="5494">
                  <c:v>530.94064229206401</c:v>
                </c:pt>
                <c:pt idx="5495">
                  <c:v>530.92783254363201</c:v>
                </c:pt>
                <c:pt idx="5496">
                  <c:v>530.92455731564201</c:v>
                </c:pt>
                <c:pt idx="5497">
                  <c:v>530.92406047530403</c:v>
                </c:pt>
                <c:pt idx="5498">
                  <c:v>530.92324362932902</c:v>
                </c:pt>
                <c:pt idx="5499">
                  <c:v>530.87307675167199</c:v>
                </c:pt>
                <c:pt idx="5500">
                  <c:v>530.69939225799305</c:v>
                </c:pt>
                <c:pt idx="5501">
                  <c:v>530.69421510881</c:v>
                </c:pt>
                <c:pt idx="5502">
                  <c:v>530.64399143366597</c:v>
                </c:pt>
                <c:pt idx="5503">
                  <c:v>530.63462414303797</c:v>
                </c:pt>
                <c:pt idx="5504">
                  <c:v>530.607162781802</c:v>
                </c:pt>
                <c:pt idx="5505">
                  <c:v>530.60312921366801</c:v>
                </c:pt>
                <c:pt idx="5506">
                  <c:v>530.58720270220601</c:v>
                </c:pt>
                <c:pt idx="5507">
                  <c:v>530.58516751354205</c:v>
                </c:pt>
                <c:pt idx="5508">
                  <c:v>530.56448749266599</c:v>
                </c:pt>
                <c:pt idx="5509">
                  <c:v>530.51576695690903</c:v>
                </c:pt>
                <c:pt idx="5510">
                  <c:v>530.51364750292805</c:v>
                </c:pt>
                <c:pt idx="5511">
                  <c:v>530.49258373944599</c:v>
                </c:pt>
                <c:pt idx="5512">
                  <c:v>530.49041111468796</c:v>
                </c:pt>
                <c:pt idx="5513">
                  <c:v>530.46510383751604</c:v>
                </c:pt>
                <c:pt idx="5514">
                  <c:v>530.44222189730795</c:v>
                </c:pt>
                <c:pt idx="5515">
                  <c:v>530.43394788185003</c:v>
                </c:pt>
                <c:pt idx="5516">
                  <c:v>530.43263981948303</c:v>
                </c:pt>
                <c:pt idx="5517">
                  <c:v>530.38736245279995</c:v>
                </c:pt>
                <c:pt idx="5518">
                  <c:v>530.35495492546499</c:v>
                </c:pt>
                <c:pt idx="5519">
                  <c:v>530.31418721559305</c:v>
                </c:pt>
                <c:pt idx="5520">
                  <c:v>530.30312349791598</c:v>
                </c:pt>
                <c:pt idx="5521">
                  <c:v>530.27965347691804</c:v>
                </c:pt>
                <c:pt idx="5522">
                  <c:v>530.25768929832202</c:v>
                </c:pt>
                <c:pt idx="5523">
                  <c:v>530.25608920146999</c:v>
                </c:pt>
                <c:pt idx="5524">
                  <c:v>530.25246669622595</c:v>
                </c:pt>
                <c:pt idx="5525">
                  <c:v>530.23315973925696</c:v>
                </c:pt>
                <c:pt idx="5526">
                  <c:v>530.23108058328</c:v>
                </c:pt>
                <c:pt idx="5527">
                  <c:v>530.21491402977699</c:v>
                </c:pt>
                <c:pt idx="5528">
                  <c:v>530.20808384266502</c:v>
                </c:pt>
                <c:pt idx="5529">
                  <c:v>530.20685071473804</c:v>
                </c:pt>
                <c:pt idx="5530">
                  <c:v>530.18788967839396</c:v>
                </c:pt>
                <c:pt idx="5531">
                  <c:v>530.13103602562501</c:v>
                </c:pt>
                <c:pt idx="5532">
                  <c:v>530.130339135187</c:v>
                </c:pt>
                <c:pt idx="5533">
                  <c:v>530.12281230193503</c:v>
                </c:pt>
                <c:pt idx="5534">
                  <c:v>530.11690148412004</c:v>
                </c:pt>
                <c:pt idx="5535">
                  <c:v>530.11621052389103</c:v>
                </c:pt>
                <c:pt idx="5536">
                  <c:v>530.07166844958101</c:v>
                </c:pt>
                <c:pt idx="5537">
                  <c:v>530.04814812260395</c:v>
                </c:pt>
                <c:pt idx="5538">
                  <c:v>530.02695724653597</c:v>
                </c:pt>
                <c:pt idx="5539">
                  <c:v>530.01785449490001</c:v>
                </c:pt>
                <c:pt idx="5540">
                  <c:v>530.01678786115701</c:v>
                </c:pt>
                <c:pt idx="5541">
                  <c:v>530.00795353660396</c:v>
                </c:pt>
                <c:pt idx="5542">
                  <c:v>529.95348803191803</c:v>
                </c:pt>
                <c:pt idx="5543">
                  <c:v>529.94478805724304</c:v>
                </c:pt>
                <c:pt idx="5544">
                  <c:v>529.92691126106195</c:v>
                </c:pt>
                <c:pt idx="5545">
                  <c:v>529.91751552333596</c:v>
                </c:pt>
                <c:pt idx="5546">
                  <c:v>529.91560866376301</c:v>
                </c:pt>
                <c:pt idx="5547">
                  <c:v>529.90622166632295</c:v>
                </c:pt>
                <c:pt idx="5548">
                  <c:v>529.88148312736598</c:v>
                </c:pt>
                <c:pt idx="5549">
                  <c:v>529.87364441906197</c:v>
                </c:pt>
                <c:pt idx="5550">
                  <c:v>529.85881036237595</c:v>
                </c:pt>
                <c:pt idx="5551">
                  <c:v>529.83896323168506</c:v>
                </c:pt>
                <c:pt idx="5552">
                  <c:v>529.81202537879096</c:v>
                </c:pt>
                <c:pt idx="5553">
                  <c:v>529.80998447592401</c:v>
                </c:pt>
                <c:pt idx="5554">
                  <c:v>529.80721117380995</c:v>
                </c:pt>
                <c:pt idx="5555">
                  <c:v>529.79365269139203</c:v>
                </c:pt>
                <c:pt idx="5556">
                  <c:v>529.75023061271099</c:v>
                </c:pt>
                <c:pt idx="5557">
                  <c:v>529.74889423147397</c:v>
                </c:pt>
                <c:pt idx="5558">
                  <c:v>529.73040598855505</c:v>
                </c:pt>
                <c:pt idx="5559">
                  <c:v>529.717405980173</c:v>
                </c:pt>
                <c:pt idx="5560">
                  <c:v>529.71676433169705</c:v>
                </c:pt>
                <c:pt idx="5561">
                  <c:v>529.70799052413201</c:v>
                </c:pt>
                <c:pt idx="5562">
                  <c:v>529.67828044797795</c:v>
                </c:pt>
                <c:pt idx="5563">
                  <c:v>529.67089642840995</c:v>
                </c:pt>
                <c:pt idx="5564">
                  <c:v>529.61490608653503</c:v>
                </c:pt>
                <c:pt idx="5565">
                  <c:v>529.61487850511696</c:v>
                </c:pt>
                <c:pt idx="5566">
                  <c:v>529.59847109018699</c:v>
                </c:pt>
                <c:pt idx="5567">
                  <c:v>529.58015514755505</c:v>
                </c:pt>
                <c:pt idx="5568">
                  <c:v>529.57181491600704</c:v>
                </c:pt>
                <c:pt idx="5569">
                  <c:v>529.56602786022302</c:v>
                </c:pt>
                <c:pt idx="5570">
                  <c:v>529.55004972460301</c:v>
                </c:pt>
                <c:pt idx="5571">
                  <c:v>529.54416760574395</c:v>
                </c:pt>
                <c:pt idx="5572">
                  <c:v>529.531608133752</c:v>
                </c:pt>
                <c:pt idx="5573">
                  <c:v>529.53057482641304</c:v>
                </c:pt>
                <c:pt idx="5574">
                  <c:v>529.52920556376205</c:v>
                </c:pt>
                <c:pt idx="5575">
                  <c:v>529.52886870337898</c:v>
                </c:pt>
                <c:pt idx="5576">
                  <c:v>529.52552408997997</c:v>
                </c:pt>
                <c:pt idx="5577">
                  <c:v>529.50373688619197</c:v>
                </c:pt>
                <c:pt idx="5578">
                  <c:v>529.45287166928495</c:v>
                </c:pt>
                <c:pt idx="5579">
                  <c:v>529.42629405590003</c:v>
                </c:pt>
                <c:pt idx="5580">
                  <c:v>529.42374683574894</c:v>
                </c:pt>
                <c:pt idx="5581">
                  <c:v>529.41810651203298</c:v>
                </c:pt>
                <c:pt idx="5582">
                  <c:v>529.37556230594805</c:v>
                </c:pt>
                <c:pt idx="5583">
                  <c:v>529.374797620246</c:v>
                </c:pt>
                <c:pt idx="5584">
                  <c:v>529.34321872939404</c:v>
                </c:pt>
                <c:pt idx="5585">
                  <c:v>529.34234111218905</c:v>
                </c:pt>
                <c:pt idx="5586">
                  <c:v>529.33404283223604</c:v>
                </c:pt>
                <c:pt idx="5587">
                  <c:v>529.33025125741005</c:v>
                </c:pt>
                <c:pt idx="5588">
                  <c:v>529.32195945720105</c:v>
                </c:pt>
                <c:pt idx="5589">
                  <c:v>529.32156622748096</c:v>
                </c:pt>
                <c:pt idx="5590">
                  <c:v>529.31341227042503</c:v>
                </c:pt>
                <c:pt idx="5591">
                  <c:v>529.30230050740397</c:v>
                </c:pt>
                <c:pt idx="5592">
                  <c:v>529.30152556461303</c:v>
                </c:pt>
                <c:pt idx="5593">
                  <c:v>529.299724183438</c:v>
                </c:pt>
                <c:pt idx="5594">
                  <c:v>529.29771558003995</c:v>
                </c:pt>
                <c:pt idx="5595">
                  <c:v>529.26004920165803</c:v>
                </c:pt>
                <c:pt idx="5596">
                  <c:v>529.25059297310895</c:v>
                </c:pt>
                <c:pt idx="5597">
                  <c:v>529.23449015063704</c:v>
                </c:pt>
                <c:pt idx="5598">
                  <c:v>529.168698157682</c:v>
                </c:pt>
                <c:pt idx="5599">
                  <c:v>529.16516201063996</c:v>
                </c:pt>
                <c:pt idx="5600">
                  <c:v>529.15293545737302</c:v>
                </c:pt>
                <c:pt idx="5601">
                  <c:v>529.109037129802</c:v>
                </c:pt>
                <c:pt idx="5602">
                  <c:v>529.10238218265897</c:v>
                </c:pt>
                <c:pt idx="5603">
                  <c:v>529.08115458405098</c:v>
                </c:pt>
                <c:pt idx="5604">
                  <c:v>529.06325735362702</c:v>
                </c:pt>
                <c:pt idx="5605">
                  <c:v>529.04068755626702</c:v>
                </c:pt>
                <c:pt idx="5606">
                  <c:v>529.02543898206602</c:v>
                </c:pt>
                <c:pt idx="5607">
                  <c:v>529.02372344356002</c:v>
                </c:pt>
                <c:pt idx="5608">
                  <c:v>529.02337826908001</c:v>
                </c:pt>
                <c:pt idx="5609">
                  <c:v>529.02271863104897</c:v>
                </c:pt>
                <c:pt idx="5610">
                  <c:v>529.02139228871499</c:v>
                </c:pt>
                <c:pt idx="5611">
                  <c:v>529.01023872505198</c:v>
                </c:pt>
                <c:pt idx="5612">
                  <c:v>528.99436941599004</c:v>
                </c:pt>
                <c:pt idx="5613">
                  <c:v>528.96532190544497</c:v>
                </c:pt>
                <c:pt idx="5614">
                  <c:v>528.94885887184103</c:v>
                </c:pt>
                <c:pt idx="5615">
                  <c:v>528.93485460232102</c:v>
                </c:pt>
                <c:pt idx="5616">
                  <c:v>528.93031788727399</c:v>
                </c:pt>
                <c:pt idx="5617">
                  <c:v>528.91660791290701</c:v>
                </c:pt>
                <c:pt idx="5618">
                  <c:v>528.89838599076802</c:v>
                </c:pt>
                <c:pt idx="5619">
                  <c:v>528.88828716079604</c:v>
                </c:pt>
                <c:pt idx="5620">
                  <c:v>528.88761412920496</c:v>
                </c:pt>
                <c:pt idx="5621">
                  <c:v>528.88658287483895</c:v>
                </c:pt>
                <c:pt idx="5622">
                  <c:v>528.88563138296001</c:v>
                </c:pt>
                <c:pt idx="5623">
                  <c:v>528.82927668780098</c:v>
                </c:pt>
                <c:pt idx="5624">
                  <c:v>528.82846783340995</c:v>
                </c:pt>
                <c:pt idx="5625">
                  <c:v>528.81801695561296</c:v>
                </c:pt>
                <c:pt idx="5626">
                  <c:v>528.81696308284597</c:v>
                </c:pt>
                <c:pt idx="5627">
                  <c:v>528.816720123045</c:v>
                </c:pt>
                <c:pt idx="5628">
                  <c:v>528.81571248011903</c:v>
                </c:pt>
                <c:pt idx="5629">
                  <c:v>528.81519181687099</c:v>
                </c:pt>
                <c:pt idx="5630">
                  <c:v>528.81314585533403</c:v>
                </c:pt>
                <c:pt idx="5631">
                  <c:v>528.80436161654598</c:v>
                </c:pt>
                <c:pt idx="5632">
                  <c:v>528.79921311661997</c:v>
                </c:pt>
                <c:pt idx="5633">
                  <c:v>528.78945841084101</c:v>
                </c:pt>
                <c:pt idx="5634">
                  <c:v>528.76939340508795</c:v>
                </c:pt>
                <c:pt idx="5635">
                  <c:v>528.76153137212896</c:v>
                </c:pt>
                <c:pt idx="5636">
                  <c:v>528.72400561155996</c:v>
                </c:pt>
                <c:pt idx="5637">
                  <c:v>528.70369479335</c:v>
                </c:pt>
                <c:pt idx="5638">
                  <c:v>528.67648321019601</c:v>
                </c:pt>
                <c:pt idx="5639">
                  <c:v>528.653590726267</c:v>
                </c:pt>
                <c:pt idx="5640">
                  <c:v>528.62135839395296</c:v>
                </c:pt>
                <c:pt idx="5641">
                  <c:v>528.60344932440296</c:v>
                </c:pt>
                <c:pt idx="5642">
                  <c:v>528.59643350340195</c:v>
                </c:pt>
                <c:pt idx="5643">
                  <c:v>528.59356893921904</c:v>
                </c:pt>
                <c:pt idx="5644">
                  <c:v>528.581683435885</c:v>
                </c:pt>
                <c:pt idx="5645">
                  <c:v>528.57523921584402</c:v>
                </c:pt>
                <c:pt idx="5646">
                  <c:v>528.57445461577095</c:v>
                </c:pt>
                <c:pt idx="5647">
                  <c:v>528.55532327712694</c:v>
                </c:pt>
                <c:pt idx="5648">
                  <c:v>528.53498210486498</c:v>
                </c:pt>
                <c:pt idx="5649">
                  <c:v>528.53430250706401</c:v>
                </c:pt>
                <c:pt idx="5650">
                  <c:v>528.47562346333405</c:v>
                </c:pt>
                <c:pt idx="5651">
                  <c:v>528.45950906883002</c:v>
                </c:pt>
                <c:pt idx="5652">
                  <c:v>528.43214755511099</c:v>
                </c:pt>
                <c:pt idx="5653">
                  <c:v>528.42949845352405</c:v>
                </c:pt>
                <c:pt idx="5654">
                  <c:v>528.40833668926803</c:v>
                </c:pt>
                <c:pt idx="5655">
                  <c:v>528.38798422551702</c:v>
                </c:pt>
                <c:pt idx="5656">
                  <c:v>528.33023520726999</c:v>
                </c:pt>
                <c:pt idx="5657">
                  <c:v>528.32784962325297</c:v>
                </c:pt>
                <c:pt idx="5658">
                  <c:v>528.31161838078299</c:v>
                </c:pt>
                <c:pt idx="5659">
                  <c:v>528.29538325731801</c:v>
                </c:pt>
                <c:pt idx="5660">
                  <c:v>528.25997949963903</c:v>
                </c:pt>
                <c:pt idx="5661">
                  <c:v>528.24570424956403</c:v>
                </c:pt>
                <c:pt idx="5662">
                  <c:v>528.245154241823</c:v>
                </c:pt>
                <c:pt idx="5663">
                  <c:v>528.24426873377604</c:v>
                </c:pt>
                <c:pt idx="5664">
                  <c:v>528.23771432756905</c:v>
                </c:pt>
                <c:pt idx="5665">
                  <c:v>528.22536320757899</c:v>
                </c:pt>
                <c:pt idx="5666">
                  <c:v>528.22356340021997</c:v>
                </c:pt>
                <c:pt idx="5667">
                  <c:v>528.21531946936796</c:v>
                </c:pt>
                <c:pt idx="5668">
                  <c:v>528.214033397398</c:v>
                </c:pt>
                <c:pt idx="5669">
                  <c:v>528.21338168132002</c:v>
                </c:pt>
                <c:pt idx="5670">
                  <c:v>528.20347321532597</c:v>
                </c:pt>
                <c:pt idx="5671">
                  <c:v>528.19379444978904</c:v>
                </c:pt>
                <c:pt idx="5672">
                  <c:v>528.18621644983705</c:v>
                </c:pt>
                <c:pt idx="5673">
                  <c:v>528.18036386605195</c:v>
                </c:pt>
                <c:pt idx="5674">
                  <c:v>528.17026746822603</c:v>
                </c:pt>
                <c:pt idx="5675">
                  <c:v>528.10944170421601</c:v>
                </c:pt>
                <c:pt idx="5676">
                  <c:v>528.10943107667094</c:v>
                </c:pt>
                <c:pt idx="5677">
                  <c:v>528.10774878912798</c:v>
                </c:pt>
                <c:pt idx="5678">
                  <c:v>528.10121021926398</c:v>
                </c:pt>
                <c:pt idx="5679">
                  <c:v>528.07845505533203</c:v>
                </c:pt>
                <c:pt idx="5680">
                  <c:v>528.02395744793</c:v>
                </c:pt>
                <c:pt idx="5681">
                  <c:v>527.98197010357103</c:v>
                </c:pt>
                <c:pt idx="5682">
                  <c:v>527.96740575036097</c:v>
                </c:pt>
                <c:pt idx="5683">
                  <c:v>527.93702902892505</c:v>
                </c:pt>
                <c:pt idx="5684">
                  <c:v>527.92027439220499</c:v>
                </c:pt>
                <c:pt idx="5685">
                  <c:v>527.90457562460995</c:v>
                </c:pt>
                <c:pt idx="5686">
                  <c:v>527.89707196739403</c:v>
                </c:pt>
                <c:pt idx="5687">
                  <c:v>527.88830501654104</c:v>
                </c:pt>
                <c:pt idx="5688">
                  <c:v>527.88346067719795</c:v>
                </c:pt>
                <c:pt idx="5689">
                  <c:v>527.86417087066604</c:v>
                </c:pt>
                <c:pt idx="5690">
                  <c:v>527.83946489574396</c:v>
                </c:pt>
                <c:pt idx="5691">
                  <c:v>527.82548834916997</c:v>
                </c:pt>
                <c:pt idx="5692">
                  <c:v>527.81957053974702</c:v>
                </c:pt>
                <c:pt idx="5693">
                  <c:v>527.80065737458699</c:v>
                </c:pt>
                <c:pt idx="5694">
                  <c:v>527.77303275832605</c:v>
                </c:pt>
                <c:pt idx="5695">
                  <c:v>527.75101812512503</c:v>
                </c:pt>
                <c:pt idx="5696">
                  <c:v>527.75079882974603</c:v>
                </c:pt>
                <c:pt idx="5697">
                  <c:v>527.75036688381897</c:v>
                </c:pt>
                <c:pt idx="5698">
                  <c:v>527.72719214226504</c:v>
                </c:pt>
                <c:pt idx="5699">
                  <c:v>527.70827167725304</c:v>
                </c:pt>
                <c:pt idx="5700">
                  <c:v>527.69592094639199</c:v>
                </c:pt>
                <c:pt idx="5701">
                  <c:v>527.65017009549501</c:v>
                </c:pt>
                <c:pt idx="5702">
                  <c:v>527.65010712068397</c:v>
                </c:pt>
                <c:pt idx="5703">
                  <c:v>527.60968156790602</c:v>
                </c:pt>
                <c:pt idx="5704">
                  <c:v>527.60952038909704</c:v>
                </c:pt>
                <c:pt idx="5705">
                  <c:v>527.58265672492098</c:v>
                </c:pt>
                <c:pt idx="5706">
                  <c:v>527.55018562940597</c:v>
                </c:pt>
                <c:pt idx="5707">
                  <c:v>527.54726483718002</c:v>
                </c:pt>
                <c:pt idx="5708">
                  <c:v>527.54240386219203</c:v>
                </c:pt>
                <c:pt idx="5709">
                  <c:v>527.46657205753195</c:v>
                </c:pt>
                <c:pt idx="5710">
                  <c:v>527.441679332082</c:v>
                </c:pt>
                <c:pt idx="5711">
                  <c:v>527.43987439561295</c:v>
                </c:pt>
                <c:pt idx="5712">
                  <c:v>527.41060634310895</c:v>
                </c:pt>
                <c:pt idx="5713">
                  <c:v>527.40774443217902</c:v>
                </c:pt>
                <c:pt idx="5714">
                  <c:v>527.39927432633203</c:v>
                </c:pt>
                <c:pt idx="5715">
                  <c:v>527.378695515088</c:v>
                </c:pt>
                <c:pt idx="5716">
                  <c:v>527.37840953431396</c:v>
                </c:pt>
                <c:pt idx="5717">
                  <c:v>527.33994353136598</c:v>
                </c:pt>
                <c:pt idx="5718">
                  <c:v>527.32406014881099</c:v>
                </c:pt>
                <c:pt idx="5719">
                  <c:v>527.30184168631104</c:v>
                </c:pt>
                <c:pt idx="5720">
                  <c:v>527.29396080517301</c:v>
                </c:pt>
                <c:pt idx="5721">
                  <c:v>527.27558695575397</c:v>
                </c:pt>
                <c:pt idx="5722">
                  <c:v>527.26053424443899</c:v>
                </c:pt>
                <c:pt idx="5723">
                  <c:v>527.24104640964697</c:v>
                </c:pt>
                <c:pt idx="5724">
                  <c:v>527.22109129080798</c:v>
                </c:pt>
                <c:pt idx="5725">
                  <c:v>527.21821126540601</c:v>
                </c:pt>
                <c:pt idx="5726">
                  <c:v>527.21262127136401</c:v>
                </c:pt>
                <c:pt idx="5727">
                  <c:v>527.19568968649901</c:v>
                </c:pt>
                <c:pt idx="5728">
                  <c:v>527.186486990341</c:v>
                </c:pt>
                <c:pt idx="5729">
                  <c:v>527.18468430123903</c:v>
                </c:pt>
                <c:pt idx="5730">
                  <c:v>527.17449554782797</c:v>
                </c:pt>
                <c:pt idx="5731">
                  <c:v>527.15974909278896</c:v>
                </c:pt>
                <c:pt idx="5732">
                  <c:v>527.15011320926897</c:v>
                </c:pt>
                <c:pt idx="5733">
                  <c:v>527.14041865668105</c:v>
                </c:pt>
                <c:pt idx="5734">
                  <c:v>527.13002932795996</c:v>
                </c:pt>
                <c:pt idx="5735">
                  <c:v>527.11966056426297</c:v>
                </c:pt>
                <c:pt idx="5736">
                  <c:v>527.11710674269398</c:v>
                </c:pt>
                <c:pt idx="5737">
                  <c:v>527.08206217506597</c:v>
                </c:pt>
                <c:pt idx="5738">
                  <c:v>527.08110812083305</c:v>
                </c:pt>
                <c:pt idx="5739">
                  <c:v>527.06481944753205</c:v>
                </c:pt>
                <c:pt idx="5740">
                  <c:v>527.05779943250195</c:v>
                </c:pt>
                <c:pt idx="5741">
                  <c:v>527.05086792806003</c:v>
                </c:pt>
                <c:pt idx="5742">
                  <c:v>527.03588413847899</c:v>
                </c:pt>
                <c:pt idx="5743">
                  <c:v>526.96324040897503</c:v>
                </c:pt>
                <c:pt idx="5744">
                  <c:v>526.95373456459004</c:v>
                </c:pt>
                <c:pt idx="5745">
                  <c:v>526.94677347693698</c:v>
                </c:pt>
                <c:pt idx="5746">
                  <c:v>526.91537558073503</c:v>
                </c:pt>
                <c:pt idx="5747">
                  <c:v>526.90855109408699</c:v>
                </c:pt>
                <c:pt idx="5748">
                  <c:v>526.90837704261003</c:v>
                </c:pt>
                <c:pt idx="5749">
                  <c:v>526.90424696530704</c:v>
                </c:pt>
                <c:pt idx="5750">
                  <c:v>526.87497587858695</c:v>
                </c:pt>
                <c:pt idx="5751">
                  <c:v>526.86565551946296</c:v>
                </c:pt>
                <c:pt idx="5752">
                  <c:v>526.84722923570405</c:v>
                </c:pt>
                <c:pt idx="5753">
                  <c:v>526.84227860884505</c:v>
                </c:pt>
                <c:pt idx="5754">
                  <c:v>526.83572929646698</c:v>
                </c:pt>
                <c:pt idx="5755">
                  <c:v>526.82200200869295</c:v>
                </c:pt>
                <c:pt idx="5756">
                  <c:v>526.81673155756198</c:v>
                </c:pt>
                <c:pt idx="5757">
                  <c:v>526.80786969639405</c:v>
                </c:pt>
                <c:pt idx="5758">
                  <c:v>526.79286411108001</c:v>
                </c:pt>
                <c:pt idx="5759">
                  <c:v>526.780053296544</c:v>
                </c:pt>
                <c:pt idx="5760">
                  <c:v>526.77704058939298</c:v>
                </c:pt>
                <c:pt idx="5761">
                  <c:v>526.77222150877606</c:v>
                </c:pt>
                <c:pt idx="5762">
                  <c:v>526.76151066395903</c:v>
                </c:pt>
                <c:pt idx="5763">
                  <c:v>526.751333965968</c:v>
                </c:pt>
                <c:pt idx="5764">
                  <c:v>526.74320401897501</c:v>
                </c:pt>
                <c:pt idx="5765">
                  <c:v>526.73415769573796</c:v>
                </c:pt>
                <c:pt idx="5766">
                  <c:v>526.73338264329004</c:v>
                </c:pt>
                <c:pt idx="5767">
                  <c:v>526.73288350637699</c:v>
                </c:pt>
                <c:pt idx="5768">
                  <c:v>526.71846461230905</c:v>
                </c:pt>
                <c:pt idx="5769">
                  <c:v>526.65383589409805</c:v>
                </c:pt>
                <c:pt idx="5770">
                  <c:v>526.622302492524</c:v>
                </c:pt>
                <c:pt idx="5771">
                  <c:v>526.57798828896</c:v>
                </c:pt>
                <c:pt idx="5772">
                  <c:v>526.57721249182305</c:v>
                </c:pt>
                <c:pt idx="5773">
                  <c:v>526.56632321314203</c:v>
                </c:pt>
                <c:pt idx="5774">
                  <c:v>526.54940861620901</c:v>
                </c:pt>
                <c:pt idx="5775">
                  <c:v>526.52502985728495</c:v>
                </c:pt>
                <c:pt idx="5776">
                  <c:v>526.514713680265</c:v>
                </c:pt>
                <c:pt idx="5777">
                  <c:v>526.51036011274198</c:v>
                </c:pt>
                <c:pt idx="5778">
                  <c:v>526.48742118331302</c:v>
                </c:pt>
                <c:pt idx="5779">
                  <c:v>526.453135798723</c:v>
                </c:pt>
                <c:pt idx="5780">
                  <c:v>526.45139948794895</c:v>
                </c:pt>
                <c:pt idx="5781">
                  <c:v>526.44349326245401</c:v>
                </c:pt>
                <c:pt idx="5782">
                  <c:v>526.43586114836603</c:v>
                </c:pt>
                <c:pt idx="5783">
                  <c:v>526.42220660088401</c:v>
                </c:pt>
                <c:pt idx="5784">
                  <c:v>526.41671056275197</c:v>
                </c:pt>
                <c:pt idx="5785">
                  <c:v>526.39115678485405</c:v>
                </c:pt>
                <c:pt idx="5786">
                  <c:v>526.38547701299001</c:v>
                </c:pt>
                <c:pt idx="5787">
                  <c:v>526.38340165229397</c:v>
                </c:pt>
                <c:pt idx="5788">
                  <c:v>526.36898152665594</c:v>
                </c:pt>
                <c:pt idx="5789">
                  <c:v>526.34636561909599</c:v>
                </c:pt>
                <c:pt idx="5790">
                  <c:v>526.33097637718197</c:v>
                </c:pt>
                <c:pt idx="5791">
                  <c:v>526.32115298382598</c:v>
                </c:pt>
                <c:pt idx="5792">
                  <c:v>526.31011876833804</c:v>
                </c:pt>
                <c:pt idx="5793">
                  <c:v>526.29008395074595</c:v>
                </c:pt>
                <c:pt idx="5794">
                  <c:v>526.28677481676402</c:v>
                </c:pt>
                <c:pt idx="5795">
                  <c:v>526.27289582539402</c:v>
                </c:pt>
                <c:pt idx="5796">
                  <c:v>526.271075886213</c:v>
                </c:pt>
                <c:pt idx="5797">
                  <c:v>526.26521392150096</c:v>
                </c:pt>
                <c:pt idx="5798">
                  <c:v>526.26424561346198</c:v>
                </c:pt>
                <c:pt idx="5799">
                  <c:v>526.21755811883997</c:v>
                </c:pt>
                <c:pt idx="5800">
                  <c:v>526.20959849472797</c:v>
                </c:pt>
                <c:pt idx="5801">
                  <c:v>526.20236958931696</c:v>
                </c:pt>
                <c:pt idx="5802">
                  <c:v>526.19863322878996</c:v>
                </c:pt>
                <c:pt idx="5803">
                  <c:v>526.19585951319698</c:v>
                </c:pt>
                <c:pt idx="5804">
                  <c:v>526.164148805168</c:v>
                </c:pt>
                <c:pt idx="5805">
                  <c:v>526.15976024302802</c:v>
                </c:pt>
                <c:pt idx="5806">
                  <c:v>526.10799268137896</c:v>
                </c:pt>
                <c:pt idx="5807">
                  <c:v>526.09844789155204</c:v>
                </c:pt>
                <c:pt idx="5808">
                  <c:v>526.09247587592301</c:v>
                </c:pt>
                <c:pt idx="5809">
                  <c:v>526.06772802094997</c:v>
                </c:pt>
                <c:pt idx="5810">
                  <c:v>526.05074538589497</c:v>
                </c:pt>
                <c:pt idx="5811">
                  <c:v>526.03150942489003</c:v>
                </c:pt>
                <c:pt idx="5812">
                  <c:v>526.02679812993699</c:v>
                </c:pt>
                <c:pt idx="5813">
                  <c:v>526.02550740684205</c:v>
                </c:pt>
                <c:pt idx="5814">
                  <c:v>526.01506300838298</c:v>
                </c:pt>
                <c:pt idx="5815">
                  <c:v>526.00711051481403</c:v>
                </c:pt>
                <c:pt idx="5816">
                  <c:v>525.98595447926095</c:v>
                </c:pt>
                <c:pt idx="5817">
                  <c:v>525.98462162862597</c:v>
                </c:pt>
                <c:pt idx="5818">
                  <c:v>525.960853355371</c:v>
                </c:pt>
                <c:pt idx="5819">
                  <c:v>525.93763922623396</c:v>
                </c:pt>
                <c:pt idx="5820">
                  <c:v>525.922222910394</c:v>
                </c:pt>
                <c:pt idx="5821">
                  <c:v>525.90691223580995</c:v>
                </c:pt>
                <c:pt idx="5822">
                  <c:v>525.90530621152095</c:v>
                </c:pt>
                <c:pt idx="5823">
                  <c:v>525.87559531500494</c:v>
                </c:pt>
                <c:pt idx="5824">
                  <c:v>525.84762315542002</c:v>
                </c:pt>
                <c:pt idx="5825">
                  <c:v>525.84494986897801</c:v>
                </c:pt>
                <c:pt idx="5826">
                  <c:v>525.84312329408203</c:v>
                </c:pt>
                <c:pt idx="5827">
                  <c:v>525.84028828281396</c:v>
                </c:pt>
                <c:pt idx="5828">
                  <c:v>525.83005525350598</c:v>
                </c:pt>
                <c:pt idx="5829">
                  <c:v>525.81801859052098</c:v>
                </c:pt>
                <c:pt idx="5830">
                  <c:v>525.79373006851495</c:v>
                </c:pt>
                <c:pt idx="5831">
                  <c:v>525.79198251791502</c:v>
                </c:pt>
                <c:pt idx="5832">
                  <c:v>525.78658081615401</c:v>
                </c:pt>
                <c:pt idx="5833">
                  <c:v>525.78559551186004</c:v>
                </c:pt>
                <c:pt idx="5834">
                  <c:v>525.74459617632499</c:v>
                </c:pt>
                <c:pt idx="5835">
                  <c:v>525.74053002386495</c:v>
                </c:pt>
                <c:pt idx="5836">
                  <c:v>525.71221771760395</c:v>
                </c:pt>
                <c:pt idx="5837">
                  <c:v>525.70751340154402</c:v>
                </c:pt>
                <c:pt idx="5838">
                  <c:v>525.68533443190097</c:v>
                </c:pt>
                <c:pt idx="5839">
                  <c:v>525.676270664752</c:v>
                </c:pt>
                <c:pt idx="5840">
                  <c:v>525.67445456822497</c:v>
                </c:pt>
                <c:pt idx="5841">
                  <c:v>525.64769516351305</c:v>
                </c:pt>
                <c:pt idx="5842">
                  <c:v>525.62936995505697</c:v>
                </c:pt>
                <c:pt idx="5843">
                  <c:v>525.58654392840799</c:v>
                </c:pt>
                <c:pt idx="5844">
                  <c:v>525.58640820229903</c:v>
                </c:pt>
                <c:pt idx="5845">
                  <c:v>525.58140060215305</c:v>
                </c:pt>
                <c:pt idx="5846">
                  <c:v>525.57889559300497</c:v>
                </c:pt>
                <c:pt idx="5847">
                  <c:v>525.57370870632303</c:v>
                </c:pt>
                <c:pt idx="5848">
                  <c:v>525.57345479881894</c:v>
                </c:pt>
                <c:pt idx="5849">
                  <c:v>525.547888394094</c:v>
                </c:pt>
                <c:pt idx="5850">
                  <c:v>525.52548719888898</c:v>
                </c:pt>
                <c:pt idx="5851">
                  <c:v>525.519526563873</c:v>
                </c:pt>
                <c:pt idx="5852">
                  <c:v>525.51853806619704</c:v>
                </c:pt>
                <c:pt idx="5853">
                  <c:v>525.40541413185099</c:v>
                </c:pt>
                <c:pt idx="5854">
                  <c:v>525.40342356588405</c:v>
                </c:pt>
                <c:pt idx="5855">
                  <c:v>525.39728906561902</c:v>
                </c:pt>
                <c:pt idx="5856">
                  <c:v>525.39108575842999</c:v>
                </c:pt>
                <c:pt idx="5857">
                  <c:v>525.38927480100199</c:v>
                </c:pt>
                <c:pt idx="5858">
                  <c:v>525.377234220471</c:v>
                </c:pt>
                <c:pt idx="5859">
                  <c:v>525.37685391752802</c:v>
                </c:pt>
                <c:pt idx="5860">
                  <c:v>525.35443853504103</c:v>
                </c:pt>
                <c:pt idx="5861">
                  <c:v>525.32426281873097</c:v>
                </c:pt>
                <c:pt idx="5862">
                  <c:v>525.31775064801195</c:v>
                </c:pt>
                <c:pt idx="5863">
                  <c:v>525.31621256055496</c:v>
                </c:pt>
                <c:pt idx="5864">
                  <c:v>525.30191376277298</c:v>
                </c:pt>
                <c:pt idx="5865">
                  <c:v>525.29211452524305</c:v>
                </c:pt>
                <c:pt idx="5866">
                  <c:v>525.28415591979604</c:v>
                </c:pt>
                <c:pt idx="5867">
                  <c:v>525.26301601924797</c:v>
                </c:pt>
                <c:pt idx="5868">
                  <c:v>525.25903139294496</c:v>
                </c:pt>
                <c:pt idx="5869">
                  <c:v>525.16044684429903</c:v>
                </c:pt>
                <c:pt idx="5870">
                  <c:v>525.14444595715895</c:v>
                </c:pt>
                <c:pt idx="5871">
                  <c:v>525.13623243496204</c:v>
                </c:pt>
                <c:pt idx="5872">
                  <c:v>525.13327464945701</c:v>
                </c:pt>
                <c:pt idx="5873">
                  <c:v>525.10201776199904</c:v>
                </c:pt>
                <c:pt idx="5874">
                  <c:v>525.10197275126598</c:v>
                </c:pt>
                <c:pt idx="5875">
                  <c:v>525.09652227699996</c:v>
                </c:pt>
                <c:pt idx="5876">
                  <c:v>525.094627826551</c:v>
                </c:pt>
                <c:pt idx="5877">
                  <c:v>525.06669807944695</c:v>
                </c:pt>
                <c:pt idx="5878">
                  <c:v>525.06286580814003</c:v>
                </c:pt>
                <c:pt idx="5879">
                  <c:v>525.05653397399396</c:v>
                </c:pt>
                <c:pt idx="5880">
                  <c:v>525.05236392942004</c:v>
                </c:pt>
                <c:pt idx="5881">
                  <c:v>525.04546545736105</c:v>
                </c:pt>
                <c:pt idx="5882">
                  <c:v>525.03857444100697</c:v>
                </c:pt>
                <c:pt idx="5883">
                  <c:v>525.03855463632897</c:v>
                </c:pt>
                <c:pt idx="5884">
                  <c:v>525.02607222827396</c:v>
                </c:pt>
                <c:pt idx="5885">
                  <c:v>525.02365240016104</c:v>
                </c:pt>
                <c:pt idx="5886">
                  <c:v>525.02127995712101</c:v>
                </c:pt>
                <c:pt idx="5887">
                  <c:v>525.01508502598801</c:v>
                </c:pt>
                <c:pt idx="5888">
                  <c:v>524.99188375668598</c:v>
                </c:pt>
                <c:pt idx="5889">
                  <c:v>524.98325197454301</c:v>
                </c:pt>
                <c:pt idx="5890">
                  <c:v>524.91744644104006</c:v>
                </c:pt>
                <c:pt idx="5891">
                  <c:v>524.91374192817602</c:v>
                </c:pt>
                <c:pt idx="5892">
                  <c:v>524.90533539057105</c:v>
                </c:pt>
                <c:pt idx="5893">
                  <c:v>524.89645028421899</c:v>
                </c:pt>
                <c:pt idx="5894">
                  <c:v>524.84856678511198</c:v>
                </c:pt>
                <c:pt idx="5895">
                  <c:v>524.84806819636901</c:v>
                </c:pt>
                <c:pt idx="5896">
                  <c:v>524.82741935322701</c:v>
                </c:pt>
                <c:pt idx="5897">
                  <c:v>524.82203159419396</c:v>
                </c:pt>
                <c:pt idx="5898">
                  <c:v>524.81367174564195</c:v>
                </c:pt>
                <c:pt idx="5899">
                  <c:v>524.80370029544304</c:v>
                </c:pt>
                <c:pt idx="5900">
                  <c:v>524.79936675278998</c:v>
                </c:pt>
                <c:pt idx="5901">
                  <c:v>524.75820860672695</c:v>
                </c:pt>
                <c:pt idx="5902">
                  <c:v>524.74429093988397</c:v>
                </c:pt>
                <c:pt idx="5903">
                  <c:v>524.74145079192601</c:v>
                </c:pt>
                <c:pt idx="5904">
                  <c:v>524.74115019224803</c:v>
                </c:pt>
                <c:pt idx="5905">
                  <c:v>524.72589392336397</c:v>
                </c:pt>
                <c:pt idx="5906">
                  <c:v>524.67115629286798</c:v>
                </c:pt>
                <c:pt idx="5907">
                  <c:v>524.66321314976301</c:v>
                </c:pt>
                <c:pt idx="5908">
                  <c:v>524.66055070008099</c:v>
                </c:pt>
                <c:pt idx="5909">
                  <c:v>524.65929570841797</c:v>
                </c:pt>
                <c:pt idx="5910">
                  <c:v>524.61273482335196</c:v>
                </c:pt>
                <c:pt idx="5911">
                  <c:v>524.60557937491797</c:v>
                </c:pt>
                <c:pt idx="5912">
                  <c:v>524.60494720305701</c:v>
                </c:pt>
                <c:pt idx="5913">
                  <c:v>524.59698301490403</c:v>
                </c:pt>
                <c:pt idx="5914">
                  <c:v>524.56783184805295</c:v>
                </c:pt>
                <c:pt idx="5915">
                  <c:v>524.54486729539201</c:v>
                </c:pt>
                <c:pt idx="5916">
                  <c:v>524.54278396589598</c:v>
                </c:pt>
                <c:pt idx="5917">
                  <c:v>524.54150085660694</c:v>
                </c:pt>
                <c:pt idx="5918">
                  <c:v>524.52637981459304</c:v>
                </c:pt>
                <c:pt idx="5919">
                  <c:v>524.50696979693396</c:v>
                </c:pt>
                <c:pt idx="5920">
                  <c:v>524.50244228512804</c:v>
                </c:pt>
                <c:pt idx="5921">
                  <c:v>524.49642580574198</c:v>
                </c:pt>
                <c:pt idx="5922">
                  <c:v>524.48781005505396</c:v>
                </c:pt>
                <c:pt idx="5923">
                  <c:v>524.46961471720795</c:v>
                </c:pt>
                <c:pt idx="5924">
                  <c:v>524.46431849086798</c:v>
                </c:pt>
                <c:pt idx="5925">
                  <c:v>524.46424267647399</c:v>
                </c:pt>
                <c:pt idx="5926">
                  <c:v>524.41131803397002</c:v>
                </c:pt>
                <c:pt idx="5927">
                  <c:v>524.40514240959703</c:v>
                </c:pt>
                <c:pt idx="5928">
                  <c:v>524.40414312667201</c:v>
                </c:pt>
                <c:pt idx="5929">
                  <c:v>524.37040530890999</c:v>
                </c:pt>
                <c:pt idx="5930">
                  <c:v>524.36529666941396</c:v>
                </c:pt>
                <c:pt idx="5931">
                  <c:v>524.36011951587705</c:v>
                </c:pt>
                <c:pt idx="5932">
                  <c:v>524.34901649038795</c:v>
                </c:pt>
                <c:pt idx="5933">
                  <c:v>524.346560782045</c:v>
                </c:pt>
                <c:pt idx="5934">
                  <c:v>524.33348613553301</c:v>
                </c:pt>
                <c:pt idx="5935">
                  <c:v>524.33255527021504</c:v>
                </c:pt>
                <c:pt idx="5936">
                  <c:v>524.308554822372</c:v>
                </c:pt>
                <c:pt idx="5937">
                  <c:v>524.20646733031299</c:v>
                </c:pt>
                <c:pt idx="5938">
                  <c:v>524.17590000269297</c:v>
                </c:pt>
                <c:pt idx="5939">
                  <c:v>524.16290002814105</c:v>
                </c:pt>
                <c:pt idx="5940">
                  <c:v>524.14610059617098</c:v>
                </c:pt>
                <c:pt idx="5941">
                  <c:v>524.121880002117</c:v>
                </c:pt>
                <c:pt idx="5942">
                  <c:v>524.08657979724296</c:v>
                </c:pt>
                <c:pt idx="5943">
                  <c:v>524.08140831172102</c:v>
                </c:pt>
                <c:pt idx="5944">
                  <c:v>524.07736571439705</c:v>
                </c:pt>
                <c:pt idx="5945">
                  <c:v>524.05927731631095</c:v>
                </c:pt>
                <c:pt idx="5946">
                  <c:v>524.05736287045704</c:v>
                </c:pt>
                <c:pt idx="5947">
                  <c:v>524.02111329207605</c:v>
                </c:pt>
                <c:pt idx="5948">
                  <c:v>524.02096175033898</c:v>
                </c:pt>
                <c:pt idx="5949">
                  <c:v>524.00846742985902</c:v>
                </c:pt>
                <c:pt idx="5950">
                  <c:v>524.00459118039805</c:v>
                </c:pt>
                <c:pt idx="5951">
                  <c:v>523.97830733615604</c:v>
                </c:pt>
                <c:pt idx="5952">
                  <c:v>523.970740955314</c:v>
                </c:pt>
                <c:pt idx="5953">
                  <c:v>523.96616158427901</c:v>
                </c:pt>
                <c:pt idx="5954">
                  <c:v>523.93577053927402</c:v>
                </c:pt>
                <c:pt idx="5955">
                  <c:v>523.93442873035201</c:v>
                </c:pt>
                <c:pt idx="5956">
                  <c:v>523.89431382132</c:v>
                </c:pt>
                <c:pt idx="5957">
                  <c:v>523.85342491415099</c:v>
                </c:pt>
                <c:pt idx="5958">
                  <c:v>523.83946965626603</c:v>
                </c:pt>
                <c:pt idx="5959">
                  <c:v>523.83029631500199</c:v>
                </c:pt>
                <c:pt idx="5960">
                  <c:v>523.81774401332802</c:v>
                </c:pt>
                <c:pt idx="5961">
                  <c:v>523.81079009486405</c:v>
                </c:pt>
                <c:pt idx="5962">
                  <c:v>523.80595241116703</c:v>
                </c:pt>
                <c:pt idx="5963">
                  <c:v>523.80423610657999</c:v>
                </c:pt>
                <c:pt idx="5964">
                  <c:v>523.79644328829499</c:v>
                </c:pt>
                <c:pt idx="5965">
                  <c:v>523.73233117519396</c:v>
                </c:pt>
                <c:pt idx="5966">
                  <c:v>523.72864008833199</c:v>
                </c:pt>
                <c:pt idx="5967">
                  <c:v>523.71643544773497</c:v>
                </c:pt>
                <c:pt idx="5968">
                  <c:v>523.71266966158998</c:v>
                </c:pt>
                <c:pt idx="5969">
                  <c:v>523.70748214352602</c:v>
                </c:pt>
                <c:pt idx="5970">
                  <c:v>523.66980844315196</c:v>
                </c:pt>
                <c:pt idx="5971">
                  <c:v>523.66670268323799</c:v>
                </c:pt>
                <c:pt idx="5972">
                  <c:v>523.58303837740698</c:v>
                </c:pt>
                <c:pt idx="5973">
                  <c:v>523.56646488725903</c:v>
                </c:pt>
                <c:pt idx="5974">
                  <c:v>523.55368820215199</c:v>
                </c:pt>
                <c:pt idx="5975">
                  <c:v>523.54363255942496</c:v>
                </c:pt>
                <c:pt idx="5976">
                  <c:v>523.51692625156704</c:v>
                </c:pt>
                <c:pt idx="5977">
                  <c:v>523.51505039413803</c:v>
                </c:pt>
                <c:pt idx="5978">
                  <c:v>523.43903495853306</c:v>
                </c:pt>
                <c:pt idx="5979">
                  <c:v>523.40223638175405</c:v>
                </c:pt>
                <c:pt idx="5980">
                  <c:v>523.38922503863296</c:v>
                </c:pt>
                <c:pt idx="5981">
                  <c:v>523.36796752823204</c:v>
                </c:pt>
                <c:pt idx="5982">
                  <c:v>523.36232642270397</c:v>
                </c:pt>
                <c:pt idx="5983">
                  <c:v>523.35588114006396</c:v>
                </c:pt>
                <c:pt idx="5984">
                  <c:v>523.330686979338</c:v>
                </c:pt>
                <c:pt idx="5985">
                  <c:v>523.30054419268799</c:v>
                </c:pt>
                <c:pt idx="5986">
                  <c:v>523.27834083589596</c:v>
                </c:pt>
                <c:pt idx="5987">
                  <c:v>523.27325862016596</c:v>
                </c:pt>
                <c:pt idx="5988">
                  <c:v>523.26336481275496</c:v>
                </c:pt>
                <c:pt idx="5989">
                  <c:v>523.25574627866604</c:v>
                </c:pt>
                <c:pt idx="5990">
                  <c:v>523.23732288752603</c:v>
                </c:pt>
                <c:pt idx="5991">
                  <c:v>523.20568435940697</c:v>
                </c:pt>
                <c:pt idx="5992">
                  <c:v>523.16095104145597</c:v>
                </c:pt>
                <c:pt idx="5993">
                  <c:v>523.15480630654304</c:v>
                </c:pt>
                <c:pt idx="5994">
                  <c:v>523.13449507446001</c:v>
                </c:pt>
                <c:pt idx="5995">
                  <c:v>523.12016054503897</c:v>
                </c:pt>
                <c:pt idx="5996">
                  <c:v>523.09109088346099</c:v>
                </c:pt>
                <c:pt idx="5997">
                  <c:v>523.07375905143795</c:v>
                </c:pt>
                <c:pt idx="5998">
                  <c:v>523.06885934391801</c:v>
                </c:pt>
                <c:pt idx="5999">
                  <c:v>523.06500535803298</c:v>
                </c:pt>
                <c:pt idx="6000">
                  <c:v>523.04587082104399</c:v>
                </c:pt>
                <c:pt idx="6001">
                  <c:v>523.02381015298704</c:v>
                </c:pt>
                <c:pt idx="6002">
                  <c:v>522.96523041520197</c:v>
                </c:pt>
                <c:pt idx="6003">
                  <c:v>522.96365307071301</c:v>
                </c:pt>
                <c:pt idx="6004">
                  <c:v>522.96170937253305</c:v>
                </c:pt>
                <c:pt idx="6005">
                  <c:v>522.95364696342699</c:v>
                </c:pt>
                <c:pt idx="6006">
                  <c:v>522.91965922311499</c:v>
                </c:pt>
                <c:pt idx="6007">
                  <c:v>522.90120113465298</c:v>
                </c:pt>
                <c:pt idx="6008">
                  <c:v>522.88431560257698</c:v>
                </c:pt>
                <c:pt idx="6009">
                  <c:v>522.88053451715905</c:v>
                </c:pt>
                <c:pt idx="6010">
                  <c:v>522.865005693493</c:v>
                </c:pt>
                <c:pt idx="6011">
                  <c:v>522.83754598031203</c:v>
                </c:pt>
                <c:pt idx="6012">
                  <c:v>522.824089274372</c:v>
                </c:pt>
                <c:pt idx="6013">
                  <c:v>522.821322178071</c:v>
                </c:pt>
                <c:pt idx="6014">
                  <c:v>522.79606012421698</c:v>
                </c:pt>
                <c:pt idx="6015">
                  <c:v>522.79289245140205</c:v>
                </c:pt>
                <c:pt idx="6016">
                  <c:v>522.783370975872</c:v>
                </c:pt>
                <c:pt idx="6017">
                  <c:v>522.78330245972597</c:v>
                </c:pt>
                <c:pt idx="6018">
                  <c:v>522.77290542465096</c:v>
                </c:pt>
                <c:pt idx="6019">
                  <c:v>522.76969483359403</c:v>
                </c:pt>
                <c:pt idx="6020">
                  <c:v>522.76515789858297</c:v>
                </c:pt>
                <c:pt idx="6021">
                  <c:v>522.74768879099304</c:v>
                </c:pt>
                <c:pt idx="6022">
                  <c:v>522.736713093866</c:v>
                </c:pt>
                <c:pt idx="6023">
                  <c:v>522.73261367690895</c:v>
                </c:pt>
                <c:pt idx="6024">
                  <c:v>522.71951611902898</c:v>
                </c:pt>
                <c:pt idx="6025">
                  <c:v>522.70328440625701</c:v>
                </c:pt>
                <c:pt idx="6026">
                  <c:v>522.64956106348598</c:v>
                </c:pt>
                <c:pt idx="6027">
                  <c:v>522.63872241079298</c:v>
                </c:pt>
                <c:pt idx="6028">
                  <c:v>522.63603306169898</c:v>
                </c:pt>
                <c:pt idx="6029">
                  <c:v>522.59571349887699</c:v>
                </c:pt>
                <c:pt idx="6030">
                  <c:v>522.582859218218</c:v>
                </c:pt>
                <c:pt idx="6031">
                  <c:v>522.56927231679401</c:v>
                </c:pt>
                <c:pt idx="6032">
                  <c:v>522.47201105233796</c:v>
                </c:pt>
                <c:pt idx="6033">
                  <c:v>522.47122616989202</c:v>
                </c:pt>
                <c:pt idx="6034">
                  <c:v>522.42590289636303</c:v>
                </c:pt>
                <c:pt idx="6035">
                  <c:v>522.41603445983003</c:v>
                </c:pt>
                <c:pt idx="6036">
                  <c:v>522.39169060324002</c:v>
                </c:pt>
                <c:pt idx="6037">
                  <c:v>522.36604069336101</c:v>
                </c:pt>
                <c:pt idx="6038">
                  <c:v>522.35397074589798</c:v>
                </c:pt>
                <c:pt idx="6039">
                  <c:v>522.34919722019197</c:v>
                </c:pt>
                <c:pt idx="6040">
                  <c:v>522.32727204881905</c:v>
                </c:pt>
                <c:pt idx="6041">
                  <c:v>522.32021674405303</c:v>
                </c:pt>
                <c:pt idx="6042">
                  <c:v>522.31882978829697</c:v>
                </c:pt>
                <c:pt idx="6043">
                  <c:v>522.30674078228003</c:v>
                </c:pt>
                <c:pt idx="6044">
                  <c:v>522.29776449811004</c:v>
                </c:pt>
                <c:pt idx="6045">
                  <c:v>522.29434206343603</c:v>
                </c:pt>
                <c:pt idx="6046">
                  <c:v>522.293397529201</c:v>
                </c:pt>
                <c:pt idx="6047">
                  <c:v>522.28471926642305</c:v>
                </c:pt>
                <c:pt idx="6048">
                  <c:v>522.28169110186502</c:v>
                </c:pt>
                <c:pt idx="6049">
                  <c:v>522.27001345493704</c:v>
                </c:pt>
                <c:pt idx="6050">
                  <c:v>522.25828342678301</c:v>
                </c:pt>
                <c:pt idx="6051">
                  <c:v>522.25042577268698</c:v>
                </c:pt>
                <c:pt idx="6052">
                  <c:v>522.248538855525</c:v>
                </c:pt>
                <c:pt idx="6053">
                  <c:v>522.23495648356402</c:v>
                </c:pt>
                <c:pt idx="6054">
                  <c:v>522.23353497522396</c:v>
                </c:pt>
                <c:pt idx="6055">
                  <c:v>522.23239239655402</c:v>
                </c:pt>
                <c:pt idx="6056">
                  <c:v>522.21015772343901</c:v>
                </c:pt>
                <c:pt idx="6057">
                  <c:v>522.19745553807502</c:v>
                </c:pt>
                <c:pt idx="6058">
                  <c:v>522.19339478981794</c:v>
                </c:pt>
                <c:pt idx="6059">
                  <c:v>522.19197184802499</c:v>
                </c:pt>
                <c:pt idx="6060">
                  <c:v>522.14900631839203</c:v>
                </c:pt>
                <c:pt idx="6061">
                  <c:v>522.08059171096295</c:v>
                </c:pt>
                <c:pt idx="6062">
                  <c:v>522.07474609416897</c:v>
                </c:pt>
                <c:pt idx="6063">
                  <c:v>522.06700768337998</c:v>
                </c:pt>
                <c:pt idx="6064">
                  <c:v>522.063756533944</c:v>
                </c:pt>
                <c:pt idx="6065">
                  <c:v>522.06365388472102</c:v>
                </c:pt>
                <c:pt idx="6066">
                  <c:v>522.058546195433</c:v>
                </c:pt>
                <c:pt idx="6067">
                  <c:v>522.03135985700203</c:v>
                </c:pt>
                <c:pt idx="6068">
                  <c:v>522.03057855967097</c:v>
                </c:pt>
                <c:pt idx="6069">
                  <c:v>522.02214847170103</c:v>
                </c:pt>
                <c:pt idx="6070">
                  <c:v>522.02143688454805</c:v>
                </c:pt>
                <c:pt idx="6071">
                  <c:v>522.013575002018</c:v>
                </c:pt>
                <c:pt idx="6072">
                  <c:v>522.00053790249501</c:v>
                </c:pt>
                <c:pt idx="6073">
                  <c:v>521.98606238821401</c:v>
                </c:pt>
                <c:pt idx="6074">
                  <c:v>521.97835578772401</c:v>
                </c:pt>
                <c:pt idx="6075">
                  <c:v>521.95523316304502</c:v>
                </c:pt>
                <c:pt idx="6076">
                  <c:v>521.93747578623697</c:v>
                </c:pt>
                <c:pt idx="6077">
                  <c:v>521.93686351490499</c:v>
                </c:pt>
                <c:pt idx="6078">
                  <c:v>521.93353257095998</c:v>
                </c:pt>
                <c:pt idx="6079">
                  <c:v>521.92450545899896</c:v>
                </c:pt>
                <c:pt idx="6080">
                  <c:v>521.90331838962902</c:v>
                </c:pt>
                <c:pt idx="6081">
                  <c:v>521.89727960057598</c:v>
                </c:pt>
                <c:pt idx="6082">
                  <c:v>521.87637814256698</c:v>
                </c:pt>
                <c:pt idx="6083">
                  <c:v>521.87514854795995</c:v>
                </c:pt>
                <c:pt idx="6084">
                  <c:v>521.87184572706406</c:v>
                </c:pt>
                <c:pt idx="6085">
                  <c:v>521.84037595525297</c:v>
                </c:pt>
                <c:pt idx="6086">
                  <c:v>521.75319984643102</c:v>
                </c:pt>
                <c:pt idx="6087">
                  <c:v>521.72481376864596</c:v>
                </c:pt>
                <c:pt idx="6088">
                  <c:v>521.71098071507697</c:v>
                </c:pt>
                <c:pt idx="6089">
                  <c:v>521.70716497082697</c:v>
                </c:pt>
                <c:pt idx="6090">
                  <c:v>521.68165127643204</c:v>
                </c:pt>
                <c:pt idx="6091">
                  <c:v>521.64736470031698</c:v>
                </c:pt>
                <c:pt idx="6092">
                  <c:v>521.63165114586002</c:v>
                </c:pt>
                <c:pt idx="6093">
                  <c:v>521.61285907171396</c:v>
                </c:pt>
                <c:pt idx="6094">
                  <c:v>521.60795730366101</c:v>
                </c:pt>
                <c:pt idx="6095">
                  <c:v>521.59119682596099</c:v>
                </c:pt>
                <c:pt idx="6096">
                  <c:v>521.58982157788296</c:v>
                </c:pt>
                <c:pt idx="6097">
                  <c:v>521.55256850784599</c:v>
                </c:pt>
                <c:pt idx="6098">
                  <c:v>521.54558984092</c:v>
                </c:pt>
                <c:pt idx="6099">
                  <c:v>521.53654097287097</c:v>
                </c:pt>
                <c:pt idx="6100">
                  <c:v>521.53079676631</c:v>
                </c:pt>
                <c:pt idx="6101">
                  <c:v>521.50838513679503</c:v>
                </c:pt>
                <c:pt idx="6102">
                  <c:v>521.50808108358001</c:v>
                </c:pt>
                <c:pt idx="6103">
                  <c:v>521.48498872106495</c:v>
                </c:pt>
                <c:pt idx="6104">
                  <c:v>521.46061127095004</c:v>
                </c:pt>
                <c:pt idx="6105">
                  <c:v>521.45483726859197</c:v>
                </c:pt>
                <c:pt idx="6106">
                  <c:v>521.45422369300502</c:v>
                </c:pt>
                <c:pt idx="6107">
                  <c:v>521.45007154383802</c:v>
                </c:pt>
                <c:pt idx="6108">
                  <c:v>521.44838374797303</c:v>
                </c:pt>
                <c:pt idx="6109">
                  <c:v>521.43428143947904</c:v>
                </c:pt>
                <c:pt idx="6110">
                  <c:v>521.39797153726897</c:v>
                </c:pt>
                <c:pt idx="6111">
                  <c:v>521.37875837016895</c:v>
                </c:pt>
                <c:pt idx="6112">
                  <c:v>521.35943298258098</c:v>
                </c:pt>
                <c:pt idx="6113">
                  <c:v>521.34649723601399</c:v>
                </c:pt>
                <c:pt idx="6114">
                  <c:v>521.30635777997395</c:v>
                </c:pt>
                <c:pt idx="6115">
                  <c:v>521.30459159983604</c:v>
                </c:pt>
                <c:pt idx="6116">
                  <c:v>521.29247091645198</c:v>
                </c:pt>
                <c:pt idx="6117">
                  <c:v>521.28612735260197</c:v>
                </c:pt>
                <c:pt idx="6118">
                  <c:v>521.24171497902296</c:v>
                </c:pt>
                <c:pt idx="6119">
                  <c:v>521.23041942746704</c:v>
                </c:pt>
                <c:pt idx="6120">
                  <c:v>521.22359777993199</c:v>
                </c:pt>
                <c:pt idx="6121">
                  <c:v>521.222235044949</c:v>
                </c:pt>
                <c:pt idx="6122">
                  <c:v>521.21612611672003</c:v>
                </c:pt>
                <c:pt idx="6123">
                  <c:v>521.17601109754503</c:v>
                </c:pt>
                <c:pt idx="6124">
                  <c:v>521.17096935367795</c:v>
                </c:pt>
                <c:pt idx="6125">
                  <c:v>521.11816417380203</c:v>
                </c:pt>
                <c:pt idx="6126">
                  <c:v>521.09380034228002</c:v>
                </c:pt>
                <c:pt idx="6127">
                  <c:v>521.08880679669903</c:v>
                </c:pt>
                <c:pt idx="6128">
                  <c:v>521.07708389789798</c:v>
                </c:pt>
                <c:pt idx="6129">
                  <c:v>521.070531889986</c:v>
                </c:pt>
                <c:pt idx="6130">
                  <c:v>521.06136978168604</c:v>
                </c:pt>
                <c:pt idx="6131">
                  <c:v>521.05520392900496</c:v>
                </c:pt>
                <c:pt idx="6132">
                  <c:v>521.04917377737604</c:v>
                </c:pt>
                <c:pt idx="6133">
                  <c:v>521.02323271620901</c:v>
                </c:pt>
                <c:pt idx="6134">
                  <c:v>521.02144117058799</c:v>
                </c:pt>
                <c:pt idx="6135">
                  <c:v>521.008558790802</c:v>
                </c:pt>
                <c:pt idx="6136">
                  <c:v>520.98817464272304</c:v>
                </c:pt>
                <c:pt idx="6137">
                  <c:v>520.969707190961</c:v>
                </c:pt>
                <c:pt idx="6138">
                  <c:v>520.93964866715805</c:v>
                </c:pt>
                <c:pt idx="6139">
                  <c:v>520.88490105453104</c:v>
                </c:pt>
                <c:pt idx="6140">
                  <c:v>520.87716985577094</c:v>
                </c:pt>
                <c:pt idx="6141">
                  <c:v>520.84688713880098</c:v>
                </c:pt>
                <c:pt idx="6142">
                  <c:v>520.84092151385505</c:v>
                </c:pt>
                <c:pt idx="6143">
                  <c:v>520.81740967455005</c:v>
                </c:pt>
                <c:pt idx="6144">
                  <c:v>520.81389284311501</c:v>
                </c:pt>
                <c:pt idx="6145">
                  <c:v>520.80800230000898</c:v>
                </c:pt>
                <c:pt idx="6146">
                  <c:v>520.80312776700305</c:v>
                </c:pt>
                <c:pt idx="6147">
                  <c:v>520.78563964074704</c:v>
                </c:pt>
                <c:pt idx="6148">
                  <c:v>520.78050502363601</c:v>
                </c:pt>
                <c:pt idx="6149">
                  <c:v>520.76465832050599</c:v>
                </c:pt>
                <c:pt idx="6150">
                  <c:v>520.75468342138697</c:v>
                </c:pt>
                <c:pt idx="6151">
                  <c:v>520.73127293333096</c:v>
                </c:pt>
                <c:pt idx="6152">
                  <c:v>520.72386089530596</c:v>
                </c:pt>
                <c:pt idx="6153">
                  <c:v>520.71562835133795</c:v>
                </c:pt>
                <c:pt idx="6154">
                  <c:v>520.68864247655802</c:v>
                </c:pt>
                <c:pt idx="6155">
                  <c:v>520.67548707638798</c:v>
                </c:pt>
                <c:pt idx="6156">
                  <c:v>520.675467068015</c:v>
                </c:pt>
                <c:pt idx="6157">
                  <c:v>520.64482887551299</c:v>
                </c:pt>
                <c:pt idx="6158">
                  <c:v>520.62521650317103</c:v>
                </c:pt>
                <c:pt idx="6159">
                  <c:v>520.62248313659904</c:v>
                </c:pt>
                <c:pt idx="6160">
                  <c:v>520.611868121729</c:v>
                </c:pt>
                <c:pt idx="6161">
                  <c:v>520.60860868335203</c:v>
                </c:pt>
                <c:pt idx="6162">
                  <c:v>520.58530472851999</c:v>
                </c:pt>
                <c:pt idx="6163">
                  <c:v>520.55129505051298</c:v>
                </c:pt>
                <c:pt idx="6164">
                  <c:v>520.53214998726696</c:v>
                </c:pt>
                <c:pt idx="6165">
                  <c:v>520.51111171263699</c:v>
                </c:pt>
                <c:pt idx="6166">
                  <c:v>520.49068127808403</c:v>
                </c:pt>
                <c:pt idx="6167">
                  <c:v>520.45569914836301</c:v>
                </c:pt>
                <c:pt idx="6168">
                  <c:v>520.44433434427106</c:v>
                </c:pt>
                <c:pt idx="6169">
                  <c:v>520.44188249079605</c:v>
                </c:pt>
                <c:pt idx="6170">
                  <c:v>520.43131949059898</c:v>
                </c:pt>
                <c:pt idx="6171">
                  <c:v>520.43048075184595</c:v>
                </c:pt>
                <c:pt idx="6172">
                  <c:v>520.42236981609597</c:v>
                </c:pt>
                <c:pt idx="6173">
                  <c:v>520.42000540737297</c:v>
                </c:pt>
                <c:pt idx="6174">
                  <c:v>520.41018795316597</c:v>
                </c:pt>
                <c:pt idx="6175">
                  <c:v>520.38360439000405</c:v>
                </c:pt>
                <c:pt idx="6176">
                  <c:v>520.37146767617901</c:v>
                </c:pt>
                <c:pt idx="6177">
                  <c:v>520.36904992033396</c:v>
                </c:pt>
                <c:pt idx="6178">
                  <c:v>520.36784294601</c:v>
                </c:pt>
                <c:pt idx="6179">
                  <c:v>520.35842596147597</c:v>
                </c:pt>
                <c:pt idx="6180">
                  <c:v>520.34889612003997</c:v>
                </c:pt>
                <c:pt idx="6181">
                  <c:v>520.32077460468702</c:v>
                </c:pt>
                <c:pt idx="6182">
                  <c:v>520.29187133559401</c:v>
                </c:pt>
                <c:pt idx="6183">
                  <c:v>520.26613596338495</c:v>
                </c:pt>
                <c:pt idx="6184">
                  <c:v>520.26576180554503</c:v>
                </c:pt>
                <c:pt idx="6185">
                  <c:v>520.24781035758701</c:v>
                </c:pt>
                <c:pt idx="6186">
                  <c:v>520.24208092155902</c:v>
                </c:pt>
                <c:pt idx="6187">
                  <c:v>520.239760219446</c:v>
                </c:pt>
                <c:pt idx="6188">
                  <c:v>520.21981235564397</c:v>
                </c:pt>
                <c:pt idx="6189">
                  <c:v>520.20924427106797</c:v>
                </c:pt>
                <c:pt idx="6190">
                  <c:v>520.19316642265301</c:v>
                </c:pt>
                <c:pt idx="6191">
                  <c:v>520.182112652451</c:v>
                </c:pt>
                <c:pt idx="6192">
                  <c:v>520.16807239733998</c:v>
                </c:pt>
                <c:pt idx="6193">
                  <c:v>520.154073276281</c:v>
                </c:pt>
                <c:pt idx="6194">
                  <c:v>520.140646639534</c:v>
                </c:pt>
                <c:pt idx="6195">
                  <c:v>520.13100031109798</c:v>
                </c:pt>
                <c:pt idx="6196">
                  <c:v>520.121216583148</c:v>
                </c:pt>
                <c:pt idx="6197">
                  <c:v>520.11522667866598</c:v>
                </c:pt>
                <c:pt idx="6198">
                  <c:v>520.11283399469198</c:v>
                </c:pt>
                <c:pt idx="6199">
                  <c:v>520.08729113855395</c:v>
                </c:pt>
                <c:pt idx="6200">
                  <c:v>520.04345751643302</c:v>
                </c:pt>
                <c:pt idx="6201">
                  <c:v>520.03179166004998</c:v>
                </c:pt>
                <c:pt idx="6202">
                  <c:v>519.97964670644205</c:v>
                </c:pt>
                <c:pt idx="6203">
                  <c:v>519.97143867451996</c:v>
                </c:pt>
                <c:pt idx="6204">
                  <c:v>519.97106740634399</c:v>
                </c:pt>
                <c:pt idx="6205">
                  <c:v>519.968497886877</c:v>
                </c:pt>
                <c:pt idx="6206">
                  <c:v>519.96683466573302</c:v>
                </c:pt>
                <c:pt idx="6207">
                  <c:v>519.96405909847397</c:v>
                </c:pt>
                <c:pt idx="6208">
                  <c:v>519.96255031298494</c:v>
                </c:pt>
                <c:pt idx="6209">
                  <c:v>519.86373868783403</c:v>
                </c:pt>
                <c:pt idx="6210">
                  <c:v>519.84063850898895</c:v>
                </c:pt>
                <c:pt idx="6211">
                  <c:v>519.83423417202698</c:v>
                </c:pt>
                <c:pt idx="6212">
                  <c:v>519.82526217542602</c:v>
                </c:pt>
                <c:pt idx="6213">
                  <c:v>519.77348853185299</c:v>
                </c:pt>
                <c:pt idx="6214">
                  <c:v>519.73610407944295</c:v>
                </c:pt>
                <c:pt idx="6215">
                  <c:v>519.73513425534395</c:v>
                </c:pt>
                <c:pt idx="6216">
                  <c:v>519.73279550327902</c:v>
                </c:pt>
                <c:pt idx="6217">
                  <c:v>519.72365433404605</c:v>
                </c:pt>
                <c:pt idx="6218">
                  <c:v>519.71843941424504</c:v>
                </c:pt>
                <c:pt idx="6219">
                  <c:v>519.71215214329595</c:v>
                </c:pt>
                <c:pt idx="6220">
                  <c:v>519.69846631094902</c:v>
                </c:pt>
                <c:pt idx="6221">
                  <c:v>519.69483085374304</c:v>
                </c:pt>
                <c:pt idx="6222">
                  <c:v>519.681985732263</c:v>
                </c:pt>
                <c:pt idx="6223">
                  <c:v>519.67412973195496</c:v>
                </c:pt>
                <c:pt idx="6224">
                  <c:v>519.65974523834302</c:v>
                </c:pt>
                <c:pt idx="6225">
                  <c:v>519.649778367674</c:v>
                </c:pt>
                <c:pt idx="6226">
                  <c:v>519.64732957766103</c:v>
                </c:pt>
                <c:pt idx="6227">
                  <c:v>519.64729423036704</c:v>
                </c:pt>
                <c:pt idx="6228">
                  <c:v>519.58890942495202</c:v>
                </c:pt>
                <c:pt idx="6229">
                  <c:v>519.57727718729097</c:v>
                </c:pt>
                <c:pt idx="6230">
                  <c:v>519.57541480750297</c:v>
                </c:pt>
                <c:pt idx="6231">
                  <c:v>519.57264708564503</c:v>
                </c:pt>
                <c:pt idx="6232">
                  <c:v>519.56148834538999</c:v>
                </c:pt>
                <c:pt idx="6233">
                  <c:v>519.55450649301804</c:v>
                </c:pt>
                <c:pt idx="6234">
                  <c:v>519.51936311728002</c:v>
                </c:pt>
                <c:pt idx="6235">
                  <c:v>519.51097886280502</c:v>
                </c:pt>
                <c:pt idx="6236">
                  <c:v>519.50773396472005</c:v>
                </c:pt>
                <c:pt idx="6237">
                  <c:v>519.50050588378804</c:v>
                </c:pt>
                <c:pt idx="6238">
                  <c:v>519.49704137184494</c:v>
                </c:pt>
                <c:pt idx="6239">
                  <c:v>519.47698284211299</c:v>
                </c:pt>
                <c:pt idx="6240">
                  <c:v>519.46599636465498</c:v>
                </c:pt>
                <c:pt idx="6241">
                  <c:v>519.44549651911404</c:v>
                </c:pt>
                <c:pt idx="6242">
                  <c:v>519.44445910794104</c:v>
                </c:pt>
                <c:pt idx="6243">
                  <c:v>519.44376253209305</c:v>
                </c:pt>
                <c:pt idx="6244">
                  <c:v>519.41654299773597</c:v>
                </c:pt>
                <c:pt idx="6245">
                  <c:v>519.41523819943097</c:v>
                </c:pt>
                <c:pt idx="6246">
                  <c:v>519.396833085499</c:v>
                </c:pt>
                <c:pt idx="6247">
                  <c:v>519.37417276661597</c:v>
                </c:pt>
                <c:pt idx="6248">
                  <c:v>519.34615886837105</c:v>
                </c:pt>
                <c:pt idx="6249">
                  <c:v>519.334715170707</c:v>
                </c:pt>
                <c:pt idx="6250">
                  <c:v>519.33149700648198</c:v>
                </c:pt>
                <c:pt idx="6251">
                  <c:v>519.31672894195697</c:v>
                </c:pt>
                <c:pt idx="6252">
                  <c:v>519.305224915444</c:v>
                </c:pt>
                <c:pt idx="6253">
                  <c:v>519.29670326529401</c:v>
                </c:pt>
                <c:pt idx="6254">
                  <c:v>519.29292217480497</c:v>
                </c:pt>
                <c:pt idx="6255">
                  <c:v>519.27812246751603</c:v>
                </c:pt>
                <c:pt idx="6256">
                  <c:v>519.27732119276698</c:v>
                </c:pt>
                <c:pt idx="6257">
                  <c:v>519.26955812486699</c:v>
                </c:pt>
                <c:pt idx="6258">
                  <c:v>519.26473086661099</c:v>
                </c:pt>
                <c:pt idx="6259">
                  <c:v>519.23845289518795</c:v>
                </c:pt>
                <c:pt idx="6260">
                  <c:v>519.23796999464901</c:v>
                </c:pt>
                <c:pt idx="6261">
                  <c:v>519.23692287480503</c:v>
                </c:pt>
                <c:pt idx="6262">
                  <c:v>519.17136506619102</c:v>
                </c:pt>
                <c:pt idx="6263">
                  <c:v>519.15424405975796</c:v>
                </c:pt>
                <c:pt idx="6264">
                  <c:v>519.15188411968495</c:v>
                </c:pt>
                <c:pt idx="6265">
                  <c:v>519.15087086574101</c:v>
                </c:pt>
                <c:pt idx="6266">
                  <c:v>519.14339238892103</c:v>
                </c:pt>
                <c:pt idx="6267">
                  <c:v>519.13098716488105</c:v>
                </c:pt>
                <c:pt idx="6268">
                  <c:v>519.11607260863605</c:v>
                </c:pt>
                <c:pt idx="6269">
                  <c:v>519.11163672834402</c:v>
                </c:pt>
                <c:pt idx="6270">
                  <c:v>519.11060903429598</c:v>
                </c:pt>
                <c:pt idx="6271">
                  <c:v>519.095327461843</c:v>
                </c:pt>
                <c:pt idx="6272">
                  <c:v>519.09473275350001</c:v>
                </c:pt>
                <c:pt idx="6273">
                  <c:v>519.06119256697104</c:v>
                </c:pt>
                <c:pt idx="6274">
                  <c:v>519.04757669864205</c:v>
                </c:pt>
                <c:pt idx="6275">
                  <c:v>519.04547615642798</c:v>
                </c:pt>
                <c:pt idx="6276">
                  <c:v>519.04179935575803</c:v>
                </c:pt>
                <c:pt idx="6277">
                  <c:v>519.03121608884601</c:v>
                </c:pt>
                <c:pt idx="6278">
                  <c:v>519.024200949901</c:v>
                </c:pt>
                <c:pt idx="6279">
                  <c:v>519.00236833809095</c:v>
                </c:pt>
                <c:pt idx="6280">
                  <c:v>518.998629272313</c:v>
                </c:pt>
                <c:pt idx="6281">
                  <c:v>518.98249801073598</c:v>
                </c:pt>
                <c:pt idx="6282">
                  <c:v>518.97155412649295</c:v>
                </c:pt>
                <c:pt idx="6283">
                  <c:v>518.96878475378503</c:v>
                </c:pt>
                <c:pt idx="6284">
                  <c:v>518.96864133826602</c:v>
                </c:pt>
                <c:pt idx="6285">
                  <c:v>518.94189756557898</c:v>
                </c:pt>
                <c:pt idx="6286">
                  <c:v>518.94164188078605</c:v>
                </c:pt>
                <c:pt idx="6287">
                  <c:v>518.92535452060304</c:v>
                </c:pt>
                <c:pt idx="6288">
                  <c:v>518.899897361493</c:v>
                </c:pt>
                <c:pt idx="6289">
                  <c:v>518.89654887341203</c:v>
                </c:pt>
                <c:pt idx="6290">
                  <c:v>518.89433107190405</c:v>
                </c:pt>
                <c:pt idx="6291">
                  <c:v>518.88756578841799</c:v>
                </c:pt>
                <c:pt idx="6292">
                  <c:v>518.88413408871099</c:v>
                </c:pt>
                <c:pt idx="6293">
                  <c:v>518.88107618454205</c:v>
                </c:pt>
                <c:pt idx="6294">
                  <c:v>518.87537551328501</c:v>
                </c:pt>
                <c:pt idx="6295">
                  <c:v>518.864234718631</c:v>
                </c:pt>
                <c:pt idx="6296">
                  <c:v>518.82868282838399</c:v>
                </c:pt>
                <c:pt idx="6297">
                  <c:v>518.81278238694199</c:v>
                </c:pt>
                <c:pt idx="6298">
                  <c:v>518.79886474658599</c:v>
                </c:pt>
                <c:pt idx="6299">
                  <c:v>518.74404968116698</c:v>
                </c:pt>
                <c:pt idx="6300">
                  <c:v>518.728945972779</c:v>
                </c:pt>
                <c:pt idx="6301">
                  <c:v>518.71394284333599</c:v>
                </c:pt>
                <c:pt idx="6302">
                  <c:v>518.65703116167299</c:v>
                </c:pt>
                <c:pt idx="6303">
                  <c:v>518.63874020396895</c:v>
                </c:pt>
                <c:pt idx="6304">
                  <c:v>518.63630576764501</c:v>
                </c:pt>
                <c:pt idx="6305">
                  <c:v>518.63111612439695</c:v>
                </c:pt>
                <c:pt idx="6306">
                  <c:v>518.621119568984</c:v>
                </c:pt>
                <c:pt idx="6307">
                  <c:v>518.61471875119196</c:v>
                </c:pt>
                <c:pt idx="6308">
                  <c:v>518.61412457941299</c:v>
                </c:pt>
                <c:pt idx="6309">
                  <c:v>518.61316356026703</c:v>
                </c:pt>
                <c:pt idx="6310">
                  <c:v>518.59207895462896</c:v>
                </c:pt>
                <c:pt idx="6311">
                  <c:v>518.58226783511998</c:v>
                </c:pt>
                <c:pt idx="6312">
                  <c:v>518.569811119409</c:v>
                </c:pt>
                <c:pt idx="6313">
                  <c:v>518.55820486354799</c:v>
                </c:pt>
                <c:pt idx="6314">
                  <c:v>518.55504947301597</c:v>
                </c:pt>
                <c:pt idx="6315">
                  <c:v>518.545185628902</c:v>
                </c:pt>
                <c:pt idx="6316">
                  <c:v>518.51568123736604</c:v>
                </c:pt>
                <c:pt idx="6317">
                  <c:v>518.50935541061801</c:v>
                </c:pt>
                <c:pt idx="6318">
                  <c:v>518.49694752809296</c:v>
                </c:pt>
                <c:pt idx="6319">
                  <c:v>518.49460844408395</c:v>
                </c:pt>
                <c:pt idx="6320">
                  <c:v>518.46669550139802</c:v>
                </c:pt>
                <c:pt idx="6321">
                  <c:v>518.44671296045306</c:v>
                </c:pt>
                <c:pt idx="6322">
                  <c:v>518.42077548569398</c:v>
                </c:pt>
                <c:pt idx="6323">
                  <c:v>518.41155877795802</c:v>
                </c:pt>
                <c:pt idx="6324">
                  <c:v>518.40805884846895</c:v>
                </c:pt>
                <c:pt idx="6325">
                  <c:v>518.39239295115703</c:v>
                </c:pt>
                <c:pt idx="6326">
                  <c:v>518.36844134744797</c:v>
                </c:pt>
                <c:pt idx="6327">
                  <c:v>518.30747416115798</c:v>
                </c:pt>
                <c:pt idx="6328">
                  <c:v>518.30164571013995</c:v>
                </c:pt>
                <c:pt idx="6329">
                  <c:v>518.29162425008201</c:v>
                </c:pt>
                <c:pt idx="6330">
                  <c:v>518.27605699404501</c:v>
                </c:pt>
                <c:pt idx="6331">
                  <c:v>518.27293053366895</c:v>
                </c:pt>
                <c:pt idx="6332">
                  <c:v>518.25010356455198</c:v>
                </c:pt>
                <c:pt idx="6333">
                  <c:v>518.24498598558796</c:v>
                </c:pt>
                <c:pt idx="6334">
                  <c:v>518.20345713066297</c:v>
                </c:pt>
                <c:pt idx="6335">
                  <c:v>518.20304273025795</c:v>
                </c:pt>
                <c:pt idx="6336">
                  <c:v>518.19526488745805</c:v>
                </c:pt>
                <c:pt idx="6337">
                  <c:v>518.14905504559999</c:v>
                </c:pt>
                <c:pt idx="6338">
                  <c:v>518.14779252314304</c:v>
                </c:pt>
                <c:pt idx="6339">
                  <c:v>518.10677390362298</c:v>
                </c:pt>
                <c:pt idx="6340">
                  <c:v>518.09980687841801</c:v>
                </c:pt>
                <c:pt idx="6341">
                  <c:v>518.09460068856401</c:v>
                </c:pt>
                <c:pt idx="6342">
                  <c:v>518.08322150105096</c:v>
                </c:pt>
                <c:pt idx="6343">
                  <c:v>518.05075424938298</c:v>
                </c:pt>
                <c:pt idx="6344">
                  <c:v>518.04510507222096</c:v>
                </c:pt>
                <c:pt idx="6345">
                  <c:v>518.03500505771797</c:v>
                </c:pt>
                <c:pt idx="6346">
                  <c:v>518.01056191527005</c:v>
                </c:pt>
                <c:pt idx="6347">
                  <c:v>518.00231906193301</c:v>
                </c:pt>
                <c:pt idx="6348">
                  <c:v>517.98845822702799</c:v>
                </c:pt>
                <c:pt idx="6349">
                  <c:v>517.94495314640199</c:v>
                </c:pt>
                <c:pt idx="6350">
                  <c:v>517.928425868256</c:v>
                </c:pt>
                <c:pt idx="6351">
                  <c:v>517.89029292857799</c:v>
                </c:pt>
                <c:pt idx="6352">
                  <c:v>517.881992954927</c:v>
                </c:pt>
                <c:pt idx="6353">
                  <c:v>517.85475045675696</c:v>
                </c:pt>
                <c:pt idx="6354">
                  <c:v>517.83067687787798</c:v>
                </c:pt>
                <c:pt idx="6355">
                  <c:v>517.80467990610396</c:v>
                </c:pt>
                <c:pt idx="6356">
                  <c:v>517.80456936947598</c:v>
                </c:pt>
                <c:pt idx="6357">
                  <c:v>517.78544187342095</c:v>
                </c:pt>
                <c:pt idx="6358">
                  <c:v>517.78340810692805</c:v>
                </c:pt>
                <c:pt idx="6359">
                  <c:v>517.78259418058701</c:v>
                </c:pt>
                <c:pt idx="6360">
                  <c:v>517.77575064816597</c:v>
                </c:pt>
                <c:pt idx="6361">
                  <c:v>517.75837274726098</c:v>
                </c:pt>
                <c:pt idx="6362">
                  <c:v>517.75165273310802</c:v>
                </c:pt>
                <c:pt idx="6363">
                  <c:v>517.74520193503099</c:v>
                </c:pt>
                <c:pt idx="6364">
                  <c:v>517.73306650456004</c:v>
                </c:pt>
                <c:pt idx="6365">
                  <c:v>517.72995376029803</c:v>
                </c:pt>
                <c:pt idx="6366">
                  <c:v>517.71871990196598</c:v>
                </c:pt>
                <c:pt idx="6367">
                  <c:v>517.66724860687805</c:v>
                </c:pt>
                <c:pt idx="6368">
                  <c:v>517.64248527932705</c:v>
                </c:pt>
                <c:pt idx="6369">
                  <c:v>517.63559520570595</c:v>
                </c:pt>
                <c:pt idx="6370">
                  <c:v>517.62718504103805</c:v>
                </c:pt>
                <c:pt idx="6371">
                  <c:v>517.60802940272902</c:v>
                </c:pt>
                <c:pt idx="6372">
                  <c:v>517.58872653793105</c:v>
                </c:pt>
                <c:pt idx="6373">
                  <c:v>517.58480303591296</c:v>
                </c:pt>
                <c:pt idx="6374">
                  <c:v>517.56893540308204</c:v>
                </c:pt>
                <c:pt idx="6375">
                  <c:v>517.567703710111</c:v>
                </c:pt>
                <c:pt idx="6376">
                  <c:v>517.56185074939197</c:v>
                </c:pt>
                <c:pt idx="6377">
                  <c:v>517.54580476135402</c:v>
                </c:pt>
                <c:pt idx="6378">
                  <c:v>517.52386812797295</c:v>
                </c:pt>
                <c:pt idx="6379">
                  <c:v>517.49073672732095</c:v>
                </c:pt>
                <c:pt idx="6380">
                  <c:v>517.47718368707797</c:v>
                </c:pt>
                <c:pt idx="6381">
                  <c:v>517.46657985760999</c:v>
                </c:pt>
                <c:pt idx="6382">
                  <c:v>517.458920829151</c:v>
                </c:pt>
                <c:pt idx="6383">
                  <c:v>517.45034843087103</c:v>
                </c:pt>
                <c:pt idx="6384">
                  <c:v>517.44900894819</c:v>
                </c:pt>
                <c:pt idx="6385">
                  <c:v>517.444597481855</c:v>
                </c:pt>
                <c:pt idx="6386">
                  <c:v>517.44104433307996</c:v>
                </c:pt>
                <c:pt idx="6387">
                  <c:v>517.427157142022</c:v>
                </c:pt>
                <c:pt idx="6388">
                  <c:v>517.40224322711299</c:v>
                </c:pt>
                <c:pt idx="6389">
                  <c:v>517.39722876332098</c:v>
                </c:pt>
                <c:pt idx="6390">
                  <c:v>517.39716363927005</c:v>
                </c:pt>
                <c:pt idx="6391">
                  <c:v>517.39182648755798</c:v>
                </c:pt>
                <c:pt idx="6392">
                  <c:v>517.38211984127895</c:v>
                </c:pt>
                <c:pt idx="6393">
                  <c:v>517.36472778301595</c:v>
                </c:pt>
                <c:pt idx="6394">
                  <c:v>517.35909720717802</c:v>
                </c:pt>
                <c:pt idx="6395">
                  <c:v>517.325712196994</c:v>
                </c:pt>
                <c:pt idx="6396">
                  <c:v>517.32426868243897</c:v>
                </c:pt>
                <c:pt idx="6397">
                  <c:v>517.31190379448196</c:v>
                </c:pt>
                <c:pt idx="6398">
                  <c:v>517.30981573122801</c:v>
                </c:pt>
                <c:pt idx="6399">
                  <c:v>517.24845160180996</c:v>
                </c:pt>
                <c:pt idx="6400">
                  <c:v>517.19485091759304</c:v>
                </c:pt>
                <c:pt idx="6401">
                  <c:v>517.17601764143103</c:v>
                </c:pt>
                <c:pt idx="6402">
                  <c:v>517.17456071990705</c:v>
                </c:pt>
                <c:pt idx="6403">
                  <c:v>517.162095413825</c:v>
                </c:pt>
                <c:pt idx="6404">
                  <c:v>517.16010991352698</c:v>
                </c:pt>
                <c:pt idx="6405">
                  <c:v>517.13880423331602</c:v>
                </c:pt>
                <c:pt idx="6406">
                  <c:v>517.13040542782403</c:v>
                </c:pt>
                <c:pt idx="6407">
                  <c:v>517.118821842844</c:v>
                </c:pt>
                <c:pt idx="6408">
                  <c:v>517.06834008185103</c:v>
                </c:pt>
                <c:pt idx="6409">
                  <c:v>517.05340583185898</c:v>
                </c:pt>
                <c:pt idx="6410">
                  <c:v>517.029196803741</c:v>
                </c:pt>
                <c:pt idx="6411">
                  <c:v>517.02840688733102</c:v>
                </c:pt>
                <c:pt idx="6412">
                  <c:v>517.01969233198201</c:v>
                </c:pt>
                <c:pt idx="6413">
                  <c:v>517.00737861215896</c:v>
                </c:pt>
                <c:pt idx="6414">
                  <c:v>517.00276311255504</c:v>
                </c:pt>
                <c:pt idx="6415">
                  <c:v>517.00168966479703</c:v>
                </c:pt>
                <c:pt idx="6416">
                  <c:v>516.99952479275805</c:v>
                </c:pt>
                <c:pt idx="6417">
                  <c:v>516.97240719581396</c:v>
                </c:pt>
                <c:pt idx="6418">
                  <c:v>516.96600596671306</c:v>
                </c:pt>
                <c:pt idx="6419">
                  <c:v>516.94371653716496</c:v>
                </c:pt>
                <c:pt idx="6420">
                  <c:v>516.89864288267995</c:v>
                </c:pt>
                <c:pt idx="6421">
                  <c:v>516.85964280767405</c:v>
                </c:pt>
                <c:pt idx="6422">
                  <c:v>516.852969631164</c:v>
                </c:pt>
                <c:pt idx="6423">
                  <c:v>516.85080589775396</c:v>
                </c:pt>
                <c:pt idx="6424">
                  <c:v>516.82728133144701</c:v>
                </c:pt>
                <c:pt idx="6425">
                  <c:v>516.82304822050605</c:v>
                </c:pt>
                <c:pt idx="6426">
                  <c:v>516.78988585419404</c:v>
                </c:pt>
                <c:pt idx="6427">
                  <c:v>516.76800741891998</c:v>
                </c:pt>
                <c:pt idx="6428">
                  <c:v>516.74351911521001</c:v>
                </c:pt>
                <c:pt idx="6429">
                  <c:v>516.73525560186397</c:v>
                </c:pt>
                <c:pt idx="6430">
                  <c:v>516.73123181468702</c:v>
                </c:pt>
                <c:pt idx="6431">
                  <c:v>516.71098891282497</c:v>
                </c:pt>
                <c:pt idx="6432">
                  <c:v>516.70824389858706</c:v>
                </c:pt>
                <c:pt idx="6433">
                  <c:v>516.69021947696694</c:v>
                </c:pt>
                <c:pt idx="6434">
                  <c:v>516.66549039084805</c:v>
                </c:pt>
                <c:pt idx="6435">
                  <c:v>516.66533003867505</c:v>
                </c:pt>
                <c:pt idx="6436">
                  <c:v>516.61082133890204</c:v>
                </c:pt>
                <c:pt idx="6437">
                  <c:v>516.58017457359801</c:v>
                </c:pt>
                <c:pt idx="6438">
                  <c:v>516.57154319642598</c:v>
                </c:pt>
                <c:pt idx="6439">
                  <c:v>516.51679289734204</c:v>
                </c:pt>
                <c:pt idx="6440">
                  <c:v>516.502886389482</c:v>
                </c:pt>
                <c:pt idx="6441">
                  <c:v>516.49014570068096</c:v>
                </c:pt>
                <c:pt idx="6442">
                  <c:v>516.48720998319095</c:v>
                </c:pt>
                <c:pt idx="6443">
                  <c:v>516.468256747846</c:v>
                </c:pt>
                <c:pt idx="6444">
                  <c:v>516.44576144527696</c:v>
                </c:pt>
                <c:pt idx="6445">
                  <c:v>516.424053354124</c:v>
                </c:pt>
                <c:pt idx="6446">
                  <c:v>516.41991826459696</c:v>
                </c:pt>
                <c:pt idx="6447">
                  <c:v>516.41157672038003</c:v>
                </c:pt>
                <c:pt idx="6448">
                  <c:v>516.40574493445399</c:v>
                </c:pt>
                <c:pt idx="6449">
                  <c:v>516.367250468365</c:v>
                </c:pt>
                <c:pt idx="6450">
                  <c:v>516.35680429282797</c:v>
                </c:pt>
                <c:pt idx="6451">
                  <c:v>516.35516803793996</c:v>
                </c:pt>
                <c:pt idx="6452">
                  <c:v>516.35438885092594</c:v>
                </c:pt>
                <c:pt idx="6453">
                  <c:v>516.34553696763396</c:v>
                </c:pt>
                <c:pt idx="6454">
                  <c:v>516.344392496762</c:v>
                </c:pt>
                <c:pt idx="6455">
                  <c:v>516.34377169147899</c:v>
                </c:pt>
                <c:pt idx="6456">
                  <c:v>516.29294678358394</c:v>
                </c:pt>
                <c:pt idx="6457">
                  <c:v>516.29157695627703</c:v>
                </c:pt>
                <c:pt idx="6458">
                  <c:v>516.28714695772101</c:v>
                </c:pt>
                <c:pt idx="6459">
                  <c:v>516.27288825639698</c:v>
                </c:pt>
                <c:pt idx="6460">
                  <c:v>516.272878163408</c:v>
                </c:pt>
                <c:pt idx="6461">
                  <c:v>516.26689817267095</c:v>
                </c:pt>
                <c:pt idx="6462">
                  <c:v>516.26664867366605</c:v>
                </c:pt>
                <c:pt idx="6463">
                  <c:v>516.25521271736204</c:v>
                </c:pt>
                <c:pt idx="6464">
                  <c:v>516.24552631538199</c:v>
                </c:pt>
                <c:pt idx="6465">
                  <c:v>516.23156873487801</c:v>
                </c:pt>
                <c:pt idx="6466">
                  <c:v>516.21654622265805</c:v>
                </c:pt>
                <c:pt idx="6467">
                  <c:v>516.21542796897302</c:v>
                </c:pt>
                <c:pt idx="6468">
                  <c:v>516.16957533152004</c:v>
                </c:pt>
                <c:pt idx="6469">
                  <c:v>516.10367158553095</c:v>
                </c:pt>
                <c:pt idx="6470">
                  <c:v>516.09121253910098</c:v>
                </c:pt>
                <c:pt idx="6471">
                  <c:v>516.07740960511103</c:v>
                </c:pt>
                <c:pt idx="6472">
                  <c:v>516.06480494053903</c:v>
                </c:pt>
                <c:pt idx="6473">
                  <c:v>516.05915671636399</c:v>
                </c:pt>
                <c:pt idx="6474">
                  <c:v>516.050780223743</c:v>
                </c:pt>
                <c:pt idx="6475">
                  <c:v>516.03094271849204</c:v>
                </c:pt>
                <c:pt idx="6476">
                  <c:v>516.02442906717397</c:v>
                </c:pt>
                <c:pt idx="6477">
                  <c:v>516.01753415678797</c:v>
                </c:pt>
                <c:pt idx="6478">
                  <c:v>516.01541017268403</c:v>
                </c:pt>
                <c:pt idx="6479">
                  <c:v>516.00906774682403</c:v>
                </c:pt>
                <c:pt idx="6480">
                  <c:v>515.99075043379298</c:v>
                </c:pt>
                <c:pt idx="6481">
                  <c:v>515.99013413269597</c:v>
                </c:pt>
                <c:pt idx="6482">
                  <c:v>515.98370399207897</c:v>
                </c:pt>
                <c:pt idx="6483">
                  <c:v>515.95581421545501</c:v>
                </c:pt>
                <c:pt idx="6484">
                  <c:v>515.95543422380194</c:v>
                </c:pt>
                <c:pt idx="6485">
                  <c:v>515.93807412144395</c:v>
                </c:pt>
                <c:pt idx="6486">
                  <c:v>515.93578800141097</c:v>
                </c:pt>
                <c:pt idx="6487">
                  <c:v>515.933523763273</c:v>
                </c:pt>
                <c:pt idx="6488">
                  <c:v>515.93197189820296</c:v>
                </c:pt>
                <c:pt idx="6489">
                  <c:v>515.92134403679097</c:v>
                </c:pt>
                <c:pt idx="6490">
                  <c:v>515.91776065215799</c:v>
                </c:pt>
                <c:pt idx="6491">
                  <c:v>515.87673142009203</c:v>
                </c:pt>
                <c:pt idx="6492">
                  <c:v>515.86204665119305</c:v>
                </c:pt>
                <c:pt idx="6493">
                  <c:v>515.81599689008203</c:v>
                </c:pt>
                <c:pt idx="6494">
                  <c:v>515.80355650105298</c:v>
                </c:pt>
                <c:pt idx="6495">
                  <c:v>515.79128266882901</c:v>
                </c:pt>
                <c:pt idx="6496">
                  <c:v>515.78720147704496</c:v>
                </c:pt>
                <c:pt idx="6497">
                  <c:v>515.77364349474601</c:v>
                </c:pt>
                <c:pt idx="6498">
                  <c:v>515.77349406144901</c:v>
                </c:pt>
                <c:pt idx="6499">
                  <c:v>515.75890885864203</c:v>
                </c:pt>
                <c:pt idx="6500">
                  <c:v>515.75599732431999</c:v>
                </c:pt>
                <c:pt idx="6501">
                  <c:v>515.74593395264105</c:v>
                </c:pt>
                <c:pt idx="6502">
                  <c:v>515.72502902820997</c:v>
                </c:pt>
                <c:pt idx="6503">
                  <c:v>515.69613041102502</c:v>
                </c:pt>
                <c:pt idx="6504">
                  <c:v>515.69053422531294</c:v>
                </c:pt>
                <c:pt idx="6505">
                  <c:v>515.67708343130505</c:v>
                </c:pt>
                <c:pt idx="6506">
                  <c:v>515.65780726378705</c:v>
                </c:pt>
                <c:pt idx="6507">
                  <c:v>515.65460252605305</c:v>
                </c:pt>
                <c:pt idx="6508">
                  <c:v>515.65052954942905</c:v>
                </c:pt>
                <c:pt idx="6509">
                  <c:v>515.64078373204097</c:v>
                </c:pt>
                <c:pt idx="6510">
                  <c:v>515.63491821265598</c:v>
                </c:pt>
                <c:pt idx="6511">
                  <c:v>515.63407257553399</c:v>
                </c:pt>
                <c:pt idx="6512">
                  <c:v>515.61197514114201</c:v>
                </c:pt>
                <c:pt idx="6513">
                  <c:v>515.60084438155195</c:v>
                </c:pt>
                <c:pt idx="6514">
                  <c:v>515.57166053619903</c:v>
                </c:pt>
                <c:pt idx="6515">
                  <c:v>515.55489819225795</c:v>
                </c:pt>
                <c:pt idx="6516">
                  <c:v>515.553291661564</c:v>
                </c:pt>
                <c:pt idx="6517">
                  <c:v>515.55230702647498</c:v>
                </c:pt>
                <c:pt idx="6518">
                  <c:v>515.54093942996701</c:v>
                </c:pt>
                <c:pt idx="6519">
                  <c:v>515.53126885801805</c:v>
                </c:pt>
                <c:pt idx="6520">
                  <c:v>515.52702366803305</c:v>
                </c:pt>
                <c:pt idx="6521">
                  <c:v>515.502940630529</c:v>
                </c:pt>
                <c:pt idx="6522">
                  <c:v>515.48294651647905</c:v>
                </c:pt>
                <c:pt idx="6523">
                  <c:v>515.48035648468704</c:v>
                </c:pt>
                <c:pt idx="6524">
                  <c:v>515.47846379950795</c:v>
                </c:pt>
                <c:pt idx="6525">
                  <c:v>515.45910885131605</c:v>
                </c:pt>
                <c:pt idx="6526">
                  <c:v>515.443164493528</c:v>
                </c:pt>
                <c:pt idx="6527">
                  <c:v>515.43400063601496</c:v>
                </c:pt>
                <c:pt idx="6528">
                  <c:v>515.42639870409505</c:v>
                </c:pt>
                <c:pt idx="6529">
                  <c:v>515.41450902239501</c:v>
                </c:pt>
                <c:pt idx="6530">
                  <c:v>515.35514053493</c:v>
                </c:pt>
                <c:pt idx="6531">
                  <c:v>515.33068119553502</c:v>
                </c:pt>
                <c:pt idx="6532">
                  <c:v>515.32665216580494</c:v>
                </c:pt>
                <c:pt idx="6533">
                  <c:v>515.30951238981902</c:v>
                </c:pt>
                <c:pt idx="6534">
                  <c:v>515.28886502695696</c:v>
                </c:pt>
                <c:pt idx="6535">
                  <c:v>515.26915005615501</c:v>
                </c:pt>
                <c:pt idx="6536">
                  <c:v>515.26886992098605</c:v>
                </c:pt>
                <c:pt idx="6537">
                  <c:v>515.26807314129803</c:v>
                </c:pt>
                <c:pt idx="6538">
                  <c:v>515.24231900329801</c:v>
                </c:pt>
                <c:pt idx="6539">
                  <c:v>515.19079773968895</c:v>
                </c:pt>
                <c:pt idx="6540">
                  <c:v>515.17170082609596</c:v>
                </c:pt>
                <c:pt idx="6541">
                  <c:v>515.139868455395</c:v>
                </c:pt>
                <c:pt idx="6542">
                  <c:v>515.13557012773003</c:v>
                </c:pt>
                <c:pt idx="6543">
                  <c:v>515.10782198019103</c:v>
                </c:pt>
                <c:pt idx="6544">
                  <c:v>515.10591781466997</c:v>
                </c:pt>
                <c:pt idx="6545">
                  <c:v>515.09698938592896</c:v>
                </c:pt>
                <c:pt idx="6546">
                  <c:v>515.07480732926797</c:v>
                </c:pt>
                <c:pt idx="6547">
                  <c:v>515.05213432825701</c:v>
                </c:pt>
                <c:pt idx="6548">
                  <c:v>515.04759458027797</c:v>
                </c:pt>
                <c:pt idx="6549">
                  <c:v>515.039542646776</c:v>
                </c:pt>
                <c:pt idx="6550">
                  <c:v>515.03778865242396</c:v>
                </c:pt>
                <c:pt idx="6551">
                  <c:v>515.03653309209403</c:v>
                </c:pt>
                <c:pt idx="6552">
                  <c:v>515.03439095355498</c:v>
                </c:pt>
                <c:pt idx="6553">
                  <c:v>515.03197484044495</c:v>
                </c:pt>
                <c:pt idx="6554">
                  <c:v>515.02893689243501</c:v>
                </c:pt>
                <c:pt idx="6555">
                  <c:v>514.99319725776797</c:v>
                </c:pt>
                <c:pt idx="6556">
                  <c:v>514.99255482686203</c:v>
                </c:pt>
                <c:pt idx="6557">
                  <c:v>514.99149620574406</c:v>
                </c:pt>
                <c:pt idx="6558">
                  <c:v>514.99115115894097</c:v>
                </c:pt>
                <c:pt idx="6559">
                  <c:v>514.98278345924905</c:v>
                </c:pt>
                <c:pt idx="6560">
                  <c:v>514.95070072457497</c:v>
                </c:pt>
                <c:pt idx="6561">
                  <c:v>514.95021768171796</c:v>
                </c:pt>
                <c:pt idx="6562">
                  <c:v>514.94952130055594</c:v>
                </c:pt>
                <c:pt idx="6563">
                  <c:v>514.92857894676001</c:v>
                </c:pt>
                <c:pt idx="6564">
                  <c:v>514.90951982356705</c:v>
                </c:pt>
                <c:pt idx="6565">
                  <c:v>514.85863049294301</c:v>
                </c:pt>
                <c:pt idx="6566">
                  <c:v>514.85714707571299</c:v>
                </c:pt>
                <c:pt idx="6567">
                  <c:v>514.845614503805</c:v>
                </c:pt>
                <c:pt idx="6568">
                  <c:v>514.83698562160396</c:v>
                </c:pt>
                <c:pt idx="6569">
                  <c:v>514.79099987558402</c:v>
                </c:pt>
                <c:pt idx="6570">
                  <c:v>514.771269712003</c:v>
                </c:pt>
                <c:pt idx="6571">
                  <c:v>514.72562637106</c:v>
                </c:pt>
                <c:pt idx="6572">
                  <c:v>514.71522819403901</c:v>
                </c:pt>
                <c:pt idx="6573">
                  <c:v>514.71177004610502</c:v>
                </c:pt>
                <c:pt idx="6574">
                  <c:v>514.70987212328203</c:v>
                </c:pt>
                <c:pt idx="6575">
                  <c:v>514.70678282215704</c:v>
                </c:pt>
                <c:pt idx="6576">
                  <c:v>514.674019395914</c:v>
                </c:pt>
                <c:pt idx="6577">
                  <c:v>514.65247459925399</c:v>
                </c:pt>
                <c:pt idx="6578">
                  <c:v>514.64255004299105</c:v>
                </c:pt>
                <c:pt idx="6579">
                  <c:v>514.63664511815603</c:v>
                </c:pt>
                <c:pt idx="6580">
                  <c:v>514.62751299079105</c:v>
                </c:pt>
                <c:pt idx="6581">
                  <c:v>514.619557026812</c:v>
                </c:pt>
                <c:pt idx="6582">
                  <c:v>514.59750098340703</c:v>
                </c:pt>
                <c:pt idx="6583">
                  <c:v>514.58439776363696</c:v>
                </c:pt>
                <c:pt idx="6584">
                  <c:v>514.57042430380102</c:v>
                </c:pt>
                <c:pt idx="6585">
                  <c:v>514.56797041557695</c:v>
                </c:pt>
                <c:pt idx="6586">
                  <c:v>514.55373529409701</c:v>
                </c:pt>
                <c:pt idx="6587">
                  <c:v>514.55273533136904</c:v>
                </c:pt>
                <c:pt idx="6588">
                  <c:v>514.546310485616</c:v>
                </c:pt>
                <c:pt idx="6589">
                  <c:v>514.54318223232303</c:v>
                </c:pt>
                <c:pt idx="6590">
                  <c:v>514.53352384090294</c:v>
                </c:pt>
                <c:pt idx="6591">
                  <c:v>514.52840207858503</c:v>
                </c:pt>
                <c:pt idx="6592">
                  <c:v>514.52816015893802</c:v>
                </c:pt>
                <c:pt idx="6593">
                  <c:v>514.52115355679598</c:v>
                </c:pt>
                <c:pt idx="6594">
                  <c:v>514.50876521164605</c:v>
                </c:pt>
                <c:pt idx="6595">
                  <c:v>514.45285896812504</c:v>
                </c:pt>
                <c:pt idx="6596">
                  <c:v>514.42773162180401</c:v>
                </c:pt>
                <c:pt idx="6597">
                  <c:v>514.42467451637503</c:v>
                </c:pt>
                <c:pt idx="6598">
                  <c:v>514.41876805950596</c:v>
                </c:pt>
                <c:pt idx="6599">
                  <c:v>514.416167366889</c:v>
                </c:pt>
                <c:pt idx="6600">
                  <c:v>514.41158847376198</c:v>
                </c:pt>
                <c:pt idx="6601">
                  <c:v>514.38810733617402</c:v>
                </c:pt>
                <c:pt idx="6602">
                  <c:v>514.37161388993798</c:v>
                </c:pt>
                <c:pt idx="6603">
                  <c:v>514.368474817584</c:v>
                </c:pt>
                <c:pt idx="6604">
                  <c:v>514.34654942243299</c:v>
                </c:pt>
                <c:pt idx="6605">
                  <c:v>514.34298703463696</c:v>
                </c:pt>
                <c:pt idx="6606">
                  <c:v>514.33396966195596</c:v>
                </c:pt>
                <c:pt idx="6607">
                  <c:v>514.28114426663706</c:v>
                </c:pt>
                <c:pt idx="6608">
                  <c:v>514.26246590572703</c:v>
                </c:pt>
                <c:pt idx="6609">
                  <c:v>514.26032957771702</c:v>
                </c:pt>
                <c:pt idx="6610">
                  <c:v>514.25793675258797</c:v>
                </c:pt>
                <c:pt idx="6611">
                  <c:v>514.25217800131804</c:v>
                </c:pt>
                <c:pt idx="6612">
                  <c:v>514.24901835323396</c:v>
                </c:pt>
                <c:pt idx="6613">
                  <c:v>514.23484096028301</c:v>
                </c:pt>
                <c:pt idx="6614">
                  <c:v>514.22823626466595</c:v>
                </c:pt>
                <c:pt idx="6615">
                  <c:v>514.19248082353499</c:v>
                </c:pt>
                <c:pt idx="6616">
                  <c:v>514.178559107007</c:v>
                </c:pt>
                <c:pt idx="6617">
                  <c:v>514.17093603576097</c:v>
                </c:pt>
                <c:pt idx="6618">
                  <c:v>514.16528532185305</c:v>
                </c:pt>
                <c:pt idx="6619">
                  <c:v>514.14073096114396</c:v>
                </c:pt>
                <c:pt idx="6620">
                  <c:v>514.13791479615998</c:v>
                </c:pt>
                <c:pt idx="6621">
                  <c:v>514.12642118378199</c:v>
                </c:pt>
                <c:pt idx="6622">
                  <c:v>514.11675564801601</c:v>
                </c:pt>
                <c:pt idx="6623">
                  <c:v>514.09411568027303</c:v>
                </c:pt>
                <c:pt idx="6624">
                  <c:v>514.07059778749203</c:v>
                </c:pt>
                <c:pt idx="6625">
                  <c:v>514.05335789083597</c:v>
                </c:pt>
                <c:pt idx="6626">
                  <c:v>514.05218108732095</c:v>
                </c:pt>
                <c:pt idx="6627">
                  <c:v>514.05005740866397</c:v>
                </c:pt>
                <c:pt idx="6628">
                  <c:v>514.02924687741802</c:v>
                </c:pt>
                <c:pt idx="6629">
                  <c:v>514.01120426528996</c:v>
                </c:pt>
                <c:pt idx="6630">
                  <c:v>514.00992593114097</c:v>
                </c:pt>
                <c:pt idx="6631">
                  <c:v>514.009669284908</c:v>
                </c:pt>
                <c:pt idx="6632">
                  <c:v>513.96015918302396</c:v>
                </c:pt>
                <c:pt idx="6633">
                  <c:v>513.91866420449605</c:v>
                </c:pt>
                <c:pt idx="6634">
                  <c:v>513.91048889708998</c:v>
                </c:pt>
                <c:pt idx="6635">
                  <c:v>513.88373541070905</c:v>
                </c:pt>
                <c:pt idx="6636">
                  <c:v>513.86428692816503</c:v>
                </c:pt>
                <c:pt idx="6637">
                  <c:v>513.85105586557597</c:v>
                </c:pt>
                <c:pt idx="6638">
                  <c:v>513.83128749286402</c:v>
                </c:pt>
                <c:pt idx="6639">
                  <c:v>513.82180744259699</c:v>
                </c:pt>
                <c:pt idx="6640">
                  <c:v>513.82120343897498</c:v>
                </c:pt>
                <c:pt idx="6641">
                  <c:v>513.82110822629102</c:v>
                </c:pt>
                <c:pt idx="6642">
                  <c:v>513.82061046404795</c:v>
                </c:pt>
                <c:pt idx="6643">
                  <c:v>513.79330155419302</c:v>
                </c:pt>
                <c:pt idx="6644">
                  <c:v>513.79057196866404</c:v>
                </c:pt>
                <c:pt idx="6645">
                  <c:v>513.78168852026795</c:v>
                </c:pt>
                <c:pt idx="6646">
                  <c:v>513.75515808193097</c:v>
                </c:pt>
                <c:pt idx="6647">
                  <c:v>513.73746192057899</c:v>
                </c:pt>
                <c:pt idx="6648">
                  <c:v>513.73401213622003</c:v>
                </c:pt>
                <c:pt idx="6649">
                  <c:v>513.726459907155</c:v>
                </c:pt>
                <c:pt idx="6650">
                  <c:v>513.72067949337804</c:v>
                </c:pt>
                <c:pt idx="6651">
                  <c:v>513.69598103778605</c:v>
                </c:pt>
                <c:pt idx="6652">
                  <c:v>513.65177271414996</c:v>
                </c:pt>
                <c:pt idx="6653">
                  <c:v>513.64631254008395</c:v>
                </c:pt>
                <c:pt idx="6654">
                  <c:v>513.63057412452304</c:v>
                </c:pt>
                <c:pt idx="6655">
                  <c:v>513.57586182021703</c:v>
                </c:pt>
                <c:pt idx="6656">
                  <c:v>513.57457355302904</c:v>
                </c:pt>
                <c:pt idx="6657">
                  <c:v>513.56482293258102</c:v>
                </c:pt>
                <c:pt idx="6658">
                  <c:v>513.54088446892604</c:v>
                </c:pt>
                <c:pt idx="6659">
                  <c:v>513.53126841784695</c:v>
                </c:pt>
                <c:pt idx="6660">
                  <c:v>513.51606925067995</c:v>
                </c:pt>
                <c:pt idx="6661">
                  <c:v>513.44554388415202</c:v>
                </c:pt>
                <c:pt idx="6662">
                  <c:v>513.43973639464605</c:v>
                </c:pt>
                <c:pt idx="6663">
                  <c:v>513.43780437048599</c:v>
                </c:pt>
                <c:pt idx="6664">
                  <c:v>513.40774580774303</c:v>
                </c:pt>
                <c:pt idx="6665">
                  <c:v>513.40233094405096</c:v>
                </c:pt>
                <c:pt idx="6666">
                  <c:v>513.37340762776205</c:v>
                </c:pt>
                <c:pt idx="6667">
                  <c:v>513.371113984575</c:v>
                </c:pt>
                <c:pt idx="6668">
                  <c:v>513.368191348957</c:v>
                </c:pt>
                <c:pt idx="6669">
                  <c:v>513.36388083214001</c:v>
                </c:pt>
                <c:pt idx="6670">
                  <c:v>513.36115134597105</c:v>
                </c:pt>
                <c:pt idx="6671">
                  <c:v>513.35561119596105</c:v>
                </c:pt>
                <c:pt idx="6672">
                  <c:v>513.35370885135296</c:v>
                </c:pt>
                <c:pt idx="6673">
                  <c:v>513.33809799588198</c:v>
                </c:pt>
                <c:pt idx="6674">
                  <c:v>513.33240494102699</c:v>
                </c:pt>
                <c:pt idx="6675">
                  <c:v>513.31895016370299</c:v>
                </c:pt>
                <c:pt idx="6676">
                  <c:v>513.31166645474298</c:v>
                </c:pt>
                <c:pt idx="6677">
                  <c:v>513.29038537664303</c:v>
                </c:pt>
                <c:pt idx="6678">
                  <c:v>513.271204676602</c:v>
                </c:pt>
                <c:pt idx="6679">
                  <c:v>513.24144844673697</c:v>
                </c:pt>
                <c:pt idx="6680">
                  <c:v>513.22268195121603</c:v>
                </c:pt>
                <c:pt idx="6681">
                  <c:v>513.21258827787995</c:v>
                </c:pt>
                <c:pt idx="6682">
                  <c:v>513.20821788324895</c:v>
                </c:pt>
                <c:pt idx="6683">
                  <c:v>513.19815098915501</c:v>
                </c:pt>
                <c:pt idx="6684">
                  <c:v>513.18510642424701</c:v>
                </c:pt>
                <c:pt idx="6685">
                  <c:v>513.18361554681701</c:v>
                </c:pt>
                <c:pt idx="6686">
                  <c:v>513.182034241721</c:v>
                </c:pt>
                <c:pt idx="6687">
                  <c:v>513.16922407149696</c:v>
                </c:pt>
                <c:pt idx="6688">
                  <c:v>513.16821305462099</c:v>
                </c:pt>
                <c:pt idx="6689">
                  <c:v>513.15969478504599</c:v>
                </c:pt>
                <c:pt idx="6690">
                  <c:v>513.15558465855395</c:v>
                </c:pt>
                <c:pt idx="6691">
                  <c:v>513.13986366693302</c:v>
                </c:pt>
                <c:pt idx="6692">
                  <c:v>513.12652124434305</c:v>
                </c:pt>
                <c:pt idx="6693">
                  <c:v>513.12557014319202</c:v>
                </c:pt>
                <c:pt idx="6694">
                  <c:v>513.12212132482296</c:v>
                </c:pt>
                <c:pt idx="6695">
                  <c:v>513.11882659114701</c:v>
                </c:pt>
                <c:pt idx="6696">
                  <c:v>513.11682688766496</c:v>
                </c:pt>
                <c:pt idx="6697">
                  <c:v>513.112697418067</c:v>
                </c:pt>
                <c:pt idx="6698">
                  <c:v>513.10274871952504</c:v>
                </c:pt>
                <c:pt idx="6699">
                  <c:v>513.088297182259</c:v>
                </c:pt>
                <c:pt idx="6700">
                  <c:v>513.08063141753701</c:v>
                </c:pt>
                <c:pt idx="6701">
                  <c:v>513.07933493953897</c:v>
                </c:pt>
                <c:pt idx="6702">
                  <c:v>513.06429439058104</c:v>
                </c:pt>
                <c:pt idx="6703">
                  <c:v>513.05027000212704</c:v>
                </c:pt>
                <c:pt idx="6704">
                  <c:v>513.03564740322099</c:v>
                </c:pt>
                <c:pt idx="6705">
                  <c:v>512.99959174603305</c:v>
                </c:pt>
                <c:pt idx="6706">
                  <c:v>512.98750355752497</c:v>
                </c:pt>
                <c:pt idx="6707">
                  <c:v>512.98268741803201</c:v>
                </c:pt>
                <c:pt idx="6708">
                  <c:v>512.98235435102197</c:v>
                </c:pt>
                <c:pt idx="6709">
                  <c:v>512.95298285011199</c:v>
                </c:pt>
                <c:pt idx="6710">
                  <c:v>512.91699129607696</c:v>
                </c:pt>
                <c:pt idx="6711">
                  <c:v>512.91581845644203</c:v>
                </c:pt>
                <c:pt idx="6712">
                  <c:v>512.914554810646</c:v>
                </c:pt>
                <c:pt idx="6713">
                  <c:v>512.89667323244601</c:v>
                </c:pt>
                <c:pt idx="6714">
                  <c:v>512.86296789852202</c:v>
                </c:pt>
                <c:pt idx="6715">
                  <c:v>512.85660591474004</c:v>
                </c:pt>
                <c:pt idx="6716">
                  <c:v>512.85567928103103</c:v>
                </c:pt>
                <c:pt idx="6717">
                  <c:v>512.85404637210797</c:v>
                </c:pt>
                <c:pt idx="6718">
                  <c:v>512.82936185533197</c:v>
                </c:pt>
                <c:pt idx="6719">
                  <c:v>512.79890292995901</c:v>
                </c:pt>
                <c:pt idx="6720">
                  <c:v>512.77939212971501</c:v>
                </c:pt>
                <c:pt idx="6721">
                  <c:v>512.77130404465095</c:v>
                </c:pt>
                <c:pt idx="6722">
                  <c:v>512.76965006600699</c:v>
                </c:pt>
                <c:pt idx="6723">
                  <c:v>512.76521410963801</c:v>
                </c:pt>
                <c:pt idx="6724">
                  <c:v>512.722603568095</c:v>
                </c:pt>
                <c:pt idx="6725">
                  <c:v>512.71404337667195</c:v>
                </c:pt>
                <c:pt idx="6726">
                  <c:v>512.71158290018604</c:v>
                </c:pt>
                <c:pt idx="6727">
                  <c:v>512.71060045117804</c:v>
                </c:pt>
                <c:pt idx="6728">
                  <c:v>512.70829836631196</c:v>
                </c:pt>
                <c:pt idx="6729">
                  <c:v>512.70402430655895</c:v>
                </c:pt>
                <c:pt idx="6730">
                  <c:v>512.69995368088405</c:v>
                </c:pt>
                <c:pt idx="6731">
                  <c:v>512.69783593095497</c:v>
                </c:pt>
                <c:pt idx="6732">
                  <c:v>512.69641541567898</c:v>
                </c:pt>
                <c:pt idx="6733">
                  <c:v>512.657953387784</c:v>
                </c:pt>
                <c:pt idx="6734">
                  <c:v>512.65689877082696</c:v>
                </c:pt>
                <c:pt idx="6735">
                  <c:v>512.62624718577104</c:v>
                </c:pt>
                <c:pt idx="6736">
                  <c:v>512.62328814449302</c:v>
                </c:pt>
                <c:pt idx="6737">
                  <c:v>512.61967944471598</c:v>
                </c:pt>
                <c:pt idx="6738">
                  <c:v>512.61771706345701</c:v>
                </c:pt>
                <c:pt idx="6739">
                  <c:v>512.61603750341499</c:v>
                </c:pt>
                <c:pt idx="6740">
                  <c:v>512.61395749857604</c:v>
                </c:pt>
                <c:pt idx="6741">
                  <c:v>512.60689934016796</c:v>
                </c:pt>
                <c:pt idx="6742">
                  <c:v>512.58396972901096</c:v>
                </c:pt>
                <c:pt idx="6743">
                  <c:v>512.57712498958006</c:v>
                </c:pt>
                <c:pt idx="6744">
                  <c:v>512.555153357206</c:v>
                </c:pt>
                <c:pt idx="6745">
                  <c:v>512.53545849780505</c:v>
                </c:pt>
                <c:pt idx="6746">
                  <c:v>512.52295946869106</c:v>
                </c:pt>
                <c:pt idx="6747">
                  <c:v>512.51905273718705</c:v>
                </c:pt>
                <c:pt idx="6748">
                  <c:v>512.50730538804601</c:v>
                </c:pt>
                <c:pt idx="6749">
                  <c:v>512.498630873499</c:v>
                </c:pt>
                <c:pt idx="6750">
                  <c:v>512.49350517703101</c:v>
                </c:pt>
                <c:pt idx="6751">
                  <c:v>512.48254719067302</c:v>
                </c:pt>
                <c:pt idx="6752">
                  <c:v>512.47629092168995</c:v>
                </c:pt>
                <c:pt idx="6753">
                  <c:v>512.47610606855903</c:v>
                </c:pt>
                <c:pt idx="6754">
                  <c:v>512.47157355203296</c:v>
                </c:pt>
                <c:pt idx="6755">
                  <c:v>512.42373159912995</c:v>
                </c:pt>
                <c:pt idx="6756">
                  <c:v>512.40701906852303</c:v>
                </c:pt>
                <c:pt idx="6757">
                  <c:v>512.39302715667702</c:v>
                </c:pt>
                <c:pt idx="6758">
                  <c:v>512.37934924062597</c:v>
                </c:pt>
                <c:pt idx="6759">
                  <c:v>512.37789857416999</c:v>
                </c:pt>
                <c:pt idx="6760">
                  <c:v>512.36647105159602</c:v>
                </c:pt>
                <c:pt idx="6761">
                  <c:v>512.34959958624097</c:v>
                </c:pt>
                <c:pt idx="6762">
                  <c:v>512.34902276249898</c:v>
                </c:pt>
                <c:pt idx="6763">
                  <c:v>512.32197794938304</c:v>
                </c:pt>
                <c:pt idx="6764">
                  <c:v>512.31047205760001</c:v>
                </c:pt>
                <c:pt idx="6765">
                  <c:v>512.30102651988796</c:v>
                </c:pt>
                <c:pt idx="6766">
                  <c:v>512.30072267956996</c:v>
                </c:pt>
                <c:pt idx="6767">
                  <c:v>512.29359295696099</c:v>
                </c:pt>
                <c:pt idx="6768">
                  <c:v>512.29309823076699</c:v>
                </c:pt>
                <c:pt idx="6769">
                  <c:v>512.29010119331394</c:v>
                </c:pt>
                <c:pt idx="6770">
                  <c:v>512.28214600082003</c:v>
                </c:pt>
                <c:pt idx="6771">
                  <c:v>512.26135706022103</c:v>
                </c:pt>
                <c:pt idx="6772">
                  <c:v>512.23870215137595</c:v>
                </c:pt>
                <c:pt idx="6773">
                  <c:v>512.20812967183599</c:v>
                </c:pt>
                <c:pt idx="6774">
                  <c:v>512.20780004176299</c:v>
                </c:pt>
                <c:pt idx="6775">
                  <c:v>512.16941103853196</c:v>
                </c:pt>
                <c:pt idx="6776">
                  <c:v>512.15256227305701</c:v>
                </c:pt>
                <c:pt idx="6777">
                  <c:v>512.140792461469</c:v>
                </c:pt>
                <c:pt idx="6778">
                  <c:v>512.13847295105995</c:v>
                </c:pt>
                <c:pt idx="6779">
                  <c:v>512.11767482024504</c:v>
                </c:pt>
                <c:pt idx="6780">
                  <c:v>512.10864505589598</c:v>
                </c:pt>
                <c:pt idx="6781">
                  <c:v>512.105993441706</c:v>
                </c:pt>
                <c:pt idx="6782">
                  <c:v>512.08958762003897</c:v>
                </c:pt>
                <c:pt idx="6783">
                  <c:v>512.07228390514194</c:v>
                </c:pt>
                <c:pt idx="6784">
                  <c:v>512.06998098455801</c:v>
                </c:pt>
                <c:pt idx="6785">
                  <c:v>512.05045871463699</c:v>
                </c:pt>
                <c:pt idx="6786">
                  <c:v>511.99773544830299</c:v>
                </c:pt>
                <c:pt idx="6787">
                  <c:v>511.98849415307302</c:v>
                </c:pt>
                <c:pt idx="6788">
                  <c:v>511.97965641054702</c:v>
                </c:pt>
                <c:pt idx="6789">
                  <c:v>511.966344614398</c:v>
                </c:pt>
                <c:pt idx="6790">
                  <c:v>511.95837386826798</c:v>
                </c:pt>
                <c:pt idx="6791">
                  <c:v>511.94736516544401</c:v>
                </c:pt>
                <c:pt idx="6792">
                  <c:v>511.93801598438898</c:v>
                </c:pt>
                <c:pt idx="6793">
                  <c:v>511.91765764077098</c:v>
                </c:pt>
                <c:pt idx="6794">
                  <c:v>511.90925261464503</c:v>
                </c:pt>
                <c:pt idx="6795">
                  <c:v>511.90747078178703</c:v>
                </c:pt>
                <c:pt idx="6796">
                  <c:v>511.90412125258501</c:v>
                </c:pt>
                <c:pt idx="6797">
                  <c:v>511.895735584325</c:v>
                </c:pt>
                <c:pt idx="6798">
                  <c:v>511.87166949839099</c:v>
                </c:pt>
                <c:pt idx="6799">
                  <c:v>511.85851987310099</c:v>
                </c:pt>
                <c:pt idx="6800">
                  <c:v>511.85440182065798</c:v>
                </c:pt>
                <c:pt idx="6801">
                  <c:v>511.83589914792998</c:v>
                </c:pt>
                <c:pt idx="6802">
                  <c:v>511.81496985498399</c:v>
                </c:pt>
                <c:pt idx="6803">
                  <c:v>511.79212910930198</c:v>
                </c:pt>
                <c:pt idx="6804">
                  <c:v>511.77718575944198</c:v>
                </c:pt>
                <c:pt idx="6805">
                  <c:v>511.76124353872001</c:v>
                </c:pt>
                <c:pt idx="6806">
                  <c:v>511.76032232985199</c:v>
                </c:pt>
                <c:pt idx="6807">
                  <c:v>511.74580148189301</c:v>
                </c:pt>
                <c:pt idx="6808">
                  <c:v>511.71982049666201</c:v>
                </c:pt>
                <c:pt idx="6809">
                  <c:v>511.674803501751</c:v>
                </c:pt>
                <c:pt idx="6810">
                  <c:v>511.67449299900198</c:v>
                </c:pt>
                <c:pt idx="6811">
                  <c:v>511.666031493736</c:v>
                </c:pt>
                <c:pt idx="6812">
                  <c:v>511.65214666000998</c:v>
                </c:pt>
                <c:pt idx="6813">
                  <c:v>511.61497819635701</c:v>
                </c:pt>
                <c:pt idx="6814">
                  <c:v>511.58907110083402</c:v>
                </c:pt>
                <c:pt idx="6815">
                  <c:v>511.56133766599697</c:v>
                </c:pt>
                <c:pt idx="6816">
                  <c:v>511.54535732018599</c:v>
                </c:pt>
                <c:pt idx="6817">
                  <c:v>511.52833092734301</c:v>
                </c:pt>
                <c:pt idx="6818">
                  <c:v>511.51451999792698</c:v>
                </c:pt>
                <c:pt idx="6819">
                  <c:v>511.503723999915</c:v>
                </c:pt>
                <c:pt idx="6820">
                  <c:v>511.48751048088201</c:v>
                </c:pt>
                <c:pt idx="6821">
                  <c:v>511.46398683137397</c:v>
                </c:pt>
                <c:pt idx="6822">
                  <c:v>511.46051750347698</c:v>
                </c:pt>
                <c:pt idx="6823">
                  <c:v>511.42812409074901</c:v>
                </c:pt>
                <c:pt idx="6824">
                  <c:v>511.41762093296501</c:v>
                </c:pt>
                <c:pt idx="6825">
                  <c:v>511.39754855292</c:v>
                </c:pt>
                <c:pt idx="6826">
                  <c:v>511.39291145157603</c:v>
                </c:pt>
                <c:pt idx="6827">
                  <c:v>511.387464572108</c:v>
                </c:pt>
                <c:pt idx="6828">
                  <c:v>511.37179249779899</c:v>
                </c:pt>
                <c:pt idx="6829">
                  <c:v>511.365278181387</c:v>
                </c:pt>
                <c:pt idx="6830">
                  <c:v>511.36128846803001</c:v>
                </c:pt>
                <c:pt idx="6831">
                  <c:v>511.354095494744</c:v>
                </c:pt>
                <c:pt idx="6832">
                  <c:v>511.34523542551398</c:v>
                </c:pt>
                <c:pt idx="6833">
                  <c:v>511.30452445907201</c:v>
                </c:pt>
                <c:pt idx="6834">
                  <c:v>511.29253658152999</c:v>
                </c:pt>
                <c:pt idx="6835">
                  <c:v>511.28546669256701</c:v>
                </c:pt>
                <c:pt idx="6836">
                  <c:v>511.28065133535398</c:v>
                </c:pt>
                <c:pt idx="6837">
                  <c:v>511.27665279355</c:v>
                </c:pt>
                <c:pt idx="6838">
                  <c:v>511.26857210514697</c:v>
                </c:pt>
                <c:pt idx="6839">
                  <c:v>511.26435025054002</c:v>
                </c:pt>
                <c:pt idx="6840">
                  <c:v>511.234761991357</c:v>
                </c:pt>
                <c:pt idx="6841">
                  <c:v>511.22149042568901</c:v>
                </c:pt>
                <c:pt idx="6842">
                  <c:v>511.21981709137498</c:v>
                </c:pt>
                <c:pt idx="6843">
                  <c:v>511.21602916298002</c:v>
                </c:pt>
                <c:pt idx="6844">
                  <c:v>511.18653336277498</c:v>
                </c:pt>
                <c:pt idx="6845">
                  <c:v>511.17858231937998</c:v>
                </c:pt>
                <c:pt idx="6846">
                  <c:v>511.17662886938598</c:v>
                </c:pt>
                <c:pt idx="6847">
                  <c:v>511.16715389292398</c:v>
                </c:pt>
                <c:pt idx="6848">
                  <c:v>511.15757606223099</c:v>
                </c:pt>
                <c:pt idx="6849">
                  <c:v>511.15485596244002</c:v>
                </c:pt>
                <c:pt idx="6850">
                  <c:v>511.14781173429299</c:v>
                </c:pt>
                <c:pt idx="6851">
                  <c:v>511.13740029420001</c:v>
                </c:pt>
                <c:pt idx="6852">
                  <c:v>511.12777960680103</c:v>
                </c:pt>
                <c:pt idx="6853">
                  <c:v>511.08862829122802</c:v>
                </c:pt>
                <c:pt idx="6854">
                  <c:v>511.049949060899</c:v>
                </c:pt>
                <c:pt idx="6855">
                  <c:v>511.04194333625298</c:v>
                </c:pt>
                <c:pt idx="6856">
                  <c:v>510.99682574029799</c:v>
                </c:pt>
                <c:pt idx="6857">
                  <c:v>510.99431095408499</c:v>
                </c:pt>
                <c:pt idx="6858">
                  <c:v>510.98565776391598</c:v>
                </c:pt>
                <c:pt idx="6859">
                  <c:v>510.98288845118498</c:v>
                </c:pt>
                <c:pt idx="6860">
                  <c:v>510.98006253506298</c:v>
                </c:pt>
                <c:pt idx="6861">
                  <c:v>510.90378130564602</c:v>
                </c:pt>
                <c:pt idx="6862">
                  <c:v>510.90256130301799</c:v>
                </c:pt>
                <c:pt idx="6863">
                  <c:v>510.88744403758301</c:v>
                </c:pt>
                <c:pt idx="6864">
                  <c:v>510.88575695402898</c:v>
                </c:pt>
                <c:pt idx="6865">
                  <c:v>510.865054192434</c:v>
                </c:pt>
                <c:pt idx="6866">
                  <c:v>510.86270767931001</c:v>
                </c:pt>
                <c:pt idx="6867">
                  <c:v>510.84344128837301</c:v>
                </c:pt>
                <c:pt idx="6868">
                  <c:v>510.84230709967198</c:v>
                </c:pt>
                <c:pt idx="6869">
                  <c:v>510.81887319201502</c:v>
                </c:pt>
                <c:pt idx="6870">
                  <c:v>510.810610359316</c:v>
                </c:pt>
                <c:pt idx="6871">
                  <c:v>510.80489388322502</c:v>
                </c:pt>
                <c:pt idx="6872">
                  <c:v>510.80218009039999</c:v>
                </c:pt>
                <c:pt idx="6873">
                  <c:v>510.79875989052101</c:v>
                </c:pt>
                <c:pt idx="6874">
                  <c:v>510.78208734791002</c:v>
                </c:pt>
                <c:pt idx="6875">
                  <c:v>510.77471115550202</c:v>
                </c:pt>
                <c:pt idx="6876">
                  <c:v>510.75501422156202</c:v>
                </c:pt>
                <c:pt idx="6877">
                  <c:v>510.72564000928099</c:v>
                </c:pt>
                <c:pt idx="6878">
                  <c:v>510.71945346199601</c:v>
                </c:pt>
                <c:pt idx="6879">
                  <c:v>510.70410364478101</c:v>
                </c:pt>
                <c:pt idx="6880">
                  <c:v>510.70206335969402</c:v>
                </c:pt>
                <c:pt idx="6881">
                  <c:v>510.69277280492003</c:v>
                </c:pt>
                <c:pt idx="6882">
                  <c:v>510.68654370291398</c:v>
                </c:pt>
                <c:pt idx="6883">
                  <c:v>510.66717453094401</c:v>
                </c:pt>
                <c:pt idx="6884">
                  <c:v>510.66164205906301</c:v>
                </c:pt>
                <c:pt idx="6885">
                  <c:v>510.643447052601</c:v>
                </c:pt>
                <c:pt idx="6886">
                  <c:v>510.62733648843903</c:v>
                </c:pt>
                <c:pt idx="6887">
                  <c:v>510.60919208596403</c:v>
                </c:pt>
                <c:pt idx="6888">
                  <c:v>510.60809819434797</c:v>
                </c:pt>
                <c:pt idx="6889">
                  <c:v>510.60091634718202</c:v>
                </c:pt>
                <c:pt idx="6890">
                  <c:v>510.59964464884899</c:v>
                </c:pt>
                <c:pt idx="6891">
                  <c:v>510.59940029864902</c:v>
                </c:pt>
                <c:pt idx="6892">
                  <c:v>510.59501125991801</c:v>
                </c:pt>
                <c:pt idx="6893">
                  <c:v>510.58148510240602</c:v>
                </c:pt>
                <c:pt idx="6894">
                  <c:v>510.563976370445</c:v>
                </c:pt>
                <c:pt idx="6895">
                  <c:v>510.561369015742</c:v>
                </c:pt>
                <c:pt idx="6896">
                  <c:v>510.53967712529499</c:v>
                </c:pt>
                <c:pt idx="6897">
                  <c:v>510.52375122831199</c:v>
                </c:pt>
                <c:pt idx="6898">
                  <c:v>510.52005609568698</c:v>
                </c:pt>
                <c:pt idx="6899">
                  <c:v>510.51667577550597</c:v>
                </c:pt>
                <c:pt idx="6900">
                  <c:v>510.48218268663101</c:v>
                </c:pt>
                <c:pt idx="6901">
                  <c:v>510.45416824181598</c:v>
                </c:pt>
                <c:pt idx="6902">
                  <c:v>510.44271562815902</c:v>
                </c:pt>
                <c:pt idx="6903">
                  <c:v>510.43637070664698</c:v>
                </c:pt>
                <c:pt idx="6904">
                  <c:v>510.41538570367101</c:v>
                </c:pt>
                <c:pt idx="6905">
                  <c:v>510.41517091964897</c:v>
                </c:pt>
                <c:pt idx="6906">
                  <c:v>510.40956520372998</c:v>
                </c:pt>
                <c:pt idx="6907">
                  <c:v>510.40693799653599</c:v>
                </c:pt>
                <c:pt idx="6908">
                  <c:v>510.39962874112501</c:v>
                </c:pt>
                <c:pt idx="6909">
                  <c:v>510.39802074982998</c:v>
                </c:pt>
                <c:pt idx="6910">
                  <c:v>510.38325397127699</c:v>
                </c:pt>
                <c:pt idx="6911">
                  <c:v>510.34527488114702</c:v>
                </c:pt>
                <c:pt idx="6912">
                  <c:v>510.31535322439601</c:v>
                </c:pt>
                <c:pt idx="6913">
                  <c:v>510.31004437097602</c:v>
                </c:pt>
                <c:pt idx="6914">
                  <c:v>510.30826398837399</c:v>
                </c:pt>
                <c:pt idx="6915">
                  <c:v>510.29980611887299</c:v>
                </c:pt>
                <c:pt idx="6916">
                  <c:v>510.28259413307097</c:v>
                </c:pt>
                <c:pt idx="6917">
                  <c:v>510.26795343568602</c:v>
                </c:pt>
                <c:pt idx="6918">
                  <c:v>510.25614978087299</c:v>
                </c:pt>
                <c:pt idx="6919">
                  <c:v>510.24285706245303</c:v>
                </c:pt>
                <c:pt idx="6920">
                  <c:v>510.23950942443099</c:v>
                </c:pt>
                <c:pt idx="6921">
                  <c:v>510.2281574095</c:v>
                </c:pt>
                <c:pt idx="6922">
                  <c:v>510.22525377345801</c:v>
                </c:pt>
                <c:pt idx="6923">
                  <c:v>510.224738476033</c:v>
                </c:pt>
                <c:pt idx="6924">
                  <c:v>510.19926828667002</c:v>
                </c:pt>
                <c:pt idx="6925">
                  <c:v>510.18971810192699</c:v>
                </c:pt>
                <c:pt idx="6926">
                  <c:v>510.186295601984</c:v>
                </c:pt>
                <c:pt idx="6927">
                  <c:v>510.17788396697398</c:v>
                </c:pt>
                <c:pt idx="6928">
                  <c:v>510.17285848476899</c:v>
                </c:pt>
                <c:pt idx="6929">
                  <c:v>510.15707441696901</c:v>
                </c:pt>
                <c:pt idx="6930">
                  <c:v>510.15119234351801</c:v>
                </c:pt>
                <c:pt idx="6931">
                  <c:v>510.15105688584401</c:v>
                </c:pt>
                <c:pt idx="6932">
                  <c:v>510.14075327306898</c:v>
                </c:pt>
                <c:pt idx="6933">
                  <c:v>510.13406317047998</c:v>
                </c:pt>
                <c:pt idx="6934">
                  <c:v>510.09596048193401</c:v>
                </c:pt>
                <c:pt idx="6935">
                  <c:v>510.08885137897198</c:v>
                </c:pt>
                <c:pt idx="6936">
                  <c:v>510.08715831388599</c:v>
                </c:pt>
                <c:pt idx="6937">
                  <c:v>510.05863448719799</c:v>
                </c:pt>
                <c:pt idx="6938">
                  <c:v>510.05172256428699</c:v>
                </c:pt>
                <c:pt idx="6939">
                  <c:v>510.04450201517801</c:v>
                </c:pt>
                <c:pt idx="6940">
                  <c:v>510.03422146678503</c:v>
                </c:pt>
                <c:pt idx="6941">
                  <c:v>510.02433904131402</c:v>
                </c:pt>
                <c:pt idx="6942">
                  <c:v>510.01542562406098</c:v>
                </c:pt>
                <c:pt idx="6943">
                  <c:v>510.00709178350797</c:v>
                </c:pt>
                <c:pt idx="6944">
                  <c:v>509.95614901819403</c:v>
                </c:pt>
                <c:pt idx="6945">
                  <c:v>509.94895193311601</c:v>
                </c:pt>
                <c:pt idx="6946">
                  <c:v>509.93441618311101</c:v>
                </c:pt>
                <c:pt idx="6947">
                  <c:v>509.93346413896001</c:v>
                </c:pt>
                <c:pt idx="6948">
                  <c:v>509.92153021569698</c:v>
                </c:pt>
                <c:pt idx="6949">
                  <c:v>509.91899090607399</c:v>
                </c:pt>
                <c:pt idx="6950">
                  <c:v>509.90474883486797</c:v>
                </c:pt>
                <c:pt idx="6951">
                  <c:v>509.87126284879798</c:v>
                </c:pt>
                <c:pt idx="6952">
                  <c:v>509.87039508324398</c:v>
                </c:pt>
                <c:pt idx="6953">
                  <c:v>509.84528628859499</c:v>
                </c:pt>
                <c:pt idx="6954">
                  <c:v>509.84051906043499</c:v>
                </c:pt>
                <c:pt idx="6955">
                  <c:v>509.76879887041099</c:v>
                </c:pt>
                <c:pt idx="6956">
                  <c:v>509.75810871739799</c:v>
                </c:pt>
                <c:pt idx="6957">
                  <c:v>509.72542830240002</c:v>
                </c:pt>
                <c:pt idx="6958">
                  <c:v>509.72286456151801</c:v>
                </c:pt>
                <c:pt idx="6959">
                  <c:v>509.70715855955598</c:v>
                </c:pt>
                <c:pt idx="6960">
                  <c:v>509.69914928966602</c:v>
                </c:pt>
                <c:pt idx="6961">
                  <c:v>509.69648731585198</c:v>
                </c:pt>
                <c:pt idx="6962">
                  <c:v>509.683880898913</c:v>
                </c:pt>
                <c:pt idx="6963">
                  <c:v>509.68379007323102</c:v>
                </c:pt>
                <c:pt idx="6964">
                  <c:v>509.67601433182301</c:v>
                </c:pt>
                <c:pt idx="6965">
                  <c:v>509.66264815573101</c:v>
                </c:pt>
                <c:pt idx="6966">
                  <c:v>509.66111034878099</c:v>
                </c:pt>
                <c:pt idx="6967">
                  <c:v>509.64770379544501</c:v>
                </c:pt>
                <c:pt idx="6968">
                  <c:v>509.64706834047797</c:v>
                </c:pt>
                <c:pt idx="6969">
                  <c:v>509.62934145068402</c:v>
                </c:pt>
                <c:pt idx="6970">
                  <c:v>509.61663905755898</c:v>
                </c:pt>
                <c:pt idx="6971">
                  <c:v>509.60574368612498</c:v>
                </c:pt>
                <c:pt idx="6972">
                  <c:v>509.60498192216602</c:v>
                </c:pt>
                <c:pt idx="6973">
                  <c:v>509.603326599583</c:v>
                </c:pt>
                <c:pt idx="6974">
                  <c:v>509.59635955436499</c:v>
                </c:pt>
                <c:pt idx="6975">
                  <c:v>509.56066976303401</c:v>
                </c:pt>
                <c:pt idx="6976">
                  <c:v>509.560371953333</c:v>
                </c:pt>
                <c:pt idx="6977">
                  <c:v>509.55477928607201</c:v>
                </c:pt>
                <c:pt idx="6978">
                  <c:v>509.52517605409599</c:v>
                </c:pt>
                <c:pt idx="6979">
                  <c:v>509.50692820991497</c:v>
                </c:pt>
                <c:pt idx="6980">
                  <c:v>509.470797300117</c:v>
                </c:pt>
                <c:pt idx="6981">
                  <c:v>509.46017804851198</c:v>
                </c:pt>
                <c:pt idx="6982">
                  <c:v>509.45045681398699</c:v>
                </c:pt>
                <c:pt idx="6983">
                  <c:v>509.42586460590098</c:v>
                </c:pt>
                <c:pt idx="6984">
                  <c:v>509.41941113075001</c:v>
                </c:pt>
                <c:pt idx="6985">
                  <c:v>509.418412318668</c:v>
                </c:pt>
                <c:pt idx="6986">
                  <c:v>509.41675604113999</c:v>
                </c:pt>
                <c:pt idx="6987">
                  <c:v>509.41390127820398</c:v>
                </c:pt>
                <c:pt idx="6988">
                  <c:v>509.41233982213799</c:v>
                </c:pt>
                <c:pt idx="6989">
                  <c:v>509.41070889974799</c:v>
                </c:pt>
                <c:pt idx="6990">
                  <c:v>509.40698265623598</c:v>
                </c:pt>
                <c:pt idx="6991">
                  <c:v>509.39514451816098</c:v>
                </c:pt>
                <c:pt idx="6992">
                  <c:v>509.38920453870202</c:v>
                </c:pt>
                <c:pt idx="6993">
                  <c:v>509.38385582477798</c:v>
                </c:pt>
                <c:pt idx="6994">
                  <c:v>509.37149729188599</c:v>
                </c:pt>
                <c:pt idx="6995">
                  <c:v>509.33480160738901</c:v>
                </c:pt>
                <c:pt idx="6996">
                  <c:v>509.322096011979</c:v>
                </c:pt>
                <c:pt idx="6997">
                  <c:v>509.31342460095499</c:v>
                </c:pt>
                <c:pt idx="6998">
                  <c:v>509.28973120804397</c:v>
                </c:pt>
                <c:pt idx="6999">
                  <c:v>509.223915803257</c:v>
                </c:pt>
                <c:pt idx="7000">
                  <c:v>509.22033210308098</c:v>
                </c:pt>
                <c:pt idx="7001">
                  <c:v>509.20707798421898</c:v>
                </c:pt>
                <c:pt idx="7002">
                  <c:v>509.207009815547</c:v>
                </c:pt>
                <c:pt idx="7003">
                  <c:v>509.20551864432298</c:v>
                </c:pt>
                <c:pt idx="7004">
                  <c:v>509.19998587668101</c:v>
                </c:pt>
                <c:pt idx="7005">
                  <c:v>509.197702913206</c:v>
                </c:pt>
                <c:pt idx="7006">
                  <c:v>509.19613010679598</c:v>
                </c:pt>
                <c:pt idx="7007">
                  <c:v>509.19589065139502</c:v>
                </c:pt>
                <c:pt idx="7008">
                  <c:v>509.19313197750103</c:v>
                </c:pt>
                <c:pt idx="7009">
                  <c:v>509.18956900076699</c:v>
                </c:pt>
                <c:pt idx="7010">
                  <c:v>509.18947538467398</c:v>
                </c:pt>
                <c:pt idx="7011">
                  <c:v>509.18065346958099</c:v>
                </c:pt>
                <c:pt idx="7012">
                  <c:v>509.17499383801498</c:v>
                </c:pt>
                <c:pt idx="7013">
                  <c:v>509.168244635934</c:v>
                </c:pt>
                <c:pt idx="7014">
                  <c:v>509.15759065401301</c:v>
                </c:pt>
                <c:pt idx="7015">
                  <c:v>509.10584968674402</c:v>
                </c:pt>
                <c:pt idx="7016">
                  <c:v>509.10414263368801</c:v>
                </c:pt>
                <c:pt idx="7017">
                  <c:v>509.096248274576</c:v>
                </c:pt>
                <c:pt idx="7018">
                  <c:v>509.07182025895702</c:v>
                </c:pt>
                <c:pt idx="7019">
                  <c:v>509.07156657951799</c:v>
                </c:pt>
                <c:pt idx="7020">
                  <c:v>509.06781123372502</c:v>
                </c:pt>
                <c:pt idx="7021">
                  <c:v>509.06745501519703</c:v>
                </c:pt>
                <c:pt idx="7022">
                  <c:v>509.06445730752102</c:v>
                </c:pt>
                <c:pt idx="7023">
                  <c:v>509.06410420728099</c:v>
                </c:pt>
                <c:pt idx="7024">
                  <c:v>509.05164521319</c:v>
                </c:pt>
                <c:pt idx="7025">
                  <c:v>509.04737676756002</c:v>
                </c:pt>
                <c:pt idx="7026">
                  <c:v>509.02499805568101</c:v>
                </c:pt>
                <c:pt idx="7027">
                  <c:v>509.01295371843798</c:v>
                </c:pt>
                <c:pt idx="7028">
                  <c:v>509.00423387910098</c:v>
                </c:pt>
                <c:pt idx="7029">
                  <c:v>508.97281233535699</c:v>
                </c:pt>
                <c:pt idx="7030">
                  <c:v>508.96448504683298</c:v>
                </c:pt>
                <c:pt idx="7031">
                  <c:v>508.93659292209901</c:v>
                </c:pt>
                <c:pt idx="7032">
                  <c:v>508.93592509550098</c:v>
                </c:pt>
                <c:pt idx="7033">
                  <c:v>508.91973671003802</c:v>
                </c:pt>
                <c:pt idx="7034">
                  <c:v>508.91559709800998</c:v>
                </c:pt>
                <c:pt idx="7035">
                  <c:v>508.90219038812302</c:v>
                </c:pt>
                <c:pt idx="7036">
                  <c:v>508.89831638734398</c:v>
                </c:pt>
                <c:pt idx="7037">
                  <c:v>508.89493853315099</c:v>
                </c:pt>
                <c:pt idx="7038">
                  <c:v>508.89024458977002</c:v>
                </c:pt>
                <c:pt idx="7039">
                  <c:v>508.88778836355903</c:v>
                </c:pt>
                <c:pt idx="7040">
                  <c:v>508.88465151274102</c:v>
                </c:pt>
                <c:pt idx="7041">
                  <c:v>508.87617845833603</c:v>
                </c:pt>
                <c:pt idx="7042">
                  <c:v>508.84141635890501</c:v>
                </c:pt>
                <c:pt idx="7043">
                  <c:v>508.84121356560701</c:v>
                </c:pt>
                <c:pt idx="7044">
                  <c:v>508.81658201912802</c:v>
                </c:pt>
                <c:pt idx="7045">
                  <c:v>508.80153580043901</c:v>
                </c:pt>
                <c:pt idx="7046">
                  <c:v>508.75493594289202</c:v>
                </c:pt>
                <c:pt idx="7047">
                  <c:v>508.72692598306799</c:v>
                </c:pt>
                <c:pt idx="7048">
                  <c:v>508.71325027899701</c:v>
                </c:pt>
                <c:pt idx="7049">
                  <c:v>508.69936638117599</c:v>
                </c:pt>
                <c:pt idx="7050">
                  <c:v>508.68996629102901</c:v>
                </c:pt>
                <c:pt idx="7051">
                  <c:v>508.68467262973599</c:v>
                </c:pt>
                <c:pt idx="7052">
                  <c:v>508.63120798002399</c:v>
                </c:pt>
                <c:pt idx="7053">
                  <c:v>508.62512074510499</c:v>
                </c:pt>
                <c:pt idx="7054">
                  <c:v>508.62313898442801</c:v>
                </c:pt>
                <c:pt idx="7055">
                  <c:v>508.616387172906</c:v>
                </c:pt>
                <c:pt idx="7056">
                  <c:v>508.613209151185</c:v>
                </c:pt>
                <c:pt idx="7057">
                  <c:v>508.61128187080101</c:v>
                </c:pt>
                <c:pt idx="7058">
                  <c:v>508.59807246878802</c:v>
                </c:pt>
                <c:pt idx="7059">
                  <c:v>508.59240800160899</c:v>
                </c:pt>
                <c:pt idx="7060">
                  <c:v>508.589272968258</c:v>
                </c:pt>
                <c:pt idx="7061">
                  <c:v>508.57057947647797</c:v>
                </c:pt>
                <c:pt idx="7062">
                  <c:v>508.56631454658498</c:v>
                </c:pt>
                <c:pt idx="7063">
                  <c:v>508.561087884914</c:v>
                </c:pt>
                <c:pt idx="7064">
                  <c:v>508.55472537283401</c:v>
                </c:pt>
                <c:pt idx="7065">
                  <c:v>508.54205592346102</c:v>
                </c:pt>
                <c:pt idx="7066">
                  <c:v>508.541875183309</c:v>
                </c:pt>
                <c:pt idx="7067">
                  <c:v>508.49771322483502</c:v>
                </c:pt>
                <c:pt idx="7068">
                  <c:v>508.49757219886499</c:v>
                </c:pt>
                <c:pt idx="7069">
                  <c:v>508.48740355387201</c:v>
                </c:pt>
                <c:pt idx="7070">
                  <c:v>508.42616072022702</c:v>
                </c:pt>
                <c:pt idx="7071">
                  <c:v>508.42147169349198</c:v>
                </c:pt>
                <c:pt idx="7072">
                  <c:v>508.40665419315297</c:v>
                </c:pt>
                <c:pt idx="7073">
                  <c:v>508.40492679861302</c:v>
                </c:pt>
                <c:pt idx="7074">
                  <c:v>508.38381870934398</c:v>
                </c:pt>
                <c:pt idx="7075">
                  <c:v>508.38154292214</c:v>
                </c:pt>
                <c:pt idx="7076">
                  <c:v>508.37326030871202</c:v>
                </c:pt>
                <c:pt idx="7077">
                  <c:v>508.36411900597199</c:v>
                </c:pt>
                <c:pt idx="7078">
                  <c:v>508.32731828761803</c:v>
                </c:pt>
                <c:pt idx="7079">
                  <c:v>508.32230691886298</c:v>
                </c:pt>
                <c:pt idx="7080">
                  <c:v>508.31101097655602</c:v>
                </c:pt>
                <c:pt idx="7081">
                  <c:v>508.28808148242598</c:v>
                </c:pt>
                <c:pt idx="7082">
                  <c:v>508.27838246641102</c:v>
                </c:pt>
                <c:pt idx="7083">
                  <c:v>508.25757133740001</c:v>
                </c:pt>
                <c:pt idx="7084">
                  <c:v>508.25305059033201</c:v>
                </c:pt>
                <c:pt idx="7085">
                  <c:v>508.23908421005001</c:v>
                </c:pt>
                <c:pt idx="7086">
                  <c:v>508.23711937447001</c:v>
                </c:pt>
                <c:pt idx="7087">
                  <c:v>508.22206644558702</c:v>
                </c:pt>
                <c:pt idx="7088">
                  <c:v>508.215272070315</c:v>
                </c:pt>
                <c:pt idx="7089">
                  <c:v>508.21144624126299</c:v>
                </c:pt>
                <c:pt idx="7090">
                  <c:v>508.20913222689501</c:v>
                </c:pt>
                <c:pt idx="7091">
                  <c:v>508.20599677669497</c:v>
                </c:pt>
                <c:pt idx="7092">
                  <c:v>508.20525385145999</c:v>
                </c:pt>
                <c:pt idx="7093">
                  <c:v>508.193254251707</c:v>
                </c:pt>
                <c:pt idx="7094">
                  <c:v>508.16486832745301</c:v>
                </c:pt>
                <c:pt idx="7095">
                  <c:v>508.16338827429098</c:v>
                </c:pt>
                <c:pt idx="7096">
                  <c:v>508.15341890735499</c:v>
                </c:pt>
                <c:pt idx="7097">
                  <c:v>508.14901981401403</c:v>
                </c:pt>
                <c:pt idx="7098">
                  <c:v>508.14626305020499</c:v>
                </c:pt>
                <c:pt idx="7099">
                  <c:v>508.140772413631</c:v>
                </c:pt>
                <c:pt idx="7100">
                  <c:v>508.13429887437599</c:v>
                </c:pt>
                <c:pt idx="7101">
                  <c:v>508.13399389564302</c:v>
                </c:pt>
                <c:pt idx="7102">
                  <c:v>508.126780500677</c:v>
                </c:pt>
                <c:pt idx="7103">
                  <c:v>508.07687219328</c:v>
                </c:pt>
                <c:pt idx="7104">
                  <c:v>508.07676031821302</c:v>
                </c:pt>
                <c:pt idx="7105">
                  <c:v>508.076466499959</c:v>
                </c:pt>
                <c:pt idx="7106">
                  <c:v>508.07575091037501</c:v>
                </c:pt>
                <c:pt idx="7107">
                  <c:v>508.07119507834102</c:v>
                </c:pt>
                <c:pt idx="7108">
                  <c:v>508.06548135193498</c:v>
                </c:pt>
                <c:pt idx="7109">
                  <c:v>508.059116888993</c:v>
                </c:pt>
                <c:pt idx="7110">
                  <c:v>508.0419445119</c:v>
                </c:pt>
                <c:pt idx="7111">
                  <c:v>508.01556385525998</c:v>
                </c:pt>
                <c:pt idx="7112">
                  <c:v>508.01177788223703</c:v>
                </c:pt>
                <c:pt idx="7113">
                  <c:v>507.95517498234398</c:v>
                </c:pt>
                <c:pt idx="7114">
                  <c:v>507.925808966906</c:v>
                </c:pt>
                <c:pt idx="7115">
                  <c:v>507.924270159321</c:v>
                </c:pt>
                <c:pt idx="7116">
                  <c:v>507.91867374335698</c:v>
                </c:pt>
                <c:pt idx="7117">
                  <c:v>507.91665326577601</c:v>
                </c:pt>
                <c:pt idx="7118">
                  <c:v>507.911953339327</c:v>
                </c:pt>
                <c:pt idx="7119">
                  <c:v>507.89527126432102</c:v>
                </c:pt>
                <c:pt idx="7120">
                  <c:v>507.89318153990098</c:v>
                </c:pt>
                <c:pt idx="7121">
                  <c:v>507.88382858946198</c:v>
                </c:pt>
                <c:pt idx="7122">
                  <c:v>507.87325414963902</c:v>
                </c:pt>
                <c:pt idx="7123">
                  <c:v>507.86653313356902</c:v>
                </c:pt>
                <c:pt idx="7124">
                  <c:v>507.864367321825</c:v>
                </c:pt>
                <c:pt idx="7125">
                  <c:v>507.85984304736297</c:v>
                </c:pt>
                <c:pt idx="7126">
                  <c:v>507.85311792870402</c:v>
                </c:pt>
                <c:pt idx="7127">
                  <c:v>507.84944007741097</c:v>
                </c:pt>
                <c:pt idx="7128">
                  <c:v>507.83776352204001</c:v>
                </c:pt>
                <c:pt idx="7129">
                  <c:v>507.83507644312601</c:v>
                </c:pt>
                <c:pt idx="7130">
                  <c:v>507.80669426678901</c:v>
                </c:pt>
                <c:pt idx="7131">
                  <c:v>507.80129986086399</c:v>
                </c:pt>
                <c:pt idx="7132">
                  <c:v>507.78594663853198</c:v>
                </c:pt>
                <c:pt idx="7133">
                  <c:v>507.77877849823801</c:v>
                </c:pt>
                <c:pt idx="7134">
                  <c:v>507.75926313803097</c:v>
                </c:pt>
                <c:pt idx="7135">
                  <c:v>507.75849096712602</c:v>
                </c:pt>
                <c:pt idx="7136">
                  <c:v>507.757296665963</c:v>
                </c:pt>
                <c:pt idx="7137">
                  <c:v>507.75215547324598</c:v>
                </c:pt>
                <c:pt idx="7138">
                  <c:v>507.73520805229299</c:v>
                </c:pt>
                <c:pt idx="7139">
                  <c:v>507.72568025980098</c:v>
                </c:pt>
                <c:pt idx="7140">
                  <c:v>507.724281408151</c:v>
                </c:pt>
                <c:pt idx="7141">
                  <c:v>507.71834396594397</c:v>
                </c:pt>
                <c:pt idx="7142">
                  <c:v>507.71784312856403</c:v>
                </c:pt>
                <c:pt idx="7143">
                  <c:v>507.71142035179201</c:v>
                </c:pt>
                <c:pt idx="7144">
                  <c:v>507.69640763890698</c:v>
                </c:pt>
                <c:pt idx="7145">
                  <c:v>507.69435151982799</c:v>
                </c:pt>
                <c:pt idx="7146">
                  <c:v>507.68940394920998</c:v>
                </c:pt>
                <c:pt idx="7147">
                  <c:v>507.67756087830702</c:v>
                </c:pt>
                <c:pt idx="7148">
                  <c:v>507.65507225745699</c:v>
                </c:pt>
                <c:pt idx="7149">
                  <c:v>507.64562324840301</c:v>
                </c:pt>
                <c:pt idx="7150">
                  <c:v>507.64438361329297</c:v>
                </c:pt>
                <c:pt idx="7151">
                  <c:v>507.642877208519</c:v>
                </c:pt>
                <c:pt idx="7152">
                  <c:v>507.63875677432202</c:v>
                </c:pt>
                <c:pt idx="7153">
                  <c:v>507.636353207855</c:v>
                </c:pt>
                <c:pt idx="7154">
                  <c:v>507.63617567590097</c:v>
                </c:pt>
                <c:pt idx="7155">
                  <c:v>507.631026780551</c:v>
                </c:pt>
                <c:pt idx="7156">
                  <c:v>507.57721808544198</c:v>
                </c:pt>
                <c:pt idx="7157">
                  <c:v>507.57558507560401</c:v>
                </c:pt>
                <c:pt idx="7158">
                  <c:v>507.571758614918</c:v>
                </c:pt>
                <c:pt idx="7159">
                  <c:v>507.56507995655699</c:v>
                </c:pt>
                <c:pt idx="7160">
                  <c:v>507.54912281706203</c:v>
                </c:pt>
                <c:pt idx="7161">
                  <c:v>507.54631765518798</c:v>
                </c:pt>
                <c:pt idx="7162">
                  <c:v>507.54507988885501</c:v>
                </c:pt>
                <c:pt idx="7163">
                  <c:v>507.50912559492298</c:v>
                </c:pt>
                <c:pt idx="7164">
                  <c:v>507.50512999885802</c:v>
                </c:pt>
                <c:pt idx="7165">
                  <c:v>507.494843864188</c:v>
                </c:pt>
                <c:pt idx="7166">
                  <c:v>507.43287448740398</c:v>
                </c:pt>
                <c:pt idx="7167">
                  <c:v>507.42708339021198</c:v>
                </c:pt>
                <c:pt idx="7168">
                  <c:v>507.41092165717799</c:v>
                </c:pt>
                <c:pt idx="7169">
                  <c:v>507.41038795671301</c:v>
                </c:pt>
                <c:pt idx="7170">
                  <c:v>507.40570784717403</c:v>
                </c:pt>
                <c:pt idx="7171">
                  <c:v>507.40298651207701</c:v>
                </c:pt>
                <c:pt idx="7172">
                  <c:v>507.37770981892402</c:v>
                </c:pt>
                <c:pt idx="7173">
                  <c:v>507.37497411125798</c:v>
                </c:pt>
                <c:pt idx="7174">
                  <c:v>507.37139375300302</c:v>
                </c:pt>
                <c:pt idx="7175">
                  <c:v>507.34663395396001</c:v>
                </c:pt>
                <c:pt idx="7176">
                  <c:v>507.34073347337801</c:v>
                </c:pt>
                <c:pt idx="7177">
                  <c:v>507.331074479422</c:v>
                </c:pt>
                <c:pt idx="7178">
                  <c:v>507.32688395934701</c:v>
                </c:pt>
                <c:pt idx="7179">
                  <c:v>507.28873234017601</c:v>
                </c:pt>
                <c:pt idx="7180">
                  <c:v>507.27491475966798</c:v>
                </c:pt>
                <c:pt idx="7181">
                  <c:v>507.243582966156</c:v>
                </c:pt>
                <c:pt idx="7182">
                  <c:v>507.23463687390199</c:v>
                </c:pt>
                <c:pt idx="7183">
                  <c:v>507.231813787862</c:v>
                </c:pt>
                <c:pt idx="7184">
                  <c:v>507.219837705641</c:v>
                </c:pt>
                <c:pt idx="7185">
                  <c:v>507.21931285202697</c:v>
                </c:pt>
                <c:pt idx="7186">
                  <c:v>507.21819564028402</c:v>
                </c:pt>
                <c:pt idx="7187">
                  <c:v>507.21480551292399</c:v>
                </c:pt>
                <c:pt idx="7188">
                  <c:v>507.184754554964</c:v>
                </c:pt>
                <c:pt idx="7189">
                  <c:v>507.14464385026599</c:v>
                </c:pt>
                <c:pt idx="7190">
                  <c:v>507.12525181376401</c:v>
                </c:pt>
                <c:pt idx="7191">
                  <c:v>507.123416331383</c:v>
                </c:pt>
                <c:pt idx="7192">
                  <c:v>507.09723521986899</c:v>
                </c:pt>
                <c:pt idx="7193">
                  <c:v>507.07868931729098</c:v>
                </c:pt>
                <c:pt idx="7194">
                  <c:v>507.052413747049</c:v>
                </c:pt>
                <c:pt idx="7195">
                  <c:v>507.02720104078401</c:v>
                </c:pt>
                <c:pt idx="7196">
                  <c:v>507.02492335412802</c:v>
                </c:pt>
                <c:pt idx="7197">
                  <c:v>507.02031359411097</c:v>
                </c:pt>
                <c:pt idx="7198">
                  <c:v>506.979224105127</c:v>
                </c:pt>
                <c:pt idx="7199">
                  <c:v>506.975740350678</c:v>
                </c:pt>
                <c:pt idx="7200">
                  <c:v>506.96034548047999</c:v>
                </c:pt>
                <c:pt idx="7201">
                  <c:v>506.93991446305603</c:v>
                </c:pt>
                <c:pt idx="7202">
                  <c:v>506.93491057386001</c:v>
                </c:pt>
                <c:pt idx="7203">
                  <c:v>506.934502708031</c:v>
                </c:pt>
                <c:pt idx="7204">
                  <c:v>506.93432635586299</c:v>
                </c:pt>
                <c:pt idx="7205">
                  <c:v>506.93216328700402</c:v>
                </c:pt>
                <c:pt idx="7206">
                  <c:v>506.92720829121498</c:v>
                </c:pt>
                <c:pt idx="7207">
                  <c:v>506.92280138418101</c:v>
                </c:pt>
                <c:pt idx="7208">
                  <c:v>506.91523659662698</c:v>
                </c:pt>
                <c:pt idx="7209">
                  <c:v>506.91506918650498</c:v>
                </c:pt>
                <c:pt idx="7210">
                  <c:v>506.907766568059</c:v>
                </c:pt>
                <c:pt idx="7211">
                  <c:v>506.90414262813903</c:v>
                </c:pt>
                <c:pt idx="7212">
                  <c:v>506.88266867437699</c:v>
                </c:pt>
                <c:pt idx="7213">
                  <c:v>506.86643669845603</c:v>
                </c:pt>
                <c:pt idx="7214">
                  <c:v>506.85400471205497</c:v>
                </c:pt>
                <c:pt idx="7215">
                  <c:v>506.85301185128299</c:v>
                </c:pt>
                <c:pt idx="7216">
                  <c:v>506.84206581834201</c:v>
                </c:pt>
                <c:pt idx="7217">
                  <c:v>506.82309460715999</c:v>
                </c:pt>
                <c:pt idx="7218">
                  <c:v>506.81580409622302</c:v>
                </c:pt>
                <c:pt idx="7219">
                  <c:v>506.81368999565399</c:v>
                </c:pt>
                <c:pt idx="7220">
                  <c:v>506.798636202757</c:v>
                </c:pt>
                <c:pt idx="7221">
                  <c:v>506.79024304511699</c:v>
                </c:pt>
                <c:pt idx="7222">
                  <c:v>506.75653661404999</c:v>
                </c:pt>
                <c:pt idx="7223">
                  <c:v>506.755304525545</c:v>
                </c:pt>
                <c:pt idx="7224">
                  <c:v>506.74401942828001</c:v>
                </c:pt>
                <c:pt idx="7225">
                  <c:v>506.74202205191301</c:v>
                </c:pt>
                <c:pt idx="7226">
                  <c:v>506.72880940960403</c:v>
                </c:pt>
                <c:pt idx="7227">
                  <c:v>506.72412584088403</c:v>
                </c:pt>
                <c:pt idx="7228">
                  <c:v>506.723206758093</c:v>
                </c:pt>
                <c:pt idx="7229">
                  <c:v>506.72149348289901</c:v>
                </c:pt>
                <c:pt idx="7230">
                  <c:v>506.72043282126299</c:v>
                </c:pt>
                <c:pt idx="7231">
                  <c:v>506.71479623571503</c:v>
                </c:pt>
                <c:pt idx="7232">
                  <c:v>506.65807188940897</c:v>
                </c:pt>
                <c:pt idx="7233">
                  <c:v>506.65541753535399</c:v>
                </c:pt>
                <c:pt idx="7234">
                  <c:v>506.651639654066</c:v>
                </c:pt>
                <c:pt idx="7235">
                  <c:v>506.64785725519801</c:v>
                </c:pt>
                <c:pt idx="7236">
                  <c:v>506.63661944218399</c:v>
                </c:pt>
                <c:pt idx="7237">
                  <c:v>506.63419686468097</c:v>
                </c:pt>
                <c:pt idx="7238">
                  <c:v>506.63381016225799</c:v>
                </c:pt>
                <c:pt idx="7239">
                  <c:v>506.62214321092398</c:v>
                </c:pt>
                <c:pt idx="7240">
                  <c:v>506.60001336904799</c:v>
                </c:pt>
                <c:pt idx="7241">
                  <c:v>506.59898209873302</c:v>
                </c:pt>
                <c:pt idx="7242">
                  <c:v>506.58940994359398</c:v>
                </c:pt>
                <c:pt idx="7243">
                  <c:v>506.562202544218</c:v>
                </c:pt>
                <c:pt idx="7244">
                  <c:v>506.55551933161701</c:v>
                </c:pt>
                <c:pt idx="7245">
                  <c:v>506.55282332622897</c:v>
                </c:pt>
                <c:pt idx="7246">
                  <c:v>506.55040748489603</c:v>
                </c:pt>
                <c:pt idx="7247">
                  <c:v>506.54221810674198</c:v>
                </c:pt>
                <c:pt idx="7248">
                  <c:v>506.533312173799</c:v>
                </c:pt>
                <c:pt idx="7249">
                  <c:v>506.51832027371199</c:v>
                </c:pt>
                <c:pt idx="7250">
                  <c:v>506.50759643316701</c:v>
                </c:pt>
                <c:pt idx="7251">
                  <c:v>506.49193806885899</c:v>
                </c:pt>
                <c:pt idx="7252">
                  <c:v>506.477918017646</c:v>
                </c:pt>
                <c:pt idx="7253">
                  <c:v>506.46980607448302</c:v>
                </c:pt>
                <c:pt idx="7254">
                  <c:v>506.45982373730101</c:v>
                </c:pt>
                <c:pt idx="7255">
                  <c:v>506.44783175373601</c:v>
                </c:pt>
                <c:pt idx="7256">
                  <c:v>506.44140689476001</c:v>
                </c:pt>
                <c:pt idx="7257">
                  <c:v>506.431836457386</c:v>
                </c:pt>
                <c:pt idx="7258">
                  <c:v>506.42936319540001</c:v>
                </c:pt>
                <c:pt idx="7259">
                  <c:v>506.419945580481</c:v>
                </c:pt>
                <c:pt idx="7260">
                  <c:v>506.41070863035702</c:v>
                </c:pt>
                <c:pt idx="7261">
                  <c:v>506.40585616265002</c:v>
                </c:pt>
                <c:pt idx="7262">
                  <c:v>506.40193510336098</c:v>
                </c:pt>
                <c:pt idx="7263">
                  <c:v>506.39338843816398</c:v>
                </c:pt>
                <c:pt idx="7264">
                  <c:v>506.39097604481401</c:v>
                </c:pt>
                <c:pt idx="7265">
                  <c:v>506.38587843488602</c:v>
                </c:pt>
                <c:pt idx="7266">
                  <c:v>506.377614589899</c:v>
                </c:pt>
                <c:pt idx="7267">
                  <c:v>506.36284069829799</c:v>
                </c:pt>
                <c:pt idx="7268">
                  <c:v>506.33044590794702</c:v>
                </c:pt>
                <c:pt idx="7269">
                  <c:v>506.32902592002301</c:v>
                </c:pt>
                <c:pt idx="7270">
                  <c:v>506.317032303453</c:v>
                </c:pt>
                <c:pt idx="7271">
                  <c:v>506.30606066916999</c:v>
                </c:pt>
                <c:pt idx="7272">
                  <c:v>506.26759774985698</c:v>
                </c:pt>
                <c:pt idx="7273">
                  <c:v>506.26006521946101</c:v>
                </c:pt>
                <c:pt idx="7274">
                  <c:v>506.25498361264601</c:v>
                </c:pt>
                <c:pt idx="7275">
                  <c:v>506.25221146811703</c:v>
                </c:pt>
                <c:pt idx="7276">
                  <c:v>506.23660054873301</c:v>
                </c:pt>
                <c:pt idx="7277">
                  <c:v>506.219070182157</c:v>
                </c:pt>
                <c:pt idx="7278">
                  <c:v>506.210081460651</c:v>
                </c:pt>
                <c:pt idx="7279">
                  <c:v>506.19017808168701</c:v>
                </c:pt>
                <c:pt idx="7280">
                  <c:v>506.141513754855</c:v>
                </c:pt>
                <c:pt idx="7281">
                  <c:v>506.12958809414403</c:v>
                </c:pt>
                <c:pt idx="7282">
                  <c:v>506.09252592967499</c:v>
                </c:pt>
                <c:pt idx="7283">
                  <c:v>506.06495411571899</c:v>
                </c:pt>
                <c:pt idx="7284">
                  <c:v>506.05984495671697</c:v>
                </c:pt>
                <c:pt idx="7285">
                  <c:v>506.04515269315198</c:v>
                </c:pt>
                <c:pt idx="7286">
                  <c:v>506.02300837684999</c:v>
                </c:pt>
                <c:pt idx="7287">
                  <c:v>506.00285240299598</c:v>
                </c:pt>
                <c:pt idx="7288">
                  <c:v>505.99608616597402</c:v>
                </c:pt>
                <c:pt idx="7289">
                  <c:v>505.99279034105399</c:v>
                </c:pt>
                <c:pt idx="7290">
                  <c:v>505.96633956269199</c:v>
                </c:pt>
                <c:pt idx="7291">
                  <c:v>505.925046782381</c:v>
                </c:pt>
                <c:pt idx="7292">
                  <c:v>505.89796936572702</c:v>
                </c:pt>
                <c:pt idx="7293">
                  <c:v>505.88933107747198</c:v>
                </c:pt>
                <c:pt idx="7294">
                  <c:v>505.88819591264303</c:v>
                </c:pt>
                <c:pt idx="7295">
                  <c:v>505.88047756212899</c:v>
                </c:pt>
                <c:pt idx="7296">
                  <c:v>505.87345058326702</c:v>
                </c:pt>
                <c:pt idx="7297">
                  <c:v>505.850502815938</c:v>
                </c:pt>
                <c:pt idx="7298">
                  <c:v>505.84585461121702</c:v>
                </c:pt>
                <c:pt idx="7299">
                  <c:v>505.83902852624198</c:v>
                </c:pt>
                <c:pt idx="7300">
                  <c:v>505.82030891764902</c:v>
                </c:pt>
                <c:pt idx="7301">
                  <c:v>505.81046070229303</c:v>
                </c:pt>
                <c:pt idx="7302">
                  <c:v>505.80830132818301</c:v>
                </c:pt>
                <c:pt idx="7303">
                  <c:v>505.80320212239297</c:v>
                </c:pt>
                <c:pt idx="7304">
                  <c:v>505.763928443152</c:v>
                </c:pt>
                <c:pt idx="7305">
                  <c:v>505.753759638551</c:v>
                </c:pt>
                <c:pt idx="7306">
                  <c:v>505.75107177076001</c:v>
                </c:pt>
                <c:pt idx="7307">
                  <c:v>505.70661226926001</c:v>
                </c:pt>
                <c:pt idx="7308">
                  <c:v>505.703486641523</c:v>
                </c:pt>
                <c:pt idx="7309">
                  <c:v>505.68060937543601</c:v>
                </c:pt>
                <c:pt idx="7310">
                  <c:v>505.65122020333803</c:v>
                </c:pt>
                <c:pt idx="7311">
                  <c:v>505.64527092928103</c:v>
                </c:pt>
                <c:pt idx="7312">
                  <c:v>505.64477160965902</c:v>
                </c:pt>
                <c:pt idx="7313">
                  <c:v>505.64190429594299</c:v>
                </c:pt>
                <c:pt idx="7314">
                  <c:v>505.63092150198003</c:v>
                </c:pt>
                <c:pt idx="7315">
                  <c:v>505.61473787556997</c:v>
                </c:pt>
                <c:pt idx="7316">
                  <c:v>505.60963075343801</c:v>
                </c:pt>
                <c:pt idx="7317">
                  <c:v>505.550568108481</c:v>
                </c:pt>
                <c:pt idx="7318">
                  <c:v>505.52961579914103</c:v>
                </c:pt>
                <c:pt idx="7319">
                  <c:v>505.52928960873498</c:v>
                </c:pt>
                <c:pt idx="7320">
                  <c:v>505.52184083572098</c:v>
                </c:pt>
                <c:pt idx="7321">
                  <c:v>505.51455180805499</c:v>
                </c:pt>
                <c:pt idx="7322">
                  <c:v>505.514040531462</c:v>
                </c:pt>
                <c:pt idx="7323">
                  <c:v>505.50616119914099</c:v>
                </c:pt>
                <c:pt idx="7324">
                  <c:v>505.50045991531698</c:v>
                </c:pt>
                <c:pt idx="7325">
                  <c:v>505.48481267287099</c:v>
                </c:pt>
                <c:pt idx="7326">
                  <c:v>505.47538222093198</c:v>
                </c:pt>
                <c:pt idx="7327">
                  <c:v>505.46045604831301</c:v>
                </c:pt>
                <c:pt idx="7328">
                  <c:v>505.459513121756</c:v>
                </c:pt>
                <c:pt idx="7329">
                  <c:v>505.43338240136598</c:v>
                </c:pt>
                <c:pt idx="7330">
                  <c:v>505.42487313537998</c:v>
                </c:pt>
                <c:pt idx="7331">
                  <c:v>505.42086308026597</c:v>
                </c:pt>
                <c:pt idx="7332">
                  <c:v>505.41916298307098</c:v>
                </c:pt>
                <c:pt idx="7333">
                  <c:v>505.40161995927201</c:v>
                </c:pt>
                <c:pt idx="7334">
                  <c:v>505.39414076797999</c:v>
                </c:pt>
                <c:pt idx="7335">
                  <c:v>505.39383425174202</c:v>
                </c:pt>
                <c:pt idx="7336">
                  <c:v>505.39193645593099</c:v>
                </c:pt>
                <c:pt idx="7337">
                  <c:v>505.38608654843802</c:v>
                </c:pt>
                <c:pt idx="7338">
                  <c:v>505.36193754646598</c:v>
                </c:pt>
                <c:pt idx="7339">
                  <c:v>505.35513419328902</c:v>
                </c:pt>
                <c:pt idx="7340">
                  <c:v>505.35114715498997</c:v>
                </c:pt>
                <c:pt idx="7341">
                  <c:v>505.341872139749</c:v>
                </c:pt>
                <c:pt idx="7342">
                  <c:v>505.32127099777898</c:v>
                </c:pt>
                <c:pt idx="7343">
                  <c:v>505.27890999829299</c:v>
                </c:pt>
                <c:pt idx="7344">
                  <c:v>505.27200798732201</c:v>
                </c:pt>
                <c:pt idx="7345">
                  <c:v>505.25734463292503</c:v>
                </c:pt>
                <c:pt idx="7346">
                  <c:v>505.22411470155299</c:v>
                </c:pt>
                <c:pt idx="7347">
                  <c:v>505.216946826396</c:v>
                </c:pt>
                <c:pt idx="7348">
                  <c:v>505.21411370463699</c:v>
                </c:pt>
                <c:pt idx="7349">
                  <c:v>505.19974234148901</c:v>
                </c:pt>
                <c:pt idx="7350">
                  <c:v>505.19964567003399</c:v>
                </c:pt>
                <c:pt idx="7351">
                  <c:v>505.19290567766097</c:v>
                </c:pt>
                <c:pt idx="7352">
                  <c:v>505.19173984391603</c:v>
                </c:pt>
                <c:pt idx="7353">
                  <c:v>505.17962927601098</c:v>
                </c:pt>
                <c:pt idx="7354">
                  <c:v>505.17147655059699</c:v>
                </c:pt>
                <c:pt idx="7355">
                  <c:v>505.16123059478599</c:v>
                </c:pt>
                <c:pt idx="7356">
                  <c:v>505.15510719436799</c:v>
                </c:pt>
                <c:pt idx="7357">
                  <c:v>505.146573515201</c:v>
                </c:pt>
                <c:pt idx="7358">
                  <c:v>505.14554213623899</c:v>
                </c:pt>
                <c:pt idx="7359">
                  <c:v>505.136471762263</c:v>
                </c:pt>
                <c:pt idx="7360">
                  <c:v>505.129830718363</c:v>
                </c:pt>
                <c:pt idx="7361">
                  <c:v>505.12880781492902</c:v>
                </c:pt>
                <c:pt idx="7362">
                  <c:v>505.11957902122998</c:v>
                </c:pt>
                <c:pt idx="7363">
                  <c:v>505.11151174601002</c:v>
                </c:pt>
                <c:pt idx="7364">
                  <c:v>505.10825158396301</c:v>
                </c:pt>
                <c:pt idx="7365">
                  <c:v>505.09952582439598</c:v>
                </c:pt>
                <c:pt idx="7366">
                  <c:v>505.09947493403399</c:v>
                </c:pt>
                <c:pt idx="7367">
                  <c:v>505.08177765103397</c:v>
                </c:pt>
                <c:pt idx="7368">
                  <c:v>505.06172643528299</c:v>
                </c:pt>
                <c:pt idx="7369">
                  <c:v>505.05308145600702</c:v>
                </c:pt>
                <c:pt idx="7370">
                  <c:v>505.03109917471198</c:v>
                </c:pt>
                <c:pt idx="7371">
                  <c:v>505.02696547935301</c:v>
                </c:pt>
                <c:pt idx="7372">
                  <c:v>505.01188293940203</c:v>
                </c:pt>
                <c:pt idx="7373">
                  <c:v>504.98837919200702</c:v>
                </c:pt>
                <c:pt idx="7374">
                  <c:v>504.98393900567601</c:v>
                </c:pt>
                <c:pt idx="7375">
                  <c:v>504.959368152568</c:v>
                </c:pt>
                <c:pt idx="7376">
                  <c:v>504.94140362208998</c:v>
                </c:pt>
                <c:pt idx="7377">
                  <c:v>504.926504202101</c:v>
                </c:pt>
                <c:pt idx="7378">
                  <c:v>504.924258137268</c:v>
                </c:pt>
                <c:pt idx="7379">
                  <c:v>504.91105314221898</c:v>
                </c:pt>
                <c:pt idx="7380">
                  <c:v>504.909603633627</c:v>
                </c:pt>
                <c:pt idx="7381">
                  <c:v>504.90652720805599</c:v>
                </c:pt>
                <c:pt idx="7382">
                  <c:v>504.898456879359</c:v>
                </c:pt>
                <c:pt idx="7383">
                  <c:v>504.879080944679</c:v>
                </c:pt>
                <c:pt idx="7384">
                  <c:v>504.87667120189502</c:v>
                </c:pt>
                <c:pt idx="7385">
                  <c:v>504.87355973945398</c:v>
                </c:pt>
                <c:pt idx="7386">
                  <c:v>504.83613137630198</c:v>
                </c:pt>
                <c:pt idx="7387">
                  <c:v>504.83444178714302</c:v>
                </c:pt>
                <c:pt idx="7388">
                  <c:v>504.81801229515702</c:v>
                </c:pt>
                <c:pt idx="7389">
                  <c:v>504.80817692039398</c:v>
                </c:pt>
                <c:pt idx="7390">
                  <c:v>504.80179644636098</c:v>
                </c:pt>
                <c:pt idx="7391">
                  <c:v>504.77993248337498</c:v>
                </c:pt>
                <c:pt idx="7392">
                  <c:v>504.77605181469698</c:v>
                </c:pt>
                <c:pt idx="7393">
                  <c:v>504.77067321196398</c:v>
                </c:pt>
                <c:pt idx="7394">
                  <c:v>504.76607191226202</c:v>
                </c:pt>
                <c:pt idx="7395">
                  <c:v>504.76325606879999</c:v>
                </c:pt>
                <c:pt idx="7396">
                  <c:v>504.75693910959802</c:v>
                </c:pt>
                <c:pt idx="7397">
                  <c:v>504.75418962043102</c:v>
                </c:pt>
                <c:pt idx="7398">
                  <c:v>504.750021197102</c:v>
                </c:pt>
                <c:pt idx="7399">
                  <c:v>504.74468542272098</c:v>
                </c:pt>
                <c:pt idx="7400">
                  <c:v>504.74036014856301</c:v>
                </c:pt>
                <c:pt idx="7401">
                  <c:v>504.71608805002597</c:v>
                </c:pt>
                <c:pt idx="7402">
                  <c:v>504.69773679383201</c:v>
                </c:pt>
                <c:pt idx="7403">
                  <c:v>504.69029472606201</c:v>
                </c:pt>
                <c:pt idx="7404">
                  <c:v>504.68535676481798</c:v>
                </c:pt>
                <c:pt idx="7405">
                  <c:v>504.683383702463</c:v>
                </c:pt>
                <c:pt idx="7406">
                  <c:v>504.68087843957397</c:v>
                </c:pt>
                <c:pt idx="7407">
                  <c:v>504.67608046332401</c:v>
                </c:pt>
                <c:pt idx="7408">
                  <c:v>504.674004217451</c:v>
                </c:pt>
                <c:pt idx="7409">
                  <c:v>504.65716148464901</c:v>
                </c:pt>
                <c:pt idx="7410">
                  <c:v>504.605527477647</c:v>
                </c:pt>
                <c:pt idx="7411">
                  <c:v>504.57887773354298</c:v>
                </c:pt>
                <c:pt idx="7412">
                  <c:v>504.57477654954801</c:v>
                </c:pt>
                <c:pt idx="7413">
                  <c:v>504.56992675542102</c:v>
                </c:pt>
                <c:pt idx="7414">
                  <c:v>504.56385815847199</c:v>
                </c:pt>
                <c:pt idx="7415">
                  <c:v>504.490562233182</c:v>
                </c:pt>
                <c:pt idx="7416">
                  <c:v>504.488558835655</c:v>
                </c:pt>
                <c:pt idx="7417">
                  <c:v>504.48047137456803</c:v>
                </c:pt>
                <c:pt idx="7418">
                  <c:v>504.47682911651299</c:v>
                </c:pt>
                <c:pt idx="7419">
                  <c:v>504.47591586142102</c:v>
                </c:pt>
                <c:pt idx="7420">
                  <c:v>504.46751793913199</c:v>
                </c:pt>
                <c:pt idx="7421">
                  <c:v>504.46309262872501</c:v>
                </c:pt>
                <c:pt idx="7422">
                  <c:v>504.46003421821399</c:v>
                </c:pt>
                <c:pt idx="7423">
                  <c:v>504.45943160197402</c:v>
                </c:pt>
                <c:pt idx="7424">
                  <c:v>504.44535297296198</c:v>
                </c:pt>
                <c:pt idx="7425">
                  <c:v>504.44519953784697</c:v>
                </c:pt>
                <c:pt idx="7426">
                  <c:v>504.443593416184</c:v>
                </c:pt>
                <c:pt idx="7427">
                  <c:v>504.43837067701998</c:v>
                </c:pt>
                <c:pt idx="7428">
                  <c:v>504.38389943223399</c:v>
                </c:pt>
                <c:pt idx="7429">
                  <c:v>504.36840148008702</c:v>
                </c:pt>
                <c:pt idx="7430">
                  <c:v>504.36745533777599</c:v>
                </c:pt>
                <c:pt idx="7431">
                  <c:v>504.32193615388201</c:v>
                </c:pt>
                <c:pt idx="7432">
                  <c:v>504.302474765113</c:v>
                </c:pt>
                <c:pt idx="7433">
                  <c:v>504.29798073375702</c:v>
                </c:pt>
                <c:pt idx="7434">
                  <c:v>504.297970386104</c:v>
                </c:pt>
                <c:pt idx="7435">
                  <c:v>504.25639447778701</c:v>
                </c:pt>
                <c:pt idx="7436">
                  <c:v>504.213395302972</c:v>
                </c:pt>
                <c:pt idx="7437">
                  <c:v>504.17839758000702</c:v>
                </c:pt>
                <c:pt idx="7438">
                  <c:v>504.17829992095199</c:v>
                </c:pt>
                <c:pt idx="7439">
                  <c:v>504.17767977434499</c:v>
                </c:pt>
                <c:pt idx="7440">
                  <c:v>504.14464927652898</c:v>
                </c:pt>
                <c:pt idx="7441">
                  <c:v>504.12483411870198</c:v>
                </c:pt>
                <c:pt idx="7442">
                  <c:v>504.10129501975399</c:v>
                </c:pt>
                <c:pt idx="7443">
                  <c:v>504.091296071199</c:v>
                </c:pt>
                <c:pt idx="7444">
                  <c:v>504.09058188406198</c:v>
                </c:pt>
                <c:pt idx="7445">
                  <c:v>504.08936439765898</c:v>
                </c:pt>
                <c:pt idx="7446">
                  <c:v>504.07560066001798</c:v>
                </c:pt>
                <c:pt idx="7447">
                  <c:v>504.070774004138</c:v>
                </c:pt>
                <c:pt idx="7448">
                  <c:v>504.069507731258</c:v>
                </c:pt>
                <c:pt idx="7449">
                  <c:v>504.069424495482</c:v>
                </c:pt>
                <c:pt idx="7450">
                  <c:v>504.06593019481102</c:v>
                </c:pt>
                <c:pt idx="7451">
                  <c:v>504.05710716107399</c:v>
                </c:pt>
                <c:pt idx="7452">
                  <c:v>504.05128091839401</c:v>
                </c:pt>
                <c:pt idx="7453">
                  <c:v>504.03662507864101</c:v>
                </c:pt>
                <c:pt idx="7454">
                  <c:v>504.035570417396</c:v>
                </c:pt>
                <c:pt idx="7455">
                  <c:v>504.03388556667602</c:v>
                </c:pt>
                <c:pt idx="7456">
                  <c:v>504.02345399530498</c:v>
                </c:pt>
                <c:pt idx="7457">
                  <c:v>504.01928217866998</c:v>
                </c:pt>
                <c:pt idx="7458">
                  <c:v>504.00460291115098</c:v>
                </c:pt>
                <c:pt idx="7459">
                  <c:v>503.99363351933698</c:v>
                </c:pt>
                <c:pt idx="7460">
                  <c:v>503.985381357118</c:v>
                </c:pt>
                <c:pt idx="7461">
                  <c:v>503.97321884071903</c:v>
                </c:pt>
                <c:pt idx="7462">
                  <c:v>503.96517250425899</c:v>
                </c:pt>
                <c:pt idx="7463">
                  <c:v>503.96330699922999</c:v>
                </c:pt>
                <c:pt idx="7464">
                  <c:v>503.96187023643699</c:v>
                </c:pt>
                <c:pt idx="7465">
                  <c:v>503.95858371865103</c:v>
                </c:pt>
                <c:pt idx="7466">
                  <c:v>503.91738595343202</c:v>
                </c:pt>
                <c:pt idx="7467">
                  <c:v>503.91690871978699</c:v>
                </c:pt>
                <c:pt idx="7468">
                  <c:v>503.90795406472398</c:v>
                </c:pt>
                <c:pt idx="7469">
                  <c:v>503.86773699858799</c:v>
                </c:pt>
                <c:pt idx="7470">
                  <c:v>503.855815260859</c:v>
                </c:pt>
                <c:pt idx="7471">
                  <c:v>503.84258169487202</c:v>
                </c:pt>
                <c:pt idx="7472">
                  <c:v>503.84033281947302</c:v>
                </c:pt>
                <c:pt idx="7473">
                  <c:v>503.83509575683701</c:v>
                </c:pt>
                <c:pt idx="7474">
                  <c:v>503.83358070232202</c:v>
                </c:pt>
                <c:pt idx="7475">
                  <c:v>503.82716092293799</c:v>
                </c:pt>
                <c:pt idx="7476">
                  <c:v>503.80487764519899</c:v>
                </c:pt>
                <c:pt idx="7477">
                  <c:v>503.79699084253798</c:v>
                </c:pt>
                <c:pt idx="7478">
                  <c:v>503.79027028985303</c:v>
                </c:pt>
                <c:pt idx="7479">
                  <c:v>503.78005662490199</c:v>
                </c:pt>
                <c:pt idx="7480">
                  <c:v>503.77378172102902</c:v>
                </c:pt>
                <c:pt idx="7481">
                  <c:v>503.75805998988801</c:v>
                </c:pt>
                <c:pt idx="7482">
                  <c:v>503.72287398046899</c:v>
                </c:pt>
                <c:pt idx="7483">
                  <c:v>503.72092471953601</c:v>
                </c:pt>
                <c:pt idx="7484">
                  <c:v>503.71454677940301</c:v>
                </c:pt>
                <c:pt idx="7485">
                  <c:v>503.68459009880098</c:v>
                </c:pt>
                <c:pt idx="7486">
                  <c:v>503.67757364074203</c:v>
                </c:pt>
                <c:pt idx="7487">
                  <c:v>503.67532623124401</c:v>
                </c:pt>
                <c:pt idx="7488">
                  <c:v>503.67012948611602</c:v>
                </c:pt>
                <c:pt idx="7489">
                  <c:v>503.66727947330799</c:v>
                </c:pt>
                <c:pt idx="7490">
                  <c:v>503.63041970624698</c:v>
                </c:pt>
                <c:pt idx="7491">
                  <c:v>503.623889268266</c:v>
                </c:pt>
                <c:pt idx="7492">
                  <c:v>503.61466678898699</c:v>
                </c:pt>
                <c:pt idx="7493">
                  <c:v>503.61439890331502</c:v>
                </c:pt>
                <c:pt idx="7494">
                  <c:v>503.60974467644002</c:v>
                </c:pt>
                <c:pt idx="7495">
                  <c:v>503.60738756663102</c:v>
                </c:pt>
                <c:pt idx="7496">
                  <c:v>503.56248437841401</c:v>
                </c:pt>
                <c:pt idx="7497">
                  <c:v>503.558412739186</c:v>
                </c:pt>
                <c:pt idx="7498">
                  <c:v>503.55298945641101</c:v>
                </c:pt>
                <c:pt idx="7499">
                  <c:v>503.55028092864598</c:v>
                </c:pt>
                <c:pt idx="7500">
                  <c:v>503.52288038633998</c:v>
                </c:pt>
                <c:pt idx="7501">
                  <c:v>503.49825811806301</c:v>
                </c:pt>
                <c:pt idx="7502">
                  <c:v>503.49397379235</c:v>
                </c:pt>
                <c:pt idx="7503">
                  <c:v>503.49210715537703</c:v>
                </c:pt>
                <c:pt idx="7504">
                  <c:v>503.48592063922399</c:v>
                </c:pt>
                <c:pt idx="7505">
                  <c:v>503.47802962120102</c:v>
                </c:pt>
                <c:pt idx="7506">
                  <c:v>503.45917349510802</c:v>
                </c:pt>
                <c:pt idx="7507">
                  <c:v>503.45388258040703</c:v>
                </c:pt>
                <c:pt idx="7508">
                  <c:v>503.45004307600101</c:v>
                </c:pt>
                <c:pt idx="7509">
                  <c:v>503.44212832380401</c:v>
                </c:pt>
                <c:pt idx="7510">
                  <c:v>503.442032729076</c:v>
                </c:pt>
                <c:pt idx="7511">
                  <c:v>503.43632583189901</c:v>
                </c:pt>
                <c:pt idx="7512">
                  <c:v>503.41891966387902</c:v>
                </c:pt>
                <c:pt idx="7513">
                  <c:v>503.41799632387</c:v>
                </c:pt>
                <c:pt idx="7514">
                  <c:v>503.39461606028601</c:v>
                </c:pt>
                <c:pt idx="7515">
                  <c:v>503.38372545221802</c:v>
                </c:pt>
                <c:pt idx="7516">
                  <c:v>503.37774441307101</c:v>
                </c:pt>
                <c:pt idx="7517">
                  <c:v>503.37526744122698</c:v>
                </c:pt>
                <c:pt idx="7518">
                  <c:v>503.36933835722999</c:v>
                </c:pt>
                <c:pt idx="7519">
                  <c:v>503.36600213420098</c:v>
                </c:pt>
                <c:pt idx="7520">
                  <c:v>503.34732595071699</c:v>
                </c:pt>
                <c:pt idx="7521">
                  <c:v>503.31763390222301</c:v>
                </c:pt>
                <c:pt idx="7522">
                  <c:v>503.31147498961099</c:v>
                </c:pt>
                <c:pt idx="7523">
                  <c:v>503.30904746095899</c:v>
                </c:pt>
                <c:pt idx="7524">
                  <c:v>503.28169409877103</c:v>
                </c:pt>
                <c:pt idx="7525">
                  <c:v>503.278640153693</c:v>
                </c:pt>
                <c:pt idx="7526">
                  <c:v>503.27554395134899</c:v>
                </c:pt>
                <c:pt idx="7527">
                  <c:v>503.26712601986497</c:v>
                </c:pt>
                <c:pt idx="7528">
                  <c:v>503.239251974544</c:v>
                </c:pt>
                <c:pt idx="7529">
                  <c:v>503.20727200362097</c:v>
                </c:pt>
                <c:pt idx="7530">
                  <c:v>503.18561318405301</c:v>
                </c:pt>
                <c:pt idx="7531">
                  <c:v>503.115719376242</c:v>
                </c:pt>
                <c:pt idx="7532">
                  <c:v>503.11271346689699</c:v>
                </c:pt>
                <c:pt idx="7533">
                  <c:v>503.09989632274102</c:v>
                </c:pt>
                <c:pt idx="7534">
                  <c:v>503.092927890851</c:v>
                </c:pt>
                <c:pt idx="7535">
                  <c:v>503.08856205092599</c:v>
                </c:pt>
                <c:pt idx="7536">
                  <c:v>503.05880645041401</c:v>
                </c:pt>
                <c:pt idx="7537">
                  <c:v>503.04990242540401</c:v>
                </c:pt>
                <c:pt idx="7538">
                  <c:v>503.04535792816699</c:v>
                </c:pt>
                <c:pt idx="7539">
                  <c:v>503.04448215440999</c:v>
                </c:pt>
                <c:pt idx="7540">
                  <c:v>503.04389288850098</c:v>
                </c:pt>
                <c:pt idx="7541">
                  <c:v>503.00987362278698</c:v>
                </c:pt>
                <c:pt idx="7542">
                  <c:v>502.998905341659</c:v>
                </c:pt>
                <c:pt idx="7543">
                  <c:v>502.98655512937199</c:v>
                </c:pt>
                <c:pt idx="7544">
                  <c:v>502.981314919851</c:v>
                </c:pt>
                <c:pt idx="7545">
                  <c:v>502.98003935408099</c:v>
                </c:pt>
                <c:pt idx="7546">
                  <c:v>502.96662876972999</c:v>
                </c:pt>
                <c:pt idx="7547">
                  <c:v>502.96060978769498</c:v>
                </c:pt>
                <c:pt idx="7548">
                  <c:v>502.95612235737701</c:v>
                </c:pt>
                <c:pt idx="7549">
                  <c:v>502.95426191877101</c:v>
                </c:pt>
                <c:pt idx="7550">
                  <c:v>502.94696846795398</c:v>
                </c:pt>
                <c:pt idx="7551">
                  <c:v>502.939895505408</c:v>
                </c:pt>
                <c:pt idx="7552">
                  <c:v>502.91934053723298</c:v>
                </c:pt>
                <c:pt idx="7553">
                  <c:v>502.91589369324902</c:v>
                </c:pt>
                <c:pt idx="7554">
                  <c:v>502.89433407116599</c:v>
                </c:pt>
                <c:pt idx="7555">
                  <c:v>502.89196779852398</c:v>
                </c:pt>
                <c:pt idx="7556">
                  <c:v>502.87262612711902</c:v>
                </c:pt>
                <c:pt idx="7557">
                  <c:v>502.825966005711</c:v>
                </c:pt>
                <c:pt idx="7558">
                  <c:v>502.82096050437002</c:v>
                </c:pt>
                <c:pt idx="7559">
                  <c:v>502.81535936115102</c:v>
                </c:pt>
                <c:pt idx="7560">
                  <c:v>502.80977011058502</c:v>
                </c:pt>
                <c:pt idx="7561">
                  <c:v>502.78686783229</c:v>
                </c:pt>
                <c:pt idx="7562">
                  <c:v>502.78078914126598</c:v>
                </c:pt>
                <c:pt idx="7563">
                  <c:v>502.77802443016901</c:v>
                </c:pt>
                <c:pt idx="7564">
                  <c:v>502.74892120685399</c:v>
                </c:pt>
                <c:pt idx="7565">
                  <c:v>502.74074249215403</c:v>
                </c:pt>
                <c:pt idx="7566">
                  <c:v>502.73646678691</c:v>
                </c:pt>
                <c:pt idx="7567">
                  <c:v>502.73395952901097</c:v>
                </c:pt>
                <c:pt idx="7568">
                  <c:v>502.73217694941798</c:v>
                </c:pt>
                <c:pt idx="7569">
                  <c:v>502.70204464063499</c:v>
                </c:pt>
                <c:pt idx="7570">
                  <c:v>502.694465582823</c:v>
                </c:pt>
                <c:pt idx="7571">
                  <c:v>502.69437636256202</c:v>
                </c:pt>
                <c:pt idx="7572">
                  <c:v>502.66964542373597</c:v>
                </c:pt>
                <c:pt idx="7573">
                  <c:v>502.66884886772499</c:v>
                </c:pt>
                <c:pt idx="7574">
                  <c:v>502.66843895846802</c:v>
                </c:pt>
                <c:pt idx="7575">
                  <c:v>502.65390641417702</c:v>
                </c:pt>
                <c:pt idx="7576">
                  <c:v>502.64667373212097</c:v>
                </c:pt>
                <c:pt idx="7577">
                  <c:v>502.64015677350699</c:v>
                </c:pt>
                <c:pt idx="7578">
                  <c:v>502.62783534736297</c:v>
                </c:pt>
                <c:pt idx="7579">
                  <c:v>502.61933096789102</c:v>
                </c:pt>
                <c:pt idx="7580">
                  <c:v>502.61121194034899</c:v>
                </c:pt>
                <c:pt idx="7581">
                  <c:v>502.59510091469701</c:v>
                </c:pt>
                <c:pt idx="7582">
                  <c:v>502.57871028457402</c:v>
                </c:pt>
                <c:pt idx="7583">
                  <c:v>502.57459587678602</c:v>
                </c:pt>
                <c:pt idx="7584">
                  <c:v>502.57227148422999</c:v>
                </c:pt>
                <c:pt idx="7585">
                  <c:v>502.56258217294601</c:v>
                </c:pt>
                <c:pt idx="7586">
                  <c:v>502.56207956912402</c:v>
                </c:pt>
                <c:pt idx="7587">
                  <c:v>502.561599119081</c:v>
                </c:pt>
                <c:pt idx="7588">
                  <c:v>502.56103644128098</c:v>
                </c:pt>
                <c:pt idx="7589">
                  <c:v>502.53848265477302</c:v>
                </c:pt>
                <c:pt idx="7590">
                  <c:v>502.53635290205199</c:v>
                </c:pt>
                <c:pt idx="7591">
                  <c:v>502.46135552694898</c:v>
                </c:pt>
                <c:pt idx="7592">
                  <c:v>502.46047701868298</c:v>
                </c:pt>
                <c:pt idx="7593">
                  <c:v>502.42904365197103</c:v>
                </c:pt>
                <c:pt idx="7594">
                  <c:v>502.42441178117002</c:v>
                </c:pt>
                <c:pt idx="7595">
                  <c:v>502.41818205781698</c:v>
                </c:pt>
                <c:pt idx="7596">
                  <c:v>502.40540566626203</c:v>
                </c:pt>
                <c:pt idx="7597">
                  <c:v>502.402776560397</c:v>
                </c:pt>
                <c:pt idx="7598">
                  <c:v>502.35986813524801</c:v>
                </c:pt>
                <c:pt idx="7599">
                  <c:v>502.34838224487299</c:v>
                </c:pt>
                <c:pt idx="7600">
                  <c:v>502.34697663088298</c:v>
                </c:pt>
                <c:pt idx="7601">
                  <c:v>502.34335050892599</c:v>
                </c:pt>
                <c:pt idx="7602">
                  <c:v>502.328458101526</c:v>
                </c:pt>
                <c:pt idx="7603">
                  <c:v>502.31296615587797</c:v>
                </c:pt>
                <c:pt idx="7604">
                  <c:v>502.31098688985799</c:v>
                </c:pt>
                <c:pt idx="7605">
                  <c:v>502.30071610804202</c:v>
                </c:pt>
                <c:pt idx="7606">
                  <c:v>502.29016991722398</c:v>
                </c:pt>
                <c:pt idx="7607">
                  <c:v>502.27564211487902</c:v>
                </c:pt>
                <c:pt idx="7608">
                  <c:v>502.27161603833599</c:v>
                </c:pt>
                <c:pt idx="7609">
                  <c:v>502.238645236818</c:v>
                </c:pt>
                <c:pt idx="7610">
                  <c:v>502.23279178438901</c:v>
                </c:pt>
                <c:pt idx="7611">
                  <c:v>502.23242579100997</c:v>
                </c:pt>
                <c:pt idx="7612">
                  <c:v>502.22983874680199</c:v>
                </c:pt>
                <c:pt idx="7613">
                  <c:v>502.17904192396298</c:v>
                </c:pt>
                <c:pt idx="7614">
                  <c:v>502.17344879766699</c:v>
                </c:pt>
                <c:pt idx="7615">
                  <c:v>502.16601548765499</c:v>
                </c:pt>
                <c:pt idx="7616">
                  <c:v>502.14615290832</c:v>
                </c:pt>
                <c:pt idx="7617">
                  <c:v>502.13384530221299</c:v>
                </c:pt>
                <c:pt idx="7618">
                  <c:v>502.12049708533601</c:v>
                </c:pt>
                <c:pt idx="7619">
                  <c:v>502.12037892698902</c:v>
                </c:pt>
                <c:pt idx="7620">
                  <c:v>502.11621575423601</c:v>
                </c:pt>
                <c:pt idx="7621">
                  <c:v>502.11327243914099</c:v>
                </c:pt>
                <c:pt idx="7622">
                  <c:v>502.11210609778601</c:v>
                </c:pt>
                <c:pt idx="7623">
                  <c:v>502.10992355367603</c:v>
                </c:pt>
                <c:pt idx="7624">
                  <c:v>502.10341852843698</c:v>
                </c:pt>
                <c:pt idx="7625">
                  <c:v>502.09558065397601</c:v>
                </c:pt>
                <c:pt idx="7626">
                  <c:v>502.08727888379502</c:v>
                </c:pt>
                <c:pt idx="7627">
                  <c:v>502.08410145257301</c:v>
                </c:pt>
                <c:pt idx="7628">
                  <c:v>502.07677391891701</c:v>
                </c:pt>
                <c:pt idx="7629">
                  <c:v>502.07313805842801</c:v>
                </c:pt>
                <c:pt idx="7630">
                  <c:v>502.053950838861</c:v>
                </c:pt>
                <c:pt idx="7631">
                  <c:v>502.02863588845599</c:v>
                </c:pt>
                <c:pt idx="7632">
                  <c:v>502.00555134053599</c:v>
                </c:pt>
                <c:pt idx="7633">
                  <c:v>502.00529992702297</c:v>
                </c:pt>
                <c:pt idx="7634">
                  <c:v>502.00331091035702</c:v>
                </c:pt>
                <c:pt idx="7635">
                  <c:v>501.968989226735</c:v>
                </c:pt>
                <c:pt idx="7636">
                  <c:v>501.96687420307001</c:v>
                </c:pt>
                <c:pt idx="7637">
                  <c:v>501.95377211797899</c:v>
                </c:pt>
                <c:pt idx="7638">
                  <c:v>501.95179731361998</c:v>
                </c:pt>
                <c:pt idx="7639">
                  <c:v>501.932407102995</c:v>
                </c:pt>
                <c:pt idx="7640">
                  <c:v>501.93239074167099</c:v>
                </c:pt>
                <c:pt idx="7641">
                  <c:v>501.92919202472098</c:v>
                </c:pt>
                <c:pt idx="7642">
                  <c:v>501.91417212328298</c:v>
                </c:pt>
                <c:pt idx="7643">
                  <c:v>501.907341143569</c:v>
                </c:pt>
                <c:pt idx="7644">
                  <c:v>501.90480253226798</c:v>
                </c:pt>
                <c:pt idx="7645">
                  <c:v>501.90202294986699</c:v>
                </c:pt>
                <c:pt idx="7646">
                  <c:v>501.90175016021601</c:v>
                </c:pt>
                <c:pt idx="7647">
                  <c:v>501.89207955648698</c:v>
                </c:pt>
                <c:pt idx="7648">
                  <c:v>501.888603849221</c:v>
                </c:pt>
                <c:pt idx="7649">
                  <c:v>501.88759060581998</c:v>
                </c:pt>
                <c:pt idx="7650">
                  <c:v>501.87974630109602</c:v>
                </c:pt>
                <c:pt idx="7651">
                  <c:v>501.86842416624501</c:v>
                </c:pt>
                <c:pt idx="7652">
                  <c:v>501.85425950940203</c:v>
                </c:pt>
                <c:pt idx="7653">
                  <c:v>501.83286949269302</c:v>
                </c:pt>
                <c:pt idx="7654">
                  <c:v>501.82922467376</c:v>
                </c:pt>
                <c:pt idx="7655">
                  <c:v>501.82215050826102</c:v>
                </c:pt>
                <c:pt idx="7656">
                  <c:v>501.81249417687502</c:v>
                </c:pt>
                <c:pt idx="7657">
                  <c:v>501.79753208461301</c:v>
                </c:pt>
                <c:pt idx="7658">
                  <c:v>501.781042431375</c:v>
                </c:pt>
                <c:pt idx="7659">
                  <c:v>501.76337225530301</c:v>
                </c:pt>
                <c:pt idx="7660">
                  <c:v>501.71704322886501</c:v>
                </c:pt>
                <c:pt idx="7661">
                  <c:v>501.67706523418798</c:v>
                </c:pt>
                <c:pt idx="7662">
                  <c:v>501.663411864267</c:v>
                </c:pt>
                <c:pt idx="7663">
                  <c:v>501.65401325532702</c:v>
                </c:pt>
                <c:pt idx="7664">
                  <c:v>501.63058617697197</c:v>
                </c:pt>
                <c:pt idx="7665">
                  <c:v>501.61120772295902</c:v>
                </c:pt>
                <c:pt idx="7666">
                  <c:v>501.605231845162</c:v>
                </c:pt>
                <c:pt idx="7667">
                  <c:v>501.590607888129</c:v>
                </c:pt>
                <c:pt idx="7668">
                  <c:v>501.58431796863198</c:v>
                </c:pt>
                <c:pt idx="7669">
                  <c:v>501.58414033605698</c:v>
                </c:pt>
                <c:pt idx="7670">
                  <c:v>501.58157811379101</c:v>
                </c:pt>
                <c:pt idx="7671">
                  <c:v>501.57872758332701</c:v>
                </c:pt>
                <c:pt idx="7672">
                  <c:v>501.57587847417199</c:v>
                </c:pt>
                <c:pt idx="7673">
                  <c:v>501.56651383133499</c:v>
                </c:pt>
                <c:pt idx="7674">
                  <c:v>501.56477132100702</c:v>
                </c:pt>
                <c:pt idx="7675">
                  <c:v>501.54172303680701</c:v>
                </c:pt>
                <c:pt idx="7676">
                  <c:v>501.53689782390802</c:v>
                </c:pt>
                <c:pt idx="7677">
                  <c:v>501.52762935690401</c:v>
                </c:pt>
                <c:pt idx="7678">
                  <c:v>501.51958273377397</c:v>
                </c:pt>
                <c:pt idx="7679">
                  <c:v>501.51311019036899</c:v>
                </c:pt>
                <c:pt idx="7680">
                  <c:v>501.49396087118498</c:v>
                </c:pt>
                <c:pt idx="7681">
                  <c:v>501.46717160799801</c:v>
                </c:pt>
                <c:pt idx="7682">
                  <c:v>501.44102453053398</c:v>
                </c:pt>
                <c:pt idx="7683">
                  <c:v>501.42550495239402</c:v>
                </c:pt>
                <c:pt idx="7684">
                  <c:v>501.41657801544</c:v>
                </c:pt>
                <c:pt idx="7685">
                  <c:v>501.41030946346399</c:v>
                </c:pt>
                <c:pt idx="7686">
                  <c:v>501.381051354362</c:v>
                </c:pt>
                <c:pt idx="7687">
                  <c:v>501.353974096461</c:v>
                </c:pt>
                <c:pt idx="7688">
                  <c:v>501.34810967356299</c:v>
                </c:pt>
                <c:pt idx="7689">
                  <c:v>501.34795317628402</c:v>
                </c:pt>
                <c:pt idx="7690">
                  <c:v>501.34488582910802</c:v>
                </c:pt>
                <c:pt idx="7691">
                  <c:v>501.33992884655999</c:v>
                </c:pt>
                <c:pt idx="7692">
                  <c:v>501.333279704961</c:v>
                </c:pt>
                <c:pt idx="7693">
                  <c:v>501.32912411264198</c:v>
                </c:pt>
                <c:pt idx="7694">
                  <c:v>501.27647152337801</c:v>
                </c:pt>
                <c:pt idx="7695">
                  <c:v>501.27455216925</c:v>
                </c:pt>
                <c:pt idx="7696">
                  <c:v>501.26373387601802</c:v>
                </c:pt>
                <c:pt idx="7697">
                  <c:v>501.22842663030099</c:v>
                </c:pt>
                <c:pt idx="7698">
                  <c:v>501.224697155103</c:v>
                </c:pt>
                <c:pt idx="7699">
                  <c:v>501.21165043185198</c:v>
                </c:pt>
                <c:pt idx="7700">
                  <c:v>501.21011293009798</c:v>
                </c:pt>
                <c:pt idx="7701">
                  <c:v>501.20032256033102</c:v>
                </c:pt>
                <c:pt idx="7702">
                  <c:v>501.16369946321203</c:v>
                </c:pt>
                <c:pt idx="7703">
                  <c:v>501.15864789706001</c:v>
                </c:pt>
                <c:pt idx="7704">
                  <c:v>501.156526811741</c:v>
                </c:pt>
                <c:pt idx="7705">
                  <c:v>501.14282785039001</c:v>
                </c:pt>
                <c:pt idx="7706">
                  <c:v>501.10870086465201</c:v>
                </c:pt>
                <c:pt idx="7707">
                  <c:v>501.10656058096401</c:v>
                </c:pt>
                <c:pt idx="7708">
                  <c:v>501.10492658840599</c:v>
                </c:pt>
                <c:pt idx="7709">
                  <c:v>501.10219181828199</c:v>
                </c:pt>
                <c:pt idx="7710">
                  <c:v>501.09691798804897</c:v>
                </c:pt>
                <c:pt idx="7711">
                  <c:v>501.09639148198301</c:v>
                </c:pt>
                <c:pt idx="7712">
                  <c:v>501.09271544108799</c:v>
                </c:pt>
                <c:pt idx="7713">
                  <c:v>501.09236107106699</c:v>
                </c:pt>
                <c:pt idx="7714">
                  <c:v>501.088944017713</c:v>
                </c:pt>
                <c:pt idx="7715">
                  <c:v>501.08834383018001</c:v>
                </c:pt>
                <c:pt idx="7716">
                  <c:v>501.03915820802501</c:v>
                </c:pt>
                <c:pt idx="7717">
                  <c:v>501.032387651173</c:v>
                </c:pt>
                <c:pt idx="7718">
                  <c:v>501.02460689482803</c:v>
                </c:pt>
                <c:pt idx="7719">
                  <c:v>501.01331624382601</c:v>
                </c:pt>
                <c:pt idx="7720">
                  <c:v>501.00690510770102</c:v>
                </c:pt>
                <c:pt idx="7721">
                  <c:v>501.006524365411</c:v>
                </c:pt>
                <c:pt idx="7722">
                  <c:v>500.97374812591102</c:v>
                </c:pt>
                <c:pt idx="7723">
                  <c:v>500.96841499312899</c:v>
                </c:pt>
                <c:pt idx="7724">
                  <c:v>500.961717747183</c:v>
                </c:pt>
                <c:pt idx="7725">
                  <c:v>500.94512843814402</c:v>
                </c:pt>
                <c:pt idx="7726">
                  <c:v>500.94440048137801</c:v>
                </c:pt>
                <c:pt idx="7727">
                  <c:v>500.94153256749303</c:v>
                </c:pt>
                <c:pt idx="7728">
                  <c:v>500.93877984065</c:v>
                </c:pt>
                <c:pt idx="7729">
                  <c:v>500.92647461227102</c:v>
                </c:pt>
                <c:pt idx="7730">
                  <c:v>500.91016278284798</c:v>
                </c:pt>
                <c:pt idx="7731">
                  <c:v>500.903391251595</c:v>
                </c:pt>
                <c:pt idx="7732">
                  <c:v>500.90001851128198</c:v>
                </c:pt>
                <c:pt idx="7733">
                  <c:v>500.89835618279898</c:v>
                </c:pt>
                <c:pt idx="7734">
                  <c:v>500.897658224336</c:v>
                </c:pt>
                <c:pt idx="7735">
                  <c:v>500.89606052797802</c:v>
                </c:pt>
                <c:pt idx="7736">
                  <c:v>500.895546409887</c:v>
                </c:pt>
                <c:pt idx="7737">
                  <c:v>500.89342176416</c:v>
                </c:pt>
                <c:pt idx="7738">
                  <c:v>500.89170195164098</c:v>
                </c:pt>
                <c:pt idx="7739">
                  <c:v>500.88905878627799</c:v>
                </c:pt>
                <c:pt idx="7740">
                  <c:v>500.88878464280498</c:v>
                </c:pt>
                <c:pt idx="7741">
                  <c:v>500.88584291395102</c:v>
                </c:pt>
                <c:pt idx="7742">
                  <c:v>500.88485800573</c:v>
                </c:pt>
                <c:pt idx="7743">
                  <c:v>500.87656091364403</c:v>
                </c:pt>
                <c:pt idx="7744">
                  <c:v>500.85944278331999</c:v>
                </c:pt>
                <c:pt idx="7745">
                  <c:v>500.85545129558199</c:v>
                </c:pt>
                <c:pt idx="7746">
                  <c:v>500.83688692236899</c:v>
                </c:pt>
                <c:pt idx="7747">
                  <c:v>500.80786101328903</c:v>
                </c:pt>
                <c:pt idx="7748">
                  <c:v>500.80453775072903</c:v>
                </c:pt>
                <c:pt idx="7749">
                  <c:v>500.78594553489597</c:v>
                </c:pt>
                <c:pt idx="7750">
                  <c:v>500.776729803286</c:v>
                </c:pt>
                <c:pt idx="7751">
                  <c:v>500.76802012653599</c:v>
                </c:pt>
                <c:pt idx="7752">
                  <c:v>500.76114114742501</c:v>
                </c:pt>
                <c:pt idx="7753">
                  <c:v>500.75722074422902</c:v>
                </c:pt>
                <c:pt idx="7754">
                  <c:v>500.74446748742503</c:v>
                </c:pt>
                <c:pt idx="7755">
                  <c:v>500.71054599596499</c:v>
                </c:pt>
                <c:pt idx="7756">
                  <c:v>500.70624443080499</c:v>
                </c:pt>
                <c:pt idx="7757">
                  <c:v>500.70466268759799</c:v>
                </c:pt>
                <c:pt idx="7758">
                  <c:v>500.70335301933801</c:v>
                </c:pt>
                <c:pt idx="7759">
                  <c:v>500.68538507218898</c:v>
                </c:pt>
                <c:pt idx="7760">
                  <c:v>500.68101729377901</c:v>
                </c:pt>
                <c:pt idx="7761">
                  <c:v>500.67583593548602</c:v>
                </c:pt>
                <c:pt idx="7762">
                  <c:v>500.65606696083802</c:v>
                </c:pt>
                <c:pt idx="7763">
                  <c:v>500.637479643652</c:v>
                </c:pt>
                <c:pt idx="7764">
                  <c:v>500.63331189843802</c:v>
                </c:pt>
                <c:pt idx="7765">
                  <c:v>500.62625511849399</c:v>
                </c:pt>
                <c:pt idx="7766">
                  <c:v>500.615341362138</c:v>
                </c:pt>
                <c:pt idx="7767">
                  <c:v>500.61244305819298</c:v>
                </c:pt>
                <c:pt idx="7768">
                  <c:v>500.58189991559101</c:v>
                </c:pt>
                <c:pt idx="7769">
                  <c:v>500.567743519261</c:v>
                </c:pt>
                <c:pt idx="7770">
                  <c:v>500.56318075510598</c:v>
                </c:pt>
                <c:pt idx="7771">
                  <c:v>500.55182985508299</c:v>
                </c:pt>
                <c:pt idx="7772">
                  <c:v>500.548086794163</c:v>
                </c:pt>
                <c:pt idx="7773">
                  <c:v>500.548012346208</c:v>
                </c:pt>
                <c:pt idx="7774">
                  <c:v>500.53733109426702</c:v>
                </c:pt>
                <c:pt idx="7775">
                  <c:v>500.52237151119101</c:v>
                </c:pt>
                <c:pt idx="7776">
                  <c:v>500.51749493960602</c:v>
                </c:pt>
                <c:pt idx="7777">
                  <c:v>500.50194056824103</c:v>
                </c:pt>
                <c:pt idx="7778">
                  <c:v>500.49869542784199</c:v>
                </c:pt>
                <c:pt idx="7779">
                  <c:v>500.492248509592</c:v>
                </c:pt>
                <c:pt idx="7780">
                  <c:v>500.479619736752</c:v>
                </c:pt>
                <c:pt idx="7781">
                  <c:v>500.46414687850898</c:v>
                </c:pt>
                <c:pt idx="7782">
                  <c:v>500.45030286368501</c:v>
                </c:pt>
                <c:pt idx="7783">
                  <c:v>500.44139075956201</c:v>
                </c:pt>
                <c:pt idx="7784">
                  <c:v>500.43015604809801</c:v>
                </c:pt>
                <c:pt idx="7785">
                  <c:v>500.42208001106098</c:v>
                </c:pt>
                <c:pt idx="7786">
                  <c:v>500.364491120254</c:v>
                </c:pt>
                <c:pt idx="7787">
                  <c:v>500.35873833483498</c:v>
                </c:pt>
                <c:pt idx="7788">
                  <c:v>500.35248620141601</c:v>
                </c:pt>
                <c:pt idx="7789">
                  <c:v>500.29117727976097</c:v>
                </c:pt>
                <c:pt idx="7790">
                  <c:v>500.28424671373</c:v>
                </c:pt>
                <c:pt idx="7791">
                  <c:v>500.26669357185301</c:v>
                </c:pt>
                <c:pt idx="7792">
                  <c:v>500.263862383115</c:v>
                </c:pt>
                <c:pt idx="7793">
                  <c:v>500.25017113633203</c:v>
                </c:pt>
                <c:pt idx="7794">
                  <c:v>500.24685029568099</c:v>
                </c:pt>
                <c:pt idx="7795">
                  <c:v>500.22547901454601</c:v>
                </c:pt>
                <c:pt idx="7796">
                  <c:v>500.19209802087403</c:v>
                </c:pt>
                <c:pt idx="7797">
                  <c:v>500.18215268345</c:v>
                </c:pt>
                <c:pt idx="7798">
                  <c:v>500.17755786350898</c:v>
                </c:pt>
                <c:pt idx="7799">
                  <c:v>500.17564717414803</c:v>
                </c:pt>
                <c:pt idx="7800">
                  <c:v>500.17267355902402</c:v>
                </c:pt>
                <c:pt idx="7801">
                  <c:v>500.16622713452199</c:v>
                </c:pt>
                <c:pt idx="7802">
                  <c:v>500.13702391466501</c:v>
                </c:pt>
                <c:pt idx="7803">
                  <c:v>500.08039448421903</c:v>
                </c:pt>
                <c:pt idx="7804">
                  <c:v>500.07818036029698</c:v>
                </c:pt>
                <c:pt idx="7805">
                  <c:v>500.074855264034</c:v>
                </c:pt>
                <c:pt idx="7806">
                  <c:v>500.06245386955999</c:v>
                </c:pt>
                <c:pt idx="7807">
                  <c:v>500.05154878493403</c:v>
                </c:pt>
                <c:pt idx="7808">
                  <c:v>500.044985218671</c:v>
                </c:pt>
                <c:pt idx="7809">
                  <c:v>500.04072941342599</c:v>
                </c:pt>
                <c:pt idx="7810">
                  <c:v>500.036800997765</c:v>
                </c:pt>
                <c:pt idx="7811">
                  <c:v>500.01474013942402</c:v>
                </c:pt>
                <c:pt idx="7812">
                  <c:v>499.99596662256499</c:v>
                </c:pt>
                <c:pt idx="7813">
                  <c:v>499.98548292745102</c:v>
                </c:pt>
                <c:pt idx="7814">
                  <c:v>499.97629873225299</c:v>
                </c:pt>
                <c:pt idx="7815">
                  <c:v>499.94564941013198</c:v>
                </c:pt>
                <c:pt idx="7816">
                  <c:v>499.93800263127201</c:v>
                </c:pt>
                <c:pt idx="7817">
                  <c:v>499.92292987218201</c:v>
                </c:pt>
                <c:pt idx="7818">
                  <c:v>499.91906031601201</c:v>
                </c:pt>
                <c:pt idx="7819">
                  <c:v>499.91659979208299</c:v>
                </c:pt>
                <c:pt idx="7820">
                  <c:v>499.90926177117001</c:v>
                </c:pt>
                <c:pt idx="7821">
                  <c:v>499.89715720871197</c:v>
                </c:pt>
                <c:pt idx="7822">
                  <c:v>499.89347154077302</c:v>
                </c:pt>
                <c:pt idx="7823">
                  <c:v>499.88998437529199</c:v>
                </c:pt>
                <c:pt idx="7824">
                  <c:v>499.88107620269199</c:v>
                </c:pt>
                <c:pt idx="7825">
                  <c:v>499.862944506129</c:v>
                </c:pt>
                <c:pt idx="7826">
                  <c:v>499.86094379011502</c:v>
                </c:pt>
                <c:pt idx="7827">
                  <c:v>499.83786215589498</c:v>
                </c:pt>
                <c:pt idx="7828">
                  <c:v>499.83267002714399</c:v>
                </c:pt>
                <c:pt idx="7829">
                  <c:v>499.83184960569997</c:v>
                </c:pt>
                <c:pt idx="7830">
                  <c:v>499.83156625965398</c:v>
                </c:pt>
                <c:pt idx="7831">
                  <c:v>499.83011769622902</c:v>
                </c:pt>
                <c:pt idx="7832">
                  <c:v>499.82921294303401</c:v>
                </c:pt>
                <c:pt idx="7833">
                  <c:v>499.823656776912</c:v>
                </c:pt>
                <c:pt idx="7834">
                  <c:v>499.81893527949302</c:v>
                </c:pt>
                <c:pt idx="7835">
                  <c:v>499.80024769344197</c:v>
                </c:pt>
                <c:pt idx="7836">
                  <c:v>499.79068308029503</c:v>
                </c:pt>
                <c:pt idx="7837">
                  <c:v>499.78195247774102</c:v>
                </c:pt>
                <c:pt idx="7838">
                  <c:v>499.76063698899702</c:v>
                </c:pt>
                <c:pt idx="7839">
                  <c:v>499.74902816742798</c:v>
                </c:pt>
                <c:pt idx="7840">
                  <c:v>499.73345384653697</c:v>
                </c:pt>
                <c:pt idx="7841">
                  <c:v>499.69996129031699</c:v>
                </c:pt>
                <c:pt idx="7842">
                  <c:v>499.69817991809202</c:v>
                </c:pt>
                <c:pt idx="7843">
                  <c:v>499.68476944945797</c:v>
                </c:pt>
                <c:pt idx="7844">
                  <c:v>499.66887120467101</c:v>
                </c:pt>
                <c:pt idx="7845">
                  <c:v>499.662477267339</c:v>
                </c:pt>
                <c:pt idx="7846">
                  <c:v>499.63932216927202</c:v>
                </c:pt>
                <c:pt idx="7847">
                  <c:v>499.62313095918199</c:v>
                </c:pt>
                <c:pt idx="7848">
                  <c:v>499.62111972260698</c:v>
                </c:pt>
                <c:pt idx="7849">
                  <c:v>499.62036900585099</c:v>
                </c:pt>
                <c:pt idx="7850">
                  <c:v>499.619414400918</c:v>
                </c:pt>
                <c:pt idx="7851">
                  <c:v>499.619227223677</c:v>
                </c:pt>
                <c:pt idx="7852">
                  <c:v>499.60969604581999</c:v>
                </c:pt>
                <c:pt idx="7853">
                  <c:v>499.58882850210898</c:v>
                </c:pt>
                <c:pt idx="7854">
                  <c:v>499.56889407945101</c:v>
                </c:pt>
                <c:pt idx="7855">
                  <c:v>499.56546831860402</c:v>
                </c:pt>
                <c:pt idx="7856">
                  <c:v>499.52042655994501</c:v>
                </c:pt>
                <c:pt idx="7857">
                  <c:v>499.52026851073498</c:v>
                </c:pt>
                <c:pt idx="7858">
                  <c:v>499.51240037891398</c:v>
                </c:pt>
                <c:pt idx="7859">
                  <c:v>499.47813058916802</c:v>
                </c:pt>
                <c:pt idx="7860">
                  <c:v>499.46847234476598</c:v>
                </c:pt>
                <c:pt idx="7861">
                  <c:v>499.45719774332503</c:v>
                </c:pt>
                <c:pt idx="7862">
                  <c:v>499.44047009039701</c:v>
                </c:pt>
                <c:pt idx="7863">
                  <c:v>499.427706877883</c:v>
                </c:pt>
                <c:pt idx="7864">
                  <c:v>499.42128993498</c:v>
                </c:pt>
                <c:pt idx="7865">
                  <c:v>499.415725126822</c:v>
                </c:pt>
                <c:pt idx="7866">
                  <c:v>499.396998148374</c:v>
                </c:pt>
                <c:pt idx="7867">
                  <c:v>499.38706216152798</c:v>
                </c:pt>
                <c:pt idx="7868">
                  <c:v>499.38647181562601</c:v>
                </c:pt>
                <c:pt idx="7869">
                  <c:v>499.36848859236301</c:v>
                </c:pt>
                <c:pt idx="7870">
                  <c:v>499.357727276091</c:v>
                </c:pt>
                <c:pt idx="7871">
                  <c:v>499.34886803356699</c:v>
                </c:pt>
                <c:pt idx="7872">
                  <c:v>499.34817117623498</c:v>
                </c:pt>
                <c:pt idx="7873">
                  <c:v>499.339984664562</c:v>
                </c:pt>
                <c:pt idx="7874">
                  <c:v>499.33980839311101</c:v>
                </c:pt>
                <c:pt idx="7875">
                  <c:v>499.339033652149</c:v>
                </c:pt>
                <c:pt idx="7876">
                  <c:v>499.32458952427203</c:v>
                </c:pt>
                <c:pt idx="7877">
                  <c:v>499.323211501765</c:v>
                </c:pt>
                <c:pt idx="7878">
                  <c:v>499.32078146583001</c:v>
                </c:pt>
                <c:pt idx="7879">
                  <c:v>499.31862672344698</c:v>
                </c:pt>
                <c:pt idx="7880">
                  <c:v>499.31854176383399</c:v>
                </c:pt>
                <c:pt idx="7881">
                  <c:v>499.30214725176</c:v>
                </c:pt>
                <c:pt idx="7882">
                  <c:v>499.30104781012602</c:v>
                </c:pt>
                <c:pt idx="7883">
                  <c:v>499.28294678959998</c:v>
                </c:pt>
                <c:pt idx="7884">
                  <c:v>499.28277167953598</c:v>
                </c:pt>
                <c:pt idx="7885">
                  <c:v>499.27377172881899</c:v>
                </c:pt>
                <c:pt idx="7886">
                  <c:v>499.27340593497399</c:v>
                </c:pt>
                <c:pt idx="7887">
                  <c:v>499.27326404858599</c:v>
                </c:pt>
                <c:pt idx="7888">
                  <c:v>499.23381681690398</c:v>
                </c:pt>
                <c:pt idx="7889">
                  <c:v>499.21101775746399</c:v>
                </c:pt>
                <c:pt idx="7890">
                  <c:v>499.20032997606398</c:v>
                </c:pt>
                <c:pt idx="7891">
                  <c:v>499.19381366595502</c:v>
                </c:pt>
                <c:pt idx="7892">
                  <c:v>499.18634303539699</c:v>
                </c:pt>
                <c:pt idx="7893">
                  <c:v>499.16604746220298</c:v>
                </c:pt>
                <c:pt idx="7894">
                  <c:v>499.158700549147</c:v>
                </c:pt>
                <c:pt idx="7895">
                  <c:v>499.15386755870799</c:v>
                </c:pt>
                <c:pt idx="7896">
                  <c:v>499.15134457586799</c:v>
                </c:pt>
                <c:pt idx="7897">
                  <c:v>499.13821706871801</c:v>
                </c:pt>
                <c:pt idx="7898">
                  <c:v>499.12719481687401</c:v>
                </c:pt>
                <c:pt idx="7899">
                  <c:v>499.12638981848897</c:v>
                </c:pt>
                <c:pt idx="7900">
                  <c:v>499.120221507103</c:v>
                </c:pt>
                <c:pt idx="7901">
                  <c:v>499.11944221936898</c:v>
                </c:pt>
                <c:pt idx="7902">
                  <c:v>499.118798564565</c:v>
                </c:pt>
                <c:pt idx="7903">
                  <c:v>499.11813897008699</c:v>
                </c:pt>
                <c:pt idx="7904">
                  <c:v>499.118001968491</c:v>
                </c:pt>
                <c:pt idx="7905">
                  <c:v>499.11759659179398</c:v>
                </c:pt>
                <c:pt idx="7906">
                  <c:v>499.11642643564801</c:v>
                </c:pt>
                <c:pt idx="7907">
                  <c:v>499.115335773509</c:v>
                </c:pt>
                <c:pt idx="7908">
                  <c:v>499.11522960251199</c:v>
                </c:pt>
                <c:pt idx="7909">
                  <c:v>499.11278125239602</c:v>
                </c:pt>
                <c:pt idx="7910">
                  <c:v>499.09568148793898</c:v>
                </c:pt>
                <c:pt idx="7911">
                  <c:v>499.08581834757001</c:v>
                </c:pt>
                <c:pt idx="7912">
                  <c:v>499.08168241036998</c:v>
                </c:pt>
                <c:pt idx="7913">
                  <c:v>499.077257258891</c:v>
                </c:pt>
                <c:pt idx="7914">
                  <c:v>499.07596310728002</c:v>
                </c:pt>
                <c:pt idx="7915">
                  <c:v>499.07001067182802</c:v>
                </c:pt>
                <c:pt idx="7916">
                  <c:v>499.06347085024601</c:v>
                </c:pt>
                <c:pt idx="7917">
                  <c:v>499.05962442659597</c:v>
                </c:pt>
                <c:pt idx="7918">
                  <c:v>499.02496495076002</c:v>
                </c:pt>
                <c:pt idx="7919">
                  <c:v>499.02211026156198</c:v>
                </c:pt>
                <c:pt idx="7920">
                  <c:v>499.00927445325499</c:v>
                </c:pt>
                <c:pt idx="7921">
                  <c:v>498.98666482984601</c:v>
                </c:pt>
                <c:pt idx="7922">
                  <c:v>498.94757562092002</c:v>
                </c:pt>
                <c:pt idx="7923">
                  <c:v>498.91751508861</c:v>
                </c:pt>
                <c:pt idx="7924">
                  <c:v>498.91389598382898</c:v>
                </c:pt>
                <c:pt idx="7925">
                  <c:v>498.91366010983302</c:v>
                </c:pt>
                <c:pt idx="7926">
                  <c:v>498.91192225854701</c:v>
                </c:pt>
                <c:pt idx="7927">
                  <c:v>498.91144436323799</c:v>
                </c:pt>
                <c:pt idx="7928">
                  <c:v>498.91085810488198</c:v>
                </c:pt>
                <c:pt idx="7929">
                  <c:v>498.91017983118002</c:v>
                </c:pt>
                <c:pt idx="7930">
                  <c:v>498.90888769670897</c:v>
                </c:pt>
                <c:pt idx="7931">
                  <c:v>498.90822603113099</c:v>
                </c:pt>
                <c:pt idx="7932">
                  <c:v>498.90208412201901</c:v>
                </c:pt>
                <c:pt idx="7933">
                  <c:v>498.888479332629</c:v>
                </c:pt>
                <c:pt idx="7934">
                  <c:v>498.86550785996502</c:v>
                </c:pt>
                <c:pt idx="7935">
                  <c:v>498.86274749001302</c:v>
                </c:pt>
                <c:pt idx="7936">
                  <c:v>498.845903386651</c:v>
                </c:pt>
                <c:pt idx="7937">
                  <c:v>498.83746106964099</c:v>
                </c:pt>
                <c:pt idx="7938">
                  <c:v>498.83051072772599</c:v>
                </c:pt>
                <c:pt idx="7939">
                  <c:v>498.80639596788899</c:v>
                </c:pt>
                <c:pt idx="7940">
                  <c:v>498.79994019735301</c:v>
                </c:pt>
                <c:pt idx="7941">
                  <c:v>498.75781104983201</c:v>
                </c:pt>
                <c:pt idx="7942">
                  <c:v>498.752997053618</c:v>
                </c:pt>
                <c:pt idx="7943">
                  <c:v>498.74897916696</c:v>
                </c:pt>
                <c:pt idx="7944">
                  <c:v>498.74838946646298</c:v>
                </c:pt>
                <c:pt idx="7945">
                  <c:v>498.74412673013001</c:v>
                </c:pt>
                <c:pt idx="7946">
                  <c:v>498.72155407078202</c:v>
                </c:pt>
                <c:pt idx="7947">
                  <c:v>498.693750766243</c:v>
                </c:pt>
                <c:pt idx="7948">
                  <c:v>498.68142594308199</c:v>
                </c:pt>
                <c:pt idx="7949">
                  <c:v>498.64341241423398</c:v>
                </c:pt>
                <c:pt idx="7950">
                  <c:v>498.63245827082301</c:v>
                </c:pt>
                <c:pt idx="7951">
                  <c:v>498.62285305431601</c:v>
                </c:pt>
                <c:pt idx="7952">
                  <c:v>498.61360540017699</c:v>
                </c:pt>
                <c:pt idx="7953">
                  <c:v>498.60416592636398</c:v>
                </c:pt>
                <c:pt idx="7954">
                  <c:v>498.60359558081399</c:v>
                </c:pt>
                <c:pt idx="7955">
                  <c:v>498.60297153994998</c:v>
                </c:pt>
                <c:pt idx="7956">
                  <c:v>498.59440611040702</c:v>
                </c:pt>
                <c:pt idx="7957">
                  <c:v>498.55021546154597</c:v>
                </c:pt>
                <c:pt idx="7958">
                  <c:v>498.54049046534999</c:v>
                </c:pt>
                <c:pt idx="7959">
                  <c:v>498.53170163691198</c:v>
                </c:pt>
                <c:pt idx="7960">
                  <c:v>498.52425282815199</c:v>
                </c:pt>
                <c:pt idx="7961">
                  <c:v>498.51956307217199</c:v>
                </c:pt>
                <c:pt idx="7962">
                  <c:v>498.50704789526401</c:v>
                </c:pt>
                <c:pt idx="7963">
                  <c:v>498.50625594549598</c:v>
                </c:pt>
                <c:pt idx="7964">
                  <c:v>498.499372234845</c:v>
                </c:pt>
                <c:pt idx="7965">
                  <c:v>498.49814622981398</c:v>
                </c:pt>
                <c:pt idx="7966">
                  <c:v>498.49397770445802</c:v>
                </c:pt>
                <c:pt idx="7967">
                  <c:v>498.49006409296697</c:v>
                </c:pt>
                <c:pt idx="7968">
                  <c:v>498.48168442916699</c:v>
                </c:pt>
                <c:pt idx="7969">
                  <c:v>498.47245987817098</c:v>
                </c:pt>
                <c:pt idx="7970">
                  <c:v>498.47090897486601</c:v>
                </c:pt>
                <c:pt idx="7971">
                  <c:v>498.46964382636799</c:v>
                </c:pt>
                <c:pt idx="7972">
                  <c:v>498.46688868537899</c:v>
                </c:pt>
                <c:pt idx="7973">
                  <c:v>498.45293321835902</c:v>
                </c:pt>
                <c:pt idx="7974">
                  <c:v>498.42924668116501</c:v>
                </c:pt>
                <c:pt idx="7975">
                  <c:v>498.42891728174197</c:v>
                </c:pt>
                <c:pt idx="7976">
                  <c:v>498.40913117231997</c:v>
                </c:pt>
                <c:pt idx="7977">
                  <c:v>498.40082239967199</c:v>
                </c:pt>
                <c:pt idx="7978">
                  <c:v>498.39291020948298</c:v>
                </c:pt>
                <c:pt idx="7979">
                  <c:v>498.37439975112198</c:v>
                </c:pt>
                <c:pt idx="7980">
                  <c:v>498.36499330802798</c:v>
                </c:pt>
                <c:pt idx="7981">
                  <c:v>498.363311430924</c:v>
                </c:pt>
                <c:pt idx="7982">
                  <c:v>498.294725753796</c:v>
                </c:pt>
                <c:pt idx="7983">
                  <c:v>498.27364799850199</c:v>
                </c:pt>
                <c:pt idx="7984">
                  <c:v>498.22918090981398</c:v>
                </c:pt>
                <c:pt idx="7985">
                  <c:v>498.19922938833702</c:v>
                </c:pt>
                <c:pt idx="7986">
                  <c:v>498.17775222536</c:v>
                </c:pt>
                <c:pt idx="7987">
                  <c:v>498.17356698427898</c:v>
                </c:pt>
                <c:pt idx="7988">
                  <c:v>498.17325877621897</c:v>
                </c:pt>
                <c:pt idx="7989">
                  <c:v>498.155867303945</c:v>
                </c:pt>
                <c:pt idx="7990">
                  <c:v>498.13878054674501</c:v>
                </c:pt>
                <c:pt idx="7991">
                  <c:v>498.13352583927502</c:v>
                </c:pt>
                <c:pt idx="7992">
                  <c:v>498.10554605241498</c:v>
                </c:pt>
                <c:pt idx="7993">
                  <c:v>498.09168538876798</c:v>
                </c:pt>
                <c:pt idx="7994">
                  <c:v>498.07719947142402</c:v>
                </c:pt>
                <c:pt idx="7995">
                  <c:v>498.07662472473299</c:v>
                </c:pt>
                <c:pt idx="7996">
                  <c:v>498.07079093857698</c:v>
                </c:pt>
                <c:pt idx="7997">
                  <c:v>498.06265713129301</c:v>
                </c:pt>
                <c:pt idx="7998">
                  <c:v>498.06224358098802</c:v>
                </c:pt>
                <c:pt idx="7999">
                  <c:v>498.06191691252701</c:v>
                </c:pt>
                <c:pt idx="8000">
                  <c:v>498.05693704692999</c:v>
                </c:pt>
                <c:pt idx="8001">
                  <c:v>498.03166083291399</c:v>
                </c:pt>
                <c:pt idx="8002">
                  <c:v>498.03125369909202</c:v>
                </c:pt>
                <c:pt idx="8003">
                  <c:v>498.02419371936702</c:v>
                </c:pt>
                <c:pt idx="8004">
                  <c:v>498.011046831123</c:v>
                </c:pt>
                <c:pt idx="8005">
                  <c:v>498.00757461893301</c:v>
                </c:pt>
                <c:pt idx="8006">
                  <c:v>498.00626169698597</c:v>
                </c:pt>
                <c:pt idx="8007">
                  <c:v>497.99752607660099</c:v>
                </c:pt>
                <c:pt idx="8008">
                  <c:v>497.99494558616698</c:v>
                </c:pt>
                <c:pt idx="8009">
                  <c:v>497.96884640495301</c:v>
                </c:pt>
                <c:pt idx="8010">
                  <c:v>497.96727327412799</c:v>
                </c:pt>
                <c:pt idx="8011">
                  <c:v>497.966772583254</c:v>
                </c:pt>
                <c:pt idx="8012">
                  <c:v>497.960381777279</c:v>
                </c:pt>
                <c:pt idx="8013">
                  <c:v>497.93417232990402</c:v>
                </c:pt>
                <c:pt idx="8014">
                  <c:v>497.92941694497102</c:v>
                </c:pt>
                <c:pt idx="8015">
                  <c:v>497.92183177628499</c:v>
                </c:pt>
                <c:pt idx="8016">
                  <c:v>497.921130856204</c:v>
                </c:pt>
                <c:pt idx="8017">
                  <c:v>497.91671326160201</c:v>
                </c:pt>
                <c:pt idx="8018">
                  <c:v>497.895127083651</c:v>
                </c:pt>
                <c:pt idx="8019">
                  <c:v>497.85910949686502</c:v>
                </c:pt>
                <c:pt idx="8020">
                  <c:v>497.81092150169098</c:v>
                </c:pt>
                <c:pt idx="8021">
                  <c:v>497.80042352267401</c:v>
                </c:pt>
                <c:pt idx="8022">
                  <c:v>497.773275536234</c:v>
                </c:pt>
                <c:pt idx="8023">
                  <c:v>497.77320277288902</c:v>
                </c:pt>
                <c:pt idx="8024">
                  <c:v>497.76366592212503</c:v>
                </c:pt>
                <c:pt idx="8025">
                  <c:v>497.72981082593299</c:v>
                </c:pt>
                <c:pt idx="8026">
                  <c:v>497.72922296157401</c:v>
                </c:pt>
                <c:pt idx="8027">
                  <c:v>497.72419225828003</c:v>
                </c:pt>
                <c:pt idx="8028">
                  <c:v>497.72218945767702</c:v>
                </c:pt>
                <c:pt idx="8029">
                  <c:v>497.71225151364598</c:v>
                </c:pt>
                <c:pt idx="8030">
                  <c:v>497.69943321399001</c:v>
                </c:pt>
                <c:pt idx="8031">
                  <c:v>497.679053928126</c:v>
                </c:pt>
                <c:pt idx="8032">
                  <c:v>497.641743548948</c:v>
                </c:pt>
                <c:pt idx="8033">
                  <c:v>497.63218793146399</c:v>
                </c:pt>
                <c:pt idx="8034">
                  <c:v>497.59981460715699</c:v>
                </c:pt>
                <c:pt idx="8035">
                  <c:v>497.59562690102098</c:v>
                </c:pt>
                <c:pt idx="8036">
                  <c:v>497.589154230818</c:v>
                </c:pt>
                <c:pt idx="8037">
                  <c:v>497.58028225533798</c:v>
                </c:pt>
                <c:pt idx="8038">
                  <c:v>497.56534536303002</c:v>
                </c:pt>
                <c:pt idx="8039">
                  <c:v>497.55816994445598</c:v>
                </c:pt>
                <c:pt idx="8040">
                  <c:v>497.54443439419202</c:v>
                </c:pt>
                <c:pt idx="8041">
                  <c:v>497.53174580326402</c:v>
                </c:pt>
                <c:pt idx="8042">
                  <c:v>497.48904287098202</c:v>
                </c:pt>
                <c:pt idx="8043">
                  <c:v>497.46378749706099</c:v>
                </c:pt>
                <c:pt idx="8044">
                  <c:v>497.45025744305599</c:v>
                </c:pt>
                <c:pt idx="8045">
                  <c:v>497.44961969805098</c:v>
                </c:pt>
                <c:pt idx="8046">
                  <c:v>497.44637879638901</c:v>
                </c:pt>
                <c:pt idx="8047">
                  <c:v>497.42311156231199</c:v>
                </c:pt>
                <c:pt idx="8048">
                  <c:v>497.42113943709302</c:v>
                </c:pt>
                <c:pt idx="8049">
                  <c:v>497.33998344941602</c:v>
                </c:pt>
                <c:pt idx="8050">
                  <c:v>497.33954403311702</c:v>
                </c:pt>
                <c:pt idx="8051">
                  <c:v>497.32991023371699</c:v>
                </c:pt>
                <c:pt idx="8052">
                  <c:v>497.30830472237199</c:v>
                </c:pt>
                <c:pt idx="8053">
                  <c:v>497.308080580384</c:v>
                </c:pt>
                <c:pt idx="8054">
                  <c:v>497.30520939168298</c:v>
                </c:pt>
                <c:pt idx="8055">
                  <c:v>497.29670708399402</c:v>
                </c:pt>
                <c:pt idx="8056">
                  <c:v>497.23128153647798</c:v>
                </c:pt>
                <c:pt idx="8057">
                  <c:v>497.21696642498199</c:v>
                </c:pt>
                <c:pt idx="8058">
                  <c:v>497.21265956485701</c:v>
                </c:pt>
                <c:pt idx="8059">
                  <c:v>497.21240344983897</c:v>
                </c:pt>
                <c:pt idx="8060">
                  <c:v>497.20347537307703</c:v>
                </c:pt>
                <c:pt idx="8061">
                  <c:v>497.184638243856</c:v>
                </c:pt>
                <c:pt idx="8062">
                  <c:v>497.15174522964901</c:v>
                </c:pt>
                <c:pt idx="8063">
                  <c:v>497.14879955861397</c:v>
                </c:pt>
                <c:pt idx="8064">
                  <c:v>497.14464328523297</c:v>
                </c:pt>
                <c:pt idx="8065">
                  <c:v>497.13357862208898</c:v>
                </c:pt>
                <c:pt idx="8066">
                  <c:v>497.11730804710999</c:v>
                </c:pt>
                <c:pt idx="8067">
                  <c:v>497.10792973204502</c:v>
                </c:pt>
                <c:pt idx="8068">
                  <c:v>497.09637746170699</c:v>
                </c:pt>
                <c:pt idx="8069">
                  <c:v>497.08094654259003</c:v>
                </c:pt>
                <c:pt idx="8070">
                  <c:v>497.07005953088799</c:v>
                </c:pt>
                <c:pt idx="8071">
                  <c:v>497.04690492963903</c:v>
                </c:pt>
                <c:pt idx="8072">
                  <c:v>497.040253852886</c:v>
                </c:pt>
                <c:pt idx="8073">
                  <c:v>497.03793346815098</c:v>
                </c:pt>
                <c:pt idx="8074">
                  <c:v>497.03535498884202</c:v>
                </c:pt>
                <c:pt idx="8075">
                  <c:v>497.01921091074502</c:v>
                </c:pt>
                <c:pt idx="8076">
                  <c:v>497.00633669653598</c:v>
                </c:pt>
                <c:pt idx="8077">
                  <c:v>496.99646906525902</c:v>
                </c:pt>
                <c:pt idx="8078">
                  <c:v>496.98135221075199</c:v>
                </c:pt>
                <c:pt idx="8079">
                  <c:v>496.96688043105098</c:v>
                </c:pt>
                <c:pt idx="8080">
                  <c:v>496.956715514574</c:v>
                </c:pt>
                <c:pt idx="8081">
                  <c:v>496.94131474118001</c:v>
                </c:pt>
                <c:pt idx="8082">
                  <c:v>496.888656380756</c:v>
                </c:pt>
                <c:pt idx="8083">
                  <c:v>496.874451296421</c:v>
                </c:pt>
                <c:pt idx="8084">
                  <c:v>496.866644091762</c:v>
                </c:pt>
                <c:pt idx="8085">
                  <c:v>496.86567531581602</c:v>
                </c:pt>
                <c:pt idx="8086">
                  <c:v>496.86138737684399</c:v>
                </c:pt>
                <c:pt idx="8087">
                  <c:v>496.85749315359402</c:v>
                </c:pt>
                <c:pt idx="8088">
                  <c:v>496.845983608062</c:v>
                </c:pt>
                <c:pt idx="8089">
                  <c:v>496.83989900590399</c:v>
                </c:pt>
                <c:pt idx="8090">
                  <c:v>496.82794936413597</c:v>
                </c:pt>
                <c:pt idx="8091">
                  <c:v>496.82304334665002</c:v>
                </c:pt>
                <c:pt idx="8092">
                  <c:v>496.79439286691098</c:v>
                </c:pt>
                <c:pt idx="8093">
                  <c:v>496.77971461140999</c:v>
                </c:pt>
                <c:pt idx="8094">
                  <c:v>496.77735929251003</c:v>
                </c:pt>
                <c:pt idx="8095">
                  <c:v>496.76974362675298</c:v>
                </c:pt>
                <c:pt idx="8096">
                  <c:v>496.75879244075202</c:v>
                </c:pt>
                <c:pt idx="8097">
                  <c:v>496.75421275698301</c:v>
                </c:pt>
                <c:pt idx="8098">
                  <c:v>496.748675554128</c:v>
                </c:pt>
                <c:pt idx="8099">
                  <c:v>496.73108595254502</c:v>
                </c:pt>
                <c:pt idx="8100">
                  <c:v>496.71901378156798</c:v>
                </c:pt>
                <c:pt idx="8101">
                  <c:v>496.69387924342601</c:v>
                </c:pt>
                <c:pt idx="8102">
                  <c:v>496.67133076123503</c:v>
                </c:pt>
                <c:pt idx="8103">
                  <c:v>496.63461979024999</c:v>
                </c:pt>
                <c:pt idx="8104">
                  <c:v>496.62911443459501</c:v>
                </c:pt>
                <c:pt idx="8105">
                  <c:v>496.62836488991098</c:v>
                </c:pt>
                <c:pt idx="8106">
                  <c:v>496.62751502683699</c:v>
                </c:pt>
                <c:pt idx="8107">
                  <c:v>496.59769964018102</c:v>
                </c:pt>
                <c:pt idx="8108">
                  <c:v>496.58260110126002</c:v>
                </c:pt>
                <c:pt idx="8109">
                  <c:v>496.58070009699298</c:v>
                </c:pt>
                <c:pt idx="8110">
                  <c:v>496.57160394729402</c:v>
                </c:pt>
                <c:pt idx="8111">
                  <c:v>496.56810594164398</c:v>
                </c:pt>
                <c:pt idx="8112">
                  <c:v>496.55197512487399</c:v>
                </c:pt>
                <c:pt idx="8113">
                  <c:v>496.55108719893002</c:v>
                </c:pt>
                <c:pt idx="8114">
                  <c:v>496.53420560229699</c:v>
                </c:pt>
                <c:pt idx="8115">
                  <c:v>496.525977631069</c:v>
                </c:pt>
                <c:pt idx="8116">
                  <c:v>496.51372633286599</c:v>
                </c:pt>
                <c:pt idx="8117">
                  <c:v>496.51321191202999</c:v>
                </c:pt>
                <c:pt idx="8118">
                  <c:v>496.507724120364</c:v>
                </c:pt>
                <c:pt idx="8119">
                  <c:v>496.50115775997301</c:v>
                </c:pt>
                <c:pt idx="8120">
                  <c:v>496.485160232174</c:v>
                </c:pt>
                <c:pt idx="8121">
                  <c:v>496.46562208942697</c:v>
                </c:pt>
                <c:pt idx="8122">
                  <c:v>496.45099782160901</c:v>
                </c:pt>
                <c:pt idx="8123">
                  <c:v>496.44455380415502</c:v>
                </c:pt>
                <c:pt idx="8124">
                  <c:v>496.43765279916801</c:v>
                </c:pt>
                <c:pt idx="8125">
                  <c:v>496.43596442017002</c:v>
                </c:pt>
                <c:pt idx="8126">
                  <c:v>496.40209550391</c:v>
                </c:pt>
                <c:pt idx="8127">
                  <c:v>496.39173724971198</c:v>
                </c:pt>
                <c:pt idx="8128">
                  <c:v>496.37386466705101</c:v>
                </c:pt>
                <c:pt idx="8129">
                  <c:v>496.36232964273302</c:v>
                </c:pt>
                <c:pt idx="8130">
                  <c:v>496.361132287553</c:v>
                </c:pt>
                <c:pt idx="8131">
                  <c:v>496.35932313241102</c:v>
                </c:pt>
                <c:pt idx="8132">
                  <c:v>496.31706143374203</c:v>
                </c:pt>
                <c:pt idx="8133">
                  <c:v>496.291052427973</c:v>
                </c:pt>
                <c:pt idx="8134">
                  <c:v>496.29068961858201</c:v>
                </c:pt>
                <c:pt idx="8135">
                  <c:v>496.28529831221101</c:v>
                </c:pt>
                <c:pt idx="8136">
                  <c:v>496.28098418310498</c:v>
                </c:pt>
                <c:pt idx="8137">
                  <c:v>496.26401183329199</c:v>
                </c:pt>
                <c:pt idx="8138">
                  <c:v>496.24040818292502</c:v>
                </c:pt>
                <c:pt idx="8139">
                  <c:v>496.22308834436598</c:v>
                </c:pt>
                <c:pt idx="8140">
                  <c:v>496.21858724595398</c:v>
                </c:pt>
                <c:pt idx="8141">
                  <c:v>496.21180759786199</c:v>
                </c:pt>
                <c:pt idx="8142">
                  <c:v>496.20455548356699</c:v>
                </c:pt>
                <c:pt idx="8143">
                  <c:v>496.17752318416001</c:v>
                </c:pt>
                <c:pt idx="8144">
                  <c:v>496.163926365495</c:v>
                </c:pt>
                <c:pt idx="8145">
                  <c:v>496.161978371526</c:v>
                </c:pt>
                <c:pt idx="8146">
                  <c:v>496.156527885721</c:v>
                </c:pt>
                <c:pt idx="8147">
                  <c:v>496.15516604870999</c:v>
                </c:pt>
                <c:pt idx="8148">
                  <c:v>496.14848628244198</c:v>
                </c:pt>
                <c:pt idx="8149">
                  <c:v>496.13639643164498</c:v>
                </c:pt>
                <c:pt idx="8150">
                  <c:v>496.133853166829</c:v>
                </c:pt>
                <c:pt idx="8151">
                  <c:v>496.13369229667597</c:v>
                </c:pt>
                <c:pt idx="8152">
                  <c:v>496.11038708621101</c:v>
                </c:pt>
                <c:pt idx="8153">
                  <c:v>496.10806257731502</c:v>
                </c:pt>
                <c:pt idx="8154">
                  <c:v>496.10105752787803</c:v>
                </c:pt>
                <c:pt idx="8155">
                  <c:v>496.09506585886601</c:v>
                </c:pt>
                <c:pt idx="8156">
                  <c:v>496.09021524969199</c:v>
                </c:pt>
                <c:pt idx="8157">
                  <c:v>496.08884252923298</c:v>
                </c:pt>
                <c:pt idx="8158">
                  <c:v>496.08250162064201</c:v>
                </c:pt>
                <c:pt idx="8159">
                  <c:v>496.06012747043201</c:v>
                </c:pt>
                <c:pt idx="8160">
                  <c:v>496.04434094821102</c:v>
                </c:pt>
                <c:pt idx="8161">
                  <c:v>496.02220066380801</c:v>
                </c:pt>
                <c:pt idx="8162">
                  <c:v>496.01182588536</c:v>
                </c:pt>
                <c:pt idx="8163">
                  <c:v>496.00866844059999</c:v>
                </c:pt>
                <c:pt idx="8164">
                  <c:v>496.00258379155002</c:v>
                </c:pt>
                <c:pt idx="8165">
                  <c:v>495.97390202626798</c:v>
                </c:pt>
                <c:pt idx="8166">
                  <c:v>495.97026426271901</c:v>
                </c:pt>
                <c:pt idx="8167">
                  <c:v>495.96449543766897</c:v>
                </c:pt>
                <c:pt idx="8168">
                  <c:v>495.943896949654</c:v>
                </c:pt>
                <c:pt idx="8169">
                  <c:v>495.928708425487</c:v>
                </c:pt>
                <c:pt idx="8170">
                  <c:v>495.926232941347</c:v>
                </c:pt>
                <c:pt idx="8171">
                  <c:v>495.88772460287902</c:v>
                </c:pt>
                <c:pt idx="8172">
                  <c:v>495.88001444709698</c:v>
                </c:pt>
                <c:pt idx="8173">
                  <c:v>495.843958547368</c:v>
                </c:pt>
                <c:pt idx="8174">
                  <c:v>495.82424872026201</c:v>
                </c:pt>
                <c:pt idx="8175">
                  <c:v>495.82260034452901</c:v>
                </c:pt>
                <c:pt idx="8176">
                  <c:v>495.775368374008</c:v>
                </c:pt>
                <c:pt idx="8177">
                  <c:v>495.75892538668501</c:v>
                </c:pt>
                <c:pt idx="8178">
                  <c:v>495.75518004674001</c:v>
                </c:pt>
                <c:pt idx="8179">
                  <c:v>495.75506672019702</c:v>
                </c:pt>
                <c:pt idx="8180">
                  <c:v>495.75360770337898</c:v>
                </c:pt>
                <c:pt idx="8181">
                  <c:v>495.74303889428001</c:v>
                </c:pt>
                <c:pt idx="8182">
                  <c:v>495.72549664557403</c:v>
                </c:pt>
                <c:pt idx="8183">
                  <c:v>495.701861677615</c:v>
                </c:pt>
                <c:pt idx="8184">
                  <c:v>495.694439324396</c:v>
                </c:pt>
                <c:pt idx="8185">
                  <c:v>495.68342815798798</c:v>
                </c:pt>
                <c:pt idx="8186">
                  <c:v>495.677223668561</c:v>
                </c:pt>
                <c:pt idx="8187">
                  <c:v>495.664855932389</c:v>
                </c:pt>
                <c:pt idx="8188">
                  <c:v>495.63494287719499</c:v>
                </c:pt>
                <c:pt idx="8189">
                  <c:v>495.61539120439699</c:v>
                </c:pt>
                <c:pt idx="8190">
                  <c:v>495.61507198094199</c:v>
                </c:pt>
                <c:pt idx="8191">
                  <c:v>495.61226006466802</c:v>
                </c:pt>
                <c:pt idx="8192">
                  <c:v>495.60711055238397</c:v>
                </c:pt>
                <c:pt idx="8193">
                  <c:v>495.60446000901999</c:v>
                </c:pt>
                <c:pt idx="8194">
                  <c:v>495.59968260551301</c:v>
                </c:pt>
                <c:pt idx="8195">
                  <c:v>495.59744940872503</c:v>
                </c:pt>
                <c:pt idx="8196">
                  <c:v>495.56670329383297</c:v>
                </c:pt>
                <c:pt idx="8197">
                  <c:v>495.52943260517998</c:v>
                </c:pt>
                <c:pt idx="8198">
                  <c:v>495.51089452716201</c:v>
                </c:pt>
                <c:pt idx="8199">
                  <c:v>495.49141534857603</c:v>
                </c:pt>
                <c:pt idx="8200">
                  <c:v>495.48987998022199</c:v>
                </c:pt>
                <c:pt idx="8201">
                  <c:v>495.46878416731602</c:v>
                </c:pt>
                <c:pt idx="8202">
                  <c:v>495.44637793662997</c:v>
                </c:pt>
                <c:pt idx="8203">
                  <c:v>495.42300027548703</c:v>
                </c:pt>
                <c:pt idx="8204">
                  <c:v>495.416067441623</c:v>
                </c:pt>
                <c:pt idx="8205">
                  <c:v>495.41414765358002</c:v>
                </c:pt>
                <c:pt idx="8206">
                  <c:v>495.41050033650401</c:v>
                </c:pt>
                <c:pt idx="8207">
                  <c:v>495.39443583228598</c:v>
                </c:pt>
                <c:pt idx="8208">
                  <c:v>495.39413111025101</c:v>
                </c:pt>
                <c:pt idx="8209">
                  <c:v>495.38102461234502</c:v>
                </c:pt>
                <c:pt idx="8210">
                  <c:v>495.32196800101502</c:v>
                </c:pt>
                <c:pt idx="8211">
                  <c:v>495.31902287435798</c:v>
                </c:pt>
                <c:pt idx="8212">
                  <c:v>495.314297034925</c:v>
                </c:pt>
                <c:pt idx="8213">
                  <c:v>495.310725892297</c:v>
                </c:pt>
                <c:pt idx="8214">
                  <c:v>495.28730268009002</c:v>
                </c:pt>
                <c:pt idx="8215">
                  <c:v>495.276348120119</c:v>
                </c:pt>
                <c:pt idx="8216">
                  <c:v>495.26835851067699</c:v>
                </c:pt>
                <c:pt idx="8217">
                  <c:v>495.25319426573998</c:v>
                </c:pt>
                <c:pt idx="8218">
                  <c:v>495.24884748142699</c:v>
                </c:pt>
                <c:pt idx="8219">
                  <c:v>495.24778996696301</c:v>
                </c:pt>
                <c:pt idx="8220">
                  <c:v>495.246007934342</c:v>
                </c:pt>
                <c:pt idx="8221">
                  <c:v>495.22868963139399</c:v>
                </c:pt>
                <c:pt idx="8222">
                  <c:v>495.220252481633</c:v>
                </c:pt>
                <c:pt idx="8223">
                  <c:v>495.21823229047402</c:v>
                </c:pt>
                <c:pt idx="8224">
                  <c:v>495.21500956712799</c:v>
                </c:pt>
                <c:pt idx="8225">
                  <c:v>495.21007100375601</c:v>
                </c:pt>
                <c:pt idx="8226">
                  <c:v>495.20720768264198</c:v>
                </c:pt>
                <c:pt idx="8227">
                  <c:v>495.19571037494097</c:v>
                </c:pt>
                <c:pt idx="8228">
                  <c:v>495.19325331340701</c:v>
                </c:pt>
                <c:pt idx="8229">
                  <c:v>495.131670879588</c:v>
                </c:pt>
                <c:pt idx="8230">
                  <c:v>495.117910147663</c:v>
                </c:pt>
                <c:pt idx="8231">
                  <c:v>495.07427651481902</c:v>
                </c:pt>
                <c:pt idx="8232">
                  <c:v>495.05611961176498</c:v>
                </c:pt>
                <c:pt idx="8233">
                  <c:v>495.05468466076701</c:v>
                </c:pt>
                <c:pt idx="8234">
                  <c:v>495.04089702915599</c:v>
                </c:pt>
                <c:pt idx="8235">
                  <c:v>495.02331266554199</c:v>
                </c:pt>
                <c:pt idx="8236">
                  <c:v>495.01018924582303</c:v>
                </c:pt>
                <c:pt idx="8237">
                  <c:v>494.99689830135702</c:v>
                </c:pt>
                <c:pt idx="8238">
                  <c:v>494.99585916587699</c:v>
                </c:pt>
                <c:pt idx="8239">
                  <c:v>494.984040131413</c:v>
                </c:pt>
                <c:pt idx="8240">
                  <c:v>494.98273647706901</c:v>
                </c:pt>
                <c:pt idx="8241">
                  <c:v>494.95989883333499</c:v>
                </c:pt>
                <c:pt idx="8242">
                  <c:v>494.956758697846</c:v>
                </c:pt>
                <c:pt idx="8243">
                  <c:v>494.94107693443698</c:v>
                </c:pt>
                <c:pt idx="8244">
                  <c:v>494.92087183076001</c:v>
                </c:pt>
                <c:pt idx="8245">
                  <c:v>494.91349070626097</c:v>
                </c:pt>
                <c:pt idx="8246">
                  <c:v>494.89657074602201</c:v>
                </c:pt>
                <c:pt idx="8247">
                  <c:v>494.891901569921</c:v>
                </c:pt>
                <c:pt idx="8248">
                  <c:v>494.888741587109</c:v>
                </c:pt>
                <c:pt idx="8249">
                  <c:v>494.87926922101701</c:v>
                </c:pt>
                <c:pt idx="8250">
                  <c:v>494.87055672983399</c:v>
                </c:pt>
                <c:pt idx="8251">
                  <c:v>494.81582295607097</c:v>
                </c:pt>
                <c:pt idx="8252">
                  <c:v>494.81305655901798</c:v>
                </c:pt>
                <c:pt idx="8253">
                  <c:v>494.78942040121302</c:v>
                </c:pt>
                <c:pt idx="8254">
                  <c:v>494.78229716128698</c:v>
                </c:pt>
                <c:pt idx="8255">
                  <c:v>494.77867774018898</c:v>
                </c:pt>
                <c:pt idx="8256">
                  <c:v>494.77798453142202</c:v>
                </c:pt>
                <c:pt idx="8257">
                  <c:v>494.77326362768099</c:v>
                </c:pt>
                <c:pt idx="8258">
                  <c:v>494.752810139671</c:v>
                </c:pt>
                <c:pt idx="8259">
                  <c:v>494.74261134586999</c:v>
                </c:pt>
                <c:pt idx="8260">
                  <c:v>494.739728249221</c:v>
                </c:pt>
                <c:pt idx="8261">
                  <c:v>494.730547517952</c:v>
                </c:pt>
                <c:pt idx="8262">
                  <c:v>494.729761572879</c:v>
                </c:pt>
                <c:pt idx="8263">
                  <c:v>494.72233628075799</c:v>
                </c:pt>
                <c:pt idx="8264">
                  <c:v>494.719744483093</c:v>
                </c:pt>
                <c:pt idx="8265">
                  <c:v>494.71019131902</c:v>
                </c:pt>
                <c:pt idx="8266">
                  <c:v>494.70801045131998</c:v>
                </c:pt>
                <c:pt idx="8267">
                  <c:v>494.70294454511702</c:v>
                </c:pt>
                <c:pt idx="8268">
                  <c:v>494.68393052599998</c:v>
                </c:pt>
                <c:pt idx="8269">
                  <c:v>494.68355608623</c:v>
                </c:pt>
                <c:pt idx="8270">
                  <c:v>494.66476256801201</c:v>
                </c:pt>
                <c:pt idx="8271">
                  <c:v>494.661584100109</c:v>
                </c:pt>
                <c:pt idx="8272">
                  <c:v>494.65824978801999</c:v>
                </c:pt>
                <c:pt idx="8273">
                  <c:v>494.62029340901398</c:v>
                </c:pt>
                <c:pt idx="8274">
                  <c:v>494.61586318886202</c:v>
                </c:pt>
                <c:pt idx="8275">
                  <c:v>494.61335807803698</c:v>
                </c:pt>
                <c:pt idx="8276">
                  <c:v>494.61167911017202</c:v>
                </c:pt>
                <c:pt idx="8277">
                  <c:v>494.611369999023</c:v>
                </c:pt>
                <c:pt idx="8278">
                  <c:v>494.60971711942301</c:v>
                </c:pt>
                <c:pt idx="8279">
                  <c:v>494.60414121884799</c:v>
                </c:pt>
                <c:pt idx="8280">
                  <c:v>494.54733157859698</c:v>
                </c:pt>
                <c:pt idx="8281">
                  <c:v>494.54168037221098</c:v>
                </c:pt>
                <c:pt idx="8282">
                  <c:v>494.536503786602</c:v>
                </c:pt>
                <c:pt idx="8283">
                  <c:v>494.53378458814501</c:v>
                </c:pt>
                <c:pt idx="8284">
                  <c:v>494.51717678083099</c:v>
                </c:pt>
                <c:pt idx="8285">
                  <c:v>494.51604688907003</c:v>
                </c:pt>
                <c:pt idx="8286">
                  <c:v>494.51229984413402</c:v>
                </c:pt>
                <c:pt idx="8287">
                  <c:v>494.50687862752</c:v>
                </c:pt>
                <c:pt idx="8288">
                  <c:v>494.49265593701301</c:v>
                </c:pt>
                <c:pt idx="8289">
                  <c:v>494.48880680233702</c:v>
                </c:pt>
                <c:pt idx="8290">
                  <c:v>494.47953035181001</c:v>
                </c:pt>
                <c:pt idx="8291">
                  <c:v>494.47662537727001</c:v>
                </c:pt>
                <c:pt idx="8292">
                  <c:v>494.47090735176698</c:v>
                </c:pt>
                <c:pt idx="8293">
                  <c:v>494.45003505414002</c:v>
                </c:pt>
                <c:pt idx="8294">
                  <c:v>494.43835368287301</c:v>
                </c:pt>
                <c:pt idx="8295">
                  <c:v>494.40354065271202</c:v>
                </c:pt>
                <c:pt idx="8296">
                  <c:v>494.40285191726099</c:v>
                </c:pt>
                <c:pt idx="8297">
                  <c:v>494.40188222071299</c:v>
                </c:pt>
                <c:pt idx="8298">
                  <c:v>494.39983267085398</c:v>
                </c:pt>
                <c:pt idx="8299">
                  <c:v>494.39723508548002</c:v>
                </c:pt>
                <c:pt idx="8300">
                  <c:v>494.39566198874599</c:v>
                </c:pt>
                <c:pt idx="8301">
                  <c:v>494.39448346585402</c:v>
                </c:pt>
                <c:pt idx="8302">
                  <c:v>494.38414024341802</c:v>
                </c:pt>
                <c:pt idx="8303">
                  <c:v>494.37054879674997</c:v>
                </c:pt>
                <c:pt idx="8304">
                  <c:v>494.351780237387</c:v>
                </c:pt>
                <c:pt idx="8305">
                  <c:v>494.34320050213103</c:v>
                </c:pt>
                <c:pt idx="8306">
                  <c:v>494.33748270061602</c:v>
                </c:pt>
                <c:pt idx="8307">
                  <c:v>494.301070959242</c:v>
                </c:pt>
                <c:pt idx="8308">
                  <c:v>494.29530966345999</c:v>
                </c:pt>
                <c:pt idx="8309">
                  <c:v>494.29073341098001</c:v>
                </c:pt>
                <c:pt idx="8310">
                  <c:v>494.28297979909502</c:v>
                </c:pt>
                <c:pt idx="8311">
                  <c:v>494.27479234304798</c:v>
                </c:pt>
                <c:pt idx="8312">
                  <c:v>494.27106569729199</c:v>
                </c:pt>
                <c:pt idx="8313">
                  <c:v>494.25255936206298</c:v>
                </c:pt>
                <c:pt idx="8314">
                  <c:v>494.249160291718</c:v>
                </c:pt>
                <c:pt idx="8315">
                  <c:v>494.18527268585098</c:v>
                </c:pt>
                <c:pt idx="8316">
                  <c:v>494.163505890794</c:v>
                </c:pt>
                <c:pt idx="8317">
                  <c:v>494.11814091478197</c:v>
                </c:pt>
                <c:pt idx="8318">
                  <c:v>494.10524562694297</c:v>
                </c:pt>
                <c:pt idx="8319">
                  <c:v>494.104765075893</c:v>
                </c:pt>
                <c:pt idx="8320">
                  <c:v>494.09843119484498</c:v>
                </c:pt>
                <c:pt idx="8321">
                  <c:v>494.09082369959401</c:v>
                </c:pt>
                <c:pt idx="8322">
                  <c:v>494.07941689914003</c:v>
                </c:pt>
                <c:pt idx="8323">
                  <c:v>494.07907579754698</c:v>
                </c:pt>
                <c:pt idx="8324">
                  <c:v>494.06786960436301</c:v>
                </c:pt>
                <c:pt idx="8325">
                  <c:v>494.06349613654402</c:v>
                </c:pt>
                <c:pt idx="8326">
                  <c:v>494.05076085595499</c:v>
                </c:pt>
                <c:pt idx="8327">
                  <c:v>494.03652445447</c:v>
                </c:pt>
                <c:pt idx="8328">
                  <c:v>494.03635714874503</c:v>
                </c:pt>
                <c:pt idx="8329">
                  <c:v>494.02669996945502</c:v>
                </c:pt>
                <c:pt idx="8330">
                  <c:v>494.00724966700301</c:v>
                </c:pt>
                <c:pt idx="8331">
                  <c:v>494.00409448333602</c:v>
                </c:pt>
                <c:pt idx="8332">
                  <c:v>493.99264735838301</c:v>
                </c:pt>
                <c:pt idx="8333">
                  <c:v>493.95903917067398</c:v>
                </c:pt>
                <c:pt idx="8334">
                  <c:v>493.95365175083799</c:v>
                </c:pt>
                <c:pt idx="8335">
                  <c:v>493.951436189856</c:v>
                </c:pt>
                <c:pt idx="8336">
                  <c:v>493.92924383598398</c:v>
                </c:pt>
                <c:pt idx="8337">
                  <c:v>493.92857922843598</c:v>
                </c:pt>
                <c:pt idx="8338">
                  <c:v>493.920857382995</c:v>
                </c:pt>
                <c:pt idx="8339">
                  <c:v>493.92001748665803</c:v>
                </c:pt>
                <c:pt idx="8340">
                  <c:v>493.91263478925401</c:v>
                </c:pt>
                <c:pt idx="8341">
                  <c:v>493.91173242920598</c:v>
                </c:pt>
                <c:pt idx="8342">
                  <c:v>493.910505412867</c:v>
                </c:pt>
                <c:pt idx="8343">
                  <c:v>493.89464490425598</c:v>
                </c:pt>
                <c:pt idx="8344">
                  <c:v>493.89120135834497</c:v>
                </c:pt>
                <c:pt idx="8345">
                  <c:v>493.88140494468399</c:v>
                </c:pt>
                <c:pt idx="8346">
                  <c:v>493.88118893534602</c:v>
                </c:pt>
                <c:pt idx="8347">
                  <c:v>493.87299994581502</c:v>
                </c:pt>
                <c:pt idx="8348">
                  <c:v>493.86293723186901</c:v>
                </c:pt>
                <c:pt idx="8349">
                  <c:v>493.85367952213898</c:v>
                </c:pt>
                <c:pt idx="8350">
                  <c:v>493.84008251057003</c:v>
                </c:pt>
                <c:pt idx="8351">
                  <c:v>493.80636936236903</c:v>
                </c:pt>
                <c:pt idx="8352">
                  <c:v>493.80578102655898</c:v>
                </c:pt>
                <c:pt idx="8353">
                  <c:v>493.80441674152399</c:v>
                </c:pt>
                <c:pt idx="8354">
                  <c:v>493.80390053424702</c:v>
                </c:pt>
                <c:pt idx="8355">
                  <c:v>493.79761985530899</c:v>
                </c:pt>
                <c:pt idx="8356">
                  <c:v>493.79647098883203</c:v>
                </c:pt>
                <c:pt idx="8357">
                  <c:v>493.78964142279699</c:v>
                </c:pt>
                <c:pt idx="8358">
                  <c:v>493.784430950287</c:v>
                </c:pt>
                <c:pt idx="8359">
                  <c:v>493.78279734343499</c:v>
                </c:pt>
                <c:pt idx="8360">
                  <c:v>493.78225189958403</c:v>
                </c:pt>
                <c:pt idx="8361">
                  <c:v>493.77717519010099</c:v>
                </c:pt>
                <c:pt idx="8362">
                  <c:v>493.77598977036803</c:v>
                </c:pt>
                <c:pt idx="8363">
                  <c:v>493.76737096382101</c:v>
                </c:pt>
                <c:pt idx="8364">
                  <c:v>493.76594874297899</c:v>
                </c:pt>
                <c:pt idx="8365">
                  <c:v>493.76075436582801</c:v>
                </c:pt>
                <c:pt idx="8366">
                  <c:v>493.758473037832</c:v>
                </c:pt>
                <c:pt idx="8367">
                  <c:v>493.756905264392</c:v>
                </c:pt>
                <c:pt idx="8368">
                  <c:v>493.74856550973402</c:v>
                </c:pt>
                <c:pt idx="8369">
                  <c:v>493.72482812344202</c:v>
                </c:pt>
                <c:pt idx="8370">
                  <c:v>493.71460340124298</c:v>
                </c:pt>
                <c:pt idx="8371">
                  <c:v>493.71425961301401</c:v>
                </c:pt>
                <c:pt idx="8372">
                  <c:v>493.71143557641398</c:v>
                </c:pt>
                <c:pt idx="8373">
                  <c:v>493.70048699332</c:v>
                </c:pt>
                <c:pt idx="8374">
                  <c:v>493.69495460780502</c:v>
                </c:pt>
                <c:pt idx="8375">
                  <c:v>493.68286497611399</c:v>
                </c:pt>
                <c:pt idx="8376">
                  <c:v>493.67089972809799</c:v>
                </c:pt>
                <c:pt idx="8377">
                  <c:v>493.65904581123601</c:v>
                </c:pt>
                <c:pt idx="8378">
                  <c:v>493.63952915960698</c:v>
                </c:pt>
                <c:pt idx="8379">
                  <c:v>493.63420012459898</c:v>
                </c:pt>
                <c:pt idx="8380">
                  <c:v>493.62299522524302</c:v>
                </c:pt>
                <c:pt idx="8381">
                  <c:v>493.62094296721398</c:v>
                </c:pt>
                <c:pt idx="8382">
                  <c:v>493.59340594333099</c:v>
                </c:pt>
                <c:pt idx="8383">
                  <c:v>493.58750507403101</c:v>
                </c:pt>
                <c:pt idx="8384">
                  <c:v>493.58697227761201</c:v>
                </c:pt>
                <c:pt idx="8385">
                  <c:v>493.57307177101302</c:v>
                </c:pt>
                <c:pt idx="8386">
                  <c:v>493.56907259884503</c:v>
                </c:pt>
                <c:pt idx="8387">
                  <c:v>493.56675031025799</c:v>
                </c:pt>
                <c:pt idx="8388">
                  <c:v>493.555718295806</c:v>
                </c:pt>
                <c:pt idx="8389">
                  <c:v>493.55435796426798</c:v>
                </c:pt>
                <c:pt idx="8390">
                  <c:v>493.55418123567398</c:v>
                </c:pt>
                <c:pt idx="8391">
                  <c:v>493.52878125205802</c:v>
                </c:pt>
                <c:pt idx="8392">
                  <c:v>493.51127920296602</c:v>
                </c:pt>
                <c:pt idx="8393">
                  <c:v>493.48957968191598</c:v>
                </c:pt>
                <c:pt idx="8394">
                  <c:v>493.47890019962603</c:v>
                </c:pt>
                <c:pt idx="8395">
                  <c:v>493.47326049586002</c:v>
                </c:pt>
                <c:pt idx="8396">
                  <c:v>493.46886260526401</c:v>
                </c:pt>
                <c:pt idx="8397">
                  <c:v>493.468685407522</c:v>
                </c:pt>
                <c:pt idx="8398">
                  <c:v>493.46564932763101</c:v>
                </c:pt>
                <c:pt idx="8399">
                  <c:v>493.46227179726702</c:v>
                </c:pt>
                <c:pt idx="8400">
                  <c:v>493.44331738114101</c:v>
                </c:pt>
                <c:pt idx="8401">
                  <c:v>493.44234570012901</c:v>
                </c:pt>
                <c:pt idx="8402">
                  <c:v>493.43366833637799</c:v>
                </c:pt>
                <c:pt idx="8403">
                  <c:v>493.4068948158</c:v>
                </c:pt>
                <c:pt idx="8404">
                  <c:v>493.40450775527898</c:v>
                </c:pt>
                <c:pt idx="8405">
                  <c:v>493.39132335263201</c:v>
                </c:pt>
                <c:pt idx="8406">
                  <c:v>493.38955916524998</c:v>
                </c:pt>
                <c:pt idx="8407">
                  <c:v>493.38140326471301</c:v>
                </c:pt>
                <c:pt idx="8408">
                  <c:v>493.36628240946999</c:v>
                </c:pt>
                <c:pt idx="8409">
                  <c:v>493.359966422414</c:v>
                </c:pt>
                <c:pt idx="8410">
                  <c:v>493.358798937931</c:v>
                </c:pt>
                <c:pt idx="8411">
                  <c:v>493.35722863662198</c:v>
                </c:pt>
                <c:pt idx="8412">
                  <c:v>493.35347237259799</c:v>
                </c:pt>
                <c:pt idx="8413">
                  <c:v>493.33347088518701</c:v>
                </c:pt>
                <c:pt idx="8414">
                  <c:v>493.32034864516601</c:v>
                </c:pt>
                <c:pt idx="8415">
                  <c:v>493.31529328216402</c:v>
                </c:pt>
                <c:pt idx="8416">
                  <c:v>493.30992621389998</c:v>
                </c:pt>
                <c:pt idx="8417">
                  <c:v>493.30276486751598</c:v>
                </c:pt>
                <c:pt idx="8418">
                  <c:v>493.28356445904097</c:v>
                </c:pt>
                <c:pt idx="8419">
                  <c:v>493.26879599795802</c:v>
                </c:pt>
                <c:pt idx="8420">
                  <c:v>493.25805194539799</c:v>
                </c:pt>
                <c:pt idx="8421">
                  <c:v>493.254120658136</c:v>
                </c:pt>
                <c:pt idx="8422">
                  <c:v>493.24955550343799</c:v>
                </c:pt>
                <c:pt idx="8423">
                  <c:v>493.22434760248501</c:v>
                </c:pt>
                <c:pt idx="8424">
                  <c:v>493.22343754056601</c:v>
                </c:pt>
                <c:pt idx="8425">
                  <c:v>493.21196118382102</c:v>
                </c:pt>
                <c:pt idx="8426">
                  <c:v>493.20707799365999</c:v>
                </c:pt>
                <c:pt idx="8427">
                  <c:v>493.19927499177999</c:v>
                </c:pt>
                <c:pt idx="8428">
                  <c:v>493.186231639021</c:v>
                </c:pt>
                <c:pt idx="8429">
                  <c:v>493.138682197977</c:v>
                </c:pt>
                <c:pt idx="8430">
                  <c:v>493.12997438729502</c:v>
                </c:pt>
                <c:pt idx="8431">
                  <c:v>493.12238993443998</c:v>
                </c:pt>
                <c:pt idx="8432">
                  <c:v>493.10494884726899</c:v>
                </c:pt>
                <c:pt idx="8433">
                  <c:v>493.089737743802</c:v>
                </c:pt>
                <c:pt idx="8434">
                  <c:v>493.07096384204999</c:v>
                </c:pt>
                <c:pt idx="8435">
                  <c:v>493.06744505984301</c:v>
                </c:pt>
                <c:pt idx="8436">
                  <c:v>493.06383108220803</c:v>
                </c:pt>
                <c:pt idx="8437">
                  <c:v>493.04805769040001</c:v>
                </c:pt>
                <c:pt idx="8438">
                  <c:v>493.03928496443001</c:v>
                </c:pt>
                <c:pt idx="8439">
                  <c:v>493.011259010836</c:v>
                </c:pt>
                <c:pt idx="8440">
                  <c:v>493.00936381127002</c:v>
                </c:pt>
                <c:pt idx="8441">
                  <c:v>492.98127828279598</c:v>
                </c:pt>
                <c:pt idx="8442">
                  <c:v>492.97880638174598</c:v>
                </c:pt>
                <c:pt idx="8443">
                  <c:v>492.963769537313</c:v>
                </c:pt>
                <c:pt idx="8444">
                  <c:v>492.96286884761599</c:v>
                </c:pt>
                <c:pt idx="8445">
                  <c:v>492.95374679079998</c:v>
                </c:pt>
                <c:pt idx="8446">
                  <c:v>492.90148900797197</c:v>
                </c:pt>
                <c:pt idx="8447">
                  <c:v>492.89557857836701</c:v>
                </c:pt>
                <c:pt idx="8448">
                  <c:v>492.89218269856002</c:v>
                </c:pt>
                <c:pt idx="8449">
                  <c:v>492.88950701328201</c:v>
                </c:pt>
                <c:pt idx="8450">
                  <c:v>492.85180885938303</c:v>
                </c:pt>
                <c:pt idx="8451">
                  <c:v>492.850097102316</c:v>
                </c:pt>
                <c:pt idx="8452">
                  <c:v>492.82307257456398</c:v>
                </c:pt>
                <c:pt idx="8453">
                  <c:v>492.80330029679402</c:v>
                </c:pt>
                <c:pt idx="8454">
                  <c:v>492.80076942054501</c:v>
                </c:pt>
                <c:pt idx="8455">
                  <c:v>492.789819008905</c:v>
                </c:pt>
                <c:pt idx="8456">
                  <c:v>492.78222388574699</c:v>
                </c:pt>
                <c:pt idx="8457">
                  <c:v>492.774283438841</c:v>
                </c:pt>
                <c:pt idx="8458">
                  <c:v>492.771758963455</c:v>
                </c:pt>
                <c:pt idx="8459">
                  <c:v>492.76734222347199</c:v>
                </c:pt>
                <c:pt idx="8460">
                  <c:v>492.76333289806001</c:v>
                </c:pt>
                <c:pt idx="8461">
                  <c:v>492.762930606878</c:v>
                </c:pt>
                <c:pt idx="8462">
                  <c:v>492.75889670764298</c:v>
                </c:pt>
                <c:pt idx="8463">
                  <c:v>492.751690123044</c:v>
                </c:pt>
                <c:pt idx="8464">
                  <c:v>492.70212181600903</c:v>
                </c:pt>
                <c:pt idx="8465">
                  <c:v>492.69966471746602</c:v>
                </c:pt>
                <c:pt idx="8466">
                  <c:v>492.68972925076298</c:v>
                </c:pt>
                <c:pt idx="8467">
                  <c:v>492.67490085649803</c:v>
                </c:pt>
                <c:pt idx="8468">
                  <c:v>492.667824822125</c:v>
                </c:pt>
                <c:pt idx="8469">
                  <c:v>492.66281569607401</c:v>
                </c:pt>
                <c:pt idx="8470">
                  <c:v>492.662500713209</c:v>
                </c:pt>
                <c:pt idx="8471">
                  <c:v>492.64322464677599</c:v>
                </c:pt>
                <c:pt idx="8472">
                  <c:v>492.63742676899398</c:v>
                </c:pt>
                <c:pt idx="8473">
                  <c:v>492.62916977510901</c:v>
                </c:pt>
                <c:pt idx="8474">
                  <c:v>492.621894421908</c:v>
                </c:pt>
                <c:pt idx="8475">
                  <c:v>492.61133067636302</c:v>
                </c:pt>
                <c:pt idx="8476">
                  <c:v>492.61073624208802</c:v>
                </c:pt>
                <c:pt idx="8477">
                  <c:v>492.59508129668802</c:v>
                </c:pt>
                <c:pt idx="8478">
                  <c:v>492.587927513647</c:v>
                </c:pt>
                <c:pt idx="8479">
                  <c:v>492.58727627819297</c:v>
                </c:pt>
                <c:pt idx="8480">
                  <c:v>492.56976954628698</c:v>
                </c:pt>
                <c:pt idx="8481">
                  <c:v>492.554847305615</c:v>
                </c:pt>
                <c:pt idx="8482">
                  <c:v>492.55261098481299</c:v>
                </c:pt>
                <c:pt idx="8483">
                  <c:v>492.53496303491499</c:v>
                </c:pt>
                <c:pt idx="8484">
                  <c:v>492.516168108545</c:v>
                </c:pt>
                <c:pt idx="8485">
                  <c:v>492.50601606359902</c:v>
                </c:pt>
                <c:pt idx="8486">
                  <c:v>492.48346759160302</c:v>
                </c:pt>
                <c:pt idx="8487">
                  <c:v>492.46503204544302</c:v>
                </c:pt>
                <c:pt idx="8488">
                  <c:v>492.44851728963999</c:v>
                </c:pt>
                <c:pt idx="8489">
                  <c:v>492.44090832901497</c:v>
                </c:pt>
                <c:pt idx="8490">
                  <c:v>492.42759208389998</c:v>
                </c:pt>
                <c:pt idx="8491">
                  <c:v>492.42370026811398</c:v>
                </c:pt>
                <c:pt idx="8492">
                  <c:v>492.40884368348901</c:v>
                </c:pt>
                <c:pt idx="8493">
                  <c:v>492.40103275238999</c:v>
                </c:pt>
                <c:pt idx="8494">
                  <c:v>492.39098065940902</c:v>
                </c:pt>
                <c:pt idx="8495">
                  <c:v>492.390268064476</c:v>
                </c:pt>
                <c:pt idx="8496">
                  <c:v>492.38980679466499</c:v>
                </c:pt>
                <c:pt idx="8497">
                  <c:v>492.38224251462202</c:v>
                </c:pt>
                <c:pt idx="8498">
                  <c:v>492.379623684492</c:v>
                </c:pt>
                <c:pt idx="8499">
                  <c:v>492.37727792718601</c:v>
                </c:pt>
                <c:pt idx="8500">
                  <c:v>492.372698954908</c:v>
                </c:pt>
                <c:pt idx="8501">
                  <c:v>492.36178989552099</c:v>
                </c:pt>
                <c:pt idx="8502">
                  <c:v>492.36103394201501</c:v>
                </c:pt>
                <c:pt idx="8503">
                  <c:v>492.35126294205702</c:v>
                </c:pt>
                <c:pt idx="8504">
                  <c:v>492.34565555512398</c:v>
                </c:pt>
                <c:pt idx="8505">
                  <c:v>492.345478376801</c:v>
                </c:pt>
                <c:pt idx="8506">
                  <c:v>492.33485303113002</c:v>
                </c:pt>
                <c:pt idx="8507">
                  <c:v>492.329073479903</c:v>
                </c:pt>
                <c:pt idx="8508">
                  <c:v>492.32566669394402</c:v>
                </c:pt>
                <c:pt idx="8509">
                  <c:v>492.32139420184501</c:v>
                </c:pt>
                <c:pt idx="8510">
                  <c:v>492.31699669076698</c:v>
                </c:pt>
                <c:pt idx="8511">
                  <c:v>492.30493217228798</c:v>
                </c:pt>
                <c:pt idx="8512">
                  <c:v>492.29398547946198</c:v>
                </c:pt>
                <c:pt idx="8513">
                  <c:v>492.29273448490301</c:v>
                </c:pt>
                <c:pt idx="8514">
                  <c:v>492.28755834270402</c:v>
                </c:pt>
                <c:pt idx="8515">
                  <c:v>492.28202549710699</c:v>
                </c:pt>
                <c:pt idx="8516">
                  <c:v>492.278418481958</c:v>
                </c:pt>
                <c:pt idx="8517">
                  <c:v>492.26780863380702</c:v>
                </c:pt>
                <c:pt idx="8518">
                  <c:v>492.26547570583801</c:v>
                </c:pt>
                <c:pt idx="8519">
                  <c:v>492.26010122183698</c:v>
                </c:pt>
                <c:pt idx="8520">
                  <c:v>492.25757209283898</c:v>
                </c:pt>
                <c:pt idx="8521">
                  <c:v>492.255671668422</c:v>
                </c:pt>
                <c:pt idx="8522">
                  <c:v>492.22998378406101</c:v>
                </c:pt>
                <c:pt idx="8523">
                  <c:v>492.22194362866099</c:v>
                </c:pt>
                <c:pt idx="8524">
                  <c:v>492.21307980873502</c:v>
                </c:pt>
                <c:pt idx="8525">
                  <c:v>492.19731004306698</c:v>
                </c:pt>
                <c:pt idx="8526">
                  <c:v>492.18933133810401</c:v>
                </c:pt>
                <c:pt idx="8527">
                  <c:v>492.17899965773398</c:v>
                </c:pt>
                <c:pt idx="8528">
                  <c:v>492.16798316979998</c:v>
                </c:pt>
                <c:pt idx="8529">
                  <c:v>492.16259787705798</c:v>
                </c:pt>
                <c:pt idx="8530">
                  <c:v>492.15410391204102</c:v>
                </c:pt>
                <c:pt idx="8531">
                  <c:v>492.14822084702001</c:v>
                </c:pt>
                <c:pt idx="8532">
                  <c:v>492.14625141232199</c:v>
                </c:pt>
                <c:pt idx="8533">
                  <c:v>492.142847478379</c:v>
                </c:pt>
                <c:pt idx="8534">
                  <c:v>492.10496242325098</c:v>
                </c:pt>
                <c:pt idx="8535">
                  <c:v>492.08793994711698</c:v>
                </c:pt>
                <c:pt idx="8536">
                  <c:v>492.08071997691002</c:v>
                </c:pt>
                <c:pt idx="8537">
                  <c:v>492.07000186237798</c:v>
                </c:pt>
                <c:pt idx="8538">
                  <c:v>492.06984960072703</c:v>
                </c:pt>
                <c:pt idx="8539">
                  <c:v>492.05945339618398</c:v>
                </c:pt>
                <c:pt idx="8540">
                  <c:v>492.05248565699202</c:v>
                </c:pt>
                <c:pt idx="8541">
                  <c:v>492.04865398807999</c:v>
                </c:pt>
                <c:pt idx="8542">
                  <c:v>492.04820924008197</c:v>
                </c:pt>
                <c:pt idx="8543">
                  <c:v>492.043401686766</c:v>
                </c:pt>
                <c:pt idx="8544">
                  <c:v>492.022439432792</c:v>
                </c:pt>
                <c:pt idx="8545">
                  <c:v>492.01304026419803</c:v>
                </c:pt>
                <c:pt idx="8546">
                  <c:v>491.99264467456499</c:v>
                </c:pt>
                <c:pt idx="8547">
                  <c:v>491.99140633647198</c:v>
                </c:pt>
                <c:pt idx="8548">
                  <c:v>491.97545218730897</c:v>
                </c:pt>
                <c:pt idx="8549">
                  <c:v>491.94752248464903</c:v>
                </c:pt>
                <c:pt idx="8550">
                  <c:v>491.94227270330998</c:v>
                </c:pt>
                <c:pt idx="8551">
                  <c:v>491.93624667055599</c:v>
                </c:pt>
                <c:pt idx="8552">
                  <c:v>491.91438682972603</c:v>
                </c:pt>
                <c:pt idx="8553">
                  <c:v>491.901140311554</c:v>
                </c:pt>
                <c:pt idx="8554">
                  <c:v>491.882776925717</c:v>
                </c:pt>
                <c:pt idx="8555">
                  <c:v>491.856652770935</c:v>
                </c:pt>
                <c:pt idx="8556">
                  <c:v>491.85600162018</c:v>
                </c:pt>
                <c:pt idx="8557">
                  <c:v>491.85378310998402</c:v>
                </c:pt>
                <c:pt idx="8558">
                  <c:v>491.83920153022899</c:v>
                </c:pt>
                <c:pt idx="8559">
                  <c:v>491.83422356417998</c:v>
                </c:pt>
                <c:pt idx="8560">
                  <c:v>491.824665762503</c:v>
                </c:pt>
                <c:pt idx="8561">
                  <c:v>491.77554485729701</c:v>
                </c:pt>
                <c:pt idx="8562">
                  <c:v>491.77327530365699</c:v>
                </c:pt>
                <c:pt idx="8563">
                  <c:v>491.77143665535198</c:v>
                </c:pt>
                <c:pt idx="8564">
                  <c:v>491.76636006968403</c:v>
                </c:pt>
                <c:pt idx="8565">
                  <c:v>491.76619404555402</c:v>
                </c:pt>
                <c:pt idx="8566">
                  <c:v>491.75904054073601</c:v>
                </c:pt>
                <c:pt idx="8567">
                  <c:v>491.75809510235598</c:v>
                </c:pt>
                <c:pt idx="8568">
                  <c:v>491.75307379854399</c:v>
                </c:pt>
                <c:pt idx="8569">
                  <c:v>491.74771835023603</c:v>
                </c:pt>
                <c:pt idx="8570">
                  <c:v>491.741410608352</c:v>
                </c:pt>
                <c:pt idx="8571">
                  <c:v>491.73112466613497</c:v>
                </c:pt>
                <c:pt idx="8572">
                  <c:v>491.70307119881102</c:v>
                </c:pt>
                <c:pt idx="8573">
                  <c:v>491.70018627119299</c:v>
                </c:pt>
                <c:pt idx="8574">
                  <c:v>491.69935496252799</c:v>
                </c:pt>
                <c:pt idx="8575">
                  <c:v>491.68165163852399</c:v>
                </c:pt>
                <c:pt idx="8576">
                  <c:v>491.66388835479501</c:v>
                </c:pt>
                <c:pt idx="8577">
                  <c:v>491.650273867436</c:v>
                </c:pt>
                <c:pt idx="8578">
                  <c:v>491.64391144900202</c:v>
                </c:pt>
                <c:pt idx="8579">
                  <c:v>491.63971842535398</c:v>
                </c:pt>
                <c:pt idx="8580">
                  <c:v>491.63269789620898</c:v>
                </c:pt>
                <c:pt idx="8581">
                  <c:v>491.61532688558702</c:v>
                </c:pt>
                <c:pt idx="8582">
                  <c:v>491.61239237456698</c:v>
                </c:pt>
                <c:pt idx="8583">
                  <c:v>491.59118681164301</c:v>
                </c:pt>
                <c:pt idx="8584">
                  <c:v>491.57368236752802</c:v>
                </c:pt>
                <c:pt idx="8585">
                  <c:v>491.57071286403999</c:v>
                </c:pt>
                <c:pt idx="8586">
                  <c:v>491.56905155276797</c:v>
                </c:pt>
                <c:pt idx="8587">
                  <c:v>491.546062302005</c:v>
                </c:pt>
                <c:pt idx="8588">
                  <c:v>491.52395873504503</c:v>
                </c:pt>
                <c:pt idx="8589">
                  <c:v>491.49953746945903</c:v>
                </c:pt>
                <c:pt idx="8590">
                  <c:v>491.49893076026899</c:v>
                </c:pt>
                <c:pt idx="8591">
                  <c:v>491.49606846414503</c:v>
                </c:pt>
                <c:pt idx="8592">
                  <c:v>491.49567808311599</c:v>
                </c:pt>
                <c:pt idx="8593">
                  <c:v>491.49049255597498</c:v>
                </c:pt>
                <c:pt idx="8594">
                  <c:v>491.48864447039</c:v>
                </c:pt>
                <c:pt idx="8595">
                  <c:v>491.48241765905198</c:v>
                </c:pt>
                <c:pt idx="8596">
                  <c:v>491.482087050698</c:v>
                </c:pt>
                <c:pt idx="8597">
                  <c:v>491.476854579215</c:v>
                </c:pt>
                <c:pt idx="8598">
                  <c:v>491.470600261448</c:v>
                </c:pt>
                <c:pt idx="8599">
                  <c:v>491.47050057456698</c:v>
                </c:pt>
                <c:pt idx="8600">
                  <c:v>491.44951550130003</c:v>
                </c:pt>
                <c:pt idx="8601">
                  <c:v>491.43689955288801</c:v>
                </c:pt>
                <c:pt idx="8602">
                  <c:v>491.43559098973401</c:v>
                </c:pt>
                <c:pt idx="8603">
                  <c:v>491.40470224421199</c:v>
                </c:pt>
                <c:pt idx="8604">
                  <c:v>491.39154392317101</c:v>
                </c:pt>
                <c:pt idx="8605">
                  <c:v>491.374539639847</c:v>
                </c:pt>
                <c:pt idx="8606">
                  <c:v>491.35943961129698</c:v>
                </c:pt>
                <c:pt idx="8607">
                  <c:v>491.34409987299102</c:v>
                </c:pt>
                <c:pt idx="8608">
                  <c:v>491.34155513214398</c:v>
                </c:pt>
                <c:pt idx="8609">
                  <c:v>491.305153387877</c:v>
                </c:pt>
                <c:pt idx="8610">
                  <c:v>491.29618872772198</c:v>
                </c:pt>
                <c:pt idx="8611">
                  <c:v>491.28852468015299</c:v>
                </c:pt>
                <c:pt idx="8612">
                  <c:v>491.28717202190597</c:v>
                </c:pt>
                <c:pt idx="8613">
                  <c:v>491.28597118128698</c:v>
                </c:pt>
                <c:pt idx="8614">
                  <c:v>491.28540211577803</c:v>
                </c:pt>
                <c:pt idx="8615">
                  <c:v>491.28444891752599</c:v>
                </c:pt>
                <c:pt idx="8616">
                  <c:v>491.27771330636</c:v>
                </c:pt>
                <c:pt idx="8617">
                  <c:v>491.277592624416</c:v>
                </c:pt>
                <c:pt idx="8618">
                  <c:v>491.26444459419099</c:v>
                </c:pt>
                <c:pt idx="8619">
                  <c:v>491.26205947345198</c:v>
                </c:pt>
                <c:pt idx="8620">
                  <c:v>491.25598952731599</c:v>
                </c:pt>
                <c:pt idx="8621">
                  <c:v>491.24813565092501</c:v>
                </c:pt>
                <c:pt idx="8622">
                  <c:v>491.244245980161</c:v>
                </c:pt>
                <c:pt idx="8623">
                  <c:v>491.24388647169002</c:v>
                </c:pt>
                <c:pt idx="8624">
                  <c:v>491.23053778014298</c:v>
                </c:pt>
                <c:pt idx="8625">
                  <c:v>491.22381993237798</c:v>
                </c:pt>
                <c:pt idx="8626">
                  <c:v>491.19617857884998</c:v>
                </c:pt>
                <c:pt idx="8627">
                  <c:v>491.19549644690898</c:v>
                </c:pt>
                <c:pt idx="8628">
                  <c:v>491.18360480064899</c:v>
                </c:pt>
                <c:pt idx="8629">
                  <c:v>491.18195836025501</c:v>
                </c:pt>
                <c:pt idx="8630">
                  <c:v>491.18045033335699</c:v>
                </c:pt>
                <c:pt idx="8631">
                  <c:v>491.177856747475</c:v>
                </c:pt>
                <c:pt idx="8632">
                  <c:v>491.16976327711802</c:v>
                </c:pt>
                <c:pt idx="8633">
                  <c:v>491.14722627133102</c:v>
                </c:pt>
                <c:pt idx="8634">
                  <c:v>491.13368000669698</c:v>
                </c:pt>
                <c:pt idx="8635">
                  <c:v>491.117499387382</c:v>
                </c:pt>
                <c:pt idx="8636">
                  <c:v>491.11356332719998</c:v>
                </c:pt>
                <c:pt idx="8637">
                  <c:v>491.11352891603201</c:v>
                </c:pt>
                <c:pt idx="8638">
                  <c:v>491.112737845531</c:v>
                </c:pt>
                <c:pt idx="8639">
                  <c:v>491.10899169956201</c:v>
                </c:pt>
                <c:pt idx="8640">
                  <c:v>491.09537887123798</c:v>
                </c:pt>
                <c:pt idx="8641">
                  <c:v>491.09054765559603</c:v>
                </c:pt>
                <c:pt idx="8642">
                  <c:v>491.08567145331602</c:v>
                </c:pt>
                <c:pt idx="8643">
                  <c:v>491.08328379724202</c:v>
                </c:pt>
                <c:pt idx="8644">
                  <c:v>491.08135451527397</c:v>
                </c:pt>
                <c:pt idx="8645">
                  <c:v>491.06128733801802</c:v>
                </c:pt>
                <c:pt idx="8646">
                  <c:v>491.05847579139299</c:v>
                </c:pt>
                <c:pt idx="8647">
                  <c:v>491.05027989074199</c:v>
                </c:pt>
                <c:pt idx="8648">
                  <c:v>491.048873687472</c:v>
                </c:pt>
                <c:pt idx="8649">
                  <c:v>491.047538397339</c:v>
                </c:pt>
                <c:pt idx="8650">
                  <c:v>491.04659398402703</c:v>
                </c:pt>
                <c:pt idx="8651">
                  <c:v>491.03617047903202</c:v>
                </c:pt>
                <c:pt idx="8652">
                  <c:v>491.021812675908</c:v>
                </c:pt>
                <c:pt idx="8653">
                  <c:v>491.018528354512</c:v>
                </c:pt>
                <c:pt idx="8654">
                  <c:v>491.01551503859997</c:v>
                </c:pt>
                <c:pt idx="8655">
                  <c:v>491.01004127520201</c:v>
                </c:pt>
                <c:pt idx="8656">
                  <c:v>490.994782257503</c:v>
                </c:pt>
                <c:pt idx="8657">
                  <c:v>490.98831288675501</c:v>
                </c:pt>
                <c:pt idx="8658">
                  <c:v>490.98135980442902</c:v>
                </c:pt>
                <c:pt idx="8659">
                  <c:v>490.98076928545697</c:v>
                </c:pt>
                <c:pt idx="8660">
                  <c:v>490.974609378612</c:v>
                </c:pt>
                <c:pt idx="8661">
                  <c:v>490.97295369288702</c:v>
                </c:pt>
                <c:pt idx="8662">
                  <c:v>490.971092300799</c:v>
                </c:pt>
                <c:pt idx="8663">
                  <c:v>490.96307040191601</c:v>
                </c:pt>
                <c:pt idx="8664">
                  <c:v>490.96145808156001</c:v>
                </c:pt>
                <c:pt idx="8665">
                  <c:v>490.95528454064902</c:v>
                </c:pt>
                <c:pt idx="8666">
                  <c:v>490.95045675510198</c:v>
                </c:pt>
                <c:pt idx="8667">
                  <c:v>490.94532270287999</c:v>
                </c:pt>
                <c:pt idx="8668">
                  <c:v>490.92511536132997</c:v>
                </c:pt>
                <c:pt idx="8669">
                  <c:v>490.92369460159603</c:v>
                </c:pt>
                <c:pt idx="8670">
                  <c:v>490.904842303198</c:v>
                </c:pt>
                <c:pt idx="8671">
                  <c:v>490.89748700159402</c:v>
                </c:pt>
                <c:pt idx="8672">
                  <c:v>490.89655149684802</c:v>
                </c:pt>
                <c:pt idx="8673">
                  <c:v>490.89612005585002</c:v>
                </c:pt>
                <c:pt idx="8674">
                  <c:v>490.88775540053399</c:v>
                </c:pt>
                <c:pt idx="8675">
                  <c:v>490.88742497009298</c:v>
                </c:pt>
                <c:pt idx="8676">
                  <c:v>490.88564341072401</c:v>
                </c:pt>
                <c:pt idx="8677">
                  <c:v>490.881417645542</c:v>
                </c:pt>
                <c:pt idx="8678">
                  <c:v>490.853832165173</c:v>
                </c:pt>
                <c:pt idx="8679">
                  <c:v>490.84818664557201</c:v>
                </c:pt>
                <c:pt idx="8680">
                  <c:v>490.84405051019297</c:v>
                </c:pt>
                <c:pt idx="8681">
                  <c:v>490.81969168010801</c:v>
                </c:pt>
                <c:pt idx="8682">
                  <c:v>490.81267888925402</c:v>
                </c:pt>
                <c:pt idx="8683">
                  <c:v>490.80854075060398</c:v>
                </c:pt>
                <c:pt idx="8684">
                  <c:v>490.80832643336299</c:v>
                </c:pt>
                <c:pt idx="8685">
                  <c:v>490.80816203137499</c:v>
                </c:pt>
                <c:pt idx="8686">
                  <c:v>490.80782440854199</c:v>
                </c:pt>
                <c:pt idx="8687">
                  <c:v>490.80571920040899</c:v>
                </c:pt>
                <c:pt idx="8688">
                  <c:v>490.80542460836398</c:v>
                </c:pt>
                <c:pt idx="8689">
                  <c:v>490.80523331074301</c:v>
                </c:pt>
                <c:pt idx="8690">
                  <c:v>490.80470049329699</c:v>
                </c:pt>
                <c:pt idx="8691">
                  <c:v>490.80173154942099</c:v>
                </c:pt>
                <c:pt idx="8692">
                  <c:v>490.801560599803</c:v>
                </c:pt>
                <c:pt idx="8693">
                  <c:v>490.79482912175001</c:v>
                </c:pt>
                <c:pt idx="8694">
                  <c:v>490.792521753269</c:v>
                </c:pt>
                <c:pt idx="8695">
                  <c:v>490.791380892934</c:v>
                </c:pt>
                <c:pt idx="8696">
                  <c:v>490.78850116878499</c:v>
                </c:pt>
                <c:pt idx="8697">
                  <c:v>490.78655635479902</c:v>
                </c:pt>
                <c:pt idx="8698">
                  <c:v>490.78190849253701</c:v>
                </c:pt>
                <c:pt idx="8699">
                  <c:v>490.77577066476698</c:v>
                </c:pt>
                <c:pt idx="8700">
                  <c:v>490.74955479905498</c:v>
                </c:pt>
                <c:pt idx="8701">
                  <c:v>490.73023615320602</c:v>
                </c:pt>
                <c:pt idx="8702">
                  <c:v>490.72676599757801</c:v>
                </c:pt>
                <c:pt idx="8703">
                  <c:v>490.72633436880801</c:v>
                </c:pt>
                <c:pt idx="8704">
                  <c:v>490.72207045800201</c:v>
                </c:pt>
                <c:pt idx="8705">
                  <c:v>490.71143063397301</c:v>
                </c:pt>
                <c:pt idx="8706">
                  <c:v>490.70874855317402</c:v>
                </c:pt>
                <c:pt idx="8707">
                  <c:v>490.70355362978501</c:v>
                </c:pt>
                <c:pt idx="8708">
                  <c:v>490.695312697323</c:v>
                </c:pt>
                <c:pt idx="8709">
                  <c:v>490.69510226237003</c:v>
                </c:pt>
                <c:pt idx="8710">
                  <c:v>490.693547754272</c:v>
                </c:pt>
                <c:pt idx="8711">
                  <c:v>490.68347807791503</c:v>
                </c:pt>
                <c:pt idx="8712">
                  <c:v>490.65053110470598</c:v>
                </c:pt>
                <c:pt idx="8713">
                  <c:v>490.645291023048</c:v>
                </c:pt>
                <c:pt idx="8714">
                  <c:v>490.63045809867702</c:v>
                </c:pt>
                <c:pt idx="8715">
                  <c:v>490.62720709636301</c:v>
                </c:pt>
                <c:pt idx="8716">
                  <c:v>490.602156584574</c:v>
                </c:pt>
                <c:pt idx="8717">
                  <c:v>490.60172520522298</c:v>
                </c:pt>
                <c:pt idx="8718">
                  <c:v>490.60100465287701</c:v>
                </c:pt>
                <c:pt idx="8719">
                  <c:v>490.60035786814899</c:v>
                </c:pt>
                <c:pt idx="8720">
                  <c:v>490.59998347969099</c:v>
                </c:pt>
                <c:pt idx="8721">
                  <c:v>490.59901759569999</c:v>
                </c:pt>
                <c:pt idx="8722">
                  <c:v>490.59851810975601</c:v>
                </c:pt>
                <c:pt idx="8723">
                  <c:v>490.59800699233602</c:v>
                </c:pt>
                <c:pt idx="8724">
                  <c:v>490.59769750948601</c:v>
                </c:pt>
                <c:pt idx="8725">
                  <c:v>490.59759918817798</c:v>
                </c:pt>
                <c:pt idx="8726">
                  <c:v>490.59748455969901</c:v>
                </c:pt>
                <c:pt idx="8727">
                  <c:v>490.59747144176703</c:v>
                </c:pt>
                <c:pt idx="8728">
                  <c:v>490.59714003327798</c:v>
                </c:pt>
                <c:pt idx="8729">
                  <c:v>490.597082036139</c:v>
                </c:pt>
                <c:pt idx="8730">
                  <c:v>490.59675423512698</c:v>
                </c:pt>
                <c:pt idx="8731">
                  <c:v>490.59441071497702</c:v>
                </c:pt>
                <c:pt idx="8732">
                  <c:v>490.593344437045</c:v>
                </c:pt>
                <c:pt idx="8733">
                  <c:v>490.58973215536798</c:v>
                </c:pt>
                <c:pt idx="8734">
                  <c:v>490.58494400204597</c:v>
                </c:pt>
                <c:pt idx="8735">
                  <c:v>490.58481349905901</c:v>
                </c:pt>
                <c:pt idx="8736">
                  <c:v>490.58419484714</c:v>
                </c:pt>
                <c:pt idx="8737">
                  <c:v>490.58271098998102</c:v>
                </c:pt>
                <c:pt idx="8738">
                  <c:v>490.58084509011297</c:v>
                </c:pt>
                <c:pt idx="8739">
                  <c:v>490.57744169779897</c:v>
                </c:pt>
                <c:pt idx="8740">
                  <c:v>490.57561610309102</c:v>
                </c:pt>
                <c:pt idx="8741">
                  <c:v>490.57364265821298</c:v>
                </c:pt>
                <c:pt idx="8742">
                  <c:v>490.57193428245699</c:v>
                </c:pt>
                <c:pt idx="8743">
                  <c:v>490.56543548301198</c:v>
                </c:pt>
                <c:pt idx="8744">
                  <c:v>490.55471623609901</c:v>
                </c:pt>
                <c:pt idx="8745">
                  <c:v>490.55274240939798</c:v>
                </c:pt>
                <c:pt idx="8746">
                  <c:v>490.54523809577</c:v>
                </c:pt>
                <c:pt idx="8747">
                  <c:v>490.53639508634501</c:v>
                </c:pt>
                <c:pt idx="8748">
                  <c:v>490.50445095151798</c:v>
                </c:pt>
                <c:pt idx="8749">
                  <c:v>490.49309431191602</c:v>
                </c:pt>
                <c:pt idx="8750">
                  <c:v>490.47212080129401</c:v>
                </c:pt>
                <c:pt idx="8751">
                  <c:v>490.46103108991201</c:v>
                </c:pt>
                <c:pt idx="8752">
                  <c:v>490.45689589983402</c:v>
                </c:pt>
                <c:pt idx="8753">
                  <c:v>490.45208120541599</c:v>
                </c:pt>
                <c:pt idx="8754">
                  <c:v>490.434825241331</c:v>
                </c:pt>
                <c:pt idx="8755">
                  <c:v>490.43024762296199</c:v>
                </c:pt>
                <c:pt idx="8756">
                  <c:v>490.41881962124398</c:v>
                </c:pt>
                <c:pt idx="8757">
                  <c:v>490.412141197398</c:v>
                </c:pt>
                <c:pt idx="8758">
                  <c:v>490.39676311982799</c:v>
                </c:pt>
                <c:pt idx="8759">
                  <c:v>490.361171339328</c:v>
                </c:pt>
                <c:pt idx="8760">
                  <c:v>490.35239040899899</c:v>
                </c:pt>
                <c:pt idx="8761">
                  <c:v>490.332403001393</c:v>
                </c:pt>
                <c:pt idx="8762">
                  <c:v>490.30867685604397</c:v>
                </c:pt>
                <c:pt idx="8763">
                  <c:v>490.30043568737898</c:v>
                </c:pt>
                <c:pt idx="8764">
                  <c:v>490.28865894291698</c:v>
                </c:pt>
                <c:pt idx="8765">
                  <c:v>490.286812433943</c:v>
                </c:pt>
                <c:pt idx="8766">
                  <c:v>490.28148129560799</c:v>
                </c:pt>
                <c:pt idx="8767">
                  <c:v>490.27261935516498</c:v>
                </c:pt>
                <c:pt idx="8768">
                  <c:v>490.27185517535099</c:v>
                </c:pt>
                <c:pt idx="8769">
                  <c:v>490.27038429386999</c:v>
                </c:pt>
                <c:pt idx="8770">
                  <c:v>490.26559294516198</c:v>
                </c:pt>
                <c:pt idx="8771">
                  <c:v>490.265363937769</c:v>
                </c:pt>
                <c:pt idx="8772">
                  <c:v>490.26205763339601</c:v>
                </c:pt>
                <c:pt idx="8773">
                  <c:v>490.245205375041</c:v>
                </c:pt>
                <c:pt idx="8774">
                  <c:v>490.24202805221199</c:v>
                </c:pt>
                <c:pt idx="8775">
                  <c:v>490.24192769489503</c:v>
                </c:pt>
                <c:pt idx="8776">
                  <c:v>490.22042176511297</c:v>
                </c:pt>
                <c:pt idx="8777">
                  <c:v>490.21569012642198</c:v>
                </c:pt>
                <c:pt idx="8778">
                  <c:v>490.21522116950598</c:v>
                </c:pt>
                <c:pt idx="8779">
                  <c:v>490.21417279315602</c:v>
                </c:pt>
                <c:pt idx="8780">
                  <c:v>490.20288176942699</c:v>
                </c:pt>
                <c:pt idx="8781">
                  <c:v>490.196624698552</c:v>
                </c:pt>
                <c:pt idx="8782">
                  <c:v>490.19053220350702</c:v>
                </c:pt>
                <c:pt idx="8783">
                  <c:v>490.18930102162398</c:v>
                </c:pt>
                <c:pt idx="8784">
                  <c:v>490.16815288107301</c:v>
                </c:pt>
                <c:pt idx="8785">
                  <c:v>490.14633376761498</c:v>
                </c:pt>
                <c:pt idx="8786">
                  <c:v>490.14192906385398</c:v>
                </c:pt>
                <c:pt idx="8787">
                  <c:v>490.10906030574802</c:v>
                </c:pt>
                <c:pt idx="8788">
                  <c:v>490.05556118100202</c:v>
                </c:pt>
                <c:pt idx="8789">
                  <c:v>490.05113199907601</c:v>
                </c:pt>
                <c:pt idx="8790">
                  <c:v>490.04647156200502</c:v>
                </c:pt>
                <c:pt idx="8791">
                  <c:v>490.03849017678101</c:v>
                </c:pt>
                <c:pt idx="8792">
                  <c:v>490.025608651754</c:v>
                </c:pt>
                <c:pt idx="8793">
                  <c:v>490.01249558729103</c:v>
                </c:pt>
                <c:pt idx="8794">
                  <c:v>490.01047903973102</c:v>
                </c:pt>
                <c:pt idx="8795">
                  <c:v>490.00617149429797</c:v>
                </c:pt>
                <c:pt idx="8796">
                  <c:v>490.00495002168299</c:v>
                </c:pt>
                <c:pt idx="8797">
                  <c:v>489.99409563926798</c:v>
                </c:pt>
                <c:pt idx="8798">
                  <c:v>489.98505160013798</c:v>
                </c:pt>
                <c:pt idx="8799">
                  <c:v>489.98012261218997</c:v>
                </c:pt>
                <c:pt idx="8800">
                  <c:v>489.94499926332497</c:v>
                </c:pt>
                <c:pt idx="8801">
                  <c:v>489.92726630656199</c:v>
                </c:pt>
                <c:pt idx="8802">
                  <c:v>489.91405632168699</c:v>
                </c:pt>
                <c:pt idx="8803">
                  <c:v>489.91380433556799</c:v>
                </c:pt>
                <c:pt idx="8804">
                  <c:v>489.911634182282</c:v>
                </c:pt>
                <c:pt idx="8805">
                  <c:v>489.90898726812901</c:v>
                </c:pt>
                <c:pt idx="8806">
                  <c:v>489.88207702991002</c:v>
                </c:pt>
                <c:pt idx="8807">
                  <c:v>489.88082536563002</c:v>
                </c:pt>
                <c:pt idx="8808">
                  <c:v>489.87167642480398</c:v>
                </c:pt>
                <c:pt idx="8809">
                  <c:v>489.85428752297702</c:v>
                </c:pt>
                <c:pt idx="8810">
                  <c:v>489.84478246518501</c:v>
                </c:pt>
                <c:pt idx="8811">
                  <c:v>489.84041973402498</c:v>
                </c:pt>
                <c:pt idx="8812">
                  <c:v>489.81531962108198</c:v>
                </c:pt>
                <c:pt idx="8813">
                  <c:v>489.80232841447798</c:v>
                </c:pt>
                <c:pt idx="8814">
                  <c:v>489.78024880235199</c:v>
                </c:pt>
                <c:pt idx="8815">
                  <c:v>489.76632545016002</c:v>
                </c:pt>
                <c:pt idx="8816">
                  <c:v>489.765830188645</c:v>
                </c:pt>
                <c:pt idx="8817">
                  <c:v>489.70462903933299</c:v>
                </c:pt>
                <c:pt idx="8818">
                  <c:v>489.70294882649802</c:v>
                </c:pt>
                <c:pt idx="8819">
                  <c:v>489.69376040396099</c:v>
                </c:pt>
                <c:pt idx="8820">
                  <c:v>489.693093629825</c:v>
                </c:pt>
                <c:pt idx="8821">
                  <c:v>489.68774663946499</c:v>
                </c:pt>
                <c:pt idx="8822">
                  <c:v>489.66963229473902</c:v>
                </c:pt>
                <c:pt idx="8823">
                  <c:v>489.66742142374</c:v>
                </c:pt>
                <c:pt idx="8824">
                  <c:v>489.658327348147</c:v>
                </c:pt>
                <c:pt idx="8825">
                  <c:v>489.64519415167001</c:v>
                </c:pt>
                <c:pt idx="8826">
                  <c:v>489.62889337795701</c:v>
                </c:pt>
                <c:pt idx="8827">
                  <c:v>489.62772068835699</c:v>
                </c:pt>
                <c:pt idx="8828">
                  <c:v>489.62708366715401</c:v>
                </c:pt>
                <c:pt idx="8829">
                  <c:v>489.62526711250001</c:v>
                </c:pt>
                <c:pt idx="8830">
                  <c:v>489.609986888148</c:v>
                </c:pt>
                <c:pt idx="8831">
                  <c:v>489.60693927655001</c:v>
                </c:pt>
                <c:pt idx="8832">
                  <c:v>489.59556993170798</c:v>
                </c:pt>
                <c:pt idx="8833">
                  <c:v>489.59461354245298</c:v>
                </c:pt>
                <c:pt idx="8834">
                  <c:v>489.58421576692098</c:v>
                </c:pt>
                <c:pt idx="8835">
                  <c:v>489.55941124740298</c:v>
                </c:pt>
                <c:pt idx="8836">
                  <c:v>489.551282681423</c:v>
                </c:pt>
                <c:pt idx="8837">
                  <c:v>489.54280899823999</c:v>
                </c:pt>
                <c:pt idx="8838">
                  <c:v>489.52231524846502</c:v>
                </c:pt>
                <c:pt idx="8839">
                  <c:v>489.50043262689599</c:v>
                </c:pt>
                <c:pt idx="8840">
                  <c:v>489.493345827925</c:v>
                </c:pt>
                <c:pt idx="8841">
                  <c:v>489.46144261593901</c:v>
                </c:pt>
                <c:pt idx="8842">
                  <c:v>489.45791751461098</c:v>
                </c:pt>
                <c:pt idx="8843">
                  <c:v>489.45452470222602</c:v>
                </c:pt>
                <c:pt idx="8844">
                  <c:v>489.43423942260199</c:v>
                </c:pt>
                <c:pt idx="8845">
                  <c:v>489.43398471642399</c:v>
                </c:pt>
                <c:pt idx="8846">
                  <c:v>489.433886645482</c:v>
                </c:pt>
                <c:pt idx="8847">
                  <c:v>489.43180275691202</c:v>
                </c:pt>
                <c:pt idx="8848">
                  <c:v>489.43161555755199</c:v>
                </c:pt>
                <c:pt idx="8849">
                  <c:v>489.42831644580201</c:v>
                </c:pt>
                <c:pt idx="8850">
                  <c:v>489.41193391902698</c:v>
                </c:pt>
                <c:pt idx="8851">
                  <c:v>489.40375440209999</c:v>
                </c:pt>
                <c:pt idx="8852">
                  <c:v>489.39962258908798</c:v>
                </c:pt>
                <c:pt idx="8853">
                  <c:v>489.39962161290202</c:v>
                </c:pt>
                <c:pt idx="8854">
                  <c:v>489.35418951435997</c:v>
                </c:pt>
                <c:pt idx="8855">
                  <c:v>489.35160348918299</c:v>
                </c:pt>
                <c:pt idx="8856">
                  <c:v>489.33535503312299</c:v>
                </c:pt>
                <c:pt idx="8857">
                  <c:v>489.321488941425</c:v>
                </c:pt>
                <c:pt idx="8858">
                  <c:v>489.31906226902998</c:v>
                </c:pt>
                <c:pt idx="8859">
                  <c:v>489.31385949536298</c:v>
                </c:pt>
                <c:pt idx="8860">
                  <c:v>489.31338015630399</c:v>
                </c:pt>
                <c:pt idx="8861">
                  <c:v>489.30866845758402</c:v>
                </c:pt>
                <c:pt idx="8862">
                  <c:v>489.30495325182898</c:v>
                </c:pt>
                <c:pt idx="8863">
                  <c:v>489.29996969549899</c:v>
                </c:pt>
                <c:pt idx="8864">
                  <c:v>489.291680621002</c:v>
                </c:pt>
                <c:pt idx="8865">
                  <c:v>489.28669062977201</c:v>
                </c:pt>
                <c:pt idx="8866">
                  <c:v>489.28264713858903</c:v>
                </c:pt>
                <c:pt idx="8867">
                  <c:v>489.27821214010203</c:v>
                </c:pt>
                <c:pt idx="8868">
                  <c:v>489.25580772436001</c:v>
                </c:pt>
                <c:pt idx="8869">
                  <c:v>489.22881548551499</c:v>
                </c:pt>
                <c:pt idx="8870">
                  <c:v>489.21664192447702</c:v>
                </c:pt>
                <c:pt idx="8871">
                  <c:v>489.21608278626201</c:v>
                </c:pt>
                <c:pt idx="8872">
                  <c:v>489.20509593134801</c:v>
                </c:pt>
                <c:pt idx="8873">
                  <c:v>489.19417734203199</c:v>
                </c:pt>
                <c:pt idx="8874">
                  <c:v>489.17872684132999</c:v>
                </c:pt>
                <c:pt idx="8875">
                  <c:v>489.167120451237</c:v>
                </c:pt>
                <c:pt idx="8876">
                  <c:v>489.158504328373</c:v>
                </c:pt>
                <c:pt idx="8877">
                  <c:v>489.15555287092599</c:v>
                </c:pt>
                <c:pt idx="8878">
                  <c:v>489.14916865306202</c:v>
                </c:pt>
                <c:pt idx="8879">
                  <c:v>489.13589079892398</c:v>
                </c:pt>
                <c:pt idx="8880">
                  <c:v>489.13342502203699</c:v>
                </c:pt>
                <c:pt idx="8881">
                  <c:v>489.13049322912002</c:v>
                </c:pt>
                <c:pt idx="8882">
                  <c:v>489.116667915199</c:v>
                </c:pt>
                <c:pt idx="8883">
                  <c:v>489.115756984786</c:v>
                </c:pt>
                <c:pt idx="8884">
                  <c:v>489.11441623714097</c:v>
                </c:pt>
                <c:pt idx="8885">
                  <c:v>489.10975193937401</c:v>
                </c:pt>
                <c:pt idx="8886">
                  <c:v>489.10131599712503</c:v>
                </c:pt>
                <c:pt idx="8887">
                  <c:v>489.08684739201101</c:v>
                </c:pt>
                <c:pt idx="8888">
                  <c:v>489.063928954468</c:v>
                </c:pt>
                <c:pt idx="8889">
                  <c:v>489.05877546142</c:v>
                </c:pt>
                <c:pt idx="8890">
                  <c:v>489.05688632952899</c:v>
                </c:pt>
                <c:pt idx="8891">
                  <c:v>489.05172121163599</c:v>
                </c:pt>
                <c:pt idx="8892">
                  <c:v>489.02980624019898</c:v>
                </c:pt>
                <c:pt idx="8893">
                  <c:v>489.018080845849</c:v>
                </c:pt>
                <c:pt idx="8894">
                  <c:v>489.01120708171197</c:v>
                </c:pt>
                <c:pt idx="8895">
                  <c:v>489.00604509293601</c:v>
                </c:pt>
                <c:pt idx="8896">
                  <c:v>488.98606725744497</c:v>
                </c:pt>
                <c:pt idx="8897">
                  <c:v>488.98252656959198</c:v>
                </c:pt>
                <c:pt idx="8898">
                  <c:v>488.98122864656199</c:v>
                </c:pt>
                <c:pt idx="8899">
                  <c:v>488.96726998097199</c:v>
                </c:pt>
                <c:pt idx="8900">
                  <c:v>488.9405354127</c:v>
                </c:pt>
                <c:pt idx="8901">
                  <c:v>488.90114988776998</c:v>
                </c:pt>
                <c:pt idx="8902">
                  <c:v>488.88974808193097</c:v>
                </c:pt>
                <c:pt idx="8903">
                  <c:v>488.85981364956302</c:v>
                </c:pt>
                <c:pt idx="8904">
                  <c:v>488.85980620371902</c:v>
                </c:pt>
                <c:pt idx="8905">
                  <c:v>488.85295779669701</c:v>
                </c:pt>
                <c:pt idx="8906">
                  <c:v>488.849274435621</c:v>
                </c:pt>
                <c:pt idx="8907">
                  <c:v>488.846547719706</c:v>
                </c:pt>
                <c:pt idx="8908">
                  <c:v>488.83775037964102</c:v>
                </c:pt>
                <c:pt idx="8909">
                  <c:v>488.82745449042801</c:v>
                </c:pt>
                <c:pt idx="8910">
                  <c:v>488.82463293914998</c:v>
                </c:pt>
                <c:pt idx="8911">
                  <c:v>488.78044325613899</c:v>
                </c:pt>
                <c:pt idx="8912">
                  <c:v>488.78025033912002</c:v>
                </c:pt>
                <c:pt idx="8913">
                  <c:v>488.76475503696201</c:v>
                </c:pt>
                <c:pt idx="8914">
                  <c:v>488.747347134081</c:v>
                </c:pt>
                <c:pt idx="8915">
                  <c:v>488.733198461472</c:v>
                </c:pt>
                <c:pt idx="8916">
                  <c:v>488.73259735537999</c:v>
                </c:pt>
                <c:pt idx="8917">
                  <c:v>488.73175932275302</c:v>
                </c:pt>
                <c:pt idx="8918">
                  <c:v>488.72025729497102</c:v>
                </c:pt>
                <c:pt idx="8919">
                  <c:v>488.68854279626902</c:v>
                </c:pt>
                <c:pt idx="8920">
                  <c:v>488.67556844937798</c:v>
                </c:pt>
                <c:pt idx="8921">
                  <c:v>488.62879253155597</c:v>
                </c:pt>
                <c:pt idx="8922">
                  <c:v>488.627488166403</c:v>
                </c:pt>
                <c:pt idx="8923">
                  <c:v>488.624967200345</c:v>
                </c:pt>
                <c:pt idx="8924">
                  <c:v>488.60900616280702</c:v>
                </c:pt>
                <c:pt idx="8925">
                  <c:v>488.55426079968299</c:v>
                </c:pt>
                <c:pt idx="8926">
                  <c:v>488.54003449521798</c:v>
                </c:pt>
                <c:pt idx="8927">
                  <c:v>488.53752275429201</c:v>
                </c:pt>
                <c:pt idx="8928">
                  <c:v>488.523546569237</c:v>
                </c:pt>
                <c:pt idx="8929">
                  <c:v>488.52168568949799</c:v>
                </c:pt>
                <c:pt idx="8930">
                  <c:v>488.515488849468</c:v>
                </c:pt>
                <c:pt idx="8931">
                  <c:v>488.49812480309998</c:v>
                </c:pt>
                <c:pt idx="8932">
                  <c:v>488.49052578269902</c:v>
                </c:pt>
                <c:pt idx="8933">
                  <c:v>488.46593172626399</c:v>
                </c:pt>
                <c:pt idx="8934">
                  <c:v>488.46397263575301</c:v>
                </c:pt>
                <c:pt idx="8935">
                  <c:v>488.46031989198201</c:v>
                </c:pt>
                <c:pt idx="8936">
                  <c:v>488.45155522744699</c:v>
                </c:pt>
                <c:pt idx="8937">
                  <c:v>488.448468488478</c:v>
                </c:pt>
                <c:pt idx="8938">
                  <c:v>488.446832046054</c:v>
                </c:pt>
                <c:pt idx="8939">
                  <c:v>488.44466772373602</c:v>
                </c:pt>
                <c:pt idx="8940">
                  <c:v>488.439244524971</c:v>
                </c:pt>
                <c:pt idx="8941">
                  <c:v>488.43474216643199</c:v>
                </c:pt>
                <c:pt idx="8942">
                  <c:v>488.43207075423999</c:v>
                </c:pt>
                <c:pt idx="8943">
                  <c:v>488.4295243725</c:v>
                </c:pt>
                <c:pt idx="8944">
                  <c:v>488.423396946092</c:v>
                </c:pt>
                <c:pt idx="8945">
                  <c:v>488.38079151434499</c:v>
                </c:pt>
                <c:pt idx="8946">
                  <c:v>488.37795551249798</c:v>
                </c:pt>
                <c:pt idx="8947">
                  <c:v>488.36508041963299</c:v>
                </c:pt>
                <c:pt idx="8948">
                  <c:v>488.36355470174402</c:v>
                </c:pt>
                <c:pt idx="8949">
                  <c:v>488.33185404050698</c:v>
                </c:pt>
                <c:pt idx="8950">
                  <c:v>488.33158207514902</c:v>
                </c:pt>
                <c:pt idx="8951">
                  <c:v>488.32979373252903</c:v>
                </c:pt>
                <c:pt idx="8952">
                  <c:v>488.329354688244</c:v>
                </c:pt>
                <c:pt idx="8953">
                  <c:v>488.32665849135998</c:v>
                </c:pt>
                <c:pt idx="8954">
                  <c:v>488.32218104487498</c:v>
                </c:pt>
                <c:pt idx="8955">
                  <c:v>488.31751279621699</c:v>
                </c:pt>
                <c:pt idx="8956">
                  <c:v>488.30668751916102</c:v>
                </c:pt>
                <c:pt idx="8957">
                  <c:v>488.30580751630799</c:v>
                </c:pt>
                <c:pt idx="8958">
                  <c:v>488.25804550805299</c:v>
                </c:pt>
                <c:pt idx="8959">
                  <c:v>488.256482026036</c:v>
                </c:pt>
                <c:pt idx="8960">
                  <c:v>488.25423613446497</c:v>
                </c:pt>
                <c:pt idx="8961">
                  <c:v>488.22686898572903</c:v>
                </c:pt>
                <c:pt idx="8962">
                  <c:v>488.22679192581302</c:v>
                </c:pt>
                <c:pt idx="8963">
                  <c:v>488.21360723231999</c:v>
                </c:pt>
                <c:pt idx="8964">
                  <c:v>488.19895189929201</c:v>
                </c:pt>
                <c:pt idx="8965">
                  <c:v>488.16160647123002</c:v>
                </c:pt>
                <c:pt idx="8966">
                  <c:v>488.12297019719699</c:v>
                </c:pt>
                <c:pt idx="8967">
                  <c:v>488.12179878014001</c:v>
                </c:pt>
                <c:pt idx="8968">
                  <c:v>488.10634604219399</c:v>
                </c:pt>
                <c:pt idx="8969">
                  <c:v>488.07572294872898</c:v>
                </c:pt>
                <c:pt idx="8970">
                  <c:v>488.07464683181797</c:v>
                </c:pt>
                <c:pt idx="8971">
                  <c:v>488.06101407353901</c:v>
                </c:pt>
                <c:pt idx="8972">
                  <c:v>488.05302842846299</c:v>
                </c:pt>
                <c:pt idx="8973">
                  <c:v>488.04144467135302</c:v>
                </c:pt>
                <c:pt idx="8974">
                  <c:v>488.02140344009899</c:v>
                </c:pt>
                <c:pt idx="8975">
                  <c:v>488.01703357338403</c:v>
                </c:pt>
                <c:pt idx="8976">
                  <c:v>488.00675785848398</c:v>
                </c:pt>
                <c:pt idx="8977">
                  <c:v>488.006015253572</c:v>
                </c:pt>
                <c:pt idx="8978">
                  <c:v>487.995721446235</c:v>
                </c:pt>
                <c:pt idx="8979">
                  <c:v>487.992174610186</c:v>
                </c:pt>
                <c:pt idx="8980">
                  <c:v>487.98016471875098</c:v>
                </c:pt>
                <c:pt idx="8981">
                  <c:v>487.93637047980297</c:v>
                </c:pt>
                <c:pt idx="8982">
                  <c:v>487.90699307989303</c:v>
                </c:pt>
                <c:pt idx="8983">
                  <c:v>487.89239062357399</c:v>
                </c:pt>
                <c:pt idx="8984">
                  <c:v>487.88163999785297</c:v>
                </c:pt>
                <c:pt idx="8985">
                  <c:v>487.875937313831</c:v>
                </c:pt>
                <c:pt idx="8986">
                  <c:v>487.87555233029798</c:v>
                </c:pt>
                <c:pt idx="8987">
                  <c:v>487.87122187847302</c:v>
                </c:pt>
                <c:pt idx="8988">
                  <c:v>487.85372863399499</c:v>
                </c:pt>
                <c:pt idx="8989">
                  <c:v>487.82980610445901</c:v>
                </c:pt>
                <c:pt idx="8990">
                  <c:v>487.82162465372897</c:v>
                </c:pt>
                <c:pt idx="8991">
                  <c:v>487.81986018337102</c:v>
                </c:pt>
                <c:pt idx="8992">
                  <c:v>487.816169682549</c:v>
                </c:pt>
                <c:pt idx="8993">
                  <c:v>487.81005764965897</c:v>
                </c:pt>
                <c:pt idx="8994">
                  <c:v>487.80720571519601</c:v>
                </c:pt>
                <c:pt idx="8995">
                  <c:v>487.804979794747</c:v>
                </c:pt>
                <c:pt idx="8996">
                  <c:v>487.79821003396199</c:v>
                </c:pt>
                <c:pt idx="8997">
                  <c:v>487.785861110403</c:v>
                </c:pt>
                <c:pt idx="8998">
                  <c:v>487.78472744650702</c:v>
                </c:pt>
                <c:pt idx="8999">
                  <c:v>487.77626098098699</c:v>
                </c:pt>
                <c:pt idx="9000">
                  <c:v>487.77228560270203</c:v>
                </c:pt>
                <c:pt idx="9001">
                  <c:v>487.77227604785901</c:v>
                </c:pt>
                <c:pt idx="9002">
                  <c:v>487.76187261348298</c:v>
                </c:pt>
                <c:pt idx="9003">
                  <c:v>487.756849150584</c:v>
                </c:pt>
                <c:pt idx="9004">
                  <c:v>487.75494806695502</c:v>
                </c:pt>
                <c:pt idx="9005">
                  <c:v>487.74814620388202</c:v>
                </c:pt>
                <c:pt idx="9006">
                  <c:v>487.74644305480899</c:v>
                </c:pt>
                <c:pt idx="9007">
                  <c:v>487.74373573634301</c:v>
                </c:pt>
                <c:pt idx="9008">
                  <c:v>487.74336873900302</c:v>
                </c:pt>
                <c:pt idx="9009">
                  <c:v>487.71176676951501</c:v>
                </c:pt>
                <c:pt idx="9010">
                  <c:v>487.71149704207397</c:v>
                </c:pt>
                <c:pt idx="9011">
                  <c:v>487.689322363629</c:v>
                </c:pt>
                <c:pt idx="9012">
                  <c:v>487.66273416978203</c:v>
                </c:pt>
                <c:pt idx="9013">
                  <c:v>487.65451461386903</c:v>
                </c:pt>
                <c:pt idx="9014">
                  <c:v>487.63788110183498</c:v>
                </c:pt>
                <c:pt idx="9015">
                  <c:v>487.61650412434699</c:v>
                </c:pt>
                <c:pt idx="9016">
                  <c:v>487.59035647749698</c:v>
                </c:pt>
                <c:pt idx="9017">
                  <c:v>487.58113374040403</c:v>
                </c:pt>
                <c:pt idx="9018">
                  <c:v>487.57213241763202</c:v>
                </c:pt>
                <c:pt idx="9019">
                  <c:v>487.52883444996701</c:v>
                </c:pt>
                <c:pt idx="9020">
                  <c:v>487.52641736632</c:v>
                </c:pt>
                <c:pt idx="9021">
                  <c:v>487.52533445092303</c:v>
                </c:pt>
                <c:pt idx="9022">
                  <c:v>487.52106792830102</c:v>
                </c:pt>
                <c:pt idx="9023">
                  <c:v>487.51606607968603</c:v>
                </c:pt>
                <c:pt idx="9024">
                  <c:v>487.51174589783301</c:v>
                </c:pt>
                <c:pt idx="9025">
                  <c:v>487.442801501779</c:v>
                </c:pt>
                <c:pt idx="9026">
                  <c:v>487.44134116577601</c:v>
                </c:pt>
                <c:pt idx="9027">
                  <c:v>487.42954502730601</c:v>
                </c:pt>
                <c:pt idx="9028">
                  <c:v>487.42732393390997</c:v>
                </c:pt>
                <c:pt idx="9029">
                  <c:v>487.41509140689197</c:v>
                </c:pt>
                <c:pt idx="9030">
                  <c:v>487.41051705706201</c:v>
                </c:pt>
                <c:pt idx="9031">
                  <c:v>487.403983970703</c:v>
                </c:pt>
                <c:pt idx="9032">
                  <c:v>487.39782795999599</c:v>
                </c:pt>
                <c:pt idx="9033">
                  <c:v>487.39483286359803</c:v>
                </c:pt>
                <c:pt idx="9034">
                  <c:v>487.39337349303901</c:v>
                </c:pt>
                <c:pt idx="9035">
                  <c:v>487.37769109697302</c:v>
                </c:pt>
                <c:pt idx="9036">
                  <c:v>487.37269727316198</c:v>
                </c:pt>
                <c:pt idx="9037">
                  <c:v>487.35136702778402</c:v>
                </c:pt>
                <c:pt idx="9038">
                  <c:v>487.345017131269</c:v>
                </c:pt>
                <c:pt idx="9039">
                  <c:v>487.32633976394197</c:v>
                </c:pt>
                <c:pt idx="9040">
                  <c:v>487.32499511895099</c:v>
                </c:pt>
                <c:pt idx="9041">
                  <c:v>487.29208178902002</c:v>
                </c:pt>
                <c:pt idx="9042">
                  <c:v>487.28765313180401</c:v>
                </c:pt>
                <c:pt idx="9043">
                  <c:v>487.26112832485802</c:v>
                </c:pt>
                <c:pt idx="9044">
                  <c:v>487.22625326035802</c:v>
                </c:pt>
                <c:pt idx="9045">
                  <c:v>487.21647950371499</c:v>
                </c:pt>
                <c:pt idx="9046">
                  <c:v>487.20941158857698</c:v>
                </c:pt>
                <c:pt idx="9047">
                  <c:v>487.20889631839901</c:v>
                </c:pt>
                <c:pt idx="9048">
                  <c:v>487.205563553839</c:v>
                </c:pt>
                <c:pt idx="9049">
                  <c:v>487.19817161523201</c:v>
                </c:pt>
                <c:pt idx="9050">
                  <c:v>487.19483017720398</c:v>
                </c:pt>
                <c:pt idx="9051">
                  <c:v>487.187007340062</c:v>
                </c:pt>
                <c:pt idx="9052">
                  <c:v>487.16833297339798</c:v>
                </c:pt>
                <c:pt idx="9053">
                  <c:v>487.14601517878299</c:v>
                </c:pt>
                <c:pt idx="9054">
                  <c:v>487.136396299963</c:v>
                </c:pt>
                <c:pt idx="9055">
                  <c:v>487.132818154755</c:v>
                </c:pt>
                <c:pt idx="9056">
                  <c:v>487.10318806956298</c:v>
                </c:pt>
                <c:pt idx="9057">
                  <c:v>487.04785505622601</c:v>
                </c:pt>
                <c:pt idx="9058">
                  <c:v>487.00268013144898</c:v>
                </c:pt>
                <c:pt idx="9059">
                  <c:v>486.98077954161499</c:v>
                </c:pt>
                <c:pt idx="9060">
                  <c:v>486.958580384063</c:v>
                </c:pt>
                <c:pt idx="9061">
                  <c:v>486.95501257074898</c:v>
                </c:pt>
                <c:pt idx="9062">
                  <c:v>486.94751915201601</c:v>
                </c:pt>
                <c:pt idx="9063">
                  <c:v>486.94355975267803</c:v>
                </c:pt>
                <c:pt idx="9064">
                  <c:v>486.94328423275903</c:v>
                </c:pt>
                <c:pt idx="9065">
                  <c:v>486.926977968578</c:v>
                </c:pt>
                <c:pt idx="9066">
                  <c:v>486.91851227094799</c:v>
                </c:pt>
                <c:pt idx="9067">
                  <c:v>486.90317538568098</c:v>
                </c:pt>
                <c:pt idx="9068">
                  <c:v>486.89261822218202</c:v>
                </c:pt>
                <c:pt idx="9069">
                  <c:v>486.88968268503299</c:v>
                </c:pt>
                <c:pt idx="9070">
                  <c:v>486.88967152143198</c:v>
                </c:pt>
                <c:pt idx="9071">
                  <c:v>486.88569168152998</c:v>
                </c:pt>
                <c:pt idx="9072">
                  <c:v>486.87950300031298</c:v>
                </c:pt>
                <c:pt idx="9073">
                  <c:v>486.86448670741999</c:v>
                </c:pt>
                <c:pt idx="9074">
                  <c:v>486.85284342692501</c:v>
                </c:pt>
                <c:pt idx="9075">
                  <c:v>486.85051183677302</c:v>
                </c:pt>
                <c:pt idx="9076">
                  <c:v>486.84500343061899</c:v>
                </c:pt>
                <c:pt idx="9077">
                  <c:v>486.83231670673803</c:v>
                </c:pt>
                <c:pt idx="9078">
                  <c:v>486.82685151280799</c:v>
                </c:pt>
                <c:pt idx="9079">
                  <c:v>486.815684264178</c:v>
                </c:pt>
                <c:pt idx="9080">
                  <c:v>486.79697734937201</c:v>
                </c:pt>
                <c:pt idx="9081">
                  <c:v>486.74846461142499</c:v>
                </c:pt>
                <c:pt idx="9082">
                  <c:v>486.73692492042198</c:v>
                </c:pt>
                <c:pt idx="9083">
                  <c:v>486.72326518078</c:v>
                </c:pt>
                <c:pt idx="9084">
                  <c:v>486.72029573770601</c:v>
                </c:pt>
                <c:pt idx="9085">
                  <c:v>486.70988697709998</c:v>
                </c:pt>
                <c:pt idx="9086">
                  <c:v>486.70574867480099</c:v>
                </c:pt>
                <c:pt idx="9087">
                  <c:v>486.700186403023</c:v>
                </c:pt>
                <c:pt idx="9088">
                  <c:v>486.69660287399898</c:v>
                </c:pt>
                <c:pt idx="9089">
                  <c:v>486.67019770238397</c:v>
                </c:pt>
                <c:pt idx="9090">
                  <c:v>486.668430054731</c:v>
                </c:pt>
                <c:pt idx="9091">
                  <c:v>486.63883448914697</c:v>
                </c:pt>
                <c:pt idx="9092">
                  <c:v>486.62230592689298</c:v>
                </c:pt>
                <c:pt idx="9093">
                  <c:v>486.59643239299601</c:v>
                </c:pt>
                <c:pt idx="9094">
                  <c:v>486.59548497344599</c:v>
                </c:pt>
                <c:pt idx="9095">
                  <c:v>486.59113945658203</c:v>
                </c:pt>
                <c:pt idx="9096">
                  <c:v>486.58226457858802</c:v>
                </c:pt>
                <c:pt idx="9097">
                  <c:v>486.57534293121603</c:v>
                </c:pt>
                <c:pt idx="9098">
                  <c:v>486.56798518205397</c:v>
                </c:pt>
                <c:pt idx="9099">
                  <c:v>486.56357108745101</c:v>
                </c:pt>
                <c:pt idx="9100">
                  <c:v>486.55178950504001</c:v>
                </c:pt>
                <c:pt idx="9101">
                  <c:v>486.55086939158798</c:v>
                </c:pt>
                <c:pt idx="9102">
                  <c:v>486.54410328924899</c:v>
                </c:pt>
                <c:pt idx="9103">
                  <c:v>486.53877357823399</c:v>
                </c:pt>
                <c:pt idx="9104">
                  <c:v>486.525434601325</c:v>
                </c:pt>
                <c:pt idx="9105">
                  <c:v>486.525166558546</c:v>
                </c:pt>
                <c:pt idx="9106">
                  <c:v>486.51253614591701</c:v>
                </c:pt>
                <c:pt idx="9107">
                  <c:v>486.50469205167298</c:v>
                </c:pt>
                <c:pt idx="9108">
                  <c:v>486.50377123077902</c:v>
                </c:pt>
                <c:pt idx="9109">
                  <c:v>486.49119768426999</c:v>
                </c:pt>
                <c:pt idx="9110">
                  <c:v>486.488322156896</c:v>
                </c:pt>
                <c:pt idx="9111">
                  <c:v>486.48353871764198</c:v>
                </c:pt>
                <c:pt idx="9112">
                  <c:v>486.482289069584</c:v>
                </c:pt>
                <c:pt idx="9113">
                  <c:v>486.46524553325298</c:v>
                </c:pt>
                <c:pt idx="9114">
                  <c:v>486.43451707333998</c:v>
                </c:pt>
                <c:pt idx="9115">
                  <c:v>486.42059663925198</c:v>
                </c:pt>
                <c:pt idx="9116">
                  <c:v>486.39689422947799</c:v>
                </c:pt>
                <c:pt idx="9117">
                  <c:v>486.39135649412901</c:v>
                </c:pt>
                <c:pt idx="9118">
                  <c:v>486.39114943953399</c:v>
                </c:pt>
                <c:pt idx="9119">
                  <c:v>486.36065199213499</c:v>
                </c:pt>
                <c:pt idx="9120">
                  <c:v>486.343704850432</c:v>
                </c:pt>
                <c:pt idx="9121">
                  <c:v>486.302687112039</c:v>
                </c:pt>
                <c:pt idx="9122">
                  <c:v>486.30208844728702</c:v>
                </c:pt>
                <c:pt idx="9123">
                  <c:v>486.29912472219098</c:v>
                </c:pt>
                <c:pt idx="9124">
                  <c:v>486.29877024834599</c:v>
                </c:pt>
                <c:pt idx="9125">
                  <c:v>486.29525976378</c:v>
                </c:pt>
                <c:pt idx="9126">
                  <c:v>486.29513390471698</c:v>
                </c:pt>
                <c:pt idx="9127">
                  <c:v>486.29398866365301</c:v>
                </c:pt>
                <c:pt idx="9128">
                  <c:v>486.29376268828503</c:v>
                </c:pt>
                <c:pt idx="9129">
                  <c:v>486.29307201028399</c:v>
                </c:pt>
                <c:pt idx="9130">
                  <c:v>486.288393769658</c:v>
                </c:pt>
                <c:pt idx="9131">
                  <c:v>486.28597763914502</c:v>
                </c:pt>
                <c:pt idx="9132">
                  <c:v>486.26057618625998</c:v>
                </c:pt>
                <c:pt idx="9133">
                  <c:v>486.24218104671502</c:v>
                </c:pt>
                <c:pt idx="9134">
                  <c:v>486.23708287846398</c:v>
                </c:pt>
                <c:pt idx="9135">
                  <c:v>486.23006113210198</c:v>
                </c:pt>
                <c:pt idx="9136">
                  <c:v>486.21931792492302</c:v>
                </c:pt>
                <c:pt idx="9137">
                  <c:v>486.21648093501801</c:v>
                </c:pt>
                <c:pt idx="9138">
                  <c:v>486.212856707323</c:v>
                </c:pt>
                <c:pt idx="9139">
                  <c:v>486.20261386105</c:v>
                </c:pt>
                <c:pt idx="9140">
                  <c:v>486.20062599830601</c:v>
                </c:pt>
                <c:pt idx="9141">
                  <c:v>486.19476121503601</c:v>
                </c:pt>
                <c:pt idx="9142">
                  <c:v>486.18359537587497</c:v>
                </c:pt>
                <c:pt idx="9143">
                  <c:v>486.18176858012203</c:v>
                </c:pt>
                <c:pt idx="9144">
                  <c:v>486.17522842408698</c:v>
                </c:pt>
                <c:pt idx="9145">
                  <c:v>486.15278394184202</c:v>
                </c:pt>
                <c:pt idx="9146">
                  <c:v>486.14708790873402</c:v>
                </c:pt>
                <c:pt idx="9147">
                  <c:v>486.12574226690401</c:v>
                </c:pt>
                <c:pt idx="9148">
                  <c:v>486.11713235025798</c:v>
                </c:pt>
                <c:pt idx="9149">
                  <c:v>486.10761757448</c:v>
                </c:pt>
                <c:pt idx="9150">
                  <c:v>486.10150750468699</c:v>
                </c:pt>
                <c:pt idx="9151">
                  <c:v>486.095616761104</c:v>
                </c:pt>
                <c:pt idx="9152">
                  <c:v>486.093989426093</c:v>
                </c:pt>
                <c:pt idx="9153">
                  <c:v>486.09338512360603</c:v>
                </c:pt>
                <c:pt idx="9154">
                  <c:v>486.09219043910099</c:v>
                </c:pt>
                <c:pt idx="9155">
                  <c:v>486.091110715377</c:v>
                </c:pt>
                <c:pt idx="9156">
                  <c:v>486.089916622403</c:v>
                </c:pt>
                <c:pt idx="9157">
                  <c:v>486.08740949908901</c:v>
                </c:pt>
                <c:pt idx="9158">
                  <c:v>486.08692334310501</c:v>
                </c:pt>
                <c:pt idx="9159">
                  <c:v>486.082336085478</c:v>
                </c:pt>
                <c:pt idx="9160">
                  <c:v>486.07757932371902</c:v>
                </c:pt>
                <c:pt idx="9161">
                  <c:v>486.07189352491099</c:v>
                </c:pt>
                <c:pt idx="9162">
                  <c:v>486.05820152239301</c:v>
                </c:pt>
                <c:pt idx="9163">
                  <c:v>486.05791847532902</c:v>
                </c:pt>
                <c:pt idx="9164">
                  <c:v>486.01466386754299</c:v>
                </c:pt>
                <c:pt idx="9165">
                  <c:v>485.993567258827</c:v>
                </c:pt>
                <c:pt idx="9166">
                  <c:v>485.99257031984502</c:v>
                </c:pt>
                <c:pt idx="9167">
                  <c:v>485.99046588931998</c:v>
                </c:pt>
                <c:pt idx="9168">
                  <c:v>485.989305628507</c:v>
                </c:pt>
                <c:pt idx="9169">
                  <c:v>485.98703177782897</c:v>
                </c:pt>
                <c:pt idx="9170">
                  <c:v>485.98310887869701</c:v>
                </c:pt>
                <c:pt idx="9171">
                  <c:v>485.97344377916102</c:v>
                </c:pt>
                <c:pt idx="9172">
                  <c:v>485.96904136524603</c:v>
                </c:pt>
                <c:pt idx="9173">
                  <c:v>485.96732250292598</c:v>
                </c:pt>
                <c:pt idx="9174">
                  <c:v>485.94664591934998</c:v>
                </c:pt>
                <c:pt idx="9175">
                  <c:v>485.94516451247603</c:v>
                </c:pt>
                <c:pt idx="9176">
                  <c:v>485.92709850181302</c:v>
                </c:pt>
                <c:pt idx="9177">
                  <c:v>485.91985799499099</c:v>
                </c:pt>
                <c:pt idx="9178">
                  <c:v>485.91790408988902</c:v>
                </c:pt>
                <c:pt idx="9179">
                  <c:v>485.91386264728402</c:v>
                </c:pt>
                <c:pt idx="9180">
                  <c:v>485.89704327413</c:v>
                </c:pt>
                <c:pt idx="9181">
                  <c:v>485.89253657521499</c:v>
                </c:pt>
                <c:pt idx="9182">
                  <c:v>485.88136317425801</c:v>
                </c:pt>
                <c:pt idx="9183">
                  <c:v>485.88023397759002</c:v>
                </c:pt>
                <c:pt idx="9184">
                  <c:v>485.87003269355398</c:v>
                </c:pt>
                <c:pt idx="9185">
                  <c:v>485.86175852162103</c:v>
                </c:pt>
                <c:pt idx="9186">
                  <c:v>485.86163898913998</c:v>
                </c:pt>
                <c:pt idx="9187">
                  <c:v>485.85937390662502</c:v>
                </c:pt>
                <c:pt idx="9188">
                  <c:v>485.85204873024702</c:v>
                </c:pt>
                <c:pt idx="9189">
                  <c:v>485.83457860157102</c:v>
                </c:pt>
                <c:pt idx="9190">
                  <c:v>485.81722981799197</c:v>
                </c:pt>
                <c:pt idx="9191">
                  <c:v>485.81491069338699</c:v>
                </c:pt>
                <c:pt idx="9192">
                  <c:v>485.81302148544802</c:v>
                </c:pt>
                <c:pt idx="9193">
                  <c:v>485.80939041844999</c:v>
                </c:pt>
                <c:pt idx="9194">
                  <c:v>485.80638300995901</c:v>
                </c:pt>
                <c:pt idx="9195">
                  <c:v>485.78308481179801</c:v>
                </c:pt>
                <c:pt idx="9196">
                  <c:v>485.76122098900902</c:v>
                </c:pt>
                <c:pt idx="9197">
                  <c:v>485.74224558254201</c:v>
                </c:pt>
                <c:pt idx="9198">
                  <c:v>485.73929793941801</c:v>
                </c:pt>
                <c:pt idx="9199">
                  <c:v>485.713423849452</c:v>
                </c:pt>
                <c:pt idx="9200">
                  <c:v>485.69668743738299</c:v>
                </c:pt>
                <c:pt idx="9201">
                  <c:v>485.67844980337901</c:v>
                </c:pt>
                <c:pt idx="9202">
                  <c:v>485.67753296916101</c:v>
                </c:pt>
                <c:pt idx="9203">
                  <c:v>485.66651042218302</c:v>
                </c:pt>
                <c:pt idx="9204">
                  <c:v>485.660067570438</c:v>
                </c:pt>
                <c:pt idx="9205">
                  <c:v>485.61671938581998</c:v>
                </c:pt>
                <c:pt idx="9206">
                  <c:v>485.60252025076898</c:v>
                </c:pt>
                <c:pt idx="9207">
                  <c:v>485.59767229600999</c:v>
                </c:pt>
                <c:pt idx="9208">
                  <c:v>485.59285507591699</c:v>
                </c:pt>
                <c:pt idx="9209">
                  <c:v>485.58094545743</c:v>
                </c:pt>
                <c:pt idx="9210">
                  <c:v>485.575687381102</c:v>
                </c:pt>
                <c:pt idx="9211">
                  <c:v>485.57533878463101</c:v>
                </c:pt>
                <c:pt idx="9212">
                  <c:v>485.57330623622698</c:v>
                </c:pt>
                <c:pt idx="9213">
                  <c:v>485.57301304553903</c:v>
                </c:pt>
                <c:pt idx="9214">
                  <c:v>485.56419600817799</c:v>
                </c:pt>
                <c:pt idx="9215">
                  <c:v>485.56197840128698</c:v>
                </c:pt>
                <c:pt idx="9216">
                  <c:v>485.53152852582099</c:v>
                </c:pt>
                <c:pt idx="9217">
                  <c:v>485.51053409682999</c:v>
                </c:pt>
                <c:pt idx="9218">
                  <c:v>485.49817376104397</c:v>
                </c:pt>
                <c:pt idx="9219">
                  <c:v>485.49427553056199</c:v>
                </c:pt>
                <c:pt idx="9220">
                  <c:v>485.49201112861402</c:v>
                </c:pt>
                <c:pt idx="9221">
                  <c:v>485.48659920960199</c:v>
                </c:pt>
                <c:pt idx="9222">
                  <c:v>485.46836153213701</c:v>
                </c:pt>
                <c:pt idx="9223">
                  <c:v>485.44957247374202</c:v>
                </c:pt>
                <c:pt idx="9224">
                  <c:v>485.43913459905502</c:v>
                </c:pt>
                <c:pt idx="9225">
                  <c:v>485.43572561632601</c:v>
                </c:pt>
                <c:pt idx="9226">
                  <c:v>485.41374496848698</c:v>
                </c:pt>
                <c:pt idx="9227">
                  <c:v>485.41343343620599</c:v>
                </c:pt>
                <c:pt idx="9228">
                  <c:v>485.39789457412297</c:v>
                </c:pt>
                <c:pt idx="9229">
                  <c:v>485.38573332035298</c:v>
                </c:pt>
                <c:pt idx="9230">
                  <c:v>485.37352311134703</c:v>
                </c:pt>
                <c:pt idx="9231">
                  <c:v>485.36325278545399</c:v>
                </c:pt>
                <c:pt idx="9232">
                  <c:v>485.30718105805403</c:v>
                </c:pt>
                <c:pt idx="9233">
                  <c:v>485.277930066171</c:v>
                </c:pt>
                <c:pt idx="9234">
                  <c:v>485.27190378270598</c:v>
                </c:pt>
                <c:pt idx="9235">
                  <c:v>485.26932073268898</c:v>
                </c:pt>
                <c:pt idx="9236">
                  <c:v>485.25341421740598</c:v>
                </c:pt>
                <c:pt idx="9237">
                  <c:v>485.23598542821497</c:v>
                </c:pt>
                <c:pt idx="9238">
                  <c:v>485.21765993170499</c:v>
                </c:pt>
                <c:pt idx="9239">
                  <c:v>485.200128788011</c:v>
                </c:pt>
                <c:pt idx="9240">
                  <c:v>485.19586634516298</c:v>
                </c:pt>
                <c:pt idx="9241">
                  <c:v>485.193578823645</c:v>
                </c:pt>
                <c:pt idx="9242">
                  <c:v>485.19190839811</c:v>
                </c:pt>
                <c:pt idx="9243">
                  <c:v>485.18907481150802</c:v>
                </c:pt>
                <c:pt idx="9244">
                  <c:v>485.18659458072699</c:v>
                </c:pt>
                <c:pt idx="9245">
                  <c:v>485.18360164699698</c:v>
                </c:pt>
                <c:pt idx="9246">
                  <c:v>485.18356599183898</c:v>
                </c:pt>
                <c:pt idx="9247">
                  <c:v>485.18110690991301</c:v>
                </c:pt>
                <c:pt idx="9248">
                  <c:v>485.17781358489299</c:v>
                </c:pt>
                <c:pt idx="9249">
                  <c:v>485.15816266909098</c:v>
                </c:pt>
                <c:pt idx="9250">
                  <c:v>485.14608935915601</c:v>
                </c:pt>
                <c:pt idx="9251">
                  <c:v>485.14341224647399</c:v>
                </c:pt>
                <c:pt idx="9252">
                  <c:v>485.14217263561801</c:v>
                </c:pt>
                <c:pt idx="9253">
                  <c:v>485.13637082449799</c:v>
                </c:pt>
                <c:pt idx="9254">
                  <c:v>485.13525257187098</c:v>
                </c:pt>
                <c:pt idx="9255">
                  <c:v>485.13089804194902</c:v>
                </c:pt>
                <c:pt idx="9256">
                  <c:v>485.12896353441698</c:v>
                </c:pt>
                <c:pt idx="9257">
                  <c:v>485.119419107694</c:v>
                </c:pt>
                <c:pt idx="9258">
                  <c:v>485.11515158804798</c:v>
                </c:pt>
                <c:pt idx="9259">
                  <c:v>485.11275375487901</c:v>
                </c:pt>
                <c:pt idx="9260">
                  <c:v>485.10410541616397</c:v>
                </c:pt>
                <c:pt idx="9261">
                  <c:v>485.10323019764598</c:v>
                </c:pt>
                <c:pt idx="9262">
                  <c:v>485.08407243939899</c:v>
                </c:pt>
                <c:pt idx="9263">
                  <c:v>485.06741100902099</c:v>
                </c:pt>
                <c:pt idx="9264">
                  <c:v>485.04941531263398</c:v>
                </c:pt>
                <c:pt idx="9265">
                  <c:v>485.04765376042798</c:v>
                </c:pt>
                <c:pt idx="9266">
                  <c:v>485.045875643459</c:v>
                </c:pt>
                <c:pt idx="9267">
                  <c:v>485.03999711329101</c:v>
                </c:pt>
                <c:pt idx="9268">
                  <c:v>485.01879998925699</c:v>
                </c:pt>
                <c:pt idx="9269">
                  <c:v>485.01732973429898</c:v>
                </c:pt>
                <c:pt idx="9270">
                  <c:v>485.00152600777801</c:v>
                </c:pt>
                <c:pt idx="9271">
                  <c:v>484.98942135054199</c:v>
                </c:pt>
                <c:pt idx="9272">
                  <c:v>484.97754974310101</c:v>
                </c:pt>
                <c:pt idx="9273">
                  <c:v>484.96787935218202</c:v>
                </c:pt>
                <c:pt idx="9274">
                  <c:v>484.95809176181899</c:v>
                </c:pt>
                <c:pt idx="9275">
                  <c:v>484.95353672485902</c:v>
                </c:pt>
                <c:pt idx="9276">
                  <c:v>484.935869596315</c:v>
                </c:pt>
                <c:pt idx="9277">
                  <c:v>484.93393425802202</c:v>
                </c:pt>
                <c:pt idx="9278">
                  <c:v>484.92703153107601</c:v>
                </c:pt>
                <c:pt idx="9279">
                  <c:v>484.91874836473698</c:v>
                </c:pt>
                <c:pt idx="9280">
                  <c:v>484.908457550224</c:v>
                </c:pt>
                <c:pt idx="9281">
                  <c:v>484.90663415699601</c:v>
                </c:pt>
                <c:pt idx="9282">
                  <c:v>484.88348136540401</c:v>
                </c:pt>
                <c:pt idx="9283">
                  <c:v>484.87157191355601</c:v>
                </c:pt>
                <c:pt idx="9284">
                  <c:v>484.86789084888801</c:v>
                </c:pt>
                <c:pt idx="9285">
                  <c:v>484.86070416373099</c:v>
                </c:pt>
                <c:pt idx="9286">
                  <c:v>484.85746568256701</c:v>
                </c:pt>
                <c:pt idx="9287">
                  <c:v>484.85677098534097</c:v>
                </c:pt>
                <c:pt idx="9288">
                  <c:v>484.83045041626099</c:v>
                </c:pt>
                <c:pt idx="9289">
                  <c:v>484.82892150646398</c:v>
                </c:pt>
                <c:pt idx="9290">
                  <c:v>484.82419338797899</c:v>
                </c:pt>
                <c:pt idx="9291">
                  <c:v>484.823407423709</c:v>
                </c:pt>
                <c:pt idx="9292">
                  <c:v>484.81898721417002</c:v>
                </c:pt>
                <c:pt idx="9293">
                  <c:v>484.81731441454599</c:v>
                </c:pt>
                <c:pt idx="9294">
                  <c:v>484.811933406393</c:v>
                </c:pt>
                <c:pt idx="9295">
                  <c:v>484.79223889980801</c:v>
                </c:pt>
                <c:pt idx="9296">
                  <c:v>484.788798325166</c:v>
                </c:pt>
                <c:pt idx="9297">
                  <c:v>484.78302911394002</c:v>
                </c:pt>
                <c:pt idx="9298">
                  <c:v>484.77140312378702</c:v>
                </c:pt>
                <c:pt idx="9299">
                  <c:v>484.75064727174203</c:v>
                </c:pt>
                <c:pt idx="9300">
                  <c:v>484.74883361148397</c:v>
                </c:pt>
                <c:pt idx="9301">
                  <c:v>484.74254402937999</c:v>
                </c:pt>
                <c:pt idx="9302">
                  <c:v>484.727039709971</c:v>
                </c:pt>
                <c:pt idx="9303">
                  <c:v>484.72178276397102</c:v>
                </c:pt>
                <c:pt idx="9304">
                  <c:v>484.691390001093</c:v>
                </c:pt>
                <c:pt idx="9305">
                  <c:v>484.685296780969</c:v>
                </c:pt>
                <c:pt idx="9306">
                  <c:v>484.68309171147399</c:v>
                </c:pt>
                <c:pt idx="9307">
                  <c:v>484.67977199090097</c:v>
                </c:pt>
                <c:pt idx="9308">
                  <c:v>484.651258791624</c:v>
                </c:pt>
                <c:pt idx="9309">
                  <c:v>484.64817529458998</c:v>
                </c:pt>
                <c:pt idx="9310">
                  <c:v>484.63743294793699</c:v>
                </c:pt>
                <c:pt idx="9311">
                  <c:v>484.63361204605701</c:v>
                </c:pt>
                <c:pt idx="9312">
                  <c:v>484.62227183893401</c:v>
                </c:pt>
                <c:pt idx="9313">
                  <c:v>484.60844779401702</c:v>
                </c:pt>
                <c:pt idx="9314">
                  <c:v>484.60488571450298</c:v>
                </c:pt>
                <c:pt idx="9315">
                  <c:v>484.60012627184801</c:v>
                </c:pt>
                <c:pt idx="9316">
                  <c:v>484.56476115496702</c:v>
                </c:pt>
                <c:pt idx="9317">
                  <c:v>484.537184352601</c:v>
                </c:pt>
                <c:pt idx="9318">
                  <c:v>484.53233977854899</c:v>
                </c:pt>
                <c:pt idx="9319">
                  <c:v>484.52988361775999</c:v>
                </c:pt>
                <c:pt idx="9320">
                  <c:v>484.52271035797202</c:v>
                </c:pt>
                <c:pt idx="9321">
                  <c:v>484.52247396943199</c:v>
                </c:pt>
                <c:pt idx="9322">
                  <c:v>484.51507978299799</c:v>
                </c:pt>
                <c:pt idx="9323">
                  <c:v>484.50583588812498</c:v>
                </c:pt>
                <c:pt idx="9324">
                  <c:v>484.50278454729101</c:v>
                </c:pt>
                <c:pt idx="9325">
                  <c:v>484.49043400678801</c:v>
                </c:pt>
                <c:pt idx="9326">
                  <c:v>484.47673573360902</c:v>
                </c:pt>
                <c:pt idx="9327">
                  <c:v>484.47207563892198</c:v>
                </c:pt>
                <c:pt idx="9328">
                  <c:v>484.43980018124</c:v>
                </c:pt>
                <c:pt idx="9329">
                  <c:v>484.43253639401303</c:v>
                </c:pt>
                <c:pt idx="9330">
                  <c:v>484.42983875541898</c:v>
                </c:pt>
                <c:pt idx="9331">
                  <c:v>484.42700206519902</c:v>
                </c:pt>
                <c:pt idx="9332">
                  <c:v>484.420593298548</c:v>
                </c:pt>
                <c:pt idx="9333">
                  <c:v>484.42006589036203</c:v>
                </c:pt>
                <c:pt idx="9334">
                  <c:v>484.41912735904702</c:v>
                </c:pt>
                <c:pt idx="9335">
                  <c:v>484.41197898280399</c:v>
                </c:pt>
                <c:pt idx="9336">
                  <c:v>484.39757606637602</c:v>
                </c:pt>
                <c:pt idx="9337">
                  <c:v>484.39589008105901</c:v>
                </c:pt>
                <c:pt idx="9338">
                  <c:v>484.395734174827</c:v>
                </c:pt>
                <c:pt idx="9339">
                  <c:v>484.38241894710302</c:v>
                </c:pt>
                <c:pt idx="9340">
                  <c:v>484.37453382212101</c:v>
                </c:pt>
                <c:pt idx="9341">
                  <c:v>484.37080577841198</c:v>
                </c:pt>
                <c:pt idx="9342">
                  <c:v>484.36415990536301</c:v>
                </c:pt>
                <c:pt idx="9343">
                  <c:v>484.35863600939899</c:v>
                </c:pt>
                <c:pt idx="9344">
                  <c:v>484.35478871005603</c:v>
                </c:pt>
                <c:pt idx="9345">
                  <c:v>484.35199747187698</c:v>
                </c:pt>
                <c:pt idx="9346">
                  <c:v>484.34986325316498</c:v>
                </c:pt>
                <c:pt idx="9347">
                  <c:v>484.34919212478599</c:v>
                </c:pt>
                <c:pt idx="9348">
                  <c:v>484.34032588651098</c:v>
                </c:pt>
                <c:pt idx="9349">
                  <c:v>484.33277124611402</c:v>
                </c:pt>
                <c:pt idx="9350">
                  <c:v>484.32322237579399</c:v>
                </c:pt>
                <c:pt idx="9351">
                  <c:v>484.32232648830399</c:v>
                </c:pt>
                <c:pt idx="9352">
                  <c:v>484.31512945574298</c:v>
                </c:pt>
                <c:pt idx="9353">
                  <c:v>484.29717787807903</c:v>
                </c:pt>
                <c:pt idx="9354">
                  <c:v>484.29281200481699</c:v>
                </c:pt>
                <c:pt idx="9355">
                  <c:v>484.28857119701001</c:v>
                </c:pt>
                <c:pt idx="9356">
                  <c:v>484.25900018140197</c:v>
                </c:pt>
                <c:pt idx="9357">
                  <c:v>484.25753150984099</c:v>
                </c:pt>
                <c:pt idx="9358">
                  <c:v>484.23473646235601</c:v>
                </c:pt>
                <c:pt idx="9359">
                  <c:v>484.19739421058398</c:v>
                </c:pt>
                <c:pt idx="9360">
                  <c:v>484.195772915048</c:v>
                </c:pt>
                <c:pt idx="9361">
                  <c:v>484.15541400895899</c:v>
                </c:pt>
                <c:pt idx="9362">
                  <c:v>484.15047938584303</c:v>
                </c:pt>
                <c:pt idx="9363">
                  <c:v>484.133681725401</c:v>
                </c:pt>
                <c:pt idx="9364">
                  <c:v>484.12848946507199</c:v>
                </c:pt>
                <c:pt idx="9365">
                  <c:v>484.11906292619699</c:v>
                </c:pt>
                <c:pt idx="9366">
                  <c:v>484.11773391258799</c:v>
                </c:pt>
                <c:pt idx="9367">
                  <c:v>484.11547291440098</c:v>
                </c:pt>
                <c:pt idx="9368">
                  <c:v>484.07500570918501</c:v>
                </c:pt>
                <c:pt idx="9369">
                  <c:v>484.06142647545897</c:v>
                </c:pt>
                <c:pt idx="9370">
                  <c:v>484.06098499906102</c:v>
                </c:pt>
                <c:pt idx="9371">
                  <c:v>484.05561884775801</c:v>
                </c:pt>
                <c:pt idx="9372">
                  <c:v>484.05086365647998</c:v>
                </c:pt>
                <c:pt idx="9373">
                  <c:v>484.04037083471002</c:v>
                </c:pt>
                <c:pt idx="9374">
                  <c:v>484.03381889420399</c:v>
                </c:pt>
                <c:pt idx="9375">
                  <c:v>484.02329270927697</c:v>
                </c:pt>
                <c:pt idx="9376">
                  <c:v>484.01245304347299</c:v>
                </c:pt>
                <c:pt idx="9377">
                  <c:v>483.99812645816399</c:v>
                </c:pt>
                <c:pt idx="9378">
                  <c:v>483.99320086257001</c:v>
                </c:pt>
                <c:pt idx="9379">
                  <c:v>483.988027751</c:v>
                </c:pt>
                <c:pt idx="9380">
                  <c:v>483.98696309980602</c:v>
                </c:pt>
                <c:pt idx="9381">
                  <c:v>483.983867378311</c:v>
                </c:pt>
                <c:pt idx="9382">
                  <c:v>483.98096851456501</c:v>
                </c:pt>
                <c:pt idx="9383">
                  <c:v>483.979109948386</c:v>
                </c:pt>
                <c:pt idx="9384">
                  <c:v>483.97018126366498</c:v>
                </c:pt>
                <c:pt idx="9385">
                  <c:v>483.95934333900198</c:v>
                </c:pt>
                <c:pt idx="9386">
                  <c:v>483.957684024907</c:v>
                </c:pt>
                <c:pt idx="9387">
                  <c:v>483.94407094404801</c:v>
                </c:pt>
                <c:pt idx="9388">
                  <c:v>483.93419284972998</c:v>
                </c:pt>
                <c:pt idx="9389">
                  <c:v>483.927353021974</c:v>
                </c:pt>
                <c:pt idx="9390">
                  <c:v>483.925034893972</c:v>
                </c:pt>
                <c:pt idx="9391">
                  <c:v>483.92120104985099</c:v>
                </c:pt>
                <c:pt idx="9392">
                  <c:v>483.91867731487099</c:v>
                </c:pt>
                <c:pt idx="9393">
                  <c:v>483.90444112894102</c:v>
                </c:pt>
                <c:pt idx="9394">
                  <c:v>483.85820733265302</c:v>
                </c:pt>
                <c:pt idx="9395">
                  <c:v>483.85609779792497</c:v>
                </c:pt>
                <c:pt idx="9396">
                  <c:v>483.85505649548099</c:v>
                </c:pt>
                <c:pt idx="9397">
                  <c:v>483.84457776799599</c:v>
                </c:pt>
                <c:pt idx="9398">
                  <c:v>483.84179607938898</c:v>
                </c:pt>
                <c:pt idx="9399">
                  <c:v>483.83959602674997</c:v>
                </c:pt>
                <c:pt idx="9400">
                  <c:v>483.83586785230602</c:v>
                </c:pt>
                <c:pt idx="9401">
                  <c:v>483.83302598596799</c:v>
                </c:pt>
                <c:pt idx="9402">
                  <c:v>483.82611870888502</c:v>
                </c:pt>
                <c:pt idx="9403">
                  <c:v>483.81891154808602</c:v>
                </c:pt>
                <c:pt idx="9404">
                  <c:v>483.80846448788799</c:v>
                </c:pt>
                <c:pt idx="9405">
                  <c:v>483.80457580650699</c:v>
                </c:pt>
                <c:pt idx="9406">
                  <c:v>483.80253899949702</c:v>
                </c:pt>
                <c:pt idx="9407">
                  <c:v>483.79522795413197</c:v>
                </c:pt>
                <c:pt idx="9408">
                  <c:v>483.79051334614502</c:v>
                </c:pt>
                <c:pt idx="9409">
                  <c:v>483.78850725287901</c:v>
                </c:pt>
                <c:pt idx="9410">
                  <c:v>483.77673065710599</c:v>
                </c:pt>
                <c:pt idx="9411">
                  <c:v>483.76900172776601</c:v>
                </c:pt>
                <c:pt idx="9412">
                  <c:v>483.76625428113698</c:v>
                </c:pt>
                <c:pt idx="9413">
                  <c:v>483.76408157932701</c:v>
                </c:pt>
                <c:pt idx="9414">
                  <c:v>483.74175921504502</c:v>
                </c:pt>
                <c:pt idx="9415">
                  <c:v>483.72946224239502</c:v>
                </c:pt>
                <c:pt idx="9416">
                  <c:v>483.71366869886498</c:v>
                </c:pt>
                <c:pt idx="9417">
                  <c:v>483.70611360407798</c:v>
                </c:pt>
                <c:pt idx="9418">
                  <c:v>483.680737251886</c:v>
                </c:pt>
                <c:pt idx="9419">
                  <c:v>483.66906496609403</c:v>
                </c:pt>
                <c:pt idx="9420">
                  <c:v>483.66792317898</c:v>
                </c:pt>
                <c:pt idx="9421">
                  <c:v>483.667407838673</c:v>
                </c:pt>
                <c:pt idx="9422">
                  <c:v>483.65949769540998</c:v>
                </c:pt>
                <c:pt idx="9423">
                  <c:v>483.65096811301203</c:v>
                </c:pt>
                <c:pt idx="9424">
                  <c:v>483.64336181953598</c:v>
                </c:pt>
                <c:pt idx="9425">
                  <c:v>483.63473208102698</c:v>
                </c:pt>
                <c:pt idx="9426">
                  <c:v>483.62700597821402</c:v>
                </c:pt>
                <c:pt idx="9427">
                  <c:v>483.62264125485001</c:v>
                </c:pt>
                <c:pt idx="9428">
                  <c:v>483.61877219409502</c:v>
                </c:pt>
                <c:pt idx="9429">
                  <c:v>483.61396247769102</c:v>
                </c:pt>
                <c:pt idx="9430">
                  <c:v>483.59127277052499</c:v>
                </c:pt>
                <c:pt idx="9431">
                  <c:v>483.59060652343999</c:v>
                </c:pt>
                <c:pt idx="9432">
                  <c:v>483.58926643842398</c:v>
                </c:pt>
                <c:pt idx="9433">
                  <c:v>483.54349930788698</c:v>
                </c:pt>
                <c:pt idx="9434">
                  <c:v>483.485956172518</c:v>
                </c:pt>
                <c:pt idx="9435">
                  <c:v>483.48378811988403</c:v>
                </c:pt>
                <c:pt idx="9436">
                  <c:v>483.48046489084601</c:v>
                </c:pt>
                <c:pt idx="9437">
                  <c:v>483.476309854872</c:v>
                </c:pt>
                <c:pt idx="9438">
                  <c:v>483.46284112834297</c:v>
                </c:pt>
                <c:pt idx="9439">
                  <c:v>483.45740176857402</c:v>
                </c:pt>
                <c:pt idx="9440">
                  <c:v>483.44559327489401</c:v>
                </c:pt>
                <c:pt idx="9441">
                  <c:v>483.44082510184501</c:v>
                </c:pt>
                <c:pt idx="9442">
                  <c:v>483.43971773880702</c:v>
                </c:pt>
                <c:pt idx="9443">
                  <c:v>483.432930055719</c:v>
                </c:pt>
                <c:pt idx="9444">
                  <c:v>483.42829132198102</c:v>
                </c:pt>
                <c:pt idx="9445">
                  <c:v>483.42612771537603</c:v>
                </c:pt>
                <c:pt idx="9446">
                  <c:v>483.42585307017902</c:v>
                </c:pt>
                <c:pt idx="9447">
                  <c:v>483.41232762536498</c:v>
                </c:pt>
                <c:pt idx="9448">
                  <c:v>483.40135612458499</c:v>
                </c:pt>
                <c:pt idx="9449">
                  <c:v>483.37641381587798</c:v>
                </c:pt>
                <c:pt idx="9450">
                  <c:v>483.36414568531802</c:v>
                </c:pt>
                <c:pt idx="9451">
                  <c:v>483.358576033617</c:v>
                </c:pt>
                <c:pt idx="9452">
                  <c:v>483.31595752992098</c:v>
                </c:pt>
                <c:pt idx="9453">
                  <c:v>483.29425987821003</c:v>
                </c:pt>
                <c:pt idx="9454">
                  <c:v>483.27544185905703</c:v>
                </c:pt>
                <c:pt idx="9455">
                  <c:v>483.263158794812</c:v>
                </c:pt>
                <c:pt idx="9456">
                  <c:v>483.25011933744901</c:v>
                </c:pt>
                <c:pt idx="9457">
                  <c:v>483.24598928942498</c:v>
                </c:pt>
                <c:pt idx="9458">
                  <c:v>483.24204145170398</c:v>
                </c:pt>
                <c:pt idx="9459">
                  <c:v>483.22349350511598</c:v>
                </c:pt>
                <c:pt idx="9460">
                  <c:v>483.21913691227797</c:v>
                </c:pt>
                <c:pt idx="9461">
                  <c:v>483.20770076770202</c:v>
                </c:pt>
                <c:pt idx="9462">
                  <c:v>483.19153416229301</c:v>
                </c:pt>
                <c:pt idx="9463">
                  <c:v>483.180814933801</c:v>
                </c:pt>
                <c:pt idx="9464">
                  <c:v>483.17566114486999</c:v>
                </c:pt>
                <c:pt idx="9465">
                  <c:v>483.17195761467599</c:v>
                </c:pt>
                <c:pt idx="9466">
                  <c:v>483.15116228476199</c:v>
                </c:pt>
                <c:pt idx="9467">
                  <c:v>483.144806673765</c:v>
                </c:pt>
                <c:pt idx="9468">
                  <c:v>483.14365856493498</c:v>
                </c:pt>
                <c:pt idx="9469">
                  <c:v>483.11024019171703</c:v>
                </c:pt>
                <c:pt idx="9470">
                  <c:v>483.09550497673501</c:v>
                </c:pt>
                <c:pt idx="9471">
                  <c:v>483.09496455000499</c:v>
                </c:pt>
                <c:pt idx="9472">
                  <c:v>483.08396989818402</c:v>
                </c:pt>
                <c:pt idx="9473">
                  <c:v>483.08154107321201</c:v>
                </c:pt>
                <c:pt idx="9474">
                  <c:v>483.072788038802</c:v>
                </c:pt>
                <c:pt idx="9475">
                  <c:v>483.06230245462501</c:v>
                </c:pt>
                <c:pt idx="9476">
                  <c:v>483.05470994317398</c:v>
                </c:pt>
                <c:pt idx="9477">
                  <c:v>483.054415839586</c:v>
                </c:pt>
                <c:pt idx="9478">
                  <c:v>483.03900832708098</c:v>
                </c:pt>
                <c:pt idx="9479">
                  <c:v>482.99382282510697</c:v>
                </c:pt>
                <c:pt idx="9480">
                  <c:v>482.966267625927</c:v>
                </c:pt>
                <c:pt idx="9481">
                  <c:v>482.95947458785298</c:v>
                </c:pt>
                <c:pt idx="9482">
                  <c:v>482.95730360790299</c:v>
                </c:pt>
                <c:pt idx="9483">
                  <c:v>482.954322562904</c:v>
                </c:pt>
                <c:pt idx="9484">
                  <c:v>482.95180310286497</c:v>
                </c:pt>
                <c:pt idx="9485">
                  <c:v>482.95016865537099</c:v>
                </c:pt>
                <c:pt idx="9486">
                  <c:v>482.93182557494401</c:v>
                </c:pt>
                <c:pt idx="9487">
                  <c:v>482.928122937203</c:v>
                </c:pt>
                <c:pt idx="9488">
                  <c:v>482.91838327706199</c:v>
                </c:pt>
                <c:pt idx="9489">
                  <c:v>482.91330902265901</c:v>
                </c:pt>
                <c:pt idx="9490">
                  <c:v>482.90332159274999</c:v>
                </c:pt>
                <c:pt idx="9491">
                  <c:v>482.89881424102299</c:v>
                </c:pt>
                <c:pt idx="9492">
                  <c:v>482.89231031034802</c:v>
                </c:pt>
                <c:pt idx="9493">
                  <c:v>482.89046304019899</c:v>
                </c:pt>
                <c:pt idx="9494">
                  <c:v>482.88669789704198</c:v>
                </c:pt>
                <c:pt idx="9495">
                  <c:v>482.88063199691402</c:v>
                </c:pt>
                <c:pt idx="9496">
                  <c:v>482.82115895127799</c:v>
                </c:pt>
                <c:pt idx="9497">
                  <c:v>482.81458971254199</c:v>
                </c:pt>
                <c:pt idx="9498">
                  <c:v>482.81344041600101</c:v>
                </c:pt>
                <c:pt idx="9499">
                  <c:v>482.80778985127199</c:v>
                </c:pt>
                <c:pt idx="9500">
                  <c:v>482.80249480210801</c:v>
                </c:pt>
                <c:pt idx="9501">
                  <c:v>482.79130068268898</c:v>
                </c:pt>
                <c:pt idx="9502">
                  <c:v>482.78504141390499</c:v>
                </c:pt>
                <c:pt idx="9503">
                  <c:v>482.78187259066902</c:v>
                </c:pt>
                <c:pt idx="9504">
                  <c:v>482.77634581693201</c:v>
                </c:pt>
                <c:pt idx="9505">
                  <c:v>482.77153472523401</c:v>
                </c:pt>
                <c:pt idx="9506">
                  <c:v>482.76774410745202</c:v>
                </c:pt>
                <c:pt idx="9507">
                  <c:v>482.74901017491499</c:v>
                </c:pt>
                <c:pt idx="9508">
                  <c:v>482.73515761648002</c:v>
                </c:pt>
                <c:pt idx="9509">
                  <c:v>482.72830052321501</c:v>
                </c:pt>
                <c:pt idx="9510">
                  <c:v>482.72698444606601</c:v>
                </c:pt>
                <c:pt idx="9511">
                  <c:v>482.72218436231799</c:v>
                </c:pt>
                <c:pt idx="9512">
                  <c:v>482.71883226625198</c:v>
                </c:pt>
                <c:pt idx="9513">
                  <c:v>482.71440419531501</c:v>
                </c:pt>
                <c:pt idx="9514">
                  <c:v>482.70559031062697</c:v>
                </c:pt>
                <c:pt idx="9515">
                  <c:v>482.69179800074102</c:v>
                </c:pt>
                <c:pt idx="9516">
                  <c:v>482.66710430869398</c:v>
                </c:pt>
                <c:pt idx="9517">
                  <c:v>482.66494997712698</c:v>
                </c:pt>
                <c:pt idx="9518">
                  <c:v>482.65668784061501</c:v>
                </c:pt>
                <c:pt idx="9519">
                  <c:v>482.6522962789</c:v>
                </c:pt>
                <c:pt idx="9520">
                  <c:v>482.64246584372199</c:v>
                </c:pt>
                <c:pt idx="9521">
                  <c:v>482.64219796576299</c:v>
                </c:pt>
                <c:pt idx="9522">
                  <c:v>482.63057840992002</c:v>
                </c:pt>
                <c:pt idx="9523">
                  <c:v>482.615427858641</c:v>
                </c:pt>
                <c:pt idx="9524">
                  <c:v>482.59698563283501</c:v>
                </c:pt>
                <c:pt idx="9525">
                  <c:v>482.588629177499</c:v>
                </c:pt>
                <c:pt idx="9526">
                  <c:v>482.577445425051</c:v>
                </c:pt>
                <c:pt idx="9527">
                  <c:v>482.57533546328301</c:v>
                </c:pt>
                <c:pt idx="9528">
                  <c:v>482.57364838049699</c:v>
                </c:pt>
                <c:pt idx="9529">
                  <c:v>482.52584329800698</c:v>
                </c:pt>
                <c:pt idx="9530">
                  <c:v>482.52115838980598</c:v>
                </c:pt>
                <c:pt idx="9531">
                  <c:v>482.51609007363197</c:v>
                </c:pt>
                <c:pt idx="9532">
                  <c:v>482.50222075238298</c:v>
                </c:pt>
                <c:pt idx="9533">
                  <c:v>482.49729645792797</c:v>
                </c:pt>
                <c:pt idx="9534">
                  <c:v>482.48479705540302</c:v>
                </c:pt>
                <c:pt idx="9535">
                  <c:v>482.48046807108801</c:v>
                </c:pt>
                <c:pt idx="9536">
                  <c:v>482.47212940051202</c:v>
                </c:pt>
                <c:pt idx="9537">
                  <c:v>482.46919696020097</c:v>
                </c:pt>
                <c:pt idx="9538">
                  <c:v>482.469171308157</c:v>
                </c:pt>
                <c:pt idx="9539">
                  <c:v>482.45934202433301</c:v>
                </c:pt>
                <c:pt idx="9540">
                  <c:v>482.45074484101798</c:v>
                </c:pt>
                <c:pt idx="9541">
                  <c:v>482.41623546485698</c:v>
                </c:pt>
                <c:pt idx="9542">
                  <c:v>482.41578004785902</c:v>
                </c:pt>
                <c:pt idx="9543">
                  <c:v>482.41038074048998</c:v>
                </c:pt>
                <c:pt idx="9544">
                  <c:v>482.40702831928098</c:v>
                </c:pt>
                <c:pt idx="9545">
                  <c:v>482.38138569128802</c:v>
                </c:pt>
                <c:pt idx="9546">
                  <c:v>482.376317927907</c:v>
                </c:pt>
                <c:pt idx="9547">
                  <c:v>482.37272027400599</c:v>
                </c:pt>
                <c:pt idx="9548">
                  <c:v>482.36904902158398</c:v>
                </c:pt>
                <c:pt idx="9549">
                  <c:v>482.36654176772203</c:v>
                </c:pt>
                <c:pt idx="9550">
                  <c:v>482.337238913075</c:v>
                </c:pt>
                <c:pt idx="9551">
                  <c:v>482.33412453161998</c:v>
                </c:pt>
                <c:pt idx="9552">
                  <c:v>482.33344972212899</c:v>
                </c:pt>
                <c:pt idx="9553">
                  <c:v>482.32560951998698</c:v>
                </c:pt>
                <c:pt idx="9554">
                  <c:v>482.32038843795902</c:v>
                </c:pt>
                <c:pt idx="9555">
                  <c:v>482.320179225488</c:v>
                </c:pt>
                <c:pt idx="9556">
                  <c:v>482.320156663484</c:v>
                </c:pt>
                <c:pt idx="9557">
                  <c:v>482.31752311031499</c:v>
                </c:pt>
                <c:pt idx="9558">
                  <c:v>482.31170382888303</c:v>
                </c:pt>
                <c:pt idx="9559">
                  <c:v>482.30845181153501</c:v>
                </c:pt>
                <c:pt idx="9560">
                  <c:v>482.30785865067799</c:v>
                </c:pt>
                <c:pt idx="9561">
                  <c:v>482.30572112501301</c:v>
                </c:pt>
                <c:pt idx="9562">
                  <c:v>482.30342074623297</c:v>
                </c:pt>
                <c:pt idx="9563">
                  <c:v>482.30299190753198</c:v>
                </c:pt>
                <c:pt idx="9564">
                  <c:v>482.30009334960499</c:v>
                </c:pt>
                <c:pt idx="9565">
                  <c:v>482.29778301776599</c:v>
                </c:pt>
                <c:pt idx="9566">
                  <c:v>482.28578116232899</c:v>
                </c:pt>
                <c:pt idx="9567">
                  <c:v>482.24615711627803</c:v>
                </c:pt>
                <c:pt idx="9568">
                  <c:v>482.24454816809998</c:v>
                </c:pt>
                <c:pt idx="9569">
                  <c:v>482.242421563503</c:v>
                </c:pt>
                <c:pt idx="9570">
                  <c:v>482.24217780390501</c:v>
                </c:pt>
                <c:pt idx="9571">
                  <c:v>482.22379148011998</c:v>
                </c:pt>
                <c:pt idx="9572">
                  <c:v>482.21528405849398</c:v>
                </c:pt>
                <c:pt idx="9573">
                  <c:v>482.17729101597001</c:v>
                </c:pt>
                <c:pt idx="9574">
                  <c:v>482.16290539353798</c:v>
                </c:pt>
                <c:pt idx="9575">
                  <c:v>482.14235665860099</c:v>
                </c:pt>
                <c:pt idx="9576">
                  <c:v>482.14065512841501</c:v>
                </c:pt>
                <c:pt idx="9577">
                  <c:v>482.13821076550897</c:v>
                </c:pt>
                <c:pt idx="9578">
                  <c:v>482.13780427938298</c:v>
                </c:pt>
                <c:pt idx="9579">
                  <c:v>482.12177730076201</c:v>
                </c:pt>
                <c:pt idx="9580">
                  <c:v>482.107028087299</c:v>
                </c:pt>
                <c:pt idx="9581">
                  <c:v>482.10685276020001</c:v>
                </c:pt>
                <c:pt idx="9582">
                  <c:v>482.10606994661202</c:v>
                </c:pt>
                <c:pt idx="9583">
                  <c:v>482.051295257898</c:v>
                </c:pt>
                <c:pt idx="9584">
                  <c:v>482.04787389350599</c:v>
                </c:pt>
                <c:pt idx="9585">
                  <c:v>482.04402997231301</c:v>
                </c:pt>
                <c:pt idx="9586">
                  <c:v>482.016574121019</c:v>
                </c:pt>
                <c:pt idx="9587">
                  <c:v>482.01388301281997</c:v>
                </c:pt>
                <c:pt idx="9588">
                  <c:v>481.98863802634202</c:v>
                </c:pt>
                <c:pt idx="9589">
                  <c:v>481.98686748208098</c:v>
                </c:pt>
                <c:pt idx="9590">
                  <c:v>481.963878213182</c:v>
                </c:pt>
                <c:pt idx="9591">
                  <c:v>481.90856870324899</c:v>
                </c:pt>
                <c:pt idx="9592">
                  <c:v>481.89831908965499</c:v>
                </c:pt>
                <c:pt idx="9593">
                  <c:v>481.89523388925699</c:v>
                </c:pt>
                <c:pt idx="9594">
                  <c:v>481.88088895919299</c:v>
                </c:pt>
                <c:pt idx="9595">
                  <c:v>481.87897200754003</c:v>
                </c:pt>
                <c:pt idx="9596">
                  <c:v>481.87741773934499</c:v>
                </c:pt>
                <c:pt idx="9597">
                  <c:v>481.87643634595099</c:v>
                </c:pt>
                <c:pt idx="9598">
                  <c:v>481.87184207361599</c:v>
                </c:pt>
                <c:pt idx="9599">
                  <c:v>481.85359183870702</c:v>
                </c:pt>
                <c:pt idx="9600">
                  <c:v>481.83849682081598</c:v>
                </c:pt>
                <c:pt idx="9601">
                  <c:v>481.83589109576599</c:v>
                </c:pt>
                <c:pt idx="9602">
                  <c:v>481.83199635585999</c:v>
                </c:pt>
                <c:pt idx="9603">
                  <c:v>481.829250234048</c:v>
                </c:pt>
                <c:pt idx="9604">
                  <c:v>481.82303635644899</c:v>
                </c:pt>
                <c:pt idx="9605">
                  <c:v>481.81150288082199</c:v>
                </c:pt>
                <c:pt idx="9606">
                  <c:v>481.81000693244403</c:v>
                </c:pt>
                <c:pt idx="9607">
                  <c:v>481.80691143801999</c:v>
                </c:pt>
                <c:pt idx="9608">
                  <c:v>481.75964686235199</c:v>
                </c:pt>
                <c:pt idx="9609">
                  <c:v>481.75262110458601</c:v>
                </c:pt>
                <c:pt idx="9610">
                  <c:v>481.71104792154398</c:v>
                </c:pt>
                <c:pt idx="9611">
                  <c:v>481.70097998153602</c:v>
                </c:pt>
                <c:pt idx="9612">
                  <c:v>481.69807803963897</c:v>
                </c:pt>
                <c:pt idx="9613">
                  <c:v>481.697323447825</c:v>
                </c:pt>
                <c:pt idx="9614">
                  <c:v>481.69566360355702</c:v>
                </c:pt>
                <c:pt idx="9615">
                  <c:v>481.68886512343499</c:v>
                </c:pt>
                <c:pt idx="9616">
                  <c:v>481.68319189514699</c:v>
                </c:pt>
                <c:pt idx="9617">
                  <c:v>481.67766655519301</c:v>
                </c:pt>
                <c:pt idx="9618">
                  <c:v>481.67594360936602</c:v>
                </c:pt>
                <c:pt idx="9619">
                  <c:v>481.65365482781402</c:v>
                </c:pt>
                <c:pt idx="9620">
                  <c:v>481.64439583762402</c:v>
                </c:pt>
                <c:pt idx="9621">
                  <c:v>481.59915796811998</c:v>
                </c:pt>
                <c:pt idx="9622">
                  <c:v>481.55702491981901</c:v>
                </c:pt>
                <c:pt idx="9623">
                  <c:v>481.556914356275</c:v>
                </c:pt>
                <c:pt idx="9624">
                  <c:v>481.54849671372801</c:v>
                </c:pt>
                <c:pt idx="9625">
                  <c:v>481.53718697221302</c:v>
                </c:pt>
                <c:pt idx="9626">
                  <c:v>481.52859650602397</c:v>
                </c:pt>
                <c:pt idx="9627">
                  <c:v>481.50176159947898</c:v>
                </c:pt>
                <c:pt idx="9628">
                  <c:v>481.49633071127499</c:v>
                </c:pt>
                <c:pt idx="9629">
                  <c:v>481.49537355864101</c:v>
                </c:pt>
                <c:pt idx="9630">
                  <c:v>481.49356588921398</c:v>
                </c:pt>
                <c:pt idx="9631">
                  <c:v>481.440529222988</c:v>
                </c:pt>
                <c:pt idx="9632">
                  <c:v>481.438907928606</c:v>
                </c:pt>
                <c:pt idx="9633">
                  <c:v>481.43103389895401</c:v>
                </c:pt>
                <c:pt idx="9634">
                  <c:v>481.430676770346</c:v>
                </c:pt>
                <c:pt idx="9635">
                  <c:v>481.42556949088998</c:v>
                </c:pt>
                <c:pt idx="9636">
                  <c:v>481.41178846166503</c:v>
                </c:pt>
                <c:pt idx="9637">
                  <c:v>481.39978767812698</c:v>
                </c:pt>
                <c:pt idx="9638">
                  <c:v>481.39631257249499</c:v>
                </c:pt>
                <c:pt idx="9639">
                  <c:v>481.37906776015097</c:v>
                </c:pt>
                <c:pt idx="9640">
                  <c:v>481.37341176156599</c:v>
                </c:pt>
                <c:pt idx="9641">
                  <c:v>481.36421722787099</c:v>
                </c:pt>
                <c:pt idx="9642">
                  <c:v>481.36235538648202</c:v>
                </c:pt>
                <c:pt idx="9643">
                  <c:v>481.35588578183098</c:v>
                </c:pt>
                <c:pt idx="9644">
                  <c:v>481.333927122197</c:v>
                </c:pt>
                <c:pt idx="9645">
                  <c:v>481.32773045866998</c:v>
                </c:pt>
                <c:pt idx="9646">
                  <c:v>481.303388976441</c:v>
                </c:pt>
                <c:pt idx="9647">
                  <c:v>481.30058545281202</c:v>
                </c:pt>
                <c:pt idx="9648">
                  <c:v>481.25939694334397</c:v>
                </c:pt>
                <c:pt idx="9649">
                  <c:v>481.24826107602399</c:v>
                </c:pt>
                <c:pt idx="9650">
                  <c:v>481.23168264822198</c:v>
                </c:pt>
                <c:pt idx="9651">
                  <c:v>481.22486589672701</c:v>
                </c:pt>
                <c:pt idx="9652">
                  <c:v>481.21688350313502</c:v>
                </c:pt>
                <c:pt idx="9653">
                  <c:v>481.18652710330701</c:v>
                </c:pt>
                <c:pt idx="9654">
                  <c:v>481.16090700465998</c:v>
                </c:pt>
                <c:pt idx="9655">
                  <c:v>481.15355498102099</c:v>
                </c:pt>
                <c:pt idx="9656">
                  <c:v>481.13984622453398</c:v>
                </c:pt>
                <c:pt idx="9657">
                  <c:v>481.13974156043201</c:v>
                </c:pt>
                <c:pt idx="9658">
                  <c:v>481.12479327974899</c:v>
                </c:pt>
                <c:pt idx="9659">
                  <c:v>481.12128775958098</c:v>
                </c:pt>
                <c:pt idx="9660">
                  <c:v>481.11769443179401</c:v>
                </c:pt>
                <c:pt idx="9661">
                  <c:v>481.11189605111201</c:v>
                </c:pt>
                <c:pt idx="9662">
                  <c:v>481.11047574273601</c:v>
                </c:pt>
                <c:pt idx="9663">
                  <c:v>481.100961255306</c:v>
                </c:pt>
                <c:pt idx="9664">
                  <c:v>481.09787094892499</c:v>
                </c:pt>
                <c:pt idx="9665">
                  <c:v>481.07544567344701</c:v>
                </c:pt>
                <c:pt idx="9666">
                  <c:v>481.06366381391899</c:v>
                </c:pt>
                <c:pt idx="9667">
                  <c:v>481.05768636590898</c:v>
                </c:pt>
                <c:pt idx="9668">
                  <c:v>481.03360179863199</c:v>
                </c:pt>
                <c:pt idx="9669">
                  <c:v>481.032371756521</c:v>
                </c:pt>
                <c:pt idx="9670">
                  <c:v>481.02602992332902</c:v>
                </c:pt>
                <c:pt idx="9671">
                  <c:v>481.024282465863</c:v>
                </c:pt>
                <c:pt idx="9672">
                  <c:v>481.01841901074602</c:v>
                </c:pt>
                <c:pt idx="9673">
                  <c:v>481.01745789869301</c:v>
                </c:pt>
                <c:pt idx="9674">
                  <c:v>481.016421104963</c:v>
                </c:pt>
                <c:pt idx="9675">
                  <c:v>481.00947185373502</c:v>
                </c:pt>
                <c:pt idx="9676">
                  <c:v>480.99472400875499</c:v>
                </c:pt>
                <c:pt idx="9677">
                  <c:v>480.98887851054502</c:v>
                </c:pt>
                <c:pt idx="9678">
                  <c:v>480.98120460369699</c:v>
                </c:pt>
                <c:pt idx="9679">
                  <c:v>480.96589995151498</c:v>
                </c:pt>
                <c:pt idx="9680">
                  <c:v>480.959916142547</c:v>
                </c:pt>
                <c:pt idx="9681">
                  <c:v>480.95826970817501</c:v>
                </c:pt>
                <c:pt idx="9682">
                  <c:v>480.956640920045</c:v>
                </c:pt>
                <c:pt idx="9683">
                  <c:v>480.94530237979501</c:v>
                </c:pt>
                <c:pt idx="9684">
                  <c:v>480.93388050588402</c:v>
                </c:pt>
                <c:pt idx="9685">
                  <c:v>480.92863376610597</c:v>
                </c:pt>
                <c:pt idx="9686">
                  <c:v>480.90154607952798</c:v>
                </c:pt>
                <c:pt idx="9687">
                  <c:v>480.89346628710098</c:v>
                </c:pt>
                <c:pt idx="9688">
                  <c:v>480.86765049140701</c:v>
                </c:pt>
                <c:pt idx="9689">
                  <c:v>480.86318397909901</c:v>
                </c:pt>
                <c:pt idx="9690">
                  <c:v>480.84921808805598</c:v>
                </c:pt>
                <c:pt idx="9691">
                  <c:v>480.833123485459</c:v>
                </c:pt>
                <c:pt idx="9692">
                  <c:v>480.82139662510298</c:v>
                </c:pt>
                <c:pt idx="9693">
                  <c:v>480.81807191633999</c:v>
                </c:pt>
                <c:pt idx="9694">
                  <c:v>480.817462637571</c:v>
                </c:pt>
                <c:pt idx="9695">
                  <c:v>480.81352271665099</c:v>
                </c:pt>
                <c:pt idx="9696">
                  <c:v>480.809224779332</c:v>
                </c:pt>
                <c:pt idx="9697">
                  <c:v>480.80670962766197</c:v>
                </c:pt>
                <c:pt idx="9698">
                  <c:v>480.80568770611899</c:v>
                </c:pt>
                <c:pt idx="9699">
                  <c:v>480.80010867974198</c:v>
                </c:pt>
                <c:pt idx="9700">
                  <c:v>480.79483510764601</c:v>
                </c:pt>
                <c:pt idx="9701">
                  <c:v>480.791088750889</c:v>
                </c:pt>
                <c:pt idx="9702">
                  <c:v>480.79063631607301</c:v>
                </c:pt>
                <c:pt idx="9703">
                  <c:v>480.78727185649598</c:v>
                </c:pt>
                <c:pt idx="9704">
                  <c:v>480.78374484156501</c:v>
                </c:pt>
                <c:pt idx="9705">
                  <c:v>480.77920105770102</c:v>
                </c:pt>
                <c:pt idx="9706">
                  <c:v>480.76290514143199</c:v>
                </c:pt>
                <c:pt idx="9707">
                  <c:v>480.74607000354302</c:v>
                </c:pt>
                <c:pt idx="9708">
                  <c:v>480.72079416994097</c:v>
                </c:pt>
                <c:pt idx="9709">
                  <c:v>480.70804017407301</c:v>
                </c:pt>
                <c:pt idx="9710">
                  <c:v>480.69333097230401</c:v>
                </c:pt>
                <c:pt idx="9711">
                  <c:v>480.68562830371798</c:v>
                </c:pt>
                <c:pt idx="9712">
                  <c:v>480.68190101236797</c:v>
                </c:pt>
                <c:pt idx="9713">
                  <c:v>480.66553551535401</c:v>
                </c:pt>
                <c:pt idx="9714">
                  <c:v>480.66071775962598</c:v>
                </c:pt>
                <c:pt idx="9715">
                  <c:v>480.64147397394697</c:v>
                </c:pt>
                <c:pt idx="9716">
                  <c:v>480.633427024958</c:v>
                </c:pt>
                <c:pt idx="9717">
                  <c:v>480.61822865609099</c:v>
                </c:pt>
                <c:pt idx="9718">
                  <c:v>480.61372325898702</c:v>
                </c:pt>
                <c:pt idx="9719">
                  <c:v>480.61001359849803</c:v>
                </c:pt>
                <c:pt idx="9720">
                  <c:v>480.60420773765497</c:v>
                </c:pt>
                <c:pt idx="9721">
                  <c:v>480.596270421535</c:v>
                </c:pt>
                <c:pt idx="9722">
                  <c:v>480.58986941214101</c:v>
                </c:pt>
                <c:pt idx="9723">
                  <c:v>480.570799570242</c:v>
                </c:pt>
                <c:pt idx="9724">
                  <c:v>480.56261777117498</c:v>
                </c:pt>
                <c:pt idx="9725">
                  <c:v>480.54394149132901</c:v>
                </c:pt>
                <c:pt idx="9726">
                  <c:v>480.54246435956998</c:v>
                </c:pt>
                <c:pt idx="9727">
                  <c:v>480.52748834260899</c:v>
                </c:pt>
                <c:pt idx="9728">
                  <c:v>480.50489898968999</c:v>
                </c:pt>
                <c:pt idx="9729">
                  <c:v>480.50343789956702</c:v>
                </c:pt>
                <c:pt idx="9730">
                  <c:v>480.48647043562801</c:v>
                </c:pt>
                <c:pt idx="9731">
                  <c:v>480.47949771514999</c:v>
                </c:pt>
                <c:pt idx="9732">
                  <c:v>480.46926042164699</c:v>
                </c:pt>
                <c:pt idx="9733">
                  <c:v>480.46659395103097</c:v>
                </c:pt>
                <c:pt idx="9734">
                  <c:v>480.436623006697</c:v>
                </c:pt>
                <c:pt idx="9735">
                  <c:v>480.41184836819798</c:v>
                </c:pt>
                <c:pt idx="9736">
                  <c:v>480.387786456848</c:v>
                </c:pt>
                <c:pt idx="9737">
                  <c:v>480.32507756199101</c:v>
                </c:pt>
                <c:pt idx="9738">
                  <c:v>480.31552832072902</c:v>
                </c:pt>
                <c:pt idx="9739">
                  <c:v>480.30173869247102</c:v>
                </c:pt>
                <c:pt idx="9740">
                  <c:v>480.26787835481298</c:v>
                </c:pt>
                <c:pt idx="9741">
                  <c:v>480.26544307499501</c:v>
                </c:pt>
                <c:pt idx="9742">
                  <c:v>480.25426512299401</c:v>
                </c:pt>
                <c:pt idx="9743">
                  <c:v>480.239079622492</c:v>
                </c:pt>
                <c:pt idx="9744">
                  <c:v>480.17897096048699</c:v>
                </c:pt>
                <c:pt idx="9745">
                  <c:v>480.17709411234</c:v>
                </c:pt>
                <c:pt idx="9746">
                  <c:v>480.17456533735498</c:v>
                </c:pt>
                <c:pt idx="9747">
                  <c:v>480.17237486066898</c:v>
                </c:pt>
                <c:pt idx="9748">
                  <c:v>480.17215457846203</c:v>
                </c:pt>
                <c:pt idx="9749">
                  <c:v>480.16009886823298</c:v>
                </c:pt>
                <c:pt idx="9750">
                  <c:v>480.15488035203902</c:v>
                </c:pt>
                <c:pt idx="9751">
                  <c:v>480.15308229048202</c:v>
                </c:pt>
                <c:pt idx="9752">
                  <c:v>480.14527079392002</c:v>
                </c:pt>
                <c:pt idx="9753">
                  <c:v>480.145154629069</c:v>
                </c:pt>
                <c:pt idx="9754">
                  <c:v>480.13805084430601</c:v>
                </c:pt>
                <c:pt idx="9755">
                  <c:v>480.13787910264301</c:v>
                </c:pt>
                <c:pt idx="9756">
                  <c:v>480.13195685189402</c:v>
                </c:pt>
                <c:pt idx="9757">
                  <c:v>480.12616971713402</c:v>
                </c:pt>
                <c:pt idx="9758">
                  <c:v>480.11518038197698</c:v>
                </c:pt>
                <c:pt idx="9759">
                  <c:v>480.07316521574103</c:v>
                </c:pt>
                <c:pt idx="9760">
                  <c:v>480.05569893012603</c:v>
                </c:pt>
                <c:pt idx="9761">
                  <c:v>480.05459904466801</c:v>
                </c:pt>
                <c:pt idx="9762">
                  <c:v>480.05209734866901</c:v>
                </c:pt>
                <c:pt idx="9763">
                  <c:v>480.04784749535202</c:v>
                </c:pt>
                <c:pt idx="9764">
                  <c:v>480.035324660036</c:v>
                </c:pt>
                <c:pt idx="9765">
                  <c:v>479.99953044563102</c:v>
                </c:pt>
                <c:pt idx="9766">
                  <c:v>479.98906995028</c:v>
                </c:pt>
                <c:pt idx="9767">
                  <c:v>479.97377486937</c:v>
                </c:pt>
                <c:pt idx="9768">
                  <c:v>479.96926049105201</c:v>
                </c:pt>
                <c:pt idx="9769">
                  <c:v>479.96034231050999</c:v>
                </c:pt>
                <c:pt idx="9770">
                  <c:v>479.95269805023099</c:v>
                </c:pt>
                <c:pt idx="9771">
                  <c:v>479.94594716690199</c:v>
                </c:pt>
                <c:pt idx="9772">
                  <c:v>479.93738824038502</c:v>
                </c:pt>
                <c:pt idx="9773">
                  <c:v>479.931511377368</c:v>
                </c:pt>
                <c:pt idx="9774">
                  <c:v>479.926333788357</c:v>
                </c:pt>
                <c:pt idx="9775">
                  <c:v>479.925937165275</c:v>
                </c:pt>
                <c:pt idx="9776">
                  <c:v>479.92591264030898</c:v>
                </c:pt>
                <c:pt idx="9777">
                  <c:v>479.91890636048299</c:v>
                </c:pt>
                <c:pt idx="9778">
                  <c:v>479.91277833600401</c:v>
                </c:pt>
                <c:pt idx="9779">
                  <c:v>479.91220783193899</c:v>
                </c:pt>
                <c:pt idx="9780">
                  <c:v>479.89305486907602</c:v>
                </c:pt>
                <c:pt idx="9781">
                  <c:v>479.89252313047399</c:v>
                </c:pt>
                <c:pt idx="9782">
                  <c:v>479.89246161245802</c:v>
                </c:pt>
                <c:pt idx="9783">
                  <c:v>479.864134674421</c:v>
                </c:pt>
                <c:pt idx="9784">
                  <c:v>479.85574007761801</c:v>
                </c:pt>
                <c:pt idx="9785">
                  <c:v>479.85495584928799</c:v>
                </c:pt>
                <c:pt idx="9786">
                  <c:v>479.85184192316802</c:v>
                </c:pt>
                <c:pt idx="9787">
                  <c:v>479.84819100810103</c:v>
                </c:pt>
                <c:pt idx="9788">
                  <c:v>479.8420721805</c:v>
                </c:pt>
                <c:pt idx="9789">
                  <c:v>479.83694031844902</c:v>
                </c:pt>
                <c:pt idx="9790">
                  <c:v>479.83411316142599</c:v>
                </c:pt>
                <c:pt idx="9791">
                  <c:v>479.83003115869502</c:v>
                </c:pt>
                <c:pt idx="9792">
                  <c:v>479.82700702207899</c:v>
                </c:pt>
                <c:pt idx="9793">
                  <c:v>479.81915645406502</c:v>
                </c:pt>
                <c:pt idx="9794">
                  <c:v>479.81733596340803</c:v>
                </c:pt>
                <c:pt idx="9795">
                  <c:v>479.81621650431902</c:v>
                </c:pt>
                <c:pt idx="9796">
                  <c:v>479.81144422451803</c:v>
                </c:pt>
                <c:pt idx="9797">
                  <c:v>479.80154551612497</c:v>
                </c:pt>
                <c:pt idx="9798">
                  <c:v>479.771508867465</c:v>
                </c:pt>
                <c:pt idx="9799">
                  <c:v>479.76170352029402</c:v>
                </c:pt>
                <c:pt idx="9800">
                  <c:v>479.76011594636401</c:v>
                </c:pt>
                <c:pt idx="9801">
                  <c:v>479.74530781412898</c:v>
                </c:pt>
                <c:pt idx="9802">
                  <c:v>479.74227650297399</c:v>
                </c:pt>
                <c:pt idx="9803">
                  <c:v>479.73804261587799</c:v>
                </c:pt>
                <c:pt idx="9804">
                  <c:v>479.73553954284</c:v>
                </c:pt>
                <c:pt idx="9805">
                  <c:v>479.73097928557303</c:v>
                </c:pt>
                <c:pt idx="9806">
                  <c:v>479.72656163462398</c:v>
                </c:pt>
                <c:pt idx="9807">
                  <c:v>479.72474035167897</c:v>
                </c:pt>
                <c:pt idx="9808">
                  <c:v>479.72460930898097</c:v>
                </c:pt>
                <c:pt idx="9809">
                  <c:v>479.72106692155398</c:v>
                </c:pt>
                <c:pt idx="9810">
                  <c:v>479.71786634181001</c:v>
                </c:pt>
                <c:pt idx="9811">
                  <c:v>479.71415602109698</c:v>
                </c:pt>
                <c:pt idx="9812">
                  <c:v>479.71009565377102</c:v>
                </c:pt>
                <c:pt idx="9813">
                  <c:v>479.70704211868502</c:v>
                </c:pt>
                <c:pt idx="9814">
                  <c:v>479.70316755950802</c:v>
                </c:pt>
                <c:pt idx="9815">
                  <c:v>479.69929433361398</c:v>
                </c:pt>
                <c:pt idx="9816">
                  <c:v>479.69622065675202</c:v>
                </c:pt>
                <c:pt idx="9817">
                  <c:v>479.69447331226797</c:v>
                </c:pt>
                <c:pt idx="9818">
                  <c:v>479.68252832703803</c:v>
                </c:pt>
                <c:pt idx="9819">
                  <c:v>479.65839990365703</c:v>
                </c:pt>
                <c:pt idx="9820">
                  <c:v>479.638275233954</c:v>
                </c:pt>
                <c:pt idx="9821">
                  <c:v>479.63476119541201</c:v>
                </c:pt>
                <c:pt idx="9822">
                  <c:v>479.62946855329398</c:v>
                </c:pt>
                <c:pt idx="9823">
                  <c:v>479.60720636164899</c:v>
                </c:pt>
                <c:pt idx="9824">
                  <c:v>479.570262603868</c:v>
                </c:pt>
                <c:pt idx="9825">
                  <c:v>479.565354124424</c:v>
                </c:pt>
                <c:pt idx="9826">
                  <c:v>479.56532251701498</c:v>
                </c:pt>
                <c:pt idx="9827">
                  <c:v>479.55292737463299</c:v>
                </c:pt>
                <c:pt idx="9828">
                  <c:v>479.54229084147403</c:v>
                </c:pt>
                <c:pt idx="9829">
                  <c:v>479.54084722371198</c:v>
                </c:pt>
                <c:pt idx="9830">
                  <c:v>479.52610610297103</c:v>
                </c:pt>
                <c:pt idx="9831">
                  <c:v>479.51313463180003</c:v>
                </c:pt>
                <c:pt idx="9832">
                  <c:v>479.51090761491503</c:v>
                </c:pt>
                <c:pt idx="9833">
                  <c:v>479.50443937199799</c:v>
                </c:pt>
                <c:pt idx="9834">
                  <c:v>479.49831832762402</c:v>
                </c:pt>
                <c:pt idx="9835">
                  <c:v>479.48751688384999</c:v>
                </c:pt>
                <c:pt idx="9836">
                  <c:v>479.48586325300101</c:v>
                </c:pt>
                <c:pt idx="9837">
                  <c:v>479.47737212377899</c:v>
                </c:pt>
                <c:pt idx="9838">
                  <c:v>479.46675359394402</c:v>
                </c:pt>
                <c:pt idx="9839">
                  <c:v>479.46582041881101</c:v>
                </c:pt>
                <c:pt idx="9840">
                  <c:v>479.46506786327598</c:v>
                </c:pt>
                <c:pt idx="9841">
                  <c:v>479.417907951264</c:v>
                </c:pt>
                <c:pt idx="9842">
                  <c:v>479.41745475141403</c:v>
                </c:pt>
                <c:pt idx="9843">
                  <c:v>479.394857283921</c:v>
                </c:pt>
                <c:pt idx="9844">
                  <c:v>479.38578066407598</c:v>
                </c:pt>
                <c:pt idx="9845">
                  <c:v>479.378720332017</c:v>
                </c:pt>
                <c:pt idx="9846">
                  <c:v>479.37754892900801</c:v>
                </c:pt>
                <c:pt idx="9847">
                  <c:v>479.37277296313499</c:v>
                </c:pt>
                <c:pt idx="9848">
                  <c:v>479.35480532855701</c:v>
                </c:pt>
                <c:pt idx="9849">
                  <c:v>479.33971722192501</c:v>
                </c:pt>
                <c:pt idx="9850">
                  <c:v>479.32941816663498</c:v>
                </c:pt>
                <c:pt idx="9851">
                  <c:v>479.32782710955598</c:v>
                </c:pt>
                <c:pt idx="9852">
                  <c:v>479.32755673431501</c:v>
                </c:pt>
                <c:pt idx="9853">
                  <c:v>479.32355650653398</c:v>
                </c:pt>
                <c:pt idx="9854">
                  <c:v>479.30883434272403</c:v>
                </c:pt>
                <c:pt idx="9855">
                  <c:v>479.28489351846002</c:v>
                </c:pt>
                <c:pt idx="9856">
                  <c:v>479.283407608532</c:v>
                </c:pt>
                <c:pt idx="9857">
                  <c:v>479.28151750376202</c:v>
                </c:pt>
                <c:pt idx="9858">
                  <c:v>479.26033961842802</c:v>
                </c:pt>
                <c:pt idx="9859">
                  <c:v>479.24556778596599</c:v>
                </c:pt>
                <c:pt idx="9860">
                  <c:v>479.23919172547801</c:v>
                </c:pt>
                <c:pt idx="9861">
                  <c:v>479.23788161299098</c:v>
                </c:pt>
                <c:pt idx="9862">
                  <c:v>479.21617877852202</c:v>
                </c:pt>
                <c:pt idx="9863">
                  <c:v>479.21171777706599</c:v>
                </c:pt>
                <c:pt idx="9864">
                  <c:v>479.19529081094601</c:v>
                </c:pt>
                <c:pt idx="9865">
                  <c:v>479.19310190773803</c:v>
                </c:pt>
                <c:pt idx="9866">
                  <c:v>479.17739238056203</c:v>
                </c:pt>
                <c:pt idx="9867">
                  <c:v>479.173512434158</c:v>
                </c:pt>
                <c:pt idx="9868">
                  <c:v>479.159689614927</c:v>
                </c:pt>
                <c:pt idx="9869">
                  <c:v>479.15964214056999</c:v>
                </c:pt>
                <c:pt idx="9870">
                  <c:v>479.15555189614798</c:v>
                </c:pt>
                <c:pt idx="9871">
                  <c:v>479.13812128778801</c:v>
                </c:pt>
                <c:pt idx="9872">
                  <c:v>479.12589151140202</c:v>
                </c:pt>
                <c:pt idx="9873">
                  <c:v>479.11684117481599</c:v>
                </c:pt>
                <c:pt idx="9874">
                  <c:v>479.10769552038897</c:v>
                </c:pt>
                <c:pt idx="9875">
                  <c:v>479.08817336868498</c:v>
                </c:pt>
                <c:pt idx="9876">
                  <c:v>479.08240485457799</c:v>
                </c:pt>
                <c:pt idx="9877">
                  <c:v>479.06374317688602</c:v>
                </c:pt>
                <c:pt idx="9878">
                  <c:v>479.06000408981402</c:v>
                </c:pt>
                <c:pt idx="9879">
                  <c:v>479.05104467629502</c:v>
                </c:pt>
                <c:pt idx="9880">
                  <c:v>479.04801027770401</c:v>
                </c:pt>
                <c:pt idx="9881">
                  <c:v>479.04465857046398</c:v>
                </c:pt>
                <c:pt idx="9882">
                  <c:v>479.04166065979001</c:v>
                </c:pt>
                <c:pt idx="9883">
                  <c:v>479.01622865329699</c:v>
                </c:pt>
                <c:pt idx="9884">
                  <c:v>479.01295619812799</c:v>
                </c:pt>
                <c:pt idx="9885">
                  <c:v>479.00338741573802</c:v>
                </c:pt>
                <c:pt idx="9886">
                  <c:v>478.99150221838897</c:v>
                </c:pt>
                <c:pt idx="9887">
                  <c:v>478.99051640833301</c:v>
                </c:pt>
                <c:pt idx="9888">
                  <c:v>478.96774066817699</c:v>
                </c:pt>
                <c:pt idx="9889">
                  <c:v>478.966956890765</c:v>
                </c:pt>
                <c:pt idx="9890">
                  <c:v>478.94871822454502</c:v>
                </c:pt>
                <c:pt idx="9891">
                  <c:v>478.94306897113199</c:v>
                </c:pt>
                <c:pt idx="9892">
                  <c:v>478.92768584874801</c:v>
                </c:pt>
                <c:pt idx="9893">
                  <c:v>478.92317229343303</c:v>
                </c:pt>
                <c:pt idx="9894">
                  <c:v>478.91667297376199</c:v>
                </c:pt>
                <c:pt idx="9895">
                  <c:v>478.91445691949002</c:v>
                </c:pt>
                <c:pt idx="9896">
                  <c:v>478.91321261914902</c:v>
                </c:pt>
                <c:pt idx="9897">
                  <c:v>478.910945541866</c:v>
                </c:pt>
                <c:pt idx="9898">
                  <c:v>478.90736473935601</c:v>
                </c:pt>
                <c:pt idx="9899">
                  <c:v>478.893405171285</c:v>
                </c:pt>
                <c:pt idx="9900">
                  <c:v>478.87608604055299</c:v>
                </c:pt>
                <c:pt idx="9901">
                  <c:v>478.87502511324698</c:v>
                </c:pt>
                <c:pt idx="9902">
                  <c:v>478.87188964783002</c:v>
                </c:pt>
                <c:pt idx="9903">
                  <c:v>478.86765217414899</c:v>
                </c:pt>
                <c:pt idx="9904">
                  <c:v>478.860460872717</c:v>
                </c:pt>
                <c:pt idx="9905">
                  <c:v>478.85828875032797</c:v>
                </c:pt>
                <c:pt idx="9906">
                  <c:v>478.857036773647</c:v>
                </c:pt>
                <c:pt idx="9907">
                  <c:v>478.82634875852801</c:v>
                </c:pt>
                <c:pt idx="9908">
                  <c:v>478.82246746006501</c:v>
                </c:pt>
                <c:pt idx="9909">
                  <c:v>478.80053886462798</c:v>
                </c:pt>
                <c:pt idx="9910">
                  <c:v>478.78690091043097</c:v>
                </c:pt>
                <c:pt idx="9911">
                  <c:v>478.78029974012901</c:v>
                </c:pt>
                <c:pt idx="9912">
                  <c:v>478.77574607963498</c:v>
                </c:pt>
                <c:pt idx="9913">
                  <c:v>478.772329857221</c:v>
                </c:pt>
                <c:pt idx="9914">
                  <c:v>478.76760635171701</c:v>
                </c:pt>
                <c:pt idx="9915">
                  <c:v>478.76606251927598</c:v>
                </c:pt>
                <c:pt idx="9916">
                  <c:v>478.752501049665</c:v>
                </c:pt>
                <c:pt idx="9917">
                  <c:v>478.75127339438001</c:v>
                </c:pt>
                <c:pt idx="9918">
                  <c:v>478.73553108621201</c:v>
                </c:pt>
                <c:pt idx="9919">
                  <c:v>478.72572736985802</c:v>
                </c:pt>
                <c:pt idx="9920">
                  <c:v>478.71967725120402</c:v>
                </c:pt>
                <c:pt idx="9921">
                  <c:v>478.68878149275503</c:v>
                </c:pt>
                <c:pt idx="9922">
                  <c:v>478.687535616368</c:v>
                </c:pt>
                <c:pt idx="9923">
                  <c:v>478.68558903942898</c:v>
                </c:pt>
                <c:pt idx="9924">
                  <c:v>478.67247001424897</c:v>
                </c:pt>
                <c:pt idx="9925">
                  <c:v>478.67017385619101</c:v>
                </c:pt>
                <c:pt idx="9926">
                  <c:v>478.66482535371398</c:v>
                </c:pt>
                <c:pt idx="9927">
                  <c:v>478.65753049387502</c:v>
                </c:pt>
                <c:pt idx="9928">
                  <c:v>478.64293807944</c:v>
                </c:pt>
                <c:pt idx="9929">
                  <c:v>478.60752568101498</c:v>
                </c:pt>
                <c:pt idx="9930">
                  <c:v>478.56546837726501</c:v>
                </c:pt>
                <c:pt idx="9931">
                  <c:v>478.55910277780998</c:v>
                </c:pt>
                <c:pt idx="9932">
                  <c:v>478.55856267996199</c:v>
                </c:pt>
                <c:pt idx="9933">
                  <c:v>478.557180520896</c:v>
                </c:pt>
                <c:pt idx="9934">
                  <c:v>478.547620629216</c:v>
                </c:pt>
                <c:pt idx="9935">
                  <c:v>478.54250561314802</c:v>
                </c:pt>
                <c:pt idx="9936">
                  <c:v>478.52199509886401</c:v>
                </c:pt>
                <c:pt idx="9937">
                  <c:v>478.50930811517497</c:v>
                </c:pt>
                <c:pt idx="9938">
                  <c:v>478.509263042638</c:v>
                </c:pt>
                <c:pt idx="9939">
                  <c:v>478.500631552833</c:v>
                </c:pt>
                <c:pt idx="9940">
                  <c:v>478.50056358423899</c:v>
                </c:pt>
                <c:pt idx="9941">
                  <c:v>478.46250857493902</c:v>
                </c:pt>
                <c:pt idx="9942">
                  <c:v>478.43392928848601</c:v>
                </c:pt>
                <c:pt idx="9943">
                  <c:v>478.42458772035002</c:v>
                </c:pt>
                <c:pt idx="9944">
                  <c:v>478.41743974938299</c:v>
                </c:pt>
                <c:pt idx="9945">
                  <c:v>478.39339146213598</c:v>
                </c:pt>
                <c:pt idx="9946">
                  <c:v>478.39114677644301</c:v>
                </c:pt>
                <c:pt idx="9947">
                  <c:v>478.37993236842902</c:v>
                </c:pt>
                <c:pt idx="9948">
                  <c:v>478.37368915319098</c:v>
                </c:pt>
                <c:pt idx="9949">
                  <c:v>478.35853355443601</c:v>
                </c:pt>
                <c:pt idx="9950">
                  <c:v>478.33494733089901</c:v>
                </c:pt>
                <c:pt idx="9951">
                  <c:v>478.33476217557597</c:v>
                </c:pt>
                <c:pt idx="9952">
                  <c:v>478.320051616162</c:v>
                </c:pt>
                <c:pt idx="9953">
                  <c:v>478.31409417663502</c:v>
                </c:pt>
                <c:pt idx="9954">
                  <c:v>478.31172600384502</c:v>
                </c:pt>
                <c:pt idx="9955">
                  <c:v>478.302610113502</c:v>
                </c:pt>
                <c:pt idx="9956">
                  <c:v>478.302155454049</c:v>
                </c:pt>
                <c:pt idx="9957">
                  <c:v>478.27819670249397</c:v>
                </c:pt>
                <c:pt idx="9958">
                  <c:v>478.26694744552702</c:v>
                </c:pt>
                <c:pt idx="9959">
                  <c:v>478.264711343481</c:v>
                </c:pt>
                <c:pt idx="9960">
                  <c:v>478.24838661941499</c:v>
                </c:pt>
                <c:pt idx="9961">
                  <c:v>478.24748438993601</c:v>
                </c:pt>
                <c:pt idx="9962">
                  <c:v>478.241261126349</c:v>
                </c:pt>
                <c:pt idx="9963">
                  <c:v>478.23423677812298</c:v>
                </c:pt>
                <c:pt idx="9964">
                  <c:v>478.23226412741002</c:v>
                </c:pt>
                <c:pt idx="9965">
                  <c:v>478.23198663840299</c:v>
                </c:pt>
                <c:pt idx="9966">
                  <c:v>478.228753745978</c:v>
                </c:pt>
                <c:pt idx="9967">
                  <c:v>478.22232950738902</c:v>
                </c:pt>
                <c:pt idx="9968">
                  <c:v>478.20814022967198</c:v>
                </c:pt>
                <c:pt idx="9969">
                  <c:v>478.20531115580502</c:v>
                </c:pt>
                <c:pt idx="9970">
                  <c:v>478.20473035217998</c:v>
                </c:pt>
                <c:pt idx="9971">
                  <c:v>478.19135082382002</c:v>
                </c:pt>
                <c:pt idx="9972">
                  <c:v>478.18771833918402</c:v>
                </c:pt>
                <c:pt idx="9973">
                  <c:v>478.18220345756799</c:v>
                </c:pt>
                <c:pt idx="9974">
                  <c:v>478.15931378501898</c:v>
                </c:pt>
                <c:pt idx="9975">
                  <c:v>478.12537078408297</c:v>
                </c:pt>
                <c:pt idx="9976">
                  <c:v>478.09027148587597</c:v>
                </c:pt>
                <c:pt idx="9977">
                  <c:v>478.07686234411898</c:v>
                </c:pt>
                <c:pt idx="9978">
                  <c:v>478.074636257733</c:v>
                </c:pt>
                <c:pt idx="9979">
                  <c:v>478.05723086215198</c:v>
                </c:pt>
                <c:pt idx="9980">
                  <c:v>478.05654429172102</c:v>
                </c:pt>
                <c:pt idx="9981">
                  <c:v>478.05430950859898</c:v>
                </c:pt>
                <c:pt idx="9982">
                  <c:v>478.05070513349602</c:v>
                </c:pt>
                <c:pt idx="9983">
                  <c:v>478.01259025892602</c:v>
                </c:pt>
                <c:pt idx="9984">
                  <c:v>477.997237506847</c:v>
                </c:pt>
                <c:pt idx="9985">
                  <c:v>477.980216412792</c:v>
                </c:pt>
                <c:pt idx="9986">
                  <c:v>477.97785978928903</c:v>
                </c:pt>
                <c:pt idx="9987">
                  <c:v>477.96829002315201</c:v>
                </c:pt>
                <c:pt idx="9988">
                  <c:v>477.96201857504798</c:v>
                </c:pt>
                <c:pt idx="9989">
                  <c:v>477.95776885986402</c:v>
                </c:pt>
                <c:pt idx="9990">
                  <c:v>477.93810298933101</c:v>
                </c:pt>
                <c:pt idx="9991">
                  <c:v>477.93050008785798</c:v>
                </c:pt>
                <c:pt idx="9992">
                  <c:v>477.89622446866701</c:v>
                </c:pt>
                <c:pt idx="9993">
                  <c:v>477.83303314214203</c:v>
                </c:pt>
                <c:pt idx="9994">
                  <c:v>477.83251649692198</c:v>
                </c:pt>
                <c:pt idx="9995">
                  <c:v>477.80532865853098</c:v>
                </c:pt>
                <c:pt idx="9996">
                  <c:v>477.80502850557798</c:v>
                </c:pt>
                <c:pt idx="9997">
                  <c:v>477.79734257947501</c:v>
                </c:pt>
                <c:pt idx="9998">
                  <c:v>477.790293815052</c:v>
                </c:pt>
                <c:pt idx="9999">
                  <c:v>477.78819160793302</c:v>
                </c:pt>
                <c:pt idx="10000">
                  <c:v>477.77195766361598</c:v>
                </c:pt>
                <c:pt idx="10001">
                  <c:v>477.69667322420298</c:v>
                </c:pt>
                <c:pt idx="10002">
                  <c:v>477.67177753956901</c:v>
                </c:pt>
                <c:pt idx="10003">
                  <c:v>477.660071933663</c:v>
                </c:pt>
                <c:pt idx="10004">
                  <c:v>477.65645568281298</c:v>
                </c:pt>
                <c:pt idx="10005">
                  <c:v>477.64825741932202</c:v>
                </c:pt>
                <c:pt idx="10006">
                  <c:v>477.64695510915601</c:v>
                </c:pt>
                <c:pt idx="10007">
                  <c:v>477.645036548983</c:v>
                </c:pt>
                <c:pt idx="10008">
                  <c:v>477.64225945427398</c:v>
                </c:pt>
                <c:pt idx="10009">
                  <c:v>477.63675834437799</c:v>
                </c:pt>
                <c:pt idx="10010">
                  <c:v>477.63399662944403</c:v>
                </c:pt>
                <c:pt idx="10011">
                  <c:v>477.61430328070202</c:v>
                </c:pt>
                <c:pt idx="10012">
                  <c:v>477.60180149079503</c:v>
                </c:pt>
                <c:pt idx="10013">
                  <c:v>477.60077321189999</c:v>
                </c:pt>
                <c:pt idx="10014">
                  <c:v>477.597642274907</c:v>
                </c:pt>
                <c:pt idx="10015">
                  <c:v>477.59436217411201</c:v>
                </c:pt>
                <c:pt idx="10016">
                  <c:v>477.58985440852302</c:v>
                </c:pt>
                <c:pt idx="10017">
                  <c:v>477.58552678912599</c:v>
                </c:pt>
                <c:pt idx="10018">
                  <c:v>477.57481798709</c:v>
                </c:pt>
                <c:pt idx="10019">
                  <c:v>477.56909351270298</c:v>
                </c:pt>
                <c:pt idx="10020">
                  <c:v>477.56105814600198</c:v>
                </c:pt>
                <c:pt idx="10021">
                  <c:v>477.55099853127399</c:v>
                </c:pt>
                <c:pt idx="10022">
                  <c:v>477.53902842610199</c:v>
                </c:pt>
                <c:pt idx="10023">
                  <c:v>477.52737757110998</c:v>
                </c:pt>
                <c:pt idx="10024">
                  <c:v>477.481322671594</c:v>
                </c:pt>
                <c:pt idx="10025">
                  <c:v>477.47997763988701</c:v>
                </c:pt>
                <c:pt idx="10026">
                  <c:v>477.46849733422903</c:v>
                </c:pt>
                <c:pt idx="10027">
                  <c:v>477.462739306532</c:v>
                </c:pt>
                <c:pt idx="10028">
                  <c:v>477.45843153761899</c:v>
                </c:pt>
                <c:pt idx="10029">
                  <c:v>477.41630372431302</c:v>
                </c:pt>
                <c:pt idx="10030">
                  <c:v>477.39813339267403</c:v>
                </c:pt>
                <c:pt idx="10031">
                  <c:v>477.39041110857198</c:v>
                </c:pt>
                <c:pt idx="10032">
                  <c:v>477.38862035660901</c:v>
                </c:pt>
                <c:pt idx="10033">
                  <c:v>477.37665348690399</c:v>
                </c:pt>
                <c:pt idx="10034">
                  <c:v>477.365554965147</c:v>
                </c:pt>
                <c:pt idx="10035">
                  <c:v>477.362100897353</c:v>
                </c:pt>
                <c:pt idx="10036">
                  <c:v>477.34800248992002</c:v>
                </c:pt>
                <c:pt idx="10037">
                  <c:v>477.34731169666702</c:v>
                </c:pt>
                <c:pt idx="10038">
                  <c:v>477.33583490313703</c:v>
                </c:pt>
                <c:pt idx="10039">
                  <c:v>477.32770861290402</c:v>
                </c:pt>
                <c:pt idx="10040">
                  <c:v>477.289161376474</c:v>
                </c:pt>
                <c:pt idx="10041">
                  <c:v>477.28774551695699</c:v>
                </c:pt>
                <c:pt idx="10042">
                  <c:v>477.28562474833399</c:v>
                </c:pt>
                <c:pt idx="10043">
                  <c:v>477.27389018079799</c:v>
                </c:pt>
                <c:pt idx="10044">
                  <c:v>477.26622461854703</c:v>
                </c:pt>
                <c:pt idx="10045">
                  <c:v>477.24651879925699</c:v>
                </c:pt>
                <c:pt idx="10046">
                  <c:v>477.24166019180097</c:v>
                </c:pt>
                <c:pt idx="10047">
                  <c:v>477.24117039585599</c:v>
                </c:pt>
                <c:pt idx="10048">
                  <c:v>477.23451499251303</c:v>
                </c:pt>
                <c:pt idx="10049">
                  <c:v>477.20858210966799</c:v>
                </c:pt>
                <c:pt idx="10050">
                  <c:v>477.18283516324601</c:v>
                </c:pt>
                <c:pt idx="10051">
                  <c:v>477.176004816758</c:v>
                </c:pt>
                <c:pt idx="10052">
                  <c:v>477.16347219383499</c:v>
                </c:pt>
                <c:pt idx="10053">
                  <c:v>477.15616313108899</c:v>
                </c:pt>
                <c:pt idx="10054">
                  <c:v>477.14800671894102</c:v>
                </c:pt>
                <c:pt idx="10055">
                  <c:v>477.13655626348202</c:v>
                </c:pt>
                <c:pt idx="10056">
                  <c:v>477.13078965064801</c:v>
                </c:pt>
                <c:pt idx="10057">
                  <c:v>477.11549989009302</c:v>
                </c:pt>
                <c:pt idx="10058">
                  <c:v>477.10245388997203</c:v>
                </c:pt>
                <c:pt idx="10059">
                  <c:v>477.09169411279697</c:v>
                </c:pt>
                <c:pt idx="10060">
                  <c:v>477.085925322126</c:v>
                </c:pt>
                <c:pt idx="10061">
                  <c:v>477.08335486493303</c:v>
                </c:pt>
                <c:pt idx="10062">
                  <c:v>477.07663889212</c:v>
                </c:pt>
                <c:pt idx="10063">
                  <c:v>477.04772422758901</c:v>
                </c:pt>
                <c:pt idx="10064">
                  <c:v>477.03210277303998</c:v>
                </c:pt>
                <c:pt idx="10065">
                  <c:v>476.99343606445001</c:v>
                </c:pt>
                <c:pt idx="10066">
                  <c:v>476.98417295233202</c:v>
                </c:pt>
                <c:pt idx="10067">
                  <c:v>476.98132754858699</c:v>
                </c:pt>
                <c:pt idx="10068">
                  <c:v>476.97847886254903</c:v>
                </c:pt>
                <c:pt idx="10069">
                  <c:v>476.96911820211602</c:v>
                </c:pt>
                <c:pt idx="10070">
                  <c:v>476.964308472288</c:v>
                </c:pt>
                <c:pt idx="10071">
                  <c:v>476.95780924172402</c:v>
                </c:pt>
                <c:pt idx="10072">
                  <c:v>476.94743328455598</c:v>
                </c:pt>
                <c:pt idx="10073">
                  <c:v>476.938487339343</c:v>
                </c:pt>
                <c:pt idx="10074">
                  <c:v>476.92187620134399</c:v>
                </c:pt>
                <c:pt idx="10075">
                  <c:v>476.889149522754</c:v>
                </c:pt>
                <c:pt idx="10076">
                  <c:v>476.88335281884503</c:v>
                </c:pt>
                <c:pt idx="10077">
                  <c:v>476.87686208146403</c:v>
                </c:pt>
                <c:pt idx="10078">
                  <c:v>476.863631966752</c:v>
                </c:pt>
                <c:pt idx="10079">
                  <c:v>476.84203751697999</c:v>
                </c:pt>
                <c:pt idx="10080">
                  <c:v>476.82466924241999</c:v>
                </c:pt>
                <c:pt idx="10081">
                  <c:v>476.82199665257201</c:v>
                </c:pt>
                <c:pt idx="10082">
                  <c:v>476.81030631775099</c:v>
                </c:pt>
                <c:pt idx="10083">
                  <c:v>476.80361057784</c:v>
                </c:pt>
                <c:pt idx="10084">
                  <c:v>476.78753933571699</c:v>
                </c:pt>
                <c:pt idx="10085">
                  <c:v>476.78068048992299</c:v>
                </c:pt>
                <c:pt idx="10086">
                  <c:v>476.77622058388999</c:v>
                </c:pt>
                <c:pt idx="10087">
                  <c:v>476.77533249509798</c:v>
                </c:pt>
                <c:pt idx="10088">
                  <c:v>476.75813060086</c:v>
                </c:pt>
                <c:pt idx="10089">
                  <c:v>476.74467096567798</c:v>
                </c:pt>
                <c:pt idx="10090">
                  <c:v>476.74345865576498</c:v>
                </c:pt>
                <c:pt idx="10091">
                  <c:v>476.742661429024</c:v>
                </c:pt>
                <c:pt idx="10092">
                  <c:v>476.74090080351402</c:v>
                </c:pt>
                <c:pt idx="10093">
                  <c:v>476.74028942460802</c:v>
                </c:pt>
                <c:pt idx="10094">
                  <c:v>476.735285333702</c:v>
                </c:pt>
                <c:pt idx="10095">
                  <c:v>476.73362359809499</c:v>
                </c:pt>
                <c:pt idx="10096">
                  <c:v>476.73042106601702</c:v>
                </c:pt>
                <c:pt idx="10097">
                  <c:v>476.725431017056</c:v>
                </c:pt>
                <c:pt idx="10098">
                  <c:v>476.723885205746</c:v>
                </c:pt>
                <c:pt idx="10099">
                  <c:v>476.72321960585901</c:v>
                </c:pt>
                <c:pt idx="10100">
                  <c:v>476.72168908722801</c:v>
                </c:pt>
                <c:pt idx="10101">
                  <c:v>476.721040409517</c:v>
                </c:pt>
                <c:pt idx="10102">
                  <c:v>476.715948465189</c:v>
                </c:pt>
                <c:pt idx="10103">
                  <c:v>476.70831908980199</c:v>
                </c:pt>
                <c:pt idx="10104">
                  <c:v>476.69528491344602</c:v>
                </c:pt>
                <c:pt idx="10105">
                  <c:v>476.65824334350702</c:v>
                </c:pt>
                <c:pt idx="10106">
                  <c:v>476.649174416981</c:v>
                </c:pt>
                <c:pt idx="10107">
                  <c:v>476.63927570421799</c:v>
                </c:pt>
                <c:pt idx="10108">
                  <c:v>476.632359517373</c:v>
                </c:pt>
                <c:pt idx="10109">
                  <c:v>476.60199328747598</c:v>
                </c:pt>
                <c:pt idx="10110">
                  <c:v>476.57353406993298</c:v>
                </c:pt>
                <c:pt idx="10111">
                  <c:v>476.566900646075</c:v>
                </c:pt>
                <c:pt idx="10112">
                  <c:v>476.56679821757803</c:v>
                </c:pt>
                <c:pt idx="10113">
                  <c:v>476.53733903091899</c:v>
                </c:pt>
                <c:pt idx="10114">
                  <c:v>476.53675390975297</c:v>
                </c:pt>
                <c:pt idx="10115">
                  <c:v>476.53579886180398</c:v>
                </c:pt>
                <c:pt idx="10116">
                  <c:v>476.53557372360399</c:v>
                </c:pt>
                <c:pt idx="10117">
                  <c:v>476.53500578540297</c:v>
                </c:pt>
                <c:pt idx="10118">
                  <c:v>476.52968041420502</c:v>
                </c:pt>
                <c:pt idx="10119">
                  <c:v>476.52828810012198</c:v>
                </c:pt>
                <c:pt idx="10120">
                  <c:v>476.52756566879202</c:v>
                </c:pt>
                <c:pt idx="10121">
                  <c:v>476.52669409755202</c:v>
                </c:pt>
                <c:pt idx="10122">
                  <c:v>476.52511671633602</c:v>
                </c:pt>
                <c:pt idx="10123">
                  <c:v>476.52283419312499</c:v>
                </c:pt>
                <c:pt idx="10124">
                  <c:v>476.52012021518198</c:v>
                </c:pt>
                <c:pt idx="10125">
                  <c:v>476.51969294321299</c:v>
                </c:pt>
                <c:pt idx="10126">
                  <c:v>476.51942862342997</c:v>
                </c:pt>
                <c:pt idx="10127">
                  <c:v>476.51941645024499</c:v>
                </c:pt>
                <c:pt idx="10128">
                  <c:v>476.51753428477201</c:v>
                </c:pt>
                <c:pt idx="10129">
                  <c:v>476.51564474867502</c:v>
                </c:pt>
                <c:pt idx="10130">
                  <c:v>476.51389293861502</c:v>
                </c:pt>
                <c:pt idx="10131">
                  <c:v>476.512971915489</c:v>
                </c:pt>
                <c:pt idx="10132">
                  <c:v>476.512319858316</c:v>
                </c:pt>
                <c:pt idx="10133">
                  <c:v>476.51042271801998</c:v>
                </c:pt>
                <c:pt idx="10134">
                  <c:v>476.50604126253597</c:v>
                </c:pt>
                <c:pt idx="10135">
                  <c:v>476.50595569453799</c:v>
                </c:pt>
                <c:pt idx="10136">
                  <c:v>476.50484266590399</c:v>
                </c:pt>
                <c:pt idx="10137">
                  <c:v>476.49516987598798</c:v>
                </c:pt>
                <c:pt idx="10138">
                  <c:v>476.47196871654597</c:v>
                </c:pt>
                <c:pt idx="10139">
                  <c:v>476.46288060463002</c:v>
                </c:pt>
                <c:pt idx="10140">
                  <c:v>476.40837164058598</c:v>
                </c:pt>
                <c:pt idx="10141">
                  <c:v>476.37958807874998</c:v>
                </c:pt>
                <c:pt idx="10142">
                  <c:v>476.37733160699202</c:v>
                </c:pt>
                <c:pt idx="10143">
                  <c:v>476.36130423933702</c:v>
                </c:pt>
                <c:pt idx="10144">
                  <c:v>476.34117956565001</c:v>
                </c:pt>
                <c:pt idx="10145">
                  <c:v>476.33733709079502</c:v>
                </c:pt>
                <c:pt idx="10146">
                  <c:v>476.334823838445</c:v>
                </c:pt>
                <c:pt idx="10147">
                  <c:v>476.31065293746599</c:v>
                </c:pt>
                <c:pt idx="10148">
                  <c:v>476.28576981622598</c:v>
                </c:pt>
                <c:pt idx="10149">
                  <c:v>476.28552221830199</c:v>
                </c:pt>
                <c:pt idx="10150">
                  <c:v>476.25473722986902</c:v>
                </c:pt>
                <c:pt idx="10151">
                  <c:v>476.25203078441302</c:v>
                </c:pt>
                <c:pt idx="10152">
                  <c:v>476.24622936126502</c:v>
                </c:pt>
                <c:pt idx="10153">
                  <c:v>476.24427481659501</c:v>
                </c:pt>
                <c:pt idx="10154">
                  <c:v>476.23772302714798</c:v>
                </c:pt>
                <c:pt idx="10155">
                  <c:v>476.23463164685302</c:v>
                </c:pt>
                <c:pt idx="10156">
                  <c:v>476.230321084325</c:v>
                </c:pt>
                <c:pt idx="10157">
                  <c:v>476.21597540832403</c:v>
                </c:pt>
                <c:pt idx="10158">
                  <c:v>476.21161791443399</c:v>
                </c:pt>
                <c:pt idx="10159">
                  <c:v>476.207486684456</c:v>
                </c:pt>
                <c:pt idx="10160">
                  <c:v>476.19831775817403</c:v>
                </c:pt>
                <c:pt idx="10161">
                  <c:v>476.19215162223401</c:v>
                </c:pt>
                <c:pt idx="10162">
                  <c:v>476.17519035501198</c:v>
                </c:pt>
                <c:pt idx="10163">
                  <c:v>476.17075693941001</c:v>
                </c:pt>
                <c:pt idx="10164">
                  <c:v>476.11162865772098</c:v>
                </c:pt>
                <c:pt idx="10165">
                  <c:v>476.10550697666503</c:v>
                </c:pt>
                <c:pt idx="10166">
                  <c:v>476.10458200264702</c:v>
                </c:pt>
                <c:pt idx="10167">
                  <c:v>476.08881406936899</c:v>
                </c:pt>
                <c:pt idx="10168">
                  <c:v>476.08745614721897</c:v>
                </c:pt>
                <c:pt idx="10169">
                  <c:v>476.07867011930301</c:v>
                </c:pt>
                <c:pt idx="10170">
                  <c:v>476.06808237087603</c:v>
                </c:pt>
                <c:pt idx="10171">
                  <c:v>476.06783159541999</c:v>
                </c:pt>
                <c:pt idx="10172">
                  <c:v>476.053232303318</c:v>
                </c:pt>
                <c:pt idx="10173">
                  <c:v>476.03790477070697</c:v>
                </c:pt>
                <c:pt idx="10174">
                  <c:v>476.01960232900001</c:v>
                </c:pt>
                <c:pt idx="10175">
                  <c:v>476.01287390907902</c:v>
                </c:pt>
                <c:pt idx="10176">
                  <c:v>475.99711600981101</c:v>
                </c:pt>
                <c:pt idx="10177">
                  <c:v>475.99327928290501</c:v>
                </c:pt>
                <c:pt idx="10178">
                  <c:v>475.987045461322</c:v>
                </c:pt>
                <c:pt idx="10179">
                  <c:v>475.972165621763</c:v>
                </c:pt>
                <c:pt idx="10180">
                  <c:v>475.96894305665501</c:v>
                </c:pt>
                <c:pt idx="10181">
                  <c:v>475.96793608035898</c:v>
                </c:pt>
                <c:pt idx="10182">
                  <c:v>475.94656174114601</c:v>
                </c:pt>
                <c:pt idx="10183">
                  <c:v>475.907181510741</c:v>
                </c:pt>
                <c:pt idx="10184">
                  <c:v>475.901253923159</c:v>
                </c:pt>
                <c:pt idx="10185">
                  <c:v>475.895375317721</c:v>
                </c:pt>
                <c:pt idx="10186">
                  <c:v>475.88656752010201</c:v>
                </c:pt>
                <c:pt idx="10187">
                  <c:v>475.86751466278298</c:v>
                </c:pt>
                <c:pt idx="10188">
                  <c:v>475.84967456472799</c:v>
                </c:pt>
                <c:pt idx="10189">
                  <c:v>475.82746519008202</c:v>
                </c:pt>
                <c:pt idx="10190">
                  <c:v>475.82299344937599</c:v>
                </c:pt>
                <c:pt idx="10191">
                  <c:v>475.80683431859001</c:v>
                </c:pt>
                <c:pt idx="10192">
                  <c:v>475.80046580443297</c:v>
                </c:pt>
                <c:pt idx="10193">
                  <c:v>475.79966698120199</c:v>
                </c:pt>
                <c:pt idx="10194">
                  <c:v>475.79653901901202</c:v>
                </c:pt>
                <c:pt idx="10195">
                  <c:v>475.787609821459</c:v>
                </c:pt>
                <c:pt idx="10196">
                  <c:v>475.78009823499701</c:v>
                </c:pt>
                <c:pt idx="10197">
                  <c:v>475.77142204663397</c:v>
                </c:pt>
                <c:pt idx="10198">
                  <c:v>475.759167246196</c:v>
                </c:pt>
                <c:pt idx="10199">
                  <c:v>475.74548608481501</c:v>
                </c:pt>
                <c:pt idx="10200">
                  <c:v>475.74105391103001</c:v>
                </c:pt>
                <c:pt idx="10201">
                  <c:v>475.736440820685</c:v>
                </c:pt>
                <c:pt idx="10202">
                  <c:v>475.72909203052302</c:v>
                </c:pt>
                <c:pt idx="10203">
                  <c:v>475.725189362148</c:v>
                </c:pt>
                <c:pt idx="10204">
                  <c:v>475.72160460933401</c:v>
                </c:pt>
                <c:pt idx="10205">
                  <c:v>475.68245400579599</c:v>
                </c:pt>
                <c:pt idx="10206">
                  <c:v>475.67958135650701</c:v>
                </c:pt>
                <c:pt idx="10207">
                  <c:v>475.66820348434101</c:v>
                </c:pt>
                <c:pt idx="10208">
                  <c:v>475.665926920402</c:v>
                </c:pt>
                <c:pt idx="10209">
                  <c:v>475.64790631931999</c:v>
                </c:pt>
                <c:pt idx="10210">
                  <c:v>475.64675009255598</c:v>
                </c:pt>
                <c:pt idx="10211">
                  <c:v>475.64095458261102</c:v>
                </c:pt>
                <c:pt idx="10212">
                  <c:v>475.63696596703301</c:v>
                </c:pt>
                <c:pt idx="10213">
                  <c:v>475.61408627651502</c:v>
                </c:pt>
                <c:pt idx="10214">
                  <c:v>475.591359335253</c:v>
                </c:pt>
                <c:pt idx="10215">
                  <c:v>475.57939293335698</c:v>
                </c:pt>
                <c:pt idx="10216">
                  <c:v>475.54094314728701</c:v>
                </c:pt>
                <c:pt idx="10217">
                  <c:v>475.53695145700499</c:v>
                </c:pt>
                <c:pt idx="10218">
                  <c:v>475.53112896962102</c:v>
                </c:pt>
                <c:pt idx="10219">
                  <c:v>475.52705822035199</c:v>
                </c:pt>
                <c:pt idx="10220">
                  <c:v>475.51515158074301</c:v>
                </c:pt>
                <c:pt idx="10221">
                  <c:v>475.49470789258402</c:v>
                </c:pt>
                <c:pt idx="10222">
                  <c:v>475.49366625745699</c:v>
                </c:pt>
                <c:pt idx="10223">
                  <c:v>475.47288514514503</c:v>
                </c:pt>
                <c:pt idx="10224">
                  <c:v>475.465297871411</c:v>
                </c:pt>
                <c:pt idx="10225">
                  <c:v>475.45357016965602</c:v>
                </c:pt>
                <c:pt idx="10226">
                  <c:v>475.44694231090398</c:v>
                </c:pt>
                <c:pt idx="10227">
                  <c:v>475.443285421832</c:v>
                </c:pt>
                <c:pt idx="10228">
                  <c:v>475.40327408764603</c:v>
                </c:pt>
                <c:pt idx="10229">
                  <c:v>475.38201346229903</c:v>
                </c:pt>
                <c:pt idx="10230">
                  <c:v>475.37563413796198</c:v>
                </c:pt>
                <c:pt idx="10231">
                  <c:v>475.36062509765799</c:v>
                </c:pt>
                <c:pt idx="10232">
                  <c:v>475.36007327085201</c:v>
                </c:pt>
                <c:pt idx="10233">
                  <c:v>475.345857149773</c:v>
                </c:pt>
                <c:pt idx="10234">
                  <c:v>475.345642182608</c:v>
                </c:pt>
                <c:pt idx="10235">
                  <c:v>475.28327161324802</c:v>
                </c:pt>
                <c:pt idx="10236">
                  <c:v>475.27368688759799</c:v>
                </c:pt>
                <c:pt idx="10237">
                  <c:v>475.26223290534301</c:v>
                </c:pt>
                <c:pt idx="10238">
                  <c:v>475.254234565464</c:v>
                </c:pt>
                <c:pt idx="10239">
                  <c:v>475.19326012654</c:v>
                </c:pt>
                <c:pt idx="10240">
                  <c:v>475.17291004327802</c:v>
                </c:pt>
                <c:pt idx="10241">
                  <c:v>475.169786443352</c:v>
                </c:pt>
                <c:pt idx="10242">
                  <c:v>475.16618926652598</c:v>
                </c:pt>
                <c:pt idx="10243">
                  <c:v>475.144422164925</c:v>
                </c:pt>
                <c:pt idx="10244">
                  <c:v>475.13966296096299</c:v>
                </c:pt>
                <c:pt idx="10245">
                  <c:v>475.11661996549901</c:v>
                </c:pt>
                <c:pt idx="10246">
                  <c:v>475.09967886555802</c:v>
                </c:pt>
                <c:pt idx="10247">
                  <c:v>475.07907245864902</c:v>
                </c:pt>
                <c:pt idx="10248">
                  <c:v>475.07512544582403</c:v>
                </c:pt>
                <c:pt idx="10249">
                  <c:v>475.070939974395</c:v>
                </c:pt>
                <c:pt idx="10250">
                  <c:v>475.00499207342102</c:v>
                </c:pt>
                <c:pt idx="10251">
                  <c:v>475.000443960913</c:v>
                </c:pt>
                <c:pt idx="10252">
                  <c:v>474.97379312487999</c:v>
                </c:pt>
                <c:pt idx="10253">
                  <c:v>474.97308911422101</c:v>
                </c:pt>
                <c:pt idx="10254">
                  <c:v>474.97141308687497</c:v>
                </c:pt>
                <c:pt idx="10255">
                  <c:v>474.958917313119</c:v>
                </c:pt>
                <c:pt idx="10256">
                  <c:v>474.94812486327999</c:v>
                </c:pt>
                <c:pt idx="10257">
                  <c:v>474.94252904430903</c:v>
                </c:pt>
                <c:pt idx="10258">
                  <c:v>474.92981830567902</c:v>
                </c:pt>
                <c:pt idx="10259">
                  <c:v>474.918353393877</c:v>
                </c:pt>
                <c:pt idx="10260">
                  <c:v>474.91498483794498</c:v>
                </c:pt>
                <c:pt idx="10261">
                  <c:v>474.91197774979599</c:v>
                </c:pt>
                <c:pt idx="10262">
                  <c:v>474.91185699559901</c:v>
                </c:pt>
                <c:pt idx="10263">
                  <c:v>474.911119334749</c:v>
                </c:pt>
                <c:pt idx="10264">
                  <c:v>474.89935396362699</c:v>
                </c:pt>
                <c:pt idx="10265">
                  <c:v>474.892880413885</c:v>
                </c:pt>
                <c:pt idx="10266">
                  <c:v>474.88826639671601</c:v>
                </c:pt>
                <c:pt idx="10267">
                  <c:v>474.87094996949702</c:v>
                </c:pt>
                <c:pt idx="10268">
                  <c:v>474.84040711080598</c:v>
                </c:pt>
                <c:pt idx="10269">
                  <c:v>474.828381305459</c:v>
                </c:pt>
                <c:pt idx="10270">
                  <c:v>474.80934742184201</c:v>
                </c:pt>
                <c:pt idx="10271">
                  <c:v>474.80795627945599</c:v>
                </c:pt>
                <c:pt idx="10272">
                  <c:v>474.77776820451999</c:v>
                </c:pt>
                <c:pt idx="10273">
                  <c:v>474.777263145397</c:v>
                </c:pt>
                <c:pt idx="10274">
                  <c:v>474.77285339093697</c:v>
                </c:pt>
                <c:pt idx="10275">
                  <c:v>474.77180541984899</c:v>
                </c:pt>
                <c:pt idx="10276">
                  <c:v>474.762761566694</c:v>
                </c:pt>
                <c:pt idx="10277">
                  <c:v>474.75343586774801</c:v>
                </c:pt>
                <c:pt idx="10278">
                  <c:v>474.71713938213799</c:v>
                </c:pt>
                <c:pt idx="10279">
                  <c:v>474.70613108364603</c:v>
                </c:pt>
                <c:pt idx="10280">
                  <c:v>474.700897741978</c:v>
                </c:pt>
                <c:pt idx="10281">
                  <c:v>474.69894405602201</c:v>
                </c:pt>
                <c:pt idx="10282">
                  <c:v>474.693090222639</c:v>
                </c:pt>
                <c:pt idx="10283">
                  <c:v>474.68401245427998</c:v>
                </c:pt>
                <c:pt idx="10284">
                  <c:v>474.67673970484702</c:v>
                </c:pt>
                <c:pt idx="10285">
                  <c:v>474.66375472160001</c:v>
                </c:pt>
                <c:pt idx="10286">
                  <c:v>474.65925189017003</c:v>
                </c:pt>
                <c:pt idx="10287">
                  <c:v>474.65368118155601</c:v>
                </c:pt>
                <c:pt idx="10288">
                  <c:v>474.62890724417502</c:v>
                </c:pt>
                <c:pt idx="10289">
                  <c:v>474.58307523245998</c:v>
                </c:pt>
                <c:pt idx="10290">
                  <c:v>474.57958494220202</c:v>
                </c:pt>
                <c:pt idx="10291">
                  <c:v>474.57011182001099</c:v>
                </c:pt>
                <c:pt idx="10292">
                  <c:v>474.567412445321</c:v>
                </c:pt>
                <c:pt idx="10293">
                  <c:v>474.560089647513</c:v>
                </c:pt>
                <c:pt idx="10294">
                  <c:v>474.553111460244</c:v>
                </c:pt>
                <c:pt idx="10295">
                  <c:v>474.52958852030798</c:v>
                </c:pt>
                <c:pt idx="10296">
                  <c:v>474.52722363113702</c:v>
                </c:pt>
                <c:pt idx="10297">
                  <c:v>474.50967438028499</c:v>
                </c:pt>
                <c:pt idx="10298">
                  <c:v>474.49949549774902</c:v>
                </c:pt>
                <c:pt idx="10299">
                  <c:v>474.42751609959799</c:v>
                </c:pt>
                <c:pt idx="10300">
                  <c:v>474.42275266607697</c:v>
                </c:pt>
                <c:pt idx="10301">
                  <c:v>474.402223155549</c:v>
                </c:pt>
                <c:pt idx="10302">
                  <c:v>474.40090554628699</c:v>
                </c:pt>
                <c:pt idx="10303">
                  <c:v>474.397567030944</c:v>
                </c:pt>
                <c:pt idx="10304">
                  <c:v>474.390753795367</c:v>
                </c:pt>
                <c:pt idx="10305">
                  <c:v>474.38960329175097</c:v>
                </c:pt>
                <c:pt idx="10306">
                  <c:v>474.373852983718</c:v>
                </c:pt>
                <c:pt idx="10307">
                  <c:v>474.37367671440802</c:v>
                </c:pt>
                <c:pt idx="10308">
                  <c:v>474.34329814852299</c:v>
                </c:pt>
                <c:pt idx="10309">
                  <c:v>474.31935792607902</c:v>
                </c:pt>
                <c:pt idx="10310">
                  <c:v>474.30899149989</c:v>
                </c:pt>
                <c:pt idx="10311">
                  <c:v>474.307077078286</c:v>
                </c:pt>
                <c:pt idx="10312">
                  <c:v>474.29483405379699</c:v>
                </c:pt>
                <c:pt idx="10313">
                  <c:v>474.27860048149802</c:v>
                </c:pt>
                <c:pt idx="10314">
                  <c:v>474.27098095583301</c:v>
                </c:pt>
                <c:pt idx="10315">
                  <c:v>474.24129818779301</c:v>
                </c:pt>
                <c:pt idx="10316">
                  <c:v>474.22687354436101</c:v>
                </c:pt>
                <c:pt idx="10317">
                  <c:v>474.18082095613897</c:v>
                </c:pt>
                <c:pt idx="10318">
                  <c:v>474.15193232443198</c:v>
                </c:pt>
                <c:pt idx="10319">
                  <c:v>474.13940822961803</c:v>
                </c:pt>
                <c:pt idx="10320">
                  <c:v>474.13586708519199</c:v>
                </c:pt>
                <c:pt idx="10321">
                  <c:v>474.12600811701901</c:v>
                </c:pt>
                <c:pt idx="10322">
                  <c:v>474.10417464328998</c:v>
                </c:pt>
                <c:pt idx="10323">
                  <c:v>474.07026368007598</c:v>
                </c:pt>
                <c:pt idx="10324">
                  <c:v>474.04217016485501</c:v>
                </c:pt>
                <c:pt idx="10325">
                  <c:v>474.04164108170397</c:v>
                </c:pt>
                <c:pt idx="10326">
                  <c:v>474.039303159989</c:v>
                </c:pt>
                <c:pt idx="10327">
                  <c:v>474.03790654254999</c:v>
                </c:pt>
                <c:pt idx="10328">
                  <c:v>474.02571383515101</c:v>
                </c:pt>
                <c:pt idx="10329">
                  <c:v>474.01536179767299</c:v>
                </c:pt>
                <c:pt idx="10330">
                  <c:v>474.01357024732198</c:v>
                </c:pt>
                <c:pt idx="10331">
                  <c:v>474.00787235124898</c:v>
                </c:pt>
                <c:pt idx="10332">
                  <c:v>474.00691999213899</c:v>
                </c:pt>
                <c:pt idx="10333">
                  <c:v>473.99983685325799</c:v>
                </c:pt>
                <c:pt idx="10334">
                  <c:v>473.99141821519601</c:v>
                </c:pt>
                <c:pt idx="10335">
                  <c:v>473.96645867446898</c:v>
                </c:pt>
                <c:pt idx="10336">
                  <c:v>473.95945820352199</c:v>
                </c:pt>
                <c:pt idx="10337">
                  <c:v>473.94369667400201</c:v>
                </c:pt>
                <c:pt idx="10338">
                  <c:v>473.89803709980998</c:v>
                </c:pt>
                <c:pt idx="10339">
                  <c:v>473.888518401081</c:v>
                </c:pt>
                <c:pt idx="10340">
                  <c:v>473.88202264583998</c:v>
                </c:pt>
                <c:pt idx="10341">
                  <c:v>473.85607056185597</c:v>
                </c:pt>
                <c:pt idx="10342">
                  <c:v>473.85564752922801</c:v>
                </c:pt>
                <c:pt idx="10343">
                  <c:v>473.78658580663802</c:v>
                </c:pt>
                <c:pt idx="10344">
                  <c:v>473.77475931285801</c:v>
                </c:pt>
                <c:pt idx="10345">
                  <c:v>473.77174564773702</c:v>
                </c:pt>
                <c:pt idx="10346">
                  <c:v>473.765329050974</c:v>
                </c:pt>
                <c:pt idx="10347">
                  <c:v>473.74382119724697</c:v>
                </c:pt>
                <c:pt idx="10348">
                  <c:v>473.729987695624</c:v>
                </c:pt>
                <c:pt idx="10349">
                  <c:v>473.68467071499703</c:v>
                </c:pt>
                <c:pt idx="10350">
                  <c:v>473.674866943994</c:v>
                </c:pt>
                <c:pt idx="10351">
                  <c:v>473.66303156276501</c:v>
                </c:pt>
                <c:pt idx="10352">
                  <c:v>473.63205143467201</c:v>
                </c:pt>
                <c:pt idx="10353">
                  <c:v>473.53453946123602</c:v>
                </c:pt>
                <c:pt idx="10354">
                  <c:v>473.534150275331</c:v>
                </c:pt>
                <c:pt idx="10355">
                  <c:v>473.51672023733403</c:v>
                </c:pt>
                <c:pt idx="10356">
                  <c:v>473.49607823882099</c:v>
                </c:pt>
                <c:pt idx="10357">
                  <c:v>473.47597026421101</c:v>
                </c:pt>
                <c:pt idx="10358">
                  <c:v>473.46799958342001</c:v>
                </c:pt>
                <c:pt idx="10359">
                  <c:v>473.46055606479803</c:v>
                </c:pt>
                <c:pt idx="10360">
                  <c:v>473.42657808751397</c:v>
                </c:pt>
                <c:pt idx="10361">
                  <c:v>473.42216353647802</c:v>
                </c:pt>
                <c:pt idx="10362">
                  <c:v>473.40627899146699</c:v>
                </c:pt>
                <c:pt idx="10363">
                  <c:v>473.40124842941498</c:v>
                </c:pt>
                <c:pt idx="10364">
                  <c:v>473.392706151894</c:v>
                </c:pt>
                <c:pt idx="10365">
                  <c:v>473.36433924747701</c:v>
                </c:pt>
                <c:pt idx="10366">
                  <c:v>473.35595482495</c:v>
                </c:pt>
                <c:pt idx="10367">
                  <c:v>473.32799024664303</c:v>
                </c:pt>
                <c:pt idx="10368">
                  <c:v>473.31535601718701</c:v>
                </c:pt>
                <c:pt idx="10369">
                  <c:v>473.31527250273001</c:v>
                </c:pt>
                <c:pt idx="10370">
                  <c:v>473.29730000456499</c:v>
                </c:pt>
                <c:pt idx="10371">
                  <c:v>473.29084552243899</c:v>
                </c:pt>
                <c:pt idx="10372">
                  <c:v>473.28680554093899</c:v>
                </c:pt>
                <c:pt idx="10373">
                  <c:v>473.26787305206199</c:v>
                </c:pt>
                <c:pt idx="10374">
                  <c:v>473.263174782325</c:v>
                </c:pt>
                <c:pt idx="10375">
                  <c:v>473.24686059659098</c:v>
                </c:pt>
                <c:pt idx="10376">
                  <c:v>473.22319067793501</c:v>
                </c:pt>
                <c:pt idx="10377">
                  <c:v>473.21300419719398</c:v>
                </c:pt>
                <c:pt idx="10378">
                  <c:v>473.19561149334999</c:v>
                </c:pt>
                <c:pt idx="10379">
                  <c:v>473.19340786633802</c:v>
                </c:pt>
                <c:pt idx="10380">
                  <c:v>473.16965292252098</c:v>
                </c:pt>
                <c:pt idx="10381">
                  <c:v>473.16935945694701</c:v>
                </c:pt>
                <c:pt idx="10382">
                  <c:v>473.15795356317</c:v>
                </c:pt>
                <c:pt idx="10383">
                  <c:v>473.15623883030503</c:v>
                </c:pt>
                <c:pt idx="10384">
                  <c:v>473.09288795933799</c:v>
                </c:pt>
                <c:pt idx="10385">
                  <c:v>473.08304915290398</c:v>
                </c:pt>
                <c:pt idx="10386">
                  <c:v>473.06329784958399</c:v>
                </c:pt>
                <c:pt idx="10387">
                  <c:v>473.05071773941398</c:v>
                </c:pt>
                <c:pt idx="10388">
                  <c:v>473.03898555223998</c:v>
                </c:pt>
                <c:pt idx="10389">
                  <c:v>473.01997111929501</c:v>
                </c:pt>
                <c:pt idx="10390">
                  <c:v>472.98952921159298</c:v>
                </c:pt>
                <c:pt idx="10391">
                  <c:v>472.98180129640798</c:v>
                </c:pt>
                <c:pt idx="10392">
                  <c:v>472.96742781211799</c:v>
                </c:pt>
                <c:pt idx="10393">
                  <c:v>472.96741088666101</c:v>
                </c:pt>
                <c:pt idx="10394">
                  <c:v>472.96261758079299</c:v>
                </c:pt>
                <c:pt idx="10395">
                  <c:v>472.95417951742598</c:v>
                </c:pt>
                <c:pt idx="10396">
                  <c:v>472.92380348114801</c:v>
                </c:pt>
                <c:pt idx="10397">
                  <c:v>472.89319531559403</c:v>
                </c:pt>
                <c:pt idx="10398">
                  <c:v>472.88145824582</c:v>
                </c:pt>
                <c:pt idx="10399">
                  <c:v>472.84151737265398</c:v>
                </c:pt>
                <c:pt idx="10400">
                  <c:v>472.83715802023198</c:v>
                </c:pt>
                <c:pt idx="10401">
                  <c:v>472.82100971093098</c:v>
                </c:pt>
                <c:pt idx="10402">
                  <c:v>472.792400791803</c:v>
                </c:pt>
                <c:pt idx="10403">
                  <c:v>472.78416889454599</c:v>
                </c:pt>
                <c:pt idx="10404">
                  <c:v>472.78038883729801</c:v>
                </c:pt>
                <c:pt idx="10405">
                  <c:v>472.77482100653299</c:v>
                </c:pt>
                <c:pt idx="10406">
                  <c:v>472.772243771501</c:v>
                </c:pt>
                <c:pt idx="10407">
                  <c:v>472.76282135097102</c:v>
                </c:pt>
                <c:pt idx="10408">
                  <c:v>472.751842262862</c:v>
                </c:pt>
                <c:pt idx="10409">
                  <c:v>472.74235882002</c:v>
                </c:pt>
                <c:pt idx="10410">
                  <c:v>472.72701379701101</c:v>
                </c:pt>
                <c:pt idx="10411">
                  <c:v>472.68155866602302</c:v>
                </c:pt>
                <c:pt idx="10412">
                  <c:v>472.67504300371297</c:v>
                </c:pt>
                <c:pt idx="10413">
                  <c:v>472.66656956180799</c:v>
                </c:pt>
                <c:pt idx="10414">
                  <c:v>472.662567109203</c:v>
                </c:pt>
                <c:pt idx="10415">
                  <c:v>472.66093476160103</c:v>
                </c:pt>
                <c:pt idx="10416">
                  <c:v>472.65658409321901</c:v>
                </c:pt>
                <c:pt idx="10417">
                  <c:v>472.65247961041899</c:v>
                </c:pt>
                <c:pt idx="10418">
                  <c:v>472.63837555014402</c:v>
                </c:pt>
                <c:pt idx="10419">
                  <c:v>472.63828026088203</c:v>
                </c:pt>
                <c:pt idx="10420">
                  <c:v>472.59135001478302</c:v>
                </c:pt>
                <c:pt idx="10421">
                  <c:v>472.577641466682</c:v>
                </c:pt>
                <c:pt idx="10422">
                  <c:v>472.56225632265398</c:v>
                </c:pt>
                <c:pt idx="10423">
                  <c:v>472.55645968417798</c:v>
                </c:pt>
                <c:pt idx="10424">
                  <c:v>472.54731353637999</c:v>
                </c:pt>
                <c:pt idx="10425">
                  <c:v>472.54509861397497</c:v>
                </c:pt>
                <c:pt idx="10426">
                  <c:v>472.52410415657698</c:v>
                </c:pt>
                <c:pt idx="10427">
                  <c:v>472.51952386554098</c:v>
                </c:pt>
                <c:pt idx="10428">
                  <c:v>472.51743972945502</c:v>
                </c:pt>
                <c:pt idx="10429">
                  <c:v>472.49227304322301</c:v>
                </c:pt>
                <c:pt idx="10430">
                  <c:v>472.488024499311</c:v>
                </c:pt>
                <c:pt idx="10431">
                  <c:v>472.46746832629901</c:v>
                </c:pt>
                <c:pt idx="10432">
                  <c:v>472.45828102591202</c:v>
                </c:pt>
                <c:pt idx="10433">
                  <c:v>472.454952307697</c:v>
                </c:pt>
                <c:pt idx="10434">
                  <c:v>472.44233763688902</c:v>
                </c:pt>
                <c:pt idx="10435">
                  <c:v>472.43847427542897</c:v>
                </c:pt>
                <c:pt idx="10436">
                  <c:v>472.421225570008</c:v>
                </c:pt>
                <c:pt idx="10437">
                  <c:v>472.41467495184799</c:v>
                </c:pt>
                <c:pt idx="10438">
                  <c:v>472.40481087133702</c:v>
                </c:pt>
                <c:pt idx="10439">
                  <c:v>472.38184921573003</c:v>
                </c:pt>
                <c:pt idx="10440">
                  <c:v>472.381031700081</c:v>
                </c:pt>
                <c:pt idx="10441">
                  <c:v>472.37338144343198</c:v>
                </c:pt>
                <c:pt idx="10442">
                  <c:v>472.334450070944</c:v>
                </c:pt>
                <c:pt idx="10443">
                  <c:v>472.32663378463599</c:v>
                </c:pt>
                <c:pt idx="10444">
                  <c:v>472.32629453733699</c:v>
                </c:pt>
                <c:pt idx="10445">
                  <c:v>472.312188696519</c:v>
                </c:pt>
                <c:pt idx="10446">
                  <c:v>472.28304230088702</c:v>
                </c:pt>
                <c:pt idx="10447">
                  <c:v>472.27087160326101</c:v>
                </c:pt>
                <c:pt idx="10448">
                  <c:v>472.22280202690899</c:v>
                </c:pt>
                <c:pt idx="10449">
                  <c:v>472.21780260280298</c:v>
                </c:pt>
                <c:pt idx="10450">
                  <c:v>472.21694651487297</c:v>
                </c:pt>
                <c:pt idx="10451">
                  <c:v>472.20921498883803</c:v>
                </c:pt>
                <c:pt idx="10452">
                  <c:v>472.16130175754301</c:v>
                </c:pt>
                <c:pt idx="10453">
                  <c:v>472.15656245952198</c:v>
                </c:pt>
                <c:pt idx="10454">
                  <c:v>472.15151276240698</c:v>
                </c:pt>
                <c:pt idx="10455">
                  <c:v>472.15046680579798</c:v>
                </c:pt>
                <c:pt idx="10456">
                  <c:v>472.08710137906002</c:v>
                </c:pt>
                <c:pt idx="10457">
                  <c:v>472.069246387161</c:v>
                </c:pt>
                <c:pt idx="10458">
                  <c:v>472.066942171265</c:v>
                </c:pt>
                <c:pt idx="10459">
                  <c:v>472.05828803633102</c:v>
                </c:pt>
                <c:pt idx="10460">
                  <c:v>472.05205732249499</c:v>
                </c:pt>
                <c:pt idx="10461">
                  <c:v>472.01882631778301</c:v>
                </c:pt>
                <c:pt idx="10462">
                  <c:v>471.99287746450602</c:v>
                </c:pt>
                <c:pt idx="10463">
                  <c:v>471.97528269932201</c:v>
                </c:pt>
                <c:pt idx="10464">
                  <c:v>471.96453283737998</c:v>
                </c:pt>
                <c:pt idx="10465">
                  <c:v>471.960038510179</c:v>
                </c:pt>
                <c:pt idx="10466">
                  <c:v>471.95277029580097</c:v>
                </c:pt>
                <c:pt idx="10467">
                  <c:v>471.94456109061002</c:v>
                </c:pt>
                <c:pt idx="10468">
                  <c:v>471.94417623630898</c:v>
                </c:pt>
                <c:pt idx="10469">
                  <c:v>471.94399549334901</c:v>
                </c:pt>
                <c:pt idx="10470">
                  <c:v>471.91851187207197</c:v>
                </c:pt>
                <c:pt idx="10471">
                  <c:v>471.89945879133501</c:v>
                </c:pt>
                <c:pt idx="10472">
                  <c:v>471.89157080113603</c:v>
                </c:pt>
                <c:pt idx="10473">
                  <c:v>471.89145976518199</c:v>
                </c:pt>
                <c:pt idx="10474">
                  <c:v>471.87728863723697</c:v>
                </c:pt>
                <c:pt idx="10475">
                  <c:v>471.86396327437899</c:v>
                </c:pt>
                <c:pt idx="10476">
                  <c:v>471.85972761148997</c:v>
                </c:pt>
                <c:pt idx="10477">
                  <c:v>471.85499116139499</c:v>
                </c:pt>
                <c:pt idx="10478">
                  <c:v>471.83734148633903</c:v>
                </c:pt>
                <c:pt idx="10479">
                  <c:v>471.83283737894601</c:v>
                </c:pt>
                <c:pt idx="10480">
                  <c:v>471.82435792391198</c:v>
                </c:pt>
                <c:pt idx="10481">
                  <c:v>471.80897952977</c:v>
                </c:pt>
                <c:pt idx="10482">
                  <c:v>471.75421073758503</c:v>
                </c:pt>
                <c:pt idx="10483">
                  <c:v>471.75215204149703</c:v>
                </c:pt>
                <c:pt idx="10484">
                  <c:v>471.74691907558503</c:v>
                </c:pt>
                <c:pt idx="10485">
                  <c:v>471.73389705323302</c:v>
                </c:pt>
                <c:pt idx="10486">
                  <c:v>471.72550936041699</c:v>
                </c:pt>
                <c:pt idx="10487">
                  <c:v>471.72355025330103</c:v>
                </c:pt>
                <c:pt idx="10488">
                  <c:v>471.72252792469197</c:v>
                </c:pt>
                <c:pt idx="10489">
                  <c:v>471.70151570769599</c:v>
                </c:pt>
                <c:pt idx="10490">
                  <c:v>471.69750093072901</c:v>
                </c:pt>
                <c:pt idx="10491">
                  <c:v>471.68562783198098</c:v>
                </c:pt>
                <c:pt idx="10492">
                  <c:v>471.67804679608003</c:v>
                </c:pt>
                <c:pt idx="10493">
                  <c:v>471.64373212168903</c:v>
                </c:pt>
                <c:pt idx="10494">
                  <c:v>471.64051474334002</c:v>
                </c:pt>
                <c:pt idx="10495">
                  <c:v>471.60702412113699</c:v>
                </c:pt>
                <c:pt idx="10496">
                  <c:v>471.59893629585002</c:v>
                </c:pt>
                <c:pt idx="10497">
                  <c:v>471.59434270730702</c:v>
                </c:pt>
                <c:pt idx="10498">
                  <c:v>471.58781067411502</c:v>
                </c:pt>
                <c:pt idx="10499">
                  <c:v>471.58217341972397</c:v>
                </c:pt>
                <c:pt idx="10500">
                  <c:v>471.57371260976697</c:v>
                </c:pt>
                <c:pt idx="10501">
                  <c:v>471.54347416435502</c:v>
                </c:pt>
                <c:pt idx="10502">
                  <c:v>471.54082435115299</c:v>
                </c:pt>
                <c:pt idx="10503">
                  <c:v>471.53996342899597</c:v>
                </c:pt>
                <c:pt idx="10504">
                  <c:v>471.53349081966201</c:v>
                </c:pt>
                <c:pt idx="10505">
                  <c:v>471.530089548435</c:v>
                </c:pt>
                <c:pt idx="10506">
                  <c:v>471.51400664313201</c:v>
                </c:pt>
                <c:pt idx="10507">
                  <c:v>471.50809967079999</c:v>
                </c:pt>
                <c:pt idx="10508">
                  <c:v>471.48727642870699</c:v>
                </c:pt>
                <c:pt idx="10509">
                  <c:v>471.47673665500997</c:v>
                </c:pt>
                <c:pt idx="10510">
                  <c:v>471.47067840792801</c:v>
                </c:pt>
                <c:pt idx="10511">
                  <c:v>471.45714751084898</c:v>
                </c:pt>
                <c:pt idx="10512">
                  <c:v>471.44680529025101</c:v>
                </c:pt>
                <c:pt idx="10513">
                  <c:v>471.44266861723997</c:v>
                </c:pt>
                <c:pt idx="10514">
                  <c:v>471.43443049230501</c:v>
                </c:pt>
                <c:pt idx="10515">
                  <c:v>471.42791482080099</c:v>
                </c:pt>
                <c:pt idx="10516">
                  <c:v>471.42769543389602</c:v>
                </c:pt>
                <c:pt idx="10517">
                  <c:v>471.39039544920701</c:v>
                </c:pt>
                <c:pt idx="10518">
                  <c:v>471.38892442842501</c:v>
                </c:pt>
                <c:pt idx="10519">
                  <c:v>471.37437473346699</c:v>
                </c:pt>
                <c:pt idx="10520">
                  <c:v>471.36990408196198</c:v>
                </c:pt>
                <c:pt idx="10521">
                  <c:v>471.34630513864801</c:v>
                </c:pt>
                <c:pt idx="10522">
                  <c:v>471.33278820747699</c:v>
                </c:pt>
                <c:pt idx="10523">
                  <c:v>471.32098781854802</c:v>
                </c:pt>
                <c:pt idx="10524">
                  <c:v>471.31241550964597</c:v>
                </c:pt>
                <c:pt idx="10525">
                  <c:v>471.283385219595</c:v>
                </c:pt>
                <c:pt idx="10526">
                  <c:v>471.22936830610001</c:v>
                </c:pt>
                <c:pt idx="10527">
                  <c:v>471.20860528314898</c:v>
                </c:pt>
                <c:pt idx="10528">
                  <c:v>471.19974838743298</c:v>
                </c:pt>
                <c:pt idx="10529">
                  <c:v>471.19456937870399</c:v>
                </c:pt>
                <c:pt idx="10530">
                  <c:v>471.18454770053398</c:v>
                </c:pt>
                <c:pt idx="10531">
                  <c:v>471.15645217625797</c:v>
                </c:pt>
                <c:pt idx="10532">
                  <c:v>471.133066128206</c:v>
                </c:pt>
                <c:pt idx="10533">
                  <c:v>471.08594424301702</c:v>
                </c:pt>
                <c:pt idx="10534">
                  <c:v>471.073572804062</c:v>
                </c:pt>
                <c:pt idx="10535">
                  <c:v>471.06951555368101</c:v>
                </c:pt>
                <c:pt idx="10536">
                  <c:v>471.05545492109002</c:v>
                </c:pt>
                <c:pt idx="10537">
                  <c:v>470.99145064249001</c:v>
                </c:pt>
                <c:pt idx="10538">
                  <c:v>470.921443143342</c:v>
                </c:pt>
                <c:pt idx="10539">
                  <c:v>470.91712610320099</c:v>
                </c:pt>
                <c:pt idx="10540">
                  <c:v>470.91036835582997</c:v>
                </c:pt>
                <c:pt idx="10541">
                  <c:v>470.906691518868</c:v>
                </c:pt>
                <c:pt idx="10542">
                  <c:v>470.884475926238</c:v>
                </c:pt>
                <c:pt idx="10543">
                  <c:v>470.88137025241599</c:v>
                </c:pt>
                <c:pt idx="10544">
                  <c:v>470.85698560847499</c:v>
                </c:pt>
                <c:pt idx="10545">
                  <c:v>470.84216760447902</c:v>
                </c:pt>
                <c:pt idx="10546">
                  <c:v>470.81992382967098</c:v>
                </c:pt>
                <c:pt idx="10547">
                  <c:v>470.79621637005999</c:v>
                </c:pt>
                <c:pt idx="10548">
                  <c:v>470.767129452321</c:v>
                </c:pt>
                <c:pt idx="10549">
                  <c:v>470.75982462622602</c:v>
                </c:pt>
                <c:pt idx="10550">
                  <c:v>470.73928527432099</c:v>
                </c:pt>
                <c:pt idx="10551">
                  <c:v>470.73614030156801</c:v>
                </c:pt>
                <c:pt idx="10552">
                  <c:v>470.72509096924301</c:v>
                </c:pt>
                <c:pt idx="10553">
                  <c:v>470.71142066617699</c:v>
                </c:pt>
                <c:pt idx="10554">
                  <c:v>470.70877356416202</c:v>
                </c:pt>
                <c:pt idx="10555">
                  <c:v>470.70018406510201</c:v>
                </c:pt>
                <c:pt idx="10556">
                  <c:v>470.69623654227001</c:v>
                </c:pt>
                <c:pt idx="10557">
                  <c:v>470.685704018465</c:v>
                </c:pt>
                <c:pt idx="10558">
                  <c:v>470.68270513095803</c:v>
                </c:pt>
                <c:pt idx="10559">
                  <c:v>470.68009616146799</c:v>
                </c:pt>
                <c:pt idx="10560">
                  <c:v>470.67603123608501</c:v>
                </c:pt>
                <c:pt idx="10561">
                  <c:v>470.67590487891198</c:v>
                </c:pt>
                <c:pt idx="10562">
                  <c:v>470.66827614392002</c:v>
                </c:pt>
                <c:pt idx="10563">
                  <c:v>470.66737745775902</c:v>
                </c:pt>
                <c:pt idx="10564">
                  <c:v>470.64978353177497</c:v>
                </c:pt>
                <c:pt idx="10565">
                  <c:v>470.64716472074599</c:v>
                </c:pt>
                <c:pt idx="10566">
                  <c:v>470.63862919752398</c:v>
                </c:pt>
                <c:pt idx="10567">
                  <c:v>470.63861754959498</c:v>
                </c:pt>
                <c:pt idx="10568">
                  <c:v>470.63791370677899</c:v>
                </c:pt>
                <c:pt idx="10569">
                  <c:v>470.63738367706901</c:v>
                </c:pt>
                <c:pt idx="10570">
                  <c:v>470.635937350733</c:v>
                </c:pt>
                <c:pt idx="10571">
                  <c:v>470.62361744203503</c:v>
                </c:pt>
                <c:pt idx="10572">
                  <c:v>470.58410534018702</c:v>
                </c:pt>
                <c:pt idx="10573">
                  <c:v>470.56148498253998</c:v>
                </c:pt>
                <c:pt idx="10574">
                  <c:v>470.54715414129402</c:v>
                </c:pt>
                <c:pt idx="10575">
                  <c:v>470.54681289271002</c:v>
                </c:pt>
                <c:pt idx="10576">
                  <c:v>470.53869626493599</c:v>
                </c:pt>
                <c:pt idx="10577">
                  <c:v>470.52297706598</c:v>
                </c:pt>
                <c:pt idx="10578">
                  <c:v>470.51469138567597</c:v>
                </c:pt>
                <c:pt idx="10579">
                  <c:v>470.49771285451499</c:v>
                </c:pt>
                <c:pt idx="10580">
                  <c:v>470.48989277217402</c:v>
                </c:pt>
                <c:pt idx="10581">
                  <c:v>470.47508602332402</c:v>
                </c:pt>
                <c:pt idx="10582">
                  <c:v>470.45596969550098</c:v>
                </c:pt>
                <c:pt idx="10583">
                  <c:v>470.453182807882</c:v>
                </c:pt>
                <c:pt idx="10584">
                  <c:v>470.426318908778</c:v>
                </c:pt>
                <c:pt idx="10585">
                  <c:v>470.42107668162203</c:v>
                </c:pt>
                <c:pt idx="10586">
                  <c:v>470.40310982505599</c:v>
                </c:pt>
                <c:pt idx="10587">
                  <c:v>470.37082027041703</c:v>
                </c:pt>
                <c:pt idx="10588">
                  <c:v>470.36385964071002</c:v>
                </c:pt>
                <c:pt idx="10589">
                  <c:v>470.35028252175499</c:v>
                </c:pt>
                <c:pt idx="10590">
                  <c:v>470.29165905313602</c:v>
                </c:pt>
                <c:pt idx="10591">
                  <c:v>470.270633692594</c:v>
                </c:pt>
                <c:pt idx="10592">
                  <c:v>470.25936295385299</c:v>
                </c:pt>
                <c:pt idx="10593">
                  <c:v>470.23998173748998</c:v>
                </c:pt>
                <c:pt idx="10594">
                  <c:v>470.234675645202</c:v>
                </c:pt>
                <c:pt idx="10595">
                  <c:v>470.22978161065203</c:v>
                </c:pt>
                <c:pt idx="10596">
                  <c:v>470.20421829090998</c:v>
                </c:pt>
                <c:pt idx="10597">
                  <c:v>470.20380965694198</c:v>
                </c:pt>
                <c:pt idx="10598">
                  <c:v>470.19374317924701</c:v>
                </c:pt>
                <c:pt idx="10599">
                  <c:v>470.16797546319901</c:v>
                </c:pt>
                <c:pt idx="10600">
                  <c:v>470.155505711655</c:v>
                </c:pt>
                <c:pt idx="10601">
                  <c:v>470.134839429203</c:v>
                </c:pt>
                <c:pt idx="10602">
                  <c:v>470.12399901073701</c:v>
                </c:pt>
                <c:pt idx="10603">
                  <c:v>470.12267999092597</c:v>
                </c:pt>
                <c:pt idx="10604">
                  <c:v>470.10722023498403</c:v>
                </c:pt>
                <c:pt idx="10605">
                  <c:v>470.08955636433598</c:v>
                </c:pt>
                <c:pt idx="10606">
                  <c:v>470.06920159720403</c:v>
                </c:pt>
                <c:pt idx="10607">
                  <c:v>470.03734454352502</c:v>
                </c:pt>
                <c:pt idx="10608">
                  <c:v>470.03684925098401</c:v>
                </c:pt>
                <c:pt idx="10609">
                  <c:v>470.01124305115297</c:v>
                </c:pt>
                <c:pt idx="10610">
                  <c:v>470.00873608983397</c:v>
                </c:pt>
                <c:pt idx="10611">
                  <c:v>469.99773250004</c:v>
                </c:pt>
                <c:pt idx="10612">
                  <c:v>469.99361539830602</c:v>
                </c:pt>
                <c:pt idx="10613">
                  <c:v>469.98901204191202</c:v>
                </c:pt>
                <c:pt idx="10614">
                  <c:v>469.97469046830201</c:v>
                </c:pt>
                <c:pt idx="10615">
                  <c:v>469.97303054997002</c:v>
                </c:pt>
                <c:pt idx="10616">
                  <c:v>469.96500585808099</c:v>
                </c:pt>
                <c:pt idx="10617">
                  <c:v>469.90689418273797</c:v>
                </c:pt>
                <c:pt idx="10618">
                  <c:v>469.87246561463297</c:v>
                </c:pt>
                <c:pt idx="10619">
                  <c:v>469.86855666328</c:v>
                </c:pt>
                <c:pt idx="10620">
                  <c:v>469.86202712274201</c:v>
                </c:pt>
                <c:pt idx="10621">
                  <c:v>469.86055502929099</c:v>
                </c:pt>
                <c:pt idx="10622">
                  <c:v>469.84888449427899</c:v>
                </c:pt>
                <c:pt idx="10623">
                  <c:v>469.84517369287801</c:v>
                </c:pt>
                <c:pt idx="10624">
                  <c:v>469.811708337791</c:v>
                </c:pt>
                <c:pt idx="10625">
                  <c:v>469.78774551485998</c:v>
                </c:pt>
                <c:pt idx="10626">
                  <c:v>469.74777608808898</c:v>
                </c:pt>
                <c:pt idx="10627">
                  <c:v>469.74036521736701</c:v>
                </c:pt>
                <c:pt idx="10628">
                  <c:v>469.74026831761802</c:v>
                </c:pt>
                <c:pt idx="10629">
                  <c:v>469.73508969127101</c:v>
                </c:pt>
                <c:pt idx="10630">
                  <c:v>469.69757799428601</c:v>
                </c:pt>
                <c:pt idx="10631">
                  <c:v>469.69010631028999</c:v>
                </c:pt>
                <c:pt idx="10632">
                  <c:v>469.68683359231801</c:v>
                </c:pt>
                <c:pt idx="10633">
                  <c:v>469.67550535419599</c:v>
                </c:pt>
                <c:pt idx="10634">
                  <c:v>469.64827272462202</c:v>
                </c:pt>
                <c:pt idx="10635">
                  <c:v>469.62310110567302</c:v>
                </c:pt>
                <c:pt idx="10636">
                  <c:v>469.62093416916798</c:v>
                </c:pt>
                <c:pt idx="10637">
                  <c:v>469.60353893873099</c:v>
                </c:pt>
                <c:pt idx="10638">
                  <c:v>469.57611868946299</c:v>
                </c:pt>
                <c:pt idx="10639">
                  <c:v>469.55992802070398</c:v>
                </c:pt>
                <c:pt idx="10640">
                  <c:v>469.55343671612798</c:v>
                </c:pt>
                <c:pt idx="10641">
                  <c:v>469.54877288346898</c:v>
                </c:pt>
                <c:pt idx="10642">
                  <c:v>469.53844724546701</c:v>
                </c:pt>
                <c:pt idx="10643">
                  <c:v>469.52195751872898</c:v>
                </c:pt>
                <c:pt idx="10644">
                  <c:v>469.51211993094802</c:v>
                </c:pt>
                <c:pt idx="10645">
                  <c:v>469.51015215094799</c:v>
                </c:pt>
                <c:pt idx="10646">
                  <c:v>469.50598228173601</c:v>
                </c:pt>
                <c:pt idx="10647">
                  <c:v>469.50225017105299</c:v>
                </c:pt>
                <c:pt idx="10648">
                  <c:v>469.494908688034</c:v>
                </c:pt>
                <c:pt idx="10649">
                  <c:v>469.49238794343398</c:v>
                </c:pt>
                <c:pt idx="10650">
                  <c:v>469.46814822552898</c:v>
                </c:pt>
                <c:pt idx="10651">
                  <c:v>469.46484765555402</c:v>
                </c:pt>
                <c:pt idx="10652">
                  <c:v>469.45768202635099</c:v>
                </c:pt>
                <c:pt idx="10653">
                  <c:v>469.44181484138198</c:v>
                </c:pt>
                <c:pt idx="10654">
                  <c:v>469.42160673076398</c:v>
                </c:pt>
                <c:pt idx="10655">
                  <c:v>469.41962772058298</c:v>
                </c:pt>
                <c:pt idx="10656">
                  <c:v>469.41830979392898</c:v>
                </c:pt>
                <c:pt idx="10657">
                  <c:v>469.40140736064097</c:v>
                </c:pt>
                <c:pt idx="10658">
                  <c:v>469.39441157440098</c:v>
                </c:pt>
                <c:pt idx="10659">
                  <c:v>469.39240844033901</c:v>
                </c:pt>
                <c:pt idx="10660">
                  <c:v>469.38251847104698</c:v>
                </c:pt>
                <c:pt idx="10661">
                  <c:v>469.37584039812202</c:v>
                </c:pt>
                <c:pt idx="10662">
                  <c:v>469.36098653195199</c:v>
                </c:pt>
                <c:pt idx="10663">
                  <c:v>469.35870846829403</c:v>
                </c:pt>
                <c:pt idx="10664">
                  <c:v>469.32615806908598</c:v>
                </c:pt>
                <c:pt idx="10665">
                  <c:v>469.31790038297697</c:v>
                </c:pt>
                <c:pt idx="10666">
                  <c:v>469.27905488066898</c:v>
                </c:pt>
                <c:pt idx="10667">
                  <c:v>469.274494204397</c:v>
                </c:pt>
                <c:pt idx="10668">
                  <c:v>469.267853349804</c:v>
                </c:pt>
                <c:pt idx="10669">
                  <c:v>469.25268987883101</c:v>
                </c:pt>
                <c:pt idx="10670">
                  <c:v>469.25195580736403</c:v>
                </c:pt>
                <c:pt idx="10671">
                  <c:v>469.24925238105698</c:v>
                </c:pt>
                <c:pt idx="10672">
                  <c:v>469.21040811397</c:v>
                </c:pt>
                <c:pt idx="10673">
                  <c:v>469.20482256839102</c:v>
                </c:pt>
                <c:pt idx="10674">
                  <c:v>469.18785689039299</c:v>
                </c:pt>
                <c:pt idx="10675">
                  <c:v>469.16838831845001</c:v>
                </c:pt>
                <c:pt idx="10676">
                  <c:v>469.15235669596899</c:v>
                </c:pt>
                <c:pt idx="10677">
                  <c:v>469.149363354689</c:v>
                </c:pt>
                <c:pt idx="10678">
                  <c:v>469.14829552622803</c:v>
                </c:pt>
                <c:pt idx="10679">
                  <c:v>469.10654851099503</c:v>
                </c:pt>
                <c:pt idx="10680">
                  <c:v>469.10586895959699</c:v>
                </c:pt>
                <c:pt idx="10681">
                  <c:v>469.09120268446497</c:v>
                </c:pt>
                <c:pt idx="10682">
                  <c:v>469.07852778734502</c:v>
                </c:pt>
                <c:pt idx="10683">
                  <c:v>469.07276330317001</c:v>
                </c:pt>
                <c:pt idx="10684">
                  <c:v>469.068041679229</c:v>
                </c:pt>
                <c:pt idx="10685">
                  <c:v>469.01145636137699</c:v>
                </c:pt>
                <c:pt idx="10686">
                  <c:v>469.00246369357097</c:v>
                </c:pt>
                <c:pt idx="10687">
                  <c:v>468.97618338900702</c:v>
                </c:pt>
                <c:pt idx="10688">
                  <c:v>468.974972245674</c:v>
                </c:pt>
                <c:pt idx="10689">
                  <c:v>468.97370944203902</c:v>
                </c:pt>
                <c:pt idx="10690">
                  <c:v>468.97045847677998</c:v>
                </c:pt>
                <c:pt idx="10691">
                  <c:v>468.95933563890799</c:v>
                </c:pt>
                <c:pt idx="10692">
                  <c:v>468.93395832346499</c:v>
                </c:pt>
                <c:pt idx="10693">
                  <c:v>468.91780872202798</c:v>
                </c:pt>
                <c:pt idx="10694">
                  <c:v>468.91523637351702</c:v>
                </c:pt>
                <c:pt idx="10695">
                  <c:v>468.90382606105902</c:v>
                </c:pt>
                <c:pt idx="10696">
                  <c:v>468.88707587009202</c:v>
                </c:pt>
                <c:pt idx="10697">
                  <c:v>468.88653456005801</c:v>
                </c:pt>
                <c:pt idx="10698">
                  <c:v>468.85792318735298</c:v>
                </c:pt>
                <c:pt idx="10699">
                  <c:v>468.85759845048898</c:v>
                </c:pt>
                <c:pt idx="10700">
                  <c:v>468.84250661430701</c:v>
                </c:pt>
                <c:pt idx="10701">
                  <c:v>468.84103300039999</c:v>
                </c:pt>
                <c:pt idx="10702">
                  <c:v>468.82275763629201</c:v>
                </c:pt>
                <c:pt idx="10703">
                  <c:v>468.81376188541299</c:v>
                </c:pt>
                <c:pt idx="10704">
                  <c:v>468.80529594407199</c:v>
                </c:pt>
                <c:pt idx="10705">
                  <c:v>468.787341167519</c:v>
                </c:pt>
                <c:pt idx="10706">
                  <c:v>468.77026187558101</c:v>
                </c:pt>
                <c:pt idx="10707">
                  <c:v>468.73824464398302</c:v>
                </c:pt>
                <c:pt idx="10708">
                  <c:v>468.73380138668898</c:v>
                </c:pt>
                <c:pt idx="10709">
                  <c:v>468.69447123095603</c:v>
                </c:pt>
                <c:pt idx="10710">
                  <c:v>468.65675891557402</c:v>
                </c:pt>
                <c:pt idx="10711">
                  <c:v>468.62051068008299</c:v>
                </c:pt>
                <c:pt idx="10712">
                  <c:v>468.50917962675697</c:v>
                </c:pt>
                <c:pt idx="10713">
                  <c:v>468.502613281707</c:v>
                </c:pt>
                <c:pt idx="10714">
                  <c:v>468.50054460713</c:v>
                </c:pt>
                <c:pt idx="10715">
                  <c:v>468.48969447998599</c:v>
                </c:pt>
                <c:pt idx="10716">
                  <c:v>468.48282351458198</c:v>
                </c:pt>
                <c:pt idx="10717">
                  <c:v>468.44292099711299</c:v>
                </c:pt>
                <c:pt idx="10718">
                  <c:v>468.41465713436497</c:v>
                </c:pt>
                <c:pt idx="10719">
                  <c:v>468.36551235998502</c:v>
                </c:pt>
                <c:pt idx="10720">
                  <c:v>468.35307089873999</c:v>
                </c:pt>
                <c:pt idx="10721">
                  <c:v>468.34815375256102</c:v>
                </c:pt>
                <c:pt idx="10722">
                  <c:v>468.34415235090501</c:v>
                </c:pt>
                <c:pt idx="10723">
                  <c:v>468.341366730647</c:v>
                </c:pt>
                <c:pt idx="10724">
                  <c:v>468.32404900540899</c:v>
                </c:pt>
                <c:pt idx="10725">
                  <c:v>468.31728660791299</c:v>
                </c:pt>
                <c:pt idx="10726">
                  <c:v>468.29304250246599</c:v>
                </c:pt>
                <c:pt idx="10727">
                  <c:v>468.25666878742697</c:v>
                </c:pt>
                <c:pt idx="10728">
                  <c:v>468.24227573550502</c:v>
                </c:pt>
                <c:pt idx="10729">
                  <c:v>468.23919119447498</c:v>
                </c:pt>
                <c:pt idx="10730">
                  <c:v>468.23741439758498</c:v>
                </c:pt>
                <c:pt idx="10731">
                  <c:v>468.227599744168</c:v>
                </c:pt>
                <c:pt idx="10732">
                  <c:v>468.22287261739598</c:v>
                </c:pt>
                <c:pt idx="10733">
                  <c:v>468.19831994573002</c:v>
                </c:pt>
                <c:pt idx="10734">
                  <c:v>468.176468922217</c:v>
                </c:pt>
                <c:pt idx="10735">
                  <c:v>468.17204292563503</c:v>
                </c:pt>
                <c:pt idx="10736">
                  <c:v>468.16956842932001</c:v>
                </c:pt>
                <c:pt idx="10737">
                  <c:v>468.16299219443601</c:v>
                </c:pt>
                <c:pt idx="10738">
                  <c:v>468.10912845109698</c:v>
                </c:pt>
                <c:pt idx="10739">
                  <c:v>468.104383436955</c:v>
                </c:pt>
                <c:pt idx="10740">
                  <c:v>468.03058754494299</c:v>
                </c:pt>
                <c:pt idx="10741">
                  <c:v>467.999380427755</c:v>
                </c:pt>
                <c:pt idx="10742">
                  <c:v>467.998653979842</c:v>
                </c:pt>
                <c:pt idx="10743">
                  <c:v>467.99732303946303</c:v>
                </c:pt>
                <c:pt idx="10744">
                  <c:v>467.99391280750802</c:v>
                </c:pt>
                <c:pt idx="10745">
                  <c:v>467.94671860042598</c:v>
                </c:pt>
                <c:pt idx="10746">
                  <c:v>467.93211440170802</c:v>
                </c:pt>
                <c:pt idx="10747">
                  <c:v>467.92184868515898</c:v>
                </c:pt>
                <c:pt idx="10748">
                  <c:v>467.917138591065</c:v>
                </c:pt>
                <c:pt idx="10749">
                  <c:v>467.89564874354602</c:v>
                </c:pt>
                <c:pt idx="10750">
                  <c:v>467.89231938639801</c:v>
                </c:pt>
                <c:pt idx="10751">
                  <c:v>467.87870671817802</c:v>
                </c:pt>
                <c:pt idx="10752">
                  <c:v>467.87252088269298</c:v>
                </c:pt>
                <c:pt idx="10753">
                  <c:v>467.869532860211</c:v>
                </c:pt>
                <c:pt idx="10754">
                  <c:v>467.86133153181999</c:v>
                </c:pt>
                <c:pt idx="10755">
                  <c:v>467.860831748051</c:v>
                </c:pt>
                <c:pt idx="10756">
                  <c:v>467.853719864965</c:v>
                </c:pt>
                <c:pt idx="10757">
                  <c:v>467.85274020148103</c:v>
                </c:pt>
                <c:pt idx="10758">
                  <c:v>467.84880041382598</c:v>
                </c:pt>
                <c:pt idx="10759">
                  <c:v>467.84441740866498</c:v>
                </c:pt>
                <c:pt idx="10760">
                  <c:v>467.83050417529</c:v>
                </c:pt>
                <c:pt idx="10761">
                  <c:v>467.82915882017102</c:v>
                </c:pt>
                <c:pt idx="10762">
                  <c:v>467.82757647127499</c:v>
                </c:pt>
                <c:pt idx="10763">
                  <c:v>467.81846724158999</c:v>
                </c:pt>
                <c:pt idx="10764">
                  <c:v>467.81579662202103</c:v>
                </c:pt>
                <c:pt idx="10765">
                  <c:v>467.72402673802401</c:v>
                </c:pt>
                <c:pt idx="10766">
                  <c:v>467.71501627114799</c:v>
                </c:pt>
                <c:pt idx="10767">
                  <c:v>467.71473513792199</c:v>
                </c:pt>
                <c:pt idx="10768">
                  <c:v>467.70446756616201</c:v>
                </c:pt>
                <c:pt idx="10769">
                  <c:v>467.70268020246198</c:v>
                </c:pt>
                <c:pt idx="10770">
                  <c:v>467.69771978956697</c:v>
                </c:pt>
                <c:pt idx="10771">
                  <c:v>467.68893230873198</c:v>
                </c:pt>
                <c:pt idx="10772">
                  <c:v>467.683384213549</c:v>
                </c:pt>
                <c:pt idx="10773">
                  <c:v>467.67652089930999</c:v>
                </c:pt>
                <c:pt idx="10774">
                  <c:v>467.67148990000101</c:v>
                </c:pt>
                <c:pt idx="10775">
                  <c:v>467.64771584167102</c:v>
                </c:pt>
                <c:pt idx="10776">
                  <c:v>467.59849054559498</c:v>
                </c:pt>
                <c:pt idx="10777">
                  <c:v>467.50987491124101</c:v>
                </c:pt>
                <c:pt idx="10778">
                  <c:v>467.50372107998101</c:v>
                </c:pt>
                <c:pt idx="10779">
                  <c:v>467.49536441595802</c:v>
                </c:pt>
                <c:pt idx="10780">
                  <c:v>467.49024170297901</c:v>
                </c:pt>
                <c:pt idx="10781">
                  <c:v>467.48709019024898</c:v>
                </c:pt>
                <c:pt idx="10782">
                  <c:v>467.48500078183298</c:v>
                </c:pt>
                <c:pt idx="10783">
                  <c:v>467.48493586510602</c:v>
                </c:pt>
                <c:pt idx="10784">
                  <c:v>467.484909881063</c:v>
                </c:pt>
                <c:pt idx="10785">
                  <c:v>467.483554966273</c:v>
                </c:pt>
                <c:pt idx="10786">
                  <c:v>467.479982925549</c:v>
                </c:pt>
                <c:pt idx="10787">
                  <c:v>467.47810545437</c:v>
                </c:pt>
                <c:pt idx="10788">
                  <c:v>467.474557695371</c:v>
                </c:pt>
                <c:pt idx="10789">
                  <c:v>467.47151584467002</c:v>
                </c:pt>
                <c:pt idx="10790">
                  <c:v>467.46807233092198</c:v>
                </c:pt>
                <c:pt idx="10791">
                  <c:v>467.466272355949</c:v>
                </c:pt>
                <c:pt idx="10792">
                  <c:v>467.46538988855298</c:v>
                </c:pt>
                <c:pt idx="10793">
                  <c:v>467.460716109987</c:v>
                </c:pt>
                <c:pt idx="10794">
                  <c:v>467.46032567524799</c:v>
                </c:pt>
                <c:pt idx="10795">
                  <c:v>467.45877520550698</c:v>
                </c:pt>
                <c:pt idx="10796">
                  <c:v>467.45716666480098</c:v>
                </c:pt>
                <c:pt idx="10797">
                  <c:v>467.45454038694697</c:v>
                </c:pt>
                <c:pt idx="10798">
                  <c:v>467.45059587610302</c:v>
                </c:pt>
                <c:pt idx="10799">
                  <c:v>467.40889890257802</c:v>
                </c:pt>
                <c:pt idx="10800">
                  <c:v>467.40259769169899</c:v>
                </c:pt>
                <c:pt idx="10801">
                  <c:v>467.38235393115798</c:v>
                </c:pt>
                <c:pt idx="10802">
                  <c:v>467.37401831137299</c:v>
                </c:pt>
                <c:pt idx="10803">
                  <c:v>467.34438536813798</c:v>
                </c:pt>
                <c:pt idx="10804">
                  <c:v>467.32704536398199</c:v>
                </c:pt>
                <c:pt idx="10805">
                  <c:v>467.32001159680499</c:v>
                </c:pt>
                <c:pt idx="10806">
                  <c:v>467.29855890601903</c:v>
                </c:pt>
                <c:pt idx="10807">
                  <c:v>467.29531600788999</c:v>
                </c:pt>
                <c:pt idx="10808">
                  <c:v>467.289700450699</c:v>
                </c:pt>
                <c:pt idx="10809">
                  <c:v>467.287990259342</c:v>
                </c:pt>
                <c:pt idx="10810">
                  <c:v>467.27358574375398</c:v>
                </c:pt>
                <c:pt idx="10811">
                  <c:v>467.26501464410501</c:v>
                </c:pt>
                <c:pt idx="10812">
                  <c:v>467.26409655897697</c:v>
                </c:pt>
                <c:pt idx="10813">
                  <c:v>467.22172524089501</c:v>
                </c:pt>
                <c:pt idx="10814">
                  <c:v>467.202887837704</c:v>
                </c:pt>
                <c:pt idx="10815">
                  <c:v>467.19823256160902</c:v>
                </c:pt>
                <c:pt idx="10816">
                  <c:v>467.19064815617799</c:v>
                </c:pt>
                <c:pt idx="10817">
                  <c:v>467.149627670482</c:v>
                </c:pt>
                <c:pt idx="10818">
                  <c:v>467.095065940773</c:v>
                </c:pt>
                <c:pt idx="10819">
                  <c:v>467.09167687362401</c:v>
                </c:pt>
                <c:pt idx="10820">
                  <c:v>467.08812871182499</c:v>
                </c:pt>
                <c:pt idx="10821">
                  <c:v>467.07184104992899</c:v>
                </c:pt>
                <c:pt idx="10822">
                  <c:v>467.07117708471299</c:v>
                </c:pt>
                <c:pt idx="10823">
                  <c:v>467.01469754055103</c:v>
                </c:pt>
                <c:pt idx="10824">
                  <c:v>467.00456314168298</c:v>
                </c:pt>
                <c:pt idx="10825">
                  <c:v>467.00173661895502</c:v>
                </c:pt>
                <c:pt idx="10826">
                  <c:v>466.99979262537801</c:v>
                </c:pt>
                <c:pt idx="10827">
                  <c:v>466.99803016519502</c:v>
                </c:pt>
                <c:pt idx="10828">
                  <c:v>466.99394866348803</c:v>
                </c:pt>
                <c:pt idx="10829">
                  <c:v>466.95326190701599</c:v>
                </c:pt>
                <c:pt idx="10830">
                  <c:v>466.94914167086301</c:v>
                </c:pt>
                <c:pt idx="10831">
                  <c:v>466.94201659617897</c:v>
                </c:pt>
                <c:pt idx="10832">
                  <c:v>466.91626545308702</c:v>
                </c:pt>
                <c:pt idx="10833">
                  <c:v>466.87950939195099</c:v>
                </c:pt>
                <c:pt idx="10834">
                  <c:v>466.87208112395899</c:v>
                </c:pt>
                <c:pt idx="10835">
                  <c:v>466.85393363995001</c:v>
                </c:pt>
                <c:pt idx="10836">
                  <c:v>466.85224539891499</c:v>
                </c:pt>
                <c:pt idx="10837">
                  <c:v>466.839171196297</c:v>
                </c:pt>
                <c:pt idx="10838">
                  <c:v>466.82862993169101</c:v>
                </c:pt>
                <c:pt idx="10839">
                  <c:v>466.82380397041902</c:v>
                </c:pt>
                <c:pt idx="10840">
                  <c:v>466.81469954187401</c:v>
                </c:pt>
                <c:pt idx="10841">
                  <c:v>466.813409358012</c:v>
                </c:pt>
                <c:pt idx="10842">
                  <c:v>466.75971284033602</c:v>
                </c:pt>
                <c:pt idx="10843">
                  <c:v>466.74619926874601</c:v>
                </c:pt>
                <c:pt idx="10844">
                  <c:v>466.742774108834</c:v>
                </c:pt>
                <c:pt idx="10845">
                  <c:v>466.73396191491599</c:v>
                </c:pt>
                <c:pt idx="10846">
                  <c:v>466.684715676054</c:v>
                </c:pt>
                <c:pt idx="10847">
                  <c:v>466.68315231676399</c:v>
                </c:pt>
                <c:pt idx="10848">
                  <c:v>466.68137534503597</c:v>
                </c:pt>
                <c:pt idx="10849">
                  <c:v>466.67444220250098</c:v>
                </c:pt>
                <c:pt idx="10850">
                  <c:v>466.65943656361702</c:v>
                </c:pt>
                <c:pt idx="10851">
                  <c:v>466.65661944142403</c:v>
                </c:pt>
                <c:pt idx="10852">
                  <c:v>466.60739119019399</c:v>
                </c:pt>
                <c:pt idx="10853">
                  <c:v>466.59241720392299</c:v>
                </c:pt>
                <c:pt idx="10854">
                  <c:v>466.58925566413302</c:v>
                </c:pt>
                <c:pt idx="10855">
                  <c:v>466.57272877943899</c:v>
                </c:pt>
                <c:pt idx="10856">
                  <c:v>466.567501718904</c:v>
                </c:pt>
                <c:pt idx="10857">
                  <c:v>466.56208427346598</c:v>
                </c:pt>
                <c:pt idx="10858">
                  <c:v>466.559733733553</c:v>
                </c:pt>
                <c:pt idx="10859">
                  <c:v>466.55454951632498</c:v>
                </c:pt>
                <c:pt idx="10860">
                  <c:v>466.525767707086</c:v>
                </c:pt>
                <c:pt idx="10861">
                  <c:v>466.52142584977202</c:v>
                </c:pt>
                <c:pt idx="10862">
                  <c:v>466.50672196379497</c:v>
                </c:pt>
                <c:pt idx="10863">
                  <c:v>466.49591137818902</c:v>
                </c:pt>
                <c:pt idx="10864">
                  <c:v>466.478211901934</c:v>
                </c:pt>
                <c:pt idx="10865">
                  <c:v>466.47608474665202</c:v>
                </c:pt>
                <c:pt idx="10866">
                  <c:v>466.471347270514</c:v>
                </c:pt>
                <c:pt idx="10867">
                  <c:v>466.411306944275</c:v>
                </c:pt>
                <c:pt idx="10868">
                  <c:v>466.38583025665298</c:v>
                </c:pt>
                <c:pt idx="10869">
                  <c:v>466.35790069633299</c:v>
                </c:pt>
                <c:pt idx="10870">
                  <c:v>466.34907953411198</c:v>
                </c:pt>
                <c:pt idx="10871">
                  <c:v>466.34548210142998</c:v>
                </c:pt>
                <c:pt idx="10872">
                  <c:v>466.31404855001801</c:v>
                </c:pt>
                <c:pt idx="10873">
                  <c:v>466.30012757623501</c:v>
                </c:pt>
                <c:pt idx="10874">
                  <c:v>466.29730309098198</c:v>
                </c:pt>
                <c:pt idx="10875">
                  <c:v>466.29723883215502</c:v>
                </c:pt>
                <c:pt idx="10876">
                  <c:v>466.29606713122502</c:v>
                </c:pt>
                <c:pt idx="10877">
                  <c:v>466.291573137368</c:v>
                </c:pt>
                <c:pt idx="10878">
                  <c:v>466.29082967062999</c:v>
                </c:pt>
                <c:pt idx="10879">
                  <c:v>466.28796174838101</c:v>
                </c:pt>
                <c:pt idx="10880">
                  <c:v>466.27522585639599</c:v>
                </c:pt>
                <c:pt idx="10881">
                  <c:v>466.27496049317102</c:v>
                </c:pt>
                <c:pt idx="10882">
                  <c:v>466.27364115394198</c:v>
                </c:pt>
                <c:pt idx="10883">
                  <c:v>466.27140732305702</c:v>
                </c:pt>
                <c:pt idx="10884">
                  <c:v>466.26826158247201</c:v>
                </c:pt>
                <c:pt idx="10885">
                  <c:v>466.25380279895398</c:v>
                </c:pt>
                <c:pt idx="10886">
                  <c:v>466.23002038978899</c:v>
                </c:pt>
                <c:pt idx="10887">
                  <c:v>466.20265839978998</c:v>
                </c:pt>
                <c:pt idx="10888">
                  <c:v>466.19739337142602</c:v>
                </c:pt>
                <c:pt idx="10889">
                  <c:v>466.12600997423999</c:v>
                </c:pt>
                <c:pt idx="10890">
                  <c:v>466.12132896206703</c:v>
                </c:pt>
                <c:pt idx="10891">
                  <c:v>466.10434430087099</c:v>
                </c:pt>
                <c:pt idx="10892">
                  <c:v>466.07050877884598</c:v>
                </c:pt>
                <c:pt idx="10893">
                  <c:v>466.06907975547699</c:v>
                </c:pt>
                <c:pt idx="10894">
                  <c:v>466.06553928513603</c:v>
                </c:pt>
                <c:pt idx="10895">
                  <c:v>466.02425265828498</c:v>
                </c:pt>
                <c:pt idx="10896">
                  <c:v>466.01674980657901</c:v>
                </c:pt>
                <c:pt idx="10897">
                  <c:v>466.01344795346301</c:v>
                </c:pt>
                <c:pt idx="10898">
                  <c:v>465.99625689410601</c:v>
                </c:pt>
                <c:pt idx="10899">
                  <c:v>465.99481844240597</c:v>
                </c:pt>
                <c:pt idx="10900">
                  <c:v>465.987149640371</c:v>
                </c:pt>
                <c:pt idx="10901">
                  <c:v>465.98217279649401</c:v>
                </c:pt>
                <c:pt idx="10902">
                  <c:v>465.97664257148199</c:v>
                </c:pt>
                <c:pt idx="10903">
                  <c:v>465.97079621818398</c:v>
                </c:pt>
                <c:pt idx="10904">
                  <c:v>465.968274321075</c:v>
                </c:pt>
                <c:pt idx="10905">
                  <c:v>465.960190640159</c:v>
                </c:pt>
                <c:pt idx="10906">
                  <c:v>465.96012033637902</c:v>
                </c:pt>
                <c:pt idx="10907">
                  <c:v>465.94714812952901</c:v>
                </c:pt>
                <c:pt idx="10908">
                  <c:v>465.93884113656702</c:v>
                </c:pt>
                <c:pt idx="10909">
                  <c:v>465.93756330863101</c:v>
                </c:pt>
                <c:pt idx="10910">
                  <c:v>465.93431880653702</c:v>
                </c:pt>
                <c:pt idx="10911">
                  <c:v>465.930198951965</c:v>
                </c:pt>
                <c:pt idx="10912">
                  <c:v>465.92623596488801</c:v>
                </c:pt>
                <c:pt idx="10913">
                  <c:v>465.91670205153201</c:v>
                </c:pt>
                <c:pt idx="10914">
                  <c:v>465.91477237747199</c:v>
                </c:pt>
                <c:pt idx="10915">
                  <c:v>465.87943716262401</c:v>
                </c:pt>
                <c:pt idx="10916">
                  <c:v>465.86463552322698</c:v>
                </c:pt>
                <c:pt idx="10917">
                  <c:v>465.86258323019001</c:v>
                </c:pt>
                <c:pt idx="10918">
                  <c:v>465.85438519443198</c:v>
                </c:pt>
                <c:pt idx="10919">
                  <c:v>465.84507873908802</c:v>
                </c:pt>
                <c:pt idx="10920">
                  <c:v>465.82263158123499</c:v>
                </c:pt>
                <c:pt idx="10921">
                  <c:v>465.81262958564901</c:v>
                </c:pt>
                <c:pt idx="10922">
                  <c:v>465.79471898256099</c:v>
                </c:pt>
                <c:pt idx="10923">
                  <c:v>465.79012653032203</c:v>
                </c:pt>
                <c:pt idx="10924">
                  <c:v>465.783621836414</c:v>
                </c:pt>
                <c:pt idx="10925">
                  <c:v>465.76399644999799</c:v>
                </c:pt>
                <c:pt idx="10926">
                  <c:v>465.74257916807801</c:v>
                </c:pt>
                <c:pt idx="10927">
                  <c:v>465.73524432237099</c:v>
                </c:pt>
                <c:pt idx="10928">
                  <c:v>465.72870482395598</c:v>
                </c:pt>
                <c:pt idx="10929">
                  <c:v>465.72723634054</c:v>
                </c:pt>
                <c:pt idx="10930">
                  <c:v>465.725030468037</c:v>
                </c:pt>
                <c:pt idx="10931">
                  <c:v>465.70936626877102</c:v>
                </c:pt>
                <c:pt idx="10932">
                  <c:v>465.70629718385698</c:v>
                </c:pt>
                <c:pt idx="10933">
                  <c:v>465.70509759183301</c:v>
                </c:pt>
                <c:pt idx="10934">
                  <c:v>465.67728231179001</c:v>
                </c:pt>
                <c:pt idx="10935">
                  <c:v>465.64251056790999</c:v>
                </c:pt>
                <c:pt idx="10936">
                  <c:v>465.627358190206</c:v>
                </c:pt>
                <c:pt idx="10937">
                  <c:v>465.58551199335301</c:v>
                </c:pt>
                <c:pt idx="10938">
                  <c:v>465.505563033513</c:v>
                </c:pt>
                <c:pt idx="10939">
                  <c:v>465.48404915723398</c:v>
                </c:pt>
                <c:pt idx="10940">
                  <c:v>465.44808871953597</c:v>
                </c:pt>
                <c:pt idx="10941">
                  <c:v>465.44499860722698</c:v>
                </c:pt>
                <c:pt idx="10942">
                  <c:v>465.44236303154702</c:v>
                </c:pt>
                <c:pt idx="10943">
                  <c:v>465.43486687268899</c:v>
                </c:pt>
                <c:pt idx="10944">
                  <c:v>465.42619115654401</c:v>
                </c:pt>
                <c:pt idx="10945">
                  <c:v>465.41123491211403</c:v>
                </c:pt>
                <c:pt idx="10946">
                  <c:v>465.40238562124</c:v>
                </c:pt>
                <c:pt idx="10947">
                  <c:v>465.40178330537401</c:v>
                </c:pt>
                <c:pt idx="10948">
                  <c:v>465.37322372510602</c:v>
                </c:pt>
                <c:pt idx="10949">
                  <c:v>465.33894359219101</c:v>
                </c:pt>
                <c:pt idx="10950">
                  <c:v>465.33381661007797</c:v>
                </c:pt>
                <c:pt idx="10951">
                  <c:v>465.32793707891102</c:v>
                </c:pt>
                <c:pt idx="10952">
                  <c:v>465.25410335349301</c:v>
                </c:pt>
                <c:pt idx="10953">
                  <c:v>465.23697827055298</c:v>
                </c:pt>
                <c:pt idx="10954">
                  <c:v>465.23059669873498</c:v>
                </c:pt>
                <c:pt idx="10955">
                  <c:v>465.20974341691101</c:v>
                </c:pt>
                <c:pt idx="10956">
                  <c:v>465.17510965546199</c:v>
                </c:pt>
                <c:pt idx="10957">
                  <c:v>465.157860682577</c:v>
                </c:pt>
                <c:pt idx="10958">
                  <c:v>465.15191797756103</c:v>
                </c:pt>
                <c:pt idx="10959">
                  <c:v>465.13682925619997</c:v>
                </c:pt>
                <c:pt idx="10960">
                  <c:v>465.12762240637699</c:v>
                </c:pt>
                <c:pt idx="10961">
                  <c:v>465.12629969514597</c:v>
                </c:pt>
                <c:pt idx="10962">
                  <c:v>465.11359147795901</c:v>
                </c:pt>
                <c:pt idx="10963">
                  <c:v>465.10753944059098</c:v>
                </c:pt>
                <c:pt idx="10964">
                  <c:v>465.10583581190798</c:v>
                </c:pt>
                <c:pt idx="10965">
                  <c:v>465.10583450329</c:v>
                </c:pt>
                <c:pt idx="10966">
                  <c:v>465.09514806854799</c:v>
                </c:pt>
                <c:pt idx="10967">
                  <c:v>465.09472678700598</c:v>
                </c:pt>
                <c:pt idx="10968">
                  <c:v>465.09151625049901</c:v>
                </c:pt>
                <c:pt idx="10969">
                  <c:v>465.09097425672502</c:v>
                </c:pt>
                <c:pt idx="10970">
                  <c:v>465.08776231878898</c:v>
                </c:pt>
                <c:pt idx="10971">
                  <c:v>465.08058359872803</c:v>
                </c:pt>
                <c:pt idx="10972">
                  <c:v>465.07951905466098</c:v>
                </c:pt>
                <c:pt idx="10973">
                  <c:v>465.07912811604302</c:v>
                </c:pt>
                <c:pt idx="10974">
                  <c:v>465.07652837210298</c:v>
                </c:pt>
                <c:pt idx="10975">
                  <c:v>465.05477592489098</c:v>
                </c:pt>
                <c:pt idx="10976">
                  <c:v>465.00919723807903</c:v>
                </c:pt>
                <c:pt idx="10977">
                  <c:v>465.00357608416999</c:v>
                </c:pt>
                <c:pt idx="10978">
                  <c:v>464.99120925482902</c:v>
                </c:pt>
                <c:pt idx="10979">
                  <c:v>464.97907794604799</c:v>
                </c:pt>
                <c:pt idx="10980">
                  <c:v>464.96954083267701</c:v>
                </c:pt>
                <c:pt idx="10981">
                  <c:v>464.96094226527202</c:v>
                </c:pt>
                <c:pt idx="10982">
                  <c:v>464.93313708064198</c:v>
                </c:pt>
                <c:pt idx="10983">
                  <c:v>464.90927848309099</c:v>
                </c:pt>
                <c:pt idx="10984">
                  <c:v>464.88946520586097</c:v>
                </c:pt>
                <c:pt idx="10985">
                  <c:v>464.88272697405603</c:v>
                </c:pt>
                <c:pt idx="10986">
                  <c:v>464.882166879095</c:v>
                </c:pt>
                <c:pt idx="10987">
                  <c:v>464.87531787335303</c:v>
                </c:pt>
                <c:pt idx="10988">
                  <c:v>464.86881455187199</c:v>
                </c:pt>
                <c:pt idx="10989">
                  <c:v>464.86705424930602</c:v>
                </c:pt>
                <c:pt idx="10990">
                  <c:v>464.86699320682101</c:v>
                </c:pt>
                <c:pt idx="10991">
                  <c:v>464.861328450646</c:v>
                </c:pt>
                <c:pt idx="10992">
                  <c:v>464.842830543812</c:v>
                </c:pt>
                <c:pt idx="10993">
                  <c:v>464.818454610196</c:v>
                </c:pt>
                <c:pt idx="10994">
                  <c:v>464.79202385679201</c:v>
                </c:pt>
                <c:pt idx="10995">
                  <c:v>464.78432142414403</c:v>
                </c:pt>
                <c:pt idx="10996">
                  <c:v>464.78158749872802</c:v>
                </c:pt>
                <c:pt idx="10997">
                  <c:v>464.77586081341701</c:v>
                </c:pt>
                <c:pt idx="10998">
                  <c:v>464.75605316866302</c:v>
                </c:pt>
                <c:pt idx="10999">
                  <c:v>464.71007586547302</c:v>
                </c:pt>
                <c:pt idx="11000">
                  <c:v>464.694437539604</c:v>
                </c:pt>
                <c:pt idx="11001">
                  <c:v>464.65513191591498</c:v>
                </c:pt>
                <c:pt idx="11002">
                  <c:v>464.64962738290598</c:v>
                </c:pt>
                <c:pt idx="11003">
                  <c:v>464.622125456042</c:v>
                </c:pt>
                <c:pt idx="11004">
                  <c:v>464.59845284919999</c:v>
                </c:pt>
                <c:pt idx="11005">
                  <c:v>464.58588196923398</c:v>
                </c:pt>
                <c:pt idx="11006">
                  <c:v>464.57858657974498</c:v>
                </c:pt>
                <c:pt idx="11007">
                  <c:v>464.57105656939501</c:v>
                </c:pt>
                <c:pt idx="11008">
                  <c:v>464.53871479838801</c:v>
                </c:pt>
                <c:pt idx="11009">
                  <c:v>464.49050577260903</c:v>
                </c:pt>
                <c:pt idx="11010">
                  <c:v>464.48824895949599</c:v>
                </c:pt>
                <c:pt idx="11011">
                  <c:v>464.48471864373101</c:v>
                </c:pt>
                <c:pt idx="11012">
                  <c:v>464.48102042516803</c:v>
                </c:pt>
                <c:pt idx="11013">
                  <c:v>464.47628816123603</c:v>
                </c:pt>
                <c:pt idx="11014">
                  <c:v>464.464487233466</c:v>
                </c:pt>
                <c:pt idx="11015">
                  <c:v>464.43592136955499</c:v>
                </c:pt>
                <c:pt idx="11016">
                  <c:v>464.40370806263098</c:v>
                </c:pt>
                <c:pt idx="11017">
                  <c:v>464.395950950074</c:v>
                </c:pt>
                <c:pt idx="11018">
                  <c:v>464.373557757279</c:v>
                </c:pt>
                <c:pt idx="11019">
                  <c:v>464.36508625371698</c:v>
                </c:pt>
                <c:pt idx="11020">
                  <c:v>464.36279781303</c:v>
                </c:pt>
                <c:pt idx="11021">
                  <c:v>464.34144896358299</c:v>
                </c:pt>
                <c:pt idx="11022">
                  <c:v>464.33836600610499</c:v>
                </c:pt>
                <c:pt idx="11023">
                  <c:v>464.31473314743101</c:v>
                </c:pt>
                <c:pt idx="11024">
                  <c:v>464.29620800510401</c:v>
                </c:pt>
                <c:pt idx="11025">
                  <c:v>464.29428886880498</c:v>
                </c:pt>
                <c:pt idx="11026">
                  <c:v>464.28488773215901</c:v>
                </c:pt>
                <c:pt idx="11027">
                  <c:v>464.28289461529499</c:v>
                </c:pt>
                <c:pt idx="11028">
                  <c:v>464.26918652126898</c:v>
                </c:pt>
                <c:pt idx="11029">
                  <c:v>464.20565102943499</c:v>
                </c:pt>
                <c:pt idx="11030">
                  <c:v>464.16240912696401</c:v>
                </c:pt>
                <c:pt idx="11031">
                  <c:v>464.15349505574602</c:v>
                </c:pt>
                <c:pt idx="11032">
                  <c:v>464.14663765139301</c:v>
                </c:pt>
                <c:pt idx="11033">
                  <c:v>464.10889725590403</c:v>
                </c:pt>
                <c:pt idx="11034">
                  <c:v>464.08176455248099</c:v>
                </c:pt>
                <c:pt idx="11035">
                  <c:v>464.055178592191</c:v>
                </c:pt>
                <c:pt idx="11036">
                  <c:v>464.05256116908402</c:v>
                </c:pt>
                <c:pt idx="11037">
                  <c:v>464.025700413702</c:v>
                </c:pt>
                <c:pt idx="11038">
                  <c:v>463.99735938224302</c:v>
                </c:pt>
                <c:pt idx="11039">
                  <c:v>463.96711124712903</c:v>
                </c:pt>
                <c:pt idx="11040">
                  <c:v>463.943035045405</c:v>
                </c:pt>
                <c:pt idx="11041">
                  <c:v>463.93770048995799</c:v>
                </c:pt>
                <c:pt idx="11042">
                  <c:v>463.90512233363802</c:v>
                </c:pt>
                <c:pt idx="11043">
                  <c:v>463.90178655229801</c:v>
                </c:pt>
                <c:pt idx="11044">
                  <c:v>463.892304355075</c:v>
                </c:pt>
                <c:pt idx="11045">
                  <c:v>463.87644643222501</c:v>
                </c:pt>
                <c:pt idx="11046">
                  <c:v>463.86667841095698</c:v>
                </c:pt>
                <c:pt idx="11047">
                  <c:v>463.82148523719297</c:v>
                </c:pt>
                <c:pt idx="11048">
                  <c:v>463.73997909983802</c:v>
                </c:pt>
                <c:pt idx="11049">
                  <c:v>463.72352096788001</c:v>
                </c:pt>
                <c:pt idx="11050">
                  <c:v>463.70663056488399</c:v>
                </c:pt>
                <c:pt idx="11051">
                  <c:v>463.69313506214201</c:v>
                </c:pt>
                <c:pt idx="11052">
                  <c:v>463.68427876734597</c:v>
                </c:pt>
                <c:pt idx="11053">
                  <c:v>463.679113892906</c:v>
                </c:pt>
                <c:pt idx="11054">
                  <c:v>463.60674460205303</c:v>
                </c:pt>
                <c:pt idx="11055">
                  <c:v>463.573404226636</c:v>
                </c:pt>
                <c:pt idx="11056">
                  <c:v>463.57016024135402</c:v>
                </c:pt>
                <c:pt idx="11057">
                  <c:v>463.553300274592</c:v>
                </c:pt>
                <c:pt idx="11058">
                  <c:v>463.53660898344498</c:v>
                </c:pt>
                <c:pt idx="11059">
                  <c:v>463.49952709210697</c:v>
                </c:pt>
                <c:pt idx="11060">
                  <c:v>463.46055701251402</c:v>
                </c:pt>
                <c:pt idx="11061">
                  <c:v>463.44649671687398</c:v>
                </c:pt>
                <c:pt idx="11062">
                  <c:v>463.431390244341</c:v>
                </c:pt>
                <c:pt idx="11063">
                  <c:v>463.42108118318703</c:v>
                </c:pt>
                <c:pt idx="11064">
                  <c:v>463.40571917556298</c:v>
                </c:pt>
                <c:pt idx="11065">
                  <c:v>463.40507757830898</c:v>
                </c:pt>
                <c:pt idx="11066">
                  <c:v>463.39687206716798</c:v>
                </c:pt>
                <c:pt idx="11067">
                  <c:v>463.38467940435999</c:v>
                </c:pt>
                <c:pt idx="11068">
                  <c:v>463.36593092030898</c:v>
                </c:pt>
                <c:pt idx="11069">
                  <c:v>463.36223135158099</c:v>
                </c:pt>
                <c:pt idx="11070">
                  <c:v>463.335110564064</c:v>
                </c:pt>
                <c:pt idx="11071">
                  <c:v>463.30180625806798</c:v>
                </c:pt>
                <c:pt idx="11072">
                  <c:v>463.29246710126802</c:v>
                </c:pt>
                <c:pt idx="11073">
                  <c:v>463.290432759005</c:v>
                </c:pt>
                <c:pt idx="11074">
                  <c:v>463.28731122772501</c:v>
                </c:pt>
                <c:pt idx="11075">
                  <c:v>463.27316398636202</c:v>
                </c:pt>
                <c:pt idx="11076">
                  <c:v>463.23237754062302</c:v>
                </c:pt>
                <c:pt idx="11077">
                  <c:v>463.231065909444</c:v>
                </c:pt>
                <c:pt idx="11078">
                  <c:v>463.22884126293098</c:v>
                </c:pt>
                <c:pt idx="11079">
                  <c:v>463.192510244831</c:v>
                </c:pt>
                <c:pt idx="11080">
                  <c:v>463.19149403654097</c:v>
                </c:pt>
                <c:pt idx="11081">
                  <c:v>463.19070486745102</c:v>
                </c:pt>
                <c:pt idx="11082">
                  <c:v>463.17496900172102</c:v>
                </c:pt>
                <c:pt idx="11083">
                  <c:v>463.09627694166898</c:v>
                </c:pt>
                <c:pt idx="11084">
                  <c:v>463.07976152410902</c:v>
                </c:pt>
                <c:pt idx="11085">
                  <c:v>463.070883675434</c:v>
                </c:pt>
                <c:pt idx="11086">
                  <c:v>463.05027979053301</c:v>
                </c:pt>
                <c:pt idx="11087">
                  <c:v>463.043532866357</c:v>
                </c:pt>
                <c:pt idx="11088">
                  <c:v>463.02871989642699</c:v>
                </c:pt>
                <c:pt idx="11089">
                  <c:v>462.99093832887598</c:v>
                </c:pt>
                <c:pt idx="11090">
                  <c:v>462.98713865768502</c:v>
                </c:pt>
                <c:pt idx="11091">
                  <c:v>462.97209572839898</c:v>
                </c:pt>
                <c:pt idx="11092">
                  <c:v>462.96490147794702</c:v>
                </c:pt>
                <c:pt idx="11093">
                  <c:v>462.95752569777801</c:v>
                </c:pt>
                <c:pt idx="11094">
                  <c:v>462.95353876463201</c:v>
                </c:pt>
                <c:pt idx="11095">
                  <c:v>462.94194655642002</c:v>
                </c:pt>
                <c:pt idx="11096">
                  <c:v>462.83701725793799</c:v>
                </c:pt>
                <c:pt idx="11097">
                  <c:v>462.83623622626601</c:v>
                </c:pt>
                <c:pt idx="11098">
                  <c:v>462.82372857206502</c:v>
                </c:pt>
                <c:pt idx="11099">
                  <c:v>462.79548509444402</c:v>
                </c:pt>
                <c:pt idx="11100">
                  <c:v>462.79248663398101</c:v>
                </c:pt>
                <c:pt idx="11101">
                  <c:v>462.79110234269501</c:v>
                </c:pt>
                <c:pt idx="11102">
                  <c:v>462.78823849360202</c:v>
                </c:pt>
                <c:pt idx="11103">
                  <c:v>462.77795806601699</c:v>
                </c:pt>
                <c:pt idx="11104">
                  <c:v>462.77474848457001</c:v>
                </c:pt>
                <c:pt idx="11105">
                  <c:v>462.77238651004802</c:v>
                </c:pt>
                <c:pt idx="11106">
                  <c:v>462.77214606442499</c:v>
                </c:pt>
                <c:pt idx="11107">
                  <c:v>462.76906533311097</c:v>
                </c:pt>
                <c:pt idx="11108">
                  <c:v>462.76628732281301</c:v>
                </c:pt>
                <c:pt idx="11109">
                  <c:v>462.75875806447903</c:v>
                </c:pt>
                <c:pt idx="11110">
                  <c:v>462.75514258564101</c:v>
                </c:pt>
                <c:pt idx="11111">
                  <c:v>462.74590416123499</c:v>
                </c:pt>
                <c:pt idx="11112">
                  <c:v>462.74257837983299</c:v>
                </c:pt>
                <c:pt idx="11113">
                  <c:v>462.74257083715401</c:v>
                </c:pt>
                <c:pt idx="11114">
                  <c:v>462.738264263757</c:v>
                </c:pt>
                <c:pt idx="11115">
                  <c:v>462.73083007285697</c:v>
                </c:pt>
                <c:pt idx="11116">
                  <c:v>462.72692673929998</c:v>
                </c:pt>
                <c:pt idx="11117">
                  <c:v>462.72575800587498</c:v>
                </c:pt>
                <c:pt idx="11118">
                  <c:v>462.69977231004498</c:v>
                </c:pt>
                <c:pt idx="11119">
                  <c:v>462.681783129949</c:v>
                </c:pt>
                <c:pt idx="11120">
                  <c:v>462.67010297291699</c:v>
                </c:pt>
                <c:pt idx="11121">
                  <c:v>462.66373087473198</c:v>
                </c:pt>
                <c:pt idx="11122">
                  <c:v>462.602176344979</c:v>
                </c:pt>
                <c:pt idx="11123">
                  <c:v>462.57154469314497</c:v>
                </c:pt>
                <c:pt idx="11124">
                  <c:v>462.56444142779497</c:v>
                </c:pt>
                <c:pt idx="11125">
                  <c:v>462.55734775746402</c:v>
                </c:pt>
                <c:pt idx="11126">
                  <c:v>462.55151462651202</c:v>
                </c:pt>
                <c:pt idx="11127">
                  <c:v>462.53933592998197</c:v>
                </c:pt>
                <c:pt idx="11128">
                  <c:v>462.52177713996599</c:v>
                </c:pt>
                <c:pt idx="11129">
                  <c:v>462.51160129578398</c:v>
                </c:pt>
                <c:pt idx="11130">
                  <c:v>462.511173582629</c:v>
                </c:pt>
                <c:pt idx="11131">
                  <c:v>462.490033909153</c:v>
                </c:pt>
                <c:pt idx="11132">
                  <c:v>462.45899369667399</c:v>
                </c:pt>
                <c:pt idx="11133">
                  <c:v>462.44765638459</c:v>
                </c:pt>
                <c:pt idx="11134">
                  <c:v>462.447607803393</c:v>
                </c:pt>
                <c:pt idx="11135">
                  <c:v>462.43249781757498</c:v>
                </c:pt>
                <c:pt idx="11136">
                  <c:v>462.43208575990002</c:v>
                </c:pt>
                <c:pt idx="11137">
                  <c:v>462.43095020115697</c:v>
                </c:pt>
                <c:pt idx="11138">
                  <c:v>462.411882336416</c:v>
                </c:pt>
                <c:pt idx="11139">
                  <c:v>462.32945705339301</c:v>
                </c:pt>
                <c:pt idx="11140">
                  <c:v>462.30694481867198</c:v>
                </c:pt>
                <c:pt idx="11141">
                  <c:v>462.29784171229898</c:v>
                </c:pt>
                <c:pt idx="11142">
                  <c:v>462.28914708838198</c:v>
                </c:pt>
                <c:pt idx="11143">
                  <c:v>462.28414356868001</c:v>
                </c:pt>
                <c:pt idx="11144">
                  <c:v>462.28311606864401</c:v>
                </c:pt>
                <c:pt idx="11145">
                  <c:v>462.281819877045</c:v>
                </c:pt>
                <c:pt idx="11146">
                  <c:v>462.267459068655</c:v>
                </c:pt>
                <c:pt idx="11147">
                  <c:v>462.26454629057599</c:v>
                </c:pt>
                <c:pt idx="11148">
                  <c:v>462.25414693054898</c:v>
                </c:pt>
                <c:pt idx="11149">
                  <c:v>462.25293973348602</c:v>
                </c:pt>
                <c:pt idx="11150">
                  <c:v>462.249032515473</c:v>
                </c:pt>
                <c:pt idx="11151">
                  <c:v>462.22705522438702</c:v>
                </c:pt>
                <c:pt idx="11152">
                  <c:v>462.22304669342901</c:v>
                </c:pt>
                <c:pt idx="11153">
                  <c:v>462.21870871586202</c:v>
                </c:pt>
                <c:pt idx="11154">
                  <c:v>462.213162235835</c:v>
                </c:pt>
                <c:pt idx="11155">
                  <c:v>462.20466950361799</c:v>
                </c:pt>
                <c:pt idx="11156">
                  <c:v>462.18988219194398</c:v>
                </c:pt>
                <c:pt idx="11157">
                  <c:v>462.18983935838702</c:v>
                </c:pt>
                <c:pt idx="11158">
                  <c:v>462.18182305814997</c:v>
                </c:pt>
                <c:pt idx="11159">
                  <c:v>462.17303583737402</c:v>
                </c:pt>
                <c:pt idx="11160">
                  <c:v>462.15939579740098</c:v>
                </c:pt>
                <c:pt idx="11161">
                  <c:v>462.15311649426297</c:v>
                </c:pt>
                <c:pt idx="11162">
                  <c:v>462.13466226766099</c:v>
                </c:pt>
                <c:pt idx="11163">
                  <c:v>462.11573840670002</c:v>
                </c:pt>
                <c:pt idx="11164">
                  <c:v>462.11488429075803</c:v>
                </c:pt>
                <c:pt idx="11165">
                  <c:v>462.10263776219</c:v>
                </c:pt>
                <c:pt idx="11166">
                  <c:v>462.102355195092</c:v>
                </c:pt>
                <c:pt idx="11167">
                  <c:v>462.07866161920299</c:v>
                </c:pt>
                <c:pt idx="11168">
                  <c:v>462.05848679240398</c:v>
                </c:pt>
                <c:pt idx="11169">
                  <c:v>462.05348466398402</c:v>
                </c:pt>
                <c:pt idx="11170">
                  <c:v>462.05082557421798</c:v>
                </c:pt>
                <c:pt idx="11171">
                  <c:v>462.04217858125901</c:v>
                </c:pt>
                <c:pt idx="11172">
                  <c:v>462.02164064463</c:v>
                </c:pt>
                <c:pt idx="11173">
                  <c:v>461.92940493567198</c:v>
                </c:pt>
                <c:pt idx="11174">
                  <c:v>461.92205393693399</c:v>
                </c:pt>
                <c:pt idx="11175">
                  <c:v>461.91022088007099</c:v>
                </c:pt>
                <c:pt idx="11176">
                  <c:v>461.90703502442699</c:v>
                </c:pt>
                <c:pt idx="11177">
                  <c:v>461.88415180518501</c:v>
                </c:pt>
                <c:pt idx="11178">
                  <c:v>461.872925778683</c:v>
                </c:pt>
                <c:pt idx="11179">
                  <c:v>461.86542065623598</c:v>
                </c:pt>
                <c:pt idx="11180">
                  <c:v>461.846271947319</c:v>
                </c:pt>
                <c:pt idx="11181">
                  <c:v>461.83274959208802</c:v>
                </c:pt>
                <c:pt idx="11182">
                  <c:v>461.82666600684598</c:v>
                </c:pt>
                <c:pt idx="11183">
                  <c:v>461.81766634181997</c:v>
                </c:pt>
                <c:pt idx="11184">
                  <c:v>461.81503595529699</c:v>
                </c:pt>
                <c:pt idx="11185">
                  <c:v>461.81334109392299</c:v>
                </c:pt>
                <c:pt idx="11186">
                  <c:v>461.80120426650501</c:v>
                </c:pt>
                <c:pt idx="11187">
                  <c:v>461.79343026771397</c:v>
                </c:pt>
                <c:pt idx="11188">
                  <c:v>461.79317154307898</c:v>
                </c:pt>
                <c:pt idx="11189">
                  <c:v>461.77761434324799</c:v>
                </c:pt>
                <c:pt idx="11190">
                  <c:v>461.77630878565799</c:v>
                </c:pt>
                <c:pt idx="11191">
                  <c:v>461.77068081867702</c:v>
                </c:pt>
                <c:pt idx="11192">
                  <c:v>461.76586513886798</c:v>
                </c:pt>
                <c:pt idx="11193">
                  <c:v>461.753003208395</c:v>
                </c:pt>
                <c:pt idx="11194">
                  <c:v>461.75244378811499</c:v>
                </c:pt>
                <c:pt idx="11195">
                  <c:v>461.74836068259498</c:v>
                </c:pt>
                <c:pt idx="11196">
                  <c:v>461.73385107483602</c:v>
                </c:pt>
                <c:pt idx="11197">
                  <c:v>461.71806642850299</c:v>
                </c:pt>
                <c:pt idx="11198">
                  <c:v>461.71411212069501</c:v>
                </c:pt>
                <c:pt idx="11199">
                  <c:v>461.70944653058598</c:v>
                </c:pt>
                <c:pt idx="11200">
                  <c:v>461.708640977774</c:v>
                </c:pt>
                <c:pt idx="11201">
                  <c:v>461.68720134014598</c:v>
                </c:pt>
                <c:pt idx="11202">
                  <c:v>461.68275858961698</c:v>
                </c:pt>
                <c:pt idx="11203">
                  <c:v>461.66642690211597</c:v>
                </c:pt>
                <c:pt idx="11204">
                  <c:v>461.66201031231299</c:v>
                </c:pt>
                <c:pt idx="11205">
                  <c:v>461.61331414054501</c:v>
                </c:pt>
                <c:pt idx="11206">
                  <c:v>461.61182784175702</c:v>
                </c:pt>
                <c:pt idx="11207">
                  <c:v>461.601620560703</c:v>
                </c:pt>
                <c:pt idx="11208">
                  <c:v>461.57073036774199</c:v>
                </c:pt>
                <c:pt idx="11209">
                  <c:v>461.56655230324498</c:v>
                </c:pt>
                <c:pt idx="11210">
                  <c:v>461.56167900454801</c:v>
                </c:pt>
                <c:pt idx="11211">
                  <c:v>461.53384322173599</c:v>
                </c:pt>
                <c:pt idx="11212">
                  <c:v>461.50996299763301</c:v>
                </c:pt>
                <c:pt idx="11213">
                  <c:v>461.504917513039</c:v>
                </c:pt>
                <c:pt idx="11214">
                  <c:v>461.47724305245703</c:v>
                </c:pt>
                <c:pt idx="11215">
                  <c:v>461.47041129971899</c:v>
                </c:pt>
                <c:pt idx="11216">
                  <c:v>461.46881884567102</c:v>
                </c:pt>
                <c:pt idx="11217">
                  <c:v>461.461650472266</c:v>
                </c:pt>
                <c:pt idx="11218">
                  <c:v>461.430384530852</c:v>
                </c:pt>
                <c:pt idx="11219">
                  <c:v>461.42285445998499</c:v>
                </c:pt>
                <c:pt idx="11220">
                  <c:v>461.42056804285801</c:v>
                </c:pt>
                <c:pt idx="11221">
                  <c:v>461.41908093814601</c:v>
                </c:pt>
                <c:pt idx="11222">
                  <c:v>461.39951293106202</c:v>
                </c:pt>
                <c:pt idx="11223">
                  <c:v>461.39648946612903</c:v>
                </c:pt>
                <c:pt idx="11224">
                  <c:v>461.38787886647299</c:v>
                </c:pt>
                <c:pt idx="11225">
                  <c:v>461.37753041195799</c:v>
                </c:pt>
                <c:pt idx="11226">
                  <c:v>461.37465362221099</c:v>
                </c:pt>
                <c:pt idx="11227">
                  <c:v>461.36392469076702</c:v>
                </c:pt>
                <c:pt idx="11228">
                  <c:v>461.35382539150601</c:v>
                </c:pt>
                <c:pt idx="11229">
                  <c:v>461.35201918475599</c:v>
                </c:pt>
                <c:pt idx="11230">
                  <c:v>461.34463940474501</c:v>
                </c:pt>
                <c:pt idx="11231">
                  <c:v>461.316192293727</c:v>
                </c:pt>
                <c:pt idx="11232">
                  <c:v>461.29904813261902</c:v>
                </c:pt>
                <c:pt idx="11233">
                  <c:v>461.25977351309302</c:v>
                </c:pt>
                <c:pt idx="11234">
                  <c:v>461.25620462893602</c:v>
                </c:pt>
                <c:pt idx="11235">
                  <c:v>461.24900234612198</c:v>
                </c:pt>
                <c:pt idx="11236">
                  <c:v>461.23140293890998</c:v>
                </c:pt>
                <c:pt idx="11237">
                  <c:v>461.21085816976802</c:v>
                </c:pt>
                <c:pt idx="11238">
                  <c:v>461.21039481654702</c:v>
                </c:pt>
                <c:pt idx="11239">
                  <c:v>461.202704212382</c:v>
                </c:pt>
                <c:pt idx="11240">
                  <c:v>461.190341733011</c:v>
                </c:pt>
                <c:pt idx="11241">
                  <c:v>461.179895887589</c:v>
                </c:pt>
                <c:pt idx="11242">
                  <c:v>461.16777289625298</c:v>
                </c:pt>
                <c:pt idx="11243">
                  <c:v>461.14399868880997</c:v>
                </c:pt>
                <c:pt idx="11244">
                  <c:v>461.13678415614902</c:v>
                </c:pt>
                <c:pt idx="11245">
                  <c:v>461.134566214892</c:v>
                </c:pt>
                <c:pt idx="11246">
                  <c:v>461.132040446041</c:v>
                </c:pt>
                <c:pt idx="11247">
                  <c:v>461.10178170153699</c:v>
                </c:pt>
                <c:pt idx="11248">
                  <c:v>461.06369923599999</c:v>
                </c:pt>
                <c:pt idx="11249">
                  <c:v>461.05861339753</c:v>
                </c:pt>
                <c:pt idx="11250">
                  <c:v>461.02189159004303</c:v>
                </c:pt>
                <c:pt idx="11251">
                  <c:v>460.967334150412</c:v>
                </c:pt>
                <c:pt idx="11252">
                  <c:v>460.96199608179802</c:v>
                </c:pt>
                <c:pt idx="11253">
                  <c:v>460.95411947831701</c:v>
                </c:pt>
                <c:pt idx="11254">
                  <c:v>460.94756764191499</c:v>
                </c:pt>
                <c:pt idx="11255">
                  <c:v>460.94329190131498</c:v>
                </c:pt>
                <c:pt idx="11256">
                  <c:v>460.942820488991</c:v>
                </c:pt>
                <c:pt idx="11257">
                  <c:v>460.941712480212</c:v>
                </c:pt>
                <c:pt idx="11258">
                  <c:v>460.92954225829402</c:v>
                </c:pt>
                <c:pt idx="11259">
                  <c:v>460.89593475488698</c:v>
                </c:pt>
                <c:pt idx="11260">
                  <c:v>460.87375457208998</c:v>
                </c:pt>
                <c:pt idx="11261">
                  <c:v>460.87217690223599</c:v>
                </c:pt>
                <c:pt idx="11262">
                  <c:v>460.85540651277</c:v>
                </c:pt>
                <c:pt idx="11263">
                  <c:v>460.85074995204201</c:v>
                </c:pt>
                <c:pt idx="11264">
                  <c:v>460.82464674226998</c:v>
                </c:pt>
                <c:pt idx="11265">
                  <c:v>460.82429313668501</c:v>
                </c:pt>
                <c:pt idx="11266">
                  <c:v>460.793435335315</c:v>
                </c:pt>
                <c:pt idx="11267">
                  <c:v>460.785559455564</c:v>
                </c:pt>
                <c:pt idx="11268">
                  <c:v>460.78022116033702</c:v>
                </c:pt>
                <c:pt idx="11269">
                  <c:v>460.76708356748298</c:v>
                </c:pt>
                <c:pt idx="11270">
                  <c:v>460.75345887007501</c:v>
                </c:pt>
                <c:pt idx="11271">
                  <c:v>460.74654141840301</c:v>
                </c:pt>
                <c:pt idx="11272">
                  <c:v>460.740502268277</c:v>
                </c:pt>
                <c:pt idx="11273">
                  <c:v>460.73174806377102</c:v>
                </c:pt>
                <c:pt idx="11274">
                  <c:v>460.72709517405798</c:v>
                </c:pt>
                <c:pt idx="11275">
                  <c:v>460.71347418480002</c:v>
                </c:pt>
                <c:pt idx="11276">
                  <c:v>460.68864062335302</c:v>
                </c:pt>
                <c:pt idx="11277">
                  <c:v>460.68310219878703</c:v>
                </c:pt>
                <c:pt idx="11278">
                  <c:v>460.679698071318</c:v>
                </c:pt>
                <c:pt idx="11279">
                  <c:v>460.65632555896298</c:v>
                </c:pt>
                <c:pt idx="11280">
                  <c:v>460.65525141756098</c:v>
                </c:pt>
                <c:pt idx="11281">
                  <c:v>460.65111633313302</c:v>
                </c:pt>
                <c:pt idx="11282">
                  <c:v>460.65058216758098</c:v>
                </c:pt>
                <c:pt idx="11283">
                  <c:v>460.642873820886</c:v>
                </c:pt>
                <c:pt idx="11284">
                  <c:v>460.61647404088097</c:v>
                </c:pt>
                <c:pt idx="11285">
                  <c:v>460.588227530974</c:v>
                </c:pt>
                <c:pt idx="11286">
                  <c:v>460.58638472835798</c:v>
                </c:pt>
                <c:pt idx="11287">
                  <c:v>460.57722603775699</c:v>
                </c:pt>
                <c:pt idx="11288">
                  <c:v>460.547284165039</c:v>
                </c:pt>
                <c:pt idx="11289">
                  <c:v>460.545867579174</c:v>
                </c:pt>
                <c:pt idx="11290">
                  <c:v>460.51886050889601</c:v>
                </c:pt>
                <c:pt idx="11291">
                  <c:v>460.48658690087399</c:v>
                </c:pt>
                <c:pt idx="11292">
                  <c:v>460.48334377175598</c:v>
                </c:pt>
                <c:pt idx="11293">
                  <c:v>460.48050520950801</c:v>
                </c:pt>
                <c:pt idx="11294">
                  <c:v>460.47457397983101</c:v>
                </c:pt>
                <c:pt idx="11295">
                  <c:v>460.46758609006201</c:v>
                </c:pt>
                <c:pt idx="11296">
                  <c:v>460.46303070374501</c:v>
                </c:pt>
                <c:pt idx="11297">
                  <c:v>460.45472544058401</c:v>
                </c:pt>
                <c:pt idx="11298">
                  <c:v>460.44285830991299</c:v>
                </c:pt>
                <c:pt idx="11299">
                  <c:v>460.43972437402999</c:v>
                </c:pt>
                <c:pt idx="11300">
                  <c:v>460.43564848865498</c:v>
                </c:pt>
                <c:pt idx="11301">
                  <c:v>460.37319011359199</c:v>
                </c:pt>
                <c:pt idx="11302">
                  <c:v>460.36817523939197</c:v>
                </c:pt>
                <c:pt idx="11303">
                  <c:v>460.34513452358902</c:v>
                </c:pt>
                <c:pt idx="11304">
                  <c:v>460.33856206798998</c:v>
                </c:pt>
                <c:pt idx="11305">
                  <c:v>460.33205077935099</c:v>
                </c:pt>
                <c:pt idx="11306">
                  <c:v>460.31431973211397</c:v>
                </c:pt>
                <c:pt idx="11307">
                  <c:v>460.31183240332098</c:v>
                </c:pt>
                <c:pt idx="11308">
                  <c:v>460.30926845755903</c:v>
                </c:pt>
                <c:pt idx="11309">
                  <c:v>460.30614848382697</c:v>
                </c:pt>
                <c:pt idx="11310">
                  <c:v>460.29558358444501</c:v>
                </c:pt>
                <c:pt idx="11311">
                  <c:v>460.273004902357</c:v>
                </c:pt>
                <c:pt idx="11312">
                  <c:v>460.27103163887602</c:v>
                </c:pt>
                <c:pt idx="11313">
                  <c:v>460.25006419726202</c:v>
                </c:pt>
                <c:pt idx="11314">
                  <c:v>460.24043425376999</c:v>
                </c:pt>
                <c:pt idx="11315">
                  <c:v>460.19854812395403</c:v>
                </c:pt>
                <c:pt idx="11316">
                  <c:v>460.18383710663801</c:v>
                </c:pt>
                <c:pt idx="11317">
                  <c:v>460.16015332015598</c:v>
                </c:pt>
                <c:pt idx="11318">
                  <c:v>460.15391896698702</c:v>
                </c:pt>
                <c:pt idx="11319">
                  <c:v>460.11496264608701</c:v>
                </c:pt>
                <c:pt idx="11320">
                  <c:v>460.107800640574</c:v>
                </c:pt>
                <c:pt idx="11321">
                  <c:v>460.06184091322501</c:v>
                </c:pt>
                <c:pt idx="11322">
                  <c:v>460.04606280397002</c:v>
                </c:pt>
                <c:pt idx="11323">
                  <c:v>460.04351054897</c:v>
                </c:pt>
                <c:pt idx="11324">
                  <c:v>460.03675617942997</c:v>
                </c:pt>
                <c:pt idx="11325">
                  <c:v>460.02691270174199</c:v>
                </c:pt>
                <c:pt idx="11326">
                  <c:v>460.014746063639</c:v>
                </c:pt>
                <c:pt idx="11327">
                  <c:v>460.00917941441298</c:v>
                </c:pt>
                <c:pt idx="11328">
                  <c:v>459.95352798940797</c:v>
                </c:pt>
                <c:pt idx="11329">
                  <c:v>459.913527082673</c:v>
                </c:pt>
                <c:pt idx="11330">
                  <c:v>459.91271902629802</c:v>
                </c:pt>
                <c:pt idx="11331">
                  <c:v>459.90952131513001</c:v>
                </c:pt>
                <c:pt idx="11332">
                  <c:v>459.90138003045899</c:v>
                </c:pt>
                <c:pt idx="11333">
                  <c:v>459.87179745714798</c:v>
                </c:pt>
                <c:pt idx="11334">
                  <c:v>459.816436408367</c:v>
                </c:pt>
                <c:pt idx="11335">
                  <c:v>459.81539098944103</c:v>
                </c:pt>
                <c:pt idx="11336">
                  <c:v>459.814589133835</c:v>
                </c:pt>
                <c:pt idx="11337">
                  <c:v>459.81389896240501</c:v>
                </c:pt>
                <c:pt idx="11338">
                  <c:v>459.78171005641298</c:v>
                </c:pt>
                <c:pt idx="11339">
                  <c:v>459.74959495956898</c:v>
                </c:pt>
                <c:pt idx="11340">
                  <c:v>459.73982243895603</c:v>
                </c:pt>
                <c:pt idx="11341">
                  <c:v>459.73680163149999</c:v>
                </c:pt>
                <c:pt idx="11342">
                  <c:v>459.730015106829</c:v>
                </c:pt>
                <c:pt idx="11343">
                  <c:v>459.71297077564401</c:v>
                </c:pt>
                <c:pt idx="11344">
                  <c:v>459.70781049690697</c:v>
                </c:pt>
                <c:pt idx="11345">
                  <c:v>459.68425235302902</c:v>
                </c:pt>
                <c:pt idx="11346">
                  <c:v>459.67276880528601</c:v>
                </c:pt>
                <c:pt idx="11347">
                  <c:v>459.64272838276497</c:v>
                </c:pt>
                <c:pt idx="11348">
                  <c:v>459.63574731812702</c:v>
                </c:pt>
                <c:pt idx="11349">
                  <c:v>459.62048300099502</c:v>
                </c:pt>
                <c:pt idx="11350">
                  <c:v>459.56649252635498</c:v>
                </c:pt>
                <c:pt idx="11351">
                  <c:v>459.54781467122001</c:v>
                </c:pt>
                <c:pt idx="11352">
                  <c:v>459.536645361392</c:v>
                </c:pt>
                <c:pt idx="11353">
                  <c:v>459.52488070458003</c:v>
                </c:pt>
                <c:pt idx="11354">
                  <c:v>459.516352817175</c:v>
                </c:pt>
                <c:pt idx="11355">
                  <c:v>459.494101597309</c:v>
                </c:pt>
                <c:pt idx="11356">
                  <c:v>459.47130853633598</c:v>
                </c:pt>
                <c:pt idx="11357">
                  <c:v>459.45852198766897</c:v>
                </c:pt>
                <c:pt idx="11358">
                  <c:v>459.45698807884099</c:v>
                </c:pt>
                <c:pt idx="11359">
                  <c:v>459.45078150353999</c:v>
                </c:pt>
                <c:pt idx="11360">
                  <c:v>459.41592488604903</c:v>
                </c:pt>
                <c:pt idx="11361">
                  <c:v>459.393378271274</c:v>
                </c:pt>
                <c:pt idx="11362">
                  <c:v>459.392613930518</c:v>
                </c:pt>
                <c:pt idx="11363">
                  <c:v>459.37446512128201</c:v>
                </c:pt>
                <c:pt idx="11364">
                  <c:v>459.35759513485601</c:v>
                </c:pt>
                <c:pt idx="11365">
                  <c:v>459.34976815087299</c:v>
                </c:pt>
                <c:pt idx="11366">
                  <c:v>459.34121098691003</c:v>
                </c:pt>
                <c:pt idx="11367">
                  <c:v>459.33859668167599</c:v>
                </c:pt>
                <c:pt idx="11368">
                  <c:v>459.32338125343</c:v>
                </c:pt>
                <c:pt idx="11369">
                  <c:v>459.29458233762603</c:v>
                </c:pt>
                <c:pt idx="11370">
                  <c:v>459.29407875641198</c:v>
                </c:pt>
                <c:pt idx="11371">
                  <c:v>459.29308548638602</c:v>
                </c:pt>
                <c:pt idx="11372">
                  <c:v>459.28356003190902</c:v>
                </c:pt>
                <c:pt idx="11373">
                  <c:v>459.25813313273602</c:v>
                </c:pt>
                <c:pt idx="11374">
                  <c:v>459.257830771687</c:v>
                </c:pt>
                <c:pt idx="11375">
                  <c:v>459.24273508832403</c:v>
                </c:pt>
                <c:pt idx="11376">
                  <c:v>459.22198084961701</c:v>
                </c:pt>
                <c:pt idx="11377">
                  <c:v>459.21107595403998</c:v>
                </c:pt>
                <c:pt idx="11378">
                  <c:v>459.20769676683898</c:v>
                </c:pt>
                <c:pt idx="11379">
                  <c:v>459.19835124065997</c:v>
                </c:pt>
                <c:pt idx="11380">
                  <c:v>459.19507563421098</c:v>
                </c:pt>
                <c:pt idx="11381">
                  <c:v>459.19305583108002</c:v>
                </c:pt>
                <c:pt idx="11382">
                  <c:v>459.13620072292701</c:v>
                </c:pt>
                <c:pt idx="11383">
                  <c:v>459.12721905721497</c:v>
                </c:pt>
                <c:pt idx="11384">
                  <c:v>459.11449469656901</c:v>
                </c:pt>
                <c:pt idx="11385">
                  <c:v>459.113763807049</c:v>
                </c:pt>
                <c:pt idx="11386">
                  <c:v>459.09113610214098</c:v>
                </c:pt>
                <c:pt idx="11387">
                  <c:v>459.05998361099199</c:v>
                </c:pt>
                <c:pt idx="11388">
                  <c:v>459.02022739685202</c:v>
                </c:pt>
                <c:pt idx="11389">
                  <c:v>459.01563980109302</c:v>
                </c:pt>
                <c:pt idx="11390">
                  <c:v>458.92157666268503</c:v>
                </c:pt>
                <c:pt idx="11391">
                  <c:v>458.90284153709399</c:v>
                </c:pt>
                <c:pt idx="11392">
                  <c:v>458.88624518520402</c:v>
                </c:pt>
                <c:pt idx="11393">
                  <c:v>458.86087965543197</c:v>
                </c:pt>
                <c:pt idx="11394">
                  <c:v>458.84984081185701</c:v>
                </c:pt>
                <c:pt idx="11395">
                  <c:v>458.83629260640703</c:v>
                </c:pt>
                <c:pt idx="11396">
                  <c:v>458.831753653536</c:v>
                </c:pt>
                <c:pt idx="11397">
                  <c:v>458.82654712600299</c:v>
                </c:pt>
                <c:pt idx="11398">
                  <c:v>458.82606007170699</c:v>
                </c:pt>
                <c:pt idx="11399">
                  <c:v>458.80404065352201</c:v>
                </c:pt>
                <c:pt idx="11400">
                  <c:v>458.79608789983502</c:v>
                </c:pt>
                <c:pt idx="11401">
                  <c:v>458.79020464778199</c:v>
                </c:pt>
                <c:pt idx="11402">
                  <c:v>458.78459173237098</c:v>
                </c:pt>
                <c:pt idx="11403">
                  <c:v>458.76608359455099</c:v>
                </c:pt>
                <c:pt idx="11404">
                  <c:v>458.75935090922098</c:v>
                </c:pt>
                <c:pt idx="11405">
                  <c:v>458.747580521673</c:v>
                </c:pt>
                <c:pt idx="11406">
                  <c:v>458.72821518578297</c:v>
                </c:pt>
                <c:pt idx="11407">
                  <c:v>458.725619223499</c:v>
                </c:pt>
                <c:pt idx="11408">
                  <c:v>458.71752339276799</c:v>
                </c:pt>
                <c:pt idx="11409">
                  <c:v>458.71291948727702</c:v>
                </c:pt>
                <c:pt idx="11410">
                  <c:v>458.70206969313898</c:v>
                </c:pt>
                <c:pt idx="11411">
                  <c:v>458.69689414852797</c:v>
                </c:pt>
                <c:pt idx="11412">
                  <c:v>458.688049889691</c:v>
                </c:pt>
                <c:pt idx="11413">
                  <c:v>458.65331680106499</c:v>
                </c:pt>
                <c:pt idx="11414">
                  <c:v>458.63691024287402</c:v>
                </c:pt>
                <c:pt idx="11415">
                  <c:v>458.62736328158297</c:v>
                </c:pt>
                <c:pt idx="11416">
                  <c:v>458.615547781293</c:v>
                </c:pt>
                <c:pt idx="11417">
                  <c:v>458.608273606681</c:v>
                </c:pt>
                <c:pt idx="11418">
                  <c:v>458.598327860876</c:v>
                </c:pt>
                <c:pt idx="11419">
                  <c:v>458.58973129906099</c:v>
                </c:pt>
                <c:pt idx="11420">
                  <c:v>458.58187187308101</c:v>
                </c:pt>
                <c:pt idx="11421">
                  <c:v>458.57607553410497</c:v>
                </c:pt>
                <c:pt idx="11422">
                  <c:v>458.56543699483399</c:v>
                </c:pt>
                <c:pt idx="11423">
                  <c:v>458.561615155092</c:v>
                </c:pt>
                <c:pt idx="11424">
                  <c:v>458.55884760198597</c:v>
                </c:pt>
                <c:pt idx="11425">
                  <c:v>458.54255197696102</c:v>
                </c:pt>
                <c:pt idx="11426">
                  <c:v>458.518398871974</c:v>
                </c:pt>
                <c:pt idx="11427">
                  <c:v>458.506465352254</c:v>
                </c:pt>
                <c:pt idx="11428">
                  <c:v>458.502986611192</c:v>
                </c:pt>
                <c:pt idx="11429">
                  <c:v>458.50260555048999</c:v>
                </c:pt>
                <c:pt idx="11430">
                  <c:v>458.48983465030102</c:v>
                </c:pt>
                <c:pt idx="11431">
                  <c:v>458.419267007266</c:v>
                </c:pt>
                <c:pt idx="11432">
                  <c:v>458.41299751504999</c:v>
                </c:pt>
                <c:pt idx="11433">
                  <c:v>458.412965669767</c:v>
                </c:pt>
                <c:pt idx="11434">
                  <c:v>458.40621898699902</c:v>
                </c:pt>
                <c:pt idx="11435">
                  <c:v>458.39991712973801</c:v>
                </c:pt>
                <c:pt idx="11436">
                  <c:v>458.38469677923399</c:v>
                </c:pt>
                <c:pt idx="11437">
                  <c:v>458.37041154017697</c:v>
                </c:pt>
                <c:pt idx="11438">
                  <c:v>458.35739362182397</c:v>
                </c:pt>
                <c:pt idx="11439">
                  <c:v>458.35680442981499</c:v>
                </c:pt>
                <c:pt idx="11440">
                  <c:v>458.34446566611399</c:v>
                </c:pt>
                <c:pt idx="11441">
                  <c:v>458.33627769413101</c:v>
                </c:pt>
                <c:pt idx="11442">
                  <c:v>458.32244116578698</c:v>
                </c:pt>
                <c:pt idx="11443">
                  <c:v>458.31818789118898</c:v>
                </c:pt>
                <c:pt idx="11444">
                  <c:v>458.288926936785</c:v>
                </c:pt>
                <c:pt idx="11445">
                  <c:v>458.28524234805201</c:v>
                </c:pt>
                <c:pt idx="11446">
                  <c:v>458.26546534333102</c:v>
                </c:pt>
                <c:pt idx="11447">
                  <c:v>458.25505660183001</c:v>
                </c:pt>
                <c:pt idx="11448">
                  <c:v>458.22771074196299</c:v>
                </c:pt>
                <c:pt idx="11449">
                  <c:v>458.214935593593</c:v>
                </c:pt>
                <c:pt idx="11450">
                  <c:v>458.21124021939698</c:v>
                </c:pt>
                <c:pt idx="11451">
                  <c:v>458.20906551546898</c:v>
                </c:pt>
                <c:pt idx="11452">
                  <c:v>458.20902601992498</c:v>
                </c:pt>
                <c:pt idx="11453">
                  <c:v>458.20505623024701</c:v>
                </c:pt>
                <c:pt idx="11454">
                  <c:v>458.20451582191998</c:v>
                </c:pt>
                <c:pt idx="11455">
                  <c:v>458.20234462524098</c:v>
                </c:pt>
                <c:pt idx="11456">
                  <c:v>458.20208075236701</c:v>
                </c:pt>
                <c:pt idx="11457">
                  <c:v>458.19930857858299</c:v>
                </c:pt>
                <c:pt idx="11458">
                  <c:v>458.19477852313202</c:v>
                </c:pt>
                <c:pt idx="11459">
                  <c:v>458.19256071507903</c:v>
                </c:pt>
                <c:pt idx="11460">
                  <c:v>458.18463642939503</c:v>
                </c:pt>
                <c:pt idx="11461">
                  <c:v>458.18272878813201</c:v>
                </c:pt>
                <c:pt idx="11462">
                  <c:v>458.17760437978001</c:v>
                </c:pt>
                <c:pt idx="11463">
                  <c:v>458.17444581308303</c:v>
                </c:pt>
                <c:pt idx="11464">
                  <c:v>458.16740082035398</c:v>
                </c:pt>
                <c:pt idx="11465">
                  <c:v>458.16167342752601</c:v>
                </c:pt>
                <c:pt idx="11466">
                  <c:v>458.15662375450199</c:v>
                </c:pt>
                <c:pt idx="11467">
                  <c:v>458.12191350476201</c:v>
                </c:pt>
                <c:pt idx="11468">
                  <c:v>458.09164449964197</c:v>
                </c:pt>
                <c:pt idx="11469">
                  <c:v>458.08777256345098</c:v>
                </c:pt>
                <c:pt idx="11470">
                  <c:v>458.087462022088</c:v>
                </c:pt>
                <c:pt idx="11471">
                  <c:v>458.081192634682</c:v>
                </c:pt>
                <c:pt idx="11472">
                  <c:v>458.078688442405</c:v>
                </c:pt>
                <c:pt idx="11473">
                  <c:v>458.04219426319298</c:v>
                </c:pt>
                <c:pt idx="11474">
                  <c:v>458.03355398168401</c:v>
                </c:pt>
                <c:pt idx="11475">
                  <c:v>458.021865777323</c:v>
                </c:pt>
                <c:pt idx="11476">
                  <c:v>457.97937465195798</c:v>
                </c:pt>
                <c:pt idx="11477">
                  <c:v>457.96638412295499</c:v>
                </c:pt>
                <c:pt idx="11478">
                  <c:v>457.95626164246403</c:v>
                </c:pt>
                <c:pt idx="11479">
                  <c:v>457.937793372204</c:v>
                </c:pt>
                <c:pt idx="11480">
                  <c:v>457.93358758909801</c:v>
                </c:pt>
                <c:pt idx="11481">
                  <c:v>457.92288013796298</c:v>
                </c:pt>
                <c:pt idx="11482">
                  <c:v>457.88585926656202</c:v>
                </c:pt>
                <c:pt idx="11483">
                  <c:v>457.87868142573598</c:v>
                </c:pt>
                <c:pt idx="11484">
                  <c:v>457.84109231597603</c:v>
                </c:pt>
                <c:pt idx="11485">
                  <c:v>457.832214065882</c:v>
                </c:pt>
                <c:pt idx="11486">
                  <c:v>457.82257818455798</c:v>
                </c:pt>
                <c:pt idx="11487">
                  <c:v>457.76866216029902</c:v>
                </c:pt>
                <c:pt idx="11488">
                  <c:v>457.763135439091</c:v>
                </c:pt>
                <c:pt idx="11489">
                  <c:v>457.76125959806302</c:v>
                </c:pt>
                <c:pt idx="11490">
                  <c:v>457.75391365236902</c:v>
                </c:pt>
                <c:pt idx="11491">
                  <c:v>457.73381418325403</c:v>
                </c:pt>
                <c:pt idx="11492">
                  <c:v>457.730000570161</c:v>
                </c:pt>
                <c:pt idx="11493">
                  <c:v>457.71784221786498</c:v>
                </c:pt>
                <c:pt idx="11494">
                  <c:v>457.71259167978502</c:v>
                </c:pt>
                <c:pt idx="11495">
                  <c:v>457.70650515561698</c:v>
                </c:pt>
                <c:pt idx="11496">
                  <c:v>457.70060402454402</c:v>
                </c:pt>
                <c:pt idx="11497">
                  <c:v>457.67326222250199</c:v>
                </c:pt>
                <c:pt idx="11498">
                  <c:v>457.666790009463</c:v>
                </c:pt>
                <c:pt idx="11499">
                  <c:v>457.66413897330199</c:v>
                </c:pt>
                <c:pt idx="11500">
                  <c:v>457.660460146974</c:v>
                </c:pt>
                <c:pt idx="11501">
                  <c:v>457.65456758364098</c:v>
                </c:pt>
                <c:pt idx="11502">
                  <c:v>457.652228328788</c:v>
                </c:pt>
                <c:pt idx="11503">
                  <c:v>457.64673912185202</c:v>
                </c:pt>
                <c:pt idx="11504">
                  <c:v>457.64436977409099</c:v>
                </c:pt>
                <c:pt idx="11505">
                  <c:v>457.63953963835303</c:v>
                </c:pt>
                <c:pt idx="11506">
                  <c:v>457.63764927116</c:v>
                </c:pt>
                <c:pt idx="11507">
                  <c:v>457.62929788460298</c:v>
                </c:pt>
                <c:pt idx="11508">
                  <c:v>457.60446019025301</c:v>
                </c:pt>
                <c:pt idx="11509">
                  <c:v>457.57320267930498</c:v>
                </c:pt>
                <c:pt idx="11510">
                  <c:v>457.57038404251898</c:v>
                </c:pt>
                <c:pt idx="11511">
                  <c:v>457.53332833352101</c:v>
                </c:pt>
                <c:pt idx="11512">
                  <c:v>457.52918827771299</c:v>
                </c:pt>
                <c:pt idx="11513">
                  <c:v>457.51121054165799</c:v>
                </c:pt>
                <c:pt idx="11514">
                  <c:v>457.46100608526802</c:v>
                </c:pt>
                <c:pt idx="11515">
                  <c:v>457.44688805788098</c:v>
                </c:pt>
                <c:pt idx="11516">
                  <c:v>457.44375477252498</c:v>
                </c:pt>
                <c:pt idx="11517">
                  <c:v>457.43356565031701</c:v>
                </c:pt>
                <c:pt idx="11518">
                  <c:v>457.42701817536903</c:v>
                </c:pt>
                <c:pt idx="11519">
                  <c:v>457.42351581183698</c:v>
                </c:pt>
                <c:pt idx="11520">
                  <c:v>457.36652044267697</c:v>
                </c:pt>
                <c:pt idx="11521">
                  <c:v>457.34781389560698</c:v>
                </c:pt>
                <c:pt idx="11522">
                  <c:v>457.34111019441002</c:v>
                </c:pt>
                <c:pt idx="11523">
                  <c:v>457.33853182362799</c:v>
                </c:pt>
                <c:pt idx="11524">
                  <c:v>457.32736293325598</c:v>
                </c:pt>
                <c:pt idx="11525">
                  <c:v>457.31742361032298</c:v>
                </c:pt>
                <c:pt idx="11526">
                  <c:v>457.31356328097303</c:v>
                </c:pt>
                <c:pt idx="11527">
                  <c:v>457.299364764036</c:v>
                </c:pt>
                <c:pt idx="11528">
                  <c:v>457.29647911330898</c:v>
                </c:pt>
                <c:pt idx="11529">
                  <c:v>457.285684193733</c:v>
                </c:pt>
                <c:pt idx="11530">
                  <c:v>457.28152989961302</c:v>
                </c:pt>
                <c:pt idx="11531">
                  <c:v>457.28131198694899</c:v>
                </c:pt>
                <c:pt idx="11532">
                  <c:v>457.25518534546001</c:v>
                </c:pt>
                <c:pt idx="11533">
                  <c:v>457.23879227334902</c:v>
                </c:pt>
                <c:pt idx="11534">
                  <c:v>457.23290672026098</c:v>
                </c:pt>
                <c:pt idx="11535">
                  <c:v>457.22372081942802</c:v>
                </c:pt>
                <c:pt idx="11536">
                  <c:v>457.22115492271899</c:v>
                </c:pt>
                <c:pt idx="11537">
                  <c:v>457.21820774794099</c:v>
                </c:pt>
                <c:pt idx="11538">
                  <c:v>457.19837744612897</c:v>
                </c:pt>
                <c:pt idx="11539">
                  <c:v>457.17622864661399</c:v>
                </c:pt>
                <c:pt idx="11540">
                  <c:v>457.170803221531</c:v>
                </c:pt>
                <c:pt idx="11541">
                  <c:v>457.14635309179101</c:v>
                </c:pt>
                <c:pt idx="11542">
                  <c:v>457.13453527196702</c:v>
                </c:pt>
                <c:pt idx="11543">
                  <c:v>457.116185366097</c:v>
                </c:pt>
                <c:pt idx="11544">
                  <c:v>457.07504845556502</c:v>
                </c:pt>
                <c:pt idx="11545">
                  <c:v>457.06461031148399</c:v>
                </c:pt>
                <c:pt idx="11546">
                  <c:v>457.05225882185698</c:v>
                </c:pt>
                <c:pt idx="11547">
                  <c:v>457.01805212948199</c:v>
                </c:pt>
                <c:pt idx="11548">
                  <c:v>457.01624222894401</c:v>
                </c:pt>
                <c:pt idx="11549">
                  <c:v>457.00937153093599</c:v>
                </c:pt>
                <c:pt idx="11550">
                  <c:v>456.991112870157</c:v>
                </c:pt>
                <c:pt idx="11551">
                  <c:v>456.98302701812497</c:v>
                </c:pt>
                <c:pt idx="11552">
                  <c:v>456.96055602723902</c:v>
                </c:pt>
                <c:pt idx="11553">
                  <c:v>456.935917266866</c:v>
                </c:pt>
                <c:pt idx="11554">
                  <c:v>456.929940878276</c:v>
                </c:pt>
                <c:pt idx="11555">
                  <c:v>456.92951247692298</c:v>
                </c:pt>
                <c:pt idx="11556">
                  <c:v>456.91801058819999</c:v>
                </c:pt>
                <c:pt idx="11557">
                  <c:v>456.89547342509201</c:v>
                </c:pt>
                <c:pt idx="11558">
                  <c:v>456.85350888604501</c:v>
                </c:pt>
                <c:pt idx="11559">
                  <c:v>456.84662858480903</c:v>
                </c:pt>
                <c:pt idx="11560">
                  <c:v>456.82507518272303</c:v>
                </c:pt>
                <c:pt idx="11561">
                  <c:v>456.820626255528</c:v>
                </c:pt>
                <c:pt idx="11562">
                  <c:v>456.801227655584</c:v>
                </c:pt>
                <c:pt idx="11563">
                  <c:v>456.80042763906101</c:v>
                </c:pt>
                <c:pt idx="11564">
                  <c:v>456.75039360739902</c:v>
                </c:pt>
                <c:pt idx="11565">
                  <c:v>456.74430573933898</c:v>
                </c:pt>
                <c:pt idx="11566">
                  <c:v>456.73656252363901</c:v>
                </c:pt>
                <c:pt idx="11567">
                  <c:v>456.70253874340801</c:v>
                </c:pt>
                <c:pt idx="11568">
                  <c:v>456.69761492732403</c:v>
                </c:pt>
                <c:pt idx="11569">
                  <c:v>456.62763834063298</c:v>
                </c:pt>
                <c:pt idx="11570">
                  <c:v>456.60570887308899</c:v>
                </c:pt>
                <c:pt idx="11571">
                  <c:v>456.60317294885499</c:v>
                </c:pt>
                <c:pt idx="11572">
                  <c:v>456.60072574004897</c:v>
                </c:pt>
                <c:pt idx="11573">
                  <c:v>456.58939333426298</c:v>
                </c:pt>
                <c:pt idx="11574">
                  <c:v>456.58919865944802</c:v>
                </c:pt>
                <c:pt idx="11575">
                  <c:v>456.585998746916</c:v>
                </c:pt>
                <c:pt idx="11576">
                  <c:v>456.56564514008602</c:v>
                </c:pt>
                <c:pt idx="11577">
                  <c:v>456.56432892766901</c:v>
                </c:pt>
                <c:pt idx="11578">
                  <c:v>456.56234424791899</c:v>
                </c:pt>
                <c:pt idx="11579">
                  <c:v>456.55956932295902</c:v>
                </c:pt>
                <c:pt idx="11580">
                  <c:v>456.54593671296499</c:v>
                </c:pt>
                <c:pt idx="11581">
                  <c:v>456.53960424776</c:v>
                </c:pt>
                <c:pt idx="11582">
                  <c:v>456.524511800612</c:v>
                </c:pt>
                <c:pt idx="11583">
                  <c:v>456.50668678466099</c:v>
                </c:pt>
                <c:pt idx="11584">
                  <c:v>456.50128489617799</c:v>
                </c:pt>
                <c:pt idx="11585">
                  <c:v>456.498333402139</c:v>
                </c:pt>
                <c:pt idx="11586">
                  <c:v>456.47930219569099</c:v>
                </c:pt>
                <c:pt idx="11587">
                  <c:v>456.474678102474</c:v>
                </c:pt>
                <c:pt idx="11588">
                  <c:v>456.466188982186</c:v>
                </c:pt>
                <c:pt idx="11589">
                  <c:v>456.465294555318</c:v>
                </c:pt>
                <c:pt idx="11590">
                  <c:v>456.46428235234998</c:v>
                </c:pt>
                <c:pt idx="11591">
                  <c:v>456.44527474449802</c:v>
                </c:pt>
                <c:pt idx="11592">
                  <c:v>456.43741092507901</c:v>
                </c:pt>
                <c:pt idx="11593">
                  <c:v>456.363612233992</c:v>
                </c:pt>
                <c:pt idx="11594">
                  <c:v>456.353092271766</c:v>
                </c:pt>
                <c:pt idx="11595">
                  <c:v>456.34858304770103</c:v>
                </c:pt>
                <c:pt idx="11596">
                  <c:v>456.34274806860901</c:v>
                </c:pt>
                <c:pt idx="11597">
                  <c:v>456.33390994970699</c:v>
                </c:pt>
                <c:pt idx="11598">
                  <c:v>456.33141346712</c:v>
                </c:pt>
                <c:pt idx="11599">
                  <c:v>456.33098723546698</c:v>
                </c:pt>
                <c:pt idx="11600">
                  <c:v>456.316928451938</c:v>
                </c:pt>
                <c:pt idx="11601">
                  <c:v>456.29263353693199</c:v>
                </c:pt>
                <c:pt idx="11602">
                  <c:v>456.24449263362402</c:v>
                </c:pt>
                <c:pt idx="11603">
                  <c:v>456.23193613251698</c:v>
                </c:pt>
                <c:pt idx="11604">
                  <c:v>456.20970406598701</c:v>
                </c:pt>
                <c:pt idx="11605">
                  <c:v>456.177754740311</c:v>
                </c:pt>
                <c:pt idx="11606">
                  <c:v>456.17182757491202</c:v>
                </c:pt>
                <c:pt idx="11607">
                  <c:v>456.171577785914</c:v>
                </c:pt>
                <c:pt idx="11608">
                  <c:v>456.14331569126102</c:v>
                </c:pt>
                <c:pt idx="11609">
                  <c:v>456.11679464110898</c:v>
                </c:pt>
                <c:pt idx="11610">
                  <c:v>456.08023673210198</c:v>
                </c:pt>
                <c:pt idx="11611">
                  <c:v>456.065552438559</c:v>
                </c:pt>
                <c:pt idx="11612">
                  <c:v>456.02042086621998</c:v>
                </c:pt>
                <c:pt idx="11613">
                  <c:v>456.00381807763199</c:v>
                </c:pt>
                <c:pt idx="11614">
                  <c:v>455.97044610188902</c:v>
                </c:pt>
                <c:pt idx="11615">
                  <c:v>455.953134444493</c:v>
                </c:pt>
                <c:pt idx="11616">
                  <c:v>455.93319596186001</c:v>
                </c:pt>
                <c:pt idx="11617">
                  <c:v>455.92748708140601</c:v>
                </c:pt>
                <c:pt idx="11618">
                  <c:v>455.92365004291702</c:v>
                </c:pt>
                <c:pt idx="11619">
                  <c:v>455.853227336945</c:v>
                </c:pt>
                <c:pt idx="11620">
                  <c:v>455.82989754760598</c:v>
                </c:pt>
                <c:pt idx="11621">
                  <c:v>455.81549029298901</c:v>
                </c:pt>
                <c:pt idx="11622">
                  <c:v>455.81319880722202</c:v>
                </c:pt>
                <c:pt idx="11623">
                  <c:v>455.81115951151997</c:v>
                </c:pt>
                <c:pt idx="11624">
                  <c:v>455.79091370065697</c:v>
                </c:pt>
                <c:pt idx="11625">
                  <c:v>455.77766307722999</c:v>
                </c:pt>
                <c:pt idx="11626">
                  <c:v>455.74502363435403</c:v>
                </c:pt>
                <c:pt idx="11627">
                  <c:v>455.74225938185202</c:v>
                </c:pt>
                <c:pt idx="11628">
                  <c:v>455.69622685909002</c:v>
                </c:pt>
                <c:pt idx="11629">
                  <c:v>455.69218529935</c:v>
                </c:pt>
                <c:pt idx="11630">
                  <c:v>455.634154068496</c:v>
                </c:pt>
                <c:pt idx="11631">
                  <c:v>455.63394201422602</c:v>
                </c:pt>
                <c:pt idx="11632">
                  <c:v>455.62468536069701</c:v>
                </c:pt>
                <c:pt idx="11633">
                  <c:v>455.62198736603</c:v>
                </c:pt>
                <c:pt idx="11634">
                  <c:v>455.61648678080098</c:v>
                </c:pt>
                <c:pt idx="11635">
                  <c:v>455.60485659490303</c:v>
                </c:pt>
                <c:pt idx="11636">
                  <c:v>455.60299222365097</c:v>
                </c:pt>
                <c:pt idx="11637">
                  <c:v>455.59929188544402</c:v>
                </c:pt>
                <c:pt idx="11638">
                  <c:v>455.58066833533798</c:v>
                </c:pt>
                <c:pt idx="11639">
                  <c:v>455.57674159914399</c:v>
                </c:pt>
                <c:pt idx="11640">
                  <c:v>455.57493245925798</c:v>
                </c:pt>
                <c:pt idx="11641">
                  <c:v>455.569886762865</c:v>
                </c:pt>
                <c:pt idx="11642">
                  <c:v>455.56644236830903</c:v>
                </c:pt>
                <c:pt idx="11643">
                  <c:v>455.56102387745699</c:v>
                </c:pt>
                <c:pt idx="11644">
                  <c:v>455.524182952643</c:v>
                </c:pt>
                <c:pt idx="11645">
                  <c:v>455.50410435790201</c:v>
                </c:pt>
                <c:pt idx="11646">
                  <c:v>455.49079969600001</c:v>
                </c:pt>
                <c:pt idx="11647">
                  <c:v>455.48552600206</c:v>
                </c:pt>
                <c:pt idx="11648">
                  <c:v>455.48280144549898</c:v>
                </c:pt>
                <c:pt idx="11649">
                  <c:v>455.47683624995801</c:v>
                </c:pt>
                <c:pt idx="11650">
                  <c:v>455.47681338230598</c:v>
                </c:pt>
                <c:pt idx="11651">
                  <c:v>455.45728031945299</c:v>
                </c:pt>
                <c:pt idx="11652">
                  <c:v>455.43834544803701</c:v>
                </c:pt>
                <c:pt idx="11653">
                  <c:v>455.43507418397701</c:v>
                </c:pt>
                <c:pt idx="11654">
                  <c:v>455.433691616457</c:v>
                </c:pt>
                <c:pt idx="11655">
                  <c:v>455.38412285069899</c:v>
                </c:pt>
                <c:pt idx="11656">
                  <c:v>455.37366178566799</c:v>
                </c:pt>
                <c:pt idx="11657">
                  <c:v>455.36166837031499</c:v>
                </c:pt>
                <c:pt idx="11658">
                  <c:v>455.35901574847799</c:v>
                </c:pt>
                <c:pt idx="11659">
                  <c:v>455.35872973440598</c:v>
                </c:pt>
                <c:pt idx="11660">
                  <c:v>455.35870540098898</c:v>
                </c:pt>
                <c:pt idx="11661">
                  <c:v>455.34709347907602</c:v>
                </c:pt>
                <c:pt idx="11662">
                  <c:v>455.33603349944798</c:v>
                </c:pt>
                <c:pt idx="11663">
                  <c:v>455.32108457498703</c:v>
                </c:pt>
                <c:pt idx="11664">
                  <c:v>455.32000408610003</c:v>
                </c:pt>
                <c:pt idx="11665">
                  <c:v>455.305061036214</c:v>
                </c:pt>
                <c:pt idx="11666">
                  <c:v>455.28849440878599</c:v>
                </c:pt>
                <c:pt idx="11667">
                  <c:v>455.27666804856699</c:v>
                </c:pt>
                <c:pt idx="11668">
                  <c:v>455.27634037976702</c:v>
                </c:pt>
                <c:pt idx="11669">
                  <c:v>455.27054989495502</c:v>
                </c:pt>
                <c:pt idx="11670">
                  <c:v>455.263346294413</c:v>
                </c:pt>
                <c:pt idx="11671">
                  <c:v>455.236795162178</c:v>
                </c:pt>
                <c:pt idx="11672">
                  <c:v>455.19979564579398</c:v>
                </c:pt>
                <c:pt idx="11673">
                  <c:v>455.15872149379902</c:v>
                </c:pt>
                <c:pt idx="11674">
                  <c:v>455.14591508225999</c:v>
                </c:pt>
                <c:pt idx="11675">
                  <c:v>455.142564461098</c:v>
                </c:pt>
                <c:pt idx="11676">
                  <c:v>455.14169408861397</c:v>
                </c:pt>
                <c:pt idx="11677">
                  <c:v>455.13594437027399</c:v>
                </c:pt>
                <c:pt idx="11678">
                  <c:v>455.124966926811</c:v>
                </c:pt>
                <c:pt idx="11679">
                  <c:v>455.09525022711301</c:v>
                </c:pt>
                <c:pt idx="11680">
                  <c:v>455.086803771029</c:v>
                </c:pt>
                <c:pt idx="11681">
                  <c:v>455.06667962116001</c:v>
                </c:pt>
                <c:pt idx="11682">
                  <c:v>455.05832900982</c:v>
                </c:pt>
                <c:pt idx="11683">
                  <c:v>455.02153773163798</c:v>
                </c:pt>
                <c:pt idx="11684">
                  <c:v>455.01560668338499</c:v>
                </c:pt>
                <c:pt idx="11685">
                  <c:v>455.004944074668</c:v>
                </c:pt>
                <c:pt idx="11686">
                  <c:v>454.945796075001</c:v>
                </c:pt>
                <c:pt idx="11687">
                  <c:v>454.94285057965499</c:v>
                </c:pt>
                <c:pt idx="11688">
                  <c:v>454.94078237221498</c:v>
                </c:pt>
                <c:pt idx="11689">
                  <c:v>454.92681937248199</c:v>
                </c:pt>
                <c:pt idx="11690">
                  <c:v>454.92579189386498</c:v>
                </c:pt>
                <c:pt idx="11691">
                  <c:v>454.919815620929</c:v>
                </c:pt>
                <c:pt idx="11692">
                  <c:v>454.88715765696401</c:v>
                </c:pt>
                <c:pt idx="11693">
                  <c:v>454.88586829003998</c:v>
                </c:pt>
                <c:pt idx="11694">
                  <c:v>454.86495630875902</c:v>
                </c:pt>
                <c:pt idx="11695">
                  <c:v>454.84196121769799</c:v>
                </c:pt>
                <c:pt idx="11696">
                  <c:v>454.82169134299102</c:v>
                </c:pt>
                <c:pt idx="11697">
                  <c:v>454.798723721253</c:v>
                </c:pt>
                <c:pt idx="11698">
                  <c:v>454.79578924971798</c:v>
                </c:pt>
                <c:pt idx="11699">
                  <c:v>454.79466961715502</c:v>
                </c:pt>
                <c:pt idx="11700">
                  <c:v>454.78693945760898</c:v>
                </c:pt>
                <c:pt idx="11701">
                  <c:v>454.77636669237501</c:v>
                </c:pt>
                <c:pt idx="11702">
                  <c:v>454.73168955677397</c:v>
                </c:pt>
                <c:pt idx="11703">
                  <c:v>454.73029494201398</c:v>
                </c:pt>
                <c:pt idx="11704">
                  <c:v>454.72997350513498</c:v>
                </c:pt>
                <c:pt idx="11705">
                  <c:v>454.72907846973197</c:v>
                </c:pt>
                <c:pt idx="11706">
                  <c:v>454.70962980636801</c:v>
                </c:pt>
                <c:pt idx="11707">
                  <c:v>454.70320518769802</c:v>
                </c:pt>
                <c:pt idx="11708">
                  <c:v>454.69591012993402</c:v>
                </c:pt>
                <c:pt idx="11709">
                  <c:v>454.69267479714</c:v>
                </c:pt>
                <c:pt idx="11710">
                  <c:v>454.68784332177398</c:v>
                </c:pt>
                <c:pt idx="11711">
                  <c:v>454.68361677794798</c:v>
                </c:pt>
                <c:pt idx="11712">
                  <c:v>454.68117851860097</c:v>
                </c:pt>
                <c:pt idx="11713">
                  <c:v>454.66822313985</c:v>
                </c:pt>
                <c:pt idx="11714">
                  <c:v>454.66595044318098</c:v>
                </c:pt>
                <c:pt idx="11715">
                  <c:v>454.66549360799797</c:v>
                </c:pt>
                <c:pt idx="11716">
                  <c:v>454.63544131138798</c:v>
                </c:pt>
                <c:pt idx="11717">
                  <c:v>454.61198019319897</c:v>
                </c:pt>
                <c:pt idx="11718">
                  <c:v>454.57514060835501</c:v>
                </c:pt>
                <c:pt idx="11719">
                  <c:v>454.54836704162602</c:v>
                </c:pt>
                <c:pt idx="11720">
                  <c:v>454.52404565774998</c:v>
                </c:pt>
                <c:pt idx="11721">
                  <c:v>454.52368369395202</c:v>
                </c:pt>
                <c:pt idx="11722">
                  <c:v>454.51568397681302</c:v>
                </c:pt>
                <c:pt idx="11723">
                  <c:v>454.50910202434301</c:v>
                </c:pt>
                <c:pt idx="11724">
                  <c:v>454.508241421479</c:v>
                </c:pt>
                <c:pt idx="11725">
                  <c:v>454.50480971709101</c:v>
                </c:pt>
                <c:pt idx="11726">
                  <c:v>454.50169738949398</c:v>
                </c:pt>
                <c:pt idx="11727">
                  <c:v>454.50074175202599</c:v>
                </c:pt>
                <c:pt idx="11728">
                  <c:v>454.48749889748802</c:v>
                </c:pt>
                <c:pt idx="11729">
                  <c:v>454.47868408937302</c:v>
                </c:pt>
                <c:pt idx="11730">
                  <c:v>454.47134123435001</c:v>
                </c:pt>
                <c:pt idx="11731">
                  <c:v>454.46620790953102</c:v>
                </c:pt>
                <c:pt idx="11732">
                  <c:v>454.46513330830197</c:v>
                </c:pt>
                <c:pt idx="11733">
                  <c:v>454.46231330061897</c:v>
                </c:pt>
                <c:pt idx="11734">
                  <c:v>454.45886176653698</c:v>
                </c:pt>
                <c:pt idx="11735">
                  <c:v>454.45663919244998</c:v>
                </c:pt>
                <c:pt idx="11736">
                  <c:v>454.45399308859902</c:v>
                </c:pt>
                <c:pt idx="11737">
                  <c:v>454.44372154400497</c:v>
                </c:pt>
                <c:pt idx="11738">
                  <c:v>454.44173710980999</c:v>
                </c:pt>
                <c:pt idx="11739">
                  <c:v>454.38701725072002</c:v>
                </c:pt>
                <c:pt idx="11740">
                  <c:v>454.36719759314099</c:v>
                </c:pt>
                <c:pt idx="11741">
                  <c:v>454.353506855116</c:v>
                </c:pt>
                <c:pt idx="11742">
                  <c:v>454.34644500584602</c:v>
                </c:pt>
                <c:pt idx="11743">
                  <c:v>454.334342228379</c:v>
                </c:pt>
                <c:pt idx="11744">
                  <c:v>454.32856381519099</c:v>
                </c:pt>
                <c:pt idx="11745">
                  <c:v>454.30867073380398</c:v>
                </c:pt>
                <c:pt idx="11746">
                  <c:v>454.30536157402099</c:v>
                </c:pt>
                <c:pt idx="11747">
                  <c:v>454.30511898509798</c:v>
                </c:pt>
                <c:pt idx="11748">
                  <c:v>454.28404216216899</c:v>
                </c:pt>
                <c:pt idx="11749">
                  <c:v>454.27566474361703</c:v>
                </c:pt>
                <c:pt idx="11750">
                  <c:v>454.25983606832898</c:v>
                </c:pt>
                <c:pt idx="11751">
                  <c:v>454.24576093635699</c:v>
                </c:pt>
                <c:pt idx="11752">
                  <c:v>454.23988165654998</c:v>
                </c:pt>
                <c:pt idx="11753">
                  <c:v>454.23410275362897</c:v>
                </c:pt>
                <c:pt idx="11754">
                  <c:v>454.21853816415302</c:v>
                </c:pt>
                <c:pt idx="11755">
                  <c:v>454.21441344066301</c:v>
                </c:pt>
                <c:pt idx="11756">
                  <c:v>454.208496430509</c:v>
                </c:pt>
                <c:pt idx="11757">
                  <c:v>454.204434009956</c:v>
                </c:pt>
                <c:pt idx="11758">
                  <c:v>454.16120499060099</c:v>
                </c:pt>
                <c:pt idx="11759">
                  <c:v>454.14232813441203</c:v>
                </c:pt>
                <c:pt idx="11760">
                  <c:v>454.13737486935401</c:v>
                </c:pt>
                <c:pt idx="11761">
                  <c:v>454.13129995722397</c:v>
                </c:pt>
                <c:pt idx="11762">
                  <c:v>454.12072022792802</c:v>
                </c:pt>
                <c:pt idx="11763">
                  <c:v>454.11907327929799</c:v>
                </c:pt>
                <c:pt idx="11764">
                  <c:v>454.11085441840402</c:v>
                </c:pt>
                <c:pt idx="11765">
                  <c:v>454.02584146570399</c:v>
                </c:pt>
                <c:pt idx="11766">
                  <c:v>454.02137964289199</c:v>
                </c:pt>
                <c:pt idx="11767">
                  <c:v>453.99389679020902</c:v>
                </c:pt>
                <c:pt idx="11768">
                  <c:v>453.95036872393803</c:v>
                </c:pt>
                <c:pt idx="11769">
                  <c:v>453.88574146358599</c:v>
                </c:pt>
                <c:pt idx="11770">
                  <c:v>453.86957127890997</c:v>
                </c:pt>
                <c:pt idx="11771">
                  <c:v>453.86087772568101</c:v>
                </c:pt>
                <c:pt idx="11772">
                  <c:v>453.85285791529702</c:v>
                </c:pt>
                <c:pt idx="11773">
                  <c:v>453.84554755126999</c:v>
                </c:pt>
                <c:pt idx="11774">
                  <c:v>453.83548717728098</c:v>
                </c:pt>
                <c:pt idx="11775">
                  <c:v>453.805283725469</c:v>
                </c:pt>
                <c:pt idx="11776">
                  <c:v>453.80147832573999</c:v>
                </c:pt>
                <c:pt idx="11777">
                  <c:v>453.80071042440198</c:v>
                </c:pt>
                <c:pt idx="11778">
                  <c:v>453.78005375287898</c:v>
                </c:pt>
                <c:pt idx="11779">
                  <c:v>453.77889046467999</c:v>
                </c:pt>
                <c:pt idx="11780">
                  <c:v>453.743969605855</c:v>
                </c:pt>
                <c:pt idx="11781">
                  <c:v>453.742502499696</c:v>
                </c:pt>
                <c:pt idx="11782">
                  <c:v>453.71159860775902</c:v>
                </c:pt>
                <c:pt idx="11783">
                  <c:v>453.68604156539601</c:v>
                </c:pt>
                <c:pt idx="11784">
                  <c:v>453.66983844380098</c:v>
                </c:pt>
                <c:pt idx="11785">
                  <c:v>453.64064879228403</c:v>
                </c:pt>
                <c:pt idx="11786">
                  <c:v>453.61225155487898</c:v>
                </c:pt>
                <c:pt idx="11787">
                  <c:v>453.60900733750702</c:v>
                </c:pt>
                <c:pt idx="11788">
                  <c:v>453.60068027957101</c:v>
                </c:pt>
                <c:pt idx="11789">
                  <c:v>453.59502519453901</c:v>
                </c:pt>
                <c:pt idx="11790">
                  <c:v>453.57888164382598</c:v>
                </c:pt>
                <c:pt idx="11791">
                  <c:v>453.57664899592999</c:v>
                </c:pt>
                <c:pt idx="11792">
                  <c:v>453.57246742832098</c:v>
                </c:pt>
                <c:pt idx="11793">
                  <c:v>453.54797963338501</c:v>
                </c:pt>
                <c:pt idx="11794">
                  <c:v>453.54087301713997</c:v>
                </c:pt>
                <c:pt idx="11795">
                  <c:v>453.49276460419799</c:v>
                </c:pt>
                <c:pt idx="11796">
                  <c:v>453.49127765392399</c:v>
                </c:pt>
                <c:pt idx="11797">
                  <c:v>453.45472499975199</c:v>
                </c:pt>
                <c:pt idx="11798">
                  <c:v>453.44153762622699</c:v>
                </c:pt>
                <c:pt idx="11799">
                  <c:v>453.43540108909502</c:v>
                </c:pt>
                <c:pt idx="11800">
                  <c:v>453.43458733910302</c:v>
                </c:pt>
                <c:pt idx="11801">
                  <c:v>453.433710827266</c:v>
                </c:pt>
                <c:pt idx="11802">
                  <c:v>453.39350908639801</c:v>
                </c:pt>
                <c:pt idx="11803">
                  <c:v>453.39015929276297</c:v>
                </c:pt>
                <c:pt idx="11804">
                  <c:v>453.38961614566199</c:v>
                </c:pt>
                <c:pt idx="11805">
                  <c:v>453.38864094528401</c:v>
                </c:pt>
                <c:pt idx="11806">
                  <c:v>453.38779644594098</c:v>
                </c:pt>
                <c:pt idx="11807">
                  <c:v>453.38734686999601</c:v>
                </c:pt>
                <c:pt idx="11808">
                  <c:v>453.38527897766397</c:v>
                </c:pt>
                <c:pt idx="11809">
                  <c:v>453.37254988648698</c:v>
                </c:pt>
                <c:pt idx="11810">
                  <c:v>453.36865060353102</c:v>
                </c:pt>
                <c:pt idx="11811">
                  <c:v>453.363819567733</c:v>
                </c:pt>
                <c:pt idx="11812">
                  <c:v>453.35442425202899</c:v>
                </c:pt>
                <c:pt idx="11813">
                  <c:v>453.34362373656103</c:v>
                </c:pt>
                <c:pt idx="11814">
                  <c:v>453.29091908749098</c:v>
                </c:pt>
                <c:pt idx="11815">
                  <c:v>453.28407278575401</c:v>
                </c:pt>
                <c:pt idx="11816">
                  <c:v>453.27945451714402</c:v>
                </c:pt>
                <c:pt idx="11817">
                  <c:v>453.25301509475997</c:v>
                </c:pt>
                <c:pt idx="11818">
                  <c:v>453.21484245148997</c:v>
                </c:pt>
                <c:pt idx="11819">
                  <c:v>453.21401840564403</c:v>
                </c:pt>
                <c:pt idx="11820">
                  <c:v>453.20690441124202</c:v>
                </c:pt>
                <c:pt idx="11821">
                  <c:v>453.16905187940898</c:v>
                </c:pt>
                <c:pt idx="11822">
                  <c:v>453.15386450289202</c:v>
                </c:pt>
                <c:pt idx="11823">
                  <c:v>453.09827455933601</c:v>
                </c:pt>
                <c:pt idx="11824">
                  <c:v>453.06024248332398</c:v>
                </c:pt>
                <c:pt idx="11825">
                  <c:v>453.04831236198697</c:v>
                </c:pt>
                <c:pt idx="11826">
                  <c:v>453.02620875143401</c:v>
                </c:pt>
                <c:pt idx="11827">
                  <c:v>452.97932377845899</c:v>
                </c:pt>
                <c:pt idx="11828">
                  <c:v>452.930793008406</c:v>
                </c:pt>
                <c:pt idx="11829">
                  <c:v>452.928967088413</c:v>
                </c:pt>
                <c:pt idx="11830">
                  <c:v>452.92647501425103</c:v>
                </c:pt>
                <c:pt idx="11831">
                  <c:v>452.91988043827598</c:v>
                </c:pt>
                <c:pt idx="11832">
                  <c:v>452.91708996714601</c:v>
                </c:pt>
                <c:pt idx="11833">
                  <c:v>452.91245163027401</c:v>
                </c:pt>
                <c:pt idx="11834">
                  <c:v>452.91107151152102</c:v>
                </c:pt>
                <c:pt idx="11835">
                  <c:v>452.90749784761198</c:v>
                </c:pt>
                <c:pt idx="11836">
                  <c:v>452.907231139705</c:v>
                </c:pt>
                <c:pt idx="11837">
                  <c:v>452.84350138513901</c:v>
                </c:pt>
                <c:pt idx="11838">
                  <c:v>452.83353102891402</c:v>
                </c:pt>
                <c:pt idx="11839">
                  <c:v>452.80628433589601</c:v>
                </c:pt>
                <c:pt idx="11840">
                  <c:v>452.80214174450498</c:v>
                </c:pt>
                <c:pt idx="11841">
                  <c:v>452.79086434445901</c:v>
                </c:pt>
                <c:pt idx="11842">
                  <c:v>452.72992327506898</c:v>
                </c:pt>
                <c:pt idx="11843">
                  <c:v>452.71726650399597</c:v>
                </c:pt>
                <c:pt idx="11844">
                  <c:v>452.69138692618799</c:v>
                </c:pt>
                <c:pt idx="11845">
                  <c:v>452.67192920793701</c:v>
                </c:pt>
                <c:pt idx="11846">
                  <c:v>452.666297744205</c:v>
                </c:pt>
                <c:pt idx="11847">
                  <c:v>452.65936194651601</c:v>
                </c:pt>
                <c:pt idx="11848">
                  <c:v>452.62300721239501</c:v>
                </c:pt>
                <c:pt idx="11849">
                  <c:v>452.60770279230701</c:v>
                </c:pt>
                <c:pt idx="11850">
                  <c:v>452.59692568169999</c:v>
                </c:pt>
                <c:pt idx="11851">
                  <c:v>452.57848824275601</c:v>
                </c:pt>
                <c:pt idx="11852">
                  <c:v>452.57224977577198</c:v>
                </c:pt>
                <c:pt idx="11853">
                  <c:v>452.57140226382802</c:v>
                </c:pt>
                <c:pt idx="11854">
                  <c:v>452.56962593795299</c:v>
                </c:pt>
                <c:pt idx="11855">
                  <c:v>452.56766682788799</c:v>
                </c:pt>
                <c:pt idx="11856">
                  <c:v>452.56559477639001</c:v>
                </c:pt>
                <c:pt idx="11857">
                  <c:v>452.56552132866102</c:v>
                </c:pt>
                <c:pt idx="11858">
                  <c:v>452.56311335861801</c:v>
                </c:pt>
                <c:pt idx="11859">
                  <c:v>452.56258528953401</c:v>
                </c:pt>
                <c:pt idx="11860">
                  <c:v>452.55044838084899</c:v>
                </c:pt>
                <c:pt idx="11861">
                  <c:v>452.54697702264599</c:v>
                </c:pt>
                <c:pt idx="11862">
                  <c:v>452.53758553297001</c:v>
                </c:pt>
                <c:pt idx="11863">
                  <c:v>452.50347348317598</c:v>
                </c:pt>
                <c:pt idx="11864">
                  <c:v>452.50245206402599</c:v>
                </c:pt>
                <c:pt idx="11865">
                  <c:v>452.48201332283901</c:v>
                </c:pt>
                <c:pt idx="11866">
                  <c:v>452.45734079863797</c:v>
                </c:pt>
                <c:pt idx="11867">
                  <c:v>452.44869196893598</c:v>
                </c:pt>
                <c:pt idx="11868">
                  <c:v>452.43207898462299</c:v>
                </c:pt>
                <c:pt idx="11869">
                  <c:v>452.423239603968</c:v>
                </c:pt>
                <c:pt idx="11870">
                  <c:v>452.41658272897001</c:v>
                </c:pt>
                <c:pt idx="11871">
                  <c:v>452.402605742822</c:v>
                </c:pt>
                <c:pt idx="11872">
                  <c:v>452.36984736855101</c:v>
                </c:pt>
                <c:pt idx="11873">
                  <c:v>452.36645466561203</c:v>
                </c:pt>
                <c:pt idx="11874">
                  <c:v>452.36183458753601</c:v>
                </c:pt>
                <c:pt idx="11875">
                  <c:v>452.35615408423502</c:v>
                </c:pt>
                <c:pt idx="11876">
                  <c:v>452.31587290177401</c:v>
                </c:pt>
                <c:pt idx="11877">
                  <c:v>452.30986846998098</c:v>
                </c:pt>
                <c:pt idx="11878">
                  <c:v>452.30602960689299</c:v>
                </c:pt>
                <c:pt idx="11879">
                  <c:v>452.304769013868</c:v>
                </c:pt>
                <c:pt idx="11880">
                  <c:v>452.281401605155</c:v>
                </c:pt>
                <c:pt idx="11881">
                  <c:v>452.25581924444299</c:v>
                </c:pt>
                <c:pt idx="11882">
                  <c:v>452.25541746809398</c:v>
                </c:pt>
                <c:pt idx="11883">
                  <c:v>452.19282406229797</c:v>
                </c:pt>
                <c:pt idx="11884">
                  <c:v>452.17992728347701</c:v>
                </c:pt>
                <c:pt idx="11885">
                  <c:v>452.10615027686998</c:v>
                </c:pt>
                <c:pt idx="11886">
                  <c:v>452.10442420976602</c:v>
                </c:pt>
                <c:pt idx="11887">
                  <c:v>452.03210368163201</c:v>
                </c:pt>
                <c:pt idx="11888">
                  <c:v>452.03133860007699</c:v>
                </c:pt>
                <c:pt idx="11889">
                  <c:v>452.02455061822701</c:v>
                </c:pt>
                <c:pt idx="11890">
                  <c:v>452.00267904063799</c:v>
                </c:pt>
                <c:pt idx="11891">
                  <c:v>451.992771952834</c:v>
                </c:pt>
                <c:pt idx="11892">
                  <c:v>451.96660526656899</c:v>
                </c:pt>
                <c:pt idx="11893">
                  <c:v>451.95755970247802</c:v>
                </c:pt>
                <c:pt idx="11894">
                  <c:v>451.92508386989601</c:v>
                </c:pt>
                <c:pt idx="11895">
                  <c:v>451.91774628585398</c:v>
                </c:pt>
                <c:pt idx="11896">
                  <c:v>451.90834949256998</c:v>
                </c:pt>
                <c:pt idx="11897">
                  <c:v>451.89684357330998</c:v>
                </c:pt>
                <c:pt idx="11898">
                  <c:v>451.88795159257302</c:v>
                </c:pt>
                <c:pt idx="11899">
                  <c:v>451.88291681551402</c:v>
                </c:pt>
                <c:pt idx="11900">
                  <c:v>451.88000246179598</c:v>
                </c:pt>
                <c:pt idx="11901">
                  <c:v>451.86697114024702</c:v>
                </c:pt>
                <c:pt idx="11902">
                  <c:v>451.81756768763302</c:v>
                </c:pt>
                <c:pt idx="11903">
                  <c:v>451.80904584544999</c:v>
                </c:pt>
                <c:pt idx="11904">
                  <c:v>451.74104147587502</c:v>
                </c:pt>
                <c:pt idx="11905">
                  <c:v>451.73437917375003</c:v>
                </c:pt>
                <c:pt idx="11906">
                  <c:v>451.68940122058501</c:v>
                </c:pt>
                <c:pt idx="11907">
                  <c:v>451.683225863443</c:v>
                </c:pt>
                <c:pt idx="11908">
                  <c:v>451.681851680259</c:v>
                </c:pt>
                <c:pt idx="11909">
                  <c:v>451.64307722340101</c:v>
                </c:pt>
                <c:pt idx="11910">
                  <c:v>451.61828778023698</c:v>
                </c:pt>
                <c:pt idx="11911">
                  <c:v>451.59525538338499</c:v>
                </c:pt>
                <c:pt idx="11912">
                  <c:v>451.57543326067298</c:v>
                </c:pt>
                <c:pt idx="11913">
                  <c:v>451.549831503402</c:v>
                </c:pt>
                <c:pt idx="11914">
                  <c:v>451.54661087509101</c:v>
                </c:pt>
                <c:pt idx="11915">
                  <c:v>451.45311627396597</c:v>
                </c:pt>
                <c:pt idx="11916">
                  <c:v>451.44649191610802</c:v>
                </c:pt>
                <c:pt idx="11917">
                  <c:v>451.435582921498</c:v>
                </c:pt>
                <c:pt idx="11918">
                  <c:v>451.43392563278502</c:v>
                </c:pt>
                <c:pt idx="11919">
                  <c:v>451.41946148642</c:v>
                </c:pt>
                <c:pt idx="11920">
                  <c:v>451.41878228165302</c:v>
                </c:pt>
                <c:pt idx="11921">
                  <c:v>451.41865302514299</c:v>
                </c:pt>
                <c:pt idx="11922">
                  <c:v>451.40888073314102</c:v>
                </c:pt>
                <c:pt idx="11923">
                  <c:v>451.403477379827</c:v>
                </c:pt>
                <c:pt idx="11924">
                  <c:v>451.35208954675102</c:v>
                </c:pt>
                <c:pt idx="11925">
                  <c:v>451.29818025037599</c:v>
                </c:pt>
                <c:pt idx="11926">
                  <c:v>451.28731791761101</c:v>
                </c:pt>
                <c:pt idx="11927">
                  <c:v>451.23372046706601</c:v>
                </c:pt>
                <c:pt idx="11928">
                  <c:v>451.22116475715899</c:v>
                </c:pt>
                <c:pt idx="11929">
                  <c:v>451.21878081414798</c:v>
                </c:pt>
                <c:pt idx="11930">
                  <c:v>451.214576077755</c:v>
                </c:pt>
                <c:pt idx="11931">
                  <c:v>451.21354520196201</c:v>
                </c:pt>
                <c:pt idx="11932">
                  <c:v>451.21136896674</c:v>
                </c:pt>
                <c:pt idx="11933">
                  <c:v>451.21135069389197</c:v>
                </c:pt>
                <c:pt idx="11934">
                  <c:v>451.21120278238698</c:v>
                </c:pt>
                <c:pt idx="11935">
                  <c:v>451.21096865283801</c:v>
                </c:pt>
                <c:pt idx="11936">
                  <c:v>451.20830762335299</c:v>
                </c:pt>
                <c:pt idx="11937">
                  <c:v>451.20787294446802</c:v>
                </c:pt>
                <c:pt idx="11938">
                  <c:v>451.20728530519699</c:v>
                </c:pt>
                <c:pt idx="11939">
                  <c:v>451.20709086360199</c:v>
                </c:pt>
                <c:pt idx="11940">
                  <c:v>451.20546023078202</c:v>
                </c:pt>
                <c:pt idx="11941">
                  <c:v>451.20542773252402</c:v>
                </c:pt>
                <c:pt idx="11942">
                  <c:v>451.20310094073898</c:v>
                </c:pt>
                <c:pt idx="11943">
                  <c:v>451.20153573230402</c:v>
                </c:pt>
                <c:pt idx="11944">
                  <c:v>451.19836450699802</c:v>
                </c:pt>
                <c:pt idx="11945">
                  <c:v>451.19805212137197</c:v>
                </c:pt>
                <c:pt idx="11946">
                  <c:v>451.19685545692698</c:v>
                </c:pt>
                <c:pt idx="11947">
                  <c:v>451.19655753858802</c:v>
                </c:pt>
                <c:pt idx="11948">
                  <c:v>451.195954891094</c:v>
                </c:pt>
                <c:pt idx="11949">
                  <c:v>451.19526201852898</c:v>
                </c:pt>
                <c:pt idx="11950">
                  <c:v>451.192932003257</c:v>
                </c:pt>
                <c:pt idx="11951">
                  <c:v>451.19205039170998</c:v>
                </c:pt>
                <c:pt idx="11952">
                  <c:v>451.19013627850501</c:v>
                </c:pt>
                <c:pt idx="11953">
                  <c:v>451.18930211411299</c:v>
                </c:pt>
                <c:pt idx="11954">
                  <c:v>451.18878317258498</c:v>
                </c:pt>
                <c:pt idx="11955">
                  <c:v>451.18838358643501</c:v>
                </c:pt>
                <c:pt idx="11956">
                  <c:v>451.18805693258003</c:v>
                </c:pt>
                <c:pt idx="11957">
                  <c:v>451.18783864187998</c:v>
                </c:pt>
                <c:pt idx="11958">
                  <c:v>451.18719303741699</c:v>
                </c:pt>
                <c:pt idx="11959">
                  <c:v>451.18719075568299</c:v>
                </c:pt>
                <c:pt idx="11960">
                  <c:v>451.18685611667701</c:v>
                </c:pt>
                <c:pt idx="11961">
                  <c:v>451.18671307136901</c:v>
                </c:pt>
                <c:pt idx="11962">
                  <c:v>451.18615955747299</c:v>
                </c:pt>
                <c:pt idx="11963">
                  <c:v>451.18476630546797</c:v>
                </c:pt>
                <c:pt idx="11964">
                  <c:v>451.184114344335</c:v>
                </c:pt>
                <c:pt idx="11965">
                  <c:v>451.18405660504902</c:v>
                </c:pt>
                <c:pt idx="11966">
                  <c:v>451.18362213870898</c:v>
                </c:pt>
                <c:pt idx="11967">
                  <c:v>451.18357449298401</c:v>
                </c:pt>
                <c:pt idx="11968">
                  <c:v>451.18290312182103</c:v>
                </c:pt>
                <c:pt idx="11969">
                  <c:v>451.181387600893</c:v>
                </c:pt>
                <c:pt idx="11970">
                  <c:v>451.18036215470698</c:v>
                </c:pt>
                <c:pt idx="11971">
                  <c:v>451.17781138690498</c:v>
                </c:pt>
                <c:pt idx="11972">
                  <c:v>451.17762490299799</c:v>
                </c:pt>
                <c:pt idx="11973">
                  <c:v>451.17720101959799</c:v>
                </c:pt>
                <c:pt idx="11974">
                  <c:v>451.17486196025101</c:v>
                </c:pt>
                <c:pt idx="11975">
                  <c:v>451.17386497340402</c:v>
                </c:pt>
                <c:pt idx="11976">
                  <c:v>451.17270620522402</c:v>
                </c:pt>
                <c:pt idx="11977">
                  <c:v>451.172037447771</c:v>
                </c:pt>
                <c:pt idx="11978">
                  <c:v>451.17177861408999</c:v>
                </c:pt>
                <c:pt idx="11979">
                  <c:v>451.17175328016901</c:v>
                </c:pt>
                <c:pt idx="11980">
                  <c:v>451.17051675013602</c:v>
                </c:pt>
                <c:pt idx="11981">
                  <c:v>451.17007829033503</c:v>
                </c:pt>
                <c:pt idx="11982">
                  <c:v>451.168282746393</c:v>
                </c:pt>
                <c:pt idx="11983">
                  <c:v>451.167609269168</c:v>
                </c:pt>
                <c:pt idx="11984">
                  <c:v>451.16719465278601</c:v>
                </c:pt>
                <c:pt idx="11985">
                  <c:v>451.16621314817502</c:v>
                </c:pt>
                <c:pt idx="11986">
                  <c:v>451.16512864174399</c:v>
                </c:pt>
                <c:pt idx="11987">
                  <c:v>451.16460601071702</c:v>
                </c:pt>
                <c:pt idx="11988">
                  <c:v>451.16274476279898</c:v>
                </c:pt>
                <c:pt idx="11989">
                  <c:v>451.16202152406697</c:v>
                </c:pt>
                <c:pt idx="11990">
                  <c:v>451.16073865081</c:v>
                </c:pt>
                <c:pt idx="11991">
                  <c:v>451.157187839458</c:v>
                </c:pt>
                <c:pt idx="11992">
                  <c:v>451.15662266805401</c:v>
                </c:pt>
                <c:pt idx="11993">
                  <c:v>451.153112560713</c:v>
                </c:pt>
                <c:pt idx="11994">
                  <c:v>451.14946401342303</c:v>
                </c:pt>
                <c:pt idx="11995">
                  <c:v>451.14907664199501</c:v>
                </c:pt>
                <c:pt idx="11996">
                  <c:v>451.145023888065</c:v>
                </c:pt>
                <c:pt idx="11997">
                  <c:v>451.137706629837</c:v>
                </c:pt>
                <c:pt idx="11998">
                  <c:v>451.13440244978301</c:v>
                </c:pt>
                <c:pt idx="11999">
                  <c:v>451.12373262321898</c:v>
                </c:pt>
                <c:pt idx="12000">
                  <c:v>451.114665120783</c:v>
                </c:pt>
                <c:pt idx="12001">
                  <c:v>451.10034095804201</c:v>
                </c:pt>
                <c:pt idx="12002">
                  <c:v>451.07015739893899</c:v>
                </c:pt>
                <c:pt idx="12003">
                  <c:v>450.99033899140898</c:v>
                </c:pt>
                <c:pt idx="12004">
                  <c:v>450.95920854182401</c:v>
                </c:pt>
                <c:pt idx="12005">
                  <c:v>450.945449779564</c:v>
                </c:pt>
                <c:pt idx="12006">
                  <c:v>450.88081316925201</c:v>
                </c:pt>
                <c:pt idx="12007">
                  <c:v>450.86855315097398</c:v>
                </c:pt>
                <c:pt idx="12008">
                  <c:v>450.86649751242902</c:v>
                </c:pt>
                <c:pt idx="12009">
                  <c:v>450.84606385468902</c:v>
                </c:pt>
                <c:pt idx="12010">
                  <c:v>450.84379954591901</c:v>
                </c:pt>
                <c:pt idx="12011">
                  <c:v>450.83994533830003</c:v>
                </c:pt>
                <c:pt idx="12012">
                  <c:v>450.83779249831701</c:v>
                </c:pt>
                <c:pt idx="12013">
                  <c:v>450.82995537351798</c:v>
                </c:pt>
                <c:pt idx="12014">
                  <c:v>450.81710548155797</c:v>
                </c:pt>
                <c:pt idx="12015">
                  <c:v>450.793105822173</c:v>
                </c:pt>
                <c:pt idx="12016">
                  <c:v>450.79111951745199</c:v>
                </c:pt>
                <c:pt idx="12017">
                  <c:v>450.74282699350402</c:v>
                </c:pt>
                <c:pt idx="12018">
                  <c:v>450.69551442123702</c:v>
                </c:pt>
                <c:pt idx="12019">
                  <c:v>450.66941954317201</c:v>
                </c:pt>
                <c:pt idx="12020">
                  <c:v>450.63070522744403</c:v>
                </c:pt>
                <c:pt idx="12021">
                  <c:v>450.61794527897803</c:v>
                </c:pt>
                <c:pt idx="12022">
                  <c:v>450.59523263700697</c:v>
                </c:pt>
                <c:pt idx="12023">
                  <c:v>450.582021986641</c:v>
                </c:pt>
                <c:pt idx="12024">
                  <c:v>450.57233755564101</c:v>
                </c:pt>
                <c:pt idx="12025">
                  <c:v>450.56594409171203</c:v>
                </c:pt>
                <c:pt idx="12026">
                  <c:v>450.56555932506097</c:v>
                </c:pt>
                <c:pt idx="12027">
                  <c:v>450.55865367800902</c:v>
                </c:pt>
                <c:pt idx="12028">
                  <c:v>450.552703085085</c:v>
                </c:pt>
                <c:pt idx="12029">
                  <c:v>450.54820603524797</c:v>
                </c:pt>
                <c:pt idx="12030">
                  <c:v>450.52338099337601</c:v>
                </c:pt>
                <c:pt idx="12031">
                  <c:v>450.51202727225399</c:v>
                </c:pt>
                <c:pt idx="12032">
                  <c:v>450.44041482117001</c:v>
                </c:pt>
                <c:pt idx="12033">
                  <c:v>450.439090934322</c:v>
                </c:pt>
                <c:pt idx="12034">
                  <c:v>450.435611595061</c:v>
                </c:pt>
                <c:pt idx="12035">
                  <c:v>450.39882302586398</c:v>
                </c:pt>
                <c:pt idx="12036">
                  <c:v>450.386851525238</c:v>
                </c:pt>
                <c:pt idx="12037">
                  <c:v>450.36983470668798</c:v>
                </c:pt>
                <c:pt idx="12038">
                  <c:v>450.34636637821097</c:v>
                </c:pt>
                <c:pt idx="12039">
                  <c:v>450.32921083632499</c:v>
                </c:pt>
                <c:pt idx="12040">
                  <c:v>450.29122897824601</c:v>
                </c:pt>
                <c:pt idx="12041">
                  <c:v>450.28825593421499</c:v>
                </c:pt>
                <c:pt idx="12042">
                  <c:v>450.28715888300599</c:v>
                </c:pt>
                <c:pt idx="12043">
                  <c:v>450.25322279375303</c:v>
                </c:pt>
                <c:pt idx="12044">
                  <c:v>450.24818148797402</c:v>
                </c:pt>
                <c:pt idx="12045">
                  <c:v>450.22471303052799</c:v>
                </c:pt>
                <c:pt idx="12046">
                  <c:v>450.21758259172202</c:v>
                </c:pt>
                <c:pt idx="12047">
                  <c:v>450.216730070712</c:v>
                </c:pt>
                <c:pt idx="12048">
                  <c:v>450.18728630256402</c:v>
                </c:pt>
                <c:pt idx="12049">
                  <c:v>450.18517355380698</c:v>
                </c:pt>
                <c:pt idx="12050">
                  <c:v>450.18302698481602</c:v>
                </c:pt>
                <c:pt idx="12051">
                  <c:v>450.17963894153098</c:v>
                </c:pt>
                <c:pt idx="12052">
                  <c:v>450.17953103158197</c:v>
                </c:pt>
                <c:pt idx="12053">
                  <c:v>450.17004788976101</c:v>
                </c:pt>
                <c:pt idx="12054">
                  <c:v>450.16655975128799</c:v>
                </c:pt>
                <c:pt idx="12055">
                  <c:v>450.16626779406101</c:v>
                </c:pt>
                <c:pt idx="12056">
                  <c:v>450.16452926003399</c:v>
                </c:pt>
                <c:pt idx="12057">
                  <c:v>450.160832857515</c:v>
                </c:pt>
                <c:pt idx="12058">
                  <c:v>450.16027796900801</c:v>
                </c:pt>
                <c:pt idx="12059">
                  <c:v>450.158941758823</c:v>
                </c:pt>
                <c:pt idx="12060">
                  <c:v>450.15826937398401</c:v>
                </c:pt>
                <c:pt idx="12061">
                  <c:v>450.15745363483097</c:v>
                </c:pt>
                <c:pt idx="12062">
                  <c:v>450.156941368763</c:v>
                </c:pt>
                <c:pt idx="12063">
                  <c:v>450.15648089176102</c:v>
                </c:pt>
                <c:pt idx="12064">
                  <c:v>450.155940035973</c:v>
                </c:pt>
                <c:pt idx="12065">
                  <c:v>450.15528659865299</c:v>
                </c:pt>
                <c:pt idx="12066">
                  <c:v>450.15388135098198</c:v>
                </c:pt>
                <c:pt idx="12067">
                  <c:v>450.15260203342899</c:v>
                </c:pt>
                <c:pt idx="12068">
                  <c:v>450.15147171810702</c:v>
                </c:pt>
                <c:pt idx="12069">
                  <c:v>450.15110462233298</c:v>
                </c:pt>
                <c:pt idx="12070">
                  <c:v>450.14667551812403</c:v>
                </c:pt>
                <c:pt idx="12071">
                  <c:v>450.14626099214399</c:v>
                </c:pt>
                <c:pt idx="12072">
                  <c:v>450.144825264394</c:v>
                </c:pt>
                <c:pt idx="12073">
                  <c:v>450.144577321312</c:v>
                </c:pt>
                <c:pt idx="12074">
                  <c:v>450.14177230032698</c:v>
                </c:pt>
                <c:pt idx="12075">
                  <c:v>450.13969293237398</c:v>
                </c:pt>
                <c:pt idx="12076">
                  <c:v>450.13826469994899</c:v>
                </c:pt>
                <c:pt idx="12077">
                  <c:v>450.13785968595698</c:v>
                </c:pt>
                <c:pt idx="12078">
                  <c:v>450.13612117149802</c:v>
                </c:pt>
                <c:pt idx="12079">
                  <c:v>450.13597369892199</c:v>
                </c:pt>
                <c:pt idx="12080">
                  <c:v>450.135903724851</c:v>
                </c:pt>
                <c:pt idx="12081">
                  <c:v>450.13436330738699</c:v>
                </c:pt>
                <c:pt idx="12082">
                  <c:v>450.13416306527898</c:v>
                </c:pt>
                <c:pt idx="12083">
                  <c:v>450.13406872092798</c:v>
                </c:pt>
                <c:pt idx="12084">
                  <c:v>450.13405804350998</c:v>
                </c:pt>
                <c:pt idx="12085">
                  <c:v>450.13093824195101</c:v>
                </c:pt>
                <c:pt idx="12086">
                  <c:v>450.13036163570399</c:v>
                </c:pt>
                <c:pt idx="12087">
                  <c:v>450.12967818467303</c:v>
                </c:pt>
                <c:pt idx="12088">
                  <c:v>450.12956342324401</c:v>
                </c:pt>
                <c:pt idx="12089">
                  <c:v>450.12836823147802</c:v>
                </c:pt>
                <c:pt idx="12090">
                  <c:v>450.128104248586</c:v>
                </c:pt>
                <c:pt idx="12091">
                  <c:v>450.127890100115</c:v>
                </c:pt>
                <c:pt idx="12092">
                  <c:v>450.12731888262698</c:v>
                </c:pt>
                <c:pt idx="12093">
                  <c:v>450.12532499765302</c:v>
                </c:pt>
                <c:pt idx="12094">
                  <c:v>450.12493777541101</c:v>
                </c:pt>
                <c:pt idx="12095">
                  <c:v>450.124003188703</c:v>
                </c:pt>
                <c:pt idx="12096">
                  <c:v>450.123983405361</c:v>
                </c:pt>
                <c:pt idx="12097">
                  <c:v>450.12347719786999</c:v>
                </c:pt>
                <c:pt idx="12098">
                  <c:v>450.12279928639401</c:v>
                </c:pt>
                <c:pt idx="12099">
                  <c:v>450.12197060940798</c:v>
                </c:pt>
                <c:pt idx="12100">
                  <c:v>450.121247728311</c:v>
                </c:pt>
                <c:pt idx="12101">
                  <c:v>450.12079336447698</c:v>
                </c:pt>
                <c:pt idx="12102">
                  <c:v>450.120753242646</c:v>
                </c:pt>
                <c:pt idx="12103">
                  <c:v>450.12068833773799</c:v>
                </c:pt>
                <c:pt idx="12104">
                  <c:v>450.11918757522</c:v>
                </c:pt>
                <c:pt idx="12105">
                  <c:v>450.11864413633299</c:v>
                </c:pt>
                <c:pt idx="12106">
                  <c:v>450.11699824744898</c:v>
                </c:pt>
                <c:pt idx="12107">
                  <c:v>450.11396663258398</c:v>
                </c:pt>
                <c:pt idx="12108">
                  <c:v>450.113762262526</c:v>
                </c:pt>
                <c:pt idx="12109">
                  <c:v>450.113601913428</c:v>
                </c:pt>
                <c:pt idx="12110">
                  <c:v>450.10938936467301</c:v>
                </c:pt>
                <c:pt idx="12111">
                  <c:v>450.10885008996001</c:v>
                </c:pt>
                <c:pt idx="12112">
                  <c:v>450.10844555755</c:v>
                </c:pt>
                <c:pt idx="12113">
                  <c:v>450.10844490493503</c:v>
                </c:pt>
                <c:pt idx="12114">
                  <c:v>450.10614757346298</c:v>
                </c:pt>
                <c:pt idx="12115">
                  <c:v>450.08813091755599</c:v>
                </c:pt>
                <c:pt idx="12116">
                  <c:v>450.07977921113502</c:v>
                </c:pt>
                <c:pt idx="12117">
                  <c:v>450.06921282720702</c:v>
                </c:pt>
                <c:pt idx="12118">
                  <c:v>450.06789156421098</c:v>
                </c:pt>
                <c:pt idx="12119">
                  <c:v>450.06564400079799</c:v>
                </c:pt>
                <c:pt idx="12120">
                  <c:v>450.04181608648702</c:v>
                </c:pt>
                <c:pt idx="12121">
                  <c:v>450.03656173066202</c:v>
                </c:pt>
                <c:pt idx="12122">
                  <c:v>450.02430930543301</c:v>
                </c:pt>
                <c:pt idx="12123">
                  <c:v>449.974958253804</c:v>
                </c:pt>
                <c:pt idx="12124">
                  <c:v>449.964488785502</c:v>
                </c:pt>
                <c:pt idx="12125">
                  <c:v>449.954108580232</c:v>
                </c:pt>
                <c:pt idx="12126">
                  <c:v>449.945478096464</c:v>
                </c:pt>
                <c:pt idx="12127">
                  <c:v>449.93736414092098</c:v>
                </c:pt>
                <c:pt idx="12128">
                  <c:v>449.93168104506498</c:v>
                </c:pt>
                <c:pt idx="12129">
                  <c:v>449.92854161412902</c:v>
                </c:pt>
                <c:pt idx="12130">
                  <c:v>449.91869608770799</c:v>
                </c:pt>
                <c:pt idx="12131">
                  <c:v>449.91088973094998</c:v>
                </c:pt>
                <c:pt idx="12132">
                  <c:v>449.91014550875701</c:v>
                </c:pt>
                <c:pt idx="12133">
                  <c:v>449.90213708403797</c:v>
                </c:pt>
                <c:pt idx="12134">
                  <c:v>449.90104207412901</c:v>
                </c:pt>
                <c:pt idx="12135">
                  <c:v>449.89843881625302</c:v>
                </c:pt>
                <c:pt idx="12136">
                  <c:v>449.89104228410201</c:v>
                </c:pt>
                <c:pt idx="12137">
                  <c:v>449.89076508157598</c:v>
                </c:pt>
                <c:pt idx="12138">
                  <c:v>449.88040670419002</c:v>
                </c:pt>
                <c:pt idx="12139">
                  <c:v>449.870587158712</c:v>
                </c:pt>
                <c:pt idx="12140">
                  <c:v>449.85166191021102</c:v>
                </c:pt>
                <c:pt idx="12141">
                  <c:v>449.84488030041803</c:v>
                </c:pt>
                <c:pt idx="12142">
                  <c:v>449.84050135176801</c:v>
                </c:pt>
                <c:pt idx="12143">
                  <c:v>449.82680187722002</c:v>
                </c:pt>
                <c:pt idx="12144">
                  <c:v>449.816377915695</c:v>
                </c:pt>
                <c:pt idx="12145">
                  <c:v>449.79736652222698</c:v>
                </c:pt>
                <c:pt idx="12146">
                  <c:v>449.78570852270798</c:v>
                </c:pt>
                <c:pt idx="12147">
                  <c:v>449.74763549649998</c:v>
                </c:pt>
                <c:pt idx="12148">
                  <c:v>449.71507548149401</c:v>
                </c:pt>
                <c:pt idx="12149">
                  <c:v>449.70637725937002</c:v>
                </c:pt>
                <c:pt idx="12150">
                  <c:v>449.70111297826003</c:v>
                </c:pt>
                <c:pt idx="12151">
                  <c:v>449.687187864142</c:v>
                </c:pt>
                <c:pt idx="12152">
                  <c:v>449.67808251255798</c:v>
                </c:pt>
                <c:pt idx="12153">
                  <c:v>449.676227999834</c:v>
                </c:pt>
                <c:pt idx="12154">
                  <c:v>449.67592018499801</c:v>
                </c:pt>
                <c:pt idx="12155">
                  <c:v>449.67222440862702</c:v>
                </c:pt>
                <c:pt idx="12156">
                  <c:v>449.66178039832801</c:v>
                </c:pt>
                <c:pt idx="12157">
                  <c:v>449.63854525008497</c:v>
                </c:pt>
                <c:pt idx="12158">
                  <c:v>449.63684734718299</c:v>
                </c:pt>
                <c:pt idx="12159">
                  <c:v>449.61780604667001</c:v>
                </c:pt>
                <c:pt idx="12160">
                  <c:v>449.592979833198</c:v>
                </c:pt>
                <c:pt idx="12161">
                  <c:v>449.55379095699601</c:v>
                </c:pt>
                <c:pt idx="12162">
                  <c:v>449.529466460511</c:v>
                </c:pt>
                <c:pt idx="12163">
                  <c:v>449.527865288398</c:v>
                </c:pt>
                <c:pt idx="12164">
                  <c:v>449.52589853107003</c:v>
                </c:pt>
                <c:pt idx="12165">
                  <c:v>449.52249813357901</c:v>
                </c:pt>
                <c:pt idx="12166">
                  <c:v>449.519478568235</c:v>
                </c:pt>
                <c:pt idx="12167">
                  <c:v>449.50722617580999</c:v>
                </c:pt>
                <c:pt idx="12168">
                  <c:v>449.49466818455898</c:v>
                </c:pt>
                <c:pt idx="12169">
                  <c:v>449.461074238729</c:v>
                </c:pt>
                <c:pt idx="12170">
                  <c:v>449.45730018473699</c:v>
                </c:pt>
                <c:pt idx="12171">
                  <c:v>449.44283129449002</c:v>
                </c:pt>
                <c:pt idx="12172">
                  <c:v>449.43906644860999</c:v>
                </c:pt>
                <c:pt idx="12173">
                  <c:v>449.43122788118097</c:v>
                </c:pt>
                <c:pt idx="12174">
                  <c:v>449.409471125121</c:v>
                </c:pt>
                <c:pt idx="12175">
                  <c:v>449.40934878154502</c:v>
                </c:pt>
                <c:pt idx="12176">
                  <c:v>449.40606369195598</c:v>
                </c:pt>
                <c:pt idx="12177">
                  <c:v>449.39472916559401</c:v>
                </c:pt>
                <c:pt idx="12178">
                  <c:v>449.39278674383701</c:v>
                </c:pt>
                <c:pt idx="12179">
                  <c:v>449.385520000322</c:v>
                </c:pt>
                <c:pt idx="12180">
                  <c:v>449.37281162328799</c:v>
                </c:pt>
                <c:pt idx="12181">
                  <c:v>449.35630476778402</c:v>
                </c:pt>
                <c:pt idx="12182">
                  <c:v>449.327175780701</c:v>
                </c:pt>
                <c:pt idx="12183">
                  <c:v>449.326697627209</c:v>
                </c:pt>
                <c:pt idx="12184">
                  <c:v>449.32348044388101</c:v>
                </c:pt>
                <c:pt idx="12185">
                  <c:v>449.322718529528</c:v>
                </c:pt>
                <c:pt idx="12186">
                  <c:v>449.31533456888002</c:v>
                </c:pt>
                <c:pt idx="12187">
                  <c:v>449.30231328967602</c:v>
                </c:pt>
                <c:pt idx="12188">
                  <c:v>449.30008850114399</c:v>
                </c:pt>
                <c:pt idx="12189">
                  <c:v>449.291218614537</c:v>
                </c:pt>
                <c:pt idx="12190">
                  <c:v>449.28321820325402</c:v>
                </c:pt>
                <c:pt idx="12191">
                  <c:v>449.28110218586198</c:v>
                </c:pt>
                <c:pt idx="12192">
                  <c:v>449.25754079773498</c:v>
                </c:pt>
                <c:pt idx="12193">
                  <c:v>449.24965409019097</c:v>
                </c:pt>
                <c:pt idx="12194">
                  <c:v>449.24851725398003</c:v>
                </c:pt>
                <c:pt idx="12195">
                  <c:v>449.24492913963297</c:v>
                </c:pt>
                <c:pt idx="12196">
                  <c:v>449.24242422929802</c:v>
                </c:pt>
                <c:pt idx="12197">
                  <c:v>449.24233448059999</c:v>
                </c:pt>
                <c:pt idx="12198">
                  <c:v>449.24105167552301</c:v>
                </c:pt>
                <c:pt idx="12199">
                  <c:v>449.24013079903199</c:v>
                </c:pt>
                <c:pt idx="12200">
                  <c:v>449.24003106335499</c:v>
                </c:pt>
                <c:pt idx="12201">
                  <c:v>449.23965773857998</c:v>
                </c:pt>
                <c:pt idx="12202">
                  <c:v>449.2368536038</c:v>
                </c:pt>
                <c:pt idx="12203">
                  <c:v>449.23675816555402</c:v>
                </c:pt>
                <c:pt idx="12204">
                  <c:v>449.23540239490501</c:v>
                </c:pt>
                <c:pt idx="12205">
                  <c:v>449.23533974472798</c:v>
                </c:pt>
                <c:pt idx="12206">
                  <c:v>449.23485597449098</c:v>
                </c:pt>
                <c:pt idx="12207">
                  <c:v>449.234111353034</c:v>
                </c:pt>
                <c:pt idx="12208">
                  <c:v>449.23236864249202</c:v>
                </c:pt>
                <c:pt idx="12209">
                  <c:v>449.23081749992599</c:v>
                </c:pt>
                <c:pt idx="12210">
                  <c:v>449.230096673194</c:v>
                </c:pt>
                <c:pt idx="12211">
                  <c:v>449.22931439461502</c:v>
                </c:pt>
                <c:pt idx="12212">
                  <c:v>449.226579761908</c:v>
                </c:pt>
                <c:pt idx="12213">
                  <c:v>449.22618419936998</c:v>
                </c:pt>
                <c:pt idx="12214">
                  <c:v>449.225294463382</c:v>
                </c:pt>
                <c:pt idx="12215">
                  <c:v>449.22407477624699</c:v>
                </c:pt>
                <c:pt idx="12216">
                  <c:v>449.223142953295</c:v>
                </c:pt>
                <c:pt idx="12217">
                  <c:v>449.220531948923</c:v>
                </c:pt>
                <c:pt idx="12218">
                  <c:v>449.22044678326802</c:v>
                </c:pt>
                <c:pt idx="12219">
                  <c:v>449.22043031053101</c:v>
                </c:pt>
                <c:pt idx="12220">
                  <c:v>449.22019601036698</c:v>
                </c:pt>
                <c:pt idx="12221">
                  <c:v>449.22005433147802</c:v>
                </c:pt>
                <c:pt idx="12222">
                  <c:v>449.218779579466</c:v>
                </c:pt>
                <c:pt idx="12223">
                  <c:v>449.21719395508399</c:v>
                </c:pt>
                <c:pt idx="12224">
                  <c:v>449.21713641856599</c:v>
                </c:pt>
                <c:pt idx="12225">
                  <c:v>449.216858300279</c:v>
                </c:pt>
                <c:pt idx="12226">
                  <c:v>449.21582913246499</c:v>
                </c:pt>
                <c:pt idx="12227">
                  <c:v>449.21580044381898</c:v>
                </c:pt>
                <c:pt idx="12228">
                  <c:v>449.21572928216</c:v>
                </c:pt>
                <c:pt idx="12229">
                  <c:v>449.21563803999601</c:v>
                </c:pt>
                <c:pt idx="12230">
                  <c:v>449.21548521851901</c:v>
                </c:pt>
                <c:pt idx="12231">
                  <c:v>449.21452867717801</c:v>
                </c:pt>
                <c:pt idx="12232">
                  <c:v>449.214154312083</c:v>
                </c:pt>
                <c:pt idx="12233">
                  <c:v>449.21400209263498</c:v>
                </c:pt>
                <c:pt idx="12234">
                  <c:v>449.21397547530802</c:v>
                </c:pt>
                <c:pt idx="12235">
                  <c:v>449.21377129657498</c:v>
                </c:pt>
                <c:pt idx="12236">
                  <c:v>449.21210319039102</c:v>
                </c:pt>
                <c:pt idx="12237">
                  <c:v>449.21196957296098</c:v>
                </c:pt>
                <c:pt idx="12238">
                  <c:v>449.21176320253102</c:v>
                </c:pt>
                <c:pt idx="12239">
                  <c:v>449.211271639198</c:v>
                </c:pt>
                <c:pt idx="12240">
                  <c:v>449.21091694859598</c:v>
                </c:pt>
                <c:pt idx="12241">
                  <c:v>449.21078656657801</c:v>
                </c:pt>
                <c:pt idx="12242">
                  <c:v>449.21013546990702</c:v>
                </c:pt>
                <c:pt idx="12243">
                  <c:v>449.20987673636398</c:v>
                </c:pt>
                <c:pt idx="12244">
                  <c:v>449.20936113550903</c:v>
                </c:pt>
                <c:pt idx="12245">
                  <c:v>449.209336778801</c:v>
                </c:pt>
                <c:pt idx="12246">
                  <c:v>449.20760284485499</c:v>
                </c:pt>
                <c:pt idx="12247">
                  <c:v>449.20579856972199</c:v>
                </c:pt>
                <c:pt idx="12248">
                  <c:v>449.20544792389302</c:v>
                </c:pt>
                <c:pt idx="12249">
                  <c:v>449.20543908549303</c:v>
                </c:pt>
                <c:pt idx="12250">
                  <c:v>449.20508007715</c:v>
                </c:pt>
                <c:pt idx="12251">
                  <c:v>449.20503696087098</c:v>
                </c:pt>
                <c:pt idx="12252">
                  <c:v>449.20472421161799</c:v>
                </c:pt>
                <c:pt idx="12253">
                  <c:v>449.20458703562599</c:v>
                </c:pt>
                <c:pt idx="12254">
                  <c:v>449.203109258989</c:v>
                </c:pt>
                <c:pt idx="12255">
                  <c:v>449.20121787946402</c:v>
                </c:pt>
                <c:pt idx="12256">
                  <c:v>449.20102686866397</c:v>
                </c:pt>
                <c:pt idx="12257">
                  <c:v>449.20073183007599</c:v>
                </c:pt>
                <c:pt idx="12258">
                  <c:v>449.19993897615097</c:v>
                </c:pt>
                <c:pt idx="12259">
                  <c:v>449.19899206010001</c:v>
                </c:pt>
                <c:pt idx="12260">
                  <c:v>449.19873114287901</c:v>
                </c:pt>
                <c:pt idx="12261">
                  <c:v>449.19796991834301</c:v>
                </c:pt>
                <c:pt idx="12262">
                  <c:v>449.19671740103598</c:v>
                </c:pt>
                <c:pt idx="12263">
                  <c:v>449.19662119417302</c:v>
                </c:pt>
                <c:pt idx="12264">
                  <c:v>449.19576841340398</c:v>
                </c:pt>
                <c:pt idx="12265">
                  <c:v>449.19576257779897</c:v>
                </c:pt>
                <c:pt idx="12266">
                  <c:v>449.19544875635302</c:v>
                </c:pt>
                <c:pt idx="12267">
                  <c:v>449.19512504644302</c:v>
                </c:pt>
                <c:pt idx="12268">
                  <c:v>449.19508069737498</c:v>
                </c:pt>
                <c:pt idx="12269">
                  <c:v>449.19442145552199</c:v>
                </c:pt>
                <c:pt idx="12270">
                  <c:v>449.19410289014701</c:v>
                </c:pt>
                <c:pt idx="12271">
                  <c:v>449.19399809108199</c:v>
                </c:pt>
                <c:pt idx="12272">
                  <c:v>449.19391813073599</c:v>
                </c:pt>
                <c:pt idx="12273">
                  <c:v>449.193750052822</c:v>
                </c:pt>
                <c:pt idx="12274">
                  <c:v>449.19286042647701</c:v>
                </c:pt>
                <c:pt idx="12275">
                  <c:v>449.191804347306</c:v>
                </c:pt>
                <c:pt idx="12276">
                  <c:v>449.19108788196797</c:v>
                </c:pt>
                <c:pt idx="12277">
                  <c:v>449.19000617386098</c:v>
                </c:pt>
                <c:pt idx="12278">
                  <c:v>449.18992364355398</c:v>
                </c:pt>
                <c:pt idx="12279">
                  <c:v>449.18963775197301</c:v>
                </c:pt>
                <c:pt idx="12280">
                  <c:v>449.189194804556</c:v>
                </c:pt>
                <c:pt idx="12281">
                  <c:v>449.187753622554</c:v>
                </c:pt>
                <c:pt idx="12282">
                  <c:v>449.187361356167</c:v>
                </c:pt>
                <c:pt idx="12283">
                  <c:v>449.18657072905501</c:v>
                </c:pt>
                <c:pt idx="12284">
                  <c:v>449.18431515011503</c:v>
                </c:pt>
                <c:pt idx="12285">
                  <c:v>449.18378940022501</c:v>
                </c:pt>
                <c:pt idx="12286">
                  <c:v>449.18317874273498</c:v>
                </c:pt>
                <c:pt idx="12287">
                  <c:v>449.18277920733698</c:v>
                </c:pt>
                <c:pt idx="12288">
                  <c:v>449.18094822009903</c:v>
                </c:pt>
                <c:pt idx="12289">
                  <c:v>449.17979490449898</c:v>
                </c:pt>
                <c:pt idx="12290">
                  <c:v>449.17893045486102</c:v>
                </c:pt>
                <c:pt idx="12291">
                  <c:v>449.17817406336002</c:v>
                </c:pt>
                <c:pt idx="12292">
                  <c:v>449.17741882229802</c:v>
                </c:pt>
                <c:pt idx="12293">
                  <c:v>449.177323406661</c:v>
                </c:pt>
                <c:pt idx="12294">
                  <c:v>449.17668148726301</c:v>
                </c:pt>
                <c:pt idx="12295">
                  <c:v>449.17626707565103</c:v>
                </c:pt>
                <c:pt idx="12296">
                  <c:v>449.17556737641303</c:v>
                </c:pt>
                <c:pt idx="12297">
                  <c:v>449.17516747398099</c:v>
                </c:pt>
                <c:pt idx="12298">
                  <c:v>449.17425700997001</c:v>
                </c:pt>
                <c:pt idx="12299">
                  <c:v>449.173697495162</c:v>
                </c:pt>
                <c:pt idx="12300">
                  <c:v>449.17364644230997</c:v>
                </c:pt>
                <c:pt idx="12301">
                  <c:v>449.172529980935</c:v>
                </c:pt>
                <c:pt idx="12302">
                  <c:v>449.17126551471802</c:v>
                </c:pt>
                <c:pt idx="12303">
                  <c:v>449.17060801063298</c:v>
                </c:pt>
                <c:pt idx="12304">
                  <c:v>449.16954642091503</c:v>
                </c:pt>
                <c:pt idx="12305">
                  <c:v>449.16805755820599</c:v>
                </c:pt>
                <c:pt idx="12306">
                  <c:v>449.16655015350898</c:v>
                </c:pt>
                <c:pt idx="12307">
                  <c:v>449.16553146535699</c:v>
                </c:pt>
                <c:pt idx="12308">
                  <c:v>449.16538081819999</c:v>
                </c:pt>
                <c:pt idx="12309">
                  <c:v>449.161886121527</c:v>
                </c:pt>
                <c:pt idx="12310">
                  <c:v>449.16114869422</c:v>
                </c:pt>
                <c:pt idx="12311">
                  <c:v>449.15661286983402</c:v>
                </c:pt>
                <c:pt idx="12312">
                  <c:v>449.15436844039999</c:v>
                </c:pt>
                <c:pt idx="12313">
                  <c:v>449.15275565651001</c:v>
                </c:pt>
                <c:pt idx="12314">
                  <c:v>449.15189480640601</c:v>
                </c:pt>
                <c:pt idx="12315">
                  <c:v>449.14851830220698</c:v>
                </c:pt>
                <c:pt idx="12316">
                  <c:v>449.140348563126</c:v>
                </c:pt>
                <c:pt idx="12317">
                  <c:v>449.13858659042302</c:v>
                </c:pt>
                <c:pt idx="12318">
                  <c:v>449.13658064679902</c:v>
                </c:pt>
                <c:pt idx="12319">
                  <c:v>449.12775419897201</c:v>
                </c:pt>
                <c:pt idx="12320">
                  <c:v>449.127489908261</c:v>
                </c:pt>
                <c:pt idx="12321">
                  <c:v>449.12488665125898</c:v>
                </c:pt>
                <c:pt idx="12322">
                  <c:v>449.12364690007701</c:v>
                </c:pt>
                <c:pt idx="12323">
                  <c:v>449.12252910644702</c:v>
                </c:pt>
                <c:pt idx="12324">
                  <c:v>449.12128945213101</c:v>
                </c:pt>
                <c:pt idx="12325">
                  <c:v>449.12063097167498</c:v>
                </c:pt>
                <c:pt idx="12326">
                  <c:v>449.120416652698</c:v>
                </c:pt>
                <c:pt idx="12327">
                  <c:v>449.11978733939299</c:v>
                </c:pt>
                <c:pt idx="12328">
                  <c:v>449.11966330477497</c:v>
                </c:pt>
                <c:pt idx="12329">
                  <c:v>449.11960339518498</c:v>
                </c:pt>
                <c:pt idx="12330">
                  <c:v>449.11895220279098</c:v>
                </c:pt>
                <c:pt idx="12331">
                  <c:v>449.11665769652399</c:v>
                </c:pt>
                <c:pt idx="12332">
                  <c:v>449.11526589881299</c:v>
                </c:pt>
                <c:pt idx="12333">
                  <c:v>449.11248136338003</c:v>
                </c:pt>
                <c:pt idx="12334">
                  <c:v>449.111856440721</c:v>
                </c:pt>
                <c:pt idx="12335">
                  <c:v>449.111709737448</c:v>
                </c:pt>
                <c:pt idx="12336">
                  <c:v>449.11153184446403</c:v>
                </c:pt>
                <c:pt idx="12337">
                  <c:v>449.11111167118702</c:v>
                </c:pt>
                <c:pt idx="12338">
                  <c:v>449.10989109395501</c:v>
                </c:pt>
                <c:pt idx="12339">
                  <c:v>449.10797935467798</c:v>
                </c:pt>
                <c:pt idx="12340">
                  <c:v>449.10343554454403</c:v>
                </c:pt>
                <c:pt idx="12341">
                  <c:v>449.103255347546</c:v>
                </c:pt>
                <c:pt idx="12342">
                  <c:v>449.10128267997999</c:v>
                </c:pt>
                <c:pt idx="12343">
                  <c:v>449.10103692462701</c:v>
                </c:pt>
                <c:pt idx="12344">
                  <c:v>449.10101021841001</c:v>
                </c:pt>
                <c:pt idx="12345">
                  <c:v>449.10084666133201</c:v>
                </c:pt>
                <c:pt idx="12346">
                  <c:v>449.10043490853002</c:v>
                </c:pt>
                <c:pt idx="12347">
                  <c:v>449.097963833851</c:v>
                </c:pt>
                <c:pt idx="12348">
                  <c:v>449.09600365819801</c:v>
                </c:pt>
                <c:pt idx="12349">
                  <c:v>449.095782163389</c:v>
                </c:pt>
                <c:pt idx="12350">
                  <c:v>449.095632945077</c:v>
                </c:pt>
                <c:pt idx="12351">
                  <c:v>449.095149894896</c:v>
                </c:pt>
                <c:pt idx="12352">
                  <c:v>449.09468578758202</c:v>
                </c:pt>
                <c:pt idx="12353">
                  <c:v>449.09375061257498</c:v>
                </c:pt>
                <c:pt idx="12354">
                  <c:v>449.09343741669397</c:v>
                </c:pt>
                <c:pt idx="12355">
                  <c:v>449.09205306618298</c:v>
                </c:pt>
                <c:pt idx="12356">
                  <c:v>449.08944346510401</c:v>
                </c:pt>
                <c:pt idx="12357">
                  <c:v>449.08880078396902</c:v>
                </c:pt>
                <c:pt idx="12358">
                  <c:v>449.08726735626999</c:v>
                </c:pt>
                <c:pt idx="12359">
                  <c:v>449.08578961881301</c:v>
                </c:pt>
                <c:pt idx="12360">
                  <c:v>449.08566899660798</c:v>
                </c:pt>
                <c:pt idx="12361">
                  <c:v>449.08565145448699</c:v>
                </c:pt>
                <c:pt idx="12362">
                  <c:v>449.082577982727</c:v>
                </c:pt>
                <c:pt idx="12363">
                  <c:v>449.08240809956999</c:v>
                </c:pt>
                <c:pt idx="12364">
                  <c:v>449.08206737374798</c:v>
                </c:pt>
                <c:pt idx="12365">
                  <c:v>449.08004102944699</c:v>
                </c:pt>
                <c:pt idx="12366">
                  <c:v>449.07903058755699</c:v>
                </c:pt>
                <c:pt idx="12367">
                  <c:v>449.07869784301897</c:v>
                </c:pt>
                <c:pt idx="12368">
                  <c:v>449.077352290269</c:v>
                </c:pt>
                <c:pt idx="12369">
                  <c:v>449.07716401526699</c:v>
                </c:pt>
                <c:pt idx="12370">
                  <c:v>449.07690167231402</c:v>
                </c:pt>
                <c:pt idx="12371">
                  <c:v>449.076314975586</c:v>
                </c:pt>
                <c:pt idx="12372">
                  <c:v>449.07567872277798</c:v>
                </c:pt>
                <c:pt idx="12373">
                  <c:v>449.07476891580598</c:v>
                </c:pt>
                <c:pt idx="12374">
                  <c:v>449.07444918335398</c:v>
                </c:pt>
                <c:pt idx="12375">
                  <c:v>449.073138020302</c:v>
                </c:pt>
                <c:pt idx="12376">
                  <c:v>449.07253826739202</c:v>
                </c:pt>
                <c:pt idx="12377">
                  <c:v>449.07131358118801</c:v>
                </c:pt>
                <c:pt idx="12378">
                  <c:v>449.07060153957502</c:v>
                </c:pt>
                <c:pt idx="12379">
                  <c:v>449.06758009291099</c:v>
                </c:pt>
                <c:pt idx="12380">
                  <c:v>449.06652247456299</c:v>
                </c:pt>
                <c:pt idx="12381">
                  <c:v>449.06564198687897</c:v>
                </c:pt>
                <c:pt idx="12382">
                  <c:v>449.06175653776199</c:v>
                </c:pt>
                <c:pt idx="12383">
                  <c:v>449.06085205878099</c:v>
                </c:pt>
                <c:pt idx="12384">
                  <c:v>449.05718864855402</c:v>
                </c:pt>
                <c:pt idx="12385">
                  <c:v>449.05349401944602</c:v>
                </c:pt>
                <c:pt idx="12386">
                  <c:v>449.05334306569</c:v>
                </c:pt>
                <c:pt idx="12387">
                  <c:v>449.04423986367402</c:v>
                </c:pt>
                <c:pt idx="12388">
                  <c:v>449.03987202806002</c:v>
                </c:pt>
                <c:pt idx="12389">
                  <c:v>449.028806655572</c:v>
                </c:pt>
                <c:pt idx="12390">
                  <c:v>449.021201067726</c:v>
                </c:pt>
                <c:pt idx="12391">
                  <c:v>449.01740717476201</c:v>
                </c:pt>
                <c:pt idx="12392">
                  <c:v>449.01252683656202</c:v>
                </c:pt>
                <c:pt idx="12393">
                  <c:v>449.011600494405</c:v>
                </c:pt>
                <c:pt idx="12394">
                  <c:v>449.00802504814197</c:v>
                </c:pt>
                <c:pt idx="12395">
                  <c:v>449.00791338018701</c:v>
                </c:pt>
                <c:pt idx="12396">
                  <c:v>449.007427018859</c:v>
                </c:pt>
                <c:pt idx="12397">
                  <c:v>449.004704881306</c:v>
                </c:pt>
                <c:pt idx="12398">
                  <c:v>449.004106209383</c:v>
                </c:pt>
                <c:pt idx="12399">
                  <c:v>449.00304889848502</c:v>
                </c:pt>
                <c:pt idx="12400">
                  <c:v>449.00300792099199</c:v>
                </c:pt>
                <c:pt idx="12401">
                  <c:v>449.00271080817402</c:v>
                </c:pt>
                <c:pt idx="12402">
                  <c:v>449.00237842522603</c:v>
                </c:pt>
                <c:pt idx="12403">
                  <c:v>449.00192957290699</c:v>
                </c:pt>
                <c:pt idx="12404">
                  <c:v>449.00141902019197</c:v>
                </c:pt>
                <c:pt idx="12405">
                  <c:v>449.001183899936</c:v>
                </c:pt>
                <c:pt idx="12406">
                  <c:v>448.99920594665002</c:v>
                </c:pt>
                <c:pt idx="12407">
                  <c:v>448.998406398486</c:v>
                </c:pt>
                <c:pt idx="12408">
                  <c:v>448.99763673290602</c:v>
                </c:pt>
                <c:pt idx="12409">
                  <c:v>448.99733525784399</c:v>
                </c:pt>
                <c:pt idx="12410">
                  <c:v>448.99631579613998</c:v>
                </c:pt>
                <c:pt idx="12411">
                  <c:v>448.99588446898298</c:v>
                </c:pt>
                <c:pt idx="12412">
                  <c:v>448.99542998472702</c:v>
                </c:pt>
                <c:pt idx="12413">
                  <c:v>448.99266273622902</c:v>
                </c:pt>
                <c:pt idx="12414">
                  <c:v>448.992326510358</c:v>
                </c:pt>
                <c:pt idx="12415">
                  <c:v>448.99199105062797</c:v>
                </c:pt>
                <c:pt idx="12416">
                  <c:v>448.99197012193298</c:v>
                </c:pt>
                <c:pt idx="12417">
                  <c:v>448.99162418851398</c:v>
                </c:pt>
                <c:pt idx="12418">
                  <c:v>448.99032737281198</c:v>
                </c:pt>
                <c:pt idx="12419">
                  <c:v>448.99027750937603</c:v>
                </c:pt>
                <c:pt idx="12420">
                  <c:v>448.98815529377799</c:v>
                </c:pt>
                <c:pt idx="12421">
                  <c:v>448.98659550198897</c:v>
                </c:pt>
                <c:pt idx="12422">
                  <c:v>448.986447867305</c:v>
                </c:pt>
                <c:pt idx="12423">
                  <c:v>448.98632558623899</c:v>
                </c:pt>
                <c:pt idx="12424">
                  <c:v>448.98624951453002</c:v>
                </c:pt>
                <c:pt idx="12425">
                  <c:v>448.98549257831399</c:v>
                </c:pt>
                <c:pt idx="12426">
                  <c:v>448.98456247281098</c:v>
                </c:pt>
                <c:pt idx="12427">
                  <c:v>448.98380175678398</c:v>
                </c:pt>
                <c:pt idx="12428">
                  <c:v>448.98307973862899</c:v>
                </c:pt>
                <c:pt idx="12429">
                  <c:v>448.98291084756602</c:v>
                </c:pt>
                <c:pt idx="12430">
                  <c:v>448.98287119653202</c:v>
                </c:pt>
                <c:pt idx="12431">
                  <c:v>448.98258349573001</c:v>
                </c:pt>
                <c:pt idx="12432">
                  <c:v>448.98212032224302</c:v>
                </c:pt>
                <c:pt idx="12433">
                  <c:v>448.982021382482</c:v>
                </c:pt>
                <c:pt idx="12434">
                  <c:v>448.98175824811102</c:v>
                </c:pt>
                <c:pt idx="12435">
                  <c:v>448.98146881062701</c:v>
                </c:pt>
                <c:pt idx="12436">
                  <c:v>448.981292094541</c:v>
                </c:pt>
                <c:pt idx="12437">
                  <c:v>448.98128806366299</c:v>
                </c:pt>
                <c:pt idx="12438">
                  <c:v>448.981039657341</c:v>
                </c:pt>
                <c:pt idx="12439">
                  <c:v>448.97823691278597</c:v>
                </c:pt>
                <c:pt idx="12440">
                  <c:v>448.97805672632597</c:v>
                </c:pt>
                <c:pt idx="12441">
                  <c:v>448.97771912433302</c:v>
                </c:pt>
                <c:pt idx="12442">
                  <c:v>448.97679194973398</c:v>
                </c:pt>
                <c:pt idx="12443">
                  <c:v>448.97674877195698</c:v>
                </c:pt>
                <c:pt idx="12444">
                  <c:v>448.97622027533998</c:v>
                </c:pt>
                <c:pt idx="12445">
                  <c:v>448.97611473747099</c:v>
                </c:pt>
                <c:pt idx="12446">
                  <c:v>448.97595968748197</c:v>
                </c:pt>
                <c:pt idx="12447">
                  <c:v>448.975691653345</c:v>
                </c:pt>
                <c:pt idx="12448">
                  <c:v>448.97565077617003</c:v>
                </c:pt>
                <c:pt idx="12449">
                  <c:v>448.97524451632302</c:v>
                </c:pt>
                <c:pt idx="12450">
                  <c:v>448.97473510946401</c:v>
                </c:pt>
                <c:pt idx="12451">
                  <c:v>448.97459874788802</c:v>
                </c:pt>
                <c:pt idx="12452">
                  <c:v>448.97255165498598</c:v>
                </c:pt>
                <c:pt idx="12453">
                  <c:v>448.97074155868398</c:v>
                </c:pt>
                <c:pt idx="12454">
                  <c:v>448.97069360350201</c:v>
                </c:pt>
                <c:pt idx="12455">
                  <c:v>448.970586832469</c:v>
                </c:pt>
                <c:pt idx="12456">
                  <c:v>448.970578365775</c:v>
                </c:pt>
                <c:pt idx="12457">
                  <c:v>448.97010862535302</c:v>
                </c:pt>
                <c:pt idx="12458">
                  <c:v>448.96993847800502</c:v>
                </c:pt>
                <c:pt idx="12459">
                  <c:v>448.96918268514099</c:v>
                </c:pt>
                <c:pt idx="12460">
                  <c:v>448.96853069291598</c:v>
                </c:pt>
                <c:pt idx="12461">
                  <c:v>448.96795228529101</c:v>
                </c:pt>
                <c:pt idx="12462">
                  <c:v>448.96660715627502</c:v>
                </c:pt>
                <c:pt idx="12463">
                  <c:v>448.96647900703499</c:v>
                </c:pt>
                <c:pt idx="12464">
                  <c:v>448.966180246188</c:v>
                </c:pt>
                <c:pt idx="12465">
                  <c:v>448.965625376118</c:v>
                </c:pt>
                <c:pt idx="12466">
                  <c:v>448.96450449769299</c:v>
                </c:pt>
                <c:pt idx="12467">
                  <c:v>448.96449455012799</c:v>
                </c:pt>
                <c:pt idx="12468">
                  <c:v>448.96392254056502</c:v>
                </c:pt>
                <c:pt idx="12469">
                  <c:v>448.96383797889501</c:v>
                </c:pt>
                <c:pt idx="12470">
                  <c:v>448.963751318476</c:v>
                </c:pt>
                <c:pt idx="12471">
                  <c:v>448.963280283193</c:v>
                </c:pt>
                <c:pt idx="12472">
                  <c:v>448.962856340283</c:v>
                </c:pt>
                <c:pt idx="12473">
                  <c:v>448.96273723914499</c:v>
                </c:pt>
                <c:pt idx="12474">
                  <c:v>448.962088897527</c:v>
                </c:pt>
                <c:pt idx="12475">
                  <c:v>448.96152256555803</c:v>
                </c:pt>
                <c:pt idx="12476">
                  <c:v>448.96097794179502</c:v>
                </c:pt>
                <c:pt idx="12477">
                  <c:v>448.96057923434302</c:v>
                </c:pt>
                <c:pt idx="12478">
                  <c:v>448.96049696326997</c:v>
                </c:pt>
                <c:pt idx="12479">
                  <c:v>448.96037700658599</c:v>
                </c:pt>
                <c:pt idx="12480">
                  <c:v>448.960149522829</c:v>
                </c:pt>
                <c:pt idx="12481">
                  <c:v>448.95905064348</c:v>
                </c:pt>
                <c:pt idx="12482">
                  <c:v>448.95787777377302</c:v>
                </c:pt>
                <c:pt idx="12483">
                  <c:v>448.95781717875298</c:v>
                </c:pt>
                <c:pt idx="12484">
                  <c:v>448.95761633222497</c:v>
                </c:pt>
                <c:pt idx="12485">
                  <c:v>448.95754188260599</c:v>
                </c:pt>
                <c:pt idx="12486">
                  <c:v>448.95735933744101</c:v>
                </c:pt>
                <c:pt idx="12487">
                  <c:v>448.95607179865198</c:v>
                </c:pt>
                <c:pt idx="12488">
                  <c:v>448.95523195381799</c:v>
                </c:pt>
                <c:pt idx="12489">
                  <c:v>448.95517393996403</c:v>
                </c:pt>
                <c:pt idx="12490">
                  <c:v>448.95417837420501</c:v>
                </c:pt>
                <c:pt idx="12491">
                  <c:v>448.95305460191298</c:v>
                </c:pt>
                <c:pt idx="12492">
                  <c:v>448.95268323594502</c:v>
                </c:pt>
                <c:pt idx="12493">
                  <c:v>448.95209749618999</c:v>
                </c:pt>
                <c:pt idx="12494">
                  <c:v>448.951721496819</c:v>
                </c:pt>
                <c:pt idx="12495">
                  <c:v>448.95152622276902</c:v>
                </c:pt>
                <c:pt idx="12496">
                  <c:v>448.94973071716799</c:v>
                </c:pt>
                <c:pt idx="12497">
                  <c:v>448.94949714245598</c:v>
                </c:pt>
                <c:pt idx="12498">
                  <c:v>448.94863591346501</c:v>
                </c:pt>
                <c:pt idx="12499">
                  <c:v>448.94781321850098</c:v>
                </c:pt>
                <c:pt idx="12500">
                  <c:v>448.94667114893798</c:v>
                </c:pt>
                <c:pt idx="12501">
                  <c:v>448.94580648944202</c:v>
                </c:pt>
                <c:pt idx="12502">
                  <c:v>448.94276335857398</c:v>
                </c:pt>
                <c:pt idx="12503">
                  <c:v>448.94260710606397</c:v>
                </c:pt>
                <c:pt idx="12504">
                  <c:v>448.94255212060199</c:v>
                </c:pt>
                <c:pt idx="12505">
                  <c:v>448.94241380523999</c:v>
                </c:pt>
                <c:pt idx="12506">
                  <c:v>448.94177877969901</c:v>
                </c:pt>
                <c:pt idx="12507">
                  <c:v>448.94162884053497</c:v>
                </c:pt>
                <c:pt idx="12508">
                  <c:v>448.93961314753699</c:v>
                </c:pt>
                <c:pt idx="12509">
                  <c:v>448.93904899419101</c:v>
                </c:pt>
                <c:pt idx="12510">
                  <c:v>448.93626750531899</c:v>
                </c:pt>
                <c:pt idx="12511">
                  <c:v>448.93618865889999</c:v>
                </c:pt>
                <c:pt idx="12512">
                  <c:v>448.93602463029299</c:v>
                </c:pt>
                <c:pt idx="12513">
                  <c:v>448.93499017437301</c:v>
                </c:pt>
                <c:pt idx="12514">
                  <c:v>448.932542564009</c:v>
                </c:pt>
                <c:pt idx="12515">
                  <c:v>448.928619961099</c:v>
                </c:pt>
                <c:pt idx="12516">
                  <c:v>448.92653120194399</c:v>
                </c:pt>
                <c:pt idx="12517">
                  <c:v>448.92249349747601</c:v>
                </c:pt>
                <c:pt idx="12518">
                  <c:v>448.92070573035397</c:v>
                </c:pt>
                <c:pt idx="12519">
                  <c:v>448.91984250944398</c:v>
                </c:pt>
                <c:pt idx="12520">
                  <c:v>448.91583330690202</c:v>
                </c:pt>
                <c:pt idx="12521">
                  <c:v>448.91561543033498</c:v>
                </c:pt>
                <c:pt idx="12522">
                  <c:v>448.89655305661603</c:v>
                </c:pt>
                <c:pt idx="12523">
                  <c:v>448.89547248244298</c:v>
                </c:pt>
                <c:pt idx="12524">
                  <c:v>448.89470556732903</c:v>
                </c:pt>
                <c:pt idx="12525">
                  <c:v>448.89316933279201</c:v>
                </c:pt>
                <c:pt idx="12526">
                  <c:v>448.82377470939298</c:v>
                </c:pt>
                <c:pt idx="12527">
                  <c:v>448.79435171228698</c:v>
                </c:pt>
                <c:pt idx="12528">
                  <c:v>448.71222135611998</c:v>
                </c:pt>
                <c:pt idx="12529">
                  <c:v>448.69478041219401</c:v>
                </c:pt>
                <c:pt idx="12530">
                  <c:v>448.69273491426497</c:v>
                </c:pt>
                <c:pt idx="12531">
                  <c:v>448.68879780051498</c:v>
                </c:pt>
                <c:pt idx="12532">
                  <c:v>448.68152120022398</c:v>
                </c:pt>
                <c:pt idx="12533">
                  <c:v>448.66369096177499</c:v>
                </c:pt>
                <c:pt idx="12534">
                  <c:v>448.66160859865198</c:v>
                </c:pt>
                <c:pt idx="12535">
                  <c:v>448.65137637724598</c:v>
                </c:pt>
                <c:pt idx="12536">
                  <c:v>448.63340871190599</c:v>
                </c:pt>
                <c:pt idx="12537">
                  <c:v>448.61475719678498</c:v>
                </c:pt>
                <c:pt idx="12538">
                  <c:v>448.59657822104998</c:v>
                </c:pt>
                <c:pt idx="12539">
                  <c:v>448.57535926771698</c:v>
                </c:pt>
                <c:pt idx="12540">
                  <c:v>448.57054862489798</c:v>
                </c:pt>
                <c:pt idx="12541">
                  <c:v>448.55683097001599</c:v>
                </c:pt>
                <c:pt idx="12542">
                  <c:v>448.55394933110301</c:v>
                </c:pt>
                <c:pt idx="12543">
                  <c:v>448.519921021588</c:v>
                </c:pt>
                <c:pt idx="12544">
                  <c:v>448.50613129454399</c:v>
                </c:pt>
                <c:pt idx="12545">
                  <c:v>448.501010565326</c:v>
                </c:pt>
                <c:pt idx="12546">
                  <c:v>448.48188545691698</c:v>
                </c:pt>
                <c:pt idx="12547">
                  <c:v>448.47126798519702</c:v>
                </c:pt>
                <c:pt idx="12548">
                  <c:v>448.45617093944998</c:v>
                </c:pt>
                <c:pt idx="12549">
                  <c:v>448.45419672544102</c:v>
                </c:pt>
                <c:pt idx="12550">
                  <c:v>448.445604641454</c:v>
                </c:pt>
                <c:pt idx="12551">
                  <c:v>448.44529109049699</c:v>
                </c:pt>
                <c:pt idx="12552">
                  <c:v>448.43846257527503</c:v>
                </c:pt>
                <c:pt idx="12553">
                  <c:v>448.43843250931502</c:v>
                </c:pt>
                <c:pt idx="12554">
                  <c:v>448.43176307452302</c:v>
                </c:pt>
                <c:pt idx="12555">
                  <c:v>448.429969403705</c:v>
                </c:pt>
                <c:pt idx="12556">
                  <c:v>448.42871471371302</c:v>
                </c:pt>
                <c:pt idx="12557">
                  <c:v>448.42508839280401</c:v>
                </c:pt>
                <c:pt idx="12558">
                  <c:v>448.42438386549799</c:v>
                </c:pt>
                <c:pt idx="12559">
                  <c:v>448.422515842488</c:v>
                </c:pt>
                <c:pt idx="12560">
                  <c:v>448.422219108376</c:v>
                </c:pt>
                <c:pt idx="12561">
                  <c:v>448.42207837396398</c:v>
                </c:pt>
                <c:pt idx="12562">
                  <c:v>448.42187541152401</c:v>
                </c:pt>
                <c:pt idx="12563">
                  <c:v>448.41958678663599</c:v>
                </c:pt>
                <c:pt idx="12564">
                  <c:v>448.41922809438302</c:v>
                </c:pt>
                <c:pt idx="12565">
                  <c:v>448.41902385002402</c:v>
                </c:pt>
                <c:pt idx="12566">
                  <c:v>448.41817022703998</c:v>
                </c:pt>
                <c:pt idx="12567">
                  <c:v>448.418119524605</c:v>
                </c:pt>
                <c:pt idx="12568">
                  <c:v>448.41795602514298</c:v>
                </c:pt>
                <c:pt idx="12569">
                  <c:v>448.41664925926602</c:v>
                </c:pt>
                <c:pt idx="12570">
                  <c:v>448.416009828396</c:v>
                </c:pt>
                <c:pt idx="12571">
                  <c:v>448.41393423171002</c:v>
                </c:pt>
                <c:pt idx="12572">
                  <c:v>448.412640122151</c:v>
                </c:pt>
                <c:pt idx="12573">
                  <c:v>448.40932252581598</c:v>
                </c:pt>
                <c:pt idx="12574">
                  <c:v>448.40923547033702</c:v>
                </c:pt>
                <c:pt idx="12575">
                  <c:v>448.40786808878499</c:v>
                </c:pt>
                <c:pt idx="12576">
                  <c:v>448.40714304382101</c:v>
                </c:pt>
                <c:pt idx="12577">
                  <c:v>448.40622858351099</c:v>
                </c:pt>
                <c:pt idx="12578">
                  <c:v>448.40392842127898</c:v>
                </c:pt>
                <c:pt idx="12579">
                  <c:v>448.40287879467201</c:v>
                </c:pt>
                <c:pt idx="12580">
                  <c:v>448.400308055984</c:v>
                </c:pt>
                <c:pt idx="12581">
                  <c:v>448.40003957056001</c:v>
                </c:pt>
                <c:pt idx="12582">
                  <c:v>448.39946930246902</c:v>
                </c:pt>
                <c:pt idx="12583">
                  <c:v>448.39916078675901</c:v>
                </c:pt>
                <c:pt idx="12584">
                  <c:v>448.39871508588402</c:v>
                </c:pt>
                <c:pt idx="12585">
                  <c:v>448.39851830547298</c:v>
                </c:pt>
                <c:pt idx="12586">
                  <c:v>448.39829034475099</c:v>
                </c:pt>
                <c:pt idx="12587">
                  <c:v>448.39784380623502</c:v>
                </c:pt>
                <c:pt idx="12588">
                  <c:v>448.39762705178299</c:v>
                </c:pt>
                <c:pt idx="12589">
                  <c:v>448.39582864515802</c:v>
                </c:pt>
                <c:pt idx="12590">
                  <c:v>448.39503889216098</c:v>
                </c:pt>
                <c:pt idx="12591">
                  <c:v>448.39502293776502</c:v>
                </c:pt>
                <c:pt idx="12592">
                  <c:v>448.39491726333199</c:v>
                </c:pt>
                <c:pt idx="12593">
                  <c:v>448.39419157313199</c:v>
                </c:pt>
                <c:pt idx="12594">
                  <c:v>448.39376993768502</c:v>
                </c:pt>
                <c:pt idx="12595">
                  <c:v>448.39269048491099</c:v>
                </c:pt>
                <c:pt idx="12596">
                  <c:v>448.39139932378401</c:v>
                </c:pt>
                <c:pt idx="12597">
                  <c:v>448.38893810475503</c:v>
                </c:pt>
                <c:pt idx="12598">
                  <c:v>448.38852152628499</c:v>
                </c:pt>
                <c:pt idx="12599">
                  <c:v>448.38579923771402</c:v>
                </c:pt>
                <c:pt idx="12600">
                  <c:v>448.38512829868699</c:v>
                </c:pt>
                <c:pt idx="12601">
                  <c:v>448.38511534506802</c:v>
                </c:pt>
                <c:pt idx="12602">
                  <c:v>448.38368028671698</c:v>
                </c:pt>
                <c:pt idx="12603">
                  <c:v>448.38357808031799</c:v>
                </c:pt>
                <c:pt idx="12604">
                  <c:v>448.38279154786102</c:v>
                </c:pt>
                <c:pt idx="12605">
                  <c:v>448.382570631796</c:v>
                </c:pt>
                <c:pt idx="12606">
                  <c:v>448.38155398830997</c:v>
                </c:pt>
                <c:pt idx="12607">
                  <c:v>448.38154117720399</c:v>
                </c:pt>
                <c:pt idx="12608">
                  <c:v>448.37966986424499</c:v>
                </c:pt>
                <c:pt idx="12609">
                  <c:v>448.37926608465602</c:v>
                </c:pt>
                <c:pt idx="12610">
                  <c:v>448.37771054043498</c:v>
                </c:pt>
                <c:pt idx="12611">
                  <c:v>448.37763177956498</c:v>
                </c:pt>
                <c:pt idx="12612">
                  <c:v>448.376636578145</c:v>
                </c:pt>
                <c:pt idx="12613">
                  <c:v>448.37632583320402</c:v>
                </c:pt>
                <c:pt idx="12614">
                  <c:v>448.37404998352002</c:v>
                </c:pt>
                <c:pt idx="12615">
                  <c:v>448.37359193994303</c:v>
                </c:pt>
                <c:pt idx="12616">
                  <c:v>448.37230649674302</c:v>
                </c:pt>
                <c:pt idx="12617">
                  <c:v>448.368711030648</c:v>
                </c:pt>
                <c:pt idx="12618">
                  <c:v>448.36806955465698</c:v>
                </c:pt>
                <c:pt idx="12619">
                  <c:v>448.36482328912803</c:v>
                </c:pt>
                <c:pt idx="12620">
                  <c:v>448.360923376193</c:v>
                </c:pt>
                <c:pt idx="12621">
                  <c:v>448.36053734811298</c:v>
                </c:pt>
                <c:pt idx="12622">
                  <c:v>448.356964268978</c:v>
                </c:pt>
                <c:pt idx="12623">
                  <c:v>448.34641422653903</c:v>
                </c:pt>
                <c:pt idx="12624">
                  <c:v>448.33879394641798</c:v>
                </c:pt>
                <c:pt idx="12625">
                  <c:v>448.32301961661301</c:v>
                </c:pt>
                <c:pt idx="12626">
                  <c:v>448.32218546840397</c:v>
                </c:pt>
                <c:pt idx="12627">
                  <c:v>448.26425677038202</c:v>
                </c:pt>
                <c:pt idx="12628">
                  <c:v>448.23426083418099</c:v>
                </c:pt>
                <c:pt idx="12629">
                  <c:v>448.20848359574899</c:v>
                </c:pt>
                <c:pt idx="12630">
                  <c:v>448.19962079706397</c:v>
                </c:pt>
                <c:pt idx="12631">
                  <c:v>448.19913040635998</c:v>
                </c:pt>
                <c:pt idx="12632">
                  <c:v>448.17519055273402</c:v>
                </c:pt>
                <c:pt idx="12633">
                  <c:v>448.12184790973902</c:v>
                </c:pt>
                <c:pt idx="12634">
                  <c:v>448.05763250710697</c:v>
                </c:pt>
                <c:pt idx="12635">
                  <c:v>448.00960174538301</c:v>
                </c:pt>
                <c:pt idx="12636">
                  <c:v>448.00958126298599</c:v>
                </c:pt>
                <c:pt idx="12637">
                  <c:v>448.00955575863901</c:v>
                </c:pt>
                <c:pt idx="12638">
                  <c:v>448.009551360258</c:v>
                </c:pt>
                <c:pt idx="12639">
                  <c:v>448.00954959979902</c:v>
                </c:pt>
                <c:pt idx="12640">
                  <c:v>447.99595472605603</c:v>
                </c:pt>
                <c:pt idx="12641">
                  <c:v>447.98734210331003</c:v>
                </c:pt>
                <c:pt idx="12642">
                  <c:v>447.98093567182298</c:v>
                </c:pt>
                <c:pt idx="12643">
                  <c:v>447.96969789707498</c:v>
                </c:pt>
                <c:pt idx="12644">
                  <c:v>447.930870688364</c:v>
                </c:pt>
                <c:pt idx="12645">
                  <c:v>447.92821710291798</c:v>
                </c:pt>
                <c:pt idx="12646">
                  <c:v>447.907588419153</c:v>
                </c:pt>
                <c:pt idx="12647">
                  <c:v>447.85542945978199</c:v>
                </c:pt>
                <c:pt idx="12648">
                  <c:v>447.83107411532399</c:v>
                </c:pt>
                <c:pt idx="12649">
                  <c:v>447.807027586564</c:v>
                </c:pt>
                <c:pt idx="12650">
                  <c:v>447.804572883297</c:v>
                </c:pt>
                <c:pt idx="12651">
                  <c:v>447.80227129313897</c:v>
                </c:pt>
                <c:pt idx="12652">
                  <c:v>447.80227129313897</c:v>
                </c:pt>
                <c:pt idx="12653">
                  <c:v>447.80227129313897</c:v>
                </c:pt>
                <c:pt idx="12654">
                  <c:v>447.80227129313897</c:v>
                </c:pt>
                <c:pt idx="12655">
                  <c:v>447.80227129313897</c:v>
                </c:pt>
                <c:pt idx="12656">
                  <c:v>447.80227129313897</c:v>
                </c:pt>
                <c:pt idx="12657">
                  <c:v>447.80227129313897</c:v>
                </c:pt>
                <c:pt idx="12658">
                  <c:v>447.80227129313897</c:v>
                </c:pt>
                <c:pt idx="12659">
                  <c:v>447.80227129313897</c:v>
                </c:pt>
                <c:pt idx="12660">
                  <c:v>447.791376804089</c:v>
                </c:pt>
                <c:pt idx="12661">
                  <c:v>447.68385738962098</c:v>
                </c:pt>
                <c:pt idx="12662">
                  <c:v>447.66860704856799</c:v>
                </c:pt>
                <c:pt idx="12663">
                  <c:v>447.62527606735398</c:v>
                </c:pt>
                <c:pt idx="12664">
                  <c:v>447.624439071842</c:v>
                </c:pt>
                <c:pt idx="12665">
                  <c:v>447.62168925127401</c:v>
                </c:pt>
                <c:pt idx="12666">
                  <c:v>447.618420494021</c:v>
                </c:pt>
                <c:pt idx="12667">
                  <c:v>447.61253909294101</c:v>
                </c:pt>
                <c:pt idx="12668">
                  <c:v>447.607822910153</c:v>
                </c:pt>
                <c:pt idx="12669">
                  <c:v>447.5971872014</c:v>
                </c:pt>
                <c:pt idx="12670">
                  <c:v>447.59691590333102</c:v>
                </c:pt>
                <c:pt idx="12671">
                  <c:v>447.59312411761101</c:v>
                </c:pt>
                <c:pt idx="12672">
                  <c:v>447.58885633982402</c:v>
                </c:pt>
                <c:pt idx="12673">
                  <c:v>447.57333482968801</c:v>
                </c:pt>
                <c:pt idx="12674">
                  <c:v>447.56358142458203</c:v>
                </c:pt>
                <c:pt idx="12675">
                  <c:v>447.555405461563</c:v>
                </c:pt>
                <c:pt idx="12676">
                  <c:v>447.545555428282</c:v>
                </c:pt>
                <c:pt idx="12677">
                  <c:v>447.51740241823501</c:v>
                </c:pt>
                <c:pt idx="12678">
                  <c:v>447.51362118582398</c:v>
                </c:pt>
                <c:pt idx="12679">
                  <c:v>447.462303460165</c:v>
                </c:pt>
                <c:pt idx="12680">
                  <c:v>447.44672082032298</c:v>
                </c:pt>
                <c:pt idx="12681">
                  <c:v>447.42668627669502</c:v>
                </c:pt>
                <c:pt idx="12682">
                  <c:v>447.37889757450398</c:v>
                </c:pt>
                <c:pt idx="12683">
                  <c:v>447.32516299334702</c:v>
                </c:pt>
                <c:pt idx="12684">
                  <c:v>447.29924271128198</c:v>
                </c:pt>
                <c:pt idx="12685">
                  <c:v>447.294154490013</c:v>
                </c:pt>
                <c:pt idx="12686">
                  <c:v>447.28226702206399</c:v>
                </c:pt>
                <c:pt idx="12687">
                  <c:v>447.27541431391103</c:v>
                </c:pt>
                <c:pt idx="12688">
                  <c:v>447.27484803741402</c:v>
                </c:pt>
                <c:pt idx="12689">
                  <c:v>447.254205397215</c:v>
                </c:pt>
                <c:pt idx="12690">
                  <c:v>447.24220007618902</c:v>
                </c:pt>
                <c:pt idx="12691">
                  <c:v>447.19335680888503</c:v>
                </c:pt>
                <c:pt idx="12692">
                  <c:v>447.18429664627803</c:v>
                </c:pt>
                <c:pt idx="12693">
                  <c:v>447.17357986763699</c:v>
                </c:pt>
                <c:pt idx="12694">
                  <c:v>447.12900469285</c:v>
                </c:pt>
                <c:pt idx="12695">
                  <c:v>447.12328987793398</c:v>
                </c:pt>
                <c:pt idx="12696">
                  <c:v>447.11960338473398</c:v>
                </c:pt>
                <c:pt idx="12697">
                  <c:v>447.10475000207202</c:v>
                </c:pt>
                <c:pt idx="12698">
                  <c:v>447.06812382428302</c:v>
                </c:pt>
                <c:pt idx="12699">
                  <c:v>447.06423693852901</c:v>
                </c:pt>
                <c:pt idx="12700">
                  <c:v>447.061085750328</c:v>
                </c:pt>
                <c:pt idx="12701">
                  <c:v>447.05942597763601</c:v>
                </c:pt>
                <c:pt idx="12702">
                  <c:v>447.01603130173299</c:v>
                </c:pt>
                <c:pt idx="12703">
                  <c:v>447.01260306907398</c:v>
                </c:pt>
                <c:pt idx="12704">
                  <c:v>446.97735211793702</c:v>
                </c:pt>
                <c:pt idx="12705">
                  <c:v>446.97686848116803</c:v>
                </c:pt>
                <c:pt idx="12706">
                  <c:v>446.97004024752499</c:v>
                </c:pt>
                <c:pt idx="12707">
                  <c:v>446.96859527980598</c:v>
                </c:pt>
                <c:pt idx="12708">
                  <c:v>446.95694042460201</c:v>
                </c:pt>
                <c:pt idx="12709">
                  <c:v>446.94572374052399</c:v>
                </c:pt>
                <c:pt idx="12710">
                  <c:v>446.941958923458</c:v>
                </c:pt>
                <c:pt idx="12711">
                  <c:v>446.93816174581201</c:v>
                </c:pt>
                <c:pt idx="12712">
                  <c:v>446.93709319946799</c:v>
                </c:pt>
                <c:pt idx="12713">
                  <c:v>446.93382087919201</c:v>
                </c:pt>
                <c:pt idx="12714">
                  <c:v>446.93258281958299</c:v>
                </c:pt>
                <c:pt idx="12715">
                  <c:v>446.92381573540899</c:v>
                </c:pt>
                <c:pt idx="12716">
                  <c:v>446.91049611923103</c:v>
                </c:pt>
                <c:pt idx="12717">
                  <c:v>446.90852460452601</c:v>
                </c:pt>
                <c:pt idx="12718">
                  <c:v>446.90756108735798</c:v>
                </c:pt>
                <c:pt idx="12719">
                  <c:v>446.893054392789</c:v>
                </c:pt>
                <c:pt idx="12720">
                  <c:v>446.86797320961603</c:v>
                </c:pt>
                <c:pt idx="12721">
                  <c:v>446.80686634675499</c:v>
                </c:pt>
                <c:pt idx="12722">
                  <c:v>446.76912746261002</c:v>
                </c:pt>
                <c:pt idx="12723">
                  <c:v>446.76875526168499</c:v>
                </c:pt>
                <c:pt idx="12724">
                  <c:v>446.74870765009501</c:v>
                </c:pt>
                <c:pt idx="12725">
                  <c:v>446.74837378885798</c:v>
                </c:pt>
                <c:pt idx="12726">
                  <c:v>446.74596713774201</c:v>
                </c:pt>
                <c:pt idx="12727">
                  <c:v>446.73316851760097</c:v>
                </c:pt>
                <c:pt idx="12728">
                  <c:v>446.72989305350097</c:v>
                </c:pt>
                <c:pt idx="12729">
                  <c:v>446.72930785611402</c:v>
                </c:pt>
                <c:pt idx="12730">
                  <c:v>446.72288306505999</c:v>
                </c:pt>
                <c:pt idx="12731">
                  <c:v>446.72135400178098</c:v>
                </c:pt>
                <c:pt idx="12732">
                  <c:v>446.72124249392198</c:v>
                </c:pt>
                <c:pt idx="12733">
                  <c:v>446.720864732493</c:v>
                </c:pt>
                <c:pt idx="12734">
                  <c:v>446.72083818735598</c:v>
                </c:pt>
                <c:pt idx="12735">
                  <c:v>446.72076686026202</c:v>
                </c:pt>
                <c:pt idx="12736">
                  <c:v>446.70159301286498</c:v>
                </c:pt>
                <c:pt idx="12737">
                  <c:v>446.701516484987</c:v>
                </c:pt>
                <c:pt idx="12738">
                  <c:v>446.70007196328697</c:v>
                </c:pt>
                <c:pt idx="12739">
                  <c:v>446.69977875324298</c:v>
                </c:pt>
                <c:pt idx="12740">
                  <c:v>446.69959073507903</c:v>
                </c:pt>
                <c:pt idx="12741">
                  <c:v>446.69930785997298</c:v>
                </c:pt>
                <c:pt idx="12742">
                  <c:v>446.69854570843802</c:v>
                </c:pt>
                <c:pt idx="12743">
                  <c:v>446.69846578213799</c:v>
                </c:pt>
                <c:pt idx="12744">
                  <c:v>446.68956406745002</c:v>
                </c:pt>
                <c:pt idx="12745">
                  <c:v>446.68445399271798</c:v>
                </c:pt>
                <c:pt idx="12746">
                  <c:v>446.65553840627899</c:v>
                </c:pt>
                <c:pt idx="12747">
                  <c:v>446.65072981630499</c:v>
                </c:pt>
                <c:pt idx="12748">
                  <c:v>446.64328465970902</c:v>
                </c:pt>
                <c:pt idx="12749">
                  <c:v>446.61516758729698</c:v>
                </c:pt>
                <c:pt idx="12750">
                  <c:v>446.59215628678902</c:v>
                </c:pt>
                <c:pt idx="12751">
                  <c:v>446.57853182432899</c:v>
                </c:pt>
                <c:pt idx="12752">
                  <c:v>446.57310647083199</c:v>
                </c:pt>
                <c:pt idx="12753">
                  <c:v>446.55174900310902</c:v>
                </c:pt>
                <c:pt idx="12754">
                  <c:v>446.55038668606602</c:v>
                </c:pt>
                <c:pt idx="12755">
                  <c:v>446.54747357157902</c:v>
                </c:pt>
                <c:pt idx="12756">
                  <c:v>446.543762584099</c:v>
                </c:pt>
                <c:pt idx="12757">
                  <c:v>446.51570254517901</c:v>
                </c:pt>
                <c:pt idx="12758">
                  <c:v>446.51563332777499</c:v>
                </c:pt>
                <c:pt idx="12759">
                  <c:v>446.51494182970902</c:v>
                </c:pt>
                <c:pt idx="12760">
                  <c:v>446.51485687604497</c:v>
                </c:pt>
                <c:pt idx="12761">
                  <c:v>446.51421313180202</c:v>
                </c:pt>
                <c:pt idx="12762">
                  <c:v>446.51408129456598</c:v>
                </c:pt>
                <c:pt idx="12763">
                  <c:v>446.514040453267</c:v>
                </c:pt>
                <c:pt idx="12764">
                  <c:v>446.51397536376498</c:v>
                </c:pt>
                <c:pt idx="12765">
                  <c:v>446.513770041356</c:v>
                </c:pt>
                <c:pt idx="12766">
                  <c:v>446.51350585245802</c:v>
                </c:pt>
                <c:pt idx="12767">
                  <c:v>446.51339354725798</c:v>
                </c:pt>
                <c:pt idx="12768">
                  <c:v>446.50775156285403</c:v>
                </c:pt>
                <c:pt idx="12769">
                  <c:v>446.50567259686198</c:v>
                </c:pt>
                <c:pt idx="12770">
                  <c:v>446.50524965087698</c:v>
                </c:pt>
                <c:pt idx="12771">
                  <c:v>446.49419564734001</c:v>
                </c:pt>
                <c:pt idx="12772">
                  <c:v>446.49407137432502</c:v>
                </c:pt>
                <c:pt idx="12773">
                  <c:v>446.493777118477</c:v>
                </c:pt>
                <c:pt idx="12774">
                  <c:v>446.49372968317698</c:v>
                </c:pt>
                <c:pt idx="12775">
                  <c:v>446.49371904119698</c:v>
                </c:pt>
                <c:pt idx="12776">
                  <c:v>446.49337403798501</c:v>
                </c:pt>
                <c:pt idx="12777">
                  <c:v>446.493117778905</c:v>
                </c:pt>
                <c:pt idx="12778">
                  <c:v>446.493002708419</c:v>
                </c:pt>
                <c:pt idx="12779">
                  <c:v>446.492332950449</c:v>
                </c:pt>
                <c:pt idx="12780">
                  <c:v>446.49210300000902</c:v>
                </c:pt>
                <c:pt idx="12781">
                  <c:v>446.49201390931</c:v>
                </c:pt>
                <c:pt idx="12782">
                  <c:v>446.49196542010202</c:v>
                </c:pt>
                <c:pt idx="12783">
                  <c:v>446.49195404136299</c:v>
                </c:pt>
                <c:pt idx="12784">
                  <c:v>446.49179412833399</c:v>
                </c:pt>
                <c:pt idx="12785">
                  <c:v>446.491579225343</c:v>
                </c:pt>
                <c:pt idx="12786">
                  <c:v>446.491509531286</c:v>
                </c:pt>
                <c:pt idx="12787">
                  <c:v>446.481002124469</c:v>
                </c:pt>
                <c:pt idx="12788">
                  <c:v>446.46352748792498</c:v>
                </c:pt>
                <c:pt idx="12789">
                  <c:v>446.44795101399302</c:v>
                </c:pt>
                <c:pt idx="12790">
                  <c:v>446.44735646562498</c:v>
                </c:pt>
                <c:pt idx="12791">
                  <c:v>446.39054827281399</c:v>
                </c:pt>
                <c:pt idx="12792">
                  <c:v>446.33768264098097</c:v>
                </c:pt>
                <c:pt idx="12793">
                  <c:v>446.32462085413999</c:v>
                </c:pt>
                <c:pt idx="12794">
                  <c:v>446.30209956689202</c:v>
                </c:pt>
                <c:pt idx="12795">
                  <c:v>446.300096276381</c:v>
                </c:pt>
                <c:pt idx="12796">
                  <c:v>446.29806433519201</c:v>
                </c:pt>
                <c:pt idx="12797">
                  <c:v>446.28869311900002</c:v>
                </c:pt>
                <c:pt idx="12798">
                  <c:v>446.28801721491999</c:v>
                </c:pt>
                <c:pt idx="12799">
                  <c:v>446.28663734469302</c:v>
                </c:pt>
                <c:pt idx="12800">
                  <c:v>446.28584395339101</c:v>
                </c:pt>
                <c:pt idx="12801">
                  <c:v>446.28552423668901</c:v>
                </c:pt>
                <c:pt idx="12802">
                  <c:v>446.28487191628898</c:v>
                </c:pt>
                <c:pt idx="12803">
                  <c:v>446.28256764188399</c:v>
                </c:pt>
                <c:pt idx="12804">
                  <c:v>446.28110823755202</c:v>
                </c:pt>
                <c:pt idx="12805">
                  <c:v>446.27798842377399</c:v>
                </c:pt>
                <c:pt idx="12806">
                  <c:v>446.276913726685</c:v>
                </c:pt>
                <c:pt idx="12807">
                  <c:v>446.27685726678197</c:v>
                </c:pt>
                <c:pt idx="12808">
                  <c:v>446.27574445162003</c:v>
                </c:pt>
                <c:pt idx="12809">
                  <c:v>446.27107123414999</c:v>
                </c:pt>
                <c:pt idx="12810">
                  <c:v>446.269756838962</c:v>
                </c:pt>
                <c:pt idx="12811">
                  <c:v>446.26954698867502</c:v>
                </c:pt>
                <c:pt idx="12812">
                  <c:v>446.26946500516402</c:v>
                </c:pt>
                <c:pt idx="12813">
                  <c:v>446.268937176485</c:v>
                </c:pt>
                <c:pt idx="12814">
                  <c:v>446.265423839086</c:v>
                </c:pt>
                <c:pt idx="12815">
                  <c:v>446.26507983434999</c:v>
                </c:pt>
                <c:pt idx="12816">
                  <c:v>446.26387887830703</c:v>
                </c:pt>
                <c:pt idx="12817">
                  <c:v>446.26143748292498</c:v>
                </c:pt>
                <c:pt idx="12818">
                  <c:v>446.25939827177399</c:v>
                </c:pt>
                <c:pt idx="12819">
                  <c:v>446.25890053100602</c:v>
                </c:pt>
                <c:pt idx="12820">
                  <c:v>446.25873581304597</c:v>
                </c:pt>
                <c:pt idx="12821">
                  <c:v>446.25762890128999</c:v>
                </c:pt>
                <c:pt idx="12822">
                  <c:v>446.25703486704703</c:v>
                </c:pt>
                <c:pt idx="12823">
                  <c:v>446.25641229219701</c:v>
                </c:pt>
                <c:pt idx="12824">
                  <c:v>446.25478736523502</c:v>
                </c:pt>
                <c:pt idx="12825">
                  <c:v>446.25476966764398</c:v>
                </c:pt>
                <c:pt idx="12826">
                  <c:v>446.25455735586002</c:v>
                </c:pt>
                <c:pt idx="12827">
                  <c:v>446.254247320665</c:v>
                </c:pt>
                <c:pt idx="12828">
                  <c:v>446.25419121703402</c:v>
                </c:pt>
                <c:pt idx="12829">
                  <c:v>446.252472959621</c:v>
                </c:pt>
                <c:pt idx="12830">
                  <c:v>446.251665300073</c:v>
                </c:pt>
                <c:pt idx="12831">
                  <c:v>446.251451820716</c:v>
                </c:pt>
                <c:pt idx="12832">
                  <c:v>446.251376378271</c:v>
                </c:pt>
                <c:pt idx="12833">
                  <c:v>446.25045470872499</c:v>
                </c:pt>
                <c:pt idx="12834">
                  <c:v>446.24911939696301</c:v>
                </c:pt>
                <c:pt idx="12835">
                  <c:v>446.24828043743298</c:v>
                </c:pt>
                <c:pt idx="12836">
                  <c:v>446.24824071488501</c:v>
                </c:pt>
                <c:pt idx="12837">
                  <c:v>446.24754681920899</c:v>
                </c:pt>
                <c:pt idx="12838">
                  <c:v>446.247346578443</c:v>
                </c:pt>
                <c:pt idx="12839">
                  <c:v>446.24705689708298</c:v>
                </c:pt>
                <c:pt idx="12840">
                  <c:v>446.24624975881198</c:v>
                </c:pt>
                <c:pt idx="12841">
                  <c:v>446.24521808664002</c:v>
                </c:pt>
                <c:pt idx="12842">
                  <c:v>446.245112299894</c:v>
                </c:pt>
                <c:pt idx="12843">
                  <c:v>446.245063782805</c:v>
                </c:pt>
                <c:pt idx="12844">
                  <c:v>446.24424665337301</c:v>
                </c:pt>
                <c:pt idx="12845">
                  <c:v>446.24395046319898</c:v>
                </c:pt>
                <c:pt idx="12846">
                  <c:v>446.24375879147499</c:v>
                </c:pt>
                <c:pt idx="12847">
                  <c:v>446.24270517220998</c:v>
                </c:pt>
                <c:pt idx="12848">
                  <c:v>446.24192104449901</c:v>
                </c:pt>
                <c:pt idx="12849">
                  <c:v>446.240575015481</c:v>
                </c:pt>
                <c:pt idx="12850">
                  <c:v>446.23997569221598</c:v>
                </c:pt>
                <c:pt idx="12851">
                  <c:v>446.23911989166402</c:v>
                </c:pt>
                <c:pt idx="12852">
                  <c:v>446.23850191516601</c:v>
                </c:pt>
                <c:pt idx="12853">
                  <c:v>446.23831859908398</c:v>
                </c:pt>
                <c:pt idx="12854">
                  <c:v>446.23698074565999</c:v>
                </c:pt>
                <c:pt idx="12855">
                  <c:v>446.23681960971197</c:v>
                </c:pt>
                <c:pt idx="12856">
                  <c:v>446.23640625604298</c:v>
                </c:pt>
                <c:pt idx="12857">
                  <c:v>446.23478612135699</c:v>
                </c:pt>
                <c:pt idx="12858">
                  <c:v>446.23472046383603</c:v>
                </c:pt>
                <c:pt idx="12859">
                  <c:v>446.23293466582601</c:v>
                </c:pt>
                <c:pt idx="12860">
                  <c:v>446.231790543751</c:v>
                </c:pt>
                <c:pt idx="12861">
                  <c:v>446.23174645697202</c:v>
                </c:pt>
                <c:pt idx="12862">
                  <c:v>446.231703984452</c:v>
                </c:pt>
                <c:pt idx="12863">
                  <c:v>446.22854104435299</c:v>
                </c:pt>
                <c:pt idx="12864">
                  <c:v>446.22825909369101</c:v>
                </c:pt>
                <c:pt idx="12865">
                  <c:v>446.22792067542798</c:v>
                </c:pt>
                <c:pt idx="12866">
                  <c:v>446.22438432434097</c:v>
                </c:pt>
                <c:pt idx="12867">
                  <c:v>446.22377345491202</c:v>
                </c:pt>
                <c:pt idx="12868">
                  <c:v>446.22357274567997</c:v>
                </c:pt>
                <c:pt idx="12869">
                  <c:v>446.22348329679102</c:v>
                </c:pt>
                <c:pt idx="12870">
                  <c:v>446.22323565533401</c:v>
                </c:pt>
                <c:pt idx="12871">
                  <c:v>446.22248369490399</c:v>
                </c:pt>
                <c:pt idx="12872">
                  <c:v>446.22191122069</c:v>
                </c:pt>
                <c:pt idx="12873">
                  <c:v>446.21752406161698</c:v>
                </c:pt>
                <c:pt idx="12874">
                  <c:v>446.21470365834801</c:v>
                </c:pt>
                <c:pt idx="12875">
                  <c:v>446.21397839086097</c:v>
                </c:pt>
                <c:pt idx="12876">
                  <c:v>446.21331030476898</c:v>
                </c:pt>
                <c:pt idx="12877">
                  <c:v>446.208481561751</c:v>
                </c:pt>
                <c:pt idx="12878">
                  <c:v>446.20378351673997</c:v>
                </c:pt>
                <c:pt idx="12879">
                  <c:v>446.20292013121298</c:v>
                </c:pt>
                <c:pt idx="12880">
                  <c:v>446.19969931074399</c:v>
                </c:pt>
                <c:pt idx="12881">
                  <c:v>446.19410048550998</c:v>
                </c:pt>
                <c:pt idx="12882">
                  <c:v>446.19291910377098</c:v>
                </c:pt>
                <c:pt idx="12883">
                  <c:v>446.19066907439498</c:v>
                </c:pt>
                <c:pt idx="12884">
                  <c:v>446.13918756706403</c:v>
                </c:pt>
                <c:pt idx="12885">
                  <c:v>446.137262799052</c:v>
                </c:pt>
                <c:pt idx="12886">
                  <c:v>446.13627355947801</c:v>
                </c:pt>
                <c:pt idx="12887">
                  <c:v>446.11810451439902</c:v>
                </c:pt>
                <c:pt idx="12888">
                  <c:v>446.10827719034899</c:v>
                </c:pt>
                <c:pt idx="12889">
                  <c:v>446.10380075178898</c:v>
                </c:pt>
                <c:pt idx="12890">
                  <c:v>446.09584436787901</c:v>
                </c:pt>
                <c:pt idx="12891">
                  <c:v>446.093823113285</c:v>
                </c:pt>
                <c:pt idx="12892">
                  <c:v>446.09182437321499</c:v>
                </c:pt>
                <c:pt idx="12893">
                  <c:v>446.08943695384698</c:v>
                </c:pt>
                <c:pt idx="12894">
                  <c:v>446.08140632431201</c:v>
                </c:pt>
                <c:pt idx="12895">
                  <c:v>446.080958484262</c:v>
                </c:pt>
                <c:pt idx="12896">
                  <c:v>446.08018250661598</c:v>
                </c:pt>
                <c:pt idx="12897">
                  <c:v>446.07994105201999</c:v>
                </c:pt>
                <c:pt idx="12898">
                  <c:v>446.07835898167099</c:v>
                </c:pt>
                <c:pt idx="12899">
                  <c:v>446.076264695904</c:v>
                </c:pt>
                <c:pt idx="12900">
                  <c:v>446.074488904237</c:v>
                </c:pt>
                <c:pt idx="12901">
                  <c:v>446.07318320010302</c:v>
                </c:pt>
                <c:pt idx="12902">
                  <c:v>446.071213688461</c:v>
                </c:pt>
                <c:pt idx="12903">
                  <c:v>446.07097549218702</c:v>
                </c:pt>
                <c:pt idx="12904">
                  <c:v>446.067132301198</c:v>
                </c:pt>
                <c:pt idx="12905">
                  <c:v>446.06600083521801</c:v>
                </c:pt>
                <c:pt idx="12906">
                  <c:v>446.06593898694803</c:v>
                </c:pt>
                <c:pt idx="12907">
                  <c:v>446.065393494197</c:v>
                </c:pt>
                <c:pt idx="12908">
                  <c:v>446.064375220366</c:v>
                </c:pt>
                <c:pt idx="12909">
                  <c:v>446.06067403831099</c:v>
                </c:pt>
                <c:pt idx="12910">
                  <c:v>446.06024352602202</c:v>
                </c:pt>
                <c:pt idx="12911">
                  <c:v>446.05901074482</c:v>
                </c:pt>
                <c:pt idx="12912">
                  <c:v>446.05885214890901</c:v>
                </c:pt>
                <c:pt idx="12913">
                  <c:v>446.05816459406998</c:v>
                </c:pt>
                <c:pt idx="12914">
                  <c:v>446.05811668321098</c:v>
                </c:pt>
                <c:pt idx="12915">
                  <c:v>446.057638199461</c:v>
                </c:pt>
                <c:pt idx="12916">
                  <c:v>446.05542171798498</c:v>
                </c:pt>
                <c:pt idx="12917">
                  <c:v>446.05523648048597</c:v>
                </c:pt>
                <c:pt idx="12918">
                  <c:v>446.05381994387301</c:v>
                </c:pt>
                <c:pt idx="12919">
                  <c:v>446.05317422447303</c:v>
                </c:pt>
                <c:pt idx="12920">
                  <c:v>446.05220991182802</c:v>
                </c:pt>
                <c:pt idx="12921">
                  <c:v>446.05177463602797</c:v>
                </c:pt>
                <c:pt idx="12922">
                  <c:v>446.05106589221299</c:v>
                </c:pt>
                <c:pt idx="12923">
                  <c:v>446.049199635045</c:v>
                </c:pt>
                <c:pt idx="12924">
                  <c:v>446.048985784786</c:v>
                </c:pt>
                <c:pt idx="12925">
                  <c:v>446.04868772720101</c:v>
                </c:pt>
                <c:pt idx="12926">
                  <c:v>446.04806287038798</c:v>
                </c:pt>
                <c:pt idx="12927">
                  <c:v>446.047868728656</c:v>
                </c:pt>
                <c:pt idx="12928">
                  <c:v>446.04771994230902</c:v>
                </c:pt>
                <c:pt idx="12929">
                  <c:v>446.04757424689399</c:v>
                </c:pt>
                <c:pt idx="12930">
                  <c:v>446.047320619868</c:v>
                </c:pt>
                <c:pt idx="12931">
                  <c:v>446.04723596193099</c:v>
                </c:pt>
                <c:pt idx="12932">
                  <c:v>446.04676005682501</c:v>
                </c:pt>
                <c:pt idx="12933">
                  <c:v>446.04584442836898</c:v>
                </c:pt>
                <c:pt idx="12934">
                  <c:v>446.04575196379199</c:v>
                </c:pt>
                <c:pt idx="12935">
                  <c:v>446.04561335350297</c:v>
                </c:pt>
                <c:pt idx="12936">
                  <c:v>446.04546130708502</c:v>
                </c:pt>
                <c:pt idx="12937">
                  <c:v>446.04497650261402</c:v>
                </c:pt>
                <c:pt idx="12938">
                  <c:v>446.04442000548403</c:v>
                </c:pt>
                <c:pt idx="12939">
                  <c:v>446.04375558209398</c:v>
                </c:pt>
                <c:pt idx="12940">
                  <c:v>446.04357164156499</c:v>
                </c:pt>
                <c:pt idx="12941">
                  <c:v>446.043278630386</c:v>
                </c:pt>
                <c:pt idx="12942">
                  <c:v>446.043264847741</c:v>
                </c:pt>
                <c:pt idx="12943">
                  <c:v>446.04309841975902</c:v>
                </c:pt>
                <c:pt idx="12944">
                  <c:v>446.042042816091</c:v>
                </c:pt>
                <c:pt idx="12945">
                  <c:v>446.042012419608</c:v>
                </c:pt>
                <c:pt idx="12946">
                  <c:v>446.04166271764598</c:v>
                </c:pt>
                <c:pt idx="12947">
                  <c:v>446.04150614693998</c:v>
                </c:pt>
                <c:pt idx="12948">
                  <c:v>446.04118058192</c:v>
                </c:pt>
                <c:pt idx="12949">
                  <c:v>446.04088931833701</c:v>
                </c:pt>
                <c:pt idx="12950">
                  <c:v>446.04032970274898</c:v>
                </c:pt>
                <c:pt idx="12951">
                  <c:v>446.04031876936398</c:v>
                </c:pt>
                <c:pt idx="12952">
                  <c:v>446.04031705309399</c:v>
                </c:pt>
                <c:pt idx="12953">
                  <c:v>446.03986680764899</c:v>
                </c:pt>
                <c:pt idx="12954">
                  <c:v>446.03958150270398</c:v>
                </c:pt>
                <c:pt idx="12955">
                  <c:v>446.03933114185799</c:v>
                </c:pt>
                <c:pt idx="12956">
                  <c:v>446.03914807690302</c:v>
                </c:pt>
                <c:pt idx="12957">
                  <c:v>446.03903273816201</c:v>
                </c:pt>
                <c:pt idx="12958">
                  <c:v>446.03888414829902</c:v>
                </c:pt>
                <c:pt idx="12959">
                  <c:v>446.03881348285398</c:v>
                </c:pt>
                <c:pt idx="12960">
                  <c:v>446.038628162392</c:v>
                </c:pt>
                <c:pt idx="12961">
                  <c:v>446.03786353174303</c:v>
                </c:pt>
                <c:pt idx="12962">
                  <c:v>446.03711662129598</c:v>
                </c:pt>
                <c:pt idx="12963">
                  <c:v>446.03674730333398</c:v>
                </c:pt>
                <c:pt idx="12964">
                  <c:v>446.03602753763403</c:v>
                </c:pt>
                <c:pt idx="12965">
                  <c:v>446.035833969583</c:v>
                </c:pt>
                <c:pt idx="12966">
                  <c:v>446.03572442461802</c:v>
                </c:pt>
                <c:pt idx="12967">
                  <c:v>446.035617015539</c:v>
                </c:pt>
                <c:pt idx="12968">
                  <c:v>446.03509050555903</c:v>
                </c:pt>
                <c:pt idx="12969">
                  <c:v>446.03459526950599</c:v>
                </c:pt>
                <c:pt idx="12970">
                  <c:v>446.03445807473503</c:v>
                </c:pt>
                <c:pt idx="12971">
                  <c:v>446.03420127874898</c:v>
                </c:pt>
                <c:pt idx="12972">
                  <c:v>446.03379282216798</c:v>
                </c:pt>
                <c:pt idx="12973">
                  <c:v>446.033764619142</c:v>
                </c:pt>
                <c:pt idx="12974">
                  <c:v>446.03358902087501</c:v>
                </c:pt>
                <c:pt idx="12975">
                  <c:v>446.03258299705402</c:v>
                </c:pt>
                <c:pt idx="12976">
                  <c:v>446.03243316029699</c:v>
                </c:pt>
                <c:pt idx="12977">
                  <c:v>446.03163390007802</c:v>
                </c:pt>
                <c:pt idx="12978">
                  <c:v>446.031615085353</c:v>
                </c:pt>
                <c:pt idx="12979">
                  <c:v>446.03157996638902</c:v>
                </c:pt>
                <c:pt idx="12980">
                  <c:v>446.03133396652203</c:v>
                </c:pt>
                <c:pt idx="12981">
                  <c:v>446.03040914285799</c:v>
                </c:pt>
                <c:pt idx="12982">
                  <c:v>446.030183234986</c:v>
                </c:pt>
                <c:pt idx="12983">
                  <c:v>446.03016873643401</c:v>
                </c:pt>
                <c:pt idx="12984">
                  <c:v>446.03016450513297</c:v>
                </c:pt>
                <c:pt idx="12985">
                  <c:v>446.02996376456099</c:v>
                </c:pt>
                <c:pt idx="12986">
                  <c:v>446.02974609594702</c:v>
                </c:pt>
                <c:pt idx="12987">
                  <c:v>446.02894350821202</c:v>
                </c:pt>
                <c:pt idx="12988">
                  <c:v>446.02860346521999</c:v>
                </c:pt>
                <c:pt idx="12989">
                  <c:v>446.02676632767998</c:v>
                </c:pt>
                <c:pt idx="12990">
                  <c:v>446.02648922943098</c:v>
                </c:pt>
                <c:pt idx="12991">
                  <c:v>446.026467191807</c:v>
                </c:pt>
                <c:pt idx="12992">
                  <c:v>446.02642195531598</c:v>
                </c:pt>
                <c:pt idx="12993">
                  <c:v>446.02579160476398</c:v>
                </c:pt>
                <c:pt idx="12994">
                  <c:v>446.02522121586702</c:v>
                </c:pt>
                <c:pt idx="12995">
                  <c:v>446.02519002608199</c:v>
                </c:pt>
                <c:pt idx="12996">
                  <c:v>446.02512079288903</c:v>
                </c:pt>
                <c:pt idx="12997">
                  <c:v>446.024929407385</c:v>
                </c:pt>
                <c:pt idx="12998">
                  <c:v>446.02252422013299</c:v>
                </c:pt>
                <c:pt idx="12999">
                  <c:v>446.02157662332797</c:v>
                </c:pt>
                <c:pt idx="13000">
                  <c:v>446.02126405485899</c:v>
                </c:pt>
                <c:pt idx="13001">
                  <c:v>446.02095797906202</c:v>
                </c:pt>
                <c:pt idx="13002">
                  <c:v>446.02060723098202</c:v>
                </c:pt>
                <c:pt idx="13003">
                  <c:v>446.02032166419099</c:v>
                </c:pt>
                <c:pt idx="13004">
                  <c:v>446.02015033400897</c:v>
                </c:pt>
                <c:pt idx="13005">
                  <c:v>446.01890330452301</c:v>
                </c:pt>
                <c:pt idx="13006">
                  <c:v>446.01665033279698</c:v>
                </c:pt>
                <c:pt idx="13007">
                  <c:v>446.01600289446998</c:v>
                </c:pt>
                <c:pt idx="13008">
                  <c:v>446.01569370857101</c:v>
                </c:pt>
                <c:pt idx="13009">
                  <c:v>446.01561153415901</c:v>
                </c:pt>
                <c:pt idx="13010">
                  <c:v>446.01456047204198</c:v>
                </c:pt>
                <c:pt idx="13011">
                  <c:v>446.01271332088203</c:v>
                </c:pt>
                <c:pt idx="13012">
                  <c:v>446.01249421228403</c:v>
                </c:pt>
                <c:pt idx="13013">
                  <c:v>446.01135424965997</c:v>
                </c:pt>
                <c:pt idx="13014">
                  <c:v>446.01127408520301</c:v>
                </c:pt>
                <c:pt idx="13015">
                  <c:v>446.01024793327701</c:v>
                </c:pt>
                <c:pt idx="13016">
                  <c:v>446.00833556445701</c:v>
                </c:pt>
                <c:pt idx="13017">
                  <c:v>446.007740835709</c:v>
                </c:pt>
                <c:pt idx="13018">
                  <c:v>446.00636797352701</c:v>
                </c:pt>
                <c:pt idx="13019">
                  <c:v>446.00608631906698</c:v>
                </c:pt>
                <c:pt idx="13020">
                  <c:v>446.005787893807</c:v>
                </c:pt>
                <c:pt idx="13021">
                  <c:v>446.00539990200002</c:v>
                </c:pt>
                <c:pt idx="13022">
                  <c:v>446.00510412297302</c:v>
                </c:pt>
                <c:pt idx="13023">
                  <c:v>446.00495137323901</c:v>
                </c:pt>
                <c:pt idx="13024">
                  <c:v>446.003972087644</c:v>
                </c:pt>
                <c:pt idx="13025">
                  <c:v>446.00297505323402</c:v>
                </c:pt>
                <c:pt idx="13026">
                  <c:v>446.00248021201497</c:v>
                </c:pt>
                <c:pt idx="13027">
                  <c:v>446.002057334791</c:v>
                </c:pt>
                <c:pt idx="13028">
                  <c:v>446.00202128527201</c:v>
                </c:pt>
                <c:pt idx="13029">
                  <c:v>446.00171773646798</c:v>
                </c:pt>
                <c:pt idx="13030">
                  <c:v>446.00124613916103</c:v>
                </c:pt>
                <c:pt idx="13031">
                  <c:v>445.99957860109402</c:v>
                </c:pt>
                <c:pt idx="13032">
                  <c:v>445.99895046825498</c:v>
                </c:pt>
                <c:pt idx="13033">
                  <c:v>445.99772706419401</c:v>
                </c:pt>
                <c:pt idx="13034">
                  <c:v>445.99766388700698</c:v>
                </c:pt>
                <c:pt idx="13035">
                  <c:v>445.99674574398898</c:v>
                </c:pt>
                <c:pt idx="13036">
                  <c:v>445.99551340156899</c:v>
                </c:pt>
                <c:pt idx="13037">
                  <c:v>445.99303614910798</c:v>
                </c:pt>
                <c:pt idx="13038">
                  <c:v>445.99051673861499</c:v>
                </c:pt>
                <c:pt idx="13039">
                  <c:v>445.98942492769697</c:v>
                </c:pt>
                <c:pt idx="13040">
                  <c:v>445.98924338347399</c:v>
                </c:pt>
                <c:pt idx="13041">
                  <c:v>445.98800508078398</c:v>
                </c:pt>
                <c:pt idx="13042">
                  <c:v>445.98664669086497</c:v>
                </c:pt>
                <c:pt idx="13043">
                  <c:v>445.98419237864402</c:v>
                </c:pt>
                <c:pt idx="13044">
                  <c:v>445.98169322045999</c:v>
                </c:pt>
                <c:pt idx="13045">
                  <c:v>445.90847936806699</c:v>
                </c:pt>
                <c:pt idx="13046">
                  <c:v>445.85135220905897</c:v>
                </c:pt>
                <c:pt idx="13047">
                  <c:v>445.83097750615099</c:v>
                </c:pt>
                <c:pt idx="13048">
                  <c:v>445.81893479768001</c:v>
                </c:pt>
                <c:pt idx="13049">
                  <c:v>445.773429792294</c:v>
                </c:pt>
                <c:pt idx="13050">
                  <c:v>445.75937626762197</c:v>
                </c:pt>
                <c:pt idx="13051">
                  <c:v>445.73877923718101</c:v>
                </c:pt>
                <c:pt idx="13052">
                  <c:v>445.72886621219698</c:v>
                </c:pt>
                <c:pt idx="13053">
                  <c:v>445.7231561973</c:v>
                </c:pt>
                <c:pt idx="13054">
                  <c:v>445.70372137046002</c:v>
                </c:pt>
                <c:pt idx="13055">
                  <c:v>445.68661070878301</c:v>
                </c:pt>
                <c:pt idx="13056">
                  <c:v>445.66906623711498</c:v>
                </c:pt>
                <c:pt idx="13057">
                  <c:v>445.66320643238703</c:v>
                </c:pt>
                <c:pt idx="13058">
                  <c:v>445.624727899503</c:v>
                </c:pt>
                <c:pt idx="13059">
                  <c:v>445.60307435001999</c:v>
                </c:pt>
                <c:pt idx="13060">
                  <c:v>445.60174768934399</c:v>
                </c:pt>
                <c:pt idx="13061">
                  <c:v>445.57820532388598</c:v>
                </c:pt>
                <c:pt idx="13062">
                  <c:v>445.56641447158302</c:v>
                </c:pt>
                <c:pt idx="13063">
                  <c:v>445.56639432483399</c:v>
                </c:pt>
                <c:pt idx="13064">
                  <c:v>445.422847619854</c:v>
                </c:pt>
                <c:pt idx="13065">
                  <c:v>445.41552318256697</c:v>
                </c:pt>
                <c:pt idx="13066">
                  <c:v>445.38769212161901</c:v>
                </c:pt>
                <c:pt idx="13067">
                  <c:v>445.38248630945401</c:v>
                </c:pt>
                <c:pt idx="13068">
                  <c:v>445.38044300162699</c:v>
                </c:pt>
                <c:pt idx="13069">
                  <c:v>445.34355247654298</c:v>
                </c:pt>
                <c:pt idx="13070">
                  <c:v>445.27305974699601</c:v>
                </c:pt>
                <c:pt idx="13071">
                  <c:v>445.26391524248498</c:v>
                </c:pt>
                <c:pt idx="13072">
                  <c:v>445.19802367182501</c:v>
                </c:pt>
                <c:pt idx="13073">
                  <c:v>445.187153753465</c:v>
                </c:pt>
                <c:pt idx="13074">
                  <c:v>445.171020735193</c:v>
                </c:pt>
                <c:pt idx="13075">
                  <c:v>445.14721872369603</c:v>
                </c:pt>
                <c:pt idx="13076">
                  <c:v>445.11976362122601</c:v>
                </c:pt>
                <c:pt idx="13077">
                  <c:v>445.09542619151</c:v>
                </c:pt>
                <c:pt idx="13078">
                  <c:v>445.09006073889202</c:v>
                </c:pt>
                <c:pt idx="13079">
                  <c:v>445.08364465222598</c:v>
                </c:pt>
                <c:pt idx="13080">
                  <c:v>445.05138534900902</c:v>
                </c:pt>
                <c:pt idx="13081">
                  <c:v>445.00117292557502</c:v>
                </c:pt>
                <c:pt idx="13082">
                  <c:v>444.94841566415897</c:v>
                </c:pt>
                <c:pt idx="13083">
                  <c:v>444.91499226758702</c:v>
                </c:pt>
                <c:pt idx="13084">
                  <c:v>444.89647080141498</c:v>
                </c:pt>
                <c:pt idx="13085">
                  <c:v>444.89574046828699</c:v>
                </c:pt>
                <c:pt idx="13086">
                  <c:v>444.86815617784498</c:v>
                </c:pt>
                <c:pt idx="13087">
                  <c:v>444.84582247045302</c:v>
                </c:pt>
                <c:pt idx="13088">
                  <c:v>444.83949050383598</c:v>
                </c:pt>
                <c:pt idx="13089">
                  <c:v>444.83496905800303</c:v>
                </c:pt>
                <c:pt idx="13090">
                  <c:v>444.83192239486601</c:v>
                </c:pt>
                <c:pt idx="13091">
                  <c:v>444.814207634414</c:v>
                </c:pt>
                <c:pt idx="13092">
                  <c:v>444.79668804308602</c:v>
                </c:pt>
                <c:pt idx="13093">
                  <c:v>444.77575238493301</c:v>
                </c:pt>
                <c:pt idx="13094">
                  <c:v>444.77454137418999</c:v>
                </c:pt>
                <c:pt idx="13095">
                  <c:v>444.741268015765</c:v>
                </c:pt>
                <c:pt idx="13096">
                  <c:v>444.7402989743</c:v>
                </c:pt>
                <c:pt idx="13097">
                  <c:v>444.72121421430597</c:v>
                </c:pt>
                <c:pt idx="13098">
                  <c:v>444.70786671226102</c:v>
                </c:pt>
                <c:pt idx="13099">
                  <c:v>444.695805776746</c:v>
                </c:pt>
                <c:pt idx="13100">
                  <c:v>444.60562567876701</c:v>
                </c:pt>
                <c:pt idx="13101">
                  <c:v>444.54422335114299</c:v>
                </c:pt>
                <c:pt idx="13102">
                  <c:v>444.489915485523</c:v>
                </c:pt>
                <c:pt idx="13103">
                  <c:v>444.48634306274897</c:v>
                </c:pt>
                <c:pt idx="13104">
                  <c:v>444.48238204097299</c:v>
                </c:pt>
                <c:pt idx="13105">
                  <c:v>444.46003614431203</c:v>
                </c:pt>
                <c:pt idx="13106">
                  <c:v>444.45158924178901</c:v>
                </c:pt>
                <c:pt idx="13107">
                  <c:v>444.432628575683</c:v>
                </c:pt>
                <c:pt idx="13108">
                  <c:v>444.39651424102402</c:v>
                </c:pt>
                <c:pt idx="13109">
                  <c:v>444.39230979005401</c:v>
                </c:pt>
                <c:pt idx="13110">
                  <c:v>444.359209484899</c:v>
                </c:pt>
                <c:pt idx="13111">
                  <c:v>444.35873539800201</c:v>
                </c:pt>
                <c:pt idx="13112">
                  <c:v>444.34864997007401</c:v>
                </c:pt>
                <c:pt idx="13113">
                  <c:v>444.32478464834202</c:v>
                </c:pt>
                <c:pt idx="13114">
                  <c:v>444.30210055305503</c:v>
                </c:pt>
                <c:pt idx="13115">
                  <c:v>444.298082537575</c:v>
                </c:pt>
                <c:pt idx="13116">
                  <c:v>444.251246815201</c:v>
                </c:pt>
                <c:pt idx="13117">
                  <c:v>444.23668507341802</c:v>
                </c:pt>
                <c:pt idx="13118">
                  <c:v>444.21002516217902</c:v>
                </c:pt>
                <c:pt idx="13119">
                  <c:v>444.175542825148</c:v>
                </c:pt>
                <c:pt idx="13120">
                  <c:v>444.132480999211</c:v>
                </c:pt>
                <c:pt idx="13121">
                  <c:v>444.12556726666099</c:v>
                </c:pt>
                <c:pt idx="13122">
                  <c:v>444.11262238825901</c:v>
                </c:pt>
                <c:pt idx="13123">
                  <c:v>444.05542857582799</c:v>
                </c:pt>
                <c:pt idx="13124">
                  <c:v>444.03459179240599</c:v>
                </c:pt>
                <c:pt idx="13125">
                  <c:v>443.98678408931499</c:v>
                </c:pt>
                <c:pt idx="13126">
                  <c:v>443.98526560542501</c:v>
                </c:pt>
                <c:pt idx="13127">
                  <c:v>443.98243342003701</c:v>
                </c:pt>
                <c:pt idx="13128">
                  <c:v>443.97224064649203</c:v>
                </c:pt>
                <c:pt idx="13129">
                  <c:v>443.96475022631103</c:v>
                </c:pt>
                <c:pt idx="13130">
                  <c:v>443.94338235419002</c:v>
                </c:pt>
                <c:pt idx="13131">
                  <c:v>443.92257026707603</c:v>
                </c:pt>
                <c:pt idx="13132">
                  <c:v>443.91879204172398</c:v>
                </c:pt>
                <c:pt idx="13133">
                  <c:v>443.88779110052099</c:v>
                </c:pt>
                <c:pt idx="13134">
                  <c:v>443.87469708695602</c:v>
                </c:pt>
                <c:pt idx="13135">
                  <c:v>443.82663130347498</c:v>
                </c:pt>
                <c:pt idx="13136">
                  <c:v>443.82354737509201</c:v>
                </c:pt>
                <c:pt idx="13137">
                  <c:v>443.80265058428</c:v>
                </c:pt>
                <c:pt idx="13138">
                  <c:v>443.79557618547699</c:v>
                </c:pt>
                <c:pt idx="13139">
                  <c:v>443.741938033385</c:v>
                </c:pt>
                <c:pt idx="13140">
                  <c:v>443.74092554803798</c:v>
                </c:pt>
                <c:pt idx="13141">
                  <c:v>443.730927911246</c:v>
                </c:pt>
                <c:pt idx="13142">
                  <c:v>443.715360313367</c:v>
                </c:pt>
                <c:pt idx="13143">
                  <c:v>443.70755791122798</c:v>
                </c:pt>
                <c:pt idx="13144">
                  <c:v>443.69908833611402</c:v>
                </c:pt>
                <c:pt idx="13145">
                  <c:v>443.61029963054398</c:v>
                </c:pt>
                <c:pt idx="13146">
                  <c:v>443.57028528586301</c:v>
                </c:pt>
                <c:pt idx="13147">
                  <c:v>443.55730142509401</c:v>
                </c:pt>
                <c:pt idx="13148">
                  <c:v>443.51105149435602</c:v>
                </c:pt>
                <c:pt idx="13149">
                  <c:v>443.51010867045898</c:v>
                </c:pt>
                <c:pt idx="13150">
                  <c:v>443.50651963740899</c:v>
                </c:pt>
                <c:pt idx="13151">
                  <c:v>443.50499101603401</c:v>
                </c:pt>
                <c:pt idx="13152">
                  <c:v>443.50207009845201</c:v>
                </c:pt>
                <c:pt idx="13153">
                  <c:v>443.48246173486098</c:v>
                </c:pt>
                <c:pt idx="13154">
                  <c:v>443.452254064138</c:v>
                </c:pt>
                <c:pt idx="13155">
                  <c:v>443.42266737703801</c:v>
                </c:pt>
                <c:pt idx="13156">
                  <c:v>443.418764577898</c:v>
                </c:pt>
                <c:pt idx="13157">
                  <c:v>443.399829287275</c:v>
                </c:pt>
                <c:pt idx="13158">
                  <c:v>443.38645811151298</c:v>
                </c:pt>
                <c:pt idx="13159">
                  <c:v>443.338694631843</c:v>
                </c:pt>
                <c:pt idx="13160">
                  <c:v>443.33062017197</c:v>
                </c:pt>
                <c:pt idx="13161">
                  <c:v>443.23316962891403</c:v>
                </c:pt>
                <c:pt idx="13162">
                  <c:v>443.22833260012902</c:v>
                </c:pt>
                <c:pt idx="13163">
                  <c:v>443.191643426844</c:v>
                </c:pt>
                <c:pt idx="13164">
                  <c:v>443.16114803983101</c:v>
                </c:pt>
                <c:pt idx="13165">
                  <c:v>443.15635583839202</c:v>
                </c:pt>
                <c:pt idx="13166">
                  <c:v>443.11386001249099</c:v>
                </c:pt>
                <c:pt idx="13167">
                  <c:v>443.09761413225198</c:v>
                </c:pt>
                <c:pt idx="13168">
                  <c:v>443.09312363601202</c:v>
                </c:pt>
                <c:pt idx="13169">
                  <c:v>443.09172512992001</c:v>
                </c:pt>
                <c:pt idx="13170">
                  <c:v>443.08372793956499</c:v>
                </c:pt>
                <c:pt idx="13171">
                  <c:v>443.076611337168</c:v>
                </c:pt>
                <c:pt idx="13172">
                  <c:v>443.04706660630001</c:v>
                </c:pt>
                <c:pt idx="13173">
                  <c:v>443.03295625071598</c:v>
                </c:pt>
                <c:pt idx="13174">
                  <c:v>443.01996350923997</c:v>
                </c:pt>
                <c:pt idx="13175">
                  <c:v>442.97476886986698</c:v>
                </c:pt>
                <c:pt idx="13176">
                  <c:v>442.94591372303501</c:v>
                </c:pt>
                <c:pt idx="13177">
                  <c:v>442.94463590213297</c:v>
                </c:pt>
                <c:pt idx="13178">
                  <c:v>442.90740766631899</c:v>
                </c:pt>
                <c:pt idx="13179">
                  <c:v>442.903527619172</c:v>
                </c:pt>
                <c:pt idx="13180">
                  <c:v>442.87774918491198</c:v>
                </c:pt>
                <c:pt idx="13181">
                  <c:v>442.86599318283203</c:v>
                </c:pt>
                <c:pt idx="13182">
                  <c:v>442.84282141699998</c:v>
                </c:pt>
                <c:pt idx="13183">
                  <c:v>442.77579494236102</c:v>
                </c:pt>
                <c:pt idx="13184">
                  <c:v>442.775225803534</c:v>
                </c:pt>
                <c:pt idx="13185">
                  <c:v>442.74048377561502</c:v>
                </c:pt>
                <c:pt idx="13186">
                  <c:v>442.72344501524799</c:v>
                </c:pt>
                <c:pt idx="13187">
                  <c:v>442.72302570294897</c:v>
                </c:pt>
                <c:pt idx="13188">
                  <c:v>442.71272038799401</c:v>
                </c:pt>
                <c:pt idx="13189">
                  <c:v>442.71204449587299</c:v>
                </c:pt>
                <c:pt idx="13190">
                  <c:v>442.69631070813898</c:v>
                </c:pt>
                <c:pt idx="13191">
                  <c:v>442.68881251571702</c:v>
                </c:pt>
                <c:pt idx="13192">
                  <c:v>442.65754267492099</c:v>
                </c:pt>
                <c:pt idx="13193">
                  <c:v>442.654856373489</c:v>
                </c:pt>
                <c:pt idx="13194">
                  <c:v>442.65047582775298</c:v>
                </c:pt>
                <c:pt idx="13195">
                  <c:v>442.607144705591</c:v>
                </c:pt>
                <c:pt idx="13196">
                  <c:v>442.59665987772399</c:v>
                </c:pt>
                <c:pt idx="13197">
                  <c:v>442.59143864293799</c:v>
                </c:pt>
                <c:pt idx="13198">
                  <c:v>442.568445168925</c:v>
                </c:pt>
                <c:pt idx="13199">
                  <c:v>442.542334914815</c:v>
                </c:pt>
                <c:pt idx="13200">
                  <c:v>442.52588717854201</c:v>
                </c:pt>
                <c:pt idx="13201">
                  <c:v>442.515565376403</c:v>
                </c:pt>
                <c:pt idx="13202">
                  <c:v>442.49646746207299</c:v>
                </c:pt>
                <c:pt idx="13203">
                  <c:v>442.47500852765103</c:v>
                </c:pt>
                <c:pt idx="13204">
                  <c:v>442.40915882252199</c:v>
                </c:pt>
                <c:pt idx="13205">
                  <c:v>442.394322131617</c:v>
                </c:pt>
                <c:pt idx="13206">
                  <c:v>442.37071932930797</c:v>
                </c:pt>
                <c:pt idx="13207">
                  <c:v>442.36449743377199</c:v>
                </c:pt>
                <c:pt idx="13208">
                  <c:v>442.34940525901101</c:v>
                </c:pt>
                <c:pt idx="13209">
                  <c:v>442.33296552650802</c:v>
                </c:pt>
                <c:pt idx="13210">
                  <c:v>442.32440084970199</c:v>
                </c:pt>
                <c:pt idx="13211">
                  <c:v>442.315839869662</c:v>
                </c:pt>
                <c:pt idx="13212">
                  <c:v>442.31574740045801</c:v>
                </c:pt>
                <c:pt idx="13213">
                  <c:v>442.28582948110198</c:v>
                </c:pt>
                <c:pt idx="13214">
                  <c:v>442.25034415834301</c:v>
                </c:pt>
                <c:pt idx="13215">
                  <c:v>442.24230785294401</c:v>
                </c:pt>
                <c:pt idx="13216">
                  <c:v>442.23292716484099</c:v>
                </c:pt>
                <c:pt idx="13217">
                  <c:v>442.10931008297899</c:v>
                </c:pt>
                <c:pt idx="13218">
                  <c:v>442.05357289139999</c:v>
                </c:pt>
                <c:pt idx="13219">
                  <c:v>442.02512608780597</c:v>
                </c:pt>
                <c:pt idx="13220">
                  <c:v>441.96418782634697</c:v>
                </c:pt>
                <c:pt idx="13221">
                  <c:v>441.92883783143202</c:v>
                </c:pt>
                <c:pt idx="13222">
                  <c:v>441.92062266182199</c:v>
                </c:pt>
                <c:pt idx="13223">
                  <c:v>441.90590250295702</c:v>
                </c:pt>
                <c:pt idx="13224">
                  <c:v>441.90454989144098</c:v>
                </c:pt>
                <c:pt idx="13225">
                  <c:v>441.85404793983002</c:v>
                </c:pt>
                <c:pt idx="13226">
                  <c:v>441.83831271439402</c:v>
                </c:pt>
                <c:pt idx="13227">
                  <c:v>441.78070346201099</c:v>
                </c:pt>
                <c:pt idx="13228">
                  <c:v>441.77559872186703</c:v>
                </c:pt>
                <c:pt idx="13229">
                  <c:v>441.755316154713</c:v>
                </c:pt>
                <c:pt idx="13230">
                  <c:v>441.75512670579701</c:v>
                </c:pt>
                <c:pt idx="13231">
                  <c:v>441.73386784001701</c:v>
                </c:pt>
                <c:pt idx="13232">
                  <c:v>441.70055299263601</c:v>
                </c:pt>
                <c:pt idx="13233">
                  <c:v>441.69971063562298</c:v>
                </c:pt>
                <c:pt idx="13234">
                  <c:v>441.696687940532</c:v>
                </c:pt>
                <c:pt idx="13235">
                  <c:v>441.69020067630498</c:v>
                </c:pt>
                <c:pt idx="13236">
                  <c:v>441.683465898978</c:v>
                </c:pt>
                <c:pt idx="13237">
                  <c:v>441.67481500340301</c:v>
                </c:pt>
                <c:pt idx="13238">
                  <c:v>441.59686035368298</c:v>
                </c:pt>
                <c:pt idx="13239">
                  <c:v>441.54754916736601</c:v>
                </c:pt>
                <c:pt idx="13240">
                  <c:v>441.534771114796</c:v>
                </c:pt>
                <c:pt idx="13241">
                  <c:v>441.525830807435</c:v>
                </c:pt>
                <c:pt idx="13242">
                  <c:v>441.50597073799997</c:v>
                </c:pt>
                <c:pt idx="13243">
                  <c:v>441.45797796998102</c:v>
                </c:pt>
                <c:pt idx="13244">
                  <c:v>441.43682876297999</c:v>
                </c:pt>
                <c:pt idx="13245">
                  <c:v>441.36209350605498</c:v>
                </c:pt>
                <c:pt idx="13246">
                  <c:v>441.34879146711302</c:v>
                </c:pt>
                <c:pt idx="13247">
                  <c:v>441.34378187461601</c:v>
                </c:pt>
                <c:pt idx="13248">
                  <c:v>441.32711198348898</c:v>
                </c:pt>
                <c:pt idx="13249">
                  <c:v>441.30965790964302</c:v>
                </c:pt>
                <c:pt idx="13250">
                  <c:v>441.30705383448702</c:v>
                </c:pt>
                <c:pt idx="13251">
                  <c:v>441.26906816397701</c:v>
                </c:pt>
                <c:pt idx="13252">
                  <c:v>441.20573444742502</c:v>
                </c:pt>
                <c:pt idx="13253">
                  <c:v>441.19847115321602</c:v>
                </c:pt>
                <c:pt idx="13254">
                  <c:v>441.19236530254199</c:v>
                </c:pt>
                <c:pt idx="13255">
                  <c:v>441.188777197577</c:v>
                </c:pt>
                <c:pt idx="13256">
                  <c:v>441.16369173364899</c:v>
                </c:pt>
                <c:pt idx="13257">
                  <c:v>441.12351688560801</c:v>
                </c:pt>
                <c:pt idx="13258">
                  <c:v>441.11388920956102</c:v>
                </c:pt>
                <c:pt idx="13259">
                  <c:v>441.10277261049401</c:v>
                </c:pt>
                <c:pt idx="13260">
                  <c:v>441.02126317320301</c:v>
                </c:pt>
                <c:pt idx="13261">
                  <c:v>440.99777283297902</c:v>
                </c:pt>
                <c:pt idx="13262">
                  <c:v>440.962505864028</c:v>
                </c:pt>
                <c:pt idx="13263">
                  <c:v>440.93811307340098</c:v>
                </c:pt>
                <c:pt idx="13264">
                  <c:v>440.91265569222099</c:v>
                </c:pt>
                <c:pt idx="13265">
                  <c:v>440.902935793008</c:v>
                </c:pt>
                <c:pt idx="13266">
                  <c:v>440.89208130675598</c:v>
                </c:pt>
                <c:pt idx="13267">
                  <c:v>440.85070880983301</c:v>
                </c:pt>
                <c:pt idx="13268">
                  <c:v>440.83471729771497</c:v>
                </c:pt>
                <c:pt idx="13269">
                  <c:v>440.82080528634202</c:v>
                </c:pt>
                <c:pt idx="13270">
                  <c:v>440.81259166630701</c:v>
                </c:pt>
                <c:pt idx="13271">
                  <c:v>440.80748352262202</c:v>
                </c:pt>
                <c:pt idx="13272">
                  <c:v>440.784081871186</c:v>
                </c:pt>
                <c:pt idx="13273">
                  <c:v>440.76511239251198</c:v>
                </c:pt>
                <c:pt idx="13274">
                  <c:v>440.73845627703702</c:v>
                </c:pt>
                <c:pt idx="13275">
                  <c:v>440.67801709767798</c:v>
                </c:pt>
                <c:pt idx="13276">
                  <c:v>440.67351676810199</c:v>
                </c:pt>
                <c:pt idx="13277">
                  <c:v>440.63346131365199</c:v>
                </c:pt>
                <c:pt idx="13278">
                  <c:v>440.61631293250002</c:v>
                </c:pt>
                <c:pt idx="13279">
                  <c:v>440.61280388237901</c:v>
                </c:pt>
                <c:pt idx="13280">
                  <c:v>440.60337418808501</c:v>
                </c:pt>
                <c:pt idx="13281">
                  <c:v>440.59117368574999</c:v>
                </c:pt>
                <c:pt idx="13282">
                  <c:v>440.54977118725702</c:v>
                </c:pt>
                <c:pt idx="13283">
                  <c:v>440.53181103387402</c:v>
                </c:pt>
                <c:pt idx="13284">
                  <c:v>440.53051878837402</c:v>
                </c:pt>
                <c:pt idx="13285">
                  <c:v>440.52536446771302</c:v>
                </c:pt>
                <c:pt idx="13286">
                  <c:v>440.52464586726597</c:v>
                </c:pt>
                <c:pt idx="13287">
                  <c:v>440.50187769739898</c:v>
                </c:pt>
                <c:pt idx="13288">
                  <c:v>440.45413337861402</c:v>
                </c:pt>
                <c:pt idx="13289">
                  <c:v>440.44931788178701</c:v>
                </c:pt>
                <c:pt idx="13290">
                  <c:v>440.42993223008</c:v>
                </c:pt>
                <c:pt idx="13291">
                  <c:v>440.38520606734897</c:v>
                </c:pt>
                <c:pt idx="13292">
                  <c:v>440.35736296796699</c:v>
                </c:pt>
                <c:pt idx="13293">
                  <c:v>440.34621376199999</c:v>
                </c:pt>
                <c:pt idx="13294">
                  <c:v>440.33612214065602</c:v>
                </c:pt>
                <c:pt idx="13295">
                  <c:v>440.334329924727</c:v>
                </c:pt>
                <c:pt idx="13296">
                  <c:v>440.32310174883099</c:v>
                </c:pt>
                <c:pt idx="13297">
                  <c:v>440.279188651786</c:v>
                </c:pt>
                <c:pt idx="13298">
                  <c:v>440.24379079005001</c:v>
                </c:pt>
                <c:pt idx="13299">
                  <c:v>440.22027271669299</c:v>
                </c:pt>
                <c:pt idx="13300">
                  <c:v>440.21295173575197</c:v>
                </c:pt>
                <c:pt idx="13301">
                  <c:v>440.19034944832902</c:v>
                </c:pt>
                <c:pt idx="13302">
                  <c:v>440.18854068586302</c:v>
                </c:pt>
                <c:pt idx="13303">
                  <c:v>440.17103185306797</c:v>
                </c:pt>
                <c:pt idx="13304">
                  <c:v>440.15931074605999</c:v>
                </c:pt>
                <c:pt idx="13305">
                  <c:v>440.12164836440701</c:v>
                </c:pt>
                <c:pt idx="13306">
                  <c:v>440.11751926818499</c:v>
                </c:pt>
                <c:pt idx="13307">
                  <c:v>440.08317584539299</c:v>
                </c:pt>
                <c:pt idx="13308">
                  <c:v>440.04736696758999</c:v>
                </c:pt>
                <c:pt idx="13309">
                  <c:v>440.02509844817303</c:v>
                </c:pt>
                <c:pt idx="13310">
                  <c:v>440.01853704693201</c:v>
                </c:pt>
                <c:pt idx="13311">
                  <c:v>439.99118592681901</c:v>
                </c:pt>
                <c:pt idx="13312">
                  <c:v>439.94078532713797</c:v>
                </c:pt>
                <c:pt idx="13313">
                  <c:v>439.940208548187</c:v>
                </c:pt>
                <c:pt idx="13314">
                  <c:v>439.91729028777502</c:v>
                </c:pt>
                <c:pt idx="13315">
                  <c:v>439.916476855795</c:v>
                </c:pt>
                <c:pt idx="13316">
                  <c:v>439.89326265782501</c:v>
                </c:pt>
                <c:pt idx="13317">
                  <c:v>439.846240698229</c:v>
                </c:pt>
                <c:pt idx="13318">
                  <c:v>439.83500882646399</c:v>
                </c:pt>
                <c:pt idx="13319">
                  <c:v>439.831753239009</c:v>
                </c:pt>
                <c:pt idx="13320">
                  <c:v>439.77222338293097</c:v>
                </c:pt>
                <c:pt idx="13321">
                  <c:v>439.748846721701</c:v>
                </c:pt>
                <c:pt idx="13322">
                  <c:v>439.73786433938</c:v>
                </c:pt>
                <c:pt idx="13323">
                  <c:v>439.71620793222098</c:v>
                </c:pt>
                <c:pt idx="13324">
                  <c:v>439.70032836441698</c:v>
                </c:pt>
                <c:pt idx="13325">
                  <c:v>439.69977773870698</c:v>
                </c:pt>
                <c:pt idx="13326">
                  <c:v>439.69281079361099</c:v>
                </c:pt>
                <c:pt idx="13327">
                  <c:v>439.66147440251899</c:v>
                </c:pt>
                <c:pt idx="13328">
                  <c:v>439.644765831619</c:v>
                </c:pt>
                <c:pt idx="13329">
                  <c:v>439.64129498429003</c:v>
                </c:pt>
                <c:pt idx="13330">
                  <c:v>439.63963307694303</c:v>
                </c:pt>
                <c:pt idx="13331">
                  <c:v>439.60825348921702</c:v>
                </c:pt>
                <c:pt idx="13332">
                  <c:v>439.596772838969</c:v>
                </c:pt>
                <c:pt idx="13333">
                  <c:v>439.58669966063098</c:v>
                </c:pt>
                <c:pt idx="13334">
                  <c:v>439.575392364832</c:v>
                </c:pt>
                <c:pt idx="13335">
                  <c:v>439.56562574662098</c:v>
                </c:pt>
                <c:pt idx="13336">
                  <c:v>439.56010424613203</c:v>
                </c:pt>
                <c:pt idx="13337">
                  <c:v>439.55876883209402</c:v>
                </c:pt>
                <c:pt idx="13338">
                  <c:v>439.536052347782</c:v>
                </c:pt>
                <c:pt idx="13339">
                  <c:v>439.53497912282597</c:v>
                </c:pt>
                <c:pt idx="13340">
                  <c:v>439.50032346187697</c:v>
                </c:pt>
                <c:pt idx="13341">
                  <c:v>439.49865675124198</c:v>
                </c:pt>
                <c:pt idx="13342">
                  <c:v>439.48058020392301</c:v>
                </c:pt>
                <c:pt idx="13343">
                  <c:v>439.47793737737697</c:v>
                </c:pt>
                <c:pt idx="13344">
                  <c:v>439.452769792438</c:v>
                </c:pt>
                <c:pt idx="13345">
                  <c:v>439.43867985386697</c:v>
                </c:pt>
                <c:pt idx="13346">
                  <c:v>439.40673091349402</c:v>
                </c:pt>
                <c:pt idx="13347">
                  <c:v>439.40668371059502</c:v>
                </c:pt>
                <c:pt idx="13348">
                  <c:v>439.37985292111699</c:v>
                </c:pt>
                <c:pt idx="13349">
                  <c:v>439.36224213554601</c:v>
                </c:pt>
                <c:pt idx="13350">
                  <c:v>439.31076465355198</c:v>
                </c:pt>
                <c:pt idx="13351">
                  <c:v>439.25846416935502</c:v>
                </c:pt>
                <c:pt idx="13352">
                  <c:v>439.24088434860801</c:v>
                </c:pt>
                <c:pt idx="13353">
                  <c:v>439.19808497032398</c:v>
                </c:pt>
                <c:pt idx="13354">
                  <c:v>439.18204510318401</c:v>
                </c:pt>
                <c:pt idx="13355">
                  <c:v>439.16908901754999</c:v>
                </c:pt>
                <c:pt idx="13356">
                  <c:v>439.14840676095503</c:v>
                </c:pt>
                <c:pt idx="13357">
                  <c:v>439.06825147593202</c:v>
                </c:pt>
                <c:pt idx="13358">
                  <c:v>439.040919588799</c:v>
                </c:pt>
                <c:pt idx="13359">
                  <c:v>438.96107641875199</c:v>
                </c:pt>
                <c:pt idx="13360">
                  <c:v>438.95624182062301</c:v>
                </c:pt>
                <c:pt idx="13361">
                  <c:v>438.94382274393303</c:v>
                </c:pt>
                <c:pt idx="13362">
                  <c:v>438.93796967181498</c:v>
                </c:pt>
                <c:pt idx="13363">
                  <c:v>438.85264474394802</c:v>
                </c:pt>
                <c:pt idx="13364">
                  <c:v>438.824051048363</c:v>
                </c:pt>
                <c:pt idx="13365">
                  <c:v>438.793011882445</c:v>
                </c:pt>
                <c:pt idx="13366">
                  <c:v>438.78441356818502</c:v>
                </c:pt>
                <c:pt idx="13367">
                  <c:v>438.74408627654401</c:v>
                </c:pt>
                <c:pt idx="13368">
                  <c:v>438.74229552401903</c:v>
                </c:pt>
                <c:pt idx="13369">
                  <c:v>438.73981164393803</c:v>
                </c:pt>
                <c:pt idx="13370">
                  <c:v>438.72628206705002</c:v>
                </c:pt>
                <c:pt idx="13371">
                  <c:v>438.65424228993601</c:v>
                </c:pt>
                <c:pt idx="13372">
                  <c:v>438.62985858149102</c:v>
                </c:pt>
                <c:pt idx="13373">
                  <c:v>438.62027344943499</c:v>
                </c:pt>
                <c:pt idx="13374">
                  <c:v>438.57576571716299</c:v>
                </c:pt>
                <c:pt idx="13375">
                  <c:v>438.55265331864598</c:v>
                </c:pt>
                <c:pt idx="13376">
                  <c:v>438.54292169938702</c:v>
                </c:pt>
                <c:pt idx="13377">
                  <c:v>438.524399006762</c:v>
                </c:pt>
                <c:pt idx="13378">
                  <c:v>438.49643921838401</c:v>
                </c:pt>
                <c:pt idx="13379">
                  <c:v>438.47340292277198</c:v>
                </c:pt>
                <c:pt idx="13380">
                  <c:v>438.470196300125</c:v>
                </c:pt>
                <c:pt idx="13381">
                  <c:v>438.37851372667501</c:v>
                </c:pt>
                <c:pt idx="13382">
                  <c:v>438.34548132590299</c:v>
                </c:pt>
                <c:pt idx="13383">
                  <c:v>438.33285080349299</c:v>
                </c:pt>
                <c:pt idx="13384">
                  <c:v>438.32093412858001</c:v>
                </c:pt>
                <c:pt idx="13385">
                  <c:v>438.29627874386898</c:v>
                </c:pt>
                <c:pt idx="13386">
                  <c:v>438.273982757363</c:v>
                </c:pt>
                <c:pt idx="13387">
                  <c:v>438.26801745810002</c:v>
                </c:pt>
                <c:pt idx="13388">
                  <c:v>438.23892663415103</c:v>
                </c:pt>
                <c:pt idx="13389">
                  <c:v>438.23418311054701</c:v>
                </c:pt>
                <c:pt idx="13390">
                  <c:v>438.22994578802701</c:v>
                </c:pt>
                <c:pt idx="13391">
                  <c:v>438.20253947001203</c:v>
                </c:pt>
                <c:pt idx="13392">
                  <c:v>438.13264789419497</c:v>
                </c:pt>
                <c:pt idx="13393">
                  <c:v>438.11835374566903</c:v>
                </c:pt>
                <c:pt idx="13394">
                  <c:v>438.10505113514301</c:v>
                </c:pt>
                <c:pt idx="13395">
                  <c:v>438.08246838275898</c:v>
                </c:pt>
                <c:pt idx="13396">
                  <c:v>438.01446778243599</c:v>
                </c:pt>
                <c:pt idx="13397">
                  <c:v>437.98711874293502</c:v>
                </c:pt>
                <c:pt idx="13398">
                  <c:v>437.98016543004798</c:v>
                </c:pt>
                <c:pt idx="13399">
                  <c:v>437.882152374817</c:v>
                </c:pt>
                <c:pt idx="13400">
                  <c:v>437.83828920897702</c:v>
                </c:pt>
                <c:pt idx="13401">
                  <c:v>437.77726916676698</c:v>
                </c:pt>
                <c:pt idx="13402">
                  <c:v>437.76816964126101</c:v>
                </c:pt>
                <c:pt idx="13403">
                  <c:v>437.767933796416</c:v>
                </c:pt>
                <c:pt idx="13404">
                  <c:v>437.76508618548201</c:v>
                </c:pt>
                <c:pt idx="13405">
                  <c:v>437.75276648481599</c:v>
                </c:pt>
                <c:pt idx="13406">
                  <c:v>437.72379743503399</c:v>
                </c:pt>
                <c:pt idx="13407">
                  <c:v>437.67927202072701</c:v>
                </c:pt>
                <c:pt idx="13408">
                  <c:v>437.625260159032</c:v>
                </c:pt>
                <c:pt idx="13409">
                  <c:v>437.620744516505</c:v>
                </c:pt>
                <c:pt idx="13410">
                  <c:v>437.60356434269602</c:v>
                </c:pt>
                <c:pt idx="13411">
                  <c:v>437.57082787991402</c:v>
                </c:pt>
                <c:pt idx="13412">
                  <c:v>437.50209170304799</c:v>
                </c:pt>
                <c:pt idx="13413">
                  <c:v>437.46805324530601</c:v>
                </c:pt>
                <c:pt idx="13414">
                  <c:v>437.454878112963</c:v>
                </c:pt>
                <c:pt idx="13415">
                  <c:v>437.43238956919902</c:v>
                </c:pt>
                <c:pt idx="13416">
                  <c:v>437.42744035210899</c:v>
                </c:pt>
                <c:pt idx="13417">
                  <c:v>437.40052072463402</c:v>
                </c:pt>
                <c:pt idx="13418">
                  <c:v>437.34885656496402</c:v>
                </c:pt>
                <c:pt idx="13419">
                  <c:v>437.34285221774002</c:v>
                </c:pt>
                <c:pt idx="13420">
                  <c:v>437.33286939395703</c:v>
                </c:pt>
                <c:pt idx="13421">
                  <c:v>437.27092012332997</c:v>
                </c:pt>
                <c:pt idx="13422">
                  <c:v>437.26672433988898</c:v>
                </c:pt>
                <c:pt idx="13423">
                  <c:v>437.25835326476499</c:v>
                </c:pt>
                <c:pt idx="13424">
                  <c:v>437.25439599078197</c:v>
                </c:pt>
                <c:pt idx="13425">
                  <c:v>437.25322821932599</c:v>
                </c:pt>
                <c:pt idx="13426">
                  <c:v>437.23042007619199</c:v>
                </c:pt>
                <c:pt idx="13427">
                  <c:v>437.201255710449</c:v>
                </c:pt>
                <c:pt idx="13428">
                  <c:v>437.19941418784703</c:v>
                </c:pt>
                <c:pt idx="13429">
                  <c:v>437.172296472558</c:v>
                </c:pt>
                <c:pt idx="13430">
                  <c:v>437.13656055435303</c:v>
                </c:pt>
                <c:pt idx="13431">
                  <c:v>437.05479716606999</c:v>
                </c:pt>
                <c:pt idx="13432">
                  <c:v>437.04688113108398</c:v>
                </c:pt>
                <c:pt idx="13433">
                  <c:v>437.03609914904098</c:v>
                </c:pt>
                <c:pt idx="13434">
                  <c:v>436.99619954519102</c:v>
                </c:pt>
                <c:pt idx="13435">
                  <c:v>436.92888819786901</c:v>
                </c:pt>
                <c:pt idx="13436">
                  <c:v>436.92462451182502</c:v>
                </c:pt>
                <c:pt idx="13437">
                  <c:v>436.92418127889601</c:v>
                </c:pt>
                <c:pt idx="13438">
                  <c:v>436.91843022954401</c:v>
                </c:pt>
                <c:pt idx="13439">
                  <c:v>436.91838129396803</c:v>
                </c:pt>
                <c:pt idx="13440">
                  <c:v>436.89958134776401</c:v>
                </c:pt>
                <c:pt idx="13441">
                  <c:v>436.888976203504</c:v>
                </c:pt>
                <c:pt idx="13442">
                  <c:v>436.87631614684199</c:v>
                </c:pt>
                <c:pt idx="13443">
                  <c:v>436.84563238225201</c:v>
                </c:pt>
                <c:pt idx="13444">
                  <c:v>436.81642094860302</c:v>
                </c:pt>
                <c:pt idx="13445">
                  <c:v>436.80274417040999</c:v>
                </c:pt>
                <c:pt idx="13446">
                  <c:v>436.75008353147501</c:v>
                </c:pt>
                <c:pt idx="13447">
                  <c:v>436.69170824491698</c:v>
                </c:pt>
                <c:pt idx="13448">
                  <c:v>436.61418581997202</c:v>
                </c:pt>
                <c:pt idx="13449">
                  <c:v>436.59883741415501</c:v>
                </c:pt>
                <c:pt idx="13450">
                  <c:v>436.59316438432501</c:v>
                </c:pt>
                <c:pt idx="13451">
                  <c:v>436.573073913538</c:v>
                </c:pt>
                <c:pt idx="13452">
                  <c:v>436.44261363994099</c:v>
                </c:pt>
                <c:pt idx="13453">
                  <c:v>436.42050301367101</c:v>
                </c:pt>
                <c:pt idx="13454">
                  <c:v>436.41792176427703</c:v>
                </c:pt>
                <c:pt idx="13455">
                  <c:v>436.41687597476601</c:v>
                </c:pt>
                <c:pt idx="13456">
                  <c:v>436.40033504617497</c:v>
                </c:pt>
                <c:pt idx="13457">
                  <c:v>436.39169387426898</c:v>
                </c:pt>
                <c:pt idx="13458">
                  <c:v>436.38816484339299</c:v>
                </c:pt>
                <c:pt idx="13459">
                  <c:v>436.38104608123001</c:v>
                </c:pt>
                <c:pt idx="13460">
                  <c:v>436.36978177040999</c:v>
                </c:pt>
                <c:pt idx="13461">
                  <c:v>436.33643979810699</c:v>
                </c:pt>
                <c:pt idx="13462">
                  <c:v>436.31811501617301</c:v>
                </c:pt>
                <c:pt idx="13463">
                  <c:v>436.30878249724202</c:v>
                </c:pt>
                <c:pt idx="13464">
                  <c:v>436.28356845821099</c:v>
                </c:pt>
                <c:pt idx="13465">
                  <c:v>436.26377300148101</c:v>
                </c:pt>
                <c:pt idx="13466">
                  <c:v>436.23892666667098</c:v>
                </c:pt>
                <c:pt idx="13467">
                  <c:v>436.23317399590798</c:v>
                </c:pt>
                <c:pt idx="13468">
                  <c:v>436.226492539383</c:v>
                </c:pt>
                <c:pt idx="13469">
                  <c:v>436.21337745062402</c:v>
                </c:pt>
                <c:pt idx="13470">
                  <c:v>436.14215588316102</c:v>
                </c:pt>
                <c:pt idx="13471">
                  <c:v>436.14015308680399</c:v>
                </c:pt>
                <c:pt idx="13472">
                  <c:v>436.11329522120502</c:v>
                </c:pt>
                <c:pt idx="13473">
                  <c:v>436.10087340640501</c:v>
                </c:pt>
                <c:pt idx="13474">
                  <c:v>436.09585677210202</c:v>
                </c:pt>
                <c:pt idx="13475">
                  <c:v>436.08631101070301</c:v>
                </c:pt>
                <c:pt idx="13476">
                  <c:v>436.08302599434899</c:v>
                </c:pt>
                <c:pt idx="13477">
                  <c:v>436.08130762241802</c:v>
                </c:pt>
                <c:pt idx="13478">
                  <c:v>436.07253541327202</c:v>
                </c:pt>
                <c:pt idx="13479">
                  <c:v>436.02183837592997</c:v>
                </c:pt>
                <c:pt idx="13480">
                  <c:v>435.99640191767298</c:v>
                </c:pt>
                <c:pt idx="13481">
                  <c:v>435.985626941085</c:v>
                </c:pt>
                <c:pt idx="13482">
                  <c:v>435.95714289989297</c:v>
                </c:pt>
                <c:pt idx="13483">
                  <c:v>435.95639251646202</c:v>
                </c:pt>
                <c:pt idx="13484">
                  <c:v>435.95360095325901</c:v>
                </c:pt>
                <c:pt idx="13485">
                  <c:v>435.92472649609101</c:v>
                </c:pt>
                <c:pt idx="13486">
                  <c:v>435.91464294292399</c:v>
                </c:pt>
                <c:pt idx="13487">
                  <c:v>435.846370881312</c:v>
                </c:pt>
                <c:pt idx="13488">
                  <c:v>435.791324541932</c:v>
                </c:pt>
                <c:pt idx="13489">
                  <c:v>435.766531412159</c:v>
                </c:pt>
                <c:pt idx="13490">
                  <c:v>435.76148987663498</c:v>
                </c:pt>
                <c:pt idx="13491">
                  <c:v>435.74701476963497</c:v>
                </c:pt>
                <c:pt idx="13492">
                  <c:v>435.69870968681198</c:v>
                </c:pt>
                <c:pt idx="13493">
                  <c:v>435.68866258877699</c:v>
                </c:pt>
                <c:pt idx="13494">
                  <c:v>435.687062490431</c:v>
                </c:pt>
                <c:pt idx="13495">
                  <c:v>435.68658223184002</c:v>
                </c:pt>
                <c:pt idx="13496">
                  <c:v>435.66328219072102</c:v>
                </c:pt>
                <c:pt idx="13497">
                  <c:v>435.64676783279202</c:v>
                </c:pt>
                <c:pt idx="13498">
                  <c:v>435.62902006222299</c:v>
                </c:pt>
                <c:pt idx="13499">
                  <c:v>435.624620165978</c:v>
                </c:pt>
                <c:pt idx="13500">
                  <c:v>435.56457608825701</c:v>
                </c:pt>
                <c:pt idx="13501">
                  <c:v>435.54139223929297</c:v>
                </c:pt>
                <c:pt idx="13502">
                  <c:v>435.50008563981601</c:v>
                </c:pt>
                <c:pt idx="13503">
                  <c:v>435.46072610090999</c:v>
                </c:pt>
                <c:pt idx="13504">
                  <c:v>435.457530810751</c:v>
                </c:pt>
                <c:pt idx="13505">
                  <c:v>435.453186721571</c:v>
                </c:pt>
                <c:pt idx="13506">
                  <c:v>435.43416192775499</c:v>
                </c:pt>
                <c:pt idx="13507">
                  <c:v>435.392643450837</c:v>
                </c:pt>
                <c:pt idx="13508">
                  <c:v>435.39113455508499</c:v>
                </c:pt>
                <c:pt idx="13509">
                  <c:v>435.39074342390597</c:v>
                </c:pt>
                <c:pt idx="13510">
                  <c:v>435.37804788471198</c:v>
                </c:pt>
                <c:pt idx="13511">
                  <c:v>435.30495121730399</c:v>
                </c:pt>
                <c:pt idx="13512">
                  <c:v>435.28298853315403</c:v>
                </c:pt>
                <c:pt idx="13513">
                  <c:v>435.281504503593</c:v>
                </c:pt>
                <c:pt idx="13514">
                  <c:v>435.278766531852</c:v>
                </c:pt>
                <c:pt idx="13515">
                  <c:v>435.26392235448202</c:v>
                </c:pt>
                <c:pt idx="13516">
                  <c:v>435.26204219890502</c:v>
                </c:pt>
                <c:pt idx="13517">
                  <c:v>435.21778116835799</c:v>
                </c:pt>
                <c:pt idx="13518">
                  <c:v>435.20698108027199</c:v>
                </c:pt>
                <c:pt idx="13519">
                  <c:v>435.19238298429201</c:v>
                </c:pt>
                <c:pt idx="13520">
                  <c:v>435.18095733963298</c:v>
                </c:pt>
                <c:pt idx="13521">
                  <c:v>435.18020939134101</c:v>
                </c:pt>
                <c:pt idx="13522">
                  <c:v>435.17834040524798</c:v>
                </c:pt>
                <c:pt idx="13523">
                  <c:v>435.17752025591102</c:v>
                </c:pt>
                <c:pt idx="13524">
                  <c:v>435.15251406614499</c:v>
                </c:pt>
                <c:pt idx="13525">
                  <c:v>435.06442150988801</c:v>
                </c:pt>
                <c:pt idx="13526">
                  <c:v>435.02851164914699</c:v>
                </c:pt>
                <c:pt idx="13527">
                  <c:v>435.009211176223</c:v>
                </c:pt>
                <c:pt idx="13528">
                  <c:v>435.00757859185399</c:v>
                </c:pt>
                <c:pt idx="13529">
                  <c:v>434.98871663675402</c:v>
                </c:pt>
                <c:pt idx="13530">
                  <c:v>434.97507249512103</c:v>
                </c:pt>
                <c:pt idx="13531">
                  <c:v>434.97151613435602</c:v>
                </c:pt>
                <c:pt idx="13532">
                  <c:v>434.97092309971799</c:v>
                </c:pt>
                <c:pt idx="13533">
                  <c:v>434.956127678195</c:v>
                </c:pt>
                <c:pt idx="13534">
                  <c:v>434.94740269156802</c:v>
                </c:pt>
                <c:pt idx="13535">
                  <c:v>434.88446631739498</c:v>
                </c:pt>
                <c:pt idx="13536">
                  <c:v>434.88216725710203</c:v>
                </c:pt>
                <c:pt idx="13537">
                  <c:v>434.873481419776</c:v>
                </c:pt>
                <c:pt idx="13538">
                  <c:v>434.84781814807297</c:v>
                </c:pt>
                <c:pt idx="13539">
                  <c:v>434.84180376800902</c:v>
                </c:pt>
                <c:pt idx="13540">
                  <c:v>434.806012190925</c:v>
                </c:pt>
                <c:pt idx="13541">
                  <c:v>434.80128648792498</c:v>
                </c:pt>
                <c:pt idx="13542">
                  <c:v>434.79656966605597</c:v>
                </c:pt>
                <c:pt idx="13543">
                  <c:v>434.79552630509698</c:v>
                </c:pt>
                <c:pt idx="13544">
                  <c:v>434.78122021076803</c:v>
                </c:pt>
                <c:pt idx="13545">
                  <c:v>434.72727227541202</c:v>
                </c:pt>
                <c:pt idx="13546">
                  <c:v>434.721940533478</c:v>
                </c:pt>
                <c:pt idx="13547">
                  <c:v>434.70162975782699</c:v>
                </c:pt>
                <c:pt idx="13548">
                  <c:v>434.699185214024</c:v>
                </c:pt>
                <c:pt idx="13549">
                  <c:v>434.66476675757502</c:v>
                </c:pt>
                <c:pt idx="13550">
                  <c:v>434.65195545037199</c:v>
                </c:pt>
                <c:pt idx="13551">
                  <c:v>434.64685106470102</c:v>
                </c:pt>
                <c:pt idx="13552">
                  <c:v>434.61304210008802</c:v>
                </c:pt>
                <c:pt idx="13553">
                  <c:v>434.60687060310499</c:v>
                </c:pt>
                <c:pt idx="13554">
                  <c:v>434.58027944595301</c:v>
                </c:pt>
                <c:pt idx="13555">
                  <c:v>434.56485695901603</c:v>
                </c:pt>
                <c:pt idx="13556">
                  <c:v>434.51707994238598</c:v>
                </c:pt>
                <c:pt idx="13557">
                  <c:v>434.48403043928198</c:v>
                </c:pt>
                <c:pt idx="13558">
                  <c:v>434.48016752023801</c:v>
                </c:pt>
                <c:pt idx="13559">
                  <c:v>434.46557062728903</c:v>
                </c:pt>
                <c:pt idx="13560">
                  <c:v>434.46086062655502</c:v>
                </c:pt>
                <c:pt idx="13561">
                  <c:v>434.44328438110603</c:v>
                </c:pt>
                <c:pt idx="13562">
                  <c:v>434.42801864501502</c:v>
                </c:pt>
                <c:pt idx="13563">
                  <c:v>434.40837781400199</c:v>
                </c:pt>
                <c:pt idx="13564">
                  <c:v>434.40189207585399</c:v>
                </c:pt>
                <c:pt idx="13565">
                  <c:v>434.37322669119101</c:v>
                </c:pt>
                <c:pt idx="13566">
                  <c:v>434.33400929275302</c:v>
                </c:pt>
                <c:pt idx="13567">
                  <c:v>434.31732719299299</c:v>
                </c:pt>
                <c:pt idx="13568">
                  <c:v>434.26700371853099</c:v>
                </c:pt>
                <c:pt idx="13569">
                  <c:v>434.25669451474403</c:v>
                </c:pt>
                <c:pt idx="13570">
                  <c:v>434.24593610383999</c:v>
                </c:pt>
                <c:pt idx="13571">
                  <c:v>434.24262582468498</c:v>
                </c:pt>
                <c:pt idx="13572">
                  <c:v>434.234928011622</c:v>
                </c:pt>
                <c:pt idx="13573">
                  <c:v>434.22749729027402</c:v>
                </c:pt>
                <c:pt idx="13574">
                  <c:v>434.225165916658</c:v>
                </c:pt>
                <c:pt idx="13575">
                  <c:v>434.22412414633698</c:v>
                </c:pt>
                <c:pt idx="13576">
                  <c:v>434.21020643293701</c:v>
                </c:pt>
                <c:pt idx="13577">
                  <c:v>434.17989068157999</c:v>
                </c:pt>
                <c:pt idx="13578">
                  <c:v>434.17455489729099</c:v>
                </c:pt>
                <c:pt idx="13579">
                  <c:v>434.17302993721398</c:v>
                </c:pt>
                <c:pt idx="13580">
                  <c:v>434.13076128657798</c:v>
                </c:pt>
                <c:pt idx="13581">
                  <c:v>434.08939715047399</c:v>
                </c:pt>
                <c:pt idx="13582">
                  <c:v>434.06183655743303</c:v>
                </c:pt>
                <c:pt idx="13583">
                  <c:v>434.01964899432801</c:v>
                </c:pt>
                <c:pt idx="13584">
                  <c:v>434.00777122990098</c:v>
                </c:pt>
                <c:pt idx="13585">
                  <c:v>433.96812615716402</c:v>
                </c:pt>
                <c:pt idx="13586">
                  <c:v>433.96751476817201</c:v>
                </c:pt>
                <c:pt idx="13587">
                  <c:v>433.95816501224601</c:v>
                </c:pt>
                <c:pt idx="13588">
                  <c:v>433.93331827122</c:v>
                </c:pt>
                <c:pt idx="13589">
                  <c:v>433.91101727106502</c:v>
                </c:pt>
                <c:pt idx="13590">
                  <c:v>433.862723549576</c:v>
                </c:pt>
                <c:pt idx="13591">
                  <c:v>433.86098653354298</c:v>
                </c:pt>
                <c:pt idx="13592">
                  <c:v>433.83017321481299</c:v>
                </c:pt>
                <c:pt idx="13593">
                  <c:v>433.814452330829</c:v>
                </c:pt>
                <c:pt idx="13594">
                  <c:v>433.80013858117098</c:v>
                </c:pt>
                <c:pt idx="13595">
                  <c:v>433.74740678033601</c:v>
                </c:pt>
                <c:pt idx="13596">
                  <c:v>433.744984185531</c:v>
                </c:pt>
                <c:pt idx="13597">
                  <c:v>433.73231309778299</c:v>
                </c:pt>
                <c:pt idx="13598">
                  <c:v>433.711295575745</c:v>
                </c:pt>
                <c:pt idx="13599">
                  <c:v>433.71052369536602</c:v>
                </c:pt>
                <c:pt idx="13600">
                  <c:v>433.65134337470698</c:v>
                </c:pt>
                <c:pt idx="13601">
                  <c:v>433.64112048086901</c:v>
                </c:pt>
                <c:pt idx="13602">
                  <c:v>433.63338589077898</c:v>
                </c:pt>
                <c:pt idx="13603">
                  <c:v>433.60762468389697</c:v>
                </c:pt>
                <c:pt idx="13604">
                  <c:v>433.59493695690998</c:v>
                </c:pt>
                <c:pt idx="13605">
                  <c:v>433.53847912968098</c:v>
                </c:pt>
                <c:pt idx="13606">
                  <c:v>433.53390888439799</c:v>
                </c:pt>
                <c:pt idx="13607">
                  <c:v>433.517242836028</c:v>
                </c:pt>
                <c:pt idx="13608">
                  <c:v>433.509605460199</c:v>
                </c:pt>
                <c:pt idx="13609">
                  <c:v>433.50859056783497</c:v>
                </c:pt>
                <c:pt idx="13610">
                  <c:v>433.46958965630301</c:v>
                </c:pt>
                <c:pt idx="13611">
                  <c:v>433.45155950507399</c:v>
                </c:pt>
                <c:pt idx="13612">
                  <c:v>433.38152572791302</c:v>
                </c:pt>
                <c:pt idx="13613">
                  <c:v>433.37891724591299</c:v>
                </c:pt>
                <c:pt idx="13614">
                  <c:v>433.33709274728</c:v>
                </c:pt>
                <c:pt idx="13615">
                  <c:v>433.29655031084599</c:v>
                </c:pt>
                <c:pt idx="13616">
                  <c:v>433.293518087569</c:v>
                </c:pt>
                <c:pt idx="13617">
                  <c:v>433.23711224875802</c:v>
                </c:pt>
                <c:pt idx="13618">
                  <c:v>433.22708363133</c:v>
                </c:pt>
                <c:pt idx="13619">
                  <c:v>433.22143397588297</c:v>
                </c:pt>
                <c:pt idx="13620">
                  <c:v>433.20975503873899</c:v>
                </c:pt>
                <c:pt idx="13621">
                  <c:v>433.19684080451998</c:v>
                </c:pt>
                <c:pt idx="13622">
                  <c:v>433.18956562347103</c:v>
                </c:pt>
                <c:pt idx="13623">
                  <c:v>433.16262300235297</c:v>
                </c:pt>
                <c:pt idx="13624">
                  <c:v>433.15891911016598</c:v>
                </c:pt>
                <c:pt idx="13625">
                  <c:v>433.14773729620799</c:v>
                </c:pt>
                <c:pt idx="13626">
                  <c:v>433.13759827733298</c:v>
                </c:pt>
                <c:pt idx="13627">
                  <c:v>433.12265705614197</c:v>
                </c:pt>
                <c:pt idx="13628">
                  <c:v>433.07229644249799</c:v>
                </c:pt>
                <c:pt idx="13629">
                  <c:v>433.028642641548</c:v>
                </c:pt>
                <c:pt idx="13630">
                  <c:v>433.01917799970602</c:v>
                </c:pt>
                <c:pt idx="13631">
                  <c:v>432.97716872055003</c:v>
                </c:pt>
                <c:pt idx="13632">
                  <c:v>432.963751666147</c:v>
                </c:pt>
                <c:pt idx="13633">
                  <c:v>432.94113993698102</c:v>
                </c:pt>
                <c:pt idx="13634">
                  <c:v>432.93882388460099</c:v>
                </c:pt>
                <c:pt idx="13635">
                  <c:v>432.92945274214901</c:v>
                </c:pt>
                <c:pt idx="13636">
                  <c:v>432.92531894973803</c:v>
                </c:pt>
                <c:pt idx="13637">
                  <c:v>432.91868309391702</c:v>
                </c:pt>
                <c:pt idx="13638">
                  <c:v>432.91345422098902</c:v>
                </c:pt>
                <c:pt idx="13639">
                  <c:v>432.891835564796</c:v>
                </c:pt>
                <c:pt idx="13640">
                  <c:v>432.87698776035103</c:v>
                </c:pt>
                <c:pt idx="13641">
                  <c:v>432.84613363101403</c:v>
                </c:pt>
                <c:pt idx="13642">
                  <c:v>432.80921249413598</c:v>
                </c:pt>
                <c:pt idx="13643">
                  <c:v>432.77757313288203</c:v>
                </c:pt>
                <c:pt idx="13644">
                  <c:v>432.77664298099398</c:v>
                </c:pt>
                <c:pt idx="13645">
                  <c:v>432.76982990745302</c:v>
                </c:pt>
                <c:pt idx="13646">
                  <c:v>432.75198140582</c:v>
                </c:pt>
                <c:pt idx="13647">
                  <c:v>432.73496770306798</c:v>
                </c:pt>
                <c:pt idx="13648">
                  <c:v>432.73200699509403</c:v>
                </c:pt>
                <c:pt idx="13649">
                  <c:v>432.68470747211501</c:v>
                </c:pt>
                <c:pt idx="13650">
                  <c:v>432.68049563847302</c:v>
                </c:pt>
                <c:pt idx="13651">
                  <c:v>432.61763408632697</c:v>
                </c:pt>
                <c:pt idx="13652">
                  <c:v>432.60975107601303</c:v>
                </c:pt>
                <c:pt idx="13653">
                  <c:v>432.59100228914798</c:v>
                </c:pt>
                <c:pt idx="13654">
                  <c:v>432.57015793267499</c:v>
                </c:pt>
                <c:pt idx="13655">
                  <c:v>432.563193367135</c:v>
                </c:pt>
                <c:pt idx="13656">
                  <c:v>432.56161243647199</c:v>
                </c:pt>
                <c:pt idx="13657">
                  <c:v>432.54273190997702</c:v>
                </c:pt>
                <c:pt idx="13658">
                  <c:v>432.50311267163602</c:v>
                </c:pt>
                <c:pt idx="13659">
                  <c:v>432.452314731549</c:v>
                </c:pt>
                <c:pt idx="13660">
                  <c:v>432.44503002041102</c:v>
                </c:pt>
                <c:pt idx="13661">
                  <c:v>432.41427375862798</c:v>
                </c:pt>
                <c:pt idx="13662">
                  <c:v>432.37122677748403</c:v>
                </c:pt>
                <c:pt idx="13663">
                  <c:v>432.35711531362898</c:v>
                </c:pt>
                <c:pt idx="13664">
                  <c:v>432.353526500957</c:v>
                </c:pt>
                <c:pt idx="13665">
                  <c:v>432.34259618742999</c:v>
                </c:pt>
                <c:pt idx="13666">
                  <c:v>432.34211218173903</c:v>
                </c:pt>
                <c:pt idx="13667">
                  <c:v>432.29895078146598</c:v>
                </c:pt>
                <c:pt idx="13668">
                  <c:v>432.27681723145201</c:v>
                </c:pt>
                <c:pt idx="13669">
                  <c:v>432.25734282339101</c:v>
                </c:pt>
                <c:pt idx="13670">
                  <c:v>432.22211659291202</c:v>
                </c:pt>
                <c:pt idx="13671">
                  <c:v>432.22054021874601</c:v>
                </c:pt>
                <c:pt idx="13672">
                  <c:v>432.209996984876</c:v>
                </c:pt>
                <c:pt idx="13673">
                  <c:v>432.19750758701798</c:v>
                </c:pt>
                <c:pt idx="13674">
                  <c:v>432.16661108126402</c:v>
                </c:pt>
                <c:pt idx="13675">
                  <c:v>432.15775841177702</c:v>
                </c:pt>
                <c:pt idx="13676">
                  <c:v>432.15318612625799</c:v>
                </c:pt>
                <c:pt idx="13677">
                  <c:v>432.141861845883</c:v>
                </c:pt>
                <c:pt idx="13678">
                  <c:v>432.12849321140402</c:v>
                </c:pt>
                <c:pt idx="13679">
                  <c:v>432.12085503285402</c:v>
                </c:pt>
                <c:pt idx="13680">
                  <c:v>432.11055432478503</c:v>
                </c:pt>
                <c:pt idx="13681">
                  <c:v>432.10716238067101</c:v>
                </c:pt>
                <c:pt idx="13682">
                  <c:v>432.09495820075801</c:v>
                </c:pt>
                <c:pt idx="13683">
                  <c:v>432.089242097865</c:v>
                </c:pt>
                <c:pt idx="13684">
                  <c:v>432.08801962762197</c:v>
                </c:pt>
                <c:pt idx="13685">
                  <c:v>432.08330099207001</c:v>
                </c:pt>
                <c:pt idx="13686">
                  <c:v>432.08209422814298</c:v>
                </c:pt>
                <c:pt idx="13687">
                  <c:v>432.08020390633601</c:v>
                </c:pt>
                <c:pt idx="13688">
                  <c:v>432.07311862192302</c:v>
                </c:pt>
                <c:pt idx="13689">
                  <c:v>432.06373782654202</c:v>
                </c:pt>
                <c:pt idx="13690">
                  <c:v>432.028729985273</c:v>
                </c:pt>
                <c:pt idx="13691">
                  <c:v>431.98068109675501</c:v>
                </c:pt>
                <c:pt idx="13692">
                  <c:v>431.920788246234</c:v>
                </c:pt>
                <c:pt idx="13693">
                  <c:v>431.91477167526301</c:v>
                </c:pt>
                <c:pt idx="13694">
                  <c:v>431.89931048719001</c:v>
                </c:pt>
                <c:pt idx="13695">
                  <c:v>431.89286295293402</c:v>
                </c:pt>
                <c:pt idx="13696">
                  <c:v>431.89020817774002</c:v>
                </c:pt>
                <c:pt idx="13697">
                  <c:v>431.88597412360002</c:v>
                </c:pt>
                <c:pt idx="13698">
                  <c:v>431.84442017720102</c:v>
                </c:pt>
                <c:pt idx="13699">
                  <c:v>431.83394749244798</c:v>
                </c:pt>
                <c:pt idx="13700">
                  <c:v>431.807392588509</c:v>
                </c:pt>
                <c:pt idx="13701">
                  <c:v>431.78842222706902</c:v>
                </c:pt>
                <c:pt idx="13702">
                  <c:v>431.78286764898201</c:v>
                </c:pt>
                <c:pt idx="13703">
                  <c:v>431.777261911018</c:v>
                </c:pt>
                <c:pt idx="13704">
                  <c:v>431.75551773376901</c:v>
                </c:pt>
                <c:pt idx="13705">
                  <c:v>431.75302439812998</c:v>
                </c:pt>
                <c:pt idx="13706">
                  <c:v>431.74512746953701</c:v>
                </c:pt>
                <c:pt idx="13707">
                  <c:v>431.72294360272701</c:v>
                </c:pt>
                <c:pt idx="13708">
                  <c:v>431.69440831367899</c:v>
                </c:pt>
                <c:pt idx="13709">
                  <c:v>431.66993829259098</c:v>
                </c:pt>
                <c:pt idx="13710">
                  <c:v>431.65602459903198</c:v>
                </c:pt>
                <c:pt idx="13711">
                  <c:v>431.65434703148702</c:v>
                </c:pt>
                <c:pt idx="13712">
                  <c:v>431.63492353153703</c:v>
                </c:pt>
                <c:pt idx="13713">
                  <c:v>431.61839447779801</c:v>
                </c:pt>
                <c:pt idx="13714">
                  <c:v>431.61042731674598</c:v>
                </c:pt>
                <c:pt idx="13715">
                  <c:v>431.57402133428002</c:v>
                </c:pt>
                <c:pt idx="13716">
                  <c:v>431.567042215387</c:v>
                </c:pt>
                <c:pt idx="13717">
                  <c:v>431.49602891279397</c:v>
                </c:pt>
                <c:pt idx="13718">
                  <c:v>431.45625307660299</c:v>
                </c:pt>
                <c:pt idx="13719">
                  <c:v>431.44155452026001</c:v>
                </c:pt>
                <c:pt idx="13720">
                  <c:v>431.43143462145798</c:v>
                </c:pt>
                <c:pt idx="13721">
                  <c:v>431.38211462221699</c:v>
                </c:pt>
                <c:pt idx="13722">
                  <c:v>431.340045055156</c:v>
                </c:pt>
                <c:pt idx="13723">
                  <c:v>431.336464157389</c:v>
                </c:pt>
                <c:pt idx="13724">
                  <c:v>431.334341117105</c:v>
                </c:pt>
                <c:pt idx="13725">
                  <c:v>431.30664342744501</c:v>
                </c:pt>
                <c:pt idx="13726">
                  <c:v>431.30516441823403</c:v>
                </c:pt>
                <c:pt idx="13727">
                  <c:v>431.29326360101498</c:v>
                </c:pt>
                <c:pt idx="13728">
                  <c:v>431.28912849237503</c:v>
                </c:pt>
                <c:pt idx="13729">
                  <c:v>431.28792037265799</c:v>
                </c:pt>
                <c:pt idx="13730">
                  <c:v>431.18085070627598</c:v>
                </c:pt>
                <c:pt idx="13731">
                  <c:v>431.17587755651698</c:v>
                </c:pt>
                <c:pt idx="13732">
                  <c:v>431.17326404538301</c:v>
                </c:pt>
                <c:pt idx="13733">
                  <c:v>431.16527860996899</c:v>
                </c:pt>
                <c:pt idx="13734">
                  <c:v>431.11285434960399</c:v>
                </c:pt>
                <c:pt idx="13735">
                  <c:v>431.07273974057</c:v>
                </c:pt>
                <c:pt idx="13736">
                  <c:v>431.06708406865403</c:v>
                </c:pt>
                <c:pt idx="13737">
                  <c:v>431.06373136467101</c:v>
                </c:pt>
                <c:pt idx="13738">
                  <c:v>431.05426525420501</c:v>
                </c:pt>
                <c:pt idx="13739">
                  <c:v>431.02198877246201</c:v>
                </c:pt>
                <c:pt idx="13740">
                  <c:v>431.00030855580297</c:v>
                </c:pt>
                <c:pt idx="13741">
                  <c:v>430.99520344863498</c:v>
                </c:pt>
                <c:pt idx="13742">
                  <c:v>430.99427062812703</c:v>
                </c:pt>
                <c:pt idx="13743">
                  <c:v>430.95745882731399</c:v>
                </c:pt>
                <c:pt idx="13744">
                  <c:v>430.928125779742</c:v>
                </c:pt>
                <c:pt idx="13745">
                  <c:v>430.92195945281298</c:v>
                </c:pt>
                <c:pt idx="13746">
                  <c:v>430.90865795824698</c:v>
                </c:pt>
                <c:pt idx="13747">
                  <c:v>430.88295952675099</c:v>
                </c:pt>
                <c:pt idx="13748">
                  <c:v>430.833562590214</c:v>
                </c:pt>
                <c:pt idx="13749">
                  <c:v>430.83302523251501</c:v>
                </c:pt>
                <c:pt idx="13750">
                  <c:v>430.74887178432198</c:v>
                </c:pt>
                <c:pt idx="13751">
                  <c:v>430.73200858779802</c:v>
                </c:pt>
                <c:pt idx="13752">
                  <c:v>430.69866134840902</c:v>
                </c:pt>
                <c:pt idx="13753">
                  <c:v>430.66768403674899</c:v>
                </c:pt>
                <c:pt idx="13754">
                  <c:v>430.62223126992399</c:v>
                </c:pt>
                <c:pt idx="13755">
                  <c:v>430.61481209124003</c:v>
                </c:pt>
                <c:pt idx="13756">
                  <c:v>430.61027588160101</c:v>
                </c:pt>
                <c:pt idx="13757">
                  <c:v>430.59304367110599</c:v>
                </c:pt>
                <c:pt idx="13758">
                  <c:v>430.57725605041003</c:v>
                </c:pt>
                <c:pt idx="13759">
                  <c:v>430.547834995681</c:v>
                </c:pt>
                <c:pt idx="13760">
                  <c:v>430.493020279608</c:v>
                </c:pt>
                <c:pt idx="13761">
                  <c:v>430.49005153420899</c:v>
                </c:pt>
                <c:pt idx="13762">
                  <c:v>430.45563198143702</c:v>
                </c:pt>
                <c:pt idx="13763">
                  <c:v>430.44583795504099</c:v>
                </c:pt>
                <c:pt idx="13764">
                  <c:v>430.41253072593997</c:v>
                </c:pt>
                <c:pt idx="13765">
                  <c:v>430.409382792663</c:v>
                </c:pt>
                <c:pt idx="13766">
                  <c:v>430.39476153481399</c:v>
                </c:pt>
                <c:pt idx="13767">
                  <c:v>430.37601913782299</c:v>
                </c:pt>
                <c:pt idx="13768">
                  <c:v>430.37276350169901</c:v>
                </c:pt>
                <c:pt idx="13769">
                  <c:v>430.33765662754399</c:v>
                </c:pt>
                <c:pt idx="13770">
                  <c:v>430.32135452358102</c:v>
                </c:pt>
                <c:pt idx="13771">
                  <c:v>430.32070352023698</c:v>
                </c:pt>
                <c:pt idx="13772">
                  <c:v>430.31913242007499</c:v>
                </c:pt>
                <c:pt idx="13773">
                  <c:v>430.268832534659</c:v>
                </c:pt>
                <c:pt idx="13774">
                  <c:v>430.26786251136099</c:v>
                </c:pt>
                <c:pt idx="13775">
                  <c:v>430.26069508826401</c:v>
                </c:pt>
                <c:pt idx="13776">
                  <c:v>430.24956218303601</c:v>
                </c:pt>
                <c:pt idx="13777">
                  <c:v>430.22739498270897</c:v>
                </c:pt>
                <c:pt idx="13778">
                  <c:v>430.20467316048803</c:v>
                </c:pt>
                <c:pt idx="13779">
                  <c:v>430.19651983598902</c:v>
                </c:pt>
                <c:pt idx="13780">
                  <c:v>430.151102514797</c:v>
                </c:pt>
                <c:pt idx="13781">
                  <c:v>430.11176029394301</c:v>
                </c:pt>
                <c:pt idx="13782">
                  <c:v>430.07417785069998</c:v>
                </c:pt>
                <c:pt idx="13783">
                  <c:v>430.063672275984</c:v>
                </c:pt>
                <c:pt idx="13784">
                  <c:v>430.030993386337</c:v>
                </c:pt>
                <c:pt idx="13785">
                  <c:v>429.97939350830399</c:v>
                </c:pt>
                <c:pt idx="13786">
                  <c:v>429.97826155627098</c:v>
                </c:pt>
                <c:pt idx="13787">
                  <c:v>429.97796655545199</c:v>
                </c:pt>
                <c:pt idx="13788">
                  <c:v>429.92323411443601</c:v>
                </c:pt>
                <c:pt idx="13789">
                  <c:v>429.90024578074701</c:v>
                </c:pt>
                <c:pt idx="13790">
                  <c:v>429.89899987990702</c:v>
                </c:pt>
                <c:pt idx="13791">
                  <c:v>429.87631797459801</c:v>
                </c:pt>
                <c:pt idx="13792">
                  <c:v>429.87434918642202</c:v>
                </c:pt>
                <c:pt idx="13793">
                  <c:v>429.86205290315098</c:v>
                </c:pt>
                <c:pt idx="13794">
                  <c:v>429.82906522245003</c:v>
                </c:pt>
                <c:pt idx="13795">
                  <c:v>429.81777649183999</c:v>
                </c:pt>
                <c:pt idx="13796">
                  <c:v>429.80410224646101</c:v>
                </c:pt>
                <c:pt idx="13797">
                  <c:v>429.798047182966</c:v>
                </c:pt>
                <c:pt idx="13798">
                  <c:v>429.79075456663401</c:v>
                </c:pt>
                <c:pt idx="13799">
                  <c:v>429.788621489484</c:v>
                </c:pt>
                <c:pt idx="13800">
                  <c:v>429.75047575062001</c:v>
                </c:pt>
                <c:pt idx="13801">
                  <c:v>429.704082389993</c:v>
                </c:pt>
                <c:pt idx="13802">
                  <c:v>429.69189684878802</c:v>
                </c:pt>
                <c:pt idx="13803">
                  <c:v>429.68054233723598</c:v>
                </c:pt>
                <c:pt idx="13804">
                  <c:v>429.66243167816998</c:v>
                </c:pt>
                <c:pt idx="13805">
                  <c:v>429.60668086341502</c:v>
                </c:pt>
                <c:pt idx="13806">
                  <c:v>429.52375640194902</c:v>
                </c:pt>
                <c:pt idx="13807">
                  <c:v>429.489306829253</c:v>
                </c:pt>
                <c:pt idx="13808">
                  <c:v>429.48301887042902</c:v>
                </c:pt>
                <c:pt idx="13809">
                  <c:v>429.47119142850897</c:v>
                </c:pt>
                <c:pt idx="13810">
                  <c:v>429.45686837475699</c:v>
                </c:pt>
                <c:pt idx="13811">
                  <c:v>429.43096243749898</c:v>
                </c:pt>
                <c:pt idx="13812">
                  <c:v>429.39893892063799</c:v>
                </c:pt>
                <c:pt idx="13813">
                  <c:v>429.35893024337702</c:v>
                </c:pt>
                <c:pt idx="13814">
                  <c:v>429.35599217814399</c:v>
                </c:pt>
                <c:pt idx="13815">
                  <c:v>429.30802953875298</c:v>
                </c:pt>
                <c:pt idx="13816">
                  <c:v>429.29446676746699</c:v>
                </c:pt>
                <c:pt idx="13817">
                  <c:v>429.28091122504799</c:v>
                </c:pt>
                <c:pt idx="13818">
                  <c:v>429.23959847989801</c:v>
                </c:pt>
                <c:pt idx="13819">
                  <c:v>429.23782247182498</c:v>
                </c:pt>
                <c:pt idx="13820">
                  <c:v>429.235038077691</c:v>
                </c:pt>
                <c:pt idx="13821">
                  <c:v>429.23331285408199</c:v>
                </c:pt>
                <c:pt idx="13822">
                  <c:v>429.22038867141703</c:v>
                </c:pt>
                <c:pt idx="13823">
                  <c:v>429.21264676988199</c:v>
                </c:pt>
                <c:pt idx="13824">
                  <c:v>429.166677261377</c:v>
                </c:pt>
                <c:pt idx="13825">
                  <c:v>429.16562402204602</c:v>
                </c:pt>
                <c:pt idx="13826">
                  <c:v>429.14763305537099</c:v>
                </c:pt>
                <c:pt idx="13827">
                  <c:v>429.14727601768101</c:v>
                </c:pt>
                <c:pt idx="13828">
                  <c:v>429.137073398854</c:v>
                </c:pt>
                <c:pt idx="13829">
                  <c:v>429.11582274477797</c:v>
                </c:pt>
                <c:pt idx="13830">
                  <c:v>429.10305760870102</c:v>
                </c:pt>
                <c:pt idx="13831">
                  <c:v>429.08775161420903</c:v>
                </c:pt>
                <c:pt idx="13832">
                  <c:v>429.085714366682</c:v>
                </c:pt>
                <c:pt idx="13833">
                  <c:v>429.044352750565</c:v>
                </c:pt>
                <c:pt idx="13834">
                  <c:v>428.99864803623899</c:v>
                </c:pt>
                <c:pt idx="13835">
                  <c:v>428.99802775037801</c:v>
                </c:pt>
                <c:pt idx="13836">
                  <c:v>428.99104914614998</c:v>
                </c:pt>
                <c:pt idx="13837">
                  <c:v>428.98588067290598</c:v>
                </c:pt>
                <c:pt idx="13838">
                  <c:v>428.98371807454902</c:v>
                </c:pt>
                <c:pt idx="13839">
                  <c:v>428.925113804712</c:v>
                </c:pt>
                <c:pt idx="13840">
                  <c:v>428.91115257575501</c:v>
                </c:pt>
                <c:pt idx="13841">
                  <c:v>428.88863087922101</c:v>
                </c:pt>
                <c:pt idx="13842">
                  <c:v>428.885921663212</c:v>
                </c:pt>
                <c:pt idx="13843">
                  <c:v>428.83941598382899</c:v>
                </c:pt>
                <c:pt idx="13844">
                  <c:v>428.820271784711</c:v>
                </c:pt>
                <c:pt idx="13845">
                  <c:v>428.76867066335399</c:v>
                </c:pt>
                <c:pt idx="13846">
                  <c:v>428.71333726983602</c:v>
                </c:pt>
                <c:pt idx="13847">
                  <c:v>428.68146729849298</c:v>
                </c:pt>
                <c:pt idx="13848">
                  <c:v>428.676978598137</c:v>
                </c:pt>
                <c:pt idx="13849">
                  <c:v>428.65659840217</c:v>
                </c:pt>
                <c:pt idx="13850">
                  <c:v>428.57957634392199</c:v>
                </c:pt>
                <c:pt idx="13851">
                  <c:v>428.56510716186801</c:v>
                </c:pt>
                <c:pt idx="13852">
                  <c:v>428.51435971961598</c:v>
                </c:pt>
                <c:pt idx="13853">
                  <c:v>428.46462133510403</c:v>
                </c:pt>
                <c:pt idx="13854">
                  <c:v>428.41850545832898</c:v>
                </c:pt>
                <c:pt idx="13855">
                  <c:v>428.40262411994098</c:v>
                </c:pt>
                <c:pt idx="13856">
                  <c:v>428.39718735629799</c:v>
                </c:pt>
                <c:pt idx="13857">
                  <c:v>428.38308881758701</c:v>
                </c:pt>
                <c:pt idx="13858">
                  <c:v>428.37309842537599</c:v>
                </c:pt>
                <c:pt idx="13859">
                  <c:v>428.36113861894199</c:v>
                </c:pt>
                <c:pt idx="13860">
                  <c:v>428.34477915280303</c:v>
                </c:pt>
                <c:pt idx="13861">
                  <c:v>428.33764858414798</c:v>
                </c:pt>
                <c:pt idx="13862">
                  <c:v>428.31984127290502</c:v>
                </c:pt>
                <c:pt idx="13863">
                  <c:v>428.31803970258801</c:v>
                </c:pt>
                <c:pt idx="13864">
                  <c:v>428.27434528185103</c:v>
                </c:pt>
                <c:pt idx="13865">
                  <c:v>428.26186671050402</c:v>
                </c:pt>
                <c:pt idx="13866">
                  <c:v>428.25757063156999</c:v>
                </c:pt>
                <c:pt idx="13867">
                  <c:v>428.22410512256101</c:v>
                </c:pt>
                <c:pt idx="13868">
                  <c:v>428.15471311015301</c:v>
                </c:pt>
                <c:pt idx="13869">
                  <c:v>428.13219517750503</c:v>
                </c:pt>
                <c:pt idx="13870">
                  <c:v>428.126924059158</c:v>
                </c:pt>
                <c:pt idx="13871">
                  <c:v>428.12611370454403</c:v>
                </c:pt>
                <c:pt idx="13872">
                  <c:v>428.10586341621701</c:v>
                </c:pt>
                <c:pt idx="13873">
                  <c:v>428.07090782619599</c:v>
                </c:pt>
                <c:pt idx="13874">
                  <c:v>428.05267185037798</c:v>
                </c:pt>
                <c:pt idx="13875">
                  <c:v>428.02191228177298</c:v>
                </c:pt>
                <c:pt idx="13876">
                  <c:v>427.97051929470001</c:v>
                </c:pt>
                <c:pt idx="13877">
                  <c:v>427.94658763970602</c:v>
                </c:pt>
                <c:pt idx="13878">
                  <c:v>427.941334653708</c:v>
                </c:pt>
                <c:pt idx="13879">
                  <c:v>427.93951054339198</c:v>
                </c:pt>
                <c:pt idx="13880">
                  <c:v>427.92709541838599</c:v>
                </c:pt>
                <c:pt idx="13881">
                  <c:v>427.89052755403299</c:v>
                </c:pt>
                <c:pt idx="13882">
                  <c:v>427.88518465064402</c:v>
                </c:pt>
                <c:pt idx="13883">
                  <c:v>427.88073134850299</c:v>
                </c:pt>
                <c:pt idx="13884">
                  <c:v>427.849999809699</c:v>
                </c:pt>
                <c:pt idx="13885">
                  <c:v>427.83532954235301</c:v>
                </c:pt>
                <c:pt idx="13886">
                  <c:v>427.834583613017</c:v>
                </c:pt>
                <c:pt idx="13887">
                  <c:v>427.804013878852</c:v>
                </c:pt>
                <c:pt idx="13888">
                  <c:v>427.79737263371402</c:v>
                </c:pt>
                <c:pt idx="13889">
                  <c:v>427.79125517968498</c:v>
                </c:pt>
                <c:pt idx="13890">
                  <c:v>427.76731897650399</c:v>
                </c:pt>
                <c:pt idx="13891">
                  <c:v>427.76060401273702</c:v>
                </c:pt>
                <c:pt idx="13892">
                  <c:v>427.73759150095299</c:v>
                </c:pt>
                <c:pt idx="13893">
                  <c:v>427.72378453455798</c:v>
                </c:pt>
                <c:pt idx="13894">
                  <c:v>427.72268716864897</c:v>
                </c:pt>
                <c:pt idx="13895">
                  <c:v>427.68361215270301</c:v>
                </c:pt>
                <c:pt idx="13896">
                  <c:v>427.65813730117299</c:v>
                </c:pt>
                <c:pt idx="13897">
                  <c:v>427.656134710549</c:v>
                </c:pt>
                <c:pt idx="13898">
                  <c:v>427.63682014777299</c:v>
                </c:pt>
                <c:pt idx="13899">
                  <c:v>427.57152232021701</c:v>
                </c:pt>
                <c:pt idx="13900">
                  <c:v>427.55323117380999</c:v>
                </c:pt>
                <c:pt idx="13901">
                  <c:v>427.55254859186198</c:v>
                </c:pt>
                <c:pt idx="13902">
                  <c:v>427.54963536175302</c:v>
                </c:pt>
                <c:pt idx="13903">
                  <c:v>427.54533816948299</c:v>
                </c:pt>
                <c:pt idx="13904">
                  <c:v>427.53312801834397</c:v>
                </c:pt>
                <c:pt idx="13905">
                  <c:v>427.507868399568</c:v>
                </c:pt>
                <c:pt idx="13906">
                  <c:v>427.45681767137103</c:v>
                </c:pt>
                <c:pt idx="13907">
                  <c:v>427.44417145032003</c:v>
                </c:pt>
                <c:pt idx="13908">
                  <c:v>427.414353767585</c:v>
                </c:pt>
                <c:pt idx="13909">
                  <c:v>427.392337071486</c:v>
                </c:pt>
                <c:pt idx="13910">
                  <c:v>427.38478251531097</c:v>
                </c:pt>
                <c:pt idx="13911">
                  <c:v>427.34955089787798</c:v>
                </c:pt>
                <c:pt idx="13912">
                  <c:v>427.30187917890299</c:v>
                </c:pt>
                <c:pt idx="13913">
                  <c:v>427.20915090665301</c:v>
                </c:pt>
                <c:pt idx="13914">
                  <c:v>427.19726949276401</c:v>
                </c:pt>
                <c:pt idx="13915">
                  <c:v>427.18286490691003</c:v>
                </c:pt>
                <c:pt idx="13916">
                  <c:v>427.17991336223702</c:v>
                </c:pt>
                <c:pt idx="13917">
                  <c:v>427.03869625786899</c:v>
                </c:pt>
                <c:pt idx="13918">
                  <c:v>427.036998749166</c:v>
                </c:pt>
                <c:pt idx="13919">
                  <c:v>427.03130455168701</c:v>
                </c:pt>
                <c:pt idx="13920">
                  <c:v>427.00731793570702</c:v>
                </c:pt>
                <c:pt idx="13921">
                  <c:v>427.00120571245901</c:v>
                </c:pt>
                <c:pt idx="13922">
                  <c:v>426.97861855186699</c:v>
                </c:pt>
                <c:pt idx="13923">
                  <c:v>426.97799394537702</c:v>
                </c:pt>
                <c:pt idx="13924">
                  <c:v>426.97606713928502</c:v>
                </c:pt>
                <c:pt idx="13925">
                  <c:v>426.91676492818499</c:v>
                </c:pt>
                <c:pt idx="13926">
                  <c:v>426.91645424318301</c:v>
                </c:pt>
                <c:pt idx="13927">
                  <c:v>426.86717498711602</c:v>
                </c:pt>
                <c:pt idx="13928">
                  <c:v>426.81392497755598</c:v>
                </c:pt>
                <c:pt idx="13929">
                  <c:v>426.81319521895398</c:v>
                </c:pt>
                <c:pt idx="13930">
                  <c:v>426.79523288721703</c:v>
                </c:pt>
                <c:pt idx="13931">
                  <c:v>426.78258555545898</c:v>
                </c:pt>
                <c:pt idx="13932">
                  <c:v>426.72513175534698</c:v>
                </c:pt>
                <c:pt idx="13933">
                  <c:v>426.70075602001901</c:v>
                </c:pt>
                <c:pt idx="13934">
                  <c:v>426.69960179795999</c:v>
                </c:pt>
                <c:pt idx="13935">
                  <c:v>426.65282619465</c:v>
                </c:pt>
                <c:pt idx="13936">
                  <c:v>426.64958208287601</c:v>
                </c:pt>
                <c:pt idx="13937">
                  <c:v>426.64342069058898</c:v>
                </c:pt>
                <c:pt idx="13938">
                  <c:v>426.63954411063901</c:v>
                </c:pt>
                <c:pt idx="13939">
                  <c:v>426.629716453958</c:v>
                </c:pt>
                <c:pt idx="13940">
                  <c:v>426.61385434514898</c:v>
                </c:pt>
                <c:pt idx="13941">
                  <c:v>426.55761671615301</c:v>
                </c:pt>
                <c:pt idx="13942">
                  <c:v>426.50216759379703</c:v>
                </c:pt>
                <c:pt idx="13943">
                  <c:v>426.49715022120199</c:v>
                </c:pt>
                <c:pt idx="13944">
                  <c:v>426.49353436017401</c:v>
                </c:pt>
                <c:pt idx="13945">
                  <c:v>426.45424682861301</c:v>
                </c:pt>
                <c:pt idx="13946">
                  <c:v>426.44195421614597</c:v>
                </c:pt>
                <c:pt idx="13947">
                  <c:v>426.41568945366799</c:v>
                </c:pt>
                <c:pt idx="13948">
                  <c:v>426.40722990878402</c:v>
                </c:pt>
                <c:pt idx="13949">
                  <c:v>426.39187597242397</c:v>
                </c:pt>
                <c:pt idx="13950">
                  <c:v>426.36485030557202</c:v>
                </c:pt>
                <c:pt idx="13951">
                  <c:v>426.32998049783799</c:v>
                </c:pt>
                <c:pt idx="13952">
                  <c:v>426.31455767936501</c:v>
                </c:pt>
                <c:pt idx="13953">
                  <c:v>426.30187871734802</c:v>
                </c:pt>
                <c:pt idx="13954">
                  <c:v>426.25347455513401</c:v>
                </c:pt>
                <c:pt idx="13955">
                  <c:v>426.24115836308101</c:v>
                </c:pt>
                <c:pt idx="13956">
                  <c:v>426.22830430626402</c:v>
                </c:pt>
                <c:pt idx="13957">
                  <c:v>426.20549486444497</c:v>
                </c:pt>
                <c:pt idx="13958">
                  <c:v>426.17088367980602</c:v>
                </c:pt>
                <c:pt idx="13959">
                  <c:v>426.11920084697198</c:v>
                </c:pt>
                <c:pt idx="13960">
                  <c:v>426.11466699157597</c:v>
                </c:pt>
                <c:pt idx="13961">
                  <c:v>426.091917428334</c:v>
                </c:pt>
                <c:pt idx="13962">
                  <c:v>426.08918368196902</c:v>
                </c:pt>
                <c:pt idx="13963">
                  <c:v>426.07369521906401</c:v>
                </c:pt>
                <c:pt idx="13964">
                  <c:v>426.05548797290402</c:v>
                </c:pt>
                <c:pt idx="13965">
                  <c:v>426.04591654938201</c:v>
                </c:pt>
                <c:pt idx="13966">
                  <c:v>426.04477622699801</c:v>
                </c:pt>
                <c:pt idx="13967">
                  <c:v>426.02333247642503</c:v>
                </c:pt>
                <c:pt idx="13968">
                  <c:v>426.02313909763302</c:v>
                </c:pt>
                <c:pt idx="13969">
                  <c:v>426.017870767668</c:v>
                </c:pt>
                <c:pt idx="13970">
                  <c:v>425.987302627578</c:v>
                </c:pt>
                <c:pt idx="13971">
                  <c:v>425.962442670634</c:v>
                </c:pt>
                <c:pt idx="13972">
                  <c:v>425.95781545406601</c:v>
                </c:pt>
                <c:pt idx="13973">
                  <c:v>425.944350844312</c:v>
                </c:pt>
                <c:pt idx="13974">
                  <c:v>425.93477376982401</c:v>
                </c:pt>
                <c:pt idx="13975">
                  <c:v>425.84608158375801</c:v>
                </c:pt>
                <c:pt idx="13976">
                  <c:v>425.81244359104102</c:v>
                </c:pt>
                <c:pt idx="13977">
                  <c:v>425.81166982334503</c:v>
                </c:pt>
                <c:pt idx="13978">
                  <c:v>425.80837917331201</c:v>
                </c:pt>
                <c:pt idx="13979">
                  <c:v>425.79262560814902</c:v>
                </c:pt>
                <c:pt idx="13980">
                  <c:v>425.784482715705</c:v>
                </c:pt>
                <c:pt idx="13981">
                  <c:v>425.76121960779102</c:v>
                </c:pt>
                <c:pt idx="13982">
                  <c:v>425.734582760764</c:v>
                </c:pt>
                <c:pt idx="13983">
                  <c:v>425.72972794796198</c:v>
                </c:pt>
                <c:pt idx="13984">
                  <c:v>425.707057280019</c:v>
                </c:pt>
                <c:pt idx="13985">
                  <c:v>425.68112981751602</c:v>
                </c:pt>
                <c:pt idx="13986">
                  <c:v>425.64274641673097</c:v>
                </c:pt>
                <c:pt idx="13987">
                  <c:v>425.610750317944</c:v>
                </c:pt>
                <c:pt idx="13988">
                  <c:v>425.58160329694402</c:v>
                </c:pt>
                <c:pt idx="13989">
                  <c:v>425.49500138418699</c:v>
                </c:pt>
                <c:pt idx="13990">
                  <c:v>425.46220246414703</c:v>
                </c:pt>
                <c:pt idx="13991">
                  <c:v>425.46072838805998</c:v>
                </c:pt>
                <c:pt idx="13992">
                  <c:v>425.44715999618097</c:v>
                </c:pt>
                <c:pt idx="13993">
                  <c:v>425.400091234461</c:v>
                </c:pt>
                <c:pt idx="13994">
                  <c:v>425.38361192903898</c:v>
                </c:pt>
                <c:pt idx="13995">
                  <c:v>425.37196350951899</c:v>
                </c:pt>
                <c:pt idx="13996">
                  <c:v>425.35316615602301</c:v>
                </c:pt>
                <c:pt idx="13997">
                  <c:v>425.26986408119501</c:v>
                </c:pt>
                <c:pt idx="13998">
                  <c:v>425.26475119937601</c:v>
                </c:pt>
                <c:pt idx="13999">
                  <c:v>425.247639018467</c:v>
                </c:pt>
                <c:pt idx="14000">
                  <c:v>425.24134919582298</c:v>
                </c:pt>
                <c:pt idx="14001">
                  <c:v>425.22709944456801</c:v>
                </c:pt>
                <c:pt idx="14002">
                  <c:v>425.21632571799898</c:v>
                </c:pt>
                <c:pt idx="14003">
                  <c:v>425.19545700193902</c:v>
                </c:pt>
                <c:pt idx="14004">
                  <c:v>425.19534462162397</c:v>
                </c:pt>
                <c:pt idx="14005">
                  <c:v>425.16668550234698</c:v>
                </c:pt>
                <c:pt idx="14006">
                  <c:v>425.15647900213997</c:v>
                </c:pt>
                <c:pt idx="14007">
                  <c:v>425.11484793319897</c:v>
                </c:pt>
                <c:pt idx="14008">
                  <c:v>425.10870752451899</c:v>
                </c:pt>
                <c:pt idx="14009">
                  <c:v>425.071634445006</c:v>
                </c:pt>
                <c:pt idx="14010">
                  <c:v>425.06751201352802</c:v>
                </c:pt>
                <c:pt idx="14011">
                  <c:v>425.04840631057499</c:v>
                </c:pt>
                <c:pt idx="14012">
                  <c:v>425.04253531867698</c:v>
                </c:pt>
                <c:pt idx="14013">
                  <c:v>425.01703826137299</c:v>
                </c:pt>
                <c:pt idx="14014">
                  <c:v>424.99857190881698</c:v>
                </c:pt>
                <c:pt idx="14015">
                  <c:v>424.98826116166998</c:v>
                </c:pt>
                <c:pt idx="14016">
                  <c:v>424.98025805557597</c:v>
                </c:pt>
                <c:pt idx="14017">
                  <c:v>424.978902373685</c:v>
                </c:pt>
                <c:pt idx="14018">
                  <c:v>424.93348132989797</c:v>
                </c:pt>
                <c:pt idx="14019">
                  <c:v>424.91756142074098</c:v>
                </c:pt>
                <c:pt idx="14020">
                  <c:v>424.90392898427598</c:v>
                </c:pt>
                <c:pt idx="14021">
                  <c:v>424.88002404929802</c:v>
                </c:pt>
                <c:pt idx="14022">
                  <c:v>424.86322918784703</c:v>
                </c:pt>
                <c:pt idx="14023">
                  <c:v>424.83015049429702</c:v>
                </c:pt>
                <c:pt idx="14024">
                  <c:v>424.82344726175899</c:v>
                </c:pt>
                <c:pt idx="14025">
                  <c:v>424.79757838192398</c:v>
                </c:pt>
                <c:pt idx="14026">
                  <c:v>424.77192047422</c:v>
                </c:pt>
                <c:pt idx="14027">
                  <c:v>424.75081385626402</c:v>
                </c:pt>
                <c:pt idx="14028">
                  <c:v>424.74129557726002</c:v>
                </c:pt>
                <c:pt idx="14029">
                  <c:v>424.73789393319601</c:v>
                </c:pt>
                <c:pt idx="14030">
                  <c:v>424.72308842433398</c:v>
                </c:pt>
                <c:pt idx="14031">
                  <c:v>424.712827423644</c:v>
                </c:pt>
                <c:pt idx="14032">
                  <c:v>424.67387676556098</c:v>
                </c:pt>
                <c:pt idx="14033">
                  <c:v>424.67144890964698</c:v>
                </c:pt>
                <c:pt idx="14034">
                  <c:v>424.656631632553</c:v>
                </c:pt>
                <c:pt idx="14035">
                  <c:v>424.65644674155499</c:v>
                </c:pt>
                <c:pt idx="14036">
                  <c:v>424.65642932683897</c:v>
                </c:pt>
                <c:pt idx="14037">
                  <c:v>424.642915437591</c:v>
                </c:pt>
                <c:pt idx="14038">
                  <c:v>424.60370407031098</c:v>
                </c:pt>
                <c:pt idx="14039">
                  <c:v>424.55025507665601</c:v>
                </c:pt>
                <c:pt idx="14040">
                  <c:v>424.54010876216103</c:v>
                </c:pt>
                <c:pt idx="14041">
                  <c:v>424.53933381092401</c:v>
                </c:pt>
                <c:pt idx="14042">
                  <c:v>424.53120987155103</c:v>
                </c:pt>
                <c:pt idx="14043">
                  <c:v>424.529761768426</c:v>
                </c:pt>
                <c:pt idx="14044">
                  <c:v>424.51733411624599</c:v>
                </c:pt>
                <c:pt idx="14045">
                  <c:v>424.434911586108</c:v>
                </c:pt>
                <c:pt idx="14046">
                  <c:v>424.39974253674399</c:v>
                </c:pt>
                <c:pt idx="14047">
                  <c:v>424.380558275515</c:v>
                </c:pt>
                <c:pt idx="14048">
                  <c:v>424.333599406237</c:v>
                </c:pt>
                <c:pt idx="14049">
                  <c:v>424.297191102505</c:v>
                </c:pt>
                <c:pt idx="14050">
                  <c:v>424.28310403515701</c:v>
                </c:pt>
                <c:pt idx="14051">
                  <c:v>424.27477446079399</c:v>
                </c:pt>
                <c:pt idx="14052">
                  <c:v>424.26809891457498</c:v>
                </c:pt>
                <c:pt idx="14053">
                  <c:v>424.25192214065999</c:v>
                </c:pt>
                <c:pt idx="14054">
                  <c:v>424.16987408676403</c:v>
                </c:pt>
                <c:pt idx="14055">
                  <c:v>424.15177414889001</c:v>
                </c:pt>
                <c:pt idx="14056">
                  <c:v>424.14342587879202</c:v>
                </c:pt>
                <c:pt idx="14057">
                  <c:v>424.13956360251098</c:v>
                </c:pt>
                <c:pt idx="14058">
                  <c:v>424.12577730712701</c:v>
                </c:pt>
                <c:pt idx="14059">
                  <c:v>424.11146911685597</c:v>
                </c:pt>
                <c:pt idx="14060">
                  <c:v>424.08926438115401</c:v>
                </c:pt>
                <c:pt idx="14061">
                  <c:v>424.07934955791802</c:v>
                </c:pt>
                <c:pt idx="14062">
                  <c:v>424.01405801455297</c:v>
                </c:pt>
                <c:pt idx="14063">
                  <c:v>424.00726282069297</c:v>
                </c:pt>
                <c:pt idx="14064">
                  <c:v>423.99049727511402</c:v>
                </c:pt>
                <c:pt idx="14065">
                  <c:v>423.96339898947099</c:v>
                </c:pt>
                <c:pt idx="14066">
                  <c:v>423.92144348696399</c:v>
                </c:pt>
                <c:pt idx="14067">
                  <c:v>423.91892093909001</c:v>
                </c:pt>
                <c:pt idx="14068">
                  <c:v>423.87264077711899</c:v>
                </c:pt>
                <c:pt idx="14069">
                  <c:v>423.84891096033101</c:v>
                </c:pt>
                <c:pt idx="14070">
                  <c:v>423.84524514637599</c:v>
                </c:pt>
                <c:pt idx="14071">
                  <c:v>423.81926660127698</c:v>
                </c:pt>
                <c:pt idx="14072">
                  <c:v>423.781098785116</c:v>
                </c:pt>
                <c:pt idx="14073">
                  <c:v>423.74279949516102</c:v>
                </c:pt>
                <c:pt idx="14074">
                  <c:v>423.702464330748</c:v>
                </c:pt>
                <c:pt idx="14075">
                  <c:v>423.67479376583299</c:v>
                </c:pt>
                <c:pt idx="14076">
                  <c:v>423.65054718753902</c:v>
                </c:pt>
                <c:pt idx="14077">
                  <c:v>423.576312498096</c:v>
                </c:pt>
                <c:pt idx="14078">
                  <c:v>423.56721968293903</c:v>
                </c:pt>
                <c:pt idx="14079">
                  <c:v>423.54804851540399</c:v>
                </c:pt>
                <c:pt idx="14080">
                  <c:v>423.52873874211701</c:v>
                </c:pt>
                <c:pt idx="14081">
                  <c:v>423.52774862110402</c:v>
                </c:pt>
                <c:pt idx="14082">
                  <c:v>423.47776414674502</c:v>
                </c:pt>
                <c:pt idx="14083">
                  <c:v>423.46976812582102</c:v>
                </c:pt>
                <c:pt idx="14084">
                  <c:v>423.435655843201</c:v>
                </c:pt>
                <c:pt idx="14085">
                  <c:v>423.43116433790902</c:v>
                </c:pt>
                <c:pt idx="14086">
                  <c:v>423.429557430778</c:v>
                </c:pt>
                <c:pt idx="14087">
                  <c:v>423.42433808685399</c:v>
                </c:pt>
                <c:pt idx="14088">
                  <c:v>423.41323880060497</c:v>
                </c:pt>
                <c:pt idx="14089">
                  <c:v>423.401901485976</c:v>
                </c:pt>
                <c:pt idx="14090">
                  <c:v>423.39020087989002</c:v>
                </c:pt>
                <c:pt idx="14091">
                  <c:v>423.36141952897498</c:v>
                </c:pt>
                <c:pt idx="14092">
                  <c:v>423.32353323474098</c:v>
                </c:pt>
                <c:pt idx="14093">
                  <c:v>423.29768074873903</c:v>
                </c:pt>
                <c:pt idx="14094">
                  <c:v>423.29618290211198</c:v>
                </c:pt>
                <c:pt idx="14095">
                  <c:v>423.28584492569001</c:v>
                </c:pt>
                <c:pt idx="14096">
                  <c:v>423.27841023800403</c:v>
                </c:pt>
                <c:pt idx="14097">
                  <c:v>423.27645481573302</c:v>
                </c:pt>
                <c:pt idx="14098">
                  <c:v>423.27182928666298</c:v>
                </c:pt>
                <c:pt idx="14099">
                  <c:v>423.24788321645701</c:v>
                </c:pt>
                <c:pt idx="14100">
                  <c:v>423.20325996625297</c:v>
                </c:pt>
                <c:pt idx="14101">
                  <c:v>423.197055783704</c:v>
                </c:pt>
                <c:pt idx="14102">
                  <c:v>423.19277652222303</c:v>
                </c:pt>
                <c:pt idx="14103">
                  <c:v>423.18259663145102</c:v>
                </c:pt>
                <c:pt idx="14104">
                  <c:v>423.12265957602301</c:v>
                </c:pt>
                <c:pt idx="14105">
                  <c:v>423.11645825077397</c:v>
                </c:pt>
                <c:pt idx="14106">
                  <c:v>423.07042534463397</c:v>
                </c:pt>
                <c:pt idx="14107">
                  <c:v>423.05829344670599</c:v>
                </c:pt>
                <c:pt idx="14108">
                  <c:v>423.05810167532502</c:v>
                </c:pt>
                <c:pt idx="14109">
                  <c:v>423.04760779233101</c:v>
                </c:pt>
                <c:pt idx="14110">
                  <c:v>423.03990426936502</c:v>
                </c:pt>
                <c:pt idx="14111">
                  <c:v>423.01649259536799</c:v>
                </c:pt>
                <c:pt idx="14112">
                  <c:v>422.99664188242002</c:v>
                </c:pt>
                <c:pt idx="14113">
                  <c:v>422.97248435010999</c:v>
                </c:pt>
                <c:pt idx="14114">
                  <c:v>422.96252254083203</c:v>
                </c:pt>
                <c:pt idx="14115">
                  <c:v>422.94289851462401</c:v>
                </c:pt>
                <c:pt idx="14116">
                  <c:v>422.93935923010002</c:v>
                </c:pt>
                <c:pt idx="14117">
                  <c:v>422.89749626258799</c:v>
                </c:pt>
                <c:pt idx="14118">
                  <c:v>422.891778986406</c:v>
                </c:pt>
                <c:pt idx="14119">
                  <c:v>422.89044663688799</c:v>
                </c:pt>
                <c:pt idx="14120">
                  <c:v>422.87871753974599</c:v>
                </c:pt>
                <c:pt idx="14121">
                  <c:v>422.84612879727598</c:v>
                </c:pt>
                <c:pt idx="14122">
                  <c:v>422.83489206309099</c:v>
                </c:pt>
                <c:pt idx="14123">
                  <c:v>422.80504742165101</c:v>
                </c:pt>
                <c:pt idx="14124">
                  <c:v>422.74036834993899</c:v>
                </c:pt>
                <c:pt idx="14125">
                  <c:v>422.73641401689201</c:v>
                </c:pt>
                <c:pt idx="14126">
                  <c:v>422.72119540049903</c:v>
                </c:pt>
                <c:pt idx="14127">
                  <c:v>422.72063655043098</c:v>
                </c:pt>
                <c:pt idx="14128">
                  <c:v>422.68871563705301</c:v>
                </c:pt>
                <c:pt idx="14129">
                  <c:v>422.63685917622598</c:v>
                </c:pt>
                <c:pt idx="14130">
                  <c:v>422.60854960957897</c:v>
                </c:pt>
                <c:pt idx="14131">
                  <c:v>422.60398464097398</c:v>
                </c:pt>
                <c:pt idx="14132">
                  <c:v>422.59095502607602</c:v>
                </c:pt>
                <c:pt idx="14133">
                  <c:v>422.58258268249</c:v>
                </c:pt>
                <c:pt idx="14134">
                  <c:v>422.57742406915798</c:v>
                </c:pt>
                <c:pt idx="14135">
                  <c:v>422.56504675397599</c:v>
                </c:pt>
                <c:pt idx="14136">
                  <c:v>422.55935749343303</c:v>
                </c:pt>
                <c:pt idx="14137">
                  <c:v>422.55283197006497</c:v>
                </c:pt>
                <c:pt idx="14138">
                  <c:v>422.54330882083002</c:v>
                </c:pt>
                <c:pt idx="14139">
                  <c:v>422.53145255962301</c:v>
                </c:pt>
                <c:pt idx="14140">
                  <c:v>422.50831657352501</c:v>
                </c:pt>
                <c:pt idx="14141">
                  <c:v>422.32924257530902</c:v>
                </c:pt>
                <c:pt idx="14142">
                  <c:v>422.31817718789102</c:v>
                </c:pt>
                <c:pt idx="14143">
                  <c:v>422.31373399891498</c:v>
                </c:pt>
                <c:pt idx="14144">
                  <c:v>422.26274444577001</c:v>
                </c:pt>
                <c:pt idx="14145">
                  <c:v>422.25093731282499</c:v>
                </c:pt>
                <c:pt idx="14146">
                  <c:v>422.237424693192</c:v>
                </c:pt>
                <c:pt idx="14147">
                  <c:v>422.207859055151</c:v>
                </c:pt>
                <c:pt idx="14148">
                  <c:v>422.19074383992398</c:v>
                </c:pt>
                <c:pt idx="14149">
                  <c:v>422.17225987445198</c:v>
                </c:pt>
                <c:pt idx="14150">
                  <c:v>422.16458566250799</c:v>
                </c:pt>
                <c:pt idx="14151">
                  <c:v>422.13915644704201</c:v>
                </c:pt>
                <c:pt idx="14152">
                  <c:v>422.12877646284397</c:v>
                </c:pt>
                <c:pt idx="14153">
                  <c:v>422.11763596278701</c:v>
                </c:pt>
                <c:pt idx="14154">
                  <c:v>422.10901465895699</c:v>
                </c:pt>
                <c:pt idx="14155">
                  <c:v>422.09367112718002</c:v>
                </c:pt>
                <c:pt idx="14156">
                  <c:v>422.03166970259798</c:v>
                </c:pt>
                <c:pt idx="14157">
                  <c:v>422.02720308608298</c:v>
                </c:pt>
                <c:pt idx="14158">
                  <c:v>422.01951465345201</c:v>
                </c:pt>
                <c:pt idx="14159">
                  <c:v>422.00793519163801</c:v>
                </c:pt>
                <c:pt idx="14160">
                  <c:v>422.00620246282898</c:v>
                </c:pt>
                <c:pt idx="14161">
                  <c:v>421.92947355931898</c:v>
                </c:pt>
                <c:pt idx="14162">
                  <c:v>421.84759067450301</c:v>
                </c:pt>
                <c:pt idx="14163">
                  <c:v>421.83508627344202</c:v>
                </c:pt>
                <c:pt idx="14164">
                  <c:v>421.79998724530901</c:v>
                </c:pt>
                <c:pt idx="14165">
                  <c:v>421.765405150687</c:v>
                </c:pt>
                <c:pt idx="14166">
                  <c:v>421.76501813421498</c:v>
                </c:pt>
                <c:pt idx="14167">
                  <c:v>421.75625796988498</c:v>
                </c:pt>
                <c:pt idx="14168">
                  <c:v>421.71921278752802</c:v>
                </c:pt>
                <c:pt idx="14169">
                  <c:v>421.71622049890198</c:v>
                </c:pt>
                <c:pt idx="14170">
                  <c:v>421.69134400253898</c:v>
                </c:pt>
                <c:pt idx="14171">
                  <c:v>421.68604358613402</c:v>
                </c:pt>
                <c:pt idx="14172">
                  <c:v>421.66174337510699</c:v>
                </c:pt>
                <c:pt idx="14173">
                  <c:v>421.63249720068097</c:v>
                </c:pt>
                <c:pt idx="14174">
                  <c:v>421.61780892067998</c:v>
                </c:pt>
                <c:pt idx="14175">
                  <c:v>421.61342196405798</c:v>
                </c:pt>
                <c:pt idx="14176">
                  <c:v>421.59453655229203</c:v>
                </c:pt>
                <c:pt idx="14177">
                  <c:v>421.57964090136102</c:v>
                </c:pt>
                <c:pt idx="14178">
                  <c:v>421.56819464764402</c:v>
                </c:pt>
                <c:pt idx="14179">
                  <c:v>421.56693584346601</c:v>
                </c:pt>
                <c:pt idx="14180">
                  <c:v>421.54661945455501</c:v>
                </c:pt>
                <c:pt idx="14181">
                  <c:v>421.54003466009499</c:v>
                </c:pt>
                <c:pt idx="14182">
                  <c:v>421.51751859567503</c:v>
                </c:pt>
                <c:pt idx="14183">
                  <c:v>421.50770279246302</c:v>
                </c:pt>
                <c:pt idx="14184">
                  <c:v>421.44791775896198</c:v>
                </c:pt>
                <c:pt idx="14185">
                  <c:v>421.38135031377101</c:v>
                </c:pt>
                <c:pt idx="14186">
                  <c:v>421.37971964599501</c:v>
                </c:pt>
                <c:pt idx="14187">
                  <c:v>421.35712832447899</c:v>
                </c:pt>
                <c:pt idx="14188">
                  <c:v>421.34822954987101</c:v>
                </c:pt>
                <c:pt idx="14189">
                  <c:v>421.30365562868298</c:v>
                </c:pt>
                <c:pt idx="14190">
                  <c:v>421.29907139064301</c:v>
                </c:pt>
                <c:pt idx="14191">
                  <c:v>421.29147222807302</c:v>
                </c:pt>
                <c:pt idx="14192">
                  <c:v>421.283549644517</c:v>
                </c:pt>
                <c:pt idx="14193">
                  <c:v>421.26787873940799</c:v>
                </c:pt>
                <c:pt idx="14194">
                  <c:v>421.25713825172602</c:v>
                </c:pt>
                <c:pt idx="14195">
                  <c:v>421.24497258925402</c:v>
                </c:pt>
                <c:pt idx="14196">
                  <c:v>421.22430455486398</c:v>
                </c:pt>
                <c:pt idx="14197">
                  <c:v>421.21701642504399</c:v>
                </c:pt>
                <c:pt idx="14198">
                  <c:v>421.21063179876001</c:v>
                </c:pt>
                <c:pt idx="14199">
                  <c:v>421.20480242188</c:v>
                </c:pt>
                <c:pt idx="14200">
                  <c:v>421.17395974734899</c:v>
                </c:pt>
                <c:pt idx="14201">
                  <c:v>421.15317119113797</c:v>
                </c:pt>
                <c:pt idx="14202">
                  <c:v>421.131793721929</c:v>
                </c:pt>
                <c:pt idx="14203">
                  <c:v>421.12872888267202</c:v>
                </c:pt>
                <c:pt idx="14204">
                  <c:v>421.12673519685598</c:v>
                </c:pt>
                <c:pt idx="14205">
                  <c:v>421.11374080144202</c:v>
                </c:pt>
                <c:pt idx="14206">
                  <c:v>421.104463785973</c:v>
                </c:pt>
                <c:pt idx="14207">
                  <c:v>421.09914179000901</c:v>
                </c:pt>
                <c:pt idx="14208">
                  <c:v>421.09829190769398</c:v>
                </c:pt>
                <c:pt idx="14209">
                  <c:v>421.09571787816498</c:v>
                </c:pt>
                <c:pt idx="14210">
                  <c:v>421.03966189769199</c:v>
                </c:pt>
                <c:pt idx="14211">
                  <c:v>421.03623132897701</c:v>
                </c:pt>
                <c:pt idx="14212">
                  <c:v>421.00586952593</c:v>
                </c:pt>
                <c:pt idx="14213">
                  <c:v>420.98468581633603</c:v>
                </c:pt>
                <c:pt idx="14214">
                  <c:v>420.92958854661703</c:v>
                </c:pt>
                <c:pt idx="14215">
                  <c:v>420.89636065696197</c:v>
                </c:pt>
                <c:pt idx="14216">
                  <c:v>420.89206080077003</c:v>
                </c:pt>
                <c:pt idx="14217">
                  <c:v>420.85384637025697</c:v>
                </c:pt>
                <c:pt idx="14218">
                  <c:v>420.85257480208099</c:v>
                </c:pt>
                <c:pt idx="14219">
                  <c:v>420.838875205791</c:v>
                </c:pt>
                <c:pt idx="14220">
                  <c:v>420.82719061773599</c:v>
                </c:pt>
                <c:pt idx="14221">
                  <c:v>420.80807399054402</c:v>
                </c:pt>
                <c:pt idx="14222">
                  <c:v>420.78922189695101</c:v>
                </c:pt>
                <c:pt idx="14223">
                  <c:v>420.78679634637098</c:v>
                </c:pt>
                <c:pt idx="14224">
                  <c:v>420.73807486423902</c:v>
                </c:pt>
                <c:pt idx="14225">
                  <c:v>420.71690606530399</c:v>
                </c:pt>
                <c:pt idx="14226">
                  <c:v>420.648428347231</c:v>
                </c:pt>
                <c:pt idx="14227">
                  <c:v>420.64311991865702</c:v>
                </c:pt>
                <c:pt idx="14228">
                  <c:v>420.63936627781402</c:v>
                </c:pt>
                <c:pt idx="14229">
                  <c:v>420.63213475377597</c:v>
                </c:pt>
                <c:pt idx="14230">
                  <c:v>420.615943534998</c:v>
                </c:pt>
                <c:pt idx="14231">
                  <c:v>420.592577779914</c:v>
                </c:pt>
                <c:pt idx="14232">
                  <c:v>420.55154508055699</c:v>
                </c:pt>
                <c:pt idx="14233">
                  <c:v>420.52647393755598</c:v>
                </c:pt>
                <c:pt idx="14234">
                  <c:v>420.52269105872602</c:v>
                </c:pt>
                <c:pt idx="14235">
                  <c:v>420.49615948194702</c:v>
                </c:pt>
                <c:pt idx="14236">
                  <c:v>420.48706456281002</c:v>
                </c:pt>
                <c:pt idx="14237">
                  <c:v>420.48668279629499</c:v>
                </c:pt>
                <c:pt idx="14238">
                  <c:v>420.43956650986598</c:v>
                </c:pt>
                <c:pt idx="14239">
                  <c:v>420.43891442952702</c:v>
                </c:pt>
                <c:pt idx="14240">
                  <c:v>420.39039579493499</c:v>
                </c:pt>
                <c:pt idx="14241">
                  <c:v>420.38783291710598</c:v>
                </c:pt>
                <c:pt idx="14242">
                  <c:v>420.35548038465902</c:v>
                </c:pt>
                <c:pt idx="14243">
                  <c:v>420.24288514172099</c:v>
                </c:pt>
                <c:pt idx="14244">
                  <c:v>420.22893254347599</c:v>
                </c:pt>
                <c:pt idx="14245">
                  <c:v>420.19996564330302</c:v>
                </c:pt>
                <c:pt idx="14246">
                  <c:v>420.18555711035998</c:v>
                </c:pt>
                <c:pt idx="14247">
                  <c:v>420.17631258578598</c:v>
                </c:pt>
                <c:pt idx="14248">
                  <c:v>420.15072371709999</c:v>
                </c:pt>
                <c:pt idx="14249">
                  <c:v>420.14911482320599</c:v>
                </c:pt>
                <c:pt idx="14250">
                  <c:v>420.14706426775098</c:v>
                </c:pt>
                <c:pt idx="14251">
                  <c:v>420.14002497717701</c:v>
                </c:pt>
                <c:pt idx="14252">
                  <c:v>420.13528664518401</c:v>
                </c:pt>
                <c:pt idx="14253">
                  <c:v>420.13064635976099</c:v>
                </c:pt>
                <c:pt idx="14254">
                  <c:v>420.12792390143602</c:v>
                </c:pt>
                <c:pt idx="14255">
                  <c:v>420.10670090249101</c:v>
                </c:pt>
                <c:pt idx="14256">
                  <c:v>420.09503003023201</c:v>
                </c:pt>
                <c:pt idx="14257">
                  <c:v>420.08203240074602</c:v>
                </c:pt>
                <c:pt idx="14258">
                  <c:v>420.074381137773</c:v>
                </c:pt>
                <c:pt idx="14259">
                  <c:v>420.07022883724699</c:v>
                </c:pt>
                <c:pt idx="14260">
                  <c:v>420.04830815147398</c:v>
                </c:pt>
                <c:pt idx="14261">
                  <c:v>420.04325270540102</c:v>
                </c:pt>
                <c:pt idx="14262">
                  <c:v>420.03542455929198</c:v>
                </c:pt>
                <c:pt idx="14263">
                  <c:v>420.03211591987099</c:v>
                </c:pt>
                <c:pt idx="14264">
                  <c:v>420.02429036816199</c:v>
                </c:pt>
                <c:pt idx="14265">
                  <c:v>419.99381030126602</c:v>
                </c:pt>
                <c:pt idx="14266">
                  <c:v>419.98404547784901</c:v>
                </c:pt>
                <c:pt idx="14267">
                  <c:v>419.95648159661499</c:v>
                </c:pt>
                <c:pt idx="14268">
                  <c:v>419.93121895205599</c:v>
                </c:pt>
                <c:pt idx="14269">
                  <c:v>419.911481768687</c:v>
                </c:pt>
                <c:pt idx="14270">
                  <c:v>419.90621384982398</c:v>
                </c:pt>
                <c:pt idx="14271">
                  <c:v>419.86877598333501</c:v>
                </c:pt>
                <c:pt idx="14272">
                  <c:v>419.84403898008998</c:v>
                </c:pt>
                <c:pt idx="14273">
                  <c:v>419.81024734244102</c:v>
                </c:pt>
                <c:pt idx="14274">
                  <c:v>419.802309449056</c:v>
                </c:pt>
                <c:pt idx="14275">
                  <c:v>419.80144585451399</c:v>
                </c:pt>
                <c:pt idx="14276">
                  <c:v>419.76900403515799</c:v>
                </c:pt>
                <c:pt idx="14277">
                  <c:v>419.72267354971399</c:v>
                </c:pt>
                <c:pt idx="14278">
                  <c:v>419.69111644542301</c:v>
                </c:pt>
                <c:pt idx="14279">
                  <c:v>419.68129821258702</c:v>
                </c:pt>
                <c:pt idx="14280">
                  <c:v>419.67112074575601</c:v>
                </c:pt>
                <c:pt idx="14281">
                  <c:v>419.66703643385199</c:v>
                </c:pt>
                <c:pt idx="14282">
                  <c:v>419.66651161410402</c:v>
                </c:pt>
                <c:pt idx="14283">
                  <c:v>419.66369590983697</c:v>
                </c:pt>
                <c:pt idx="14284">
                  <c:v>419.61485148406302</c:v>
                </c:pt>
                <c:pt idx="14285">
                  <c:v>419.55291335284397</c:v>
                </c:pt>
                <c:pt idx="14286">
                  <c:v>419.45456629025603</c:v>
                </c:pt>
                <c:pt idx="14287">
                  <c:v>419.45004836453001</c:v>
                </c:pt>
                <c:pt idx="14288">
                  <c:v>419.44773245477597</c:v>
                </c:pt>
                <c:pt idx="14289">
                  <c:v>419.43485658942598</c:v>
                </c:pt>
                <c:pt idx="14290">
                  <c:v>419.43466074346298</c:v>
                </c:pt>
                <c:pt idx="14291">
                  <c:v>419.421160871094</c:v>
                </c:pt>
                <c:pt idx="14292">
                  <c:v>419.40939917036599</c:v>
                </c:pt>
                <c:pt idx="14293">
                  <c:v>419.39145677008202</c:v>
                </c:pt>
                <c:pt idx="14294">
                  <c:v>419.38088581894499</c:v>
                </c:pt>
                <c:pt idx="14295">
                  <c:v>419.36249636797299</c:v>
                </c:pt>
                <c:pt idx="14296">
                  <c:v>419.33446399605901</c:v>
                </c:pt>
                <c:pt idx="14297">
                  <c:v>419.33103633567998</c:v>
                </c:pt>
                <c:pt idx="14298">
                  <c:v>419.31808138957501</c:v>
                </c:pt>
                <c:pt idx="14299">
                  <c:v>419.27396496844699</c:v>
                </c:pt>
                <c:pt idx="14300">
                  <c:v>419.27250110634299</c:v>
                </c:pt>
                <c:pt idx="14301">
                  <c:v>419.27042708262201</c:v>
                </c:pt>
                <c:pt idx="14302">
                  <c:v>419.26093645480802</c:v>
                </c:pt>
                <c:pt idx="14303">
                  <c:v>419.238119942602</c:v>
                </c:pt>
                <c:pt idx="14304">
                  <c:v>419.217506349882</c:v>
                </c:pt>
                <c:pt idx="14305">
                  <c:v>419.21219995062899</c:v>
                </c:pt>
                <c:pt idx="14306">
                  <c:v>419.208570004877</c:v>
                </c:pt>
                <c:pt idx="14307">
                  <c:v>419.20686369899403</c:v>
                </c:pt>
                <c:pt idx="14308">
                  <c:v>419.13386946344298</c:v>
                </c:pt>
                <c:pt idx="14309">
                  <c:v>419.13206800128</c:v>
                </c:pt>
                <c:pt idx="14310">
                  <c:v>418.99454497802202</c:v>
                </c:pt>
                <c:pt idx="14311">
                  <c:v>418.97095552975901</c:v>
                </c:pt>
                <c:pt idx="14312">
                  <c:v>418.96356580199301</c:v>
                </c:pt>
                <c:pt idx="14313">
                  <c:v>418.95388806281898</c:v>
                </c:pt>
                <c:pt idx="14314">
                  <c:v>418.92811575669799</c:v>
                </c:pt>
                <c:pt idx="14315">
                  <c:v>418.92768467438401</c:v>
                </c:pt>
                <c:pt idx="14316">
                  <c:v>418.92204657149398</c:v>
                </c:pt>
                <c:pt idx="14317">
                  <c:v>418.89618853039298</c:v>
                </c:pt>
                <c:pt idx="14318">
                  <c:v>418.89575290983299</c:v>
                </c:pt>
                <c:pt idx="14319">
                  <c:v>418.88520080798702</c:v>
                </c:pt>
                <c:pt idx="14320">
                  <c:v>418.87974332123503</c:v>
                </c:pt>
                <c:pt idx="14321">
                  <c:v>418.86672470779399</c:v>
                </c:pt>
                <c:pt idx="14322">
                  <c:v>418.84962208404698</c:v>
                </c:pt>
                <c:pt idx="14323">
                  <c:v>418.830789704935</c:v>
                </c:pt>
                <c:pt idx="14324">
                  <c:v>418.82563174169701</c:v>
                </c:pt>
                <c:pt idx="14325">
                  <c:v>418.81271325342499</c:v>
                </c:pt>
                <c:pt idx="14326">
                  <c:v>418.77801137678603</c:v>
                </c:pt>
                <c:pt idx="14327">
                  <c:v>418.77657543043898</c:v>
                </c:pt>
                <c:pt idx="14328">
                  <c:v>418.75091696220198</c:v>
                </c:pt>
                <c:pt idx="14329">
                  <c:v>418.72799857210703</c:v>
                </c:pt>
                <c:pt idx="14330">
                  <c:v>418.71218403593701</c:v>
                </c:pt>
                <c:pt idx="14331">
                  <c:v>418.64190194032102</c:v>
                </c:pt>
                <c:pt idx="14332">
                  <c:v>418.638891576915</c:v>
                </c:pt>
                <c:pt idx="14333">
                  <c:v>418.62665233456403</c:v>
                </c:pt>
                <c:pt idx="14334">
                  <c:v>418.61177937142901</c:v>
                </c:pt>
                <c:pt idx="14335">
                  <c:v>418.58623579367003</c:v>
                </c:pt>
                <c:pt idx="14336">
                  <c:v>418.57219338581501</c:v>
                </c:pt>
                <c:pt idx="14337">
                  <c:v>418.50978412670901</c:v>
                </c:pt>
                <c:pt idx="14338">
                  <c:v>418.50947241290999</c:v>
                </c:pt>
                <c:pt idx="14339">
                  <c:v>418.49292707511302</c:v>
                </c:pt>
                <c:pt idx="14340">
                  <c:v>418.49111005401801</c:v>
                </c:pt>
                <c:pt idx="14341">
                  <c:v>418.48874240031</c:v>
                </c:pt>
                <c:pt idx="14342">
                  <c:v>418.48418562055701</c:v>
                </c:pt>
                <c:pt idx="14343">
                  <c:v>418.47766267201803</c:v>
                </c:pt>
                <c:pt idx="14344">
                  <c:v>418.46902042937501</c:v>
                </c:pt>
                <c:pt idx="14345">
                  <c:v>418.46569300094802</c:v>
                </c:pt>
                <c:pt idx="14346">
                  <c:v>418.46425423017899</c:v>
                </c:pt>
                <c:pt idx="14347">
                  <c:v>418.45657325489998</c:v>
                </c:pt>
                <c:pt idx="14348">
                  <c:v>418.45423676719997</c:v>
                </c:pt>
                <c:pt idx="14349">
                  <c:v>418.45384773347899</c:v>
                </c:pt>
                <c:pt idx="14350">
                  <c:v>418.451426772915</c:v>
                </c:pt>
                <c:pt idx="14351">
                  <c:v>418.44111580392598</c:v>
                </c:pt>
                <c:pt idx="14352">
                  <c:v>418.42503048861801</c:v>
                </c:pt>
                <c:pt idx="14353">
                  <c:v>418.41721786219603</c:v>
                </c:pt>
                <c:pt idx="14354">
                  <c:v>418.400564002561</c:v>
                </c:pt>
                <c:pt idx="14355">
                  <c:v>418.39623361653599</c:v>
                </c:pt>
                <c:pt idx="14356">
                  <c:v>418.38172262511802</c:v>
                </c:pt>
                <c:pt idx="14357">
                  <c:v>418.380657785165</c:v>
                </c:pt>
                <c:pt idx="14358">
                  <c:v>418.37662587532401</c:v>
                </c:pt>
                <c:pt idx="14359">
                  <c:v>418.34504533298599</c:v>
                </c:pt>
                <c:pt idx="14360">
                  <c:v>418.32642613287902</c:v>
                </c:pt>
                <c:pt idx="14361">
                  <c:v>418.30974646224502</c:v>
                </c:pt>
                <c:pt idx="14362">
                  <c:v>418.28016779774202</c:v>
                </c:pt>
                <c:pt idx="14363">
                  <c:v>418.27932384577798</c:v>
                </c:pt>
                <c:pt idx="14364">
                  <c:v>418.27536448086198</c:v>
                </c:pt>
                <c:pt idx="14365">
                  <c:v>418.264990948133</c:v>
                </c:pt>
                <c:pt idx="14366">
                  <c:v>418.25623945857598</c:v>
                </c:pt>
                <c:pt idx="14367">
                  <c:v>418.235360024817</c:v>
                </c:pt>
                <c:pt idx="14368">
                  <c:v>418.20105929950199</c:v>
                </c:pt>
                <c:pt idx="14369">
                  <c:v>418.18257431003201</c:v>
                </c:pt>
                <c:pt idx="14370">
                  <c:v>418.18165030731097</c:v>
                </c:pt>
                <c:pt idx="14371">
                  <c:v>418.16509909980903</c:v>
                </c:pt>
                <c:pt idx="14372">
                  <c:v>418.16314514361</c:v>
                </c:pt>
                <c:pt idx="14373">
                  <c:v>418.15456179713999</c:v>
                </c:pt>
                <c:pt idx="14374">
                  <c:v>418.09639926728602</c:v>
                </c:pt>
                <c:pt idx="14375">
                  <c:v>418.09333968675401</c:v>
                </c:pt>
                <c:pt idx="14376">
                  <c:v>418.08685151448799</c:v>
                </c:pt>
                <c:pt idx="14377">
                  <c:v>418.08078799911698</c:v>
                </c:pt>
                <c:pt idx="14378">
                  <c:v>418.067578297821</c:v>
                </c:pt>
                <c:pt idx="14379">
                  <c:v>418.00457512568101</c:v>
                </c:pt>
                <c:pt idx="14380">
                  <c:v>417.99621898753298</c:v>
                </c:pt>
                <c:pt idx="14381">
                  <c:v>417.97204691953698</c:v>
                </c:pt>
                <c:pt idx="14382">
                  <c:v>417.969272295059</c:v>
                </c:pt>
                <c:pt idx="14383">
                  <c:v>417.96402675729399</c:v>
                </c:pt>
                <c:pt idx="14384">
                  <c:v>417.96014149849401</c:v>
                </c:pt>
                <c:pt idx="14385">
                  <c:v>417.95361726975699</c:v>
                </c:pt>
                <c:pt idx="14386">
                  <c:v>417.93639076095599</c:v>
                </c:pt>
                <c:pt idx="14387">
                  <c:v>417.92870109659498</c:v>
                </c:pt>
                <c:pt idx="14388">
                  <c:v>417.92674268495301</c:v>
                </c:pt>
                <c:pt idx="14389">
                  <c:v>417.87624845246802</c:v>
                </c:pt>
                <c:pt idx="14390">
                  <c:v>417.87313680915702</c:v>
                </c:pt>
                <c:pt idx="14391">
                  <c:v>417.85439589375</c:v>
                </c:pt>
                <c:pt idx="14392">
                  <c:v>417.85378359671</c:v>
                </c:pt>
                <c:pt idx="14393">
                  <c:v>417.85113615106201</c:v>
                </c:pt>
                <c:pt idx="14394">
                  <c:v>417.83835658190702</c:v>
                </c:pt>
                <c:pt idx="14395">
                  <c:v>417.825820643246</c:v>
                </c:pt>
                <c:pt idx="14396">
                  <c:v>417.818328018675</c:v>
                </c:pt>
                <c:pt idx="14397">
                  <c:v>417.80297312052397</c:v>
                </c:pt>
                <c:pt idx="14398">
                  <c:v>417.788947599876</c:v>
                </c:pt>
                <c:pt idx="14399">
                  <c:v>417.78384224695998</c:v>
                </c:pt>
                <c:pt idx="14400">
                  <c:v>417.70678070503902</c:v>
                </c:pt>
                <c:pt idx="14401">
                  <c:v>417.70181844066701</c:v>
                </c:pt>
                <c:pt idx="14402">
                  <c:v>417.68442138503099</c:v>
                </c:pt>
                <c:pt idx="14403">
                  <c:v>417.67360697410601</c:v>
                </c:pt>
                <c:pt idx="14404">
                  <c:v>417.66848778529999</c:v>
                </c:pt>
                <c:pt idx="14405">
                  <c:v>417.61041823355299</c:v>
                </c:pt>
                <c:pt idx="14406">
                  <c:v>417.570260113053</c:v>
                </c:pt>
                <c:pt idx="14407">
                  <c:v>417.54557619784703</c:v>
                </c:pt>
                <c:pt idx="14408">
                  <c:v>417.53094449057602</c:v>
                </c:pt>
                <c:pt idx="14409">
                  <c:v>417.50477460722402</c:v>
                </c:pt>
                <c:pt idx="14410">
                  <c:v>417.50467610908998</c:v>
                </c:pt>
                <c:pt idx="14411">
                  <c:v>417.49164377944697</c:v>
                </c:pt>
                <c:pt idx="14412">
                  <c:v>417.48754391209798</c:v>
                </c:pt>
                <c:pt idx="14413">
                  <c:v>417.48512482486802</c:v>
                </c:pt>
                <c:pt idx="14414">
                  <c:v>417.47910760772203</c:v>
                </c:pt>
                <c:pt idx="14415">
                  <c:v>417.458965082524</c:v>
                </c:pt>
                <c:pt idx="14416">
                  <c:v>417.45256103445598</c:v>
                </c:pt>
                <c:pt idx="14417">
                  <c:v>417.43880908030297</c:v>
                </c:pt>
                <c:pt idx="14418">
                  <c:v>417.434815588003</c:v>
                </c:pt>
                <c:pt idx="14419">
                  <c:v>417.417750011397</c:v>
                </c:pt>
                <c:pt idx="14420">
                  <c:v>417.40840599192097</c:v>
                </c:pt>
                <c:pt idx="14421">
                  <c:v>417.39935667570501</c:v>
                </c:pt>
                <c:pt idx="14422">
                  <c:v>417.38775665921997</c:v>
                </c:pt>
                <c:pt idx="14423">
                  <c:v>417.372733639486</c:v>
                </c:pt>
                <c:pt idx="14424">
                  <c:v>417.33078724853198</c:v>
                </c:pt>
                <c:pt idx="14425">
                  <c:v>417.33011975434499</c:v>
                </c:pt>
                <c:pt idx="14426">
                  <c:v>417.31200970608199</c:v>
                </c:pt>
                <c:pt idx="14427">
                  <c:v>417.26106352465803</c:v>
                </c:pt>
                <c:pt idx="14428">
                  <c:v>417.25971146538802</c:v>
                </c:pt>
                <c:pt idx="14429">
                  <c:v>417.243843503672</c:v>
                </c:pt>
                <c:pt idx="14430">
                  <c:v>417.22402964808902</c:v>
                </c:pt>
                <c:pt idx="14431">
                  <c:v>417.16312512897599</c:v>
                </c:pt>
                <c:pt idx="14432">
                  <c:v>417.14081519675199</c:v>
                </c:pt>
                <c:pt idx="14433">
                  <c:v>417.13841699938001</c:v>
                </c:pt>
                <c:pt idx="14434">
                  <c:v>417.10170514883498</c:v>
                </c:pt>
                <c:pt idx="14435">
                  <c:v>417.090914844373</c:v>
                </c:pt>
                <c:pt idx="14436">
                  <c:v>417.07132254903399</c:v>
                </c:pt>
                <c:pt idx="14437">
                  <c:v>417.049832142757</c:v>
                </c:pt>
                <c:pt idx="14438">
                  <c:v>417.04600446533698</c:v>
                </c:pt>
                <c:pt idx="14439">
                  <c:v>417.04500640795101</c:v>
                </c:pt>
                <c:pt idx="14440">
                  <c:v>417.02563356792803</c:v>
                </c:pt>
                <c:pt idx="14441">
                  <c:v>417.00245942647501</c:v>
                </c:pt>
                <c:pt idx="14442">
                  <c:v>416.96476666643298</c:v>
                </c:pt>
                <c:pt idx="14443">
                  <c:v>416.92841448320399</c:v>
                </c:pt>
                <c:pt idx="14444">
                  <c:v>416.89383647073203</c:v>
                </c:pt>
                <c:pt idx="14445">
                  <c:v>416.84058342095898</c:v>
                </c:pt>
                <c:pt idx="14446">
                  <c:v>416.83213497070398</c:v>
                </c:pt>
                <c:pt idx="14447">
                  <c:v>416.83121564395299</c:v>
                </c:pt>
                <c:pt idx="14448">
                  <c:v>416.82969243995001</c:v>
                </c:pt>
                <c:pt idx="14449">
                  <c:v>416.82743223785701</c:v>
                </c:pt>
                <c:pt idx="14450">
                  <c:v>416.81123702771998</c:v>
                </c:pt>
                <c:pt idx="14451">
                  <c:v>416.810152551496</c:v>
                </c:pt>
                <c:pt idx="14452">
                  <c:v>416.79739569372902</c:v>
                </c:pt>
                <c:pt idx="14453">
                  <c:v>416.79337690143598</c:v>
                </c:pt>
                <c:pt idx="14454">
                  <c:v>416.784392501551</c:v>
                </c:pt>
                <c:pt idx="14455">
                  <c:v>416.78391736428</c:v>
                </c:pt>
                <c:pt idx="14456">
                  <c:v>416.77801120097399</c:v>
                </c:pt>
                <c:pt idx="14457">
                  <c:v>416.76479323094998</c:v>
                </c:pt>
                <c:pt idx="14458">
                  <c:v>416.73014016268502</c:v>
                </c:pt>
                <c:pt idx="14459">
                  <c:v>416.72103039267103</c:v>
                </c:pt>
                <c:pt idx="14460">
                  <c:v>416.67901007688499</c:v>
                </c:pt>
                <c:pt idx="14461">
                  <c:v>416.64293213935201</c:v>
                </c:pt>
                <c:pt idx="14462">
                  <c:v>416.63691860167597</c:v>
                </c:pt>
                <c:pt idx="14463">
                  <c:v>416.62295552200999</c:v>
                </c:pt>
                <c:pt idx="14464">
                  <c:v>416.60892880233098</c:v>
                </c:pt>
                <c:pt idx="14465">
                  <c:v>416.58768381467303</c:v>
                </c:pt>
                <c:pt idx="14466">
                  <c:v>416.56847708272397</c:v>
                </c:pt>
                <c:pt idx="14467">
                  <c:v>416.55829406177997</c:v>
                </c:pt>
                <c:pt idx="14468">
                  <c:v>416.53473924986901</c:v>
                </c:pt>
                <c:pt idx="14469">
                  <c:v>416.53418406456598</c:v>
                </c:pt>
                <c:pt idx="14470">
                  <c:v>416.52970593964801</c:v>
                </c:pt>
                <c:pt idx="14471">
                  <c:v>416.52078011870401</c:v>
                </c:pt>
                <c:pt idx="14472">
                  <c:v>416.50223552726402</c:v>
                </c:pt>
                <c:pt idx="14473">
                  <c:v>416.49088880398102</c:v>
                </c:pt>
                <c:pt idx="14474">
                  <c:v>416.46818778760701</c:v>
                </c:pt>
                <c:pt idx="14475">
                  <c:v>416.457470213504</c:v>
                </c:pt>
                <c:pt idx="14476">
                  <c:v>416.43230372726299</c:v>
                </c:pt>
                <c:pt idx="14477">
                  <c:v>416.42085406660902</c:v>
                </c:pt>
                <c:pt idx="14478">
                  <c:v>416.41852059563098</c:v>
                </c:pt>
                <c:pt idx="14479">
                  <c:v>416.39440600609697</c:v>
                </c:pt>
                <c:pt idx="14480">
                  <c:v>416.39416148427199</c:v>
                </c:pt>
                <c:pt idx="14481">
                  <c:v>416.39164075810299</c:v>
                </c:pt>
                <c:pt idx="14482">
                  <c:v>416.38946219252699</c:v>
                </c:pt>
                <c:pt idx="14483">
                  <c:v>416.385947486551</c:v>
                </c:pt>
                <c:pt idx="14484">
                  <c:v>416.38345334242001</c:v>
                </c:pt>
                <c:pt idx="14485">
                  <c:v>416.358336263316</c:v>
                </c:pt>
                <c:pt idx="14486">
                  <c:v>416.35540922386201</c:v>
                </c:pt>
                <c:pt idx="14487">
                  <c:v>416.35211697575102</c:v>
                </c:pt>
                <c:pt idx="14488">
                  <c:v>416.32498718331101</c:v>
                </c:pt>
                <c:pt idx="14489">
                  <c:v>416.31590876838402</c:v>
                </c:pt>
                <c:pt idx="14490">
                  <c:v>416.29411135418798</c:v>
                </c:pt>
                <c:pt idx="14491">
                  <c:v>416.27463011096199</c:v>
                </c:pt>
                <c:pt idx="14492">
                  <c:v>416.252608160607</c:v>
                </c:pt>
                <c:pt idx="14493">
                  <c:v>416.24571603719801</c:v>
                </c:pt>
                <c:pt idx="14494">
                  <c:v>416.24105411026397</c:v>
                </c:pt>
                <c:pt idx="14495">
                  <c:v>416.23698281462799</c:v>
                </c:pt>
                <c:pt idx="14496">
                  <c:v>416.22425330747302</c:v>
                </c:pt>
                <c:pt idx="14497">
                  <c:v>416.22339450456798</c:v>
                </c:pt>
                <c:pt idx="14498">
                  <c:v>416.22106524731299</c:v>
                </c:pt>
                <c:pt idx="14499">
                  <c:v>416.20824624774798</c:v>
                </c:pt>
                <c:pt idx="14500">
                  <c:v>416.19586163052998</c:v>
                </c:pt>
                <c:pt idx="14501">
                  <c:v>416.19312204363098</c:v>
                </c:pt>
                <c:pt idx="14502">
                  <c:v>416.18521181670201</c:v>
                </c:pt>
                <c:pt idx="14503">
                  <c:v>416.15526045898503</c:v>
                </c:pt>
                <c:pt idx="14504">
                  <c:v>416.151392451753</c:v>
                </c:pt>
                <c:pt idx="14505">
                  <c:v>416.14531771076997</c:v>
                </c:pt>
                <c:pt idx="14506">
                  <c:v>416.14465221946199</c:v>
                </c:pt>
                <c:pt idx="14507">
                  <c:v>416.125909166138</c:v>
                </c:pt>
                <c:pt idx="14508">
                  <c:v>416.12250842143698</c:v>
                </c:pt>
                <c:pt idx="14509">
                  <c:v>416.11959428618701</c:v>
                </c:pt>
                <c:pt idx="14510">
                  <c:v>416.102929670805</c:v>
                </c:pt>
                <c:pt idx="14511">
                  <c:v>416.10288261074402</c:v>
                </c:pt>
                <c:pt idx="14512">
                  <c:v>416.07784880356098</c:v>
                </c:pt>
                <c:pt idx="14513">
                  <c:v>416.070081328963</c:v>
                </c:pt>
                <c:pt idx="14514">
                  <c:v>416.07006660259799</c:v>
                </c:pt>
                <c:pt idx="14515">
                  <c:v>416.04312808030301</c:v>
                </c:pt>
                <c:pt idx="14516">
                  <c:v>416.04220613072999</c:v>
                </c:pt>
                <c:pt idx="14517">
                  <c:v>416.02512512441598</c:v>
                </c:pt>
                <c:pt idx="14518">
                  <c:v>415.99518166013303</c:v>
                </c:pt>
                <c:pt idx="14519">
                  <c:v>415.97071294913701</c:v>
                </c:pt>
                <c:pt idx="14520">
                  <c:v>415.92233261136101</c:v>
                </c:pt>
                <c:pt idx="14521">
                  <c:v>415.90665536615103</c:v>
                </c:pt>
                <c:pt idx="14522">
                  <c:v>415.90058627032198</c:v>
                </c:pt>
                <c:pt idx="14523">
                  <c:v>415.89526478771501</c:v>
                </c:pt>
                <c:pt idx="14524">
                  <c:v>415.888593309702</c:v>
                </c:pt>
                <c:pt idx="14525">
                  <c:v>415.88401111015003</c:v>
                </c:pt>
                <c:pt idx="14526">
                  <c:v>415.86835813661997</c:v>
                </c:pt>
                <c:pt idx="14527">
                  <c:v>415.80576834627999</c:v>
                </c:pt>
                <c:pt idx="14528">
                  <c:v>415.80251693385202</c:v>
                </c:pt>
                <c:pt idx="14529">
                  <c:v>415.79837449835202</c:v>
                </c:pt>
                <c:pt idx="14530">
                  <c:v>415.79715964077502</c:v>
                </c:pt>
                <c:pt idx="14531">
                  <c:v>415.77140981269002</c:v>
                </c:pt>
                <c:pt idx="14532">
                  <c:v>415.76991707585597</c:v>
                </c:pt>
                <c:pt idx="14533">
                  <c:v>415.75277726328898</c:v>
                </c:pt>
                <c:pt idx="14534">
                  <c:v>415.75242502837102</c:v>
                </c:pt>
                <c:pt idx="14535">
                  <c:v>415.75059503877998</c:v>
                </c:pt>
                <c:pt idx="14536">
                  <c:v>415.74814419942197</c:v>
                </c:pt>
                <c:pt idx="14537">
                  <c:v>415.73833041294199</c:v>
                </c:pt>
                <c:pt idx="14538">
                  <c:v>415.71454689046902</c:v>
                </c:pt>
                <c:pt idx="14539">
                  <c:v>415.69597563314801</c:v>
                </c:pt>
                <c:pt idx="14540">
                  <c:v>415.69072659667597</c:v>
                </c:pt>
                <c:pt idx="14541">
                  <c:v>415.69011723805102</c:v>
                </c:pt>
                <c:pt idx="14542">
                  <c:v>415.655891081471</c:v>
                </c:pt>
                <c:pt idx="14543">
                  <c:v>415.65265542562599</c:v>
                </c:pt>
                <c:pt idx="14544">
                  <c:v>415.65056417531702</c:v>
                </c:pt>
                <c:pt idx="14545">
                  <c:v>415.64599286999498</c:v>
                </c:pt>
                <c:pt idx="14546">
                  <c:v>415.59670310739301</c:v>
                </c:pt>
                <c:pt idx="14547">
                  <c:v>415.56596461343702</c:v>
                </c:pt>
                <c:pt idx="14548">
                  <c:v>415.53489537205797</c:v>
                </c:pt>
                <c:pt idx="14549">
                  <c:v>415.51040932866698</c:v>
                </c:pt>
                <c:pt idx="14550">
                  <c:v>415.509727061842</c:v>
                </c:pt>
                <c:pt idx="14551">
                  <c:v>415.469692634323</c:v>
                </c:pt>
                <c:pt idx="14552">
                  <c:v>415.445901207855</c:v>
                </c:pt>
                <c:pt idx="14553">
                  <c:v>415.44458495957599</c:v>
                </c:pt>
                <c:pt idx="14554">
                  <c:v>415.43724948029501</c:v>
                </c:pt>
                <c:pt idx="14555">
                  <c:v>415.39979091356798</c:v>
                </c:pt>
                <c:pt idx="14556">
                  <c:v>415.38685580324199</c:v>
                </c:pt>
                <c:pt idx="14557">
                  <c:v>415.38267341649299</c:v>
                </c:pt>
                <c:pt idx="14558">
                  <c:v>415.36654396349502</c:v>
                </c:pt>
                <c:pt idx="14559">
                  <c:v>415.34928849314298</c:v>
                </c:pt>
                <c:pt idx="14560">
                  <c:v>415.34751608650703</c:v>
                </c:pt>
                <c:pt idx="14561">
                  <c:v>415.34198648312901</c:v>
                </c:pt>
                <c:pt idx="14562">
                  <c:v>415.32678316704198</c:v>
                </c:pt>
                <c:pt idx="14563">
                  <c:v>415.30944770881001</c:v>
                </c:pt>
                <c:pt idx="14564">
                  <c:v>415.28361249571202</c:v>
                </c:pt>
                <c:pt idx="14565">
                  <c:v>415.27668186245199</c:v>
                </c:pt>
                <c:pt idx="14566">
                  <c:v>415.27486005237898</c:v>
                </c:pt>
                <c:pt idx="14567">
                  <c:v>415.26908668042699</c:v>
                </c:pt>
                <c:pt idx="14568">
                  <c:v>415.25519833238701</c:v>
                </c:pt>
                <c:pt idx="14569">
                  <c:v>415.23674720971002</c:v>
                </c:pt>
                <c:pt idx="14570">
                  <c:v>415.22486613500899</c:v>
                </c:pt>
                <c:pt idx="14571">
                  <c:v>415.22010193041598</c:v>
                </c:pt>
                <c:pt idx="14572">
                  <c:v>415.21880430923301</c:v>
                </c:pt>
                <c:pt idx="14573">
                  <c:v>415.20458762916599</c:v>
                </c:pt>
                <c:pt idx="14574">
                  <c:v>415.19732960911699</c:v>
                </c:pt>
                <c:pt idx="14575">
                  <c:v>415.16017788340702</c:v>
                </c:pt>
                <c:pt idx="14576">
                  <c:v>415.15342705321001</c:v>
                </c:pt>
                <c:pt idx="14577">
                  <c:v>415.12027327382799</c:v>
                </c:pt>
                <c:pt idx="14578">
                  <c:v>415.07884494905102</c:v>
                </c:pt>
                <c:pt idx="14579">
                  <c:v>415.07784988950999</c:v>
                </c:pt>
                <c:pt idx="14580">
                  <c:v>415.07552544513601</c:v>
                </c:pt>
                <c:pt idx="14581">
                  <c:v>415.07306561929499</c:v>
                </c:pt>
                <c:pt idx="14582">
                  <c:v>415.06298325409603</c:v>
                </c:pt>
                <c:pt idx="14583">
                  <c:v>415.04822382146</c:v>
                </c:pt>
                <c:pt idx="14584">
                  <c:v>415.03181694531401</c:v>
                </c:pt>
                <c:pt idx="14585">
                  <c:v>415.02848368691298</c:v>
                </c:pt>
                <c:pt idx="14586">
                  <c:v>415.02489511373301</c:v>
                </c:pt>
                <c:pt idx="14587">
                  <c:v>414.98688133404403</c:v>
                </c:pt>
                <c:pt idx="14588">
                  <c:v>414.98017668508697</c:v>
                </c:pt>
                <c:pt idx="14589">
                  <c:v>414.94754618305802</c:v>
                </c:pt>
                <c:pt idx="14590">
                  <c:v>414.91919277295199</c:v>
                </c:pt>
                <c:pt idx="14591">
                  <c:v>414.90558457147802</c:v>
                </c:pt>
                <c:pt idx="14592">
                  <c:v>414.90314047703203</c:v>
                </c:pt>
                <c:pt idx="14593">
                  <c:v>414.88600856280601</c:v>
                </c:pt>
                <c:pt idx="14594">
                  <c:v>414.88103699760501</c:v>
                </c:pt>
                <c:pt idx="14595">
                  <c:v>414.85166282995601</c:v>
                </c:pt>
                <c:pt idx="14596">
                  <c:v>414.83809037404598</c:v>
                </c:pt>
                <c:pt idx="14597">
                  <c:v>414.81205754589502</c:v>
                </c:pt>
                <c:pt idx="14598">
                  <c:v>414.81066938734602</c:v>
                </c:pt>
                <c:pt idx="14599">
                  <c:v>414.806543465255</c:v>
                </c:pt>
                <c:pt idx="14600">
                  <c:v>414.78598749289898</c:v>
                </c:pt>
                <c:pt idx="14601">
                  <c:v>414.78517995000101</c:v>
                </c:pt>
                <c:pt idx="14602">
                  <c:v>414.77830194280801</c:v>
                </c:pt>
                <c:pt idx="14603">
                  <c:v>414.76164286281897</c:v>
                </c:pt>
                <c:pt idx="14604">
                  <c:v>414.75982842865199</c:v>
                </c:pt>
                <c:pt idx="14605">
                  <c:v>414.759473948574</c:v>
                </c:pt>
                <c:pt idx="14606">
                  <c:v>414.75603733534501</c:v>
                </c:pt>
                <c:pt idx="14607">
                  <c:v>414.74859084766598</c:v>
                </c:pt>
                <c:pt idx="14608">
                  <c:v>414.743447871434</c:v>
                </c:pt>
                <c:pt idx="14609">
                  <c:v>414.74062802087798</c:v>
                </c:pt>
                <c:pt idx="14610">
                  <c:v>414.73893267968998</c:v>
                </c:pt>
                <c:pt idx="14611">
                  <c:v>414.73322973517401</c:v>
                </c:pt>
                <c:pt idx="14612">
                  <c:v>414.72167199537603</c:v>
                </c:pt>
                <c:pt idx="14613">
                  <c:v>414.71610982211701</c:v>
                </c:pt>
                <c:pt idx="14614">
                  <c:v>414.70460934917901</c:v>
                </c:pt>
                <c:pt idx="14615">
                  <c:v>414.68966864551697</c:v>
                </c:pt>
                <c:pt idx="14616">
                  <c:v>414.686483814241</c:v>
                </c:pt>
                <c:pt idx="14617">
                  <c:v>414.67292894722198</c:v>
                </c:pt>
                <c:pt idx="14618">
                  <c:v>414.668081535532</c:v>
                </c:pt>
                <c:pt idx="14619">
                  <c:v>414.66696376115198</c:v>
                </c:pt>
                <c:pt idx="14620">
                  <c:v>414.661404420503</c:v>
                </c:pt>
                <c:pt idx="14621">
                  <c:v>414.648376221018</c:v>
                </c:pt>
                <c:pt idx="14622">
                  <c:v>414.63551920654902</c:v>
                </c:pt>
                <c:pt idx="14623">
                  <c:v>414.62800677748697</c:v>
                </c:pt>
                <c:pt idx="14624">
                  <c:v>414.62579088964202</c:v>
                </c:pt>
                <c:pt idx="14625">
                  <c:v>414.62004073087598</c:v>
                </c:pt>
                <c:pt idx="14626">
                  <c:v>414.60916999707098</c:v>
                </c:pt>
                <c:pt idx="14627">
                  <c:v>414.60756408186398</c:v>
                </c:pt>
                <c:pt idx="14628">
                  <c:v>414.57936461696897</c:v>
                </c:pt>
                <c:pt idx="14629">
                  <c:v>414.57443657241902</c:v>
                </c:pt>
                <c:pt idx="14630">
                  <c:v>414.54799266420702</c:v>
                </c:pt>
                <c:pt idx="14631">
                  <c:v>414.54029651475997</c:v>
                </c:pt>
                <c:pt idx="14632">
                  <c:v>414.50690702149302</c:v>
                </c:pt>
                <c:pt idx="14633">
                  <c:v>414.49493678688901</c:v>
                </c:pt>
                <c:pt idx="14634">
                  <c:v>414.46966677295302</c:v>
                </c:pt>
                <c:pt idx="14635">
                  <c:v>414.45713906321703</c:v>
                </c:pt>
                <c:pt idx="14636">
                  <c:v>414.43239627507899</c:v>
                </c:pt>
                <c:pt idx="14637">
                  <c:v>414.41214496126202</c:v>
                </c:pt>
                <c:pt idx="14638">
                  <c:v>414.378644423487</c:v>
                </c:pt>
                <c:pt idx="14639">
                  <c:v>414.374087098085</c:v>
                </c:pt>
                <c:pt idx="14640">
                  <c:v>414.37049817400401</c:v>
                </c:pt>
                <c:pt idx="14641">
                  <c:v>414.36189928713702</c:v>
                </c:pt>
                <c:pt idx="14642">
                  <c:v>414.36118461000302</c:v>
                </c:pt>
                <c:pt idx="14643">
                  <c:v>414.360021039922</c:v>
                </c:pt>
                <c:pt idx="14644">
                  <c:v>414.33713146417199</c:v>
                </c:pt>
                <c:pt idx="14645">
                  <c:v>414.33047038407801</c:v>
                </c:pt>
                <c:pt idx="14646">
                  <c:v>414.32868061632399</c:v>
                </c:pt>
                <c:pt idx="14647">
                  <c:v>414.302453638092</c:v>
                </c:pt>
                <c:pt idx="14648">
                  <c:v>414.29393627993102</c:v>
                </c:pt>
                <c:pt idx="14649">
                  <c:v>414.27756502747701</c:v>
                </c:pt>
                <c:pt idx="14650">
                  <c:v>414.273097382667</c:v>
                </c:pt>
                <c:pt idx="14651">
                  <c:v>414.24605316068198</c:v>
                </c:pt>
                <c:pt idx="14652">
                  <c:v>414.24344027795399</c:v>
                </c:pt>
                <c:pt idx="14653">
                  <c:v>414.24048664743799</c:v>
                </c:pt>
                <c:pt idx="14654">
                  <c:v>414.22711485050399</c:v>
                </c:pt>
                <c:pt idx="14655">
                  <c:v>414.22354342685099</c:v>
                </c:pt>
                <c:pt idx="14656">
                  <c:v>414.211603278876</c:v>
                </c:pt>
                <c:pt idx="14657">
                  <c:v>414.19701803959202</c:v>
                </c:pt>
                <c:pt idx="14658">
                  <c:v>414.17580806575398</c:v>
                </c:pt>
                <c:pt idx="14659">
                  <c:v>414.16749085252297</c:v>
                </c:pt>
                <c:pt idx="14660">
                  <c:v>414.15216203232399</c:v>
                </c:pt>
                <c:pt idx="14661">
                  <c:v>414.11848608989902</c:v>
                </c:pt>
                <c:pt idx="14662">
                  <c:v>414.095720363608</c:v>
                </c:pt>
                <c:pt idx="14663">
                  <c:v>414.06208578555601</c:v>
                </c:pt>
                <c:pt idx="14664">
                  <c:v>414.01744106722998</c:v>
                </c:pt>
                <c:pt idx="14665">
                  <c:v>414.01503381369099</c:v>
                </c:pt>
                <c:pt idx="14666">
                  <c:v>413.98853082318601</c:v>
                </c:pt>
                <c:pt idx="14667">
                  <c:v>413.97455900883102</c:v>
                </c:pt>
                <c:pt idx="14668">
                  <c:v>413.97009630916801</c:v>
                </c:pt>
                <c:pt idx="14669">
                  <c:v>413.96559149493498</c:v>
                </c:pt>
                <c:pt idx="14670">
                  <c:v>413.95681669733602</c:v>
                </c:pt>
                <c:pt idx="14671">
                  <c:v>413.95172891078403</c:v>
                </c:pt>
                <c:pt idx="14672">
                  <c:v>413.95147772547398</c:v>
                </c:pt>
                <c:pt idx="14673">
                  <c:v>413.909069986742</c:v>
                </c:pt>
                <c:pt idx="14674">
                  <c:v>413.89594666935699</c:v>
                </c:pt>
                <c:pt idx="14675">
                  <c:v>413.89500865260698</c:v>
                </c:pt>
                <c:pt idx="14676">
                  <c:v>413.89288920803602</c:v>
                </c:pt>
                <c:pt idx="14677">
                  <c:v>413.89283134597599</c:v>
                </c:pt>
                <c:pt idx="14678">
                  <c:v>413.89131680421201</c:v>
                </c:pt>
                <c:pt idx="14679">
                  <c:v>413.87608807066698</c:v>
                </c:pt>
                <c:pt idx="14680">
                  <c:v>413.86012734331399</c:v>
                </c:pt>
                <c:pt idx="14681">
                  <c:v>413.85973108415902</c:v>
                </c:pt>
                <c:pt idx="14682">
                  <c:v>413.85256507408099</c:v>
                </c:pt>
                <c:pt idx="14683">
                  <c:v>413.84593520048799</c:v>
                </c:pt>
                <c:pt idx="14684">
                  <c:v>413.83978441120399</c:v>
                </c:pt>
                <c:pt idx="14685">
                  <c:v>413.83840977819</c:v>
                </c:pt>
                <c:pt idx="14686">
                  <c:v>413.83826593368798</c:v>
                </c:pt>
                <c:pt idx="14687">
                  <c:v>413.831834322796</c:v>
                </c:pt>
                <c:pt idx="14688">
                  <c:v>413.82978620640199</c:v>
                </c:pt>
                <c:pt idx="14689">
                  <c:v>413.79557163472703</c:v>
                </c:pt>
                <c:pt idx="14690">
                  <c:v>413.78403286627599</c:v>
                </c:pt>
                <c:pt idx="14691">
                  <c:v>413.78253071154398</c:v>
                </c:pt>
                <c:pt idx="14692">
                  <c:v>413.77960911113001</c:v>
                </c:pt>
                <c:pt idx="14693">
                  <c:v>413.77852873813902</c:v>
                </c:pt>
                <c:pt idx="14694">
                  <c:v>413.75614176116699</c:v>
                </c:pt>
                <c:pt idx="14695">
                  <c:v>413.75485624772102</c:v>
                </c:pt>
                <c:pt idx="14696">
                  <c:v>413.75320860795802</c:v>
                </c:pt>
                <c:pt idx="14697">
                  <c:v>413.73824266978897</c:v>
                </c:pt>
                <c:pt idx="14698">
                  <c:v>413.72915811627098</c:v>
                </c:pt>
                <c:pt idx="14699">
                  <c:v>413.72911199565101</c:v>
                </c:pt>
                <c:pt idx="14700">
                  <c:v>413.72636647656401</c:v>
                </c:pt>
                <c:pt idx="14701">
                  <c:v>413.72342214645198</c:v>
                </c:pt>
                <c:pt idx="14702">
                  <c:v>413.722887656821</c:v>
                </c:pt>
                <c:pt idx="14703">
                  <c:v>413.70472814972499</c:v>
                </c:pt>
                <c:pt idx="14704">
                  <c:v>413.69310563952803</c:v>
                </c:pt>
                <c:pt idx="14705">
                  <c:v>413.68563872512999</c:v>
                </c:pt>
                <c:pt idx="14706">
                  <c:v>413.656549535127</c:v>
                </c:pt>
                <c:pt idx="14707">
                  <c:v>413.63783817273702</c:v>
                </c:pt>
                <c:pt idx="14708">
                  <c:v>413.622336253193</c:v>
                </c:pt>
                <c:pt idx="14709">
                  <c:v>413.59362786859901</c:v>
                </c:pt>
                <c:pt idx="14710">
                  <c:v>413.59043094569603</c:v>
                </c:pt>
                <c:pt idx="14711">
                  <c:v>413.58580523381897</c:v>
                </c:pt>
                <c:pt idx="14712">
                  <c:v>413.58524872658001</c:v>
                </c:pt>
                <c:pt idx="14713">
                  <c:v>413.57070884037898</c:v>
                </c:pt>
                <c:pt idx="14714">
                  <c:v>413.55711943270597</c:v>
                </c:pt>
                <c:pt idx="14715">
                  <c:v>413.52189199161398</c:v>
                </c:pt>
                <c:pt idx="14716">
                  <c:v>413.50324804073603</c:v>
                </c:pt>
                <c:pt idx="14717">
                  <c:v>413.50013905081801</c:v>
                </c:pt>
                <c:pt idx="14718">
                  <c:v>413.49959067879098</c:v>
                </c:pt>
                <c:pt idx="14719">
                  <c:v>413.48337778964998</c:v>
                </c:pt>
                <c:pt idx="14720">
                  <c:v>413.47857851777201</c:v>
                </c:pt>
                <c:pt idx="14721">
                  <c:v>413.46536398185401</c:v>
                </c:pt>
                <c:pt idx="14722">
                  <c:v>413.42969323504298</c:v>
                </c:pt>
                <c:pt idx="14723">
                  <c:v>413.41191194983099</c:v>
                </c:pt>
                <c:pt idx="14724">
                  <c:v>413.396747149389</c:v>
                </c:pt>
                <c:pt idx="14725">
                  <c:v>413.39056939835098</c:v>
                </c:pt>
                <c:pt idx="14726">
                  <c:v>413.383500166788</c:v>
                </c:pt>
                <c:pt idx="14727">
                  <c:v>413.37644426351301</c:v>
                </c:pt>
                <c:pt idx="14728">
                  <c:v>413.32843773818701</c:v>
                </c:pt>
                <c:pt idx="14729">
                  <c:v>413.29925354879799</c:v>
                </c:pt>
                <c:pt idx="14730">
                  <c:v>413.290827235584</c:v>
                </c:pt>
                <c:pt idx="14731">
                  <c:v>413.25248575849201</c:v>
                </c:pt>
                <c:pt idx="14732">
                  <c:v>413.24325216822098</c:v>
                </c:pt>
                <c:pt idx="14733">
                  <c:v>413.23759257071401</c:v>
                </c:pt>
                <c:pt idx="14734">
                  <c:v>413.22573795431703</c:v>
                </c:pt>
                <c:pt idx="14735">
                  <c:v>413.21541979275901</c:v>
                </c:pt>
                <c:pt idx="14736">
                  <c:v>413.20572778750699</c:v>
                </c:pt>
                <c:pt idx="14737">
                  <c:v>413.18093033772101</c:v>
                </c:pt>
                <c:pt idx="14738">
                  <c:v>413.155187476148</c:v>
                </c:pt>
                <c:pt idx="14739">
                  <c:v>413.124451978823</c:v>
                </c:pt>
                <c:pt idx="14740">
                  <c:v>413.116306978578</c:v>
                </c:pt>
                <c:pt idx="14741">
                  <c:v>413.11268738917897</c:v>
                </c:pt>
                <c:pt idx="14742">
                  <c:v>413.09290934901298</c:v>
                </c:pt>
                <c:pt idx="14743">
                  <c:v>413.08863790423999</c:v>
                </c:pt>
                <c:pt idx="14744">
                  <c:v>413.07689977881398</c:v>
                </c:pt>
                <c:pt idx="14745">
                  <c:v>413.06973297062302</c:v>
                </c:pt>
                <c:pt idx="14746">
                  <c:v>413.06282386617198</c:v>
                </c:pt>
                <c:pt idx="14747">
                  <c:v>413.03966482742601</c:v>
                </c:pt>
                <c:pt idx="14748">
                  <c:v>413.03575015496199</c:v>
                </c:pt>
                <c:pt idx="14749">
                  <c:v>413.022407895681</c:v>
                </c:pt>
                <c:pt idx="14750">
                  <c:v>413.01503313748998</c:v>
                </c:pt>
                <c:pt idx="14751">
                  <c:v>413.00026323882099</c:v>
                </c:pt>
                <c:pt idx="14752">
                  <c:v>412.95997630584299</c:v>
                </c:pt>
                <c:pt idx="14753">
                  <c:v>412.92513052981502</c:v>
                </c:pt>
                <c:pt idx="14754">
                  <c:v>412.92234794052899</c:v>
                </c:pt>
                <c:pt idx="14755">
                  <c:v>412.90994403126501</c:v>
                </c:pt>
                <c:pt idx="14756">
                  <c:v>412.84435926465699</c:v>
                </c:pt>
                <c:pt idx="14757">
                  <c:v>412.82730682316202</c:v>
                </c:pt>
                <c:pt idx="14758">
                  <c:v>412.81312816562502</c:v>
                </c:pt>
                <c:pt idx="14759">
                  <c:v>412.81043169035098</c:v>
                </c:pt>
                <c:pt idx="14760">
                  <c:v>412.77724882002099</c:v>
                </c:pt>
                <c:pt idx="14761">
                  <c:v>412.76739612890799</c:v>
                </c:pt>
                <c:pt idx="14762">
                  <c:v>412.753617482371</c:v>
                </c:pt>
                <c:pt idx="14763">
                  <c:v>412.75354945628101</c:v>
                </c:pt>
                <c:pt idx="14764">
                  <c:v>412.74287676197599</c:v>
                </c:pt>
                <c:pt idx="14765">
                  <c:v>412.71655458939699</c:v>
                </c:pt>
                <c:pt idx="14766">
                  <c:v>412.70776729027199</c:v>
                </c:pt>
                <c:pt idx="14767">
                  <c:v>412.69205543448902</c:v>
                </c:pt>
                <c:pt idx="14768">
                  <c:v>412.689462102699</c:v>
                </c:pt>
                <c:pt idx="14769">
                  <c:v>412.681275937034</c:v>
                </c:pt>
                <c:pt idx="14770">
                  <c:v>412.68009830169501</c:v>
                </c:pt>
                <c:pt idx="14771">
                  <c:v>412.67593531181302</c:v>
                </c:pt>
                <c:pt idx="14772">
                  <c:v>412.637394641848</c:v>
                </c:pt>
                <c:pt idx="14773">
                  <c:v>412.63521532105398</c:v>
                </c:pt>
                <c:pt idx="14774">
                  <c:v>412.630758380744</c:v>
                </c:pt>
                <c:pt idx="14775">
                  <c:v>412.60991126180102</c:v>
                </c:pt>
                <c:pt idx="14776">
                  <c:v>412.60756073773899</c:v>
                </c:pt>
                <c:pt idx="14777">
                  <c:v>412.604414949231</c:v>
                </c:pt>
                <c:pt idx="14778">
                  <c:v>412.589980965488</c:v>
                </c:pt>
                <c:pt idx="14779">
                  <c:v>412.56611839976898</c:v>
                </c:pt>
                <c:pt idx="14780">
                  <c:v>412.55521129121502</c:v>
                </c:pt>
                <c:pt idx="14781">
                  <c:v>412.52873245904101</c:v>
                </c:pt>
                <c:pt idx="14782">
                  <c:v>412.52614278741697</c:v>
                </c:pt>
                <c:pt idx="14783">
                  <c:v>412.52034257690502</c:v>
                </c:pt>
                <c:pt idx="14784">
                  <c:v>412.512781507841</c:v>
                </c:pt>
                <c:pt idx="14785">
                  <c:v>412.509024724418</c:v>
                </c:pt>
                <c:pt idx="14786">
                  <c:v>412.49402018131701</c:v>
                </c:pt>
                <c:pt idx="14787">
                  <c:v>412.48776477331302</c:v>
                </c:pt>
                <c:pt idx="14788">
                  <c:v>412.45697295903699</c:v>
                </c:pt>
                <c:pt idx="14789">
                  <c:v>412.45130664187099</c:v>
                </c:pt>
                <c:pt idx="14790">
                  <c:v>412.450883224731</c:v>
                </c:pt>
                <c:pt idx="14791">
                  <c:v>412.430324279979</c:v>
                </c:pt>
                <c:pt idx="14792">
                  <c:v>412.42512181400599</c:v>
                </c:pt>
                <c:pt idx="14793">
                  <c:v>412.42313348445902</c:v>
                </c:pt>
                <c:pt idx="14794">
                  <c:v>412.41674506047798</c:v>
                </c:pt>
                <c:pt idx="14795">
                  <c:v>412.407912518236</c:v>
                </c:pt>
                <c:pt idx="14796">
                  <c:v>412.40110522060002</c:v>
                </c:pt>
                <c:pt idx="14797">
                  <c:v>412.38711195646903</c:v>
                </c:pt>
                <c:pt idx="14798">
                  <c:v>412.37826424187699</c:v>
                </c:pt>
                <c:pt idx="14799">
                  <c:v>412.36894849944503</c:v>
                </c:pt>
                <c:pt idx="14800">
                  <c:v>412.36429882496401</c:v>
                </c:pt>
                <c:pt idx="14801">
                  <c:v>412.35192749524902</c:v>
                </c:pt>
                <c:pt idx="14802">
                  <c:v>412.34859546315602</c:v>
                </c:pt>
                <c:pt idx="14803">
                  <c:v>412.34700853961601</c:v>
                </c:pt>
                <c:pt idx="14804">
                  <c:v>412.33940858599601</c:v>
                </c:pt>
                <c:pt idx="14805">
                  <c:v>412.33937285272299</c:v>
                </c:pt>
                <c:pt idx="14806">
                  <c:v>412.31775648688398</c:v>
                </c:pt>
                <c:pt idx="14807">
                  <c:v>412.30242147640899</c:v>
                </c:pt>
                <c:pt idx="14808">
                  <c:v>412.27979626777397</c:v>
                </c:pt>
                <c:pt idx="14809">
                  <c:v>412.27743123517098</c:v>
                </c:pt>
                <c:pt idx="14810">
                  <c:v>412.26776142814703</c:v>
                </c:pt>
                <c:pt idx="14811">
                  <c:v>412.26379326857398</c:v>
                </c:pt>
                <c:pt idx="14812">
                  <c:v>412.24993170062902</c:v>
                </c:pt>
                <c:pt idx="14813">
                  <c:v>412.238151062268</c:v>
                </c:pt>
                <c:pt idx="14814">
                  <c:v>412.23245774005898</c:v>
                </c:pt>
                <c:pt idx="14815">
                  <c:v>412.23158409366198</c:v>
                </c:pt>
                <c:pt idx="14816">
                  <c:v>412.22520354118899</c:v>
                </c:pt>
                <c:pt idx="14817">
                  <c:v>412.21928320308899</c:v>
                </c:pt>
                <c:pt idx="14818">
                  <c:v>412.21883564744502</c:v>
                </c:pt>
                <c:pt idx="14819">
                  <c:v>412.218097668761</c:v>
                </c:pt>
                <c:pt idx="14820">
                  <c:v>412.203807777012</c:v>
                </c:pt>
                <c:pt idx="14821">
                  <c:v>412.18204994143298</c:v>
                </c:pt>
                <c:pt idx="14822">
                  <c:v>412.18113704046903</c:v>
                </c:pt>
                <c:pt idx="14823">
                  <c:v>412.16876731037399</c:v>
                </c:pt>
                <c:pt idx="14824">
                  <c:v>412.16195937565999</c:v>
                </c:pt>
                <c:pt idx="14825">
                  <c:v>412.160491907373</c:v>
                </c:pt>
                <c:pt idx="14826">
                  <c:v>412.15805777989101</c:v>
                </c:pt>
                <c:pt idx="14827">
                  <c:v>412.15750274324103</c:v>
                </c:pt>
                <c:pt idx="14828">
                  <c:v>412.11883190089497</c:v>
                </c:pt>
                <c:pt idx="14829">
                  <c:v>412.11212039176598</c:v>
                </c:pt>
                <c:pt idx="14830">
                  <c:v>412.08680414270998</c:v>
                </c:pt>
                <c:pt idx="14831">
                  <c:v>412.07986326159198</c:v>
                </c:pt>
                <c:pt idx="14832">
                  <c:v>412.07941411950702</c:v>
                </c:pt>
                <c:pt idx="14833">
                  <c:v>412.06365025507102</c:v>
                </c:pt>
                <c:pt idx="14834">
                  <c:v>412.063052523159</c:v>
                </c:pt>
                <c:pt idx="14835">
                  <c:v>412.04949457459298</c:v>
                </c:pt>
                <c:pt idx="14836">
                  <c:v>412.039059979157</c:v>
                </c:pt>
                <c:pt idx="14837">
                  <c:v>412.03695904505702</c:v>
                </c:pt>
                <c:pt idx="14838">
                  <c:v>412.01545918667199</c:v>
                </c:pt>
                <c:pt idx="14839">
                  <c:v>412.00965926347698</c:v>
                </c:pt>
                <c:pt idx="14840">
                  <c:v>411.99910961153699</c:v>
                </c:pt>
                <c:pt idx="14841">
                  <c:v>411.98068723224401</c:v>
                </c:pt>
                <c:pt idx="14842">
                  <c:v>411.970179090123</c:v>
                </c:pt>
                <c:pt idx="14843">
                  <c:v>411.95985908327299</c:v>
                </c:pt>
                <c:pt idx="14844">
                  <c:v>411.94387311590498</c:v>
                </c:pt>
                <c:pt idx="14845">
                  <c:v>411.92847333574701</c:v>
                </c:pt>
                <c:pt idx="14846">
                  <c:v>411.92579016519801</c:v>
                </c:pt>
                <c:pt idx="14847">
                  <c:v>411.91372145743298</c:v>
                </c:pt>
                <c:pt idx="14848">
                  <c:v>411.90842740086202</c:v>
                </c:pt>
                <c:pt idx="14849">
                  <c:v>411.86846051945702</c:v>
                </c:pt>
                <c:pt idx="14850">
                  <c:v>411.864413691989</c:v>
                </c:pt>
                <c:pt idx="14851">
                  <c:v>411.86416979729</c:v>
                </c:pt>
                <c:pt idx="14852">
                  <c:v>411.813601169695</c:v>
                </c:pt>
                <c:pt idx="14853">
                  <c:v>411.76130559977702</c:v>
                </c:pt>
                <c:pt idx="14854">
                  <c:v>411.76029105676702</c:v>
                </c:pt>
                <c:pt idx="14855">
                  <c:v>411.746945326983</c:v>
                </c:pt>
                <c:pt idx="14856">
                  <c:v>411.73821645962403</c:v>
                </c:pt>
                <c:pt idx="14857">
                  <c:v>411.73434164865103</c:v>
                </c:pt>
                <c:pt idx="14858">
                  <c:v>411.73230800641198</c:v>
                </c:pt>
                <c:pt idx="14859">
                  <c:v>411.72429653622402</c:v>
                </c:pt>
                <c:pt idx="14860">
                  <c:v>411.724268162302</c:v>
                </c:pt>
                <c:pt idx="14861">
                  <c:v>411.71857092326098</c:v>
                </c:pt>
                <c:pt idx="14862">
                  <c:v>411.70725309021202</c:v>
                </c:pt>
                <c:pt idx="14863">
                  <c:v>411.69376795966002</c:v>
                </c:pt>
                <c:pt idx="14864">
                  <c:v>411.69264363741098</c:v>
                </c:pt>
                <c:pt idx="14865">
                  <c:v>411.69049400263498</c:v>
                </c:pt>
                <c:pt idx="14866">
                  <c:v>411.68843448938202</c:v>
                </c:pt>
                <c:pt idx="14867">
                  <c:v>411.67479802872498</c:v>
                </c:pt>
                <c:pt idx="14868">
                  <c:v>411.663881903299</c:v>
                </c:pt>
                <c:pt idx="14869">
                  <c:v>411.64775076264698</c:v>
                </c:pt>
                <c:pt idx="14870">
                  <c:v>411.61407439303099</c:v>
                </c:pt>
                <c:pt idx="14871">
                  <c:v>411.58910281656301</c:v>
                </c:pt>
                <c:pt idx="14872">
                  <c:v>411.58335140392802</c:v>
                </c:pt>
                <c:pt idx="14873">
                  <c:v>411.56108437127199</c:v>
                </c:pt>
                <c:pt idx="14874">
                  <c:v>411.55758189681399</c:v>
                </c:pt>
                <c:pt idx="14875">
                  <c:v>411.51992833433297</c:v>
                </c:pt>
                <c:pt idx="14876">
                  <c:v>411.507834066123</c:v>
                </c:pt>
                <c:pt idx="14877">
                  <c:v>411.48824538325101</c:v>
                </c:pt>
                <c:pt idx="14878">
                  <c:v>411.41663321091102</c:v>
                </c:pt>
                <c:pt idx="14879">
                  <c:v>411.416526597597</c:v>
                </c:pt>
                <c:pt idx="14880">
                  <c:v>411.41187907370897</c:v>
                </c:pt>
                <c:pt idx="14881">
                  <c:v>411.40946497193198</c:v>
                </c:pt>
                <c:pt idx="14882">
                  <c:v>411.40734095641398</c:v>
                </c:pt>
                <c:pt idx="14883">
                  <c:v>411.39328994986602</c:v>
                </c:pt>
                <c:pt idx="14884">
                  <c:v>411.39316011350701</c:v>
                </c:pt>
                <c:pt idx="14885">
                  <c:v>411.38293166217602</c:v>
                </c:pt>
                <c:pt idx="14886">
                  <c:v>411.37846633209898</c:v>
                </c:pt>
                <c:pt idx="14887">
                  <c:v>411.37642098918502</c:v>
                </c:pt>
                <c:pt idx="14888">
                  <c:v>411.37260163588701</c:v>
                </c:pt>
                <c:pt idx="14889">
                  <c:v>411.36329253969598</c:v>
                </c:pt>
                <c:pt idx="14890">
                  <c:v>411.34859800000203</c:v>
                </c:pt>
                <c:pt idx="14891">
                  <c:v>411.32987933408901</c:v>
                </c:pt>
                <c:pt idx="14892">
                  <c:v>411.328094575916</c:v>
                </c:pt>
                <c:pt idx="14893">
                  <c:v>411.32637657415103</c:v>
                </c:pt>
                <c:pt idx="14894">
                  <c:v>411.29169992251201</c:v>
                </c:pt>
                <c:pt idx="14895">
                  <c:v>411.28450485431898</c:v>
                </c:pt>
                <c:pt idx="14896">
                  <c:v>411.27493286405701</c:v>
                </c:pt>
                <c:pt idx="14897">
                  <c:v>411.23159178458002</c:v>
                </c:pt>
                <c:pt idx="14898">
                  <c:v>411.21082062412103</c:v>
                </c:pt>
                <c:pt idx="14899">
                  <c:v>411.20574775214499</c:v>
                </c:pt>
                <c:pt idx="14900">
                  <c:v>411.18542309781998</c:v>
                </c:pt>
                <c:pt idx="14901">
                  <c:v>411.17842892295602</c:v>
                </c:pt>
                <c:pt idx="14902">
                  <c:v>411.17310960213399</c:v>
                </c:pt>
                <c:pt idx="14903">
                  <c:v>411.17222636064298</c:v>
                </c:pt>
                <c:pt idx="14904">
                  <c:v>411.16639866865302</c:v>
                </c:pt>
                <c:pt idx="14905">
                  <c:v>411.164081415223</c:v>
                </c:pt>
                <c:pt idx="14906">
                  <c:v>411.15139245132701</c:v>
                </c:pt>
                <c:pt idx="14907">
                  <c:v>411.13956742942202</c:v>
                </c:pt>
                <c:pt idx="14908">
                  <c:v>411.12989714614099</c:v>
                </c:pt>
                <c:pt idx="14909">
                  <c:v>411.105438427823</c:v>
                </c:pt>
                <c:pt idx="14910">
                  <c:v>411.06587990276103</c:v>
                </c:pt>
                <c:pt idx="14911">
                  <c:v>411.05490143973998</c:v>
                </c:pt>
                <c:pt idx="14912">
                  <c:v>411.007834129645</c:v>
                </c:pt>
                <c:pt idx="14913">
                  <c:v>411.00440993112198</c:v>
                </c:pt>
                <c:pt idx="14914">
                  <c:v>411.00198866661998</c:v>
                </c:pt>
                <c:pt idx="14915">
                  <c:v>410.97769742822697</c:v>
                </c:pt>
                <c:pt idx="14916">
                  <c:v>410.96476455514602</c:v>
                </c:pt>
                <c:pt idx="14917">
                  <c:v>410.96277056910202</c:v>
                </c:pt>
                <c:pt idx="14918">
                  <c:v>410.94652994220502</c:v>
                </c:pt>
                <c:pt idx="14919">
                  <c:v>410.94359282581303</c:v>
                </c:pt>
                <c:pt idx="14920">
                  <c:v>410.91894078375901</c:v>
                </c:pt>
                <c:pt idx="14921">
                  <c:v>410.91834757590198</c:v>
                </c:pt>
                <c:pt idx="14922">
                  <c:v>410.90577221279199</c:v>
                </c:pt>
                <c:pt idx="14923">
                  <c:v>410.90518078527401</c:v>
                </c:pt>
                <c:pt idx="14924">
                  <c:v>410.88755867567897</c:v>
                </c:pt>
                <c:pt idx="14925">
                  <c:v>410.87243636073902</c:v>
                </c:pt>
                <c:pt idx="14926">
                  <c:v>410.86137077815602</c:v>
                </c:pt>
                <c:pt idx="14927">
                  <c:v>410.808554418825</c:v>
                </c:pt>
                <c:pt idx="14928">
                  <c:v>410.80132752447997</c:v>
                </c:pt>
                <c:pt idx="14929">
                  <c:v>410.75882098947801</c:v>
                </c:pt>
                <c:pt idx="14930">
                  <c:v>410.74605184163801</c:v>
                </c:pt>
                <c:pt idx="14931">
                  <c:v>410.742799409376</c:v>
                </c:pt>
                <c:pt idx="14932">
                  <c:v>410.71788018565502</c:v>
                </c:pt>
                <c:pt idx="14933">
                  <c:v>410.702501715442</c:v>
                </c:pt>
                <c:pt idx="14934">
                  <c:v>410.678252043111</c:v>
                </c:pt>
                <c:pt idx="14935">
                  <c:v>410.65412959709698</c:v>
                </c:pt>
                <c:pt idx="14936">
                  <c:v>410.65360611856602</c:v>
                </c:pt>
                <c:pt idx="14937">
                  <c:v>410.648849697255</c:v>
                </c:pt>
                <c:pt idx="14938">
                  <c:v>410.64195142467599</c:v>
                </c:pt>
                <c:pt idx="14939">
                  <c:v>410.63929050659902</c:v>
                </c:pt>
                <c:pt idx="14940">
                  <c:v>410.634040695512</c:v>
                </c:pt>
                <c:pt idx="14941">
                  <c:v>410.62591806444698</c:v>
                </c:pt>
                <c:pt idx="14942">
                  <c:v>410.59680924055903</c:v>
                </c:pt>
                <c:pt idx="14943">
                  <c:v>410.56549888329198</c:v>
                </c:pt>
                <c:pt idx="14944">
                  <c:v>410.55389418848102</c:v>
                </c:pt>
                <c:pt idx="14945">
                  <c:v>410.54094266880497</c:v>
                </c:pt>
                <c:pt idx="14946">
                  <c:v>410.53166509974602</c:v>
                </c:pt>
                <c:pt idx="14947">
                  <c:v>410.52273956466797</c:v>
                </c:pt>
                <c:pt idx="14948">
                  <c:v>410.50629014251001</c:v>
                </c:pt>
                <c:pt idx="14949">
                  <c:v>410.49927324538402</c:v>
                </c:pt>
                <c:pt idx="14950">
                  <c:v>410.49872557597303</c:v>
                </c:pt>
                <c:pt idx="14951">
                  <c:v>410.46474128468702</c:v>
                </c:pt>
                <c:pt idx="14952">
                  <c:v>410.45619427712001</c:v>
                </c:pt>
                <c:pt idx="14953">
                  <c:v>410.44811989619802</c:v>
                </c:pt>
                <c:pt idx="14954">
                  <c:v>410.40617897674798</c:v>
                </c:pt>
                <c:pt idx="14955">
                  <c:v>410.363490235992</c:v>
                </c:pt>
                <c:pt idx="14956">
                  <c:v>410.34989013104502</c:v>
                </c:pt>
                <c:pt idx="14957">
                  <c:v>410.33877607136702</c:v>
                </c:pt>
                <c:pt idx="14958">
                  <c:v>410.32935640858801</c:v>
                </c:pt>
                <c:pt idx="14959">
                  <c:v>410.32468237470601</c:v>
                </c:pt>
                <c:pt idx="14960">
                  <c:v>410.315109770155</c:v>
                </c:pt>
                <c:pt idx="14961">
                  <c:v>410.30665615766702</c:v>
                </c:pt>
                <c:pt idx="14962">
                  <c:v>410.30594120709702</c:v>
                </c:pt>
                <c:pt idx="14963">
                  <c:v>410.29065311128102</c:v>
                </c:pt>
                <c:pt idx="14964">
                  <c:v>410.28247159971397</c:v>
                </c:pt>
                <c:pt idx="14965">
                  <c:v>410.26348816271297</c:v>
                </c:pt>
                <c:pt idx="14966">
                  <c:v>410.25681966720202</c:v>
                </c:pt>
                <c:pt idx="14967">
                  <c:v>410.24880996710198</c:v>
                </c:pt>
                <c:pt idx="14968">
                  <c:v>410.23922293643801</c:v>
                </c:pt>
                <c:pt idx="14969">
                  <c:v>410.238147603892</c:v>
                </c:pt>
                <c:pt idx="14970">
                  <c:v>410.21701273023598</c:v>
                </c:pt>
                <c:pt idx="14971">
                  <c:v>410.20866670296402</c:v>
                </c:pt>
                <c:pt idx="14972">
                  <c:v>410.19758977329002</c:v>
                </c:pt>
                <c:pt idx="14973">
                  <c:v>410.19344914610002</c:v>
                </c:pt>
                <c:pt idx="14974">
                  <c:v>410.18610042438002</c:v>
                </c:pt>
                <c:pt idx="14975">
                  <c:v>410.18375278004601</c:v>
                </c:pt>
                <c:pt idx="14976">
                  <c:v>410.17953252523699</c:v>
                </c:pt>
                <c:pt idx="14977">
                  <c:v>410.169235038995</c:v>
                </c:pt>
                <c:pt idx="14978">
                  <c:v>410.138301169047</c:v>
                </c:pt>
                <c:pt idx="14979">
                  <c:v>410.13679899813297</c:v>
                </c:pt>
                <c:pt idx="14980">
                  <c:v>410.12490036703701</c:v>
                </c:pt>
                <c:pt idx="14981">
                  <c:v>410.12485187907998</c:v>
                </c:pt>
                <c:pt idx="14982">
                  <c:v>410.10814085025601</c:v>
                </c:pt>
                <c:pt idx="14983">
                  <c:v>410.104814916745</c:v>
                </c:pt>
                <c:pt idx="14984">
                  <c:v>410.10345240355798</c:v>
                </c:pt>
                <c:pt idx="14985">
                  <c:v>410.09293784348802</c:v>
                </c:pt>
                <c:pt idx="14986">
                  <c:v>410.09024421277599</c:v>
                </c:pt>
                <c:pt idx="14987">
                  <c:v>410.070486394292</c:v>
                </c:pt>
                <c:pt idx="14988">
                  <c:v>410.05083776766799</c:v>
                </c:pt>
                <c:pt idx="14989">
                  <c:v>410.04338381449702</c:v>
                </c:pt>
                <c:pt idx="14990">
                  <c:v>410.03568256766999</c:v>
                </c:pt>
                <c:pt idx="14991">
                  <c:v>410.02626120554999</c:v>
                </c:pt>
                <c:pt idx="14992">
                  <c:v>410.016865356067</c:v>
                </c:pt>
                <c:pt idx="14993">
                  <c:v>410.015841361166</c:v>
                </c:pt>
                <c:pt idx="14994">
                  <c:v>410.01046886101898</c:v>
                </c:pt>
                <c:pt idx="14995">
                  <c:v>410.00832359223301</c:v>
                </c:pt>
                <c:pt idx="14996">
                  <c:v>410.00784286530097</c:v>
                </c:pt>
                <c:pt idx="14997">
                  <c:v>410.00014597236799</c:v>
                </c:pt>
                <c:pt idx="14998">
                  <c:v>409.990407720669</c:v>
                </c:pt>
                <c:pt idx="14999">
                  <c:v>409.98856657100799</c:v>
                </c:pt>
                <c:pt idx="15000">
                  <c:v>409.98291476245998</c:v>
                </c:pt>
                <c:pt idx="15001">
                  <c:v>409.976568742675</c:v>
                </c:pt>
                <c:pt idx="15002">
                  <c:v>409.97537388089597</c:v>
                </c:pt>
                <c:pt idx="15003">
                  <c:v>409.97332304847703</c:v>
                </c:pt>
                <c:pt idx="15004">
                  <c:v>409.96701566976998</c:v>
                </c:pt>
                <c:pt idx="15005">
                  <c:v>409.96496010602499</c:v>
                </c:pt>
                <c:pt idx="15006">
                  <c:v>409.95751633128799</c:v>
                </c:pt>
                <c:pt idx="15007">
                  <c:v>409.92672352081797</c:v>
                </c:pt>
                <c:pt idx="15008">
                  <c:v>409.92614169859701</c:v>
                </c:pt>
                <c:pt idx="15009">
                  <c:v>409.91563221880801</c:v>
                </c:pt>
                <c:pt idx="15010">
                  <c:v>409.88838317402701</c:v>
                </c:pt>
                <c:pt idx="15011">
                  <c:v>409.87862287441999</c:v>
                </c:pt>
                <c:pt idx="15012">
                  <c:v>409.87413000835699</c:v>
                </c:pt>
                <c:pt idx="15013">
                  <c:v>409.86174660911797</c:v>
                </c:pt>
                <c:pt idx="15014">
                  <c:v>409.858419315643</c:v>
                </c:pt>
                <c:pt idx="15015">
                  <c:v>409.84098163000101</c:v>
                </c:pt>
                <c:pt idx="15016">
                  <c:v>409.83510790750501</c:v>
                </c:pt>
                <c:pt idx="15017">
                  <c:v>409.82519117916303</c:v>
                </c:pt>
                <c:pt idx="15018">
                  <c:v>409.81376613140998</c:v>
                </c:pt>
                <c:pt idx="15019">
                  <c:v>409.80876046834902</c:v>
                </c:pt>
                <c:pt idx="15020">
                  <c:v>409.80063230059</c:v>
                </c:pt>
                <c:pt idx="15021">
                  <c:v>409.76321412733199</c:v>
                </c:pt>
                <c:pt idx="15022">
                  <c:v>409.75758064205002</c:v>
                </c:pt>
                <c:pt idx="15023">
                  <c:v>409.751479590445</c:v>
                </c:pt>
                <c:pt idx="15024">
                  <c:v>409.74479757853601</c:v>
                </c:pt>
                <c:pt idx="15025">
                  <c:v>409.74359276496102</c:v>
                </c:pt>
                <c:pt idx="15026">
                  <c:v>409.73584353700898</c:v>
                </c:pt>
                <c:pt idx="15027">
                  <c:v>409.71240952963097</c:v>
                </c:pt>
                <c:pt idx="15028">
                  <c:v>409.70201763899701</c:v>
                </c:pt>
                <c:pt idx="15029">
                  <c:v>409.69812897108801</c:v>
                </c:pt>
                <c:pt idx="15030">
                  <c:v>409.69704733782299</c:v>
                </c:pt>
                <c:pt idx="15031">
                  <c:v>409.689145781631</c:v>
                </c:pt>
                <c:pt idx="15032">
                  <c:v>409.64869644461697</c:v>
                </c:pt>
                <c:pt idx="15033">
                  <c:v>409.63914935325698</c:v>
                </c:pt>
                <c:pt idx="15034">
                  <c:v>409.62406632978099</c:v>
                </c:pt>
                <c:pt idx="15035">
                  <c:v>409.619146889104</c:v>
                </c:pt>
                <c:pt idx="15036">
                  <c:v>409.59669315502401</c:v>
                </c:pt>
                <c:pt idx="15037">
                  <c:v>409.59292415555097</c:v>
                </c:pt>
                <c:pt idx="15038">
                  <c:v>409.589408445537</c:v>
                </c:pt>
                <c:pt idx="15039">
                  <c:v>409.58245675252999</c:v>
                </c:pt>
                <c:pt idx="15040">
                  <c:v>409.58221386231901</c:v>
                </c:pt>
                <c:pt idx="15041">
                  <c:v>409.56745593716698</c:v>
                </c:pt>
                <c:pt idx="15042">
                  <c:v>409.554122334981</c:v>
                </c:pt>
                <c:pt idx="15043">
                  <c:v>409.54873225341902</c:v>
                </c:pt>
                <c:pt idx="15044">
                  <c:v>409.545176961604</c:v>
                </c:pt>
                <c:pt idx="15045">
                  <c:v>409.54252052473697</c:v>
                </c:pt>
                <c:pt idx="15046">
                  <c:v>409.53827547949402</c:v>
                </c:pt>
                <c:pt idx="15047">
                  <c:v>409.53359865976103</c:v>
                </c:pt>
                <c:pt idx="15048">
                  <c:v>409.52252467324797</c:v>
                </c:pt>
                <c:pt idx="15049">
                  <c:v>409.510380169489</c:v>
                </c:pt>
                <c:pt idx="15050">
                  <c:v>409.48179206746602</c:v>
                </c:pt>
                <c:pt idx="15051">
                  <c:v>409.472119295808</c:v>
                </c:pt>
                <c:pt idx="15052">
                  <c:v>409.448830076359</c:v>
                </c:pt>
                <c:pt idx="15053">
                  <c:v>409.43119529007498</c:v>
                </c:pt>
                <c:pt idx="15054">
                  <c:v>409.41712223494</c:v>
                </c:pt>
                <c:pt idx="15055">
                  <c:v>409.382992315948</c:v>
                </c:pt>
                <c:pt idx="15056">
                  <c:v>409.37396521195302</c:v>
                </c:pt>
                <c:pt idx="15057">
                  <c:v>409.358673719141</c:v>
                </c:pt>
                <c:pt idx="15058">
                  <c:v>409.35865401739301</c:v>
                </c:pt>
                <c:pt idx="15059">
                  <c:v>409.30709443637699</c:v>
                </c:pt>
                <c:pt idx="15060">
                  <c:v>409.29126692883801</c:v>
                </c:pt>
                <c:pt idx="15061">
                  <c:v>409.28866370194999</c:v>
                </c:pt>
                <c:pt idx="15062">
                  <c:v>409.277865112077</c:v>
                </c:pt>
                <c:pt idx="15063">
                  <c:v>409.27662249818297</c:v>
                </c:pt>
                <c:pt idx="15064">
                  <c:v>409.27372265331599</c:v>
                </c:pt>
                <c:pt idx="15065">
                  <c:v>409.25485301940898</c:v>
                </c:pt>
                <c:pt idx="15066">
                  <c:v>409.25330539018103</c:v>
                </c:pt>
                <c:pt idx="15067">
                  <c:v>409.24791351591199</c:v>
                </c:pt>
                <c:pt idx="15068">
                  <c:v>409.24322656066897</c:v>
                </c:pt>
                <c:pt idx="15069">
                  <c:v>409.23787121951301</c:v>
                </c:pt>
                <c:pt idx="15070">
                  <c:v>409.22614875655199</c:v>
                </c:pt>
                <c:pt idx="15071">
                  <c:v>409.22345183331498</c:v>
                </c:pt>
                <c:pt idx="15072">
                  <c:v>409.21616878260801</c:v>
                </c:pt>
                <c:pt idx="15073">
                  <c:v>409.21336156159902</c:v>
                </c:pt>
                <c:pt idx="15074">
                  <c:v>409.20994841248802</c:v>
                </c:pt>
                <c:pt idx="15075">
                  <c:v>409.20525569357</c:v>
                </c:pt>
                <c:pt idx="15076">
                  <c:v>409.199130447909</c:v>
                </c:pt>
                <c:pt idx="15077">
                  <c:v>409.18142329880197</c:v>
                </c:pt>
                <c:pt idx="15078">
                  <c:v>409.17408702727499</c:v>
                </c:pt>
                <c:pt idx="15079">
                  <c:v>409.15886209015201</c:v>
                </c:pt>
                <c:pt idx="15080">
                  <c:v>409.143203781549</c:v>
                </c:pt>
                <c:pt idx="15081">
                  <c:v>409.14274607853298</c:v>
                </c:pt>
                <c:pt idx="15082">
                  <c:v>409.10538349381</c:v>
                </c:pt>
                <c:pt idx="15083">
                  <c:v>409.09994937902701</c:v>
                </c:pt>
                <c:pt idx="15084">
                  <c:v>409.09644649522397</c:v>
                </c:pt>
                <c:pt idx="15085">
                  <c:v>409.094890302914</c:v>
                </c:pt>
                <c:pt idx="15086">
                  <c:v>409.08856377819097</c:v>
                </c:pt>
                <c:pt idx="15087">
                  <c:v>409.08804365606898</c:v>
                </c:pt>
                <c:pt idx="15088">
                  <c:v>409.07898464446203</c:v>
                </c:pt>
                <c:pt idx="15089">
                  <c:v>409.07509806297702</c:v>
                </c:pt>
                <c:pt idx="15090">
                  <c:v>409.00592221193602</c:v>
                </c:pt>
                <c:pt idx="15091">
                  <c:v>408.99996298492601</c:v>
                </c:pt>
                <c:pt idx="15092">
                  <c:v>408.99805809900897</c:v>
                </c:pt>
                <c:pt idx="15093">
                  <c:v>408.991176031186</c:v>
                </c:pt>
                <c:pt idx="15094">
                  <c:v>408.984123079977</c:v>
                </c:pt>
                <c:pt idx="15095">
                  <c:v>408.97937149509897</c:v>
                </c:pt>
                <c:pt idx="15096">
                  <c:v>408.95570942630502</c:v>
                </c:pt>
                <c:pt idx="15097">
                  <c:v>408.94609361292299</c:v>
                </c:pt>
                <c:pt idx="15098">
                  <c:v>408.94412786581802</c:v>
                </c:pt>
                <c:pt idx="15099">
                  <c:v>408.93749528528201</c:v>
                </c:pt>
                <c:pt idx="15100">
                  <c:v>408.926685102889</c:v>
                </c:pt>
                <c:pt idx="15101">
                  <c:v>408.92365907235597</c:v>
                </c:pt>
                <c:pt idx="15102">
                  <c:v>408.88105775244202</c:v>
                </c:pt>
                <c:pt idx="15103">
                  <c:v>408.86088992278502</c:v>
                </c:pt>
                <c:pt idx="15104">
                  <c:v>408.858105710556</c:v>
                </c:pt>
                <c:pt idx="15105">
                  <c:v>408.845298484566</c:v>
                </c:pt>
                <c:pt idx="15106">
                  <c:v>408.845085492652</c:v>
                </c:pt>
                <c:pt idx="15107">
                  <c:v>408.83381696991</c:v>
                </c:pt>
                <c:pt idx="15108">
                  <c:v>408.83160166422601</c:v>
                </c:pt>
                <c:pt idx="15109">
                  <c:v>408.79300104980001</c:v>
                </c:pt>
                <c:pt idx="15110">
                  <c:v>408.78086861010098</c:v>
                </c:pt>
                <c:pt idx="15111">
                  <c:v>408.77652425372901</c:v>
                </c:pt>
                <c:pt idx="15112">
                  <c:v>408.77361377952002</c:v>
                </c:pt>
                <c:pt idx="15113">
                  <c:v>408.76056310137602</c:v>
                </c:pt>
                <c:pt idx="15114">
                  <c:v>408.76010488482098</c:v>
                </c:pt>
                <c:pt idx="15115">
                  <c:v>408.73338381067498</c:v>
                </c:pt>
                <c:pt idx="15116">
                  <c:v>408.73153557210901</c:v>
                </c:pt>
                <c:pt idx="15117">
                  <c:v>408.71746119777401</c:v>
                </c:pt>
                <c:pt idx="15118">
                  <c:v>408.71604302628799</c:v>
                </c:pt>
                <c:pt idx="15119">
                  <c:v>408.71546898264398</c:v>
                </c:pt>
                <c:pt idx="15120">
                  <c:v>408.70219508266302</c:v>
                </c:pt>
                <c:pt idx="15121">
                  <c:v>408.69488606814201</c:v>
                </c:pt>
                <c:pt idx="15122">
                  <c:v>408.69372853399398</c:v>
                </c:pt>
                <c:pt idx="15123">
                  <c:v>408.69351896204199</c:v>
                </c:pt>
                <c:pt idx="15124">
                  <c:v>408.68651215166699</c:v>
                </c:pt>
                <c:pt idx="15125">
                  <c:v>408.68509224741803</c:v>
                </c:pt>
                <c:pt idx="15126">
                  <c:v>408.67565769454598</c:v>
                </c:pt>
                <c:pt idx="15127">
                  <c:v>408.67455154263303</c:v>
                </c:pt>
                <c:pt idx="15128">
                  <c:v>408.672334266196</c:v>
                </c:pt>
                <c:pt idx="15129">
                  <c:v>408.64216685331701</c:v>
                </c:pt>
                <c:pt idx="15130">
                  <c:v>408.63101876670999</c:v>
                </c:pt>
                <c:pt idx="15131">
                  <c:v>408.62023034352802</c:v>
                </c:pt>
                <c:pt idx="15132">
                  <c:v>408.612528691168</c:v>
                </c:pt>
                <c:pt idx="15133">
                  <c:v>408.61170499089002</c:v>
                </c:pt>
                <c:pt idx="15134">
                  <c:v>408.60902210340799</c:v>
                </c:pt>
                <c:pt idx="15135">
                  <c:v>408.58804789252201</c:v>
                </c:pt>
                <c:pt idx="15136">
                  <c:v>408.58254047614201</c:v>
                </c:pt>
                <c:pt idx="15137">
                  <c:v>408.57752712547602</c:v>
                </c:pt>
                <c:pt idx="15138">
                  <c:v>408.56018204561798</c:v>
                </c:pt>
                <c:pt idx="15139">
                  <c:v>408.55013039961102</c:v>
                </c:pt>
                <c:pt idx="15140">
                  <c:v>408.54721846352999</c:v>
                </c:pt>
                <c:pt idx="15141">
                  <c:v>408.54679405444699</c:v>
                </c:pt>
                <c:pt idx="15142">
                  <c:v>408.545806072196</c:v>
                </c:pt>
                <c:pt idx="15143">
                  <c:v>408.52809121133703</c:v>
                </c:pt>
                <c:pt idx="15144">
                  <c:v>408.52245122274797</c:v>
                </c:pt>
                <c:pt idx="15145">
                  <c:v>408.51417784302203</c:v>
                </c:pt>
                <c:pt idx="15146">
                  <c:v>408.513922639074</c:v>
                </c:pt>
                <c:pt idx="15147">
                  <c:v>408.507259334097</c:v>
                </c:pt>
                <c:pt idx="15148">
                  <c:v>408.50354705229103</c:v>
                </c:pt>
                <c:pt idx="15149">
                  <c:v>408.49084619995301</c:v>
                </c:pt>
                <c:pt idx="15150">
                  <c:v>408.48040853277303</c:v>
                </c:pt>
                <c:pt idx="15151">
                  <c:v>408.47934196460102</c:v>
                </c:pt>
                <c:pt idx="15152">
                  <c:v>408.47351263194503</c:v>
                </c:pt>
                <c:pt idx="15153">
                  <c:v>408.46213233934299</c:v>
                </c:pt>
                <c:pt idx="15154">
                  <c:v>408.46183090436602</c:v>
                </c:pt>
                <c:pt idx="15155">
                  <c:v>408.45282393492698</c:v>
                </c:pt>
                <c:pt idx="15156">
                  <c:v>408.43845665837102</c:v>
                </c:pt>
                <c:pt idx="15157">
                  <c:v>408.4366866574</c:v>
                </c:pt>
                <c:pt idx="15158">
                  <c:v>408.434544906989</c:v>
                </c:pt>
                <c:pt idx="15159">
                  <c:v>408.42924298848999</c:v>
                </c:pt>
                <c:pt idx="15160">
                  <c:v>408.42532452195297</c:v>
                </c:pt>
                <c:pt idx="15161">
                  <c:v>408.42515941040602</c:v>
                </c:pt>
                <c:pt idx="15162">
                  <c:v>408.41669229713102</c:v>
                </c:pt>
                <c:pt idx="15163">
                  <c:v>408.41282971111298</c:v>
                </c:pt>
                <c:pt idx="15164">
                  <c:v>408.41086418349101</c:v>
                </c:pt>
                <c:pt idx="15165">
                  <c:v>408.404238661411</c:v>
                </c:pt>
                <c:pt idx="15166">
                  <c:v>408.40103582408</c:v>
                </c:pt>
                <c:pt idx="15167">
                  <c:v>408.38818494683198</c:v>
                </c:pt>
                <c:pt idx="15168">
                  <c:v>408.345840271447</c:v>
                </c:pt>
                <c:pt idx="15169">
                  <c:v>408.34460921418599</c:v>
                </c:pt>
                <c:pt idx="15170">
                  <c:v>408.34319762738102</c:v>
                </c:pt>
                <c:pt idx="15171">
                  <c:v>408.34176828868698</c:v>
                </c:pt>
                <c:pt idx="15172">
                  <c:v>408.33624063458001</c:v>
                </c:pt>
                <c:pt idx="15173">
                  <c:v>408.32504689005702</c:v>
                </c:pt>
                <c:pt idx="15174">
                  <c:v>408.312416526074</c:v>
                </c:pt>
                <c:pt idx="15175">
                  <c:v>408.31052206856901</c:v>
                </c:pt>
                <c:pt idx="15176">
                  <c:v>408.29299049699398</c:v>
                </c:pt>
                <c:pt idx="15177">
                  <c:v>408.28460187721998</c:v>
                </c:pt>
                <c:pt idx="15178">
                  <c:v>408.26292341277298</c:v>
                </c:pt>
                <c:pt idx="15179">
                  <c:v>408.25194639768802</c:v>
                </c:pt>
                <c:pt idx="15180">
                  <c:v>408.23444383044199</c:v>
                </c:pt>
                <c:pt idx="15181">
                  <c:v>408.22476492837899</c:v>
                </c:pt>
                <c:pt idx="15182">
                  <c:v>408.218604275053</c:v>
                </c:pt>
                <c:pt idx="15183">
                  <c:v>408.20516211901497</c:v>
                </c:pt>
                <c:pt idx="15184">
                  <c:v>408.20271844874702</c:v>
                </c:pt>
                <c:pt idx="15185">
                  <c:v>408.19801548875</c:v>
                </c:pt>
                <c:pt idx="15186">
                  <c:v>408.19056962347901</c:v>
                </c:pt>
                <c:pt idx="15187">
                  <c:v>408.18283374723501</c:v>
                </c:pt>
                <c:pt idx="15188">
                  <c:v>408.18057618939798</c:v>
                </c:pt>
                <c:pt idx="15189">
                  <c:v>408.17372507513301</c:v>
                </c:pt>
                <c:pt idx="15190">
                  <c:v>408.170509275006</c:v>
                </c:pt>
                <c:pt idx="15191">
                  <c:v>408.16404625706002</c:v>
                </c:pt>
                <c:pt idx="15192">
                  <c:v>408.161908793875</c:v>
                </c:pt>
                <c:pt idx="15193">
                  <c:v>408.15836452919399</c:v>
                </c:pt>
                <c:pt idx="15194">
                  <c:v>408.15717407156899</c:v>
                </c:pt>
                <c:pt idx="15195">
                  <c:v>408.141518451352</c:v>
                </c:pt>
                <c:pt idx="15196">
                  <c:v>408.12293092923699</c:v>
                </c:pt>
                <c:pt idx="15197">
                  <c:v>408.11034508307301</c:v>
                </c:pt>
                <c:pt idx="15198">
                  <c:v>408.10918394748302</c:v>
                </c:pt>
                <c:pt idx="15199">
                  <c:v>408.09737144725898</c:v>
                </c:pt>
                <c:pt idx="15200">
                  <c:v>408.09692259505402</c:v>
                </c:pt>
                <c:pt idx="15201">
                  <c:v>408.08796303801603</c:v>
                </c:pt>
                <c:pt idx="15202">
                  <c:v>408.081520221696</c:v>
                </c:pt>
                <c:pt idx="15203">
                  <c:v>408.07520502988501</c:v>
                </c:pt>
                <c:pt idx="15204">
                  <c:v>408.06839402173199</c:v>
                </c:pt>
                <c:pt idx="15205">
                  <c:v>408.06120411018702</c:v>
                </c:pt>
                <c:pt idx="15206">
                  <c:v>408.048768295152</c:v>
                </c:pt>
                <c:pt idx="15207">
                  <c:v>408.045759085979</c:v>
                </c:pt>
                <c:pt idx="15208">
                  <c:v>408.04393928680599</c:v>
                </c:pt>
                <c:pt idx="15209">
                  <c:v>408.01079093850501</c:v>
                </c:pt>
                <c:pt idx="15210">
                  <c:v>408.00543836968302</c:v>
                </c:pt>
                <c:pt idx="15211">
                  <c:v>408.00279274670402</c:v>
                </c:pt>
                <c:pt idx="15212">
                  <c:v>407.99275035721303</c:v>
                </c:pt>
                <c:pt idx="15213">
                  <c:v>407.99158552683201</c:v>
                </c:pt>
                <c:pt idx="15214">
                  <c:v>407.983704357855</c:v>
                </c:pt>
                <c:pt idx="15215">
                  <c:v>407.98362731914398</c:v>
                </c:pt>
                <c:pt idx="15216">
                  <c:v>407.97605538759302</c:v>
                </c:pt>
                <c:pt idx="15217">
                  <c:v>407.97064869403403</c:v>
                </c:pt>
                <c:pt idx="15218">
                  <c:v>407.96841441613202</c:v>
                </c:pt>
                <c:pt idx="15219">
                  <c:v>407.936788510702</c:v>
                </c:pt>
                <c:pt idx="15220">
                  <c:v>407.93411153744802</c:v>
                </c:pt>
                <c:pt idx="15221">
                  <c:v>407.92512235215997</c:v>
                </c:pt>
                <c:pt idx="15222">
                  <c:v>407.92083162691802</c:v>
                </c:pt>
                <c:pt idx="15223">
                  <c:v>407.920119791741</c:v>
                </c:pt>
                <c:pt idx="15224">
                  <c:v>407.919246056362</c:v>
                </c:pt>
                <c:pt idx="15225">
                  <c:v>407.914543270026</c:v>
                </c:pt>
                <c:pt idx="15226">
                  <c:v>407.89430961485499</c:v>
                </c:pt>
                <c:pt idx="15227">
                  <c:v>407.87889376324603</c:v>
                </c:pt>
                <c:pt idx="15228">
                  <c:v>407.84922503447501</c:v>
                </c:pt>
                <c:pt idx="15229">
                  <c:v>407.84423351086099</c:v>
                </c:pt>
                <c:pt idx="15230">
                  <c:v>407.84218693705901</c:v>
                </c:pt>
                <c:pt idx="15231">
                  <c:v>407.83570075240198</c:v>
                </c:pt>
                <c:pt idx="15232">
                  <c:v>407.83182760013898</c:v>
                </c:pt>
                <c:pt idx="15233">
                  <c:v>407.82639658867902</c:v>
                </c:pt>
                <c:pt idx="15234">
                  <c:v>407.81729364373001</c:v>
                </c:pt>
                <c:pt idx="15235">
                  <c:v>407.81003234486502</c:v>
                </c:pt>
                <c:pt idx="15236">
                  <c:v>407.77812054066601</c:v>
                </c:pt>
                <c:pt idx="15237">
                  <c:v>407.77666195076</c:v>
                </c:pt>
                <c:pt idx="15238">
                  <c:v>407.77525396408799</c:v>
                </c:pt>
                <c:pt idx="15239">
                  <c:v>407.77014438949402</c:v>
                </c:pt>
                <c:pt idx="15240">
                  <c:v>407.76901001419401</c:v>
                </c:pt>
                <c:pt idx="15241">
                  <c:v>407.76339671982601</c:v>
                </c:pt>
                <c:pt idx="15242">
                  <c:v>407.76105334133302</c:v>
                </c:pt>
                <c:pt idx="15243">
                  <c:v>407.75635753921603</c:v>
                </c:pt>
                <c:pt idx="15244">
                  <c:v>407.75154804706898</c:v>
                </c:pt>
                <c:pt idx="15245">
                  <c:v>407.73892390764797</c:v>
                </c:pt>
                <c:pt idx="15246">
                  <c:v>407.737848597641</c:v>
                </c:pt>
                <c:pt idx="15247">
                  <c:v>407.73275549493798</c:v>
                </c:pt>
                <c:pt idx="15248">
                  <c:v>407.732119173873</c:v>
                </c:pt>
                <c:pt idx="15249">
                  <c:v>407.71932933429298</c:v>
                </c:pt>
                <c:pt idx="15250">
                  <c:v>407.71830838931498</c:v>
                </c:pt>
                <c:pt idx="15251">
                  <c:v>407.71773546015601</c:v>
                </c:pt>
                <c:pt idx="15252">
                  <c:v>407.71375890047199</c:v>
                </c:pt>
                <c:pt idx="15253">
                  <c:v>407.70169018346598</c:v>
                </c:pt>
                <c:pt idx="15254">
                  <c:v>407.69414620020598</c:v>
                </c:pt>
                <c:pt idx="15255">
                  <c:v>407.684249551307</c:v>
                </c:pt>
                <c:pt idx="15256">
                  <c:v>407.68127972407598</c:v>
                </c:pt>
                <c:pt idx="15257">
                  <c:v>407.67398134643798</c:v>
                </c:pt>
                <c:pt idx="15258">
                  <c:v>407.65715860505901</c:v>
                </c:pt>
                <c:pt idx="15259">
                  <c:v>407.64994942682603</c:v>
                </c:pt>
                <c:pt idx="15260">
                  <c:v>407.63589044806002</c:v>
                </c:pt>
                <c:pt idx="15261">
                  <c:v>407.61814941778698</c:v>
                </c:pt>
                <c:pt idx="15262">
                  <c:v>407.60630239644701</c:v>
                </c:pt>
                <c:pt idx="15263">
                  <c:v>407.59373193457401</c:v>
                </c:pt>
                <c:pt idx="15264">
                  <c:v>407.580913417955</c:v>
                </c:pt>
                <c:pt idx="15265">
                  <c:v>407.57913416890898</c:v>
                </c:pt>
                <c:pt idx="15266">
                  <c:v>407.56616638986497</c:v>
                </c:pt>
                <c:pt idx="15267">
                  <c:v>407.55541368361799</c:v>
                </c:pt>
                <c:pt idx="15268">
                  <c:v>407.54389650157799</c:v>
                </c:pt>
                <c:pt idx="15269">
                  <c:v>407.54240705214499</c:v>
                </c:pt>
                <c:pt idx="15270">
                  <c:v>407.53307900436999</c:v>
                </c:pt>
                <c:pt idx="15271">
                  <c:v>407.52113642400002</c:v>
                </c:pt>
                <c:pt idx="15272">
                  <c:v>407.50944597010499</c:v>
                </c:pt>
                <c:pt idx="15273">
                  <c:v>407.50510461592199</c:v>
                </c:pt>
                <c:pt idx="15274">
                  <c:v>407.47096201393799</c:v>
                </c:pt>
                <c:pt idx="15275">
                  <c:v>407.47034005384899</c:v>
                </c:pt>
                <c:pt idx="15276">
                  <c:v>407.46230205282598</c:v>
                </c:pt>
                <c:pt idx="15277">
                  <c:v>407.45190765236799</c:v>
                </c:pt>
                <c:pt idx="15278">
                  <c:v>407.45066881778098</c:v>
                </c:pt>
                <c:pt idx="15279">
                  <c:v>407.44361854524902</c:v>
                </c:pt>
                <c:pt idx="15280">
                  <c:v>407.44059992344103</c:v>
                </c:pt>
                <c:pt idx="15281">
                  <c:v>407.43859781146199</c:v>
                </c:pt>
                <c:pt idx="15282">
                  <c:v>407.43779806202798</c:v>
                </c:pt>
                <c:pt idx="15283">
                  <c:v>407.425285299488</c:v>
                </c:pt>
                <c:pt idx="15284">
                  <c:v>407.418353156021</c:v>
                </c:pt>
                <c:pt idx="15285">
                  <c:v>407.398789894326</c:v>
                </c:pt>
                <c:pt idx="15286">
                  <c:v>407.39177710891801</c:v>
                </c:pt>
                <c:pt idx="15287">
                  <c:v>407.39048709119402</c:v>
                </c:pt>
                <c:pt idx="15288">
                  <c:v>407.38544796290802</c:v>
                </c:pt>
                <c:pt idx="15289">
                  <c:v>407.37626010219202</c:v>
                </c:pt>
                <c:pt idx="15290">
                  <c:v>407.36742528704502</c:v>
                </c:pt>
                <c:pt idx="15291">
                  <c:v>407.36642154976698</c:v>
                </c:pt>
                <c:pt idx="15292">
                  <c:v>407.360740238956</c:v>
                </c:pt>
                <c:pt idx="15293">
                  <c:v>407.359173104864</c:v>
                </c:pt>
                <c:pt idx="15294">
                  <c:v>407.34376512800497</c:v>
                </c:pt>
                <c:pt idx="15295">
                  <c:v>407.34171399990402</c:v>
                </c:pt>
                <c:pt idx="15296">
                  <c:v>407.34165255502199</c:v>
                </c:pt>
                <c:pt idx="15297">
                  <c:v>407.32773108915598</c:v>
                </c:pt>
                <c:pt idx="15298">
                  <c:v>407.317834578028</c:v>
                </c:pt>
                <c:pt idx="15299">
                  <c:v>407.29480442764901</c:v>
                </c:pt>
                <c:pt idx="15300">
                  <c:v>407.29400883749997</c:v>
                </c:pt>
                <c:pt idx="15301">
                  <c:v>407.291677646766</c:v>
                </c:pt>
                <c:pt idx="15302">
                  <c:v>407.27364871987402</c:v>
                </c:pt>
                <c:pt idx="15303">
                  <c:v>407.27283994373499</c:v>
                </c:pt>
                <c:pt idx="15304">
                  <c:v>407.26814888275101</c:v>
                </c:pt>
                <c:pt idx="15305">
                  <c:v>407.26036303747998</c:v>
                </c:pt>
                <c:pt idx="15306">
                  <c:v>407.26004566750498</c:v>
                </c:pt>
                <c:pt idx="15307">
                  <c:v>407.25925650634298</c:v>
                </c:pt>
                <c:pt idx="15308">
                  <c:v>407.257650762943</c:v>
                </c:pt>
                <c:pt idx="15309">
                  <c:v>407.251389560858</c:v>
                </c:pt>
                <c:pt idx="15310">
                  <c:v>407.24239045725602</c:v>
                </c:pt>
                <c:pt idx="15311">
                  <c:v>407.236537461951</c:v>
                </c:pt>
                <c:pt idx="15312">
                  <c:v>407.23559357897699</c:v>
                </c:pt>
                <c:pt idx="15313">
                  <c:v>407.21997114201702</c:v>
                </c:pt>
                <c:pt idx="15314">
                  <c:v>407.21992348435202</c:v>
                </c:pt>
                <c:pt idx="15315">
                  <c:v>407.21462883557001</c:v>
                </c:pt>
                <c:pt idx="15316">
                  <c:v>407.20987724534803</c:v>
                </c:pt>
                <c:pt idx="15317">
                  <c:v>407.204555444204</c:v>
                </c:pt>
                <c:pt idx="15318">
                  <c:v>407.19927354193698</c:v>
                </c:pt>
                <c:pt idx="15319">
                  <c:v>407.19773421596</c:v>
                </c:pt>
                <c:pt idx="15320">
                  <c:v>407.16971642685701</c:v>
                </c:pt>
                <c:pt idx="15321">
                  <c:v>407.16886267544402</c:v>
                </c:pt>
                <c:pt idx="15322">
                  <c:v>407.15734061919102</c:v>
                </c:pt>
                <c:pt idx="15323">
                  <c:v>407.15726598518501</c:v>
                </c:pt>
                <c:pt idx="15324">
                  <c:v>407.15341395305398</c:v>
                </c:pt>
                <c:pt idx="15325">
                  <c:v>407.14215789750398</c:v>
                </c:pt>
                <c:pt idx="15326">
                  <c:v>407.13784823146898</c:v>
                </c:pt>
                <c:pt idx="15327">
                  <c:v>407.12255538317498</c:v>
                </c:pt>
                <c:pt idx="15328">
                  <c:v>407.11128001441699</c:v>
                </c:pt>
                <c:pt idx="15329">
                  <c:v>407.09929935103003</c:v>
                </c:pt>
                <c:pt idx="15330">
                  <c:v>407.09629645216398</c:v>
                </c:pt>
                <c:pt idx="15331">
                  <c:v>407.08294002086302</c:v>
                </c:pt>
                <c:pt idx="15332">
                  <c:v>407.074647955535</c:v>
                </c:pt>
                <c:pt idx="15333">
                  <c:v>407.07001928333602</c:v>
                </c:pt>
                <c:pt idx="15334">
                  <c:v>407.06756882680901</c:v>
                </c:pt>
                <c:pt idx="15335">
                  <c:v>407.06672131551898</c:v>
                </c:pt>
                <c:pt idx="15336">
                  <c:v>407.05627859934299</c:v>
                </c:pt>
                <c:pt idx="15337">
                  <c:v>407.05246976332302</c:v>
                </c:pt>
                <c:pt idx="15338">
                  <c:v>407.05130170717501</c:v>
                </c:pt>
                <c:pt idx="15339">
                  <c:v>407.03205144986799</c:v>
                </c:pt>
                <c:pt idx="15340">
                  <c:v>407.02867671273401</c:v>
                </c:pt>
                <c:pt idx="15341">
                  <c:v>407.01970306261302</c:v>
                </c:pt>
                <c:pt idx="15342">
                  <c:v>407.01773799877299</c:v>
                </c:pt>
                <c:pt idx="15343">
                  <c:v>407.01553852250601</c:v>
                </c:pt>
                <c:pt idx="15344">
                  <c:v>407.000732926002</c:v>
                </c:pt>
                <c:pt idx="15345">
                  <c:v>406.99408852892299</c:v>
                </c:pt>
                <c:pt idx="15346">
                  <c:v>406.98764070136502</c:v>
                </c:pt>
                <c:pt idx="15347">
                  <c:v>406.98237760734798</c:v>
                </c:pt>
                <c:pt idx="15348">
                  <c:v>406.97893398789199</c:v>
                </c:pt>
                <c:pt idx="15349">
                  <c:v>406.96789070314998</c:v>
                </c:pt>
                <c:pt idx="15350">
                  <c:v>406.965140243745</c:v>
                </c:pt>
                <c:pt idx="15351">
                  <c:v>406.95991892123999</c:v>
                </c:pt>
                <c:pt idx="15352">
                  <c:v>406.944077870478</c:v>
                </c:pt>
                <c:pt idx="15353">
                  <c:v>406.94145590582201</c:v>
                </c:pt>
                <c:pt idx="15354">
                  <c:v>406.94133810318499</c:v>
                </c:pt>
                <c:pt idx="15355">
                  <c:v>406.93433059533902</c:v>
                </c:pt>
                <c:pt idx="15356">
                  <c:v>406.92282193986398</c:v>
                </c:pt>
                <c:pt idx="15357">
                  <c:v>406.92193798834001</c:v>
                </c:pt>
                <c:pt idx="15358">
                  <c:v>406.91331129381501</c:v>
                </c:pt>
                <c:pt idx="15359">
                  <c:v>406.90276376240098</c:v>
                </c:pt>
                <c:pt idx="15360">
                  <c:v>406.90083507604902</c:v>
                </c:pt>
                <c:pt idx="15361">
                  <c:v>406.89710714094201</c:v>
                </c:pt>
                <c:pt idx="15362">
                  <c:v>406.880799836265</c:v>
                </c:pt>
                <c:pt idx="15363">
                  <c:v>406.88026516361998</c:v>
                </c:pt>
                <c:pt idx="15364">
                  <c:v>406.87013152452801</c:v>
                </c:pt>
                <c:pt idx="15365">
                  <c:v>406.84153470814402</c:v>
                </c:pt>
                <c:pt idx="15366">
                  <c:v>406.83173855184299</c:v>
                </c:pt>
                <c:pt idx="15367">
                  <c:v>406.82833877189199</c:v>
                </c:pt>
                <c:pt idx="15368">
                  <c:v>406.825266183981</c:v>
                </c:pt>
                <c:pt idx="15369">
                  <c:v>406.80797276553301</c:v>
                </c:pt>
                <c:pt idx="15370">
                  <c:v>406.80461665979499</c:v>
                </c:pt>
                <c:pt idx="15371">
                  <c:v>406.802744852616</c:v>
                </c:pt>
                <c:pt idx="15372">
                  <c:v>406.79493655755601</c:v>
                </c:pt>
                <c:pt idx="15373">
                  <c:v>406.78101504286701</c:v>
                </c:pt>
                <c:pt idx="15374">
                  <c:v>406.77582353001799</c:v>
                </c:pt>
                <c:pt idx="15375">
                  <c:v>406.77541885523902</c:v>
                </c:pt>
                <c:pt idx="15376">
                  <c:v>406.74967981464403</c:v>
                </c:pt>
                <c:pt idx="15377">
                  <c:v>406.746496638704</c:v>
                </c:pt>
                <c:pt idx="15378">
                  <c:v>406.74487288058799</c:v>
                </c:pt>
                <c:pt idx="15379">
                  <c:v>406.74340287520801</c:v>
                </c:pt>
                <c:pt idx="15380">
                  <c:v>406.730408454469</c:v>
                </c:pt>
                <c:pt idx="15381">
                  <c:v>406.72827698838699</c:v>
                </c:pt>
                <c:pt idx="15382">
                  <c:v>406.72710994475301</c:v>
                </c:pt>
                <c:pt idx="15383">
                  <c:v>406.69837236724197</c:v>
                </c:pt>
                <c:pt idx="15384">
                  <c:v>406.69388941746598</c:v>
                </c:pt>
                <c:pt idx="15385">
                  <c:v>406.69140380996299</c:v>
                </c:pt>
                <c:pt idx="15386">
                  <c:v>406.68694208147798</c:v>
                </c:pt>
                <c:pt idx="15387">
                  <c:v>406.68047402676399</c:v>
                </c:pt>
                <c:pt idx="15388">
                  <c:v>406.65708200213697</c:v>
                </c:pt>
                <c:pt idx="15389">
                  <c:v>406.64779094516501</c:v>
                </c:pt>
                <c:pt idx="15390">
                  <c:v>406.64079128163098</c:v>
                </c:pt>
                <c:pt idx="15391">
                  <c:v>406.63064534582901</c:v>
                </c:pt>
                <c:pt idx="15392">
                  <c:v>406.62043312988601</c:v>
                </c:pt>
                <c:pt idx="15393">
                  <c:v>406.61951307228401</c:v>
                </c:pt>
                <c:pt idx="15394">
                  <c:v>406.59539732227802</c:v>
                </c:pt>
                <c:pt idx="15395">
                  <c:v>406.59480059157602</c:v>
                </c:pt>
                <c:pt idx="15396">
                  <c:v>406.59215721815099</c:v>
                </c:pt>
                <c:pt idx="15397">
                  <c:v>406.56805080528801</c:v>
                </c:pt>
                <c:pt idx="15398">
                  <c:v>406.56259941906001</c:v>
                </c:pt>
                <c:pt idx="15399">
                  <c:v>406.55449905843801</c:v>
                </c:pt>
                <c:pt idx="15400">
                  <c:v>406.54837476207598</c:v>
                </c:pt>
                <c:pt idx="15401">
                  <c:v>406.54292854313599</c:v>
                </c:pt>
                <c:pt idx="15402">
                  <c:v>406.53215135470901</c:v>
                </c:pt>
                <c:pt idx="15403">
                  <c:v>406.52958937603398</c:v>
                </c:pt>
                <c:pt idx="15404">
                  <c:v>406.51296122565998</c:v>
                </c:pt>
                <c:pt idx="15405">
                  <c:v>406.50458657248203</c:v>
                </c:pt>
                <c:pt idx="15406">
                  <c:v>406.497174062623</c:v>
                </c:pt>
                <c:pt idx="15407">
                  <c:v>406.48610711895202</c:v>
                </c:pt>
                <c:pt idx="15408">
                  <c:v>406.48359032976498</c:v>
                </c:pt>
                <c:pt idx="15409">
                  <c:v>406.474108851393</c:v>
                </c:pt>
                <c:pt idx="15410">
                  <c:v>406.47142917026099</c:v>
                </c:pt>
                <c:pt idx="15411">
                  <c:v>406.45959424062403</c:v>
                </c:pt>
                <c:pt idx="15412">
                  <c:v>406.45651532630598</c:v>
                </c:pt>
                <c:pt idx="15413">
                  <c:v>406.45439673169199</c:v>
                </c:pt>
                <c:pt idx="15414">
                  <c:v>406.44772961599199</c:v>
                </c:pt>
                <c:pt idx="15415">
                  <c:v>406.44731740543699</c:v>
                </c:pt>
                <c:pt idx="15416">
                  <c:v>406.44234965460203</c:v>
                </c:pt>
                <c:pt idx="15417">
                  <c:v>406.441644711957</c:v>
                </c:pt>
                <c:pt idx="15418">
                  <c:v>406.43469585834299</c:v>
                </c:pt>
                <c:pt idx="15419">
                  <c:v>406.43355581126099</c:v>
                </c:pt>
                <c:pt idx="15420">
                  <c:v>406.43211445689002</c:v>
                </c:pt>
                <c:pt idx="15421">
                  <c:v>406.428507240013</c:v>
                </c:pt>
                <c:pt idx="15422">
                  <c:v>406.42024357484797</c:v>
                </c:pt>
                <c:pt idx="15423">
                  <c:v>406.41488523394901</c:v>
                </c:pt>
                <c:pt idx="15424">
                  <c:v>406.41080755307598</c:v>
                </c:pt>
                <c:pt idx="15425">
                  <c:v>406.40617824803201</c:v>
                </c:pt>
                <c:pt idx="15426">
                  <c:v>406.390042829842</c:v>
                </c:pt>
                <c:pt idx="15427">
                  <c:v>406.37959713381599</c:v>
                </c:pt>
                <c:pt idx="15428">
                  <c:v>406.37438503857601</c:v>
                </c:pt>
                <c:pt idx="15429">
                  <c:v>406.36867257883301</c:v>
                </c:pt>
                <c:pt idx="15430">
                  <c:v>406.36582883152198</c:v>
                </c:pt>
                <c:pt idx="15431">
                  <c:v>406.36170843485797</c:v>
                </c:pt>
                <c:pt idx="15432">
                  <c:v>406.36133347661399</c:v>
                </c:pt>
                <c:pt idx="15433">
                  <c:v>406.35936167851997</c:v>
                </c:pt>
                <c:pt idx="15434">
                  <c:v>406.35591835215899</c:v>
                </c:pt>
                <c:pt idx="15435">
                  <c:v>406.34442149218302</c:v>
                </c:pt>
                <c:pt idx="15436">
                  <c:v>406.33561914519498</c:v>
                </c:pt>
                <c:pt idx="15437">
                  <c:v>406.32225481400599</c:v>
                </c:pt>
                <c:pt idx="15438">
                  <c:v>406.31082720440401</c:v>
                </c:pt>
                <c:pt idx="15439">
                  <c:v>406.30626559298503</c:v>
                </c:pt>
                <c:pt idx="15440">
                  <c:v>406.29821322218999</c:v>
                </c:pt>
                <c:pt idx="15441">
                  <c:v>406.29585800004998</c:v>
                </c:pt>
                <c:pt idx="15442">
                  <c:v>406.28746672181001</c:v>
                </c:pt>
                <c:pt idx="15443">
                  <c:v>406.26635847030099</c:v>
                </c:pt>
                <c:pt idx="15444">
                  <c:v>406.26289056712</c:v>
                </c:pt>
                <c:pt idx="15445">
                  <c:v>406.26155729501198</c:v>
                </c:pt>
                <c:pt idx="15446">
                  <c:v>406.25039550753098</c:v>
                </c:pt>
                <c:pt idx="15447">
                  <c:v>406.24205804284998</c:v>
                </c:pt>
                <c:pt idx="15448">
                  <c:v>406.23426750382498</c:v>
                </c:pt>
                <c:pt idx="15449">
                  <c:v>406.18293847175801</c:v>
                </c:pt>
                <c:pt idx="15450">
                  <c:v>406.16883346645</c:v>
                </c:pt>
                <c:pt idx="15451">
                  <c:v>406.16080192223097</c:v>
                </c:pt>
                <c:pt idx="15452">
                  <c:v>406.15968697311598</c:v>
                </c:pt>
                <c:pt idx="15453">
                  <c:v>406.15713396067503</c:v>
                </c:pt>
                <c:pt idx="15454">
                  <c:v>406.15698247571601</c:v>
                </c:pt>
                <c:pt idx="15455">
                  <c:v>406.15117484760401</c:v>
                </c:pt>
                <c:pt idx="15456">
                  <c:v>406.13570929866302</c:v>
                </c:pt>
                <c:pt idx="15457">
                  <c:v>406.13264121053601</c:v>
                </c:pt>
                <c:pt idx="15458">
                  <c:v>406.12166407309599</c:v>
                </c:pt>
                <c:pt idx="15459">
                  <c:v>406.10233743140299</c:v>
                </c:pt>
                <c:pt idx="15460">
                  <c:v>406.10075902710201</c:v>
                </c:pt>
                <c:pt idx="15461">
                  <c:v>406.09193337711298</c:v>
                </c:pt>
                <c:pt idx="15462">
                  <c:v>406.07886326303202</c:v>
                </c:pt>
                <c:pt idx="15463">
                  <c:v>406.07260351518499</c:v>
                </c:pt>
                <c:pt idx="15464">
                  <c:v>406.06516283316802</c:v>
                </c:pt>
                <c:pt idx="15465">
                  <c:v>406.06129072769301</c:v>
                </c:pt>
                <c:pt idx="15466">
                  <c:v>406.06112621818397</c:v>
                </c:pt>
                <c:pt idx="15467">
                  <c:v>406.05781365271599</c:v>
                </c:pt>
                <c:pt idx="15468">
                  <c:v>406.05005296978698</c:v>
                </c:pt>
                <c:pt idx="15469">
                  <c:v>406.02970577628201</c:v>
                </c:pt>
                <c:pt idx="15470">
                  <c:v>406.01375974731297</c:v>
                </c:pt>
                <c:pt idx="15471">
                  <c:v>406.01283541542603</c:v>
                </c:pt>
                <c:pt idx="15472">
                  <c:v>406.01107340071098</c:v>
                </c:pt>
                <c:pt idx="15473">
                  <c:v>405.97590066925198</c:v>
                </c:pt>
                <c:pt idx="15474">
                  <c:v>405.96345600785202</c:v>
                </c:pt>
                <c:pt idx="15475">
                  <c:v>405.95283349809898</c:v>
                </c:pt>
                <c:pt idx="15476">
                  <c:v>405.94635492599798</c:v>
                </c:pt>
                <c:pt idx="15477">
                  <c:v>405.92274123362898</c:v>
                </c:pt>
                <c:pt idx="15478">
                  <c:v>405.92121182287298</c:v>
                </c:pt>
                <c:pt idx="15479">
                  <c:v>405.91662017697399</c:v>
                </c:pt>
                <c:pt idx="15480">
                  <c:v>405.91197544710298</c:v>
                </c:pt>
                <c:pt idx="15481">
                  <c:v>405.90705427399502</c:v>
                </c:pt>
                <c:pt idx="15482">
                  <c:v>405.901641267255</c:v>
                </c:pt>
                <c:pt idx="15483">
                  <c:v>405.88885988309499</c:v>
                </c:pt>
                <c:pt idx="15484">
                  <c:v>405.88143676073901</c:v>
                </c:pt>
                <c:pt idx="15485">
                  <c:v>405.87103134704603</c:v>
                </c:pt>
                <c:pt idx="15486">
                  <c:v>405.85872674277903</c:v>
                </c:pt>
                <c:pt idx="15487">
                  <c:v>405.84089830349302</c:v>
                </c:pt>
                <c:pt idx="15488">
                  <c:v>405.83673503000699</c:v>
                </c:pt>
                <c:pt idx="15489">
                  <c:v>405.813303714288</c:v>
                </c:pt>
                <c:pt idx="15490">
                  <c:v>405.805816173962</c:v>
                </c:pt>
                <c:pt idx="15491">
                  <c:v>405.80393916176803</c:v>
                </c:pt>
                <c:pt idx="15492">
                  <c:v>405.80335208645403</c:v>
                </c:pt>
                <c:pt idx="15493">
                  <c:v>405.79861106629602</c:v>
                </c:pt>
                <c:pt idx="15494">
                  <c:v>405.79620119604402</c:v>
                </c:pt>
                <c:pt idx="15495">
                  <c:v>405.79269251450899</c:v>
                </c:pt>
                <c:pt idx="15496">
                  <c:v>405.78593272122902</c:v>
                </c:pt>
                <c:pt idx="15497">
                  <c:v>405.78483812748101</c:v>
                </c:pt>
                <c:pt idx="15498">
                  <c:v>405.77826444413603</c:v>
                </c:pt>
                <c:pt idx="15499">
                  <c:v>405.771092086007</c:v>
                </c:pt>
                <c:pt idx="15500">
                  <c:v>405.76824894600202</c:v>
                </c:pt>
                <c:pt idx="15501">
                  <c:v>405.76512288458002</c:v>
                </c:pt>
                <c:pt idx="15502">
                  <c:v>405.74938345631102</c:v>
                </c:pt>
                <c:pt idx="15503">
                  <c:v>405.747631614277</c:v>
                </c:pt>
                <c:pt idx="15504">
                  <c:v>405.74687145654099</c:v>
                </c:pt>
                <c:pt idx="15505">
                  <c:v>405.74304102339403</c:v>
                </c:pt>
                <c:pt idx="15506">
                  <c:v>405.73765034695901</c:v>
                </c:pt>
                <c:pt idx="15507">
                  <c:v>405.68982488952798</c:v>
                </c:pt>
                <c:pt idx="15508">
                  <c:v>405.678258951126</c:v>
                </c:pt>
                <c:pt idx="15509">
                  <c:v>405.67451015213697</c:v>
                </c:pt>
                <c:pt idx="15510">
                  <c:v>405.66198589084598</c:v>
                </c:pt>
                <c:pt idx="15511">
                  <c:v>405.65693783087897</c:v>
                </c:pt>
                <c:pt idx="15512">
                  <c:v>405.63520904529099</c:v>
                </c:pt>
                <c:pt idx="15513">
                  <c:v>405.62720422037199</c:v>
                </c:pt>
                <c:pt idx="15514">
                  <c:v>405.62669809247001</c:v>
                </c:pt>
                <c:pt idx="15515">
                  <c:v>405.62464395034698</c:v>
                </c:pt>
                <c:pt idx="15516">
                  <c:v>405.62225896936798</c:v>
                </c:pt>
                <c:pt idx="15517">
                  <c:v>405.60833925873902</c:v>
                </c:pt>
                <c:pt idx="15518">
                  <c:v>405.58704799465499</c:v>
                </c:pt>
                <c:pt idx="15519">
                  <c:v>405.58596495450598</c:v>
                </c:pt>
                <c:pt idx="15520">
                  <c:v>405.58213453115502</c:v>
                </c:pt>
                <c:pt idx="15521">
                  <c:v>405.558435512492</c:v>
                </c:pt>
                <c:pt idx="15522">
                  <c:v>405.55577675449302</c:v>
                </c:pt>
                <c:pt idx="15523">
                  <c:v>405.53944103493001</c:v>
                </c:pt>
                <c:pt idx="15524">
                  <c:v>405.52263198897401</c:v>
                </c:pt>
                <c:pt idx="15525">
                  <c:v>405.514821253457</c:v>
                </c:pt>
                <c:pt idx="15526">
                  <c:v>405.505136458425</c:v>
                </c:pt>
                <c:pt idx="15527">
                  <c:v>405.50444031991799</c:v>
                </c:pt>
                <c:pt idx="15528">
                  <c:v>405.46321925385899</c:v>
                </c:pt>
                <c:pt idx="15529">
                  <c:v>405.449472950916</c:v>
                </c:pt>
                <c:pt idx="15530">
                  <c:v>405.42636107337501</c:v>
                </c:pt>
                <c:pt idx="15531">
                  <c:v>405.42400114449299</c:v>
                </c:pt>
                <c:pt idx="15532">
                  <c:v>405.42151457643899</c:v>
                </c:pt>
                <c:pt idx="15533">
                  <c:v>405.41985659356601</c:v>
                </c:pt>
                <c:pt idx="15534">
                  <c:v>405.39141432995302</c:v>
                </c:pt>
                <c:pt idx="15535">
                  <c:v>405.38822714533597</c:v>
                </c:pt>
                <c:pt idx="15536">
                  <c:v>405.38542735794903</c:v>
                </c:pt>
                <c:pt idx="15537">
                  <c:v>405.384561153645</c:v>
                </c:pt>
                <c:pt idx="15538">
                  <c:v>405.36286263204101</c:v>
                </c:pt>
                <c:pt idx="15539">
                  <c:v>405.36081575796197</c:v>
                </c:pt>
                <c:pt idx="15540">
                  <c:v>405.35675623116299</c:v>
                </c:pt>
                <c:pt idx="15541">
                  <c:v>405.35542346957101</c:v>
                </c:pt>
                <c:pt idx="15542">
                  <c:v>405.34705421603502</c:v>
                </c:pt>
                <c:pt idx="15543">
                  <c:v>405.30118754696701</c:v>
                </c:pt>
                <c:pt idx="15544">
                  <c:v>405.300544310379</c:v>
                </c:pt>
                <c:pt idx="15545">
                  <c:v>405.28326180098998</c:v>
                </c:pt>
                <c:pt idx="15546">
                  <c:v>405.26839617663899</c:v>
                </c:pt>
                <c:pt idx="15547">
                  <c:v>405.26036493440398</c:v>
                </c:pt>
                <c:pt idx="15548">
                  <c:v>405.25595173227902</c:v>
                </c:pt>
                <c:pt idx="15549">
                  <c:v>405.25373912112099</c:v>
                </c:pt>
                <c:pt idx="15550">
                  <c:v>405.24663870293102</c:v>
                </c:pt>
                <c:pt idx="15551">
                  <c:v>405.22800076976603</c:v>
                </c:pt>
                <c:pt idx="15552">
                  <c:v>405.22271085871898</c:v>
                </c:pt>
                <c:pt idx="15553">
                  <c:v>405.21857769250897</c:v>
                </c:pt>
                <c:pt idx="15554">
                  <c:v>405.21571680138499</c:v>
                </c:pt>
                <c:pt idx="15555">
                  <c:v>405.215271674787</c:v>
                </c:pt>
                <c:pt idx="15556">
                  <c:v>405.21296766515502</c:v>
                </c:pt>
                <c:pt idx="15557">
                  <c:v>405.20965562183397</c:v>
                </c:pt>
                <c:pt idx="15558">
                  <c:v>405.20725720780098</c:v>
                </c:pt>
                <c:pt idx="15559">
                  <c:v>405.18666559451202</c:v>
                </c:pt>
                <c:pt idx="15560">
                  <c:v>405.17603421990401</c:v>
                </c:pt>
                <c:pt idx="15561">
                  <c:v>405.16520845661199</c:v>
                </c:pt>
                <c:pt idx="15562">
                  <c:v>405.16327049874798</c:v>
                </c:pt>
                <c:pt idx="15563">
                  <c:v>405.16050145509399</c:v>
                </c:pt>
                <c:pt idx="15564">
                  <c:v>405.15729191951999</c:v>
                </c:pt>
                <c:pt idx="15565">
                  <c:v>405.14331823020302</c:v>
                </c:pt>
                <c:pt idx="15566">
                  <c:v>405.13313500427398</c:v>
                </c:pt>
                <c:pt idx="15567">
                  <c:v>405.12625244145403</c:v>
                </c:pt>
                <c:pt idx="15568">
                  <c:v>405.11330027422201</c:v>
                </c:pt>
                <c:pt idx="15569">
                  <c:v>405.110787935644</c:v>
                </c:pt>
                <c:pt idx="15570">
                  <c:v>405.11019366905299</c:v>
                </c:pt>
                <c:pt idx="15571">
                  <c:v>405.10676318681698</c:v>
                </c:pt>
                <c:pt idx="15572">
                  <c:v>405.10371507614502</c:v>
                </c:pt>
                <c:pt idx="15573">
                  <c:v>405.09520970448301</c:v>
                </c:pt>
                <c:pt idx="15574">
                  <c:v>405.09476567412202</c:v>
                </c:pt>
                <c:pt idx="15575">
                  <c:v>405.09370465277601</c:v>
                </c:pt>
                <c:pt idx="15576">
                  <c:v>405.09361834596803</c:v>
                </c:pt>
                <c:pt idx="15577">
                  <c:v>405.09068301151001</c:v>
                </c:pt>
                <c:pt idx="15578">
                  <c:v>405.085718952229</c:v>
                </c:pt>
                <c:pt idx="15579">
                  <c:v>405.08102298053399</c:v>
                </c:pt>
                <c:pt idx="15580">
                  <c:v>405.08066814446499</c:v>
                </c:pt>
                <c:pt idx="15581">
                  <c:v>405.05631805228501</c:v>
                </c:pt>
                <c:pt idx="15582">
                  <c:v>405.05520319099099</c:v>
                </c:pt>
                <c:pt idx="15583">
                  <c:v>405.04844119698902</c:v>
                </c:pt>
                <c:pt idx="15584">
                  <c:v>405.03670395528798</c:v>
                </c:pt>
                <c:pt idx="15585">
                  <c:v>405.03228993701902</c:v>
                </c:pt>
                <c:pt idx="15586">
                  <c:v>405.03027380953199</c:v>
                </c:pt>
                <c:pt idx="15587">
                  <c:v>405.02359336701198</c:v>
                </c:pt>
                <c:pt idx="15588">
                  <c:v>405.01101747932103</c:v>
                </c:pt>
                <c:pt idx="15589">
                  <c:v>404.998459565053</c:v>
                </c:pt>
                <c:pt idx="15590">
                  <c:v>404.98701148653203</c:v>
                </c:pt>
                <c:pt idx="15591">
                  <c:v>404.98155080849199</c:v>
                </c:pt>
                <c:pt idx="15592">
                  <c:v>404.967499541709</c:v>
                </c:pt>
                <c:pt idx="15593">
                  <c:v>404.958890213502</c:v>
                </c:pt>
                <c:pt idx="15594">
                  <c:v>404.93653068728599</c:v>
                </c:pt>
                <c:pt idx="15595">
                  <c:v>404.93294912386699</c:v>
                </c:pt>
                <c:pt idx="15596">
                  <c:v>404.91912872011602</c:v>
                </c:pt>
                <c:pt idx="15597">
                  <c:v>404.91109142709098</c:v>
                </c:pt>
                <c:pt idx="15598">
                  <c:v>404.90090430774399</c:v>
                </c:pt>
                <c:pt idx="15599">
                  <c:v>404.87659609275602</c:v>
                </c:pt>
                <c:pt idx="15600">
                  <c:v>404.86838481685601</c:v>
                </c:pt>
                <c:pt idx="15601">
                  <c:v>404.86765623672602</c:v>
                </c:pt>
                <c:pt idx="15602">
                  <c:v>404.84979195942401</c:v>
                </c:pt>
                <c:pt idx="15603">
                  <c:v>404.83629591765703</c:v>
                </c:pt>
                <c:pt idx="15604">
                  <c:v>404.828473515756</c:v>
                </c:pt>
                <c:pt idx="15605">
                  <c:v>404.82401899806501</c:v>
                </c:pt>
                <c:pt idx="15606">
                  <c:v>404.81737431064897</c:v>
                </c:pt>
                <c:pt idx="15607">
                  <c:v>404.79969562348498</c:v>
                </c:pt>
                <c:pt idx="15608">
                  <c:v>404.79646758462002</c:v>
                </c:pt>
                <c:pt idx="15609">
                  <c:v>404.78355913532801</c:v>
                </c:pt>
                <c:pt idx="15610">
                  <c:v>404.78206724013802</c:v>
                </c:pt>
                <c:pt idx="15611">
                  <c:v>404.77175435358299</c:v>
                </c:pt>
                <c:pt idx="15612">
                  <c:v>404.75856637722899</c:v>
                </c:pt>
                <c:pt idx="15613">
                  <c:v>404.753957848396</c:v>
                </c:pt>
                <c:pt idx="15614">
                  <c:v>404.746526336226</c:v>
                </c:pt>
                <c:pt idx="15615">
                  <c:v>404.73954263715399</c:v>
                </c:pt>
                <c:pt idx="15616">
                  <c:v>404.72847965798599</c:v>
                </c:pt>
                <c:pt idx="15617">
                  <c:v>404.718459198576</c:v>
                </c:pt>
                <c:pt idx="15618">
                  <c:v>404.71754733523801</c:v>
                </c:pt>
                <c:pt idx="15619">
                  <c:v>404.71546132184397</c:v>
                </c:pt>
                <c:pt idx="15620">
                  <c:v>404.70330351305603</c:v>
                </c:pt>
                <c:pt idx="15621">
                  <c:v>404.70210047764601</c:v>
                </c:pt>
                <c:pt idx="15622">
                  <c:v>404.69929423419399</c:v>
                </c:pt>
                <c:pt idx="15623">
                  <c:v>404.69056961003002</c:v>
                </c:pt>
                <c:pt idx="15624">
                  <c:v>404.656318476943</c:v>
                </c:pt>
                <c:pt idx="15625">
                  <c:v>404.65290397222202</c:v>
                </c:pt>
                <c:pt idx="15626">
                  <c:v>404.64859738395802</c:v>
                </c:pt>
                <c:pt idx="15627">
                  <c:v>404.632068899329</c:v>
                </c:pt>
                <c:pt idx="15628">
                  <c:v>404.61852845768402</c:v>
                </c:pt>
                <c:pt idx="15629">
                  <c:v>404.60125603201999</c:v>
                </c:pt>
                <c:pt idx="15630">
                  <c:v>404.59428139058298</c:v>
                </c:pt>
                <c:pt idx="15631">
                  <c:v>404.56809161293103</c:v>
                </c:pt>
                <c:pt idx="15632">
                  <c:v>404.56468408821303</c:v>
                </c:pt>
                <c:pt idx="15633">
                  <c:v>404.54738434441202</c:v>
                </c:pt>
                <c:pt idx="15634">
                  <c:v>404.53990920211203</c:v>
                </c:pt>
                <c:pt idx="15635">
                  <c:v>404.537388497172</c:v>
                </c:pt>
                <c:pt idx="15636">
                  <c:v>404.52951983699</c:v>
                </c:pt>
                <c:pt idx="15637">
                  <c:v>404.52645051712199</c:v>
                </c:pt>
                <c:pt idx="15638">
                  <c:v>404.50649574870602</c:v>
                </c:pt>
                <c:pt idx="15639">
                  <c:v>404.49656419961502</c:v>
                </c:pt>
                <c:pt idx="15640">
                  <c:v>404.49504032969003</c:v>
                </c:pt>
                <c:pt idx="15641">
                  <c:v>404.48845326301603</c:v>
                </c:pt>
                <c:pt idx="15642">
                  <c:v>404.48023896588899</c:v>
                </c:pt>
                <c:pt idx="15643">
                  <c:v>404.47415707182603</c:v>
                </c:pt>
                <c:pt idx="15644">
                  <c:v>404.47030101705099</c:v>
                </c:pt>
                <c:pt idx="15645">
                  <c:v>404.46978242517099</c:v>
                </c:pt>
                <c:pt idx="15646">
                  <c:v>404.46862709749001</c:v>
                </c:pt>
                <c:pt idx="15647">
                  <c:v>404.46284167317901</c:v>
                </c:pt>
                <c:pt idx="15648">
                  <c:v>404.459880315379</c:v>
                </c:pt>
                <c:pt idx="15649">
                  <c:v>404.456794482558</c:v>
                </c:pt>
                <c:pt idx="15650">
                  <c:v>404.45464267148702</c:v>
                </c:pt>
                <c:pt idx="15651">
                  <c:v>404.448049014753</c:v>
                </c:pt>
                <c:pt idx="15652">
                  <c:v>404.43660335417297</c:v>
                </c:pt>
                <c:pt idx="15653">
                  <c:v>404.43493165992999</c:v>
                </c:pt>
                <c:pt idx="15654">
                  <c:v>404.43255237237202</c:v>
                </c:pt>
                <c:pt idx="15655">
                  <c:v>404.43071400680901</c:v>
                </c:pt>
                <c:pt idx="15656">
                  <c:v>404.42916634475301</c:v>
                </c:pt>
                <c:pt idx="15657">
                  <c:v>404.41806230482001</c:v>
                </c:pt>
                <c:pt idx="15658">
                  <c:v>404.414043824587</c:v>
                </c:pt>
                <c:pt idx="15659">
                  <c:v>404.40948262081599</c:v>
                </c:pt>
                <c:pt idx="15660">
                  <c:v>404.40865968604999</c:v>
                </c:pt>
                <c:pt idx="15661">
                  <c:v>404.38241172267902</c:v>
                </c:pt>
                <c:pt idx="15662">
                  <c:v>404.35891078615998</c:v>
                </c:pt>
                <c:pt idx="15663">
                  <c:v>404.358592100198</c:v>
                </c:pt>
                <c:pt idx="15664">
                  <c:v>404.340331388349</c:v>
                </c:pt>
                <c:pt idx="15665">
                  <c:v>404.31073224928798</c:v>
                </c:pt>
                <c:pt idx="15666">
                  <c:v>404.30778362499302</c:v>
                </c:pt>
                <c:pt idx="15667">
                  <c:v>404.29368021877298</c:v>
                </c:pt>
                <c:pt idx="15668">
                  <c:v>404.28996192643598</c:v>
                </c:pt>
                <c:pt idx="15669">
                  <c:v>404.28554391033799</c:v>
                </c:pt>
                <c:pt idx="15670">
                  <c:v>404.280785889941</c:v>
                </c:pt>
                <c:pt idx="15671">
                  <c:v>404.277357649507</c:v>
                </c:pt>
                <c:pt idx="15672">
                  <c:v>404.25912645593502</c:v>
                </c:pt>
                <c:pt idx="15673">
                  <c:v>404.25180208809502</c:v>
                </c:pt>
                <c:pt idx="15674">
                  <c:v>404.25048831350603</c:v>
                </c:pt>
                <c:pt idx="15675">
                  <c:v>404.23864698729602</c:v>
                </c:pt>
                <c:pt idx="15676">
                  <c:v>404.23486983501698</c:v>
                </c:pt>
                <c:pt idx="15677">
                  <c:v>404.22856761145101</c:v>
                </c:pt>
                <c:pt idx="15678">
                  <c:v>404.221087356054</c:v>
                </c:pt>
                <c:pt idx="15679">
                  <c:v>404.21174412746399</c:v>
                </c:pt>
                <c:pt idx="15680">
                  <c:v>404.18014362365699</c:v>
                </c:pt>
                <c:pt idx="15681">
                  <c:v>404.17206793948901</c:v>
                </c:pt>
                <c:pt idx="15682">
                  <c:v>404.16687496118499</c:v>
                </c:pt>
                <c:pt idx="15683">
                  <c:v>404.16426531628002</c:v>
                </c:pt>
                <c:pt idx="15684">
                  <c:v>404.15436903100999</c:v>
                </c:pt>
                <c:pt idx="15685">
                  <c:v>404.14780350639501</c:v>
                </c:pt>
                <c:pt idx="15686">
                  <c:v>404.146681213536</c:v>
                </c:pt>
                <c:pt idx="15687">
                  <c:v>404.14546068886602</c:v>
                </c:pt>
                <c:pt idx="15688">
                  <c:v>404.14149567077402</c:v>
                </c:pt>
                <c:pt idx="15689">
                  <c:v>404.14008232112701</c:v>
                </c:pt>
                <c:pt idx="15690">
                  <c:v>404.13613502693897</c:v>
                </c:pt>
                <c:pt idx="15691">
                  <c:v>404.13043084385703</c:v>
                </c:pt>
                <c:pt idx="15692">
                  <c:v>404.11547420366202</c:v>
                </c:pt>
                <c:pt idx="15693">
                  <c:v>404.10660399799298</c:v>
                </c:pt>
                <c:pt idx="15694">
                  <c:v>404.09999598826403</c:v>
                </c:pt>
                <c:pt idx="15695">
                  <c:v>404.09626731562798</c:v>
                </c:pt>
                <c:pt idx="15696">
                  <c:v>404.09356384166102</c:v>
                </c:pt>
                <c:pt idx="15697">
                  <c:v>404.09074972513599</c:v>
                </c:pt>
                <c:pt idx="15698">
                  <c:v>404.07522089576202</c:v>
                </c:pt>
                <c:pt idx="15699">
                  <c:v>404.07214779877597</c:v>
                </c:pt>
                <c:pt idx="15700">
                  <c:v>404.04726012954302</c:v>
                </c:pt>
                <c:pt idx="15701">
                  <c:v>404.036826597399</c:v>
                </c:pt>
                <c:pt idx="15702">
                  <c:v>404.03120571517201</c:v>
                </c:pt>
                <c:pt idx="15703">
                  <c:v>404.027066420822</c:v>
                </c:pt>
                <c:pt idx="15704">
                  <c:v>404.01354278954102</c:v>
                </c:pt>
                <c:pt idx="15705">
                  <c:v>403.99902557063302</c:v>
                </c:pt>
                <c:pt idx="15706">
                  <c:v>403.97646764225902</c:v>
                </c:pt>
                <c:pt idx="15707">
                  <c:v>403.95793811698798</c:v>
                </c:pt>
                <c:pt idx="15708">
                  <c:v>403.95691339207201</c:v>
                </c:pt>
                <c:pt idx="15709">
                  <c:v>403.940646956553</c:v>
                </c:pt>
                <c:pt idx="15710">
                  <c:v>403.93761791314898</c:v>
                </c:pt>
                <c:pt idx="15711">
                  <c:v>403.93501965334502</c:v>
                </c:pt>
                <c:pt idx="15712">
                  <c:v>403.923738848825</c:v>
                </c:pt>
                <c:pt idx="15713">
                  <c:v>403.91266932836697</c:v>
                </c:pt>
                <c:pt idx="15714">
                  <c:v>403.90627436000699</c:v>
                </c:pt>
                <c:pt idx="15715">
                  <c:v>403.89402593066097</c:v>
                </c:pt>
                <c:pt idx="15716">
                  <c:v>403.892656158737</c:v>
                </c:pt>
                <c:pt idx="15717">
                  <c:v>403.88733403325301</c:v>
                </c:pt>
                <c:pt idx="15718">
                  <c:v>403.86551281579301</c:v>
                </c:pt>
                <c:pt idx="15719">
                  <c:v>403.86129991057601</c:v>
                </c:pt>
                <c:pt idx="15720">
                  <c:v>403.85917178329203</c:v>
                </c:pt>
                <c:pt idx="15721">
                  <c:v>403.85824803250398</c:v>
                </c:pt>
                <c:pt idx="15722">
                  <c:v>403.83208729478298</c:v>
                </c:pt>
                <c:pt idx="15723">
                  <c:v>403.82506607219801</c:v>
                </c:pt>
                <c:pt idx="15724">
                  <c:v>403.82505582683598</c:v>
                </c:pt>
                <c:pt idx="15725">
                  <c:v>403.82379112748998</c:v>
                </c:pt>
                <c:pt idx="15726">
                  <c:v>403.81500971806599</c:v>
                </c:pt>
                <c:pt idx="15727">
                  <c:v>403.81384139551602</c:v>
                </c:pt>
                <c:pt idx="15728">
                  <c:v>403.81120400706698</c:v>
                </c:pt>
                <c:pt idx="15729">
                  <c:v>403.80065254487101</c:v>
                </c:pt>
                <c:pt idx="15730">
                  <c:v>403.79977791395299</c:v>
                </c:pt>
                <c:pt idx="15731">
                  <c:v>403.79176193153302</c:v>
                </c:pt>
                <c:pt idx="15732">
                  <c:v>403.79163688655098</c:v>
                </c:pt>
                <c:pt idx="15733">
                  <c:v>403.786362708681</c:v>
                </c:pt>
                <c:pt idx="15734">
                  <c:v>403.78563789601998</c:v>
                </c:pt>
                <c:pt idx="15735">
                  <c:v>403.77811143525702</c:v>
                </c:pt>
                <c:pt idx="15736">
                  <c:v>403.77789117272602</c:v>
                </c:pt>
                <c:pt idx="15737">
                  <c:v>403.76737117144899</c:v>
                </c:pt>
                <c:pt idx="15738">
                  <c:v>403.74377983870301</c:v>
                </c:pt>
                <c:pt idx="15739">
                  <c:v>403.74267458352102</c:v>
                </c:pt>
                <c:pt idx="15740">
                  <c:v>403.73890234948601</c:v>
                </c:pt>
                <c:pt idx="15741">
                  <c:v>403.73884266228703</c:v>
                </c:pt>
                <c:pt idx="15742">
                  <c:v>403.71253408149101</c:v>
                </c:pt>
                <c:pt idx="15743">
                  <c:v>403.71162349549701</c:v>
                </c:pt>
                <c:pt idx="15744">
                  <c:v>403.70057971355999</c:v>
                </c:pt>
                <c:pt idx="15745">
                  <c:v>403.69787568224399</c:v>
                </c:pt>
                <c:pt idx="15746">
                  <c:v>403.69192735169503</c:v>
                </c:pt>
                <c:pt idx="15747">
                  <c:v>403.686434644136</c:v>
                </c:pt>
                <c:pt idx="15748">
                  <c:v>403.66120086371501</c:v>
                </c:pt>
                <c:pt idx="15749">
                  <c:v>403.65270665766502</c:v>
                </c:pt>
                <c:pt idx="15750">
                  <c:v>403.64581636292297</c:v>
                </c:pt>
                <c:pt idx="15751">
                  <c:v>403.641595991602</c:v>
                </c:pt>
                <c:pt idx="15752">
                  <c:v>403.62718468906002</c:v>
                </c:pt>
                <c:pt idx="15753">
                  <c:v>403.61170134711</c:v>
                </c:pt>
                <c:pt idx="15754">
                  <c:v>403.60442577967399</c:v>
                </c:pt>
                <c:pt idx="15755">
                  <c:v>403.60426374523598</c:v>
                </c:pt>
                <c:pt idx="15756">
                  <c:v>403.59028165046601</c:v>
                </c:pt>
                <c:pt idx="15757">
                  <c:v>403.586251350201</c:v>
                </c:pt>
                <c:pt idx="15758">
                  <c:v>403.58616033193999</c:v>
                </c:pt>
                <c:pt idx="15759">
                  <c:v>403.57952753552098</c:v>
                </c:pt>
                <c:pt idx="15760">
                  <c:v>403.577644065941</c:v>
                </c:pt>
                <c:pt idx="15761">
                  <c:v>403.57159277716102</c:v>
                </c:pt>
                <c:pt idx="15762">
                  <c:v>403.55641464850697</c:v>
                </c:pt>
                <c:pt idx="15763">
                  <c:v>403.54740931420099</c:v>
                </c:pt>
                <c:pt idx="15764">
                  <c:v>403.52319657173899</c:v>
                </c:pt>
                <c:pt idx="15765">
                  <c:v>403.51284254277698</c:v>
                </c:pt>
                <c:pt idx="15766">
                  <c:v>403.50688445085899</c:v>
                </c:pt>
                <c:pt idx="15767">
                  <c:v>403.49380445648899</c:v>
                </c:pt>
                <c:pt idx="15768">
                  <c:v>403.48411232668298</c:v>
                </c:pt>
                <c:pt idx="15769">
                  <c:v>403.48187218217703</c:v>
                </c:pt>
                <c:pt idx="15770">
                  <c:v>403.47418159667802</c:v>
                </c:pt>
                <c:pt idx="15771">
                  <c:v>403.46170762761301</c:v>
                </c:pt>
                <c:pt idx="15772">
                  <c:v>403.459478001668</c:v>
                </c:pt>
                <c:pt idx="15773">
                  <c:v>403.43881254110403</c:v>
                </c:pt>
                <c:pt idx="15774">
                  <c:v>403.42902031153</c:v>
                </c:pt>
                <c:pt idx="15775">
                  <c:v>403.427254391698</c:v>
                </c:pt>
                <c:pt idx="15776">
                  <c:v>403.41572520285899</c:v>
                </c:pt>
                <c:pt idx="15777">
                  <c:v>403.41391328493597</c:v>
                </c:pt>
                <c:pt idx="15778">
                  <c:v>403.409756051866</c:v>
                </c:pt>
                <c:pt idx="15779">
                  <c:v>403.40972694422499</c:v>
                </c:pt>
                <c:pt idx="15780">
                  <c:v>403.40813212852402</c:v>
                </c:pt>
                <c:pt idx="15781">
                  <c:v>403.40710360244702</c:v>
                </c:pt>
                <c:pt idx="15782">
                  <c:v>403.406158042941</c:v>
                </c:pt>
                <c:pt idx="15783">
                  <c:v>403.39752914915101</c:v>
                </c:pt>
                <c:pt idx="15784">
                  <c:v>403.38955396620099</c:v>
                </c:pt>
                <c:pt idx="15785">
                  <c:v>403.382396394865</c:v>
                </c:pt>
                <c:pt idx="15786">
                  <c:v>403.37765901378998</c:v>
                </c:pt>
                <c:pt idx="15787">
                  <c:v>403.36862000686801</c:v>
                </c:pt>
                <c:pt idx="15788">
                  <c:v>403.35230063722503</c:v>
                </c:pt>
                <c:pt idx="15789">
                  <c:v>403.33652660648602</c:v>
                </c:pt>
                <c:pt idx="15790">
                  <c:v>403.31904218249201</c:v>
                </c:pt>
                <c:pt idx="15791">
                  <c:v>403.31408858248602</c:v>
                </c:pt>
                <c:pt idx="15792">
                  <c:v>403.31331582356398</c:v>
                </c:pt>
                <c:pt idx="15793">
                  <c:v>403.30070497342302</c:v>
                </c:pt>
                <c:pt idx="15794">
                  <c:v>403.25408480481599</c:v>
                </c:pt>
                <c:pt idx="15795">
                  <c:v>403.24860918989799</c:v>
                </c:pt>
                <c:pt idx="15796">
                  <c:v>403.24794953477101</c:v>
                </c:pt>
                <c:pt idx="15797">
                  <c:v>403.24362007694799</c:v>
                </c:pt>
                <c:pt idx="15798">
                  <c:v>403.24110402767599</c:v>
                </c:pt>
                <c:pt idx="15799">
                  <c:v>403.23997473594102</c:v>
                </c:pt>
                <c:pt idx="15800">
                  <c:v>403.238439868721</c:v>
                </c:pt>
                <c:pt idx="15801">
                  <c:v>403.23412710144999</c:v>
                </c:pt>
                <c:pt idx="15802">
                  <c:v>403.21096521777002</c:v>
                </c:pt>
                <c:pt idx="15803">
                  <c:v>403.207138094767</c:v>
                </c:pt>
                <c:pt idx="15804">
                  <c:v>403.19539355243899</c:v>
                </c:pt>
                <c:pt idx="15805">
                  <c:v>403.19147575459402</c:v>
                </c:pt>
                <c:pt idx="15806">
                  <c:v>403.18543495082798</c:v>
                </c:pt>
                <c:pt idx="15807">
                  <c:v>403.17419786252299</c:v>
                </c:pt>
                <c:pt idx="15808">
                  <c:v>403.17265652980399</c:v>
                </c:pt>
                <c:pt idx="15809">
                  <c:v>403.16100774417902</c:v>
                </c:pt>
                <c:pt idx="15810">
                  <c:v>403.16030759490798</c:v>
                </c:pt>
                <c:pt idx="15811">
                  <c:v>403.15631835564</c:v>
                </c:pt>
                <c:pt idx="15812">
                  <c:v>403.15199333801002</c:v>
                </c:pt>
                <c:pt idx="15813">
                  <c:v>403.143789084297</c:v>
                </c:pt>
                <c:pt idx="15814">
                  <c:v>403.13177559141502</c:v>
                </c:pt>
                <c:pt idx="15815">
                  <c:v>403.12825400237898</c:v>
                </c:pt>
                <c:pt idx="15816">
                  <c:v>403.11954162074301</c:v>
                </c:pt>
                <c:pt idx="15817">
                  <c:v>403.10452973984599</c:v>
                </c:pt>
                <c:pt idx="15818">
                  <c:v>403.10417967602098</c:v>
                </c:pt>
                <c:pt idx="15819">
                  <c:v>403.10404354766399</c:v>
                </c:pt>
                <c:pt idx="15820">
                  <c:v>403.10233843451903</c:v>
                </c:pt>
                <c:pt idx="15821">
                  <c:v>403.09888284142698</c:v>
                </c:pt>
                <c:pt idx="15822">
                  <c:v>403.07089341033202</c:v>
                </c:pt>
                <c:pt idx="15823">
                  <c:v>403.062443323276</c:v>
                </c:pt>
                <c:pt idx="15824">
                  <c:v>403.05746748239198</c:v>
                </c:pt>
                <c:pt idx="15825">
                  <c:v>403.05470515266001</c:v>
                </c:pt>
                <c:pt idx="15826">
                  <c:v>403.05323209717</c:v>
                </c:pt>
                <c:pt idx="15827">
                  <c:v>403.03117840085599</c:v>
                </c:pt>
                <c:pt idx="15828">
                  <c:v>403.02390448492503</c:v>
                </c:pt>
                <c:pt idx="15829">
                  <c:v>403.018849785415</c:v>
                </c:pt>
                <c:pt idx="15830">
                  <c:v>403.01846659368601</c:v>
                </c:pt>
                <c:pt idx="15831">
                  <c:v>403.014739680057</c:v>
                </c:pt>
                <c:pt idx="15832">
                  <c:v>403.00807666950999</c:v>
                </c:pt>
                <c:pt idx="15833">
                  <c:v>403.007738983048</c:v>
                </c:pt>
                <c:pt idx="15834">
                  <c:v>403.00681593030998</c:v>
                </c:pt>
                <c:pt idx="15835">
                  <c:v>403.002085064217</c:v>
                </c:pt>
                <c:pt idx="15836">
                  <c:v>402.98127330180802</c:v>
                </c:pt>
                <c:pt idx="15837">
                  <c:v>402.97874988238402</c:v>
                </c:pt>
                <c:pt idx="15838">
                  <c:v>402.96790496276299</c:v>
                </c:pt>
                <c:pt idx="15839">
                  <c:v>402.96674355406998</c:v>
                </c:pt>
                <c:pt idx="15840">
                  <c:v>402.96316744769302</c:v>
                </c:pt>
                <c:pt idx="15841">
                  <c:v>402.95942871359603</c:v>
                </c:pt>
                <c:pt idx="15842">
                  <c:v>402.954321942484</c:v>
                </c:pt>
                <c:pt idx="15843">
                  <c:v>402.95132866061903</c:v>
                </c:pt>
                <c:pt idx="15844">
                  <c:v>402.95131362186902</c:v>
                </c:pt>
                <c:pt idx="15845">
                  <c:v>402.95015122621197</c:v>
                </c:pt>
                <c:pt idx="15846">
                  <c:v>402.94952533954103</c:v>
                </c:pt>
                <c:pt idx="15847">
                  <c:v>402.94236858075902</c:v>
                </c:pt>
                <c:pt idx="15848">
                  <c:v>402.939187963515</c:v>
                </c:pt>
                <c:pt idx="15849">
                  <c:v>402.93531555929002</c:v>
                </c:pt>
                <c:pt idx="15850">
                  <c:v>402.92960319628901</c:v>
                </c:pt>
                <c:pt idx="15851">
                  <c:v>402.91937266688899</c:v>
                </c:pt>
                <c:pt idx="15852">
                  <c:v>402.91521408083599</c:v>
                </c:pt>
                <c:pt idx="15853">
                  <c:v>402.91208190447003</c:v>
                </c:pt>
                <c:pt idx="15854">
                  <c:v>402.910021761108</c:v>
                </c:pt>
                <c:pt idx="15855">
                  <c:v>402.89538256391899</c:v>
                </c:pt>
                <c:pt idx="15856">
                  <c:v>402.88530640556502</c:v>
                </c:pt>
                <c:pt idx="15857">
                  <c:v>402.87610903799202</c:v>
                </c:pt>
                <c:pt idx="15858">
                  <c:v>402.86973099229698</c:v>
                </c:pt>
                <c:pt idx="15859">
                  <c:v>402.85425620692598</c:v>
                </c:pt>
                <c:pt idx="15860">
                  <c:v>402.84544422670001</c:v>
                </c:pt>
                <c:pt idx="15861">
                  <c:v>402.845166533471</c:v>
                </c:pt>
                <c:pt idx="15862">
                  <c:v>402.84207666218299</c:v>
                </c:pt>
                <c:pt idx="15863">
                  <c:v>402.841108696942</c:v>
                </c:pt>
                <c:pt idx="15864">
                  <c:v>402.83930507781599</c:v>
                </c:pt>
                <c:pt idx="15865">
                  <c:v>402.82693422279999</c:v>
                </c:pt>
                <c:pt idx="15866">
                  <c:v>402.825689919946</c:v>
                </c:pt>
                <c:pt idx="15867">
                  <c:v>402.82292340752201</c:v>
                </c:pt>
                <c:pt idx="15868">
                  <c:v>402.817984420502</c:v>
                </c:pt>
                <c:pt idx="15869">
                  <c:v>402.81138691787999</c:v>
                </c:pt>
                <c:pt idx="15870">
                  <c:v>402.804644359299</c:v>
                </c:pt>
                <c:pt idx="15871">
                  <c:v>402.79602652103199</c:v>
                </c:pt>
                <c:pt idx="15872">
                  <c:v>402.78880270839699</c:v>
                </c:pt>
                <c:pt idx="15873">
                  <c:v>402.78489329970802</c:v>
                </c:pt>
                <c:pt idx="15874">
                  <c:v>402.77012934634803</c:v>
                </c:pt>
                <c:pt idx="15875">
                  <c:v>402.76653054647602</c:v>
                </c:pt>
                <c:pt idx="15876">
                  <c:v>402.76310877973702</c:v>
                </c:pt>
                <c:pt idx="15877">
                  <c:v>402.756646410798</c:v>
                </c:pt>
                <c:pt idx="15878">
                  <c:v>402.75461527189498</c:v>
                </c:pt>
                <c:pt idx="15879">
                  <c:v>402.75085283603698</c:v>
                </c:pt>
                <c:pt idx="15880">
                  <c:v>402.71858226042599</c:v>
                </c:pt>
                <c:pt idx="15881">
                  <c:v>402.71187009020599</c:v>
                </c:pt>
                <c:pt idx="15882">
                  <c:v>402.70762419891503</c:v>
                </c:pt>
                <c:pt idx="15883">
                  <c:v>402.69922254059099</c:v>
                </c:pt>
                <c:pt idx="15884">
                  <c:v>402.69876304018402</c:v>
                </c:pt>
                <c:pt idx="15885">
                  <c:v>402.69499478014097</c:v>
                </c:pt>
                <c:pt idx="15886">
                  <c:v>402.69246688497299</c:v>
                </c:pt>
                <c:pt idx="15887">
                  <c:v>402.686563545426</c:v>
                </c:pt>
                <c:pt idx="15888">
                  <c:v>402.66955700370403</c:v>
                </c:pt>
                <c:pt idx="15889">
                  <c:v>402.66119089855403</c:v>
                </c:pt>
                <c:pt idx="15890">
                  <c:v>402.64532019019498</c:v>
                </c:pt>
                <c:pt idx="15891">
                  <c:v>402.64360615203901</c:v>
                </c:pt>
                <c:pt idx="15892">
                  <c:v>402.62692108386199</c:v>
                </c:pt>
                <c:pt idx="15893">
                  <c:v>402.62534792003299</c:v>
                </c:pt>
                <c:pt idx="15894">
                  <c:v>402.62100019565997</c:v>
                </c:pt>
                <c:pt idx="15895">
                  <c:v>402.61391112934899</c:v>
                </c:pt>
                <c:pt idx="15896">
                  <c:v>402.59585552594501</c:v>
                </c:pt>
                <c:pt idx="15897">
                  <c:v>402.58331572087701</c:v>
                </c:pt>
                <c:pt idx="15898">
                  <c:v>402.57834228313402</c:v>
                </c:pt>
                <c:pt idx="15899">
                  <c:v>402.57461456524197</c:v>
                </c:pt>
                <c:pt idx="15900">
                  <c:v>402.571837984512</c:v>
                </c:pt>
                <c:pt idx="15901">
                  <c:v>402.56727779364502</c:v>
                </c:pt>
                <c:pt idx="15902">
                  <c:v>402.562068071005</c:v>
                </c:pt>
                <c:pt idx="15903">
                  <c:v>402.55575617043502</c:v>
                </c:pt>
                <c:pt idx="15904">
                  <c:v>402.54558092579902</c:v>
                </c:pt>
                <c:pt idx="15905">
                  <c:v>402.54341746282398</c:v>
                </c:pt>
                <c:pt idx="15906">
                  <c:v>402.53218989829298</c:v>
                </c:pt>
                <c:pt idx="15907">
                  <c:v>402.52174984067398</c:v>
                </c:pt>
                <c:pt idx="15908">
                  <c:v>402.51686857978598</c:v>
                </c:pt>
                <c:pt idx="15909">
                  <c:v>402.51461872180897</c:v>
                </c:pt>
                <c:pt idx="15910">
                  <c:v>402.51099943176598</c:v>
                </c:pt>
                <c:pt idx="15911">
                  <c:v>402.48807698726301</c:v>
                </c:pt>
                <c:pt idx="15912">
                  <c:v>402.47859290551298</c:v>
                </c:pt>
                <c:pt idx="15913">
                  <c:v>402.46855048057603</c:v>
                </c:pt>
                <c:pt idx="15914">
                  <c:v>402.46476844621299</c:v>
                </c:pt>
                <c:pt idx="15915">
                  <c:v>402.46306790789203</c:v>
                </c:pt>
                <c:pt idx="15916">
                  <c:v>402.45616100809201</c:v>
                </c:pt>
                <c:pt idx="15917">
                  <c:v>402.44881970442702</c:v>
                </c:pt>
                <c:pt idx="15918">
                  <c:v>402.438142347682</c:v>
                </c:pt>
                <c:pt idx="15919">
                  <c:v>402.43214821597502</c:v>
                </c:pt>
                <c:pt idx="15920">
                  <c:v>402.42784032445201</c:v>
                </c:pt>
                <c:pt idx="15921">
                  <c:v>402.40411322973</c:v>
                </c:pt>
                <c:pt idx="15922">
                  <c:v>402.39737059404803</c:v>
                </c:pt>
                <c:pt idx="15923">
                  <c:v>402.39173957560502</c:v>
                </c:pt>
                <c:pt idx="15924">
                  <c:v>402.38698905486302</c:v>
                </c:pt>
                <c:pt idx="15925">
                  <c:v>402.38182140959998</c:v>
                </c:pt>
                <c:pt idx="15926">
                  <c:v>402.37446206073997</c:v>
                </c:pt>
                <c:pt idx="15927">
                  <c:v>402.36883141478802</c:v>
                </c:pt>
                <c:pt idx="15928">
                  <c:v>402.368768234887</c:v>
                </c:pt>
                <c:pt idx="15929">
                  <c:v>402.36303693437799</c:v>
                </c:pt>
                <c:pt idx="15930">
                  <c:v>402.362688048385</c:v>
                </c:pt>
                <c:pt idx="15931">
                  <c:v>402.34538294040999</c:v>
                </c:pt>
                <c:pt idx="15932">
                  <c:v>402.34370886427899</c:v>
                </c:pt>
                <c:pt idx="15933">
                  <c:v>402.33635564940198</c:v>
                </c:pt>
                <c:pt idx="15934">
                  <c:v>402.31380777141698</c:v>
                </c:pt>
                <c:pt idx="15935">
                  <c:v>402.30983440304601</c:v>
                </c:pt>
                <c:pt idx="15936">
                  <c:v>402.30388402144501</c:v>
                </c:pt>
                <c:pt idx="15937">
                  <c:v>402.30131841541998</c:v>
                </c:pt>
                <c:pt idx="15938">
                  <c:v>402.28838391885802</c:v>
                </c:pt>
                <c:pt idx="15939">
                  <c:v>402.28499968721798</c:v>
                </c:pt>
                <c:pt idx="15940">
                  <c:v>402.27058587159502</c:v>
                </c:pt>
                <c:pt idx="15941">
                  <c:v>402.26531712630998</c:v>
                </c:pt>
                <c:pt idx="15942">
                  <c:v>402.26042793003899</c:v>
                </c:pt>
                <c:pt idx="15943">
                  <c:v>402.25969479101201</c:v>
                </c:pt>
                <c:pt idx="15944">
                  <c:v>402.23161444827099</c:v>
                </c:pt>
                <c:pt idx="15945">
                  <c:v>402.21770415367001</c:v>
                </c:pt>
                <c:pt idx="15946">
                  <c:v>402.21383756609799</c:v>
                </c:pt>
                <c:pt idx="15947">
                  <c:v>402.210231081671</c:v>
                </c:pt>
                <c:pt idx="15948">
                  <c:v>402.20098969545597</c:v>
                </c:pt>
                <c:pt idx="15949">
                  <c:v>402.18446591946997</c:v>
                </c:pt>
                <c:pt idx="15950">
                  <c:v>402.17738054084703</c:v>
                </c:pt>
                <c:pt idx="15951">
                  <c:v>402.17425933706602</c:v>
                </c:pt>
                <c:pt idx="15952">
                  <c:v>402.17159182525398</c:v>
                </c:pt>
                <c:pt idx="15953">
                  <c:v>402.15973774510201</c:v>
                </c:pt>
                <c:pt idx="15954">
                  <c:v>402.15126920234502</c:v>
                </c:pt>
                <c:pt idx="15955">
                  <c:v>402.114656325738</c:v>
                </c:pt>
                <c:pt idx="15956">
                  <c:v>402.10910014839499</c:v>
                </c:pt>
                <c:pt idx="15957">
                  <c:v>402.10859068477703</c:v>
                </c:pt>
                <c:pt idx="15958">
                  <c:v>402.107914327206</c:v>
                </c:pt>
                <c:pt idx="15959">
                  <c:v>402.107345286824</c:v>
                </c:pt>
                <c:pt idx="15960">
                  <c:v>402.10632249397202</c:v>
                </c:pt>
                <c:pt idx="15961">
                  <c:v>402.10310100147001</c:v>
                </c:pt>
                <c:pt idx="15962">
                  <c:v>402.09684382809098</c:v>
                </c:pt>
                <c:pt idx="15963">
                  <c:v>402.09457919080597</c:v>
                </c:pt>
                <c:pt idx="15964">
                  <c:v>402.094152982921</c:v>
                </c:pt>
                <c:pt idx="15965">
                  <c:v>402.07528078003099</c:v>
                </c:pt>
                <c:pt idx="15966">
                  <c:v>402.05344598710298</c:v>
                </c:pt>
                <c:pt idx="15967">
                  <c:v>402.04861661278602</c:v>
                </c:pt>
                <c:pt idx="15968">
                  <c:v>402.04021199777299</c:v>
                </c:pt>
                <c:pt idx="15969">
                  <c:v>402.03857590441697</c:v>
                </c:pt>
                <c:pt idx="15970">
                  <c:v>402.032754755724</c:v>
                </c:pt>
                <c:pt idx="15971">
                  <c:v>402.01106260015899</c:v>
                </c:pt>
                <c:pt idx="15972">
                  <c:v>402.00859658906103</c:v>
                </c:pt>
                <c:pt idx="15973">
                  <c:v>401.99779156357602</c:v>
                </c:pt>
                <c:pt idx="15974">
                  <c:v>401.99544185484302</c:v>
                </c:pt>
                <c:pt idx="15975">
                  <c:v>401.99377094960602</c:v>
                </c:pt>
                <c:pt idx="15976">
                  <c:v>401.98549534916401</c:v>
                </c:pt>
                <c:pt idx="15977">
                  <c:v>401.96263086954798</c:v>
                </c:pt>
                <c:pt idx="15978">
                  <c:v>401.95970395645003</c:v>
                </c:pt>
                <c:pt idx="15979">
                  <c:v>401.95955498620901</c:v>
                </c:pt>
                <c:pt idx="15980">
                  <c:v>401.95128172707598</c:v>
                </c:pt>
                <c:pt idx="15981">
                  <c:v>401.94723336561498</c:v>
                </c:pt>
                <c:pt idx="15982">
                  <c:v>401.94500140886998</c:v>
                </c:pt>
                <c:pt idx="15983">
                  <c:v>401.94252096435298</c:v>
                </c:pt>
                <c:pt idx="15984">
                  <c:v>401.92369541019798</c:v>
                </c:pt>
                <c:pt idx="15985">
                  <c:v>401.91979393390602</c:v>
                </c:pt>
                <c:pt idx="15986">
                  <c:v>401.90807101817302</c:v>
                </c:pt>
                <c:pt idx="15987">
                  <c:v>401.90292281729899</c:v>
                </c:pt>
                <c:pt idx="15988">
                  <c:v>401.90053845017098</c:v>
                </c:pt>
                <c:pt idx="15989">
                  <c:v>401.89588916976697</c:v>
                </c:pt>
                <c:pt idx="15990">
                  <c:v>401.88083010610899</c:v>
                </c:pt>
                <c:pt idx="15991">
                  <c:v>401.87733528387099</c:v>
                </c:pt>
                <c:pt idx="15992">
                  <c:v>401.87350047582203</c:v>
                </c:pt>
                <c:pt idx="15993">
                  <c:v>401.86190504051302</c:v>
                </c:pt>
                <c:pt idx="15994">
                  <c:v>401.85746021244199</c:v>
                </c:pt>
                <c:pt idx="15995">
                  <c:v>401.85070092467402</c:v>
                </c:pt>
                <c:pt idx="15996">
                  <c:v>401.84631109108102</c:v>
                </c:pt>
                <c:pt idx="15997">
                  <c:v>401.84421774482399</c:v>
                </c:pt>
                <c:pt idx="15998">
                  <c:v>401.83043101394901</c:v>
                </c:pt>
                <c:pt idx="15999">
                  <c:v>401.82876169425202</c:v>
                </c:pt>
                <c:pt idx="16000">
                  <c:v>401.81163478141502</c:v>
                </c:pt>
                <c:pt idx="16001">
                  <c:v>401.79540717338199</c:v>
                </c:pt>
                <c:pt idx="16002">
                  <c:v>401.79019476333099</c:v>
                </c:pt>
                <c:pt idx="16003">
                  <c:v>401.78675609424602</c:v>
                </c:pt>
                <c:pt idx="16004">
                  <c:v>401.78305048922101</c:v>
                </c:pt>
                <c:pt idx="16005">
                  <c:v>401.77793228461002</c:v>
                </c:pt>
                <c:pt idx="16006">
                  <c:v>401.77015052690598</c:v>
                </c:pt>
                <c:pt idx="16007">
                  <c:v>401.767706779854</c:v>
                </c:pt>
                <c:pt idx="16008">
                  <c:v>401.76085154115299</c:v>
                </c:pt>
                <c:pt idx="16009">
                  <c:v>401.75814021038201</c:v>
                </c:pt>
                <c:pt idx="16010">
                  <c:v>401.75670511293902</c:v>
                </c:pt>
                <c:pt idx="16011">
                  <c:v>401.751659599113</c:v>
                </c:pt>
                <c:pt idx="16012">
                  <c:v>401.74936893264697</c:v>
                </c:pt>
                <c:pt idx="16013">
                  <c:v>401.746859102131</c:v>
                </c:pt>
                <c:pt idx="16014">
                  <c:v>401.74522295413499</c:v>
                </c:pt>
                <c:pt idx="16015">
                  <c:v>401.718240526025</c:v>
                </c:pt>
                <c:pt idx="16016">
                  <c:v>401.71707668157597</c:v>
                </c:pt>
                <c:pt idx="16017">
                  <c:v>401.69526444859002</c:v>
                </c:pt>
                <c:pt idx="16018">
                  <c:v>401.69258394493801</c:v>
                </c:pt>
                <c:pt idx="16019">
                  <c:v>401.69083680844801</c:v>
                </c:pt>
                <c:pt idx="16020">
                  <c:v>401.68970850190601</c:v>
                </c:pt>
                <c:pt idx="16021">
                  <c:v>401.68756835643597</c:v>
                </c:pt>
                <c:pt idx="16022">
                  <c:v>401.67368162618101</c:v>
                </c:pt>
                <c:pt idx="16023">
                  <c:v>401.66996071384</c:v>
                </c:pt>
                <c:pt idx="16024">
                  <c:v>401.66562726245598</c:v>
                </c:pt>
                <c:pt idx="16025">
                  <c:v>401.65917268405502</c:v>
                </c:pt>
                <c:pt idx="16026">
                  <c:v>401.65875843100201</c:v>
                </c:pt>
                <c:pt idx="16027">
                  <c:v>401.65143384780202</c:v>
                </c:pt>
                <c:pt idx="16028">
                  <c:v>401.64790172809398</c:v>
                </c:pt>
                <c:pt idx="16029">
                  <c:v>401.64573877902598</c:v>
                </c:pt>
                <c:pt idx="16030">
                  <c:v>401.64513261691098</c:v>
                </c:pt>
                <c:pt idx="16031">
                  <c:v>401.63871895836701</c:v>
                </c:pt>
                <c:pt idx="16032">
                  <c:v>401.63808986010503</c:v>
                </c:pt>
                <c:pt idx="16033">
                  <c:v>401.63226677184099</c:v>
                </c:pt>
                <c:pt idx="16034">
                  <c:v>401.631161439469</c:v>
                </c:pt>
                <c:pt idx="16035">
                  <c:v>401.618382299828</c:v>
                </c:pt>
                <c:pt idx="16036">
                  <c:v>401.61299580413601</c:v>
                </c:pt>
                <c:pt idx="16037">
                  <c:v>401.61011034864998</c:v>
                </c:pt>
                <c:pt idx="16038">
                  <c:v>401.59732925454801</c:v>
                </c:pt>
                <c:pt idx="16039">
                  <c:v>401.59112826534903</c:v>
                </c:pt>
                <c:pt idx="16040">
                  <c:v>401.58477797445198</c:v>
                </c:pt>
                <c:pt idx="16041">
                  <c:v>401.58085140522502</c:v>
                </c:pt>
                <c:pt idx="16042">
                  <c:v>401.57177167770499</c:v>
                </c:pt>
                <c:pt idx="16043">
                  <c:v>401.56817279769001</c:v>
                </c:pt>
                <c:pt idx="16044">
                  <c:v>401.55256139110702</c:v>
                </c:pt>
                <c:pt idx="16045">
                  <c:v>401.54670519765699</c:v>
                </c:pt>
                <c:pt idx="16046">
                  <c:v>401.54602147326699</c:v>
                </c:pt>
                <c:pt idx="16047">
                  <c:v>401.53447753405101</c:v>
                </c:pt>
                <c:pt idx="16048">
                  <c:v>401.53292970573301</c:v>
                </c:pt>
                <c:pt idx="16049">
                  <c:v>401.53095798643199</c:v>
                </c:pt>
                <c:pt idx="16050">
                  <c:v>401.51765490229099</c:v>
                </c:pt>
                <c:pt idx="16051">
                  <c:v>401.50955381664198</c:v>
                </c:pt>
                <c:pt idx="16052">
                  <c:v>401.50526250726801</c:v>
                </c:pt>
                <c:pt idx="16053">
                  <c:v>401.50383814738001</c:v>
                </c:pt>
                <c:pt idx="16054">
                  <c:v>401.49545763482098</c:v>
                </c:pt>
                <c:pt idx="16055">
                  <c:v>401.49325439923098</c:v>
                </c:pt>
                <c:pt idx="16056">
                  <c:v>401.49272975265097</c:v>
                </c:pt>
                <c:pt idx="16057">
                  <c:v>401.49059550514301</c:v>
                </c:pt>
                <c:pt idx="16058">
                  <c:v>401.48859027330201</c:v>
                </c:pt>
                <c:pt idx="16059">
                  <c:v>401.462563868936</c:v>
                </c:pt>
                <c:pt idx="16060">
                  <c:v>401.46234558632602</c:v>
                </c:pt>
                <c:pt idx="16061">
                  <c:v>401.45737719802202</c:v>
                </c:pt>
                <c:pt idx="16062">
                  <c:v>401.45357470087902</c:v>
                </c:pt>
                <c:pt idx="16063">
                  <c:v>401.44871319486998</c:v>
                </c:pt>
                <c:pt idx="16064">
                  <c:v>401.447466287309</c:v>
                </c:pt>
                <c:pt idx="16065">
                  <c:v>401.443142870001</c:v>
                </c:pt>
                <c:pt idx="16066">
                  <c:v>401.43379879707499</c:v>
                </c:pt>
                <c:pt idx="16067">
                  <c:v>401.42932735210502</c:v>
                </c:pt>
                <c:pt idx="16068">
                  <c:v>401.42669689060602</c:v>
                </c:pt>
                <c:pt idx="16069">
                  <c:v>401.42377472762797</c:v>
                </c:pt>
                <c:pt idx="16070">
                  <c:v>401.421805497577</c:v>
                </c:pt>
                <c:pt idx="16071">
                  <c:v>401.41897271519298</c:v>
                </c:pt>
                <c:pt idx="16072">
                  <c:v>401.415334240052</c:v>
                </c:pt>
                <c:pt idx="16073">
                  <c:v>401.409590782647</c:v>
                </c:pt>
                <c:pt idx="16074">
                  <c:v>401.403910750139</c:v>
                </c:pt>
                <c:pt idx="16075">
                  <c:v>401.40382416466798</c:v>
                </c:pt>
                <c:pt idx="16076">
                  <c:v>401.38478601916103</c:v>
                </c:pt>
                <c:pt idx="16077">
                  <c:v>401.38409108144998</c:v>
                </c:pt>
                <c:pt idx="16078">
                  <c:v>401.38367421749803</c:v>
                </c:pt>
                <c:pt idx="16079">
                  <c:v>401.37950497950101</c:v>
                </c:pt>
                <c:pt idx="16080">
                  <c:v>401.37128127793397</c:v>
                </c:pt>
                <c:pt idx="16081">
                  <c:v>401.36915507637298</c:v>
                </c:pt>
                <c:pt idx="16082">
                  <c:v>401.36219700858499</c:v>
                </c:pt>
                <c:pt idx="16083">
                  <c:v>401.35985082216598</c:v>
                </c:pt>
                <c:pt idx="16084">
                  <c:v>401.357532832326</c:v>
                </c:pt>
                <c:pt idx="16085">
                  <c:v>401.35609376211198</c:v>
                </c:pt>
                <c:pt idx="16086">
                  <c:v>401.35406992602998</c:v>
                </c:pt>
                <c:pt idx="16087">
                  <c:v>401.33156639991802</c:v>
                </c:pt>
                <c:pt idx="16088">
                  <c:v>401.32227325947798</c:v>
                </c:pt>
                <c:pt idx="16089">
                  <c:v>401.31888544109</c:v>
                </c:pt>
                <c:pt idx="16090">
                  <c:v>401.318596552435</c:v>
                </c:pt>
                <c:pt idx="16091">
                  <c:v>401.30142890025598</c:v>
                </c:pt>
                <c:pt idx="16092">
                  <c:v>401.29350937746801</c:v>
                </c:pt>
                <c:pt idx="16093">
                  <c:v>401.28017039828501</c:v>
                </c:pt>
                <c:pt idx="16094">
                  <c:v>401.26708154527898</c:v>
                </c:pt>
                <c:pt idx="16095">
                  <c:v>401.25943495617099</c:v>
                </c:pt>
                <c:pt idx="16096">
                  <c:v>401.247642010672</c:v>
                </c:pt>
                <c:pt idx="16097">
                  <c:v>401.24268661948298</c:v>
                </c:pt>
                <c:pt idx="16098">
                  <c:v>401.23801774297198</c:v>
                </c:pt>
                <c:pt idx="16099">
                  <c:v>401.22863221236099</c:v>
                </c:pt>
                <c:pt idx="16100">
                  <c:v>401.22760496791102</c:v>
                </c:pt>
                <c:pt idx="16101">
                  <c:v>401.22628310011498</c:v>
                </c:pt>
                <c:pt idx="16102">
                  <c:v>401.21159486993702</c:v>
                </c:pt>
                <c:pt idx="16103">
                  <c:v>401.21088179126298</c:v>
                </c:pt>
                <c:pt idx="16104">
                  <c:v>401.20329720031702</c:v>
                </c:pt>
                <c:pt idx="16105">
                  <c:v>401.19446646355601</c:v>
                </c:pt>
                <c:pt idx="16106">
                  <c:v>401.18152225777101</c:v>
                </c:pt>
                <c:pt idx="16107">
                  <c:v>401.17168152419299</c:v>
                </c:pt>
                <c:pt idx="16108">
                  <c:v>401.16726906239199</c:v>
                </c:pt>
                <c:pt idx="16109">
                  <c:v>401.16446295189297</c:v>
                </c:pt>
                <c:pt idx="16110">
                  <c:v>401.15344592301199</c:v>
                </c:pt>
                <c:pt idx="16111">
                  <c:v>401.15340533348598</c:v>
                </c:pt>
                <c:pt idx="16112">
                  <c:v>401.15280604141799</c:v>
                </c:pt>
                <c:pt idx="16113">
                  <c:v>401.13948865882099</c:v>
                </c:pt>
                <c:pt idx="16114">
                  <c:v>401.13406995381399</c:v>
                </c:pt>
                <c:pt idx="16115">
                  <c:v>401.10917529439598</c:v>
                </c:pt>
                <c:pt idx="16116">
                  <c:v>401.10612261153</c:v>
                </c:pt>
                <c:pt idx="16117">
                  <c:v>401.10081377391901</c:v>
                </c:pt>
                <c:pt idx="16118">
                  <c:v>401.09363502767098</c:v>
                </c:pt>
                <c:pt idx="16119">
                  <c:v>401.0884835841</c:v>
                </c:pt>
                <c:pt idx="16120">
                  <c:v>401.04971613949402</c:v>
                </c:pt>
                <c:pt idx="16121">
                  <c:v>401.04498307415503</c:v>
                </c:pt>
                <c:pt idx="16122">
                  <c:v>401.038537804839</c:v>
                </c:pt>
                <c:pt idx="16123">
                  <c:v>401.03545223779003</c:v>
                </c:pt>
                <c:pt idx="16124">
                  <c:v>401.03190437952202</c:v>
                </c:pt>
                <c:pt idx="16125">
                  <c:v>401.02867743463702</c:v>
                </c:pt>
                <c:pt idx="16126">
                  <c:v>401.02048127009402</c:v>
                </c:pt>
                <c:pt idx="16127">
                  <c:v>401.01257411431698</c:v>
                </c:pt>
                <c:pt idx="16128">
                  <c:v>401.00848889338198</c:v>
                </c:pt>
                <c:pt idx="16129">
                  <c:v>400.98924594050197</c:v>
                </c:pt>
                <c:pt idx="16130">
                  <c:v>400.986633979619</c:v>
                </c:pt>
                <c:pt idx="16131">
                  <c:v>400.97919369236598</c:v>
                </c:pt>
                <c:pt idx="16132">
                  <c:v>400.96828238709799</c:v>
                </c:pt>
                <c:pt idx="16133">
                  <c:v>400.96756885190899</c:v>
                </c:pt>
                <c:pt idx="16134">
                  <c:v>400.96625843260802</c:v>
                </c:pt>
                <c:pt idx="16135">
                  <c:v>400.95129706503599</c:v>
                </c:pt>
                <c:pt idx="16136">
                  <c:v>400.949660861003</c:v>
                </c:pt>
                <c:pt idx="16137">
                  <c:v>400.93950428692</c:v>
                </c:pt>
                <c:pt idx="16138">
                  <c:v>400.93923711667799</c:v>
                </c:pt>
                <c:pt idx="16139">
                  <c:v>400.92925129413499</c:v>
                </c:pt>
                <c:pt idx="16140">
                  <c:v>400.927000302495</c:v>
                </c:pt>
                <c:pt idx="16141">
                  <c:v>400.91779687651899</c:v>
                </c:pt>
                <c:pt idx="16142">
                  <c:v>400.89692656940099</c:v>
                </c:pt>
                <c:pt idx="16143">
                  <c:v>400.88232957832997</c:v>
                </c:pt>
                <c:pt idx="16144">
                  <c:v>400.87820258684002</c:v>
                </c:pt>
                <c:pt idx="16145">
                  <c:v>400.863980115429</c:v>
                </c:pt>
                <c:pt idx="16146">
                  <c:v>400.84971591941598</c:v>
                </c:pt>
                <c:pt idx="16147">
                  <c:v>400.84851365313301</c:v>
                </c:pt>
                <c:pt idx="16148">
                  <c:v>400.84840317150997</c:v>
                </c:pt>
                <c:pt idx="16149">
                  <c:v>400.84749795400103</c:v>
                </c:pt>
                <c:pt idx="16150">
                  <c:v>400.842643765932</c:v>
                </c:pt>
                <c:pt idx="16151">
                  <c:v>400.84186670368098</c:v>
                </c:pt>
                <c:pt idx="16152">
                  <c:v>400.83952882234797</c:v>
                </c:pt>
                <c:pt idx="16153">
                  <c:v>400.828148859809</c:v>
                </c:pt>
                <c:pt idx="16154">
                  <c:v>400.81212937330201</c:v>
                </c:pt>
                <c:pt idx="16155">
                  <c:v>400.79234482010997</c:v>
                </c:pt>
                <c:pt idx="16156">
                  <c:v>400.77507259925898</c:v>
                </c:pt>
                <c:pt idx="16157">
                  <c:v>400.76915039601698</c:v>
                </c:pt>
                <c:pt idx="16158">
                  <c:v>400.768329556899</c:v>
                </c:pt>
                <c:pt idx="16159">
                  <c:v>400.76399854580802</c:v>
                </c:pt>
                <c:pt idx="16160">
                  <c:v>400.760793756027</c:v>
                </c:pt>
                <c:pt idx="16161">
                  <c:v>400.75813785025002</c:v>
                </c:pt>
                <c:pt idx="16162">
                  <c:v>400.75706515688501</c:v>
                </c:pt>
                <c:pt idx="16163">
                  <c:v>400.74024254189499</c:v>
                </c:pt>
                <c:pt idx="16164">
                  <c:v>400.73642662760199</c:v>
                </c:pt>
                <c:pt idx="16165">
                  <c:v>400.73457656956901</c:v>
                </c:pt>
                <c:pt idx="16166">
                  <c:v>400.71807626868099</c:v>
                </c:pt>
                <c:pt idx="16167">
                  <c:v>400.71431561127901</c:v>
                </c:pt>
                <c:pt idx="16168">
                  <c:v>400.70825115732299</c:v>
                </c:pt>
                <c:pt idx="16169">
                  <c:v>400.70196964934098</c:v>
                </c:pt>
                <c:pt idx="16170">
                  <c:v>400.70019551510899</c:v>
                </c:pt>
                <c:pt idx="16171">
                  <c:v>400.69654083764999</c:v>
                </c:pt>
                <c:pt idx="16172">
                  <c:v>400.672034026586</c:v>
                </c:pt>
                <c:pt idx="16173">
                  <c:v>400.66720638446901</c:v>
                </c:pt>
                <c:pt idx="16174">
                  <c:v>400.66398389849599</c:v>
                </c:pt>
                <c:pt idx="16175">
                  <c:v>400.66367006923298</c:v>
                </c:pt>
                <c:pt idx="16176">
                  <c:v>400.65261484637801</c:v>
                </c:pt>
                <c:pt idx="16177">
                  <c:v>400.63021895629902</c:v>
                </c:pt>
                <c:pt idx="16178">
                  <c:v>400.61802535486697</c:v>
                </c:pt>
                <c:pt idx="16179">
                  <c:v>400.61753197796702</c:v>
                </c:pt>
                <c:pt idx="16180">
                  <c:v>400.615336291593</c:v>
                </c:pt>
                <c:pt idx="16181">
                  <c:v>400.611868945347</c:v>
                </c:pt>
                <c:pt idx="16182">
                  <c:v>400.604489598138</c:v>
                </c:pt>
                <c:pt idx="16183">
                  <c:v>400.60149864736701</c:v>
                </c:pt>
                <c:pt idx="16184">
                  <c:v>400.59515556229502</c:v>
                </c:pt>
                <c:pt idx="16185">
                  <c:v>400.59359226728998</c:v>
                </c:pt>
                <c:pt idx="16186">
                  <c:v>400.574697558624</c:v>
                </c:pt>
                <c:pt idx="16187">
                  <c:v>400.56495024737899</c:v>
                </c:pt>
                <c:pt idx="16188">
                  <c:v>400.56276392496801</c:v>
                </c:pt>
                <c:pt idx="16189">
                  <c:v>400.54940718056201</c:v>
                </c:pt>
                <c:pt idx="16190">
                  <c:v>400.54535480289701</c:v>
                </c:pt>
                <c:pt idx="16191">
                  <c:v>400.54481406801102</c:v>
                </c:pt>
                <c:pt idx="16192">
                  <c:v>400.544675051193</c:v>
                </c:pt>
                <c:pt idx="16193">
                  <c:v>400.52452115517502</c:v>
                </c:pt>
                <c:pt idx="16194">
                  <c:v>400.50646224040503</c:v>
                </c:pt>
                <c:pt idx="16195">
                  <c:v>400.50267769703299</c:v>
                </c:pt>
                <c:pt idx="16196">
                  <c:v>400.47792017724902</c:v>
                </c:pt>
                <c:pt idx="16197">
                  <c:v>400.44810670644199</c:v>
                </c:pt>
                <c:pt idx="16198">
                  <c:v>400.44764397506299</c:v>
                </c:pt>
                <c:pt idx="16199">
                  <c:v>400.43120869688897</c:v>
                </c:pt>
                <c:pt idx="16200">
                  <c:v>400.43120314978302</c:v>
                </c:pt>
                <c:pt idx="16201">
                  <c:v>400.428639428135</c:v>
                </c:pt>
                <c:pt idx="16202">
                  <c:v>400.42203751570901</c:v>
                </c:pt>
                <c:pt idx="16203">
                  <c:v>400.42194115263902</c:v>
                </c:pt>
                <c:pt idx="16204">
                  <c:v>400.41813632801001</c:v>
                </c:pt>
                <c:pt idx="16205">
                  <c:v>400.400961988262</c:v>
                </c:pt>
                <c:pt idx="16206">
                  <c:v>400.39866549551698</c:v>
                </c:pt>
                <c:pt idx="16207">
                  <c:v>400.393971823095</c:v>
                </c:pt>
                <c:pt idx="16208">
                  <c:v>400.38612774667598</c:v>
                </c:pt>
                <c:pt idx="16209">
                  <c:v>400.376740512727</c:v>
                </c:pt>
                <c:pt idx="16210">
                  <c:v>400.37371491131898</c:v>
                </c:pt>
                <c:pt idx="16211">
                  <c:v>400.35887153729698</c:v>
                </c:pt>
                <c:pt idx="16212">
                  <c:v>400.34448619464803</c:v>
                </c:pt>
                <c:pt idx="16213">
                  <c:v>400.34262269133501</c:v>
                </c:pt>
                <c:pt idx="16214">
                  <c:v>400.33037054133098</c:v>
                </c:pt>
                <c:pt idx="16215">
                  <c:v>400.32484726243302</c:v>
                </c:pt>
                <c:pt idx="16216">
                  <c:v>400.32034564867803</c:v>
                </c:pt>
                <c:pt idx="16217">
                  <c:v>400.31898615930299</c:v>
                </c:pt>
                <c:pt idx="16218">
                  <c:v>400.31369206175901</c:v>
                </c:pt>
                <c:pt idx="16219">
                  <c:v>400.309859803498</c:v>
                </c:pt>
                <c:pt idx="16220">
                  <c:v>400.309534907748</c:v>
                </c:pt>
                <c:pt idx="16221">
                  <c:v>400.29419335678301</c:v>
                </c:pt>
                <c:pt idx="16222">
                  <c:v>400.291571482206</c:v>
                </c:pt>
                <c:pt idx="16223">
                  <c:v>400.27155506337999</c:v>
                </c:pt>
                <c:pt idx="16224">
                  <c:v>400.266159305065</c:v>
                </c:pt>
                <c:pt idx="16225">
                  <c:v>400.262760568717</c:v>
                </c:pt>
                <c:pt idx="16226">
                  <c:v>400.25614437163699</c:v>
                </c:pt>
                <c:pt idx="16227">
                  <c:v>400.24813860894699</c:v>
                </c:pt>
                <c:pt idx="16228">
                  <c:v>400.24542104491201</c:v>
                </c:pt>
                <c:pt idx="16229">
                  <c:v>400.24405134717898</c:v>
                </c:pt>
                <c:pt idx="16230">
                  <c:v>400.24386592836498</c:v>
                </c:pt>
                <c:pt idx="16231">
                  <c:v>400.24082624833397</c:v>
                </c:pt>
                <c:pt idx="16232">
                  <c:v>400.23997871104399</c:v>
                </c:pt>
                <c:pt idx="16233">
                  <c:v>400.237896335313</c:v>
                </c:pt>
                <c:pt idx="16234">
                  <c:v>400.23274577847502</c:v>
                </c:pt>
                <c:pt idx="16235">
                  <c:v>400.22805124061603</c:v>
                </c:pt>
                <c:pt idx="16236">
                  <c:v>400.22198239307897</c:v>
                </c:pt>
                <c:pt idx="16237">
                  <c:v>400.21321827885203</c:v>
                </c:pt>
                <c:pt idx="16238">
                  <c:v>400.21003001898299</c:v>
                </c:pt>
                <c:pt idx="16239">
                  <c:v>400.20912806001598</c:v>
                </c:pt>
                <c:pt idx="16240">
                  <c:v>400.20015501926201</c:v>
                </c:pt>
                <c:pt idx="16241">
                  <c:v>400.18561227310499</c:v>
                </c:pt>
                <c:pt idx="16242">
                  <c:v>400.18542790458901</c:v>
                </c:pt>
                <c:pt idx="16243">
                  <c:v>400.18529423792398</c:v>
                </c:pt>
                <c:pt idx="16244">
                  <c:v>400.16565859349902</c:v>
                </c:pt>
                <c:pt idx="16245">
                  <c:v>400.162398024852</c:v>
                </c:pt>
                <c:pt idx="16246">
                  <c:v>400.16217471448402</c:v>
                </c:pt>
                <c:pt idx="16247">
                  <c:v>400.15978619446298</c:v>
                </c:pt>
                <c:pt idx="16248">
                  <c:v>400.11910058649897</c:v>
                </c:pt>
                <c:pt idx="16249">
                  <c:v>400.11810793988201</c:v>
                </c:pt>
                <c:pt idx="16250">
                  <c:v>400.11592362964802</c:v>
                </c:pt>
                <c:pt idx="16251">
                  <c:v>400.10526440356398</c:v>
                </c:pt>
                <c:pt idx="16252">
                  <c:v>400.09734121679497</c:v>
                </c:pt>
                <c:pt idx="16253">
                  <c:v>400.08087798202098</c:v>
                </c:pt>
                <c:pt idx="16254">
                  <c:v>400.03536848650498</c:v>
                </c:pt>
                <c:pt idx="16255">
                  <c:v>400.02828336781403</c:v>
                </c:pt>
                <c:pt idx="16256">
                  <c:v>400.01754004742702</c:v>
                </c:pt>
                <c:pt idx="16257">
                  <c:v>400.01730196745399</c:v>
                </c:pt>
                <c:pt idx="16258">
                  <c:v>400.004565569043</c:v>
                </c:pt>
                <c:pt idx="16259">
                  <c:v>399.987120039937</c:v>
                </c:pt>
                <c:pt idx="16260">
                  <c:v>399.98289534512998</c:v>
                </c:pt>
                <c:pt idx="16261">
                  <c:v>399.98177148513901</c:v>
                </c:pt>
                <c:pt idx="16262">
                  <c:v>399.98035920280103</c:v>
                </c:pt>
                <c:pt idx="16263">
                  <c:v>399.95352892968901</c:v>
                </c:pt>
                <c:pt idx="16264">
                  <c:v>399.94967299945102</c:v>
                </c:pt>
                <c:pt idx="16265">
                  <c:v>399.94205172694802</c:v>
                </c:pt>
                <c:pt idx="16266">
                  <c:v>399.94184336018799</c:v>
                </c:pt>
                <c:pt idx="16267">
                  <c:v>399.94002160574701</c:v>
                </c:pt>
                <c:pt idx="16268">
                  <c:v>399.93398677796102</c:v>
                </c:pt>
                <c:pt idx="16269">
                  <c:v>399.920206987526</c:v>
                </c:pt>
                <c:pt idx="16270">
                  <c:v>399.91891971748998</c:v>
                </c:pt>
                <c:pt idx="16271">
                  <c:v>399.913939270664</c:v>
                </c:pt>
                <c:pt idx="16272">
                  <c:v>399.898910861172</c:v>
                </c:pt>
                <c:pt idx="16273">
                  <c:v>399.89432107473698</c:v>
                </c:pt>
                <c:pt idx="16274">
                  <c:v>399.88836737890199</c:v>
                </c:pt>
                <c:pt idx="16275">
                  <c:v>399.88551479613398</c:v>
                </c:pt>
                <c:pt idx="16276">
                  <c:v>399.87231752201097</c:v>
                </c:pt>
                <c:pt idx="16277">
                  <c:v>399.84672971693197</c:v>
                </c:pt>
                <c:pt idx="16278">
                  <c:v>399.84389873615498</c:v>
                </c:pt>
                <c:pt idx="16279">
                  <c:v>399.840066113185</c:v>
                </c:pt>
                <c:pt idx="16280">
                  <c:v>399.83729673650703</c:v>
                </c:pt>
                <c:pt idx="16281">
                  <c:v>399.83631936730899</c:v>
                </c:pt>
                <c:pt idx="16282">
                  <c:v>399.834868070879</c:v>
                </c:pt>
                <c:pt idx="16283">
                  <c:v>399.823814767236</c:v>
                </c:pt>
                <c:pt idx="16284">
                  <c:v>399.82377166131801</c:v>
                </c:pt>
                <c:pt idx="16285">
                  <c:v>399.813809465389</c:v>
                </c:pt>
                <c:pt idx="16286">
                  <c:v>399.81274962078999</c:v>
                </c:pt>
                <c:pt idx="16287">
                  <c:v>399.79876337587098</c:v>
                </c:pt>
                <c:pt idx="16288">
                  <c:v>399.786641668242</c:v>
                </c:pt>
                <c:pt idx="16289">
                  <c:v>399.751809219731</c:v>
                </c:pt>
                <c:pt idx="16290">
                  <c:v>399.751252885165</c:v>
                </c:pt>
                <c:pt idx="16291">
                  <c:v>399.75102856405101</c:v>
                </c:pt>
                <c:pt idx="16292">
                  <c:v>399.73439191562301</c:v>
                </c:pt>
                <c:pt idx="16293">
                  <c:v>399.72972986745299</c:v>
                </c:pt>
                <c:pt idx="16294">
                  <c:v>399.720902008238</c:v>
                </c:pt>
                <c:pt idx="16295">
                  <c:v>399.71561069194098</c:v>
                </c:pt>
                <c:pt idx="16296">
                  <c:v>399.68891284724299</c:v>
                </c:pt>
                <c:pt idx="16297">
                  <c:v>399.67081792778703</c:v>
                </c:pt>
                <c:pt idx="16298">
                  <c:v>399.66974318754899</c:v>
                </c:pt>
                <c:pt idx="16299">
                  <c:v>399.66661535312198</c:v>
                </c:pt>
                <c:pt idx="16300">
                  <c:v>399.662318689404</c:v>
                </c:pt>
                <c:pt idx="16301">
                  <c:v>399.66127305077299</c:v>
                </c:pt>
                <c:pt idx="16302">
                  <c:v>399.64098559513798</c:v>
                </c:pt>
                <c:pt idx="16303">
                  <c:v>399.63393714998102</c:v>
                </c:pt>
                <c:pt idx="16304">
                  <c:v>399.629002143977</c:v>
                </c:pt>
                <c:pt idx="16305">
                  <c:v>399.62729191136401</c:v>
                </c:pt>
                <c:pt idx="16306">
                  <c:v>399.62630523536001</c:v>
                </c:pt>
                <c:pt idx="16307">
                  <c:v>399.61913339058901</c:v>
                </c:pt>
                <c:pt idx="16308">
                  <c:v>399.60530080898002</c:v>
                </c:pt>
                <c:pt idx="16309">
                  <c:v>399.60459999807102</c:v>
                </c:pt>
                <c:pt idx="16310">
                  <c:v>399.60397375738302</c:v>
                </c:pt>
                <c:pt idx="16311">
                  <c:v>399.60193609560702</c:v>
                </c:pt>
                <c:pt idx="16312">
                  <c:v>399.59317585815899</c:v>
                </c:pt>
                <c:pt idx="16313">
                  <c:v>399.58723451099502</c:v>
                </c:pt>
                <c:pt idx="16314">
                  <c:v>399.58307846619198</c:v>
                </c:pt>
                <c:pt idx="16315">
                  <c:v>399.57052984241898</c:v>
                </c:pt>
                <c:pt idx="16316">
                  <c:v>399.56991893506301</c:v>
                </c:pt>
                <c:pt idx="16317">
                  <c:v>399.55521522301001</c:v>
                </c:pt>
                <c:pt idx="16318">
                  <c:v>399.55446712778598</c:v>
                </c:pt>
                <c:pt idx="16319">
                  <c:v>399.51692297480002</c:v>
                </c:pt>
                <c:pt idx="16320">
                  <c:v>399.50601926986502</c:v>
                </c:pt>
                <c:pt idx="16321">
                  <c:v>399.505948867965</c:v>
                </c:pt>
                <c:pt idx="16322">
                  <c:v>399.502211360084</c:v>
                </c:pt>
                <c:pt idx="16323">
                  <c:v>399.498729345139</c:v>
                </c:pt>
                <c:pt idx="16324">
                  <c:v>399.49780597813998</c:v>
                </c:pt>
                <c:pt idx="16325">
                  <c:v>399.49690318959699</c:v>
                </c:pt>
                <c:pt idx="16326">
                  <c:v>399.495860876682</c:v>
                </c:pt>
                <c:pt idx="16327">
                  <c:v>399.47132370887198</c:v>
                </c:pt>
                <c:pt idx="16328">
                  <c:v>399.46621951574099</c:v>
                </c:pt>
                <c:pt idx="16329">
                  <c:v>399.46499312586502</c:v>
                </c:pt>
                <c:pt idx="16330">
                  <c:v>399.460631446202</c:v>
                </c:pt>
                <c:pt idx="16331">
                  <c:v>399.45824292149803</c:v>
                </c:pt>
                <c:pt idx="16332">
                  <c:v>399.44753518871602</c:v>
                </c:pt>
                <c:pt idx="16333">
                  <c:v>399.44735477543702</c:v>
                </c:pt>
                <c:pt idx="16334">
                  <c:v>399.43308283960602</c:v>
                </c:pt>
                <c:pt idx="16335">
                  <c:v>399.42534955173602</c:v>
                </c:pt>
                <c:pt idx="16336">
                  <c:v>399.4214928394</c:v>
                </c:pt>
                <c:pt idx="16337">
                  <c:v>399.42045907560203</c:v>
                </c:pt>
                <c:pt idx="16338">
                  <c:v>399.41963208837302</c:v>
                </c:pt>
                <c:pt idx="16339">
                  <c:v>399.39387353195599</c:v>
                </c:pt>
                <c:pt idx="16340">
                  <c:v>399.38678963907199</c:v>
                </c:pt>
                <c:pt idx="16341">
                  <c:v>399.38079037389599</c:v>
                </c:pt>
                <c:pt idx="16342">
                  <c:v>399.38007145025699</c:v>
                </c:pt>
                <c:pt idx="16343">
                  <c:v>399.37890068179797</c:v>
                </c:pt>
                <c:pt idx="16344">
                  <c:v>399.36871236088598</c:v>
                </c:pt>
                <c:pt idx="16345">
                  <c:v>399.35525134345198</c:v>
                </c:pt>
                <c:pt idx="16346">
                  <c:v>399.34628802631698</c:v>
                </c:pt>
                <c:pt idx="16347">
                  <c:v>399.33974217068697</c:v>
                </c:pt>
                <c:pt idx="16348">
                  <c:v>399.31623136227199</c:v>
                </c:pt>
                <c:pt idx="16349">
                  <c:v>399.309468475404</c:v>
                </c:pt>
                <c:pt idx="16350">
                  <c:v>399.30560852086302</c:v>
                </c:pt>
                <c:pt idx="16351">
                  <c:v>399.30044020279399</c:v>
                </c:pt>
                <c:pt idx="16352">
                  <c:v>399.28898902284402</c:v>
                </c:pt>
                <c:pt idx="16353">
                  <c:v>399.28650942869001</c:v>
                </c:pt>
                <c:pt idx="16354">
                  <c:v>399.28131274362499</c:v>
                </c:pt>
                <c:pt idx="16355">
                  <c:v>399.280570259238</c:v>
                </c:pt>
                <c:pt idx="16356">
                  <c:v>399.24690539143398</c:v>
                </c:pt>
                <c:pt idx="16357">
                  <c:v>399.24562093421798</c:v>
                </c:pt>
                <c:pt idx="16358">
                  <c:v>399.24528406843098</c:v>
                </c:pt>
                <c:pt idx="16359">
                  <c:v>399.23880754845601</c:v>
                </c:pt>
                <c:pt idx="16360">
                  <c:v>399.23816998460302</c:v>
                </c:pt>
                <c:pt idx="16361">
                  <c:v>399.23234524917598</c:v>
                </c:pt>
                <c:pt idx="16362">
                  <c:v>399.230760373225</c:v>
                </c:pt>
                <c:pt idx="16363">
                  <c:v>399.224531979895</c:v>
                </c:pt>
                <c:pt idx="16364">
                  <c:v>399.22054391934</c:v>
                </c:pt>
                <c:pt idx="16365">
                  <c:v>399.20352090430202</c:v>
                </c:pt>
                <c:pt idx="16366">
                  <c:v>399.20325491021799</c:v>
                </c:pt>
                <c:pt idx="16367">
                  <c:v>399.19496380783897</c:v>
                </c:pt>
                <c:pt idx="16368">
                  <c:v>399.19014204472398</c:v>
                </c:pt>
                <c:pt idx="16369">
                  <c:v>399.18053597816402</c:v>
                </c:pt>
                <c:pt idx="16370">
                  <c:v>399.17860834662002</c:v>
                </c:pt>
                <c:pt idx="16371">
                  <c:v>399.17190735657499</c:v>
                </c:pt>
                <c:pt idx="16372">
                  <c:v>399.16915638844199</c:v>
                </c:pt>
                <c:pt idx="16373">
                  <c:v>399.16581035529202</c:v>
                </c:pt>
                <c:pt idx="16374">
                  <c:v>399.16304260115197</c:v>
                </c:pt>
                <c:pt idx="16375">
                  <c:v>399.160742842964</c:v>
                </c:pt>
                <c:pt idx="16376">
                  <c:v>399.15118823752698</c:v>
                </c:pt>
                <c:pt idx="16377">
                  <c:v>399.14987408372502</c:v>
                </c:pt>
                <c:pt idx="16378">
                  <c:v>399.149216921716</c:v>
                </c:pt>
                <c:pt idx="16379">
                  <c:v>399.14695228663197</c:v>
                </c:pt>
                <c:pt idx="16380">
                  <c:v>399.14587819370303</c:v>
                </c:pt>
                <c:pt idx="16381">
                  <c:v>399.14039507800101</c:v>
                </c:pt>
                <c:pt idx="16382">
                  <c:v>399.139139823682</c:v>
                </c:pt>
                <c:pt idx="16383">
                  <c:v>399.13701239188498</c:v>
                </c:pt>
                <c:pt idx="16384">
                  <c:v>399.135510152439</c:v>
                </c:pt>
                <c:pt idx="16385">
                  <c:v>399.13144462497303</c:v>
                </c:pt>
                <c:pt idx="16386">
                  <c:v>399.12857107134897</c:v>
                </c:pt>
                <c:pt idx="16387">
                  <c:v>399.115584335937</c:v>
                </c:pt>
                <c:pt idx="16388">
                  <c:v>399.10575903209701</c:v>
                </c:pt>
                <c:pt idx="16389">
                  <c:v>399.10046333436702</c:v>
                </c:pt>
                <c:pt idx="16390">
                  <c:v>399.08918316924098</c:v>
                </c:pt>
                <c:pt idx="16391">
                  <c:v>399.08251126803202</c:v>
                </c:pt>
                <c:pt idx="16392">
                  <c:v>399.07295853890702</c:v>
                </c:pt>
                <c:pt idx="16393">
                  <c:v>399.057977726226</c:v>
                </c:pt>
                <c:pt idx="16394">
                  <c:v>399.05300309368602</c:v>
                </c:pt>
                <c:pt idx="16395">
                  <c:v>399.04961554912302</c:v>
                </c:pt>
                <c:pt idx="16396">
                  <c:v>399.03772978639</c:v>
                </c:pt>
                <c:pt idx="16397">
                  <c:v>399.03212699885199</c:v>
                </c:pt>
                <c:pt idx="16398">
                  <c:v>399.031159776479</c:v>
                </c:pt>
                <c:pt idx="16399">
                  <c:v>399.02291447489</c:v>
                </c:pt>
                <c:pt idx="16400">
                  <c:v>399.02176366887898</c:v>
                </c:pt>
                <c:pt idx="16401">
                  <c:v>399.00594993758199</c:v>
                </c:pt>
                <c:pt idx="16402">
                  <c:v>398.99949227547103</c:v>
                </c:pt>
                <c:pt idx="16403">
                  <c:v>398.991693545803</c:v>
                </c:pt>
                <c:pt idx="16404">
                  <c:v>398.98762024228301</c:v>
                </c:pt>
                <c:pt idx="16405">
                  <c:v>398.98618787597297</c:v>
                </c:pt>
                <c:pt idx="16406">
                  <c:v>398.984361582791</c:v>
                </c:pt>
                <c:pt idx="16407">
                  <c:v>398.98297687417102</c:v>
                </c:pt>
                <c:pt idx="16408">
                  <c:v>398.97706286383698</c:v>
                </c:pt>
                <c:pt idx="16409">
                  <c:v>398.97032972245103</c:v>
                </c:pt>
                <c:pt idx="16410">
                  <c:v>398.96797765803598</c:v>
                </c:pt>
                <c:pt idx="16411">
                  <c:v>398.95900228676197</c:v>
                </c:pt>
                <c:pt idx="16412">
                  <c:v>398.94900459358797</c:v>
                </c:pt>
                <c:pt idx="16413">
                  <c:v>398.94865499252597</c:v>
                </c:pt>
                <c:pt idx="16414">
                  <c:v>398.93960177456898</c:v>
                </c:pt>
                <c:pt idx="16415">
                  <c:v>398.93322302470199</c:v>
                </c:pt>
                <c:pt idx="16416">
                  <c:v>398.92232600274502</c:v>
                </c:pt>
                <c:pt idx="16417">
                  <c:v>398.91913583361901</c:v>
                </c:pt>
                <c:pt idx="16418">
                  <c:v>398.91723743919601</c:v>
                </c:pt>
                <c:pt idx="16419">
                  <c:v>398.913508527391</c:v>
                </c:pt>
                <c:pt idx="16420">
                  <c:v>398.90943766575901</c:v>
                </c:pt>
                <c:pt idx="16421">
                  <c:v>398.90540895894202</c:v>
                </c:pt>
                <c:pt idx="16422">
                  <c:v>398.90107854206599</c:v>
                </c:pt>
                <c:pt idx="16423">
                  <c:v>398.883675783836</c:v>
                </c:pt>
                <c:pt idx="16424">
                  <c:v>398.88192130726497</c:v>
                </c:pt>
                <c:pt idx="16425">
                  <c:v>398.87981393465401</c:v>
                </c:pt>
                <c:pt idx="16426">
                  <c:v>398.87761573599499</c:v>
                </c:pt>
                <c:pt idx="16427">
                  <c:v>398.87546500142901</c:v>
                </c:pt>
                <c:pt idx="16428">
                  <c:v>398.87203255075298</c:v>
                </c:pt>
                <c:pt idx="16429">
                  <c:v>398.86978679691401</c:v>
                </c:pt>
                <c:pt idx="16430">
                  <c:v>398.85507467726302</c:v>
                </c:pt>
                <c:pt idx="16431">
                  <c:v>398.85437062588102</c:v>
                </c:pt>
                <c:pt idx="16432">
                  <c:v>398.85390970716901</c:v>
                </c:pt>
                <c:pt idx="16433">
                  <c:v>398.85038142041498</c:v>
                </c:pt>
                <c:pt idx="16434">
                  <c:v>398.84791778396402</c:v>
                </c:pt>
                <c:pt idx="16435">
                  <c:v>398.83732776071298</c:v>
                </c:pt>
                <c:pt idx="16436">
                  <c:v>398.82582807614801</c:v>
                </c:pt>
                <c:pt idx="16437">
                  <c:v>398.82173962714802</c:v>
                </c:pt>
                <c:pt idx="16438">
                  <c:v>398.81507479993297</c:v>
                </c:pt>
                <c:pt idx="16439">
                  <c:v>398.81135275556699</c:v>
                </c:pt>
                <c:pt idx="16440">
                  <c:v>398.80340878170898</c:v>
                </c:pt>
                <c:pt idx="16441">
                  <c:v>398.79683022329198</c:v>
                </c:pt>
                <c:pt idx="16442">
                  <c:v>398.79331813736098</c:v>
                </c:pt>
                <c:pt idx="16443">
                  <c:v>398.79239485602398</c:v>
                </c:pt>
                <c:pt idx="16444">
                  <c:v>398.79040763076802</c:v>
                </c:pt>
                <c:pt idx="16445">
                  <c:v>398.790098343186</c:v>
                </c:pt>
                <c:pt idx="16446">
                  <c:v>398.78851088616102</c:v>
                </c:pt>
                <c:pt idx="16447">
                  <c:v>398.78251859246001</c:v>
                </c:pt>
                <c:pt idx="16448">
                  <c:v>398.77695569631101</c:v>
                </c:pt>
                <c:pt idx="16449">
                  <c:v>398.77296707159599</c:v>
                </c:pt>
                <c:pt idx="16450">
                  <c:v>398.77008908910898</c:v>
                </c:pt>
                <c:pt idx="16451">
                  <c:v>398.75484221596503</c:v>
                </c:pt>
                <c:pt idx="16452">
                  <c:v>398.75247241673401</c:v>
                </c:pt>
                <c:pt idx="16453">
                  <c:v>398.75095982788002</c:v>
                </c:pt>
                <c:pt idx="16454">
                  <c:v>398.749482225154</c:v>
                </c:pt>
                <c:pt idx="16455">
                  <c:v>398.74646989216001</c:v>
                </c:pt>
                <c:pt idx="16456">
                  <c:v>398.745425456215</c:v>
                </c:pt>
                <c:pt idx="16457">
                  <c:v>398.74540127639301</c:v>
                </c:pt>
                <c:pt idx="16458">
                  <c:v>398.74344720740299</c:v>
                </c:pt>
                <c:pt idx="16459">
                  <c:v>398.73080786446798</c:v>
                </c:pt>
                <c:pt idx="16460">
                  <c:v>398.728495106933</c:v>
                </c:pt>
                <c:pt idx="16461">
                  <c:v>398.72575602952202</c:v>
                </c:pt>
                <c:pt idx="16462">
                  <c:v>398.72487178593201</c:v>
                </c:pt>
                <c:pt idx="16463">
                  <c:v>398.72373959622797</c:v>
                </c:pt>
                <c:pt idx="16464">
                  <c:v>398.71512103967899</c:v>
                </c:pt>
                <c:pt idx="16465">
                  <c:v>398.71459085215298</c:v>
                </c:pt>
                <c:pt idx="16466">
                  <c:v>398.70380105219499</c:v>
                </c:pt>
                <c:pt idx="16467">
                  <c:v>398.68643864524603</c:v>
                </c:pt>
                <c:pt idx="16468">
                  <c:v>398.67262264535998</c:v>
                </c:pt>
                <c:pt idx="16469">
                  <c:v>398.66814807413903</c:v>
                </c:pt>
                <c:pt idx="16470">
                  <c:v>398.66752906940502</c:v>
                </c:pt>
                <c:pt idx="16471">
                  <c:v>398.65711348290199</c:v>
                </c:pt>
                <c:pt idx="16472">
                  <c:v>398.65477374205</c:v>
                </c:pt>
                <c:pt idx="16473">
                  <c:v>398.65455919134098</c:v>
                </c:pt>
                <c:pt idx="16474">
                  <c:v>398.64778473642298</c:v>
                </c:pt>
                <c:pt idx="16475">
                  <c:v>398.63820501213797</c:v>
                </c:pt>
                <c:pt idx="16476">
                  <c:v>398.637900323623</c:v>
                </c:pt>
                <c:pt idx="16477">
                  <c:v>398.63604789725002</c:v>
                </c:pt>
                <c:pt idx="16478">
                  <c:v>398.63509592877801</c:v>
                </c:pt>
                <c:pt idx="16479">
                  <c:v>398.63294531268502</c:v>
                </c:pt>
                <c:pt idx="16480">
                  <c:v>398.62952905189098</c:v>
                </c:pt>
                <c:pt idx="16481">
                  <c:v>398.62855338588798</c:v>
                </c:pt>
                <c:pt idx="16482">
                  <c:v>398.60766165383399</c:v>
                </c:pt>
                <c:pt idx="16483">
                  <c:v>398.60733257852598</c:v>
                </c:pt>
                <c:pt idx="16484">
                  <c:v>398.60431664560099</c:v>
                </c:pt>
                <c:pt idx="16485">
                  <c:v>398.600604684752</c:v>
                </c:pt>
                <c:pt idx="16486">
                  <c:v>398.59450445406702</c:v>
                </c:pt>
                <c:pt idx="16487">
                  <c:v>398.58811838054299</c:v>
                </c:pt>
                <c:pt idx="16488">
                  <c:v>398.58598050499302</c:v>
                </c:pt>
                <c:pt idx="16489">
                  <c:v>398.58142125641598</c:v>
                </c:pt>
                <c:pt idx="16490">
                  <c:v>398.566432718719</c:v>
                </c:pt>
                <c:pt idx="16491">
                  <c:v>398.56055525086299</c:v>
                </c:pt>
                <c:pt idx="16492">
                  <c:v>398.55718831209401</c:v>
                </c:pt>
                <c:pt idx="16493">
                  <c:v>398.55698330128001</c:v>
                </c:pt>
                <c:pt idx="16494">
                  <c:v>398.55134066550499</c:v>
                </c:pt>
                <c:pt idx="16495">
                  <c:v>398.54894556070099</c:v>
                </c:pt>
                <c:pt idx="16496">
                  <c:v>398.54389868734802</c:v>
                </c:pt>
                <c:pt idx="16497">
                  <c:v>398.50799298958498</c:v>
                </c:pt>
                <c:pt idx="16498">
                  <c:v>398.50587703526901</c:v>
                </c:pt>
                <c:pt idx="16499">
                  <c:v>398.499844115136</c:v>
                </c:pt>
                <c:pt idx="16500">
                  <c:v>398.496367292613</c:v>
                </c:pt>
                <c:pt idx="16501">
                  <c:v>398.49580069790898</c:v>
                </c:pt>
                <c:pt idx="16502">
                  <c:v>398.494113964929</c:v>
                </c:pt>
                <c:pt idx="16503">
                  <c:v>398.49086007074499</c:v>
                </c:pt>
                <c:pt idx="16504">
                  <c:v>398.48704087060798</c:v>
                </c:pt>
                <c:pt idx="16505">
                  <c:v>398.482601625173</c:v>
                </c:pt>
                <c:pt idx="16506">
                  <c:v>398.47345280778302</c:v>
                </c:pt>
                <c:pt idx="16507">
                  <c:v>398.47201054101203</c:v>
                </c:pt>
                <c:pt idx="16508">
                  <c:v>398.46839234517</c:v>
                </c:pt>
                <c:pt idx="16509">
                  <c:v>398.459622058452</c:v>
                </c:pt>
                <c:pt idx="16510">
                  <c:v>398.45535896948797</c:v>
                </c:pt>
                <c:pt idx="16511">
                  <c:v>398.45438188603998</c:v>
                </c:pt>
                <c:pt idx="16512">
                  <c:v>398.44894946210297</c:v>
                </c:pt>
                <c:pt idx="16513">
                  <c:v>398.447660929748</c:v>
                </c:pt>
                <c:pt idx="16514">
                  <c:v>398.441951145068</c:v>
                </c:pt>
                <c:pt idx="16515">
                  <c:v>398.43097819029799</c:v>
                </c:pt>
                <c:pt idx="16516">
                  <c:v>398.41793484573799</c:v>
                </c:pt>
                <c:pt idx="16517">
                  <c:v>398.41032391988102</c:v>
                </c:pt>
                <c:pt idx="16518">
                  <c:v>398.40584432238899</c:v>
                </c:pt>
                <c:pt idx="16519">
                  <c:v>398.404900644897</c:v>
                </c:pt>
                <c:pt idx="16520">
                  <c:v>398.39267878716402</c:v>
                </c:pt>
                <c:pt idx="16521">
                  <c:v>398.388936739401</c:v>
                </c:pt>
                <c:pt idx="16522">
                  <c:v>398.384565066422</c:v>
                </c:pt>
                <c:pt idx="16523">
                  <c:v>398.381527265123</c:v>
                </c:pt>
                <c:pt idx="16524">
                  <c:v>398.36401697884497</c:v>
                </c:pt>
                <c:pt idx="16525">
                  <c:v>398.359355197946</c:v>
                </c:pt>
                <c:pt idx="16526">
                  <c:v>398.35714410076997</c:v>
                </c:pt>
                <c:pt idx="16527">
                  <c:v>398.34843327698201</c:v>
                </c:pt>
                <c:pt idx="16528">
                  <c:v>398.34773371918197</c:v>
                </c:pt>
                <c:pt idx="16529">
                  <c:v>398.340515777581</c:v>
                </c:pt>
                <c:pt idx="16530">
                  <c:v>398.334351353567</c:v>
                </c:pt>
                <c:pt idx="16531">
                  <c:v>398.33078222252101</c:v>
                </c:pt>
                <c:pt idx="16532">
                  <c:v>398.32903767674901</c:v>
                </c:pt>
                <c:pt idx="16533">
                  <c:v>398.327698609805</c:v>
                </c:pt>
                <c:pt idx="16534">
                  <c:v>398.32698588407101</c:v>
                </c:pt>
                <c:pt idx="16535">
                  <c:v>398.32189210916698</c:v>
                </c:pt>
                <c:pt idx="16536">
                  <c:v>398.31904878782899</c:v>
                </c:pt>
                <c:pt idx="16537">
                  <c:v>398.318854914052</c:v>
                </c:pt>
                <c:pt idx="16538">
                  <c:v>398.316375466615</c:v>
                </c:pt>
                <c:pt idx="16539">
                  <c:v>398.31402100179503</c:v>
                </c:pt>
                <c:pt idx="16540">
                  <c:v>398.30589666841797</c:v>
                </c:pt>
                <c:pt idx="16541">
                  <c:v>398.30380517514698</c:v>
                </c:pt>
                <c:pt idx="16542">
                  <c:v>398.301180485489</c:v>
                </c:pt>
                <c:pt idx="16543">
                  <c:v>398.29565786990599</c:v>
                </c:pt>
                <c:pt idx="16544">
                  <c:v>398.29043997222601</c:v>
                </c:pt>
                <c:pt idx="16545">
                  <c:v>398.28824616564901</c:v>
                </c:pt>
                <c:pt idx="16546">
                  <c:v>398.28255274903501</c:v>
                </c:pt>
                <c:pt idx="16547">
                  <c:v>398.27361435860797</c:v>
                </c:pt>
                <c:pt idx="16548">
                  <c:v>398.26547502403002</c:v>
                </c:pt>
                <c:pt idx="16549">
                  <c:v>398.26089296534002</c:v>
                </c:pt>
                <c:pt idx="16550">
                  <c:v>398.24808409463498</c:v>
                </c:pt>
                <c:pt idx="16551">
                  <c:v>398.245338148325</c:v>
                </c:pt>
                <c:pt idx="16552">
                  <c:v>398.24397178840297</c:v>
                </c:pt>
                <c:pt idx="16553">
                  <c:v>398.24372628218902</c:v>
                </c:pt>
                <c:pt idx="16554">
                  <c:v>398.24196309453401</c:v>
                </c:pt>
                <c:pt idx="16555">
                  <c:v>398.22837565524298</c:v>
                </c:pt>
                <c:pt idx="16556">
                  <c:v>398.222715636516</c:v>
                </c:pt>
                <c:pt idx="16557">
                  <c:v>398.21283423036402</c:v>
                </c:pt>
                <c:pt idx="16558">
                  <c:v>398.19340641017101</c:v>
                </c:pt>
                <c:pt idx="16559">
                  <c:v>398.18900188043199</c:v>
                </c:pt>
                <c:pt idx="16560">
                  <c:v>398.185511950359</c:v>
                </c:pt>
                <c:pt idx="16561">
                  <c:v>398.16769461980101</c:v>
                </c:pt>
                <c:pt idx="16562">
                  <c:v>398.16251711143599</c:v>
                </c:pt>
                <c:pt idx="16563">
                  <c:v>398.15645296160602</c:v>
                </c:pt>
                <c:pt idx="16564">
                  <c:v>398.154987084911</c:v>
                </c:pt>
                <c:pt idx="16565">
                  <c:v>398.15472535206601</c:v>
                </c:pt>
                <c:pt idx="16566">
                  <c:v>398.15011171296601</c:v>
                </c:pt>
                <c:pt idx="16567">
                  <c:v>398.147007521901</c:v>
                </c:pt>
                <c:pt idx="16568">
                  <c:v>398.142513818682</c:v>
                </c:pt>
                <c:pt idx="16569">
                  <c:v>398.12802766885801</c:v>
                </c:pt>
                <c:pt idx="16570">
                  <c:v>398.11880391857898</c:v>
                </c:pt>
                <c:pt idx="16571">
                  <c:v>398.10924817588199</c:v>
                </c:pt>
                <c:pt idx="16572">
                  <c:v>398.10007475337699</c:v>
                </c:pt>
                <c:pt idx="16573">
                  <c:v>398.09923195279202</c:v>
                </c:pt>
                <c:pt idx="16574">
                  <c:v>398.08742493893197</c:v>
                </c:pt>
                <c:pt idx="16575">
                  <c:v>398.08284306586802</c:v>
                </c:pt>
                <c:pt idx="16576">
                  <c:v>398.08155141418899</c:v>
                </c:pt>
                <c:pt idx="16577">
                  <c:v>398.08150608519497</c:v>
                </c:pt>
                <c:pt idx="16578">
                  <c:v>398.02908557875401</c:v>
                </c:pt>
                <c:pt idx="16579">
                  <c:v>398.02379322725898</c:v>
                </c:pt>
                <c:pt idx="16580">
                  <c:v>398.01777189173202</c:v>
                </c:pt>
                <c:pt idx="16581">
                  <c:v>398.01694466186098</c:v>
                </c:pt>
                <c:pt idx="16582">
                  <c:v>398.01326868692502</c:v>
                </c:pt>
                <c:pt idx="16583">
                  <c:v>398.00764995127901</c:v>
                </c:pt>
                <c:pt idx="16584">
                  <c:v>398.00365436674298</c:v>
                </c:pt>
                <c:pt idx="16585">
                  <c:v>398.00254659925798</c:v>
                </c:pt>
                <c:pt idx="16586">
                  <c:v>397.99370391404801</c:v>
                </c:pt>
                <c:pt idx="16587">
                  <c:v>397.98835522005197</c:v>
                </c:pt>
                <c:pt idx="16588">
                  <c:v>397.98555368382802</c:v>
                </c:pt>
                <c:pt idx="16589">
                  <c:v>397.98119180769203</c:v>
                </c:pt>
                <c:pt idx="16590">
                  <c:v>397.98096133021198</c:v>
                </c:pt>
                <c:pt idx="16591">
                  <c:v>397.979824190589</c:v>
                </c:pt>
                <c:pt idx="16592">
                  <c:v>397.97034601022602</c:v>
                </c:pt>
                <c:pt idx="16593">
                  <c:v>397.95199588335799</c:v>
                </c:pt>
                <c:pt idx="16594">
                  <c:v>397.94736116173698</c:v>
                </c:pt>
                <c:pt idx="16595">
                  <c:v>397.94700472508998</c:v>
                </c:pt>
                <c:pt idx="16596">
                  <c:v>397.94487643665798</c:v>
                </c:pt>
                <c:pt idx="16597">
                  <c:v>397.93676411483301</c:v>
                </c:pt>
                <c:pt idx="16598">
                  <c:v>397.91998235994703</c:v>
                </c:pt>
                <c:pt idx="16599">
                  <c:v>397.917868113552</c:v>
                </c:pt>
                <c:pt idx="16600">
                  <c:v>397.91261482780402</c:v>
                </c:pt>
                <c:pt idx="16601">
                  <c:v>397.911247055378</c:v>
                </c:pt>
                <c:pt idx="16602">
                  <c:v>397.89995441826898</c:v>
                </c:pt>
                <c:pt idx="16603">
                  <c:v>397.89643777518899</c:v>
                </c:pt>
                <c:pt idx="16604">
                  <c:v>397.89264122266297</c:v>
                </c:pt>
                <c:pt idx="16605">
                  <c:v>397.88624210645997</c:v>
                </c:pt>
                <c:pt idx="16606">
                  <c:v>397.88444694971298</c:v>
                </c:pt>
                <c:pt idx="16607">
                  <c:v>397.87655536325599</c:v>
                </c:pt>
                <c:pt idx="16608">
                  <c:v>397.87420187492899</c:v>
                </c:pt>
                <c:pt idx="16609">
                  <c:v>397.87193894125801</c:v>
                </c:pt>
                <c:pt idx="16610">
                  <c:v>397.86798764974299</c:v>
                </c:pt>
                <c:pt idx="16611">
                  <c:v>397.863631831757</c:v>
                </c:pt>
                <c:pt idx="16612">
                  <c:v>397.85166995305599</c:v>
                </c:pt>
                <c:pt idx="16613">
                  <c:v>397.84902071597099</c:v>
                </c:pt>
                <c:pt idx="16614">
                  <c:v>397.84647710116502</c:v>
                </c:pt>
                <c:pt idx="16615">
                  <c:v>397.84102516808002</c:v>
                </c:pt>
                <c:pt idx="16616">
                  <c:v>397.84101393984599</c:v>
                </c:pt>
                <c:pt idx="16617">
                  <c:v>397.84038316176299</c:v>
                </c:pt>
                <c:pt idx="16618">
                  <c:v>397.83816491218698</c:v>
                </c:pt>
                <c:pt idx="16619">
                  <c:v>397.83798948029801</c:v>
                </c:pt>
                <c:pt idx="16620">
                  <c:v>397.83362009087898</c:v>
                </c:pt>
                <c:pt idx="16621">
                  <c:v>397.83195868544902</c:v>
                </c:pt>
                <c:pt idx="16622">
                  <c:v>397.82461120727203</c:v>
                </c:pt>
                <c:pt idx="16623">
                  <c:v>397.80565671126902</c:v>
                </c:pt>
                <c:pt idx="16624">
                  <c:v>397.80513999383197</c:v>
                </c:pt>
                <c:pt idx="16625">
                  <c:v>397.79696286844398</c:v>
                </c:pt>
                <c:pt idx="16626">
                  <c:v>397.79319872354603</c:v>
                </c:pt>
                <c:pt idx="16627">
                  <c:v>397.79114970336701</c:v>
                </c:pt>
                <c:pt idx="16628">
                  <c:v>397.78689795730998</c:v>
                </c:pt>
                <c:pt idx="16629">
                  <c:v>397.78034964072498</c:v>
                </c:pt>
                <c:pt idx="16630">
                  <c:v>397.77987222143901</c:v>
                </c:pt>
                <c:pt idx="16631">
                  <c:v>397.76692204562403</c:v>
                </c:pt>
                <c:pt idx="16632">
                  <c:v>397.76349263892001</c:v>
                </c:pt>
                <c:pt idx="16633">
                  <c:v>397.76339373831399</c:v>
                </c:pt>
                <c:pt idx="16634">
                  <c:v>397.75072301818398</c:v>
                </c:pt>
                <c:pt idx="16635">
                  <c:v>397.74765121621499</c:v>
                </c:pt>
                <c:pt idx="16636">
                  <c:v>397.73927997290099</c:v>
                </c:pt>
                <c:pt idx="16637">
                  <c:v>397.73445239121003</c:v>
                </c:pt>
                <c:pt idx="16638">
                  <c:v>397.73158603438799</c:v>
                </c:pt>
                <c:pt idx="16639">
                  <c:v>397.73050918582601</c:v>
                </c:pt>
                <c:pt idx="16640">
                  <c:v>397.72673801600303</c:v>
                </c:pt>
                <c:pt idx="16641">
                  <c:v>397.72466346565898</c:v>
                </c:pt>
                <c:pt idx="16642">
                  <c:v>397.71987675526498</c:v>
                </c:pt>
                <c:pt idx="16643">
                  <c:v>397.71345255186901</c:v>
                </c:pt>
                <c:pt idx="16644">
                  <c:v>397.711438216197</c:v>
                </c:pt>
                <c:pt idx="16645">
                  <c:v>397.70806929819298</c:v>
                </c:pt>
                <c:pt idx="16646">
                  <c:v>397.69485630914801</c:v>
                </c:pt>
                <c:pt idx="16647">
                  <c:v>397.69283501368398</c:v>
                </c:pt>
                <c:pt idx="16648">
                  <c:v>397.66045658233998</c:v>
                </c:pt>
                <c:pt idx="16649">
                  <c:v>397.65938197260698</c:v>
                </c:pt>
                <c:pt idx="16650">
                  <c:v>397.65615944784099</c:v>
                </c:pt>
                <c:pt idx="16651">
                  <c:v>397.65457906674402</c:v>
                </c:pt>
                <c:pt idx="16652">
                  <c:v>397.649535915282</c:v>
                </c:pt>
                <c:pt idx="16653">
                  <c:v>397.62867532008499</c:v>
                </c:pt>
                <c:pt idx="16654">
                  <c:v>397.62801117817997</c:v>
                </c:pt>
                <c:pt idx="16655">
                  <c:v>397.620785766864</c:v>
                </c:pt>
                <c:pt idx="16656">
                  <c:v>397.61728527061001</c:v>
                </c:pt>
                <c:pt idx="16657">
                  <c:v>397.61259737695099</c:v>
                </c:pt>
                <c:pt idx="16658">
                  <c:v>397.61180139806697</c:v>
                </c:pt>
                <c:pt idx="16659">
                  <c:v>397.603150157644</c:v>
                </c:pt>
                <c:pt idx="16660">
                  <c:v>397.60043249796598</c:v>
                </c:pt>
                <c:pt idx="16661">
                  <c:v>397.59652760351997</c:v>
                </c:pt>
                <c:pt idx="16662">
                  <c:v>397.59124476007901</c:v>
                </c:pt>
                <c:pt idx="16663">
                  <c:v>397.57848156298598</c:v>
                </c:pt>
                <c:pt idx="16664">
                  <c:v>397.57644399897799</c:v>
                </c:pt>
                <c:pt idx="16665">
                  <c:v>397.57594549322403</c:v>
                </c:pt>
                <c:pt idx="16666">
                  <c:v>397.56804249101202</c:v>
                </c:pt>
                <c:pt idx="16667">
                  <c:v>397.56745462691799</c:v>
                </c:pt>
                <c:pt idx="16668">
                  <c:v>397.56140025634897</c:v>
                </c:pt>
                <c:pt idx="16669">
                  <c:v>397.55646866978299</c:v>
                </c:pt>
                <c:pt idx="16670">
                  <c:v>397.53844149490601</c:v>
                </c:pt>
                <c:pt idx="16671">
                  <c:v>397.53520349107703</c:v>
                </c:pt>
                <c:pt idx="16672">
                  <c:v>397.527872794161</c:v>
                </c:pt>
                <c:pt idx="16673">
                  <c:v>397.52729901802297</c:v>
                </c:pt>
                <c:pt idx="16674">
                  <c:v>397.51998894430398</c:v>
                </c:pt>
                <c:pt idx="16675">
                  <c:v>397.47312710812997</c:v>
                </c:pt>
                <c:pt idx="16676">
                  <c:v>397.459701176902</c:v>
                </c:pt>
                <c:pt idx="16677">
                  <c:v>397.459445264311</c:v>
                </c:pt>
                <c:pt idx="16678">
                  <c:v>397.44534411014803</c:v>
                </c:pt>
                <c:pt idx="16679">
                  <c:v>397.444069756175</c:v>
                </c:pt>
                <c:pt idx="16680">
                  <c:v>397.44189889628899</c:v>
                </c:pt>
                <c:pt idx="16681">
                  <c:v>397.44124787957401</c:v>
                </c:pt>
                <c:pt idx="16682">
                  <c:v>397.43967771254597</c:v>
                </c:pt>
                <c:pt idx="16683">
                  <c:v>397.43843778159902</c:v>
                </c:pt>
                <c:pt idx="16684">
                  <c:v>397.43671013042001</c:v>
                </c:pt>
                <c:pt idx="16685">
                  <c:v>397.43407014413901</c:v>
                </c:pt>
                <c:pt idx="16686">
                  <c:v>397.43129422410902</c:v>
                </c:pt>
                <c:pt idx="16687">
                  <c:v>397.42796879111597</c:v>
                </c:pt>
                <c:pt idx="16688">
                  <c:v>397.42626984370401</c:v>
                </c:pt>
                <c:pt idx="16689">
                  <c:v>397.417699751817</c:v>
                </c:pt>
                <c:pt idx="16690">
                  <c:v>397.41636195073102</c:v>
                </c:pt>
                <c:pt idx="16691">
                  <c:v>397.41356796943199</c:v>
                </c:pt>
                <c:pt idx="16692">
                  <c:v>397.39762964212298</c:v>
                </c:pt>
                <c:pt idx="16693">
                  <c:v>397.39653802237098</c:v>
                </c:pt>
                <c:pt idx="16694">
                  <c:v>397.39470862650001</c:v>
                </c:pt>
                <c:pt idx="16695">
                  <c:v>397.39267800002398</c:v>
                </c:pt>
                <c:pt idx="16696">
                  <c:v>397.379472326388</c:v>
                </c:pt>
                <c:pt idx="16697">
                  <c:v>397.37116444852302</c:v>
                </c:pt>
                <c:pt idx="16698">
                  <c:v>397.36976653742698</c:v>
                </c:pt>
                <c:pt idx="16699">
                  <c:v>397.36802468228501</c:v>
                </c:pt>
                <c:pt idx="16700">
                  <c:v>397.36616595343497</c:v>
                </c:pt>
                <c:pt idx="16701">
                  <c:v>397.365693528034</c:v>
                </c:pt>
                <c:pt idx="16702">
                  <c:v>397.36457914964899</c:v>
                </c:pt>
                <c:pt idx="16703">
                  <c:v>397.35893169878199</c:v>
                </c:pt>
                <c:pt idx="16704">
                  <c:v>397.35887514204501</c:v>
                </c:pt>
                <c:pt idx="16705">
                  <c:v>397.34996659970199</c:v>
                </c:pt>
                <c:pt idx="16706">
                  <c:v>397.34506722245499</c:v>
                </c:pt>
                <c:pt idx="16707">
                  <c:v>397.34401662351399</c:v>
                </c:pt>
                <c:pt idx="16708">
                  <c:v>397.34206879496298</c:v>
                </c:pt>
                <c:pt idx="16709">
                  <c:v>397.331306138147</c:v>
                </c:pt>
                <c:pt idx="16710">
                  <c:v>397.33082043603901</c:v>
                </c:pt>
                <c:pt idx="16711">
                  <c:v>397.31949982287102</c:v>
                </c:pt>
                <c:pt idx="16712">
                  <c:v>397.31747539969302</c:v>
                </c:pt>
                <c:pt idx="16713">
                  <c:v>397.31256370532799</c:v>
                </c:pt>
                <c:pt idx="16714">
                  <c:v>397.30748484207902</c:v>
                </c:pt>
                <c:pt idx="16715">
                  <c:v>397.29476041238598</c:v>
                </c:pt>
                <c:pt idx="16716">
                  <c:v>397.29178868483302</c:v>
                </c:pt>
                <c:pt idx="16717">
                  <c:v>397.291165525069</c:v>
                </c:pt>
                <c:pt idx="16718">
                  <c:v>397.28210749264599</c:v>
                </c:pt>
                <c:pt idx="16719">
                  <c:v>397.27060621784801</c:v>
                </c:pt>
                <c:pt idx="16720">
                  <c:v>397.26962893804699</c:v>
                </c:pt>
                <c:pt idx="16721">
                  <c:v>397.26029658641897</c:v>
                </c:pt>
                <c:pt idx="16722">
                  <c:v>397.24806344710402</c:v>
                </c:pt>
                <c:pt idx="16723">
                  <c:v>397.24533101856599</c:v>
                </c:pt>
                <c:pt idx="16724">
                  <c:v>397.24075399457001</c:v>
                </c:pt>
                <c:pt idx="16725">
                  <c:v>397.23915553982602</c:v>
                </c:pt>
                <c:pt idx="16726">
                  <c:v>397.23265157885299</c:v>
                </c:pt>
                <c:pt idx="16727">
                  <c:v>397.23264060571</c:v>
                </c:pt>
                <c:pt idx="16728">
                  <c:v>397.21586372680201</c:v>
                </c:pt>
                <c:pt idx="16729">
                  <c:v>397.21372739509201</c:v>
                </c:pt>
                <c:pt idx="16730">
                  <c:v>397.20010932645198</c:v>
                </c:pt>
                <c:pt idx="16731">
                  <c:v>397.194533328315</c:v>
                </c:pt>
                <c:pt idx="16732">
                  <c:v>397.19085985412801</c:v>
                </c:pt>
                <c:pt idx="16733">
                  <c:v>397.189528261531</c:v>
                </c:pt>
                <c:pt idx="16734">
                  <c:v>397.18762570097198</c:v>
                </c:pt>
                <c:pt idx="16735">
                  <c:v>397.18405032299501</c:v>
                </c:pt>
                <c:pt idx="16736">
                  <c:v>397.178466303064</c:v>
                </c:pt>
                <c:pt idx="16737">
                  <c:v>397.17577055186598</c:v>
                </c:pt>
                <c:pt idx="16738">
                  <c:v>397.16278331234201</c:v>
                </c:pt>
                <c:pt idx="16739">
                  <c:v>397.16273212351098</c:v>
                </c:pt>
                <c:pt idx="16740">
                  <c:v>397.160097570169</c:v>
                </c:pt>
                <c:pt idx="16741">
                  <c:v>397.15735098804498</c:v>
                </c:pt>
                <c:pt idx="16742">
                  <c:v>397.14830202968199</c:v>
                </c:pt>
                <c:pt idx="16743">
                  <c:v>397.136893673222</c:v>
                </c:pt>
                <c:pt idx="16744">
                  <c:v>397.12647174141603</c:v>
                </c:pt>
                <c:pt idx="16745">
                  <c:v>397.11920891959198</c:v>
                </c:pt>
                <c:pt idx="16746">
                  <c:v>397.11307594012101</c:v>
                </c:pt>
                <c:pt idx="16747">
                  <c:v>397.112030870323</c:v>
                </c:pt>
                <c:pt idx="16748">
                  <c:v>397.101896347072</c:v>
                </c:pt>
                <c:pt idx="16749">
                  <c:v>397.09292893312698</c:v>
                </c:pt>
                <c:pt idx="16750">
                  <c:v>397.08856332087697</c:v>
                </c:pt>
                <c:pt idx="16751">
                  <c:v>397.08081951318002</c:v>
                </c:pt>
                <c:pt idx="16752">
                  <c:v>397.07842134510798</c:v>
                </c:pt>
                <c:pt idx="16753">
                  <c:v>397.07817594203601</c:v>
                </c:pt>
                <c:pt idx="16754">
                  <c:v>397.07483787067099</c:v>
                </c:pt>
                <c:pt idx="16755">
                  <c:v>397.05493941688002</c:v>
                </c:pt>
                <c:pt idx="16756">
                  <c:v>397.05229894909399</c:v>
                </c:pt>
                <c:pt idx="16757">
                  <c:v>397.051465558139</c:v>
                </c:pt>
                <c:pt idx="16758">
                  <c:v>397.03920117376401</c:v>
                </c:pt>
                <c:pt idx="16759">
                  <c:v>397.03884532926202</c:v>
                </c:pt>
                <c:pt idx="16760">
                  <c:v>397.03788116559599</c:v>
                </c:pt>
                <c:pt idx="16761">
                  <c:v>397.037096350019</c:v>
                </c:pt>
                <c:pt idx="16762">
                  <c:v>397.024781158699</c:v>
                </c:pt>
                <c:pt idx="16763">
                  <c:v>397.00134755034799</c:v>
                </c:pt>
                <c:pt idx="16764">
                  <c:v>396.99509608462398</c:v>
                </c:pt>
                <c:pt idx="16765">
                  <c:v>396.99218531983598</c:v>
                </c:pt>
                <c:pt idx="16766">
                  <c:v>396.98895878680702</c:v>
                </c:pt>
                <c:pt idx="16767">
                  <c:v>396.98678866134202</c:v>
                </c:pt>
                <c:pt idx="16768">
                  <c:v>396.98109323357397</c:v>
                </c:pt>
                <c:pt idx="16769">
                  <c:v>396.97751435742902</c:v>
                </c:pt>
                <c:pt idx="16770">
                  <c:v>396.96859621659701</c:v>
                </c:pt>
                <c:pt idx="16771">
                  <c:v>396.96686388791801</c:v>
                </c:pt>
                <c:pt idx="16772">
                  <c:v>396.96082783330701</c:v>
                </c:pt>
                <c:pt idx="16773">
                  <c:v>396.95171987751701</c:v>
                </c:pt>
                <c:pt idx="16774">
                  <c:v>396.95037072755599</c:v>
                </c:pt>
                <c:pt idx="16775">
                  <c:v>396.94158880112701</c:v>
                </c:pt>
                <c:pt idx="16776">
                  <c:v>396.93915085376801</c:v>
                </c:pt>
                <c:pt idx="16777">
                  <c:v>396.93742125507299</c:v>
                </c:pt>
                <c:pt idx="16778">
                  <c:v>396.93655085584498</c:v>
                </c:pt>
                <c:pt idx="16779">
                  <c:v>396.93308089551499</c:v>
                </c:pt>
                <c:pt idx="16780">
                  <c:v>396.92770438771799</c:v>
                </c:pt>
                <c:pt idx="16781">
                  <c:v>396.92525193088198</c:v>
                </c:pt>
                <c:pt idx="16782">
                  <c:v>396.92397084366098</c:v>
                </c:pt>
                <c:pt idx="16783">
                  <c:v>396.91720375203801</c:v>
                </c:pt>
                <c:pt idx="16784">
                  <c:v>396.91478471666102</c:v>
                </c:pt>
                <c:pt idx="16785">
                  <c:v>396.91242228826502</c:v>
                </c:pt>
                <c:pt idx="16786">
                  <c:v>396.90858527738999</c:v>
                </c:pt>
                <c:pt idx="16787">
                  <c:v>396.90530273385701</c:v>
                </c:pt>
                <c:pt idx="16788">
                  <c:v>396.90410002905998</c:v>
                </c:pt>
                <c:pt idx="16789">
                  <c:v>396.90269125023002</c:v>
                </c:pt>
                <c:pt idx="16790">
                  <c:v>396.90085184276501</c:v>
                </c:pt>
                <c:pt idx="16791">
                  <c:v>396.88673800317599</c:v>
                </c:pt>
                <c:pt idx="16792">
                  <c:v>396.88554240122801</c:v>
                </c:pt>
                <c:pt idx="16793">
                  <c:v>396.87897353555599</c:v>
                </c:pt>
                <c:pt idx="16794">
                  <c:v>396.86904670080099</c:v>
                </c:pt>
                <c:pt idx="16795">
                  <c:v>396.86863699273903</c:v>
                </c:pt>
                <c:pt idx="16796">
                  <c:v>396.863695425093</c:v>
                </c:pt>
                <c:pt idx="16797">
                  <c:v>396.86338142147099</c:v>
                </c:pt>
                <c:pt idx="16798">
                  <c:v>396.854436640617</c:v>
                </c:pt>
                <c:pt idx="16799">
                  <c:v>396.84450997953098</c:v>
                </c:pt>
                <c:pt idx="16800">
                  <c:v>396.835172442123</c:v>
                </c:pt>
                <c:pt idx="16801">
                  <c:v>396.83336656730302</c:v>
                </c:pt>
                <c:pt idx="16802">
                  <c:v>396.82828683011297</c:v>
                </c:pt>
                <c:pt idx="16803">
                  <c:v>396.823968625634</c:v>
                </c:pt>
                <c:pt idx="16804">
                  <c:v>396.820883416247</c:v>
                </c:pt>
                <c:pt idx="16805">
                  <c:v>396.81172808340898</c:v>
                </c:pt>
                <c:pt idx="16806">
                  <c:v>396.79978953777902</c:v>
                </c:pt>
                <c:pt idx="16807">
                  <c:v>396.79361428575402</c:v>
                </c:pt>
                <c:pt idx="16808">
                  <c:v>396.78277855374398</c:v>
                </c:pt>
                <c:pt idx="16809">
                  <c:v>396.78215467120401</c:v>
                </c:pt>
                <c:pt idx="16810">
                  <c:v>396.78187392568202</c:v>
                </c:pt>
                <c:pt idx="16811">
                  <c:v>396.77851977255301</c:v>
                </c:pt>
                <c:pt idx="16812">
                  <c:v>396.764561183176</c:v>
                </c:pt>
                <c:pt idx="16813">
                  <c:v>396.75876234119801</c:v>
                </c:pt>
                <c:pt idx="16814">
                  <c:v>396.75279064302902</c:v>
                </c:pt>
                <c:pt idx="16815">
                  <c:v>396.75217623395798</c:v>
                </c:pt>
                <c:pt idx="16816">
                  <c:v>396.75148953960098</c:v>
                </c:pt>
                <c:pt idx="16817">
                  <c:v>396.74326951583703</c:v>
                </c:pt>
                <c:pt idx="16818">
                  <c:v>396.742844808764</c:v>
                </c:pt>
                <c:pt idx="16819">
                  <c:v>396.74197033682202</c:v>
                </c:pt>
                <c:pt idx="16820">
                  <c:v>396.72276266279403</c:v>
                </c:pt>
                <c:pt idx="16821">
                  <c:v>396.721011969404</c:v>
                </c:pt>
                <c:pt idx="16822">
                  <c:v>396.70976269089499</c:v>
                </c:pt>
                <c:pt idx="16823">
                  <c:v>396.70902744406902</c:v>
                </c:pt>
                <c:pt idx="16824">
                  <c:v>396.70142295923699</c:v>
                </c:pt>
                <c:pt idx="16825">
                  <c:v>396.69906687536798</c:v>
                </c:pt>
                <c:pt idx="16826">
                  <c:v>396.69368485085101</c:v>
                </c:pt>
                <c:pt idx="16827">
                  <c:v>396.69198093709099</c:v>
                </c:pt>
                <c:pt idx="16828">
                  <c:v>396.689841979547</c:v>
                </c:pt>
                <c:pt idx="16829">
                  <c:v>396.68225090222103</c:v>
                </c:pt>
                <c:pt idx="16830">
                  <c:v>396.664345489619</c:v>
                </c:pt>
                <c:pt idx="16831">
                  <c:v>396.64731281756701</c:v>
                </c:pt>
                <c:pt idx="16832">
                  <c:v>396.64679281792598</c:v>
                </c:pt>
                <c:pt idx="16833">
                  <c:v>396.63663907851998</c:v>
                </c:pt>
                <c:pt idx="16834">
                  <c:v>396.62788779768903</c:v>
                </c:pt>
                <c:pt idx="16835">
                  <c:v>396.62120635746902</c:v>
                </c:pt>
                <c:pt idx="16836">
                  <c:v>396.61435968328499</c:v>
                </c:pt>
                <c:pt idx="16837">
                  <c:v>396.60614874112201</c:v>
                </c:pt>
                <c:pt idx="16838">
                  <c:v>396.60398164315899</c:v>
                </c:pt>
                <c:pt idx="16839">
                  <c:v>396.59839775620298</c:v>
                </c:pt>
                <c:pt idx="16840">
                  <c:v>396.59292375712801</c:v>
                </c:pt>
                <c:pt idx="16841">
                  <c:v>396.58007922032601</c:v>
                </c:pt>
                <c:pt idx="16842">
                  <c:v>396.573196220787</c:v>
                </c:pt>
                <c:pt idx="16843">
                  <c:v>396.571314666315</c:v>
                </c:pt>
                <c:pt idx="16844">
                  <c:v>396.57017469201497</c:v>
                </c:pt>
                <c:pt idx="16845">
                  <c:v>396.56765044323703</c:v>
                </c:pt>
                <c:pt idx="16846">
                  <c:v>396.56472689360601</c:v>
                </c:pt>
                <c:pt idx="16847">
                  <c:v>396.55877007627498</c:v>
                </c:pt>
                <c:pt idx="16848">
                  <c:v>396.55687501124299</c:v>
                </c:pt>
                <c:pt idx="16849">
                  <c:v>396.555812077486</c:v>
                </c:pt>
                <c:pt idx="16850">
                  <c:v>396.54866609278201</c:v>
                </c:pt>
                <c:pt idx="16851">
                  <c:v>396.54846488034298</c:v>
                </c:pt>
                <c:pt idx="16852">
                  <c:v>396.54753937231402</c:v>
                </c:pt>
                <c:pt idx="16853">
                  <c:v>396.54518679374701</c:v>
                </c:pt>
                <c:pt idx="16854">
                  <c:v>396.54332973113299</c:v>
                </c:pt>
                <c:pt idx="16855">
                  <c:v>396.53425484058198</c:v>
                </c:pt>
                <c:pt idx="16856">
                  <c:v>396.50425550227197</c:v>
                </c:pt>
                <c:pt idx="16857">
                  <c:v>396.499786514091</c:v>
                </c:pt>
                <c:pt idx="16858">
                  <c:v>396.49762501375898</c:v>
                </c:pt>
                <c:pt idx="16859">
                  <c:v>396.49365059590599</c:v>
                </c:pt>
                <c:pt idx="16860">
                  <c:v>396.48824040218301</c:v>
                </c:pt>
                <c:pt idx="16861">
                  <c:v>396.48240382641899</c:v>
                </c:pt>
                <c:pt idx="16862">
                  <c:v>396.47480876734699</c:v>
                </c:pt>
                <c:pt idx="16863">
                  <c:v>396.467505458228</c:v>
                </c:pt>
                <c:pt idx="16864">
                  <c:v>396.46634275335498</c:v>
                </c:pt>
                <c:pt idx="16865">
                  <c:v>396.44796770694097</c:v>
                </c:pt>
                <c:pt idx="16866">
                  <c:v>396.439685606681</c:v>
                </c:pt>
                <c:pt idx="16867">
                  <c:v>396.42433139090099</c:v>
                </c:pt>
                <c:pt idx="16868">
                  <c:v>396.42411749915601</c:v>
                </c:pt>
                <c:pt idx="16869">
                  <c:v>396.421857252032</c:v>
                </c:pt>
                <c:pt idx="16870">
                  <c:v>396.40306279780202</c:v>
                </c:pt>
                <c:pt idx="16871">
                  <c:v>396.40105291549798</c:v>
                </c:pt>
                <c:pt idx="16872">
                  <c:v>396.40014127261497</c:v>
                </c:pt>
                <c:pt idx="16873">
                  <c:v>396.398155718091</c:v>
                </c:pt>
                <c:pt idx="16874">
                  <c:v>396.393171796378</c:v>
                </c:pt>
                <c:pt idx="16875">
                  <c:v>396.39041630262898</c:v>
                </c:pt>
                <c:pt idx="16876">
                  <c:v>396.38988121938399</c:v>
                </c:pt>
                <c:pt idx="16877">
                  <c:v>396.37564365186302</c:v>
                </c:pt>
                <c:pt idx="16878">
                  <c:v>396.368310388113</c:v>
                </c:pt>
                <c:pt idx="16879">
                  <c:v>396.36207459455397</c:v>
                </c:pt>
                <c:pt idx="16880">
                  <c:v>396.36199443904297</c:v>
                </c:pt>
                <c:pt idx="16881">
                  <c:v>396.35719316032697</c:v>
                </c:pt>
                <c:pt idx="16882">
                  <c:v>396.35202197385701</c:v>
                </c:pt>
                <c:pt idx="16883">
                  <c:v>396.346007352122</c:v>
                </c:pt>
                <c:pt idx="16884">
                  <c:v>396.33968576253102</c:v>
                </c:pt>
                <c:pt idx="16885">
                  <c:v>396.33714089707303</c:v>
                </c:pt>
                <c:pt idx="16886">
                  <c:v>396.33520571171101</c:v>
                </c:pt>
                <c:pt idx="16887">
                  <c:v>396.33346891304001</c:v>
                </c:pt>
                <c:pt idx="16888">
                  <c:v>396.32997046004402</c:v>
                </c:pt>
                <c:pt idx="16889">
                  <c:v>396.32673799141202</c:v>
                </c:pt>
                <c:pt idx="16890">
                  <c:v>396.32095639944498</c:v>
                </c:pt>
                <c:pt idx="16891">
                  <c:v>396.30073281918902</c:v>
                </c:pt>
                <c:pt idx="16892">
                  <c:v>396.29921555532599</c:v>
                </c:pt>
                <c:pt idx="16893">
                  <c:v>396.29827318790899</c:v>
                </c:pt>
                <c:pt idx="16894">
                  <c:v>396.29607725255897</c:v>
                </c:pt>
                <c:pt idx="16895">
                  <c:v>396.29543361390103</c:v>
                </c:pt>
                <c:pt idx="16896">
                  <c:v>396.29481468962399</c:v>
                </c:pt>
                <c:pt idx="16897">
                  <c:v>396.27987879917299</c:v>
                </c:pt>
                <c:pt idx="16898">
                  <c:v>396.27343894307899</c:v>
                </c:pt>
                <c:pt idx="16899">
                  <c:v>396.258732929595</c:v>
                </c:pt>
                <c:pt idx="16900">
                  <c:v>396.25774113055598</c:v>
                </c:pt>
                <c:pt idx="16901">
                  <c:v>396.24365426752797</c:v>
                </c:pt>
                <c:pt idx="16902">
                  <c:v>396.23971610490401</c:v>
                </c:pt>
                <c:pt idx="16903">
                  <c:v>396.23342706708797</c:v>
                </c:pt>
                <c:pt idx="16904">
                  <c:v>396.21805556521298</c:v>
                </c:pt>
                <c:pt idx="16905">
                  <c:v>396.21694069817198</c:v>
                </c:pt>
                <c:pt idx="16906">
                  <c:v>396.216709738887</c:v>
                </c:pt>
                <c:pt idx="16907">
                  <c:v>396.21445208575</c:v>
                </c:pt>
                <c:pt idx="16908">
                  <c:v>396.19320479022502</c:v>
                </c:pt>
                <c:pt idx="16909">
                  <c:v>396.193175006724</c:v>
                </c:pt>
                <c:pt idx="16910">
                  <c:v>396.19258737793598</c:v>
                </c:pt>
                <c:pt idx="16911">
                  <c:v>396.17488011215301</c:v>
                </c:pt>
                <c:pt idx="16912">
                  <c:v>396.17123530144897</c:v>
                </c:pt>
                <c:pt idx="16913">
                  <c:v>396.17041949948998</c:v>
                </c:pt>
                <c:pt idx="16914">
                  <c:v>396.17003993642101</c:v>
                </c:pt>
                <c:pt idx="16915">
                  <c:v>396.16636579617102</c:v>
                </c:pt>
                <c:pt idx="16916">
                  <c:v>396.16262198883902</c:v>
                </c:pt>
                <c:pt idx="16917">
                  <c:v>396.15784326537198</c:v>
                </c:pt>
                <c:pt idx="16918">
                  <c:v>396.147300577137</c:v>
                </c:pt>
                <c:pt idx="16919">
                  <c:v>396.14603281627399</c:v>
                </c:pt>
                <c:pt idx="16920">
                  <c:v>396.13893035836702</c:v>
                </c:pt>
                <c:pt idx="16921">
                  <c:v>396.13668175051703</c:v>
                </c:pt>
                <c:pt idx="16922">
                  <c:v>396.136217602366</c:v>
                </c:pt>
                <c:pt idx="16923">
                  <c:v>396.12648471146701</c:v>
                </c:pt>
                <c:pt idx="16924">
                  <c:v>396.12637613622201</c:v>
                </c:pt>
                <c:pt idx="16925">
                  <c:v>396.12465044235398</c:v>
                </c:pt>
                <c:pt idx="16926">
                  <c:v>396.12279921067199</c:v>
                </c:pt>
                <c:pt idx="16927">
                  <c:v>396.12024396280498</c:v>
                </c:pt>
                <c:pt idx="16928">
                  <c:v>396.11881509360899</c:v>
                </c:pt>
                <c:pt idx="16929">
                  <c:v>396.11666569216101</c:v>
                </c:pt>
                <c:pt idx="16930">
                  <c:v>396.11582280635002</c:v>
                </c:pt>
                <c:pt idx="16931">
                  <c:v>396.115373437664</c:v>
                </c:pt>
                <c:pt idx="16932">
                  <c:v>396.113448343551</c:v>
                </c:pt>
                <c:pt idx="16933">
                  <c:v>396.111792824178</c:v>
                </c:pt>
                <c:pt idx="16934">
                  <c:v>396.11067961969002</c:v>
                </c:pt>
                <c:pt idx="16935">
                  <c:v>396.10716868572098</c:v>
                </c:pt>
                <c:pt idx="16936">
                  <c:v>396.10145711381699</c:v>
                </c:pt>
                <c:pt idx="16937">
                  <c:v>396.09863278054598</c:v>
                </c:pt>
                <c:pt idx="16938">
                  <c:v>396.09638679940599</c:v>
                </c:pt>
                <c:pt idx="16939">
                  <c:v>396.08789076099703</c:v>
                </c:pt>
                <c:pt idx="16940">
                  <c:v>396.08150129021197</c:v>
                </c:pt>
                <c:pt idx="16941">
                  <c:v>396.07974668793202</c:v>
                </c:pt>
                <c:pt idx="16942">
                  <c:v>396.074553261625</c:v>
                </c:pt>
                <c:pt idx="16943">
                  <c:v>396.06953166716198</c:v>
                </c:pt>
                <c:pt idx="16944">
                  <c:v>396.06167986917399</c:v>
                </c:pt>
                <c:pt idx="16945">
                  <c:v>396.061230488295</c:v>
                </c:pt>
                <c:pt idx="16946">
                  <c:v>396.055136374531</c:v>
                </c:pt>
                <c:pt idx="16947">
                  <c:v>396.05460638671002</c:v>
                </c:pt>
                <c:pt idx="16948">
                  <c:v>396.05384801770401</c:v>
                </c:pt>
                <c:pt idx="16949">
                  <c:v>396.049229993165</c:v>
                </c:pt>
                <c:pt idx="16950">
                  <c:v>396.04613517730098</c:v>
                </c:pt>
                <c:pt idx="16951">
                  <c:v>396.04581242170502</c:v>
                </c:pt>
                <c:pt idx="16952">
                  <c:v>396.04467138979197</c:v>
                </c:pt>
                <c:pt idx="16953">
                  <c:v>396.04177158130199</c:v>
                </c:pt>
                <c:pt idx="16954">
                  <c:v>396.03608617886198</c:v>
                </c:pt>
                <c:pt idx="16955">
                  <c:v>396.036014701037</c:v>
                </c:pt>
                <c:pt idx="16956">
                  <c:v>396.03071128078801</c:v>
                </c:pt>
                <c:pt idx="16957">
                  <c:v>396.02641204956302</c:v>
                </c:pt>
                <c:pt idx="16958">
                  <c:v>396.024047367891</c:v>
                </c:pt>
                <c:pt idx="16959">
                  <c:v>396.02171710117602</c:v>
                </c:pt>
                <c:pt idx="16960">
                  <c:v>396.00654995544801</c:v>
                </c:pt>
                <c:pt idx="16961">
                  <c:v>396.006381611027</c:v>
                </c:pt>
                <c:pt idx="16962">
                  <c:v>395.997997833829</c:v>
                </c:pt>
                <c:pt idx="16963">
                  <c:v>395.99677440692699</c:v>
                </c:pt>
                <c:pt idx="16964">
                  <c:v>395.984736978444</c:v>
                </c:pt>
                <c:pt idx="16965">
                  <c:v>395.98152543038202</c:v>
                </c:pt>
                <c:pt idx="16966">
                  <c:v>395.97986462006997</c:v>
                </c:pt>
                <c:pt idx="16967">
                  <c:v>395.97732904732402</c:v>
                </c:pt>
                <c:pt idx="16968">
                  <c:v>395.97215033749001</c:v>
                </c:pt>
                <c:pt idx="16969">
                  <c:v>395.970033537696</c:v>
                </c:pt>
                <c:pt idx="16970">
                  <c:v>395.968216929856</c:v>
                </c:pt>
                <c:pt idx="16971">
                  <c:v>395.96663858611402</c:v>
                </c:pt>
                <c:pt idx="16972">
                  <c:v>395.95620637018902</c:v>
                </c:pt>
                <c:pt idx="16973">
                  <c:v>395.94361157825</c:v>
                </c:pt>
                <c:pt idx="16974">
                  <c:v>395.93929951373298</c:v>
                </c:pt>
                <c:pt idx="16975">
                  <c:v>395.93517973004799</c:v>
                </c:pt>
                <c:pt idx="16976">
                  <c:v>395.93432879776299</c:v>
                </c:pt>
                <c:pt idx="16977">
                  <c:v>395.92714293270097</c:v>
                </c:pt>
                <c:pt idx="16978">
                  <c:v>395.92242572550998</c:v>
                </c:pt>
                <c:pt idx="16979">
                  <c:v>395.921021327696</c:v>
                </c:pt>
                <c:pt idx="16980">
                  <c:v>395.91443766498497</c:v>
                </c:pt>
                <c:pt idx="16981">
                  <c:v>395.91146592496199</c:v>
                </c:pt>
                <c:pt idx="16982">
                  <c:v>395.90105835357298</c:v>
                </c:pt>
                <c:pt idx="16983">
                  <c:v>395.88650674495398</c:v>
                </c:pt>
                <c:pt idx="16984">
                  <c:v>395.88079195860701</c:v>
                </c:pt>
                <c:pt idx="16985">
                  <c:v>395.87751083535602</c:v>
                </c:pt>
                <c:pt idx="16986">
                  <c:v>395.86725547800597</c:v>
                </c:pt>
                <c:pt idx="16987">
                  <c:v>395.86339673558803</c:v>
                </c:pt>
                <c:pt idx="16988">
                  <c:v>395.84897332089599</c:v>
                </c:pt>
                <c:pt idx="16989">
                  <c:v>395.84177814319901</c:v>
                </c:pt>
                <c:pt idx="16990">
                  <c:v>395.83266473051901</c:v>
                </c:pt>
                <c:pt idx="16991">
                  <c:v>395.83011554631099</c:v>
                </c:pt>
                <c:pt idx="16992">
                  <c:v>395.80014633653099</c:v>
                </c:pt>
                <c:pt idx="16993">
                  <c:v>395.79807509083702</c:v>
                </c:pt>
                <c:pt idx="16994">
                  <c:v>395.790110759274</c:v>
                </c:pt>
                <c:pt idx="16995">
                  <c:v>395.78939200250397</c:v>
                </c:pt>
                <c:pt idx="16996">
                  <c:v>395.78253925686801</c:v>
                </c:pt>
                <c:pt idx="16997">
                  <c:v>395.76301169488897</c:v>
                </c:pt>
                <c:pt idx="16998">
                  <c:v>395.75239220799199</c:v>
                </c:pt>
                <c:pt idx="16999">
                  <c:v>395.73942220705197</c:v>
                </c:pt>
                <c:pt idx="17000">
                  <c:v>395.731523626973</c:v>
                </c:pt>
                <c:pt idx="17001">
                  <c:v>395.71536384510199</c:v>
                </c:pt>
                <c:pt idx="17002">
                  <c:v>395.71345774180799</c:v>
                </c:pt>
                <c:pt idx="17003">
                  <c:v>395.70118155224998</c:v>
                </c:pt>
                <c:pt idx="17004">
                  <c:v>395.69527950617601</c:v>
                </c:pt>
                <c:pt idx="17005">
                  <c:v>395.692155242767</c:v>
                </c:pt>
                <c:pt idx="17006">
                  <c:v>395.69206121111898</c:v>
                </c:pt>
                <c:pt idx="17007">
                  <c:v>395.690940991503</c:v>
                </c:pt>
                <c:pt idx="17008">
                  <c:v>395.69017411649901</c:v>
                </c:pt>
                <c:pt idx="17009">
                  <c:v>395.686083174423</c:v>
                </c:pt>
                <c:pt idx="17010">
                  <c:v>395.67690492049201</c:v>
                </c:pt>
                <c:pt idx="17011">
                  <c:v>395.67546427046801</c:v>
                </c:pt>
                <c:pt idx="17012">
                  <c:v>395.666353396288</c:v>
                </c:pt>
                <c:pt idx="17013">
                  <c:v>395.659076288687</c:v>
                </c:pt>
                <c:pt idx="17014">
                  <c:v>395.65745323323603</c:v>
                </c:pt>
                <c:pt idx="17015">
                  <c:v>395.65492483969598</c:v>
                </c:pt>
                <c:pt idx="17016">
                  <c:v>395.65404050277903</c:v>
                </c:pt>
                <c:pt idx="17017">
                  <c:v>395.64979239020698</c:v>
                </c:pt>
                <c:pt idx="17018">
                  <c:v>395.64608352443798</c:v>
                </c:pt>
                <c:pt idx="17019">
                  <c:v>395.63900611102298</c:v>
                </c:pt>
                <c:pt idx="17020">
                  <c:v>395.63555615874702</c:v>
                </c:pt>
                <c:pt idx="17021">
                  <c:v>395.62055719220501</c:v>
                </c:pt>
                <c:pt idx="17022">
                  <c:v>395.61191042342398</c:v>
                </c:pt>
                <c:pt idx="17023">
                  <c:v>395.606834219066</c:v>
                </c:pt>
                <c:pt idx="17024">
                  <c:v>395.60533447146997</c:v>
                </c:pt>
                <c:pt idx="17025">
                  <c:v>395.58923647658099</c:v>
                </c:pt>
                <c:pt idx="17026">
                  <c:v>395.57825642479003</c:v>
                </c:pt>
                <c:pt idx="17027">
                  <c:v>395.56689729578</c:v>
                </c:pt>
                <c:pt idx="17028">
                  <c:v>395.556214906413</c:v>
                </c:pt>
                <c:pt idx="17029">
                  <c:v>395.55400148904602</c:v>
                </c:pt>
                <c:pt idx="17030">
                  <c:v>395.55252746111597</c:v>
                </c:pt>
                <c:pt idx="17031">
                  <c:v>395.55153568890501</c:v>
                </c:pt>
                <c:pt idx="17032">
                  <c:v>395.54462580456197</c:v>
                </c:pt>
                <c:pt idx="17033">
                  <c:v>395.54004077107601</c:v>
                </c:pt>
                <c:pt idx="17034">
                  <c:v>395.53651937429402</c:v>
                </c:pt>
                <c:pt idx="17035">
                  <c:v>395.531866870594</c:v>
                </c:pt>
                <c:pt idx="17036">
                  <c:v>395.52073503958297</c:v>
                </c:pt>
                <c:pt idx="17037">
                  <c:v>395.51990415143501</c:v>
                </c:pt>
                <c:pt idx="17038">
                  <c:v>395.51385659033502</c:v>
                </c:pt>
                <c:pt idx="17039">
                  <c:v>395.50828397488499</c:v>
                </c:pt>
                <c:pt idx="17040">
                  <c:v>395.49321280823602</c:v>
                </c:pt>
                <c:pt idx="17041">
                  <c:v>395.492772989039</c:v>
                </c:pt>
                <c:pt idx="17042">
                  <c:v>395.49207187702098</c:v>
                </c:pt>
                <c:pt idx="17043">
                  <c:v>395.48743944537603</c:v>
                </c:pt>
                <c:pt idx="17044">
                  <c:v>395.48346830052901</c:v>
                </c:pt>
                <c:pt idx="17045">
                  <c:v>395.47993372926902</c:v>
                </c:pt>
                <c:pt idx="17046">
                  <c:v>395.478848310508</c:v>
                </c:pt>
                <c:pt idx="17047">
                  <c:v>395.47357503472199</c:v>
                </c:pt>
                <c:pt idx="17048">
                  <c:v>395.47283051502598</c:v>
                </c:pt>
                <c:pt idx="17049">
                  <c:v>395.464168163083</c:v>
                </c:pt>
                <c:pt idx="17050">
                  <c:v>395.46137913548398</c:v>
                </c:pt>
                <c:pt idx="17051">
                  <c:v>395.455812071558</c:v>
                </c:pt>
                <c:pt idx="17052">
                  <c:v>395.45210899030201</c:v>
                </c:pt>
                <c:pt idx="17053">
                  <c:v>395.44451268161203</c:v>
                </c:pt>
                <c:pt idx="17054">
                  <c:v>395.44078359922503</c:v>
                </c:pt>
                <c:pt idx="17055">
                  <c:v>395.42274383835502</c:v>
                </c:pt>
                <c:pt idx="17056">
                  <c:v>395.419601372057</c:v>
                </c:pt>
                <c:pt idx="17057">
                  <c:v>395.41497848722298</c:v>
                </c:pt>
                <c:pt idx="17058">
                  <c:v>395.412086041203</c:v>
                </c:pt>
                <c:pt idx="17059">
                  <c:v>395.41034140795398</c:v>
                </c:pt>
                <c:pt idx="17060">
                  <c:v>395.40451525154202</c:v>
                </c:pt>
                <c:pt idx="17061">
                  <c:v>395.40102557517298</c:v>
                </c:pt>
                <c:pt idx="17062">
                  <c:v>395.39218903487199</c:v>
                </c:pt>
                <c:pt idx="17063">
                  <c:v>395.39114848644198</c:v>
                </c:pt>
                <c:pt idx="17064">
                  <c:v>395.38658129525402</c:v>
                </c:pt>
                <c:pt idx="17065">
                  <c:v>395.37987879166099</c:v>
                </c:pt>
                <c:pt idx="17066">
                  <c:v>395.37746452864599</c:v>
                </c:pt>
                <c:pt idx="17067">
                  <c:v>395.37712986167998</c:v>
                </c:pt>
                <c:pt idx="17068">
                  <c:v>395.345845480935</c:v>
                </c:pt>
                <c:pt idx="17069">
                  <c:v>395.34331610499299</c:v>
                </c:pt>
                <c:pt idx="17070">
                  <c:v>395.33176539324802</c:v>
                </c:pt>
                <c:pt idx="17071">
                  <c:v>395.33169162592401</c:v>
                </c:pt>
                <c:pt idx="17072">
                  <c:v>395.32546278153001</c:v>
                </c:pt>
                <c:pt idx="17073">
                  <c:v>395.31951387842503</c:v>
                </c:pt>
                <c:pt idx="17074">
                  <c:v>395.31774781142502</c:v>
                </c:pt>
                <c:pt idx="17075">
                  <c:v>395.31526758099398</c:v>
                </c:pt>
                <c:pt idx="17076">
                  <c:v>395.31097177014198</c:v>
                </c:pt>
                <c:pt idx="17077">
                  <c:v>395.30221390053401</c:v>
                </c:pt>
                <c:pt idx="17078">
                  <c:v>395.30114974311903</c:v>
                </c:pt>
                <c:pt idx="17079">
                  <c:v>395.29341703171599</c:v>
                </c:pt>
                <c:pt idx="17080">
                  <c:v>395.26898824184502</c:v>
                </c:pt>
                <c:pt idx="17081">
                  <c:v>395.26759778552201</c:v>
                </c:pt>
                <c:pt idx="17082">
                  <c:v>395.26643276614601</c:v>
                </c:pt>
                <c:pt idx="17083">
                  <c:v>395.26398482720202</c:v>
                </c:pt>
                <c:pt idx="17084">
                  <c:v>395.25602863411598</c:v>
                </c:pt>
                <c:pt idx="17085">
                  <c:v>395.248605071116</c:v>
                </c:pt>
                <c:pt idx="17086">
                  <c:v>395.22615648667301</c:v>
                </c:pt>
                <c:pt idx="17087">
                  <c:v>395.22599053330998</c:v>
                </c:pt>
                <c:pt idx="17088">
                  <c:v>395.21967027791101</c:v>
                </c:pt>
                <c:pt idx="17089">
                  <c:v>395.21933427080802</c:v>
                </c:pt>
                <c:pt idx="17090">
                  <c:v>395.21841976846599</c:v>
                </c:pt>
                <c:pt idx="17091">
                  <c:v>395.212780096176</c:v>
                </c:pt>
                <c:pt idx="17092">
                  <c:v>395.21184639415799</c:v>
                </c:pt>
                <c:pt idx="17093">
                  <c:v>395.20408620676</c:v>
                </c:pt>
                <c:pt idx="17094">
                  <c:v>395.18749961226598</c:v>
                </c:pt>
                <c:pt idx="17095">
                  <c:v>395.18641504814201</c:v>
                </c:pt>
                <c:pt idx="17096">
                  <c:v>395.17972181346698</c:v>
                </c:pt>
                <c:pt idx="17097">
                  <c:v>395.17641308998998</c:v>
                </c:pt>
                <c:pt idx="17098">
                  <c:v>395.17422558833999</c:v>
                </c:pt>
                <c:pt idx="17099">
                  <c:v>395.17339484040502</c:v>
                </c:pt>
                <c:pt idx="17100">
                  <c:v>395.16218314579498</c:v>
                </c:pt>
                <c:pt idx="17101">
                  <c:v>395.160089499202</c:v>
                </c:pt>
                <c:pt idx="17102">
                  <c:v>395.14915289767401</c:v>
                </c:pt>
                <c:pt idx="17103">
                  <c:v>395.14686600619501</c:v>
                </c:pt>
                <c:pt idx="17104">
                  <c:v>395.14670254207499</c:v>
                </c:pt>
                <c:pt idx="17105">
                  <c:v>395.13913784506701</c:v>
                </c:pt>
                <c:pt idx="17106">
                  <c:v>395.13751318532098</c:v>
                </c:pt>
                <c:pt idx="17107">
                  <c:v>395.12856963619203</c:v>
                </c:pt>
                <c:pt idx="17108">
                  <c:v>395.12138062395002</c:v>
                </c:pt>
                <c:pt idx="17109">
                  <c:v>395.11428383376199</c:v>
                </c:pt>
                <c:pt idx="17110">
                  <c:v>395.10933762071699</c:v>
                </c:pt>
                <c:pt idx="17111">
                  <c:v>395.10919651209701</c:v>
                </c:pt>
                <c:pt idx="17112">
                  <c:v>395.10913530626402</c:v>
                </c:pt>
                <c:pt idx="17113">
                  <c:v>395.106676849086</c:v>
                </c:pt>
                <c:pt idx="17114">
                  <c:v>395.08943730721501</c:v>
                </c:pt>
                <c:pt idx="17115">
                  <c:v>395.08742150164397</c:v>
                </c:pt>
                <c:pt idx="17116">
                  <c:v>395.07169417444197</c:v>
                </c:pt>
                <c:pt idx="17117">
                  <c:v>395.068660110172</c:v>
                </c:pt>
                <c:pt idx="17118">
                  <c:v>395.06822604337299</c:v>
                </c:pt>
                <c:pt idx="17119">
                  <c:v>395.06696655137603</c:v>
                </c:pt>
                <c:pt idx="17120">
                  <c:v>395.06462125034699</c:v>
                </c:pt>
                <c:pt idx="17121">
                  <c:v>395.06074831045601</c:v>
                </c:pt>
                <c:pt idx="17122">
                  <c:v>395.05756928743898</c:v>
                </c:pt>
                <c:pt idx="17123">
                  <c:v>395.05575697898399</c:v>
                </c:pt>
                <c:pt idx="17124">
                  <c:v>395.05524208466898</c:v>
                </c:pt>
                <c:pt idx="17125">
                  <c:v>395.04766281028202</c:v>
                </c:pt>
                <c:pt idx="17126">
                  <c:v>395.03416215542001</c:v>
                </c:pt>
                <c:pt idx="17127">
                  <c:v>395.03383052588299</c:v>
                </c:pt>
                <c:pt idx="17128">
                  <c:v>395.02910664768098</c:v>
                </c:pt>
                <c:pt idx="17129">
                  <c:v>395.02382081704798</c:v>
                </c:pt>
                <c:pt idx="17130">
                  <c:v>395.015316312984</c:v>
                </c:pt>
                <c:pt idx="17131">
                  <c:v>395.013059067705</c:v>
                </c:pt>
                <c:pt idx="17132">
                  <c:v>395.00814957764902</c:v>
                </c:pt>
                <c:pt idx="17133">
                  <c:v>395.00557434398598</c:v>
                </c:pt>
                <c:pt idx="17134">
                  <c:v>395.00346719201701</c:v>
                </c:pt>
                <c:pt idx="17135">
                  <c:v>395.00278877735599</c:v>
                </c:pt>
                <c:pt idx="17136">
                  <c:v>395.00215740725901</c:v>
                </c:pt>
                <c:pt idx="17137">
                  <c:v>394.99744367792402</c:v>
                </c:pt>
                <c:pt idx="17138">
                  <c:v>394.99475656299501</c:v>
                </c:pt>
                <c:pt idx="17139">
                  <c:v>394.98738731434503</c:v>
                </c:pt>
                <c:pt idx="17140">
                  <c:v>394.98643760882902</c:v>
                </c:pt>
                <c:pt idx="17141">
                  <c:v>394.980479949227</c:v>
                </c:pt>
                <c:pt idx="17142">
                  <c:v>394.97798749750802</c:v>
                </c:pt>
                <c:pt idx="17143">
                  <c:v>394.97321991060102</c:v>
                </c:pt>
                <c:pt idx="17144">
                  <c:v>394.97073247146898</c:v>
                </c:pt>
                <c:pt idx="17145">
                  <c:v>394.96593847054203</c:v>
                </c:pt>
                <c:pt idx="17146">
                  <c:v>394.96182351730403</c:v>
                </c:pt>
                <c:pt idx="17147">
                  <c:v>394.96156627384198</c:v>
                </c:pt>
                <c:pt idx="17148">
                  <c:v>394.95378152040399</c:v>
                </c:pt>
                <c:pt idx="17149">
                  <c:v>394.95172607051899</c:v>
                </c:pt>
                <c:pt idx="17150">
                  <c:v>394.94970822268198</c:v>
                </c:pt>
                <c:pt idx="17151">
                  <c:v>394.94936710649102</c:v>
                </c:pt>
                <c:pt idx="17152">
                  <c:v>394.947849256079</c:v>
                </c:pt>
                <c:pt idx="17153">
                  <c:v>394.94759192779799</c:v>
                </c:pt>
                <c:pt idx="17154">
                  <c:v>394.945183383607</c:v>
                </c:pt>
                <c:pt idx="17155">
                  <c:v>394.94214321100901</c:v>
                </c:pt>
                <c:pt idx="17156">
                  <c:v>394.94147777145901</c:v>
                </c:pt>
                <c:pt idx="17157">
                  <c:v>394.941011176426</c:v>
                </c:pt>
                <c:pt idx="17158">
                  <c:v>394.94068792625501</c:v>
                </c:pt>
                <c:pt idx="17159">
                  <c:v>394.92883972098798</c:v>
                </c:pt>
                <c:pt idx="17160">
                  <c:v>394.92802264348097</c:v>
                </c:pt>
                <c:pt idx="17161">
                  <c:v>394.92288221570902</c:v>
                </c:pt>
                <c:pt idx="17162">
                  <c:v>394.922486826225</c:v>
                </c:pt>
                <c:pt idx="17163">
                  <c:v>394.907289171348</c:v>
                </c:pt>
                <c:pt idx="17164">
                  <c:v>394.90223952441698</c:v>
                </c:pt>
                <c:pt idx="17165">
                  <c:v>394.89486283579498</c:v>
                </c:pt>
                <c:pt idx="17166">
                  <c:v>394.88120508092499</c:v>
                </c:pt>
                <c:pt idx="17167">
                  <c:v>394.88070756371502</c:v>
                </c:pt>
                <c:pt idx="17168">
                  <c:v>394.87298660398199</c:v>
                </c:pt>
                <c:pt idx="17169">
                  <c:v>394.86352621176599</c:v>
                </c:pt>
                <c:pt idx="17170">
                  <c:v>394.85133552084699</c:v>
                </c:pt>
                <c:pt idx="17171">
                  <c:v>394.84962376145899</c:v>
                </c:pt>
                <c:pt idx="17172">
                  <c:v>394.84509341873502</c:v>
                </c:pt>
                <c:pt idx="17173">
                  <c:v>394.83452083791298</c:v>
                </c:pt>
                <c:pt idx="17174">
                  <c:v>394.83422209875903</c:v>
                </c:pt>
                <c:pt idx="17175">
                  <c:v>394.82597685981898</c:v>
                </c:pt>
                <c:pt idx="17176">
                  <c:v>394.814694921164</c:v>
                </c:pt>
                <c:pt idx="17177">
                  <c:v>394.80665215795301</c:v>
                </c:pt>
                <c:pt idx="17178">
                  <c:v>394.79556375693602</c:v>
                </c:pt>
                <c:pt idx="17179">
                  <c:v>394.767788025345</c:v>
                </c:pt>
                <c:pt idx="17180">
                  <c:v>394.76604721018902</c:v>
                </c:pt>
                <c:pt idx="17181">
                  <c:v>394.74451789141102</c:v>
                </c:pt>
                <c:pt idx="17182">
                  <c:v>394.74154521948702</c:v>
                </c:pt>
                <c:pt idx="17183">
                  <c:v>394.74099806369298</c:v>
                </c:pt>
                <c:pt idx="17184">
                  <c:v>394.73991645265301</c:v>
                </c:pt>
                <c:pt idx="17185">
                  <c:v>394.734564755983</c:v>
                </c:pt>
                <c:pt idx="17186">
                  <c:v>394.73317465980898</c:v>
                </c:pt>
                <c:pt idx="17187">
                  <c:v>394.71528196890603</c:v>
                </c:pt>
                <c:pt idx="17188">
                  <c:v>394.71276277776201</c:v>
                </c:pt>
                <c:pt idx="17189">
                  <c:v>394.70664428560701</c:v>
                </c:pt>
                <c:pt idx="17190">
                  <c:v>394.69953301600401</c:v>
                </c:pt>
                <c:pt idx="17191">
                  <c:v>394.69800110340901</c:v>
                </c:pt>
                <c:pt idx="17192">
                  <c:v>394.68287720974899</c:v>
                </c:pt>
                <c:pt idx="17193">
                  <c:v>394.68206624463801</c:v>
                </c:pt>
                <c:pt idx="17194">
                  <c:v>394.67825671875897</c:v>
                </c:pt>
                <c:pt idx="17195">
                  <c:v>394.67562129493598</c:v>
                </c:pt>
                <c:pt idx="17196">
                  <c:v>394.66562427044198</c:v>
                </c:pt>
                <c:pt idx="17197">
                  <c:v>394.66384198476601</c:v>
                </c:pt>
                <c:pt idx="17198">
                  <c:v>394.65865918889602</c:v>
                </c:pt>
                <c:pt idx="17199">
                  <c:v>394.642827550768</c:v>
                </c:pt>
                <c:pt idx="17200">
                  <c:v>394.63123816300498</c:v>
                </c:pt>
                <c:pt idx="17201">
                  <c:v>394.62355785442401</c:v>
                </c:pt>
                <c:pt idx="17202">
                  <c:v>394.62302166785099</c:v>
                </c:pt>
                <c:pt idx="17203">
                  <c:v>394.60771505243503</c:v>
                </c:pt>
                <c:pt idx="17204">
                  <c:v>394.60082130113398</c:v>
                </c:pt>
                <c:pt idx="17205">
                  <c:v>394.59893325409502</c:v>
                </c:pt>
                <c:pt idx="17206">
                  <c:v>394.59429817510397</c:v>
                </c:pt>
                <c:pt idx="17207">
                  <c:v>394.59394753492501</c:v>
                </c:pt>
                <c:pt idx="17208">
                  <c:v>394.58238368795702</c:v>
                </c:pt>
                <c:pt idx="17209">
                  <c:v>394.58129661189503</c:v>
                </c:pt>
                <c:pt idx="17210">
                  <c:v>394.56949357049899</c:v>
                </c:pt>
                <c:pt idx="17211">
                  <c:v>394.56522689890397</c:v>
                </c:pt>
                <c:pt idx="17212">
                  <c:v>394.56301876274102</c:v>
                </c:pt>
                <c:pt idx="17213">
                  <c:v>394.55771582832602</c:v>
                </c:pt>
                <c:pt idx="17214">
                  <c:v>394.54360693820701</c:v>
                </c:pt>
                <c:pt idx="17215">
                  <c:v>394.53948061358898</c:v>
                </c:pt>
                <c:pt idx="17216">
                  <c:v>394.536702484209</c:v>
                </c:pt>
                <c:pt idx="17217">
                  <c:v>394.53415812028402</c:v>
                </c:pt>
                <c:pt idx="17218">
                  <c:v>394.53387377203399</c:v>
                </c:pt>
                <c:pt idx="17219">
                  <c:v>394.51852900639699</c:v>
                </c:pt>
                <c:pt idx="17220">
                  <c:v>394.50902844698498</c:v>
                </c:pt>
                <c:pt idx="17221">
                  <c:v>394.505397980461</c:v>
                </c:pt>
                <c:pt idx="17222">
                  <c:v>394.48899238026502</c:v>
                </c:pt>
                <c:pt idx="17223">
                  <c:v>394.48629034638299</c:v>
                </c:pt>
                <c:pt idx="17224">
                  <c:v>394.48236608051701</c:v>
                </c:pt>
                <c:pt idx="17225">
                  <c:v>394.45339811817797</c:v>
                </c:pt>
                <c:pt idx="17226">
                  <c:v>394.44907544743501</c:v>
                </c:pt>
                <c:pt idx="17227">
                  <c:v>394.434341839806</c:v>
                </c:pt>
                <c:pt idx="17228">
                  <c:v>394.42568873864798</c:v>
                </c:pt>
                <c:pt idx="17229">
                  <c:v>394.42307416345699</c:v>
                </c:pt>
                <c:pt idx="17230">
                  <c:v>394.42040286973901</c:v>
                </c:pt>
                <c:pt idx="17231">
                  <c:v>394.420127512938</c:v>
                </c:pt>
                <c:pt idx="17232">
                  <c:v>394.39616990352499</c:v>
                </c:pt>
                <c:pt idx="17233">
                  <c:v>394.38583052039098</c:v>
                </c:pt>
                <c:pt idx="17234">
                  <c:v>394.37199745217799</c:v>
                </c:pt>
                <c:pt idx="17235">
                  <c:v>394.36787974095802</c:v>
                </c:pt>
                <c:pt idx="17236">
                  <c:v>394.36209008324698</c:v>
                </c:pt>
                <c:pt idx="17237">
                  <c:v>394.36117587285798</c:v>
                </c:pt>
                <c:pt idx="17238">
                  <c:v>394.34131891386602</c:v>
                </c:pt>
                <c:pt idx="17239">
                  <c:v>394.335600057862</c:v>
                </c:pt>
                <c:pt idx="17240">
                  <c:v>394.32207229276003</c:v>
                </c:pt>
                <c:pt idx="17241">
                  <c:v>394.30932921021201</c:v>
                </c:pt>
                <c:pt idx="17242">
                  <c:v>394.273895357642</c:v>
                </c:pt>
                <c:pt idx="17243">
                  <c:v>394.25578962628799</c:v>
                </c:pt>
                <c:pt idx="17244">
                  <c:v>394.23397043759797</c:v>
                </c:pt>
                <c:pt idx="17245">
                  <c:v>394.21868208658299</c:v>
                </c:pt>
                <c:pt idx="17246">
                  <c:v>394.21780515349099</c:v>
                </c:pt>
                <c:pt idx="17247">
                  <c:v>394.215190960624</c:v>
                </c:pt>
                <c:pt idx="17248">
                  <c:v>394.17701816797597</c:v>
                </c:pt>
                <c:pt idx="17249">
                  <c:v>394.17487369482399</c:v>
                </c:pt>
                <c:pt idx="17250">
                  <c:v>394.15951181618402</c:v>
                </c:pt>
                <c:pt idx="17251">
                  <c:v>394.12890765147199</c:v>
                </c:pt>
                <c:pt idx="17252">
                  <c:v>394.10912804142498</c:v>
                </c:pt>
                <c:pt idx="17253">
                  <c:v>394.09959660605</c:v>
                </c:pt>
                <c:pt idx="17254">
                  <c:v>394.09806580612599</c:v>
                </c:pt>
                <c:pt idx="17255">
                  <c:v>394.08487902821298</c:v>
                </c:pt>
                <c:pt idx="17256">
                  <c:v>394.079445937316</c:v>
                </c:pt>
                <c:pt idx="17257">
                  <c:v>394.073140277204</c:v>
                </c:pt>
                <c:pt idx="17258">
                  <c:v>394.07216369997099</c:v>
                </c:pt>
                <c:pt idx="17259">
                  <c:v>394.06534310818802</c:v>
                </c:pt>
                <c:pt idx="17260">
                  <c:v>394.06516075199602</c:v>
                </c:pt>
                <c:pt idx="17261">
                  <c:v>394.06024522745003</c:v>
                </c:pt>
                <c:pt idx="17262">
                  <c:v>394.043255788919</c:v>
                </c:pt>
                <c:pt idx="17263">
                  <c:v>394.02808107310801</c:v>
                </c:pt>
                <c:pt idx="17264">
                  <c:v>394.02306394791998</c:v>
                </c:pt>
                <c:pt idx="17265">
                  <c:v>394.01470012683097</c:v>
                </c:pt>
                <c:pt idx="17266">
                  <c:v>394.003846715083</c:v>
                </c:pt>
                <c:pt idx="17267">
                  <c:v>393.99962483434598</c:v>
                </c:pt>
                <c:pt idx="17268">
                  <c:v>393.99834313693998</c:v>
                </c:pt>
                <c:pt idx="17269">
                  <c:v>393.98541684700899</c:v>
                </c:pt>
                <c:pt idx="17270">
                  <c:v>393.96973523283202</c:v>
                </c:pt>
                <c:pt idx="17271">
                  <c:v>393.96166889811298</c:v>
                </c:pt>
                <c:pt idx="17272">
                  <c:v>393.95719932875198</c:v>
                </c:pt>
                <c:pt idx="17273">
                  <c:v>393.95474812276399</c:v>
                </c:pt>
                <c:pt idx="17274">
                  <c:v>393.93830792794603</c:v>
                </c:pt>
                <c:pt idx="17275">
                  <c:v>393.92425394620398</c:v>
                </c:pt>
                <c:pt idx="17276">
                  <c:v>393.92410175659802</c:v>
                </c:pt>
                <c:pt idx="17277">
                  <c:v>393.91496960867403</c:v>
                </c:pt>
                <c:pt idx="17278">
                  <c:v>393.90865470164601</c:v>
                </c:pt>
                <c:pt idx="17279">
                  <c:v>393.90629001566401</c:v>
                </c:pt>
                <c:pt idx="17280">
                  <c:v>393.89993553963001</c:v>
                </c:pt>
                <c:pt idx="17281">
                  <c:v>393.89778902718302</c:v>
                </c:pt>
                <c:pt idx="17282">
                  <c:v>393.891899979161</c:v>
                </c:pt>
                <c:pt idx="17283">
                  <c:v>393.88403960348103</c:v>
                </c:pt>
                <c:pt idx="17284">
                  <c:v>393.87424171727901</c:v>
                </c:pt>
                <c:pt idx="17285">
                  <c:v>393.86330084478902</c:v>
                </c:pt>
                <c:pt idx="17286">
                  <c:v>393.85574604863501</c:v>
                </c:pt>
                <c:pt idx="17287">
                  <c:v>393.85075007125801</c:v>
                </c:pt>
                <c:pt idx="17288">
                  <c:v>393.844562353958</c:v>
                </c:pt>
                <c:pt idx="17289">
                  <c:v>393.82670881751699</c:v>
                </c:pt>
                <c:pt idx="17290">
                  <c:v>393.82654922310297</c:v>
                </c:pt>
                <c:pt idx="17291">
                  <c:v>393.82203996407901</c:v>
                </c:pt>
                <c:pt idx="17292">
                  <c:v>393.81394054850603</c:v>
                </c:pt>
                <c:pt idx="17293">
                  <c:v>393.80987248650302</c:v>
                </c:pt>
                <c:pt idx="17294">
                  <c:v>393.80953143242198</c:v>
                </c:pt>
                <c:pt idx="17295">
                  <c:v>393.80604537781801</c:v>
                </c:pt>
                <c:pt idx="17296">
                  <c:v>393.80537937071898</c:v>
                </c:pt>
                <c:pt idx="17297">
                  <c:v>393.79695311982198</c:v>
                </c:pt>
                <c:pt idx="17298">
                  <c:v>393.75979094568498</c:v>
                </c:pt>
                <c:pt idx="17299">
                  <c:v>393.758795394294</c:v>
                </c:pt>
                <c:pt idx="17300">
                  <c:v>393.75293937672097</c:v>
                </c:pt>
                <c:pt idx="17301">
                  <c:v>393.75081405948401</c:v>
                </c:pt>
                <c:pt idx="17302">
                  <c:v>393.74550348679497</c:v>
                </c:pt>
                <c:pt idx="17303">
                  <c:v>393.74377613601098</c:v>
                </c:pt>
                <c:pt idx="17304">
                  <c:v>393.74339631473299</c:v>
                </c:pt>
                <c:pt idx="17305">
                  <c:v>393.732481643055</c:v>
                </c:pt>
                <c:pt idx="17306">
                  <c:v>393.72815348534402</c:v>
                </c:pt>
                <c:pt idx="17307">
                  <c:v>393.727515506955</c:v>
                </c:pt>
                <c:pt idx="17308">
                  <c:v>393.717826793261</c:v>
                </c:pt>
                <c:pt idx="17309">
                  <c:v>393.71156265637501</c:v>
                </c:pt>
                <c:pt idx="17310">
                  <c:v>393.71127849640101</c:v>
                </c:pt>
                <c:pt idx="17311">
                  <c:v>393.70782228406398</c:v>
                </c:pt>
                <c:pt idx="17312">
                  <c:v>393.706733479143</c:v>
                </c:pt>
                <c:pt idx="17313">
                  <c:v>393.70428410915099</c:v>
                </c:pt>
                <c:pt idx="17314">
                  <c:v>393.696739104551</c:v>
                </c:pt>
                <c:pt idx="17315">
                  <c:v>393.69355104624401</c:v>
                </c:pt>
                <c:pt idx="17316">
                  <c:v>393.69317827387698</c:v>
                </c:pt>
                <c:pt idx="17317">
                  <c:v>393.68126399068899</c:v>
                </c:pt>
                <c:pt idx="17318">
                  <c:v>393.67385632761699</c:v>
                </c:pt>
                <c:pt idx="17319">
                  <c:v>393.66421083837201</c:v>
                </c:pt>
                <c:pt idx="17320">
                  <c:v>393.65618812204201</c:v>
                </c:pt>
                <c:pt idx="17321">
                  <c:v>393.64817224758502</c:v>
                </c:pt>
                <c:pt idx="17322">
                  <c:v>393.64675205060001</c:v>
                </c:pt>
                <c:pt idx="17323">
                  <c:v>393.63568569753102</c:v>
                </c:pt>
                <c:pt idx="17324">
                  <c:v>393.62467483030599</c:v>
                </c:pt>
                <c:pt idx="17325">
                  <c:v>393.61465046240698</c:v>
                </c:pt>
                <c:pt idx="17326">
                  <c:v>393.61152660405497</c:v>
                </c:pt>
                <c:pt idx="17327">
                  <c:v>393.58322425257802</c:v>
                </c:pt>
                <c:pt idx="17328">
                  <c:v>393.57915854054198</c:v>
                </c:pt>
                <c:pt idx="17329">
                  <c:v>393.567896560316</c:v>
                </c:pt>
                <c:pt idx="17330">
                  <c:v>393.567272221829</c:v>
                </c:pt>
                <c:pt idx="17331">
                  <c:v>393.56036842860999</c:v>
                </c:pt>
                <c:pt idx="17332">
                  <c:v>393.55839791425097</c:v>
                </c:pt>
                <c:pt idx="17333">
                  <c:v>393.55126135149601</c:v>
                </c:pt>
                <c:pt idx="17334">
                  <c:v>393.54638489475701</c:v>
                </c:pt>
                <c:pt idx="17335">
                  <c:v>393.542977499149</c:v>
                </c:pt>
                <c:pt idx="17336">
                  <c:v>393.54080031096203</c:v>
                </c:pt>
                <c:pt idx="17337">
                  <c:v>393.53210744095202</c:v>
                </c:pt>
                <c:pt idx="17338">
                  <c:v>393.53135243777001</c:v>
                </c:pt>
                <c:pt idx="17339">
                  <c:v>393.523729310318</c:v>
                </c:pt>
                <c:pt idx="17340">
                  <c:v>393.516346917833</c:v>
                </c:pt>
                <c:pt idx="17341">
                  <c:v>393.514595299669</c:v>
                </c:pt>
                <c:pt idx="17342">
                  <c:v>393.50722671627898</c:v>
                </c:pt>
                <c:pt idx="17343">
                  <c:v>393.50425857946902</c:v>
                </c:pt>
                <c:pt idx="17344">
                  <c:v>393.48724087600402</c:v>
                </c:pt>
                <c:pt idx="17345">
                  <c:v>393.48694341573798</c:v>
                </c:pt>
                <c:pt idx="17346">
                  <c:v>393.48173559156299</c:v>
                </c:pt>
                <c:pt idx="17347">
                  <c:v>393.48092017585901</c:v>
                </c:pt>
                <c:pt idx="17348">
                  <c:v>393.46984716756998</c:v>
                </c:pt>
                <c:pt idx="17349">
                  <c:v>393.46907749650001</c:v>
                </c:pt>
                <c:pt idx="17350">
                  <c:v>393.45968755807797</c:v>
                </c:pt>
                <c:pt idx="17351">
                  <c:v>393.45936488790198</c:v>
                </c:pt>
                <c:pt idx="17352">
                  <c:v>393.44057893265199</c:v>
                </c:pt>
                <c:pt idx="17353">
                  <c:v>393.43871620970799</c:v>
                </c:pt>
                <c:pt idx="17354">
                  <c:v>393.424806889298</c:v>
                </c:pt>
                <c:pt idx="17355">
                  <c:v>393.41897655793701</c:v>
                </c:pt>
                <c:pt idx="17356">
                  <c:v>393.415548829854</c:v>
                </c:pt>
                <c:pt idx="17357">
                  <c:v>393.40190831184799</c:v>
                </c:pt>
                <c:pt idx="17358">
                  <c:v>393.39905144347301</c:v>
                </c:pt>
                <c:pt idx="17359">
                  <c:v>393.36911531801599</c:v>
                </c:pt>
                <c:pt idx="17360">
                  <c:v>393.36044029192402</c:v>
                </c:pt>
                <c:pt idx="17361">
                  <c:v>393.35842475222</c:v>
                </c:pt>
                <c:pt idx="17362">
                  <c:v>393.35101768893497</c:v>
                </c:pt>
                <c:pt idx="17363">
                  <c:v>393.34076765832299</c:v>
                </c:pt>
                <c:pt idx="17364">
                  <c:v>393.32835216176801</c:v>
                </c:pt>
                <c:pt idx="17365">
                  <c:v>393.322916335456</c:v>
                </c:pt>
                <c:pt idx="17366">
                  <c:v>393.29916186800301</c:v>
                </c:pt>
                <c:pt idx="17367">
                  <c:v>393.29892238392199</c:v>
                </c:pt>
                <c:pt idx="17368">
                  <c:v>393.279067932506</c:v>
                </c:pt>
                <c:pt idx="17369">
                  <c:v>393.26737413845001</c:v>
                </c:pt>
                <c:pt idx="17370">
                  <c:v>393.26698960689799</c:v>
                </c:pt>
                <c:pt idx="17371">
                  <c:v>393.26433684525898</c:v>
                </c:pt>
                <c:pt idx="17372">
                  <c:v>393.26416908662799</c:v>
                </c:pt>
                <c:pt idx="17373">
                  <c:v>393.24591151541199</c:v>
                </c:pt>
                <c:pt idx="17374">
                  <c:v>393.24526938297498</c:v>
                </c:pt>
                <c:pt idx="17375">
                  <c:v>393.23897020719397</c:v>
                </c:pt>
                <c:pt idx="17376">
                  <c:v>393.21714000725001</c:v>
                </c:pt>
                <c:pt idx="17377">
                  <c:v>393.21180578231503</c:v>
                </c:pt>
                <c:pt idx="17378">
                  <c:v>393.20975249050201</c:v>
                </c:pt>
                <c:pt idx="17379">
                  <c:v>393.207139728036</c:v>
                </c:pt>
                <c:pt idx="17380">
                  <c:v>393.20361746557302</c:v>
                </c:pt>
                <c:pt idx="17381">
                  <c:v>393.19796122471598</c:v>
                </c:pt>
                <c:pt idx="17382">
                  <c:v>393.18716430119201</c:v>
                </c:pt>
                <c:pt idx="17383">
                  <c:v>393.18312604153698</c:v>
                </c:pt>
                <c:pt idx="17384">
                  <c:v>393.16383059570802</c:v>
                </c:pt>
                <c:pt idx="17385">
                  <c:v>393.15801782252203</c:v>
                </c:pt>
                <c:pt idx="17386">
                  <c:v>393.15776123409302</c:v>
                </c:pt>
                <c:pt idx="17387">
                  <c:v>393.15438871141703</c:v>
                </c:pt>
                <c:pt idx="17388">
                  <c:v>393.15406019314798</c:v>
                </c:pt>
                <c:pt idx="17389">
                  <c:v>393.08021099342398</c:v>
                </c:pt>
                <c:pt idx="17390">
                  <c:v>393.07323482682102</c:v>
                </c:pt>
                <c:pt idx="17391">
                  <c:v>393.06567353591799</c:v>
                </c:pt>
                <c:pt idx="17392">
                  <c:v>393.03818503219998</c:v>
                </c:pt>
                <c:pt idx="17393">
                  <c:v>393.02993093856901</c:v>
                </c:pt>
                <c:pt idx="17394">
                  <c:v>393.02952118069197</c:v>
                </c:pt>
                <c:pt idx="17395">
                  <c:v>393.02000130787798</c:v>
                </c:pt>
                <c:pt idx="17396">
                  <c:v>393.00586022624299</c:v>
                </c:pt>
                <c:pt idx="17397">
                  <c:v>393.00467278543601</c:v>
                </c:pt>
                <c:pt idx="17398">
                  <c:v>393.000419856159</c:v>
                </c:pt>
                <c:pt idx="17399">
                  <c:v>392.99923009956899</c:v>
                </c:pt>
                <c:pt idx="17400">
                  <c:v>392.99530756988798</c:v>
                </c:pt>
                <c:pt idx="17401">
                  <c:v>392.99371723257701</c:v>
                </c:pt>
                <c:pt idx="17402">
                  <c:v>392.99320757315297</c:v>
                </c:pt>
                <c:pt idx="17403">
                  <c:v>392.99240761502602</c:v>
                </c:pt>
                <c:pt idx="17404">
                  <c:v>392.97648352215703</c:v>
                </c:pt>
                <c:pt idx="17405">
                  <c:v>392.96577060249302</c:v>
                </c:pt>
                <c:pt idx="17406">
                  <c:v>392.950873880274</c:v>
                </c:pt>
                <c:pt idx="17407">
                  <c:v>392.94922721297701</c:v>
                </c:pt>
                <c:pt idx="17408">
                  <c:v>392.94836440875002</c:v>
                </c:pt>
                <c:pt idx="17409">
                  <c:v>392.94577154437701</c:v>
                </c:pt>
                <c:pt idx="17410">
                  <c:v>392.93378831741597</c:v>
                </c:pt>
                <c:pt idx="17411">
                  <c:v>392.92398160684598</c:v>
                </c:pt>
                <c:pt idx="17412">
                  <c:v>392.90699983936003</c:v>
                </c:pt>
                <c:pt idx="17413">
                  <c:v>392.903974161961</c:v>
                </c:pt>
                <c:pt idx="17414">
                  <c:v>392.89558775889998</c:v>
                </c:pt>
                <c:pt idx="17415">
                  <c:v>392.86924068483199</c:v>
                </c:pt>
                <c:pt idx="17416">
                  <c:v>392.86572921420702</c:v>
                </c:pt>
                <c:pt idx="17417">
                  <c:v>392.86018768091299</c:v>
                </c:pt>
                <c:pt idx="17418">
                  <c:v>392.85939609266597</c:v>
                </c:pt>
                <c:pt idx="17419">
                  <c:v>392.856199630785</c:v>
                </c:pt>
                <c:pt idx="17420">
                  <c:v>392.85547673874203</c:v>
                </c:pt>
                <c:pt idx="17421">
                  <c:v>392.85240419427902</c:v>
                </c:pt>
                <c:pt idx="17422">
                  <c:v>392.84845903070402</c:v>
                </c:pt>
                <c:pt idx="17423">
                  <c:v>392.84195646165102</c:v>
                </c:pt>
                <c:pt idx="17424">
                  <c:v>392.83175076239701</c:v>
                </c:pt>
                <c:pt idx="17425">
                  <c:v>392.82749923920198</c:v>
                </c:pt>
                <c:pt idx="17426">
                  <c:v>392.798227152435</c:v>
                </c:pt>
                <c:pt idx="17427">
                  <c:v>392.78535399318002</c:v>
                </c:pt>
                <c:pt idx="17428">
                  <c:v>392.77864628234698</c:v>
                </c:pt>
                <c:pt idx="17429">
                  <c:v>392.757930233254</c:v>
                </c:pt>
                <c:pt idx="17430">
                  <c:v>392.75237724791498</c:v>
                </c:pt>
                <c:pt idx="17431">
                  <c:v>392.74298699790103</c:v>
                </c:pt>
                <c:pt idx="17432">
                  <c:v>392.73873113119799</c:v>
                </c:pt>
                <c:pt idx="17433">
                  <c:v>392.73318481094998</c:v>
                </c:pt>
                <c:pt idx="17434">
                  <c:v>392.72241961176002</c:v>
                </c:pt>
                <c:pt idx="17435">
                  <c:v>392.71061702143101</c:v>
                </c:pt>
                <c:pt idx="17436">
                  <c:v>392.70908781680299</c:v>
                </c:pt>
                <c:pt idx="17437">
                  <c:v>392.70649617473703</c:v>
                </c:pt>
                <c:pt idx="17438">
                  <c:v>392.699543801331</c:v>
                </c:pt>
                <c:pt idx="17439">
                  <c:v>392.69817513753998</c:v>
                </c:pt>
                <c:pt idx="17440">
                  <c:v>392.679250602168</c:v>
                </c:pt>
                <c:pt idx="17441">
                  <c:v>392.66554081157699</c:v>
                </c:pt>
                <c:pt idx="17442">
                  <c:v>392.64014010702198</c:v>
                </c:pt>
                <c:pt idx="17443">
                  <c:v>392.63959259196997</c:v>
                </c:pt>
                <c:pt idx="17444">
                  <c:v>392.63937252036499</c:v>
                </c:pt>
                <c:pt idx="17445">
                  <c:v>392.62897658267099</c:v>
                </c:pt>
                <c:pt idx="17446">
                  <c:v>392.608271287337</c:v>
                </c:pt>
                <c:pt idx="17447">
                  <c:v>392.60249758941001</c:v>
                </c:pt>
                <c:pt idx="17448">
                  <c:v>392.59484031871602</c:v>
                </c:pt>
                <c:pt idx="17449">
                  <c:v>392.56503313150102</c:v>
                </c:pt>
                <c:pt idx="17450">
                  <c:v>392.56174823918099</c:v>
                </c:pt>
                <c:pt idx="17451">
                  <c:v>392.550380282736</c:v>
                </c:pt>
                <c:pt idx="17452">
                  <c:v>392.545635379825</c:v>
                </c:pt>
                <c:pt idx="17453">
                  <c:v>392.54193843453999</c:v>
                </c:pt>
                <c:pt idx="17454">
                  <c:v>392.54108943755801</c:v>
                </c:pt>
                <c:pt idx="17455">
                  <c:v>392.537492613175</c:v>
                </c:pt>
                <c:pt idx="17456">
                  <c:v>392.53726893100998</c:v>
                </c:pt>
                <c:pt idx="17457">
                  <c:v>392.52288340804</c:v>
                </c:pt>
                <c:pt idx="17458">
                  <c:v>392.51869095179001</c:v>
                </c:pt>
                <c:pt idx="17459">
                  <c:v>392.49733665372997</c:v>
                </c:pt>
                <c:pt idx="17460">
                  <c:v>392.49651510069998</c:v>
                </c:pt>
                <c:pt idx="17461">
                  <c:v>392.49318198009598</c:v>
                </c:pt>
                <c:pt idx="17462">
                  <c:v>392.482657108598</c:v>
                </c:pt>
                <c:pt idx="17463">
                  <c:v>392.48153464769302</c:v>
                </c:pt>
                <c:pt idx="17464">
                  <c:v>392.48006864543697</c:v>
                </c:pt>
                <c:pt idx="17465">
                  <c:v>392.47928630615098</c:v>
                </c:pt>
                <c:pt idx="17466">
                  <c:v>392.466215331966</c:v>
                </c:pt>
                <c:pt idx="17467">
                  <c:v>392.45710601948002</c:v>
                </c:pt>
                <c:pt idx="17468">
                  <c:v>392.454302731116</c:v>
                </c:pt>
                <c:pt idx="17469">
                  <c:v>392.44802443704299</c:v>
                </c:pt>
                <c:pt idx="17470">
                  <c:v>392.44776690415</c:v>
                </c:pt>
                <c:pt idx="17471">
                  <c:v>392.43884933248899</c:v>
                </c:pt>
                <c:pt idx="17472">
                  <c:v>392.435295510137</c:v>
                </c:pt>
                <c:pt idx="17473">
                  <c:v>392.41708253614001</c:v>
                </c:pt>
                <c:pt idx="17474">
                  <c:v>392.40624787964902</c:v>
                </c:pt>
                <c:pt idx="17475">
                  <c:v>392.39618295747198</c:v>
                </c:pt>
                <c:pt idx="17476">
                  <c:v>392.39454797489901</c:v>
                </c:pt>
                <c:pt idx="17477">
                  <c:v>392.39199234793102</c:v>
                </c:pt>
                <c:pt idx="17478">
                  <c:v>392.38657019247</c:v>
                </c:pt>
                <c:pt idx="17479">
                  <c:v>392.37701557275</c:v>
                </c:pt>
                <c:pt idx="17480">
                  <c:v>392.37430118229298</c:v>
                </c:pt>
                <c:pt idx="17481">
                  <c:v>392.370986713756</c:v>
                </c:pt>
                <c:pt idx="17482">
                  <c:v>392.36696700348102</c:v>
                </c:pt>
                <c:pt idx="17483">
                  <c:v>392.357540052611</c:v>
                </c:pt>
                <c:pt idx="17484">
                  <c:v>392.33379704361698</c:v>
                </c:pt>
                <c:pt idx="17485">
                  <c:v>392.33064080752598</c:v>
                </c:pt>
                <c:pt idx="17486">
                  <c:v>392.30908175393103</c:v>
                </c:pt>
                <c:pt idx="17487">
                  <c:v>392.308468841273</c:v>
                </c:pt>
                <c:pt idx="17488">
                  <c:v>392.305536697805</c:v>
                </c:pt>
                <c:pt idx="17489">
                  <c:v>392.301742220427</c:v>
                </c:pt>
                <c:pt idx="17490">
                  <c:v>392.29795641487499</c:v>
                </c:pt>
                <c:pt idx="17491">
                  <c:v>392.28899789951203</c:v>
                </c:pt>
                <c:pt idx="17492">
                  <c:v>392.27211527996297</c:v>
                </c:pt>
                <c:pt idx="17493">
                  <c:v>392.26133957954897</c:v>
                </c:pt>
                <c:pt idx="17494">
                  <c:v>392.26103092724799</c:v>
                </c:pt>
                <c:pt idx="17495">
                  <c:v>392.25861584867499</c:v>
                </c:pt>
                <c:pt idx="17496">
                  <c:v>392.25664935556398</c:v>
                </c:pt>
                <c:pt idx="17497">
                  <c:v>392.25285153678698</c:v>
                </c:pt>
                <c:pt idx="17498">
                  <c:v>392.24913945130101</c:v>
                </c:pt>
                <c:pt idx="17499">
                  <c:v>392.24601857150202</c:v>
                </c:pt>
                <c:pt idx="17500">
                  <c:v>392.23873692625602</c:v>
                </c:pt>
                <c:pt idx="17501">
                  <c:v>392.23750013938297</c:v>
                </c:pt>
                <c:pt idx="17502">
                  <c:v>392.23315078995603</c:v>
                </c:pt>
                <c:pt idx="17503">
                  <c:v>392.23099949567103</c:v>
                </c:pt>
                <c:pt idx="17504">
                  <c:v>392.229280004418</c:v>
                </c:pt>
                <c:pt idx="17505">
                  <c:v>392.21420045587303</c:v>
                </c:pt>
                <c:pt idx="17506">
                  <c:v>392.21213774524398</c:v>
                </c:pt>
                <c:pt idx="17507">
                  <c:v>392.20590697661697</c:v>
                </c:pt>
                <c:pt idx="17508">
                  <c:v>392.18183510093797</c:v>
                </c:pt>
                <c:pt idx="17509">
                  <c:v>392.18122737914098</c:v>
                </c:pt>
                <c:pt idx="17510">
                  <c:v>392.17994605051899</c:v>
                </c:pt>
                <c:pt idx="17511">
                  <c:v>392.17247492773498</c:v>
                </c:pt>
                <c:pt idx="17512">
                  <c:v>392.15508763578799</c:v>
                </c:pt>
                <c:pt idx="17513">
                  <c:v>392.14727303434</c:v>
                </c:pt>
                <c:pt idx="17514">
                  <c:v>392.13458812472402</c:v>
                </c:pt>
                <c:pt idx="17515">
                  <c:v>392.13175381763898</c:v>
                </c:pt>
                <c:pt idx="17516">
                  <c:v>392.11438967070899</c:v>
                </c:pt>
                <c:pt idx="17517">
                  <c:v>392.10436228919298</c:v>
                </c:pt>
                <c:pt idx="17518">
                  <c:v>392.09266312109997</c:v>
                </c:pt>
                <c:pt idx="17519">
                  <c:v>392.08305080787801</c:v>
                </c:pt>
                <c:pt idx="17520">
                  <c:v>392.08216140678701</c:v>
                </c:pt>
                <c:pt idx="17521">
                  <c:v>392.07737308319798</c:v>
                </c:pt>
                <c:pt idx="17522">
                  <c:v>392.07734031301601</c:v>
                </c:pt>
                <c:pt idx="17523">
                  <c:v>392.07698377495001</c:v>
                </c:pt>
                <c:pt idx="17524">
                  <c:v>392.076755377925</c:v>
                </c:pt>
                <c:pt idx="17525">
                  <c:v>392.06769021609699</c:v>
                </c:pt>
                <c:pt idx="17526">
                  <c:v>392.03815655122003</c:v>
                </c:pt>
                <c:pt idx="17527">
                  <c:v>392.03673258398402</c:v>
                </c:pt>
                <c:pt idx="17528">
                  <c:v>392.03461409125498</c:v>
                </c:pt>
                <c:pt idx="17529">
                  <c:v>392.03450006942501</c:v>
                </c:pt>
                <c:pt idx="17530">
                  <c:v>392.03320325285898</c:v>
                </c:pt>
                <c:pt idx="17531">
                  <c:v>392.033195497691</c:v>
                </c:pt>
                <c:pt idx="17532">
                  <c:v>392.01682805666002</c:v>
                </c:pt>
                <c:pt idx="17533">
                  <c:v>392.01296641589801</c:v>
                </c:pt>
                <c:pt idx="17534">
                  <c:v>391.98545088860499</c:v>
                </c:pt>
                <c:pt idx="17535">
                  <c:v>391.98488446827002</c:v>
                </c:pt>
                <c:pt idx="17536">
                  <c:v>391.97398013825801</c:v>
                </c:pt>
                <c:pt idx="17537">
                  <c:v>391.970681484605</c:v>
                </c:pt>
                <c:pt idx="17538">
                  <c:v>391.97016799361597</c:v>
                </c:pt>
                <c:pt idx="17539">
                  <c:v>391.96913486449102</c:v>
                </c:pt>
                <c:pt idx="17540">
                  <c:v>391.95612907685</c:v>
                </c:pt>
                <c:pt idx="17541">
                  <c:v>391.95298917356899</c:v>
                </c:pt>
                <c:pt idx="17542">
                  <c:v>391.94170136045199</c:v>
                </c:pt>
                <c:pt idx="17543">
                  <c:v>391.93577298207401</c:v>
                </c:pt>
                <c:pt idx="17544">
                  <c:v>391.93496878280899</c:v>
                </c:pt>
                <c:pt idx="17545">
                  <c:v>391.93001526106701</c:v>
                </c:pt>
                <c:pt idx="17546">
                  <c:v>391.92960451290298</c:v>
                </c:pt>
                <c:pt idx="17547">
                  <c:v>391.92712658912802</c:v>
                </c:pt>
                <c:pt idx="17548">
                  <c:v>391.92707766633703</c:v>
                </c:pt>
                <c:pt idx="17549">
                  <c:v>391.90976400862002</c:v>
                </c:pt>
                <c:pt idx="17550">
                  <c:v>391.90916674783</c:v>
                </c:pt>
                <c:pt idx="17551">
                  <c:v>391.90005734621599</c:v>
                </c:pt>
                <c:pt idx="17552">
                  <c:v>391.89816717935702</c:v>
                </c:pt>
                <c:pt idx="17553">
                  <c:v>391.88736188646197</c:v>
                </c:pt>
                <c:pt idx="17554">
                  <c:v>391.88711482378699</c:v>
                </c:pt>
                <c:pt idx="17555">
                  <c:v>391.873913851042</c:v>
                </c:pt>
                <c:pt idx="17556">
                  <c:v>391.87207749721699</c:v>
                </c:pt>
                <c:pt idx="17557">
                  <c:v>391.87098801765001</c:v>
                </c:pt>
                <c:pt idx="17558">
                  <c:v>391.84199860755899</c:v>
                </c:pt>
                <c:pt idx="17559">
                  <c:v>391.83109163587898</c:v>
                </c:pt>
                <c:pt idx="17560">
                  <c:v>391.83006310068203</c:v>
                </c:pt>
                <c:pt idx="17561">
                  <c:v>391.82699835608003</c:v>
                </c:pt>
                <c:pt idx="17562">
                  <c:v>391.82502033587502</c:v>
                </c:pt>
                <c:pt idx="17563">
                  <c:v>391.824419579184</c:v>
                </c:pt>
                <c:pt idx="17564">
                  <c:v>391.80807441276198</c:v>
                </c:pt>
                <c:pt idx="17565">
                  <c:v>391.800929323726</c:v>
                </c:pt>
                <c:pt idx="17566">
                  <c:v>391.79844830634602</c:v>
                </c:pt>
                <c:pt idx="17567">
                  <c:v>391.797375265141</c:v>
                </c:pt>
                <c:pt idx="17568">
                  <c:v>391.79612956422102</c:v>
                </c:pt>
                <c:pt idx="17569">
                  <c:v>391.78448318101198</c:v>
                </c:pt>
                <c:pt idx="17570">
                  <c:v>391.76374114290098</c:v>
                </c:pt>
                <c:pt idx="17571">
                  <c:v>391.75930392453301</c:v>
                </c:pt>
                <c:pt idx="17572">
                  <c:v>391.75759069720999</c:v>
                </c:pt>
                <c:pt idx="17573">
                  <c:v>391.75648910394699</c:v>
                </c:pt>
                <c:pt idx="17574">
                  <c:v>391.75076445764103</c:v>
                </c:pt>
                <c:pt idx="17575">
                  <c:v>391.740999728193</c:v>
                </c:pt>
                <c:pt idx="17576">
                  <c:v>391.74056853406199</c:v>
                </c:pt>
                <c:pt idx="17577">
                  <c:v>391.73783340701198</c:v>
                </c:pt>
                <c:pt idx="17578">
                  <c:v>391.72823933541201</c:v>
                </c:pt>
                <c:pt idx="17579">
                  <c:v>391.70636446783101</c:v>
                </c:pt>
                <c:pt idx="17580">
                  <c:v>391.705975551032</c:v>
                </c:pt>
                <c:pt idx="17581">
                  <c:v>391.70227444621202</c:v>
                </c:pt>
                <c:pt idx="17582">
                  <c:v>391.70058306610503</c:v>
                </c:pt>
                <c:pt idx="17583">
                  <c:v>391.70020389754802</c:v>
                </c:pt>
                <c:pt idx="17584">
                  <c:v>391.68990087034598</c:v>
                </c:pt>
                <c:pt idx="17585">
                  <c:v>391.68858755297799</c:v>
                </c:pt>
                <c:pt idx="17586">
                  <c:v>391.68817565639199</c:v>
                </c:pt>
                <c:pt idx="17587">
                  <c:v>391.66558123125299</c:v>
                </c:pt>
                <c:pt idx="17588">
                  <c:v>391.66505622357897</c:v>
                </c:pt>
                <c:pt idx="17589">
                  <c:v>391.66488891438701</c:v>
                </c:pt>
                <c:pt idx="17590">
                  <c:v>391.66059650347</c:v>
                </c:pt>
                <c:pt idx="17591">
                  <c:v>391.65905696135701</c:v>
                </c:pt>
                <c:pt idx="17592">
                  <c:v>391.65796228875399</c:v>
                </c:pt>
                <c:pt idx="17593">
                  <c:v>391.65736146284797</c:v>
                </c:pt>
                <c:pt idx="17594">
                  <c:v>391.65599097601302</c:v>
                </c:pt>
                <c:pt idx="17595">
                  <c:v>391.62114828022902</c:v>
                </c:pt>
                <c:pt idx="17596">
                  <c:v>391.61572738692098</c:v>
                </c:pt>
                <c:pt idx="17597">
                  <c:v>391.59440210991198</c:v>
                </c:pt>
                <c:pt idx="17598">
                  <c:v>391.59279603130301</c:v>
                </c:pt>
                <c:pt idx="17599">
                  <c:v>391.58488613216798</c:v>
                </c:pt>
                <c:pt idx="17600">
                  <c:v>391.56858325254098</c:v>
                </c:pt>
                <c:pt idx="17601">
                  <c:v>391.559313259345</c:v>
                </c:pt>
                <c:pt idx="17602">
                  <c:v>391.53629563857498</c:v>
                </c:pt>
                <c:pt idx="17603">
                  <c:v>391.53053027291298</c:v>
                </c:pt>
                <c:pt idx="17604">
                  <c:v>391.5240803822</c:v>
                </c:pt>
                <c:pt idx="17605">
                  <c:v>391.506426943571</c:v>
                </c:pt>
                <c:pt idx="17606">
                  <c:v>391.49380235311702</c:v>
                </c:pt>
                <c:pt idx="17607">
                  <c:v>391.48571654270501</c:v>
                </c:pt>
                <c:pt idx="17608">
                  <c:v>391.47435362530501</c:v>
                </c:pt>
                <c:pt idx="17609">
                  <c:v>391.46839383697898</c:v>
                </c:pt>
                <c:pt idx="17610">
                  <c:v>391.44833297016203</c:v>
                </c:pt>
                <c:pt idx="17611">
                  <c:v>391.44787057324902</c:v>
                </c:pt>
                <c:pt idx="17612">
                  <c:v>391.44762592265403</c:v>
                </c:pt>
                <c:pt idx="17613">
                  <c:v>391.42532468273902</c:v>
                </c:pt>
                <c:pt idx="17614">
                  <c:v>391.42118731019099</c:v>
                </c:pt>
                <c:pt idx="17615">
                  <c:v>391.418139715059</c:v>
                </c:pt>
                <c:pt idx="17616">
                  <c:v>391.40846545053603</c:v>
                </c:pt>
                <c:pt idx="17617">
                  <c:v>391.40566822579399</c:v>
                </c:pt>
                <c:pt idx="17618">
                  <c:v>391.39659043090199</c:v>
                </c:pt>
                <c:pt idx="17619">
                  <c:v>391.39623841766303</c:v>
                </c:pt>
                <c:pt idx="17620">
                  <c:v>391.39459792996701</c:v>
                </c:pt>
                <c:pt idx="17621">
                  <c:v>391.38299200836201</c:v>
                </c:pt>
                <c:pt idx="17622">
                  <c:v>391.37279333349898</c:v>
                </c:pt>
                <c:pt idx="17623">
                  <c:v>391.36345908455797</c:v>
                </c:pt>
                <c:pt idx="17624">
                  <c:v>391.36008853847</c:v>
                </c:pt>
                <c:pt idx="17625">
                  <c:v>391.35615244947297</c:v>
                </c:pt>
                <c:pt idx="17626">
                  <c:v>391.35197580891401</c:v>
                </c:pt>
                <c:pt idx="17627">
                  <c:v>391.34258254652798</c:v>
                </c:pt>
                <c:pt idx="17628">
                  <c:v>391.34248234140199</c:v>
                </c:pt>
                <c:pt idx="17629">
                  <c:v>391.34070951443999</c:v>
                </c:pt>
                <c:pt idx="17630">
                  <c:v>391.328905261057</c:v>
                </c:pt>
                <c:pt idx="17631">
                  <c:v>391.32792697530903</c:v>
                </c:pt>
                <c:pt idx="17632">
                  <c:v>391.31371472297502</c:v>
                </c:pt>
                <c:pt idx="17633">
                  <c:v>391.28892672660299</c:v>
                </c:pt>
                <c:pt idx="17634">
                  <c:v>391.27460893879498</c:v>
                </c:pt>
                <c:pt idx="17635">
                  <c:v>391.26060821002</c:v>
                </c:pt>
                <c:pt idx="17636">
                  <c:v>391.25038155742197</c:v>
                </c:pt>
                <c:pt idx="17637">
                  <c:v>391.24633015042701</c:v>
                </c:pt>
                <c:pt idx="17638">
                  <c:v>391.23063865992998</c:v>
                </c:pt>
                <c:pt idx="17639">
                  <c:v>391.227761377788</c:v>
                </c:pt>
                <c:pt idx="17640">
                  <c:v>391.22154415525699</c:v>
                </c:pt>
                <c:pt idx="17641">
                  <c:v>391.19612553828102</c:v>
                </c:pt>
                <c:pt idx="17642">
                  <c:v>391.19604833562198</c:v>
                </c:pt>
                <c:pt idx="17643">
                  <c:v>391.18434175696802</c:v>
                </c:pt>
                <c:pt idx="17644">
                  <c:v>391.17921063420403</c:v>
                </c:pt>
                <c:pt idx="17645">
                  <c:v>391.17418982241298</c:v>
                </c:pt>
                <c:pt idx="17646">
                  <c:v>391.14396902739202</c:v>
                </c:pt>
                <c:pt idx="17647">
                  <c:v>391.13776255718699</c:v>
                </c:pt>
                <c:pt idx="17648">
                  <c:v>391.132187560776</c:v>
                </c:pt>
                <c:pt idx="17649">
                  <c:v>391.11382974101298</c:v>
                </c:pt>
                <c:pt idx="17650">
                  <c:v>391.111276813328</c:v>
                </c:pt>
                <c:pt idx="17651">
                  <c:v>391.106179161618</c:v>
                </c:pt>
                <c:pt idx="17652">
                  <c:v>391.09687522551098</c:v>
                </c:pt>
                <c:pt idx="17653">
                  <c:v>391.09157695499999</c:v>
                </c:pt>
                <c:pt idx="17654">
                  <c:v>391.082059572525</c:v>
                </c:pt>
                <c:pt idx="17655">
                  <c:v>391.08027597855698</c:v>
                </c:pt>
                <c:pt idx="17656">
                  <c:v>391.05823479471002</c:v>
                </c:pt>
                <c:pt idx="17657">
                  <c:v>391.04395243340502</c:v>
                </c:pt>
                <c:pt idx="17658">
                  <c:v>391.03182189915998</c:v>
                </c:pt>
                <c:pt idx="17659">
                  <c:v>391.02856689585701</c:v>
                </c:pt>
                <c:pt idx="17660">
                  <c:v>391.02300735530901</c:v>
                </c:pt>
                <c:pt idx="17661">
                  <c:v>391.01568954659302</c:v>
                </c:pt>
                <c:pt idx="17662">
                  <c:v>391.00703784227898</c:v>
                </c:pt>
                <c:pt idx="17663">
                  <c:v>391.00040819814598</c:v>
                </c:pt>
                <c:pt idx="17664">
                  <c:v>390.99991265947801</c:v>
                </c:pt>
                <c:pt idx="17665">
                  <c:v>390.98501855053001</c:v>
                </c:pt>
                <c:pt idx="17666">
                  <c:v>390.96157797015701</c:v>
                </c:pt>
                <c:pt idx="17667">
                  <c:v>390.95977097819701</c:v>
                </c:pt>
                <c:pt idx="17668">
                  <c:v>390.930488987091</c:v>
                </c:pt>
                <c:pt idx="17669">
                  <c:v>390.92305775782</c:v>
                </c:pt>
                <c:pt idx="17670">
                  <c:v>390.90892215203399</c:v>
                </c:pt>
                <c:pt idx="17671">
                  <c:v>390.90275233468799</c:v>
                </c:pt>
                <c:pt idx="17672">
                  <c:v>390.87182328224202</c:v>
                </c:pt>
                <c:pt idx="17673">
                  <c:v>390.86497290354203</c:v>
                </c:pt>
                <c:pt idx="17674">
                  <c:v>390.84942389995598</c:v>
                </c:pt>
                <c:pt idx="17675">
                  <c:v>390.83232627959899</c:v>
                </c:pt>
                <c:pt idx="17676">
                  <c:v>390.80065857782802</c:v>
                </c:pt>
                <c:pt idx="17677">
                  <c:v>390.79705611236898</c:v>
                </c:pt>
                <c:pt idx="17678">
                  <c:v>390.78189782726702</c:v>
                </c:pt>
                <c:pt idx="17679">
                  <c:v>390.756008449153</c:v>
                </c:pt>
                <c:pt idx="17680">
                  <c:v>390.75600486487201</c:v>
                </c:pt>
                <c:pt idx="17681">
                  <c:v>390.75551633017898</c:v>
                </c:pt>
                <c:pt idx="17682">
                  <c:v>390.752864335477</c:v>
                </c:pt>
                <c:pt idx="17683">
                  <c:v>390.74611413555402</c:v>
                </c:pt>
                <c:pt idx="17684">
                  <c:v>390.744514392236</c:v>
                </c:pt>
                <c:pt idx="17685">
                  <c:v>390.73786150536699</c:v>
                </c:pt>
                <c:pt idx="17686">
                  <c:v>390.726139762429</c:v>
                </c:pt>
                <c:pt idx="17687">
                  <c:v>390.71587005768401</c:v>
                </c:pt>
                <c:pt idx="17688">
                  <c:v>390.71492612552299</c:v>
                </c:pt>
                <c:pt idx="17689">
                  <c:v>390.693128031475</c:v>
                </c:pt>
                <c:pt idx="17690">
                  <c:v>390.68394663643301</c:v>
                </c:pt>
                <c:pt idx="17691">
                  <c:v>390.65100955422002</c:v>
                </c:pt>
                <c:pt idx="17692">
                  <c:v>390.65090826103398</c:v>
                </c:pt>
                <c:pt idx="17693">
                  <c:v>390.63820381930299</c:v>
                </c:pt>
                <c:pt idx="17694">
                  <c:v>390.619590265174</c:v>
                </c:pt>
                <c:pt idx="17695">
                  <c:v>390.60136312032103</c:v>
                </c:pt>
                <c:pt idx="17696">
                  <c:v>390.592861902501</c:v>
                </c:pt>
                <c:pt idx="17697">
                  <c:v>390.58456229995397</c:v>
                </c:pt>
                <c:pt idx="17698">
                  <c:v>390.55910288875799</c:v>
                </c:pt>
                <c:pt idx="17699">
                  <c:v>390.555679146947</c:v>
                </c:pt>
                <c:pt idx="17700">
                  <c:v>390.54251409869102</c:v>
                </c:pt>
                <c:pt idx="17701">
                  <c:v>390.52530354397101</c:v>
                </c:pt>
                <c:pt idx="17702">
                  <c:v>390.52047194103397</c:v>
                </c:pt>
                <c:pt idx="17703">
                  <c:v>390.519548788333</c:v>
                </c:pt>
                <c:pt idx="17704">
                  <c:v>390.51731396072103</c:v>
                </c:pt>
                <c:pt idx="17705">
                  <c:v>390.496673487338</c:v>
                </c:pt>
                <c:pt idx="17706">
                  <c:v>390.48398405581401</c:v>
                </c:pt>
                <c:pt idx="17707">
                  <c:v>390.48089282355102</c:v>
                </c:pt>
                <c:pt idx="17708">
                  <c:v>390.480329755936</c:v>
                </c:pt>
                <c:pt idx="17709">
                  <c:v>390.47693560617898</c:v>
                </c:pt>
                <c:pt idx="17710">
                  <c:v>390.46717913287</c:v>
                </c:pt>
                <c:pt idx="17711">
                  <c:v>390.45722976781099</c:v>
                </c:pt>
                <c:pt idx="17712">
                  <c:v>390.44228217551802</c:v>
                </c:pt>
                <c:pt idx="17713">
                  <c:v>390.440268752897</c:v>
                </c:pt>
                <c:pt idx="17714">
                  <c:v>390.415904003229</c:v>
                </c:pt>
                <c:pt idx="17715">
                  <c:v>390.41423563118201</c:v>
                </c:pt>
                <c:pt idx="17716">
                  <c:v>390.395875552446</c:v>
                </c:pt>
                <c:pt idx="17717">
                  <c:v>390.37938261329401</c:v>
                </c:pt>
                <c:pt idx="17718">
                  <c:v>390.36976249627702</c:v>
                </c:pt>
                <c:pt idx="17719">
                  <c:v>390.35787100944799</c:v>
                </c:pt>
                <c:pt idx="17720">
                  <c:v>390.34581610714201</c:v>
                </c:pt>
                <c:pt idx="17721">
                  <c:v>390.33136442022499</c:v>
                </c:pt>
                <c:pt idx="17722">
                  <c:v>390.32912020719999</c:v>
                </c:pt>
                <c:pt idx="17723">
                  <c:v>390.31382095556199</c:v>
                </c:pt>
                <c:pt idx="17724">
                  <c:v>390.31089593139802</c:v>
                </c:pt>
                <c:pt idx="17725">
                  <c:v>390.31028631567602</c:v>
                </c:pt>
                <c:pt idx="17726">
                  <c:v>390.30657279784401</c:v>
                </c:pt>
                <c:pt idx="17727">
                  <c:v>390.30477252994001</c:v>
                </c:pt>
                <c:pt idx="17728">
                  <c:v>390.30438801759601</c:v>
                </c:pt>
                <c:pt idx="17729">
                  <c:v>390.30002167015601</c:v>
                </c:pt>
                <c:pt idx="17730">
                  <c:v>390.29904314959703</c:v>
                </c:pt>
                <c:pt idx="17731">
                  <c:v>390.293879010203</c:v>
                </c:pt>
                <c:pt idx="17732">
                  <c:v>390.29083189335603</c:v>
                </c:pt>
                <c:pt idx="17733">
                  <c:v>390.28752492674198</c:v>
                </c:pt>
                <c:pt idx="17734">
                  <c:v>390.27110311905699</c:v>
                </c:pt>
                <c:pt idx="17735">
                  <c:v>390.26615186233198</c:v>
                </c:pt>
                <c:pt idx="17736">
                  <c:v>390.261869461206</c:v>
                </c:pt>
                <c:pt idx="17737">
                  <c:v>390.26110618518601</c:v>
                </c:pt>
                <c:pt idx="17738">
                  <c:v>390.25940451285601</c:v>
                </c:pt>
                <c:pt idx="17739">
                  <c:v>390.25374812559102</c:v>
                </c:pt>
                <c:pt idx="17740">
                  <c:v>390.24249048844803</c:v>
                </c:pt>
                <c:pt idx="17741">
                  <c:v>390.24227170084401</c:v>
                </c:pt>
                <c:pt idx="17742">
                  <c:v>390.22170651086401</c:v>
                </c:pt>
                <c:pt idx="17743">
                  <c:v>390.18330927076801</c:v>
                </c:pt>
                <c:pt idx="17744">
                  <c:v>390.17009171168098</c:v>
                </c:pt>
                <c:pt idx="17745">
                  <c:v>390.16709378414799</c:v>
                </c:pt>
                <c:pt idx="17746">
                  <c:v>390.13768965016902</c:v>
                </c:pt>
                <c:pt idx="17747">
                  <c:v>390.13153447881803</c:v>
                </c:pt>
                <c:pt idx="17748">
                  <c:v>390.124455883981</c:v>
                </c:pt>
                <c:pt idx="17749">
                  <c:v>390.11193507860901</c:v>
                </c:pt>
                <c:pt idx="17750">
                  <c:v>390.10487607135701</c:v>
                </c:pt>
                <c:pt idx="17751">
                  <c:v>390.089507252337</c:v>
                </c:pt>
                <c:pt idx="17752">
                  <c:v>390.07227969521301</c:v>
                </c:pt>
                <c:pt idx="17753">
                  <c:v>390.05229680549701</c:v>
                </c:pt>
                <c:pt idx="17754">
                  <c:v>390.03694961262698</c:v>
                </c:pt>
                <c:pt idx="17755">
                  <c:v>390.03298436570702</c:v>
                </c:pt>
                <c:pt idx="17756">
                  <c:v>390.03012130214501</c:v>
                </c:pt>
                <c:pt idx="17757">
                  <c:v>390.02961784365698</c:v>
                </c:pt>
                <c:pt idx="17758">
                  <c:v>390.021698957642</c:v>
                </c:pt>
                <c:pt idx="17759">
                  <c:v>390.01585765525999</c:v>
                </c:pt>
                <c:pt idx="17760">
                  <c:v>390.01545151390002</c:v>
                </c:pt>
                <c:pt idx="17761">
                  <c:v>390.01424532226099</c:v>
                </c:pt>
                <c:pt idx="17762">
                  <c:v>390.011755467103</c:v>
                </c:pt>
                <c:pt idx="17763">
                  <c:v>389.993684501058</c:v>
                </c:pt>
                <c:pt idx="17764">
                  <c:v>389.98652542915897</c:v>
                </c:pt>
                <c:pt idx="17765">
                  <c:v>389.946399976848</c:v>
                </c:pt>
                <c:pt idx="17766">
                  <c:v>389.94517652549803</c:v>
                </c:pt>
                <c:pt idx="17767">
                  <c:v>389.94048982486697</c:v>
                </c:pt>
                <c:pt idx="17768">
                  <c:v>389.92082386671399</c:v>
                </c:pt>
                <c:pt idx="17769">
                  <c:v>389.90936615867599</c:v>
                </c:pt>
                <c:pt idx="17770">
                  <c:v>389.90291699616699</c:v>
                </c:pt>
                <c:pt idx="17771">
                  <c:v>389.89135314831901</c:v>
                </c:pt>
                <c:pt idx="17772">
                  <c:v>389.87619157676397</c:v>
                </c:pt>
                <c:pt idx="17773">
                  <c:v>389.86404626896802</c:v>
                </c:pt>
                <c:pt idx="17774">
                  <c:v>389.861566535066</c:v>
                </c:pt>
                <c:pt idx="17775">
                  <c:v>389.86108816656002</c:v>
                </c:pt>
                <c:pt idx="17776">
                  <c:v>389.85975217858498</c:v>
                </c:pt>
                <c:pt idx="17777">
                  <c:v>389.85277896541299</c:v>
                </c:pt>
                <c:pt idx="17778">
                  <c:v>389.85200526936597</c:v>
                </c:pt>
                <c:pt idx="17779">
                  <c:v>389.85184569645298</c:v>
                </c:pt>
                <c:pt idx="17780">
                  <c:v>389.844759484718</c:v>
                </c:pt>
                <c:pt idx="17781">
                  <c:v>389.81953864707702</c:v>
                </c:pt>
                <c:pt idx="17782">
                  <c:v>389.81618889756402</c:v>
                </c:pt>
                <c:pt idx="17783">
                  <c:v>389.78580142706198</c:v>
                </c:pt>
                <c:pt idx="17784">
                  <c:v>389.78156577502398</c:v>
                </c:pt>
                <c:pt idx="17785">
                  <c:v>389.78000677836297</c:v>
                </c:pt>
                <c:pt idx="17786">
                  <c:v>389.76795259820602</c:v>
                </c:pt>
                <c:pt idx="17787">
                  <c:v>389.75449578468198</c:v>
                </c:pt>
                <c:pt idx="17788">
                  <c:v>389.73649443889002</c:v>
                </c:pt>
                <c:pt idx="17789">
                  <c:v>389.731508443417</c:v>
                </c:pt>
                <c:pt idx="17790">
                  <c:v>389.72445546091399</c:v>
                </c:pt>
                <c:pt idx="17791">
                  <c:v>389.70744685025397</c:v>
                </c:pt>
                <c:pt idx="17792">
                  <c:v>389.698458848207</c:v>
                </c:pt>
                <c:pt idx="17793">
                  <c:v>389.68714400492001</c:v>
                </c:pt>
                <c:pt idx="17794">
                  <c:v>389.67143269222601</c:v>
                </c:pt>
                <c:pt idx="17795">
                  <c:v>389.666346365511</c:v>
                </c:pt>
                <c:pt idx="17796">
                  <c:v>389.647303085592</c:v>
                </c:pt>
                <c:pt idx="17797">
                  <c:v>389.62991421034502</c:v>
                </c:pt>
                <c:pt idx="17798">
                  <c:v>389.62887226778099</c:v>
                </c:pt>
                <c:pt idx="17799">
                  <c:v>389.62284578742202</c:v>
                </c:pt>
                <c:pt idx="17800">
                  <c:v>389.604728337344</c:v>
                </c:pt>
                <c:pt idx="17801">
                  <c:v>389.59084140144603</c:v>
                </c:pt>
                <c:pt idx="17802">
                  <c:v>389.577581812039</c:v>
                </c:pt>
                <c:pt idx="17803">
                  <c:v>389.55561212118101</c:v>
                </c:pt>
                <c:pt idx="17804">
                  <c:v>389.52397390569098</c:v>
                </c:pt>
                <c:pt idx="17805">
                  <c:v>389.514617680838</c:v>
                </c:pt>
                <c:pt idx="17806">
                  <c:v>389.51329594287898</c:v>
                </c:pt>
                <c:pt idx="17807">
                  <c:v>389.51052774061299</c:v>
                </c:pt>
                <c:pt idx="17808">
                  <c:v>389.50719162631299</c:v>
                </c:pt>
                <c:pt idx="17809">
                  <c:v>389.49940097533897</c:v>
                </c:pt>
                <c:pt idx="17810">
                  <c:v>389.49453758444099</c:v>
                </c:pt>
                <c:pt idx="17811">
                  <c:v>389.42259946427203</c:v>
                </c:pt>
                <c:pt idx="17812">
                  <c:v>389.38837068116601</c:v>
                </c:pt>
                <c:pt idx="17813">
                  <c:v>389.38750152948501</c:v>
                </c:pt>
                <c:pt idx="17814">
                  <c:v>389.38053432290701</c:v>
                </c:pt>
                <c:pt idx="17815">
                  <c:v>389.38001931425799</c:v>
                </c:pt>
                <c:pt idx="17816">
                  <c:v>389.36578644181998</c:v>
                </c:pt>
                <c:pt idx="17817">
                  <c:v>389.36360907330999</c:v>
                </c:pt>
                <c:pt idx="17818">
                  <c:v>389.342272131784</c:v>
                </c:pt>
                <c:pt idx="17819">
                  <c:v>389.322066310156</c:v>
                </c:pt>
                <c:pt idx="17820">
                  <c:v>389.31876587884102</c:v>
                </c:pt>
                <c:pt idx="17821">
                  <c:v>389.30425502811403</c:v>
                </c:pt>
                <c:pt idx="17822">
                  <c:v>389.30235918338701</c:v>
                </c:pt>
                <c:pt idx="17823">
                  <c:v>389.300264662632</c:v>
                </c:pt>
                <c:pt idx="17824">
                  <c:v>389.28757571552302</c:v>
                </c:pt>
                <c:pt idx="17825">
                  <c:v>389.27202522240498</c:v>
                </c:pt>
                <c:pt idx="17826">
                  <c:v>389.26267921031899</c:v>
                </c:pt>
                <c:pt idx="17827">
                  <c:v>389.240325791271</c:v>
                </c:pt>
                <c:pt idx="17828">
                  <c:v>389.23262555165797</c:v>
                </c:pt>
                <c:pt idx="17829">
                  <c:v>389.22868861787998</c:v>
                </c:pt>
                <c:pt idx="17830">
                  <c:v>389.22353591346399</c:v>
                </c:pt>
                <c:pt idx="17831">
                  <c:v>389.20857460690598</c:v>
                </c:pt>
                <c:pt idx="17832">
                  <c:v>389.203912434816</c:v>
                </c:pt>
                <c:pt idx="17833">
                  <c:v>389.18705167516998</c:v>
                </c:pt>
                <c:pt idx="17834">
                  <c:v>389.17899388259502</c:v>
                </c:pt>
                <c:pt idx="17835">
                  <c:v>389.17243238650002</c:v>
                </c:pt>
                <c:pt idx="17836">
                  <c:v>389.16916435912498</c:v>
                </c:pt>
                <c:pt idx="17837">
                  <c:v>389.15162203914701</c:v>
                </c:pt>
                <c:pt idx="17838">
                  <c:v>389.14511168674898</c:v>
                </c:pt>
                <c:pt idx="17839">
                  <c:v>389.13313124317898</c:v>
                </c:pt>
                <c:pt idx="17840">
                  <c:v>389.12592212504597</c:v>
                </c:pt>
                <c:pt idx="17841">
                  <c:v>389.11060002608599</c:v>
                </c:pt>
                <c:pt idx="17842">
                  <c:v>389.097883558126</c:v>
                </c:pt>
                <c:pt idx="17843">
                  <c:v>389.09143063371403</c:v>
                </c:pt>
                <c:pt idx="17844">
                  <c:v>389.09036130379002</c:v>
                </c:pt>
                <c:pt idx="17845">
                  <c:v>389.07457063932202</c:v>
                </c:pt>
                <c:pt idx="17846">
                  <c:v>389.070290629449</c:v>
                </c:pt>
                <c:pt idx="17847">
                  <c:v>389.06866799289702</c:v>
                </c:pt>
                <c:pt idx="17848">
                  <c:v>389.06807854412602</c:v>
                </c:pt>
                <c:pt idx="17849">
                  <c:v>389.06094370577802</c:v>
                </c:pt>
                <c:pt idx="17850">
                  <c:v>389.05978650931098</c:v>
                </c:pt>
                <c:pt idx="17851">
                  <c:v>389.05285021965102</c:v>
                </c:pt>
                <c:pt idx="17852">
                  <c:v>389.044176246745</c:v>
                </c:pt>
                <c:pt idx="17853">
                  <c:v>389.03946126184701</c:v>
                </c:pt>
                <c:pt idx="17854">
                  <c:v>389.01856184671698</c:v>
                </c:pt>
                <c:pt idx="17855">
                  <c:v>389.002887756787</c:v>
                </c:pt>
                <c:pt idx="17856">
                  <c:v>388.987222750657</c:v>
                </c:pt>
                <c:pt idx="17857">
                  <c:v>388.98716101994899</c:v>
                </c:pt>
                <c:pt idx="17858">
                  <c:v>388.98260691240301</c:v>
                </c:pt>
                <c:pt idx="17859">
                  <c:v>388.981433051924</c:v>
                </c:pt>
                <c:pt idx="17860">
                  <c:v>388.976493443295</c:v>
                </c:pt>
                <c:pt idx="17861">
                  <c:v>388.97445065384602</c:v>
                </c:pt>
                <c:pt idx="17862">
                  <c:v>388.96223712541899</c:v>
                </c:pt>
                <c:pt idx="17863">
                  <c:v>388.95594908631602</c:v>
                </c:pt>
                <c:pt idx="17864">
                  <c:v>388.949781489457</c:v>
                </c:pt>
                <c:pt idx="17865">
                  <c:v>388.93685207578</c:v>
                </c:pt>
                <c:pt idx="17866">
                  <c:v>388.91803771048501</c:v>
                </c:pt>
                <c:pt idx="17867">
                  <c:v>388.906431286074</c:v>
                </c:pt>
                <c:pt idx="17868">
                  <c:v>388.88904136553202</c:v>
                </c:pt>
                <c:pt idx="17869">
                  <c:v>388.87474388396402</c:v>
                </c:pt>
                <c:pt idx="17870">
                  <c:v>388.86000468365199</c:v>
                </c:pt>
                <c:pt idx="17871">
                  <c:v>388.84692352560398</c:v>
                </c:pt>
                <c:pt idx="17872">
                  <c:v>388.82693367987901</c:v>
                </c:pt>
                <c:pt idx="17873">
                  <c:v>388.82476437943302</c:v>
                </c:pt>
                <c:pt idx="17874">
                  <c:v>388.82442381364001</c:v>
                </c:pt>
                <c:pt idx="17875">
                  <c:v>388.81915708537298</c:v>
                </c:pt>
                <c:pt idx="17876">
                  <c:v>388.80567270220001</c:v>
                </c:pt>
                <c:pt idx="17877">
                  <c:v>388.80541512297202</c:v>
                </c:pt>
                <c:pt idx="17878">
                  <c:v>388.80298441486502</c:v>
                </c:pt>
                <c:pt idx="17879">
                  <c:v>388.802417481563</c:v>
                </c:pt>
                <c:pt idx="17880">
                  <c:v>388.79574080762899</c:v>
                </c:pt>
                <c:pt idx="17881">
                  <c:v>388.79403886271598</c:v>
                </c:pt>
                <c:pt idx="17882">
                  <c:v>388.77537005006297</c:v>
                </c:pt>
                <c:pt idx="17883">
                  <c:v>388.76929111285801</c:v>
                </c:pt>
                <c:pt idx="17884">
                  <c:v>388.75029887928099</c:v>
                </c:pt>
                <c:pt idx="17885">
                  <c:v>388.73031132433601</c:v>
                </c:pt>
                <c:pt idx="17886">
                  <c:v>388.72989788454697</c:v>
                </c:pt>
                <c:pt idx="17887">
                  <c:v>388.69891365587102</c:v>
                </c:pt>
                <c:pt idx="17888">
                  <c:v>388.69804823822898</c:v>
                </c:pt>
                <c:pt idx="17889">
                  <c:v>388.691688522334</c:v>
                </c:pt>
                <c:pt idx="17890">
                  <c:v>388.68858537389502</c:v>
                </c:pt>
                <c:pt idx="17891">
                  <c:v>388.66462109472002</c:v>
                </c:pt>
                <c:pt idx="17892">
                  <c:v>388.64751944443702</c:v>
                </c:pt>
                <c:pt idx="17893">
                  <c:v>388.63296911317099</c:v>
                </c:pt>
                <c:pt idx="17894">
                  <c:v>388.62804322470203</c:v>
                </c:pt>
                <c:pt idx="17895">
                  <c:v>388.60669962322999</c:v>
                </c:pt>
                <c:pt idx="17896">
                  <c:v>388.58430715284499</c:v>
                </c:pt>
                <c:pt idx="17897">
                  <c:v>388.58392356171601</c:v>
                </c:pt>
                <c:pt idx="17898">
                  <c:v>388.57144834022898</c:v>
                </c:pt>
                <c:pt idx="17899">
                  <c:v>388.56409966399298</c:v>
                </c:pt>
                <c:pt idx="17900">
                  <c:v>388.56116816829098</c:v>
                </c:pt>
                <c:pt idx="17901">
                  <c:v>388.558820160746</c:v>
                </c:pt>
                <c:pt idx="17902">
                  <c:v>388.55587754409999</c:v>
                </c:pt>
                <c:pt idx="17903">
                  <c:v>388.54071215716198</c:v>
                </c:pt>
                <c:pt idx="17904">
                  <c:v>388.52822519680399</c:v>
                </c:pt>
                <c:pt idx="17905">
                  <c:v>388.48624472621799</c:v>
                </c:pt>
                <c:pt idx="17906">
                  <c:v>388.48501227196698</c:v>
                </c:pt>
                <c:pt idx="17907">
                  <c:v>388.473176762918</c:v>
                </c:pt>
                <c:pt idx="17908">
                  <c:v>388.468622259352</c:v>
                </c:pt>
                <c:pt idx="17909">
                  <c:v>388.44438567063702</c:v>
                </c:pt>
                <c:pt idx="17910">
                  <c:v>388.43786664591897</c:v>
                </c:pt>
                <c:pt idx="17911">
                  <c:v>388.431483813988</c:v>
                </c:pt>
                <c:pt idx="17912">
                  <c:v>388.427253874185</c:v>
                </c:pt>
                <c:pt idx="17913">
                  <c:v>388.41255897797203</c:v>
                </c:pt>
                <c:pt idx="17914">
                  <c:v>388.40704631681098</c:v>
                </c:pt>
                <c:pt idx="17915">
                  <c:v>388.39749812652502</c:v>
                </c:pt>
                <c:pt idx="17916">
                  <c:v>388.39590291924799</c:v>
                </c:pt>
                <c:pt idx="17917">
                  <c:v>388.384952100399</c:v>
                </c:pt>
                <c:pt idx="17918">
                  <c:v>388.38104079084798</c:v>
                </c:pt>
                <c:pt idx="17919">
                  <c:v>388.36799886267499</c:v>
                </c:pt>
                <c:pt idx="17920">
                  <c:v>388.34427031003003</c:v>
                </c:pt>
                <c:pt idx="17921">
                  <c:v>388.32582105190801</c:v>
                </c:pt>
                <c:pt idx="17922">
                  <c:v>388.32328089080897</c:v>
                </c:pt>
                <c:pt idx="17923">
                  <c:v>388.31716838038301</c:v>
                </c:pt>
                <c:pt idx="17924">
                  <c:v>388.31419436464</c:v>
                </c:pt>
                <c:pt idx="17925">
                  <c:v>388.30455958529598</c:v>
                </c:pt>
                <c:pt idx="17926">
                  <c:v>388.28971479846399</c:v>
                </c:pt>
                <c:pt idx="17927">
                  <c:v>388.28310967577801</c:v>
                </c:pt>
                <c:pt idx="17928">
                  <c:v>388.28125560185202</c:v>
                </c:pt>
                <c:pt idx="17929">
                  <c:v>388.27418720777098</c:v>
                </c:pt>
                <c:pt idx="17930">
                  <c:v>388.27361248090199</c:v>
                </c:pt>
                <c:pt idx="17931">
                  <c:v>388.26718509862201</c:v>
                </c:pt>
                <c:pt idx="17932">
                  <c:v>388.25631495995702</c:v>
                </c:pt>
                <c:pt idx="17933">
                  <c:v>388.24771512607401</c:v>
                </c:pt>
                <c:pt idx="17934">
                  <c:v>388.23020426062402</c:v>
                </c:pt>
                <c:pt idx="17935">
                  <c:v>388.22826381487999</c:v>
                </c:pt>
                <c:pt idx="17936">
                  <c:v>388.22575923380498</c:v>
                </c:pt>
                <c:pt idx="17937">
                  <c:v>388.22549485605799</c:v>
                </c:pt>
                <c:pt idx="17938">
                  <c:v>388.21844925589102</c:v>
                </c:pt>
                <c:pt idx="17939">
                  <c:v>388.21701918256201</c:v>
                </c:pt>
                <c:pt idx="17940">
                  <c:v>388.21084041520299</c:v>
                </c:pt>
                <c:pt idx="17941">
                  <c:v>388.209934097695</c:v>
                </c:pt>
                <c:pt idx="17942">
                  <c:v>388.20936502338202</c:v>
                </c:pt>
                <c:pt idx="17943">
                  <c:v>388.20646773775798</c:v>
                </c:pt>
                <c:pt idx="17944">
                  <c:v>388.20410871056299</c:v>
                </c:pt>
                <c:pt idx="17945">
                  <c:v>388.19580614427502</c:v>
                </c:pt>
                <c:pt idx="17946">
                  <c:v>388.195211790168</c:v>
                </c:pt>
                <c:pt idx="17947">
                  <c:v>388.17561495543902</c:v>
                </c:pt>
                <c:pt idx="17948">
                  <c:v>388.16038537777303</c:v>
                </c:pt>
                <c:pt idx="17949">
                  <c:v>388.14826254429101</c:v>
                </c:pt>
                <c:pt idx="17950">
                  <c:v>388.14392187229902</c:v>
                </c:pt>
                <c:pt idx="17951">
                  <c:v>388.12343444381497</c:v>
                </c:pt>
                <c:pt idx="17952">
                  <c:v>388.05915486654999</c:v>
                </c:pt>
                <c:pt idx="17953">
                  <c:v>388.05082071334601</c:v>
                </c:pt>
                <c:pt idx="17954">
                  <c:v>388.01489130002</c:v>
                </c:pt>
                <c:pt idx="17955">
                  <c:v>387.99425022210602</c:v>
                </c:pt>
                <c:pt idx="17956">
                  <c:v>387.98919645672902</c:v>
                </c:pt>
                <c:pt idx="17957">
                  <c:v>387.98095219190498</c:v>
                </c:pt>
                <c:pt idx="17958">
                  <c:v>387.95877865635202</c:v>
                </c:pt>
                <c:pt idx="17959">
                  <c:v>387.95786123081598</c:v>
                </c:pt>
                <c:pt idx="17960">
                  <c:v>387.95053835261399</c:v>
                </c:pt>
                <c:pt idx="17961">
                  <c:v>387.93118555730899</c:v>
                </c:pt>
                <c:pt idx="17962">
                  <c:v>387.93110107544999</c:v>
                </c:pt>
                <c:pt idx="17963">
                  <c:v>387.92314678090497</c:v>
                </c:pt>
                <c:pt idx="17964">
                  <c:v>387.91448878531202</c:v>
                </c:pt>
                <c:pt idx="17965">
                  <c:v>387.90754581834301</c:v>
                </c:pt>
                <c:pt idx="17966">
                  <c:v>387.89989707772003</c:v>
                </c:pt>
                <c:pt idx="17967">
                  <c:v>387.87009226858498</c:v>
                </c:pt>
                <c:pt idx="17968">
                  <c:v>387.84133361559702</c:v>
                </c:pt>
                <c:pt idx="17969">
                  <c:v>387.83522520782401</c:v>
                </c:pt>
                <c:pt idx="17970">
                  <c:v>387.801208788005</c:v>
                </c:pt>
                <c:pt idx="17971">
                  <c:v>387.79821446297399</c:v>
                </c:pt>
                <c:pt idx="17972">
                  <c:v>387.794540014196</c:v>
                </c:pt>
                <c:pt idx="17973">
                  <c:v>387.77726480311401</c:v>
                </c:pt>
                <c:pt idx="17974">
                  <c:v>387.77139329007201</c:v>
                </c:pt>
                <c:pt idx="17975">
                  <c:v>387.76584888469603</c:v>
                </c:pt>
                <c:pt idx="17976">
                  <c:v>387.70274506709802</c:v>
                </c:pt>
                <c:pt idx="17977">
                  <c:v>387.69702267051503</c:v>
                </c:pt>
                <c:pt idx="17978">
                  <c:v>387.69397751272902</c:v>
                </c:pt>
                <c:pt idx="17979">
                  <c:v>387.69341360089902</c:v>
                </c:pt>
                <c:pt idx="17980">
                  <c:v>387.683872144313</c:v>
                </c:pt>
                <c:pt idx="17981">
                  <c:v>387.66244036229199</c:v>
                </c:pt>
                <c:pt idx="17982">
                  <c:v>387.64527111643201</c:v>
                </c:pt>
                <c:pt idx="17983">
                  <c:v>387.64215277268198</c:v>
                </c:pt>
                <c:pt idx="17984">
                  <c:v>387.63943125237</c:v>
                </c:pt>
                <c:pt idx="17985">
                  <c:v>387.63817511322901</c:v>
                </c:pt>
                <c:pt idx="17986">
                  <c:v>387.63639351348399</c:v>
                </c:pt>
                <c:pt idx="17987">
                  <c:v>387.63356347168298</c:v>
                </c:pt>
                <c:pt idx="17988">
                  <c:v>387.628292561808</c:v>
                </c:pt>
                <c:pt idx="17989">
                  <c:v>387.626113105976</c:v>
                </c:pt>
                <c:pt idx="17990">
                  <c:v>387.61981221514901</c:v>
                </c:pt>
                <c:pt idx="17991">
                  <c:v>387.59860671062103</c:v>
                </c:pt>
                <c:pt idx="17992">
                  <c:v>387.58861774158498</c:v>
                </c:pt>
                <c:pt idx="17993">
                  <c:v>387.58674058427101</c:v>
                </c:pt>
                <c:pt idx="17994">
                  <c:v>387.56973738723502</c:v>
                </c:pt>
                <c:pt idx="17995">
                  <c:v>387.55578403123201</c:v>
                </c:pt>
                <c:pt idx="17996">
                  <c:v>387.54258526504202</c:v>
                </c:pt>
                <c:pt idx="17997">
                  <c:v>387.53951929671302</c:v>
                </c:pt>
                <c:pt idx="17998">
                  <c:v>387.51647350213898</c:v>
                </c:pt>
                <c:pt idx="17999">
                  <c:v>387.50886215354399</c:v>
                </c:pt>
                <c:pt idx="18000">
                  <c:v>387.49283831319798</c:v>
                </c:pt>
                <c:pt idx="18001">
                  <c:v>387.469596490421</c:v>
                </c:pt>
                <c:pt idx="18002">
                  <c:v>387.44955412799902</c:v>
                </c:pt>
                <c:pt idx="18003">
                  <c:v>387.44639181156498</c:v>
                </c:pt>
                <c:pt idx="18004">
                  <c:v>387.44093416638401</c:v>
                </c:pt>
                <c:pt idx="18005">
                  <c:v>387.39779949141501</c:v>
                </c:pt>
                <c:pt idx="18006">
                  <c:v>387.39119226833901</c:v>
                </c:pt>
                <c:pt idx="18007">
                  <c:v>387.38727940059698</c:v>
                </c:pt>
                <c:pt idx="18008">
                  <c:v>387.38669959930201</c:v>
                </c:pt>
                <c:pt idx="18009">
                  <c:v>387.38298013727803</c:v>
                </c:pt>
                <c:pt idx="18010">
                  <c:v>387.37109932011901</c:v>
                </c:pt>
                <c:pt idx="18011">
                  <c:v>387.35863965813002</c:v>
                </c:pt>
                <c:pt idx="18012">
                  <c:v>387.35188761926099</c:v>
                </c:pt>
                <c:pt idx="18013">
                  <c:v>387.34910120979498</c:v>
                </c:pt>
                <c:pt idx="18014">
                  <c:v>387.34506859445497</c:v>
                </c:pt>
                <c:pt idx="18015">
                  <c:v>387.31300197642702</c:v>
                </c:pt>
                <c:pt idx="18016">
                  <c:v>387.31269903044301</c:v>
                </c:pt>
                <c:pt idx="18017">
                  <c:v>387.30743083904002</c:v>
                </c:pt>
                <c:pt idx="18018">
                  <c:v>387.30110141109702</c:v>
                </c:pt>
                <c:pt idx="18019">
                  <c:v>387.29550953785503</c:v>
                </c:pt>
                <c:pt idx="18020">
                  <c:v>387.294080420326</c:v>
                </c:pt>
                <c:pt idx="18021">
                  <c:v>387.27266901123801</c:v>
                </c:pt>
                <c:pt idx="18022">
                  <c:v>387.26290051199197</c:v>
                </c:pt>
                <c:pt idx="18023">
                  <c:v>387.26129714904403</c:v>
                </c:pt>
                <c:pt idx="18024">
                  <c:v>387.220462256259</c:v>
                </c:pt>
                <c:pt idx="18025">
                  <c:v>387.21191191345901</c:v>
                </c:pt>
                <c:pt idx="18026">
                  <c:v>387.19760582128299</c:v>
                </c:pt>
                <c:pt idx="18027">
                  <c:v>387.19266314929399</c:v>
                </c:pt>
                <c:pt idx="18028">
                  <c:v>387.19246932994298</c:v>
                </c:pt>
                <c:pt idx="18029">
                  <c:v>387.178845849867</c:v>
                </c:pt>
                <c:pt idx="18030">
                  <c:v>387.171927690686</c:v>
                </c:pt>
                <c:pt idx="18031">
                  <c:v>387.17010078819101</c:v>
                </c:pt>
                <c:pt idx="18032">
                  <c:v>387.13729038133101</c:v>
                </c:pt>
                <c:pt idx="18033">
                  <c:v>387.133225967638</c:v>
                </c:pt>
                <c:pt idx="18034">
                  <c:v>387.12057335606698</c:v>
                </c:pt>
                <c:pt idx="18035">
                  <c:v>387.11621333943299</c:v>
                </c:pt>
                <c:pt idx="18036">
                  <c:v>387.10528327313199</c:v>
                </c:pt>
                <c:pt idx="18037">
                  <c:v>387.088589620937</c:v>
                </c:pt>
                <c:pt idx="18038">
                  <c:v>387.08679786288002</c:v>
                </c:pt>
                <c:pt idx="18039">
                  <c:v>387.06121683424902</c:v>
                </c:pt>
                <c:pt idx="18040">
                  <c:v>387.04756884774997</c:v>
                </c:pt>
                <c:pt idx="18041">
                  <c:v>387.04254262961098</c:v>
                </c:pt>
                <c:pt idx="18042">
                  <c:v>387.02975820172202</c:v>
                </c:pt>
                <c:pt idx="18043">
                  <c:v>387.02503347694301</c:v>
                </c:pt>
                <c:pt idx="18044">
                  <c:v>387.002630004406</c:v>
                </c:pt>
                <c:pt idx="18045">
                  <c:v>387.00164484109899</c:v>
                </c:pt>
                <c:pt idx="18046">
                  <c:v>386.99706327189301</c:v>
                </c:pt>
                <c:pt idx="18047">
                  <c:v>386.97209718006201</c:v>
                </c:pt>
                <c:pt idx="18048">
                  <c:v>386.96332283025299</c:v>
                </c:pt>
                <c:pt idx="18049">
                  <c:v>386.962270691372</c:v>
                </c:pt>
                <c:pt idx="18050">
                  <c:v>386.95476203491302</c:v>
                </c:pt>
                <c:pt idx="18051">
                  <c:v>386.95244905084502</c:v>
                </c:pt>
                <c:pt idx="18052">
                  <c:v>386.91966749761298</c:v>
                </c:pt>
                <c:pt idx="18053">
                  <c:v>386.91346858018198</c:v>
                </c:pt>
                <c:pt idx="18054">
                  <c:v>386.91290977156399</c:v>
                </c:pt>
                <c:pt idx="18055">
                  <c:v>386.90123035069502</c:v>
                </c:pt>
                <c:pt idx="18056">
                  <c:v>386.89715759815601</c:v>
                </c:pt>
                <c:pt idx="18057">
                  <c:v>386.89445560166399</c:v>
                </c:pt>
                <c:pt idx="18058">
                  <c:v>386.88871251313401</c:v>
                </c:pt>
                <c:pt idx="18059">
                  <c:v>386.87749865421301</c:v>
                </c:pt>
                <c:pt idx="18060">
                  <c:v>386.872243187641</c:v>
                </c:pt>
                <c:pt idx="18061">
                  <c:v>386.86062279235801</c:v>
                </c:pt>
                <c:pt idx="18062">
                  <c:v>386.84274999597199</c:v>
                </c:pt>
                <c:pt idx="18063">
                  <c:v>386.83868689926902</c:v>
                </c:pt>
                <c:pt idx="18064">
                  <c:v>386.83631223910498</c:v>
                </c:pt>
                <c:pt idx="18065">
                  <c:v>386.83550760670499</c:v>
                </c:pt>
                <c:pt idx="18066">
                  <c:v>386.83095034207997</c:v>
                </c:pt>
                <c:pt idx="18067">
                  <c:v>386.82805336798799</c:v>
                </c:pt>
                <c:pt idx="18068">
                  <c:v>386.821561561652</c:v>
                </c:pt>
                <c:pt idx="18069">
                  <c:v>386.77795697360301</c:v>
                </c:pt>
                <c:pt idx="18070">
                  <c:v>386.73144502606499</c:v>
                </c:pt>
                <c:pt idx="18071">
                  <c:v>386.725263884355</c:v>
                </c:pt>
                <c:pt idx="18072">
                  <c:v>386.71451690797602</c:v>
                </c:pt>
                <c:pt idx="18073">
                  <c:v>386.710793848766</c:v>
                </c:pt>
                <c:pt idx="18074">
                  <c:v>386.68834542809998</c:v>
                </c:pt>
                <c:pt idx="18075">
                  <c:v>386.68351117815399</c:v>
                </c:pt>
                <c:pt idx="18076">
                  <c:v>386.68221143163902</c:v>
                </c:pt>
                <c:pt idx="18077">
                  <c:v>386.66122522210799</c:v>
                </c:pt>
                <c:pt idx="18078">
                  <c:v>386.63554903606303</c:v>
                </c:pt>
                <c:pt idx="18079">
                  <c:v>386.62235461973501</c:v>
                </c:pt>
                <c:pt idx="18080">
                  <c:v>386.62137843904299</c:v>
                </c:pt>
                <c:pt idx="18081">
                  <c:v>386.60055833597698</c:v>
                </c:pt>
                <c:pt idx="18082">
                  <c:v>386.58058133547797</c:v>
                </c:pt>
                <c:pt idx="18083">
                  <c:v>386.57664874301901</c:v>
                </c:pt>
                <c:pt idx="18084">
                  <c:v>386.567104777358</c:v>
                </c:pt>
                <c:pt idx="18085">
                  <c:v>386.55758445653902</c:v>
                </c:pt>
                <c:pt idx="18086">
                  <c:v>386.55112541053398</c:v>
                </c:pt>
                <c:pt idx="18087">
                  <c:v>386.54636815434202</c:v>
                </c:pt>
                <c:pt idx="18088">
                  <c:v>386.52228340357101</c:v>
                </c:pt>
                <c:pt idx="18089">
                  <c:v>386.51624322011401</c:v>
                </c:pt>
                <c:pt idx="18090">
                  <c:v>386.505339225471</c:v>
                </c:pt>
                <c:pt idx="18091">
                  <c:v>386.45856217453797</c:v>
                </c:pt>
                <c:pt idx="18092">
                  <c:v>386.43690293104498</c:v>
                </c:pt>
                <c:pt idx="18093">
                  <c:v>386.43380566746202</c:v>
                </c:pt>
                <c:pt idx="18094">
                  <c:v>386.41651845898002</c:v>
                </c:pt>
                <c:pt idx="18095">
                  <c:v>386.41041866921398</c:v>
                </c:pt>
                <c:pt idx="18096">
                  <c:v>386.39807696653202</c:v>
                </c:pt>
                <c:pt idx="18097">
                  <c:v>386.37262686939198</c:v>
                </c:pt>
                <c:pt idx="18098">
                  <c:v>386.368771840151</c:v>
                </c:pt>
                <c:pt idx="18099">
                  <c:v>386.36799683404701</c:v>
                </c:pt>
                <c:pt idx="18100">
                  <c:v>386.36238557079798</c:v>
                </c:pt>
                <c:pt idx="18101">
                  <c:v>386.35619124417599</c:v>
                </c:pt>
                <c:pt idx="18102">
                  <c:v>386.35498482715502</c:v>
                </c:pt>
                <c:pt idx="18103">
                  <c:v>386.330068507524</c:v>
                </c:pt>
                <c:pt idx="18104">
                  <c:v>386.30315078260998</c:v>
                </c:pt>
                <c:pt idx="18105">
                  <c:v>386.262207225353</c:v>
                </c:pt>
                <c:pt idx="18106">
                  <c:v>386.25346389128299</c:v>
                </c:pt>
                <c:pt idx="18107">
                  <c:v>386.21284353432202</c:v>
                </c:pt>
                <c:pt idx="18108">
                  <c:v>386.199130598566</c:v>
                </c:pt>
                <c:pt idx="18109">
                  <c:v>386.17357306397298</c:v>
                </c:pt>
                <c:pt idx="18110">
                  <c:v>386.17213584414299</c:v>
                </c:pt>
                <c:pt idx="18111">
                  <c:v>386.15349758201199</c:v>
                </c:pt>
                <c:pt idx="18112">
                  <c:v>386.14889358982401</c:v>
                </c:pt>
                <c:pt idx="18113">
                  <c:v>386.14688922156898</c:v>
                </c:pt>
                <c:pt idx="18114">
                  <c:v>386.14322046337901</c:v>
                </c:pt>
                <c:pt idx="18115">
                  <c:v>386.10304540599901</c:v>
                </c:pt>
                <c:pt idx="18116">
                  <c:v>386.09297623876103</c:v>
                </c:pt>
                <c:pt idx="18117">
                  <c:v>386.081244151627</c:v>
                </c:pt>
                <c:pt idx="18118">
                  <c:v>386.05006068452798</c:v>
                </c:pt>
                <c:pt idx="18119">
                  <c:v>386.048916722863</c:v>
                </c:pt>
                <c:pt idx="18120">
                  <c:v>386.039080230678</c:v>
                </c:pt>
                <c:pt idx="18121">
                  <c:v>386.03256509570099</c:v>
                </c:pt>
                <c:pt idx="18122">
                  <c:v>386.02444208890302</c:v>
                </c:pt>
                <c:pt idx="18123">
                  <c:v>386.01087280015798</c:v>
                </c:pt>
                <c:pt idx="18124">
                  <c:v>385.98913794342502</c:v>
                </c:pt>
                <c:pt idx="18125">
                  <c:v>385.98475690612599</c:v>
                </c:pt>
                <c:pt idx="18126">
                  <c:v>385.97759820372301</c:v>
                </c:pt>
                <c:pt idx="18127">
                  <c:v>385.97008556211603</c:v>
                </c:pt>
                <c:pt idx="18128">
                  <c:v>385.960006838884</c:v>
                </c:pt>
                <c:pt idx="18129">
                  <c:v>385.95813806182201</c:v>
                </c:pt>
                <c:pt idx="18130">
                  <c:v>385.95597081830499</c:v>
                </c:pt>
                <c:pt idx="18131">
                  <c:v>385.95235651137199</c:v>
                </c:pt>
                <c:pt idx="18132">
                  <c:v>385.92602824171303</c:v>
                </c:pt>
                <c:pt idx="18133">
                  <c:v>385.92309503117002</c:v>
                </c:pt>
                <c:pt idx="18134">
                  <c:v>385.92122966941798</c:v>
                </c:pt>
                <c:pt idx="18135">
                  <c:v>385.89860902557598</c:v>
                </c:pt>
                <c:pt idx="18136">
                  <c:v>385.841223608093</c:v>
                </c:pt>
                <c:pt idx="18137">
                  <c:v>385.83225980049099</c:v>
                </c:pt>
                <c:pt idx="18138">
                  <c:v>385.82689131529497</c:v>
                </c:pt>
                <c:pt idx="18139">
                  <c:v>385.78547878729</c:v>
                </c:pt>
                <c:pt idx="18140">
                  <c:v>385.77030542108298</c:v>
                </c:pt>
                <c:pt idx="18141">
                  <c:v>385.75770173346399</c:v>
                </c:pt>
                <c:pt idx="18142">
                  <c:v>385.75201745573401</c:v>
                </c:pt>
                <c:pt idx="18143">
                  <c:v>385.74818007891002</c:v>
                </c:pt>
                <c:pt idx="18144">
                  <c:v>385.74353918714502</c:v>
                </c:pt>
                <c:pt idx="18145">
                  <c:v>385.73724897748099</c:v>
                </c:pt>
                <c:pt idx="18146">
                  <c:v>385.73413383562303</c:v>
                </c:pt>
                <c:pt idx="18147">
                  <c:v>385.72638045803399</c:v>
                </c:pt>
                <c:pt idx="18148">
                  <c:v>385.70384009124899</c:v>
                </c:pt>
                <c:pt idx="18149">
                  <c:v>385.68501451776899</c:v>
                </c:pt>
                <c:pt idx="18150">
                  <c:v>385.68356230599801</c:v>
                </c:pt>
                <c:pt idx="18151">
                  <c:v>385.65874496442001</c:v>
                </c:pt>
                <c:pt idx="18152">
                  <c:v>385.658140686038</c:v>
                </c:pt>
                <c:pt idx="18153">
                  <c:v>385.65233221673401</c:v>
                </c:pt>
                <c:pt idx="18154">
                  <c:v>385.646894256645</c:v>
                </c:pt>
                <c:pt idx="18155">
                  <c:v>385.63078871593501</c:v>
                </c:pt>
                <c:pt idx="18156">
                  <c:v>385.62805753722898</c:v>
                </c:pt>
                <c:pt idx="18157">
                  <c:v>385.62610558033901</c:v>
                </c:pt>
                <c:pt idx="18158">
                  <c:v>385.62597769251897</c:v>
                </c:pt>
                <c:pt idx="18159">
                  <c:v>385.62052283712899</c:v>
                </c:pt>
                <c:pt idx="18160">
                  <c:v>385.59287368038798</c:v>
                </c:pt>
                <c:pt idx="18161">
                  <c:v>385.59135903914301</c:v>
                </c:pt>
                <c:pt idx="18162">
                  <c:v>385.57994496278002</c:v>
                </c:pt>
                <c:pt idx="18163">
                  <c:v>385.567060505906</c:v>
                </c:pt>
                <c:pt idx="18164">
                  <c:v>385.56278074492297</c:v>
                </c:pt>
                <c:pt idx="18165">
                  <c:v>385.52817500990398</c:v>
                </c:pt>
                <c:pt idx="18166">
                  <c:v>385.501691027373</c:v>
                </c:pt>
                <c:pt idx="18167">
                  <c:v>385.48383814622298</c:v>
                </c:pt>
                <c:pt idx="18168">
                  <c:v>385.47679814801501</c:v>
                </c:pt>
                <c:pt idx="18169">
                  <c:v>385.44926021502101</c:v>
                </c:pt>
                <c:pt idx="18170">
                  <c:v>385.41828733241499</c:v>
                </c:pt>
                <c:pt idx="18171">
                  <c:v>385.41809888135202</c:v>
                </c:pt>
                <c:pt idx="18172">
                  <c:v>385.41191170773499</c:v>
                </c:pt>
                <c:pt idx="18173">
                  <c:v>385.40866012044302</c:v>
                </c:pt>
                <c:pt idx="18174">
                  <c:v>385.38084502640601</c:v>
                </c:pt>
                <c:pt idx="18175">
                  <c:v>385.37293331204</c:v>
                </c:pt>
                <c:pt idx="18176">
                  <c:v>385.361475932936</c:v>
                </c:pt>
                <c:pt idx="18177">
                  <c:v>385.358175489134</c:v>
                </c:pt>
                <c:pt idx="18178">
                  <c:v>385.35443070621398</c:v>
                </c:pt>
                <c:pt idx="18179">
                  <c:v>385.3420129612</c:v>
                </c:pt>
                <c:pt idx="18180">
                  <c:v>385.31605986669803</c:v>
                </c:pt>
                <c:pt idx="18181">
                  <c:v>385.297526005615</c:v>
                </c:pt>
                <c:pt idx="18182">
                  <c:v>385.28006588871898</c:v>
                </c:pt>
                <c:pt idx="18183">
                  <c:v>385.272333077658</c:v>
                </c:pt>
                <c:pt idx="18184">
                  <c:v>385.26644752779299</c:v>
                </c:pt>
                <c:pt idx="18185">
                  <c:v>385.254470728277</c:v>
                </c:pt>
                <c:pt idx="18186">
                  <c:v>385.24738334928998</c:v>
                </c:pt>
                <c:pt idx="18187">
                  <c:v>385.24349078970499</c:v>
                </c:pt>
                <c:pt idx="18188">
                  <c:v>385.24252502372798</c:v>
                </c:pt>
                <c:pt idx="18189">
                  <c:v>385.24184919979899</c:v>
                </c:pt>
                <c:pt idx="18190">
                  <c:v>385.23971853626102</c:v>
                </c:pt>
                <c:pt idx="18191">
                  <c:v>385.23291552033601</c:v>
                </c:pt>
                <c:pt idx="18192">
                  <c:v>385.23222422403899</c:v>
                </c:pt>
                <c:pt idx="18193">
                  <c:v>385.23019877655901</c:v>
                </c:pt>
                <c:pt idx="18194">
                  <c:v>385.22705617380097</c:v>
                </c:pt>
                <c:pt idx="18195">
                  <c:v>385.22355391609</c:v>
                </c:pt>
                <c:pt idx="18196">
                  <c:v>385.223229424941</c:v>
                </c:pt>
                <c:pt idx="18197">
                  <c:v>385.21453067524402</c:v>
                </c:pt>
                <c:pt idx="18198">
                  <c:v>385.198386702905</c:v>
                </c:pt>
                <c:pt idx="18199">
                  <c:v>385.193115101393</c:v>
                </c:pt>
                <c:pt idx="18200">
                  <c:v>385.188574428224</c:v>
                </c:pt>
                <c:pt idx="18201">
                  <c:v>385.17291983483699</c:v>
                </c:pt>
                <c:pt idx="18202">
                  <c:v>385.17248760980902</c:v>
                </c:pt>
                <c:pt idx="18203">
                  <c:v>385.13015010459202</c:v>
                </c:pt>
                <c:pt idx="18204">
                  <c:v>385.12433442820202</c:v>
                </c:pt>
                <c:pt idx="18205">
                  <c:v>385.11616295630802</c:v>
                </c:pt>
                <c:pt idx="18206">
                  <c:v>385.11173071574501</c:v>
                </c:pt>
                <c:pt idx="18207">
                  <c:v>385.104506854536</c:v>
                </c:pt>
                <c:pt idx="18208">
                  <c:v>385.09627376457303</c:v>
                </c:pt>
                <c:pt idx="18209">
                  <c:v>385.09601507617299</c:v>
                </c:pt>
                <c:pt idx="18210">
                  <c:v>385.09553354328199</c:v>
                </c:pt>
                <c:pt idx="18211">
                  <c:v>385.090204642054</c:v>
                </c:pt>
                <c:pt idx="18212">
                  <c:v>385.08465348163497</c:v>
                </c:pt>
                <c:pt idx="18213">
                  <c:v>385.08207620688898</c:v>
                </c:pt>
                <c:pt idx="18214">
                  <c:v>385.07470990165803</c:v>
                </c:pt>
                <c:pt idx="18215">
                  <c:v>385.07009122827401</c:v>
                </c:pt>
                <c:pt idx="18216">
                  <c:v>385.04083946356002</c:v>
                </c:pt>
                <c:pt idx="18217">
                  <c:v>385.03157456194799</c:v>
                </c:pt>
                <c:pt idx="18218">
                  <c:v>385.01304672738701</c:v>
                </c:pt>
                <c:pt idx="18219">
                  <c:v>384.99530185396401</c:v>
                </c:pt>
                <c:pt idx="18220">
                  <c:v>384.991834405654</c:v>
                </c:pt>
                <c:pt idx="18221">
                  <c:v>384.99086106126498</c:v>
                </c:pt>
                <c:pt idx="18222">
                  <c:v>384.97340748727203</c:v>
                </c:pt>
                <c:pt idx="18223">
                  <c:v>384.929134543136</c:v>
                </c:pt>
                <c:pt idx="18224">
                  <c:v>384.92317822567799</c:v>
                </c:pt>
                <c:pt idx="18225">
                  <c:v>384.91792157336897</c:v>
                </c:pt>
                <c:pt idx="18226">
                  <c:v>384.91677160252198</c:v>
                </c:pt>
                <c:pt idx="18227">
                  <c:v>384.91522941306903</c:v>
                </c:pt>
                <c:pt idx="18228">
                  <c:v>384.899450129223</c:v>
                </c:pt>
                <c:pt idx="18229">
                  <c:v>384.882443881982</c:v>
                </c:pt>
                <c:pt idx="18230">
                  <c:v>384.85463459261399</c:v>
                </c:pt>
                <c:pt idx="18231">
                  <c:v>384.84515248992301</c:v>
                </c:pt>
                <c:pt idx="18232">
                  <c:v>384.82545859059297</c:v>
                </c:pt>
                <c:pt idx="18233">
                  <c:v>384.78501630632098</c:v>
                </c:pt>
                <c:pt idx="18234">
                  <c:v>384.780222779273</c:v>
                </c:pt>
                <c:pt idx="18235">
                  <c:v>384.778349415815</c:v>
                </c:pt>
                <c:pt idx="18236">
                  <c:v>384.777845134941</c:v>
                </c:pt>
                <c:pt idx="18237">
                  <c:v>384.776605168846</c:v>
                </c:pt>
                <c:pt idx="18238">
                  <c:v>384.75805923763102</c:v>
                </c:pt>
                <c:pt idx="18239">
                  <c:v>384.74862706899103</c:v>
                </c:pt>
                <c:pt idx="18240">
                  <c:v>384.71770003168899</c:v>
                </c:pt>
                <c:pt idx="18241">
                  <c:v>384.715107198439</c:v>
                </c:pt>
                <c:pt idx="18242">
                  <c:v>384.71502982859499</c:v>
                </c:pt>
                <c:pt idx="18243">
                  <c:v>384.71454516985699</c:v>
                </c:pt>
                <c:pt idx="18244">
                  <c:v>384.69923846877703</c:v>
                </c:pt>
                <c:pt idx="18245">
                  <c:v>384.66009172456</c:v>
                </c:pt>
                <c:pt idx="18246">
                  <c:v>384.65585997519997</c:v>
                </c:pt>
                <c:pt idx="18247">
                  <c:v>384.63399627580401</c:v>
                </c:pt>
                <c:pt idx="18248">
                  <c:v>384.62940570484</c:v>
                </c:pt>
                <c:pt idx="18249">
                  <c:v>384.59600928133</c:v>
                </c:pt>
                <c:pt idx="18250">
                  <c:v>384.57894904138402</c:v>
                </c:pt>
                <c:pt idx="18251">
                  <c:v>384.566805749092</c:v>
                </c:pt>
                <c:pt idx="18252">
                  <c:v>384.54616729281901</c:v>
                </c:pt>
                <c:pt idx="18253">
                  <c:v>384.54255919137199</c:v>
                </c:pt>
                <c:pt idx="18254">
                  <c:v>384.541498213262</c:v>
                </c:pt>
                <c:pt idx="18255">
                  <c:v>384.539452879382</c:v>
                </c:pt>
                <c:pt idx="18256">
                  <c:v>384.52515995505797</c:v>
                </c:pt>
                <c:pt idx="18257">
                  <c:v>384.51663361369998</c:v>
                </c:pt>
                <c:pt idx="18258">
                  <c:v>384.51235463640302</c:v>
                </c:pt>
                <c:pt idx="18259">
                  <c:v>384.50685426171998</c:v>
                </c:pt>
                <c:pt idx="18260">
                  <c:v>384.477708528991</c:v>
                </c:pt>
                <c:pt idx="18261">
                  <c:v>384.47670522094802</c:v>
                </c:pt>
                <c:pt idx="18262">
                  <c:v>384.445620129014</c:v>
                </c:pt>
                <c:pt idx="18263">
                  <c:v>384.43986768165701</c:v>
                </c:pt>
                <c:pt idx="18264">
                  <c:v>384.43057260453799</c:v>
                </c:pt>
                <c:pt idx="18265">
                  <c:v>384.42478666168</c:v>
                </c:pt>
                <c:pt idx="18266">
                  <c:v>384.39703610226798</c:v>
                </c:pt>
                <c:pt idx="18267">
                  <c:v>384.365884271379</c:v>
                </c:pt>
                <c:pt idx="18268">
                  <c:v>384.35500959478998</c:v>
                </c:pt>
                <c:pt idx="18269">
                  <c:v>384.34745688645501</c:v>
                </c:pt>
                <c:pt idx="18270">
                  <c:v>384.34721582490499</c:v>
                </c:pt>
                <c:pt idx="18271">
                  <c:v>384.343730383062</c:v>
                </c:pt>
                <c:pt idx="18272">
                  <c:v>384.31833021416099</c:v>
                </c:pt>
                <c:pt idx="18273">
                  <c:v>384.30849437468299</c:v>
                </c:pt>
                <c:pt idx="18274">
                  <c:v>384.30438709150297</c:v>
                </c:pt>
                <c:pt idx="18275">
                  <c:v>384.28052216830702</c:v>
                </c:pt>
                <c:pt idx="18276">
                  <c:v>384.27424384219802</c:v>
                </c:pt>
                <c:pt idx="18277">
                  <c:v>384.27039321078701</c:v>
                </c:pt>
                <c:pt idx="18278">
                  <c:v>384.20955777932699</c:v>
                </c:pt>
                <c:pt idx="18279">
                  <c:v>384.16207446099997</c:v>
                </c:pt>
                <c:pt idx="18280">
                  <c:v>384.15916895319498</c:v>
                </c:pt>
                <c:pt idx="18281">
                  <c:v>384.15211657552197</c:v>
                </c:pt>
                <c:pt idx="18282">
                  <c:v>384.10381658107099</c:v>
                </c:pt>
                <c:pt idx="18283">
                  <c:v>384.09560465030501</c:v>
                </c:pt>
                <c:pt idx="18284">
                  <c:v>384.070003750566</c:v>
                </c:pt>
                <c:pt idx="18285">
                  <c:v>384.05249366531899</c:v>
                </c:pt>
                <c:pt idx="18286">
                  <c:v>384.01300368024602</c:v>
                </c:pt>
                <c:pt idx="18287">
                  <c:v>383.99550390083903</c:v>
                </c:pt>
                <c:pt idx="18288">
                  <c:v>383.97236840455901</c:v>
                </c:pt>
                <c:pt idx="18289">
                  <c:v>383.88113365980399</c:v>
                </c:pt>
                <c:pt idx="18290">
                  <c:v>383.87885930935499</c:v>
                </c:pt>
                <c:pt idx="18291">
                  <c:v>383.86309127912801</c:v>
                </c:pt>
                <c:pt idx="18292">
                  <c:v>383.85371006112302</c:v>
                </c:pt>
                <c:pt idx="18293">
                  <c:v>383.85122307810798</c:v>
                </c:pt>
                <c:pt idx="18294">
                  <c:v>383.841113568141</c:v>
                </c:pt>
                <c:pt idx="18295">
                  <c:v>383.82381683126499</c:v>
                </c:pt>
                <c:pt idx="18296">
                  <c:v>383.817802679333</c:v>
                </c:pt>
                <c:pt idx="18297">
                  <c:v>383.80764039266001</c:v>
                </c:pt>
                <c:pt idx="18298">
                  <c:v>383.80529074083802</c:v>
                </c:pt>
                <c:pt idx="18299">
                  <c:v>383.80055358406401</c:v>
                </c:pt>
                <c:pt idx="18300">
                  <c:v>383.78716409094301</c:v>
                </c:pt>
                <c:pt idx="18301">
                  <c:v>383.783930611107</c:v>
                </c:pt>
                <c:pt idx="18302">
                  <c:v>383.77816688132998</c:v>
                </c:pt>
                <c:pt idx="18303">
                  <c:v>383.77777160069002</c:v>
                </c:pt>
                <c:pt idx="18304">
                  <c:v>383.77507219765198</c:v>
                </c:pt>
                <c:pt idx="18305">
                  <c:v>383.743882732396</c:v>
                </c:pt>
                <c:pt idx="18306">
                  <c:v>383.70634375045501</c:v>
                </c:pt>
                <c:pt idx="18307">
                  <c:v>383.70423846800799</c:v>
                </c:pt>
                <c:pt idx="18308">
                  <c:v>383.67143037394499</c:v>
                </c:pt>
                <c:pt idx="18309">
                  <c:v>383.62971387769102</c:v>
                </c:pt>
                <c:pt idx="18310">
                  <c:v>383.57445388115298</c:v>
                </c:pt>
                <c:pt idx="18311">
                  <c:v>383.57274562856099</c:v>
                </c:pt>
                <c:pt idx="18312">
                  <c:v>383.57230159692602</c:v>
                </c:pt>
                <c:pt idx="18313">
                  <c:v>383.47128362205098</c:v>
                </c:pt>
                <c:pt idx="18314">
                  <c:v>383.468857349909</c:v>
                </c:pt>
                <c:pt idx="18315">
                  <c:v>383.41035754036301</c:v>
                </c:pt>
                <c:pt idx="18316">
                  <c:v>383.40933621511698</c:v>
                </c:pt>
                <c:pt idx="18317">
                  <c:v>383.37608872991001</c:v>
                </c:pt>
                <c:pt idx="18318">
                  <c:v>383.32774975976002</c:v>
                </c:pt>
                <c:pt idx="18319">
                  <c:v>383.31792857359397</c:v>
                </c:pt>
                <c:pt idx="18320">
                  <c:v>383.29368282195298</c:v>
                </c:pt>
                <c:pt idx="18321">
                  <c:v>383.26934797314698</c:v>
                </c:pt>
                <c:pt idx="18322">
                  <c:v>383.26865750954801</c:v>
                </c:pt>
                <c:pt idx="18323">
                  <c:v>383.218494962683</c:v>
                </c:pt>
                <c:pt idx="18324">
                  <c:v>383.21675557565698</c:v>
                </c:pt>
                <c:pt idx="18325">
                  <c:v>383.198949239206</c:v>
                </c:pt>
                <c:pt idx="18326">
                  <c:v>383.19308775712398</c:v>
                </c:pt>
                <c:pt idx="18327">
                  <c:v>383.17849233079301</c:v>
                </c:pt>
                <c:pt idx="18328">
                  <c:v>383.17585530977101</c:v>
                </c:pt>
                <c:pt idx="18329">
                  <c:v>383.16799703550799</c:v>
                </c:pt>
                <c:pt idx="18330">
                  <c:v>383.13600285660198</c:v>
                </c:pt>
                <c:pt idx="18331">
                  <c:v>383.12841613757701</c:v>
                </c:pt>
                <c:pt idx="18332">
                  <c:v>383.12059242354502</c:v>
                </c:pt>
                <c:pt idx="18333">
                  <c:v>383.11611687311199</c:v>
                </c:pt>
                <c:pt idx="18334">
                  <c:v>383.106782175192</c:v>
                </c:pt>
                <c:pt idx="18335">
                  <c:v>383.09453640940501</c:v>
                </c:pt>
                <c:pt idx="18336">
                  <c:v>383.08392862960898</c:v>
                </c:pt>
                <c:pt idx="18337">
                  <c:v>383.04769190818399</c:v>
                </c:pt>
                <c:pt idx="18338">
                  <c:v>383.03474364268402</c:v>
                </c:pt>
                <c:pt idx="18339">
                  <c:v>383.02580973876502</c:v>
                </c:pt>
                <c:pt idx="18340">
                  <c:v>383.01544246080601</c:v>
                </c:pt>
                <c:pt idx="18341">
                  <c:v>382.99017285049899</c:v>
                </c:pt>
                <c:pt idx="18342">
                  <c:v>382.98139242762102</c:v>
                </c:pt>
                <c:pt idx="18343">
                  <c:v>382.98110581395702</c:v>
                </c:pt>
                <c:pt idx="18344">
                  <c:v>382.981064764292</c:v>
                </c:pt>
                <c:pt idx="18345">
                  <c:v>382.960057951419</c:v>
                </c:pt>
                <c:pt idx="18346">
                  <c:v>382.95054760103801</c:v>
                </c:pt>
                <c:pt idx="18347">
                  <c:v>382.89206861914897</c:v>
                </c:pt>
                <c:pt idx="18348">
                  <c:v>382.87710098274999</c:v>
                </c:pt>
                <c:pt idx="18349">
                  <c:v>382.87664734136803</c:v>
                </c:pt>
                <c:pt idx="18350">
                  <c:v>382.82513077134598</c:v>
                </c:pt>
                <c:pt idx="18351">
                  <c:v>382.81441695609902</c:v>
                </c:pt>
                <c:pt idx="18352">
                  <c:v>382.81062566778002</c:v>
                </c:pt>
                <c:pt idx="18353">
                  <c:v>382.78922876954601</c:v>
                </c:pt>
                <c:pt idx="18354">
                  <c:v>382.787434870612</c:v>
                </c:pt>
                <c:pt idx="18355">
                  <c:v>382.76818465236897</c:v>
                </c:pt>
                <c:pt idx="18356">
                  <c:v>382.75354619175101</c:v>
                </c:pt>
                <c:pt idx="18357">
                  <c:v>382.741564109938</c:v>
                </c:pt>
                <c:pt idx="18358">
                  <c:v>382.73677876674401</c:v>
                </c:pt>
                <c:pt idx="18359">
                  <c:v>382.72640196168999</c:v>
                </c:pt>
                <c:pt idx="18360">
                  <c:v>382.67654476336799</c:v>
                </c:pt>
                <c:pt idx="18361">
                  <c:v>382.67132854233699</c:v>
                </c:pt>
                <c:pt idx="18362">
                  <c:v>382.64879861445098</c:v>
                </c:pt>
                <c:pt idx="18363">
                  <c:v>382.61832502358902</c:v>
                </c:pt>
                <c:pt idx="18364">
                  <c:v>382.60709818120398</c:v>
                </c:pt>
                <c:pt idx="18365">
                  <c:v>382.596944667917</c:v>
                </c:pt>
                <c:pt idx="18366">
                  <c:v>382.59007356870501</c:v>
                </c:pt>
                <c:pt idx="18367">
                  <c:v>382.54764504782298</c:v>
                </c:pt>
                <c:pt idx="18368">
                  <c:v>382.48256283123101</c:v>
                </c:pt>
                <c:pt idx="18369">
                  <c:v>382.45734666810102</c:v>
                </c:pt>
                <c:pt idx="18370">
                  <c:v>382.44762051864399</c:v>
                </c:pt>
                <c:pt idx="18371">
                  <c:v>382.43735747313201</c:v>
                </c:pt>
                <c:pt idx="18372">
                  <c:v>382.412888164035</c:v>
                </c:pt>
                <c:pt idx="18373">
                  <c:v>382.41149391986897</c:v>
                </c:pt>
                <c:pt idx="18374">
                  <c:v>382.40411183223199</c:v>
                </c:pt>
                <c:pt idx="18375">
                  <c:v>382.39695847231701</c:v>
                </c:pt>
                <c:pt idx="18376">
                  <c:v>382.346193609674</c:v>
                </c:pt>
                <c:pt idx="18377">
                  <c:v>382.34475384317898</c:v>
                </c:pt>
                <c:pt idx="18378">
                  <c:v>382.33782672450099</c:v>
                </c:pt>
                <c:pt idx="18379">
                  <c:v>382.33465688135902</c:v>
                </c:pt>
                <c:pt idx="18380">
                  <c:v>382.33038714561297</c:v>
                </c:pt>
                <c:pt idx="18381">
                  <c:v>382.32009842716201</c:v>
                </c:pt>
                <c:pt idx="18382">
                  <c:v>382.31900479414099</c:v>
                </c:pt>
                <c:pt idx="18383">
                  <c:v>382.31073320438799</c:v>
                </c:pt>
                <c:pt idx="18384">
                  <c:v>382.29018328096203</c:v>
                </c:pt>
                <c:pt idx="18385">
                  <c:v>382.252414489069</c:v>
                </c:pt>
                <c:pt idx="18386">
                  <c:v>382.22652398334799</c:v>
                </c:pt>
                <c:pt idx="18387">
                  <c:v>382.222779169126</c:v>
                </c:pt>
                <c:pt idx="18388">
                  <c:v>382.22067495459203</c:v>
                </c:pt>
                <c:pt idx="18389">
                  <c:v>382.19849671217497</c:v>
                </c:pt>
                <c:pt idx="18390">
                  <c:v>382.08174082168802</c:v>
                </c:pt>
                <c:pt idx="18391">
                  <c:v>382.034625939318</c:v>
                </c:pt>
                <c:pt idx="18392">
                  <c:v>382.01967199607498</c:v>
                </c:pt>
                <c:pt idx="18393">
                  <c:v>382.01848213244102</c:v>
                </c:pt>
                <c:pt idx="18394">
                  <c:v>382.01596963968802</c:v>
                </c:pt>
                <c:pt idx="18395">
                  <c:v>381.98473357506299</c:v>
                </c:pt>
                <c:pt idx="18396">
                  <c:v>381.98420575816903</c:v>
                </c:pt>
                <c:pt idx="18397">
                  <c:v>381.97903027843898</c:v>
                </c:pt>
                <c:pt idx="18398">
                  <c:v>381.94154641589398</c:v>
                </c:pt>
                <c:pt idx="18399">
                  <c:v>381.91994377048798</c:v>
                </c:pt>
                <c:pt idx="18400">
                  <c:v>381.91499364133898</c:v>
                </c:pt>
                <c:pt idx="18401">
                  <c:v>381.85995174738201</c:v>
                </c:pt>
                <c:pt idx="18402">
                  <c:v>381.84122222261198</c:v>
                </c:pt>
                <c:pt idx="18403">
                  <c:v>381.83135497529901</c:v>
                </c:pt>
                <c:pt idx="18404">
                  <c:v>381.82523247478099</c:v>
                </c:pt>
                <c:pt idx="18405">
                  <c:v>381.80806176649901</c:v>
                </c:pt>
                <c:pt idx="18406">
                  <c:v>381.72674033006399</c:v>
                </c:pt>
                <c:pt idx="18407">
                  <c:v>381.66239833304297</c:v>
                </c:pt>
                <c:pt idx="18408">
                  <c:v>381.63458268110298</c:v>
                </c:pt>
                <c:pt idx="18409">
                  <c:v>381.615954274844</c:v>
                </c:pt>
                <c:pt idx="18410">
                  <c:v>381.61291480804601</c:v>
                </c:pt>
                <c:pt idx="18411">
                  <c:v>381.610364463758</c:v>
                </c:pt>
                <c:pt idx="18412">
                  <c:v>381.601415988702</c:v>
                </c:pt>
                <c:pt idx="18413">
                  <c:v>381.56547669326898</c:v>
                </c:pt>
                <c:pt idx="18414">
                  <c:v>381.56460942273799</c:v>
                </c:pt>
                <c:pt idx="18415">
                  <c:v>381.55131341614799</c:v>
                </c:pt>
                <c:pt idx="18416">
                  <c:v>381.52131084282797</c:v>
                </c:pt>
                <c:pt idx="18417">
                  <c:v>381.51983226827099</c:v>
                </c:pt>
                <c:pt idx="18418">
                  <c:v>381.51431145199399</c:v>
                </c:pt>
                <c:pt idx="18419">
                  <c:v>381.436797621729</c:v>
                </c:pt>
                <c:pt idx="18420">
                  <c:v>381.434038428988</c:v>
                </c:pt>
                <c:pt idx="18421">
                  <c:v>381.428573167178</c:v>
                </c:pt>
                <c:pt idx="18422">
                  <c:v>381.41521404990101</c:v>
                </c:pt>
                <c:pt idx="18423">
                  <c:v>381.39782174758398</c:v>
                </c:pt>
                <c:pt idx="18424">
                  <c:v>381.38607568638002</c:v>
                </c:pt>
                <c:pt idx="18425">
                  <c:v>381.35777824610898</c:v>
                </c:pt>
                <c:pt idx="18426">
                  <c:v>381.346265553845</c:v>
                </c:pt>
                <c:pt idx="18427">
                  <c:v>381.319067104417</c:v>
                </c:pt>
                <c:pt idx="18428">
                  <c:v>381.31029895669701</c:v>
                </c:pt>
                <c:pt idx="18429">
                  <c:v>381.29157864045601</c:v>
                </c:pt>
                <c:pt idx="18430">
                  <c:v>381.26803543526802</c:v>
                </c:pt>
                <c:pt idx="18431">
                  <c:v>381.24917762509</c:v>
                </c:pt>
                <c:pt idx="18432">
                  <c:v>381.247172450123</c:v>
                </c:pt>
                <c:pt idx="18433">
                  <c:v>381.24703828111097</c:v>
                </c:pt>
                <c:pt idx="18434">
                  <c:v>381.23285206165002</c:v>
                </c:pt>
                <c:pt idx="18435">
                  <c:v>381.21234580325802</c:v>
                </c:pt>
                <c:pt idx="18436">
                  <c:v>381.21027794129401</c:v>
                </c:pt>
                <c:pt idx="18437">
                  <c:v>381.16632696624799</c:v>
                </c:pt>
                <c:pt idx="18438">
                  <c:v>381.164949942791</c:v>
                </c:pt>
                <c:pt idx="18439">
                  <c:v>381.13622183661801</c:v>
                </c:pt>
                <c:pt idx="18440">
                  <c:v>381.12798179945202</c:v>
                </c:pt>
                <c:pt idx="18441">
                  <c:v>381.109681083829</c:v>
                </c:pt>
                <c:pt idx="18442">
                  <c:v>381.10895075442397</c:v>
                </c:pt>
                <c:pt idx="18443">
                  <c:v>381.10466287953102</c:v>
                </c:pt>
                <c:pt idx="18444">
                  <c:v>381.09632440021102</c:v>
                </c:pt>
                <c:pt idx="18445">
                  <c:v>381.083508278328</c:v>
                </c:pt>
                <c:pt idx="18446">
                  <c:v>381.06174261493197</c:v>
                </c:pt>
                <c:pt idx="18447">
                  <c:v>381.051934445109</c:v>
                </c:pt>
                <c:pt idx="18448">
                  <c:v>381.035172335357</c:v>
                </c:pt>
                <c:pt idx="18449">
                  <c:v>381.034737636145</c:v>
                </c:pt>
                <c:pt idx="18450">
                  <c:v>381.021947134973</c:v>
                </c:pt>
                <c:pt idx="18451">
                  <c:v>381.01799195677398</c:v>
                </c:pt>
                <c:pt idx="18452">
                  <c:v>381.00416522545498</c:v>
                </c:pt>
                <c:pt idx="18453">
                  <c:v>380.97785703660497</c:v>
                </c:pt>
                <c:pt idx="18454">
                  <c:v>380.96094045011898</c:v>
                </c:pt>
                <c:pt idx="18455">
                  <c:v>380.93037997429002</c:v>
                </c:pt>
                <c:pt idx="18456">
                  <c:v>380.924623922492</c:v>
                </c:pt>
                <c:pt idx="18457">
                  <c:v>380.91606671084998</c:v>
                </c:pt>
                <c:pt idx="18458">
                  <c:v>380.90578522562203</c:v>
                </c:pt>
                <c:pt idx="18459">
                  <c:v>380.89068671035801</c:v>
                </c:pt>
                <c:pt idx="18460">
                  <c:v>380.88134926172802</c:v>
                </c:pt>
                <c:pt idx="18461">
                  <c:v>380.87256746241701</c:v>
                </c:pt>
                <c:pt idx="18462">
                  <c:v>380.82531563055397</c:v>
                </c:pt>
                <c:pt idx="18463">
                  <c:v>380.82225880250201</c:v>
                </c:pt>
                <c:pt idx="18464">
                  <c:v>380.79453909516297</c:v>
                </c:pt>
                <c:pt idx="18465">
                  <c:v>380.78096198055101</c:v>
                </c:pt>
                <c:pt idx="18466">
                  <c:v>380.75382065729201</c:v>
                </c:pt>
                <c:pt idx="18467">
                  <c:v>380.75268593696899</c:v>
                </c:pt>
                <c:pt idx="18468">
                  <c:v>380.744897098754</c:v>
                </c:pt>
                <c:pt idx="18469">
                  <c:v>380.739753389219</c:v>
                </c:pt>
                <c:pt idx="18470">
                  <c:v>380.73628539431701</c:v>
                </c:pt>
                <c:pt idx="18471">
                  <c:v>380.72185126500301</c:v>
                </c:pt>
                <c:pt idx="18472">
                  <c:v>380.716239356843</c:v>
                </c:pt>
                <c:pt idx="18473">
                  <c:v>380.70667949093098</c:v>
                </c:pt>
                <c:pt idx="18474">
                  <c:v>380.69175750749702</c:v>
                </c:pt>
                <c:pt idx="18475">
                  <c:v>380.67890561708401</c:v>
                </c:pt>
                <c:pt idx="18476">
                  <c:v>380.65443430776401</c:v>
                </c:pt>
                <c:pt idx="18477">
                  <c:v>380.65376952845702</c:v>
                </c:pt>
                <c:pt idx="18478">
                  <c:v>380.64129181396697</c:v>
                </c:pt>
                <c:pt idx="18479">
                  <c:v>380.61922244636497</c:v>
                </c:pt>
                <c:pt idx="18480">
                  <c:v>380.60906150216198</c:v>
                </c:pt>
                <c:pt idx="18481">
                  <c:v>380.52582199886803</c:v>
                </c:pt>
                <c:pt idx="18482">
                  <c:v>380.52246983402898</c:v>
                </c:pt>
                <c:pt idx="18483">
                  <c:v>380.50900445520801</c:v>
                </c:pt>
                <c:pt idx="18484">
                  <c:v>380.50816978602802</c:v>
                </c:pt>
                <c:pt idx="18485">
                  <c:v>380.49608751851798</c:v>
                </c:pt>
                <c:pt idx="18486">
                  <c:v>380.48628570254499</c:v>
                </c:pt>
                <c:pt idx="18487">
                  <c:v>380.46621674259097</c:v>
                </c:pt>
                <c:pt idx="18488">
                  <c:v>380.46141942443899</c:v>
                </c:pt>
                <c:pt idx="18489">
                  <c:v>380.44556170943298</c:v>
                </c:pt>
                <c:pt idx="18490">
                  <c:v>380.362690110139</c:v>
                </c:pt>
                <c:pt idx="18491">
                  <c:v>380.30254788027497</c:v>
                </c:pt>
                <c:pt idx="18492">
                  <c:v>380.26833814233902</c:v>
                </c:pt>
                <c:pt idx="18493">
                  <c:v>380.26304103772998</c:v>
                </c:pt>
                <c:pt idx="18494">
                  <c:v>380.25140920228</c:v>
                </c:pt>
                <c:pt idx="18495">
                  <c:v>380.24731684501597</c:v>
                </c:pt>
                <c:pt idx="18496">
                  <c:v>380.24187312756499</c:v>
                </c:pt>
                <c:pt idx="18497">
                  <c:v>380.23770867302301</c:v>
                </c:pt>
                <c:pt idx="18498">
                  <c:v>380.21796211219498</c:v>
                </c:pt>
                <c:pt idx="18499">
                  <c:v>380.197325981007</c:v>
                </c:pt>
                <c:pt idx="18500">
                  <c:v>380.157218929534</c:v>
                </c:pt>
                <c:pt idx="18501">
                  <c:v>380.15589240319099</c:v>
                </c:pt>
                <c:pt idx="18502">
                  <c:v>380.15260975065002</c:v>
                </c:pt>
                <c:pt idx="18503">
                  <c:v>380.132934787191</c:v>
                </c:pt>
                <c:pt idx="18504">
                  <c:v>380.09927212959599</c:v>
                </c:pt>
                <c:pt idx="18505">
                  <c:v>380.06643989373902</c:v>
                </c:pt>
                <c:pt idx="18506">
                  <c:v>380.04094891954799</c:v>
                </c:pt>
                <c:pt idx="18507">
                  <c:v>380.01128985287602</c:v>
                </c:pt>
                <c:pt idx="18508">
                  <c:v>380.00766893589702</c:v>
                </c:pt>
                <c:pt idx="18509">
                  <c:v>379.99512648925003</c:v>
                </c:pt>
                <c:pt idx="18510">
                  <c:v>379.98586554232298</c:v>
                </c:pt>
                <c:pt idx="18511">
                  <c:v>379.98049701936901</c:v>
                </c:pt>
                <c:pt idx="18512">
                  <c:v>379.97978405976102</c:v>
                </c:pt>
                <c:pt idx="18513">
                  <c:v>379.90497683208298</c:v>
                </c:pt>
                <c:pt idx="18514">
                  <c:v>379.88994891628801</c:v>
                </c:pt>
                <c:pt idx="18515">
                  <c:v>379.876299926115</c:v>
                </c:pt>
                <c:pt idx="18516">
                  <c:v>379.87475042905498</c:v>
                </c:pt>
                <c:pt idx="18517">
                  <c:v>379.870258338062</c:v>
                </c:pt>
                <c:pt idx="18518">
                  <c:v>379.860409144242</c:v>
                </c:pt>
                <c:pt idx="18519">
                  <c:v>379.85299456110101</c:v>
                </c:pt>
                <c:pt idx="18520">
                  <c:v>379.80471327615197</c:v>
                </c:pt>
                <c:pt idx="18521">
                  <c:v>379.80240510700901</c:v>
                </c:pt>
                <c:pt idx="18522">
                  <c:v>379.78806611202901</c:v>
                </c:pt>
                <c:pt idx="18523">
                  <c:v>379.78435140801798</c:v>
                </c:pt>
                <c:pt idx="18524">
                  <c:v>379.77257798882198</c:v>
                </c:pt>
                <c:pt idx="18525">
                  <c:v>379.768396016606</c:v>
                </c:pt>
                <c:pt idx="18526">
                  <c:v>379.76049770421599</c:v>
                </c:pt>
                <c:pt idx="18527">
                  <c:v>379.75938555558798</c:v>
                </c:pt>
                <c:pt idx="18528">
                  <c:v>379.75717964127398</c:v>
                </c:pt>
                <c:pt idx="18529">
                  <c:v>379.73676301162999</c:v>
                </c:pt>
                <c:pt idx="18530">
                  <c:v>379.73537718752402</c:v>
                </c:pt>
                <c:pt idx="18531">
                  <c:v>379.690848196297</c:v>
                </c:pt>
                <c:pt idx="18532">
                  <c:v>379.66439529101598</c:v>
                </c:pt>
                <c:pt idx="18533">
                  <c:v>379.663999374056</c:v>
                </c:pt>
                <c:pt idx="18534">
                  <c:v>379.65616143645502</c:v>
                </c:pt>
                <c:pt idx="18535">
                  <c:v>379.63766472120398</c:v>
                </c:pt>
                <c:pt idx="18536">
                  <c:v>379.63724739791598</c:v>
                </c:pt>
                <c:pt idx="18537">
                  <c:v>379.62349358300798</c:v>
                </c:pt>
                <c:pt idx="18538">
                  <c:v>379.61141719293897</c:v>
                </c:pt>
                <c:pt idx="18539">
                  <c:v>379.597752037622</c:v>
                </c:pt>
                <c:pt idx="18540">
                  <c:v>379.59068109585399</c:v>
                </c:pt>
                <c:pt idx="18541">
                  <c:v>379.52346790775402</c:v>
                </c:pt>
                <c:pt idx="18542">
                  <c:v>379.491417335775</c:v>
                </c:pt>
                <c:pt idx="18543">
                  <c:v>379.49084201170899</c:v>
                </c:pt>
                <c:pt idx="18544">
                  <c:v>379.45616154358402</c:v>
                </c:pt>
                <c:pt idx="18545">
                  <c:v>379.44860960542297</c:v>
                </c:pt>
                <c:pt idx="18546">
                  <c:v>379.442141608214</c:v>
                </c:pt>
                <c:pt idx="18547">
                  <c:v>379.42502577164498</c:v>
                </c:pt>
                <c:pt idx="18548">
                  <c:v>379.41857160645901</c:v>
                </c:pt>
                <c:pt idx="18549">
                  <c:v>379.39193757292401</c:v>
                </c:pt>
                <c:pt idx="18550">
                  <c:v>379.38431277236799</c:v>
                </c:pt>
                <c:pt idx="18551">
                  <c:v>379.38421985517101</c:v>
                </c:pt>
                <c:pt idx="18552">
                  <c:v>379.36803639999903</c:v>
                </c:pt>
                <c:pt idx="18553">
                  <c:v>379.361007414364</c:v>
                </c:pt>
                <c:pt idx="18554">
                  <c:v>379.35224125904</c:v>
                </c:pt>
                <c:pt idx="18555">
                  <c:v>379.33061260697701</c:v>
                </c:pt>
                <c:pt idx="18556">
                  <c:v>379.31960826162901</c:v>
                </c:pt>
                <c:pt idx="18557">
                  <c:v>379.30480944480598</c:v>
                </c:pt>
                <c:pt idx="18558">
                  <c:v>379.28710607211599</c:v>
                </c:pt>
                <c:pt idx="18559">
                  <c:v>379.275561077291</c:v>
                </c:pt>
                <c:pt idx="18560">
                  <c:v>379.25870404757802</c:v>
                </c:pt>
                <c:pt idx="18561">
                  <c:v>379.20459666021799</c:v>
                </c:pt>
                <c:pt idx="18562">
                  <c:v>379.17039379358999</c:v>
                </c:pt>
                <c:pt idx="18563">
                  <c:v>379.16907069256598</c:v>
                </c:pt>
                <c:pt idx="18564">
                  <c:v>379.163222202518</c:v>
                </c:pt>
                <c:pt idx="18565">
                  <c:v>379.15327002028999</c:v>
                </c:pt>
                <c:pt idx="18566">
                  <c:v>379.13844526880098</c:v>
                </c:pt>
                <c:pt idx="18567">
                  <c:v>379.11227742869499</c:v>
                </c:pt>
                <c:pt idx="18568">
                  <c:v>379.04812001068001</c:v>
                </c:pt>
                <c:pt idx="18569">
                  <c:v>379.03563543166899</c:v>
                </c:pt>
                <c:pt idx="18570">
                  <c:v>379.02886018472299</c:v>
                </c:pt>
                <c:pt idx="18571">
                  <c:v>379.02695881497198</c:v>
                </c:pt>
                <c:pt idx="18572">
                  <c:v>379.02295121451698</c:v>
                </c:pt>
                <c:pt idx="18573">
                  <c:v>379.012570211183</c:v>
                </c:pt>
                <c:pt idx="18574">
                  <c:v>378.98459407589002</c:v>
                </c:pt>
                <c:pt idx="18575">
                  <c:v>378.97913622513801</c:v>
                </c:pt>
                <c:pt idx="18576">
                  <c:v>378.957945087702</c:v>
                </c:pt>
                <c:pt idx="18577">
                  <c:v>378.93578769655602</c:v>
                </c:pt>
                <c:pt idx="18578">
                  <c:v>378.93413131915497</c:v>
                </c:pt>
                <c:pt idx="18579">
                  <c:v>378.93382498604302</c:v>
                </c:pt>
                <c:pt idx="18580">
                  <c:v>378.904026315002</c:v>
                </c:pt>
                <c:pt idx="18581">
                  <c:v>378.889693249662</c:v>
                </c:pt>
                <c:pt idx="18582">
                  <c:v>378.841532846821</c:v>
                </c:pt>
                <c:pt idx="18583">
                  <c:v>378.81747741057899</c:v>
                </c:pt>
                <c:pt idx="18584">
                  <c:v>378.80509665549801</c:v>
                </c:pt>
                <c:pt idx="18585">
                  <c:v>378.80420868111503</c:v>
                </c:pt>
                <c:pt idx="18586">
                  <c:v>378.79959884623599</c:v>
                </c:pt>
                <c:pt idx="18587">
                  <c:v>378.79600035851797</c:v>
                </c:pt>
                <c:pt idx="18588">
                  <c:v>378.757096770705</c:v>
                </c:pt>
                <c:pt idx="18589">
                  <c:v>378.72739306979702</c:v>
                </c:pt>
                <c:pt idx="18590">
                  <c:v>378.723548407083</c:v>
                </c:pt>
                <c:pt idx="18591">
                  <c:v>378.690561325658</c:v>
                </c:pt>
                <c:pt idx="18592">
                  <c:v>378.68223684447298</c:v>
                </c:pt>
                <c:pt idx="18593">
                  <c:v>378.66189147182399</c:v>
                </c:pt>
                <c:pt idx="18594">
                  <c:v>378.632008314507</c:v>
                </c:pt>
                <c:pt idx="18595">
                  <c:v>378.61139500341602</c:v>
                </c:pt>
                <c:pt idx="18596">
                  <c:v>378.58347204012898</c:v>
                </c:pt>
                <c:pt idx="18597">
                  <c:v>378.57477533105998</c:v>
                </c:pt>
                <c:pt idx="18598">
                  <c:v>378.56580910122301</c:v>
                </c:pt>
                <c:pt idx="18599">
                  <c:v>378.55724538995401</c:v>
                </c:pt>
                <c:pt idx="18600">
                  <c:v>378.551440962085</c:v>
                </c:pt>
                <c:pt idx="18601">
                  <c:v>378.53222087120503</c:v>
                </c:pt>
                <c:pt idx="18602">
                  <c:v>378.521593714441</c:v>
                </c:pt>
                <c:pt idx="18603">
                  <c:v>378.50009648121102</c:v>
                </c:pt>
                <c:pt idx="18604">
                  <c:v>378.49488378717001</c:v>
                </c:pt>
                <c:pt idx="18605">
                  <c:v>378.494510226069</c:v>
                </c:pt>
                <c:pt idx="18606">
                  <c:v>378.48803916371901</c:v>
                </c:pt>
                <c:pt idx="18607">
                  <c:v>378.46124779485001</c:v>
                </c:pt>
                <c:pt idx="18608">
                  <c:v>378.44910571251899</c:v>
                </c:pt>
                <c:pt idx="18609">
                  <c:v>378.444676128558</c:v>
                </c:pt>
                <c:pt idx="18610">
                  <c:v>378.43521681988</c:v>
                </c:pt>
                <c:pt idx="18611">
                  <c:v>378.42384749603099</c:v>
                </c:pt>
                <c:pt idx="18612">
                  <c:v>378.37967702822198</c:v>
                </c:pt>
                <c:pt idx="18613">
                  <c:v>378.36546210251402</c:v>
                </c:pt>
                <c:pt idx="18614">
                  <c:v>378.34122966393898</c:v>
                </c:pt>
                <c:pt idx="18615">
                  <c:v>378.33928964696997</c:v>
                </c:pt>
                <c:pt idx="18616">
                  <c:v>378.31910843131999</c:v>
                </c:pt>
                <c:pt idx="18617">
                  <c:v>378.31679433871398</c:v>
                </c:pt>
                <c:pt idx="18618">
                  <c:v>378.31627461734001</c:v>
                </c:pt>
                <c:pt idx="18619">
                  <c:v>378.28664696028602</c:v>
                </c:pt>
                <c:pt idx="18620">
                  <c:v>378.283605144879</c:v>
                </c:pt>
                <c:pt idx="18621">
                  <c:v>378.27885982300199</c:v>
                </c:pt>
                <c:pt idx="18622">
                  <c:v>378.25226654062402</c:v>
                </c:pt>
                <c:pt idx="18623">
                  <c:v>378.23457720507099</c:v>
                </c:pt>
                <c:pt idx="18624">
                  <c:v>378.23253734881001</c:v>
                </c:pt>
                <c:pt idx="18625">
                  <c:v>378.22714537817899</c:v>
                </c:pt>
                <c:pt idx="18626">
                  <c:v>378.22273981406897</c:v>
                </c:pt>
                <c:pt idx="18627">
                  <c:v>378.20256155580603</c:v>
                </c:pt>
                <c:pt idx="18628">
                  <c:v>378.191581514277</c:v>
                </c:pt>
                <c:pt idx="18629">
                  <c:v>378.17611685678298</c:v>
                </c:pt>
                <c:pt idx="18630">
                  <c:v>378.16568012764901</c:v>
                </c:pt>
                <c:pt idx="18631">
                  <c:v>378.11794114689798</c:v>
                </c:pt>
                <c:pt idx="18632">
                  <c:v>378.11420544652299</c:v>
                </c:pt>
                <c:pt idx="18633">
                  <c:v>378.04640066520199</c:v>
                </c:pt>
                <c:pt idx="18634">
                  <c:v>378.02022902216402</c:v>
                </c:pt>
                <c:pt idx="18635">
                  <c:v>377.99739809617699</c:v>
                </c:pt>
                <c:pt idx="18636">
                  <c:v>377.99412363726401</c:v>
                </c:pt>
                <c:pt idx="18637">
                  <c:v>377.99339397422301</c:v>
                </c:pt>
                <c:pt idx="18638">
                  <c:v>377.98170773266497</c:v>
                </c:pt>
                <c:pt idx="18639">
                  <c:v>377.95920260422901</c:v>
                </c:pt>
                <c:pt idx="18640">
                  <c:v>377.927514481956</c:v>
                </c:pt>
                <c:pt idx="18641">
                  <c:v>377.88712735371797</c:v>
                </c:pt>
                <c:pt idx="18642">
                  <c:v>377.87261991550298</c:v>
                </c:pt>
                <c:pt idx="18643">
                  <c:v>377.84711190449701</c:v>
                </c:pt>
                <c:pt idx="18644">
                  <c:v>377.84313832977602</c:v>
                </c:pt>
                <c:pt idx="18645">
                  <c:v>377.83964913778198</c:v>
                </c:pt>
                <c:pt idx="18646">
                  <c:v>377.81682752724299</c:v>
                </c:pt>
                <c:pt idx="18647">
                  <c:v>377.77982683355299</c:v>
                </c:pt>
                <c:pt idx="18648">
                  <c:v>377.77847048148197</c:v>
                </c:pt>
                <c:pt idx="18649">
                  <c:v>377.75933030520798</c:v>
                </c:pt>
                <c:pt idx="18650">
                  <c:v>377.756782581805</c:v>
                </c:pt>
                <c:pt idx="18651">
                  <c:v>377.738827132023</c:v>
                </c:pt>
                <c:pt idx="18652">
                  <c:v>377.70444450306502</c:v>
                </c:pt>
                <c:pt idx="18653">
                  <c:v>377.68592780822502</c:v>
                </c:pt>
                <c:pt idx="18654">
                  <c:v>377.636696337584</c:v>
                </c:pt>
                <c:pt idx="18655">
                  <c:v>377.59884272938302</c:v>
                </c:pt>
                <c:pt idx="18656">
                  <c:v>377.59418339488798</c:v>
                </c:pt>
                <c:pt idx="18657">
                  <c:v>377.59312259801601</c:v>
                </c:pt>
                <c:pt idx="18658">
                  <c:v>377.579066263073</c:v>
                </c:pt>
                <c:pt idx="18659">
                  <c:v>377.57873104125599</c:v>
                </c:pt>
                <c:pt idx="18660">
                  <c:v>377.53239290772399</c:v>
                </c:pt>
                <c:pt idx="18661">
                  <c:v>377.49717890067802</c:v>
                </c:pt>
                <c:pt idx="18662">
                  <c:v>377.488205305652</c:v>
                </c:pt>
                <c:pt idx="18663">
                  <c:v>377.47974983520101</c:v>
                </c:pt>
                <c:pt idx="18664">
                  <c:v>377.47504854540102</c:v>
                </c:pt>
                <c:pt idx="18665">
                  <c:v>377.46455026370199</c:v>
                </c:pt>
                <c:pt idx="18666">
                  <c:v>377.42285176636801</c:v>
                </c:pt>
                <c:pt idx="18667">
                  <c:v>377.41267811933699</c:v>
                </c:pt>
                <c:pt idx="18668">
                  <c:v>377.34484803462101</c:v>
                </c:pt>
                <c:pt idx="18669">
                  <c:v>377.33789635110702</c:v>
                </c:pt>
                <c:pt idx="18670">
                  <c:v>377.26557064363902</c:v>
                </c:pt>
                <c:pt idx="18671">
                  <c:v>377.24254058807799</c:v>
                </c:pt>
                <c:pt idx="18672">
                  <c:v>377.23177840670797</c:v>
                </c:pt>
                <c:pt idx="18673">
                  <c:v>377.225849156192</c:v>
                </c:pt>
                <c:pt idx="18674">
                  <c:v>377.21862600381797</c:v>
                </c:pt>
                <c:pt idx="18675">
                  <c:v>377.215785523303</c:v>
                </c:pt>
                <c:pt idx="18676">
                  <c:v>377.20651655165301</c:v>
                </c:pt>
                <c:pt idx="18677">
                  <c:v>377.204219892813</c:v>
                </c:pt>
                <c:pt idx="18678">
                  <c:v>377.17738307342802</c:v>
                </c:pt>
                <c:pt idx="18679">
                  <c:v>377.17379291823198</c:v>
                </c:pt>
                <c:pt idx="18680">
                  <c:v>377.12382806344101</c:v>
                </c:pt>
                <c:pt idx="18681">
                  <c:v>377.12262293672399</c:v>
                </c:pt>
                <c:pt idx="18682">
                  <c:v>377.11833243910701</c:v>
                </c:pt>
                <c:pt idx="18683">
                  <c:v>377.08511195321699</c:v>
                </c:pt>
                <c:pt idx="18684">
                  <c:v>377.04976085817401</c:v>
                </c:pt>
                <c:pt idx="18685">
                  <c:v>377.04961146835598</c:v>
                </c:pt>
                <c:pt idx="18686">
                  <c:v>377.04184978212697</c:v>
                </c:pt>
                <c:pt idx="18687">
                  <c:v>377.02349532177902</c:v>
                </c:pt>
                <c:pt idx="18688">
                  <c:v>377.01537898627799</c:v>
                </c:pt>
                <c:pt idx="18689">
                  <c:v>377.00579768028501</c:v>
                </c:pt>
                <c:pt idx="18690">
                  <c:v>377.00549947091599</c:v>
                </c:pt>
                <c:pt idx="18691">
                  <c:v>377.00414842975403</c:v>
                </c:pt>
                <c:pt idx="18692">
                  <c:v>376.99529267770703</c:v>
                </c:pt>
                <c:pt idx="18693">
                  <c:v>376.95700190772999</c:v>
                </c:pt>
                <c:pt idx="18694">
                  <c:v>376.949986205024</c:v>
                </c:pt>
                <c:pt idx="18695">
                  <c:v>376.941987160385</c:v>
                </c:pt>
                <c:pt idx="18696">
                  <c:v>376.91452549245503</c:v>
                </c:pt>
                <c:pt idx="18697">
                  <c:v>376.858009347235</c:v>
                </c:pt>
                <c:pt idx="18698">
                  <c:v>376.80896062033599</c:v>
                </c:pt>
                <c:pt idx="18699">
                  <c:v>376.796713904802</c:v>
                </c:pt>
                <c:pt idx="18700">
                  <c:v>376.79563878636299</c:v>
                </c:pt>
                <c:pt idx="18701">
                  <c:v>376.788182898689</c:v>
                </c:pt>
                <c:pt idx="18702">
                  <c:v>376.76198006960902</c:v>
                </c:pt>
                <c:pt idx="18703">
                  <c:v>376.761111677212</c:v>
                </c:pt>
                <c:pt idx="18704">
                  <c:v>376.75294504813598</c:v>
                </c:pt>
                <c:pt idx="18705">
                  <c:v>376.71098244904903</c:v>
                </c:pt>
                <c:pt idx="18706">
                  <c:v>376.66178502623598</c:v>
                </c:pt>
                <c:pt idx="18707">
                  <c:v>376.60670405054498</c:v>
                </c:pt>
                <c:pt idx="18708">
                  <c:v>376.56352855149402</c:v>
                </c:pt>
                <c:pt idx="18709">
                  <c:v>376.54954624457901</c:v>
                </c:pt>
                <c:pt idx="18710">
                  <c:v>376.52690467524701</c:v>
                </c:pt>
                <c:pt idx="18711">
                  <c:v>376.50252278691499</c:v>
                </c:pt>
                <c:pt idx="18712">
                  <c:v>376.48420720340999</c:v>
                </c:pt>
                <c:pt idx="18713">
                  <c:v>376.44130154416001</c:v>
                </c:pt>
                <c:pt idx="18714">
                  <c:v>376.42948410383798</c:v>
                </c:pt>
                <c:pt idx="18715">
                  <c:v>376.424708180631</c:v>
                </c:pt>
                <c:pt idx="18716">
                  <c:v>376.41511944250402</c:v>
                </c:pt>
                <c:pt idx="18717">
                  <c:v>376.33789940725001</c:v>
                </c:pt>
                <c:pt idx="18718">
                  <c:v>376.33641516940997</c:v>
                </c:pt>
                <c:pt idx="18719">
                  <c:v>376.30590687167899</c:v>
                </c:pt>
                <c:pt idx="18720">
                  <c:v>376.30550272128801</c:v>
                </c:pt>
                <c:pt idx="18721">
                  <c:v>376.29784990177598</c:v>
                </c:pt>
                <c:pt idx="18722">
                  <c:v>376.29598333167701</c:v>
                </c:pt>
                <c:pt idx="18723">
                  <c:v>376.295794240129</c:v>
                </c:pt>
                <c:pt idx="18724">
                  <c:v>376.24347802349502</c:v>
                </c:pt>
                <c:pt idx="18725">
                  <c:v>376.24259533217298</c:v>
                </c:pt>
                <c:pt idx="18726">
                  <c:v>376.21983969376902</c:v>
                </c:pt>
                <c:pt idx="18727">
                  <c:v>376.20012703015999</c:v>
                </c:pt>
                <c:pt idx="18728">
                  <c:v>376.19344678713998</c:v>
                </c:pt>
                <c:pt idx="18729">
                  <c:v>376.18820088749197</c:v>
                </c:pt>
                <c:pt idx="18730">
                  <c:v>376.17722722615798</c:v>
                </c:pt>
                <c:pt idx="18731">
                  <c:v>376.161493989213</c:v>
                </c:pt>
                <c:pt idx="18732">
                  <c:v>376.14318878806802</c:v>
                </c:pt>
                <c:pt idx="18733">
                  <c:v>376.139719938638</c:v>
                </c:pt>
                <c:pt idx="18734">
                  <c:v>376.101335934551</c:v>
                </c:pt>
                <c:pt idx="18735">
                  <c:v>376.09929971261198</c:v>
                </c:pt>
                <c:pt idx="18736">
                  <c:v>376.09138405680801</c:v>
                </c:pt>
                <c:pt idx="18737">
                  <c:v>376.00851816172201</c:v>
                </c:pt>
                <c:pt idx="18738">
                  <c:v>376.00640662459199</c:v>
                </c:pt>
                <c:pt idx="18739">
                  <c:v>375.98844686008403</c:v>
                </c:pt>
                <c:pt idx="18740">
                  <c:v>375.97691315252899</c:v>
                </c:pt>
                <c:pt idx="18741">
                  <c:v>375.96090564662001</c:v>
                </c:pt>
                <c:pt idx="18742">
                  <c:v>375.94441117702598</c:v>
                </c:pt>
                <c:pt idx="18743">
                  <c:v>375.93832044112298</c:v>
                </c:pt>
                <c:pt idx="18744">
                  <c:v>375.92542490388001</c:v>
                </c:pt>
                <c:pt idx="18745">
                  <c:v>375.91787414370401</c:v>
                </c:pt>
                <c:pt idx="18746">
                  <c:v>375.89023956756603</c:v>
                </c:pt>
                <c:pt idx="18747">
                  <c:v>375.87465349056299</c:v>
                </c:pt>
                <c:pt idx="18748">
                  <c:v>375.865018272231</c:v>
                </c:pt>
                <c:pt idx="18749">
                  <c:v>375.85160636974899</c:v>
                </c:pt>
                <c:pt idx="18750">
                  <c:v>375.84993884477899</c:v>
                </c:pt>
                <c:pt idx="18751">
                  <c:v>375.83620328738499</c:v>
                </c:pt>
                <c:pt idx="18752">
                  <c:v>375.83590249049502</c:v>
                </c:pt>
                <c:pt idx="18753">
                  <c:v>375.82646083411998</c:v>
                </c:pt>
                <c:pt idx="18754">
                  <c:v>375.81405670499902</c:v>
                </c:pt>
                <c:pt idx="18755">
                  <c:v>375.81212891440799</c:v>
                </c:pt>
                <c:pt idx="18756">
                  <c:v>375.792677172357</c:v>
                </c:pt>
                <c:pt idx="18757">
                  <c:v>375.784996968391</c:v>
                </c:pt>
                <c:pt idx="18758">
                  <c:v>375.76998549995301</c:v>
                </c:pt>
                <c:pt idx="18759">
                  <c:v>375.75254990757401</c:v>
                </c:pt>
                <c:pt idx="18760">
                  <c:v>375.678456478432</c:v>
                </c:pt>
                <c:pt idx="18761">
                  <c:v>375.66695244449301</c:v>
                </c:pt>
                <c:pt idx="18762">
                  <c:v>375.60982804418501</c:v>
                </c:pt>
                <c:pt idx="18763">
                  <c:v>375.60179007607798</c:v>
                </c:pt>
                <c:pt idx="18764">
                  <c:v>375.59806084767303</c:v>
                </c:pt>
                <c:pt idx="18765">
                  <c:v>375.590746853594</c:v>
                </c:pt>
                <c:pt idx="18766">
                  <c:v>375.57011076281498</c:v>
                </c:pt>
                <c:pt idx="18767">
                  <c:v>375.56078428426099</c:v>
                </c:pt>
                <c:pt idx="18768">
                  <c:v>375.53428083651102</c:v>
                </c:pt>
                <c:pt idx="18769">
                  <c:v>375.52043119680201</c:v>
                </c:pt>
                <c:pt idx="18770">
                  <c:v>375.51586222096103</c:v>
                </c:pt>
                <c:pt idx="18771">
                  <c:v>375.51019582832902</c:v>
                </c:pt>
                <c:pt idx="18772">
                  <c:v>375.508066282794</c:v>
                </c:pt>
                <c:pt idx="18773">
                  <c:v>375.50124086823502</c:v>
                </c:pt>
                <c:pt idx="18774">
                  <c:v>375.479579297231</c:v>
                </c:pt>
                <c:pt idx="18775">
                  <c:v>375.43526176886598</c:v>
                </c:pt>
                <c:pt idx="18776">
                  <c:v>375.42935930315002</c:v>
                </c:pt>
                <c:pt idx="18777">
                  <c:v>375.40880898588102</c:v>
                </c:pt>
                <c:pt idx="18778">
                  <c:v>375.40375997866198</c:v>
                </c:pt>
                <c:pt idx="18779">
                  <c:v>375.364217680759</c:v>
                </c:pt>
                <c:pt idx="18780">
                  <c:v>375.35942518490498</c:v>
                </c:pt>
                <c:pt idx="18781">
                  <c:v>375.358271958378</c:v>
                </c:pt>
                <c:pt idx="18782">
                  <c:v>375.34723332531797</c:v>
                </c:pt>
                <c:pt idx="18783">
                  <c:v>375.34521200551097</c:v>
                </c:pt>
                <c:pt idx="18784">
                  <c:v>375.27506521808698</c:v>
                </c:pt>
                <c:pt idx="18785">
                  <c:v>375.24084804669502</c:v>
                </c:pt>
                <c:pt idx="18786">
                  <c:v>375.234069451876</c:v>
                </c:pt>
                <c:pt idx="18787">
                  <c:v>375.198168889991</c:v>
                </c:pt>
                <c:pt idx="18788">
                  <c:v>375.19358492431002</c:v>
                </c:pt>
                <c:pt idx="18789">
                  <c:v>375.19353878478302</c:v>
                </c:pt>
                <c:pt idx="18790">
                  <c:v>375.19339766591298</c:v>
                </c:pt>
                <c:pt idx="18791">
                  <c:v>375.16936604400001</c:v>
                </c:pt>
                <c:pt idx="18792">
                  <c:v>375.11906849504402</c:v>
                </c:pt>
                <c:pt idx="18793">
                  <c:v>375.11813961174698</c:v>
                </c:pt>
                <c:pt idx="18794">
                  <c:v>375.09185680593498</c:v>
                </c:pt>
                <c:pt idx="18795">
                  <c:v>375.07623128719501</c:v>
                </c:pt>
                <c:pt idx="18796">
                  <c:v>375.06650333567899</c:v>
                </c:pt>
                <c:pt idx="18797">
                  <c:v>375.05566634001002</c:v>
                </c:pt>
                <c:pt idx="18798">
                  <c:v>375.03083344451198</c:v>
                </c:pt>
                <c:pt idx="18799">
                  <c:v>375.02162674147002</c:v>
                </c:pt>
                <c:pt idx="18800">
                  <c:v>375.00761537782699</c:v>
                </c:pt>
                <c:pt idx="18801">
                  <c:v>375.00338890046498</c:v>
                </c:pt>
                <c:pt idx="18802">
                  <c:v>374.97065405585101</c:v>
                </c:pt>
                <c:pt idx="18803">
                  <c:v>374.93849907459997</c:v>
                </c:pt>
                <c:pt idx="18804">
                  <c:v>374.93057343763502</c:v>
                </c:pt>
                <c:pt idx="18805">
                  <c:v>374.90215555412198</c:v>
                </c:pt>
                <c:pt idx="18806">
                  <c:v>374.88989969435602</c:v>
                </c:pt>
                <c:pt idx="18807">
                  <c:v>374.87653462815803</c:v>
                </c:pt>
                <c:pt idx="18808">
                  <c:v>374.83759256893597</c:v>
                </c:pt>
                <c:pt idx="18809">
                  <c:v>374.79090268066898</c:v>
                </c:pt>
                <c:pt idx="18810">
                  <c:v>374.78842688889301</c:v>
                </c:pt>
                <c:pt idx="18811">
                  <c:v>374.78753900392599</c:v>
                </c:pt>
                <c:pt idx="18812">
                  <c:v>374.77404011681301</c:v>
                </c:pt>
                <c:pt idx="18813">
                  <c:v>374.76493430379497</c:v>
                </c:pt>
                <c:pt idx="18814">
                  <c:v>374.75851397478698</c:v>
                </c:pt>
                <c:pt idx="18815">
                  <c:v>374.75176896121201</c:v>
                </c:pt>
                <c:pt idx="18816">
                  <c:v>374.748186666138</c:v>
                </c:pt>
                <c:pt idx="18817">
                  <c:v>374.72773281438901</c:v>
                </c:pt>
                <c:pt idx="18818">
                  <c:v>374.69832452428</c:v>
                </c:pt>
                <c:pt idx="18819">
                  <c:v>374.69075577519902</c:v>
                </c:pt>
                <c:pt idx="18820">
                  <c:v>374.67777995791101</c:v>
                </c:pt>
                <c:pt idx="18821">
                  <c:v>374.66961302238701</c:v>
                </c:pt>
                <c:pt idx="18822">
                  <c:v>374.66097496505603</c:v>
                </c:pt>
                <c:pt idx="18823">
                  <c:v>374.65776194813901</c:v>
                </c:pt>
                <c:pt idx="18824">
                  <c:v>374.63727794464302</c:v>
                </c:pt>
                <c:pt idx="18825">
                  <c:v>374.63264106938499</c:v>
                </c:pt>
                <c:pt idx="18826">
                  <c:v>374.59464039509299</c:v>
                </c:pt>
                <c:pt idx="18827">
                  <c:v>374.58270399635899</c:v>
                </c:pt>
                <c:pt idx="18828">
                  <c:v>374.57678033393199</c:v>
                </c:pt>
                <c:pt idx="18829">
                  <c:v>374.574966802961</c:v>
                </c:pt>
                <c:pt idx="18830">
                  <c:v>374.56804824403002</c:v>
                </c:pt>
                <c:pt idx="18831">
                  <c:v>374.535107628802</c:v>
                </c:pt>
                <c:pt idx="18832">
                  <c:v>374.481978019427</c:v>
                </c:pt>
                <c:pt idx="18833">
                  <c:v>374.48132738888899</c:v>
                </c:pt>
                <c:pt idx="18834">
                  <c:v>374.476109294342</c:v>
                </c:pt>
                <c:pt idx="18835">
                  <c:v>374.46735214269398</c:v>
                </c:pt>
                <c:pt idx="18836">
                  <c:v>374.45943966262098</c:v>
                </c:pt>
                <c:pt idx="18837">
                  <c:v>374.44515689123398</c:v>
                </c:pt>
                <c:pt idx="18838">
                  <c:v>374.438911646441</c:v>
                </c:pt>
                <c:pt idx="18839">
                  <c:v>374.40694777091301</c:v>
                </c:pt>
                <c:pt idx="18840">
                  <c:v>374.37528018596902</c:v>
                </c:pt>
                <c:pt idx="18841">
                  <c:v>374.37345448769298</c:v>
                </c:pt>
                <c:pt idx="18842">
                  <c:v>374.36324115260697</c:v>
                </c:pt>
                <c:pt idx="18843">
                  <c:v>374.35740239019901</c:v>
                </c:pt>
                <c:pt idx="18844">
                  <c:v>374.34286595830503</c:v>
                </c:pt>
                <c:pt idx="18845">
                  <c:v>374.33200141268497</c:v>
                </c:pt>
                <c:pt idx="18846">
                  <c:v>374.31433024422802</c:v>
                </c:pt>
                <c:pt idx="18847">
                  <c:v>374.30405059749501</c:v>
                </c:pt>
                <c:pt idx="18848">
                  <c:v>374.27702931648702</c:v>
                </c:pt>
                <c:pt idx="18849">
                  <c:v>374.250953544639</c:v>
                </c:pt>
                <c:pt idx="18850">
                  <c:v>374.24622645772098</c:v>
                </c:pt>
                <c:pt idx="18851">
                  <c:v>374.24574333531098</c:v>
                </c:pt>
                <c:pt idx="18852">
                  <c:v>374.23093348127401</c:v>
                </c:pt>
                <c:pt idx="18853">
                  <c:v>374.23007150612602</c:v>
                </c:pt>
                <c:pt idx="18854">
                  <c:v>374.17497711712701</c:v>
                </c:pt>
                <c:pt idx="18855">
                  <c:v>374.17428737375002</c:v>
                </c:pt>
                <c:pt idx="18856">
                  <c:v>374.17315439995701</c:v>
                </c:pt>
                <c:pt idx="18857">
                  <c:v>374.16386999459502</c:v>
                </c:pt>
                <c:pt idx="18858">
                  <c:v>374.12933443476999</c:v>
                </c:pt>
                <c:pt idx="18859">
                  <c:v>374.11732251898798</c:v>
                </c:pt>
                <c:pt idx="18860">
                  <c:v>374.10860478901702</c:v>
                </c:pt>
                <c:pt idx="18861">
                  <c:v>374.08453063244002</c:v>
                </c:pt>
                <c:pt idx="18862">
                  <c:v>374.07630115120799</c:v>
                </c:pt>
                <c:pt idx="18863">
                  <c:v>374.07133818774599</c:v>
                </c:pt>
                <c:pt idx="18864">
                  <c:v>374.06642553611402</c:v>
                </c:pt>
                <c:pt idx="18865">
                  <c:v>374.059600104445</c:v>
                </c:pt>
                <c:pt idx="18866">
                  <c:v>374.04900029083501</c:v>
                </c:pt>
                <c:pt idx="18867">
                  <c:v>373.996733860353</c:v>
                </c:pt>
                <c:pt idx="18868">
                  <c:v>373.99232530712999</c:v>
                </c:pt>
                <c:pt idx="18869">
                  <c:v>373.98589640554002</c:v>
                </c:pt>
                <c:pt idx="18870">
                  <c:v>373.97924145719497</c:v>
                </c:pt>
                <c:pt idx="18871">
                  <c:v>373.96826462164699</c:v>
                </c:pt>
                <c:pt idx="18872">
                  <c:v>373.94195323422002</c:v>
                </c:pt>
                <c:pt idx="18873">
                  <c:v>373.92368228616698</c:v>
                </c:pt>
                <c:pt idx="18874">
                  <c:v>373.90390467024099</c:v>
                </c:pt>
                <c:pt idx="18875">
                  <c:v>373.871391762521</c:v>
                </c:pt>
                <c:pt idx="18876">
                  <c:v>373.80837584919402</c:v>
                </c:pt>
                <c:pt idx="18877">
                  <c:v>373.78552089523799</c:v>
                </c:pt>
                <c:pt idx="18878">
                  <c:v>373.77105832396001</c:v>
                </c:pt>
                <c:pt idx="18879">
                  <c:v>373.71301932884398</c:v>
                </c:pt>
                <c:pt idx="18880">
                  <c:v>373.70381876549999</c:v>
                </c:pt>
                <c:pt idx="18881">
                  <c:v>373.69147338230198</c:v>
                </c:pt>
                <c:pt idx="18882">
                  <c:v>373.690754227041</c:v>
                </c:pt>
                <c:pt idx="18883">
                  <c:v>373.68831167734902</c:v>
                </c:pt>
                <c:pt idx="18884">
                  <c:v>373.65590561068802</c:v>
                </c:pt>
                <c:pt idx="18885">
                  <c:v>373.623665447017</c:v>
                </c:pt>
                <c:pt idx="18886">
                  <c:v>373.60825884338101</c:v>
                </c:pt>
                <c:pt idx="18887">
                  <c:v>373.606898478792</c:v>
                </c:pt>
                <c:pt idx="18888">
                  <c:v>373.57585261958098</c:v>
                </c:pt>
                <c:pt idx="18889">
                  <c:v>373.55601819039799</c:v>
                </c:pt>
                <c:pt idx="18890">
                  <c:v>373.52251129731002</c:v>
                </c:pt>
                <c:pt idx="18891">
                  <c:v>373.49552050498698</c:v>
                </c:pt>
                <c:pt idx="18892">
                  <c:v>373.48059078167302</c:v>
                </c:pt>
                <c:pt idx="18893">
                  <c:v>373.46218657204099</c:v>
                </c:pt>
                <c:pt idx="18894">
                  <c:v>373.40600457856198</c:v>
                </c:pt>
                <c:pt idx="18895">
                  <c:v>373.38603860754301</c:v>
                </c:pt>
                <c:pt idx="18896">
                  <c:v>373.37056828743999</c:v>
                </c:pt>
                <c:pt idx="18897">
                  <c:v>373.32136303131699</c:v>
                </c:pt>
                <c:pt idx="18898">
                  <c:v>373.31114862304901</c:v>
                </c:pt>
                <c:pt idx="18899">
                  <c:v>373.30583999062799</c:v>
                </c:pt>
                <c:pt idx="18900">
                  <c:v>373.29922513787801</c:v>
                </c:pt>
                <c:pt idx="18901">
                  <c:v>373.22678414865698</c:v>
                </c:pt>
                <c:pt idx="18902">
                  <c:v>373.19689754179302</c:v>
                </c:pt>
                <c:pt idx="18903">
                  <c:v>373.19207515923603</c:v>
                </c:pt>
                <c:pt idx="18904">
                  <c:v>373.16651317247801</c:v>
                </c:pt>
                <c:pt idx="18905">
                  <c:v>373.16222597847099</c:v>
                </c:pt>
                <c:pt idx="18906">
                  <c:v>373.15156285718598</c:v>
                </c:pt>
                <c:pt idx="18907">
                  <c:v>373.13362218567403</c:v>
                </c:pt>
                <c:pt idx="18908">
                  <c:v>373.121066795692</c:v>
                </c:pt>
                <c:pt idx="18909">
                  <c:v>373.109155629604</c:v>
                </c:pt>
                <c:pt idx="18910">
                  <c:v>373.089105405</c:v>
                </c:pt>
                <c:pt idx="18911">
                  <c:v>373.08891056416502</c:v>
                </c:pt>
                <c:pt idx="18912">
                  <c:v>373.04123088215403</c:v>
                </c:pt>
                <c:pt idx="18913">
                  <c:v>373.033918591006</c:v>
                </c:pt>
                <c:pt idx="18914">
                  <c:v>373.003801324405</c:v>
                </c:pt>
                <c:pt idx="18915">
                  <c:v>372.97677092179998</c:v>
                </c:pt>
                <c:pt idx="18916">
                  <c:v>372.97209777533601</c:v>
                </c:pt>
                <c:pt idx="18917">
                  <c:v>372.93617158172202</c:v>
                </c:pt>
                <c:pt idx="18918">
                  <c:v>372.927135033779</c:v>
                </c:pt>
                <c:pt idx="18919">
                  <c:v>372.89215253337801</c:v>
                </c:pt>
                <c:pt idx="18920">
                  <c:v>372.87050734710198</c:v>
                </c:pt>
                <c:pt idx="18921">
                  <c:v>372.857085613886</c:v>
                </c:pt>
                <c:pt idx="18922">
                  <c:v>372.842275404676</c:v>
                </c:pt>
                <c:pt idx="18923">
                  <c:v>372.83708834983997</c:v>
                </c:pt>
                <c:pt idx="18924">
                  <c:v>372.81540450426002</c:v>
                </c:pt>
                <c:pt idx="18925">
                  <c:v>372.80291606965199</c:v>
                </c:pt>
                <c:pt idx="18926">
                  <c:v>372.777260309165</c:v>
                </c:pt>
                <c:pt idx="18927">
                  <c:v>372.77654684441899</c:v>
                </c:pt>
                <c:pt idx="18928">
                  <c:v>372.76986906209601</c:v>
                </c:pt>
                <c:pt idx="18929">
                  <c:v>372.76405380699799</c:v>
                </c:pt>
                <c:pt idx="18930">
                  <c:v>372.76134576310301</c:v>
                </c:pt>
                <c:pt idx="18931">
                  <c:v>372.66769362884099</c:v>
                </c:pt>
                <c:pt idx="18932">
                  <c:v>372.66674926995398</c:v>
                </c:pt>
                <c:pt idx="18933">
                  <c:v>372.64701574038799</c:v>
                </c:pt>
                <c:pt idx="18934">
                  <c:v>372.60921624268002</c:v>
                </c:pt>
                <c:pt idx="18935">
                  <c:v>372.59577815491701</c:v>
                </c:pt>
                <c:pt idx="18936">
                  <c:v>372.56419540310202</c:v>
                </c:pt>
                <c:pt idx="18937">
                  <c:v>372.54895850961498</c:v>
                </c:pt>
                <c:pt idx="18938">
                  <c:v>372.52302029459997</c:v>
                </c:pt>
                <c:pt idx="18939">
                  <c:v>372.49267929985598</c:v>
                </c:pt>
                <c:pt idx="18940">
                  <c:v>372.48336204111303</c:v>
                </c:pt>
                <c:pt idx="18941">
                  <c:v>372.45555808505401</c:v>
                </c:pt>
                <c:pt idx="18942">
                  <c:v>372.41681711638699</c:v>
                </c:pt>
                <c:pt idx="18943">
                  <c:v>372.41233403113699</c:v>
                </c:pt>
                <c:pt idx="18944">
                  <c:v>372.39018390470898</c:v>
                </c:pt>
                <c:pt idx="18945">
                  <c:v>372.37661877358801</c:v>
                </c:pt>
                <c:pt idx="18946">
                  <c:v>372.32902439163399</c:v>
                </c:pt>
                <c:pt idx="18947">
                  <c:v>372.31962580867298</c:v>
                </c:pt>
                <c:pt idx="18948">
                  <c:v>372.30073874310398</c:v>
                </c:pt>
                <c:pt idx="18949">
                  <c:v>372.30048453367698</c:v>
                </c:pt>
                <c:pt idx="18950">
                  <c:v>372.29791361410702</c:v>
                </c:pt>
                <c:pt idx="18951">
                  <c:v>372.26925318787499</c:v>
                </c:pt>
                <c:pt idx="18952">
                  <c:v>372.25887439767303</c:v>
                </c:pt>
                <c:pt idx="18953">
                  <c:v>372.25837795779802</c:v>
                </c:pt>
                <c:pt idx="18954">
                  <c:v>372.25254092356897</c:v>
                </c:pt>
                <c:pt idx="18955">
                  <c:v>372.21631691356203</c:v>
                </c:pt>
                <c:pt idx="18956">
                  <c:v>372.20178390642701</c:v>
                </c:pt>
                <c:pt idx="18957">
                  <c:v>372.18012354900901</c:v>
                </c:pt>
                <c:pt idx="18958">
                  <c:v>372.13564616295702</c:v>
                </c:pt>
                <c:pt idx="18959">
                  <c:v>372.129300426128</c:v>
                </c:pt>
                <c:pt idx="18960">
                  <c:v>372.11726374390798</c:v>
                </c:pt>
                <c:pt idx="18961">
                  <c:v>372.11230945417299</c:v>
                </c:pt>
                <c:pt idx="18962">
                  <c:v>372.09222734705298</c:v>
                </c:pt>
                <c:pt idx="18963">
                  <c:v>372.071532470671</c:v>
                </c:pt>
                <c:pt idx="18964">
                  <c:v>372.06355336309599</c:v>
                </c:pt>
                <c:pt idx="18965">
                  <c:v>372.05592654849403</c:v>
                </c:pt>
                <c:pt idx="18966">
                  <c:v>372.05202289992297</c:v>
                </c:pt>
                <c:pt idx="18967">
                  <c:v>372.04814700818599</c:v>
                </c:pt>
                <c:pt idx="18968">
                  <c:v>372.03789024737301</c:v>
                </c:pt>
                <c:pt idx="18969">
                  <c:v>372.03014069819</c:v>
                </c:pt>
                <c:pt idx="18970">
                  <c:v>372.00406216692699</c:v>
                </c:pt>
                <c:pt idx="18971">
                  <c:v>372.00181840370698</c:v>
                </c:pt>
                <c:pt idx="18972">
                  <c:v>371.95399132511602</c:v>
                </c:pt>
                <c:pt idx="18973">
                  <c:v>371.89514968511202</c:v>
                </c:pt>
                <c:pt idx="18974">
                  <c:v>371.88269958018799</c:v>
                </c:pt>
                <c:pt idx="18975">
                  <c:v>371.86273763215002</c:v>
                </c:pt>
                <c:pt idx="18976">
                  <c:v>371.85087894591902</c:v>
                </c:pt>
                <c:pt idx="18977">
                  <c:v>371.84997952499901</c:v>
                </c:pt>
                <c:pt idx="18978">
                  <c:v>371.832278630117</c:v>
                </c:pt>
                <c:pt idx="18979">
                  <c:v>371.80480091259102</c:v>
                </c:pt>
                <c:pt idx="18980">
                  <c:v>371.80292368448897</c:v>
                </c:pt>
                <c:pt idx="18981">
                  <c:v>371.79731550563997</c:v>
                </c:pt>
                <c:pt idx="18982">
                  <c:v>371.78632501384698</c:v>
                </c:pt>
                <c:pt idx="18983">
                  <c:v>371.773226077223</c:v>
                </c:pt>
                <c:pt idx="18984">
                  <c:v>371.72118331263101</c:v>
                </c:pt>
                <c:pt idx="18985">
                  <c:v>371.70063476098801</c:v>
                </c:pt>
                <c:pt idx="18986">
                  <c:v>371.689889392591</c:v>
                </c:pt>
                <c:pt idx="18987">
                  <c:v>371.68020105855999</c:v>
                </c:pt>
                <c:pt idx="18988">
                  <c:v>371.65516056094901</c:v>
                </c:pt>
                <c:pt idx="18989">
                  <c:v>371.64347076619498</c:v>
                </c:pt>
                <c:pt idx="18990">
                  <c:v>371.62639825750801</c:v>
                </c:pt>
                <c:pt idx="18991">
                  <c:v>371.56141465658197</c:v>
                </c:pt>
                <c:pt idx="18992">
                  <c:v>371.54580359404503</c:v>
                </c:pt>
                <c:pt idx="18993">
                  <c:v>371.51896587780197</c:v>
                </c:pt>
                <c:pt idx="18994">
                  <c:v>371.50644165683599</c:v>
                </c:pt>
                <c:pt idx="18995">
                  <c:v>371.47372008546603</c:v>
                </c:pt>
                <c:pt idx="18996">
                  <c:v>371.47188031062302</c:v>
                </c:pt>
                <c:pt idx="18997">
                  <c:v>371.46114758075299</c:v>
                </c:pt>
                <c:pt idx="18998">
                  <c:v>371.45407001837702</c:v>
                </c:pt>
                <c:pt idx="18999">
                  <c:v>371.43895861446299</c:v>
                </c:pt>
                <c:pt idx="19000">
                  <c:v>371.414221729833</c:v>
                </c:pt>
                <c:pt idx="19001">
                  <c:v>371.40580481818301</c:v>
                </c:pt>
                <c:pt idx="19002">
                  <c:v>371.36560032957101</c:v>
                </c:pt>
                <c:pt idx="19003">
                  <c:v>371.36475886814702</c:v>
                </c:pt>
                <c:pt idx="19004">
                  <c:v>371.31831152860099</c:v>
                </c:pt>
                <c:pt idx="19005">
                  <c:v>371.31335870758897</c:v>
                </c:pt>
                <c:pt idx="19006">
                  <c:v>371.30783710887602</c:v>
                </c:pt>
                <c:pt idx="19007">
                  <c:v>371.29920994681999</c:v>
                </c:pt>
                <c:pt idx="19008">
                  <c:v>371.28550286350202</c:v>
                </c:pt>
                <c:pt idx="19009">
                  <c:v>371.24337340046498</c:v>
                </c:pt>
                <c:pt idx="19010">
                  <c:v>371.237714696593</c:v>
                </c:pt>
                <c:pt idx="19011">
                  <c:v>371.218473537477</c:v>
                </c:pt>
                <c:pt idx="19012">
                  <c:v>371.21651982969502</c:v>
                </c:pt>
                <c:pt idx="19013">
                  <c:v>371.19635525272503</c:v>
                </c:pt>
                <c:pt idx="19014">
                  <c:v>371.19073030722501</c:v>
                </c:pt>
                <c:pt idx="19015">
                  <c:v>371.14819267880199</c:v>
                </c:pt>
                <c:pt idx="19016">
                  <c:v>371.06369065253301</c:v>
                </c:pt>
                <c:pt idx="19017">
                  <c:v>371.02444144038901</c:v>
                </c:pt>
                <c:pt idx="19018">
                  <c:v>371.01859360865399</c:v>
                </c:pt>
                <c:pt idx="19019">
                  <c:v>371.00444112935702</c:v>
                </c:pt>
                <c:pt idx="19020">
                  <c:v>370.99736544009301</c:v>
                </c:pt>
                <c:pt idx="19021">
                  <c:v>370.99414424837198</c:v>
                </c:pt>
                <c:pt idx="19022">
                  <c:v>370.97834371028898</c:v>
                </c:pt>
                <c:pt idx="19023">
                  <c:v>370.88894440720901</c:v>
                </c:pt>
                <c:pt idx="19024">
                  <c:v>370.87680056889002</c:v>
                </c:pt>
                <c:pt idx="19025">
                  <c:v>370.87313481067201</c:v>
                </c:pt>
                <c:pt idx="19026">
                  <c:v>370.872265875175</c:v>
                </c:pt>
                <c:pt idx="19027">
                  <c:v>370.84798635792902</c:v>
                </c:pt>
                <c:pt idx="19028">
                  <c:v>370.83256148203702</c:v>
                </c:pt>
                <c:pt idx="19029">
                  <c:v>370.80061967491503</c:v>
                </c:pt>
                <c:pt idx="19030">
                  <c:v>370.72671745405898</c:v>
                </c:pt>
                <c:pt idx="19031">
                  <c:v>370.69096312720899</c:v>
                </c:pt>
                <c:pt idx="19032">
                  <c:v>370.68834355946098</c:v>
                </c:pt>
                <c:pt idx="19033">
                  <c:v>370.688175229107</c:v>
                </c:pt>
                <c:pt idx="19034">
                  <c:v>370.68265070046601</c:v>
                </c:pt>
                <c:pt idx="19035">
                  <c:v>370.67642959628199</c:v>
                </c:pt>
                <c:pt idx="19036">
                  <c:v>370.66003341530097</c:v>
                </c:pt>
                <c:pt idx="19037">
                  <c:v>370.65838001627901</c:v>
                </c:pt>
                <c:pt idx="19038">
                  <c:v>370.65714918280599</c:v>
                </c:pt>
                <c:pt idx="19039">
                  <c:v>370.65714916708998</c:v>
                </c:pt>
                <c:pt idx="19040">
                  <c:v>370.64680233063098</c:v>
                </c:pt>
                <c:pt idx="19041">
                  <c:v>370.64328585498401</c:v>
                </c:pt>
                <c:pt idx="19042">
                  <c:v>370.638763568434</c:v>
                </c:pt>
                <c:pt idx="19043">
                  <c:v>370.63850557952998</c:v>
                </c:pt>
                <c:pt idx="19044">
                  <c:v>370.63482388414099</c:v>
                </c:pt>
                <c:pt idx="19045">
                  <c:v>370.634733172388</c:v>
                </c:pt>
                <c:pt idx="19046">
                  <c:v>370.62648330020897</c:v>
                </c:pt>
                <c:pt idx="19047">
                  <c:v>370.61814912973699</c:v>
                </c:pt>
                <c:pt idx="19048">
                  <c:v>370.60313622984199</c:v>
                </c:pt>
                <c:pt idx="19049">
                  <c:v>370.59685504821999</c:v>
                </c:pt>
                <c:pt idx="19050">
                  <c:v>370.542589415522</c:v>
                </c:pt>
                <c:pt idx="19051">
                  <c:v>370.53315804265998</c:v>
                </c:pt>
                <c:pt idx="19052">
                  <c:v>370.49642991483103</c:v>
                </c:pt>
                <c:pt idx="19053">
                  <c:v>370.46457154245002</c:v>
                </c:pt>
                <c:pt idx="19054">
                  <c:v>370.44919553696297</c:v>
                </c:pt>
                <c:pt idx="19055">
                  <c:v>370.41121566967001</c:v>
                </c:pt>
                <c:pt idx="19056">
                  <c:v>370.39892442895598</c:v>
                </c:pt>
                <c:pt idx="19057">
                  <c:v>370.370497747012</c:v>
                </c:pt>
                <c:pt idx="19058">
                  <c:v>370.34390804042602</c:v>
                </c:pt>
                <c:pt idx="19059">
                  <c:v>370.33252902097598</c:v>
                </c:pt>
                <c:pt idx="19060">
                  <c:v>370.31271580172199</c:v>
                </c:pt>
                <c:pt idx="19061">
                  <c:v>370.31106361292399</c:v>
                </c:pt>
                <c:pt idx="19062">
                  <c:v>370.29022451930399</c:v>
                </c:pt>
                <c:pt idx="19063">
                  <c:v>370.25859679218797</c:v>
                </c:pt>
                <c:pt idx="19064">
                  <c:v>370.25587634293697</c:v>
                </c:pt>
                <c:pt idx="19065">
                  <c:v>370.22489504770402</c:v>
                </c:pt>
                <c:pt idx="19066">
                  <c:v>370.20142140073398</c:v>
                </c:pt>
                <c:pt idx="19067">
                  <c:v>370.20132066277102</c:v>
                </c:pt>
                <c:pt idx="19068">
                  <c:v>370.17349475062099</c:v>
                </c:pt>
                <c:pt idx="19069">
                  <c:v>370.167751129176</c:v>
                </c:pt>
                <c:pt idx="19070">
                  <c:v>370.13290269732602</c:v>
                </c:pt>
                <c:pt idx="19071">
                  <c:v>370.12489821151701</c:v>
                </c:pt>
                <c:pt idx="19072">
                  <c:v>370.12116275395601</c:v>
                </c:pt>
                <c:pt idx="19073">
                  <c:v>370.11427642819802</c:v>
                </c:pt>
                <c:pt idx="19074">
                  <c:v>370.08958001500702</c:v>
                </c:pt>
                <c:pt idx="19075">
                  <c:v>370.081006013349</c:v>
                </c:pt>
                <c:pt idx="19076">
                  <c:v>370.06089819689601</c:v>
                </c:pt>
                <c:pt idx="19077">
                  <c:v>370.034682245738</c:v>
                </c:pt>
                <c:pt idx="19078">
                  <c:v>369.98919425133801</c:v>
                </c:pt>
                <c:pt idx="19079">
                  <c:v>369.95218275959002</c:v>
                </c:pt>
                <c:pt idx="19080">
                  <c:v>369.94868634045002</c:v>
                </c:pt>
                <c:pt idx="19081">
                  <c:v>369.93128981527201</c:v>
                </c:pt>
                <c:pt idx="19082">
                  <c:v>369.91622130916602</c:v>
                </c:pt>
                <c:pt idx="19083">
                  <c:v>369.888728541104</c:v>
                </c:pt>
                <c:pt idx="19084">
                  <c:v>369.84343407633298</c:v>
                </c:pt>
                <c:pt idx="19085">
                  <c:v>369.82947424685699</c:v>
                </c:pt>
                <c:pt idx="19086">
                  <c:v>369.82296977207602</c:v>
                </c:pt>
                <c:pt idx="19087">
                  <c:v>369.78758668539598</c:v>
                </c:pt>
                <c:pt idx="19088">
                  <c:v>369.77426586399099</c:v>
                </c:pt>
                <c:pt idx="19089">
                  <c:v>369.76276867159402</c:v>
                </c:pt>
                <c:pt idx="19090">
                  <c:v>369.75234440174398</c:v>
                </c:pt>
                <c:pt idx="19091">
                  <c:v>369.72100929538999</c:v>
                </c:pt>
                <c:pt idx="19092">
                  <c:v>369.71382481848002</c:v>
                </c:pt>
                <c:pt idx="19093">
                  <c:v>369.71067668873701</c:v>
                </c:pt>
                <c:pt idx="19094">
                  <c:v>369.709124172445</c:v>
                </c:pt>
                <c:pt idx="19095">
                  <c:v>369.70317484704702</c:v>
                </c:pt>
                <c:pt idx="19096">
                  <c:v>369.68895765602599</c:v>
                </c:pt>
                <c:pt idx="19097">
                  <c:v>369.65289729043599</c:v>
                </c:pt>
                <c:pt idx="19098">
                  <c:v>369.64890884179999</c:v>
                </c:pt>
                <c:pt idx="19099">
                  <c:v>369.63102427350702</c:v>
                </c:pt>
                <c:pt idx="19100">
                  <c:v>369.61452681293002</c:v>
                </c:pt>
                <c:pt idx="19101">
                  <c:v>369.58554960211598</c:v>
                </c:pt>
                <c:pt idx="19102">
                  <c:v>369.54351627124299</c:v>
                </c:pt>
                <c:pt idx="19103">
                  <c:v>369.51697549818999</c:v>
                </c:pt>
                <c:pt idx="19104">
                  <c:v>369.49961634660099</c:v>
                </c:pt>
                <c:pt idx="19105">
                  <c:v>369.49294037883197</c:v>
                </c:pt>
                <c:pt idx="19106">
                  <c:v>369.45191330293301</c:v>
                </c:pt>
                <c:pt idx="19107">
                  <c:v>369.42283246767801</c:v>
                </c:pt>
                <c:pt idx="19108">
                  <c:v>369.41565096559202</c:v>
                </c:pt>
                <c:pt idx="19109">
                  <c:v>369.37832424139498</c:v>
                </c:pt>
                <c:pt idx="19110">
                  <c:v>369.37758677704301</c:v>
                </c:pt>
                <c:pt idx="19111">
                  <c:v>369.33067442073002</c:v>
                </c:pt>
                <c:pt idx="19112">
                  <c:v>369.29403457014701</c:v>
                </c:pt>
                <c:pt idx="19113">
                  <c:v>369.28577490169999</c:v>
                </c:pt>
                <c:pt idx="19114">
                  <c:v>369.26256745233798</c:v>
                </c:pt>
                <c:pt idx="19115">
                  <c:v>369.25907992694601</c:v>
                </c:pt>
                <c:pt idx="19116">
                  <c:v>369.227129111392</c:v>
                </c:pt>
                <c:pt idx="19117">
                  <c:v>369.20782850876202</c:v>
                </c:pt>
                <c:pt idx="19118">
                  <c:v>369.17990133968198</c:v>
                </c:pt>
                <c:pt idx="19119">
                  <c:v>369.17483626099403</c:v>
                </c:pt>
                <c:pt idx="19120">
                  <c:v>369.13715072683101</c:v>
                </c:pt>
                <c:pt idx="19121">
                  <c:v>369.08053225403501</c:v>
                </c:pt>
                <c:pt idx="19122">
                  <c:v>369.07853954168098</c:v>
                </c:pt>
                <c:pt idx="19123">
                  <c:v>369.042917438443</c:v>
                </c:pt>
                <c:pt idx="19124">
                  <c:v>369.03962648704601</c:v>
                </c:pt>
                <c:pt idx="19125">
                  <c:v>369.01053428137499</c:v>
                </c:pt>
                <c:pt idx="19126">
                  <c:v>368.96892217550698</c:v>
                </c:pt>
                <c:pt idx="19127">
                  <c:v>368.95841634574299</c:v>
                </c:pt>
                <c:pt idx="19128">
                  <c:v>368.95712616617101</c:v>
                </c:pt>
                <c:pt idx="19129">
                  <c:v>368.95660437639299</c:v>
                </c:pt>
                <c:pt idx="19130">
                  <c:v>368.92186269302101</c:v>
                </c:pt>
                <c:pt idx="19131">
                  <c:v>368.92176011526402</c:v>
                </c:pt>
                <c:pt idx="19132">
                  <c:v>368.90802959914299</c:v>
                </c:pt>
                <c:pt idx="19133">
                  <c:v>368.90216483974802</c:v>
                </c:pt>
                <c:pt idx="19134">
                  <c:v>368.85928615681797</c:v>
                </c:pt>
                <c:pt idx="19135">
                  <c:v>368.85674481130002</c:v>
                </c:pt>
                <c:pt idx="19136">
                  <c:v>368.85526411273599</c:v>
                </c:pt>
                <c:pt idx="19137">
                  <c:v>368.84788163245099</c:v>
                </c:pt>
                <c:pt idx="19138">
                  <c:v>368.83082639292201</c:v>
                </c:pt>
                <c:pt idx="19139">
                  <c:v>368.82095090391101</c:v>
                </c:pt>
                <c:pt idx="19140">
                  <c:v>368.79623080939001</c:v>
                </c:pt>
                <c:pt idx="19141">
                  <c:v>368.77330906786898</c:v>
                </c:pt>
                <c:pt idx="19142">
                  <c:v>368.77229244562699</c:v>
                </c:pt>
                <c:pt idx="19143">
                  <c:v>368.77149433969902</c:v>
                </c:pt>
                <c:pt idx="19144">
                  <c:v>368.71799416373398</c:v>
                </c:pt>
                <c:pt idx="19145">
                  <c:v>368.71308489532601</c:v>
                </c:pt>
                <c:pt idx="19146">
                  <c:v>368.69425170206102</c:v>
                </c:pt>
                <c:pt idx="19147">
                  <c:v>368.69053990770198</c:v>
                </c:pt>
                <c:pt idx="19148">
                  <c:v>368.69052263423498</c:v>
                </c:pt>
                <c:pt idx="19149">
                  <c:v>368.65710234825099</c:v>
                </c:pt>
                <c:pt idx="19150">
                  <c:v>368.654669479804</c:v>
                </c:pt>
                <c:pt idx="19151">
                  <c:v>368.64871976622698</c:v>
                </c:pt>
                <c:pt idx="19152">
                  <c:v>368.615617379046</c:v>
                </c:pt>
                <c:pt idx="19153">
                  <c:v>368.60817066791401</c:v>
                </c:pt>
                <c:pt idx="19154">
                  <c:v>368.59767476460001</c:v>
                </c:pt>
                <c:pt idx="19155">
                  <c:v>368.57116266416301</c:v>
                </c:pt>
                <c:pt idx="19156">
                  <c:v>368.56857162632002</c:v>
                </c:pt>
                <c:pt idx="19157">
                  <c:v>368.516189417764</c:v>
                </c:pt>
                <c:pt idx="19158">
                  <c:v>368.51415571395199</c:v>
                </c:pt>
                <c:pt idx="19159">
                  <c:v>368.49251261265999</c:v>
                </c:pt>
                <c:pt idx="19160">
                  <c:v>368.49012798370802</c:v>
                </c:pt>
                <c:pt idx="19161">
                  <c:v>368.44081645699998</c:v>
                </c:pt>
                <c:pt idx="19162">
                  <c:v>368.43364731329598</c:v>
                </c:pt>
                <c:pt idx="19163">
                  <c:v>368.43148263259798</c:v>
                </c:pt>
                <c:pt idx="19164">
                  <c:v>368.40129577769602</c:v>
                </c:pt>
                <c:pt idx="19165">
                  <c:v>368.40068043626599</c:v>
                </c:pt>
                <c:pt idx="19166">
                  <c:v>368.38771204551199</c:v>
                </c:pt>
                <c:pt idx="19167">
                  <c:v>368.37381580895999</c:v>
                </c:pt>
                <c:pt idx="19168">
                  <c:v>368.36160304894901</c:v>
                </c:pt>
                <c:pt idx="19169">
                  <c:v>368.292668200994</c:v>
                </c:pt>
                <c:pt idx="19170">
                  <c:v>368.27940052708698</c:v>
                </c:pt>
                <c:pt idx="19171">
                  <c:v>368.27758919529202</c:v>
                </c:pt>
                <c:pt idx="19172">
                  <c:v>368.26944436230701</c:v>
                </c:pt>
                <c:pt idx="19173">
                  <c:v>368.26941080182303</c:v>
                </c:pt>
                <c:pt idx="19174">
                  <c:v>368.255093621394</c:v>
                </c:pt>
                <c:pt idx="19175">
                  <c:v>368.25026055552502</c:v>
                </c:pt>
                <c:pt idx="19176">
                  <c:v>368.21535861784002</c:v>
                </c:pt>
                <c:pt idx="19177">
                  <c:v>368.20522260148402</c:v>
                </c:pt>
                <c:pt idx="19178">
                  <c:v>368.20185686473502</c:v>
                </c:pt>
                <c:pt idx="19179">
                  <c:v>368.197815698326</c:v>
                </c:pt>
                <c:pt idx="19180">
                  <c:v>368.18896219517302</c:v>
                </c:pt>
                <c:pt idx="19181">
                  <c:v>368.18577044860501</c:v>
                </c:pt>
                <c:pt idx="19182">
                  <c:v>368.16985572256903</c:v>
                </c:pt>
                <c:pt idx="19183">
                  <c:v>368.15376131381203</c:v>
                </c:pt>
                <c:pt idx="19184">
                  <c:v>368.146453998943</c:v>
                </c:pt>
                <c:pt idx="19185">
                  <c:v>368.13685819439701</c:v>
                </c:pt>
                <c:pt idx="19186">
                  <c:v>368.11530872601003</c:v>
                </c:pt>
                <c:pt idx="19187">
                  <c:v>368.10100267635801</c:v>
                </c:pt>
                <c:pt idx="19188">
                  <c:v>368.100471413305</c:v>
                </c:pt>
                <c:pt idx="19189">
                  <c:v>368.09774768247797</c:v>
                </c:pt>
                <c:pt idx="19190">
                  <c:v>368.05598776561902</c:v>
                </c:pt>
                <c:pt idx="19191">
                  <c:v>368.01964818884699</c:v>
                </c:pt>
                <c:pt idx="19192">
                  <c:v>367.98567367335897</c:v>
                </c:pt>
                <c:pt idx="19193">
                  <c:v>367.95186240129601</c:v>
                </c:pt>
                <c:pt idx="19194">
                  <c:v>367.947043230438</c:v>
                </c:pt>
                <c:pt idx="19195">
                  <c:v>367.94647633740198</c:v>
                </c:pt>
                <c:pt idx="19196">
                  <c:v>367.94583186324098</c:v>
                </c:pt>
                <c:pt idx="19197">
                  <c:v>367.936885507211</c:v>
                </c:pt>
                <c:pt idx="19198">
                  <c:v>367.92801240731802</c:v>
                </c:pt>
                <c:pt idx="19199">
                  <c:v>367.91752936223702</c:v>
                </c:pt>
                <c:pt idx="19200">
                  <c:v>367.87741534124399</c:v>
                </c:pt>
                <c:pt idx="19201">
                  <c:v>367.83209098478102</c:v>
                </c:pt>
                <c:pt idx="19202">
                  <c:v>367.80453926263903</c:v>
                </c:pt>
                <c:pt idx="19203">
                  <c:v>367.80017072719102</c:v>
                </c:pt>
                <c:pt idx="19204">
                  <c:v>367.78263497901901</c:v>
                </c:pt>
                <c:pt idx="19205">
                  <c:v>367.76161390486999</c:v>
                </c:pt>
                <c:pt idx="19206">
                  <c:v>367.74028927720701</c:v>
                </c:pt>
                <c:pt idx="19207">
                  <c:v>367.72676220170001</c:v>
                </c:pt>
                <c:pt idx="19208">
                  <c:v>367.70454317547501</c:v>
                </c:pt>
                <c:pt idx="19209">
                  <c:v>367.70284891771701</c:v>
                </c:pt>
                <c:pt idx="19210">
                  <c:v>367.68006287232498</c:v>
                </c:pt>
                <c:pt idx="19211">
                  <c:v>367.65839109916999</c:v>
                </c:pt>
                <c:pt idx="19212">
                  <c:v>367.616011153991</c:v>
                </c:pt>
                <c:pt idx="19213">
                  <c:v>367.54633525659801</c:v>
                </c:pt>
                <c:pt idx="19214">
                  <c:v>367.4984070607</c:v>
                </c:pt>
                <c:pt idx="19215">
                  <c:v>367.47828604631297</c:v>
                </c:pt>
                <c:pt idx="19216">
                  <c:v>367.43310864659202</c:v>
                </c:pt>
                <c:pt idx="19217">
                  <c:v>367.42847634213098</c:v>
                </c:pt>
                <c:pt idx="19218">
                  <c:v>367.41582048307902</c:v>
                </c:pt>
                <c:pt idx="19219">
                  <c:v>367.39474614760798</c:v>
                </c:pt>
                <c:pt idx="19220">
                  <c:v>367.37511826306701</c:v>
                </c:pt>
                <c:pt idx="19221">
                  <c:v>367.35488205978999</c:v>
                </c:pt>
                <c:pt idx="19222">
                  <c:v>367.35105234378398</c:v>
                </c:pt>
                <c:pt idx="19223">
                  <c:v>367.35047275019099</c:v>
                </c:pt>
                <c:pt idx="19224">
                  <c:v>367.33353826986303</c:v>
                </c:pt>
                <c:pt idx="19225">
                  <c:v>367.32643787680303</c:v>
                </c:pt>
                <c:pt idx="19226">
                  <c:v>367.32474440049498</c:v>
                </c:pt>
                <c:pt idx="19227">
                  <c:v>367.31306912324999</c:v>
                </c:pt>
                <c:pt idx="19228">
                  <c:v>367.25407915976302</c:v>
                </c:pt>
                <c:pt idx="19229">
                  <c:v>367.25314846644801</c:v>
                </c:pt>
                <c:pt idx="19230">
                  <c:v>367.20252643407503</c:v>
                </c:pt>
                <c:pt idx="19231">
                  <c:v>367.15492934352301</c:v>
                </c:pt>
                <c:pt idx="19232">
                  <c:v>367.15188918256098</c:v>
                </c:pt>
                <c:pt idx="19233">
                  <c:v>367.13666779233603</c:v>
                </c:pt>
                <c:pt idx="19234">
                  <c:v>367.12926310850202</c:v>
                </c:pt>
                <c:pt idx="19235">
                  <c:v>367.116253698295</c:v>
                </c:pt>
                <c:pt idx="19236">
                  <c:v>367.07254981953503</c:v>
                </c:pt>
                <c:pt idx="19237">
                  <c:v>367.06919106301399</c:v>
                </c:pt>
                <c:pt idx="19238">
                  <c:v>367.055917482138</c:v>
                </c:pt>
                <c:pt idx="19239">
                  <c:v>367.040767423901</c:v>
                </c:pt>
                <c:pt idx="19240">
                  <c:v>367.03696837849299</c:v>
                </c:pt>
                <c:pt idx="19241">
                  <c:v>367.02964475242698</c:v>
                </c:pt>
                <c:pt idx="19242">
                  <c:v>366.966093658126</c:v>
                </c:pt>
                <c:pt idx="19243">
                  <c:v>366.95650205254401</c:v>
                </c:pt>
                <c:pt idx="19244">
                  <c:v>366.95310206052699</c:v>
                </c:pt>
                <c:pt idx="19245">
                  <c:v>366.95104749669503</c:v>
                </c:pt>
                <c:pt idx="19246">
                  <c:v>366.92415870980898</c:v>
                </c:pt>
                <c:pt idx="19247">
                  <c:v>366.87179228391301</c:v>
                </c:pt>
                <c:pt idx="19248">
                  <c:v>366.86394452698403</c:v>
                </c:pt>
                <c:pt idx="19249">
                  <c:v>366.857459217518</c:v>
                </c:pt>
                <c:pt idx="19250">
                  <c:v>366.834047135258</c:v>
                </c:pt>
                <c:pt idx="19251">
                  <c:v>366.80737793878001</c:v>
                </c:pt>
                <c:pt idx="19252">
                  <c:v>366.78429009007698</c:v>
                </c:pt>
                <c:pt idx="19253">
                  <c:v>366.78222595795501</c:v>
                </c:pt>
                <c:pt idx="19254">
                  <c:v>366.75085638636</c:v>
                </c:pt>
                <c:pt idx="19255">
                  <c:v>366.68877094426199</c:v>
                </c:pt>
                <c:pt idx="19256">
                  <c:v>366.667623908086</c:v>
                </c:pt>
                <c:pt idx="19257">
                  <c:v>366.66687477428201</c:v>
                </c:pt>
                <c:pt idx="19258">
                  <c:v>366.6628843304</c:v>
                </c:pt>
                <c:pt idx="19259">
                  <c:v>366.64657995954502</c:v>
                </c:pt>
                <c:pt idx="19260">
                  <c:v>366.64566911559899</c:v>
                </c:pt>
                <c:pt idx="19261">
                  <c:v>366.622326909008</c:v>
                </c:pt>
                <c:pt idx="19262">
                  <c:v>366.56134456643503</c:v>
                </c:pt>
                <c:pt idx="19263">
                  <c:v>366.555447569558</c:v>
                </c:pt>
                <c:pt idx="19264">
                  <c:v>366.546880619717</c:v>
                </c:pt>
                <c:pt idx="19265">
                  <c:v>366.51727652082297</c:v>
                </c:pt>
                <c:pt idx="19266">
                  <c:v>366.51557890403001</c:v>
                </c:pt>
                <c:pt idx="19267">
                  <c:v>366.51228459579698</c:v>
                </c:pt>
                <c:pt idx="19268">
                  <c:v>366.48789101519799</c:v>
                </c:pt>
                <c:pt idx="19269">
                  <c:v>366.48133109479102</c:v>
                </c:pt>
                <c:pt idx="19270">
                  <c:v>366.434020549178</c:v>
                </c:pt>
                <c:pt idx="19271">
                  <c:v>366.42378173704901</c:v>
                </c:pt>
                <c:pt idx="19272">
                  <c:v>366.422292615944</c:v>
                </c:pt>
                <c:pt idx="19273">
                  <c:v>366.40969834566602</c:v>
                </c:pt>
                <c:pt idx="19274">
                  <c:v>366.37781059099098</c:v>
                </c:pt>
                <c:pt idx="19275">
                  <c:v>366.37611200734301</c:v>
                </c:pt>
                <c:pt idx="19276">
                  <c:v>366.35748983115502</c:v>
                </c:pt>
                <c:pt idx="19277">
                  <c:v>366.35155238374801</c:v>
                </c:pt>
                <c:pt idx="19278">
                  <c:v>366.32851785679497</c:v>
                </c:pt>
                <c:pt idx="19279">
                  <c:v>366.32356901533001</c:v>
                </c:pt>
                <c:pt idx="19280">
                  <c:v>366.31924787833299</c:v>
                </c:pt>
                <c:pt idx="19281">
                  <c:v>366.31133912378198</c:v>
                </c:pt>
                <c:pt idx="19282">
                  <c:v>366.309826362048</c:v>
                </c:pt>
                <c:pt idx="19283">
                  <c:v>366.23179865250398</c:v>
                </c:pt>
                <c:pt idx="19284">
                  <c:v>366.18479787130298</c:v>
                </c:pt>
                <c:pt idx="19285">
                  <c:v>366.15480783523498</c:v>
                </c:pt>
                <c:pt idx="19286">
                  <c:v>366.13149973389301</c:v>
                </c:pt>
                <c:pt idx="19287">
                  <c:v>366.13133208480201</c:v>
                </c:pt>
                <c:pt idx="19288">
                  <c:v>366.11598861915502</c:v>
                </c:pt>
                <c:pt idx="19289">
                  <c:v>366.11590317590401</c:v>
                </c:pt>
                <c:pt idx="19290">
                  <c:v>366.08210019964298</c:v>
                </c:pt>
                <c:pt idx="19291">
                  <c:v>366.07036003834497</c:v>
                </c:pt>
                <c:pt idx="19292">
                  <c:v>366.06208076162602</c:v>
                </c:pt>
                <c:pt idx="19293">
                  <c:v>366.05457364656701</c:v>
                </c:pt>
                <c:pt idx="19294">
                  <c:v>366.02836841449601</c:v>
                </c:pt>
                <c:pt idx="19295">
                  <c:v>366.019267034481</c:v>
                </c:pt>
                <c:pt idx="19296">
                  <c:v>366.01021975330798</c:v>
                </c:pt>
                <c:pt idx="19297">
                  <c:v>365.99369566019197</c:v>
                </c:pt>
                <c:pt idx="19298">
                  <c:v>365.980287268692</c:v>
                </c:pt>
                <c:pt idx="19299">
                  <c:v>365.947400281863</c:v>
                </c:pt>
                <c:pt idx="19300">
                  <c:v>365.94024500572402</c:v>
                </c:pt>
                <c:pt idx="19301">
                  <c:v>365.901262397864</c:v>
                </c:pt>
                <c:pt idx="19302">
                  <c:v>365.88562098358801</c:v>
                </c:pt>
                <c:pt idx="19303">
                  <c:v>365.882945056854</c:v>
                </c:pt>
                <c:pt idx="19304">
                  <c:v>365.88001047030298</c:v>
                </c:pt>
                <c:pt idx="19305">
                  <c:v>365.87963125464</c:v>
                </c:pt>
                <c:pt idx="19306">
                  <c:v>365.85919686419999</c:v>
                </c:pt>
                <c:pt idx="19307">
                  <c:v>365.85626013274498</c:v>
                </c:pt>
                <c:pt idx="19308">
                  <c:v>365.82743298933599</c:v>
                </c:pt>
                <c:pt idx="19309">
                  <c:v>365.82214350132102</c:v>
                </c:pt>
                <c:pt idx="19310">
                  <c:v>365.82209749050202</c:v>
                </c:pt>
                <c:pt idx="19311">
                  <c:v>365.80393577585801</c:v>
                </c:pt>
                <c:pt idx="19312">
                  <c:v>365.76054091826097</c:v>
                </c:pt>
                <c:pt idx="19313">
                  <c:v>365.75999065983302</c:v>
                </c:pt>
                <c:pt idx="19314">
                  <c:v>365.74147730106102</c:v>
                </c:pt>
                <c:pt idx="19315">
                  <c:v>365.71289964872898</c:v>
                </c:pt>
                <c:pt idx="19316">
                  <c:v>365.70913851748799</c:v>
                </c:pt>
                <c:pt idx="19317">
                  <c:v>365.70029918484499</c:v>
                </c:pt>
                <c:pt idx="19318">
                  <c:v>365.69837520715703</c:v>
                </c:pt>
                <c:pt idx="19319">
                  <c:v>365.63754333758402</c:v>
                </c:pt>
                <c:pt idx="19320">
                  <c:v>365.63408500217599</c:v>
                </c:pt>
                <c:pt idx="19321">
                  <c:v>365.628263123414</c:v>
                </c:pt>
                <c:pt idx="19322">
                  <c:v>365.62350768582502</c:v>
                </c:pt>
                <c:pt idx="19323">
                  <c:v>365.557499146841</c:v>
                </c:pt>
                <c:pt idx="19324">
                  <c:v>365.52813002515501</c:v>
                </c:pt>
                <c:pt idx="19325">
                  <c:v>365.50417881981798</c:v>
                </c:pt>
                <c:pt idx="19326">
                  <c:v>365.47995451870298</c:v>
                </c:pt>
                <c:pt idx="19327">
                  <c:v>365.47582302007498</c:v>
                </c:pt>
                <c:pt idx="19328">
                  <c:v>365.45303151322702</c:v>
                </c:pt>
                <c:pt idx="19329">
                  <c:v>365.452682205933</c:v>
                </c:pt>
                <c:pt idx="19330">
                  <c:v>365.45079281852702</c:v>
                </c:pt>
                <c:pt idx="19331">
                  <c:v>365.44016728834498</c:v>
                </c:pt>
                <c:pt idx="19332">
                  <c:v>365.43974845849198</c:v>
                </c:pt>
                <c:pt idx="19333">
                  <c:v>365.36951212330302</c:v>
                </c:pt>
                <c:pt idx="19334">
                  <c:v>365.35590186359298</c:v>
                </c:pt>
                <c:pt idx="19335">
                  <c:v>365.333499204551</c:v>
                </c:pt>
                <c:pt idx="19336">
                  <c:v>365.31304318280502</c:v>
                </c:pt>
                <c:pt idx="19337">
                  <c:v>365.308567582092</c:v>
                </c:pt>
                <c:pt idx="19338">
                  <c:v>365.30802430426502</c:v>
                </c:pt>
                <c:pt idx="19339">
                  <c:v>365.27356936095401</c:v>
                </c:pt>
                <c:pt idx="19340">
                  <c:v>365.26405956017499</c:v>
                </c:pt>
                <c:pt idx="19341">
                  <c:v>365.263812720602</c:v>
                </c:pt>
                <c:pt idx="19342">
                  <c:v>365.25971010049301</c:v>
                </c:pt>
                <c:pt idx="19343">
                  <c:v>365.251162922194</c:v>
                </c:pt>
                <c:pt idx="19344">
                  <c:v>365.22515629600599</c:v>
                </c:pt>
                <c:pt idx="19345">
                  <c:v>365.17912767850697</c:v>
                </c:pt>
                <c:pt idx="19346">
                  <c:v>365.16420945139703</c:v>
                </c:pt>
                <c:pt idx="19347">
                  <c:v>365.11754653617197</c:v>
                </c:pt>
                <c:pt idx="19348">
                  <c:v>365.10372135345398</c:v>
                </c:pt>
                <c:pt idx="19349">
                  <c:v>365.101246867908</c:v>
                </c:pt>
                <c:pt idx="19350">
                  <c:v>365.079723259959</c:v>
                </c:pt>
                <c:pt idx="19351">
                  <c:v>365.07504586752901</c:v>
                </c:pt>
                <c:pt idx="19352">
                  <c:v>365.05773681653</c:v>
                </c:pt>
                <c:pt idx="19353">
                  <c:v>365.05677119841999</c:v>
                </c:pt>
                <c:pt idx="19354">
                  <c:v>365.04812683703801</c:v>
                </c:pt>
                <c:pt idx="19355">
                  <c:v>365.04799736540201</c:v>
                </c:pt>
                <c:pt idx="19356">
                  <c:v>364.9925774994</c:v>
                </c:pt>
                <c:pt idx="19357">
                  <c:v>364.97787434336698</c:v>
                </c:pt>
                <c:pt idx="19358">
                  <c:v>364.96832757022298</c:v>
                </c:pt>
                <c:pt idx="19359">
                  <c:v>364.94985527983101</c:v>
                </c:pt>
                <c:pt idx="19360">
                  <c:v>364.92766030235299</c:v>
                </c:pt>
                <c:pt idx="19361">
                  <c:v>364.921030735839</c:v>
                </c:pt>
                <c:pt idx="19362">
                  <c:v>364.91503291005898</c:v>
                </c:pt>
                <c:pt idx="19363">
                  <c:v>364.87510562042303</c:v>
                </c:pt>
                <c:pt idx="19364">
                  <c:v>364.86262826563302</c:v>
                </c:pt>
                <c:pt idx="19365">
                  <c:v>364.84659614750598</c:v>
                </c:pt>
                <c:pt idx="19366">
                  <c:v>364.84585553946999</c:v>
                </c:pt>
                <c:pt idx="19367">
                  <c:v>364.83720696270899</c:v>
                </c:pt>
                <c:pt idx="19368">
                  <c:v>364.836843881194</c:v>
                </c:pt>
                <c:pt idx="19369">
                  <c:v>364.829465603713</c:v>
                </c:pt>
                <c:pt idx="19370">
                  <c:v>364.78139516676202</c:v>
                </c:pt>
                <c:pt idx="19371">
                  <c:v>364.766339792118</c:v>
                </c:pt>
                <c:pt idx="19372">
                  <c:v>364.742853613357</c:v>
                </c:pt>
                <c:pt idx="19373">
                  <c:v>364.738262832283</c:v>
                </c:pt>
                <c:pt idx="19374">
                  <c:v>364.704917224128</c:v>
                </c:pt>
                <c:pt idx="19375">
                  <c:v>364.66886969162698</c:v>
                </c:pt>
                <c:pt idx="19376">
                  <c:v>364.63570166727999</c:v>
                </c:pt>
                <c:pt idx="19377">
                  <c:v>364.57987434210099</c:v>
                </c:pt>
                <c:pt idx="19378">
                  <c:v>364.574430325489</c:v>
                </c:pt>
                <c:pt idx="19379">
                  <c:v>364.57271478520499</c:v>
                </c:pt>
                <c:pt idx="19380">
                  <c:v>364.569515000639</c:v>
                </c:pt>
                <c:pt idx="19381">
                  <c:v>364.51538955697401</c:v>
                </c:pt>
                <c:pt idx="19382">
                  <c:v>364.508669404454</c:v>
                </c:pt>
                <c:pt idx="19383">
                  <c:v>364.50549012556399</c:v>
                </c:pt>
                <c:pt idx="19384">
                  <c:v>364.49462376053202</c:v>
                </c:pt>
                <c:pt idx="19385">
                  <c:v>364.49146356374598</c:v>
                </c:pt>
                <c:pt idx="19386">
                  <c:v>364.48893114847698</c:v>
                </c:pt>
                <c:pt idx="19387">
                  <c:v>364.48496173593099</c:v>
                </c:pt>
                <c:pt idx="19388">
                  <c:v>364.46392744759697</c:v>
                </c:pt>
                <c:pt idx="19389">
                  <c:v>364.461895440158</c:v>
                </c:pt>
                <c:pt idx="19390">
                  <c:v>364.45241290277198</c:v>
                </c:pt>
                <c:pt idx="19391">
                  <c:v>364.45111980266</c:v>
                </c:pt>
                <c:pt idx="19392">
                  <c:v>364.445055469642</c:v>
                </c:pt>
                <c:pt idx="19393">
                  <c:v>364.43406482236099</c:v>
                </c:pt>
                <c:pt idx="19394">
                  <c:v>364.41605065612299</c:v>
                </c:pt>
                <c:pt idx="19395">
                  <c:v>364.415896340926</c:v>
                </c:pt>
                <c:pt idx="19396">
                  <c:v>364.37006387605197</c:v>
                </c:pt>
                <c:pt idx="19397">
                  <c:v>364.34814484597001</c:v>
                </c:pt>
                <c:pt idx="19398">
                  <c:v>364.34498099845598</c:v>
                </c:pt>
                <c:pt idx="19399">
                  <c:v>364.34414756324202</c:v>
                </c:pt>
                <c:pt idx="19400">
                  <c:v>364.32970570589998</c:v>
                </c:pt>
                <c:pt idx="19401">
                  <c:v>364.32524644696002</c:v>
                </c:pt>
                <c:pt idx="19402">
                  <c:v>364.30944934595999</c:v>
                </c:pt>
                <c:pt idx="19403">
                  <c:v>364.28609244525398</c:v>
                </c:pt>
                <c:pt idx="19404">
                  <c:v>364.281044165759</c:v>
                </c:pt>
                <c:pt idx="19405">
                  <c:v>364.27644276309098</c:v>
                </c:pt>
                <c:pt idx="19406">
                  <c:v>364.25748936575297</c:v>
                </c:pt>
                <c:pt idx="19407">
                  <c:v>364.22177582489797</c:v>
                </c:pt>
                <c:pt idx="19408">
                  <c:v>364.20969391191898</c:v>
                </c:pt>
                <c:pt idx="19409">
                  <c:v>364.160471998378</c:v>
                </c:pt>
                <c:pt idx="19410">
                  <c:v>364.15951157374798</c:v>
                </c:pt>
                <c:pt idx="19411">
                  <c:v>364.151054560928</c:v>
                </c:pt>
                <c:pt idx="19412">
                  <c:v>364.14647850407101</c:v>
                </c:pt>
                <c:pt idx="19413">
                  <c:v>364.14535669779502</c:v>
                </c:pt>
                <c:pt idx="19414">
                  <c:v>364.12509626206202</c:v>
                </c:pt>
                <c:pt idx="19415">
                  <c:v>364.12267553255498</c:v>
                </c:pt>
                <c:pt idx="19416">
                  <c:v>364.11339902648899</c:v>
                </c:pt>
                <c:pt idx="19417">
                  <c:v>364.10944367428198</c:v>
                </c:pt>
                <c:pt idx="19418">
                  <c:v>364.10790039117001</c:v>
                </c:pt>
                <c:pt idx="19419">
                  <c:v>364.10661226338101</c:v>
                </c:pt>
                <c:pt idx="19420">
                  <c:v>364.09814254311999</c:v>
                </c:pt>
                <c:pt idx="19421">
                  <c:v>364.09716458158698</c:v>
                </c:pt>
                <c:pt idx="19422">
                  <c:v>364.09602231752899</c:v>
                </c:pt>
                <c:pt idx="19423">
                  <c:v>364.04715668142597</c:v>
                </c:pt>
                <c:pt idx="19424">
                  <c:v>364.021162386642</c:v>
                </c:pt>
                <c:pt idx="19425">
                  <c:v>364.00554186238497</c:v>
                </c:pt>
                <c:pt idx="19426">
                  <c:v>363.96722284622001</c:v>
                </c:pt>
                <c:pt idx="19427">
                  <c:v>363.92395279302502</c:v>
                </c:pt>
                <c:pt idx="19428">
                  <c:v>363.905566711473</c:v>
                </c:pt>
                <c:pt idx="19429">
                  <c:v>363.88216743318799</c:v>
                </c:pt>
                <c:pt idx="19430">
                  <c:v>363.85311262881203</c:v>
                </c:pt>
                <c:pt idx="19431">
                  <c:v>363.789790865459</c:v>
                </c:pt>
                <c:pt idx="19432">
                  <c:v>363.787103312314</c:v>
                </c:pt>
                <c:pt idx="19433">
                  <c:v>363.779706238139</c:v>
                </c:pt>
                <c:pt idx="19434">
                  <c:v>363.72464666417102</c:v>
                </c:pt>
                <c:pt idx="19435">
                  <c:v>363.70096573276999</c:v>
                </c:pt>
                <c:pt idx="19436">
                  <c:v>363.70030993961302</c:v>
                </c:pt>
                <c:pt idx="19437">
                  <c:v>363.68960172926899</c:v>
                </c:pt>
                <c:pt idx="19438">
                  <c:v>363.67201061732197</c:v>
                </c:pt>
                <c:pt idx="19439">
                  <c:v>363.635681454539</c:v>
                </c:pt>
                <c:pt idx="19440">
                  <c:v>363.55756718375198</c:v>
                </c:pt>
                <c:pt idx="19441">
                  <c:v>363.555750613962</c:v>
                </c:pt>
                <c:pt idx="19442">
                  <c:v>363.55006541435699</c:v>
                </c:pt>
                <c:pt idx="19443">
                  <c:v>363.52364604349998</c:v>
                </c:pt>
                <c:pt idx="19444">
                  <c:v>363.52271411601998</c:v>
                </c:pt>
                <c:pt idx="19445">
                  <c:v>363.52009413293399</c:v>
                </c:pt>
                <c:pt idx="19446">
                  <c:v>363.51738403278802</c:v>
                </c:pt>
                <c:pt idx="19447">
                  <c:v>363.51250959886602</c:v>
                </c:pt>
                <c:pt idx="19448">
                  <c:v>363.48409269919102</c:v>
                </c:pt>
                <c:pt idx="19449">
                  <c:v>363.45767964433202</c:v>
                </c:pt>
                <c:pt idx="19450">
                  <c:v>363.45261110703399</c:v>
                </c:pt>
                <c:pt idx="19451">
                  <c:v>363.449057534703</c:v>
                </c:pt>
                <c:pt idx="19452">
                  <c:v>363.44840180851497</c:v>
                </c:pt>
                <c:pt idx="19453">
                  <c:v>363.44424529419803</c:v>
                </c:pt>
                <c:pt idx="19454">
                  <c:v>363.42804148727902</c:v>
                </c:pt>
                <c:pt idx="19455">
                  <c:v>363.42523585937801</c:v>
                </c:pt>
                <c:pt idx="19456">
                  <c:v>363.41360858842899</c:v>
                </c:pt>
                <c:pt idx="19457">
                  <c:v>363.38861982609097</c:v>
                </c:pt>
                <c:pt idx="19458">
                  <c:v>363.38681115753297</c:v>
                </c:pt>
                <c:pt idx="19459">
                  <c:v>363.36510749637898</c:v>
                </c:pt>
                <c:pt idx="19460">
                  <c:v>363.34019682529299</c:v>
                </c:pt>
                <c:pt idx="19461">
                  <c:v>363.30692397940999</c:v>
                </c:pt>
                <c:pt idx="19462">
                  <c:v>363.29304318071098</c:v>
                </c:pt>
                <c:pt idx="19463">
                  <c:v>363.28498156842801</c:v>
                </c:pt>
                <c:pt idx="19464">
                  <c:v>363.25056596909502</c:v>
                </c:pt>
                <c:pt idx="19465">
                  <c:v>363.226276725601</c:v>
                </c:pt>
                <c:pt idx="19466">
                  <c:v>363.19419658456002</c:v>
                </c:pt>
                <c:pt idx="19467">
                  <c:v>363.19148585854799</c:v>
                </c:pt>
                <c:pt idx="19468">
                  <c:v>363.19148462431798</c:v>
                </c:pt>
                <c:pt idx="19469">
                  <c:v>363.18009592937801</c:v>
                </c:pt>
                <c:pt idx="19470">
                  <c:v>363.16565989928102</c:v>
                </c:pt>
                <c:pt idx="19471">
                  <c:v>363.16381880207803</c:v>
                </c:pt>
                <c:pt idx="19472">
                  <c:v>363.15514387060301</c:v>
                </c:pt>
                <c:pt idx="19473">
                  <c:v>363.13260108709301</c:v>
                </c:pt>
                <c:pt idx="19474">
                  <c:v>363.12474782562703</c:v>
                </c:pt>
                <c:pt idx="19475">
                  <c:v>363.12179159121598</c:v>
                </c:pt>
                <c:pt idx="19476">
                  <c:v>363.068985761482</c:v>
                </c:pt>
                <c:pt idx="19477">
                  <c:v>363.05972782942598</c:v>
                </c:pt>
                <c:pt idx="19478">
                  <c:v>363.04670583557697</c:v>
                </c:pt>
                <c:pt idx="19479">
                  <c:v>363.02975271594403</c:v>
                </c:pt>
                <c:pt idx="19480">
                  <c:v>363.00171409484699</c:v>
                </c:pt>
                <c:pt idx="19481">
                  <c:v>362.99578317984901</c:v>
                </c:pt>
                <c:pt idx="19482">
                  <c:v>362.98789419582698</c:v>
                </c:pt>
                <c:pt idx="19483">
                  <c:v>362.95737778859302</c:v>
                </c:pt>
                <c:pt idx="19484">
                  <c:v>362.95151412282303</c:v>
                </c:pt>
                <c:pt idx="19485">
                  <c:v>362.94812015525002</c:v>
                </c:pt>
                <c:pt idx="19486">
                  <c:v>362.923749789125</c:v>
                </c:pt>
                <c:pt idx="19487">
                  <c:v>362.91513297740102</c:v>
                </c:pt>
                <c:pt idx="19488">
                  <c:v>362.90468557145999</c:v>
                </c:pt>
                <c:pt idx="19489">
                  <c:v>362.89578500867202</c:v>
                </c:pt>
                <c:pt idx="19490">
                  <c:v>362.84849301524298</c:v>
                </c:pt>
                <c:pt idx="19491">
                  <c:v>362.84442713309699</c:v>
                </c:pt>
                <c:pt idx="19492">
                  <c:v>362.809184903063</c:v>
                </c:pt>
                <c:pt idx="19493">
                  <c:v>362.78044702030201</c:v>
                </c:pt>
                <c:pt idx="19494">
                  <c:v>362.77090988146199</c:v>
                </c:pt>
                <c:pt idx="19495">
                  <c:v>362.764585126003</c:v>
                </c:pt>
                <c:pt idx="19496">
                  <c:v>362.76275193371799</c:v>
                </c:pt>
                <c:pt idx="19497">
                  <c:v>362.74862313611101</c:v>
                </c:pt>
                <c:pt idx="19498">
                  <c:v>362.69137177460499</c:v>
                </c:pt>
                <c:pt idx="19499">
                  <c:v>362.67417845840203</c:v>
                </c:pt>
                <c:pt idx="19500">
                  <c:v>362.63807749201402</c:v>
                </c:pt>
                <c:pt idx="19501">
                  <c:v>362.61665648642997</c:v>
                </c:pt>
                <c:pt idx="19502">
                  <c:v>362.60911398622102</c:v>
                </c:pt>
                <c:pt idx="19503">
                  <c:v>362.60877039514202</c:v>
                </c:pt>
                <c:pt idx="19504">
                  <c:v>362.6009315604</c:v>
                </c:pt>
                <c:pt idx="19505">
                  <c:v>362.58908986946301</c:v>
                </c:pt>
                <c:pt idx="19506">
                  <c:v>362.583532314698</c:v>
                </c:pt>
                <c:pt idx="19507">
                  <c:v>362.579846414862</c:v>
                </c:pt>
                <c:pt idx="19508">
                  <c:v>362.57738927063502</c:v>
                </c:pt>
                <c:pt idx="19509">
                  <c:v>362.56515857053898</c:v>
                </c:pt>
                <c:pt idx="19510">
                  <c:v>362.56258365672898</c:v>
                </c:pt>
                <c:pt idx="19511">
                  <c:v>362.55321907637699</c:v>
                </c:pt>
                <c:pt idx="19512">
                  <c:v>362.49490654054898</c:v>
                </c:pt>
                <c:pt idx="19513">
                  <c:v>362.49318242478</c:v>
                </c:pt>
                <c:pt idx="19514">
                  <c:v>362.48316553322798</c:v>
                </c:pt>
                <c:pt idx="19515">
                  <c:v>362.47577523166899</c:v>
                </c:pt>
                <c:pt idx="19516">
                  <c:v>362.45252513094601</c:v>
                </c:pt>
                <c:pt idx="19517">
                  <c:v>362.45052605260003</c:v>
                </c:pt>
                <c:pt idx="19518">
                  <c:v>362.44870933237399</c:v>
                </c:pt>
                <c:pt idx="19519">
                  <c:v>362.43795936285898</c:v>
                </c:pt>
                <c:pt idx="19520">
                  <c:v>362.43687265363099</c:v>
                </c:pt>
                <c:pt idx="19521">
                  <c:v>362.40426420811002</c:v>
                </c:pt>
                <c:pt idx="19522">
                  <c:v>362.37145843759498</c:v>
                </c:pt>
                <c:pt idx="19523">
                  <c:v>362.31962028586202</c:v>
                </c:pt>
                <c:pt idx="19524">
                  <c:v>362.318185212012</c:v>
                </c:pt>
                <c:pt idx="19525">
                  <c:v>362.30017783689499</c:v>
                </c:pt>
                <c:pt idx="19526">
                  <c:v>362.23714482929302</c:v>
                </c:pt>
                <c:pt idx="19527">
                  <c:v>362.22930857425001</c:v>
                </c:pt>
                <c:pt idx="19528">
                  <c:v>362.20591531992898</c:v>
                </c:pt>
                <c:pt idx="19529">
                  <c:v>362.17652180206397</c:v>
                </c:pt>
                <c:pt idx="19530">
                  <c:v>362.163519295208</c:v>
                </c:pt>
                <c:pt idx="19531">
                  <c:v>362.15955580987998</c:v>
                </c:pt>
                <c:pt idx="19532">
                  <c:v>362.13638787646897</c:v>
                </c:pt>
                <c:pt idx="19533">
                  <c:v>362.13483481552299</c:v>
                </c:pt>
                <c:pt idx="19534">
                  <c:v>362.12418981446802</c:v>
                </c:pt>
                <c:pt idx="19535">
                  <c:v>362.11298397152302</c:v>
                </c:pt>
                <c:pt idx="19536">
                  <c:v>362.11223122419898</c:v>
                </c:pt>
                <c:pt idx="19537">
                  <c:v>362.10429680631398</c:v>
                </c:pt>
                <c:pt idx="19538">
                  <c:v>362.09831095653402</c:v>
                </c:pt>
                <c:pt idx="19539">
                  <c:v>362.09148014504098</c:v>
                </c:pt>
                <c:pt idx="19540">
                  <c:v>362.07413495782703</c:v>
                </c:pt>
                <c:pt idx="19541">
                  <c:v>362.07222420254902</c:v>
                </c:pt>
                <c:pt idx="19542">
                  <c:v>362.06876228038698</c:v>
                </c:pt>
                <c:pt idx="19543">
                  <c:v>362.02471422571898</c:v>
                </c:pt>
                <c:pt idx="19544">
                  <c:v>361.99981898994599</c:v>
                </c:pt>
                <c:pt idx="19545">
                  <c:v>361.99946829545001</c:v>
                </c:pt>
                <c:pt idx="19546">
                  <c:v>361.991338756125</c:v>
                </c:pt>
                <c:pt idx="19547">
                  <c:v>361.96286912211298</c:v>
                </c:pt>
                <c:pt idx="19548">
                  <c:v>361.94733671569099</c:v>
                </c:pt>
                <c:pt idx="19549">
                  <c:v>361.93956747310199</c:v>
                </c:pt>
                <c:pt idx="19550">
                  <c:v>361.91970053013398</c:v>
                </c:pt>
                <c:pt idx="19551">
                  <c:v>361.91526747421699</c:v>
                </c:pt>
                <c:pt idx="19552">
                  <c:v>361.897670341234</c:v>
                </c:pt>
                <c:pt idx="19553">
                  <c:v>361.89446997835</c:v>
                </c:pt>
                <c:pt idx="19554">
                  <c:v>361.873992134584</c:v>
                </c:pt>
                <c:pt idx="19555">
                  <c:v>361.87219495665897</c:v>
                </c:pt>
                <c:pt idx="19556">
                  <c:v>361.85588514419101</c:v>
                </c:pt>
                <c:pt idx="19557">
                  <c:v>361.844451581062</c:v>
                </c:pt>
                <c:pt idx="19558">
                  <c:v>361.83954694165197</c:v>
                </c:pt>
                <c:pt idx="19559">
                  <c:v>361.81541308993502</c:v>
                </c:pt>
                <c:pt idx="19560">
                  <c:v>361.79604544751697</c:v>
                </c:pt>
                <c:pt idx="19561">
                  <c:v>361.76695531333399</c:v>
                </c:pt>
                <c:pt idx="19562">
                  <c:v>361.75703318138699</c:v>
                </c:pt>
                <c:pt idx="19563">
                  <c:v>361.74500643246699</c:v>
                </c:pt>
                <c:pt idx="19564">
                  <c:v>361.73032066519499</c:v>
                </c:pt>
                <c:pt idx="19565">
                  <c:v>361.65571128282102</c:v>
                </c:pt>
                <c:pt idx="19566">
                  <c:v>361.65497624906902</c:v>
                </c:pt>
                <c:pt idx="19567">
                  <c:v>361.65049857470899</c:v>
                </c:pt>
                <c:pt idx="19568">
                  <c:v>361.64659378243198</c:v>
                </c:pt>
                <c:pt idx="19569">
                  <c:v>361.646345642043</c:v>
                </c:pt>
                <c:pt idx="19570">
                  <c:v>361.64262771708502</c:v>
                </c:pt>
                <c:pt idx="19571">
                  <c:v>361.633218099982</c:v>
                </c:pt>
                <c:pt idx="19572">
                  <c:v>361.61201177806799</c:v>
                </c:pt>
                <c:pt idx="19573">
                  <c:v>361.58342820734202</c:v>
                </c:pt>
                <c:pt idx="19574">
                  <c:v>361.57806762039002</c:v>
                </c:pt>
                <c:pt idx="19575">
                  <c:v>361.54415624937502</c:v>
                </c:pt>
                <c:pt idx="19576">
                  <c:v>361.53399494654099</c:v>
                </c:pt>
                <c:pt idx="19577">
                  <c:v>361.48029280223898</c:v>
                </c:pt>
                <c:pt idx="19578">
                  <c:v>361.44561744855798</c:v>
                </c:pt>
                <c:pt idx="19579">
                  <c:v>361.440148270088</c:v>
                </c:pt>
                <c:pt idx="19580">
                  <c:v>361.40049239233701</c:v>
                </c:pt>
                <c:pt idx="19581">
                  <c:v>361.37691009028401</c:v>
                </c:pt>
                <c:pt idx="19582">
                  <c:v>361.367462313722</c:v>
                </c:pt>
                <c:pt idx="19583">
                  <c:v>361.33388068016097</c:v>
                </c:pt>
                <c:pt idx="19584">
                  <c:v>361.32609461509497</c:v>
                </c:pt>
                <c:pt idx="19585">
                  <c:v>361.30669168348601</c:v>
                </c:pt>
                <c:pt idx="19586">
                  <c:v>361.27841804886901</c:v>
                </c:pt>
                <c:pt idx="19587">
                  <c:v>361.22926393448603</c:v>
                </c:pt>
                <c:pt idx="19588">
                  <c:v>361.210715619599</c:v>
                </c:pt>
                <c:pt idx="19589">
                  <c:v>361.19583397340898</c:v>
                </c:pt>
                <c:pt idx="19590">
                  <c:v>361.18146003076998</c:v>
                </c:pt>
                <c:pt idx="19591">
                  <c:v>361.17282298041403</c:v>
                </c:pt>
                <c:pt idx="19592">
                  <c:v>361.15805929453001</c:v>
                </c:pt>
                <c:pt idx="19593">
                  <c:v>361.14356873742202</c:v>
                </c:pt>
                <c:pt idx="19594">
                  <c:v>361.123302739054</c:v>
                </c:pt>
                <c:pt idx="19595">
                  <c:v>361.12151502121901</c:v>
                </c:pt>
                <c:pt idx="19596">
                  <c:v>361.08608443209698</c:v>
                </c:pt>
                <c:pt idx="19597">
                  <c:v>361.07867106983099</c:v>
                </c:pt>
                <c:pt idx="19598">
                  <c:v>361.07843149873497</c:v>
                </c:pt>
                <c:pt idx="19599">
                  <c:v>361.04786679602398</c:v>
                </c:pt>
                <c:pt idx="19600">
                  <c:v>361.04782122185202</c:v>
                </c:pt>
                <c:pt idx="19601">
                  <c:v>361.019559370119</c:v>
                </c:pt>
                <c:pt idx="19602">
                  <c:v>361.01854507851601</c:v>
                </c:pt>
                <c:pt idx="19603">
                  <c:v>360.992811640328</c:v>
                </c:pt>
                <c:pt idx="19604">
                  <c:v>360.945241095109</c:v>
                </c:pt>
                <c:pt idx="19605">
                  <c:v>360.915008354343</c:v>
                </c:pt>
                <c:pt idx="19606">
                  <c:v>360.89104446761399</c:v>
                </c:pt>
                <c:pt idx="19607">
                  <c:v>360.87829920674</c:v>
                </c:pt>
                <c:pt idx="19608">
                  <c:v>360.87219253576097</c:v>
                </c:pt>
                <c:pt idx="19609">
                  <c:v>360.856578441934</c:v>
                </c:pt>
                <c:pt idx="19610">
                  <c:v>360.84016333671798</c:v>
                </c:pt>
                <c:pt idx="19611">
                  <c:v>360.81370402744898</c:v>
                </c:pt>
                <c:pt idx="19612">
                  <c:v>360.81303620791101</c:v>
                </c:pt>
                <c:pt idx="19613">
                  <c:v>360.81271929977697</c:v>
                </c:pt>
                <c:pt idx="19614">
                  <c:v>360.75070468383097</c:v>
                </c:pt>
                <c:pt idx="19615">
                  <c:v>360.74236986993498</c:v>
                </c:pt>
                <c:pt idx="19616">
                  <c:v>360.73546940127898</c:v>
                </c:pt>
                <c:pt idx="19617">
                  <c:v>360.72875460879197</c:v>
                </c:pt>
                <c:pt idx="19618">
                  <c:v>360.72224738841697</c:v>
                </c:pt>
                <c:pt idx="19619">
                  <c:v>360.72014758328999</c:v>
                </c:pt>
                <c:pt idx="19620">
                  <c:v>360.71826505012001</c:v>
                </c:pt>
                <c:pt idx="19621">
                  <c:v>360.68190292121602</c:v>
                </c:pt>
                <c:pt idx="19622">
                  <c:v>360.67427232033202</c:v>
                </c:pt>
                <c:pt idx="19623">
                  <c:v>360.67382824915398</c:v>
                </c:pt>
                <c:pt idx="19624">
                  <c:v>360.66231230832898</c:v>
                </c:pt>
                <c:pt idx="19625">
                  <c:v>360.66005391379701</c:v>
                </c:pt>
                <c:pt idx="19626">
                  <c:v>360.64981204570802</c:v>
                </c:pt>
                <c:pt idx="19627">
                  <c:v>360.645652268395</c:v>
                </c:pt>
                <c:pt idx="19628">
                  <c:v>360.61707630435399</c:v>
                </c:pt>
                <c:pt idx="19629">
                  <c:v>360.61391874358299</c:v>
                </c:pt>
                <c:pt idx="19630">
                  <c:v>360.56723565237701</c:v>
                </c:pt>
                <c:pt idx="19631">
                  <c:v>360.55868814482199</c:v>
                </c:pt>
                <c:pt idx="19632">
                  <c:v>360.55531425784199</c:v>
                </c:pt>
                <c:pt idx="19633">
                  <c:v>360.53379566335201</c:v>
                </c:pt>
                <c:pt idx="19634">
                  <c:v>360.51352854444298</c:v>
                </c:pt>
                <c:pt idx="19635">
                  <c:v>360.51316371281098</c:v>
                </c:pt>
                <c:pt idx="19636">
                  <c:v>360.51009587176799</c:v>
                </c:pt>
                <c:pt idx="19637">
                  <c:v>360.46926117150599</c:v>
                </c:pt>
                <c:pt idx="19638">
                  <c:v>360.46572359564698</c:v>
                </c:pt>
                <c:pt idx="19639">
                  <c:v>360.43297394072403</c:v>
                </c:pt>
                <c:pt idx="19640">
                  <c:v>360.42569381521599</c:v>
                </c:pt>
                <c:pt idx="19641">
                  <c:v>360.41719931587102</c:v>
                </c:pt>
                <c:pt idx="19642">
                  <c:v>360.41501904692097</c:v>
                </c:pt>
                <c:pt idx="19643">
                  <c:v>360.407086239639</c:v>
                </c:pt>
                <c:pt idx="19644">
                  <c:v>360.38891086120299</c:v>
                </c:pt>
                <c:pt idx="19645">
                  <c:v>360.38080532422703</c:v>
                </c:pt>
                <c:pt idx="19646">
                  <c:v>360.35969242134502</c:v>
                </c:pt>
                <c:pt idx="19647">
                  <c:v>360.34284497042802</c:v>
                </c:pt>
                <c:pt idx="19648">
                  <c:v>360.33279466828202</c:v>
                </c:pt>
                <c:pt idx="19649">
                  <c:v>360.30395038300099</c:v>
                </c:pt>
                <c:pt idx="19650">
                  <c:v>360.28524296302101</c:v>
                </c:pt>
                <c:pt idx="19651">
                  <c:v>360.282557932609</c:v>
                </c:pt>
                <c:pt idx="19652">
                  <c:v>360.25823179332298</c:v>
                </c:pt>
                <c:pt idx="19653">
                  <c:v>360.25673516036699</c:v>
                </c:pt>
                <c:pt idx="19654">
                  <c:v>360.21606774023098</c:v>
                </c:pt>
                <c:pt idx="19655">
                  <c:v>360.21541576908498</c:v>
                </c:pt>
                <c:pt idx="19656">
                  <c:v>360.20759193511498</c:v>
                </c:pt>
                <c:pt idx="19657">
                  <c:v>360.19970904082999</c:v>
                </c:pt>
                <c:pt idx="19658">
                  <c:v>360.189141100673</c:v>
                </c:pt>
                <c:pt idx="19659">
                  <c:v>360.18337118835399</c:v>
                </c:pt>
                <c:pt idx="19660">
                  <c:v>360.13336092072598</c:v>
                </c:pt>
                <c:pt idx="19661">
                  <c:v>360.09406262075902</c:v>
                </c:pt>
                <c:pt idx="19662">
                  <c:v>360.07796003610702</c:v>
                </c:pt>
                <c:pt idx="19663">
                  <c:v>360.00733905877098</c:v>
                </c:pt>
                <c:pt idx="19664">
                  <c:v>359.99735790190101</c:v>
                </c:pt>
                <c:pt idx="19665">
                  <c:v>359.97047669909199</c:v>
                </c:pt>
                <c:pt idx="19666">
                  <c:v>359.95831150717203</c:v>
                </c:pt>
                <c:pt idx="19667">
                  <c:v>359.90278697246703</c:v>
                </c:pt>
                <c:pt idx="19668">
                  <c:v>359.89541562894101</c:v>
                </c:pt>
                <c:pt idx="19669">
                  <c:v>359.89432061957501</c:v>
                </c:pt>
                <c:pt idx="19670">
                  <c:v>359.85230559644901</c:v>
                </c:pt>
                <c:pt idx="19671">
                  <c:v>359.850921383833</c:v>
                </c:pt>
                <c:pt idx="19672">
                  <c:v>359.84061166831901</c:v>
                </c:pt>
                <c:pt idx="19673">
                  <c:v>359.83163902494903</c:v>
                </c:pt>
                <c:pt idx="19674">
                  <c:v>359.82971442170498</c:v>
                </c:pt>
                <c:pt idx="19675">
                  <c:v>359.82134363370199</c:v>
                </c:pt>
                <c:pt idx="19676">
                  <c:v>359.79059645876902</c:v>
                </c:pt>
                <c:pt idx="19677">
                  <c:v>359.79056317866002</c:v>
                </c:pt>
                <c:pt idx="19678">
                  <c:v>359.75721353826998</c:v>
                </c:pt>
                <c:pt idx="19679">
                  <c:v>359.74707747205099</c:v>
                </c:pt>
                <c:pt idx="19680">
                  <c:v>359.74456701924203</c:v>
                </c:pt>
                <c:pt idx="19681">
                  <c:v>359.740490056586</c:v>
                </c:pt>
                <c:pt idx="19682">
                  <c:v>359.73784290083501</c:v>
                </c:pt>
                <c:pt idx="19683">
                  <c:v>359.73391753998999</c:v>
                </c:pt>
                <c:pt idx="19684">
                  <c:v>359.72684537865098</c:v>
                </c:pt>
                <c:pt idx="19685">
                  <c:v>359.72206323466497</c:v>
                </c:pt>
                <c:pt idx="19686">
                  <c:v>359.706349929363</c:v>
                </c:pt>
                <c:pt idx="19687">
                  <c:v>359.67916551844002</c:v>
                </c:pt>
                <c:pt idx="19688">
                  <c:v>359.65430543909798</c:v>
                </c:pt>
                <c:pt idx="19689">
                  <c:v>359.56727379316197</c:v>
                </c:pt>
                <c:pt idx="19690">
                  <c:v>359.55276934823002</c:v>
                </c:pt>
                <c:pt idx="19691">
                  <c:v>359.54325429906498</c:v>
                </c:pt>
                <c:pt idx="19692">
                  <c:v>359.50340190920201</c:v>
                </c:pt>
                <c:pt idx="19693">
                  <c:v>359.46193330282898</c:v>
                </c:pt>
                <c:pt idx="19694">
                  <c:v>359.44656829872099</c:v>
                </c:pt>
                <c:pt idx="19695">
                  <c:v>359.41690978331701</c:v>
                </c:pt>
                <c:pt idx="19696">
                  <c:v>359.39625480505799</c:v>
                </c:pt>
                <c:pt idx="19697">
                  <c:v>359.38087371455703</c:v>
                </c:pt>
                <c:pt idx="19698">
                  <c:v>359.32309815866699</c:v>
                </c:pt>
                <c:pt idx="19699">
                  <c:v>359.315252996661</c:v>
                </c:pt>
                <c:pt idx="19700">
                  <c:v>359.29489502979999</c:v>
                </c:pt>
                <c:pt idx="19701">
                  <c:v>359.228492291544</c:v>
                </c:pt>
                <c:pt idx="19702">
                  <c:v>359.17559874659997</c:v>
                </c:pt>
                <c:pt idx="19703">
                  <c:v>359.17524350082903</c:v>
                </c:pt>
                <c:pt idx="19704">
                  <c:v>359.17245497270602</c:v>
                </c:pt>
                <c:pt idx="19705">
                  <c:v>359.165706994863</c:v>
                </c:pt>
                <c:pt idx="19706">
                  <c:v>359.127579706218</c:v>
                </c:pt>
                <c:pt idx="19707">
                  <c:v>359.041971997806</c:v>
                </c:pt>
                <c:pt idx="19708">
                  <c:v>359.03677477860401</c:v>
                </c:pt>
                <c:pt idx="19709">
                  <c:v>359.03660396422799</c:v>
                </c:pt>
                <c:pt idx="19710">
                  <c:v>359.02678906397801</c:v>
                </c:pt>
                <c:pt idx="19711">
                  <c:v>358.97818939220798</c:v>
                </c:pt>
                <c:pt idx="19712">
                  <c:v>358.976479092825</c:v>
                </c:pt>
                <c:pt idx="19713">
                  <c:v>358.94193827404098</c:v>
                </c:pt>
                <c:pt idx="19714">
                  <c:v>358.91881004279998</c:v>
                </c:pt>
                <c:pt idx="19715">
                  <c:v>358.914702317744</c:v>
                </c:pt>
                <c:pt idx="19716">
                  <c:v>358.86119272112398</c:v>
                </c:pt>
                <c:pt idx="19717">
                  <c:v>358.857959039778</c:v>
                </c:pt>
                <c:pt idx="19718">
                  <c:v>358.853617306074</c:v>
                </c:pt>
                <c:pt idx="19719">
                  <c:v>358.852563126105</c:v>
                </c:pt>
                <c:pt idx="19720">
                  <c:v>358.851979400115</c:v>
                </c:pt>
                <c:pt idx="19721">
                  <c:v>358.82121866074101</c:v>
                </c:pt>
                <c:pt idx="19722">
                  <c:v>358.813470023072</c:v>
                </c:pt>
                <c:pt idx="19723">
                  <c:v>358.80591177790598</c:v>
                </c:pt>
                <c:pt idx="19724">
                  <c:v>358.77804336806599</c:v>
                </c:pt>
                <c:pt idx="19725">
                  <c:v>358.72922099542598</c:v>
                </c:pt>
                <c:pt idx="19726">
                  <c:v>358.72466096149998</c:v>
                </c:pt>
                <c:pt idx="19727">
                  <c:v>358.70567567588898</c:v>
                </c:pt>
                <c:pt idx="19728">
                  <c:v>358.699758845757</c:v>
                </c:pt>
                <c:pt idx="19729">
                  <c:v>358.69767354052101</c:v>
                </c:pt>
                <c:pt idx="19730">
                  <c:v>358.681076313228</c:v>
                </c:pt>
                <c:pt idx="19731">
                  <c:v>358.65536036068301</c:v>
                </c:pt>
                <c:pt idx="19732">
                  <c:v>358.63031178806699</c:v>
                </c:pt>
                <c:pt idx="19733">
                  <c:v>358.62352866064901</c:v>
                </c:pt>
                <c:pt idx="19734">
                  <c:v>358.61994924477301</c:v>
                </c:pt>
                <c:pt idx="19735">
                  <c:v>358.58720191402102</c:v>
                </c:pt>
                <c:pt idx="19736">
                  <c:v>358.58465983105702</c:v>
                </c:pt>
                <c:pt idx="19737">
                  <c:v>358.57778350146998</c:v>
                </c:pt>
                <c:pt idx="19738">
                  <c:v>358.53814309968402</c:v>
                </c:pt>
                <c:pt idx="19739">
                  <c:v>358.51466304557198</c:v>
                </c:pt>
                <c:pt idx="19740">
                  <c:v>358.503712394415</c:v>
                </c:pt>
                <c:pt idx="19741">
                  <c:v>358.502616331789</c:v>
                </c:pt>
                <c:pt idx="19742">
                  <c:v>358.48771966244902</c:v>
                </c:pt>
                <c:pt idx="19743">
                  <c:v>358.46746415678098</c:v>
                </c:pt>
                <c:pt idx="19744">
                  <c:v>358.44765014945398</c:v>
                </c:pt>
                <c:pt idx="19745">
                  <c:v>358.40252873807202</c:v>
                </c:pt>
                <c:pt idx="19746">
                  <c:v>358.397447454531</c:v>
                </c:pt>
                <c:pt idx="19747">
                  <c:v>358.36425082242101</c:v>
                </c:pt>
                <c:pt idx="19748">
                  <c:v>358.30892723069599</c:v>
                </c:pt>
                <c:pt idx="19749">
                  <c:v>358.29787327497701</c:v>
                </c:pt>
                <c:pt idx="19750">
                  <c:v>358.29613356297</c:v>
                </c:pt>
                <c:pt idx="19751">
                  <c:v>358.294058986869</c:v>
                </c:pt>
                <c:pt idx="19752">
                  <c:v>358.27756070562998</c:v>
                </c:pt>
                <c:pt idx="19753">
                  <c:v>358.27485588130298</c:v>
                </c:pt>
                <c:pt idx="19754">
                  <c:v>358.26470223922303</c:v>
                </c:pt>
                <c:pt idx="19755">
                  <c:v>358.24926741342199</c:v>
                </c:pt>
                <c:pt idx="19756">
                  <c:v>358.23389507158299</c:v>
                </c:pt>
                <c:pt idx="19757">
                  <c:v>358.21860291086898</c:v>
                </c:pt>
                <c:pt idx="19758">
                  <c:v>358.20808162244703</c:v>
                </c:pt>
                <c:pt idx="19759">
                  <c:v>358.20093731305298</c:v>
                </c:pt>
                <c:pt idx="19760">
                  <c:v>358.19371865717699</c:v>
                </c:pt>
                <c:pt idx="19761">
                  <c:v>358.17885560261902</c:v>
                </c:pt>
                <c:pt idx="19762">
                  <c:v>358.16767506742201</c:v>
                </c:pt>
                <c:pt idx="19763">
                  <c:v>358.16607860014199</c:v>
                </c:pt>
                <c:pt idx="19764">
                  <c:v>358.164142582789</c:v>
                </c:pt>
                <c:pt idx="19765">
                  <c:v>358.15727698051199</c:v>
                </c:pt>
                <c:pt idx="19766">
                  <c:v>358.15127106769103</c:v>
                </c:pt>
                <c:pt idx="19767">
                  <c:v>358.134718241038</c:v>
                </c:pt>
                <c:pt idx="19768">
                  <c:v>358.11781995747498</c:v>
                </c:pt>
                <c:pt idx="19769">
                  <c:v>358.08147008303303</c:v>
                </c:pt>
                <c:pt idx="19770">
                  <c:v>358.07250273127897</c:v>
                </c:pt>
                <c:pt idx="19771">
                  <c:v>358.04968573471302</c:v>
                </c:pt>
                <c:pt idx="19772">
                  <c:v>358.04654226604498</c:v>
                </c:pt>
                <c:pt idx="19773">
                  <c:v>358.04018179576002</c:v>
                </c:pt>
                <c:pt idx="19774">
                  <c:v>358.03076115578199</c:v>
                </c:pt>
                <c:pt idx="19775">
                  <c:v>358.02892542250203</c:v>
                </c:pt>
                <c:pt idx="19776">
                  <c:v>358.013847292614</c:v>
                </c:pt>
                <c:pt idx="19777">
                  <c:v>358.01323392952099</c:v>
                </c:pt>
                <c:pt idx="19778">
                  <c:v>357.96773884940802</c:v>
                </c:pt>
                <c:pt idx="19779">
                  <c:v>357.90415123320599</c:v>
                </c:pt>
                <c:pt idx="19780">
                  <c:v>357.88933745015697</c:v>
                </c:pt>
                <c:pt idx="19781">
                  <c:v>357.88547974630399</c:v>
                </c:pt>
                <c:pt idx="19782">
                  <c:v>357.82612668035802</c:v>
                </c:pt>
                <c:pt idx="19783">
                  <c:v>357.79921270362797</c:v>
                </c:pt>
                <c:pt idx="19784">
                  <c:v>357.779735499884</c:v>
                </c:pt>
                <c:pt idx="19785">
                  <c:v>357.77206660787601</c:v>
                </c:pt>
                <c:pt idx="19786">
                  <c:v>357.75834184716501</c:v>
                </c:pt>
                <c:pt idx="19787">
                  <c:v>357.72419023390199</c:v>
                </c:pt>
                <c:pt idx="19788">
                  <c:v>357.60307284417001</c:v>
                </c:pt>
                <c:pt idx="19789">
                  <c:v>357.558975910855</c:v>
                </c:pt>
                <c:pt idx="19790">
                  <c:v>357.55075576030998</c:v>
                </c:pt>
                <c:pt idx="19791">
                  <c:v>357.48274100704299</c:v>
                </c:pt>
                <c:pt idx="19792">
                  <c:v>357.48077176435203</c:v>
                </c:pt>
                <c:pt idx="19793">
                  <c:v>357.45650330792699</c:v>
                </c:pt>
                <c:pt idx="19794">
                  <c:v>357.45526256911597</c:v>
                </c:pt>
                <c:pt idx="19795">
                  <c:v>357.45301751298899</c:v>
                </c:pt>
                <c:pt idx="19796">
                  <c:v>357.42898518485703</c:v>
                </c:pt>
                <c:pt idx="19797">
                  <c:v>357.41488561823098</c:v>
                </c:pt>
                <c:pt idx="19798">
                  <c:v>357.40266635805898</c:v>
                </c:pt>
                <c:pt idx="19799">
                  <c:v>357.40115604008997</c:v>
                </c:pt>
                <c:pt idx="19800">
                  <c:v>357.35237414782102</c:v>
                </c:pt>
                <c:pt idx="19801">
                  <c:v>357.345373690104</c:v>
                </c:pt>
                <c:pt idx="19802">
                  <c:v>357.31581241683602</c:v>
                </c:pt>
                <c:pt idx="19803">
                  <c:v>357.31547009858298</c:v>
                </c:pt>
                <c:pt idx="19804">
                  <c:v>357.28827383269601</c:v>
                </c:pt>
                <c:pt idx="19805">
                  <c:v>357.27484117565803</c:v>
                </c:pt>
                <c:pt idx="19806">
                  <c:v>357.16364650030999</c:v>
                </c:pt>
                <c:pt idx="19807">
                  <c:v>357.13206497500403</c:v>
                </c:pt>
                <c:pt idx="19808">
                  <c:v>357.05666266884799</c:v>
                </c:pt>
                <c:pt idx="19809">
                  <c:v>357.038194323391</c:v>
                </c:pt>
                <c:pt idx="19810">
                  <c:v>357.02680712845802</c:v>
                </c:pt>
                <c:pt idx="19811">
                  <c:v>356.98102791529101</c:v>
                </c:pt>
                <c:pt idx="19812">
                  <c:v>356.97645228601198</c:v>
                </c:pt>
                <c:pt idx="19813">
                  <c:v>356.97323656497099</c:v>
                </c:pt>
                <c:pt idx="19814">
                  <c:v>356.92303634491702</c:v>
                </c:pt>
                <c:pt idx="19815">
                  <c:v>356.92164601147698</c:v>
                </c:pt>
                <c:pt idx="19816">
                  <c:v>356.888976036359</c:v>
                </c:pt>
                <c:pt idx="19817">
                  <c:v>356.88742754354303</c:v>
                </c:pt>
                <c:pt idx="19818">
                  <c:v>356.87990069993202</c:v>
                </c:pt>
                <c:pt idx="19819">
                  <c:v>356.83154902855802</c:v>
                </c:pt>
                <c:pt idx="19820">
                  <c:v>356.78576213749102</c:v>
                </c:pt>
                <c:pt idx="19821">
                  <c:v>356.77905767299501</c:v>
                </c:pt>
                <c:pt idx="19822">
                  <c:v>356.77423632018798</c:v>
                </c:pt>
                <c:pt idx="19823">
                  <c:v>356.74235916872499</c:v>
                </c:pt>
                <c:pt idx="19824">
                  <c:v>356.74017115269902</c:v>
                </c:pt>
                <c:pt idx="19825">
                  <c:v>356.715150603317</c:v>
                </c:pt>
                <c:pt idx="19826">
                  <c:v>356.71410728067298</c:v>
                </c:pt>
                <c:pt idx="19827">
                  <c:v>356.69631025185498</c:v>
                </c:pt>
                <c:pt idx="19828">
                  <c:v>356.64301351912798</c:v>
                </c:pt>
                <c:pt idx="19829">
                  <c:v>356.640664189228</c:v>
                </c:pt>
                <c:pt idx="19830">
                  <c:v>356.63492022397401</c:v>
                </c:pt>
                <c:pt idx="19831">
                  <c:v>356.634891894232</c:v>
                </c:pt>
                <c:pt idx="19832">
                  <c:v>356.62151804629701</c:v>
                </c:pt>
                <c:pt idx="19833">
                  <c:v>356.615808549836</c:v>
                </c:pt>
                <c:pt idx="19834">
                  <c:v>356.581382867998</c:v>
                </c:pt>
                <c:pt idx="19835">
                  <c:v>356.575847609101</c:v>
                </c:pt>
                <c:pt idx="19836">
                  <c:v>356.55942914589002</c:v>
                </c:pt>
                <c:pt idx="19837">
                  <c:v>356.53710457090102</c:v>
                </c:pt>
                <c:pt idx="19838">
                  <c:v>356.52362777833798</c:v>
                </c:pt>
                <c:pt idx="19839">
                  <c:v>356.50703119382501</c:v>
                </c:pt>
                <c:pt idx="19840">
                  <c:v>356.50197543668099</c:v>
                </c:pt>
                <c:pt idx="19841">
                  <c:v>356.48298130803198</c:v>
                </c:pt>
                <c:pt idx="19842">
                  <c:v>356.40203084919</c:v>
                </c:pt>
                <c:pt idx="19843">
                  <c:v>356.39814147545297</c:v>
                </c:pt>
                <c:pt idx="19844">
                  <c:v>356.36390212708898</c:v>
                </c:pt>
                <c:pt idx="19845">
                  <c:v>356.30040994600699</c:v>
                </c:pt>
                <c:pt idx="19846">
                  <c:v>356.295731130371</c:v>
                </c:pt>
                <c:pt idx="19847">
                  <c:v>356.27886596548802</c:v>
                </c:pt>
                <c:pt idx="19848">
                  <c:v>356.26062665377702</c:v>
                </c:pt>
                <c:pt idx="19849">
                  <c:v>356.24152511624698</c:v>
                </c:pt>
                <c:pt idx="19850">
                  <c:v>356.23246510736902</c:v>
                </c:pt>
                <c:pt idx="19851">
                  <c:v>356.20588868822</c:v>
                </c:pt>
                <c:pt idx="19852">
                  <c:v>356.20365239581901</c:v>
                </c:pt>
                <c:pt idx="19853">
                  <c:v>356.20258298777202</c:v>
                </c:pt>
                <c:pt idx="19854">
                  <c:v>356.15605824683797</c:v>
                </c:pt>
                <c:pt idx="19855">
                  <c:v>356.10427081205597</c:v>
                </c:pt>
                <c:pt idx="19856">
                  <c:v>356.05700037546302</c:v>
                </c:pt>
                <c:pt idx="19857">
                  <c:v>356.02956093531202</c:v>
                </c:pt>
                <c:pt idx="19858">
                  <c:v>355.96797934911302</c:v>
                </c:pt>
                <c:pt idx="19859">
                  <c:v>355.94977759256898</c:v>
                </c:pt>
                <c:pt idx="19860">
                  <c:v>355.94536884731798</c:v>
                </c:pt>
                <c:pt idx="19861">
                  <c:v>355.93347667092002</c:v>
                </c:pt>
                <c:pt idx="19862">
                  <c:v>355.93282516770603</c:v>
                </c:pt>
                <c:pt idx="19863">
                  <c:v>355.91480420139999</c:v>
                </c:pt>
                <c:pt idx="19864">
                  <c:v>355.91059457657502</c:v>
                </c:pt>
                <c:pt idx="19865">
                  <c:v>355.90900561705701</c:v>
                </c:pt>
                <c:pt idx="19866">
                  <c:v>355.84271772233899</c:v>
                </c:pt>
                <c:pt idx="19867">
                  <c:v>355.82555269366702</c:v>
                </c:pt>
                <c:pt idx="19868">
                  <c:v>355.80809472170802</c:v>
                </c:pt>
                <c:pt idx="19869">
                  <c:v>355.80646273541299</c:v>
                </c:pt>
                <c:pt idx="19870">
                  <c:v>355.80196690079902</c:v>
                </c:pt>
                <c:pt idx="19871">
                  <c:v>355.80159299293001</c:v>
                </c:pt>
                <c:pt idx="19872">
                  <c:v>355.78424231615702</c:v>
                </c:pt>
                <c:pt idx="19873">
                  <c:v>355.77879514739499</c:v>
                </c:pt>
                <c:pt idx="19874">
                  <c:v>355.773708443386</c:v>
                </c:pt>
                <c:pt idx="19875">
                  <c:v>355.73168205711698</c:v>
                </c:pt>
                <c:pt idx="19876">
                  <c:v>355.70737658610398</c:v>
                </c:pt>
                <c:pt idx="19877">
                  <c:v>355.67063421325798</c:v>
                </c:pt>
                <c:pt idx="19878">
                  <c:v>355.64695725304199</c:v>
                </c:pt>
                <c:pt idx="19879">
                  <c:v>355.62210801948402</c:v>
                </c:pt>
                <c:pt idx="19880">
                  <c:v>355.600462364208</c:v>
                </c:pt>
                <c:pt idx="19881">
                  <c:v>355.58424622044703</c:v>
                </c:pt>
                <c:pt idx="19882">
                  <c:v>355.56102457476499</c:v>
                </c:pt>
                <c:pt idx="19883">
                  <c:v>355.55961660156299</c:v>
                </c:pt>
                <c:pt idx="19884">
                  <c:v>355.54464662231197</c:v>
                </c:pt>
                <c:pt idx="19885">
                  <c:v>355.54288586013797</c:v>
                </c:pt>
                <c:pt idx="19886">
                  <c:v>355.54034744649499</c:v>
                </c:pt>
                <c:pt idx="19887">
                  <c:v>355.528856183713</c:v>
                </c:pt>
                <c:pt idx="19888">
                  <c:v>355.51901787006602</c:v>
                </c:pt>
                <c:pt idx="19889">
                  <c:v>355.49610421386501</c:v>
                </c:pt>
                <c:pt idx="19890">
                  <c:v>355.49277829471799</c:v>
                </c:pt>
                <c:pt idx="19891">
                  <c:v>355.46297468242398</c:v>
                </c:pt>
                <c:pt idx="19892">
                  <c:v>355.45873295331899</c:v>
                </c:pt>
                <c:pt idx="19893">
                  <c:v>355.45470992789399</c:v>
                </c:pt>
                <c:pt idx="19894">
                  <c:v>355.43152428602298</c:v>
                </c:pt>
                <c:pt idx="19895">
                  <c:v>355.42919540404802</c:v>
                </c:pt>
                <c:pt idx="19896">
                  <c:v>355.33884614500801</c:v>
                </c:pt>
                <c:pt idx="19897">
                  <c:v>355.32774649022502</c:v>
                </c:pt>
                <c:pt idx="19898">
                  <c:v>355.30319252936198</c:v>
                </c:pt>
                <c:pt idx="19899">
                  <c:v>355.30034923935102</c:v>
                </c:pt>
                <c:pt idx="19900">
                  <c:v>355.295797581079</c:v>
                </c:pt>
                <c:pt idx="19901">
                  <c:v>355.29546145066399</c:v>
                </c:pt>
                <c:pt idx="19902">
                  <c:v>355.290161602615</c:v>
                </c:pt>
                <c:pt idx="19903">
                  <c:v>355.27975821205001</c:v>
                </c:pt>
                <c:pt idx="19904">
                  <c:v>355.26988155118499</c:v>
                </c:pt>
                <c:pt idx="19905">
                  <c:v>355.25727834490698</c:v>
                </c:pt>
                <c:pt idx="19906">
                  <c:v>355.248841754674</c:v>
                </c:pt>
                <c:pt idx="19907">
                  <c:v>355.21365800403998</c:v>
                </c:pt>
                <c:pt idx="19908">
                  <c:v>355.21316372978902</c:v>
                </c:pt>
                <c:pt idx="19909">
                  <c:v>355.21266306997398</c:v>
                </c:pt>
                <c:pt idx="19910">
                  <c:v>355.21007433262099</c:v>
                </c:pt>
                <c:pt idx="19911">
                  <c:v>355.19004795724601</c:v>
                </c:pt>
                <c:pt idx="19912">
                  <c:v>355.13054520093698</c:v>
                </c:pt>
                <c:pt idx="19913">
                  <c:v>355.09605743820401</c:v>
                </c:pt>
                <c:pt idx="19914">
                  <c:v>355.064684997082</c:v>
                </c:pt>
                <c:pt idx="19915">
                  <c:v>355.06193919715599</c:v>
                </c:pt>
                <c:pt idx="19916">
                  <c:v>355.052869647764</c:v>
                </c:pt>
                <c:pt idx="19917">
                  <c:v>354.98629492304298</c:v>
                </c:pt>
                <c:pt idx="19918">
                  <c:v>354.98485518046402</c:v>
                </c:pt>
                <c:pt idx="19919">
                  <c:v>354.974627776528</c:v>
                </c:pt>
                <c:pt idx="19920">
                  <c:v>354.97222211447502</c:v>
                </c:pt>
                <c:pt idx="19921">
                  <c:v>354.94036222267101</c:v>
                </c:pt>
                <c:pt idx="19922">
                  <c:v>354.93343924278503</c:v>
                </c:pt>
                <c:pt idx="19923">
                  <c:v>354.91654739581799</c:v>
                </c:pt>
                <c:pt idx="19924">
                  <c:v>354.86606319441398</c:v>
                </c:pt>
                <c:pt idx="19925">
                  <c:v>354.864358362997</c:v>
                </c:pt>
                <c:pt idx="19926">
                  <c:v>354.835159012394</c:v>
                </c:pt>
                <c:pt idx="19927">
                  <c:v>354.82610715991899</c:v>
                </c:pt>
                <c:pt idx="19928">
                  <c:v>354.82025770713602</c:v>
                </c:pt>
                <c:pt idx="19929">
                  <c:v>354.810530051027</c:v>
                </c:pt>
                <c:pt idx="19930">
                  <c:v>354.75413309442598</c:v>
                </c:pt>
                <c:pt idx="19931">
                  <c:v>354.741398958839</c:v>
                </c:pt>
                <c:pt idx="19932">
                  <c:v>354.72283990872501</c:v>
                </c:pt>
                <c:pt idx="19933">
                  <c:v>354.71900063444201</c:v>
                </c:pt>
                <c:pt idx="19934">
                  <c:v>354.70149092318502</c:v>
                </c:pt>
                <c:pt idx="19935">
                  <c:v>354.698216340035</c:v>
                </c:pt>
                <c:pt idx="19936">
                  <c:v>354.69726746020501</c:v>
                </c:pt>
                <c:pt idx="19937">
                  <c:v>354.67996034579397</c:v>
                </c:pt>
                <c:pt idx="19938">
                  <c:v>354.67504292274702</c:v>
                </c:pt>
                <c:pt idx="19939">
                  <c:v>354.66598034332299</c:v>
                </c:pt>
                <c:pt idx="19940">
                  <c:v>354.65362357619398</c:v>
                </c:pt>
                <c:pt idx="19941">
                  <c:v>354.63703763260401</c:v>
                </c:pt>
                <c:pt idx="19942">
                  <c:v>354.62528930286999</c:v>
                </c:pt>
                <c:pt idx="19943">
                  <c:v>354.60395941897201</c:v>
                </c:pt>
                <c:pt idx="19944">
                  <c:v>354.57923149044598</c:v>
                </c:pt>
                <c:pt idx="19945">
                  <c:v>354.57711449075202</c:v>
                </c:pt>
                <c:pt idx="19946">
                  <c:v>354.56163563458102</c:v>
                </c:pt>
                <c:pt idx="19947">
                  <c:v>354.55897166918601</c:v>
                </c:pt>
                <c:pt idx="19948">
                  <c:v>354.53978667905602</c:v>
                </c:pt>
                <c:pt idx="19949">
                  <c:v>354.52211837021798</c:v>
                </c:pt>
                <c:pt idx="19950">
                  <c:v>354.50906804615499</c:v>
                </c:pt>
                <c:pt idx="19951">
                  <c:v>354.50315645845097</c:v>
                </c:pt>
                <c:pt idx="19952">
                  <c:v>354.50081280904902</c:v>
                </c:pt>
                <c:pt idx="19953">
                  <c:v>354.46429295530697</c:v>
                </c:pt>
                <c:pt idx="19954">
                  <c:v>354.46423362838499</c:v>
                </c:pt>
                <c:pt idx="19955">
                  <c:v>354.46243275504298</c:v>
                </c:pt>
                <c:pt idx="19956">
                  <c:v>354.45779286762502</c:v>
                </c:pt>
                <c:pt idx="19957">
                  <c:v>354.415323848821</c:v>
                </c:pt>
                <c:pt idx="19958">
                  <c:v>354.38783789665399</c:v>
                </c:pt>
                <c:pt idx="19959">
                  <c:v>354.344117545166</c:v>
                </c:pt>
                <c:pt idx="19960">
                  <c:v>354.30603667473702</c:v>
                </c:pt>
                <c:pt idx="19961">
                  <c:v>354.30376559404198</c:v>
                </c:pt>
                <c:pt idx="19962">
                  <c:v>354.29611292240702</c:v>
                </c:pt>
                <c:pt idx="19963">
                  <c:v>354.25431296050402</c:v>
                </c:pt>
                <c:pt idx="19964">
                  <c:v>354.24232865174503</c:v>
                </c:pt>
                <c:pt idx="19965">
                  <c:v>354.24141275165402</c:v>
                </c:pt>
                <c:pt idx="19966">
                  <c:v>354.23519892230303</c:v>
                </c:pt>
                <c:pt idx="19967">
                  <c:v>354.23519397350299</c:v>
                </c:pt>
                <c:pt idx="19968">
                  <c:v>354.18061918971898</c:v>
                </c:pt>
                <c:pt idx="19969">
                  <c:v>354.17933350103499</c:v>
                </c:pt>
                <c:pt idx="19970">
                  <c:v>354.14713231662398</c:v>
                </c:pt>
                <c:pt idx="19971">
                  <c:v>353.96400706051202</c:v>
                </c:pt>
                <c:pt idx="19972">
                  <c:v>353.962256014876</c:v>
                </c:pt>
                <c:pt idx="19973">
                  <c:v>353.93771030097503</c:v>
                </c:pt>
                <c:pt idx="19974">
                  <c:v>353.92315211083297</c:v>
                </c:pt>
                <c:pt idx="19975">
                  <c:v>353.922037248908</c:v>
                </c:pt>
                <c:pt idx="19976">
                  <c:v>353.91744552440201</c:v>
                </c:pt>
                <c:pt idx="19977">
                  <c:v>353.91370876986599</c:v>
                </c:pt>
                <c:pt idx="19978">
                  <c:v>353.89818201007898</c:v>
                </c:pt>
                <c:pt idx="19979">
                  <c:v>353.85009707816698</c:v>
                </c:pt>
                <c:pt idx="19980">
                  <c:v>353.84277135053202</c:v>
                </c:pt>
                <c:pt idx="19981">
                  <c:v>353.82577387659899</c:v>
                </c:pt>
                <c:pt idx="19982">
                  <c:v>353.80932210097399</c:v>
                </c:pt>
                <c:pt idx="19983">
                  <c:v>353.78092526759298</c:v>
                </c:pt>
                <c:pt idx="19984">
                  <c:v>353.75394502824798</c:v>
                </c:pt>
                <c:pt idx="19985">
                  <c:v>353.75142236085401</c:v>
                </c:pt>
                <c:pt idx="19986">
                  <c:v>353.72439266387698</c:v>
                </c:pt>
                <c:pt idx="19987">
                  <c:v>353.71803866599703</c:v>
                </c:pt>
                <c:pt idx="19988">
                  <c:v>353.71470297035199</c:v>
                </c:pt>
                <c:pt idx="19989">
                  <c:v>353.677689171964</c:v>
                </c:pt>
                <c:pt idx="19990">
                  <c:v>353.67315968366302</c:v>
                </c:pt>
                <c:pt idx="19991">
                  <c:v>353.6698439443</c:v>
                </c:pt>
                <c:pt idx="19992">
                  <c:v>353.63773214535797</c:v>
                </c:pt>
                <c:pt idx="19993">
                  <c:v>353.63254538664597</c:v>
                </c:pt>
                <c:pt idx="19994">
                  <c:v>353.62944448381103</c:v>
                </c:pt>
                <c:pt idx="19995">
                  <c:v>353.62853462480001</c:v>
                </c:pt>
                <c:pt idx="19996">
                  <c:v>353.62546874317098</c:v>
                </c:pt>
                <c:pt idx="19997">
                  <c:v>353.57509014636901</c:v>
                </c:pt>
                <c:pt idx="19998">
                  <c:v>353.55489906028401</c:v>
                </c:pt>
                <c:pt idx="19999">
                  <c:v>353.47000871291402</c:v>
                </c:pt>
                <c:pt idx="20000">
                  <c:v>353.46944189349603</c:v>
                </c:pt>
                <c:pt idx="20001">
                  <c:v>353.46263360086101</c:v>
                </c:pt>
                <c:pt idx="20002">
                  <c:v>353.4559377791</c:v>
                </c:pt>
                <c:pt idx="20003">
                  <c:v>353.42995190529399</c:v>
                </c:pt>
                <c:pt idx="20004">
                  <c:v>353.368312297388</c:v>
                </c:pt>
                <c:pt idx="20005">
                  <c:v>353.360650917876</c:v>
                </c:pt>
                <c:pt idx="20006">
                  <c:v>353.30341531951899</c:v>
                </c:pt>
                <c:pt idx="20007">
                  <c:v>353.29128210103602</c:v>
                </c:pt>
                <c:pt idx="20008">
                  <c:v>353.225299352322</c:v>
                </c:pt>
                <c:pt idx="20009">
                  <c:v>353.21938910178199</c:v>
                </c:pt>
                <c:pt idx="20010">
                  <c:v>353.19595194113901</c:v>
                </c:pt>
                <c:pt idx="20011">
                  <c:v>353.15216138627301</c:v>
                </c:pt>
                <c:pt idx="20012">
                  <c:v>353.09026536808301</c:v>
                </c:pt>
                <c:pt idx="20013">
                  <c:v>353.07823005123703</c:v>
                </c:pt>
                <c:pt idx="20014">
                  <c:v>353.052677691089</c:v>
                </c:pt>
                <c:pt idx="20015">
                  <c:v>353.04388755854598</c:v>
                </c:pt>
                <c:pt idx="20016">
                  <c:v>353.041428413522</c:v>
                </c:pt>
                <c:pt idx="20017">
                  <c:v>353.02794425256297</c:v>
                </c:pt>
                <c:pt idx="20018">
                  <c:v>353.02171625161901</c:v>
                </c:pt>
                <c:pt idx="20019">
                  <c:v>352.99665869228397</c:v>
                </c:pt>
                <c:pt idx="20020">
                  <c:v>352.98936726314997</c:v>
                </c:pt>
                <c:pt idx="20021">
                  <c:v>352.89726396524202</c:v>
                </c:pt>
                <c:pt idx="20022">
                  <c:v>352.868325573672</c:v>
                </c:pt>
                <c:pt idx="20023">
                  <c:v>352.85476427607199</c:v>
                </c:pt>
                <c:pt idx="20024">
                  <c:v>352.84945639971698</c:v>
                </c:pt>
                <c:pt idx="20025">
                  <c:v>352.79318053142998</c:v>
                </c:pt>
                <c:pt idx="20026">
                  <c:v>352.78766076903003</c:v>
                </c:pt>
                <c:pt idx="20027">
                  <c:v>352.78151576794801</c:v>
                </c:pt>
                <c:pt idx="20028">
                  <c:v>352.77394879263699</c:v>
                </c:pt>
                <c:pt idx="20029">
                  <c:v>352.756438499654</c:v>
                </c:pt>
                <c:pt idx="20030">
                  <c:v>352.74384160796802</c:v>
                </c:pt>
                <c:pt idx="20031">
                  <c:v>352.71774091832702</c:v>
                </c:pt>
                <c:pt idx="20032">
                  <c:v>352.68874022917299</c:v>
                </c:pt>
                <c:pt idx="20033">
                  <c:v>352.686099591654</c:v>
                </c:pt>
                <c:pt idx="20034">
                  <c:v>352.684068403693</c:v>
                </c:pt>
                <c:pt idx="20035">
                  <c:v>352.664553837151</c:v>
                </c:pt>
                <c:pt idx="20036">
                  <c:v>352.653950840569</c:v>
                </c:pt>
                <c:pt idx="20037">
                  <c:v>352.61220600719599</c:v>
                </c:pt>
                <c:pt idx="20038">
                  <c:v>352.60560718438001</c:v>
                </c:pt>
                <c:pt idx="20039">
                  <c:v>352.58551036667001</c:v>
                </c:pt>
                <c:pt idx="20040">
                  <c:v>352.58195030360798</c:v>
                </c:pt>
                <c:pt idx="20041">
                  <c:v>352.55628617972201</c:v>
                </c:pt>
                <c:pt idx="20042">
                  <c:v>352.49559102809297</c:v>
                </c:pt>
                <c:pt idx="20043">
                  <c:v>352.49413362669702</c:v>
                </c:pt>
                <c:pt idx="20044">
                  <c:v>352.48496972694801</c:v>
                </c:pt>
                <c:pt idx="20045">
                  <c:v>352.47797217935101</c:v>
                </c:pt>
                <c:pt idx="20046">
                  <c:v>352.45240102112803</c:v>
                </c:pt>
                <c:pt idx="20047">
                  <c:v>352.44814863318101</c:v>
                </c:pt>
                <c:pt idx="20048">
                  <c:v>352.42003923574299</c:v>
                </c:pt>
                <c:pt idx="20049">
                  <c:v>352.41528855664598</c:v>
                </c:pt>
                <c:pt idx="20050">
                  <c:v>352.40700945147802</c:v>
                </c:pt>
                <c:pt idx="20051">
                  <c:v>352.39837810391799</c:v>
                </c:pt>
                <c:pt idx="20052">
                  <c:v>352.39079811834802</c:v>
                </c:pt>
                <c:pt idx="20053">
                  <c:v>352.298420194431</c:v>
                </c:pt>
                <c:pt idx="20054">
                  <c:v>352.27725960785102</c:v>
                </c:pt>
                <c:pt idx="20055">
                  <c:v>352.27160126991902</c:v>
                </c:pt>
                <c:pt idx="20056">
                  <c:v>352.26510742281403</c:v>
                </c:pt>
                <c:pt idx="20057">
                  <c:v>352.24963855668801</c:v>
                </c:pt>
                <c:pt idx="20058">
                  <c:v>352.21644404361598</c:v>
                </c:pt>
                <c:pt idx="20059">
                  <c:v>352.21610910033098</c:v>
                </c:pt>
                <c:pt idx="20060">
                  <c:v>352.21092978756002</c:v>
                </c:pt>
                <c:pt idx="20061">
                  <c:v>352.18472249766501</c:v>
                </c:pt>
                <c:pt idx="20062">
                  <c:v>352.156497776592</c:v>
                </c:pt>
                <c:pt idx="20063">
                  <c:v>352.11791523494998</c:v>
                </c:pt>
                <c:pt idx="20064">
                  <c:v>352.11400945105203</c:v>
                </c:pt>
                <c:pt idx="20065">
                  <c:v>352.10633320616898</c:v>
                </c:pt>
                <c:pt idx="20066">
                  <c:v>352.08983535255402</c:v>
                </c:pt>
                <c:pt idx="20067">
                  <c:v>352.04581497605102</c:v>
                </c:pt>
                <c:pt idx="20068">
                  <c:v>352.036417256231</c:v>
                </c:pt>
                <c:pt idx="20069">
                  <c:v>352.013226305123</c:v>
                </c:pt>
                <c:pt idx="20070">
                  <c:v>352.00983962447799</c:v>
                </c:pt>
                <c:pt idx="20071">
                  <c:v>351.96389729318503</c:v>
                </c:pt>
                <c:pt idx="20072">
                  <c:v>351.96005377375297</c:v>
                </c:pt>
                <c:pt idx="20073">
                  <c:v>351.90904331567799</c:v>
                </c:pt>
                <c:pt idx="20074">
                  <c:v>351.90636146959298</c:v>
                </c:pt>
                <c:pt idx="20075">
                  <c:v>351.89481074627503</c:v>
                </c:pt>
                <c:pt idx="20076">
                  <c:v>351.85865885426801</c:v>
                </c:pt>
                <c:pt idx="20077">
                  <c:v>351.85838175148899</c:v>
                </c:pt>
                <c:pt idx="20078">
                  <c:v>351.85278369221101</c:v>
                </c:pt>
                <c:pt idx="20079">
                  <c:v>351.83365436568198</c:v>
                </c:pt>
                <c:pt idx="20080">
                  <c:v>351.79353028269998</c:v>
                </c:pt>
                <c:pt idx="20081">
                  <c:v>351.77682993142002</c:v>
                </c:pt>
                <c:pt idx="20082">
                  <c:v>351.75064252023901</c:v>
                </c:pt>
                <c:pt idx="20083">
                  <c:v>351.69255011181002</c:v>
                </c:pt>
                <c:pt idx="20084">
                  <c:v>351.65295492524899</c:v>
                </c:pt>
                <c:pt idx="20085">
                  <c:v>351.650942162923</c:v>
                </c:pt>
                <c:pt idx="20086">
                  <c:v>351.63767694404902</c:v>
                </c:pt>
                <c:pt idx="20087">
                  <c:v>351.61045542925501</c:v>
                </c:pt>
                <c:pt idx="20088">
                  <c:v>351.59054545567199</c:v>
                </c:pt>
                <c:pt idx="20089">
                  <c:v>351.54654923566198</c:v>
                </c:pt>
                <c:pt idx="20090">
                  <c:v>351.48586983298702</c:v>
                </c:pt>
                <c:pt idx="20091">
                  <c:v>351.479675895892</c:v>
                </c:pt>
                <c:pt idx="20092">
                  <c:v>351.46539020942203</c:v>
                </c:pt>
                <c:pt idx="20093">
                  <c:v>351.442226033125</c:v>
                </c:pt>
                <c:pt idx="20094">
                  <c:v>351.43622855390697</c:v>
                </c:pt>
                <c:pt idx="20095">
                  <c:v>351.43244864773698</c:v>
                </c:pt>
                <c:pt idx="20096">
                  <c:v>351.37177209862898</c:v>
                </c:pt>
                <c:pt idx="20097">
                  <c:v>351.34987707526602</c:v>
                </c:pt>
                <c:pt idx="20098">
                  <c:v>351.33818563291698</c:v>
                </c:pt>
                <c:pt idx="20099">
                  <c:v>351.267314988154</c:v>
                </c:pt>
                <c:pt idx="20100">
                  <c:v>351.26229127808898</c:v>
                </c:pt>
                <c:pt idx="20101">
                  <c:v>351.23706511052001</c:v>
                </c:pt>
                <c:pt idx="20102">
                  <c:v>351.23561926000502</c:v>
                </c:pt>
                <c:pt idx="20103">
                  <c:v>351.20694198038598</c:v>
                </c:pt>
                <c:pt idx="20104">
                  <c:v>351.19891268390398</c:v>
                </c:pt>
                <c:pt idx="20105">
                  <c:v>351.18986415052302</c:v>
                </c:pt>
                <c:pt idx="20106">
                  <c:v>351.16432133712601</c:v>
                </c:pt>
                <c:pt idx="20107">
                  <c:v>351.16103665076201</c:v>
                </c:pt>
                <c:pt idx="20108">
                  <c:v>351.15175565787098</c:v>
                </c:pt>
                <c:pt idx="20109">
                  <c:v>351.128131666412</c:v>
                </c:pt>
                <c:pt idx="20110">
                  <c:v>351.10293775091799</c:v>
                </c:pt>
                <c:pt idx="20111">
                  <c:v>351.06636479159602</c:v>
                </c:pt>
                <c:pt idx="20112">
                  <c:v>351.05406617334199</c:v>
                </c:pt>
                <c:pt idx="20113">
                  <c:v>351.03923071131101</c:v>
                </c:pt>
                <c:pt idx="20114">
                  <c:v>350.98608540917701</c:v>
                </c:pt>
                <c:pt idx="20115">
                  <c:v>350.98465495937</c:v>
                </c:pt>
                <c:pt idx="20116">
                  <c:v>350.97092703540699</c:v>
                </c:pt>
                <c:pt idx="20117">
                  <c:v>350.97070931944199</c:v>
                </c:pt>
                <c:pt idx="20118">
                  <c:v>350.93728137053</c:v>
                </c:pt>
                <c:pt idx="20119">
                  <c:v>350.91434238980798</c:v>
                </c:pt>
                <c:pt idx="20120">
                  <c:v>350.91225229462702</c:v>
                </c:pt>
                <c:pt idx="20121">
                  <c:v>350.90208861824198</c:v>
                </c:pt>
                <c:pt idx="20122">
                  <c:v>350.880621571939</c:v>
                </c:pt>
                <c:pt idx="20123">
                  <c:v>350.87987243048798</c:v>
                </c:pt>
                <c:pt idx="20124">
                  <c:v>350.87518976064399</c:v>
                </c:pt>
                <c:pt idx="20125">
                  <c:v>350.868515071091</c:v>
                </c:pt>
                <c:pt idx="20126">
                  <c:v>350.86040257980801</c:v>
                </c:pt>
                <c:pt idx="20127">
                  <c:v>350.788116254974</c:v>
                </c:pt>
                <c:pt idx="20128">
                  <c:v>350.74401435894998</c:v>
                </c:pt>
                <c:pt idx="20129">
                  <c:v>350.73765001995901</c:v>
                </c:pt>
                <c:pt idx="20130">
                  <c:v>350.71668245682201</c:v>
                </c:pt>
                <c:pt idx="20131">
                  <c:v>350.685594381469</c:v>
                </c:pt>
                <c:pt idx="20132">
                  <c:v>350.68121928926001</c:v>
                </c:pt>
                <c:pt idx="20133">
                  <c:v>350.68050980447703</c:v>
                </c:pt>
                <c:pt idx="20134">
                  <c:v>350.67274648115</c:v>
                </c:pt>
                <c:pt idx="20135">
                  <c:v>350.65463669962202</c:v>
                </c:pt>
                <c:pt idx="20136">
                  <c:v>350.62768975201499</c:v>
                </c:pt>
                <c:pt idx="20137">
                  <c:v>350.59854138966</c:v>
                </c:pt>
                <c:pt idx="20138">
                  <c:v>350.515955057204</c:v>
                </c:pt>
                <c:pt idx="20139">
                  <c:v>350.46654741866797</c:v>
                </c:pt>
                <c:pt idx="20140">
                  <c:v>350.43439782970802</c:v>
                </c:pt>
                <c:pt idx="20141">
                  <c:v>350.41510197425799</c:v>
                </c:pt>
                <c:pt idx="20142">
                  <c:v>350.41376389967502</c:v>
                </c:pt>
                <c:pt idx="20143">
                  <c:v>350.40641939109503</c:v>
                </c:pt>
                <c:pt idx="20144">
                  <c:v>350.36026931620103</c:v>
                </c:pt>
                <c:pt idx="20145">
                  <c:v>350.34829499718597</c:v>
                </c:pt>
                <c:pt idx="20146">
                  <c:v>350.345035203321</c:v>
                </c:pt>
                <c:pt idx="20147">
                  <c:v>350.30977175284801</c:v>
                </c:pt>
                <c:pt idx="20148">
                  <c:v>350.29927884176402</c:v>
                </c:pt>
                <c:pt idx="20149">
                  <c:v>350.26679233580501</c:v>
                </c:pt>
                <c:pt idx="20150">
                  <c:v>350.264651577454</c:v>
                </c:pt>
                <c:pt idx="20151">
                  <c:v>350.25535297399801</c:v>
                </c:pt>
                <c:pt idx="20152">
                  <c:v>350.25124104037099</c:v>
                </c:pt>
                <c:pt idx="20153">
                  <c:v>350.24113643762797</c:v>
                </c:pt>
                <c:pt idx="20154">
                  <c:v>350.20622742922501</c:v>
                </c:pt>
                <c:pt idx="20155">
                  <c:v>350.159581986798</c:v>
                </c:pt>
                <c:pt idx="20156">
                  <c:v>350.15943324219501</c:v>
                </c:pt>
                <c:pt idx="20157">
                  <c:v>350.13837327957299</c:v>
                </c:pt>
                <c:pt idx="20158">
                  <c:v>350.10099182410499</c:v>
                </c:pt>
                <c:pt idx="20159">
                  <c:v>350.07383330326599</c:v>
                </c:pt>
                <c:pt idx="20160">
                  <c:v>349.99996429797</c:v>
                </c:pt>
                <c:pt idx="20161">
                  <c:v>349.96168376102702</c:v>
                </c:pt>
                <c:pt idx="20162">
                  <c:v>349.94784549996899</c:v>
                </c:pt>
                <c:pt idx="20163">
                  <c:v>349.93788370053301</c:v>
                </c:pt>
                <c:pt idx="20164">
                  <c:v>349.93742603618398</c:v>
                </c:pt>
                <c:pt idx="20165">
                  <c:v>349.93550819244302</c:v>
                </c:pt>
                <c:pt idx="20166">
                  <c:v>349.92064610757097</c:v>
                </c:pt>
                <c:pt idx="20167">
                  <c:v>349.876217148818</c:v>
                </c:pt>
                <c:pt idx="20168">
                  <c:v>349.85208758864098</c:v>
                </c:pt>
                <c:pt idx="20169">
                  <c:v>349.84639208457099</c:v>
                </c:pt>
                <c:pt idx="20170">
                  <c:v>349.82547253881</c:v>
                </c:pt>
                <c:pt idx="20171">
                  <c:v>349.81430261931501</c:v>
                </c:pt>
                <c:pt idx="20172">
                  <c:v>349.786524131448</c:v>
                </c:pt>
                <c:pt idx="20173">
                  <c:v>349.78188460770298</c:v>
                </c:pt>
                <c:pt idx="20174">
                  <c:v>349.75151681760298</c:v>
                </c:pt>
                <c:pt idx="20175">
                  <c:v>349.73300284852797</c:v>
                </c:pt>
                <c:pt idx="20176">
                  <c:v>349.72517957061802</c:v>
                </c:pt>
                <c:pt idx="20177">
                  <c:v>349.70311411275799</c:v>
                </c:pt>
                <c:pt idx="20178">
                  <c:v>349.687205734884</c:v>
                </c:pt>
                <c:pt idx="20179">
                  <c:v>349.65883359478698</c:v>
                </c:pt>
                <c:pt idx="20180">
                  <c:v>349.63859640779498</c:v>
                </c:pt>
                <c:pt idx="20181">
                  <c:v>349.60644342538097</c:v>
                </c:pt>
                <c:pt idx="20182">
                  <c:v>349.58276306170501</c:v>
                </c:pt>
                <c:pt idx="20183">
                  <c:v>349.56562686997302</c:v>
                </c:pt>
                <c:pt idx="20184">
                  <c:v>349.56296226145099</c:v>
                </c:pt>
                <c:pt idx="20185">
                  <c:v>349.55716259019698</c:v>
                </c:pt>
                <c:pt idx="20186">
                  <c:v>349.51518916285698</c:v>
                </c:pt>
                <c:pt idx="20187">
                  <c:v>349.502042293893</c:v>
                </c:pt>
                <c:pt idx="20188">
                  <c:v>349.46999127416598</c:v>
                </c:pt>
                <c:pt idx="20189">
                  <c:v>349.46957236511901</c:v>
                </c:pt>
                <c:pt idx="20190">
                  <c:v>349.43885263181602</c:v>
                </c:pt>
                <c:pt idx="20191">
                  <c:v>349.40977501803798</c:v>
                </c:pt>
                <c:pt idx="20192">
                  <c:v>349.403279017378</c:v>
                </c:pt>
                <c:pt idx="20193">
                  <c:v>349.402334400531</c:v>
                </c:pt>
                <c:pt idx="20194">
                  <c:v>349.39794962374998</c:v>
                </c:pt>
                <c:pt idx="20195">
                  <c:v>349.38315580113999</c:v>
                </c:pt>
                <c:pt idx="20196">
                  <c:v>349.357868272612</c:v>
                </c:pt>
                <c:pt idx="20197">
                  <c:v>349.32224026226498</c:v>
                </c:pt>
                <c:pt idx="20198">
                  <c:v>349.24032936222301</c:v>
                </c:pt>
                <c:pt idx="20199">
                  <c:v>349.21713909022702</c:v>
                </c:pt>
                <c:pt idx="20200">
                  <c:v>349.21454009518402</c:v>
                </c:pt>
                <c:pt idx="20201">
                  <c:v>349.17626751345199</c:v>
                </c:pt>
                <c:pt idx="20202">
                  <c:v>349.15876668638998</c:v>
                </c:pt>
                <c:pt idx="20203">
                  <c:v>349.15321336482998</c:v>
                </c:pt>
                <c:pt idx="20204">
                  <c:v>349.10596324995498</c:v>
                </c:pt>
                <c:pt idx="20205">
                  <c:v>349.08582072214898</c:v>
                </c:pt>
                <c:pt idx="20206">
                  <c:v>349.05957568412799</c:v>
                </c:pt>
                <c:pt idx="20207">
                  <c:v>349.03258348877603</c:v>
                </c:pt>
                <c:pt idx="20208">
                  <c:v>349.01073829312799</c:v>
                </c:pt>
                <c:pt idx="20209">
                  <c:v>348.98669402728399</c:v>
                </c:pt>
                <c:pt idx="20210">
                  <c:v>348.933031925747</c:v>
                </c:pt>
                <c:pt idx="20211">
                  <c:v>348.92948218424903</c:v>
                </c:pt>
                <c:pt idx="20212">
                  <c:v>348.89173162290399</c:v>
                </c:pt>
                <c:pt idx="20213">
                  <c:v>348.863545664806</c:v>
                </c:pt>
                <c:pt idx="20214">
                  <c:v>348.850024002895</c:v>
                </c:pt>
                <c:pt idx="20215">
                  <c:v>348.84365597706898</c:v>
                </c:pt>
                <c:pt idx="20216">
                  <c:v>348.82841662503301</c:v>
                </c:pt>
                <c:pt idx="20217">
                  <c:v>348.810238703121</c:v>
                </c:pt>
                <c:pt idx="20218">
                  <c:v>348.77434483017299</c:v>
                </c:pt>
                <c:pt idx="20219">
                  <c:v>348.77287076758898</c:v>
                </c:pt>
                <c:pt idx="20220">
                  <c:v>348.70512098622498</c:v>
                </c:pt>
                <c:pt idx="20221">
                  <c:v>348.69292466316898</c:v>
                </c:pt>
                <c:pt idx="20222">
                  <c:v>348.68964403022102</c:v>
                </c:pt>
                <c:pt idx="20223">
                  <c:v>348.68721820043999</c:v>
                </c:pt>
                <c:pt idx="20224">
                  <c:v>348.67570704846702</c:v>
                </c:pt>
                <c:pt idx="20225">
                  <c:v>348.67018060399801</c:v>
                </c:pt>
                <c:pt idx="20226">
                  <c:v>348.66297480268901</c:v>
                </c:pt>
                <c:pt idx="20227">
                  <c:v>348.59280678068802</c:v>
                </c:pt>
                <c:pt idx="20228">
                  <c:v>348.58998551681901</c:v>
                </c:pt>
                <c:pt idx="20229">
                  <c:v>348.58277947782898</c:v>
                </c:pt>
                <c:pt idx="20230">
                  <c:v>348.57094444570902</c:v>
                </c:pt>
                <c:pt idx="20231">
                  <c:v>348.55358556555097</c:v>
                </c:pt>
                <c:pt idx="20232">
                  <c:v>348.53534954567198</c:v>
                </c:pt>
                <c:pt idx="20233">
                  <c:v>348.53481571313802</c:v>
                </c:pt>
                <c:pt idx="20234">
                  <c:v>348.52246420936001</c:v>
                </c:pt>
                <c:pt idx="20235">
                  <c:v>348.451668304458</c:v>
                </c:pt>
                <c:pt idx="20236">
                  <c:v>348.42745560654799</c:v>
                </c:pt>
                <c:pt idx="20237">
                  <c:v>348.42088042620202</c:v>
                </c:pt>
                <c:pt idx="20238">
                  <c:v>348.389217567206</c:v>
                </c:pt>
                <c:pt idx="20239">
                  <c:v>348.385577426515</c:v>
                </c:pt>
                <c:pt idx="20240">
                  <c:v>348.38263869234402</c:v>
                </c:pt>
                <c:pt idx="20241">
                  <c:v>348.38239135260898</c:v>
                </c:pt>
                <c:pt idx="20242">
                  <c:v>348.37247260346902</c:v>
                </c:pt>
                <c:pt idx="20243">
                  <c:v>348.36565420280101</c:v>
                </c:pt>
                <c:pt idx="20244">
                  <c:v>348.34548511872498</c:v>
                </c:pt>
                <c:pt idx="20245">
                  <c:v>348.34464153672297</c:v>
                </c:pt>
                <c:pt idx="20246">
                  <c:v>348.31099376840001</c:v>
                </c:pt>
                <c:pt idx="20247">
                  <c:v>348.31076518903802</c:v>
                </c:pt>
                <c:pt idx="20248">
                  <c:v>348.24275736445702</c:v>
                </c:pt>
                <c:pt idx="20249">
                  <c:v>348.23731343261301</c:v>
                </c:pt>
                <c:pt idx="20250">
                  <c:v>348.21593969385799</c:v>
                </c:pt>
                <c:pt idx="20251">
                  <c:v>348.19195864192397</c:v>
                </c:pt>
                <c:pt idx="20252">
                  <c:v>348.19050688294499</c:v>
                </c:pt>
                <c:pt idx="20253">
                  <c:v>348.18133416123601</c:v>
                </c:pt>
                <c:pt idx="20254">
                  <c:v>348.17200619120899</c:v>
                </c:pt>
                <c:pt idx="20255">
                  <c:v>348.14516923120198</c:v>
                </c:pt>
                <c:pt idx="20256">
                  <c:v>348.14384234684297</c:v>
                </c:pt>
                <c:pt idx="20257">
                  <c:v>348.10638727463601</c:v>
                </c:pt>
                <c:pt idx="20258">
                  <c:v>348.05065652983302</c:v>
                </c:pt>
                <c:pt idx="20259">
                  <c:v>348.04125256555</c:v>
                </c:pt>
                <c:pt idx="20260">
                  <c:v>348.00913705654898</c:v>
                </c:pt>
                <c:pt idx="20261">
                  <c:v>347.996163030616</c:v>
                </c:pt>
                <c:pt idx="20262">
                  <c:v>347.97798859534402</c:v>
                </c:pt>
                <c:pt idx="20263">
                  <c:v>347.96619875064698</c:v>
                </c:pt>
                <c:pt idx="20264">
                  <c:v>347.92572107334001</c:v>
                </c:pt>
                <c:pt idx="20265">
                  <c:v>347.91889121879001</c:v>
                </c:pt>
                <c:pt idx="20266">
                  <c:v>347.91329541252901</c:v>
                </c:pt>
                <c:pt idx="20267">
                  <c:v>347.89552587920002</c:v>
                </c:pt>
                <c:pt idx="20268">
                  <c:v>347.87850430059302</c:v>
                </c:pt>
                <c:pt idx="20269">
                  <c:v>347.86988883923198</c:v>
                </c:pt>
                <c:pt idx="20270">
                  <c:v>347.85456390897099</c:v>
                </c:pt>
                <c:pt idx="20271">
                  <c:v>347.84200428086001</c:v>
                </c:pt>
                <c:pt idx="20272">
                  <c:v>347.815693262612</c:v>
                </c:pt>
                <c:pt idx="20273">
                  <c:v>347.80685870788699</c:v>
                </c:pt>
                <c:pt idx="20274">
                  <c:v>347.76756765767999</c:v>
                </c:pt>
                <c:pt idx="20275">
                  <c:v>347.74725508485801</c:v>
                </c:pt>
                <c:pt idx="20276">
                  <c:v>347.73320364312502</c:v>
                </c:pt>
                <c:pt idx="20277">
                  <c:v>347.64382478445202</c:v>
                </c:pt>
                <c:pt idx="20278">
                  <c:v>347.63024532395502</c:v>
                </c:pt>
                <c:pt idx="20279">
                  <c:v>347.609289571087</c:v>
                </c:pt>
                <c:pt idx="20280">
                  <c:v>347.584739846189</c:v>
                </c:pt>
                <c:pt idx="20281">
                  <c:v>347.57154904330997</c:v>
                </c:pt>
                <c:pt idx="20282">
                  <c:v>347.55996121159097</c:v>
                </c:pt>
                <c:pt idx="20283">
                  <c:v>347.53921584075101</c:v>
                </c:pt>
                <c:pt idx="20284">
                  <c:v>347.53534661722699</c:v>
                </c:pt>
                <c:pt idx="20285">
                  <c:v>347.51234607022201</c:v>
                </c:pt>
                <c:pt idx="20286">
                  <c:v>347.47586524998701</c:v>
                </c:pt>
                <c:pt idx="20287">
                  <c:v>347.458915506849</c:v>
                </c:pt>
                <c:pt idx="20288">
                  <c:v>347.45579734509198</c:v>
                </c:pt>
                <c:pt idx="20289">
                  <c:v>347.45196579318201</c:v>
                </c:pt>
                <c:pt idx="20290">
                  <c:v>347.44588087997801</c:v>
                </c:pt>
                <c:pt idx="20291">
                  <c:v>347.42626507106303</c:v>
                </c:pt>
                <c:pt idx="20292">
                  <c:v>347.42194058835503</c:v>
                </c:pt>
                <c:pt idx="20293">
                  <c:v>347.41712409034199</c:v>
                </c:pt>
                <c:pt idx="20294">
                  <c:v>347.388608172337</c:v>
                </c:pt>
                <c:pt idx="20295">
                  <c:v>347.373250624013</c:v>
                </c:pt>
                <c:pt idx="20296">
                  <c:v>347.34346443448698</c:v>
                </c:pt>
                <c:pt idx="20297">
                  <c:v>347.34100621449301</c:v>
                </c:pt>
                <c:pt idx="20298">
                  <c:v>347.33257238992201</c:v>
                </c:pt>
                <c:pt idx="20299">
                  <c:v>347.30944075808901</c:v>
                </c:pt>
                <c:pt idx="20300">
                  <c:v>347.22208786432498</c:v>
                </c:pt>
                <c:pt idx="20301">
                  <c:v>347.17721392286302</c:v>
                </c:pt>
                <c:pt idx="20302">
                  <c:v>347.169001141443</c:v>
                </c:pt>
                <c:pt idx="20303">
                  <c:v>347.15507714585198</c:v>
                </c:pt>
                <c:pt idx="20304">
                  <c:v>347.114531196467</c:v>
                </c:pt>
                <c:pt idx="20305">
                  <c:v>347.10609229663203</c:v>
                </c:pt>
                <c:pt idx="20306">
                  <c:v>346.95698915178798</c:v>
                </c:pt>
                <c:pt idx="20307">
                  <c:v>346.92772289572099</c:v>
                </c:pt>
                <c:pt idx="20308">
                  <c:v>346.88372577062</c:v>
                </c:pt>
                <c:pt idx="20309">
                  <c:v>346.86116831459901</c:v>
                </c:pt>
                <c:pt idx="20310">
                  <c:v>346.85595752545498</c:v>
                </c:pt>
                <c:pt idx="20311">
                  <c:v>346.82285719126799</c:v>
                </c:pt>
                <c:pt idx="20312">
                  <c:v>346.80643211768302</c:v>
                </c:pt>
                <c:pt idx="20313">
                  <c:v>346.78030928902098</c:v>
                </c:pt>
                <c:pt idx="20314">
                  <c:v>346.77824419347797</c:v>
                </c:pt>
                <c:pt idx="20315">
                  <c:v>346.77441371413897</c:v>
                </c:pt>
                <c:pt idx="20316">
                  <c:v>346.769611173182</c:v>
                </c:pt>
                <c:pt idx="20317">
                  <c:v>346.76287819955502</c:v>
                </c:pt>
                <c:pt idx="20318">
                  <c:v>346.71695775808797</c:v>
                </c:pt>
                <c:pt idx="20319">
                  <c:v>346.70413886801202</c:v>
                </c:pt>
                <c:pt idx="20320">
                  <c:v>346.62076532313603</c:v>
                </c:pt>
                <c:pt idx="20321">
                  <c:v>346.58646350562498</c:v>
                </c:pt>
                <c:pt idx="20322">
                  <c:v>346.54410836804499</c:v>
                </c:pt>
                <c:pt idx="20323">
                  <c:v>346.53234449142002</c:v>
                </c:pt>
                <c:pt idx="20324">
                  <c:v>346.50648186915799</c:v>
                </c:pt>
                <c:pt idx="20325">
                  <c:v>346.46320577990798</c:v>
                </c:pt>
                <c:pt idx="20326">
                  <c:v>346.45999463812501</c:v>
                </c:pt>
                <c:pt idx="20327">
                  <c:v>346.44243450687298</c:v>
                </c:pt>
                <c:pt idx="20328">
                  <c:v>346.42199309954299</c:v>
                </c:pt>
                <c:pt idx="20329">
                  <c:v>346.39863156552201</c:v>
                </c:pt>
                <c:pt idx="20330">
                  <c:v>346.367667549641</c:v>
                </c:pt>
                <c:pt idx="20331">
                  <c:v>346.36340881202398</c:v>
                </c:pt>
                <c:pt idx="20332">
                  <c:v>346.33730887944603</c:v>
                </c:pt>
                <c:pt idx="20333">
                  <c:v>346.32672950504599</c:v>
                </c:pt>
                <c:pt idx="20334">
                  <c:v>346.29565922321399</c:v>
                </c:pt>
                <c:pt idx="20335">
                  <c:v>346.27542743817003</c:v>
                </c:pt>
                <c:pt idx="20336">
                  <c:v>346.26808231663102</c:v>
                </c:pt>
                <c:pt idx="20337">
                  <c:v>346.25943512081</c:v>
                </c:pt>
                <c:pt idx="20338">
                  <c:v>346.242724499627</c:v>
                </c:pt>
                <c:pt idx="20339">
                  <c:v>346.23550614678999</c:v>
                </c:pt>
                <c:pt idx="20340">
                  <c:v>346.23469725995602</c:v>
                </c:pt>
                <c:pt idx="20341">
                  <c:v>346.22255172269098</c:v>
                </c:pt>
                <c:pt idx="20342">
                  <c:v>346.22114534081197</c:v>
                </c:pt>
                <c:pt idx="20343">
                  <c:v>346.20066310952899</c:v>
                </c:pt>
                <c:pt idx="20344">
                  <c:v>346.18970582294003</c:v>
                </c:pt>
                <c:pt idx="20345">
                  <c:v>346.18173823000302</c:v>
                </c:pt>
                <c:pt idx="20346">
                  <c:v>346.17607214176297</c:v>
                </c:pt>
                <c:pt idx="20347">
                  <c:v>346.15864156643801</c:v>
                </c:pt>
                <c:pt idx="20348">
                  <c:v>346.062578851968</c:v>
                </c:pt>
                <c:pt idx="20349">
                  <c:v>346.06166734027198</c:v>
                </c:pt>
                <c:pt idx="20350">
                  <c:v>346.02553753065899</c:v>
                </c:pt>
                <c:pt idx="20351">
                  <c:v>346.02092170522297</c:v>
                </c:pt>
                <c:pt idx="20352">
                  <c:v>346.012125732377</c:v>
                </c:pt>
                <c:pt idx="20353">
                  <c:v>346.00687555139802</c:v>
                </c:pt>
                <c:pt idx="20354">
                  <c:v>345.97881015249902</c:v>
                </c:pt>
                <c:pt idx="20355">
                  <c:v>345.92579420775797</c:v>
                </c:pt>
                <c:pt idx="20356">
                  <c:v>345.91338776413198</c:v>
                </c:pt>
                <c:pt idx="20357">
                  <c:v>345.89803481478998</c:v>
                </c:pt>
                <c:pt idx="20358">
                  <c:v>345.85622342572998</c:v>
                </c:pt>
                <c:pt idx="20359">
                  <c:v>345.85295174069199</c:v>
                </c:pt>
                <c:pt idx="20360">
                  <c:v>345.827241168223</c:v>
                </c:pt>
                <c:pt idx="20361">
                  <c:v>345.76595627129399</c:v>
                </c:pt>
                <c:pt idx="20362">
                  <c:v>345.71338803296499</c:v>
                </c:pt>
                <c:pt idx="20363">
                  <c:v>345.67001794682898</c:v>
                </c:pt>
                <c:pt idx="20364">
                  <c:v>345.63885965314</c:v>
                </c:pt>
                <c:pt idx="20365">
                  <c:v>345.62490074783</c:v>
                </c:pt>
                <c:pt idx="20366">
                  <c:v>345.59062958311199</c:v>
                </c:pt>
                <c:pt idx="20367">
                  <c:v>345.57666140422799</c:v>
                </c:pt>
                <c:pt idx="20368">
                  <c:v>345.57446987278598</c:v>
                </c:pt>
                <c:pt idx="20369">
                  <c:v>345.53618141232602</c:v>
                </c:pt>
                <c:pt idx="20370">
                  <c:v>345.524233063493</c:v>
                </c:pt>
                <c:pt idx="20371">
                  <c:v>345.52072287858999</c:v>
                </c:pt>
                <c:pt idx="20372">
                  <c:v>345.51141868302602</c:v>
                </c:pt>
                <c:pt idx="20373">
                  <c:v>345.48526365909697</c:v>
                </c:pt>
                <c:pt idx="20374">
                  <c:v>345.48071254150102</c:v>
                </c:pt>
                <c:pt idx="20375">
                  <c:v>345.45966722496001</c:v>
                </c:pt>
                <c:pt idx="20376">
                  <c:v>345.45583876773998</c:v>
                </c:pt>
                <c:pt idx="20377">
                  <c:v>345.454514428116</c:v>
                </c:pt>
                <c:pt idx="20378">
                  <c:v>345.44782794330399</c:v>
                </c:pt>
                <c:pt idx="20379">
                  <c:v>345.34322593092298</c:v>
                </c:pt>
                <c:pt idx="20380">
                  <c:v>345.33343488331599</c:v>
                </c:pt>
                <c:pt idx="20381">
                  <c:v>345.30621997771698</c:v>
                </c:pt>
                <c:pt idx="20382">
                  <c:v>345.263226986044</c:v>
                </c:pt>
                <c:pt idx="20383">
                  <c:v>345.24354829966501</c:v>
                </c:pt>
                <c:pt idx="20384">
                  <c:v>345.24345288883001</c:v>
                </c:pt>
                <c:pt idx="20385">
                  <c:v>345.227029933084</c:v>
                </c:pt>
                <c:pt idx="20386">
                  <c:v>345.22024779286602</c:v>
                </c:pt>
                <c:pt idx="20387">
                  <c:v>345.16991908621202</c:v>
                </c:pt>
                <c:pt idx="20388">
                  <c:v>345.147277493807</c:v>
                </c:pt>
                <c:pt idx="20389">
                  <c:v>345.13929124000998</c:v>
                </c:pt>
                <c:pt idx="20390">
                  <c:v>345.108347528102</c:v>
                </c:pt>
                <c:pt idx="20391">
                  <c:v>345.10112365480001</c:v>
                </c:pt>
                <c:pt idx="20392">
                  <c:v>345.099947177437</c:v>
                </c:pt>
                <c:pt idx="20393">
                  <c:v>345.09928296544302</c:v>
                </c:pt>
                <c:pt idx="20394">
                  <c:v>345.06864535391998</c:v>
                </c:pt>
                <c:pt idx="20395">
                  <c:v>345.05579115357602</c:v>
                </c:pt>
                <c:pt idx="20396">
                  <c:v>345.02736177802598</c:v>
                </c:pt>
                <c:pt idx="20397">
                  <c:v>345.02654779272302</c:v>
                </c:pt>
                <c:pt idx="20398">
                  <c:v>344.97224918711697</c:v>
                </c:pt>
                <c:pt idx="20399">
                  <c:v>344.95960422971302</c:v>
                </c:pt>
                <c:pt idx="20400">
                  <c:v>344.95091800689102</c:v>
                </c:pt>
                <c:pt idx="20401">
                  <c:v>344.91909970696599</c:v>
                </c:pt>
                <c:pt idx="20402">
                  <c:v>344.89547232254699</c:v>
                </c:pt>
                <c:pt idx="20403">
                  <c:v>344.88723415136798</c:v>
                </c:pt>
                <c:pt idx="20404">
                  <c:v>344.82197480388101</c:v>
                </c:pt>
                <c:pt idx="20405">
                  <c:v>344.78943421788603</c:v>
                </c:pt>
                <c:pt idx="20406">
                  <c:v>344.78511207204798</c:v>
                </c:pt>
                <c:pt idx="20407">
                  <c:v>344.75512842831</c:v>
                </c:pt>
                <c:pt idx="20408">
                  <c:v>344.71232236985497</c:v>
                </c:pt>
                <c:pt idx="20409">
                  <c:v>344.70366773492702</c:v>
                </c:pt>
                <c:pt idx="20410">
                  <c:v>344.69907201970801</c:v>
                </c:pt>
                <c:pt idx="20411">
                  <c:v>344.69272923894101</c:v>
                </c:pt>
                <c:pt idx="20412">
                  <c:v>344.63273783971999</c:v>
                </c:pt>
                <c:pt idx="20413">
                  <c:v>344.62967266292497</c:v>
                </c:pt>
                <c:pt idx="20414">
                  <c:v>344.625833215363</c:v>
                </c:pt>
                <c:pt idx="20415">
                  <c:v>344.58669370559102</c:v>
                </c:pt>
                <c:pt idx="20416">
                  <c:v>344.52734710417099</c:v>
                </c:pt>
                <c:pt idx="20417">
                  <c:v>344.506573896899</c:v>
                </c:pt>
                <c:pt idx="20418">
                  <c:v>344.475118716032</c:v>
                </c:pt>
                <c:pt idx="20419">
                  <c:v>344.44894992747999</c:v>
                </c:pt>
                <c:pt idx="20420">
                  <c:v>344.42717981965598</c:v>
                </c:pt>
                <c:pt idx="20421">
                  <c:v>344.42257985708198</c:v>
                </c:pt>
                <c:pt idx="20422">
                  <c:v>344.39446820073198</c:v>
                </c:pt>
                <c:pt idx="20423">
                  <c:v>344.36027064114501</c:v>
                </c:pt>
                <c:pt idx="20424">
                  <c:v>344.35325213732801</c:v>
                </c:pt>
                <c:pt idx="20425">
                  <c:v>344.34368298252599</c:v>
                </c:pt>
                <c:pt idx="20426">
                  <c:v>344.342107074365</c:v>
                </c:pt>
                <c:pt idx="20427">
                  <c:v>344.315659876653</c:v>
                </c:pt>
                <c:pt idx="20428">
                  <c:v>344.29451708675799</c:v>
                </c:pt>
                <c:pt idx="20429">
                  <c:v>344.29115629537802</c:v>
                </c:pt>
                <c:pt idx="20430">
                  <c:v>344.25020443130302</c:v>
                </c:pt>
                <c:pt idx="20431">
                  <c:v>344.24463355424598</c:v>
                </c:pt>
                <c:pt idx="20432">
                  <c:v>344.227831726396</c:v>
                </c:pt>
                <c:pt idx="20433">
                  <c:v>344.20684749660097</c:v>
                </c:pt>
                <c:pt idx="20434">
                  <c:v>344.10553874896499</c:v>
                </c:pt>
                <c:pt idx="20435">
                  <c:v>344.08649509548297</c:v>
                </c:pt>
                <c:pt idx="20436">
                  <c:v>344.085811454831</c:v>
                </c:pt>
                <c:pt idx="20437">
                  <c:v>344.07515367523501</c:v>
                </c:pt>
                <c:pt idx="20438">
                  <c:v>343.96985487534403</c:v>
                </c:pt>
                <c:pt idx="20439">
                  <c:v>343.958987835686</c:v>
                </c:pt>
                <c:pt idx="20440">
                  <c:v>343.955922932303</c:v>
                </c:pt>
                <c:pt idx="20441">
                  <c:v>343.94245888373803</c:v>
                </c:pt>
                <c:pt idx="20442">
                  <c:v>343.92870104649103</c:v>
                </c:pt>
                <c:pt idx="20443">
                  <c:v>343.92551251779798</c:v>
                </c:pt>
                <c:pt idx="20444">
                  <c:v>343.92322893629802</c:v>
                </c:pt>
                <c:pt idx="20445">
                  <c:v>343.91491795083698</c:v>
                </c:pt>
                <c:pt idx="20446">
                  <c:v>343.89717923527502</c:v>
                </c:pt>
                <c:pt idx="20447">
                  <c:v>343.89520175689199</c:v>
                </c:pt>
                <c:pt idx="20448">
                  <c:v>343.87718125956502</c:v>
                </c:pt>
                <c:pt idx="20449">
                  <c:v>343.870090800029</c:v>
                </c:pt>
                <c:pt idx="20450">
                  <c:v>343.79424867914798</c:v>
                </c:pt>
                <c:pt idx="20451">
                  <c:v>343.79382176449099</c:v>
                </c:pt>
                <c:pt idx="20452">
                  <c:v>343.79180572949701</c:v>
                </c:pt>
                <c:pt idx="20453">
                  <c:v>343.78021071485199</c:v>
                </c:pt>
                <c:pt idx="20454">
                  <c:v>343.74992558823698</c:v>
                </c:pt>
                <c:pt idx="20455">
                  <c:v>343.73373013491698</c:v>
                </c:pt>
                <c:pt idx="20456">
                  <c:v>343.72069890049698</c:v>
                </c:pt>
                <c:pt idx="20457">
                  <c:v>343.68470763857903</c:v>
                </c:pt>
                <c:pt idx="20458">
                  <c:v>343.669674753577</c:v>
                </c:pt>
                <c:pt idx="20459">
                  <c:v>343.65971130854302</c:v>
                </c:pt>
                <c:pt idx="20460">
                  <c:v>343.65887958183703</c:v>
                </c:pt>
                <c:pt idx="20461">
                  <c:v>343.60780687338303</c:v>
                </c:pt>
                <c:pt idx="20462">
                  <c:v>343.60081538470303</c:v>
                </c:pt>
                <c:pt idx="20463">
                  <c:v>343.585170301598</c:v>
                </c:pt>
                <c:pt idx="20464">
                  <c:v>343.56884757532202</c:v>
                </c:pt>
                <c:pt idx="20465">
                  <c:v>343.52064470954099</c:v>
                </c:pt>
                <c:pt idx="20466">
                  <c:v>343.512055681763</c:v>
                </c:pt>
                <c:pt idx="20467">
                  <c:v>343.51170893513802</c:v>
                </c:pt>
                <c:pt idx="20468">
                  <c:v>343.45846420296601</c:v>
                </c:pt>
                <c:pt idx="20469">
                  <c:v>343.44617248742998</c:v>
                </c:pt>
                <c:pt idx="20470">
                  <c:v>343.43825833149799</c:v>
                </c:pt>
                <c:pt idx="20471">
                  <c:v>343.41159284049797</c:v>
                </c:pt>
                <c:pt idx="20472">
                  <c:v>343.41016905414699</c:v>
                </c:pt>
                <c:pt idx="20473">
                  <c:v>343.40904565312002</c:v>
                </c:pt>
                <c:pt idx="20474">
                  <c:v>343.383015285748</c:v>
                </c:pt>
                <c:pt idx="20475">
                  <c:v>343.370248145137</c:v>
                </c:pt>
                <c:pt idx="20476">
                  <c:v>343.33579558615202</c:v>
                </c:pt>
                <c:pt idx="20477">
                  <c:v>343.25952011370498</c:v>
                </c:pt>
                <c:pt idx="20478">
                  <c:v>343.254848372499</c:v>
                </c:pt>
                <c:pt idx="20479">
                  <c:v>343.25412294865299</c:v>
                </c:pt>
                <c:pt idx="20480">
                  <c:v>343.239106064005</c:v>
                </c:pt>
                <c:pt idx="20481">
                  <c:v>343.22798667698601</c:v>
                </c:pt>
                <c:pt idx="20482">
                  <c:v>343.20792224658999</c:v>
                </c:pt>
                <c:pt idx="20483">
                  <c:v>343.20400112979098</c:v>
                </c:pt>
                <c:pt idx="20484">
                  <c:v>343.1797552461</c:v>
                </c:pt>
                <c:pt idx="20485">
                  <c:v>343.12542320899598</c:v>
                </c:pt>
                <c:pt idx="20486">
                  <c:v>343.09958848297299</c:v>
                </c:pt>
                <c:pt idx="20487">
                  <c:v>343.08473056371702</c:v>
                </c:pt>
                <c:pt idx="20488">
                  <c:v>343.07761486540102</c:v>
                </c:pt>
                <c:pt idx="20489">
                  <c:v>343.07046206226198</c:v>
                </c:pt>
                <c:pt idx="20490">
                  <c:v>343.06775865726303</c:v>
                </c:pt>
                <c:pt idx="20491">
                  <c:v>343.06192069027298</c:v>
                </c:pt>
                <c:pt idx="20492">
                  <c:v>343.05231443567101</c:v>
                </c:pt>
                <c:pt idx="20493">
                  <c:v>343.04802886908499</c:v>
                </c:pt>
                <c:pt idx="20494">
                  <c:v>343.030983408579</c:v>
                </c:pt>
                <c:pt idx="20495">
                  <c:v>343.01675162683603</c:v>
                </c:pt>
                <c:pt idx="20496">
                  <c:v>343.00817381233702</c:v>
                </c:pt>
                <c:pt idx="20497">
                  <c:v>342.93103443872297</c:v>
                </c:pt>
                <c:pt idx="20498">
                  <c:v>342.92175792790999</c:v>
                </c:pt>
                <c:pt idx="20499">
                  <c:v>342.899178499659</c:v>
                </c:pt>
                <c:pt idx="20500">
                  <c:v>342.88751445152798</c:v>
                </c:pt>
                <c:pt idx="20501">
                  <c:v>342.850108385694</c:v>
                </c:pt>
                <c:pt idx="20502">
                  <c:v>342.83808354721401</c:v>
                </c:pt>
                <c:pt idx="20503">
                  <c:v>342.76697301354699</c:v>
                </c:pt>
                <c:pt idx="20504">
                  <c:v>342.74985307694499</c:v>
                </c:pt>
                <c:pt idx="20505">
                  <c:v>342.71193714303598</c:v>
                </c:pt>
                <c:pt idx="20506">
                  <c:v>342.70887829448401</c:v>
                </c:pt>
                <c:pt idx="20507">
                  <c:v>342.68294589002801</c:v>
                </c:pt>
                <c:pt idx="20508">
                  <c:v>342.63076056002302</c:v>
                </c:pt>
                <c:pt idx="20509">
                  <c:v>342.62572574644798</c:v>
                </c:pt>
                <c:pt idx="20510">
                  <c:v>342.52595713164902</c:v>
                </c:pt>
                <c:pt idx="20511">
                  <c:v>342.523218257694</c:v>
                </c:pt>
                <c:pt idx="20512">
                  <c:v>342.50727086673197</c:v>
                </c:pt>
                <c:pt idx="20513">
                  <c:v>342.47449263429002</c:v>
                </c:pt>
                <c:pt idx="20514">
                  <c:v>342.40678251784601</c:v>
                </c:pt>
                <c:pt idx="20515">
                  <c:v>342.385603636403</c:v>
                </c:pt>
                <c:pt idx="20516">
                  <c:v>342.375923814945</c:v>
                </c:pt>
                <c:pt idx="20517">
                  <c:v>342.361974731602</c:v>
                </c:pt>
                <c:pt idx="20518">
                  <c:v>342.31759600499203</c:v>
                </c:pt>
                <c:pt idx="20519">
                  <c:v>342.29477850728603</c:v>
                </c:pt>
                <c:pt idx="20520">
                  <c:v>342.27366294454202</c:v>
                </c:pt>
                <c:pt idx="20521">
                  <c:v>342.234285825092</c:v>
                </c:pt>
                <c:pt idx="20522">
                  <c:v>342.229334108643</c:v>
                </c:pt>
                <c:pt idx="20523">
                  <c:v>342.20734879799397</c:v>
                </c:pt>
                <c:pt idx="20524">
                  <c:v>342.15421102163202</c:v>
                </c:pt>
                <c:pt idx="20525">
                  <c:v>342.151071139946</c:v>
                </c:pt>
                <c:pt idx="20526">
                  <c:v>342.13661764743603</c:v>
                </c:pt>
                <c:pt idx="20527">
                  <c:v>342.12030667410198</c:v>
                </c:pt>
                <c:pt idx="20528">
                  <c:v>342.099332905616</c:v>
                </c:pt>
                <c:pt idx="20529">
                  <c:v>342.07730957907302</c:v>
                </c:pt>
                <c:pt idx="20530">
                  <c:v>342.05685313742401</c:v>
                </c:pt>
                <c:pt idx="20531">
                  <c:v>342.00759951401602</c:v>
                </c:pt>
                <c:pt idx="20532">
                  <c:v>342.00278551114798</c:v>
                </c:pt>
                <c:pt idx="20533">
                  <c:v>341.987499581821</c:v>
                </c:pt>
                <c:pt idx="20534">
                  <c:v>341.970037638853</c:v>
                </c:pt>
                <c:pt idx="20535">
                  <c:v>341.91729903448999</c:v>
                </c:pt>
                <c:pt idx="20536">
                  <c:v>341.88653182393602</c:v>
                </c:pt>
                <c:pt idx="20537">
                  <c:v>341.83555982950099</c:v>
                </c:pt>
                <c:pt idx="20538">
                  <c:v>341.81771997051601</c:v>
                </c:pt>
                <c:pt idx="20539">
                  <c:v>341.815335186742</c:v>
                </c:pt>
                <c:pt idx="20540">
                  <c:v>341.78388218624502</c:v>
                </c:pt>
                <c:pt idx="20541">
                  <c:v>341.77832899471701</c:v>
                </c:pt>
                <c:pt idx="20542">
                  <c:v>341.774937583868</c:v>
                </c:pt>
                <c:pt idx="20543">
                  <c:v>341.77430877602501</c:v>
                </c:pt>
                <c:pt idx="20544">
                  <c:v>341.76558945429701</c:v>
                </c:pt>
                <c:pt idx="20545">
                  <c:v>341.742131124401</c:v>
                </c:pt>
                <c:pt idx="20546">
                  <c:v>341.739116597823</c:v>
                </c:pt>
                <c:pt idx="20547">
                  <c:v>341.732966231879</c:v>
                </c:pt>
                <c:pt idx="20548">
                  <c:v>341.71488532847297</c:v>
                </c:pt>
                <c:pt idx="20549">
                  <c:v>341.69999580710601</c:v>
                </c:pt>
                <c:pt idx="20550">
                  <c:v>341.69218407504599</c:v>
                </c:pt>
                <c:pt idx="20551">
                  <c:v>341.69045145016099</c:v>
                </c:pt>
                <c:pt idx="20552">
                  <c:v>341.67318740793201</c:v>
                </c:pt>
                <c:pt idx="20553">
                  <c:v>341.65525306453901</c:v>
                </c:pt>
                <c:pt idx="20554">
                  <c:v>341.64826585705202</c:v>
                </c:pt>
                <c:pt idx="20555">
                  <c:v>341.634630354276</c:v>
                </c:pt>
                <c:pt idx="20556">
                  <c:v>341.57279969081401</c:v>
                </c:pt>
                <c:pt idx="20557">
                  <c:v>341.54034419474402</c:v>
                </c:pt>
                <c:pt idx="20558">
                  <c:v>341.535066267552</c:v>
                </c:pt>
                <c:pt idx="20559">
                  <c:v>341.510283799398</c:v>
                </c:pt>
                <c:pt idx="20560">
                  <c:v>341.49697769720501</c:v>
                </c:pt>
                <c:pt idx="20561">
                  <c:v>341.49608247402898</c:v>
                </c:pt>
                <c:pt idx="20562">
                  <c:v>341.42708409069201</c:v>
                </c:pt>
                <c:pt idx="20563">
                  <c:v>341.42224941983801</c:v>
                </c:pt>
                <c:pt idx="20564">
                  <c:v>341.39123524018402</c:v>
                </c:pt>
                <c:pt idx="20565">
                  <c:v>341.33694068131001</c:v>
                </c:pt>
                <c:pt idx="20566">
                  <c:v>341.32184649437602</c:v>
                </c:pt>
                <c:pt idx="20567">
                  <c:v>341.24404724339701</c:v>
                </c:pt>
                <c:pt idx="20568">
                  <c:v>341.23617020990099</c:v>
                </c:pt>
                <c:pt idx="20569">
                  <c:v>341.219546115274</c:v>
                </c:pt>
                <c:pt idx="20570">
                  <c:v>341.198840573891</c:v>
                </c:pt>
                <c:pt idx="20571">
                  <c:v>341.19418909298298</c:v>
                </c:pt>
                <c:pt idx="20572">
                  <c:v>341.16405326418601</c:v>
                </c:pt>
                <c:pt idx="20573">
                  <c:v>341.12833749715202</c:v>
                </c:pt>
                <c:pt idx="20574">
                  <c:v>341.06561841110903</c:v>
                </c:pt>
                <c:pt idx="20575">
                  <c:v>341.064150446805</c:v>
                </c:pt>
                <c:pt idx="20576">
                  <c:v>340.98179313694601</c:v>
                </c:pt>
                <c:pt idx="20577">
                  <c:v>340.94478599606498</c:v>
                </c:pt>
                <c:pt idx="20578">
                  <c:v>340.937888427117</c:v>
                </c:pt>
                <c:pt idx="20579">
                  <c:v>340.93732099972101</c:v>
                </c:pt>
                <c:pt idx="20580">
                  <c:v>340.93241258350901</c:v>
                </c:pt>
                <c:pt idx="20581">
                  <c:v>340.86511347133302</c:v>
                </c:pt>
                <c:pt idx="20582">
                  <c:v>340.85398716221601</c:v>
                </c:pt>
                <c:pt idx="20583">
                  <c:v>340.83386054110099</c:v>
                </c:pt>
                <c:pt idx="20584">
                  <c:v>340.80250020734002</c:v>
                </c:pt>
                <c:pt idx="20585">
                  <c:v>340.75149573070701</c:v>
                </c:pt>
                <c:pt idx="20586">
                  <c:v>340.72103883108201</c:v>
                </c:pt>
                <c:pt idx="20587">
                  <c:v>340.70254999833497</c:v>
                </c:pt>
                <c:pt idx="20588">
                  <c:v>340.62317685117802</c:v>
                </c:pt>
                <c:pt idx="20589">
                  <c:v>340.599978722054</c:v>
                </c:pt>
                <c:pt idx="20590">
                  <c:v>340.59960486334103</c:v>
                </c:pt>
                <c:pt idx="20591">
                  <c:v>340.58776250937899</c:v>
                </c:pt>
                <c:pt idx="20592">
                  <c:v>340.54120011227099</c:v>
                </c:pt>
                <c:pt idx="20593">
                  <c:v>340.53018136627298</c:v>
                </c:pt>
                <c:pt idx="20594">
                  <c:v>340.52231482157703</c:v>
                </c:pt>
                <c:pt idx="20595">
                  <c:v>340.49652457407097</c:v>
                </c:pt>
                <c:pt idx="20596">
                  <c:v>340.468580608943</c:v>
                </c:pt>
                <c:pt idx="20597">
                  <c:v>340.456884305323</c:v>
                </c:pt>
                <c:pt idx="20598">
                  <c:v>340.45401915155497</c:v>
                </c:pt>
                <c:pt idx="20599">
                  <c:v>340.442205050881</c:v>
                </c:pt>
                <c:pt idx="20600">
                  <c:v>340.421158544734</c:v>
                </c:pt>
                <c:pt idx="20601">
                  <c:v>340.39441302454998</c:v>
                </c:pt>
                <c:pt idx="20602">
                  <c:v>340.39023016016898</c:v>
                </c:pt>
                <c:pt idx="20603">
                  <c:v>340.37993902867601</c:v>
                </c:pt>
                <c:pt idx="20604">
                  <c:v>340.35649440165201</c:v>
                </c:pt>
                <c:pt idx="20605">
                  <c:v>340.34133781208499</c:v>
                </c:pt>
                <c:pt idx="20606">
                  <c:v>340.310669974311</c:v>
                </c:pt>
                <c:pt idx="20607">
                  <c:v>340.30290979588398</c:v>
                </c:pt>
                <c:pt idx="20608">
                  <c:v>340.296541612005</c:v>
                </c:pt>
                <c:pt idx="20609">
                  <c:v>340.25467516598701</c:v>
                </c:pt>
                <c:pt idx="20610">
                  <c:v>340.18656776086101</c:v>
                </c:pt>
                <c:pt idx="20611">
                  <c:v>340.17301632536299</c:v>
                </c:pt>
                <c:pt idx="20612">
                  <c:v>340.15124648898802</c:v>
                </c:pt>
                <c:pt idx="20613">
                  <c:v>340.13469931467398</c:v>
                </c:pt>
                <c:pt idx="20614">
                  <c:v>340.10743410098002</c:v>
                </c:pt>
                <c:pt idx="20615">
                  <c:v>340.10226782421699</c:v>
                </c:pt>
                <c:pt idx="20616">
                  <c:v>340.05192359257001</c:v>
                </c:pt>
                <c:pt idx="20617">
                  <c:v>340.05170058471703</c:v>
                </c:pt>
                <c:pt idx="20618">
                  <c:v>340.04549676935898</c:v>
                </c:pt>
                <c:pt idx="20619">
                  <c:v>340.006638364362</c:v>
                </c:pt>
                <c:pt idx="20620">
                  <c:v>340.003935559073</c:v>
                </c:pt>
                <c:pt idx="20621">
                  <c:v>339.976232699398</c:v>
                </c:pt>
                <c:pt idx="20622">
                  <c:v>339.96689206362697</c:v>
                </c:pt>
                <c:pt idx="20623">
                  <c:v>339.960658118281</c:v>
                </c:pt>
                <c:pt idx="20624">
                  <c:v>339.94685886371298</c:v>
                </c:pt>
                <c:pt idx="20625">
                  <c:v>339.89953221959303</c:v>
                </c:pt>
                <c:pt idx="20626">
                  <c:v>339.87148797987999</c:v>
                </c:pt>
                <c:pt idx="20627">
                  <c:v>339.83277880617402</c:v>
                </c:pt>
                <c:pt idx="20628">
                  <c:v>339.83266554314702</c:v>
                </c:pt>
                <c:pt idx="20629">
                  <c:v>339.81939898956801</c:v>
                </c:pt>
                <c:pt idx="20630">
                  <c:v>339.71407063087798</c:v>
                </c:pt>
                <c:pt idx="20631">
                  <c:v>339.70656685255699</c:v>
                </c:pt>
                <c:pt idx="20632">
                  <c:v>339.61086941096698</c:v>
                </c:pt>
                <c:pt idx="20633">
                  <c:v>339.52506234618198</c:v>
                </c:pt>
                <c:pt idx="20634">
                  <c:v>339.50847447184998</c:v>
                </c:pt>
                <c:pt idx="20635">
                  <c:v>339.49163867562299</c:v>
                </c:pt>
                <c:pt idx="20636">
                  <c:v>339.49130567895202</c:v>
                </c:pt>
                <c:pt idx="20637">
                  <c:v>339.47243025067797</c:v>
                </c:pt>
                <c:pt idx="20638">
                  <c:v>339.45882033021701</c:v>
                </c:pt>
                <c:pt idx="20639">
                  <c:v>339.45208564513803</c:v>
                </c:pt>
                <c:pt idx="20640">
                  <c:v>339.42858799146597</c:v>
                </c:pt>
                <c:pt idx="20641">
                  <c:v>339.42581701522698</c:v>
                </c:pt>
                <c:pt idx="20642">
                  <c:v>339.39314416392102</c:v>
                </c:pt>
                <c:pt idx="20643">
                  <c:v>339.37727449841799</c:v>
                </c:pt>
                <c:pt idx="20644">
                  <c:v>339.35962602699101</c:v>
                </c:pt>
                <c:pt idx="20645">
                  <c:v>339.34862096887798</c:v>
                </c:pt>
                <c:pt idx="20646">
                  <c:v>339.33107167998401</c:v>
                </c:pt>
                <c:pt idx="20647">
                  <c:v>339.311926040419</c:v>
                </c:pt>
                <c:pt idx="20648">
                  <c:v>339.291756541501</c:v>
                </c:pt>
                <c:pt idx="20649">
                  <c:v>339.28258747549501</c:v>
                </c:pt>
                <c:pt idx="20650">
                  <c:v>339.264793250536</c:v>
                </c:pt>
                <c:pt idx="20651">
                  <c:v>339.23555896496498</c:v>
                </c:pt>
                <c:pt idx="20652">
                  <c:v>339.22350745861502</c:v>
                </c:pt>
                <c:pt idx="20653">
                  <c:v>339.19732057176799</c:v>
                </c:pt>
                <c:pt idx="20654">
                  <c:v>339.18074735176901</c:v>
                </c:pt>
                <c:pt idx="20655">
                  <c:v>339.17952447052602</c:v>
                </c:pt>
                <c:pt idx="20656">
                  <c:v>339.16949457494798</c:v>
                </c:pt>
                <c:pt idx="20657">
                  <c:v>339.152756250094</c:v>
                </c:pt>
                <c:pt idx="20658">
                  <c:v>339.14398098509798</c:v>
                </c:pt>
                <c:pt idx="20659">
                  <c:v>339.14294742745102</c:v>
                </c:pt>
                <c:pt idx="20660">
                  <c:v>339.14060222883597</c:v>
                </c:pt>
                <c:pt idx="20661">
                  <c:v>339.13750946837001</c:v>
                </c:pt>
                <c:pt idx="20662">
                  <c:v>339.126670930893</c:v>
                </c:pt>
                <c:pt idx="20663">
                  <c:v>339.10621984053103</c:v>
                </c:pt>
                <c:pt idx="20664">
                  <c:v>339.08011847517798</c:v>
                </c:pt>
                <c:pt idx="20665">
                  <c:v>339.06438845258901</c:v>
                </c:pt>
                <c:pt idx="20666">
                  <c:v>339.05935700373999</c:v>
                </c:pt>
                <c:pt idx="20667">
                  <c:v>339.05515929690603</c:v>
                </c:pt>
                <c:pt idx="20668">
                  <c:v>339.02822010559498</c:v>
                </c:pt>
                <c:pt idx="20669">
                  <c:v>339.02398437604398</c:v>
                </c:pt>
                <c:pt idx="20670">
                  <c:v>339.00529062554102</c:v>
                </c:pt>
                <c:pt idx="20671">
                  <c:v>339.001370430794</c:v>
                </c:pt>
                <c:pt idx="20672">
                  <c:v>338.79968234817102</c:v>
                </c:pt>
                <c:pt idx="20673">
                  <c:v>338.763980592704</c:v>
                </c:pt>
                <c:pt idx="20674">
                  <c:v>338.73379596100898</c:v>
                </c:pt>
                <c:pt idx="20675">
                  <c:v>338.71305823330601</c:v>
                </c:pt>
                <c:pt idx="20676">
                  <c:v>338.70454923458101</c:v>
                </c:pt>
                <c:pt idx="20677">
                  <c:v>338.64355442979598</c:v>
                </c:pt>
                <c:pt idx="20678">
                  <c:v>338.62661771737902</c:v>
                </c:pt>
                <c:pt idx="20679">
                  <c:v>338.605527206582</c:v>
                </c:pt>
                <c:pt idx="20680">
                  <c:v>338.57710273543199</c:v>
                </c:pt>
                <c:pt idx="20681">
                  <c:v>338.57545241027498</c:v>
                </c:pt>
                <c:pt idx="20682">
                  <c:v>338.56719293601401</c:v>
                </c:pt>
                <c:pt idx="20683">
                  <c:v>338.56694962940003</c:v>
                </c:pt>
                <c:pt idx="20684">
                  <c:v>338.549289551838</c:v>
                </c:pt>
                <c:pt idx="20685">
                  <c:v>338.51276839530198</c:v>
                </c:pt>
                <c:pt idx="20686">
                  <c:v>338.497472100322</c:v>
                </c:pt>
                <c:pt idx="20687">
                  <c:v>338.48436065851598</c:v>
                </c:pt>
                <c:pt idx="20688">
                  <c:v>338.40885933235899</c:v>
                </c:pt>
                <c:pt idx="20689">
                  <c:v>338.38917386937698</c:v>
                </c:pt>
                <c:pt idx="20690">
                  <c:v>338.37893740283897</c:v>
                </c:pt>
                <c:pt idx="20691">
                  <c:v>338.347634414531</c:v>
                </c:pt>
                <c:pt idx="20692">
                  <c:v>338.34292361695702</c:v>
                </c:pt>
                <c:pt idx="20693">
                  <c:v>338.23984762277701</c:v>
                </c:pt>
                <c:pt idx="20694">
                  <c:v>338.23669642373801</c:v>
                </c:pt>
                <c:pt idx="20695">
                  <c:v>338.20965711223198</c:v>
                </c:pt>
                <c:pt idx="20696">
                  <c:v>338.17609072952803</c:v>
                </c:pt>
                <c:pt idx="20697">
                  <c:v>338.10050371635998</c:v>
                </c:pt>
                <c:pt idx="20698">
                  <c:v>338.10037567599602</c:v>
                </c:pt>
                <c:pt idx="20699">
                  <c:v>338.03943165128499</c:v>
                </c:pt>
                <c:pt idx="20700">
                  <c:v>338.00698983566798</c:v>
                </c:pt>
                <c:pt idx="20701">
                  <c:v>338.00646949978102</c:v>
                </c:pt>
                <c:pt idx="20702">
                  <c:v>337.99491006569502</c:v>
                </c:pt>
                <c:pt idx="20703">
                  <c:v>337.983954774094</c:v>
                </c:pt>
                <c:pt idx="20704">
                  <c:v>337.983171292718</c:v>
                </c:pt>
                <c:pt idx="20705">
                  <c:v>337.94918350676699</c:v>
                </c:pt>
                <c:pt idx="20706">
                  <c:v>337.91495505985102</c:v>
                </c:pt>
                <c:pt idx="20707">
                  <c:v>337.866508428999</c:v>
                </c:pt>
                <c:pt idx="20708">
                  <c:v>337.84486497859501</c:v>
                </c:pt>
                <c:pt idx="20709">
                  <c:v>337.82229673313299</c:v>
                </c:pt>
                <c:pt idx="20710">
                  <c:v>337.82092706662098</c:v>
                </c:pt>
                <c:pt idx="20711">
                  <c:v>337.79450434999001</c:v>
                </c:pt>
                <c:pt idx="20712">
                  <c:v>337.78492790235401</c:v>
                </c:pt>
                <c:pt idx="20713">
                  <c:v>337.75570422861102</c:v>
                </c:pt>
                <c:pt idx="20714">
                  <c:v>337.72015113785301</c:v>
                </c:pt>
                <c:pt idx="20715">
                  <c:v>337.68291622943502</c:v>
                </c:pt>
                <c:pt idx="20716">
                  <c:v>337.655155172099</c:v>
                </c:pt>
                <c:pt idx="20717">
                  <c:v>337.61241311373902</c:v>
                </c:pt>
                <c:pt idx="20718">
                  <c:v>337.602203197753</c:v>
                </c:pt>
                <c:pt idx="20719">
                  <c:v>337.57281054805401</c:v>
                </c:pt>
                <c:pt idx="20720">
                  <c:v>337.561549417256</c:v>
                </c:pt>
                <c:pt idx="20721">
                  <c:v>337.49481052414097</c:v>
                </c:pt>
                <c:pt idx="20722">
                  <c:v>337.494368200976</c:v>
                </c:pt>
                <c:pt idx="20723">
                  <c:v>337.46484009833898</c:v>
                </c:pt>
                <c:pt idx="20724">
                  <c:v>337.37852931436998</c:v>
                </c:pt>
                <c:pt idx="20725">
                  <c:v>337.357373094531</c:v>
                </c:pt>
                <c:pt idx="20726">
                  <c:v>337.35178346460401</c:v>
                </c:pt>
                <c:pt idx="20727">
                  <c:v>337.28583688127299</c:v>
                </c:pt>
                <c:pt idx="20728">
                  <c:v>337.26437544056699</c:v>
                </c:pt>
                <c:pt idx="20729">
                  <c:v>337.25482879784101</c:v>
                </c:pt>
                <c:pt idx="20730">
                  <c:v>337.21733820849499</c:v>
                </c:pt>
                <c:pt idx="20731">
                  <c:v>337.17018224319997</c:v>
                </c:pt>
                <c:pt idx="20732">
                  <c:v>337.16569494824802</c:v>
                </c:pt>
                <c:pt idx="20733">
                  <c:v>337.14276588485302</c:v>
                </c:pt>
                <c:pt idx="20734">
                  <c:v>337.13800913164101</c:v>
                </c:pt>
                <c:pt idx="20735">
                  <c:v>337.13098937387298</c:v>
                </c:pt>
                <c:pt idx="20736">
                  <c:v>337.09113878453599</c:v>
                </c:pt>
                <c:pt idx="20737">
                  <c:v>337.08965837500898</c:v>
                </c:pt>
                <c:pt idx="20738">
                  <c:v>337.08789940497797</c:v>
                </c:pt>
                <c:pt idx="20739">
                  <c:v>337.07848375336602</c:v>
                </c:pt>
                <c:pt idx="20740">
                  <c:v>337.06294641980702</c:v>
                </c:pt>
                <c:pt idx="20741">
                  <c:v>337.01638886796098</c:v>
                </c:pt>
                <c:pt idx="20742">
                  <c:v>337.01123510546302</c:v>
                </c:pt>
                <c:pt idx="20743">
                  <c:v>336.98283376708798</c:v>
                </c:pt>
                <c:pt idx="20744">
                  <c:v>336.96173795943298</c:v>
                </c:pt>
                <c:pt idx="20745">
                  <c:v>336.94561638254999</c:v>
                </c:pt>
                <c:pt idx="20746">
                  <c:v>336.88547540697999</c:v>
                </c:pt>
                <c:pt idx="20747">
                  <c:v>336.87285139710002</c:v>
                </c:pt>
                <c:pt idx="20748">
                  <c:v>336.86454303576801</c:v>
                </c:pt>
                <c:pt idx="20749">
                  <c:v>336.84443866478</c:v>
                </c:pt>
                <c:pt idx="20750">
                  <c:v>336.836605013797</c:v>
                </c:pt>
                <c:pt idx="20751">
                  <c:v>336.82394857232299</c:v>
                </c:pt>
                <c:pt idx="20752">
                  <c:v>336.77334379388799</c:v>
                </c:pt>
                <c:pt idx="20753">
                  <c:v>336.753553065142</c:v>
                </c:pt>
                <c:pt idx="20754">
                  <c:v>336.74789851956501</c:v>
                </c:pt>
                <c:pt idx="20755">
                  <c:v>336.74397850231799</c:v>
                </c:pt>
                <c:pt idx="20756">
                  <c:v>336.73219203128201</c:v>
                </c:pt>
                <c:pt idx="20757">
                  <c:v>336.679446057554</c:v>
                </c:pt>
                <c:pt idx="20758">
                  <c:v>336.66100028039398</c:v>
                </c:pt>
                <c:pt idx="20759">
                  <c:v>336.63750650974799</c:v>
                </c:pt>
                <c:pt idx="20760">
                  <c:v>336.56777347363601</c:v>
                </c:pt>
                <c:pt idx="20761">
                  <c:v>336.563839694541</c:v>
                </c:pt>
                <c:pt idx="20762">
                  <c:v>336.549681906476</c:v>
                </c:pt>
                <c:pt idx="20763">
                  <c:v>336.51894288453099</c:v>
                </c:pt>
                <c:pt idx="20764">
                  <c:v>336.42184601171601</c:v>
                </c:pt>
                <c:pt idx="20765">
                  <c:v>336.41803501247</c:v>
                </c:pt>
                <c:pt idx="20766">
                  <c:v>336.40323093315197</c:v>
                </c:pt>
                <c:pt idx="20767">
                  <c:v>336.402676947533</c:v>
                </c:pt>
                <c:pt idx="20768">
                  <c:v>336.387775503554</c:v>
                </c:pt>
                <c:pt idx="20769">
                  <c:v>336.33195615214601</c:v>
                </c:pt>
                <c:pt idx="20770">
                  <c:v>336.32253000490198</c:v>
                </c:pt>
                <c:pt idx="20771">
                  <c:v>336.29475457750999</c:v>
                </c:pt>
                <c:pt idx="20772">
                  <c:v>336.25754882212601</c:v>
                </c:pt>
                <c:pt idx="20773">
                  <c:v>336.25269346663703</c:v>
                </c:pt>
                <c:pt idx="20774">
                  <c:v>336.25052729062497</c:v>
                </c:pt>
                <c:pt idx="20775">
                  <c:v>336.24437804223498</c:v>
                </c:pt>
                <c:pt idx="20776">
                  <c:v>336.20044472354198</c:v>
                </c:pt>
                <c:pt idx="20777">
                  <c:v>336.16000781317598</c:v>
                </c:pt>
                <c:pt idx="20778">
                  <c:v>336.10516193288498</c:v>
                </c:pt>
                <c:pt idx="20779">
                  <c:v>336.07540583432097</c:v>
                </c:pt>
                <c:pt idx="20780">
                  <c:v>336.01242877052903</c:v>
                </c:pt>
                <c:pt idx="20781">
                  <c:v>336.01022267764398</c:v>
                </c:pt>
                <c:pt idx="20782">
                  <c:v>335.949893222306</c:v>
                </c:pt>
                <c:pt idx="20783">
                  <c:v>335.930456234134</c:v>
                </c:pt>
                <c:pt idx="20784">
                  <c:v>335.904793644341</c:v>
                </c:pt>
                <c:pt idx="20785">
                  <c:v>335.88717972037301</c:v>
                </c:pt>
                <c:pt idx="20786">
                  <c:v>335.80075842521597</c:v>
                </c:pt>
                <c:pt idx="20787">
                  <c:v>335.74521260943197</c:v>
                </c:pt>
                <c:pt idx="20788">
                  <c:v>335.72139601901802</c:v>
                </c:pt>
                <c:pt idx="20789">
                  <c:v>335.70371862615002</c:v>
                </c:pt>
                <c:pt idx="20790">
                  <c:v>335.698257785176</c:v>
                </c:pt>
                <c:pt idx="20791">
                  <c:v>335.66487686793403</c:v>
                </c:pt>
                <c:pt idx="20792">
                  <c:v>335.63707713983302</c:v>
                </c:pt>
                <c:pt idx="20793">
                  <c:v>335.57143495943001</c:v>
                </c:pt>
                <c:pt idx="20794">
                  <c:v>335.56196219063997</c:v>
                </c:pt>
                <c:pt idx="20795">
                  <c:v>335.549965749374</c:v>
                </c:pt>
                <c:pt idx="20796">
                  <c:v>335.51560893125497</c:v>
                </c:pt>
                <c:pt idx="20797">
                  <c:v>335.50125267678402</c:v>
                </c:pt>
                <c:pt idx="20798">
                  <c:v>335.48984373990697</c:v>
                </c:pt>
                <c:pt idx="20799">
                  <c:v>335.48965296181501</c:v>
                </c:pt>
                <c:pt idx="20800">
                  <c:v>335.48613922936198</c:v>
                </c:pt>
                <c:pt idx="20801">
                  <c:v>335.46765254103002</c:v>
                </c:pt>
                <c:pt idx="20802">
                  <c:v>335.45913653481199</c:v>
                </c:pt>
                <c:pt idx="20803">
                  <c:v>335.45342479707199</c:v>
                </c:pt>
                <c:pt idx="20804">
                  <c:v>335.43944539226197</c:v>
                </c:pt>
                <c:pt idx="20805">
                  <c:v>335.42778136608899</c:v>
                </c:pt>
                <c:pt idx="20806">
                  <c:v>335.39522211609102</c:v>
                </c:pt>
                <c:pt idx="20807">
                  <c:v>335.39001182653499</c:v>
                </c:pt>
                <c:pt idx="20808">
                  <c:v>335.370552681292</c:v>
                </c:pt>
                <c:pt idx="20809">
                  <c:v>335.36976248782702</c:v>
                </c:pt>
                <c:pt idx="20810">
                  <c:v>335.367102826978</c:v>
                </c:pt>
                <c:pt idx="20811">
                  <c:v>335.32012315799102</c:v>
                </c:pt>
                <c:pt idx="20812">
                  <c:v>335.27256099109599</c:v>
                </c:pt>
                <c:pt idx="20813">
                  <c:v>335.26796806567103</c:v>
                </c:pt>
                <c:pt idx="20814">
                  <c:v>335.24406124339299</c:v>
                </c:pt>
                <c:pt idx="20815">
                  <c:v>335.15287438801801</c:v>
                </c:pt>
                <c:pt idx="20816">
                  <c:v>335.11911044084599</c:v>
                </c:pt>
                <c:pt idx="20817">
                  <c:v>335.10234958520999</c:v>
                </c:pt>
                <c:pt idx="20818">
                  <c:v>335.06740018705699</c:v>
                </c:pt>
                <c:pt idx="20819">
                  <c:v>335.06053426021202</c:v>
                </c:pt>
                <c:pt idx="20820">
                  <c:v>335.05176147428699</c:v>
                </c:pt>
                <c:pt idx="20821">
                  <c:v>335.036134962365</c:v>
                </c:pt>
                <c:pt idx="20822">
                  <c:v>334.96699384710399</c:v>
                </c:pt>
                <c:pt idx="20823">
                  <c:v>334.936422021672</c:v>
                </c:pt>
                <c:pt idx="20824">
                  <c:v>334.909488106796</c:v>
                </c:pt>
                <c:pt idx="20825">
                  <c:v>334.88786064485299</c:v>
                </c:pt>
                <c:pt idx="20826">
                  <c:v>334.837767358382</c:v>
                </c:pt>
                <c:pt idx="20827">
                  <c:v>334.82842420113798</c:v>
                </c:pt>
                <c:pt idx="20828">
                  <c:v>334.776554612751</c:v>
                </c:pt>
                <c:pt idx="20829">
                  <c:v>334.73964551730501</c:v>
                </c:pt>
                <c:pt idx="20830">
                  <c:v>334.73230164010101</c:v>
                </c:pt>
                <c:pt idx="20831">
                  <c:v>334.70087977191201</c:v>
                </c:pt>
                <c:pt idx="20832">
                  <c:v>334.69013960698499</c:v>
                </c:pt>
                <c:pt idx="20833">
                  <c:v>334.68971432180501</c:v>
                </c:pt>
                <c:pt idx="20834">
                  <c:v>334.66635303162502</c:v>
                </c:pt>
                <c:pt idx="20835">
                  <c:v>334.60564173372398</c:v>
                </c:pt>
                <c:pt idx="20836">
                  <c:v>334.60032049154199</c:v>
                </c:pt>
                <c:pt idx="20837">
                  <c:v>334.56733819223302</c:v>
                </c:pt>
                <c:pt idx="20838">
                  <c:v>334.56567992954399</c:v>
                </c:pt>
                <c:pt idx="20839">
                  <c:v>334.547064611503</c:v>
                </c:pt>
                <c:pt idx="20840">
                  <c:v>334.53698711836699</c:v>
                </c:pt>
                <c:pt idx="20841">
                  <c:v>334.522306107877</c:v>
                </c:pt>
                <c:pt idx="20842">
                  <c:v>334.50871601513802</c:v>
                </c:pt>
                <c:pt idx="20843">
                  <c:v>334.49913247274401</c:v>
                </c:pt>
                <c:pt idx="20844">
                  <c:v>334.44078342000398</c:v>
                </c:pt>
                <c:pt idx="20845">
                  <c:v>334.41545837303801</c:v>
                </c:pt>
                <c:pt idx="20846">
                  <c:v>334.41422132382303</c:v>
                </c:pt>
                <c:pt idx="20847">
                  <c:v>334.41088542407198</c:v>
                </c:pt>
                <c:pt idx="20848">
                  <c:v>334.36752420933402</c:v>
                </c:pt>
                <c:pt idx="20849">
                  <c:v>334.36211851358797</c:v>
                </c:pt>
                <c:pt idx="20850">
                  <c:v>334.328311942141</c:v>
                </c:pt>
                <c:pt idx="20851">
                  <c:v>334.318478422449</c:v>
                </c:pt>
                <c:pt idx="20852">
                  <c:v>334.23583713847501</c:v>
                </c:pt>
                <c:pt idx="20853">
                  <c:v>334.12154045396602</c:v>
                </c:pt>
                <c:pt idx="20854">
                  <c:v>334.11253122344198</c:v>
                </c:pt>
                <c:pt idx="20855">
                  <c:v>334.09538801797601</c:v>
                </c:pt>
                <c:pt idx="20856">
                  <c:v>334.03343314520203</c:v>
                </c:pt>
                <c:pt idx="20857">
                  <c:v>334.015198679832</c:v>
                </c:pt>
                <c:pt idx="20858">
                  <c:v>334.01190807939201</c:v>
                </c:pt>
                <c:pt idx="20859">
                  <c:v>334.01175445190103</c:v>
                </c:pt>
                <c:pt idx="20860">
                  <c:v>334.00538028651698</c:v>
                </c:pt>
                <c:pt idx="20861">
                  <c:v>333.90456634215798</c:v>
                </c:pt>
                <c:pt idx="20862">
                  <c:v>333.86519729965403</c:v>
                </c:pt>
                <c:pt idx="20863">
                  <c:v>333.83980367729299</c:v>
                </c:pt>
                <c:pt idx="20864">
                  <c:v>333.826443296148</c:v>
                </c:pt>
                <c:pt idx="20865">
                  <c:v>333.80411191188699</c:v>
                </c:pt>
                <c:pt idx="20866">
                  <c:v>333.73667377614498</c:v>
                </c:pt>
                <c:pt idx="20867">
                  <c:v>333.72602117404699</c:v>
                </c:pt>
                <c:pt idx="20868">
                  <c:v>333.715656674218</c:v>
                </c:pt>
                <c:pt idx="20869">
                  <c:v>333.71218536967001</c:v>
                </c:pt>
                <c:pt idx="20870">
                  <c:v>333.691348659482</c:v>
                </c:pt>
                <c:pt idx="20871">
                  <c:v>333.62880552935098</c:v>
                </c:pt>
                <c:pt idx="20872">
                  <c:v>333.52214491821599</c:v>
                </c:pt>
                <c:pt idx="20873">
                  <c:v>333.48164858560301</c:v>
                </c:pt>
                <c:pt idx="20874">
                  <c:v>333.41127674659498</c:v>
                </c:pt>
                <c:pt idx="20875">
                  <c:v>333.40820109877802</c:v>
                </c:pt>
                <c:pt idx="20876">
                  <c:v>333.40231286914599</c:v>
                </c:pt>
                <c:pt idx="20877">
                  <c:v>333.38734313922703</c:v>
                </c:pt>
                <c:pt idx="20878">
                  <c:v>333.38643454696302</c:v>
                </c:pt>
                <c:pt idx="20879">
                  <c:v>333.34449650715601</c:v>
                </c:pt>
                <c:pt idx="20880">
                  <c:v>333.33151337376302</c:v>
                </c:pt>
                <c:pt idx="20881">
                  <c:v>333.32817475871798</c:v>
                </c:pt>
                <c:pt idx="20882">
                  <c:v>333.23811923594798</c:v>
                </c:pt>
                <c:pt idx="20883">
                  <c:v>333.211319297915</c:v>
                </c:pt>
                <c:pt idx="20884">
                  <c:v>333.210535054101</c:v>
                </c:pt>
                <c:pt idx="20885">
                  <c:v>333.19044200192502</c:v>
                </c:pt>
                <c:pt idx="20886">
                  <c:v>333.16374769119</c:v>
                </c:pt>
                <c:pt idx="20887">
                  <c:v>333.16009172318502</c:v>
                </c:pt>
                <c:pt idx="20888">
                  <c:v>333.10182969096797</c:v>
                </c:pt>
                <c:pt idx="20889">
                  <c:v>333.04671359891501</c:v>
                </c:pt>
                <c:pt idx="20890">
                  <c:v>333.03567456081799</c:v>
                </c:pt>
                <c:pt idx="20891">
                  <c:v>332.97643514631699</c:v>
                </c:pt>
                <c:pt idx="20892">
                  <c:v>332.961934841794</c:v>
                </c:pt>
                <c:pt idx="20893">
                  <c:v>332.95254512935401</c:v>
                </c:pt>
                <c:pt idx="20894">
                  <c:v>332.89680811582298</c:v>
                </c:pt>
                <c:pt idx="20895">
                  <c:v>332.89056523457901</c:v>
                </c:pt>
                <c:pt idx="20896">
                  <c:v>332.88252856489697</c:v>
                </c:pt>
                <c:pt idx="20897">
                  <c:v>332.87822366459898</c:v>
                </c:pt>
                <c:pt idx="20898">
                  <c:v>332.87450610478601</c:v>
                </c:pt>
                <c:pt idx="20899">
                  <c:v>332.84737812425402</c:v>
                </c:pt>
                <c:pt idx="20900">
                  <c:v>332.84014230557398</c:v>
                </c:pt>
                <c:pt idx="20901">
                  <c:v>332.82430641035899</c:v>
                </c:pt>
                <c:pt idx="20902">
                  <c:v>332.82074225709101</c:v>
                </c:pt>
                <c:pt idx="20903">
                  <c:v>332.80912206486198</c:v>
                </c:pt>
                <c:pt idx="20904">
                  <c:v>332.79584450513602</c:v>
                </c:pt>
                <c:pt idx="20905">
                  <c:v>332.77713304460599</c:v>
                </c:pt>
                <c:pt idx="20906">
                  <c:v>332.76965107644997</c:v>
                </c:pt>
                <c:pt idx="20907">
                  <c:v>332.75881434750698</c:v>
                </c:pt>
                <c:pt idx="20908">
                  <c:v>332.75352786317399</c:v>
                </c:pt>
                <c:pt idx="20909">
                  <c:v>332.68139909980698</c:v>
                </c:pt>
                <c:pt idx="20910">
                  <c:v>332.662053381183</c:v>
                </c:pt>
                <c:pt idx="20911">
                  <c:v>332.62247658128803</c:v>
                </c:pt>
                <c:pt idx="20912">
                  <c:v>332.61527581381199</c:v>
                </c:pt>
                <c:pt idx="20913">
                  <c:v>332.607206216289</c:v>
                </c:pt>
                <c:pt idx="20914">
                  <c:v>332.55472978922501</c:v>
                </c:pt>
                <c:pt idx="20915">
                  <c:v>332.54421985069501</c:v>
                </c:pt>
                <c:pt idx="20916">
                  <c:v>332.53782584718903</c:v>
                </c:pt>
                <c:pt idx="20917">
                  <c:v>332.53289074301603</c:v>
                </c:pt>
                <c:pt idx="20918">
                  <c:v>332.53156588843098</c:v>
                </c:pt>
                <c:pt idx="20919">
                  <c:v>332.52985150807399</c:v>
                </c:pt>
                <c:pt idx="20920">
                  <c:v>332.518883417555</c:v>
                </c:pt>
                <c:pt idx="20921">
                  <c:v>332.51863458926698</c:v>
                </c:pt>
                <c:pt idx="20922">
                  <c:v>332.51433650023102</c:v>
                </c:pt>
                <c:pt idx="20923">
                  <c:v>332.48894140615602</c:v>
                </c:pt>
                <c:pt idx="20924">
                  <c:v>332.47775747479</c:v>
                </c:pt>
                <c:pt idx="20925">
                  <c:v>332.46995443000202</c:v>
                </c:pt>
                <c:pt idx="20926">
                  <c:v>332.42712700181397</c:v>
                </c:pt>
                <c:pt idx="20927">
                  <c:v>332.41173054390902</c:v>
                </c:pt>
                <c:pt idx="20928">
                  <c:v>332.39409876301897</c:v>
                </c:pt>
                <c:pt idx="20929">
                  <c:v>332.36084795169</c:v>
                </c:pt>
                <c:pt idx="20930">
                  <c:v>332.34134301914702</c:v>
                </c:pt>
                <c:pt idx="20931">
                  <c:v>332.21449690649501</c:v>
                </c:pt>
                <c:pt idx="20932">
                  <c:v>332.19153045408899</c:v>
                </c:pt>
                <c:pt idx="20933">
                  <c:v>332.18965967503101</c:v>
                </c:pt>
                <c:pt idx="20934">
                  <c:v>332.167738358549</c:v>
                </c:pt>
                <c:pt idx="20935">
                  <c:v>332.15897675868098</c:v>
                </c:pt>
                <c:pt idx="20936">
                  <c:v>332.06223119914</c:v>
                </c:pt>
                <c:pt idx="20937">
                  <c:v>332.048803730717</c:v>
                </c:pt>
                <c:pt idx="20938">
                  <c:v>332.00628262975602</c:v>
                </c:pt>
                <c:pt idx="20939">
                  <c:v>332.00049410431302</c:v>
                </c:pt>
                <c:pt idx="20940">
                  <c:v>331.96783416432601</c:v>
                </c:pt>
                <c:pt idx="20941">
                  <c:v>331.93322660128098</c:v>
                </c:pt>
                <c:pt idx="20942">
                  <c:v>331.912269793745</c:v>
                </c:pt>
                <c:pt idx="20943">
                  <c:v>331.86834246066798</c:v>
                </c:pt>
                <c:pt idx="20944">
                  <c:v>331.85190256554603</c:v>
                </c:pt>
                <c:pt idx="20945">
                  <c:v>331.81569200428601</c:v>
                </c:pt>
                <c:pt idx="20946">
                  <c:v>331.76378340053401</c:v>
                </c:pt>
                <c:pt idx="20947">
                  <c:v>331.749515863498</c:v>
                </c:pt>
                <c:pt idx="20948">
                  <c:v>331.737320261722</c:v>
                </c:pt>
                <c:pt idx="20949">
                  <c:v>331.55489359663198</c:v>
                </c:pt>
                <c:pt idx="20950">
                  <c:v>331.51073668997401</c:v>
                </c:pt>
                <c:pt idx="20951">
                  <c:v>331.39749260456898</c:v>
                </c:pt>
                <c:pt idx="20952">
                  <c:v>331.37689954478901</c:v>
                </c:pt>
                <c:pt idx="20953">
                  <c:v>331.37648190892799</c:v>
                </c:pt>
                <c:pt idx="20954">
                  <c:v>331.349605866334</c:v>
                </c:pt>
                <c:pt idx="20955">
                  <c:v>331.30751390918499</c:v>
                </c:pt>
                <c:pt idx="20956">
                  <c:v>331.24828583030501</c:v>
                </c:pt>
                <c:pt idx="20957">
                  <c:v>331.22662149868302</c:v>
                </c:pt>
                <c:pt idx="20958">
                  <c:v>331.20343872668099</c:v>
                </c:pt>
                <c:pt idx="20959">
                  <c:v>331.16356509274698</c:v>
                </c:pt>
                <c:pt idx="20960">
                  <c:v>331.15902901996799</c:v>
                </c:pt>
                <c:pt idx="20961">
                  <c:v>331.12111456517198</c:v>
                </c:pt>
                <c:pt idx="20962">
                  <c:v>331.11302467547199</c:v>
                </c:pt>
                <c:pt idx="20963">
                  <c:v>331.06609327874401</c:v>
                </c:pt>
                <c:pt idx="20964">
                  <c:v>331.057595145981</c:v>
                </c:pt>
                <c:pt idx="20965">
                  <c:v>331.04868699815398</c:v>
                </c:pt>
                <c:pt idx="20966">
                  <c:v>331.01922251477703</c:v>
                </c:pt>
                <c:pt idx="20967">
                  <c:v>331.01534837771698</c:v>
                </c:pt>
                <c:pt idx="20968">
                  <c:v>331.01011918074698</c:v>
                </c:pt>
                <c:pt idx="20969">
                  <c:v>330.98820608685202</c:v>
                </c:pt>
                <c:pt idx="20970">
                  <c:v>330.98499090996199</c:v>
                </c:pt>
                <c:pt idx="20971">
                  <c:v>330.973789566672</c:v>
                </c:pt>
                <c:pt idx="20972">
                  <c:v>330.94524399068098</c:v>
                </c:pt>
                <c:pt idx="20973">
                  <c:v>330.94196548644902</c:v>
                </c:pt>
                <c:pt idx="20974">
                  <c:v>330.91836770731402</c:v>
                </c:pt>
                <c:pt idx="20975">
                  <c:v>330.85535069369001</c:v>
                </c:pt>
                <c:pt idx="20976">
                  <c:v>330.84379946365902</c:v>
                </c:pt>
                <c:pt idx="20977">
                  <c:v>330.81082859227001</c:v>
                </c:pt>
                <c:pt idx="20978">
                  <c:v>330.72820578093399</c:v>
                </c:pt>
                <c:pt idx="20979">
                  <c:v>330.70599341638803</c:v>
                </c:pt>
                <c:pt idx="20980">
                  <c:v>330.70210481642499</c:v>
                </c:pt>
                <c:pt idx="20981">
                  <c:v>330.70087489584898</c:v>
                </c:pt>
                <c:pt idx="20982">
                  <c:v>330.62888257447401</c:v>
                </c:pt>
                <c:pt idx="20983">
                  <c:v>330.621814772731</c:v>
                </c:pt>
                <c:pt idx="20984">
                  <c:v>330.61745933589498</c:v>
                </c:pt>
                <c:pt idx="20985">
                  <c:v>330.59491031627101</c:v>
                </c:pt>
                <c:pt idx="20986">
                  <c:v>330.57274360684403</c:v>
                </c:pt>
                <c:pt idx="20987">
                  <c:v>330.53980090675799</c:v>
                </c:pt>
                <c:pt idx="20988">
                  <c:v>330.49031330353603</c:v>
                </c:pt>
                <c:pt idx="20989">
                  <c:v>330.486859076614</c:v>
                </c:pt>
                <c:pt idx="20990">
                  <c:v>330.48558047912502</c:v>
                </c:pt>
                <c:pt idx="20991">
                  <c:v>330.44034224614501</c:v>
                </c:pt>
                <c:pt idx="20992">
                  <c:v>330.42310264511701</c:v>
                </c:pt>
                <c:pt idx="20993">
                  <c:v>330.39446752893099</c:v>
                </c:pt>
                <c:pt idx="20994">
                  <c:v>330.36876977967103</c:v>
                </c:pt>
                <c:pt idx="20995">
                  <c:v>330.353641881876</c:v>
                </c:pt>
                <c:pt idx="20996">
                  <c:v>330.34682389252703</c:v>
                </c:pt>
                <c:pt idx="20997">
                  <c:v>330.33268586289199</c:v>
                </c:pt>
                <c:pt idx="20998">
                  <c:v>330.31715558349998</c:v>
                </c:pt>
                <c:pt idx="20999">
                  <c:v>330.26546419277201</c:v>
                </c:pt>
                <c:pt idx="21000">
                  <c:v>330.26443851713901</c:v>
                </c:pt>
                <c:pt idx="21001">
                  <c:v>330.253224320806</c:v>
                </c:pt>
                <c:pt idx="21002">
                  <c:v>330.24891633370402</c:v>
                </c:pt>
                <c:pt idx="21003">
                  <c:v>330.22912824037701</c:v>
                </c:pt>
                <c:pt idx="21004">
                  <c:v>330.21929730052</c:v>
                </c:pt>
                <c:pt idx="21005">
                  <c:v>330.21444847948698</c:v>
                </c:pt>
                <c:pt idx="21006">
                  <c:v>330.203549338409</c:v>
                </c:pt>
                <c:pt idx="21007">
                  <c:v>330.19109381682199</c:v>
                </c:pt>
                <c:pt idx="21008">
                  <c:v>330.16300751122202</c:v>
                </c:pt>
                <c:pt idx="21009">
                  <c:v>330.13444080335398</c:v>
                </c:pt>
                <c:pt idx="21010">
                  <c:v>330.08649989934003</c:v>
                </c:pt>
                <c:pt idx="21011">
                  <c:v>330.07184996445801</c:v>
                </c:pt>
                <c:pt idx="21012">
                  <c:v>330.069080179222</c:v>
                </c:pt>
                <c:pt idx="21013">
                  <c:v>330.06452114512803</c:v>
                </c:pt>
                <c:pt idx="21014">
                  <c:v>329.94660306231799</c:v>
                </c:pt>
                <c:pt idx="21015">
                  <c:v>329.91964621011601</c:v>
                </c:pt>
                <c:pt idx="21016">
                  <c:v>329.88271013778399</c:v>
                </c:pt>
                <c:pt idx="21017">
                  <c:v>329.87300706245799</c:v>
                </c:pt>
                <c:pt idx="21018">
                  <c:v>329.79458006854497</c:v>
                </c:pt>
                <c:pt idx="21019">
                  <c:v>329.77596103074802</c:v>
                </c:pt>
                <c:pt idx="21020">
                  <c:v>329.67549385049301</c:v>
                </c:pt>
                <c:pt idx="21021">
                  <c:v>329.64080770843498</c:v>
                </c:pt>
                <c:pt idx="21022">
                  <c:v>329.52910423386197</c:v>
                </c:pt>
                <c:pt idx="21023">
                  <c:v>329.52064828495799</c:v>
                </c:pt>
                <c:pt idx="21024">
                  <c:v>329.47602768199698</c:v>
                </c:pt>
                <c:pt idx="21025">
                  <c:v>329.44696892105497</c:v>
                </c:pt>
                <c:pt idx="21026">
                  <c:v>329.38923164195802</c:v>
                </c:pt>
                <c:pt idx="21027">
                  <c:v>329.366468054096</c:v>
                </c:pt>
                <c:pt idx="21028">
                  <c:v>329.33962415260999</c:v>
                </c:pt>
                <c:pt idx="21029">
                  <c:v>329.333694930587</c:v>
                </c:pt>
                <c:pt idx="21030">
                  <c:v>329.33052152315599</c:v>
                </c:pt>
                <c:pt idx="21031">
                  <c:v>329.29265804834199</c:v>
                </c:pt>
                <c:pt idx="21032">
                  <c:v>329.21824933612498</c:v>
                </c:pt>
                <c:pt idx="21033">
                  <c:v>329.177304172226</c:v>
                </c:pt>
                <c:pt idx="21034">
                  <c:v>329.04186917827298</c:v>
                </c:pt>
                <c:pt idx="21035">
                  <c:v>329.03756103599801</c:v>
                </c:pt>
                <c:pt idx="21036">
                  <c:v>328.95589861162102</c:v>
                </c:pt>
                <c:pt idx="21037">
                  <c:v>328.916194910596</c:v>
                </c:pt>
                <c:pt idx="21038">
                  <c:v>328.89894025664302</c:v>
                </c:pt>
                <c:pt idx="21039">
                  <c:v>328.86338700253202</c:v>
                </c:pt>
                <c:pt idx="21040">
                  <c:v>328.85812757291899</c:v>
                </c:pt>
                <c:pt idx="21041">
                  <c:v>328.85235098608302</c:v>
                </c:pt>
                <c:pt idx="21042">
                  <c:v>328.829155568511</c:v>
                </c:pt>
                <c:pt idx="21043">
                  <c:v>328.82417164441699</c:v>
                </c:pt>
                <c:pt idx="21044">
                  <c:v>328.78591345189801</c:v>
                </c:pt>
                <c:pt idx="21045">
                  <c:v>328.71128576181201</c:v>
                </c:pt>
                <c:pt idx="21046">
                  <c:v>328.70305827403701</c:v>
                </c:pt>
                <c:pt idx="21047">
                  <c:v>328.69233867865398</c:v>
                </c:pt>
                <c:pt idx="21048">
                  <c:v>328.675497423992</c:v>
                </c:pt>
                <c:pt idx="21049">
                  <c:v>328.65731482183901</c:v>
                </c:pt>
                <c:pt idx="21050">
                  <c:v>328.64015802029201</c:v>
                </c:pt>
                <c:pt idx="21051">
                  <c:v>328.63423832356898</c:v>
                </c:pt>
                <c:pt idx="21052">
                  <c:v>328.53338367391098</c:v>
                </c:pt>
                <c:pt idx="21053">
                  <c:v>328.51846976745998</c:v>
                </c:pt>
                <c:pt idx="21054">
                  <c:v>328.51238418304803</c:v>
                </c:pt>
                <c:pt idx="21055">
                  <c:v>328.50198620719499</c:v>
                </c:pt>
                <c:pt idx="21056">
                  <c:v>328.497576099578</c:v>
                </c:pt>
                <c:pt idx="21057">
                  <c:v>328.48647842524099</c:v>
                </c:pt>
                <c:pt idx="21058">
                  <c:v>328.48591200111503</c:v>
                </c:pt>
                <c:pt idx="21059">
                  <c:v>328.48169901517502</c:v>
                </c:pt>
                <c:pt idx="21060">
                  <c:v>328.45197437563701</c:v>
                </c:pt>
                <c:pt idx="21061">
                  <c:v>328.40058383179303</c:v>
                </c:pt>
                <c:pt idx="21062">
                  <c:v>328.34498282227997</c:v>
                </c:pt>
                <c:pt idx="21063">
                  <c:v>328.32617207806402</c:v>
                </c:pt>
                <c:pt idx="21064">
                  <c:v>328.30626776223198</c:v>
                </c:pt>
                <c:pt idx="21065">
                  <c:v>328.29997656664699</c:v>
                </c:pt>
                <c:pt idx="21066">
                  <c:v>328.28681913007699</c:v>
                </c:pt>
                <c:pt idx="21067">
                  <c:v>328.27157227116498</c:v>
                </c:pt>
                <c:pt idx="21068">
                  <c:v>328.25433476082901</c:v>
                </c:pt>
                <c:pt idx="21069">
                  <c:v>328.23980925426201</c:v>
                </c:pt>
                <c:pt idx="21070">
                  <c:v>328.22538863386598</c:v>
                </c:pt>
                <c:pt idx="21071">
                  <c:v>328.22111907613402</c:v>
                </c:pt>
                <c:pt idx="21072">
                  <c:v>328.19051445986901</c:v>
                </c:pt>
                <c:pt idx="21073">
                  <c:v>328.15613417029601</c:v>
                </c:pt>
                <c:pt idx="21074">
                  <c:v>328.14582226523498</c:v>
                </c:pt>
                <c:pt idx="21075">
                  <c:v>328.13643370024499</c:v>
                </c:pt>
                <c:pt idx="21076">
                  <c:v>328.12755374541399</c:v>
                </c:pt>
                <c:pt idx="21077">
                  <c:v>328.11792461460698</c:v>
                </c:pt>
                <c:pt idx="21078">
                  <c:v>328.10490812629303</c:v>
                </c:pt>
                <c:pt idx="21079">
                  <c:v>327.99876135527199</c:v>
                </c:pt>
                <c:pt idx="21080">
                  <c:v>327.94100254301298</c:v>
                </c:pt>
                <c:pt idx="21081">
                  <c:v>327.90781325068099</c:v>
                </c:pt>
                <c:pt idx="21082">
                  <c:v>327.90703962641402</c:v>
                </c:pt>
                <c:pt idx="21083">
                  <c:v>327.87157825505199</c:v>
                </c:pt>
                <c:pt idx="21084">
                  <c:v>327.86594265468199</c:v>
                </c:pt>
                <c:pt idx="21085">
                  <c:v>327.86105007102702</c:v>
                </c:pt>
                <c:pt idx="21086">
                  <c:v>327.85372290037998</c:v>
                </c:pt>
                <c:pt idx="21087">
                  <c:v>327.82715902101</c:v>
                </c:pt>
                <c:pt idx="21088">
                  <c:v>327.81563693125099</c:v>
                </c:pt>
                <c:pt idx="21089">
                  <c:v>327.80136302073902</c:v>
                </c:pt>
                <c:pt idx="21090">
                  <c:v>327.75819538808798</c:v>
                </c:pt>
                <c:pt idx="21091">
                  <c:v>327.74686181504001</c:v>
                </c:pt>
                <c:pt idx="21092">
                  <c:v>327.72489311097002</c:v>
                </c:pt>
                <c:pt idx="21093">
                  <c:v>327.711253317341</c:v>
                </c:pt>
                <c:pt idx="21094">
                  <c:v>327.70615029552198</c:v>
                </c:pt>
                <c:pt idx="21095">
                  <c:v>327.69439957202002</c:v>
                </c:pt>
                <c:pt idx="21096">
                  <c:v>327.68178159134197</c:v>
                </c:pt>
                <c:pt idx="21097">
                  <c:v>327.67503082065298</c:v>
                </c:pt>
                <c:pt idx="21098">
                  <c:v>327.65632434448099</c:v>
                </c:pt>
                <c:pt idx="21099">
                  <c:v>327.62407656687998</c:v>
                </c:pt>
                <c:pt idx="21100">
                  <c:v>327.61783597985698</c:v>
                </c:pt>
                <c:pt idx="21101">
                  <c:v>327.612144783129</c:v>
                </c:pt>
                <c:pt idx="21102">
                  <c:v>327.58480743317102</c:v>
                </c:pt>
                <c:pt idx="21103">
                  <c:v>327.54996253221202</c:v>
                </c:pt>
                <c:pt idx="21104">
                  <c:v>327.53508539693098</c:v>
                </c:pt>
                <c:pt idx="21105">
                  <c:v>327.44830410545097</c:v>
                </c:pt>
                <c:pt idx="21106">
                  <c:v>327.440114182054</c:v>
                </c:pt>
                <c:pt idx="21107">
                  <c:v>327.37802727503902</c:v>
                </c:pt>
                <c:pt idx="21108">
                  <c:v>327.35808535867199</c:v>
                </c:pt>
                <c:pt idx="21109">
                  <c:v>327.34370419673297</c:v>
                </c:pt>
                <c:pt idx="21110">
                  <c:v>327.33796123973298</c:v>
                </c:pt>
                <c:pt idx="21111">
                  <c:v>327.33585429660701</c:v>
                </c:pt>
                <c:pt idx="21112">
                  <c:v>327.33412571006602</c:v>
                </c:pt>
                <c:pt idx="21113">
                  <c:v>327.30888299144999</c:v>
                </c:pt>
                <c:pt idx="21114">
                  <c:v>327.30583792064499</c:v>
                </c:pt>
                <c:pt idx="21115">
                  <c:v>327.296932270789</c:v>
                </c:pt>
                <c:pt idx="21116">
                  <c:v>327.29654858802002</c:v>
                </c:pt>
                <c:pt idx="21117">
                  <c:v>327.25931738714502</c:v>
                </c:pt>
                <c:pt idx="21118">
                  <c:v>327.22075564191999</c:v>
                </c:pt>
                <c:pt idx="21119">
                  <c:v>327.19209002606601</c:v>
                </c:pt>
                <c:pt idx="21120">
                  <c:v>327.16639321548899</c:v>
                </c:pt>
                <c:pt idx="21121">
                  <c:v>327.146905799352</c:v>
                </c:pt>
                <c:pt idx="21122">
                  <c:v>327.13949551597801</c:v>
                </c:pt>
                <c:pt idx="21123">
                  <c:v>327.10047525479001</c:v>
                </c:pt>
                <c:pt idx="21124">
                  <c:v>327.08796410538503</c:v>
                </c:pt>
                <c:pt idx="21125">
                  <c:v>327.067562241556</c:v>
                </c:pt>
                <c:pt idx="21126">
                  <c:v>327.02760166362202</c:v>
                </c:pt>
                <c:pt idx="21127">
                  <c:v>326.98950274482098</c:v>
                </c:pt>
                <c:pt idx="21128">
                  <c:v>326.94553061341702</c:v>
                </c:pt>
                <c:pt idx="21129">
                  <c:v>326.86157934664698</c:v>
                </c:pt>
                <c:pt idx="21130">
                  <c:v>326.83289704827001</c:v>
                </c:pt>
                <c:pt idx="21131">
                  <c:v>326.83119137699299</c:v>
                </c:pt>
                <c:pt idx="21132">
                  <c:v>326.76224756231602</c:v>
                </c:pt>
                <c:pt idx="21133">
                  <c:v>326.753387924614</c:v>
                </c:pt>
                <c:pt idx="21134">
                  <c:v>326.739119250638</c:v>
                </c:pt>
                <c:pt idx="21135">
                  <c:v>326.73085082615398</c:v>
                </c:pt>
                <c:pt idx="21136">
                  <c:v>326.71906156669399</c:v>
                </c:pt>
                <c:pt idx="21137">
                  <c:v>326.71676790165498</c:v>
                </c:pt>
                <c:pt idx="21138">
                  <c:v>326.71072395979098</c:v>
                </c:pt>
                <c:pt idx="21139">
                  <c:v>326.703593628048</c:v>
                </c:pt>
                <c:pt idx="21140">
                  <c:v>326.67513525572502</c:v>
                </c:pt>
                <c:pt idx="21141">
                  <c:v>326.67339626615399</c:v>
                </c:pt>
                <c:pt idx="21142">
                  <c:v>326.632019166303</c:v>
                </c:pt>
                <c:pt idx="21143">
                  <c:v>326.62504897893302</c:v>
                </c:pt>
                <c:pt idx="21144">
                  <c:v>326.614341424239</c:v>
                </c:pt>
                <c:pt idx="21145">
                  <c:v>326.59198265710597</c:v>
                </c:pt>
                <c:pt idx="21146">
                  <c:v>326.57898266862401</c:v>
                </c:pt>
                <c:pt idx="21147">
                  <c:v>326.56898550325002</c:v>
                </c:pt>
                <c:pt idx="21148">
                  <c:v>326.55277910429101</c:v>
                </c:pt>
                <c:pt idx="21149">
                  <c:v>326.52476107091201</c:v>
                </c:pt>
                <c:pt idx="21150">
                  <c:v>326.517271334405</c:v>
                </c:pt>
                <c:pt idx="21151">
                  <c:v>326.50286992486201</c:v>
                </c:pt>
                <c:pt idx="21152">
                  <c:v>326.49519028482501</c:v>
                </c:pt>
                <c:pt idx="21153">
                  <c:v>326.49327762876499</c:v>
                </c:pt>
                <c:pt idx="21154">
                  <c:v>326.477340321702</c:v>
                </c:pt>
                <c:pt idx="21155">
                  <c:v>326.43846150073898</c:v>
                </c:pt>
                <c:pt idx="21156">
                  <c:v>326.30098703047997</c:v>
                </c:pt>
                <c:pt idx="21157">
                  <c:v>326.257739531303</c:v>
                </c:pt>
                <c:pt idx="21158">
                  <c:v>326.25039896542597</c:v>
                </c:pt>
                <c:pt idx="21159">
                  <c:v>326.23528422282402</c:v>
                </c:pt>
                <c:pt idx="21160">
                  <c:v>326.18756721316902</c:v>
                </c:pt>
                <c:pt idx="21161">
                  <c:v>326.14172669058098</c:v>
                </c:pt>
                <c:pt idx="21162">
                  <c:v>326.10931311801198</c:v>
                </c:pt>
                <c:pt idx="21163">
                  <c:v>326.10892271746201</c:v>
                </c:pt>
                <c:pt idx="21164">
                  <c:v>326.10853867962902</c:v>
                </c:pt>
                <c:pt idx="21165">
                  <c:v>326.10508748177801</c:v>
                </c:pt>
                <c:pt idx="21166">
                  <c:v>326.10142188469803</c:v>
                </c:pt>
                <c:pt idx="21167">
                  <c:v>326.06067814834398</c:v>
                </c:pt>
                <c:pt idx="21168">
                  <c:v>325.99311622897602</c:v>
                </c:pt>
                <c:pt idx="21169">
                  <c:v>325.88322257052198</c:v>
                </c:pt>
                <c:pt idx="21170">
                  <c:v>325.85708569861498</c:v>
                </c:pt>
                <c:pt idx="21171">
                  <c:v>325.82168813932299</c:v>
                </c:pt>
                <c:pt idx="21172">
                  <c:v>325.784875432511</c:v>
                </c:pt>
                <c:pt idx="21173">
                  <c:v>325.78464149215199</c:v>
                </c:pt>
                <c:pt idx="21174">
                  <c:v>325.78342992049397</c:v>
                </c:pt>
                <c:pt idx="21175">
                  <c:v>325.775314401836</c:v>
                </c:pt>
                <c:pt idx="21176">
                  <c:v>325.743777931328</c:v>
                </c:pt>
                <c:pt idx="21177">
                  <c:v>325.729487528454</c:v>
                </c:pt>
                <c:pt idx="21178">
                  <c:v>325.69111466586298</c:v>
                </c:pt>
                <c:pt idx="21179">
                  <c:v>325.68702848968599</c:v>
                </c:pt>
                <c:pt idx="21180">
                  <c:v>325.660330824048</c:v>
                </c:pt>
                <c:pt idx="21181">
                  <c:v>325.65227864656202</c:v>
                </c:pt>
                <c:pt idx="21182">
                  <c:v>325.645832638927</c:v>
                </c:pt>
                <c:pt idx="21183">
                  <c:v>325.64111784923898</c:v>
                </c:pt>
                <c:pt idx="21184">
                  <c:v>325.63354175736703</c:v>
                </c:pt>
                <c:pt idx="21185">
                  <c:v>325.63265257073198</c:v>
                </c:pt>
                <c:pt idx="21186">
                  <c:v>325.62551652940999</c:v>
                </c:pt>
                <c:pt idx="21187">
                  <c:v>325.60479169218797</c:v>
                </c:pt>
                <c:pt idx="21188">
                  <c:v>325.59876798642398</c:v>
                </c:pt>
                <c:pt idx="21189">
                  <c:v>325.59486985148101</c:v>
                </c:pt>
                <c:pt idx="21190">
                  <c:v>325.58333377777001</c:v>
                </c:pt>
                <c:pt idx="21191">
                  <c:v>325.54233889082502</c:v>
                </c:pt>
                <c:pt idx="21192">
                  <c:v>325.52084086731099</c:v>
                </c:pt>
                <c:pt idx="21193">
                  <c:v>325.51125902888401</c:v>
                </c:pt>
                <c:pt idx="21194">
                  <c:v>325.48001598277301</c:v>
                </c:pt>
                <c:pt idx="21195">
                  <c:v>325.47530861229899</c:v>
                </c:pt>
                <c:pt idx="21196">
                  <c:v>325.46463837550101</c:v>
                </c:pt>
                <c:pt idx="21197">
                  <c:v>325.45822611818602</c:v>
                </c:pt>
                <c:pt idx="21198">
                  <c:v>325.45804754739601</c:v>
                </c:pt>
                <c:pt idx="21199">
                  <c:v>325.43204003423602</c:v>
                </c:pt>
                <c:pt idx="21200">
                  <c:v>325.39081090435599</c:v>
                </c:pt>
                <c:pt idx="21201">
                  <c:v>325.37087804111098</c:v>
                </c:pt>
                <c:pt idx="21202">
                  <c:v>325.36842326905997</c:v>
                </c:pt>
                <c:pt idx="21203">
                  <c:v>325.33763690730399</c:v>
                </c:pt>
                <c:pt idx="21204">
                  <c:v>325.33003094479</c:v>
                </c:pt>
                <c:pt idx="21205">
                  <c:v>325.32581463138001</c:v>
                </c:pt>
                <c:pt idx="21206">
                  <c:v>325.32341792009299</c:v>
                </c:pt>
                <c:pt idx="21207">
                  <c:v>325.30851016462998</c:v>
                </c:pt>
                <c:pt idx="21208">
                  <c:v>325.30430721006098</c:v>
                </c:pt>
                <c:pt idx="21209">
                  <c:v>325.27119760537897</c:v>
                </c:pt>
                <c:pt idx="21210">
                  <c:v>325.19089260479399</c:v>
                </c:pt>
                <c:pt idx="21211">
                  <c:v>325.178813459823</c:v>
                </c:pt>
                <c:pt idx="21212">
                  <c:v>325.14779012226199</c:v>
                </c:pt>
                <c:pt idx="21213">
                  <c:v>325.14377338311698</c:v>
                </c:pt>
                <c:pt idx="21214">
                  <c:v>325.086875502525</c:v>
                </c:pt>
                <c:pt idx="21215">
                  <c:v>325.08317257757699</c:v>
                </c:pt>
                <c:pt idx="21216">
                  <c:v>325.03404857470599</c:v>
                </c:pt>
                <c:pt idx="21217">
                  <c:v>325.01560459094401</c:v>
                </c:pt>
                <c:pt idx="21218">
                  <c:v>325.00544359585501</c:v>
                </c:pt>
                <c:pt idx="21219">
                  <c:v>325.00122744784602</c:v>
                </c:pt>
                <c:pt idx="21220">
                  <c:v>324.97844243440397</c:v>
                </c:pt>
                <c:pt idx="21221">
                  <c:v>324.912362327182</c:v>
                </c:pt>
                <c:pt idx="21222">
                  <c:v>324.903491537609</c:v>
                </c:pt>
                <c:pt idx="21223">
                  <c:v>324.89762024690799</c:v>
                </c:pt>
                <c:pt idx="21224">
                  <c:v>324.88630887864701</c:v>
                </c:pt>
                <c:pt idx="21225">
                  <c:v>324.88132801239698</c:v>
                </c:pt>
                <c:pt idx="21226">
                  <c:v>324.837838144236</c:v>
                </c:pt>
                <c:pt idx="21227">
                  <c:v>324.81681508498502</c:v>
                </c:pt>
                <c:pt idx="21228">
                  <c:v>324.80656047884099</c:v>
                </c:pt>
                <c:pt idx="21229">
                  <c:v>324.80637564324002</c:v>
                </c:pt>
                <c:pt idx="21230">
                  <c:v>324.69878608595297</c:v>
                </c:pt>
                <c:pt idx="21231">
                  <c:v>324.68531721978798</c:v>
                </c:pt>
                <c:pt idx="21232">
                  <c:v>324.66535230344402</c:v>
                </c:pt>
                <c:pt idx="21233">
                  <c:v>324.60564527101297</c:v>
                </c:pt>
                <c:pt idx="21234">
                  <c:v>324.59272558932099</c:v>
                </c:pt>
                <c:pt idx="21235">
                  <c:v>324.43295489857098</c:v>
                </c:pt>
                <c:pt idx="21236">
                  <c:v>324.43006742232399</c:v>
                </c:pt>
                <c:pt idx="21237">
                  <c:v>324.40384683014702</c:v>
                </c:pt>
                <c:pt idx="21238">
                  <c:v>324.34734617491603</c:v>
                </c:pt>
                <c:pt idx="21239">
                  <c:v>324.31573867511202</c:v>
                </c:pt>
                <c:pt idx="21240">
                  <c:v>324.31448312902199</c:v>
                </c:pt>
                <c:pt idx="21241">
                  <c:v>324.31154319798401</c:v>
                </c:pt>
                <c:pt idx="21242">
                  <c:v>324.23782722213599</c:v>
                </c:pt>
                <c:pt idx="21243">
                  <c:v>324.20888906492002</c:v>
                </c:pt>
                <c:pt idx="21244">
                  <c:v>324.15121574276498</c:v>
                </c:pt>
                <c:pt idx="21245">
                  <c:v>324.10932676481798</c:v>
                </c:pt>
                <c:pt idx="21246">
                  <c:v>324.09037791857298</c:v>
                </c:pt>
                <c:pt idx="21247">
                  <c:v>324.07387534082102</c:v>
                </c:pt>
                <c:pt idx="21248">
                  <c:v>324.07328546968398</c:v>
                </c:pt>
                <c:pt idx="21249">
                  <c:v>324.00830413310899</c:v>
                </c:pt>
                <c:pt idx="21250">
                  <c:v>323.97110662530099</c:v>
                </c:pt>
                <c:pt idx="21251">
                  <c:v>323.95344042071099</c:v>
                </c:pt>
                <c:pt idx="21252">
                  <c:v>323.89158429604601</c:v>
                </c:pt>
                <c:pt idx="21253">
                  <c:v>323.864950743983</c:v>
                </c:pt>
                <c:pt idx="21254">
                  <c:v>323.84448353560498</c:v>
                </c:pt>
                <c:pt idx="21255">
                  <c:v>323.83715799674297</c:v>
                </c:pt>
                <c:pt idx="21256">
                  <c:v>323.835719517862</c:v>
                </c:pt>
                <c:pt idx="21257">
                  <c:v>323.81831434325102</c:v>
                </c:pt>
                <c:pt idx="21258">
                  <c:v>323.78047197028297</c:v>
                </c:pt>
                <c:pt idx="21259">
                  <c:v>323.684450920139</c:v>
                </c:pt>
                <c:pt idx="21260">
                  <c:v>323.65131929166898</c:v>
                </c:pt>
                <c:pt idx="21261">
                  <c:v>323.64759287886102</c:v>
                </c:pt>
                <c:pt idx="21262">
                  <c:v>323.61553273910999</c:v>
                </c:pt>
                <c:pt idx="21263">
                  <c:v>323.60982434007798</c:v>
                </c:pt>
                <c:pt idx="21264">
                  <c:v>323.59894162888799</c:v>
                </c:pt>
                <c:pt idx="21265">
                  <c:v>323.55400141264403</c:v>
                </c:pt>
                <c:pt idx="21266">
                  <c:v>323.484510693289</c:v>
                </c:pt>
                <c:pt idx="21267">
                  <c:v>323.45714897846801</c:v>
                </c:pt>
                <c:pt idx="21268">
                  <c:v>323.449726858193</c:v>
                </c:pt>
                <c:pt idx="21269">
                  <c:v>323.44482482552399</c:v>
                </c:pt>
                <c:pt idx="21270">
                  <c:v>323.442682583698</c:v>
                </c:pt>
                <c:pt idx="21271">
                  <c:v>323.41142133681501</c:v>
                </c:pt>
                <c:pt idx="21272">
                  <c:v>323.36410698772198</c:v>
                </c:pt>
                <c:pt idx="21273">
                  <c:v>323.338953594283</c:v>
                </c:pt>
                <c:pt idx="21274">
                  <c:v>323.29168043600299</c:v>
                </c:pt>
                <c:pt idx="21275">
                  <c:v>323.28867071210902</c:v>
                </c:pt>
                <c:pt idx="21276">
                  <c:v>323.247021467384</c:v>
                </c:pt>
                <c:pt idx="21277">
                  <c:v>323.22870307929497</c:v>
                </c:pt>
                <c:pt idx="21278">
                  <c:v>323.21519017324403</c:v>
                </c:pt>
                <c:pt idx="21279">
                  <c:v>323.20176637373498</c:v>
                </c:pt>
                <c:pt idx="21280">
                  <c:v>323.18665428353501</c:v>
                </c:pt>
                <c:pt idx="21281">
                  <c:v>323.160079031583</c:v>
                </c:pt>
                <c:pt idx="21282">
                  <c:v>323.15000582490097</c:v>
                </c:pt>
                <c:pt idx="21283">
                  <c:v>323.14939929073802</c:v>
                </c:pt>
                <c:pt idx="21284">
                  <c:v>323.11546376943699</c:v>
                </c:pt>
                <c:pt idx="21285">
                  <c:v>323.09527078714399</c:v>
                </c:pt>
                <c:pt idx="21286">
                  <c:v>323.08001468850603</c:v>
                </c:pt>
                <c:pt idx="21287">
                  <c:v>323.05233472759198</c:v>
                </c:pt>
                <c:pt idx="21288">
                  <c:v>323.04791730748002</c:v>
                </c:pt>
                <c:pt idx="21289">
                  <c:v>323.00517709532301</c:v>
                </c:pt>
                <c:pt idx="21290">
                  <c:v>323.00067185482698</c:v>
                </c:pt>
                <c:pt idx="21291">
                  <c:v>322.995667303625</c:v>
                </c:pt>
                <c:pt idx="21292">
                  <c:v>322.989458377971</c:v>
                </c:pt>
                <c:pt idx="21293">
                  <c:v>322.94794734252901</c:v>
                </c:pt>
                <c:pt idx="21294">
                  <c:v>322.93543731220598</c:v>
                </c:pt>
                <c:pt idx="21295">
                  <c:v>322.92822329739801</c:v>
                </c:pt>
                <c:pt idx="21296">
                  <c:v>322.90122849943998</c:v>
                </c:pt>
                <c:pt idx="21297">
                  <c:v>322.84307792483202</c:v>
                </c:pt>
                <c:pt idx="21298">
                  <c:v>322.832172611185</c:v>
                </c:pt>
                <c:pt idx="21299">
                  <c:v>322.78839398999298</c:v>
                </c:pt>
                <c:pt idx="21300">
                  <c:v>322.76484218304802</c:v>
                </c:pt>
                <c:pt idx="21301">
                  <c:v>322.717044715653</c:v>
                </c:pt>
                <c:pt idx="21302">
                  <c:v>322.66925268069201</c:v>
                </c:pt>
                <c:pt idx="21303">
                  <c:v>322.63687383192701</c:v>
                </c:pt>
                <c:pt idx="21304">
                  <c:v>322.596382893049</c:v>
                </c:pt>
                <c:pt idx="21305">
                  <c:v>322.56344770661201</c:v>
                </c:pt>
                <c:pt idx="21306">
                  <c:v>322.48703572635998</c:v>
                </c:pt>
                <c:pt idx="21307">
                  <c:v>322.48528243326899</c:v>
                </c:pt>
                <c:pt idx="21308">
                  <c:v>322.47023080812397</c:v>
                </c:pt>
                <c:pt idx="21309">
                  <c:v>322.458618976808</c:v>
                </c:pt>
                <c:pt idx="21310">
                  <c:v>322.45617370995001</c:v>
                </c:pt>
                <c:pt idx="21311">
                  <c:v>322.45530374771499</c:v>
                </c:pt>
                <c:pt idx="21312">
                  <c:v>322.45064320885001</c:v>
                </c:pt>
                <c:pt idx="21313">
                  <c:v>322.44151137441003</c:v>
                </c:pt>
                <c:pt idx="21314">
                  <c:v>322.43544742944198</c:v>
                </c:pt>
                <c:pt idx="21315">
                  <c:v>322.41947358171598</c:v>
                </c:pt>
                <c:pt idx="21316">
                  <c:v>322.41461432818897</c:v>
                </c:pt>
                <c:pt idx="21317">
                  <c:v>322.40578562945899</c:v>
                </c:pt>
                <c:pt idx="21318">
                  <c:v>322.39660598881602</c:v>
                </c:pt>
                <c:pt idx="21319">
                  <c:v>322.39227909009202</c:v>
                </c:pt>
                <c:pt idx="21320">
                  <c:v>322.38812067152901</c:v>
                </c:pt>
                <c:pt idx="21321">
                  <c:v>322.38275212804803</c:v>
                </c:pt>
                <c:pt idx="21322">
                  <c:v>322.37812711880701</c:v>
                </c:pt>
                <c:pt idx="21323">
                  <c:v>322.37466459339902</c:v>
                </c:pt>
                <c:pt idx="21324">
                  <c:v>322.37022023053498</c:v>
                </c:pt>
                <c:pt idx="21325">
                  <c:v>322.36728835223403</c:v>
                </c:pt>
                <c:pt idx="21326">
                  <c:v>322.35866114200098</c:v>
                </c:pt>
                <c:pt idx="21327">
                  <c:v>322.34855645437801</c:v>
                </c:pt>
                <c:pt idx="21328">
                  <c:v>322.33734121946202</c:v>
                </c:pt>
                <c:pt idx="21329">
                  <c:v>322.30918212682502</c:v>
                </c:pt>
                <c:pt idx="21330">
                  <c:v>322.30728962304403</c:v>
                </c:pt>
                <c:pt idx="21331">
                  <c:v>322.30500831180399</c:v>
                </c:pt>
                <c:pt idx="21332">
                  <c:v>322.29149655270601</c:v>
                </c:pt>
                <c:pt idx="21333">
                  <c:v>322.28008319480898</c:v>
                </c:pt>
                <c:pt idx="21334">
                  <c:v>322.27467832197999</c:v>
                </c:pt>
                <c:pt idx="21335">
                  <c:v>322.247920462227</c:v>
                </c:pt>
                <c:pt idx="21336">
                  <c:v>322.23611050572703</c:v>
                </c:pt>
                <c:pt idx="21337">
                  <c:v>322.22929076841302</c:v>
                </c:pt>
                <c:pt idx="21338">
                  <c:v>322.21764230138302</c:v>
                </c:pt>
                <c:pt idx="21339">
                  <c:v>322.21063605317102</c:v>
                </c:pt>
                <c:pt idx="21340">
                  <c:v>322.15499639554099</c:v>
                </c:pt>
                <c:pt idx="21341">
                  <c:v>322.15427335529603</c:v>
                </c:pt>
                <c:pt idx="21342">
                  <c:v>322.148953806333</c:v>
                </c:pt>
                <c:pt idx="21343">
                  <c:v>322.14894166680398</c:v>
                </c:pt>
                <c:pt idx="21344">
                  <c:v>322.12817869720499</c:v>
                </c:pt>
                <c:pt idx="21345">
                  <c:v>322.12495679625101</c:v>
                </c:pt>
                <c:pt idx="21346">
                  <c:v>322.10061946920098</c:v>
                </c:pt>
                <c:pt idx="21347">
                  <c:v>322.08624456251101</c:v>
                </c:pt>
                <c:pt idx="21348">
                  <c:v>322.02626600883002</c:v>
                </c:pt>
                <c:pt idx="21349">
                  <c:v>322.019043588339</c:v>
                </c:pt>
                <c:pt idx="21350">
                  <c:v>321.94984494758501</c:v>
                </c:pt>
                <c:pt idx="21351">
                  <c:v>321.945974019348</c:v>
                </c:pt>
                <c:pt idx="21352">
                  <c:v>321.87772129801198</c:v>
                </c:pt>
                <c:pt idx="21353">
                  <c:v>321.86215142748603</c:v>
                </c:pt>
                <c:pt idx="21354">
                  <c:v>321.83414236276201</c:v>
                </c:pt>
                <c:pt idx="21355">
                  <c:v>321.81754038196499</c:v>
                </c:pt>
                <c:pt idx="21356">
                  <c:v>321.784171436772</c:v>
                </c:pt>
                <c:pt idx="21357">
                  <c:v>321.77633274142801</c:v>
                </c:pt>
                <c:pt idx="21358">
                  <c:v>321.77202665024902</c:v>
                </c:pt>
                <c:pt idx="21359">
                  <c:v>321.75144145028901</c:v>
                </c:pt>
                <c:pt idx="21360">
                  <c:v>321.74872143113799</c:v>
                </c:pt>
                <c:pt idx="21361">
                  <c:v>321.73620502806398</c:v>
                </c:pt>
                <c:pt idx="21362">
                  <c:v>321.73026981484099</c:v>
                </c:pt>
                <c:pt idx="21363">
                  <c:v>321.72634375209299</c:v>
                </c:pt>
                <c:pt idx="21364">
                  <c:v>321.72361800112901</c:v>
                </c:pt>
                <c:pt idx="21365">
                  <c:v>321.68083813419901</c:v>
                </c:pt>
                <c:pt idx="21366">
                  <c:v>321.67955839844899</c:v>
                </c:pt>
                <c:pt idx="21367">
                  <c:v>321.66051956960001</c:v>
                </c:pt>
                <c:pt idx="21368">
                  <c:v>321.65147954595301</c:v>
                </c:pt>
                <c:pt idx="21369">
                  <c:v>321.59138046062702</c:v>
                </c:pt>
                <c:pt idx="21370">
                  <c:v>321.53808699385098</c:v>
                </c:pt>
                <c:pt idx="21371">
                  <c:v>321.49854657877802</c:v>
                </c:pt>
                <c:pt idx="21372">
                  <c:v>321.44985383476302</c:v>
                </c:pt>
                <c:pt idx="21373">
                  <c:v>321.43151520943201</c:v>
                </c:pt>
                <c:pt idx="21374">
                  <c:v>321.41366063211098</c:v>
                </c:pt>
                <c:pt idx="21375">
                  <c:v>321.32061971879</c:v>
                </c:pt>
                <c:pt idx="21376">
                  <c:v>321.29534883869701</c:v>
                </c:pt>
                <c:pt idx="21377">
                  <c:v>321.17240238734098</c:v>
                </c:pt>
                <c:pt idx="21378">
                  <c:v>321.116789953119</c:v>
                </c:pt>
                <c:pt idx="21379">
                  <c:v>321.11116206287198</c:v>
                </c:pt>
                <c:pt idx="21380">
                  <c:v>321.01359326073299</c:v>
                </c:pt>
                <c:pt idx="21381">
                  <c:v>321.00708466353802</c:v>
                </c:pt>
                <c:pt idx="21382">
                  <c:v>320.96994377890002</c:v>
                </c:pt>
                <c:pt idx="21383">
                  <c:v>320.93765768768799</c:v>
                </c:pt>
                <c:pt idx="21384">
                  <c:v>320.8973174692</c:v>
                </c:pt>
                <c:pt idx="21385">
                  <c:v>320.874127975249</c:v>
                </c:pt>
                <c:pt idx="21386">
                  <c:v>320.82930124889202</c:v>
                </c:pt>
                <c:pt idx="21387">
                  <c:v>320.778297665678</c:v>
                </c:pt>
                <c:pt idx="21388">
                  <c:v>320.75292846438202</c:v>
                </c:pt>
                <c:pt idx="21389">
                  <c:v>320.73202199797601</c:v>
                </c:pt>
                <c:pt idx="21390">
                  <c:v>320.68896756816298</c:v>
                </c:pt>
                <c:pt idx="21391">
                  <c:v>320.68676300616301</c:v>
                </c:pt>
                <c:pt idx="21392">
                  <c:v>320.65598732823599</c:v>
                </c:pt>
                <c:pt idx="21393">
                  <c:v>320.58438726204901</c:v>
                </c:pt>
                <c:pt idx="21394">
                  <c:v>320.55825684974798</c:v>
                </c:pt>
                <c:pt idx="21395">
                  <c:v>320.52822471879301</c:v>
                </c:pt>
                <c:pt idx="21396">
                  <c:v>320.49782583197901</c:v>
                </c:pt>
                <c:pt idx="21397">
                  <c:v>320.49420232401002</c:v>
                </c:pt>
                <c:pt idx="21398">
                  <c:v>320.46191120057898</c:v>
                </c:pt>
                <c:pt idx="21399">
                  <c:v>320.41880935507299</c:v>
                </c:pt>
                <c:pt idx="21400">
                  <c:v>320.34142702740797</c:v>
                </c:pt>
                <c:pt idx="21401">
                  <c:v>320.27958374049598</c:v>
                </c:pt>
                <c:pt idx="21402">
                  <c:v>320.12949086865399</c:v>
                </c:pt>
                <c:pt idx="21403">
                  <c:v>320.06065289507302</c:v>
                </c:pt>
                <c:pt idx="21404">
                  <c:v>320.04101196939598</c:v>
                </c:pt>
                <c:pt idx="21405">
                  <c:v>319.98695836503703</c:v>
                </c:pt>
                <c:pt idx="21406">
                  <c:v>319.92729030392798</c:v>
                </c:pt>
                <c:pt idx="21407">
                  <c:v>319.90511003717</c:v>
                </c:pt>
                <c:pt idx="21408">
                  <c:v>319.85233185885102</c:v>
                </c:pt>
                <c:pt idx="21409">
                  <c:v>319.843242899421</c:v>
                </c:pt>
                <c:pt idx="21410">
                  <c:v>319.83994934669897</c:v>
                </c:pt>
                <c:pt idx="21411">
                  <c:v>319.82974953522398</c:v>
                </c:pt>
                <c:pt idx="21412">
                  <c:v>319.82284126147499</c:v>
                </c:pt>
                <c:pt idx="21413">
                  <c:v>319.74729379717701</c:v>
                </c:pt>
                <c:pt idx="21414">
                  <c:v>319.71531549019801</c:v>
                </c:pt>
                <c:pt idx="21415">
                  <c:v>319.70341370278697</c:v>
                </c:pt>
                <c:pt idx="21416">
                  <c:v>319.65657568870603</c:v>
                </c:pt>
                <c:pt idx="21417">
                  <c:v>319.63983833501197</c:v>
                </c:pt>
                <c:pt idx="21418">
                  <c:v>319.625787339966</c:v>
                </c:pt>
                <c:pt idx="21419">
                  <c:v>319.60843571108899</c:v>
                </c:pt>
                <c:pt idx="21420">
                  <c:v>319.59169187438499</c:v>
                </c:pt>
                <c:pt idx="21421">
                  <c:v>319.57489230893998</c:v>
                </c:pt>
                <c:pt idx="21422">
                  <c:v>319.48908674418698</c:v>
                </c:pt>
                <c:pt idx="21423">
                  <c:v>319.45754480846898</c:v>
                </c:pt>
                <c:pt idx="21424">
                  <c:v>319.41603590005298</c:v>
                </c:pt>
                <c:pt idx="21425">
                  <c:v>319.35013337276501</c:v>
                </c:pt>
                <c:pt idx="21426">
                  <c:v>319.28624376656899</c:v>
                </c:pt>
                <c:pt idx="21427">
                  <c:v>319.19803664530201</c:v>
                </c:pt>
                <c:pt idx="21428">
                  <c:v>319.19565002848299</c:v>
                </c:pt>
                <c:pt idx="21429">
                  <c:v>319.18856146470199</c:v>
                </c:pt>
                <c:pt idx="21430">
                  <c:v>319.12365680218397</c:v>
                </c:pt>
                <c:pt idx="21431">
                  <c:v>319.11443225654898</c:v>
                </c:pt>
                <c:pt idx="21432">
                  <c:v>319.10231175242899</c:v>
                </c:pt>
                <c:pt idx="21433">
                  <c:v>319.08120468867401</c:v>
                </c:pt>
                <c:pt idx="21434">
                  <c:v>319.07253848287201</c:v>
                </c:pt>
                <c:pt idx="21435">
                  <c:v>319.06824378567802</c:v>
                </c:pt>
                <c:pt idx="21436">
                  <c:v>319.02014200682902</c:v>
                </c:pt>
                <c:pt idx="21437">
                  <c:v>318.98688649860401</c:v>
                </c:pt>
                <c:pt idx="21438">
                  <c:v>318.97288635208002</c:v>
                </c:pt>
                <c:pt idx="21439">
                  <c:v>318.96278706136098</c:v>
                </c:pt>
                <c:pt idx="21440">
                  <c:v>318.941846203399</c:v>
                </c:pt>
                <c:pt idx="21441">
                  <c:v>318.94104465159103</c:v>
                </c:pt>
                <c:pt idx="21442">
                  <c:v>318.918597375236</c:v>
                </c:pt>
                <c:pt idx="21443">
                  <c:v>318.830635504133</c:v>
                </c:pt>
                <c:pt idx="21444">
                  <c:v>318.77673110916197</c:v>
                </c:pt>
                <c:pt idx="21445">
                  <c:v>318.76629269156598</c:v>
                </c:pt>
                <c:pt idx="21446">
                  <c:v>318.76450167691797</c:v>
                </c:pt>
                <c:pt idx="21447">
                  <c:v>318.74145433539002</c:v>
                </c:pt>
                <c:pt idx="21448">
                  <c:v>318.68387255317901</c:v>
                </c:pt>
                <c:pt idx="21449">
                  <c:v>318.66302783446702</c:v>
                </c:pt>
                <c:pt idx="21450">
                  <c:v>318.61152689165698</c:v>
                </c:pt>
                <c:pt idx="21451">
                  <c:v>318.60289013127903</c:v>
                </c:pt>
                <c:pt idx="21452">
                  <c:v>318.52624229248602</c:v>
                </c:pt>
                <c:pt idx="21453">
                  <c:v>318.52257572856399</c:v>
                </c:pt>
                <c:pt idx="21454">
                  <c:v>318.50306551076301</c:v>
                </c:pt>
                <c:pt idx="21455">
                  <c:v>318.49226612607299</c:v>
                </c:pt>
                <c:pt idx="21456">
                  <c:v>318.47080416499301</c:v>
                </c:pt>
                <c:pt idx="21457">
                  <c:v>318.46427578853297</c:v>
                </c:pt>
                <c:pt idx="21458">
                  <c:v>318.46032564638102</c:v>
                </c:pt>
                <c:pt idx="21459">
                  <c:v>318.408040579025</c:v>
                </c:pt>
                <c:pt idx="21460">
                  <c:v>318.38324931587499</c:v>
                </c:pt>
                <c:pt idx="21461">
                  <c:v>318.37910155356599</c:v>
                </c:pt>
                <c:pt idx="21462">
                  <c:v>318.32923962853698</c:v>
                </c:pt>
                <c:pt idx="21463">
                  <c:v>318.32820452034599</c:v>
                </c:pt>
                <c:pt idx="21464">
                  <c:v>318.31794147048703</c:v>
                </c:pt>
                <c:pt idx="21465">
                  <c:v>318.317859909258</c:v>
                </c:pt>
                <c:pt idx="21466">
                  <c:v>318.30269785876499</c:v>
                </c:pt>
                <c:pt idx="21467">
                  <c:v>318.23220245612498</c:v>
                </c:pt>
                <c:pt idx="21468">
                  <c:v>318.207770894227</c:v>
                </c:pt>
                <c:pt idx="21469">
                  <c:v>318.20514262197599</c:v>
                </c:pt>
                <c:pt idx="21470">
                  <c:v>318.17690370587599</c:v>
                </c:pt>
                <c:pt idx="21471">
                  <c:v>318.17145738677101</c:v>
                </c:pt>
                <c:pt idx="21472">
                  <c:v>318.17140829506798</c:v>
                </c:pt>
                <c:pt idx="21473">
                  <c:v>318.16944479996698</c:v>
                </c:pt>
                <c:pt idx="21474">
                  <c:v>318.12675895785901</c:v>
                </c:pt>
                <c:pt idx="21475">
                  <c:v>318.108588567065</c:v>
                </c:pt>
                <c:pt idx="21476">
                  <c:v>318.06002838937599</c:v>
                </c:pt>
                <c:pt idx="21477">
                  <c:v>318.04969790911099</c:v>
                </c:pt>
                <c:pt idx="21478">
                  <c:v>317.96733142368799</c:v>
                </c:pt>
                <c:pt idx="21479">
                  <c:v>317.95127397398102</c:v>
                </c:pt>
                <c:pt idx="21480">
                  <c:v>317.93067497031501</c:v>
                </c:pt>
                <c:pt idx="21481">
                  <c:v>317.92457474153503</c:v>
                </c:pt>
                <c:pt idx="21482">
                  <c:v>317.88712231668097</c:v>
                </c:pt>
                <c:pt idx="21483">
                  <c:v>317.87714357047099</c:v>
                </c:pt>
                <c:pt idx="21484">
                  <c:v>317.87454460668499</c:v>
                </c:pt>
                <c:pt idx="21485">
                  <c:v>317.857154813119</c:v>
                </c:pt>
                <c:pt idx="21486">
                  <c:v>317.84402821992001</c:v>
                </c:pt>
                <c:pt idx="21487">
                  <c:v>317.842588730388</c:v>
                </c:pt>
                <c:pt idx="21488">
                  <c:v>317.77567023267397</c:v>
                </c:pt>
                <c:pt idx="21489">
                  <c:v>317.76794582782901</c:v>
                </c:pt>
                <c:pt idx="21490">
                  <c:v>317.756078900445</c:v>
                </c:pt>
                <c:pt idx="21491">
                  <c:v>317.71370308948201</c:v>
                </c:pt>
                <c:pt idx="21492">
                  <c:v>317.69837415834297</c:v>
                </c:pt>
                <c:pt idx="21493">
                  <c:v>317.684414783715</c:v>
                </c:pt>
                <c:pt idx="21494">
                  <c:v>317.682529495957</c:v>
                </c:pt>
                <c:pt idx="21495">
                  <c:v>317.67738179384003</c:v>
                </c:pt>
                <c:pt idx="21496">
                  <c:v>317.672665884624</c:v>
                </c:pt>
                <c:pt idx="21497">
                  <c:v>317.67144672290101</c:v>
                </c:pt>
                <c:pt idx="21498">
                  <c:v>317.66301595501102</c:v>
                </c:pt>
                <c:pt idx="21499">
                  <c:v>317.63797716983402</c:v>
                </c:pt>
                <c:pt idx="21500">
                  <c:v>317.62963556943703</c:v>
                </c:pt>
                <c:pt idx="21501">
                  <c:v>317.61245289009798</c:v>
                </c:pt>
                <c:pt idx="21502">
                  <c:v>317.61072743762298</c:v>
                </c:pt>
                <c:pt idx="21503">
                  <c:v>317.60514664901501</c:v>
                </c:pt>
                <c:pt idx="21504">
                  <c:v>317.59477345602102</c:v>
                </c:pt>
                <c:pt idx="21505">
                  <c:v>317.58625023265301</c:v>
                </c:pt>
                <c:pt idx="21506">
                  <c:v>317.56115340386799</c:v>
                </c:pt>
                <c:pt idx="21507">
                  <c:v>317.55896202147102</c:v>
                </c:pt>
                <c:pt idx="21508">
                  <c:v>317.55420166223502</c:v>
                </c:pt>
                <c:pt idx="21509">
                  <c:v>317.54604607872801</c:v>
                </c:pt>
                <c:pt idx="21510">
                  <c:v>317.540608849129</c:v>
                </c:pt>
                <c:pt idx="21511">
                  <c:v>317.52828250159098</c:v>
                </c:pt>
                <c:pt idx="21512">
                  <c:v>317.51470819487201</c:v>
                </c:pt>
                <c:pt idx="21513">
                  <c:v>317.48744186614198</c:v>
                </c:pt>
                <c:pt idx="21514">
                  <c:v>317.46698497543503</c:v>
                </c:pt>
                <c:pt idx="21515">
                  <c:v>317.436686743341</c:v>
                </c:pt>
                <c:pt idx="21516">
                  <c:v>317.41635913320999</c:v>
                </c:pt>
                <c:pt idx="21517">
                  <c:v>317.41185843342902</c:v>
                </c:pt>
                <c:pt idx="21518">
                  <c:v>317.33865935949802</c:v>
                </c:pt>
                <c:pt idx="21519">
                  <c:v>317.32546966668201</c:v>
                </c:pt>
                <c:pt idx="21520">
                  <c:v>317.31922292437298</c:v>
                </c:pt>
                <c:pt idx="21521">
                  <c:v>317.31543981756101</c:v>
                </c:pt>
                <c:pt idx="21522">
                  <c:v>317.289334934669</c:v>
                </c:pt>
                <c:pt idx="21523">
                  <c:v>317.28619045316299</c:v>
                </c:pt>
                <c:pt idx="21524">
                  <c:v>317.20186219596599</c:v>
                </c:pt>
                <c:pt idx="21525">
                  <c:v>317.16476844192698</c:v>
                </c:pt>
                <c:pt idx="21526">
                  <c:v>317.16092133569902</c:v>
                </c:pt>
                <c:pt idx="21527">
                  <c:v>317.158662689295</c:v>
                </c:pt>
                <c:pt idx="21528">
                  <c:v>317.15834101130201</c:v>
                </c:pt>
                <c:pt idx="21529">
                  <c:v>317.153626429822</c:v>
                </c:pt>
                <c:pt idx="21530">
                  <c:v>317.09209260092899</c:v>
                </c:pt>
                <c:pt idx="21531">
                  <c:v>317.08735877510298</c:v>
                </c:pt>
                <c:pt idx="21532">
                  <c:v>317.01343974605402</c:v>
                </c:pt>
                <c:pt idx="21533">
                  <c:v>317.00618626530002</c:v>
                </c:pt>
                <c:pt idx="21534">
                  <c:v>316.96864882461301</c:v>
                </c:pt>
                <c:pt idx="21535">
                  <c:v>316.93283993409398</c:v>
                </c:pt>
                <c:pt idx="21536">
                  <c:v>316.930892558614</c:v>
                </c:pt>
                <c:pt idx="21537">
                  <c:v>316.92081310861499</c:v>
                </c:pt>
                <c:pt idx="21538">
                  <c:v>316.87577950312698</c:v>
                </c:pt>
                <c:pt idx="21539">
                  <c:v>316.87455146496001</c:v>
                </c:pt>
                <c:pt idx="21540">
                  <c:v>316.83305891395099</c:v>
                </c:pt>
                <c:pt idx="21541">
                  <c:v>316.81106930535998</c:v>
                </c:pt>
                <c:pt idx="21542">
                  <c:v>316.749368654254</c:v>
                </c:pt>
                <c:pt idx="21543">
                  <c:v>316.73407767945002</c:v>
                </c:pt>
                <c:pt idx="21544">
                  <c:v>316.679765803603</c:v>
                </c:pt>
                <c:pt idx="21545">
                  <c:v>316.62546797529501</c:v>
                </c:pt>
                <c:pt idx="21546">
                  <c:v>316.61536105533497</c:v>
                </c:pt>
                <c:pt idx="21547">
                  <c:v>316.61136046928999</c:v>
                </c:pt>
                <c:pt idx="21548">
                  <c:v>316.59860642756502</c:v>
                </c:pt>
                <c:pt idx="21549">
                  <c:v>316.52255538351301</c:v>
                </c:pt>
                <c:pt idx="21550">
                  <c:v>316.50668879064301</c:v>
                </c:pt>
                <c:pt idx="21551">
                  <c:v>316.497608374717</c:v>
                </c:pt>
                <c:pt idx="21552">
                  <c:v>316.478069758245</c:v>
                </c:pt>
                <c:pt idx="21553">
                  <c:v>316.45944818123797</c:v>
                </c:pt>
                <c:pt idx="21554">
                  <c:v>316.42691084632901</c:v>
                </c:pt>
                <c:pt idx="21555">
                  <c:v>316.38930204944501</c:v>
                </c:pt>
                <c:pt idx="21556">
                  <c:v>316.37747624642998</c:v>
                </c:pt>
                <c:pt idx="21557">
                  <c:v>316.33614596384399</c:v>
                </c:pt>
                <c:pt idx="21558">
                  <c:v>316.326843922188</c:v>
                </c:pt>
                <c:pt idx="21559">
                  <c:v>316.29218085724</c:v>
                </c:pt>
                <c:pt idx="21560">
                  <c:v>316.22097114818399</c:v>
                </c:pt>
                <c:pt idx="21561">
                  <c:v>316.20243112315399</c:v>
                </c:pt>
                <c:pt idx="21562">
                  <c:v>316.17993661389801</c:v>
                </c:pt>
                <c:pt idx="21563">
                  <c:v>316.12104453517702</c:v>
                </c:pt>
                <c:pt idx="21564">
                  <c:v>316.08124297448597</c:v>
                </c:pt>
                <c:pt idx="21565">
                  <c:v>316.05572667784702</c:v>
                </c:pt>
                <c:pt idx="21566">
                  <c:v>316.02839930331402</c:v>
                </c:pt>
                <c:pt idx="21567">
                  <c:v>315.99768921660001</c:v>
                </c:pt>
                <c:pt idx="21568">
                  <c:v>315.96828553336599</c:v>
                </c:pt>
                <c:pt idx="21569">
                  <c:v>315.90500590615198</c:v>
                </c:pt>
                <c:pt idx="21570">
                  <c:v>315.87541236981701</c:v>
                </c:pt>
                <c:pt idx="21571">
                  <c:v>315.874871988081</c:v>
                </c:pt>
                <c:pt idx="21572">
                  <c:v>315.87399498815398</c:v>
                </c:pt>
                <c:pt idx="21573">
                  <c:v>315.832321779327</c:v>
                </c:pt>
                <c:pt idx="21574">
                  <c:v>315.77128421594801</c:v>
                </c:pt>
                <c:pt idx="21575">
                  <c:v>315.72763589617898</c:v>
                </c:pt>
                <c:pt idx="21576">
                  <c:v>315.68882226572902</c:v>
                </c:pt>
                <c:pt idx="21577">
                  <c:v>315.62481668144801</c:v>
                </c:pt>
                <c:pt idx="21578">
                  <c:v>315.61786797972599</c:v>
                </c:pt>
                <c:pt idx="21579">
                  <c:v>315.59695959004301</c:v>
                </c:pt>
                <c:pt idx="21580">
                  <c:v>315.54488380192299</c:v>
                </c:pt>
                <c:pt idx="21581">
                  <c:v>315.50016690381301</c:v>
                </c:pt>
                <c:pt idx="21582">
                  <c:v>315.44282360718302</c:v>
                </c:pt>
                <c:pt idx="21583">
                  <c:v>315.42665815653498</c:v>
                </c:pt>
                <c:pt idx="21584">
                  <c:v>315.403337907778</c:v>
                </c:pt>
                <c:pt idx="21585">
                  <c:v>315.39327971151198</c:v>
                </c:pt>
                <c:pt idx="21586">
                  <c:v>315.39174416764399</c:v>
                </c:pt>
                <c:pt idx="21587">
                  <c:v>315.37667132091798</c:v>
                </c:pt>
                <c:pt idx="21588">
                  <c:v>315.35804119623799</c:v>
                </c:pt>
                <c:pt idx="21589">
                  <c:v>315.30960889758001</c:v>
                </c:pt>
                <c:pt idx="21590">
                  <c:v>315.299966120156</c:v>
                </c:pt>
                <c:pt idx="21591">
                  <c:v>315.28089816294403</c:v>
                </c:pt>
                <c:pt idx="21592">
                  <c:v>315.26752650055897</c:v>
                </c:pt>
                <c:pt idx="21593">
                  <c:v>315.238782342121</c:v>
                </c:pt>
                <c:pt idx="21594">
                  <c:v>315.22770413011102</c:v>
                </c:pt>
                <c:pt idx="21595">
                  <c:v>315.21225900496597</c:v>
                </c:pt>
                <c:pt idx="21596">
                  <c:v>315.19489627521398</c:v>
                </c:pt>
                <c:pt idx="21597">
                  <c:v>315.16902115292299</c:v>
                </c:pt>
                <c:pt idx="21598">
                  <c:v>315.05338158204501</c:v>
                </c:pt>
                <c:pt idx="21599">
                  <c:v>315.02799985125102</c:v>
                </c:pt>
                <c:pt idx="21600">
                  <c:v>315.01949463817999</c:v>
                </c:pt>
                <c:pt idx="21601">
                  <c:v>315.00968322436199</c:v>
                </c:pt>
                <c:pt idx="21602">
                  <c:v>315.00114034789698</c:v>
                </c:pt>
                <c:pt idx="21603">
                  <c:v>314.97014158226</c:v>
                </c:pt>
                <c:pt idx="21604">
                  <c:v>314.96745565625798</c:v>
                </c:pt>
                <c:pt idx="21605">
                  <c:v>314.94131426705201</c:v>
                </c:pt>
                <c:pt idx="21606">
                  <c:v>314.93412993273103</c:v>
                </c:pt>
                <c:pt idx="21607">
                  <c:v>314.84370727184199</c:v>
                </c:pt>
                <c:pt idx="21608">
                  <c:v>314.782178031066</c:v>
                </c:pt>
                <c:pt idx="21609">
                  <c:v>314.78009492142502</c:v>
                </c:pt>
                <c:pt idx="21610">
                  <c:v>314.728528627022</c:v>
                </c:pt>
                <c:pt idx="21611">
                  <c:v>314.70893950433202</c:v>
                </c:pt>
                <c:pt idx="21612">
                  <c:v>314.70098735472402</c:v>
                </c:pt>
                <c:pt idx="21613">
                  <c:v>314.67366273079398</c:v>
                </c:pt>
                <c:pt idx="21614">
                  <c:v>314.66993005426298</c:v>
                </c:pt>
                <c:pt idx="21615">
                  <c:v>314.63893490579397</c:v>
                </c:pt>
                <c:pt idx="21616">
                  <c:v>314.63866576875802</c:v>
                </c:pt>
                <c:pt idx="21617">
                  <c:v>314.58675598621397</c:v>
                </c:pt>
                <c:pt idx="21618">
                  <c:v>314.57568231775502</c:v>
                </c:pt>
                <c:pt idx="21619">
                  <c:v>314.528429329044</c:v>
                </c:pt>
                <c:pt idx="21620">
                  <c:v>314.52019500625403</c:v>
                </c:pt>
                <c:pt idx="21621">
                  <c:v>314.47878807586102</c:v>
                </c:pt>
                <c:pt idx="21622">
                  <c:v>314.45852635644201</c:v>
                </c:pt>
                <c:pt idx="21623">
                  <c:v>314.44851637973898</c:v>
                </c:pt>
                <c:pt idx="21624">
                  <c:v>314.44519049342301</c:v>
                </c:pt>
                <c:pt idx="21625">
                  <c:v>314.440804249032</c:v>
                </c:pt>
                <c:pt idx="21626">
                  <c:v>314.42809967587499</c:v>
                </c:pt>
                <c:pt idx="21627">
                  <c:v>314.40848862334298</c:v>
                </c:pt>
                <c:pt idx="21628">
                  <c:v>314.399978634609</c:v>
                </c:pt>
                <c:pt idx="21629">
                  <c:v>314.39695738861599</c:v>
                </c:pt>
                <c:pt idx="21630">
                  <c:v>314.37465919410403</c:v>
                </c:pt>
                <c:pt idx="21631">
                  <c:v>314.35869185599</c:v>
                </c:pt>
                <c:pt idx="21632">
                  <c:v>314.35726031281501</c:v>
                </c:pt>
                <c:pt idx="21633">
                  <c:v>314.352316336081</c:v>
                </c:pt>
                <c:pt idx="21634">
                  <c:v>314.348314744108</c:v>
                </c:pt>
                <c:pt idx="21635">
                  <c:v>314.29041459381102</c:v>
                </c:pt>
                <c:pt idx="21636">
                  <c:v>314.265284198242</c:v>
                </c:pt>
                <c:pt idx="21637">
                  <c:v>314.26048495566403</c:v>
                </c:pt>
                <c:pt idx="21638">
                  <c:v>314.24991876857899</c:v>
                </c:pt>
                <c:pt idx="21639">
                  <c:v>314.23380977066603</c:v>
                </c:pt>
                <c:pt idx="21640">
                  <c:v>314.229172010019</c:v>
                </c:pt>
                <c:pt idx="21641">
                  <c:v>314.21097250947997</c:v>
                </c:pt>
                <c:pt idx="21642">
                  <c:v>314.204386387108</c:v>
                </c:pt>
                <c:pt idx="21643">
                  <c:v>314.19354172442701</c:v>
                </c:pt>
                <c:pt idx="21644">
                  <c:v>314.16974094603898</c:v>
                </c:pt>
                <c:pt idx="21645">
                  <c:v>314.15403048412799</c:v>
                </c:pt>
                <c:pt idx="21646">
                  <c:v>314.11681889797399</c:v>
                </c:pt>
                <c:pt idx="21647">
                  <c:v>314.112317443726</c:v>
                </c:pt>
                <c:pt idx="21648">
                  <c:v>314.10795395663598</c:v>
                </c:pt>
                <c:pt idx="21649">
                  <c:v>314.107459380036</c:v>
                </c:pt>
                <c:pt idx="21650">
                  <c:v>314.10495300961702</c:v>
                </c:pt>
                <c:pt idx="21651">
                  <c:v>314.08000856952998</c:v>
                </c:pt>
                <c:pt idx="21652">
                  <c:v>314.05305469455601</c:v>
                </c:pt>
                <c:pt idx="21653">
                  <c:v>313.99454671220201</c:v>
                </c:pt>
                <c:pt idx="21654">
                  <c:v>313.97915207652301</c:v>
                </c:pt>
                <c:pt idx="21655">
                  <c:v>313.97281594154498</c:v>
                </c:pt>
                <c:pt idx="21656">
                  <c:v>313.96725314196601</c:v>
                </c:pt>
                <c:pt idx="21657">
                  <c:v>313.934175400877</c:v>
                </c:pt>
                <c:pt idx="21658">
                  <c:v>313.92295442518599</c:v>
                </c:pt>
                <c:pt idx="21659">
                  <c:v>313.88787075306601</c:v>
                </c:pt>
                <c:pt idx="21660">
                  <c:v>313.82666610576399</c:v>
                </c:pt>
                <c:pt idx="21661">
                  <c:v>313.78152223039098</c:v>
                </c:pt>
                <c:pt idx="21662">
                  <c:v>313.77496794352498</c:v>
                </c:pt>
                <c:pt idx="21663">
                  <c:v>313.76476619120302</c:v>
                </c:pt>
                <c:pt idx="21664">
                  <c:v>313.73680439656198</c:v>
                </c:pt>
                <c:pt idx="21665">
                  <c:v>313.69306935673598</c:v>
                </c:pt>
                <c:pt idx="21666">
                  <c:v>313.68250210017698</c:v>
                </c:pt>
                <c:pt idx="21667">
                  <c:v>313.68118957261902</c:v>
                </c:pt>
                <c:pt idx="21668">
                  <c:v>313.643327292332</c:v>
                </c:pt>
                <c:pt idx="21669">
                  <c:v>313.636429221117</c:v>
                </c:pt>
                <c:pt idx="21670">
                  <c:v>313.62401032845099</c:v>
                </c:pt>
                <c:pt idx="21671">
                  <c:v>313.62314332180102</c:v>
                </c:pt>
                <c:pt idx="21672">
                  <c:v>313.55035848733002</c:v>
                </c:pt>
                <c:pt idx="21673">
                  <c:v>313.538086185743</c:v>
                </c:pt>
                <c:pt idx="21674">
                  <c:v>313.531167486811</c:v>
                </c:pt>
                <c:pt idx="21675">
                  <c:v>313.51828051326601</c:v>
                </c:pt>
                <c:pt idx="21676">
                  <c:v>313.50958692358398</c:v>
                </c:pt>
                <c:pt idx="21677">
                  <c:v>313.49018443691301</c:v>
                </c:pt>
                <c:pt idx="21678">
                  <c:v>313.48915254365198</c:v>
                </c:pt>
                <c:pt idx="21679">
                  <c:v>313.45035614323302</c:v>
                </c:pt>
                <c:pt idx="21680">
                  <c:v>313.42592265924401</c:v>
                </c:pt>
                <c:pt idx="21681">
                  <c:v>313.40962597691703</c:v>
                </c:pt>
                <c:pt idx="21682">
                  <c:v>313.407731001949</c:v>
                </c:pt>
                <c:pt idx="21683">
                  <c:v>313.38015893834103</c:v>
                </c:pt>
                <c:pt idx="21684">
                  <c:v>313.37843113622398</c:v>
                </c:pt>
                <c:pt idx="21685">
                  <c:v>313.34987021418902</c:v>
                </c:pt>
                <c:pt idx="21686">
                  <c:v>313.34464974989999</c:v>
                </c:pt>
                <c:pt idx="21687">
                  <c:v>313.34201049636999</c:v>
                </c:pt>
                <c:pt idx="21688">
                  <c:v>313.32354486800199</c:v>
                </c:pt>
                <c:pt idx="21689">
                  <c:v>313.32297940630701</c:v>
                </c:pt>
                <c:pt idx="21690">
                  <c:v>313.31020026352502</c:v>
                </c:pt>
                <c:pt idx="21691">
                  <c:v>313.30242852023099</c:v>
                </c:pt>
                <c:pt idx="21692">
                  <c:v>313.24286560183401</c:v>
                </c:pt>
                <c:pt idx="21693">
                  <c:v>313.22441478063598</c:v>
                </c:pt>
                <c:pt idx="21694">
                  <c:v>313.22416413670601</c:v>
                </c:pt>
                <c:pt idx="21695">
                  <c:v>313.18346453429001</c:v>
                </c:pt>
                <c:pt idx="21696">
                  <c:v>313.12997282070199</c:v>
                </c:pt>
                <c:pt idx="21697">
                  <c:v>313.10446173535701</c:v>
                </c:pt>
                <c:pt idx="21698">
                  <c:v>313.09229755217802</c:v>
                </c:pt>
                <c:pt idx="21699">
                  <c:v>313.08295597632201</c:v>
                </c:pt>
                <c:pt idx="21700">
                  <c:v>313.033781913729</c:v>
                </c:pt>
                <c:pt idx="21701">
                  <c:v>313.00432700602801</c:v>
                </c:pt>
                <c:pt idx="21702">
                  <c:v>312.97377762533199</c:v>
                </c:pt>
                <c:pt idx="21703">
                  <c:v>312.969940854973</c:v>
                </c:pt>
                <c:pt idx="21704">
                  <c:v>312.96688256050101</c:v>
                </c:pt>
                <c:pt idx="21705">
                  <c:v>312.85987601285501</c:v>
                </c:pt>
                <c:pt idx="21706">
                  <c:v>312.83551382322599</c:v>
                </c:pt>
                <c:pt idx="21707">
                  <c:v>312.832981793952</c:v>
                </c:pt>
                <c:pt idx="21708">
                  <c:v>312.78353912836002</c:v>
                </c:pt>
                <c:pt idx="21709">
                  <c:v>312.77339698835999</c:v>
                </c:pt>
                <c:pt idx="21710">
                  <c:v>312.69134270439298</c:v>
                </c:pt>
                <c:pt idx="21711">
                  <c:v>312.659814193145</c:v>
                </c:pt>
                <c:pt idx="21712">
                  <c:v>312.65274794176401</c:v>
                </c:pt>
                <c:pt idx="21713">
                  <c:v>312.60684163226603</c:v>
                </c:pt>
                <c:pt idx="21714">
                  <c:v>312.56203490969398</c:v>
                </c:pt>
                <c:pt idx="21715">
                  <c:v>312.55404575303101</c:v>
                </c:pt>
                <c:pt idx="21716">
                  <c:v>312.526800234635</c:v>
                </c:pt>
                <c:pt idx="21717">
                  <c:v>312.52261009546999</c:v>
                </c:pt>
                <c:pt idx="21718">
                  <c:v>312.51111164720498</c:v>
                </c:pt>
                <c:pt idx="21719">
                  <c:v>312.47930410112201</c:v>
                </c:pt>
                <c:pt idx="21720">
                  <c:v>312.460075560034</c:v>
                </c:pt>
                <c:pt idx="21721">
                  <c:v>312.43546915798203</c:v>
                </c:pt>
                <c:pt idx="21722">
                  <c:v>312.37972910816399</c:v>
                </c:pt>
                <c:pt idx="21723">
                  <c:v>312.37446827471501</c:v>
                </c:pt>
                <c:pt idx="21724">
                  <c:v>312.36669729684297</c:v>
                </c:pt>
                <c:pt idx="21725">
                  <c:v>312.33509211144701</c:v>
                </c:pt>
                <c:pt idx="21726">
                  <c:v>312.310779776115</c:v>
                </c:pt>
                <c:pt idx="21727">
                  <c:v>312.21061678512001</c:v>
                </c:pt>
                <c:pt idx="21728">
                  <c:v>312.15919317707898</c:v>
                </c:pt>
                <c:pt idx="21729">
                  <c:v>312.13408360378799</c:v>
                </c:pt>
                <c:pt idx="21730">
                  <c:v>312.09880996186598</c:v>
                </c:pt>
                <c:pt idx="21731">
                  <c:v>312.07853510851299</c:v>
                </c:pt>
                <c:pt idx="21732">
                  <c:v>312.06654045419799</c:v>
                </c:pt>
                <c:pt idx="21733">
                  <c:v>312.06402087191498</c:v>
                </c:pt>
                <c:pt idx="21734">
                  <c:v>312.02805395936798</c:v>
                </c:pt>
                <c:pt idx="21735">
                  <c:v>312.02252001763497</c:v>
                </c:pt>
                <c:pt idx="21736">
                  <c:v>312.00579924370101</c:v>
                </c:pt>
                <c:pt idx="21737">
                  <c:v>312.00258900797797</c:v>
                </c:pt>
                <c:pt idx="21738">
                  <c:v>311.95516346677101</c:v>
                </c:pt>
                <c:pt idx="21739">
                  <c:v>311.87898925443398</c:v>
                </c:pt>
                <c:pt idx="21740">
                  <c:v>311.79364084589997</c:v>
                </c:pt>
                <c:pt idx="21741">
                  <c:v>311.74313451012398</c:v>
                </c:pt>
                <c:pt idx="21742">
                  <c:v>311.74079966055399</c:v>
                </c:pt>
                <c:pt idx="21743">
                  <c:v>311.668893306001</c:v>
                </c:pt>
                <c:pt idx="21744">
                  <c:v>311.65288877472</c:v>
                </c:pt>
                <c:pt idx="21745">
                  <c:v>311.65141072207001</c:v>
                </c:pt>
                <c:pt idx="21746">
                  <c:v>311.647682307342</c:v>
                </c:pt>
                <c:pt idx="21747">
                  <c:v>311.64181659451901</c:v>
                </c:pt>
                <c:pt idx="21748">
                  <c:v>311.58626332232598</c:v>
                </c:pt>
                <c:pt idx="21749">
                  <c:v>311.586020139087</c:v>
                </c:pt>
                <c:pt idx="21750">
                  <c:v>311.54462311970701</c:v>
                </c:pt>
                <c:pt idx="21751">
                  <c:v>311.53361011323898</c:v>
                </c:pt>
                <c:pt idx="21752">
                  <c:v>311.50377712570202</c:v>
                </c:pt>
                <c:pt idx="21753">
                  <c:v>311.44733332374801</c:v>
                </c:pt>
                <c:pt idx="21754">
                  <c:v>311.442637901144</c:v>
                </c:pt>
                <c:pt idx="21755">
                  <c:v>311.43890755390697</c:v>
                </c:pt>
                <c:pt idx="21756">
                  <c:v>311.43875316785301</c:v>
                </c:pt>
                <c:pt idx="21757">
                  <c:v>311.42309663010002</c:v>
                </c:pt>
                <c:pt idx="21758">
                  <c:v>311.32308211629498</c:v>
                </c:pt>
                <c:pt idx="21759">
                  <c:v>311.31133646965498</c:v>
                </c:pt>
                <c:pt idx="21760">
                  <c:v>311.234725041395</c:v>
                </c:pt>
                <c:pt idx="21761">
                  <c:v>311.16639912832198</c:v>
                </c:pt>
                <c:pt idx="21762">
                  <c:v>311.15166700113099</c:v>
                </c:pt>
                <c:pt idx="21763">
                  <c:v>311.056708365475</c:v>
                </c:pt>
                <c:pt idx="21764">
                  <c:v>311.041641909399</c:v>
                </c:pt>
                <c:pt idx="21765">
                  <c:v>311.02713119778502</c:v>
                </c:pt>
                <c:pt idx="21766">
                  <c:v>310.99312701281798</c:v>
                </c:pt>
                <c:pt idx="21767">
                  <c:v>310.98815508984001</c:v>
                </c:pt>
                <c:pt idx="21768">
                  <c:v>310.96433512505502</c:v>
                </c:pt>
                <c:pt idx="21769">
                  <c:v>310.960013552813</c:v>
                </c:pt>
                <c:pt idx="21770">
                  <c:v>310.92881893352899</c:v>
                </c:pt>
                <c:pt idx="21771">
                  <c:v>310.905146603856</c:v>
                </c:pt>
                <c:pt idx="21772">
                  <c:v>310.891929675651</c:v>
                </c:pt>
                <c:pt idx="21773">
                  <c:v>310.81479276503399</c:v>
                </c:pt>
                <c:pt idx="21774">
                  <c:v>310.769531963791</c:v>
                </c:pt>
                <c:pt idx="21775">
                  <c:v>310.724523474911</c:v>
                </c:pt>
                <c:pt idx="21776">
                  <c:v>310.72140798220897</c:v>
                </c:pt>
                <c:pt idx="21777">
                  <c:v>310.69359877672701</c:v>
                </c:pt>
                <c:pt idx="21778">
                  <c:v>310.64564705652998</c:v>
                </c:pt>
                <c:pt idx="21779">
                  <c:v>310.63246498631401</c:v>
                </c:pt>
                <c:pt idx="21780">
                  <c:v>310.54689329749101</c:v>
                </c:pt>
                <c:pt idx="21781">
                  <c:v>310.54172703867101</c:v>
                </c:pt>
                <c:pt idx="21782">
                  <c:v>310.49030795649003</c:v>
                </c:pt>
                <c:pt idx="21783">
                  <c:v>310.46933490129101</c:v>
                </c:pt>
                <c:pt idx="21784">
                  <c:v>310.46815799509</c:v>
                </c:pt>
                <c:pt idx="21785">
                  <c:v>310.46798386712499</c:v>
                </c:pt>
                <c:pt idx="21786">
                  <c:v>310.35892556284199</c:v>
                </c:pt>
                <c:pt idx="21787">
                  <c:v>310.27645082849</c:v>
                </c:pt>
                <c:pt idx="21788">
                  <c:v>310.262707641909</c:v>
                </c:pt>
                <c:pt idx="21789">
                  <c:v>310.24527551282699</c:v>
                </c:pt>
                <c:pt idx="21790">
                  <c:v>310.20991332541001</c:v>
                </c:pt>
                <c:pt idx="21791">
                  <c:v>310.18811292323602</c:v>
                </c:pt>
                <c:pt idx="21792">
                  <c:v>310.17513538389801</c:v>
                </c:pt>
                <c:pt idx="21793">
                  <c:v>310.17462775003099</c:v>
                </c:pt>
                <c:pt idx="21794">
                  <c:v>310.14851875566802</c:v>
                </c:pt>
                <c:pt idx="21795">
                  <c:v>310.14378029007401</c:v>
                </c:pt>
                <c:pt idx="21796">
                  <c:v>310.13944891162703</c:v>
                </c:pt>
                <c:pt idx="21797">
                  <c:v>310.11185669683601</c:v>
                </c:pt>
                <c:pt idx="21798">
                  <c:v>310.10722293583001</c:v>
                </c:pt>
                <c:pt idx="21799">
                  <c:v>310.104282106006</c:v>
                </c:pt>
                <c:pt idx="21800">
                  <c:v>309.99787942799099</c:v>
                </c:pt>
                <c:pt idx="21801">
                  <c:v>309.99466316731002</c:v>
                </c:pt>
                <c:pt idx="21802">
                  <c:v>309.93768135098702</c:v>
                </c:pt>
                <c:pt idx="21803">
                  <c:v>309.91828500592402</c:v>
                </c:pt>
                <c:pt idx="21804">
                  <c:v>309.85352763253098</c:v>
                </c:pt>
                <c:pt idx="21805">
                  <c:v>309.85231116505997</c:v>
                </c:pt>
                <c:pt idx="21806">
                  <c:v>309.846055640386</c:v>
                </c:pt>
                <c:pt idx="21807">
                  <c:v>309.80840491073099</c:v>
                </c:pt>
                <c:pt idx="21808">
                  <c:v>309.79712676027901</c:v>
                </c:pt>
                <c:pt idx="21809">
                  <c:v>309.752684001609</c:v>
                </c:pt>
                <c:pt idx="21810">
                  <c:v>309.68237707509297</c:v>
                </c:pt>
                <c:pt idx="21811">
                  <c:v>309.65996601558999</c:v>
                </c:pt>
                <c:pt idx="21812">
                  <c:v>309.58061946557802</c:v>
                </c:pt>
                <c:pt idx="21813">
                  <c:v>309.52108734237601</c:v>
                </c:pt>
                <c:pt idx="21814">
                  <c:v>309.50424988841201</c:v>
                </c:pt>
                <c:pt idx="21815">
                  <c:v>309.48823362837902</c:v>
                </c:pt>
                <c:pt idx="21816">
                  <c:v>309.48159048017999</c:v>
                </c:pt>
                <c:pt idx="21817">
                  <c:v>309.47746897358599</c:v>
                </c:pt>
                <c:pt idx="21818">
                  <c:v>309.44757839227498</c:v>
                </c:pt>
                <c:pt idx="21819">
                  <c:v>309.44119216785202</c:v>
                </c:pt>
                <c:pt idx="21820">
                  <c:v>309.427399726136</c:v>
                </c:pt>
                <c:pt idx="21821">
                  <c:v>309.42111511372502</c:v>
                </c:pt>
                <c:pt idx="21822">
                  <c:v>309.39838695660501</c:v>
                </c:pt>
                <c:pt idx="21823">
                  <c:v>309.39221351078402</c:v>
                </c:pt>
                <c:pt idx="21824">
                  <c:v>309.33466217996101</c:v>
                </c:pt>
                <c:pt idx="21825">
                  <c:v>309.25334381971601</c:v>
                </c:pt>
                <c:pt idx="21826">
                  <c:v>309.16053756826398</c:v>
                </c:pt>
                <c:pt idx="21827">
                  <c:v>309.15055712048297</c:v>
                </c:pt>
                <c:pt idx="21828">
                  <c:v>309.14929263360801</c:v>
                </c:pt>
                <c:pt idx="21829">
                  <c:v>309.10102921404001</c:v>
                </c:pt>
                <c:pt idx="21830">
                  <c:v>309.07098500882</c:v>
                </c:pt>
                <c:pt idx="21831">
                  <c:v>309.06395143595</c:v>
                </c:pt>
                <c:pt idx="21832">
                  <c:v>308.92014302345001</c:v>
                </c:pt>
                <c:pt idx="21833">
                  <c:v>308.90240677614503</c:v>
                </c:pt>
                <c:pt idx="21834">
                  <c:v>308.90107578942502</c:v>
                </c:pt>
                <c:pt idx="21835">
                  <c:v>308.89373523033402</c:v>
                </c:pt>
                <c:pt idx="21836">
                  <c:v>308.87014567951201</c:v>
                </c:pt>
                <c:pt idx="21837">
                  <c:v>308.857497140399</c:v>
                </c:pt>
                <c:pt idx="21838">
                  <c:v>308.83808349477198</c:v>
                </c:pt>
                <c:pt idx="21839">
                  <c:v>308.82651459572202</c:v>
                </c:pt>
                <c:pt idx="21840">
                  <c:v>308.8208999565</c:v>
                </c:pt>
                <c:pt idx="21841">
                  <c:v>308.79428122697902</c:v>
                </c:pt>
                <c:pt idx="21842">
                  <c:v>308.79420279986499</c:v>
                </c:pt>
                <c:pt idx="21843">
                  <c:v>308.780622346938</c:v>
                </c:pt>
                <c:pt idx="21844">
                  <c:v>308.76646344974</c:v>
                </c:pt>
                <c:pt idx="21845">
                  <c:v>308.74308585119002</c:v>
                </c:pt>
                <c:pt idx="21846">
                  <c:v>308.74167362091299</c:v>
                </c:pt>
                <c:pt idx="21847">
                  <c:v>308.72469104115601</c:v>
                </c:pt>
                <c:pt idx="21848">
                  <c:v>308.71885025447699</c:v>
                </c:pt>
                <c:pt idx="21849">
                  <c:v>308.71458395189597</c:v>
                </c:pt>
                <c:pt idx="21850">
                  <c:v>308.68695649971397</c:v>
                </c:pt>
                <c:pt idx="21851">
                  <c:v>308.68378486401099</c:v>
                </c:pt>
                <c:pt idx="21852">
                  <c:v>308.67071977807302</c:v>
                </c:pt>
                <c:pt idx="21853">
                  <c:v>308.66830997793102</c:v>
                </c:pt>
                <c:pt idx="21854">
                  <c:v>308.65864494443201</c:v>
                </c:pt>
                <c:pt idx="21855">
                  <c:v>308.65243093292497</c:v>
                </c:pt>
                <c:pt idx="21856">
                  <c:v>308.64785140859499</c:v>
                </c:pt>
                <c:pt idx="21857">
                  <c:v>308.63954646294701</c:v>
                </c:pt>
                <c:pt idx="21858">
                  <c:v>308.62456985135401</c:v>
                </c:pt>
                <c:pt idx="21859">
                  <c:v>308.59293170633202</c:v>
                </c:pt>
                <c:pt idx="21860">
                  <c:v>308.57912482102699</c:v>
                </c:pt>
                <c:pt idx="21861">
                  <c:v>308.57770704233201</c:v>
                </c:pt>
                <c:pt idx="21862">
                  <c:v>308.57089180114798</c:v>
                </c:pt>
                <c:pt idx="21863">
                  <c:v>308.56979744853101</c:v>
                </c:pt>
                <c:pt idx="21864">
                  <c:v>308.559346523557</c:v>
                </c:pt>
                <c:pt idx="21865">
                  <c:v>308.55565763321403</c:v>
                </c:pt>
                <c:pt idx="21866">
                  <c:v>308.55033035587599</c:v>
                </c:pt>
                <c:pt idx="21867">
                  <c:v>308.549420110847</c:v>
                </c:pt>
                <c:pt idx="21868">
                  <c:v>308.54764196147602</c:v>
                </c:pt>
                <c:pt idx="21869">
                  <c:v>308.54192281596403</c:v>
                </c:pt>
                <c:pt idx="21870">
                  <c:v>308.53578265793101</c:v>
                </c:pt>
                <c:pt idx="21871">
                  <c:v>308.51842769843802</c:v>
                </c:pt>
                <c:pt idx="21872">
                  <c:v>308.51551514134701</c:v>
                </c:pt>
                <c:pt idx="21873">
                  <c:v>308.50510840938699</c:v>
                </c:pt>
                <c:pt idx="21874">
                  <c:v>308.50329634945598</c:v>
                </c:pt>
                <c:pt idx="21875">
                  <c:v>308.50313049634002</c:v>
                </c:pt>
                <c:pt idx="21876">
                  <c:v>308.48484968712597</c:v>
                </c:pt>
                <c:pt idx="21877">
                  <c:v>308.47850675297599</c:v>
                </c:pt>
                <c:pt idx="21878">
                  <c:v>308.47134749425902</c:v>
                </c:pt>
                <c:pt idx="21879">
                  <c:v>308.45014315387499</c:v>
                </c:pt>
                <c:pt idx="21880">
                  <c:v>308.44283438116702</c:v>
                </c:pt>
                <c:pt idx="21881">
                  <c:v>308.43218026767698</c:v>
                </c:pt>
                <c:pt idx="21882">
                  <c:v>308.41896139733399</c:v>
                </c:pt>
                <c:pt idx="21883">
                  <c:v>308.391761372502</c:v>
                </c:pt>
                <c:pt idx="21884">
                  <c:v>308.38619383756702</c:v>
                </c:pt>
                <c:pt idx="21885">
                  <c:v>308.38294775959599</c:v>
                </c:pt>
                <c:pt idx="21886">
                  <c:v>308.34350429522101</c:v>
                </c:pt>
                <c:pt idx="21887">
                  <c:v>308.33474877343002</c:v>
                </c:pt>
                <c:pt idx="21888">
                  <c:v>308.331447533399</c:v>
                </c:pt>
                <c:pt idx="21889">
                  <c:v>308.28212965692802</c:v>
                </c:pt>
                <c:pt idx="21890">
                  <c:v>308.251941518477</c:v>
                </c:pt>
                <c:pt idx="21891">
                  <c:v>308.25021076167701</c:v>
                </c:pt>
                <c:pt idx="21892">
                  <c:v>308.225432388272</c:v>
                </c:pt>
                <c:pt idx="21893">
                  <c:v>308.18365570175001</c:v>
                </c:pt>
                <c:pt idx="21894">
                  <c:v>308.15353812699601</c:v>
                </c:pt>
                <c:pt idx="21895">
                  <c:v>308.15345476280902</c:v>
                </c:pt>
                <c:pt idx="21896">
                  <c:v>308.13288947991703</c:v>
                </c:pt>
                <c:pt idx="21897">
                  <c:v>308.11150914787697</c:v>
                </c:pt>
                <c:pt idx="21898">
                  <c:v>308.10947004877198</c:v>
                </c:pt>
                <c:pt idx="21899">
                  <c:v>308.108039411471</c:v>
                </c:pt>
                <c:pt idx="21900">
                  <c:v>308.09257429690598</c:v>
                </c:pt>
                <c:pt idx="21901">
                  <c:v>308.08184478948999</c:v>
                </c:pt>
                <c:pt idx="21902">
                  <c:v>308.08180327762699</c:v>
                </c:pt>
                <c:pt idx="21903">
                  <c:v>308.06042175023703</c:v>
                </c:pt>
                <c:pt idx="21904">
                  <c:v>308.05222334421802</c:v>
                </c:pt>
                <c:pt idx="21905">
                  <c:v>308.042325758706</c:v>
                </c:pt>
                <c:pt idx="21906">
                  <c:v>308.02959110511</c:v>
                </c:pt>
                <c:pt idx="21907">
                  <c:v>308.02054748254398</c:v>
                </c:pt>
                <c:pt idx="21908">
                  <c:v>307.99234832514202</c:v>
                </c:pt>
                <c:pt idx="21909">
                  <c:v>307.95051813974499</c:v>
                </c:pt>
                <c:pt idx="21910">
                  <c:v>307.93735943986297</c:v>
                </c:pt>
                <c:pt idx="21911">
                  <c:v>307.937124136938</c:v>
                </c:pt>
                <c:pt idx="21912">
                  <c:v>307.92882181693398</c:v>
                </c:pt>
                <c:pt idx="21913">
                  <c:v>307.92117734900802</c:v>
                </c:pt>
                <c:pt idx="21914">
                  <c:v>307.91877386849302</c:v>
                </c:pt>
                <c:pt idx="21915">
                  <c:v>307.90675755940703</c:v>
                </c:pt>
                <c:pt idx="21916">
                  <c:v>307.906690990144</c:v>
                </c:pt>
                <c:pt idx="21917">
                  <c:v>307.90287063040199</c:v>
                </c:pt>
                <c:pt idx="21918">
                  <c:v>307.89766014896497</c:v>
                </c:pt>
                <c:pt idx="21919">
                  <c:v>307.89144565795999</c:v>
                </c:pt>
                <c:pt idx="21920">
                  <c:v>307.88243131508199</c:v>
                </c:pt>
                <c:pt idx="21921">
                  <c:v>307.87286425484501</c:v>
                </c:pt>
                <c:pt idx="21922">
                  <c:v>307.854517931526</c:v>
                </c:pt>
                <c:pt idx="21923">
                  <c:v>307.847604617694</c:v>
                </c:pt>
                <c:pt idx="21924">
                  <c:v>307.84552202381298</c:v>
                </c:pt>
                <c:pt idx="21925">
                  <c:v>307.844747570435</c:v>
                </c:pt>
                <c:pt idx="21926">
                  <c:v>307.840637913801</c:v>
                </c:pt>
                <c:pt idx="21927">
                  <c:v>307.83110835489902</c:v>
                </c:pt>
                <c:pt idx="21928">
                  <c:v>307.81364333244801</c:v>
                </c:pt>
                <c:pt idx="21929">
                  <c:v>307.810798883811</c:v>
                </c:pt>
                <c:pt idx="21930">
                  <c:v>307.80500252622198</c:v>
                </c:pt>
                <c:pt idx="21931">
                  <c:v>307.80246765539499</c:v>
                </c:pt>
                <c:pt idx="21932">
                  <c:v>307.79948777100998</c:v>
                </c:pt>
                <c:pt idx="21933">
                  <c:v>307.79654097222902</c:v>
                </c:pt>
                <c:pt idx="21934">
                  <c:v>307.761651842314</c:v>
                </c:pt>
                <c:pt idx="21935">
                  <c:v>307.76055697395401</c:v>
                </c:pt>
                <c:pt idx="21936">
                  <c:v>307.75438566354399</c:v>
                </c:pt>
                <c:pt idx="21937">
                  <c:v>307.75099519776199</c:v>
                </c:pt>
                <c:pt idx="21938">
                  <c:v>307.74114184250902</c:v>
                </c:pt>
                <c:pt idx="21939">
                  <c:v>307.72960541856901</c:v>
                </c:pt>
                <c:pt idx="21940">
                  <c:v>307.72831900215601</c:v>
                </c:pt>
                <c:pt idx="21941">
                  <c:v>307.71863871841498</c:v>
                </c:pt>
                <c:pt idx="21942">
                  <c:v>307.717765803021</c:v>
                </c:pt>
                <c:pt idx="21943">
                  <c:v>307.71420848345502</c:v>
                </c:pt>
                <c:pt idx="21944">
                  <c:v>307.712125970741</c:v>
                </c:pt>
                <c:pt idx="21945">
                  <c:v>307.70166240058398</c:v>
                </c:pt>
                <c:pt idx="21946">
                  <c:v>307.69562131733898</c:v>
                </c:pt>
                <c:pt idx="21947">
                  <c:v>307.68051968482098</c:v>
                </c:pt>
                <c:pt idx="21948">
                  <c:v>307.66947156831799</c:v>
                </c:pt>
                <c:pt idx="21949">
                  <c:v>307.66314864074798</c:v>
                </c:pt>
                <c:pt idx="21950">
                  <c:v>307.635446669869</c:v>
                </c:pt>
                <c:pt idx="21951">
                  <c:v>307.63317018726798</c:v>
                </c:pt>
                <c:pt idx="21952">
                  <c:v>307.62807633171701</c:v>
                </c:pt>
                <c:pt idx="21953">
                  <c:v>307.62371887165301</c:v>
                </c:pt>
                <c:pt idx="21954">
                  <c:v>307.61360697259602</c:v>
                </c:pt>
                <c:pt idx="21955">
                  <c:v>307.58998708434899</c:v>
                </c:pt>
                <c:pt idx="21956">
                  <c:v>307.57449294772698</c:v>
                </c:pt>
                <c:pt idx="21957">
                  <c:v>307.57192865493801</c:v>
                </c:pt>
                <c:pt idx="21958">
                  <c:v>307.568335203473</c:v>
                </c:pt>
                <c:pt idx="21959">
                  <c:v>307.55543667089302</c:v>
                </c:pt>
                <c:pt idx="21960">
                  <c:v>307.53573054986998</c:v>
                </c:pt>
                <c:pt idx="21961">
                  <c:v>307.52596186106302</c:v>
                </c:pt>
                <c:pt idx="21962">
                  <c:v>307.51797373408101</c:v>
                </c:pt>
                <c:pt idx="21963">
                  <c:v>307.48196982669702</c:v>
                </c:pt>
                <c:pt idx="21964">
                  <c:v>307.44194261727</c:v>
                </c:pt>
                <c:pt idx="21965">
                  <c:v>307.41001638192103</c:v>
                </c:pt>
                <c:pt idx="21966">
                  <c:v>307.409401515605</c:v>
                </c:pt>
                <c:pt idx="21967">
                  <c:v>307.36443093856099</c:v>
                </c:pt>
                <c:pt idx="21968">
                  <c:v>307.35163332503799</c:v>
                </c:pt>
                <c:pt idx="21969">
                  <c:v>307.30804522565802</c:v>
                </c:pt>
                <c:pt idx="21970">
                  <c:v>307.303957362272</c:v>
                </c:pt>
                <c:pt idx="21971">
                  <c:v>307.27975536665502</c:v>
                </c:pt>
                <c:pt idx="21972">
                  <c:v>307.26422320794899</c:v>
                </c:pt>
                <c:pt idx="21973">
                  <c:v>307.23973753767501</c:v>
                </c:pt>
                <c:pt idx="21974">
                  <c:v>307.21846615857203</c:v>
                </c:pt>
                <c:pt idx="21975">
                  <c:v>307.20565975608099</c:v>
                </c:pt>
                <c:pt idx="21976">
                  <c:v>307.19269632302297</c:v>
                </c:pt>
                <c:pt idx="21977">
                  <c:v>307.133009213668</c:v>
                </c:pt>
                <c:pt idx="21978">
                  <c:v>307.12905878728202</c:v>
                </c:pt>
                <c:pt idx="21979">
                  <c:v>307.123165338582</c:v>
                </c:pt>
                <c:pt idx="21980">
                  <c:v>307.07253480344599</c:v>
                </c:pt>
                <c:pt idx="21981">
                  <c:v>307.06798495594097</c:v>
                </c:pt>
                <c:pt idx="21982">
                  <c:v>307.06588660858699</c:v>
                </c:pt>
                <c:pt idx="21983">
                  <c:v>307.05669167915499</c:v>
                </c:pt>
                <c:pt idx="21984">
                  <c:v>307.05649586696899</c:v>
                </c:pt>
                <c:pt idx="21985">
                  <c:v>307.04847958235098</c:v>
                </c:pt>
                <c:pt idx="21986">
                  <c:v>307.03971241531298</c:v>
                </c:pt>
                <c:pt idx="21987">
                  <c:v>307.00623575171602</c:v>
                </c:pt>
                <c:pt idx="21988">
                  <c:v>307.00344667283298</c:v>
                </c:pt>
                <c:pt idx="21989">
                  <c:v>306.99070926064297</c:v>
                </c:pt>
                <c:pt idx="21990">
                  <c:v>306.98213118595999</c:v>
                </c:pt>
                <c:pt idx="21991">
                  <c:v>306.95223288330698</c:v>
                </c:pt>
                <c:pt idx="21992">
                  <c:v>306.90077933011202</c:v>
                </c:pt>
                <c:pt idx="21993">
                  <c:v>306.882311912283</c:v>
                </c:pt>
                <c:pt idx="21994">
                  <c:v>306.87554977154099</c:v>
                </c:pt>
                <c:pt idx="21995">
                  <c:v>306.814906174008</c:v>
                </c:pt>
                <c:pt idx="21996">
                  <c:v>306.78396733025602</c:v>
                </c:pt>
                <c:pt idx="21997">
                  <c:v>306.75551763569399</c:v>
                </c:pt>
                <c:pt idx="21998">
                  <c:v>306.74087549116098</c:v>
                </c:pt>
                <c:pt idx="21999">
                  <c:v>306.73154620195299</c:v>
                </c:pt>
                <c:pt idx="22000">
                  <c:v>306.73151387856302</c:v>
                </c:pt>
                <c:pt idx="22001">
                  <c:v>306.69797716279101</c:v>
                </c:pt>
                <c:pt idx="22002">
                  <c:v>306.694756570273</c:v>
                </c:pt>
                <c:pt idx="22003">
                  <c:v>306.68157781299902</c:v>
                </c:pt>
                <c:pt idx="22004">
                  <c:v>306.65462366614702</c:v>
                </c:pt>
                <c:pt idx="22005">
                  <c:v>306.632264118092</c:v>
                </c:pt>
                <c:pt idx="22006">
                  <c:v>306.62334775465098</c:v>
                </c:pt>
                <c:pt idx="22007">
                  <c:v>306.61099237081601</c:v>
                </c:pt>
                <c:pt idx="22008">
                  <c:v>306.59864673717601</c:v>
                </c:pt>
                <c:pt idx="22009">
                  <c:v>306.55439763731601</c:v>
                </c:pt>
                <c:pt idx="22010">
                  <c:v>306.52845801187101</c:v>
                </c:pt>
                <c:pt idx="22011">
                  <c:v>306.51443101976997</c:v>
                </c:pt>
                <c:pt idx="22012">
                  <c:v>306.51048114357599</c:v>
                </c:pt>
                <c:pt idx="22013">
                  <c:v>306.50083666790903</c:v>
                </c:pt>
                <c:pt idx="22014">
                  <c:v>306.44020815228401</c:v>
                </c:pt>
                <c:pt idx="22015">
                  <c:v>306.43756238083301</c:v>
                </c:pt>
                <c:pt idx="22016">
                  <c:v>306.40989604641197</c:v>
                </c:pt>
                <c:pt idx="22017">
                  <c:v>306.395646435559</c:v>
                </c:pt>
                <c:pt idx="22018">
                  <c:v>306.39109481887198</c:v>
                </c:pt>
                <c:pt idx="22019">
                  <c:v>306.34246599487199</c:v>
                </c:pt>
                <c:pt idx="22020">
                  <c:v>306.33119411649801</c:v>
                </c:pt>
                <c:pt idx="22021">
                  <c:v>306.31950378694597</c:v>
                </c:pt>
                <c:pt idx="22022">
                  <c:v>306.29283323362398</c:v>
                </c:pt>
                <c:pt idx="22023">
                  <c:v>306.25913496784199</c:v>
                </c:pt>
                <c:pt idx="22024">
                  <c:v>306.16151351474099</c:v>
                </c:pt>
                <c:pt idx="22025">
                  <c:v>306.14667732657699</c:v>
                </c:pt>
                <c:pt idx="22026">
                  <c:v>306.13299594527598</c:v>
                </c:pt>
                <c:pt idx="22027">
                  <c:v>306.096484644925</c:v>
                </c:pt>
                <c:pt idx="22028">
                  <c:v>306.06118851163501</c:v>
                </c:pt>
                <c:pt idx="22029">
                  <c:v>306.024739700113</c:v>
                </c:pt>
                <c:pt idx="22030">
                  <c:v>306.00275413992</c:v>
                </c:pt>
                <c:pt idx="22031">
                  <c:v>305.98993679300298</c:v>
                </c:pt>
                <c:pt idx="22032">
                  <c:v>305.97673921572999</c:v>
                </c:pt>
                <c:pt idx="22033">
                  <c:v>305.96794183458502</c:v>
                </c:pt>
                <c:pt idx="22034">
                  <c:v>305.96390264788698</c:v>
                </c:pt>
                <c:pt idx="22035">
                  <c:v>305.94696186972402</c:v>
                </c:pt>
                <c:pt idx="22036">
                  <c:v>305.94416669684301</c:v>
                </c:pt>
                <c:pt idx="22037">
                  <c:v>305.90169849825298</c:v>
                </c:pt>
                <c:pt idx="22038">
                  <c:v>305.85908787964399</c:v>
                </c:pt>
                <c:pt idx="22039">
                  <c:v>305.85218375041597</c:v>
                </c:pt>
                <c:pt idx="22040">
                  <c:v>305.85090358392398</c:v>
                </c:pt>
                <c:pt idx="22041">
                  <c:v>305.83663242130501</c:v>
                </c:pt>
                <c:pt idx="22042">
                  <c:v>305.801232745834</c:v>
                </c:pt>
                <c:pt idx="22043">
                  <c:v>305.792258834324</c:v>
                </c:pt>
                <c:pt idx="22044">
                  <c:v>305.75408849219099</c:v>
                </c:pt>
                <c:pt idx="22045">
                  <c:v>305.73278860516899</c:v>
                </c:pt>
                <c:pt idx="22046">
                  <c:v>305.714892106006</c:v>
                </c:pt>
                <c:pt idx="22047">
                  <c:v>305.706843337333</c:v>
                </c:pt>
                <c:pt idx="22048">
                  <c:v>305.67731137912102</c:v>
                </c:pt>
                <c:pt idx="22049">
                  <c:v>305.64600413132098</c:v>
                </c:pt>
                <c:pt idx="22050">
                  <c:v>305.61945680689598</c:v>
                </c:pt>
                <c:pt idx="22051">
                  <c:v>305.61565197952802</c:v>
                </c:pt>
                <c:pt idx="22052">
                  <c:v>305.57550709856298</c:v>
                </c:pt>
                <c:pt idx="22053">
                  <c:v>305.56515167235199</c:v>
                </c:pt>
                <c:pt idx="22054">
                  <c:v>305.55349928941001</c:v>
                </c:pt>
                <c:pt idx="22055">
                  <c:v>305.54536905302098</c:v>
                </c:pt>
                <c:pt idx="22056">
                  <c:v>305.46260788771002</c:v>
                </c:pt>
                <c:pt idx="22057">
                  <c:v>305.44159594884002</c:v>
                </c:pt>
                <c:pt idx="22058">
                  <c:v>305.416933467994</c:v>
                </c:pt>
                <c:pt idx="22059">
                  <c:v>305.412184326138</c:v>
                </c:pt>
                <c:pt idx="22060">
                  <c:v>305.40648559496498</c:v>
                </c:pt>
                <c:pt idx="22061">
                  <c:v>305.39205050160501</c:v>
                </c:pt>
                <c:pt idx="22062">
                  <c:v>305.38735181840502</c:v>
                </c:pt>
                <c:pt idx="22063">
                  <c:v>305.31479604519302</c:v>
                </c:pt>
                <c:pt idx="22064">
                  <c:v>305.31444143967798</c:v>
                </c:pt>
                <c:pt idx="22065">
                  <c:v>305.29804699025999</c:v>
                </c:pt>
                <c:pt idx="22066">
                  <c:v>305.28268480195999</c:v>
                </c:pt>
                <c:pt idx="22067">
                  <c:v>305.28042506505</c:v>
                </c:pt>
                <c:pt idx="22068">
                  <c:v>305.27308162747198</c:v>
                </c:pt>
                <c:pt idx="22069">
                  <c:v>305.26165098183498</c:v>
                </c:pt>
                <c:pt idx="22070">
                  <c:v>305.26158171975698</c:v>
                </c:pt>
                <c:pt idx="22071">
                  <c:v>305.25721340502901</c:v>
                </c:pt>
                <c:pt idx="22072">
                  <c:v>305.25124906874299</c:v>
                </c:pt>
                <c:pt idx="22073">
                  <c:v>305.24581956452698</c:v>
                </c:pt>
                <c:pt idx="22074">
                  <c:v>305.21256957518398</c:v>
                </c:pt>
                <c:pt idx="22075">
                  <c:v>305.21230559899902</c:v>
                </c:pt>
                <c:pt idx="22076">
                  <c:v>305.20789296141299</c:v>
                </c:pt>
                <c:pt idx="22077">
                  <c:v>305.20715406479599</c:v>
                </c:pt>
                <c:pt idx="22078">
                  <c:v>305.159575689446</c:v>
                </c:pt>
                <c:pt idx="22079">
                  <c:v>305.15821678670301</c:v>
                </c:pt>
                <c:pt idx="22080">
                  <c:v>305.12979181064401</c:v>
                </c:pt>
                <c:pt idx="22081">
                  <c:v>305.12278423625497</c:v>
                </c:pt>
                <c:pt idx="22082">
                  <c:v>305.10884258714498</c:v>
                </c:pt>
                <c:pt idx="22083">
                  <c:v>305.10844885594599</c:v>
                </c:pt>
                <c:pt idx="22084">
                  <c:v>305.10082953812503</c:v>
                </c:pt>
                <c:pt idx="22085">
                  <c:v>305.099625206334</c:v>
                </c:pt>
                <c:pt idx="22086">
                  <c:v>305.08529509981702</c:v>
                </c:pt>
                <c:pt idx="22087">
                  <c:v>305.07516515233198</c:v>
                </c:pt>
                <c:pt idx="22088">
                  <c:v>305.062195159466</c:v>
                </c:pt>
                <c:pt idx="22089">
                  <c:v>305.05579205498702</c:v>
                </c:pt>
                <c:pt idx="22090">
                  <c:v>305.03448982545598</c:v>
                </c:pt>
                <c:pt idx="22091">
                  <c:v>305.03249396139699</c:v>
                </c:pt>
                <c:pt idx="22092">
                  <c:v>304.98654568260798</c:v>
                </c:pt>
                <c:pt idx="22093">
                  <c:v>304.981983874006</c:v>
                </c:pt>
                <c:pt idx="22094">
                  <c:v>304.98003629256903</c:v>
                </c:pt>
                <c:pt idx="22095">
                  <c:v>304.9430067806</c:v>
                </c:pt>
                <c:pt idx="22096">
                  <c:v>304.93852010331</c:v>
                </c:pt>
                <c:pt idx="22097">
                  <c:v>304.92441054831698</c:v>
                </c:pt>
                <c:pt idx="22098">
                  <c:v>304.90095331279201</c:v>
                </c:pt>
                <c:pt idx="22099">
                  <c:v>304.78625614131698</c:v>
                </c:pt>
                <c:pt idx="22100">
                  <c:v>304.735913622824</c:v>
                </c:pt>
                <c:pt idx="22101">
                  <c:v>304.72373160155303</c:v>
                </c:pt>
                <c:pt idx="22102">
                  <c:v>304.718205792037</c:v>
                </c:pt>
                <c:pt idx="22103">
                  <c:v>304.64247625499598</c:v>
                </c:pt>
                <c:pt idx="22104">
                  <c:v>304.60387920773798</c:v>
                </c:pt>
                <c:pt idx="22105">
                  <c:v>304.59562802395197</c:v>
                </c:pt>
                <c:pt idx="22106">
                  <c:v>304.58711353702103</c:v>
                </c:pt>
                <c:pt idx="22107">
                  <c:v>304.55455138163398</c:v>
                </c:pt>
                <c:pt idx="22108">
                  <c:v>304.52430210514501</c:v>
                </c:pt>
                <c:pt idx="22109">
                  <c:v>304.52216751938101</c:v>
                </c:pt>
                <c:pt idx="22110">
                  <c:v>304.50488306401598</c:v>
                </c:pt>
                <c:pt idx="22111">
                  <c:v>304.45994770884602</c:v>
                </c:pt>
                <c:pt idx="22112">
                  <c:v>304.421949229495</c:v>
                </c:pt>
                <c:pt idx="22113">
                  <c:v>304.37691220335603</c:v>
                </c:pt>
                <c:pt idx="22114">
                  <c:v>304.32371424484501</c:v>
                </c:pt>
                <c:pt idx="22115">
                  <c:v>304.31897009864798</c:v>
                </c:pt>
                <c:pt idx="22116">
                  <c:v>304.298615842429</c:v>
                </c:pt>
                <c:pt idx="22117">
                  <c:v>304.29047073848199</c:v>
                </c:pt>
                <c:pt idx="22118">
                  <c:v>304.24588389434399</c:v>
                </c:pt>
                <c:pt idx="22119">
                  <c:v>304.24168328724397</c:v>
                </c:pt>
                <c:pt idx="22120">
                  <c:v>304.238680788534</c:v>
                </c:pt>
                <c:pt idx="22121">
                  <c:v>304.22684776581298</c:v>
                </c:pt>
                <c:pt idx="22122">
                  <c:v>304.22553066124601</c:v>
                </c:pt>
                <c:pt idx="22123">
                  <c:v>304.22259641956498</c:v>
                </c:pt>
                <c:pt idx="22124">
                  <c:v>304.21740360711499</c:v>
                </c:pt>
                <c:pt idx="22125">
                  <c:v>304.12991435949499</c:v>
                </c:pt>
                <c:pt idx="22126">
                  <c:v>304.11221694880101</c:v>
                </c:pt>
                <c:pt idx="22127">
                  <c:v>304.10098127089799</c:v>
                </c:pt>
                <c:pt idx="22128">
                  <c:v>304.03066721902297</c:v>
                </c:pt>
                <c:pt idx="22129">
                  <c:v>304.02159759771399</c:v>
                </c:pt>
                <c:pt idx="22130">
                  <c:v>303.99787724711598</c:v>
                </c:pt>
                <c:pt idx="22131">
                  <c:v>303.97268839135103</c:v>
                </c:pt>
                <c:pt idx="22132">
                  <c:v>303.94176500496002</c:v>
                </c:pt>
                <c:pt idx="22133">
                  <c:v>303.94000840676398</c:v>
                </c:pt>
                <c:pt idx="22134">
                  <c:v>303.89286917961999</c:v>
                </c:pt>
                <c:pt idx="22135">
                  <c:v>303.885354668324</c:v>
                </c:pt>
                <c:pt idx="22136">
                  <c:v>303.88124218950202</c:v>
                </c:pt>
                <c:pt idx="22137">
                  <c:v>303.876282720826</c:v>
                </c:pt>
                <c:pt idx="22138">
                  <c:v>303.82616835041898</c:v>
                </c:pt>
                <c:pt idx="22139">
                  <c:v>303.508213044998</c:v>
                </c:pt>
                <c:pt idx="22140">
                  <c:v>303.47913492788098</c:v>
                </c:pt>
                <c:pt idx="22141">
                  <c:v>303.47028477111502</c:v>
                </c:pt>
                <c:pt idx="22142">
                  <c:v>303.46371721551998</c:v>
                </c:pt>
                <c:pt idx="22143">
                  <c:v>303.45993194796603</c:v>
                </c:pt>
                <c:pt idx="22144">
                  <c:v>303.45260846444398</c:v>
                </c:pt>
                <c:pt idx="22145">
                  <c:v>303.43861227830899</c:v>
                </c:pt>
                <c:pt idx="22146">
                  <c:v>303.374542966896</c:v>
                </c:pt>
                <c:pt idx="22147">
                  <c:v>303.34397438265802</c:v>
                </c:pt>
                <c:pt idx="22148">
                  <c:v>303.25871649941899</c:v>
                </c:pt>
                <c:pt idx="22149">
                  <c:v>303.24958102699998</c:v>
                </c:pt>
                <c:pt idx="22150">
                  <c:v>303.13215799159201</c:v>
                </c:pt>
                <c:pt idx="22151">
                  <c:v>303.02202803707399</c:v>
                </c:pt>
                <c:pt idx="22152">
                  <c:v>302.95244297431498</c:v>
                </c:pt>
                <c:pt idx="22153">
                  <c:v>302.94431595462601</c:v>
                </c:pt>
                <c:pt idx="22154">
                  <c:v>302.93062686938401</c:v>
                </c:pt>
                <c:pt idx="22155">
                  <c:v>302.91060014161502</c:v>
                </c:pt>
                <c:pt idx="22156">
                  <c:v>302.89648060050399</c:v>
                </c:pt>
                <c:pt idx="22157">
                  <c:v>302.88826293295</c:v>
                </c:pt>
                <c:pt idx="22158">
                  <c:v>302.87670962215401</c:v>
                </c:pt>
                <c:pt idx="22159">
                  <c:v>302.85789857460901</c:v>
                </c:pt>
                <c:pt idx="22160">
                  <c:v>302.827843957239</c:v>
                </c:pt>
                <c:pt idx="22161">
                  <c:v>302.80211015798602</c:v>
                </c:pt>
                <c:pt idx="22162">
                  <c:v>302.77507408696698</c:v>
                </c:pt>
                <c:pt idx="22163">
                  <c:v>302.76751441130699</c:v>
                </c:pt>
                <c:pt idx="22164">
                  <c:v>302.738569595878</c:v>
                </c:pt>
                <c:pt idx="22165">
                  <c:v>302.72930563846597</c:v>
                </c:pt>
                <c:pt idx="22166">
                  <c:v>302.67945151514499</c:v>
                </c:pt>
                <c:pt idx="22167">
                  <c:v>302.65216924030301</c:v>
                </c:pt>
                <c:pt idx="22168">
                  <c:v>302.611881065592</c:v>
                </c:pt>
                <c:pt idx="22169">
                  <c:v>302.58801106761899</c:v>
                </c:pt>
                <c:pt idx="22170">
                  <c:v>302.58530400647402</c:v>
                </c:pt>
                <c:pt idx="22171">
                  <c:v>302.58309196057297</c:v>
                </c:pt>
                <c:pt idx="22172">
                  <c:v>302.56251169161101</c:v>
                </c:pt>
                <c:pt idx="22173">
                  <c:v>302.528567499872</c:v>
                </c:pt>
                <c:pt idx="22174">
                  <c:v>302.47856600781301</c:v>
                </c:pt>
                <c:pt idx="22175">
                  <c:v>302.456347348625</c:v>
                </c:pt>
                <c:pt idx="22176">
                  <c:v>302.42014724912701</c:v>
                </c:pt>
                <c:pt idx="22177">
                  <c:v>302.40236756154098</c:v>
                </c:pt>
                <c:pt idx="22178">
                  <c:v>302.34630855746798</c:v>
                </c:pt>
                <c:pt idx="22179">
                  <c:v>302.30987369604901</c:v>
                </c:pt>
                <c:pt idx="22180">
                  <c:v>302.24825376863902</c:v>
                </c:pt>
                <c:pt idx="22181">
                  <c:v>302.15680467961403</c:v>
                </c:pt>
                <c:pt idx="22182">
                  <c:v>302.09663288834201</c:v>
                </c:pt>
                <c:pt idx="22183">
                  <c:v>302.05089282558799</c:v>
                </c:pt>
                <c:pt idx="22184">
                  <c:v>302.025398451684</c:v>
                </c:pt>
                <c:pt idx="22185">
                  <c:v>302.01515368016601</c:v>
                </c:pt>
                <c:pt idx="22186">
                  <c:v>301.98758551838</c:v>
                </c:pt>
                <c:pt idx="22187">
                  <c:v>301.96000879645601</c:v>
                </c:pt>
                <c:pt idx="22188">
                  <c:v>301.83887288567001</c:v>
                </c:pt>
                <c:pt idx="22189">
                  <c:v>301.79555500917098</c:v>
                </c:pt>
                <c:pt idx="22190">
                  <c:v>301.78784843741801</c:v>
                </c:pt>
                <c:pt idx="22191">
                  <c:v>301.78369842109902</c:v>
                </c:pt>
                <c:pt idx="22192">
                  <c:v>301.780830731192</c:v>
                </c:pt>
                <c:pt idx="22193">
                  <c:v>301.75572856684698</c:v>
                </c:pt>
                <c:pt idx="22194">
                  <c:v>301.75538550409101</c:v>
                </c:pt>
                <c:pt idx="22195">
                  <c:v>301.75206455806699</c:v>
                </c:pt>
                <c:pt idx="22196">
                  <c:v>301.74454899867402</c:v>
                </c:pt>
                <c:pt idx="22197">
                  <c:v>301.74419558197098</c:v>
                </c:pt>
                <c:pt idx="22198">
                  <c:v>301.64643013806898</c:v>
                </c:pt>
                <c:pt idx="22199">
                  <c:v>301.603622169468</c:v>
                </c:pt>
                <c:pt idx="22200">
                  <c:v>301.56937748370302</c:v>
                </c:pt>
                <c:pt idx="22201">
                  <c:v>301.54790491461</c:v>
                </c:pt>
                <c:pt idx="22202">
                  <c:v>301.53439402704402</c:v>
                </c:pt>
                <c:pt idx="22203">
                  <c:v>301.52038511747298</c:v>
                </c:pt>
                <c:pt idx="22204">
                  <c:v>301.45101115840703</c:v>
                </c:pt>
                <c:pt idx="22205">
                  <c:v>301.443798167127</c:v>
                </c:pt>
                <c:pt idx="22206">
                  <c:v>301.43589658177399</c:v>
                </c:pt>
                <c:pt idx="22207">
                  <c:v>301.39422047837201</c:v>
                </c:pt>
                <c:pt idx="22208">
                  <c:v>301.334709977096</c:v>
                </c:pt>
                <c:pt idx="22209">
                  <c:v>301.321090434128</c:v>
                </c:pt>
                <c:pt idx="22210">
                  <c:v>301.30177055535199</c:v>
                </c:pt>
                <c:pt idx="22211">
                  <c:v>301.28772876281801</c:v>
                </c:pt>
                <c:pt idx="22212">
                  <c:v>301.23760833544497</c:v>
                </c:pt>
                <c:pt idx="22213">
                  <c:v>301.22954701523702</c:v>
                </c:pt>
                <c:pt idx="22214">
                  <c:v>301.18452914770899</c:v>
                </c:pt>
                <c:pt idx="22215">
                  <c:v>301.18396428705302</c:v>
                </c:pt>
                <c:pt idx="22216">
                  <c:v>301.18352365167101</c:v>
                </c:pt>
                <c:pt idx="22217">
                  <c:v>301.15614765612099</c:v>
                </c:pt>
                <c:pt idx="22218">
                  <c:v>301.06973696554297</c:v>
                </c:pt>
                <c:pt idx="22219">
                  <c:v>300.98918389303901</c:v>
                </c:pt>
                <c:pt idx="22220">
                  <c:v>300.97826679002799</c:v>
                </c:pt>
                <c:pt idx="22221">
                  <c:v>300.96237161783102</c:v>
                </c:pt>
                <c:pt idx="22222">
                  <c:v>300.95768899849497</c:v>
                </c:pt>
                <c:pt idx="22223">
                  <c:v>300.94258403112502</c:v>
                </c:pt>
                <c:pt idx="22224">
                  <c:v>300.91188146300601</c:v>
                </c:pt>
                <c:pt idx="22225">
                  <c:v>300.91141493668601</c:v>
                </c:pt>
                <c:pt idx="22226">
                  <c:v>300.90958796977799</c:v>
                </c:pt>
                <c:pt idx="22227">
                  <c:v>300.82944859130203</c:v>
                </c:pt>
                <c:pt idx="22228">
                  <c:v>300.69005324142699</c:v>
                </c:pt>
                <c:pt idx="22229">
                  <c:v>300.60652712875202</c:v>
                </c:pt>
                <c:pt idx="22230">
                  <c:v>300.55617626874499</c:v>
                </c:pt>
                <c:pt idx="22231">
                  <c:v>300.55036416929698</c:v>
                </c:pt>
                <c:pt idx="22232">
                  <c:v>300.549232462139</c:v>
                </c:pt>
                <c:pt idx="22233">
                  <c:v>300.46176243187102</c:v>
                </c:pt>
                <c:pt idx="22234">
                  <c:v>300.39967237376402</c:v>
                </c:pt>
                <c:pt idx="22235">
                  <c:v>300.39021014482</c:v>
                </c:pt>
                <c:pt idx="22236">
                  <c:v>300.33168755958599</c:v>
                </c:pt>
                <c:pt idx="22237">
                  <c:v>300.23456828850402</c:v>
                </c:pt>
                <c:pt idx="22238">
                  <c:v>300.22321078004597</c:v>
                </c:pt>
                <c:pt idx="22239">
                  <c:v>300.213909985751</c:v>
                </c:pt>
                <c:pt idx="22240">
                  <c:v>300.18312611115698</c:v>
                </c:pt>
                <c:pt idx="22241">
                  <c:v>300.11168870088102</c:v>
                </c:pt>
                <c:pt idx="22242">
                  <c:v>300.11130093867303</c:v>
                </c:pt>
                <c:pt idx="22243">
                  <c:v>300.07174370561302</c:v>
                </c:pt>
                <c:pt idx="22244">
                  <c:v>300.06225983339402</c:v>
                </c:pt>
                <c:pt idx="22245">
                  <c:v>300.01858348384701</c:v>
                </c:pt>
                <c:pt idx="22246">
                  <c:v>299.94104379995599</c:v>
                </c:pt>
                <c:pt idx="22247">
                  <c:v>299.91643525402299</c:v>
                </c:pt>
                <c:pt idx="22248">
                  <c:v>299.91139972177501</c:v>
                </c:pt>
                <c:pt idx="22249">
                  <c:v>299.87313610667502</c:v>
                </c:pt>
                <c:pt idx="22250">
                  <c:v>299.86606778495599</c:v>
                </c:pt>
                <c:pt idx="22251">
                  <c:v>299.85021238112</c:v>
                </c:pt>
                <c:pt idx="22252">
                  <c:v>299.82262746540698</c:v>
                </c:pt>
                <c:pt idx="22253">
                  <c:v>299.79174758932299</c:v>
                </c:pt>
                <c:pt idx="22254">
                  <c:v>299.77440486034402</c:v>
                </c:pt>
                <c:pt idx="22255">
                  <c:v>299.76866629817698</c:v>
                </c:pt>
                <c:pt idx="22256">
                  <c:v>299.73185836489699</c:v>
                </c:pt>
                <c:pt idx="22257">
                  <c:v>299.68484026837899</c:v>
                </c:pt>
                <c:pt idx="22258">
                  <c:v>299.63508459769798</c:v>
                </c:pt>
                <c:pt idx="22259">
                  <c:v>299.629467675868</c:v>
                </c:pt>
                <c:pt idx="22260">
                  <c:v>299.61854359451797</c:v>
                </c:pt>
                <c:pt idx="22261">
                  <c:v>299.612817637435</c:v>
                </c:pt>
                <c:pt idx="22262">
                  <c:v>299.60470362457801</c:v>
                </c:pt>
                <c:pt idx="22263">
                  <c:v>299.58166813714399</c:v>
                </c:pt>
                <c:pt idx="22264">
                  <c:v>299.58020827564798</c:v>
                </c:pt>
                <c:pt idx="22265">
                  <c:v>299.57692191337998</c:v>
                </c:pt>
                <c:pt idx="22266">
                  <c:v>299.56410182483302</c:v>
                </c:pt>
                <c:pt idx="22267">
                  <c:v>299.55348050574702</c:v>
                </c:pt>
                <c:pt idx="22268">
                  <c:v>299.52748070309701</c:v>
                </c:pt>
                <c:pt idx="22269">
                  <c:v>299.50118884066001</c:v>
                </c:pt>
                <c:pt idx="22270">
                  <c:v>299.48718118150703</c:v>
                </c:pt>
                <c:pt idx="22271">
                  <c:v>299.48056648301099</c:v>
                </c:pt>
                <c:pt idx="22272">
                  <c:v>299.42883572778697</c:v>
                </c:pt>
                <c:pt idx="22273">
                  <c:v>299.39994430298202</c:v>
                </c:pt>
                <c:pt idx="22274">
                  <c:v>299.31618710425403</c:v>
                </c:pt>
                <c:pt idx="22275">
                  <c:v>299.25122570081601</c:v>
                </c:pt>
                <c:pt idx="22276">
                  <c:v>299.16902712972399</c:v>
                </c:pt>
                <c:pt idx="22277">
                  <c:v>299.07337697771999</c:v>
                </c:pt>
                <c:pt idx="22278">
                  <c:v>299.05725406531701</c:v>
                </c:pt>
                <c:pt idx="22279">
                  <c:v>299.05674938216998</c:v>
                </c:pt>
                <c:pt idx="22280">
                  <c:v>299.04391474997999</c:v>
                </c:pt>
                <c:pt idx="22281">
                  <c:v>299.02273683231903</c:v>
                </c:pt>
                <c:pt idx="22282">
                  <c:v>298.97475867330598</c:v>
                </c:pt>
                <c:pt idx="22283">
                  <c:v>298.94989082812299</c:v>
                </c:pt>
                <c:pt idx="22284">
                  <c:v>298.85351155414997</c:v>
                </c:pt>
                <c:pt idx="22285">
                  <c:v>298.84593365380402</c:v>
                </c:pt>
                <c:pt idx="22286">
                  <c:v>298.73344638976198</c:v>
                </c:pt>
                <c:pt idx="22287">
                  <c:v>298.720685408696</c:v>
                </c:pt>
                <c:pt idx="22288">
                  <c:v>298.70494485773202</c:v>
                </c:pt>
                <c:pt idx="22289">
                  <c:v>298.68458957202301</c:v>
                </c:pt>
                <c:pt idx="22290">
                  <c:v>298.67665137906198</c:v>
                </c:pt>
                <c:pt idx="22291">
                  <c:v>298.64312603385201</c:v>
                </c:pt>
                <c:pt idx="22292">
                  <c:v>298.60304123439602</c:v>
                </c:pt>
                <c:pt idx="22293">
                  <c:v>298.52880530037999</c:v>
                </c:pt>
                <c:pt idx="22294">
                  <c:v>298.49507994565897</c:v>
                </c:pt>
                <c:pt idx="22295">
                  <c:v>298.47394704590101</c:v>
                </c:pt>
                <c:pt idx="22296">
                  <c:v>298.43623237584598</c:v>
                </c:pt>
                <c:pt idx="22297">
                  <c:v>298.40468394855202</c:v>
                </c:pt>
                <c:pt idx="22298">
                  <c:v>298.37633757236199</c:v>
                </c:pt>
                <c:pt idx="22299">
                  <c:v>298.35595746007601</c:v>
                </c:pt>
                <c:pt idx="22300">
                  <c:v>298.29620940447899</c:v>
                </c:pt>
                <c:pt idx="22301">
                  <c:v>298.22594614572603</c:v>
                </c:pt>
                <c:pt idx="22302">
                  <c:v>298.17629936887403</c:v>
                </c:pt>
                <c:pt idx="22303">
                  <c:v>298.15342766229702</c:v>
                </c:pt>
                <c:pt idx="22304">
                  <c:v>298.15130974060799</c:v>
                </c:pt>
                <c:pt idx="22305">
                  <c:v>298.12653009320502</c:v>
                </c:pt>
                <c:pt idx="22306">
                  <c:v>298.112256702293</c:v>
                </c:pt>
                <c:pt idx="22307">
                  <c:v>298.09995453789298</c:v>
                </c:pt>
                <c:pt idx="22308">
                  <c:v>298.07531761588001</c:v>
                </c:pt>
                <c:pt idx="22309">
                  <c:v>298.01176142389198</c:v>
                </c:pt>
                <c:pt idx="22310">
                  <c:v>297.99964286992702</c:v>
                </c:pt>
                <c:pt idx="22311">
                  <c:v>297.876441417568</c:v>
                </c:pt>
                <c:pt idx="22312">
                  <c:v>297.836181219568</c:v>
                </c:pt>
                <c:pt idx="22313">
                  <c:v>297.79070951857102</c:v>
                </c:pt>
                <c:pt idx="22314">
                  <c:v>297.77509833960301</c:v>
                </c:pt>
                <c:pt idx="22315">
                  <c:v>297.75723139314402</c:v>
                </c:pt>
                <c:pt idx="22316">
                  <c:v>297.669044519252</c:v>
                </c:pt>
                <c:pt idx="22317">
                  <c:v>297.51673241864302</c:v>
                </c:pt>
                <c:pt idx="22318">
                  <c:v>297.44244558865</c:v>
                </c:pt>
                <c:pt idx="22319">
                  <c:v>297.39693324872002</c:v>
                </c:pt>
                <c:pt idx="22320">
                  <c:v>297.24628076032002</c:v>
                </c:pt>
                <c:pt idx="22321">
                  <c:v>297.241049112822</c:v>
                </c:pt>
                <c:pt idx="22322">
                  <c:v>297.17389827258</c:v>
                </c:pt>
                <c:pt idx="22323">
                  <c:v>297.10154242329702</c:v>
                </c:pt>
                <c:pt idx="22324">
                  <c:v>297.01792546273799</c:v>
                </c:pt>
                <c:pt idx="22325">
                  <c:v>297.017328314954</c:v>
                </c:pt>
                <c:pt idx="22326">
                  <c:v>297.01002160067299</c:v>
                </c:pt>
                <c:pt idx="22327">
                  <c:v>296.891193815691</c:v>
                </c:pt>
                <c:pt idx="22328">
                  <c:v>296.87956880862498</c:v>
                </c:pt>
                <c:pt idx="22329">
                  <c:v>296.81939393903798</c:v>
                </c:pt>
                <c:pt idx="22330">
                  <c:v>296.818987752243</c:v>
                </c:pt>
                <c:pt idx="22331">
                  <c:v>296.81500860377298</c:v>
                </c:pt>
                <c:pt idx="22332">
                  <c:v>296.76932640517703</c:v>
                </c:pt>
                <c:pt idx="22333">
                  <c:v>296.76316908905898</c:v>
                </c:pt>
                <c:pt idx="22334">
                  <c:v>296.674391568197</c:v>
                </c:pt>
                <c:pt idx="22335">
                  <c:v>296.66178956101197</c:v>
                </c:pt>
                <c:pt idx="22336">
                  <c:v>296.62537933901802</c:v>
                </c:pt>
                <c:pt idx="22337">
                  <c:v>296.53582058469601</c:v>
                </c:pt>
                <c:pt idx="22338">
                  <c:v>296.499288144177</c:v>
                </c:pt>
                <c:pt idx="22339">
                  <c:v>296.47966745655799</c:v>
                </c:pt>
                <c:pt idx="22340">
                  <c:v>296.47532038121102</c:v>
                </c:pt>
                <c:pt idx="22341">
                  <c:v>296.45642501104498</c:v>
                </c:pt>
                <c:pt idx="22342">
                  <c:v>296.43040786963701</c:v>
                </c:pt>
                <c:pt idx="22343">
                  <c:v>296.36553788177702</c:v>
                </c:pt>
                <c:pt idx="22344">
                  <c:v>296.31579329622798</c:v>
                </c:pt>
                <c:pt idx="22345">
                  <c:v>296.235973921555</c:v>
                </c:pt>
                <c:pt idx="22346">
                  <c:v>296.21173093582797</c:v>
                </c:pt>
                <c:pt idx="22347">
                  <c:v>296.178463654589</c:v>
                </c:pt>
                <c:pt idx="22348">
                  <c:v>296.17453511600598</c:v>
                </c:pt>
                <c:pt idx="22349">
                  <c:v>296.10360234818199</c:v>
                </c:pt>
                <c:pt idx="22350">
                  <c:v>296.08385190582197</c:v>
                </c:pt>
                <c:pt idx="22351">
                  <c:v>295.99442113847903</c:v>
                </c:pt>
                <c:pt idx="22352">
                  <c:v>295.96959814736499</c:v>
                </c:pt>
                <c:pt idx="22353">
                  <c:v>295.95333763029799</c:v>
                </c:pt>
                <c:pt idx="22354">
                  <c:v>295.95316255668803</c:v>
                </c:pt>
                <c:pt idx="22355">
                  <c:v>295.91421074970901</c:v>
                </c:pt>
                <c:pt idx="22356">
                  <c:v>295.90728372240801</c:v>
                </c:pt>
                <c:pt idx="22357">
                  <c:v>295.86447810970901</c:v>
                </c:pt>
                <c:pt idx="22358">
                  <c:v>295.64949166732299</c:v>
                </c:pt>
                <c:pt idx="22359">
                  <c:v>295.62674241183601</c:v>
                </c:pt>
                <c:pt idx="22360">
                  <c:v>295.58037212823598</c:v>
                </c:pt>
                <c:pt idx="22361">
                  <c:v>295.534909084172</c:v>
                </c:pt>
                <c:pt idx="22362">
                  <c:v>295.52703906921198</c:v>
                </c:pt>
                <c:pt idx="22363">
                  <c:v>295.51343848901598</c:v>
                </c:pt>
                <c:pt idx="22364">
                  <c:v>295.49692407766202</c:v>
                </c:pt>
                <c:pt idx="22365">
                  <c:v>295.49533151187001</c:v>
                </c:pt>
                <c:pt idx="22366">
                  <c:v>295.33233014586602</c:v>
                </c:pt>
                <c:pt idx="22367">
                  <c:v>295.31700136772599</c:v>
                </c:pt>
                <c:pt idx="22368">
                  <c:v>295.26852626440899</c:v>
                </c:pt>
                <c:pt idx="22369">
                  <c:v>295.25757276939402</c:v>
                </c:pt>
                <c:pt idx="22370">
                  <c:v>295.25508545292502</c:v>
                </c:pt>
                <c:pt idx="22371">
                  <c:v>295.24966117895599</c:v>
                </c:pt>
                <c:pt idx="22372">
                  <c:v>295.13511841741899</c:v>
                </c:pt>
                <c:pt idx="22373">
                  <c:v>295.04121247364202</c:v>
                </c:pt>
                <c:pt idx="22374">
                  <c:v>295.00807312644997</c:v>
                </c:pt>
                <c:pt idx="22375">
                  <c:v>294.941229333725</c:v>
                </c:pt>
                <c:pt idx="22376">
                  <c:v>294.91312393732102</c:v>
                </c:pt>
                <c:pt idx="22377">
                  <c:v>294.85237312389899</c:v>
                </c:pt>
                <c:pt idx="22378">
                  <c:v>294.83852042526001</c:v>
                </c:pt>
                <c:pt idx="22379">
                  <c:v>294.82946760229697</c:v>
                </c:pt>
                <c:pt idx="22380">
                  <c:v>294.82171060135198</c:v>
                </c:pt>
                <c:pt idx="22381">
                  <c:v>294.81182576409901</c:v>
                </c:pt>
                <c:pt idx="22382">
                  <c:v>294.809637563438</c:v>
                </c:pt>
                <c:pt idx="22383">
                  <c:v>294.80604051160702</c:v>
                </c:pt>
                <c:pt idx="22384">
                  <c:v>294.802709607981</c:v>
                </c:pt>
                <c:pt idx="22385">
                  <c:v>294.755530795482</c:v>
                </c:pt>
                <c:pt idx="22386">
                  <c:v>294.75416207305602</c:v>
                </c:pt>
                <c:pt idx="22387">
                  <c:v>294.71873993069499</c:v>
                </c:pt>
                <c:pt idx="22388">
                  <c:v>294.70796412710001</c:v>
                </c:pt>
                <c:pt idx="22389">
                  <c:v>294.70750042140202</c:v>
                </c:pt>
                <c:pt idx="22390">
                  <c:v>294.70062082234301</c:v>
                </c:pt>
                <c:pt idx="22391">
                  <c:v>294.69873321613801</c:v>
                </c:pt>
                <c:pt idx="22392">
                  <c:v>294.66658336349099</c:v>
                </c:pt>
                <c:pt idx="22393">
                  <c:v>294.63051650656899</c:v>
                </c:pt>
                <c:pt idx="22394">
                  <c:v>294.62015422755502</c:v>
                </c:pt>
                <c:pt idx="22395">
                  <c:v>294.50264628667298</c:v>
                </c:pt>
                <c:pt idx="22396">
                  <c:v>294.49064155038099</c:v>
                </c:pt>
                <c:pt idx="22397">
                  <c:v>294.44939718728</c:v>
                </c:pt>
                <c:pt idx="22398">
                  <c:v>294.38972803492197</c:v>
                </c:pt>
                <c:pt idx="22399">
                  <c:v>294.37191492799701</c:v>
                </c:pt>
                <c:pt idx="22400">
                  <c:v>294.30028300778599</c:v>
                </c:pt>
                <c:pt idx="22401">
                  <c:v>294.144215560784</c:v>
                </c:pt>
                <c:pt idx="22402">
                  <c:v>294.12298842020499</c:v>
                </c:pt>
                <c:pt idx="22403">
                  <c:v>294.09357695321899</c:v>
                </c:pt>
                <c:pt idx="22404">
                  <c:v>294.08824889629301</c:v>
                </c:pt>
                <c:pt idx="22405">
                  <c:v>294.041361202811</c:v>
                </c:pt>
                <c:pt idx="22406">
                  <c:v>294.02377291676902</c:v>
                </c:pt>
                <c:pt idx="22407">
                  <c:v>294.01643646139303</c:v>
                </c:pt>
                <c:pt idx="22408">
                  <c:v>293.96137957932899</c:v>
                </c:pt>
                <c:pt idx="22409">
                  <c:v>293.95087560494397</c:v>
                </c:pt>
                <c:pt idx="22410">
                  <c:v>293.90348598882599</c:v>
                </c:pt>
                <c:pt idx="22411">
                  <c:v>293.87850171842803</c:v>
                </c:pt>
                <c:pt idx="22412">
                  <c:v>293.82398847268797</c:v>
                </c:pt>
                <c:pt idx="22413">
                  <c:v>293.81012969776299</c:v>
                </c:pt>
                <c:pt idx="22414">
                  <c:v>293.78455033225299</c:v>
                </c:pt>
                <c:pt idx="22415">
                  <c:v>293.77933006863901</c:v>
                </c:pt>
                <c:pt idx="22416">
                  <c:v>293.76888542564802</c:v>
                </c:pt>
                <c:pt idx="22417">
                  <c:v>293.726558299933</c:v>
                </c:pt>
                <c:pt idx="22418">
                  <c:v>293.63775132920102</c:v>
                </c:pt>
                <c:pt idx="22419">
                  <c:v>293.633297423957</c:v>
                </c:pt>
                <c:pt idx="22420">
                  <c:v>293.60352050963002</c:v>
                </c:pt>
                <c:pt idx="22421">
                  <c:v>293.58458744836901</c:v>
                </c:pt>
                <c:pt idx="22422">
                  <c:v>293.51638287753201</c:v>
                </c:pt>
                <c:pt idx="22423">
                  <c:v>293.49817883066601</c:v>
                </c:pt>
                <c:pt idx="22424">
                  <c:v>293.44864350247502</c:v>
                </c:pt>
                <c:pt idx="22425">
                  <c:v>293.42133188431802</c:v>
                </c:pt>
                <c:pt idx="22426">
                  <c:v>293.36173720517701</c:v>
                </c:pt>
                <c:pt idx="22427">
                  <c:v>293.34528938157501</c:v>
                </c:pt>
                <c:pt idx="22428">
                  <c:v>293.33788649419</c:v>
                </c:pt>
                <c:pt idx="22429">
                  <c:v>293.32673625365499</c:v>
                </c:pt>
                <c:pt idx="22430">
                  <c:v>293.29809017100001</c:v>
                </c:pt>
                <c:pt idx="22431">
                  <c:v>293.29199217137102</c:v>
                </c:pt>
                <c:pt idx="22432">
                  <c:v>293.21437675221603</c:v>
                </c:pt>
                <c:pt idx="22433">
                  <c:v>293.148238392569</c:v>
                </c:pt>
                <c:pt idx="22434">
                  <c:v>293.09658575510701</c:v>
                </c:pt>
                <c:pt idx="22435">
                  <c:v>293.07458212707297</c:v>
                </c:pt>
                <c:pt idx="22436">
                  <c:v>292.96280634697303</c:v>
                </c:pt>
                <c:pt idx="22437">
                  <c:v>292.95606865086</c:v>
                </c:pt>
                <c:pt idx="22438">
                  <c:v>292.950101882806</c:v>
                </c:pt>
                <c:pt idx="22439">
                  <c:v>292.92999809522001</c:v>
                </c:pt>
                <c:pt idx="22440">
                  <c:v>292.91530114723298</c:v>
                </c:pt>
                <c:pt idx="22441">
                  <c:v>292.79970460069399</c:v>
                </c:pt>
                <c:pt idx="22442">
                  <c:v>292.75372066755199</c:v>
                </c:pt>
                <c:pt idx="22443">
                  <c:v>292.72049679035302</c:v>
                </c:pt>
                <c:pt idx="22444">
                  <c:v>292.69004372447102</c:v>
                </c:pt>
                <c:pt idx="22445">
                  <c:v>292.66192578255999</c:v>
                </c:pt>
                <c:pt idx="22446">
                  <c:v>292.64654688656799</c:v>
                </c:pt>
                <c:pt idx="22447">
                  <c:v>292.64463406650998</c:v>
                </c:pt>
                <c:pt idx="22448">
                  <c:v>292.60352130901202</c:v>
                </c:pt>
                <c:pt idx="22449">
                  <c:v>292.58452371611003</c:v>
                </c:pt>
                <c:pt idx="22450">
                  <c:v>292.58281743161399</c:v>
                </c:pt>
                <c:pt idx="22451">
                  <c:v>292.56229545553401</c:v>
                </c:pt>
                <c:pt idx="22452">
                  <c:v>292.55572575719401</c:v>
                </c:pt>
                <c:pt idx="22453">
                  <c:v>292.547051556707</c:v>
                </c:pt>
                <c:pt idx="22454">
                  <c:v>292.52183085799197</c:v>
                </c:pt>
                <c:pt idx="22455">
                  <c:v>292.49962751281203</c:v>
                </c:pt>
                <c:pt idx="22456">
                  <c:v>292.470193980109</c:v>
                </c:pt>
                <c:pt idx="22457">
                  <c:v>292.45495927662699</c:v>
                </c:pt>
                <c:pt idx="22458">
                  <c:v>292.44276033657098</c:v>
                </c:pt>
                <c:pt idx="22459">
                  <c:v>292.439556813141</c:v>
                </c:pt>
                <c:pt idx="22460">
                  <c:v>292.39411969557301</c:v>
                </c:pt>
                <c:pt idx="22461">
                  <c:v>292.35896178781002</c:v>
                </c:pt>
                <c:pt idx="22462">
                  <c:v>292.34723471189398</c:v>
                </c:pt>
                <c:pt idx="22463">
                  <c:v>292.235853097774</c:v>
                </c:pt>
                <c:pt idx="22464">
                  <c:v>292.23319206303199</c:v>
                </c:pt>
                <c:pt idx="22465">
                  <c:v>292.16091084049901</c:v>
                </c:pt>
                <c:pt idx="22466">
                  <c:v>292.134152738392</c:v>
                </c:pt>
                <c:pt idx="22467">
                  <c:v>292.08883192180599</c:v>
                </c:pt>
                <c:pt idx="22468">
                  <c:v>292.08329757688398</c:v>
                </c:pt>
                <c:pt idx="22469">
                  <c:v>292.07366260686302</c:v>
                </c:pt>
                <c:pt idx="22470">
                  <c:v>292.05901501580598</c:v>
                </c:pt>
                <c:pt idx="22471">
                  <c:v>292.03158733938398</c:v>
                </c:pt>
                <c:pt idx="22472">
                  <c:v>291.97536583225599</c:v>
                </c:pt>
                <c:pt idx="22473">
                  <c:v>291.95698388964303</c:v>
                </c:pt>
                <c:pt idx="22474">
                  <c:v>291.91817566706402</c:v>
                </c:pt>
                <c:pt idx="22475">
                  <c:v>291.78460162077897</c:v>
                </c:pt>
                <c:pt idx="22476">
                  <c:v>291.743811421918</c:v>
                </c:pt>
                <c:pt idx="22477">
                  <c:v>291.732047524069</c:v>
                </c:pt>
                <c:pt idx="22478">
                  <c:v>291.72505091553398</c:v>
                </c:pt>
                <c:pt idx="22479">
                  <c:v>291.72351520509699</c:v>
                </c:pt>
                <c:pt idx="22480">
                  <c:v>291.69444662891101</c:v>
                </c:pt>
                <c:pt idx="22481">
                  <c:v>291.64567557714997</c:v>
                </c:pt>
                <c:pt idx="22482">
                  <c:v>291.52202388627097</c:v>
                </c:pt>
                <c:pt idx="22483">
                  <c:v>291.41886068423298</c:v>
                </c:pt>
                <c:pt idx="22484">
                  <c:v>291.402751108046</c:v>
                </c:pt>
                <c:pt idx="22485">
                  <c:v>291.37115183123097</c:v>
                </c:pt>
                <c:pt idx="22486">
                  <c:v>291.36308175319999</c:v>
                </c:pt>
                <c:pt idx="22487">
                  <c:v>291.34233138215097</c:v>
                </c:pt>
                <c:pt idx="22488">
                  <c:v>291.31122867224502</c:v>
                </c:pt>
                <c:pt idx="22489">
                  <c:v>291.16695034260698</c:v>
                </c:pt>
                <c:pt idx="22490">
                  <c:v>291.15835725685201</c:v>
                </c:pt>
                <c:pt idx="22491">
                  <c:v>291.12867574070901</c:v>
                </c:pt>
                <c:pt idx="22492">
                  <c:v>291.11828846128901</c:v>
                </c:pt>
                <c:pt idx="22493">
                  <c:v>291.06607173357003</c:v>
                </c:pt>
                <c:pt idx="22494">
                  <c:v>291.06377231613902</c:v>
                </c:pt>
                <c:pt idx="22495">
                  <c:v>290.94954843481702</c:v>
                </c:pt>
                <c:pt idx="22496">
                  <c:v>290.91096478866001</c:v>
                </c:pt>
                <c:pt idx="22497">
                  <c:v>290.87867782887099</c:v>
                </c:pt>
                <c:pt idx="22498">
                  <c:v>290.87112367088298</c:v>
                </c:pt>
                <c:pt idx="22499">
                  <c:v>290.86955450929997</c:v>
                </c:pt>
                <c:pt idx="22500">
                  <c:v>290.80966081042999</c:v>
                </c:pt>
                <c:pt idx="22501">
                  <c:v>290.76511483917301</c:v>
                </c:pt>
                <c:pt idx="22502">
                  <c:v>290.72114548989902</c:v>
                </c:pt>
                <c:pt idx="22503">
                  <c:v>290.72054486862299</c:v>
                </c:pt>
                <c:pt idx="22504">
                  <c:v>290.69608626418199</c:v>
                </c:pt>
                <c:pt idx="22505">
                  <c:v>290.62856628736102</c:v>
                </c:pt>
                <c:pt idx="22506">
                  <c:v>290.59551225850203</c:v>
                </c:pt>
                <c:pt idx="22507">
                  <c:v>290.56815186359199</c:v>
                </c:pt>
                <c:pt idx="22508">
                  <c:v>290.50591588879598</c:v>
                </c:pt>
                <c:pt idx="22509">
                  <c:v>290.47493115651901</c:v>
                </c:pt>
                <c:pt idx="22510">
                  <c:v>290.46905751927699</c:v>
                </c:pt>
                <c:pt idx="22511">
                  <c:v>290.43613483293001</c:v>
                </c:pt>
                <c:pt idx="22512">
                  <c:v>290.39626156386498</c:v>
                </c:pt>
                <c:pt idx="22513">
                  <c:v>290.37596185747299</c:v>
                </c:pt>
                <c:pt idx="22514">
                  <c:v>290.374679166026</c:v>
                </c:pt>
                <c:pt idx="22515">
                  <c:v>290.37095483264301</c:v>
                </c:pt>
                <c:pt idx="22516">
                  <c:v>290.35508142690497</c:v>
                </c:pt>
                <c:pt idx="22517">
                  <c:v>290.32066821682997</c:v>
                </c:pt>
                <c:pt idx="22518">
                  <c:v>290.272821263553</c:v>
                </c:pt>
                <c:pt idx="22519">
                  <c:v>290.27064041117802</c:v>
                </c:pt>
                <c:pt idx="22520">
                  <c:v>290.22790592418301</c:v>
                </c:pt>
                <c:pt idx="22521">
                  <c:v>290.113739001233</c:v>
                </c:pt>
                <c:pt idx="22522">
                  <c:v>290.10447808985202</c:v>
                </c:pt>
                <c:pt idx="22523">
                  <c:v>290.09939288743402</c:v>
                </c:pt>
                <c:pt idx="22524">
                  <c:v>290.09145884945798</c:v>
                </c:pt>
                <c:pt idx="22525">
                  <c:v>290.04809395900202</c:v>
                </c:pt>
                <c:pt idx="22526">
                  <c:v>290.03499400624099</c:v>
                </c:pt>
                <c:pt idx="22527">
                  <c:v>290.01258981197799</c:v>
                </c:pt>
                <c:pt idx="22528">
                  <c:v>289.97275307008698</c:v>
                </c:pt>
                <c:pt idx="22529">
                  <c:v>289.83330297764701</c:v>
                </c:pt>
                <c:pt idx="22530">
                  <c:v>289.74346908204899</c:v>
                </c:pt>
                <c:pt idx="22531">
                  <c:v>289.74149542296601</c:v>
                </c:pt>
                <c:pt idx="22532">
                  <c:v>289.72867586974098</c:v>
                </c:pt>
                <c:pt idx="22533">
                  <c:v>289.68201792241098</c:v>
                </c:pt>
                <c:pt idx="22534">
                  <c:v>289.52069655091202</c:v>
                </c:pt>
                <c:pt idx="22535">
                  <c:v>289.48742396552899</c:v>
                </c:pt>
                <c:pt idx="22536">
                  <c:v>289.42130138597201</c:v>
                </c:pt>
                <c:pt idx="22537">
                  <c:v>289.37679136956098</c:v>
                </c:pt>
                <c:pt idx="22538">
                  <c:v>289.37550229342003</c:v>
                </c:pt>
                <c:pt idx="22539">
                  <c:v>289.36206425396898</c:v>
                </c:pt>
                <c:pt idx="22540">
                  <c:v>289.33773581779701</c:v>
                </c:pt>
                <c:pt idx="22541">
                  <c:v>289.33402619559598</c:v>
                </c:pt>
                <c:pt idx="22542">
                  <c:v>289.33178511093399</c:v>
                </c:pt>
                <c:pt idx="22543">
                  <c:v>289.32780240533299</c:v>
                </c:pt>
                <c:pt idx="22544">
                  <c:v>289.301832258621</c:v>
                </c:pt>
                <c:pt idx="22545">
                  <c:v>289.27948547633298</c:v>
                </c:pt>
                <c:pt idx="22546">
                  <c:v>289.21195994364302</c:v>
                </c:pt>
                <c:pt idx="22547">
                  <c:v>289.20256479000898</c:v>
                </c:pt>
                <c:pt idx="22548">
                  <c:v>289.17262388784502</c:v>
                </c:pt>
                <c:pt idx="22549">
                  <c:v>289.16805570275199</c:v>
                </c:pt>
                <c:pt idx="22550">
                  <c:v>289.15630732968702</c:v>
                </c:pt>
                <c:pt idx="22551">
                  <c:v>289.14015990731599</c:v>
                </c:pt>
                <c:pt idx="22552">
                  <c:v>289.13971025069702</c:v>
                </c:pt>
                <c:pt idx="22553">
                  <c:v>289.120636148095</c:v>
                </c:pt>
                <c:pt idx="22554">
                  <c:v>289.11299754420799</c:v>
                </c:pt>
                <c:pt idx="22555">
                  <c:v>289.03832137301401</c:v>
                </c:pt>
                <c:pt idx="22556">
                  <c:v>288.995331546778</c:v>
                </c:pt>
                <c:pt idx="22557">
                  <c:v>288.98972336319503</c:v>
                </c:pt>
                <c:pt idx="22558">
                  <c:v>288.94568220805201</c:v>
                </c:pt>
                <c:pt idx="22559">
                  <c:v>288.92073571817099</c:v>
                </c:pt>
                <c:pt idx="22560">
                  <c:v>288.91798811170497</c:v>
                </c:pt>
                <c:pt idx="22561">
                  <c:v>288.91550541089401</c:v>
                </c:pt>
                <c:pt idx="22562">
                  <c:v>288.90214933472402</c:v>
                </c:pt>
                <c:pt idx="22563">
                  <c:v>288.88357350949798</c:v>
                </c:pt>
                <c:pt idx="22564">
                  <c:v>288.85489798853899</c:v>
                </c:pt>
                <c:pt idx="22565">
                  <c:v>288.85275262463898</c:v>
                </c:pt>
                <c:pt idx="22566">
                  <c:v>288.776139269483</c:v>
                </c:pt>
                <c:pt idx="22567">
                  <c:v>288.76219535714</c:v>
                </c:pt>
                <c:pt idx="22568">
                  <c:v>288.73208171881902</c:v>
                </c:pt>
                <c:pt idx="22569">
                  <c:v>288.699361830111</c:v>
                </c:pt>
                <c:pt idx="22570">
                  <c:v>288.694901615942</c:v>
                </c:pt>
                <c:pt idx="22571">
                  <c:v>288.68678207071099</c:v>
                </c:pt>
                <c:pt idx="22572">
                  <c:v>288.66969671017199</c:v>
                </c:pt>
                <c:pt idx="22573">
                  <c:v>288.61794902050798</c:v>
                </c:pt>
                <c:pt idx="22574">
                  <c:v>288.61445851883798</c:v>
                </c:pt>
                <c:pt idx="22575">
                  <c:v>288.59227951415801</c:v>
                </c:pt>
                <c:pt idx="22576">
                  <c:v>288.55215446324303</c:v>
                </c:pt>
                <c:pt idx="22577">
                  <c:v>288.54443229287602</c:v>
                </c:pt>
                <c:pt idx="22578">
                  <c:v>288.53574972556203</c:v>
                </c:pt>
                <c:pt idx="22579">
                  <c:v>288.501377272573</c:v>
                </c:pt>
                <c:pt idx="22580">
                  <c:v>288.48120725959501</c:v>
                </c:pt>
                <c:pt idx="22581">
                  <c:v>288.480368278512</c:v>
                </c:pt>
                <c:pt idx="22582">
                  <c:v>288.431415307544</c:v>
                </c:pt>
                <c:pt idx="22583">
                  <c:v>288.41007464572198</c:v>
                </c:pt>
                <c:pt idx="22584">
                  <c:v>288.38599118411099</c:v>
                </c:pt>
                <c:pt idx="22585">
                  <c:v>288.36633556141101</c:v>
                </c:pt>
                <c:pt idx="22586">
                  <c:v>288.320879638902</c:v>
                </c:pt>
                <c:pt idx="22587">
                  <c:v>288.21914009667199</c:v>
                </c:pt>
                <c:pt idx="22588">
                  <c:v>288.21148831674202</c:v>
                </c:pt>
                <c:pt idx="22589">
                  <c:v>288.08954973811899</c:v>
                </c:pt>
                <c:pt idx="22590">
                  <c:v>288.03281377039201</c:v>
                </c:pt>
                <c:pt idx="22591">
                  <c:v>288.02849394718999</c:v>
                </c:pt>
                <c:pt idx="22592">
                  <c:v>288.02583366540398</c:v>
                </c:pt>
                <c:pt idx="22593">
                  <c:v>287.99013698355299</c:v>
                </c:pt>
                <c:pt idx="22594">
                  <c:v>287.98859196509801</c:v>
                </c:pt>
                <c:pt idx="22595">
                  <c:v>287.94858917042899</c:v>
                </c:pt>
                <c:pt idx="22596">
                  <c:v>287.75770834903102</c:v>
                </c:pt>
                <c:pt idx="22597">
                  <c:v>287.74160998428198</c:v>
                </c:pt>
                <c:pt idx="22598">
                  <c:v>287.70467306449802</c:v>
                </c:pt>
                <c:pt idx="22599">
                  <c:v>287.64308923762701</c:v>
                </c:pt>
                <c:pt idx="22600">
                  <c:v>287.60207776124298</c:v>
                </c:pt>
                <c:pt idx="22601">
                  <c:v>287.563394597068</c:v>
                </c:pt>
                <c:pt idx="22602">
                  <c:v>287.56023062067698</c:v>
                </c:pt>
                <c:pt idx="22603">
                  <c:v>287.54076271390198</c:v>
                </c:pt>
                <c:pt idx="22604">
                  <c:v>287.53005897826102</c:v>
                </c:pt>
                <c:pt idx="22605">
                  <c:v>287.51487472327898</c:v>
                </c:pt>
                <c:pt idx="22606">
                  <c:v>287.49495058343803</c:v>
                </c:pt>
                <c:pt idx="22607">
                  <c:v>287.475567535175</c:v>
                </c:pt>
                <c:pt idx="22608">
                  <c:v>287.43042239462</c:v>
                </c:pt>
                <c:pt idx="22609">
                  <c:v>287.41837805610299</c:v>
                </c:pt>
                <c:pt idx="22610">
                  <c:v>287.389423243159</c:v>
                </c:pt>
                <c:pt idx="22611">
                  <c:v>287.38864179829801</c:v>
                </c:pt>
                <c:pt idx="22612">
                  <c:v>287.30045885283999</c:v>
                </c:pt>
                <c:pt idx="22613">
                  <c:v>287.29264500002398</c:v>
                </c:pt>
                <c:pt idx="22614">
                  <c:v>287.26858611318499</c:v>
                </c:pt>
                <c:pt idx="22615">
                  <c:v>287.20805273814199</c:v>
                </c:pt>
                <c:pt idx="22616">
                  <c:v>287.151011417262</c:v>
                </c:pt>
                <c:pt idx="22617">
                  <c:v>287.13744164081299</c:v>
                </c:pt>
                <c:pt idx="22618">
                  <c:v>287.12596710282799</c:v>
                </c:pt>
                <c:pt idx="22619">
                  <c:v>287.087869232782</c:v>
                </c:pt>
                <c:pt idx="22620">
                  <c:v>287.00930891930102</c:v>
                </c:pt>
                <c:pt idx="22621">
                  <c:v>286.96836367639003</c:v>
                </c:pt>
                <c:pt idx="22622">
                  <c:v>286.961718293312</c:v>
                </c:pt>
                <c:pt idx="22623">
                  <c:v>286.90769850175201</c:v>
                </c:pt>
                <c:pt idx="22624">
                  <c:v>286.899025790265</c:v>
                </c:pt>
                <c:pt idx="22625">
                  <c:v>286.88992036241001</c:v>
                </c:pt>
                <c:pt idx="22626">
                  <c:v>286.87161587527498</c:v>
                </c:pt>
                <c:pt idx="22627">
                  <c:v>286.84569454664199</c:v>
                </c:pt>
                <c:pt idx="22628">
                  <c:v>286.83410472303001</c:v>
                </c:pt>
                <c:pt idx="22629">
                  <c:v>286.82715879032401</c:v>
                </c:pt>
                <c:pt idx="22630">
                  <c:v>286.78919022882701</c:v>
                </c:pt>
                <c:pt idx="22631">
                  <c:v>286.78460024008098</c:v>
                </c:pt>
                <c:pt idx="22632">
                  <c:v>286.77788915887197</c:v>
                </c:pt>
                <c:pt idx="22633">
                  <c:v>286.77145160957502</c:v>
                </c:pt>
                <c:pt idx="22634">
                  <c:v>286.70753815912599</c:v>
                </c:pt>
                <c:pt idx="22635">
                  <c:v>286.69362055530701</c:v>
                </c:pt>
                <c:pt idx="22636">
                  <c:v>286.693359764739</c:v>
                </c:pt>
                <c:pt idx="22637">
                  <c:v>286.640280903659</c:v>
                </c:pt>
                <c:pt idx="22638">
                  <c:v>286.59577893706199</c:v>
                </c:pt>
                <c:pt idx="22639">
                  <c:v>286.59383243283997</c:v>
                </c:pt>
                <c:pt idx="22640">
                  <c:v>286.58876014277001</c:v>
                </c:pt>
                <c:pt idx="22641">
                  <c:v>286.584057263332</c:v>
                </c:pt>
                <c:pt idx="22642">
                  <c:v>286.48484386598</c:v>
                </c:pt>
                <c:pt idx="22643">
                  <c:v>286.44121896790301</c:v>
                </c:pt>
                <c:pt idx="22644">
                  <c:v>286.41148655404203</c:v>
                </c:pt>
                <c:pt idx="22645">
                  <c:v>286.40946210925898</c:v>
                </c:pt>
                <c:pt idx="22646">
                  <c:v>286.26839215404601</c:v>
                </c:pt>
                <c:pt idx="22647">
                  <c:v>286.25381338599499</c:v>
                </c:pt>
                <c:pt idx="22648">
                  <c:v>286.10620707476897</c:v>
                </c:pt>
                <c:pt idx="22649">
                  <c:v>286.014361284529</c:v>
                </c:pt>
                <c:pt idx="22650">
                  <c:v>285.98276225811401</c:v>
                </c:pt>
                <c:pt idx="22651">
                  <c:v>285.86609327576002</c:v>
                </c:pt>
                <c:pt idx="22652">
                  <c:v>285.856864237818</c:v>
                </c:pt>
                <c:pt idx="22653">
                  <c:v>285.83333276542299</c:v>
                </c:pt>
                <c:pt idx="22654">
                  <c:v>285.78744938180603</c:v>
                </c:pt>
                <c:pt idx="22655">
                  <c:v>285.762360345915</c:v>
                </c:pt>
                <c:pt idx="22656">
                  <c:v>285.70902250303698</c:v>
                </c:pt>
                <c:pt idx="22657">
                  <c:v>285.70725766456098</c:v>
                </c:pt>
                <c:pt idx="22658">
                  <c:v>285.62531506701498</c:v>
                </c:pt>
                <c:pt idx="22659">
                  <c:v>285.60642578123799</c:v>
                </c:pt>
                <c:pt idx="22660">
                  <c:v>285.56793927984501</c:v>
                </c:pt>
                <c:pt idx="22661">
                  <c:v>285.47496514680603</c:v>
                </c:pt>
                <c:pt idx="22662">
                  <c:v>285.45550446843998</c:v>
                </c:pt>
                <c:pt idx="22663">
                  <c:v>285.40698204705001</c:v>
                </c:pt>
                <c:pt idx="22664">
                  <c:v>285.37002809473699</c:v>
                </c:pt>
                <c:pt idx="22665">
                  <c:v>285.25556775067798</c:v>
                </c:pt>
                <c:pt idx="22666">
                  <c:v>285.24965020522899</c:v>
                </c:pt>
                <c:pt idx="22667">
                  <c:v>285.20544868149898</c:v>
                </c:pt>
                <c:pt idx="22668">
                  <c:v>285.17178320689902</c:v>
                </c:pt>
                <c:pt idx="22669">
                  <c:v>285.11553217299701</c:v>
                </c:pt>
                <c:pt idx="22670">
                  <c:v>285.10682014869599</c:v>
                </c:pt>
                <c:pt idx="22671">
                  <c:v>285.05083292946398</c:v>
                </c:pt>
                <c:pt idx="22672">
                  <c:v>285.012888536221</c:v>
                </c:pt>
                <c:pt idx="22673">
                  <c:v>285.00464972167998</c:v>
                </c:pt>
                <c:pt idx="22674">
                  <c:v>284.85342749504798</c:v>
                </c:pt>
                <c:pt idx="22675">
                  <c:v>284.68917642173801</c:v>
                </c:pt>
                <c:pt idx="22676">
                  <c:v>284.68392542597098</c:v>
                </c:pt>
                <c:pt idx="22677">
                  <c:v>284.65183816984398</c:v>
                </c:pt>
                <c:pt idx="22678">
                  <c:v>284.57885946422101</c:v>
                </c:pt>
                <c:pt idx="22679">
                  <c:v>284.56604783996301</c:v>
                </c:pt>
                <c:pt idx="22680">
                  <c:v>284.55391432175298</c:v>
                </c:pt>
                <c:pt idx="22681">
                  <c:v>284.53802898066903</c:v>
                </c:pt>
                <c:pt idx="22682">
                  <c:v>284.49392282489498</c:v>
                </c:pt>
                <c:pt idx="22683">
                  <c:v>284.430645960145</c:v>
                </c:pt>
                <c:pt idx="22684">
                  <c:v>284.393414696413</c:v>
                </c:pt>
                <c:pt idx="22685">
                  <c:v>284.38482607052401</c:v>
                </c:pt>
                <c:pt idx="22686">
                  <c:v>284.36364704827702</c:v>
                </c:pt>
                <c:pt idx="22687">
                  <c:v>284.076699618654</c:v>
                </c:pt>
                <c:pt idx="22688">
                  <c:v>284.04330964955</c:v>
                </c:pt>
                <c:pt idx="22689">
                  <c:v>284.00295226121801</c:v>
                </c:pt>
                <c:pt idx="22690">
                  <c:v>283.979578867915</c:v>
                </c:pt>
                <c:pt idx="22691">
                  <c:v>283.90853394552698</c:v>
                </c:pt>
                <c:pt idx="22692">
                  <c:v>283.89990900196398</c:v>
                </c:pt>
                <c:pt idx="22693">
                  <c:v>283.80497829537399</c:v>
                </c:pt>
                <c:pt idx="22694">
                  <c:v>283.80297173015703</c:v>
                </c:pt>
                <c:pt idx="22695">
                  <c:v>283.800326131166</c:v>
                </c:pt>
                <c:pt idx="22696">
                  <c:v>283.79433617295001</c:v>
                </c:pt>
                <c:pt idx="22697">
                  <c:v>283.74106660816398</c:v>
                </c:pt>
                <c:pt idx="22698">
                  <c:v>283.72485998548399</c:v>
                </c:pt>
                <c:pt idx="22699">
                  <c:v>283.68167338550103</c:v>
                </c:pt>
                <c:pt idx="22700">
                  <c:v>283.65286377321502</c:v>
                </c:pt>
                <c:pt idx="22701">
                  <c:v>283.58377159148699</c:v>
                </c:pt>
                <c:pt idx="22702">
                  <c:v>283.53787299780299</c:v>
                </c:pt>
                <c:pt idx="22703">
                  <c:v>283.53379742769698</c:v>
                </c:pt>
                <c:pt idx="22704">
                  <c:v>283.48485138466998</c:v>
                </c:pt>
                <c:pt idx="22705">
                  <c:v>283.399626470729</c:v>
                </c:pt>
                <c:pt idx="22706">
                  <c:v>283.30140500376302</c:v>
                </c:pt>
                <c:pt idx="22707">
                  <c:v>283.27489379362902</c:v>
                </c:pt>
                <c:pt idx="22708">
                  <c:v>283.270775869131</c:v>
                </c:pt>
                <c:pt idx="22709">
                  <c:v>283.25108086446198</c:v>
                </c:pt>
                <c:pt idx="22710">
                  <c:v>283.240523057563</c:v>
                </c:pt>
                <c:pt idx="22711">
                  <c:v>283.22397849411198</c:v>
                </c:pt>
                <c:pt idx="22712">
                  <c:v>283.16648617395703</c:v>
                </c:pt>
                <c:pt idx="22713">
                  <c:v>283.14681273116599</c:v>
                </c:pt>
                <c:pt idx="22714">
                  <c:v>283.137754088723</c:v>
                </c:pt>
                <c:pt idx="22715">
                  <c:v>283.12639304986101</c:v>
                </c:pt>
                <c:pt idx="22716">
                  <c:v>283.09940072923303</c:v>
                </c:pt>
                <c:pt idx="22717">
                  <c:v>283.072099922625</c:v>
                </c:pt>
                <c:pt idx="22718">
                  <c:v>283.05953132030999</c:v>
                </c:pt>
                <c:pt idx="22719">
                  <c:v>283.04815468302701</c:v>
                </c:pt>
                <c:pt idx="22720">
                  <c:v>282.94788700060701</c:v>
                </c:pt>
                <c:pt idx="22721">
                  <c:v>282.873712998092</c:v>
                </c:pt>
                <c:pt idx="22722">
                  <c:v>282.802095202739</c:v>
                </c:pt>
                <c:pt idx="22723">
                  <c:v>282.80000853329199</c:v>
                </c:pt>
                <c:pt idx="22724">
                  <c:v>282.78701349604898</c:v>
                </c:pt>
                <c:pt idx="22725">
                  <c:v>282.76030779222799</c:v>
                </c:pt>
                <c:pt idx="22726">
                  <c:v>282.72407492784998</c:v>
                </c:pt>
                <c:pt idx="22727">
                  <c:v>282.67669889681201</c:v>
                </c:pt>
                <c:pt idx="22728">
                  <c:v>282.640905046265</c:v>
                </c:pt>
                <c:pt idx="22729">
                  <c:v>282.58902644297302</c:v>
                </c:pt>
                <c:pt idx="22730">
                  <c:v>282.58254298730202</c:v>
                </c:pt>
                <c:pt idx="22731">
                  <c:v>282.48613581877697</c:v>
                </c:pt>
                <c:pt idx="22732">
                  <c:v>282.464659645295</c:v>
                </c:pt>
                <c:pt idx="22733">
                  <c:v>282.456644315331</c:v>
                </c:pt>
                <c:pt idx="22734">
                  <c:v>282.29903059946997</c:v>
                </c:pt>
                <c:pt idx="22735">
                  <c:v>282.298677372719</c:v>
                </c:pt>
                <c:pt idx="22736">
                  <c:v>282.25316873175097</c:v>
                </c:pt>
                <c:pt idx="22737">
                  <c:v>282.20571780059799</c:v>
                </c:pt>
                <c:pt idx="22738">
                  <c:v>282.11175824202599</c:v>
                </c:pt>
                <c:pt idx="22739">
                  <c:v>282.10912730641297</c:v>
                </c:pt>
                <c:pt idx="22740">
                  <c:v>282.08937276305198</c:v>
                </c:pt>
                <c:pt idx="22741">
                  <c:v>282.08181536810099</c:v>
                </c:pt>
                <c:pt idx="22742">
                  <c:v>282.02565827635499</c:v>
                </c:pt>
                <c:pt idx="22743">
                  <c:v>281.96798901155699</c:v>
                </c:pt>
                <c:pt idx="22744">
                  <c:v>281.91041120571799</c:v>
                </c:pt>
                <c:pt idx="22745">
                  <c:v>281.88743599657403</c:v>
                </c:pt>
                <c:pt idx="22746">
                  <c:v>281.82335920701001</c:v>
                </c:pt>
                <c:pt idx="22747">
                  <c:v>281.77968340048699</c:v>
                </c:pt>
                <c:pt idx="22748">
                  <c:v>281.71158207335901</c:v>
                </c:pt>
                <c:pt idx="22749">
                  <c:v>281.63836686993898</c:v>
                </c:pt>
                <c:pt idx="22750">
                  <c:v>281.611088620754</c:v>
                </c:pt>
                <c:pt idx="22751">
                  <c:v>281.57213069363002</c:v>
                </c:pt>
                <c:pt idx="22752">
                  <c:v>281.42668587304502</c:v>
                </c:pt>
                <c:pt idx="22753">
                  <c:v>281.375455499456</c:v>
                </c:pt>
                <c:pt idx="22754">
                  <c:v>281.35848884013097</c:v>
                </c:pt>
                <c:pt idx="22755">
                  <c:v>281.34909404334599</c:v>
                </c:pt>
                <c:pt idx="22756">
                  <c:v>281.32243402776299</c:v>
                </c:pt>
                <c:pt idx="22757">
                  <c:v>281.27671961326701</c:v>
                </c:pt>
                <c:pt idx="22758">
                  <c:v>281.26241153424297</c:v>
                </c:pt>
                <c:pt idx="22759">
                  <c:v>281.11699820588399</c:v>
                </c:pt>
                <c:pt idx="22760">
                  <c:v>281.10836447718998</c:v>
                </c:pt>
                <c:pt idx="22761">
                  <c:v>281.08415399422501</c:v>
                </c:pt>
                <c:pt idx="22762">
                  <c:v>281.01265160819702</c:v>
                </c:pt>
                <c:pt idx="22763">
                  <c:v>280.98450050567999</c:v>
                </c:pt>
                <c:pt idx="22764">
                  <c:v>280.94757428356598</c:v>
                </c:pt>
                <c:pt idx="22765">
                  <c:v>280.89241164553999</c:v>
                </c:pt>
                <c:pt idx="22766">
                  <c:v>280.87252584140998</c:v>
                </c:pt>
                <c:pt idx="22767">
                  <c:v>280.864280781074</c:v>
                </c:pt>
                <c:pt idx="22768">
                  <c:v>280.77905153270399</c:v>
                </c:pt>
                <c:pt idx="22769">
                  <c:v>280.73715802279497</c:v>
                </c:pt>
                <c:pt idx="22770">
                  <c:v>280.70861882801501</c:v>
                </c:pt>
                <c:pt idx="22771">
                  <c:v>280.66410566971803</c:v>
                </c:pt>
                <c:pt idx="22772">
                  <c:v>280.66158558763198</c:v>
                </c:pt>
                <c:pt idx="22773">
                  <c:v>280.588601981426</c:v>
                </c:pt>
                <c:pt idx="22774">
                  <c:v>280.58288660943799</c:v>
                </c:pt>
                <c:pt idx="22775">
                  <c:v>280.512402250901</c:v>
                </c:pt>
                <c:pt idx="22776">
                  <c:v>280.50271931267901</c:v>
                </c:pt>
                <c:pt idx="22777">
                  <c:v>280.45118519842498</c:v>
                </c:pt>
                <c:pt idx="22778">
                  <c:v>280.42435601230102</c:v>
                </c:pt>
                <c:pt idx="22779">
                  <c:v>280.37791640297598</c:v>
                </c:pt>
                <c:pt idx="22780">
                  <c:v>280.26622783588198</c:v>
                </c:pt>
                <c:pt idx="22781">
                  <c:v>280.20472123335998</c:v>
                </c:pt>
                <c:pt idx="22782">
                  <c:v>280.18353426519099</c:v>
                </c:pt>
                <c:pt idx="22783">
                  <c:v>280.14117466404701</c:v>
                </c:pt>
                <c:pt idx="22784">
                  <c:v>280.08331294562402</c:v>
                </c:pt>
                <c:pt idx="22785">
                  <c:v>280.07754245420199</c:v>
                </c:pt>
                <c:pt idx="22786">
                  <c:v>280.052394205106</c:v>
                </c:pt>
                <c:pt idx="22787">
                  <c:v>279.98718247485402</c:v>
                </c:pt>
                <c:pt idx="22788">
                  <c:v>279.95418047318901</c:v>
                </c:pt>
                <c:pt idx="22789">
                  <c:v>279.837445812135</c:v>
                </c:pt>
                <c:pt idx="22790">
                  <c:v>279.82997099847898</c:v>
                </c:pt>
                <c:pt idx="22791">
                  <c:v>279.79484629766199</c:v>
                </c:pt>
                <c:pt idx="22792">
                  <c:v>279.743361660841</c:v>
                </c:pt>
                <c:pt idx="22793">
                  <c:v>279.680354066738</c:v>
                </c:pt>
                <c:pt idx="22794">
                  <c:v>279.64200875391901</c:v>
                </c:pt>
                <c:pt idx="22795">
                  <c:v>279.638990648179</c:v>
                </c:pt>
                <c:pt idx="22796">
                  <c:v>279.51396317010801</c:v>
                </c:pt>
                <c:pt idx="22797">
                  <c:v>279.446989820949</c:v>
                </c:pt>
                <c:pt idx="22798">
                  <c:v>279.44376765431201</c:v>
                </c:pt>
                <c:pt idx="22799">
                  <c:v>279.42793862149398</c:v>
                </c:pt>
                <c:pt idx="22800">
                  <c:v>279.41056522545603</c:v>
                </c:pt>
                <c:pt idx="22801">
                  <c:v>279.36979868051901</c:v>
                </c:pt>
                <c:pt idx="22802">
                  <c:v>279.33058020656199</c:v>
                </c:pt>
                <c:pt idx="22803">
                  <c:v>279.169426638939</c:v>
                </c:pt>
                <c:pt idx="22804">
                  <c:v>279.16837737685898</c:v>
                </c:pt>
                <c:pt idx="22805">
                  <c:v>279.11877886536399</c:v>
                </c:pt>
                <c:pt idx="22806">
                  <c:v>279.08184253517101</c:v>
                </c:pt>
                <c:pt idx="22807">
                  <c:v>279.07478416011799</c:v>
                </c:pt>
                <c:pt idx="22808">
                  <c:v>279.00752605875999</c:v>
                </c:pt>
                <c:pt idx="22809">
                  <c:v>279.00137489328</c:v>
                </c:pt>
                <c:pt idx="22810">
                  <c:v>278.989700376315</c:v>
                </c:pt>
                <c:pt idx="22811">
                  <c:v>278.96729454976497</c:v>
                </c:pt>
                <c:pt idx="22812">
                  <c:v>278.88432181499297</c:v>
                </c:pt>
                <c:pt idx="22813">
                  <c:v>278.77380893789302</c:v>
                </c:pt>
                <c:pt idx="22814">
                  <c:v>278.742729768971</c:v>
                </c:pt>
                <c:pt idx="22815">
                  <c:v>278.59829103593302</c:v>
                </c:pt>
                <c:pt idx="22816">
                  <c:v>278.55375672161802</c:v>
                </c:pt>
                <c:pt idx="22817">
                  <c:v>278.50631022412603</c:v>
                </c:pt>
                <c:pt idx="22818">
                  <c:v>278.50147098641798</c:v>
                </c:pt>
                <c:pt idx="22819">
                  <c:v>278.43495881299998</c:v>
                </c:pt>
                <c:pt idx="22820">
                  <c:v>278.26187886878301</c:v>
                </c:pt>
                <c:pt idx="22821">
                  <c:v>278.17235023996398</c:v>
                </c:pt>
                <c:pt idx="22822">
                  <c:v>278.16487645223401</c:v>
                </c:pt>
                <c:pt idx="22823">
                  <c:v>278.158053270447</c:v>
                </c:pt>
                <c:pt idx="22824">
                  <c:v>278.11775158286298</c:v>
                </c:pt>
                <c:pt idx="22825">
                  <c:v>278.09016323195902</c:v>
                </c:pt>
                <c:pt idx="22826">
                  <c:v>277.96995073589198</c:v>
                </c:pt>
                <c:pt idx="22827">
                  <c:v>277.94267089790299</c:v>
                </c:pt>
                <c:pt idx="22828">
                  <c:v>277.736154369676</c:v>
                </c:pt>
                <c:pt idx="22829">
                  <c:v>277.72986854542802</c:v>
                </c:pt>
                <c:pt idx="22830">
                  <c:v>277.60825871820401</c:v>
                </c:pt>
                <c:pt idx="22831">
                  <c:v>277.55048453668002</c:v>
                </c:pt>
                <c:pt idx="22832">
                  <c:v>277.50053935203101</c:v>
                </c:pt>
                <c:pt idx="22833">
                  <c:v>277.48711041700398</c:v>
                </c:pt>
                <c:pt idx="22834">
                  <c:v>277.36200408014201</c:v>
                </c:pt>
                <c:pt idx="22835">
                  <c:v>277.352802852526</c:v>
                </c:pt>
                <c:pt idx="22836">
                  <c:v>277.32438275747802</c:v>
                </c:pt>
                <c:pt idx="22837">
                  <c:v>277.315344666062</c:v>
                </c:pt>
                <c:pt idx="22838">
                  <c:v>277.310898225735</c:v>
                </c:pt>
                <c:pt idx="22839">
                  <c:v>277.28671544733299</c:v>
                </c:pt>
                <c:pt idx="22840">
                  <c:v>277.25814925962698</c:v>
                </c:pt>
                <c:pt idx="22841">
                  <c:v>277.21973628345802</c:v>
                </c:pt>
                <c:pt idx="22842">
                  <c:v>277.13956148243102</c:v>
                </c:pt>
                <c:pt idx="22843">
                  <c:v>277.10545813920697</c:v>
                </c:pt>
                <c:pt idx="22844">
                  <c:v>277.023673440653</c:v>
                </c:pt>
                <c:pt idx="22845">
                  <c:v>276.93641744496603</c:v>
                </c:pt>
                <c:pt idx="22846">
                  <c:v>276.90850711151</c:v>
                </c:pt>
                <c:pt idx="22847">
                  <c:v>276.89115647719802</c:v>
                </c:pt>
                <c:pt idx="22848">
                  <c:v>276.85190345082998</c:v>
                </c:pt>
                <c:pt idx="22849">
                  <c:v>276.83237494910901</c:v>
                </c:pt>
                <c:pt idx="22850">
                  <c:v>276.77731674306102</c:v>
                </c:pt>
                <c:pt idx="22851">
                  <c:v>276.75890718098901</c:v>
                </c:pt>
                <c:pt idx="22852">
                  <c:v>276.682485932909</c:v>
                </c:pt>
                <c:pt idx="22853">
                  <c:v>276.62815983334502</c:v>
                </c:pt>
                <c:pt idx="22854">
                  <c:v>276.570249400796</c:v>
                </c:pt>
                <c:pt idx="22855">
                  <c:v>276.54978442945099</c:v>
                </c:pt>
                <c:pt idx="22856">
                  <c:v>276.45301970209698</c:v>
                </c:pt>
                <c:pt idx="22857">
                  <c:v>276.435129833019</c:v>
                </c:pt>
                <c:pt idx="22858">
                  <c:v>276.421483586926</c:v>
                </c:pt>
                <c:pt idx="22859">
                  <c:v>276.36918470461302</c:v>
                </c:pt>
                <c:pt idx="22860">
                  <c:v>276.36417403146697</c:v>
                </c:pt>
                <c:pt idx="22861">
                  <c:v>276.31361643276102</c:v>
                </c:pt>
                <c:pt idx="22862">
                  <c:v>276.23253548503197</c:v>
                </c:pt>
                <c:pt idx="22863">
                  <c:v>276.11675495157999</c:v>
                </c:pt>
                <c:pt idx="22864">
                  <c:v>276.09869548263299</c:v>
                </c:pt>
                <c:pt idx="22865">
                  <c:v>276.09513838530302</c:v>
                </c:pt>
                <c:pt idx="22866">
                  <c:v>276.06188947062702</c:v>
                </c:pt>
                <c:pt idx="22867">
                  <c:v>276.01020926225402</c:v>
                </c:pt>
                <c:pt idx="22868">
                  <c:v>275.99969426624398</c:v>
                </c:pt>
                <c:pt idx="22869">
                  <c:v>275.94283882165303</c:v>
                </c:pt>
                <c:pt idx="22870">
                  <c:v>275.917355336149</c:v>
                </c:pt>
                <c:pt idx="22871">
                  <c:v>275.77499065963201</c:v>
                </c:pt>
                <c:pt idx="22872">
                  <c:v>275.67834059222702</c:v>
                </c:pt>
                <c:pt idx="22873">
                  <c:v>275.67389883094802</c:v>
                </c:pt>
                <c:pt idx="22874">
                  <c:v>275.54811698658</c:v>
                </c:pt>
                <c:pt idx="22875">
                  <c:v>275.52201047432698</c:v>
                </c:pt>
                <c:pt idx="22876">
                  <c:v>275.46317171691197</c:v>
                </c:pt>
                <c:pt idx="22877">
                  <c:v>275.44257901861801</c:v>
                </c:pt>
                <c:pt idx="22878">
                  <c:v>275.40797106210402</c:v>
                </c:pt>
                <c:pt idx="22879">
                  <c:v>275.38273021418598</c:v>
                </c:pt>
                <c:pt idx="22880">
                  <c:v>275.38075320785202</c:v>
                </c:pt>
                <c:pt idx="22881">
                  <c:v>275.37195670107099</c:v>
                </c:pt>
                <c:pt idx="22882">
                  <c:v>275.36409614172402</c:v>
                </c:pt>
                <c:pt idx="22883">
                  <c:v>275.35704869595702</c:v>
                </c:pt>
                <c:pt idx="22884">
                  <c:v>275.329198562008</c:v>
                </c:pt>
                <c:pt idx="22885">
                  <c:v>275.32767072213397</c:v>
                </c:pt>
                <c:pt idx="22886">
                  <c:v>275.30616773862499</c:v>
                </c:pt>
                <c:pt idx="22887">
                  <c:v>275.29989847061199</c:v>
                </c:pt>
                <c:pt idx="22888">
                  <c:v>275.24650741171303</c:v>
                </c:pt>
                <c:pt idx="22889">
                  <c:v>275.21843979073901</c:v>
                </c:pt>
                <c:pt idx="22890">
                  <c:v>275.20638646043</c:v>
                </c:pt>
                <c:pt idx="22891">
                  <c:v>275.12851701191101</c:v>
                </c:pt>
                <c:pt idx="22892">
                  <c:v>275.11405930624102</c:v>
                </c:pt>
                <c:pt idx="22893">
                  <c:v>275.11336661939703</c:v>
                </c:pt>
                <c:pt idx="22894">
                  <c:v>275.09881721948301</c:v>
                </c:pt>
                <c:pt idx="22895">
                  <c:v>275.078921958666</c:v>
                </c:pt>
                <c:pt idx="22896">
                  <c:v>275.03502568834301</c:v>
                </c:pt>
                <c:pt idx="22897">
                  <c:v>275.01336842468402</c:v>
                </c:pt>
                <c:pt idx="22898">
                  <c:v>274.90893789931101</c:v>
                </c:pt>
                <c:pt idx="22899">
                  <c:v>274.85560399309401</c:v>
                </c:pt>
                <c:pt idx="22900">
                  <c:v>274.84594766358998</c:v>
                </c:pt>
                <c:pt idx="22901">
                  <c:v>274.82313895876302</c:v>
                </c:pt>
                <c:pt idx="22902">
                  <c:v>274.76190860966301</c:v>
                </c:pt>
                <c:pt idx="22903">
                  <c:v>274.69766271639901</c:v>
                </c:pt>
                <c:pt idx="22904">
                  <c:v>274.67231067180597</c:v>
                </c:pt>
                <c:pt idx="22905">
                  <c:v>274.65365751021199</c:v>
                </c:pt>
                <c:pt idx="22906">
                  <c:v>274.617101518342</c:v>
                </c:pt>
                <c:pt idx="22907">
                  <c:v>274.60283725866299</c:v>
                </c:pt>
                <c:pt idx="22908">
                  <c:v>274.57991734746298</c:v>
                </c:pt>
                <c:pt idx="22909">
                  <c:v>274.51341301720998</c:v>
                </c:pt>
                <c:pt idx="22910">
                  <c:v>274.39190686856102</c:v>
                </c:pt>
                <c:pt idx="22911">
                  <c:v>274.33596711636199</c:v>
                </c:pt>
                <c:pt idx="22912">
                  <c:v>274.28755035052097</c:v>
                </c:pt>
                <c:pt idx="22913">
                  <c:v>274.28446914825003</c:v>
                </c:pt>
                <c:pt idx="22914">
                  <c:v>274.27229300668802</c:v>
                </c:pt>
                <c:pt idx="22915">
                  <c:v>274.23396415128701</c:v>
                </c:pt>
                <c:pt idx="22916">
                  <c:v>274.21848579285199</c:v>
                </c:pt>
                <c:pt idx="22917">
                  <c:v>274.21698627688397</c:v>
                </c:pt>
                <c:pt idx="22918">
                  <c:v>274.17887181917598</c:v>
                </c:pt>
                <c:pt idx="22919">
                  <c:v>274.174986340695</c:v>
                </c:pt>
                <c:pt idx="22920">
                  <c:v>274.15755829337598</c:v>
                </c:pt>
                <c:pt idx="22921">
                  <c:v>274.04503888374302</c:v>
                </c:pt>
                <c:pt idx="22922">
                  <c:v>274.00692667227599</c:v>
                </c:pt>
                <c:pt idx="22923">
                  <c:v>273.95225066266403</c:v>
                </c:pt>
                <c:pt idx="22924">
                  <c:v>273.941877580192</c:v>
                </c:pt>
                <c:pt idx="22925">
                  <c:v>273.90592139412001</c:v>
                </c:pt>
                <c:pt idx="22926">
                  <c:v>273.81467558594102</c:v>
                </c:pt>
                <c:pt idx="22927">
                  <c:v>273.81301443014502</c:v>
                </c:pt>
                <c:pt idx="22928">
                  <c:v>273.74496148072399</c:v>
                </c:pt>
                <c:pt idx="22929">
                  <c:v>273.67623575015</c:v>
                </c:pt>
                <c:pt idx="22930">
                  <c:v>273.66935293943197</c:v>
                </c:pt>
                <c:pt idx="22931">
                  <c:v>273.536602899032</c:v>
                </c:pt>
                <c:pt idx="22932">
                  <c:v>273.535883854985</c:v>
                </c:pt>
                <c:pt idx="22933">
                  <c:v>273.53472433882001</c:v>
                </c:pt>
                <c:pt idx="22934">
                  <c:v>273.526970316845</c:v>
                </c:pt>
                <c:pt idx="22935">
                  <c:v>273.50621623709401</c:v>
                </c:pt>
                <c:pt idx="22936">
                  <c:v>273.500282963247</c:v>
                </c:pt>
                <c:pt idx="22937">
                  <c:v>273.384116742358</c:v>
                </c:pt>
                <c:pt idx="22938">
                  <c:v>273.37279727129999</c:v>
                </c:pt>
                <c:pt idx="22939">
                  <c:v>273.34476022856097</c:v>
                </c:pt>
                <c:pt idx="22940">
                  <c:v>273.33867922193599</c:v>
                </c:pt>
                <c:pt idx="22941">
                  <c:v>273.33244585389798</c:v>
                </c:pt>
                <c:pt idx="22942">
                  <c:v>273.24780296439701</c:v>
                </c:pt>
                <c:pt idx="22943">
                  <c:v>273.22336627016102</c:v>
                </c:pt>
                <c:pt idx="22944">
                  <c:v>273.22021595438099</c:v>
                </c:pt>
                <c:pt idx="22945">
                  <c:v>273.18331317393802</c:v>
                </c:pt>
                <c:pt idx="22946">
                  <c:v>273.14617878042998</c:v>
                </c:pt>
                <c:pt idx="22947">
                  <c:v>273.08516844329603</c:v>
                </c:pt>
                <c:pt idx="22948">
                  <c:v>272.97776014341099</c:v>
                </c:pt>
                <c:pt idx="22949">
                  <c:v>272.969307358207</c:v>
                </c:pt>
                <c:pt idx="22950">
                  <c:v>272.93054320314099</c:v>
                </c:pt>
                <c:pt idx="22951">
                  <c:v>272.92351840497599</c:v>
                </c:pt>
                <c:pt idx="22952">
                  <c:v>272.880282444839</c:v>
                </c:pt>
                <c:pt idx="22953">
                  <c:v>272.78231616768602</c:v>
                </c:pt>
                <c:pt idx="22954">
                  <c:v>272.65410492658702</c:v>
                </c:pt>
                <c:pt idx="22955">
                  <c:v>272.61549869440603</c:v>
                </c:pt>
                <c:pt idx="22956">
                  <c:v>272.58719296484702</c:v>
                </c:pt>
                <c:pt idx="22957">
                  <c:v>272.56700720925301</c:v>
                </c:pt>
                <c:pt idx="22958">
                  <c:v>272.55259912429199</c:v>
                </c:pt>
                <c:pt idx="22959">
                  <c:v>272.54291761395302</c:v>
                </c:pt>
                <c:pt idx="22960">
                  <c:v>272.51489222856799</c:v>
                </c:pt>
                <c:pt idx="22961">
                  <c:v>272.51083070968798</c:v>
                </c:pt>
                <c:pt idx="22962">
                  <c:v>272.50889249502802</c:v>
                </c:pt>
                <c:pt idx="22963">
                  <c:v>272.50355691190498</c:v>
                </c:pt>
                <c:pt idx="22964">
                  <c:v>272.41342147384898</c:v>
                </c:pt>
                <c:pt idx="22965">
                  <c:v>272.38965112482498</c:v>
                </c:pt>
                <c:pt idx="22966">
                  <c:v>272.30767604010401</c:v>
                </c:pt>
                <c:pt idx="22967">
                  <c:v>272.29565611482701</c:v>
                </c:pt>
                <c:pt idx="22968">
                  <c:v>272.285155319409</c:v>
                </c:pt>
                <c:pt idx="22969">
                  <c:v>272.21142460734802</c:v>
                </c:pt>
                <c:pt idx="22970">
                  <c:v>272.20253991196802</c:v>
                </c:pt>
                <c:pt idx="22971">
                  <c:v>272.19779377893201</c:v>
                </c:pt>
                <c:pt idx="22972">
                  <c:v>272.16537862570999</c:v>
                </c:pt>
                <c:pt idx="22973">
                  <c:v>272.10107864505397</c:v>
                </c:pt>
                <c:pt idx="22974">
                  <c:v>272.05781832264</c:v>
                </c:pt>
                <c:pt idx="22975">
                  <c:v>271.98087531429098</c:v>
                </c:pt>
                <c:pt idx="22976">
                  <c:v>271.95688192492901</c:v>
                </c:pt>
                <c:pt idx="22977">
                  <c:v>271.8694246092</c:v>
                </c:pt>
                <c:pt idx="22978">
                  <c:v>271.86649515575499</c:v>
                </c:pt>
                <c:pt idx="22979">
                  <c:v>271.84494547803803</c:v>
                </c:pt>
                <c:pt idx="22980">
                  <c:v>271.81212946689197</c:v>
                </c:pt>
                <c:pt idx="22981">
                  <c:v>271.730594558071</c:v>
                </c:pt>
                <c:pt idx="22982">
                  <c:v>271.68576028358899</c:v>
                </c:pt>
                <c:pt idx="22983">
                  <c:v>271.57974287284799</c:v>
                </c:pt>
                <c:pt idx="22984">
                  <c:v>271.574060237742</c:v>
                </c:pt>
                <c:pt idx="22985">
                  <c:v>271.54361823284398</c:v>
                </c:pt>
                <c:pt idx="22986">
                  <c:v>271.49577976002502</c:v>
                </c:pt>
                <c:pt idx="22987">
                  <c:v>271.47583979727199</c:v>
                </c:pt>
                <c:pt idx="22988">
                  <c:v>271.462105476982</c:v>
                </c:pt>
                <c:pt idx="22989">
                  <c:v>271.43707075193998</c:v>
                </c:pt>
                <c:pt idx="22990">
                  <c:v>271.432556564854</c:v>
                </c:pt>
                <c:pt idx="22991">
                  <c:v>271.36411210250799</c:v>
                </c:pt>
                <c:pt idx="22992">
                  <c:v>271.32477876783997</c:v>
                </c:pt>
                <c:pt idx="22993">
                  <c:v>271.28418919204898</c:v>
                </c:pt>
                <c:pt idx="22994">
                  <c:v>271.25515749480201</c:v>
                </c:pt>
                <c:pt idx="22995">
                  <c:v>271.22990096671703</c:v>
                </c:pt>
                <c:pt idx="22996">
                  <c:v>271.19587095773898</c:v>
                </c:pt>
                <c:pt idx="22997">
                  <c:v>271.12724897992302</c:v>
                </c:pt>
                <c:pt idx="22998">
                  <c:v>271.03087617477797</c:v>
                </c:pt>
                <c:pt idx="22999">
                  <c:v>271.01927978167203</c:v>
                </c:pt>
                <c:pt idx="23000">
                  <c:v>270.98297269596799</c:v>
                </c:pt>
                <c:pt idx="23001">
                  <c:v>270.979849376213</c:v>
                </c:pt>
                <c:pt idx="23002">
                  <c:v>270.96388843195399</c:v>
                </c:pt>
                <c:pt idx="23003">
                  <c:v>270.92755035415797</c:v>
                </c:pt>
                <c:pt idx="23004">
                  <c:v>270.91011173235898</c:v>
                </c:pt>
                <c:pt idx="23005">
                  <c:v>270.84142409547599</c:v>
                </c:pt>
                <c:pt idx="23006">
                  <c:v>270.82835513918002</c:v>
                </c:pt>
                <c:pt idx="23007">
                  <c:v>270.72981169959598</c:v>
                </c:pt>
                <c:pt idx="23008">
                  <c:v>270.72063427205399</c:v>
                </c:pt>
                <c:pt idx="23009">
                  <c:v>270.70813818966701</c:v>
                </c:pt>
                <c:pt idx="23010">
                  <c:v>270.66672976453901</c:v>
                </c:pt>
                <c:pt idx="23011">
                  <c:v>270.647430359613</c:v>
                </c:pt>
                <c:pt idx="23012">
                  <c:v>270.64442191054297</c:v>
                </c:pt>
                <c:pt idx="23013">
                  <c:v>270.51174614252</c:v>
                </c:pt>
                <c:pt idx="23014">
                  <c:v>270.50342925854602</c:v>
                </c:pt>
                <c:pt idx="23015">
                  <c:v>270.47370105438102</c:v>
                </c:pt>
                <c:pt idx="23016">
                  <c:v>270.47130925784899</c:v>
                </c:pt>
                <c:pt idx="23017">
                  <c:v>270.43910752967901</c:v>
                </c:pt>
                <c:pt idx="23018">
                  <c:v>270.34455298923598</c:v>
                </c:pt>
                <c:pt idx="23019">
                  <c:v>270.29240366634599</c:v>
                </c:pt>
                <c:pt idx="23020">
                  <c:v>270.14940287037501</c:v>
                </c:pt>
                <c:pt idx="23021">
                  <c:v>270.13999063502899</c:v>
                </c:pt>
                <c:pt idx="23022">
                  <c:v>270.12869476663798</c:v>
                </c:pt>
                <c:pt idx="23023">
                  <c:v>270.01736891455801</c:v>
                </c:pt>
                <c:pt idx="23024">
                  <c:v>269.96436201338503</c:v>
                </c:pt>
                <c:pt idx="23025">
                  <c:v>269.89776995206898</c:v>
                </c:pt>
                <c:pt idx="23026">
                  <c:v>269.88800415207101</c:v>
                </c:pt>
                <c:pt idx="23027">
                  <c:v>269.87713549147401</c:v>
                </c:pt>
                <c:pt idx="23028">
                  <c:v>269.86419710996302</c:v>
                </c:pt>
                <c:pt idx="23029">
                  <c:v>269.84113204056899</c:v>
                </c:pt>
                <c:pt idx="23030">
                  <c:v>269.83876316119802</c:v>
                </c:pt>
                <c:pt idx="23031">
                  <c:v>269.81794011106501</c:v>
                </c:pt>
                <c:pt idx="23032">
                  <c:v>269.75605421934</c:v>
                </c:pt>
                <c:pt idx="23033">
                  <c:v>269.72700336445303</c:v>
                </c:pt>
                <c:pt idx="23034">
                  <c:v>269.68303233481799</c:v>
                </c:pt>
                <c:pt idx="23035">
                  <c:v>269.617898269374</c:v>
                </c:pt>
                <c:pt idx="23036">
                  <c:v>269.61703461561001</c:v>
                </c:pt>
                <c:pt idx="23037">
                  <c:v>269.58423139995801</c:v>
                </c:pt>
                <c:pt idx="23038">
                  <c:v>269.57448467937598</c:v>
                </c:pt>
                <c:pt idx="23039">
                  <c:v>269.53788991335199</c:v>
                </c:pt>
                <c:pt idx="23040">
                  <c:v>269.49861325332603</c:v>
                </c:pt>
                <c:pt idx="23041">
                  <c:v>269.457078053911</c:v>
                </c:pt>
                <c:pt idx="23042">
                  <c:v>269.44302045714898</c:v>
                </c:pt>
                <c:pt idx="23043">
                  <c:v>269.43725907221699</c:v>
                </c:pt>
                <c:pt idx="23044">
                  <c:v>269.40125789999399</c:v>
                </c:pt>
                <c:pt idx="23045">
                  <c:v>269.37574432027799</c:v>
                </c:pt>
                <c:pt idx="23046">
                  <c:v>269.34535504129701</c:v>
                </c:pt>
                <c:pt idx="23047">
                  <c:v>269.33434961873598</c:v>
                </c:pt>
                <c:pt idx="23048">
                  <c:v>269.255638011678</c:v>
                </c:pt>
                <c:pt idx="23049">
                  <c:v>269.12629637216401</c:v>
                </c:pt>
                <c:pt idx="23050">
                  <c:v>269.10695609685598</c:v>
                </c:pt>
                <c:pt idx="23051">
                  <c:v>269.03843732230303</c:v>
                </c:pt>
                <c:pt idx="23052">
                  <c:v>269.02594060131503</c:v>
                </c:pt>
                <c:pt idx="23053">
                  <c:v>269.02132136695201</c:v>
                </c:pt>
                <c:pt idx="23054">
                  <c:v>269.001229720092</c:v>
                </c:pt>
                <c:pt idx="23055">
                  <c:v>268.98944213287302</c:v>
                </c:pt>
                <c:pt idx="23056">
                  <c:v>268.95927610436303</c:v>
                </c:pt>
                <c:pt idx="23057">
                  <c:v>268.95157107015899</c:v>
                </c:pt>
                <c:pt idx="23058">
                  <c:v>268.85822810685403</c:v>
                </c:pt>
                <c:pt idx="23059">
                  <c:v>268.843983007877</c:v>
                </c:pt>
                <c:pt idx="23060">
                  <c:v>268.81844851071702</c:v>
                </c:pt>
                <c:pt idx="23061">
                  <c:v>268.81414587993498</c:v>
                </c:pt>
                <c:pt idx="23062">
                  <c:v>268.77679705625002</c:v>
                </c:pt>
                <c:pt idx="23063">
                  <c:v>268.72268841757398</c:v>
                </c:pt>
                <c:pt idx="23064">
                  <c:v>268.71895853289902</c:v>
                </c:pt>
                <c:pt idx="23065">
                  <c:v>268.66797893491201</c:v>
                </c:pt>
                <c:pt idx="23066">
                  <c:v>268.64761825140801</c:v>
                </c:pt>
                <c:pt idx="23067">
                  <c:v>268.64501142218802</c:v>
                </c:pt>
                <c:pt idx="23068">
                  <c:v>268.60830039064302</c:v>
                </c:pt>
                <c:pt idx="23069">
                  <c:v>268.540361392151</c:v>
                </c:pt>
                <c:pt idx="23070">
                  <c:v>268.52150139594397</c:v>
                </c:pt>
                <c:pt idx="23071">
                  <c:v>268.50812715483301</c:v>
                </c:pt>
                <c:pt idx="23072">
                  <c:v>268.50107138180402</c:v>
                </c:pt>
                <c:pt idx="23073">
                  <c:v>268.472194492114</c:v>
                </c:pt>
                <c:pt idx="23074">
                  <c:v>268.44996127423798</c:v>
                </c:pt>
                <c:pt idx="23075">
                  <c:v>268.446097873935</c:v>
                </c:pt>
                <c:pt idx="23076">
                  <c:v>268.41750461337699</c:v>
                </c:pt>
                <c:pt idx="23077">
                  <c:v>268.28136053937101</c:v>
                </c:pt>
                <c:pt idx="23078">
                  <c:v>268.25502013660503</c:v>
                </c:pt>
                <c:pt idx="23079">
                  <c:v>268.21795373998202</c:v>
                </c:pt>
                <c:pt idx="23080">
                  <c:v>268.08814644802999</c:v>
                </c:pt>
                <c:pt idx="23081">
                  <c:v>267.96233557589699</c:v>
                </c:pt>
                <c:pt idx="23082">
                  <c:v>267.81754964500198</c:v>
                </c:pt>
                <c:pt idx="23083">
                  <c:v>267.81207435444298</c:v>
                </c:pt>
                <c:pt idx="23084">
                  <c:v>267.81141293478498</c:v>
                </c:pt>
                <c:pt idx="23085">
                  <c:v>267.80433476895598</c:v>
                </c:pt>
                <c:pt idx="23086">
                  <c:v>267.77901731262699</c:v>
                </c:pt>
                <c:pt idx="23087">
                  <c:v>267.77477534688001</c:v>
                </c:pt>
                <c:pt idx="23088">
                  <c:v>267.77418677652702</c:v>
                </c:pt>
                <c:pt idx="23089">
                  <c:v>267.743137111566</c:v>
                </c:pt>
                <c:pt idx="23090">
                  <c:v>267.73593772876501</c:v>
                </c:pt>
                <c:pt idx="23091">
                  <c:v>267.69226041265603</c:v>
                </c:pt>
                <c:pt idx="23092">
                  <c:v>267.643280355792</c:v>
                </c:pt>
                <c:pt idx="23093">
                  <c:v>267.63130396322703</c:v>
                </c:pt>
                <c:pt idx="23094">
                  <c:v>267.59566173581601</c:v>
                </c:pt>
                <c:pt idx="23095">
                  <c:v>267.57284552861398</c:v>
                </c:pt>
                <c:pt idx="23096">
                  <c:v>267.54794179821602</c:v>
                </c:pt>
                <c:pt idx="23097">
                  <c:v>267.48472669819898</c:v>
                </c:pt>
                <c:pt idx="23098">
                  <c:v>267.45522869356603</c:v>
                </c:pt>
                <c:pt idx="23099">
                  <c:v>267.45487922536199</c:v>
                </c:pt>
                <c:pt idx="23100">
                  <c:v>267.27823298222899</c:v>
                </c:pt>
                <c:pt idx="23101">
                  <c:v>267.26872325731301</c:v>
                </c:pt>
                <c:pt idx="23102">
                  <c:v>267.26646284328501</c:v>
                </c:pt>
                <c:pt idx="23103">
                  <c:v>267.22998424994</c:v>
                </c:pt>
                <c:pt idx="23104">
                  <c:v>267.20055358781599</c:v>
                </c:pt>
                <c:pt idx="23105">
                  <c:v>267.19678105055402</c:v>
                </c:pt>
                <c:pt idx="23106">
                  <c:v>267.17315453869401</c:v>
                </c:pt>
                <c:pt idx="23107">
                  <c:v>267.167590432277</c:v>
                </c:pt>
                <c:pt idx="23108">
                  <c:v>267.16065288962699</c:v>
                </c:pt>
                <c:pt idx="23109">
                  <c:v>267.03645250182598</c:v>
                </c:pt>
                <c:pt idx="23110">
                  <c:v>266.95722768066099</c:v>
                </c:pt>
                <c:pt idx="23111">
                  <c:v>266.91488149918302</c:v>
                </c:pt>
                <c:pt idx="23112">
                  <c:v>266.79841936834498</c:v>
                </c:pt>
                <c:pt idx="23113">
                  <c:v>266.76760890534598</c:v>
                </c:pt>
                <c:pt idx="23114">
                  <c:v>266.753243968574</c:v>
                </c:pt>
                <c:pt idx="23115">
                  <c:v>266.731272255742</c:v>
                </c:pt>
                <c:pt idx="23116">
                  <c:v>266.68785042928101</c:v>
                </c:pt>
                <c:pt idx="23117">
                  <c:v>266.653615097081</c:v>
                </c:pt>
                <c:pt idx="23118">
                  <c:v>266.63638536430301</c:v>
                </c:pt>
                <c:pt idx="23119">
                  <c:v>266.600639088317</c:v>
                </c:pt>
                <c:pt idx="23120">
                  <c:v>266.59317550549201</c:v>
                </c:pt>
                <c:pt idx="23121">
                  <c:v>266.576423617393</c:v>
                </c:pt>
                <c:pt idx="23122">
                  <c:v>266.56367038707998</c:v>
                </c:pt>
                <c:pt idx="23123">
                  <c:v>266.55322239929097</c:v>
                </c:pt>
                <c:pt idx="23124">
                  <c:v>266.54152662904801</c:v>
                </c:pt>
                <c:pt idx="23125">
                  <c:v>266.53407371437999</c:v>
                </c:pt>
                <c:pt idx="23126">
                  <c:v>266.426210534223</c:v>
                </c:pt>
                <c:pt idx="23127">
                  <c:v>266.35098303306</c:v>
                </c:pt>
                <c:pt idx="23128">
                  <c:v>266.309042424913</c:v>
                </c:pt>
                <c:pt idx="23129">
                  <c:v>266.28250139837297</c:v>
                </c:pt>
                <c:pt idx="23130">
                  <c:v>266.23519093009799</c:v>
                </c:pt>
                <c:pt idx="23131">
                  <c:v>266.090074566238</c:v>
                </c:pt>
                <c:pt idx="23132">
                  <c:v>266.07956328441099</c:v>
                </c:pt>
                <c:pt idx="23133">
                  <c:v>266.03328273057002</c:v>
                </c:pt>
                <c:pt idx="23134">
                  <c:v>265.85109961688698</c:v>
                </c:pt>
                <c:pt idx="23135">
                  <c:v>265.848956833214</c:v>
                </c:pt>
                <c:pt idx="23136">
                  <c:v>265.84030960829102</c:v>
                </c:pt>
                <c:pt idx="23137">
                  <c:v>265.83175402566201</c:v>
                </c:pt>
                <c:pt idx="23138">
                  <c:v>265.82629622734498</c:v>
                </c:pt>
                <c:pt idx="23139">
                  <c:v>265.70044950902798</c:v>
                </c:pt>
                <c:pt idx="23140">
                  <c:v>265.60463175572602</c:v>
                </c:pt>
                <c:pt idx="23141">
                  <c:v>265.59199199148702</c:v>
                </c:pt>
                <c:pt idx="23142">
                  <c:v>265.53572831627099</c:v>
                </c:pt>
                <c:pt idx="23143">
                  <c:v>265.41015721407598</c:v>
                </c:pt>
                <c:pt idx="23144">
                  <c:v>265.39294182539601</c:v>
                </c:pt>
                <c:pt idx="23145">
                  <c:v>265.37450296422998</c:v>
                </c:pt>
                <c:pt idx="23146">
                  <c:v>265.346704480489</c:v>
                </c:pt>
                <c:pt idx="23147">
                  <c:v>265.30695961444002</c:v>
                </c:pt>
                <c:pt idx="23148">
                  <c:v>265.25371400197099</c:v>
                </c:pt>
                <c:pt idx="23149">
                  <c:v>265.24096133630201</c:v>
                </c:pt>
                <c:pt idx="23150">
                  <c:v>265.236765708208</c:v>
                </c:pt>
                <c:pt idx="23151">
                  <c:v>265.21451465302198</c:v>
                </c:pt>
                <c:pt idx="23152">
                  <c:v>265.20442768261302</c:v>
                </c:pt>
                <c:pt idx="23153">
                  <c:v>265.18619188027998</c:v>
                </c:pt>
                <c:pt idx="23154">
                  <c:v>265.17029323343399</c:v>
                </c:pt>
                <c:pt idx="23155">
                  <c:v>265.15930555217602</c:v>
                </c:pt>
                <c:pt idx="23156">
                  <c:v>265.14626060734503</c:v>
                </c:pt>
                <c:pt idx="23157">
                  <c:v>265.13716742722102</c:v>
                </c:pt>
                <c:pt idx="23158">
                  <c:v>265.12548544941097</c:v>
                </c:pt>
                <c:pt idx="23159">
                  <c:v>265.12238850351099</c:v>
                </c:pt>
                <c:pt idx="23160">
                  <c:v>265.08694524202099</c:v>
                </c:pt>
                <c:pt idx="23161">
                  <c:v>265.07655652466002</c:v>
                </c:pt>
                <c:pt idx="23162">
                  <c:v>265.06944085385197</c:v>
                </c:pt>
                <c:pt idx="23163">
                  <c:v>265.05640290877301</c:v>
                </c:pt>
                <c:pt idx="23164">
                  <c:v>265.04030971222801</c:v>
                </c:pt>
                <c:pt idx="23165">
                  <c:v>264.97067954522203</c:v>
                </c:pt>
                <c:pt idx="23166">
                  <c:v>264.92761335487302</c:v>
                </c:pt>
                <c:pt idx="23167">
                  <c:v>264.90004257924898</c:v>
                </c:pt>
                <c:pt idx="23168">
                  <c:v>264.80551973647698</c:v>
                </c:pt>
                <c:pt idx="23169">
                  <c:v>264.75549805936299</c:v>
                </c:pt>
                <c:pt idx="23170">
                  <c:v>264.678794980845</c:v>
                </c:pt>
                <c:pt idx="23171">
                  <c:v>264.610767642697</c:v>
                </c:pt>
                <c:pt idx="23172">
                  <c:v>264.536298458636</c:v>
                </c:pt>
                <c:pt idx="23173">
                  <c:v>264.49637155856698</c:v>
                </c:pt>
                <c:pt idx="23174">
                  <c:v>264.48977852943199</c:v>
                </c:pt>
                <c:pt idx="23175">
                  <c:v>264.46969274175302</c:v>
                </c:pt>
                <c:pt idx="23176">
                  <c:v>264.455143121449</c:v>
                </c:pt>
                <c:pt idx="23177">
                  <c:v>264.44411287833702</c:v>
                </c:pt>
                <c:pt idx="23178">
                  <c:v>264.42358048029899</c:v>
                </c:pt>
                <c:pt idx="23179">
                  <c:v>264.42167786557502</c:v>
                </c:pt>
                <c:pt idx="23180">
                  <c:v>264.40109710905</c:v>
                </c:pt>
                <c:pt idx="23181">
                  <c:v>264.39351341322299</c:v>
                </c:pt>
                <c:pt idx="23182">
                  <c:v>264.31649826364298</c:v>
                </c:pt>
                <c:pt idx="23183">
                  <c:v>264.25792617238898</c:v>
                </c:pt>
                <c:pt idx="23184">
                  <c:v>264.257787518974</c:v>
                </c:pt>
                <c:pt idx="23185">
                  <c:v>264.187583936718</c:v>
                </c:pt>
                <c:pt idx="23186">
                  <c:v>264.124544290286</c:v>
                </c:pt>
                <c:pt idx="23187">
                  <c:v>264.10073294399001</c:v>
                </c:pt>
                <c:pt idx="23188">
                  <c:v>264.09569178273102</c:v>
                </c:pt>
                <c:pt idx="23189">
                  <c:v>264.08670173068498</c:v>
                </c:pt>
                <c:pt idx="23190">
                  <c:v>264.07811653365502</c:v>
                </c:pt>
                <c:pt idx="23191">
                  <c:v>263.96051699352199</c:v>
                </c:pt>
                <c:pt idx="23192">
                  <c:v>263.89811241027002</c:v>
                </c:pt>
                <c:pt idx="23193">
                  <c:v>263.86368387386602</c:v>
                </c:pt>
                <c:pt idx="23194">
                  <c:v>263.80206314355701</c:v>
                </c:pt>
                <c:pt idx="23195">
                  <c:v>263.79178023692401</c:v>
                </c:pt>
                <c:pt idx="23196">
                  <c:v>263.74286166389601</c:v>
                </c:pt>
                <c:pt idx="23197">
                  <c:v>263.66492194250901</c:v>
                </c:pt>
                <c:pt idx="23198">
                  <c:v>263.64635964099102</c:v>
                </c:pt>
                <c:pt idx="23199">
                  <c:v>263.542009480339</c:v>
                </c:pt>
                <c:pt idx="23200">
                  <c:v>263.526904623468</c:v>
                </c:pt>
                <c:pt idx="23201">
                  <c:v>263.45598316049598</c:v>
                </c:pt>
                <c:pt idx="23202">
                  <c:v>263.43348695427301</c:v>
                </c:pt>
                <c:pt idx="23203">
                  <c:v>263.375663867323</c:v>
                </c:pt>
                <c:pt idx="23204">
                  <c:v>263.21994022424599</c:v>
                </c:pt>
                <c:pt idx="23205">
                  <c:v>263.15156522110198</c:v>
                </c:pt>
                <c:pt idx="23206">
                  <c:v>262.90652948579401</c:v>
                </c:pt>
                <c:pt idx="23207">
                  <c:v>262.89279995520599</c:v>
                </c:pt>
                <c:pt idx="23208">
                  <c:v>262.88242277276299</c:v>
                </c:pt>
                <c:pt idx="23209">
                  <c:v>262.82748253328299</c:v>
                </c:pt>
                <c:pt idx="23210">
                  <c:v>262.78847134454901</c:v>
                </c:pt>
                <c:pt idx="23211">
                  <c:v>262.77107848622097</c:v>
                </c:pt>
                <c:pt idx="23212">
                  <c:v>262.66938363964903</c:v>
                </c:pt>
                <c:pt idx="23213">
                  <c:v>262.65177308306801</c:v>
                </c:pt>
                <c:pt idx="23214">
                  <c:v>262.64977962923098</c:v>
                </c:pt>
                <c:pt idx="23215">
                  <c:v>262.634050037365</c:v>
                </c:pt>
                <c:pt idx="23216">
                  <c:v>262.62047863249302</c:v>
                </c:pt>
                <c:pt idx="23217">
                  <c:v>262.59177937188599</c:v>
                </c:pt>
                <c:pt idx="23218">
                  <c:v>262.56421727925698</c:v>
                </c:pt>
                <c:pt idx="23219">
                  <c:v>262.44329102858399</c:v>
                </c:pt>
                <c:pt idx="23220">
                  <c:v>262.41723445685801</c:v>
                </c:pt>
                <c:pt idx="23221">
                  <c:v>262.40124876491097</c:v>
                </c:pt>
                <c:pt idx="23222">
                  <c:v>262.39040883101001</c:v>
                </c:pt>
                <c:pt idx="23223">
                  <c:v>262.36660531250101</c:v>
                </c:pt>
                <c:pt idx="23224">
                  <c:v>262.34916925365502</c:v>
                </c:pt>
                <c:pt idx="23225">
                  <c:v>262.34704776206701</c:v>
                </c:pt>
                <c:pt idx="23226">
                  <c:v>262.32614245968898</c:v>
                </c:pt>
                <c:pt idx="23227">
                  <c:v>262.14928022876302</c:v>
                </c:pt>
                <c:pt idx="23228">
                  <c:v>262.09299642923202</c:v>
                </c:pt>
                <c:pt idx="23229">
                  <c:v>262.00157433914802</c:v>
                </c:pt>
                <c:pt idx="23230">
                  <c:v>261.92817088008798</c:v>
                </c:pt>
                <c:pt idx="23231">
                  <c:v>261.89831199000599</c:v>
                </c:pt>
                <c:pt idx="23232">
                  <c:v>261.81280879753399</c:v>
                </c:pt>
                <c:pt idx="23233">
                  <c:v>261.69474077680798</c:v>
                </c:pt>
                <c:pt idx="23234">
                  <c:v>261.68153291865298</c:v>
                </c:pt>
                <c:pt idx="23235">
                  <c:v>261.64986591145498</c:v>
                </c:pt>
                <c:pt idx="23236">
                  <c:v>261.591581942603</c:v>
                </c:pt>
                <c:pt idx="23237">
                  <c:v>261.48305760601801</c:v>
                </c:pt>
                <c:pt idx="23238">
                  <c:v>261.35083245616403</c:v>
                </c:pt>
                <c:pt idx="23239">
                  <c:v>261.33131726479502</c:v>
                </c:pt>
                <c:pt idx="23240">
                  <c:v>261.24725617365601</c:v>
                </c:pt>
                <c:pt idx="23241">
                  <c:v>261.18108193933199</c:v>
                </c:pt>
                <c:pt idx="23242">
                  <c:v>261.13406826827901</c:v>
                </c:pt>
                <c:pt idx="23243">
                  <c:v>261.10823542257202</c:v>
                </c:pt>
                <c:pt idx="23244">
                  <c:v>261.10594378237403</c:v>
                </c:pt>
                <c:pt idx="23245">
                  <c:v>261.07034235761199</c:v>
                </c:pt>
                <c:pt idx="23246">
                  <c:v>261.04059363977899</c:v>
                </c:pt>
                <c:pt idx="23247">
                  <c:v>260.998722626595</c:v>
                </c:pt>
                <c:pt idx="23248">
                  <c:v>260.92736646953603</c:v>
                </c:pt>
                <c:pt idx="23249">
                  <c:v>260.88016775823797</c:v>
                </c:pt>
                <c:pt idx="23250">
                  <c:v>260.80761640536099</c:v>
                </c:pt>
                <c:pt idx="23251">
                  <c:v>260.792878611726</c:v>
                </c:pt>
                <c:pt idx="23252">
                  <c:v>260.58438984601401</c:v>
                </c:pt>
                <c:pt idx="23253">
                  <c:v>260.58060526658898</c:v>
                </c:pt>
                <c:pt idx="23254">
                  <c:v>260.531446180172</c:v>
                </c:pt>
                <c:pt idx="23255">
                  <c:v>260.51231843390201</c:v>
                </c:pt>
                <c:pt idx="23256">
                  <c:v>260.49269807498803</c:v>
                </c:pt>
                <c:pt idx="23257">
                  <c:v>260.474202024448</c:v>
                </c:pt>
                <c:pt idx="23258">
                  <c:v>260.42533575271898</c:v>
                </c:pt>
                <c:pt idx="23259">
                  <c:v>260.35894290884198</c:v>
                </c:pt>
                <c:pt idx="23260">
                  <c:v>260.20413867891898</c:v>
                </c:pt>
                <c:pt idx="23261">
                  <c:v>260.13878664982701</c:v>
                </c:pt>
                <c:pt idx="23262">
                  <c:v>260.06452792811098</c:v>
                </c:pt>
                <c:pt idx="23263">
                  <c:v>259.94034914432001</c:v>
                </c:pt>
                <c:pt idx="23264">
                  <c:v>259.92012087413599</c:v>
                </c:pt>
                <c:pt idx="23265">
                  <c:v>259.91806905594098</c:v>
                </c:pt>
                <c:pt idx="23266">
                  <c:v>259.86681680626498</c:v>
                </c:pt>
                <c:pt idx="23267">
                  <c:v>259.83830554107197</c:v>
                </c:pt>
                <c:pt idx="23268">
                  <c:v>259.81930203511098</c:v>
                </c:pt>
                <c:pt idx="23269">
                  <c:v>259.76348184105001</c:v>
                </c:pt>
                <c:pt idx="23270">
                  <c:v>259.697574931958</c:v>
                </c:pt>
                <c:pt idx="23271">
                  <c:v>259.675198650688</c:v>
                </c:pt>
                <c:pt idx="23272">
                  <c:v>259.64480740024601</c:v>
                </c:pt>
                <c:pt idx="23273">
                  <c:v>259.60969838367402</c:v>
                </c:pt>
                <c:pt idx="23274">
                  <c:v>259.58244657377099</c:v>
                </c:pt>
                <c:pt idx="23275">
                  <c:v>259.54281376590501</c:v>
                </c:pt>
                <c:pt idx="23276">
                  <c:v>259.37945931960297</c:v>
                </c:pt>
                <c:pt idx="23277">
                  <c:v>259.37412745790601</c:v>
                </c:pt>
                <c:pt idx="23278">
                  <c:v>259.21754174065899</c:v>
                </c:pt>
                <c:pt idx="23279">
                  <c:v>259.20233979513802</c:v>
                </c:pt>
                <c:pt idx="23280">
                  <c:v>259.20077301957701</c:v>
                </c:pt>
                <c:pt idx="23281">
                  <c:v>259.12159072885601</c:v>
                </c:pt>
                <c:pt idx="23282">
                  <c:v>259.06737053531998</c:v>
                </c:pt>
                <c:pt idx="23283">
                  <c:v>259.05311025939301</c:v>
                </c:pt>
                <c:pt idx="23284">
                  <c:v>259.03263316240702</c:v>
                </c:pt>
                <c:pt idx="23285">
                  <c:v>259.03135918024799</c:v>
                </c:pt>
                <c:pt idx="23286">
                  <c:v>259.03042740285099</c:v>
                </c:pt>
                <c:pt idx="23287">
                  <c:v>259.02943481477899</c:v>
                </c:pt>
                <c:pt idx="23288">
                  <c:v>258.97243291493299</c:v>
                </c:pt>
                <c:pt idx="23289">
                  <c:v>258.93012732371801</c:v>
                </c:pt>
                <c:pt idx="23290">
                  <c:v>258.90507252643602</c:v>
                </c:pt>
                <c:pt idx="23291">
                  <c:v>258.89486947593502</c:v>
                </c:pt>
                <c:pt idx="23292">
                  <c:v>258.80326432014903</c:v>
                </c:pt>
                <c:pt idx="23293">
                  <c:v>258.73839438920697</c:v>
                </c:pt>
                <c:pt idx="23294">
                  <c:v>258.61118036061902</c:v>
                </c:pt>
                <c:pt idx="23295">
                  <c:v>258.54997510016699</c:v>
                </c:pt>
                <c:pt idx="23296">
                  <c:v>258.47299017521698</c:v>
                </c:pt>
                <c:pt idx="23297">
                  <c:v>258.46514016545399</c:v>
                </c:pt>
                <c:pt idx="23298">
                  <c:v>258.45847951391698</c:v>
                </c:pt>
                <c:pt idx="23299">
                  <c:v>258.3955588645</c:v>
                </c:pt>
                <c:pt idx="23300">
                  <c:v>258.36374848134898</c:v>
                </c:pt>
                <c:pt idx="23301">
                  <c:v>258.31001743090201</c:v>
                </c:pt>
                <c:pt idx="23302">
                  <c:v>258.30443050554197</c:v>
                </c:pt>
                <c:pt idx="23303">
                  <c:v>258.25821870162201</c:v>
                </c:pt>
                <c:pt idx="23304">
                  <c:v>258.25219248449201</c:v>
                </c:pt>
                <c:pt idx="23305">
                  <c:v>258.212512818096</c:v>
                </c:pt>
                <c:pt idx="23306">
                  <c:v>258.19345612940401</c:v>
                </c:pt>
                <c:pt idx="23307">
                  <c:v>258.13481180385799</c:v>
                </c:pt>
                <c:pt idx="23308">
                  <c:v>258.13106731768499</c:v>
                </c:pt>
                <c:pt idx="23309">
                  <c:v>258.051996668237</c:v>
                </c:pt>
                <c:pt idx="23310">
                  <c:v>258.01668229672703</c:v>
                </c:pt>
                <c:pt idx="23311">
                  <c:v>257.92273716302901</c:v>
                </c:pt>
                <c:pt idx="23312">
                  <c:v>257.86180835504803</c:v>
                </c:pt>
                <c:pt idx="23313">
                  <c:v>257.57840705385001</c:v>
                </c:pt>
                <c:pt idx="23314">
                  <c:v>257.55069249251301</c:v>
                </c:pt>
                <c:pt idx="23315">
                  <c:v>257.46150022911598</c:v>
                </c:pt>
                <c:pt idx="23316">
                  <c:v>257.45414222340997</c:v>
                </c:pt>
                <c:pt idx="23317">
                  <c:v>257.45140405249799</c:v>
                </c:pt>
                <c:pt idx="23318">
                  <c:v>257.41113782906302</c:v>
                </c:pt>
                <c:pt idx="23319">
                  <c:v>257.325693042034</c:v>
                </c:pt>
                <c:pt idx="23320">
                  <c:v>257.25941652507203</c:v>
                </c:pt>
                <c:pt idx="23321">
                  <c:v>257.25153049300201</c:v>
                </c:pt>
                <c:pt idx="23322">
                  <c:v>257.23477533340002</c:v>
                </c:pt>
                <c:pt idx="23323">
                  <c:v>257.19208766103998</c:v>
                </c:pt>
                <c:pt idx="23324">
                  <c:v>257.14985931028502</c:v>
                </c:pt>
                <c:pt idx="23325">
                  <c:v>257.00040143287202</c:v>
                </c:pt>
                <c:pt idx="23326">
                  <c:v>256.88601584770299</c:v>
                </c:pt>
                <c:pt idx="23327">
                  <c:v>256.87766570343598</c:v>
                </c:pt>
                <c:pt idx="23328">
                  <c:v>256.72021009498098</c:v>
                </c:pt>
                <c:pt idx="23329">
                  <c:v>256.71185949764902</c:v>
                </c:pt>
                <c:pt idx="23330">
                  <c:v>256.70806397408802</c:v>
                </c:pt>
                <c:pt idx="23331">
                  <c:v>256.69705621023502</c:v>
                </c:pt>
                <c:pt idx="23332">
                  <c:v>256.66815890673502</c:v>
                </c:pt>
                <c:pt idx="23333">
                  <c:v>256.66339268124398</c:v>
                </c:pt>
                <c:pt idx="23334">
                  <c:v>256.637750083578</c:v>
                </c:pt>
                <c:pt idx="23335">
                  <c:v>256.52954003839898</c:v>
                </c:pt>
                <c:pt idx="23336">
                  <c:v>256.47944196045398</c:v>
                </c:pt>
                <c:pt idx="23337">
                  <c:v>256.47463186822802</c:v>
                </c:pt>
                <c:pt idx="23338">
                  <c:v>256.42029527658798</c:v>
                </c:pt>
                <c:pt idx="23339">
                  <c:v>256.39565174462399</c:v>
                </c:pt>
                <c:pt idx="23340">
                  <c:v>256.332665315979</c:v>
                </c:pt>
                <c:pt idx="23341">
                  <c:v>256.30128977094699</c:v>
                </c:pt>
                <c:pt idx="23342">
                  <c:v>256.25521411424302</c:v>
                </c:pt>
                <c:pt idx="23343">
                  <c:v>256.16012019251099</c:v>
                </c:pt>
                <c:pt idx="23344">
                  <c:v>256.102280736843</c:v>
                </c:pt>
                <c:pt idx="23345">
                  <c:v>256.03938774095002</c:v>
                </c:pt>
                <c:pt idx="23346">
                  <c:v>255.96967972862799</c:v>
                </c:pt>
                <c:pt idx="23347">
                  <c:v>255.95665241095699</c:v>
                </c:pt>
                <c:pt idx="23348">
                  <c:v>255.87148450406499</c:v>
                </c:pt>
                <c:pt idx="23349">
                  <c:v>255.85946489226501</c:v>
                </c:pt>
                <c:pt idx="23350">
                  <c:v>255.85437956391499</c:v>
                </c:pt>
                <c:pt idx="23351">
                  <c:v>255.84855032693099</c:v>
                </c:pt>
                <c:pt idx="23352">
                  <c:v>255.84215199399799</c:v>
                </c:pt>
                <c:pt idx="23353">
                  <c:v>255.823942687944</c:v>
                </c:pt>
                <c:pt idx="23354">
                  <c:v>255.80790210366399</c:v>
                </c:pt>
                <c:pt idx="23355">
                  <c:v>255.71160222220499</c:v>
                </c:pt>
                <c:pt idx="23356">
                  <c:v>255.71073984501101</c:v>
                </c:pt>
                <c:pt idx="23357">
                  <c:v>255.70746821576299</c:v>
                </c:pt>
                <c:pt idx="23358">
                  <c:v>255.64238486104</c:v>
                </c:pt>
                <c:pt idx="23359">
                  <c:v>255.58856028901101</c:v>
                </c:pt>
                <c:pt idx="23360">
                  <c:v>255.48850733308299</c:v>
                </c:pt>
                <c:pt idx="23361">
                  <c:v>255.40961565991401</c:v>
                </c:pt>
                <c:pt idx="23362">
                  <c:v>255.39778180045701</c:v>
                </c:pt>
                <c:pt idx="23363">
                  <c:v>255.23681779187999</c:v>
                </c:pt>
                <c:pt idx="23364">
                  <c:v>255.22714577699</c:v>
                </c:pt>
                <c:pt idx="23365">
                  <c:v>255.11559753525501</c:v>
                </c:pt>
                <c:pt idx="23366">
                  <c:v>255.10639236524599</c:v>
                </c:pt>
                <c:pt idx="23367">
                  <c:v>255.099541974424</c:v>
                </c:pt>
                <c:pt idx="23368">
                  <c:v>255.08927550208901</c:v>
                </c:pt>
                <c:pt idx="23369">
                  <c:v>255.00629354627699</c:v>
                </c:pt>
                <c:pt idx="23370">
                  <c:v>255.00518701764599</c:v>
                </c:pt>
                <c:pt idx="23371">
                  <c:v>254.906305532657</c:v>
                </c:pt>
                <c:pt idx="23372">
                  <c:v>254.87819421827001</c:v>
                </c:pt>
                <c:pt idx="23373">
                  <c:v>254.82388653930099</c:v>
                </c:pt>
                <c:pt idx="23374">
                  <c:v>254.82273100723501</c:v>
                </c:pt>
                <c:pt idx="23375">
                  <c:v>254.76549663787401</c:v>
                </c:pt>
                <c:pt idx="23376">
                  <c:v>254.62632796209701</c:v>
                </c:pt>
                <c:pt idx="23377">
                  <c:v>254.558312149481</c:v>
                </c:pt>
                <c:pt idx="23378">
                  <c:v>254.499419896653</c:v>
                </c:pt>
                <c:pt idx="23379">
                  <c:v>254.46628980818201</c:v>
                </c:pt>
                <c:pt idx="23380">
                  <c:v>254.42788760323501</c:v>
                </c:pt>
                <c:pt idx="23381">
                  <c:v>254.419161045734</c:v>
                </c:pt>
                <c:pt idx="23382">
                  <c:v>254.37599086963999</c:v>
                </c:pt>
                <c:pt idx="23383">
                  <c:v>254.37052009870101</c:v>
                </c:pt>
                <c:pt idx="23384">
                  <c:v>254.35893103418601</c:v>
                </c:pt>
                <c:pt idx="23385">
                  <c:v>254.35153735499</c:v>
                </c:pt>
                <c:pt idx="23386">
                  <c:v>254.287338923352</c:v>
                </c:pt>
                <c:pt idx="23387">
                  <c:v>254.26142707963299</c:v>
                </c:pt>
                <c:pt idx="23388">
                  <c:v>254.20724593279601</c:v>
                </c:pt>
                <c:pt idx="23389">
                  <c:v>254.133953539808</c:v>
                </c:pt>
                <c:pt idx="23390">
                  <c:v>254.12847416193</c:v>
                </c:pt>
                <c:pt idx="23391">
                  <c:v>254.09302761143499</c:v>
                </c:pt>
                <c:pt idx="23392">
                  <c:v>253.94553220811801</c:v>
                </c:pt>
                <c:pt idx="23393">
                  <c:v>253.89464696636</c:v>
                </c:pt>
                <c:pt idx="23394">
                  <c:v>253.86840858080899</c:v>
                </c:pt>
                <c:pt idx="23395">
                  <c:v>253.85760486078499</c:v>
                </c:pt>
                <c:pt idx="23396">
                  <c:v>253.84689990666499</c:v>
                </c:pt>
                <c:pt idx="23397">
                  <c:v>253.76195832467599</c:v>
                </c:pt>
                <c:pt idx="23398">
                  <c:v>253.75585171845199</c:v>
                </c:pt>
                <c:pt idx="23399">
                  <c:v>253.73407858976699</c:v>
                </c:pt>
                <c:pt idx="23400">
                  <c:v>253.71673363006099</c:v>
                </c:pt>
                <c:pt idx="23401">
                  <c:v>253.688191716961</c:v>
                </c:pt>
                <c:pt idx="23402">
                  <c:v>253.67812281565301</c:v>
                </c:pt>
                <c:pt idx="23403">
                  <c:v>253.65541450621799</c:v>
                </c:pt>
                <c:pt idx="23404">
                  <c:v>253.65458485362399</c:v>
                </c:pt>
                <c:pt idx="23405">
                  <c:v>253.60673189744</c:v>
                </c:pt>
                <c:pt idx="23406">
                  <c:v>253.54036904908901</c:v>
                </c:pt>
                <c:pt idx="23407">
                  <c:v>253.507329006351</c:v>
                </c:pt>
                <c:pt idx="23408">
                  <c:v>253.473762940445</c:v>
                </c:pt>
                <c:pt idx="23409">
                  <c:v>253.46701951896</c:v>
                </c:pt>
                <c:pt idx="23410">
                  <c:v>253.400054880705</c:v>
                </c:pt>
                <c:pt idx="23411">
                  <c:v>253.37847479602601</c:v>
                </c:pt>
                <c:pt idx="23412">
                  <c:v>253.33861645020599</c:v>
                </c:pt>
                <c:pt idx="23413">
                  <c:v>253.24314419969201</c:v>
                </c:pt>
                <c:pt idx="23414">
                  <c:v>253.11271755191601</c:v>
                </c:pt>
                <c:pt idx="23415">
                  <c:v>253.09849343743701</c:v>
                </c:pt>
                <c:pt idx="23416">
                  <c:v>253.09155687615399</c:v>
                </c:pt>
                <c:pt idx="23417">
                  <c:v>253.062192819073</c:v>
                </c:pt>
                <c:pt idx="23418">
                  <c:v>252.98868372729899</c:v>
                </c:pt>
                <c:pt idx="23419">
                  <c:v>252.95361333844701</c:v>
                </c:pt>
                <c:pt idx="23420">
                  <c:v>252.90557242590199</c:v>
                </c:pt>
                <c:pt idx="23421">
                  <c:v>252.87851620036199</c:v>
                </c:pt>
                <c:pt idx="23422">
                  <c:v>252.85936576726499</c:v>
                </c:pt>
                <c:pt idx="23423">
                  <c:v>252.85417658290501</c:v>
                </c:pt>
                <c:pt idx="23424">
                  <c:v>252.842655512947</c:v>
                </c:pt>
                <c:pt idx="23425">
                  <c:v>252.82549731754699</c:v>
                </c:pt>
                <c:pt idx="23426">
                  <c:v>252.74266026552399</c:v>
                </c:pt>
                <c:pt idx="23427">
                  <c:v>252.64820640764</c:v>
                </c:pt>
                <c:pt idx="23428">
                  <c:v>252.58047123674601</c:v>
                </c:pt>
                <c:pt idx="23429">
                  <c:v>252.567932203118</c:v>
                </c:pt>
                <c:pt idx="23430">
                  <c:v>252.520043631503</c:v>
                </c:pt>
                <c:pt idx="23431">
                  <c:v>252.50040704073399</c:v>
                </c:pt>
                <c:pt idx="23432">
                  <c:v>252.409876340126</c:v>
                </c:pt>
                <c:pt idx="23433">
                  <c:v>252.295313906231</c:v>
                </c:pt>
                <c:pt idx="23434">
                  <c:v>252.26287767719899</c:v>
                </c:pt>
                <c:pt idx="23435">
                  <c:v>252.216255087261</c:v>
                </c:pt>
                <c:pt idx="23436">
                  <c:v>252.15503447813299</c:v>
                </c:pt>
                <c:pt idx="23437">
                  <c:v>252.152182985682</c:v>
                </c:pt>
                <c:pt idx="23438">
                  <c:v>252.081935534255</c:v>
                </c:pt>
                <c:pt idx="23439">
                  <c:v>251.873132318438</c:v>
                </c:pt>
                <c:pt idx="23440">
                  <c:v>251.819288752185</c:v>
                </c:pt>
                <c:pt idx="23441">
                  <c:v>251.648742311744</c:v>
                </c:pt>
                <c:pt idx="23442">
                  <c:v>251.61908699091401</c:v>
                </c:pt>
                <c:pt idx="23443">
                  <c:v>251.55229572475901</c:v>
                </c:pt>
                <c:pt idx="23444">
                  <c:v>251.55148526876599</c:v>
                </c:pt>
                <c:pt idx="23445">
                  <c:v>251.52216389425701</c:v>
                </c:pt>
                <c:pt idx="23446">
                  <c:v>251.39872914806</c:v>
                </c:pt>
                <c:pt idx="23447">
                  <c:v>251.31362938270999</c:v>
                </c:pt>
                <c:pt idx="23448">
                  <c:v>251.30944572299401</c:v>
                </c:pt>
                <c:pt idx="23449">
                  <c:v>251.14696538645299</c:v>
                </c:pt>
                <c:pt idx="23450">
                  <c:v>251.14640312697199</c:v>
                </c:pt>
                <c:pt idx="23451">
                  <c:v>251.067463855711</c:v>
                </c:pt>
                <c:pt idx="23452">
                  <c:v>251.05095420501601</c:v>
                </c:pt>
                <c:pt idx="23453">
                  <c:v>251.03204475278699</c:v>
                </c:pt>
                <c:pt idx="23454">
                  <c:v>251.01054706192201</c:v>
                </c:pt>
                <c:pt idx="23455">
                  <c:v>250.98188383243601</c:v>
                </c:pt>
                <c:pt idx="23456">
                  <c:v>250.96581155602101</c:v>
                </c:pt>
                <c:pt idx="23457">
                  <c:v>250.953302896747</c:v>
                </c:pt>
                <c:pt idx="23458">
                  <c:v>250.89704845067601</c:v>
                </c:pt>
                <c:pt idx="23459">
                  <c:v>250.89042025908</c:v>
                </c:pt>
                <c:pt idx="23460">
                  <c:v>250.76874580139301</c:v>
                </c:pt>
                <c:pt idx="23461">
                  <c:v>250.68195807931099</c:v>
                </c:pt>
                <c:pt idx="23462">
                  <c:v>250.63786282222</c:v>
                </c:pt>
                <c:pt idx="23463">
                  <c:v>250.577124740719</c:v>
                </c:pt>
                <c:pt idx="23464">
                  <c:v>250.44798424267199</c:v>
                </c:pt>
                <c:pt idx="23465">
                  <c:v>250.433439178329</c:v>
                </c:pt>
                <c:pt idx="23466">
                  <c:v>250.228078187774</c:v>
                </c:pt>
                <c:pt idx="23467">
                  <c:v>250.10788421458199</c:v>
                </c:pt>
                <c:pt idx="23468">
                  <c:v>250.049708403278</c:v>
                </c:pt>
                <c:pt idx="23469">
                  <c:v>250.02869417776901</c:v>
                </c:pt>
                <c:pt idx="23470">
                  <c:v>249.974531544672</c:v>
                </c:pt>
                <c:pt idx="23471">
                  <c:v>249.96219963859201</c:v>
                </c:pt>
                <c:pt idx="23472">
                  <c:v>249.935190085801</c:v>
                </c:pt>
                <c:pt idx="23473">
                  <c:v>249.90244647724401</c:v>
                </c:pt>
                <c:pt idx="23474">
                  <c:v>249.79774152402399</c:v>
                </c:pt>
                <c:pt idx="23475">
                  <c:v>249.79659747655199</c:v>
                </c:pt>
                <c:pt idx="23476">
                  <c:v>249.757683204367</c:v>
                </c:pt>
                <c:pt idx="23477">
                  <c:v>249.752464423345</c:v>
                </c:pt>
                <c:pt idx="23478">
                  <c:v>249.74855209291599</c:v>
                </c:pt>
                <c:pt idx="23479">
                  <c:v>249.59705889172099</c:v>
                </c:pt>
                <c:pt idx="23480">
                  <c:v>249.56006414452199</c:v>
                </c:pt>
                <c:pt idx="23481">
                  <c:v>249.52075851152</c:v>
                </c:pt>
                <c:pt idx="23482">
                  <c:v>249.50556789013001</c:v>
                </c:pt>
                <c:pt idx="23483">
                  <c:v>249.39920524244599</c:v>
                </c:pt>
                <c:pt idx="23484">
                  <c:v>249.364157593795</c:v>
                </c:pt>
                <c:pt idx="23485">
                  <c:v>249.34670723248999</c:v>
                </c:pt>
                <c:pt idx="23486">
                  <c:v>249.22971457893999</c:v>
                </c:pt>
                <c:pt idx="23487">
                  <c:v>249.195412421123</c:v>
                </c:pt>
                <c:pt idx="23488">
                  <c:v>249.194999095003</c:v>
                </c:pt>
                <c:pt idx="23489">
                  <c:v>249.19329616466999</c:v>
                </c:pt>
                <c:pt idx="23490">
                  <c:v>249.139739517284</c:v>
                </c:pt>
                <c:pt idx="23491">
                  <c:v>249.05586732686001</c:v>
                </c:pt>
                <c:pt idx="23492">
                  <c:v>249.03695152418101</c:v>
                </c:pt>
                <c:pt idx="23493">
                  <c:v>248.92325719017899</c:v>
                </c:pt>
                <c:pt idx="23494">
                  <c:v>248.91870132521899</c:v>
                </c:pt>
                <c:pt idx="23495">
                  <c:v>248.830937068574</c:v>
                </c:pt>
                <c:pt idx="23496">
                  <c:v>248.810318367294</c:v>
                </c:pt>
                <c:pt idx="23497">
                  <c:v>248.79672171327701</c:v>
                </c:pt>
                <c:pt idx="23498">
                  <c:v>248.72745372824599</c:v>
                </c:pt>
                <c:pt idx="23499">
                  <c:v>248.63039738965699</c:v>
                </c:pt>
                <c:pt idx="23500">
                  <c:v>248.61473711307099</c:v>
                </c:pt>
                <c:pt idx="23501">
                  <c:v>248.60268460203801</c:v>
                </c:pt>
                <c:pt idx="23502">
                  <c:v>248.599454939775</c:v>
                </c:pt>
                <c:pt idx="23503">
                  <c:v>248.55638404261299</c:v>
                </c:pt>
                <c:pt idx="23504">
                  <c:v>248.53861182953199</c:v>
                </c:pt>
                <c:pt idx="23505">
                  <c:v>248.505125880093</c:v>
                </c:pt>
                <c:pt idx="23506">
                  <c:v>248.38884551218601</c:v>
                </c:pt>
                <c:pt idx="23507">
                  <c:v>248.31971770470699</c:v>
                </c:pt>
                <c:pt idx="23508">
                  <c:v>248.308130079026</c:v>
                </c:pt>
                <c:pt idx="23509">
                  <c:v>248.30724346305601</c:v>
                </c:pt>
                <c:pt idx="23510">
                  <c:v>248.28733281638199</c:v>
                </c:pt>
                <c:pt idx="23511">
                  <c:v>248.27116362045101</c:v>
                </c:pt>
                <c:pt idx="23512">
                  <c:v>248.26199913108101</c:v>
                </c:pt>
                <c:pt idx="23513">
                  <c:v>248.17316132388399</c:v>
                </c:pt>
                <c:pt idx="23514">
                  <c:v>248.15520555518199</c:v>
                </c:pt>
                <c:pt idx="23515">
                  <c:v>248.10737625208799</c:v>
                </c:pt>
                <c:pt idx="23516">
                  <c:v>248.069622601074</c:v>
                </c:pt>
                <c:pt idx="23517">
                  <c:v>248.05795842718899</c:v>
                </c:pt>
                <c:pt idx="23518">
                  <c:v>248.03222974540299</c:v>
                </c:pt>
                <c:pt idx="23519">
                  <c:v>247.91870446181201</c:v>
                </c:pt>
                <c:pt idx="23520">
                  <c:v>247.869571765865</c:v>
                </c:pt>
                <c:pt idx="23521">
                  <c:v>247.864957705037</c:v>
                </c:pt>
                <c:pt idx="23522">
                  <c:v>247.75726662277401</c:v>
                </c:pt>
                <c:pt idx="23523">
                  <c:v>247.74159257169899</c:v>
                </c:pt>
                <c:pt idx="23524">
                  <c:v>247.73543225132599</c:v>
                </c:pt>
                <c:pt idx="23525">
                  <c:v>247.68154737610101</c:v>
                </c:pt>
                <c:pt idx="23526">
                  <c:v>247.64457720978299</c:v>
                </c:pt>
                <c:pt idx="23527">
                  <c:v>247.628432415568</c:v>
                </c:pt>
                <c:pt idx="23528">
                  <c:v>247.619463346716</c:v>
                </c:pt>
                <c:pt idx="23529">
                  <c:v>247.59085530476199</c:v>
                </c:pt>
                <c:pt idx="23530">
                  <c:v>247.49812257434701</c:v>
                </c:pt>
                <c:pt idx="23531">
                  <c:v>247.49465463528199</c:v>
                </c:pt>
                <c:pt idx="23532">
                  <c:v>247.48235026129399</c:v>
                </c:pt>
                <c:pt idx="23533">
                  <c:v>247.40920944464199</c:v>
                </c:pt>
                <c:pt idx="23534">
                  <c:v>247.38937677836901</c:v>
                </c:pt>
                <c:pt idx="23535">
                  <c:v>247.38608764062701</c:v>
                </c:pt>
                <c:pt idx="23536">
                  <c:v>247.225842140135</c:v>
                </c:pt>
                <c:pt idx="23537">
                  <c:v>247.177936887557</c:v>
                </c:pt>
                <c:pt idx="23538">
                  <c:v>247.102395836993</c:v>
                </c:pt>
                <c:pt idx="23539">
                  <c:v>247.02517554931401</c:v>
                </c:pt>
                <c:pt idx="23540">
                  <c:v>246.96086930194599</c:v>
                </c:pt>
                <c:pt idx="23541">
                  <c:v>246.94587268533999</c:v>
                </c:pt>
                <c:pt idx="23542">
                  <c:v>246.93989125253799</c:v>
                </c:pt>
                <c:pt idx="23543">
                  <c:v>246.88772288700099</c:v>
                </c:pt>
                <c:pt idx="23544">
                  <c:v>246.869057997217</c:v>
                </c:pt>
                <c:pt idx="23545">
                  <c:v>246.86412388517499</c:v>
                </c:pt>
                <c:pt idx="23546">
                  <c:v>246.84494741591601</c:v>
                </c:pt>
                <c:pt idx="23547">
                  <c:v>246.738733690723</c:v>
                </c:pt>
                <c:pt idx="23548">
                  <c:v>246.72855073317999</c:v>
                </c:pt>
                <c:pt idx="23549">
                  <c:v>246.662973611745</c:v>
                </c:pt>
                <c:pt idx="23550">
                  <c:v>246.656946389198</c:v>
                </c:pt>
                <c:pt idx="23551">
                  <c:v>246.529210853786</c:v>
                </c:pt>
                <c:pt idx="23552">
                  <c:v>246.37277262394801</c:v>
                </c:pt>
                <c:pt idx="23553">
                  <c:v>246.33231930531099</c:v>
                </c:pt>
                <c:pt idx="23554">
                  <c:v>246.28673738566201</c:v>
                </c:pt>
                <c:pt idx="23555">
                  <c:v>246.24317473212801</c:v>
                </c:pt>
                <c:pt idx="23556">
                  <c:v>246.173781835119</c:v>
                </c:pt>
                <c:pt idx="23557">
                  <c:v>246.14185383324099</c:v>
                </c:pt>
                <c:pt idx="23558">
                  <c:v>246.13628227663699</c:v>
                </c:pt>
                <c:pt idx="23559">
                  <c:v>246.045166297061</c:v>
                </c:pt>
                <c:pt idx="23560">
                  <c:v>246.00532947088999</c:v>
                </c:pt>
                <c:pt idx="23561">
                  <c:v>245.83792432795701</c:v>
                </c:pt>
                <c:pt idx="23562">
                  <c:v>245.83279337603099</c:v>
                </c:pt>
                <c:pt idx="23563">
                  <c:v>245.824458206374</c:v>
                </c:pt>
                <c:pt idx="23564">
                  <c:v>245.805881719626</c:v>
                </c:pt>
                <c:pt idx="23565">
                  <c:v>245.79786926235701</c:v>
                </c:pt>
                <c:pt idx="23566">
                  <c:v>245.79175761535501</c:v>
                </c:pt>
                <c:pt idx="23567">
                  <c:v>245.75384996463299</c:v>
                </c:pt>
                <c:pt idx="23568">
                  <c:v>245.753416785849</c:v>
                </c:pt>
                <c:pt idx="23569">
                  <c:v>245.713473069119</c:v>
                </c:pt>
                <c:pt idx="23570">
                  <c:v>245.680934250251</c:v>
                </c:pt>
                <c:pt idx="23571">
                  <c:v>245.67058799582799</c:v>
                </c:pt>
                <c:pt idx="23572">
                  <c:v>245.60386962216899</c:v>
                </c:pt>
                <c:pt idx="23573">
                  <c:v>245.53055919987199</c:v>
                </c:pt>
                <c:pt idx="23574">
                  <c:v>245.52566806217999</c:v>
                </c:pt>
                <c:pt idx="23575">
                  <c:v>245.50012622572501</c:v>
                </c:pt>
                <c:pt idx="23576">
                  <c:v>245.195941582909</c:v>
                </c:pt>
                <c:pt idx="23577">
                  <c:v>245.06455706339599</c:v>
                </c:pt>
                <c:pt idx="23578">
                  <c:v>245.06195804301601</c:v>
                </c:pt>
                <c:pt idx="23579">
                  <c:v>245.05022516946099</c:v>
                </c:pt>
                <c:pt idx="23580">
                  <c:v>244.94920380186599</c:v>
                </c:pt>
                <c:pt idx="23581">
                  <c:v>244.94787699710599</c:v>
                </c:pt>
                <c:pt idx="23582">
                  <c:v>244.92741512486899</c:v>
                </c:pt>
                <c:pt idx="23583">
                  <c:v>244.923116772068</c:v>
                </c:pt>
                <c:pt idx="23584">
                  <c:v>244.910874404982</c:v>
                </c:pt>
                <c:pt idx="23585">
                  <c:v>244.89822074750199</c:v>
                </c:pt>
                <c:pt idx="23586">
                  <c:v>244.84178159403001</c:v>
                </c:pt>
                <c:pt idx="23587">
                  <c:v>244.828157231793</c:v>
                </c:pt>
                <c:pt idx="23588">
                  <c:v>244.80631899085299</c:v>
                </c:pt>
                <c:pt idx="23589">
                  <c:v>244.75244414494301</c:v>
                </c:pt>
                <c:pt idx="23590">
                  <c:v>244.71502763584201</c:v>
                </c:pt>
                <c:pt idx="23591">
                  <c:v>244.63477262701599</c:v>
                </c:pt>
                <c:pt idx="23592">
                  <c:v>244.57830300650701</c:v>
                </c:pt>
                <c:pt idx="23593">
                  <c:v>244.54077861616099</c:v>
                </c:pt>
                <c:pt idx="23594">
                  <c:v>244.423479180795</c:v>
                </c:pt>
                <c:pt idx="23595">
                  <c:v>244.422959175735</c:v>
                </c:pt>
                <c:pt idx="23596">
                  <c:v>244.41852750765801</c:v>
                </c:pt>
                <c:pt idx="23597">
                  <c:v>244.350671412861</c:v>
                </c:pt>
                <c:pt idx="23598">
                  <c:v>244.301106779983</c:v>
                </c:pt>
                <c:pt idx="23599">
                  <c:v>244.291410143311</c:v>
                </c:pt>
                <c:pt idx="23600">
                  <c:v>244.285412476201</c:v>
                </c:pt>
                <c:pt idx="23601">
                  <c:v>244.21740390954901</c:v>
                </c:pt>
                <c:pt idx="23602">
                  <c:v>244.21642430652599</c:v>
                </c:pt>
                <c:pt idx="23603">
                  <c:v>244.195947301763</c:v>
                </c:pt>
                <c:pt idx="23604">
                  <c:v>244.190300578028</c:v>
                </c:pt>
                <c:pt idx="23605">
                  <c:v>244.18500536654599</c:v>
                </c:pt>
                <c:pt idx="23606">
                  <c:v>244.16697716373901</c:v>
                </c:pt>
                <c:pt idx="23607">
                  <c:v>244.12913770820001</c:v>
                </c:pt>
                <c:pt idx="23608">
                  <c:v>244.10264162401299</c:v>
                </c:pt>
                <c:pt idx="23609">
                  <c:v>244.074430878865</c:v>
                </c:pt>
                <c:pt idx="23610">
                  <c:v>244.060971460937</c:v>
                </c:pt>
                <c:pt idx="23611">
                  <c:v>244.046788800531</c:v>
                </c:pt>
                <c:pt idx="23612">
                  <c:v>244.04412784335599</c:v>
                </c:pt>
                <c:pt idx="23613">
                  <c:v>244.04226466475001</c:v>
                </c:pt>
                <c:pt idx="23614">
                  <c:v>243.78791166354799</c:v>
                </c:pt>
                <c:pt idx="23615">
                  <c:v>243.786151357949</c:v>
                </c:pt>
                <c:pt idx="23616">
                  <c:v>243.72474381514101</c:v>
                </c:pt>
                <c:pt idx="23617">
                  <c:v>243.63792222247599</c:v>
                </c:pt>
                <c:pt idx="23618">
                  <c:v>243.63647422848101</c:v>
                </c:pt>
                <c:pt idx="23619">
                  <c:v>243.598298868743</c:v>
                </c:pt>
                <c:pt idx="23620">
                  <c:v>243.58921364123401</c:v>
                </c:pt>
                <c:pt idx="23621">
                  <c:v>243.57916081577901</c:v>
                </c:pt>
                <c:pt idx="23622">
                  <c:v>243.52451868317701</c:v>
                </c:pt>
                <c:pt idx="23623">
                  <c:v>243.51970473384</c:v>
                </c:pt>
                <c:pt idx="23624">
                  <c:v>243.50620047146401</c:v>
                </c:pt>
                <c:pt idx="23625">
                  <c:v>243.46062758508501</c:v>
                </c:pt>
                <c:pt idx="23626">
                  <c:v>243.38982545838201</c:v>
                </c:pt>
                <c:pt idx="23627">
                  <c:v>243.360705484416</c:v>
                </c:pt>
                <c:pt idx="23628">
                  <c:v>243.35857436867201</c:v>
                </c:pt>
                <c:pt idx="23629">
                  <c:v>243.25942995254101</c:v>
                </c:pt>
                <c:pt idx="23630">
                  <c:v>243.245786449294</c:v>
                </c:pt>
                <c:pt idx="23631">
                  <c:v>243.21911986243799</c:v>
                </c:pt>
                <c:pt idx="23632">
                  <c:v>243.15660709013599</c:v>
                </c:pt>
                <c:pt idx="23633">
                  <c:v>243.120899549423</c:v>
                </c:pt>
                <c:pt idx="23634">
                  <c:v>243.10363023210101</c:v>
                </c:pt>
                <c:pt idx="23635">
                  <c:v>243.10332756072299</c:v>
                </c:pt>
                <c:pt idx="23636">
                  <c:v>243.07631453086299</c:v>
                </c:pt>
                <c:pt idx="23637">
                  <c:v>243.06228191327801</c:v>
                </c:pt>
                <c:pt idx="23638">
                  <c:v>243.01462990207301</c:v>
                </c:pt>
                <c:pt idx="23639">
                  <c:v>242.895998163272</c:v>
                </c:pt>
                <c:pt idx="23640">
                  <c:v>242.83748180212899</c:v>
                </c:pt>
                <c:pt idx="23641">
                  <c:v>242.734746891757</c:v>
                </c:pt>
                <c:pt idx="23642">
                  <c:v>242.71083017706701</c:v>
                </c:pt>
                <c:pt idx="23643">
                  <c:v>242.69509112346799</c:v>
                </c:pt>
                <c:pt idx="23644">
                  <c:v>242.69265257172401</c:v>
                </c:pt>
                <c:pt idx="23645">
                  <c:v>242.65258686576701</c:v>
                </c:pt>
                <c:pt idx="23646">
                  <c:v>242.60296287211901</c:v>
                </c:pt>
                <c:pt idx="23647">
                  <c:v>242.58955831651099</c:v>
                </c:pt>
                <c:pt idx="23648">
                  <c:v>242.497601155707</c:v>
                </c:pt>
                <c:pt idx="23649">
                  <c:v>242.47139293718499</c:v>
                </c:pt>
                <c:pt idx="23650">
                  <c:v>242.435389699806</c:v>
                </c:pt>
                <c:pt idx="23651">
                  <c:v>242.430963120001</c:v>
                </c:pt>
                <c:pt idx="23652">
                  <c:v>242.430196869631</c:v>
                </c:pt>
                <c:pt idx="23653">
                  <c:v>242.3788547149</c:v>
                </c:pt>
                <c:pt idx="23654">
                  <c:v>242.29934982797701</c:v>
                </c:pt>
                <c:pt idx="23655">
                  <c:v>242.19806050612399</c:v>
                </c:pt>
                <c:pt idx="23656">
                  <c:v>242.17815708853499</c:v>
                </c:pt>
                <c:pt idx="23657">
                  <c:v>242.17423786833899</c:v>
                </c:pt>
                <c:pt idx="23658">
                  <c:v>242.13581179992099</c:v>
                </c:pt>
                <c:pt idx="23659">
                  <c:v>242.07129605155001</c:v>
                </c:pt>
                <c:pt idx="23660">
                  <c:v>241.990940611713</c:v>
                </c:pt>
                <c:pt idx="23661">
                  <c:v>241.94961399112501</c:v>
                </c:pt>
                <c:pt idx="23662">
                  <c:v>241.898724962606</c:v>
                </c:pt>
                <c:pt idx="23663">
                  <c:v>241.88211025931199</c:v>
                </c:pt>
                <c:pt idx="23664">
                  <c:v>241.850219989143</c:v>
                </c:pt>
                <c:pt idx="23665">
                  <c:v>241.837359951499</c:v>
                </c:pt>
                <c:pt idx="23666">
                  <c:v>241.83469138550799</c:v>
                </c:pt>
                <c:pt idx="23667">
                  <c:v>241.822213773036</c:v>
                </c:pt>
                <c:pt idx="23668">
                  <c:v>241.76413335210401</c:v>
                </c:pt>
                <c:pt idx="23669">
                  <c:v>241.73424849123401</c:v>
                </c:pt>
                <c:pt idx="23670">
                  <c:v>241.644261411922</c:v>
                </c:pt>
                <c:pt idx="23671">
                  <c:v>241.63006763930201</c:v>
                </c:pt>
                <c:pt idx="23672">
                  <c:v>241.611754635778</c:v>
                </c:pt>
                <c:pt idx="23673">
                  <c:v>241.480540404713</c:v>
                </c:pt>
                <c:pt idx="23674">
                  <c:v>241.27573309739799</c:v>
                </c:pt>
                <c:pt idx="23675">
                  <c:v>241.23352128295599</c:v>
                </c:pt>
                <c:pt idx="23676">
                  <c:v>241.19620795887201</c:v>
                </c:pt>
                <c:pt idx="23677">
                  <c:v>241.16691308967199</c:v>
                </c:pt>
                <c:pt idx="23678">
                  <c:v>241.10162404974599</c:v>
                </c:pt>
                <c:pt idx="23679">
                  <c:v>241.04446182433199</c:v>
                </c:pt>
                <c:pt idx="23680">
                  <c:v>241.03916512427301</c:v>
                </c:pt>
                <c:pt idx="23681">
                  <c:v>241.028680725746</c:v>
                </c:pt>
                <c:pt idx="23682">
                  <c:v>241.001381225854</c:v>
                </c:pt>
                <c:pt idx="23683">
                  <c:v>240.90439619788299</c:v>
                </c:pt>
                <c:pt idx="23684">
                  <c:v>240.876466609939</c:v>
                </c:pt>
                <c:pt idx="23685">
                  <c:v>240.86997129974301</c:v>
                </c:pt>
                <c:pt idx="23686">
                  <c:v>240.855540338221</c:v>
                </c:pt>
                <c:pt idx="23687">
                  <c:v>240.769555289463</c:v>
                </c:pt>
                <c:pt idx="23688">
                  <c:v>240.75618285996899</c:v>
                </c:pt>
                <c:pt idx="23689">
                  <c:v>240.65497750803399</c:v>
                </c:pt>
                <c:pt idx="23690">
                  <c:v>240.56637824667499</c:v>
                </c:pt>
                <c:pt idx="23691">
                  <c:v>240.499977676252</c:v>
                </c:pt>
                <c:pt idx="23692">
                  <c:v>240.41798570497201</c:v>
                </c:pt>
                <c:pt idx="23693">
                  <c:v>240.40921297012099</c:v>
                </c:pt>
                <c:pt idx="23694">
                  <c:v>240.33746905855</c:v>
                </c:pt>
                <c:pt idx="23695">
                  <c:v>240.32884611007901</c:v>
                </c:pt>
                <c:pt idx="23696">
                  <c:v>240.324736532049</c:v>
                </c:pt>
                <c:pt idx="23697">
                  <c:v>240.304326264125</c:v>
                </c:pt>
                <c:pt idx="23698">
                  <c:v>240.238309559252</c:v>
                </c:pt>
                <c:pt idx="23699">
                  <c:v>240.15462021743201</c:v>
                </c:pt>
                <c:pt idx="23700">
                  <c:v>240.10022163449801</c:v>
                </c:pt>
                <c:pt idx="23701">
                  <c:v>240.09897644772599</c:v>
                </c:pt>
                <c:pt idx="23702">
                  <c:v>240.04785589212801</c:v>
                </c:pt>
                <c:pt idx="23703">
                  <c:v>239.94397814212101</c:v>
                </c:pt>
                <c:pt idx="23704">
                  <c:v>239.83812411936901</c:v>
                </c:pt>
                <c:pt idx="23705">
                  <c:v>239.826458179437</c:v>
                </c:pt>
                <c:pt idx="23706">
                  <c:v>239.786637495761</c:v>
                </c:pt>
                <c:pt idx="23707">
                  <c:v>239.73566463564899</c:v>
                </c:pt>
                <c:pt idx="23708">
                  <c:v>239.71002956997</c:v>
                </c:pt>
                <c:pt idx="23709">
                  <c:v>239.64278230158899</c:v>
                </c:pt>
                <c:pt idx="23710">
                  <c:v>239.58705887253899</c:v>
                </c:pt>
                <c:pt idx="23711">
                  <c:v>239.56763962565799</c:v>
                </c:pt>
                <c:pt idx="23712">
                  <c:v>239.50944386427901</c:v>
                </c:pt>
                <c:pt idx="23713">
                  <c:v>239.25796396599199</c:v>
                </c:pt>
                <c:pt idx="23714">
                  <c:v>239.24295509021201</c:v>
                </c:pt>
                <c:pt idx="23715">
                  <c:v>239.161382797508</c:v>
                </c:pt>
                <c:pt idx="23716">
                  <c:v>239.13581450732201</c:v>
                </c:pt>
                <c:pt idx="23717">
                  <c:v>239.10660401772</c:v>
                </c:pt>
                <c:pt idx="23718">
                  <c:v>238.99145087657499</c:v>
                </c:pt>
                <c:pt idx="23719">
                  <c:v>238.925696326977</c:v>
                </c:pt>
                <c:pt idx="23720">
                  <c:v>238.84855274495101</c:v>
                </c:pt>
                <c:pt idx="23721">
                  <c:v>238.83288848811199</c:v>
                </c:pt>
                <c:pt idx="23722">
                  <c:v>238.82947435708101</c:v>
                </c:pt>
                <c:pt idx="23723">
                  <c:v>238.80707424121599</c:v>
                </c:pt>
                <c:pt idx="23724">
                  <c:v>238.80027089260801</c:v>
                </c:pt>
                <c:pt idx="23725">
                  <c:v>238.793560191983</c:v>
                </c:pt>
                <c:pt idx="23726">
                  <c:v>238.75524685398801</c:v>
                </c:pt>
                <c:pt idx="23727">
                  <c:v>238.745048008987</c:v>
                </c:pt>
                <c:pt idx="23728">
                  <c:v>238.73636857154801</c:v>
                </c:pt>
                <c:pt idx="23729">
                  <c:v>238.73579555443001</c:v>
                </c:pt>
                <c:pt idx="23730">
                  <c:v>238.73320589517601</c:v>
                </c:pt>
                <c:pt idx="23731">
                  <c:v>238.707359460297</c:v>
                </c:pt>
                <c:pt idx="23732">
                  <c:v>238.693599667348</c:v>
                </c:pt>
                <c:pt idx="23733">
                  <c:v>238.654625352811</c:v>
                </c:pt>
                <c:pt idx="23734">
                  <c:v>238.618111588402</c:v>
                </c:pt>
                <c:pt idx="23735">
                  <c:v>238.540332137147</c:v>
                </c:pt>
                <c:pt idx="23736">
                  <c:v>238.51012338952401</c:v>
                </c:pt>
                <c:pt idx="23737">
                  <c:v>238.47940738555499</c:v>
                </c:pt>
                <c:pt idx="23738">
                  <c:v>238.39704410415899</c:v>
                </c:pt>
                <c:pt idx="23739">
                  <c:v>238.29836360716899</c:v>
                </c:pt>
                <c:pt idx="23740">
                  <c:v>238.29377014836101</c:v>
                </c:pt>
                <c:pt idx="23741">
                  <c:v>238.23641242805601</c:v>
                </c:pt>
                <c:pt idx="23742">
                  <c:v>238.08596274699701</c:v>
                </c:pt>
                <c:pt idx="23743">
                  <c:v>238.07303947335399</c:v>
                </c:pt>
                <c:pt idx="23744">
                  <c:v>238.02774335513999</c:v>
                </c:pt>
                <c:pt idx="23745">
                  <c:v>237.99338948657399</c:v>
                </c:pt>
                <c:pt idx="23746">
                  <c:v>237.98599529788399</c:v>
                </c:pt>
                <c:pt idx="23747">
                  <c:v>237.95926566206299</c:v>
                </c:pt>
                <c:pt idx="23748">
                  <c:v>237.94244295457401</c:v>
                </c:pt>
                <c:pt idx="23749">
                  <c:v>237.90159556899499</c:v>
                </c:pt>
                <c:pt idx="23750">
                  <c:v>237.894418057238</c:v>
                </c:pt>
                <c:pt idx="23751">
                  <c:v>237.79902609585</c:v>
                </c:pt>
                <c:pt idx="23752">
                  <c:v>237.73650288415601</c:v>
                </c:pt>
                <c:pt idx="23753">
                  <c:v>237.725703080409</c:v>
                </c:pt>
                <c:pt idx="23754">
                  <c:v>237.683607843955</c:v>
                </c:pt>
                <c:pt idx="23755">
                  <c:v>237.66273835446299</c:v>
                </c:pt>
                <c:pt idx="23756">
                  <c:v>237.662063736704</c:v>
                </c:pt>
                <c:pt idx="23757">
                  <c:v>237.64295961974199</c:v>
                </c:pt>
                <c:pt idx="23758">
                  <c:v>237.616811712725</c:v>
                </c:pt>
                <c:pt idx="23759">
                  <c:v>237.60759712783599</c:v>
                </c:pt>
                <c:pt idx="23760">
                  <c:v>237.580136077758</c:v>
                </c:pt>
                <c:pt idx="23761">
                  <c:v>237.55350307198199</c:v>
                </c:pt>
                <c:pt idx="23762">
                  <c:v>237.49997329982801</c:v>
                </c:pt>
                <c:pt idx="23763">
                  <c:v>237.47390635359201</c:v>
                </c:pt>
                <c:pt idx="23764">
                  <c:v>237.371745262394</c:v>
                </c:pt>
                <c:pt idx="23765">
                  <c:v>237.35240958558899</c:v>
                </c:pt>
                <c:pt idx="23766">
                  <c:v>237.26871464770099</c:v>
                </c:pt>
                <c:pt idx="23767">
                  <c:v>237.261544554811</c:v>
                </c:pt>
                <c:pt idx="23768">
                  <c:v>237.22374573317299</c:v>
                </c:pt>
                <c:pt idx="23769">
                  <c:v>237.20278740826501</c:v>
                </c:pt>
                <c:pt idx="23770">
                  <c:v>237.17999488815599</c:v>
                </c:pt>
                <c:pt idx="23771">
                  <c:v>237.13822141314901</c:v>
                </c:pt>
                <c:pt idx="23772">
                  <c:v>237.07720790892299</c:v>
                </c:pt>
                <c:pt idx="23773">
                  <c:v>237.060029845608</c:v>
                </c:pt>
                <c:pt idx="23774">
                  <c:v>236.96354590221401</c:v>
                </c:pt>
                <c:pt idx="23775">
                  <c:v>236.96342526240699</c:v>
                </c:pt>
                <c:pt idx="23776">
                  <c:v>236.92098176752</c:v>
                </c:pt>
                <c:pt idx="23777">
                  <c:v>236.765710196263</c:v>
                </c:pt>
                <c:pt idx="23778">
                  <c:v>236.67903471279701</c:v>
                </c:pt>
                <c:pt idx="23779">
                  <c:v>236.65013385038199</c:v>
                </c:pt>
                <c:pt idx="23780">
                  <c:v>236.58867300426499</c:v>
                </c:pt>
                <c:pt idx="23781">
                  <c:v>236.56176643408801</c:v>
                </c:pt>
                <c:pt idx="23782">
                  <c:v>236.54925191428001</c:v>
                </c:pt>
                <c:pt idx="23783">
                  <c:v>236.535609137298</c:v>
                </c:pt>
                <c:pt idx="23784">
                  <c:v>236.43943222005799</c:v>
                </c:pt>
                <c:pt idx="23785">
                  <c:v>236.437227619872</c:v>
                </c:pt>
                <c:pt idx="23786">
                  <c:v>236.42222417656899</c:v>
                </c:pt>
                <c:pt idx="23787">
                  <c:v>236.36689124324101</c:v>
                </c:pt>
                <c:pt idx="23788">
                  <c:v>236.31788131939899</c:v>
                </c:pt>
                <c:pt idx="23789">
                  <c:v>236.31134236422201</c:v>
                </c:pt>
                <c:pt idx="23790">
                  <c:v>236.27019655278099</c:v>
                </c:pt>
                <c:pt idx="23791">
                  <c:v>236.24264215729801</c:v>
                </c:pt>
                <c:pt idx="23792">
                  <c:v>236.20582678772499</c:v>
                </c:pt>
                <c:pt idx="23793">
                  <c:v>236.175131950609</c:v>
                </c:pt>
                <c:pt idx="23794">
                  <c:v>236.164184539453</c:v>
                </c:pt>
                <c:pt idx="23795">
                  <c:v>236.13543649500599</c:v>
                </c:pt>
                <c:pt idx="23796">
                  <c:v>236.11873656100201</c:v>
                </c:pt>
                <c:pt idx="23797">
                  <c:v>236.06937191982499</c:v>
                </c:pt>
                <c:pt idx="23798">
                  <c:v>236.031834511639</c:v>
                </c:pt>
                <c:pt idx="23799">
                  <c:v>235.979478447095</c:v>
                </c:pt>
                <c:pt idx="23800">
                  <c:v>235.97438185567</c:v>
                </c:pt>
                <c:pt idx="23801">
                  <c:v>235.92182489081901</c:v>
                </c:pt>
                <c:pt idx="23802">
                  <c:v>235.89297331402599</c:v>
                </c:pt>
                <c:pt idx="23803">
                  <c:v>235.892954769141</c:v>
                </c:pt>
                <c:pt idx="23804">
                  <c:v>235.86652790668199</c:v>
                </c:pt>
                <c:pt idx="23805">
                  <c:v>235.81954165003501</c:v>
                </c:pt>
                <c:pt idx="23806">
                  <c:v>235.786795040703</c:v>
                </c:pt>
                <c:pt idx="23807">
                  <c:v>235.786141456303</c:v>
                </c:pt>
                <c:pt idx="23808">
                  <c:v>235.78501256960001</c:v>
                </c:pt>
                <c:pt idx="23809">
                  <c:v>235.783942714403</c:v>
                </c:pt>
                <c:pt idx="23810">
                  <c:v>235.76466792387299</c:v>
                </c:pt>
                <c:pt idx="23811">
                  <c:v>235.74836274801601</c:v>
                </c:pt>
                <c:pt idx="23812">
                  <c:v>235.705437146175</c:v>
                </c:pt>
                <c:pt idx="23813">
                  <c:v>235.69454820921899</c:v>
                </c:pt>
                <c:pt idx="23814">
                  <c:v>235.63348900798499</c:v>
                </c:pt>
                <c:pt idx="23815">
                  <c:v>235.554561063059</c:v>
                </c:pt>
                <c:pt idx="23816">
                  <c:v>235.52970622244399</c:v>
                </c:pt>
                <c:pt idx="23817">
                  <c:v>235.48502870313601</c:v>
                </c:pt>
                <c:pt idx="23818">
                  <c:v>235.47951023674901</c:v>
                </c:pt>
                <c:pt idx="23819">
                  <c:v>235.44298280228199</c:v>
                </c:pt>
                <c:pt idx="23820">
                  <c:v>235.43265626595701</c:v>
                </c:pt>
                <c:pt idx="23821">
                  <c:v>235.42804128071799</c:v>
                </c:pt>
                <c:pt idx="23822">
                  <c:v>235.40886132144001</c:v>
                </c:pt>
                <c:pt idx="23823">
                  <c:v>235.38741810722101</c:v>
                </c:pt>
                <c:pt idx="23824">
                  <c:v>235.31883482140699</c:v>
                </c:pt>
                <c:pt idx="23825">
                  <c:v>235.28308331571401</c:v>
                </c:pt>
                <c:pt idx="23826">
                  <c:v>235.17435009481599</c:v>
                </c:pt>
                <c:pt idx="23827">
                  <c:v>235.143117836355</c:v>
                </c:pt>
                <c:pt idx="23828">
                  <c:v>235.13236100847399</c:v>
                </c:pt>
                <c:pt idx="23829">
                  <c:v>235.103025792501</c:v>
                </c:pt>
                <c:pt idx="23830">
                  <c:v>235.03923129434199</c:v>
                </c:pt>
                <c:pt idx="23831">
                  <c:v>234.99698530779099</c:v>
                </c:pt>
                <c:pt idx="23832">
                  <c:v>234.97553224644901</c:v>
                </c:pt>
                <c:pt idx="23833">
                  <c:v>234.96468564429901</c:v>
                </c:pt>
                <c:pt idx="23834">
                  <c:v>234.93689400902099</c:v>
                </c:pt>
                <c:pt idx="23835">
                  <c:v>234.804587591032</c:v>
                </c:pt>
                <c:pt idx="23836">
                  <c:v>234.80421222851999</c:v>
                </c:pt>
                <c:pt idx="23837">
                  <c:v>234.70705877682701</c:v>
                </c:pt>
                <c:pt idx="23838">
                  <c:v>234.705002577448</c:v>
                </c:pt>
                <c:pt idx="23839">
                  <c:v>234.69383573037501</c:v>
                </c:pt>
                <c:pt idx="23840">
                  <c:v>234.64122612403099</c:v>
                </c:pt>
                <c:pt idx="23841">
                  <c:v>234.60062294786101</c:v>
                </c:pt>
                <c:pt idx="23842">
                  <c:v>234.50550947498499</c:v>
                </c:pt>
                <c:pt idx="23843">
                  <c:v>234.48862201519799</c:v>
                </c:pt>
                <c:pt idx="23844">
                  <c:v>234.48788235612699</c:v>
                </c:pt>
                <c:pt idx="23845">
                  <c:v>234.44973663257599</c:v>
                </c:pt>
                <c:pt idx="23846">
                  <c:v>234.368861533472</c:v>
                </c:pt>
                <c:pt idx="23847">
                  <c:v>234.35395354656799</c:v>
                </c:pt>
                <c:pt idx="23848">
                  <c:v>234.35315896283001</c:v>
                </c:pt>
                <c:pt idx="23849">
                  <c:v>234.26645592849201</c:v>
                </c:pt>
                <c:pt idx="23850">
                  <c:v>234.20742119820301</c:v>
                </c:pt>
                <c:pt idx="23851">
                  <c:v>234.16943193941901</c:v>
                </c:pt>
                <c:pt idx="23852">
                  <c:v>234.13161209144599</c:v>
                </c:pt>
                <c:pt idx="23853">
                  <c:v>233.967486348069</c:v>
                </c:pt>
                <c:pt idx="23854">
                  <c:v>233.827575140313</c:v>
                </c:pt>
                <c:pt idx="23855">
                  <c:v>233.82454206454901</c:v>
                </c:pt>
                <c:pt idx="23856">
                  <c:v>233.76338935034499</c:v>
                </c:pt>
                <c:pt idx="23857">
                  <c:v>233.749781833067</c:v>
                </c:pt>
                <c:pt idx="23858">
                  <c:v>233.74557940442199</c:v>
                </c:pt>
                <c:pt idx="23859">
                  <c:v>233.74404037322401</c:v>
                </c:pt>
                <c:pt idx="23860">
                  <c:v>233.72052719559599</c:v>
                </c:pt>
                <c:pt idx="23861">
                  <c:v>233.714701102448</c:v>
                </c:pt>
                <c:pt idx="23862">
                  <c:v>233.70116426200499</c:v>
                </c:pt>
                <c:pt idx="23863">
                  <c:v>233.684710155083</c:v>
                </c:pt>
                <c:pt idx="23864">
                  <c:v>233.579030981572</c:v>
                </c:pt>
                <c:pt idx="23865">
                  <c:v>233.55624753473899</c:v>
                </c:pt>
                <c:pt idx="23866">
                  <c:v>233.43337616748801</c:v>
                </c:pt>
                <c:pt idx="23867">
                  <c:v>233.39168085847001</c:v>
                </c:pt>
                <c:pt idx="23868">
                  <c:v>233.35961762586399</c:v>
                </c:pt>
                <c:pt idx="23869">
                  <c:v>233.35781399079701</c:v>
                </c:pt>
                <c:pt idx="23870">
                  <c:v>233.325881703899</c:v>
                </c:pt>
                <c:pt idx="23871">
                  <c:v>233.27914617387501</c:v>
                </c:pt>
                <c:pt idx="23872">
                  <c:v>233.20905695141701</c:v>
                </c:pt>
                <c:pt idx="23873">
                  <c:v>233.19616800859001</c:v>
                </c:pt>
                <c:pt idx="23874">
                  <c:v>233.16505999287199</c:v>
                </c:pt>
                <c:pt idx="23875">
                  <c:v>233.15658121287399</c:v>
                </c:pt>
                <c:pt idx="23876">
                  <c:v>233.15188176919901</c:v>
                </c:pt>
                <c:pt idx="23877">
                  <c:v>233.10462938364401</c:v>
                </c:pt>
                <c:pt idx="23878">
                  <c:v>233.09749186958601</c:v>
                </c:pt>
                <c:pt idx="23879">
                  <c:v>233.07598164475999</c:v>
                </c:pt>
                <c:pt idx="23880">
                  <c:v>233.03706242507801</c:v>
                </c:pt>
                <c:pt idx="23881">
                  <c:v>233.02223988125701</c:v>
                </c:pt>
                <c:pt idx="23882">
                  <c:v>232.997817287977</c:v>
                </c:pt>
                <c:pt idx="23883">
                  <c:v>232.905855740921</c:v>
                </c:pt>
                <c:pt idx="23884">
                  <c:v>232.899509238641</c:v>
                </c:pt>
                <c:pt idx="23885">
                  <c:v>232.89542913537099</c:v>
                </c:pt>
                <c:pt idx="23886">
                  <c:v>232.849007192534</c:v>
                </c:pt>
                <c:pt idx="23887">
                  <c:v>232.772871751488</c:v>
                </c:pt>
                <c:pt idx="23888">
                  <c:v>232.75540992811099</c:v>
                </c:pt>
                <c:pt idx="23889">
                  <c:v>232.457733155379</c:v>
                </c:pt>
                <c:pt idx="23890">
                  <c:v>232.30598527789701</c:v>
                </c:pt>
                <c:pt idx="23891">
                  <c:v>232.30498655653199</c:v>
                </c:pt>
                <c:pt idx="23892">
                  <c:v>232.29790724380899</c:v>
                </c:pt>
                <c:pt idx="23893">
                  <c:v>232.17464830200501</c:v>
                </c:pt>
                <c:pt idx="23894">
                  <c:v>231.976219770607</c:v>
                </c:pt>
                <c:pt idx="23895">
                  <c:v>231.96877910288899</c:v>
                </c:pt>
                <c:pt idx="23896">
                  <c:v>231.94777324052799</c:v>
                </c:pt>
                <c:pt idx="23897">
                  <c:v>231.92475536582299</c:v>
                </c:pt>
                <c:pt idx="23898">
                  <c:v>231.903918879896</c:v>
                </c:pt>
                <c:pt idx="23899">
                  <c:v>231.89534140680101</c:v>
                </c:pt>
                <c:pt idx="23900">
                  <c:v>231.77799641499999</c:v>
                </c:pt>
                <c:pt idx="23901">
                  <c:v>231.73932478280301</c:v>
                </c:pt>
                <c:pt idx="23902">
                  <c:v>231.72884339771599</c:v>
                </c:pt>
                <c:pt idx="23903">
                  <c:v>231.717839640178</c:v>
                </c:pt>
                <c:pt idx="23904">
                  <c:v>231.70294071894901</c:v>
                </c:pt>
                <c:pt idx="23905">
                  <c:v>231.63193381304799</c:v>
                </c:pt>
                <c:pt idx="23906">
                  <c:v>231.569132871607</c:v>
                </c:pt>
                <c:pt idx="23907">
                  <c:v>231.54249320756199</c:v>
                </c:pt>
                <c:pt idx="23908">
                  <c:v>231.54109827834</c:v>
                </c:pt>
                <c:pt idx="23909">
                  <c:v>231.52456922472001</c:v>
                </c:pt>
                <c:pt idx="23910">
                  <c:v>231.51541496263101</c:v>
                </c:pt>
                <c:pt idx="23911">
                  <c:v>231.50723409573899</c:v>
                </c:pt>
                <c:pt idx="23912">
                  <c:v>231.47973118748999</c:v>
                </c:pt>
                <c:pt idx="23913">
                  <c:v>231.42833372195</c:v>
                </c:pt>
                <c:pt idx="23914">
                  <c:v>231.42557960555601</c:v>
                </c:pt>
                <c:pt idx="23915">
                  <c:v>231.40085918505201</c:v>
                </c:pt>
                <c:pt idx="23916">
                  <c:v>231.321940180556</c:v>
                </c:pt>
                <c:pt idx="23917">
                  <c:v>231.321509156784</c:v>
                </c:pt>
                <c:pt idx="23918">
                  <c:v>231.26426570583999</c:v>
                </c:pt>
                <c:pt idx="23919">
                  <c:v>231.20825206368201</c:v>
                </c:pt>
                <c:pt idx="23920">
                  <c:v>231.09859700510501</c:v>
                </c:pt>
                <c:pt idx="23921">
                  <c:v>230.906968334922</c:v>
                </c:pt>
                <c:pt idx="23922">
                  <c:v>230.88911823657301</c:v>
                </c:pt>
                <c:pt idx="23923">
                  <c:v>230.88821004264</c:v>
                </c:pt>
                <c:pt idx="23924">
                  <c:v>230.85124776952199</c:v>
                </c:pt>
                <c:pt idx="23925">
                  <c:v>230.82193166763301</c:v>
                </c:pt>
                <c:pt idx="23926">
                  <c:v>230.722494020266</c:v>
                </c:pt>
                <c:pt idx="23927">
                  <c:v>230.618864719133</c:v>
                </c:pt>
                <c:pt idx="23928">
                  <c:v>230.603005432618</c:v>
                </c:pt>
                <c:pt idx="23929">
                  <c:v>230.59213571613</c:v>
                </c:pt>
                <c:pt idx="23930">
                  <c:v>230.591650708072</c:v>
                </c:pt>
                <c:pt idx="23931">
                  <c:v>230.57249408143801</c:v>
                </c:pt>
                <c:pt idx="23932">
                  <c:v>230.49484286698299</c:v>
                </c:pt>
                <c:pt idx="23933">
                  <c:v>230.43807773050401</c:v>
                </c:pt>
                <c:pt idx="23934">
                  <c:v>230.42206113825301</c:v>
                </c:pt>
                <c:pt idx="23935">
                  <c:v>230.36011241107099</c:v>
                </c:pt>
                <c:pt idx="23936">
                  <c:v>230.337549089117</c:v>
                </c:pt>
                <c:pt idx="23937">
                  <c:v>230.25106236120899</c:v>
                </c:pt>
                <c:pt idx="23938">
                  <c:v>230.22629904284901</c:v>
                </c:pt>
                <c:pt idx="23939">
                  <c:v>230.19741566853199</c:v>
                </c:pt>
                <c:pt idx="23940">
                  <c:v>230.139639881329</c:v>
                </c:pt>
                <c:pt idx="23941">
                  <c:v>230.092437347296</c:v>
                </c:pt>
                <c:pt idx="23942">
                  <c:v>230.07933376640199</c:v>
                </c:pt>
                <c:pt idx="23943">
                  <c:v>229.91982335126301</c:v>
                </c:pt>
                <c:pt idx="23944">
                  <c:v>229.90557493155001</c:v>
                </c:pt>
                <c:pt idx="23945">
                  <c:v>229.88789502673001</c:v>
                </c:pt>
                <c:pt idx="23946">
                  <c:v>229.84429109287299</c:v>
                </c:pt>
                <c:pt idx="23947">
                  <c:v>229.796231337709</c:v>
                </c:pt>
                <c:pt idx="23948">
                  <c:v>229.788928820108</c:v>
                </c:pt>
                <c:pt idx="23949">
                  <c:v>229.76119324759199</c:v>
                </c:pt>
                <c:pt idx="23950">
                  <c:v>229.711378068729</c:v>
                </c:pt>
                <c:pt idx="23951">
                  <c:v>229.552143058246</c:v>
                </c:pt>
                <c:pt idx="23952">
                  <c:v>229.542435268422</c:v>
                </c:pt>
                <c:pt idx="23953">
                  <c:v>229.46788974776899</c:v>
                </c:pt>
                <c:pt idx="23954">
                  <c:v>229.40705658917801</c:v>
                </c:pt>
                <c:pt idx="23955">
                  <c:v>229.400106146372</c:v>
                </c:pt>
                <c:pt idx="23956">
                  <c:v>229.31235834329101</c:v>
                </c:pt>
                <c:pt idx="23957">
                  <c:v>229.23112698625999</c:v>
                </c:pt>
                <c:pt idx="23958">
                  <c:v>229.222197285232</c:v>
                </c:pt>
                <c:pt idx="23959">
                  <c:v>229.18289147126799</c:v>
                </c:pt>
                <c:pt idx="23960">
                  <c:v>229.127685707121</c:v>
                </c:pt>
                <c:pt idx="23961">
                  <c:v>229.00472388489001</c:v>
                </c:pt>
                <c:pt idx="23962">
                  <c:v>228.98790114825101</c:v>
                </c:pt>
                <c:pt idx="23963">
                  <c:v>228.986768260194</c:v>
                </c:pt>
                <c:pt idx="23964">
                  <c:v>228.959456435709</c:v>
                </c:pt>
                <c:pt idx="23965">
                  <c:v>228.947917136683</c:v>
                </c:pt>
                <c:pt idx="23966">
                  <c:v>228.82269360522201</c:v>
                </c:pt>
                <c:pt idx="23967">
                  <c:v>228.82253158112201</c:v>
                </c:pt>
                <c:pt idx="23968">
                  <c:v>228.74804300947599</c:v>
                </c:pt>
                <c:pt idx="23969">
                  <c:v>228.683276145512</c:v>
                </c:pt>
                <c:pt idx="23970">
                  <c:v>228.66993642966301</c:v>
                </c:pt>
                <c:pt idx="23971">
                  <c:v>228.652649405646</c:v>
                </c:pt>
                <c:pt idx="23972">
                  <c:v>228.580025881822</c:v>
                </c:pt>
                <c:pt idx="23973">
                  <c:v>228.49834577806899</c:v>
                </c:pt>
                <c:pt idx="23974">
                  <c:v>228.45732325485901</c:v>
                </c:pt>
                <c:pt idx="23975">
                  <c:v>228.454569407061</c:v>
                </c:pt>
                <c:pt idx="23976">
                  <c:v>228.42541332939101</c:v>
                </c:pt>
                <c:pt idx="23977">
                  <c:v>228.3934187115</c:v>
                </c:pt>
                <c:pt idx="23978">
                  <c:v>228.38047535438599</c:v>
                </c:pt>
                <c:pt idx="23979">
                  <c:v>228.307792335134</c:v>
                </c:pt>
                <c:pt idx="23980">
                  <c:v>228.23224797613199</c:v>
                </c:pt>
                <c:pt idx="23981">
                  <c:v>228.18741520794799</c:v>
                </c:pt>
                <c:pt idx="23982">
                  <c:v>228.15788192415101</c:v>
                </c:pt>
                <c:pt idx="23983">
                  <c:v>228.13456451584099</c:v>
                </c:pt>
                <c:pt idx="23984">
                  <c:v>228.11839953219999</c:v>
                </c:pt>
                <c:pt idx="23985">
                  <c:v>227.97418908197201</c:v>
                </c:pt>
                <c:pt idx="23986">
                  <c:v>227.92358594550001</c:v>
                </c:pt>
                <c:pt idx="23987">
                  <c:v>227.91535918407499</c:v>
                </c:pt>
                <c:pt idx="23988">
                  <c:v>227.913245859846</c:v>
                </c:pt>
                <c:pt idx="23989">
                  <c:v>227.69538957749299</c:v>
                </c:pt>
                <c:pt idx="23990">
                  <c:v>227.60535157465401</c:v>
                </c:pt>
                <c:pt idx="23991">
                  <c:v>227.56695791524299</c:v>
                </c:pt>
                <c:pt idx="23992">
                  <c:v>227.52743563436499</c:v>
                </c:pt>
                <c:pt idx="23993">
                  <c:v>227.46395487736501</c:v>
                </c:pt>
                <c:pt idx="23994">
                  <c:v>227.45580299583199</c:v>
                </c:pt>
                <c:pt idx="23995">
                  <c:v>227.45390926320101</c:v>
                </c:pt>
                <c:pt idx="23996">
                  <c:v>227.426071187758</c:v>
                </c:pt>
                <c:pt idx="23997">
                  <c:v>227.358056569235</c:v>
                </c:pt>
                <c:pt idx="23998">
                  <c:v>227.30907414356</c:v>
                </c:pt>
                <c:pt idx="23999">
                  <c:v>227.27353109237299</c:v>
                </c:pt>
                <c:pt idx="24000">
                  <c:v>227.252011298398</c:v>
                </c:pt>
                <c:pt idx="24001">
                  <c:v>227.22586748769001</c:v>
                </c:pt>
                <c:pt idx="24002">
                  <c:v>227.134965396615</c:v>
                </c:pt>
                <c:pt idx="24003">
                  <c:v>227.065023423181</c:v>
                </c:pt>
                <c:pt idx="24004">
                  <c:v>227.03564287257299</c:v>
                </c:pt>
                <c:pt idx="24005">
                  <c:v>227.02874601084801</c:v>
                </c:pt>
                <c:pt idx="24006">
                  <c:v>227.024332775875</c:v>
                </c:pt>
                <c:pt idx="24007">
                  <c:v>226.97225948813201</c:v>
                </c:pt>
                <c:pt idx="24008">
                  <c:v>226.94281188265899</c:v>
                </c:pt>
                <c:pt idx="24009">
                  <c:v>226.923835103497</c:v>
                </c:pt>
                <c:pt idx="24010">
                  <c:v>226.88603459015101</c:v>
                </c:pt>
                <c:pt idx="24011">
                  <c:v>226.84012651055801</c:v>
                </c:pt>
                <c:pt idx="24012">
                  <c:v>226.839839174746</c:v>
                </c:pt>
                <c:pt idx="24013">
                  <c:v>226.806856430842</c:v>
                </c:pt>
                <c:pt idx="24014">
                  <c:v>226.801125978019</c:v>
                </c:pt>
                <c:pt idx="24015">
                  <c:v>226.79464625516101</c:v>
                </c:pt>
                <c:pt idx="24016">
                  <c:v>226.791118667912</c:v>
                </c:pt>
                <c:pt idx="24017">
                  <c:v>226.76546995183199</c:v>
                </c:pt>
                <c:pt idx="24018">
                  <c:v>226.757252418962</c:v>
                </c:pt>
                <c:pt idx="24019">
                  <c:v>226.72763008237899</c:v>
                </c:pt>
                <c:pt idx="24020">
                  <c:v>226.43896025171401</c:v>
                </c:pt>
                <c:pt idx="24021">
                  <c:v>226.43253689972099</c:v>
                </c:pt>
                <c:pt idx="24022">
                  <c:v>226.40650753916901</c:v>
                </c:pt>
                <c:pt idx="24023">
                  <c:v>226.288897507245</c:v>
                </c:pt>
                <c:pt idx="24024">
                  <c:v>226.265094592026</c:v>
                </c:pt>
                <c:pt idx="24025">
                  <c:v>226.18316658329101</c:v>
                </c:pt>
                <c:pt idx="24026">
                  <c:v>226.148846275642</c:v>
                </c:pt>
                <c:pt idx="24027">
                  <c:v>226.117579700069</c:v>
                </c:pt>
                <c:pt idx="24028">
                  <c:v>226.08262375177401</c:v>
                </c:pt>
                <c:pt idx="24029">
                  <c:v>226.07335576090699</c:v>
                </c:pt>
                <c:pt idx="24030">
                  <c:v>226.06866625368099</c:v>
                </c:pt>
                <c:pt idx="24031">
                  <c:v>226.06177812793999</c:v>
                </c:pt>
                <c:pt idx="24032">
                  <c:v>226.047606836282</c:v>
                </c:pt>
                <c:pt idx="24033">
                  <c:v>225.96570406644901</c:v>
                </c:pt>
                <c:pt idx="24034">
                  <c:v>225.958765055528</c:v>
                </c:pt>
                <c:pt idx="24035">
                  <c:v>225.928337702524</c:v>
                </c:pt>
                <c:pt idx="24036">
                  <c:v>225.92823640543801</c:v>
                </c:pt>
                <c:pt idx="24037">
                  <c:v>225.86661974141799</c:v>
                </c:pt>
                <c:pt idx="24038">
                  <c:v>225.864226571562</c:v>
                </c:pt>
                <c:pt idx="24039">
                  <c:v>225.86076543646499</c:v>
                </c:pt>
                <c:pt idx="24040">
                  <c:v>225.85355303117399</c:v>
                </c:pt>
                <c:pt idx="24041">
                  <c:v>225.83786284389799</c:v>
                </c:pt>
                <c:pt idx="24042">
                  <c:v>225.79213757118401</c:v>
                </c:pt>
                <c:pt idx="24043">
                  <c:v>225.788501826675</c:v>
                </c:pt>
                <c:pt idx="24044">
                  <c:v>225.78739603485201</c:v>
                </c:pt>
                <c:pt idx="24045">
                  <c:v>225.777895839026</c:v>
                </c:pt>
                <c:pt idx="24046">
                  <c:v>225.753271936468</c:v>
                </c:pt>
                <c:pt idx="24047">
                  <c:v>225.707415552291</c:v>
                </c:pt>
                <c:pt idx="24048">
                  <c:v>225.672637548247</c:v>
                </c:pt>
                <c:pt idx="24049">
                  <c:v>225.637226796215</c:v>
                </c:pt>
                <c:pt idx="24050">
                  <c:v>225.620037184935</c:v>
                </c:pt>
                <c:pt idx="24051">
                  <c:v>225.527613484863</c:v>
                </c:pt>
                <c:pt idx="24052">
                  <c:v>225.49666190172499</c:v>
                </c:pt>
                <c:pt idx="24053">
                  <c:v>225.45267421356201</c:v>
                </c:pt>
                <c:pt idx="24054">
                  <c:v>225.34661571854801</c:v>
                </c:pt>
                <c:pt idx="24055">
                  <c:v>225.258732127066</c:v>
                </c:pt>
                <c:pt idx="24056">
                  <c:v>225.23445721363001</c:v>
                </c:pt>
                <c:pt idx="24057">
                  <c:v>225.13648224839801</c:v>
                </c:pt>
                <c:pt idx="24058">
                  <c:v>225.12557258882899</c:v>
                </c:pt>
                <c:pt idx="24059">
                  <c:v>224.98640968970901</c:v>
                </c:pt>
                <c:pt idx="24060">
                  <c:v>224.80906125699701</c:v>
                </c:pt>
                <c:pt idx="24061">
                  <c:v>224.80564974558001</c:v>
                </c:pt>
                <c:pt idx="24062">
                  <c:v>224.80517597267999</c:v>
                </c:pt>
                <c:pt idx="24063">
                  <c:v>224.78973001792599</c:v>
                </c:pt>
                <c:pt idx="24064">
                  <c:v>224.69946574351499</c:v>
                </c:pt>
                <c:pt idx="24065">
                  <c:v>224.66497022713199</c:v>
                </c:pt>
                <c:pt idx="24066">
                  <c:v>224.58744419976401</c:v>
                </c:pt>
                <c:pt idx="24067">
                  <c:v>224.519561773578</c:v>
                </c:pt>
                <c:pt idx="24068">
                  <c:v>224.49096801164899</c:v>
                </c:pt>
                <c:pt idx="24069">
                  <c:v>224.48861519997899</c:v>
                </c:pt>
                <c:pt idx="24070">
                  <c:v>224.457230929741</c:v>
                </c:pt>
                <c:pt idx="24071">
                  <c:v>224.43936199972299</c:v>
                </c:pt>
                <c:pt idx="24072">
                  <c:v>224.417631375978</c:v>
                </c:pt>
                <c:pt idx="24073">
                  <c:v>224.33438289184099</c:v>
                </c:pt>
                <c:pt idx="24074">
                  <c:v>224.331465739945</c:v>
                </c:pt>
                <c:pt idx="24075">
                  <c:v>224.31739199976599</c:v>
                </c:pt>
                <c:pt idx="24076">
                  <c:v>224.25894436384399</c:v>
                </c:pt>
                <c:pt idx="24077">
                  <c:v>224.23895457878899</c:v>
                </c:pt>
                <c:pt idx="24078">
                  <c:v>224.208759126746</c:v>
                </c:pt>
                <c:pt idx="24079">
                  <c:v>224.18511931712499</c:v>
                </c:pt>
                <c:pt idx="24080">
                  <c:v>224.079155194549</c:v>
                </c:pt>
                <c:pt idx="24081">
                  <c:v>223.95414095526399</c:v>
                </c:pt>
                <c:pt idx="24082">
                  <c:v>223.92857902560499</c:v>
                </c:pt>
                <c:pt idx="24083">
                  <c:v>223.921512929729</c:v>
                </c:pt>
                <c:pt idx="24084">
                  <c:v>223.81744741214999</c:v>
                </c:pt>
                <c:pt idx="24085">
                  <c:v>223.80720915465599</c:v>
                </c:pt>
                <c:pt idx="24086">
                  <c:v>223.772502658344</c:v>
                </c:pt>
                <c:pt idx="24087">
                  <c:v>223.76405930769499</c:v>
                </c:pt>
                <c:pt idx="24088">
                  <c:v>223.73576987106</c:v>
                </c:pt>
                <c:pt idx="24089">
                  <c:v>223.726600134645</c:v>
                </c:pt>
                <c:pt idx="24090">
                  <c:v>223.72398896734001</c:v>
                </c:pt>
                <c:pt idx="24091">
                  <c:v>223.69271012961701</c:v>
                </c:pt>
                <c:pt idx="24092">
                  <c:v>223.6908978454</c:v>
                </c:pt>
                <c:pt idx="24093">
                  <c:v>223.69074428709601</c:v>
                </c:pt>
                <c:pt idx="24094">
                  <c:v>223.68091829388101</c:v>
                </c:pt>
                <c:pt idx="24095">
                  <c:v>223.643578996896</c:v>
                </c:pt>
                <c:pt idx="24096">
                  <c:v>223.58828425622099</c:v>
                </c:pt>
                <c:pt idx="24097">
                  <c:v>223.56726567635801</c:v>
                </c:pt>
                <c:pt idx="24098">
                  <c:v>223.56184023940901</c:v>
                </c:pt>
                <c:pt idx="24099">
                  <c:v>223.55810022937899</c:v>
                </c:pt>
                <c:pt idx="24100">
                  <c:v>223.52014156494701</c:v>
                </c:pt>
                <c:pt idx="24101">
                  <c:v>223.519068392441</c:v>
                </c:pt>
                <c:pt idx="24102">
                  <c:v>223.508065622647</c:v>
                </c:pt>
                <c:pt idx="24103">
                  <c:v>223.46861606704499</c:v>
                </c:pt>
                <c:pt idx="24104">
                  <c:v>223.406494992924</c:v>
                </c:pt>
                <c:pt idx="24105">
                  <c:v>223.401899659018</c:v>
                </c:pt>
                <c:pt idx="24106">
                  <c:v>223.379869836946</c:v>
                </c:pt>
                <c:pt idx="24107">
                  <c:v>223.36514348259001</c:v>
                </c:pt>
                <c:pt idx="24108">
                  <c:v>223.354657899453</c:v>
                </c:pt>
                <c:pt idx="24109">
                  <c:v>223.34594960793001</c:v>
                </c:pt>
                <c:pt idx="24110">
                  <c:v>223.29878650721099</c:v>
                </c:pt>
                <c:pt idx="24111">
                  <c:v>223.27087017818499</c:v>
                </c:pt>
                <c:pt idx="24112">
                  <c:v>223.23894099857301</c:v>
                </c:pt>
                <c:pt idx="24113">
                  <c:v>223.17107651378501</c:v>
                </c:pt>
                <c:pt idx="24114">
                  <c:v>223.11802468405901</c:v>
                </c:pt>
                <c:pt idx="24115">
                  <c:v>223.094805503972</c:v>
                </c:pt>
                <c:pt idx="24116">
                  <c:v>223.07632701485599</c:v>
                </c:pt>
                <c:pt idx="24117">
                  <c:v>223.05319307120001</c:v>
                </c:pt>
                <c:pt idx="24118">
                  <c:v>222.93538261373499</c:v>
                </c:pt>
                <c:pt idx="24119">
                  <c:v>222.93148666053301</c:v>
                </c:pt>
                <c:pt idx="24120">
                  <c:v>222.920765636326</c:v>
                </c:pt>
                <c:pt idx="24121">
                  <c:v>222.89546705641399</c:v>
                </c:pt>
                <c:pt idx="24122">
                  <c:v>222.88044904209099</c:v>
                </c:pt>
                <c:pt idx="24123">
                  <c:v>222.875721089628</c:v>
                </c:pt>
                <c:pt idx="24124">
                  <c:v>222.87159025539501</c:v>
                </c:pt>
                <c:pt idx="24125">
                  <c:v>222.84595322316301</c:v>
                </c:pt>
                <c:pt idx="24126">
                  <c:v>222.75938554888</c:v>
                </c:pt>
                <c:pt idx="24127">
                  <c:v>222.71954150473201</c:v>
                </c:pt>
                <c:pt idx="24128">
                  <c:v>222.70329541088699</c:v>
                </c:pt>
                <c:pt idx="24129">
                  <c:v>222.693721690194</c:v>
                </c:pt>
                <c:pt idx="24130">
                  <c:v>222.666052219177</c:v>
                </c:pt>
                <c:pt idx="24131">
                  <c:v>222.56311933157599</c:v>
                </c:pt>
                <c:pt idx="24132">
                  <c:v>222.550061160729</c:v>
                </c:pt>
                <c:pt idx="24133">
                  <c:v>222.48162137330601</c:v>
                </c:pt>
                <c:pt idx="24134">
                  <c:v>222.450357440966</c:v>
                </c:pt>
                <c:pt idx="24135">
                  <c:v>222.44010890246599</c:v>
                </c:pt>
                <c:pt idx="24136">
                  <c:v>222.40019127482</c:v>
                </c:pt>
                <c:pt idx="24137">
                  <c:v>222.39420689171899</c:v>
                </c:pt>
                <c:pt idx="24138">
                  <c:v>222.36495172804601</c:v>
                </c:pt>
                <c:pt idx="24139">
                  <c:v>222.34805905416201</c:v>
                </c:pt>
                <c:pt idx="24140">
                  <c:v>222.25842878600201</c:v>
                </c:pt>
                <c:pt idx="24141">
                  <c:v>222.24971284483601</c:v>
                </c:pt>
                <c:pt idx="24142">
                  <c:v>222.24541433990001</c:v>
                </c:pt>
                <c:pt idx="24143">
                  <c:v>222.24420005581101</c:v>
                </c:pt>
                <c:pt idx="24144">
                  <c:v>222.220715276607</c:v>
                </c:pt>
                <c:pt idx="24145">
                  <c:v>222.17809499713201</c:v>
                </c:pt>
                <c:pt idx="24146">
                  <c:v>222.15619233011901</c:v>
                </c:pt>
                <c:pt idx="24147">
                  <c:v>222.15418816886299</c:v>
                </c:pt>
                <c:pt idx="24148">
                  <c:v>222.107109651733</c:v>
                </c:pt>
                <c:pt idx="24149">
                  <c:v>222.05050030611</c:v>
                </c:pt>
                <c:pt idx="24150">
                  <c:v>222.04874560409399</c:v>
                </c:pt>
                <c:pt idx="24151">
                  <c:v>221.97698369334</c:v>
                </c:pt>
                <c:pt idx="24152">
                  <c:v>221.97041056774501</c:v>
                </c:pt>
                <c:pt idx="24153">
                  <c:v>221.95061897875701</c:v>
                </c:pt>
                <c:pt idx="24154">
                  <c:v>221.94384891357899</c:v>
                </c:pt>
                <c:pt idx="24155">
                  <c:v>221.93375777557</c:v>
                </c:pt>
                <c:pt idx="24156">
                  <c:v>221.85285810147599</c:v>
                </c:pt>
                <c:pt idx="24157">
                  <c:v>221.80892532884599</c:v>
                </c:pt>
                <c:pt idx="24158">
                  <c:v>221.78813997010499</c:v>
                </c:pt>
                <c:pt idx="24159">
                  <c:v>221.759926540458</c:v>
                </c:pt>
                <c:pt idx="24160">
                  <c:v>221.74291714680501</c:v>
                </c:pt>
                <c:pt idx="24161">
                  <c:v>221.673728474759</c:v>
                </c:pt>
                <c:pt idx="24162">
                  <c:v>221.672432838715</c:v>
                </c:pt>
                <c:pt idx="24163">
                  <c:v>221.604035689385</c:v>
                </c:pt>
                <c:pt idx="24164">
                  <c:v>221.58923188137101</c:v>
                </c:pt>
                <c:pt idx="24165">
                  <c:v>221.52804533600801</c:v>
                </c:pt>
                <c:pt idx="24166">
                  <c:v>221.51365017033501</c:v>
                </c:pt>
                <c:pt idx="24167">
                  <c:v>221.48002282102101</c:v>
                </c:pt>
                <c:pt idx="24168">
                  <c:v>221.45330616697001</c:v>
                </c:pt>
                <c:pt idx="24169">
                  <c:v>221.38316574808701</c:v>
                </c:pt>
                <c:pt idx="24170">
                  <c:v>221.380846748062</c:v>
                </c:pt>
                <c:pt idx="24171">
                  <c:v>221.362248188899</c:v>
                </c:pt>
                <c:pt idx="24172">
                  <c:v>221.361540194621</c:v>
                </c:pt>
                <c:pt idx="24173">
                  <c:v>221.31185186356001</c:v>
                </c:pt>
                <c:pt idx="24174">
                  <c:v>221.28054828403199</c:v>
                </c:pt>
                <c:pt idx="24175">
                  <c:v>221.25651306617999</c:v>
                </c:pt>
                <c:pt idx="24176">
                  <c:v>221.231236056923</c:v>
                </c:pt>
                <c:pt idx="24177">
                  <c:v>221.21861567889999</c:v>
                </c:pt>
                <c:pt idx="24178">
                  <c:v>221.21674652255101</c:v>
                </c:pt>
                <c:pt idx="24179">
                  <c:v>221.155528313535</c:v>
                </c:pt>
                <c:pt idx="24180">
                  <c:v>221.155292824637</c:v>
                </c:pt>
                <c:pt idx="24181">
                  <c:v>221.14160402711499</c:v>
                </c:pt>
                <c:pt idx="24182">
                  <c:v>221.058767293523</c:v>
                </c:pt>
                <c:pt idx="24183">
                  <c:v>220.95296834973999</c:v>
                </c:pt>
                <c:pt idx="24184">
                  <c:v>220.90158050572299</c:v>
                </c:pt>
                <c:pt idx="24185">
                  <c:v>220.862193479236</c:v>
                </c:pt>
                <c:pt idx="24186">
                  <c:v>220.79152635434201</c:v>
                </c:pt>
                <c:pt idx="24187">
                  <c:v>220.671671909797</c:v>
                </c:pt>
                <c:pt idx="24188">
                  <c:v>220.64262673232</c:v>
                </c:pt>
                <c:pt idx="24189">
                  <c:v>220.584147093062</c:v>
                </c:pt>
                <c:pt idx="24190">
                  <c:v>220.56764352457199</c:v>
                </c:pt>
                <c:pt idx="24191">
                  <c:v>220.55348708099399</c:v>
                </c:pt>
                <c:pt idx="24192">
                  <c:v>220.52505617129501</c:v>
                </c:pt>
                <c:pt idx="24193">
                  <c:v>220.488880809515</c:v>
                </c:pt>
                <c:pt idx="24194">
                  <c:v>220.40321156821699</c:v>
                </c:pt>
                <c:pt idx="24195">
                  <c:v>220.266911514436</c:v>
                </c:pt>
                <c:pt idx="24196">
                  <c:v>220.26585965785901</c:v>
                </c:pt>
                <c:pt idx="24197">
                  <c:v>220.25470253319401</c:v>
                </c:pt>
                <c:pt idx="24198">
                  <c:v>220.243711856581</c:v>
                </c:pt>
                <c:pt idx="24199">
                  <c:v>220.24063256206199</c:v>
                </c:pt>
                <c:pt idx="24200">
                  <c:v>220.090079707954</c:v>
                </c:pt>
                <c:pt idx="24201">
                  <c:v>220.01880408265501</c:v>
                </c:pt>
                <c:pt idx="24202">
                  <c:v>220.00510593616301</c:v>
                </c:pt>
                <c:pt idx="24203">
                  <c:v>219.88112221929501</c:v>
                </c:pt>
                <c:pt idx="24204">
                  <c:v>219.82542025927</c:v>
                </c:pt>
                <c:pt idx="24205">
                  <c:v>219.71333568154799</c:v>
                </c:pt>
                <c:pt idx="24206">
                  <c:v>219.706018750433</c:v>
                </c:pt>
                <c:pt idx="24207">
                  <c:v>219.68135969030899</c:v>
                </c:pt>
                <c:pt idx="24208">
                  <c:v>219.65522286815099</c:v>
                </c:pt>
                <c:pt idx="24209">
                  <c:v>219.62208311656599</c:v>
                </c:pt>
                <c:pt idx="24210">
                  <c:v>219.60611065297601</c:v>
                </c:pt>
                <c:pt idx="24211">
                  <c:v>219.521817848875</c:v>
                </c:pt>
                <c:pt idx="24212">
                  <c:v>219.40596531468</c:v>
                </c:pt>
                <c:pt idx="24213">
                  <c:v>219.39436509057001</c:v>
                </c:pt>
                <c:pt idx="24214">
                  <c:v>219.17386863731701</c:v>
                </c:pt>
                <c:pt idx="24215">
                  <c:v>219.169790929675</c:v>
                </c:pt>
                <c:pt idx="24216">
                  <c:v>219.124239508816</c:v>
                </c:pt>
                <c:pt idx="24217">
                  <c:v>219.086623621717</c:v>
                </c:pt>
                <c:pt idx="24218">
                  <c:v>219.085406080231</c:v>
                </c:pt>
                <c:pt idx="24219">
                  <c:v>219.06059940386001</c:v>
                </c:pt>
                <c:pt idx="24220">
                  <c:v>219.06047162925901</c:v>
                </c:pt>
                <c:pt idx="24221">
                  <c:v>219.020665255171</c:v>
                </c:pt>
                <c:pt idx="24222">
                  <c:v>218.90855744472799</c:v>
                </c:pt>
                <c:pt idx="24223">
                  <c:v>218.891427289316</c:v>
                </c:pt>
                <c:pt idx="24224">
                  <c:v>218.823930374176</c:v>
                </c:pt>
                <c:pt idx="24225">
                  <c:v>218.81466459550799</c:v>
                </c:pt>
                <c:pt idx="24226">
                  <c:v>218.799427680668</c:v>
                </c:pt>
                <c:pt idx="24227">
                  <c:v>218.77481093970499</c:v>
                </c:pt>
                <c:pt idx="24228">
                  <c:v>218.74401734941</c:v>
                </c:pt>
                <c:pt idx="24229">
                  <c:v>218.716702500465</c:v>
                </c:pt>
                <c:pt idx="24230">
                  <c:v>218.56381436920401</c:v>
                </c:pt>
                <c:pt idx="24231">
                  <c:v>218.54928520871999</c:v>
                </c:pt>
                <c:pt idx="24232">
                  <c:v>218.46862931568501</c:v>
                </c:pt>
                <c:pt idx="24233">
                  <c:v>218.39123440364901</c:v>
                </c:pt>
                <c:pt idx="24234">
                  <c:v>218.345249872306</c:v>
                </c:pt>
                <c:pt idx="24235">
                  <c:v>218.275938779059</c:v>
                </c:pt>
                <c:pt idx="24236">
                  <c:v>218.25274824131699</c:v>
                </c:pt>
                <c:pt idx="24237">
                  <c:v>218.193826398136</c:v>
                </c:pt>
                <c:pt idx="24238">
                  <c:v>218.19363789353699</c:v>
                </c:pt>
                <c:pt idx="24239">
                  <c:v>218.10082637779001</c:v>
                </c:pt>
                <c:pt idx="24240">
                  <c:v>218.08791524018901</c:v>
                </c:pt>
                <c:pt idx="24241">
                  <c:v>218.04914349631599</c:v>
                </c:pt>
                <c:pt idx="24242">
                  <c:v>218.01388620469601</c:v>
                </c:pt>
                <c:pt idx="24243">
                  <c:v>217.91477116994</c:v>
                </c:pt>
                <c:pt idx="24244">
                  <c:v>217.88874187127999</c:v>
                </c:pt>
                <c:pt idx="24245">
                  <c:v>217.87406117715199</c:v>
                </c:pt>
                <c:pt idx="24246">
                  <c:v>217.86354594165701</c:v>
                </c:pt>
                <c:pt idx="24247">
                  <c:v>217.802218104616</c:v>
                </c:pt>
                <c:pt idx="24248">
                  <c:v>217.793356586313</c:v>
                </c:pt>
                <c:pt idx="24249">
                  <c:v>217.78408620378201</c:v>
                </c:pt>
                <c:pt idx="24250">
                  <c:v>217.662537547808</c:v>
                </c:pt>
                <c:pt idx="24251">
                  <c:v>217.588190849808</c:v>
                </c:pt>
                <c:pt idx="24252">
                  <c:v>217.556606486839</c:v>
                </c:pt>
                <c:pt idx="24253">
                  <c:v>217.53909349391199</c:v>
                </c:pt>
                <c:pt idx="24254">
                  <c:v>217.48268391735499</c:v>
                </c:pt>
                <c:pt idx="24255">
                  <c:v>217.48007766458201</c:v>
                </c:pt>
                <c:pt idx="24256">
                  <c:v>217.46741624985</c:v>
                </c:pt>
                <c:pt idx="24257">
                  <c:v>217.408925466818</c:v>
                </c:pt>
                <c:pt idx="24258">
                  <c:v>217.376666358818</c:v>
                </c:pt>
                <c:pt idx="24259">
                  <c:v>217.35442015884399</c:v>
                </c:pt>
                <c:pt idx="24260">
                  <c:v>217.351477916302</c:v>
                </c:pt>
                <c:pt idx="24261">
                  <c:v>217.31960921310801</c:v>
                </c:pt>
                <c:pt idx="24262">
                  <c:v>217.300417427779</c:v>
                </c:pt>
                <c:pt idx="24263">
                  <c:v>217.27311588731001</c:v>
                </c:pt>
                <c:pt idx="24264">
                  <c:v>217.262640786791</c:v>
                </c:pt>
                <c:pt idx="24265">
                  <c:v>217.220168982633</c:v>
                </c:pt>
                <c:pt idx="24266">
                  <c:v>217.21486648277201</c:v>
                </c:pt>
                <c:pt idx="24267">
                  <c:v>217.211144839567</c:v>
                </c:pt>
                <c:pt idx="24268">
                  <c:v>217.20457484250699</c:v>
                </c:pt>
                <c:pt idx="24269">
                  <c:v>217.19767921109701</c:v>
                </c:pt>
                <c:pt idx="24270">
                  <c:v>217.194988435228</c:v>
                </c:pt>
                <c:pt idx="24271">
                  <c:v>217.17423440835401</c:v>
                </c:pt>
                <c:pt idx="24272">
                  <c:v>217.14518440749899</c:v>
                </c:pt>
                <c:pt idx="24273">
                  <c:v>217.11418320801801</c:v>
                </c:pt>
                <c:pt idx="24274">
                  <c:v>217.04000412744199</c:v>
                </c:pt>
                <c:pt idx="24275">
                  <c:v>216.97848377461801</c:v>
                </c:pt>
                <c:pt idx="24276">
                  <c:v>216.95030651931401</c:v>
                </c:pt>
                <c:pt idx="24277">
                  <c:v>216.93449915767201</c:v>
                </c:pt>
                <c:pt idx="24278">
                  <c:v>216.87977765790299</c:v>
                </c:pt>
                <c:pt idx="24279">
                  <c:v>216.87910051322601</c:v>
                </c:pt>
                <c:pt idx="24280">
                  <c:v>216.87109700546301</c:v>
                </c:pt>
                <c:pt idx="24281">
                  <c:v>216.778442768952</c:v>
                </c:pt>
                <c:pt idx="24282">
                  <c:v>216.776181365025</c:v>
                </c:pt>
                <c:pt idx="24283">
                  <c:v>216.71370467044301</c:v>
                </c:pt>
                <c:pt idx="24284">
                  <c:v>216.67339288687799</c:v>
                </c:pt>
                <c:pt idx="24285">
                  <c:v>216.64345871448</c:v>
                </c:pt>
                <c:pt idx="24286">
                  <c:v>216.622085049828</c:v>
                </c:pt>
                <c:pt idx="24287">
                  <c:v>216.54600354191001</c:v>
                </c:pt>
                <c:pt idx="24288">
                  <c:v>216.53627037404999</c:v>
                </c:pt>
                <c:pt idx="24289">
                  <c:v>216.41805248254599</c:v>
                </c:pt>
                <c:pt idx="24290">
                  <c:v>216.38966861954299</c:v>
                </c:pt>
                <c:pt idx="24291">
                  <c:v>216.36844481922401</c:v>
                </c:pt>
                <c:pt idx="24292">
                  <c:v>216.34423619315501</c:v>
                </c:pt>
                <c:pt idx="24293">
                  <c:v>216.25598810690099</c:v>
                </c:pt>
                <c:pt idx="24294">
                  <c:v>216.25490329467701</c:v>
                </c:pt>
                <c:pt idx="24295">
                  <c:v>216.22143379050701</c:v>
                </c:pt>
                <c:pt idx="24296">
                  <c:v>216.204324234479</c:v>
                </c:pt>
                <c:pt idx="24297">
                  <c:v>216.20119131733799</c:v>
                </c:pt>
                <c:pt idx="24298">
                  <c:v>216.18179550577801</c:v>
                </c:pt>
                <c:pt idx="24299">
                  <c:v>216.074655564491</c:v>
                </c:pt>
                <c:pt idx="24300">
                  <c:v>216.06215662244199</c:v>
                </c:pt>
                <c:pt idx="24301">
                  <c:v>216.05237466680799</c:v>
                </c:pt>
                <c:pt idx="24302">
                  <c:v>216.01896960594499</c:v>
                </c:pt>
                <c:pt idx="24303">
                  <c:v>215.94143986431601</c:v>
                </c:pt>
                <c:pt idx="24304">
                  <c:v>215.93677234511799</c:v>
                </c:pt>
                <c:pt idx="24305">
                  <c:v>215.87190945617499</c:v>
                </c:pt>
                <c:pt idx="24306">
                  <c:v>215.79234794473501</c:v>
                </c:pt>
                <c:pt idx="24307">
                  <c:v>215.73137738646099</c:v>
                </c:pt>
                <c:pt idx="24308">
                  <c:v>215.683604972334</c:v>
                </c:pt>
                <c:pt idx="24309">
                  <c:v>215.65561382937099</c:v>
                </c:pt>
                <c:pt idx="24310">
                  <c:v>215.58840721416399</c:v>
                </c:pt>
                <c:pt idx="24311">
                  <c:v>215.565646273667</c:v>
                </c:pt>
                <c:pt idx="24312">
                  <c:v>215.50721635819701</c:v>
                </c:pt>
                <c:pt idx="24313">
                  <c:v>215.43585001681399</c:v>
                </c:pt>
                <c:pt idx="24314">
                  <c:v>215.41756278086299</c:v>
                </c:pt>
                <c:pt idx="24315">
                  <c:v>215.33700638208501</c:v>
                </c:pt>
                <c:pt idx="24316">
                  <c:v>215.269870685071</c:v>
                </c:pt>
                <c:pt idx="24317">
                  <c:v>215.19975328372499</c:v>
                </c:pt>
                <c:pt idx="24318">
                  <c:v>215.11970762494099</c:v>
                </c:pt>
                <c:pt idx="24319">
                  <c:v>215.109762891477</c:v>
                </c:pt>
                <c:pt idx="24320">
                  <c:v>215.073833612133</c:v>
                </c:pt>
                <c:pt idx="24321">
                  <c:v>215.02658903971101</c:v>
                </c:pt>
                <c:pt idx="24322">
                  <c:v>214.964026299208</c:v>
                </c:pt>
                <c:pt idx="24323">
                  <c:v>214.931963534414</c:v>
                </c:pt>
                <c:pt idx="24324">
                  <c:v>214.911445833778</c:v>
                </c:pt>
                <c:pt idx="24325">
                  <c:v>214.90218343397399</c:v>
                </c:pt>
                <c:pt idx="24326">
                  <c:v>214.87702813203299</c:v>
                </c:pt>
                <c:pt idx="24327">
                  <c:v>214.87449554929901</c:v>
                </c:pt>
                <c:pt idx="24328">
                  <c:v>214.863741971027</c:v>
                </c:pt>
                <c:pt idx="24329">
                  <c:v>214.83136862751701</c:v>
                </c:pt>
                <c:pt idx="24330">
                  <c:v>214.826252146961</c:v>
                </c:pt>
                <c:pt idx="24331">
                  <c:v>214.809386601254</c:v>
                </c:pt>
                <c:pt idx="24332">
                  <c:v>214.68133622296699</c:v>
                </c:pt>
                <c:pt idx="24333">
                  <c:v>214.67655647919699</c:v>
                </c:pt>
                <c:pt idx="24334">
                  <c:v>214.666830456414</c:v>
                </c:pt>
                <c:pt idx="24335">
                  <c:v>214.638748042787</c:v>
                </c:pt>
                <c:pt idx="24336">
                  <c:v>214.58521200704399</c:v>
                </c:pt>
                <c:pt idx="24337">
                  <c:v>214.575374051241</c:v>
                </c:pt>
                <c:pt idx="24338">
                  <c:v>214.53125713673199</c:v>
                </c:pt>
                <c:pt idx="24339">
                  <c:v>214.477876453184</c:v>
                </c:pt>
                <c:pt idx="24340">
                  <c:v>214.31449365420701</c:v>
                </c:pt>
                <c:pt idx="24341">
                  <c:v>214.30300075435099</c:v>
                </c:pt>
                <c:pt idx="24342">
                  <c:v>214.274596247641</c:v>
                </c:pt>
                <c:pt idx="24343">
                  <c:v>214.17923525072399</c:v>
                </c:pt>
                <c:pt idx="24344">
                  <c:v>214.13993850264299</c:v>
                </c:pt>
                <c:pt idx="24345">
                  <c:v>214.12226985461299</c:v>
                </c:pt>
                <c:pt idx="24346">
                  <c:v>214.10063519927999</c:v>
                </c:pt>
                <c:pt idx="24347">
                  <c:v>214.097944668352</c:v>
                </c:pt>
                <c:pt idx="24348">
                  <c:v>214.08422352586899</c:v>
                </c:pt>
                <c:pt idx="24349">
                  <c:v>214.08253598745401</c:v>
                </c:pt>
                <c:pt idx="24350">
                  <c:v>214.01868976222599</c:v>
                </c:pt>
                <c:pt idx="24351">
                  <c:v>213.95364219459699</c:v>
                </c:pt>
                <c:pt idx="24352">
                  <c:v>213.90347880569999</c:v>
                </c:pt>
                <c:pt idx="24353">
                  <c:v>213.88547648467599</c:v>
                </c:pt>
                <c:pt idx="24354">
                  <c:v>213.872364345227</c:v>
                </c:pt>
                <c:pt idx="24355">
                  <c:v>213.65903023172299</c:v>
                </c:pt>
                <c:pt idx="24356">
                  <c:v>213.653428243554</c:v>
                </c:pt>
                <c:pt idx="24357">
                  <c:v>213.56797999175799</c:v>
                </c:pt>
                <c:pt idx="24358">
                  <c:v>213.56465230763001</c:v>
                </c:pt>
                <c:pt idx="24359">
                  <c:v>213.503440434401</c:v>
                </c:pt>
                <c:pt idx="24360">
                  <c:v>213.44594768591</c:v>
                </c:pt>
                <c:pt idx="24361">
                  <c:v>213.40348881552401</c:v>
                </c:pt>
                <c:pt idx="24362">
                  <c:v>213.391751943402</c:v>
                </c:pt>
                <c:pt idx="24363">
                  <c:v>213.28717071193401</c:v>
                </c:pt>
                <c:pt idx="24364">
                  <c:v>213.28078615785</c:v>
                </c:pt>
                <c:pt idx="24365">
                  <c:v>213.26234981481201</c:v>
                </c:pt>
                <c:pt idx="24366">
                  <c:v>213.259293940378</c:v>
                </c:pt>
                <c:pt idx="24367">
                  <c:v>213.245104286909</c:v>
                </c:pt>
                <c:pt idx="24368">
                  <c:v>213.179753974173</c:v>
                </c:pt>
                <c:pt idx="24369">
                  <c:v>213.17158315707201</c:v>
                </c:pt>
                <c:pt idx="24370">
                  <c:v>213.16835700724101</c:v>
                </c:pt>
                <c:pt idx="24371">
                  <c:v>213.14934915714699</c:v>
                </c:pt>
                <c:pt idx="24372">
                  <c:v>213.06026761576999</c:v>
                </c:pt>
                <c:pt idx="24373">
                  <c:v>213.04009670541501</c:v>
                </c:pt>
                <c:pt idx="24374">
                  <c:v>213.03234984573299</c:v>
                </c:pt>
                <c:pt idx="24375">
                  <c:v>212.99474152703399</c:v>
                </c:pt>
                <c:pt idx="24376">
                  <c:v>212.985132697983</c:v>
                </c:pt>
                <c:pt idx="24377">
                  <c:v>212.971287923722</c:v>
                </c:pt>
                <c:pt idx="24378">
                  <c:v>212.971017522192</c:v>
                </c:pt>
                <c:pt idx="24379">
                  <c:v>212.95071880019401</c:v>
                </c:pt>
                <c:pt idx="24380">
                  <c:v>212.93085697440799</c:v>
                </c:pt>
                <c:pt idx="24381">
                  <c:v>212.850977879504</c:v>
                </c:pt>
                <c:pt idx="24382">
                  <c:v>212.80730710730299</c:v>
                </c:pt>
                <c:pt idx="24383">
                  <c:v>212.77687878930399</c:v>
                </c:pt>
                <c:pt idx="24384">
                  <c:v>212.690088403244</c:v>
                </c:pt>
                <c:pt idx="24385">
                  <c:v>212.59103727156099</c:v>
                </c:pt>
                <c:pt idx="24386">
                  <c:v>212.546951936146</c:v>
                </c:pt>
                <c:pt idx="24387">
                  <c:v>212.543550826684</c:v>
                </c:pt>
                <c:pt idx="24388">
                  <c:v>212.511195205799</c:v>
                </c:pt>
                <c:pt idx="24389">
                  <c:v>212.471010673405</c:v>
                </c:pt>
                <c:pt idx="24390">
                  <c:v>212.45811074152499</c:v>
                </c:pt>
                <c:pt idx="24391">
                  <c:v>212.37666708089</c:v>
                </c:pt>
                <c:pt idx="24392">
                  <c:v>212.37363266848701</c:v>
                </c:pt>
                <c:pt idx="24393">
                  <c:v>212.234940399133</c:v>
                </c:pt>
                <c:pt idx="24394">
                  <c:v>212.13080834912</c:v>
                </c:pt>
                <c:pt idx="24395">
                  <c:v>212.04618602099899</c:v>
                </c:pt>
                <c:pt idx="24396">
                  <c:v>212.02216120181501</c:v>
                </c:pt>
                <c:pt idx="24397">
                  <c:v>211.900900848861</c:v>
                </c:pt>
                <c:pt idx="24398">
                  <c:v>211.88513367240799</c:v>
                </c:pt>
                <c:pt idx="24399">
                  <c:v>211.83575352248101</c:v>
                </c:pt>
                <c:pt idx="24400">
                  <c:v>211.80819102204899</c:v>
                </c:pt>
                <c:pt idx="24401">
                  <c:v>211.80790882524099</c:v>
                </c:pt>
                <c:pt idx="24402">
                  <c:v>211.80373730670601</c:v>
                </c:pt>
                <c:pt idx="24403">
                  <c:v>211.763212052916</c:v>
                </c:pt>
                <c:pt idx="24404">
                  <c:v>211.754143239917</c:v>
                </c:pt>
                <c:pt idx="24405">
                  <c:v>211.74554134390499</c:v>
                </c:pt>
                <c:pt idx="24406">
                  <c:v>211.63016097212699</c:v>
                </c:pt>
                <c:pt idx="24407">
                  <c:v>211.62303335424099</c:v>
                </c:pt>
                <c:pt idx="24408">
                  <c:v>211.575077695603</c:v>
                </c:pt>
                <c:pt idx="24409">
                  <c:v>211.55554354766599</c:v>
                </c:pt>
                <c:pt idx="24410">
                  <c:v>211.53812869158199</c:v>
                </c:pt>
                <c:pt idx="24411">
                  <c:v>211.53808861012001</c:v>
                </c:pt>
                <c:pt idx="24412">
                  <c:v>211.534014844453</c:v>
                </c:pt>
                <c:pt idx="24413">
                  <c:v>211.413570792873</c:v>
                </c:pt>
                <c:pt idx="24414">
                  <c:v>211.373695284619</c:v>
                </c:pt>
                <c:pt idx="24415">
                  <c:v>211.37006332603499</c:v>
                </c:pt>
                <c:pt idx="24416">
                  <c:v>211.36548194344101</c:v>
                </c:pt>
                <c:pt idx="24417">
                  <c:v>211.26351394868101</c:v>
                </c:pt>
                <c:pt idx="24418">
                  <c:v>211.24018966879501</c:v>
                </c:pt>
                <c:pt idx="24419">
                  <c:v>211.208572460011</c:v>
                </c:pt>
                <c:pt idx="24420">
                  <c:v>211.18358060726001</c:v>
                </c:pt>
                <c:pt idx="24421">
                  <c:v>211.138203102175</c:v>
                </c:pt>
                <c:pt idx="24422">
                  <c:v>211.12931475230499</c:v>
                </c:pt>
                <c:pt idx="24423">
                  <c:v>211.10308231969799</c:v>
                </c:pt>
                <c:pt idx="24424">
                  <c:v>211.05121859739799</c:v>
                </c:pt>
                <c:pt idx="24425">
                  <c:v>211.046687529558</c:v>
                </c:pt>
                <c:pt idx="24426">
                  <c:v>210.99967550319101</c:v>
                </c:pt>
                <c:pt idx="24427">
                  <c:v>210.97035264011501</c:v>
                </c:pt>
                <c:pt idx="24428">
                  <c:v>210.96930867035499</c:v>
                </c:pt>
                <c:pt idx="24429">
                  <c:v>210.876642540532</c:v>
                </c:pt>
                <c:pt idx="24430">
                  <c:v>210.87188561279001</c:v>
                </c:pt>
                <c:pt idx="24431">
                  <c:v>210.863059315192</c:v>
                </c:pt>
                <c:pt idx="24432">
                  <c:v>210.84897803496199</c:v>
                </c:pt>
                <c:pt idx="24433">
                  <c:v>210.842861792489</c:v>
                </c:pt>
                <c:pt idx="24434">
                  <c:v>210.830931355741</c:v>
                </c:pt>
                <c:pt idx="24435">
                  <c:v>210.79411218626399</c:v>
                </c:pt>
                <c:pt idx="24436">
                  <c:v>210.771796117458</c:v>
                </c:pt>
                <c:pt idx="24437">
                  <c:v>210.731491107794</c:v>
                </c:pt>
                <c:pt idx="24438">
                  <c:v>210.699482558216</c:v>
                </c:pt>
                <c:pt idx="24439">
                  <c:v>210.65987446781901</c:v>
                </c:pt>
                <c:pt idx="24440">
                  <c:v>210.56271178883901</c:v>
                </c:pt>
                <c:pt idx="24441">
                  <c:v>210.56069297469799</c:v>
                </c:pt>
                <c:pt idx="24442">
                  <c:v>210.55463015517401</c:v>
                </c:pt>
                <c:pt idx="24443">
                  <c:v>210.55287333497199</c:v>
                </c:pt>
                <c:pt idx="24444">
                  <c:v>210.48574660800799</c:v>
                </c:pt>
                <c:pt idx="24445">
                  <c:v>210.476008286047</c:v>
                </c:pt>
                <c:pt idx="24446">
                  <c:v>210.41113641857399</c:v>
                </c:pt>
                <c:pt idx="24447">
                  <c:v>210.36677908368</c:v>
                </c:pt>
                <c:pt idx="24448">
                  <c:v>210.28662635764701</c:v>
                </c:pt>
                <c:pt idx="24449">
                  <c:v>210.22523271737401</c:v>
                </c:pt>
                <c:pt idx="24450">
                  <c:v>210.17060543996701</c:v>
                </c:pt>
                <c:pt idx="24451">
                  <c:v>210.164273128415</c:v>
                </c:pt>
                <c:pt idx="24452">
                  <c:v>210.09715710346299</c:v>
                </c:pt>
                <c:pt idx="24453">
                  <c:v>210.087178941833</c:v>
                </c:pt>
                <c:pt idx="24454">
                  <c:v>210.05128997211699</c:v>
                </c:pt>
                <c:pt idx="24455">
                  <c:v>210.00305772473399</c:v>
                </c:pt>
                <c:pt idx="24456">
                  <c:v>209.97949442709299</c:v>
                </c:pt>
                <c:pt idx="24457">
                  <c:v>209.972602073833</c:v>
                </c:pt>
                <c:pt idx="24458">
                  <c:v>209.94491309263401</c:v>
                </c:pt>
                <c:pt idx="24459">
                  <c:v>209.79034860128399</c:v>
                </c:pt>
                <c:pt idx="24460">
                  <c:v>209.75198833216899</c:v>
                </c:pt>
                <c:pt idx="24461">
                  <c:v>209.728724869584</c:v>
                </c:pt>
                <c:pt idx="24462">
                  <c:v>209.72108417077101</c:v>
                </c:pt>
                <c:pt idx="24463">
                  <c:v>209.65028456209001</c:v>
                </c:pt>
                <c:pt idx="24464">
                  <c:v>209.56100151428899</c:v>
                </c:pt>
                <c:pt idx="24465">
                  <c:v>209.51201878268401</c:v>
                </c:pt>
                <c:pt idx="24466">
                  <c:v>209.481530439729</c:v>
                </c:pt>
                <c:pt idx="24467">
                  <c:v>209.43947037230001</c:v>
                </c:pt>
                <c:pt idx="24468">
                  <c:v>209.43175888558599</c:v>
                </c:pt>
                <c:pt idx="24469">
                  <c:v>209.37727069094399</c:v>
                </c:pt>
                <c:pt idx="24470">
                  <c:v>209.324399413832</c:v>
                </c:pt>
                <c:pt idx="24471">
                  <c:v>209.19603089834399</c:v>
                </c:pt>
                <c:pt idx="24472">
                  <c:v>209.109357356847</c:v>
                </c:pt>
                <c:pt idx="24473">
                  <c:v>209.08401934993501</c:v>
                </c:pt>
                <c:pt idx="24474">
                  <c:v>209.04427630095199</c:v>
                </c:pt>
                <c:pt idx="24475">
                  <c:v>208.89141032692001</c:v>
                </c:pt>
                <c:pt idx="24476">
                  <c:v>208.84063170904199</c:v>
                </c:pt>
                <c:pt idx="24477">
                  <c:v>208.828924169186</c:v>
                </c:pt>
                <c:pt idx="24478">
                  <c:v>208.81144112067</c:v>
                </c:pt>
                <c:pt idx="24479">
                  <c:v>208.79595589817899</c:v>
                </c:pt>
                <c:pt idx="24480">
                  <c:v>208.791019795079</c:v>
                </c:pt>
                <c:pt idx="24481">
                  <c:v>208.733949038178</c:v>
                </c:pt>
                <c:pt idx="24482">
                  <c:v>208.68494614157899</c:v>
                </c:pt>
                <c:pt idx="24483">
                  <c:v>208.66780009679599</c:v>
                </c:pt>
                <c:pt idx="24484">
                  <c:v>208.657282298437</c:v>
                </c:pt>
                <c:pt idx="24485">
                  <c:v>208.63491106092201</c:v>
                </c:pt>
                <c:pt idx="24486">
                  <c:v>208.621019605226</c:v>
                </c:pt>
                <c:pt idx="24487">
                  <c:v>208.58837179701101</c:v>
                </c:pt>
                <c:pt idx="24488">
                  <c:v>208.57821473212999</c:v>
                </c:pt>
                <c:pt idx="24489">
                  <c:v>208.552388258821</c:v>
                </c:pt>
                <c:pt idx="24490">
                  <c:v>208.55186382906001</c:v>
                </c:pt>
                <c:pt idx="24491">
                  <c:v>208.42706789024601</c:v>
                </c:pt>
                <c:pt idx="24492">
                  <c:v>208.41129121899601</c:v>
                </c:pt>
                <c:pt idx="24493">
                  <c:v>208.403211861984</c:v>
                </c:pt>
                <c:pt idx="24494">
                  <c:v>208.389610227199</c:v>
                </c:pt>
                <c:pt idx="24495">
                  <c:v>208.38576301893301</c:v>
                </c:pt>
                <c:pt idx="24496">
                  <c:v>208.33972592052399</c:v>
                </c:pt>
                <c:pt idx="24497">
                  <c:v>208.33838136725501</c:v>
                </c:pt>
                <c:pt idx="24498">
                  <c:v>208.23661086471799</c:v>
                </c:pt>
                <c:pt idx="24499">
                  <c:v>208.21923601812799</c:v>
                </c:pt>
                <c:pt idx="24500">
                  <c:v>208.168783545298</c:v>
                </c:pt>
                <c:pt idx="24501">
                  <c:v>208.16285642893399</c:v>
                </c:pt>
                <c:pt idx="24502">
                  <c:v>208.09871584713099</c:v>
                </c:pt>
                <c:pt idx="24503">
                  <c:v>207.98824861697901</c:v>
                </c:pt>
                <c:pt idx="24504">
                  <c:v>207.983913275014</c:v>
                </c:pt>
                <c:pt idx="24505">
                  <c:v>207.96637413565</c:v>
                </c:pt>
                <c:pt idx="24506">
                  <c:v>207.966027412366</c:v>
                </c:pt>
                <c:pt idx="24507">
                  <c:v>207.9220941989</c:v>
                </c:pt>
                <c:pt idx="24508">
                  <c:v>207.77402124219799</c:v>
                </c:pt>
                <c:pt idx="24509">
                  <c:v>207.76270697850299</c:v>
                </c:pt>
                <c:pt idx="24510">
                  <c:v>207.75813429348099</c:v>
                </c:pt>
                <c:pt idx="24511">
                  <c:v>207.744298419675</c:v>
                </c:pt>
                <c:pt idx="24512">
                  <c:v>207.734088099909</c:v>
                </c:pt>
                <c:pt idx="24513">
                  <c:v>207.704864980444</c:v>
                </c:pt>
                <c:pt idx="24514">
                  <c:v>207.68176830281999</c:v>
                </c:pt>
                <c:pt idx="24515">
                  <c:v>207.66224050092299</c:v>
                </c:pt>
                <c:pt idx="24516">
                  <c:v>207.66157330884101</c:v>
                </c:pt>
                <c:pt idx="24517">
                  <c:v>207.57626988168499</c:v>
                </c:pt>
                <c:pt idx="24518">
                  <c:v>207.51903107530799</c:v>
                </c:pt>
                <c:pt idx="24519">
                  <c:v>207.502785043698</c:v>
                </c:pt>
                <c:pt idx="24520">
                  <c:v>207.378362030955</c:v>
                </c:pt>
                <c:pt idx="24521">
                  <c:v>207.37341252887001</c:v>
                </c:pt>
                <c:pt idx="24522">
                  <c:v>207.34832997771801</c:v>
                </c:pt>
                <c:pt idx="24523">
                  <c:v>207.34158020756499</c:v>
                </c:pt>
                <c:pt idx="24524">
                  <c:v>207.32899130472401</c:v>
                </c:pt>
                <c:pt idx="24525">
                  <c:v>207.30491725808201</c:v>
                </c:pt>
                <c:pt idx="24526">
                  <c:v>207.24092725233999</c:v>
                </c:pt>
                <c:pt idx="24527">
                  <c:v>207.24039599203999</c:v>
                </c:pt>
                <c:pt idx="24528">
                  <c:v>207.234162208149</c:v>
                </c:pt>
                <c:pt idx="24529">
                  <c:v>207.118880959086</c:v>
                </c:pt>
                <c:pt idx="24530">
                  <c:v>207.00662321842199</c:v>
                </c:pt>
                <c:pt idx="24531">
                  <c:v>206.98698942720799</c:v>
                </c:pt>
                <c:pt idx="24532">
                  <c:v>206.954939483538</c:v>
                </c:pt>
                <c:pt idx="24533">
                  <c:v>206.761607962206</c:v>
                </c:pt>
                <c:pt idx="24534">
                  <c:v>206.73986015898399</c:v>
                </c:pt>
                <c:pt idx="24535">
                  <c:v>206.72448825430999</c:v>
                </c:pt>
                <c:pt idx="24536">
                  <c:v>206.71330226584899</c:v>
                </c:pt>
                <c:pt idx="24537">
                  <c:v>206.697912620263</c:v>
                </c:pt>
                <c:pt idx="24538">
                  <c:v>206.68765624409599</c:v>
                </c:pt>
                <c:pt idx="24539">
                  <c:v>206.61528094610901</c:v>
                </c:pt>
                <c:pt idx="24540">
                  <c:v>206.60093907797901</c:v>
                </c:pt>
                <c:pt idx="24541">
                  <c:v>206.56403968603399</c:v>
                </c:pt>
                <c:pt idx="24542">
                  <c:v>206.56300082191001</c:v>
                </c:pt>
                <c:pt idx="24543">
                  <c:v>206.51742702481999</c:v>
                </c:pt>
                <c:pt idx="24544">
                  <c:v>206.49079198389299</c:v>
                </c:pt>
                <c:pt idx="24545">
                  <c:v>206.46703878748201</c:v>
                </c:pt>
                <c:pt idx="24546">
                  <c:v>206.46132473236099</c:v>
                </c:pt>
                <c:pt idx="24547">
                  <c:v>206.409450566674</c:v>
                </c:pt>
                <c:pt idx="24548">
                  <c:v>206.40774696549201</c:v>
                </c:pt>
                <c:pt idx="24549">
                  <c:v>206.255292661244</c:v>
                </c:pt>
                <c:pt idx="24550">
                  <c:v>206.22845214895</c:v>
                </c:pt>
                <c:pt idx="24551">
                  <c:v>206.21717974768299</c:v>
                </c:pt>
                <c:pt idx="24552">
                  <c:v>206.18012835811899</c:v>
                </c:pt>
                <c:pt idx="24553">
                  <c:v>206.15086495087499</c:v>
                </c:pt>
                <c:pt idx="24554">
                  <c:v>206.14328340055101</c:v>
                </c:pt>
                <c:pt idx="24555">
                  <c:v>206.12296772956199</c:v>
                </c:pt>
                <c:pt idx="24556">
                  <c:v>206.116328808471</c:v>
                </c:pt>
                <c:pt idx="24557">
                  <c:v>206.053376176087</c:v>
                </c:pt>
                <c:pt idx="24558">
                  <c:v>206.046897770149</c:v>
                </c:pt>
                <c:pt idx="24559">
                  <c:v>206.03196834480201</c:v>
                </c:pt>
                <c:pt idx="24560">
                  <c:v>206.007838031852</c:v>
                </c:pt>
                <c:pt idx="24561">
                  <c:v>206.00749253601199</c:v>
                </c:pt>
                <c:pt idx="24562">
                  <c:v>205.98013679541901</c:v>
                </c:pt>
                <c:pt idx="24563">
                  <c:v>205.94222779626801</c:v>
                </c:pt>
                <c:pt idx="24564">
                  <c:v>205.867256317575</c:v>
                </c:pt>
                <c:pt idx="24565">
                  <c:v>205.757243576164</c:v>
                </c:pt>
                <c:pt idx="24566">
                  <c:v>205.727745476585</c:v>
                </c:pt>
                <c:pt idx="24567">
                  <c:v>205.72561535930001</c:v>
                </c:pt>
                <c:pt idx="24568">
                  <c:v>205.72509884874401</c:v>
                </c:pt>
                <c:pt idx="24569">
                  <c:v>205.68362716886199</c:v>
                </c:pt>
                <c:pt idx="24570">
                  <c:v>205.61585064021401</c:v>
                </c:pt>
                <c:pt idx="24571">
                  <c:v>205.607789263303</c:v>
                </c:pt>
                <c:pt idx="24572">
                  <c:v>205.59449879972101</c:v>
                </c:pt>
                <c:pt idx="24573">
                  <c:v>205.54554613314201</c:v>
                </c:pt>
                <c:pt idx="24574">
                  <c:v>205.522741029108</c:v>
                </c:pt>
                <c:pt idx="24575">
                  <c:v>205.51024485674</c:v>
                </c:pt>
                <c:pt idx="24576">
                  <c:v>205.50851664509801</c:v>
                </c:pt>
                <c:pt idx="24577">
                  <c:v>205.442278601982</c:v>
                </c:pt>
                <c:pt idx="24578">
                  <c:v>205.33876606468201</c:v>
                </c:pt>
                <c:pt idx="24579">
                  <c:v>205.33081355073901</c:v>
                </c:pt>
                <c:pt idx="24580">
                  <c:v>205.32431455754201</c:v>
                </c:pt>
                <c:pt idx="24581">
                  <c:v>205.277078312577</c:v>
                </c:pt>
                <c:pt idx="24582">
                  <c:v>205.25617245206499</c:v>
                </c:pt>
                <c:pt idx="24583">
                  <c:v>205.238453563745</c:v>
                </c:pt>
                <c:pt idx="24584">
                  <c:v>205.173147619389</c:v>
                </c:pt>
                <c:pt idx="24585">
                  <c:v>205.142848496818</c:v>
                </c:pt>
                <c:pt idx="24586">
                  <c:v>205.116905895461</c:v>
                </c:pt>
                <c:pt idx="24587">
                  <c:v>205.09567777397899</c:v>
                </c:pt>
                <c:pt idx="24588">
                  <c:v>204.98015976374899</c:v>
                </c:pt>
                <c:pt idx="24589">
                  <c:v>204.93684122147499</c:v>
                </c:pt>
                <c:pt idx="24590">
                  <c:v>204.83511735571099</c:v>
                </c:pt>
                <c:pt idx="24591">
                  <c:v>204.813915233145</c:v>
                </c:pt>
                <c:pt idx="24592">
                  <c:v>204.779590711314</c:v>
                </c:pt>
                <c:pt idx="24593">
                  <c:v>204.76538063874401</c:v>
                </c:pt>
                <c:pt idx="24594">
                  <c:v>204.75667949675801</c:v>
                </c:pt>
                <c:pt idx="24595">
                  <c:v>204.72767993802501</c:v>
                </c:pt>
                <c:pt idx="24596">
                  <c:v>204.71283659804101</c:v>
                </c:pt>
                <c:pt idx="24597">
                  <c:v>204.68734567698701</c:v>
                </c:pt>
                <c:pt idx="24598">
                  <c:v>204.650363555545</c:v>
                </c:pt>
                <c:pt idx="24599">
                  <c:v>204.64738249509401</c:v>
                </c:pt>
                <c:pt idx="24600">
                  <c:v>204.612503158951</c:v>
                </c:pt>
                <c:pt idx="24601">
                  <c:v>204.586150628235</c:v>
                </c:pt>
                <c:pt idx="24602">
                  <c:v>204.55402113652801</c:v>
                </c:pt>
                <c:pt idx="24603">
                  <c:v>204.542116189719</c:v>
                </c:pt>
                <c:pt idx="24604">
                  <c:v>204.52748341864</c:v>
                </c:pt>
                <c:pt idx="24605">
                  <c:v>204.516127178175</c:v>
                </c:pt>
                <c:pt idx="24606">
                  <c:v>204.51165699576299</c:v>
                </c:pt>
                <c:pt idx="24607">
                  <c:v>204.45293187818299</c:v>
                </c:pt>
                <c:pt idx="24608">
                  <c:v>204.391743524547</c:v>
                </c:pt>
                <c:pt idx="24609">
                  <c:v>204.38503831892501</c:v>
                </c:pt>
                <c:pt idx="24610">
                  <c:v>204.36422592324701</c:v>
                </c:pt>
                <c:pt idx="24611">
                  <c:v>204.334627409495</c:v>
                </c:pt>
                <c:pt idx="24612">
                  <c:v>204.318374003283</c:v>
                </c:pt>
                <c:pt idx="24613">
                  <c:v>204.312786677151</c:v>
                </c:pt>
                <c:pt idx="24614">
                  <c:v>204.227263328817</c:v>
                </c:pt>
                <c:pt idx="24615">
                  <c:v>204.01935673047501</c:v>
                </c:pt>
                <c:pt idx="24616">
                  <c:v>204.01578961588399</c:v>
                </c:pt>
                <c:pt idx="24617">
                  <c:v>203.969198419961</c:v>
                </c:pt>
                <c:pt idx="24618">
                  <c:v>203.883427224928</c:v>
                </c:pt>
                <c:pt idx="24619">
                  <c:v>203.82516747616299</c:v>
                </c:pt>
                <c:pt idx="24620">
                  <c:v>203.81258157167801</c:v>
                </c:pt>
                <c:pt idx="24621">
                  <c:v>203.79519483641101</c:v>
                </c:pt>
                <c:pt idx="24622">
                  <c:v>203.793583419241</c:v>
                </c:pt>
                <c:pt idx="24623">
                  <c:v>203.77949881988201</c:v>
                </c:pt>
                <c:pt idx="24624">
                  <c:v>203.73026530372101</c:v>
                </c:pt>
                <c:pt idx="24625">
                  <c:v>203.69707511373301</c:v>
                </c:pt>
                <c:pt idx="24626">
                  <c:v>203.689143313519</c:v>
                </c:pt>
                <c:pt idx="24627">
                  <c:v>203.687712344262</c:v>
                </c:pt>
                <c:pt idx="24628">
                  <c:v>203.679843245379</c:v>
                </c:pt>
                <c:pt idx="24629">
                  <c:v>203.65046042783601</c:v>
                </c:pt>
                <c:pt idx="24630">
                  <c:v>203.555915639273</c:v>
                </c:pt>
                <c:pt idx="24631">
                  <c:v>203.47589236773001</c:v>
                </c:pt>
                <c:pt idx="24632">
                  <c:v>203.44288029795899</c:v>
                </c:pt>
                <c:pt idx="24633">
                  <c:v>203.43777311579601</c:v>
                </c:pt>
                <c:pt idx="24634">
                  <c:v>203.33554587613801</c:v>
                </c:pt>
                <c:pt idx="24635">
                  <c:v>203.288502705638</c:v>
                </c:pt>
                <c:pt idx="24636">
                  <c:v>203.25221679212399</c:v>
                </c:pt>
                <c:pt idx="24637">
                  <c:v>203.22216069926</c:v>
                </c:pt>
                <c:pt idx="24638">
                  <c:v>203.11246768360499</c:v>
                </c:pt>
                <c:pt idx="24639">
                  <c:v>203.08066378296201</c:v>
                </c:pt>
                <c:pt idx="24640">
                  <c:v>203.07841133150501</c:v>
                </c:pt>
                <c:pt idx="24641">
                  <c:v>203.03874736824901</c:v>
                </c:pt>
                <c:pt idx="24642">
                  <c:v>203.02792230690201</c:v>
                </c:pt>
                <c:pt idx="24643">
                  <c:v>203.005492131891</c:v>
                </c:pt>
                <c:pt idx="24644">
                  <c:v>202.96272240627999</c:v>
                </c:pt>
                <c:pt idx="24645">
                  <c:v>202.94880665132101</c:v>
                </c:pt>
                <c:pt idx="24646">
                  <c:v>202.944049581527</c:v>
                </c:pt>
                <c:pt idx="24647">
                  <c:v>202.92994969641899</c:v>
                </c:pt>
                <c:pt idx="24648">
                  <c:v>202.92753448979201</c:v>
                </c:pt>
                <c:pt idx="24649">
                  <c:v>202.89941451195401</c:v>
                </c:pt>
                <c:pt idx="24650">
                  <c:v>202.79745647144301</c:v>
                </c:pt>
                <c:pt idx="24651">
                  <c:v>202.77972989836499</c:v>
                </c:pt>
                <c:pt idx="24652">
                  <c:v>202.71748730884701</c:v>
                </c:pt>
                <c:pt idx="24653">
                  <c:v>202.67118696220899</c:v>
                </c:pt>
                <c:pt idx="24654">
                  <c:v>202.59132368565901</c:v>
                </c:pt>
                <c:pt idx="24655">
                  <c:v>202.42837547090599</c:v>
                </c:pt>
                <c:pt idx="24656">
                  <c:v>202.42667618330699</c:v>
                </c:pt>
                <c:pt idx="24657">
                  <c:v>202.400356227847</c:v>
                </c:pt>
                <c:pt idx="24658">
                  <c:v>202.34866965227101</c:v>
                </c:pt>
                <c:pt idx="24659">
                  <c:v>202.302821262767</c:v>
                </c:pt>
                <c:pt idx="24660">
                  <c:v>202.157641838259</c:v>
                </c:pt>
                <c:pt idx="24661">
                  <c:v>202.12971448107299</c:v>
                </c:pt>
                <c:pt idx="24662">
                  <c:v>202.11586848017799</c:v>
                </c:pt>
                <c:pt idx="24663">
                  <c:v>202.059943242808</c:v>
                </c:pt>
                <c:pt idx="24664">
                  <c:v>202.05157267768399</c:v>
                </c:pt>
                <c:pt idx="24665">
                  <c:v>201.999484248752</c:v>
                </c:pt>
                <c:pt idx="24666">
                  <c:v>201.981394731618</c:v>
                </c:pt>
                <c:pt idx="24667">
                  <c:v>201.93404275640199</c:v>
                </c:pt>
                <c:pt idx="24668">
                  <c:v>201.92587197942001</c:v>
                </c:pt>
                <c:pt idx="24669">
                  <c:v>201.92527852692999</c:v>
                </c:pt>
                <c:pt idx="24670">
                  <c:v>201.899128923136</c:v>
                </c:pt>
                <c:pt idx="24671">
                  <c:v>201.807070628612</c:v>
                </c:pt>
                <c:pt idx="24672">
                  <c:v>201.74504653893101</c:v>
                </c:pt>
                <c:pt idx="24673">
                  <c:v>201.73201175270901</c:v>
                </c:pt>
                <c:pt idx="24674">
                  <c:v>201.66342594987401</c:v>
                </c:pt>
                <c:pt idx="24675">
                  <c:v>201.660791123731</c:v>
                </c:pt>
                <c:pt idx="24676">
                  <c:v>201.660745311608</c:v>
                </c:pt>
                <c:pt idx="24677">
                  <c:v>201.635778914366</c:v>
                </c:pt>
                <c:pt idx="24678">
                  <c:v>201.59508245280199</c:v>
                </c:pt>
                <c:pt idx="24679">
                  <c:v>201.550102751525</c:v>
                </c:pt>
                <c:pt idx="24680">
                  <c:v>201.47959157879399</c:v>
                </c:pt>
                <c:pt idx="24681">
                  <c:v>201.47727494390401</c:v>
                </c:pt>
                <c:pt idx="24682">
                  <c:v>201.462058905145</c:v>
                </c:pt>
                <c:pt idx="24683">
                  <c:v>201.33257077964001</c:v>
                </c:pt>
                <c:pt idx="24684">
                  <c:v>201.289263647382</c:v>
                </c:pt>
                <c:pt idx="24685">
                  <c:v>201.28079589726801</c:v>
                </c:pt>
                <c:pt idx="24686">
                  <c:v>201.271486302261</c:v>
                </c:pt>
                <c:pt idx="24687">
                  <c:v>201.24745679017801</c:v>
                </c:pt>
                <c:pt idx="24688">
                  <c:v>201.24279072848401</c:v>
                </c:pt>
                <c:pt idx="24689">
                  <c:v>201.22210529446599</c:v>
                </c:pt>
                <c:pt idx="24690">
                  <c:v>201.20575710079601</c:v>
                </c:pt>
                <c:pt idx="24691">
                  <c:v>201.14262246441001</c:v>
                </c:pt>
                <c:pt idx="24692">
                  <c:v>201.13876356783501</c:v>
                </c:pt>
                <c:pt idx="24693">
                  <c:v>201.07254587702499</c:v>
                </c:pt>
                <c:pt idx="24694">
                  <c:v>201.071655121383</c:v>
                </c:pt>
                <c:pt idx="24695">
                  <c:v>201.066634509328</c:v>
                </c:pt>
                <c:pt idx="24696">
                  <c:v>200.99634243096301</c:v>
                </c:pt>
                <c:pt idx="24697">
                  <c:v>200.98525524981901</c:v>
                </c:pt>
                <c:pt idx="24698">
                  <c:v>200.98003597984899</c:v>
                </c:pt>
                <c:pt idx="24699">
                  <c:v>200.91676244942099</c:v>
                </c:pt>
                <c:pt idx="24700">
                  <c:v>200.91410646016101</c:v>
                </c:pt>
                <c:pt idx="24701">
                  <c:v>200.876385124427</c:v>
                </c:pt>
                <c:pt idx="24702">
                  <c:v>200.86367081355399</c:v>
                </c:pt>
                <c:pt idx="24703">
                  <c:v>200.812839958637</c:v>
                </c:pt>
                <c:pt idx="24704">
                  <c:v>200.807783781273</c:v>
                </c:pt>
                <c:pt idx="24705">
                  <c:v>200.78368846474001</c:v>
                </c:pt>
                <c:pt idx="24706">
                  <c:v>200.752991519213</c:v>
                </c:pt>
                <c:pt idx="24707">
                  <c:v>200.731207365572</c:v>
                </c:pt>
                <c:pt idx="24708">
                  <c:v>200.65144222689199</c:v>
                </c:pt>
                <c:pt idx="24709">
                  <c:v>200.64312160854001</c:v>
                </c:pt>
                <c:pt idx="24710">
                  <c:v>200.63139517173701</c:v>
                </c:pt>
                <c:pt idx="24711">
                  <c:v>200.58388036369601</c:v>
                </c:pt>
                <c:pt idx="24712">
                  <c:v>200.578089922424</c:v>
                </c:pt>
                <c:pt idx="24713">
                  <c:v>200.46241120433001</c:v>
                </c:pt>
                <c:pt idx="24714">
                  <c:v>200.42714686413399</c:v>
                </c:pt>
                <c:pt idx="24715">
                  <c:v>200.42233430079699</c:v>
                </c:pt>
                <c:pt idx="24716">
                  <c:v>200.39630615908101</c:v>
                </c:pt>
                <c:pt idx="24717">
                  <c:v>200.38517972008799</c:v>
                </c:pt>
                <c:pt idx="24718">
                  <c:v>200.35874269758301</c:v>
                </c:pt>
                <c:pt idx="24719">
                  <c:v>200.358291392669</c:v>
                </c:pt>
                <c:pt idx="24720">
                  <c:v>200.35318306001301</c:v>
                </c:pt>
                <c:pt idx="24721">
                  <c:v>200.273847754576</c:v>
                </c:pt>
                <c:pt idx="24722">
                  <c:v>200.26805227585399</c:v>
                </c:pt>
                <c:pt idx="24723">
                  <c:v>200.253691923682</c:v>
                </c:pt>
                <c:pt idx="24724">
                  <c:v>200.25183471438399</c:v>
                </c:pt>
                <c:pt idx="24725">
                  <c:v>200.22647546539901</c:v>
                </c:pt>
                <c:pt idx="24726">
                  <c:v>200.19698682958699</c:v>
                </c:pt>
                <c:pt idx="24727">
                  <c:v>200.14381137006299</c:v>
                </c:pt>
                <c:pt idx="24728">
                  <c:v>200.13593046765001</c:v>
                </c:pt>
                <c:pt idx="24729">
                  <c:v>200.13202765515899</c:v>
                </c:pt>
                <c:pt idx="24730">
                  <c:v>200.06775044461801</c:v>
                </c:pt>
                <c:pt idx="24731">
                  <c:v>200.054287475542</c:v>
                </c:pt>
                <c:pt idx="24732">
                  <c:v>200.047345724038</c:v>
                </c:pt>
                <c:pt idx="24733">
                  <c:v>199.87605050011501</c:v>
                </c:pt>
                <c:pt idx="24734">
                  <c:v>199.87201692963899</c:v>
                </c:pt>
                <c:pt idx="24735">
                  <c:v>199.86598918263701</c:v>
                </c:pt>
                <c:pt idx="24736">
                  <c:v>199.76800892482001</c:v>
                </c:pt>
                <c:pt idx="24737">
                  <c:v>199.753157356038</c:v>
                </c:pt>
                <c:pt idx="24738">
                  <c:v>199.71803502256</c:v>
                </c:pt>
                <c:pt idx="24739">
                  <c:v>199.65563864396401</c:v>
                </c:pt>
                <c:pt idx="24740">
                  <c:v>199.641438604759</c:v>
                </c:pt>
                <c:pt idx="24741">
                  <c:v>199.618173334479</c:v>
                </c:pt>
                <c:pt idx="24742">
                  <c:v>199.58922464515399</c:v>
                </c:pt>
                <c:pt idx="24743">
                  <c:v>199.56392695843101</c:v>
                </c:pt>
                <c:pt idx="24744">
                  <c:v>199.55623298254801</c:v>
                </c:pt>
                <c:pt idx="24745">
                  <c:v>199.555722217192</c:v>
                </c:pt>
                <c:pt idx="24746">
                  <c:v>199.503927765139</c:v>
                </c:pt>
                <c:pt idx="24747">
                  <c:v>199.39296141724901</c:v>
                </c:pt>
                <c:pt idx="24748">
                  <c:v>199.32422037208599</c:v>
                </c:pt>
                <c:pt idx="24749">
                  <c:v>199.28690820176601</c:v>
                </c:pt>
                <c:pt idx="24750">
                  <c:v>199.23498390092601</c:v>
                </c:pt>
                <c:pt idx="24751">
                  <c:v>199.22085634509</c:v>
                </c:pt>
                <c:pt idx="24752">
                  <c:v>199.191095348495</c:v>
                </c:pt>
                <c:pt idx="24753">
                  <c:v>199.104821174672</c:v>
                </c:pt>
                <c:pt idx="24754">
                  <c:v>199.10464154649799</c:v>
                </c:pt>
                <c:pt idx="24755">
                  <c:v>199.10192755032801</c:v>
                </c:pt>
                <c:pt idx="24756">
                  <c:v>199.10179583581501</c:v>
                </c:pt>
                <c:pt idx="24757">
                  <c:v>199.02360692591401</c:v>
                </c:pt>
                <c:pt idx="24758">
                  <c:v>199.01071536072001</c:v>
                </c:pt>
                <c:pt idx="24759">
                  <c:v>198.99403726893399</c:v>
                </c:pt>
                <c:pt idx="24760">
                  <c:v>198.97449351574599</c:v>
                </c:pt>
                <c:pt idx="24761">
                  <c:v>198.96778403563101</c:v>
                </c:pt>
                <c:pt idx="24762">
                  <c:v>198.94793273585299</c:v>
                </c:pt>
                <c:pt idx="24763">
                  <c:v>198.91411504879599</c:v>
                </c:pt>
                <c:pt idx="24764">
                  <c:v>198.90501700249999</c:v>
                </c:pt>
                <c:pt idx="24765">
                  <c:v>198.845585109805</c:v>
                </c:pt>
                <c:pt idx="24766">
                  <c:v>198.78136669851099</c:v>
                </c:pt>
                <c:pt idx="24767">
                  <c:v>198.780408731894</c:v>
                </c:pt>
                <c:pt idx="24768">
                  <c:v>198.75060382357299</c:v>
                </c:pt>
                <c:pt idx="24769">
                  <c:v>198.73644429657401</c:v>
                </c:pt>
                <c:pt idx="24770">
                  <c:v>198.72523325717799</c:v>
                </c:pt>
                <c:pt idx="24771">
                  <c:v>198.722551358825</c:v>
                </c:pt>
                <c:pt idx="24772">
                  <c:v>198.660246193403</c:v>
                </c:pt>
                <c:pt idx="24773">
                  <c:v>198.46479889165701</c:v>
                </c:pt>
                <c:pt idx="24774">
                  <c:v>198.435302483595</c:v>
                </c:pt>
                <c:pt idx="24775">
                  <c:v>198.40203735264299</c:v>
                </c:pt>
                <c:pt idx="24776">
                  <c:v>198.339573665274</c:v>
                </c:pt>
                <c:pt idx="24777">
                  <c:v>198.32441600826601</c:v>
                </c:pt>
                <c:pt idx="24778">
                  <c:v>198.305238507681</c:v>
                </c:pt>
                <c:pt idx="24779">
                  <c:v>198.298872172415</c:v>
                </c:pt>
                <c:pt idx="24780">
                  <c:v>198.27984339572001</c:v>
                </c:pt>
                <c:pt idx="24781">
                  <c:v>198.26336949378199</c:v>
                </c:pt>
                <c:pt idx="24782">
                  <c:v>198.25888735080801</c:v>
                </c:pt>
                <c:pt idx="24783">
                  <c:v>198.22138605346399</c:v>
                </c:pt>
                <c:pt idx="24784">
                  <c:v>198.221109189982</c:v>
                </c:pt>
                <c:pt idx="24785">
                  <c:v>198.170603685619</c:v>
                </c:pt>
                <c:pt idx="24786">
                  <c:v>198.16043910207901</c:v>
                </c:pt>
                <c:pt idx="24787">
                  <c:v>198.05919063315901</c:v>
                </c:pt>
                <c:pt idx="24788">
                  <c:v>198.04703136967601</c:v>
                </c:pt>
                <c:pt idx="24789">
                  <c:v>197.97589228009301</c:v>
                </c:pt>
                <c:pt idx="24790">
                  <c:v>197.975475426722</c:v>
                </c:pt>
                <c:pt idx="24791">
                  <c:v>197.95639700783801</c:v>
                </c:pt>
                <c:pt idx="24792">
                  <c:v>197.862527540179</c:v>
                </c:pt>
                <c:pt idx="24793">
                  <c:v>197.86152171836801</c:v>
                </c:pt>
                <c:pt idx="24794">
                  <c:v>197.85593648857599</c:v>
                </c:pt>
                <c:pt idx="24795">
                  <c:v>197.84016037614001</c:v>
                </c:pt>
                <c:pt idx="24796">
                  <c:v>197.833635503761</c:v>
                </c:pt>
                <c:pt idx="24797">
                  <c:v>197.83219297574101</c:v>
                </c:pt>
                <c:pt idx="24798">
                  <c:v>197.832160812099</c:v>
                </c:pt>
                <c:pt idx="24799">
                  <c:v>197.82706750770001</c:v>
                </c:pt>
                <c:pt idx="24800">
                  <c:v>197.81351385174599</c:v>
                </c:pt>
                <c:pt idx="24801">
                  <c:v>197.81000348266099</c:v>
                </c:pt>
                <c:pt idx="24802">
                  <c:v>197.758288966968</c:v>
                </c:pt>
                <c:pt idx="24803">
                  <c:v>197.752565220278</c:v>
                </c:pt>
                <c:pt idx="24804">
                  <c:v>197.74537462093701</c:v>
                </c:pt>
                <c:pt idx="24805">
                  <c:v>197.72754911957301</c:v>
                </c:pt>
                <c:pt idx="24806">
                  <c:v>197.69388412347701</c:v>
                </c:pt>
                <c:pt idx="24807">
                  <c:v>197.65893375074899</c:v>
                </c:pt>
                <c:pt idx="24808">
                  <c:v>197.65781926263901</c:v>
                </c:pt>
                <c:pt idx="24809">
                  <c:v>197.65169043934199</c:v>
                </c:pt>
                <c:pt idx="24810">
                  <c:v>197.64386105822899</c:v>
                </c:pt>
                <c:pt idx="24811">
                  <c:v>197.63349093722599</c:v>
                </c:pt>
                <c:pt idx="24812">
                  <c:v>197.632287026889</c:v>
                </c:pt>
                <c:pt idx="24813">
                  <c:v>197.54342511772001</c:v>
                </c:pt>
                <c:pt idx="24814">
                  <c:v>197.49944921539</c:v>
                </c:pt>
                <c:pt idx="24815">
                  <c:v>197.492790140285</c:v>
                </c:pt>
                <c:pt idx="24816">
                  <c:v>197.39012964135901</c:v>
                </c:pt>
                <c:pt idx="24817">
                  <c:v>197.386587006257</c:v>
                </c:pt>
                <c:pt idx="24818">
                  <c:v>197.35223957003001</c:v>
                </c:pt>
                <c:pt idx="24819">
                  <c:v>197.27514894305401</c:v>
                </c:pt>
                <c:pt idx="24820">
                  <c:v>197.16545810871199</c:v>
                </c:pt>
                <c:pt idx="24821">
                  <c:v>197.126355188037</c:v>
                </c:pt>
                <c:pt idx="24822">
                  <c:v>197.01119785267801</c:v>
                </c:pt>
                <c:pt idx="24823">
                  <c:v>197.00705158890301</c:v>
                </c:pt>
                <c:pt idx="24824">
                  <c:v>196.997940555752</c:v>
                </c:pt>
                <c:pt idx="24825">
                  <c:v>196.96922598928199</c:v>
                </c:pt>
                <c:pt idx="24826">
                  <c:v>196.91866785890599</c:v>
                </c:pt>
                <c:pt idx="24827">
                  <c:v>196.91111145850701</c:v>
                </c:pt>
                <c:pt idx="24828">
                  <c:v>196.88877284926301</c:v>
                </c:pt>
                <c:pt idx="24829">
                  <c:v>196.862760809869</c:v>
                </c:pt>
                <c:pt idx="24830">
                  <c:v>196.81783059649001</c:v>
                </c:pt>
                <c:pt idx="24831">
                  <c:v>196.73139645177599</c:v>
                </c:pt>
                <c:pt idx="24832">
                  <c:v>196.71417566964399</c:v>
                </c:pt>
                <c:pt idx="24833">
                  <c:v>196.68033559480301</c:v>
                </c:pt>
                <c:pt idx="24834">
                  <c:v>196.60958559981401</c:v>
                </c:pt>
                <c:pt idx="24835">
                  <c:v>196.58751026558801</c:v>
                </c:pt>
                <c:pt idx="24836">
                  <c:v>196.57421823466899</c:v>
                </c:pt>
                <c:pt idx="24837">
                  <c:v>196.511204534</c:v>
                </c:pt>
                <c:pt idx="24838">
                  <c:v>196.50104785959201</c:v>
                </c:pt>
                <c:pt idx="24839">
                  <c:v>196.499608825922</c:v>
                </c:pt>
                <c:pt idx="24840">
                  <c:v>196.46438308962601</c:v>
                </c:pt>
                <c:pt idx="24841">
                  <c:v>196.38860251053299</c:v>
                </c:pt>
                <c:pt idx="24842">
                  <c:v>196.38757788266901</c:v>
                </c:pt>
                <c:pt idx="24843">
                  <c:v>196.33365065273199</c:v>
                </c:pt>
                <c:pt idx="24844">
                  <c:v>196.32040267300499</c:v>
                </c:pt>
                <c:pt idx="24845">
                  <c:v>196.19899342992201</c:v>
                </c:pt>
                <c:pt idx="24846">
                  <c:v>196.185112947731</c:v>
                </c:pt>
                <c:pt idx="24847">
                  <c:v>196.17436738319299</c:v>
                </c:pt>
                <c:pt idx="24848">
                  <c:v>196.17365672919601</c:v>
                </c:pt>
                <c:pt idx="24849">
                  <c:v>196.17010764890699</c:v>
                </c:pt>
                <c:pt idx="24850">
                  <c:v>196.130040229645</c:v>
                </c:pt>
                <c:pt idx="24851">
                  <c:v>196.06488098736901</c:v>
                </c:pt>
                <c:pt idx="24852">
                  <c:v>196.01509445780701</c:v>
                </c:pt>
                <c:pt idx="24853">
                  <c:v>195.918075939267</c:v>
                </c:pt>
                <c:pt idx="24854">
                  <c:v>195.912578328216</c:v>
                </c:pt>
                <c:pt idx="24855">
                  <c:v>195.89564805591999</c:v>
                </c:pt>
                <c:pt idx="24856">
                  <c:v>195.887281310346</c:v>
                </c:pt>
                <c:pt idx="24857">
                  <c:v>195.765210674841</c:v>
                </c:pt>
                <c:pt idx="24858">
                  <c:v>195.75183501358899</c:v>
                </c:pt>
                <c:pt idx="24859">
                  <c:v>195.60517925334301</c:v>
                </c:pt>
                <c:pt idx="24860">
                  <c:v>195.491087978184</c:v>
                </c:pt>
                <c:pt idx="24861">
                  <c:v>195.45765545271101</c:v>
                </c:pt>
                <c:pt idx="24862">
                  <c:v>195.40720480620399</c:v>
                </c:pt>
                <c:pt idx="24863">
                  <c:v>195.27329974970101</c:v>
                </c:pt>
                <c:pt idx="24864">
                  <c:v>195.24644614108701</c:v>
                </c:pt>
                <c:pt idx="24865">
                  <c:v>195.23479305504</c:v>
                </c:pt>
                <c:pt idx="24866">
                  <c:v>195.20146552444001</c:v>
                </c:pt>
                <c:pt idx="24867">
                  <c:v>195.16443652469499</c:v>
                </c:pt>
                <c:pt idx="24868">
                  <c:v>195.15485054283801</c:v>
                </c:pt>
                <c:pt idx="24869">
                  <c:v>195.15429134725599</c:v>
                </c:pt>
                <c:pt idx="24870">
                  <c:v>195.141798389271</c:v>
                </c:pt>
                <c:pt idx="24871">
                  <c:v>195.10778323831099</c:v>
                </c:pt>
                <c:pt idx="24872">
                  <c:v>195.105531125977</c:v>
                </c:pt>
                <c:pt idx="24873">
                  <c:v>195.09058744235799</c:v>
                </c:pt>
                <c:pt idx="24874">
                  <c:v>195.019093924657</c:v>
                </c:pt>
                <c:pt idx="24875">
                  <c:v>194.962267715998</c:v>
                </c:pt>
                <c:pt idx="24876">
                  <c:v>194.93715728892801</c:v>
                </c:pt>
                <c:pt idx="24877">
                  <c:v>194.93693671427701</c:v>
                </c:pt>
                <c:pt idx="24878">
                  <c:v>194.85306310987801</c:v>
                </c:pt>
                <c:pt idx="24879">
                  <c:v>194.81855052703301</c:v>
                </c:pt>
                <c:pt idx="24880">
                  <c:v>194.79491105215499</c:v>
                </c:pt>
                <c:pt idx="24881">
                  <c:v>194.73473666825399</c:v>
                </c:pt>
                <c:pt idx="24882">
                  <c:v>194.671898420557</c:v>
                </c:pt>
                <c:pt idx="24883">
                  <c:v>194.63470991368999</c:v>
                </c:pt>
                <c:pt idx="24884">
                  <c:v>194.49580040497699</c:v>
                </c:pt>
                <c:pt idx="24885">
                  <c:v>194.47886248146401</c:v>
                </c:pt>
                <c:pt idx="24886">
                  <c:v>194.47424529890401</c:v>
                </c:pt>
                <c:pt idx="24887">
                  <c:v>194.423654713833</c:v>
                </c:pt>
                <c:pt idx="24888">
                  <c:v>194.42240734133199</c:v>
                </c:pt>
                <c:pt idx="24889">
                  <c:v>194.40478624314599</c:v>
                </c:pt>
                <c:pt idx="24890">
                  <c:v>194.39132848453201</c:v>
                </c:pt>
                <c:pt idx="24891">
                  <c:v>194.384666855776</c:v>
                </c:pt>
                <c:pt idx="24892">
                  <c:v>194.37973274061</c:v>
                </c:pt>
                <c:pt idx="24893">
                  <c:v>194.34699856455899</c:v>
                </c:pt>
                <c:pt idx="24894">
                  <c:v>194.33633459013501</c:v>
                </c:pt>
                <c:pt idx="24895">
                  <c:v>194.32291103526799</c:v>
                </c:pt>
                <c:pt idx="24896">
                  <c:v>194.298466135567</c:v>
                </c:pt>
                <c:pt idx="24897">
                  <c:v>194.22769782092399</c:v>
                </c:pt>
                <c:pt idx="24898">
                  <c:v>194.18595074280501</c:v>
                </c:pt>
                <c:pt idx="24899">
                  <c:v>194.179643941222</c:v>
                </c:pt>
                <c:pt idx="24900">
                  <c:v>194.14069921832299</c:v>
                </c:pt>
                <c:pt idx="24901">
                  <c:v>194.088845564493</c:v>
                </c:pt>
                <c:pt idx="24902">
                  <c:v>194.066264332651</c:v>
                </c:pt>
                <c:pt idx="24903">
                  <c:v>193.97182294742299</c:v>
                </c:pt>
                <c:pt idx="24904">
                  <c:v>193.955489207612</c:v>
                </c:pt>
                <c:pt idx="24905">
                  <c:v>193.94545781321901</c:v>
                </c:pt>
                <c:pt idx="24906">
                  <c:v>193.94004379380999</c:v>
                </c:pt>
                <c:pt idx="24907">
                  <c:v>193.930852913618</c:v>
                </c:pt>
                <c:pt idx="24908">
                  <c:v>193.892987048463</c:v>
                </c:pt>
                <c:pt idx="24909">
                  <c:v>193.89251791820899</c:v>
                </c:pt>
                <c:pt idx="24910">
                  <c:v>193.864735773832</c:v>
                </c:pt>
                <c:pt idx="24911">
                  <c:v>193.82693047581901</c:v>
                </c:pt>
                <c:pt idx="24912">
                  <c:v>193.82623631857501</c:v>
                </c:pt>
                <c:pt idx="24913">
                  <c:v>193.78038514608301</c:v>
                </c:pt>
                <c:pt idx="24914">
                  <c:v>193.73476509241101</c:v>
                </c:pt>
                <c:pt idx="24915">
                  <c:v>193.72742030135899</c:v>
                </c:pt>
                <c:pt idx="24916">
                  <c:v>193.700805409769</c:v>
                </c:pt>
                <c:pt idx="24917">
                  <c:v>193.6936531961</c:v>
                </c:pt>
                <c:pt idx="24918">
                  <c:v>193.65437683525599</c:v>
                </c:pt>
                <c:pt idx="24919">
                  <c:v>193.64866222640501</c:v>
                </c:pt>
                <c:pt idx="24920">
                  <c:v>193.62391157301099</c:v>
                </c:pt>
                <c:pt idx="24921">
                  <c:v>193.550293547519</c:v>
                </c:pt>
                <c:pt idx="24922">
                  <c:v>193.50797172832699</c:v>
                </c:pt>
                <c:pt idx="24923">
                  <c:v>193.489789120056</c:v>
                </c:pt>
                <c:pt idx="24924">
                  <c:v>193.469896064209</c:v>
                </c:pt>
                <c:pt idx="24925">
                  <c:v>193.421576521551</c:v>
                </c:pt>
                <c:pt idx="24926">
                  <c:v>193.41907112980999</c:v>
                </c:pt>
                <c:pt idx="24927">
                  <c:v>193.37709502776701</c:v>
                </c:pt>
                <c:pt idx="24928">
                  <c:v>193.34689832815499</c:v>
                </c:pt>
                <c:pt idx="24929">
                  <c:v>193.33975023565199</c:v>
                </c:pt>
                <c:pt idx="24930">
                  <c:v>193.338408826364</c:v>
                </c:pt>
                <c:pt idx="24931">
                  <c:v>193.332574231211</c:v>
                </c:pt>
                <c:pt idx="24932">
                  <c:v>193.297414339504</c:v>
                </c:pt>
                <c:pt idx="24933">
                  <c:v>193.269995035665</c:v>
                </c:pt>
                <c:pt idx="24934">
                  <c:v>193.19035959755701</c:v>
                </c:pt>
                <c:pt idx="24935">
                  <c:v>193.184127391852</c:v>
                </c:pt>
                <c:pt idx="24936">
                  <c:v>193.14351884867301</c:v>
                </c:pt>
                <c:pt idx="24937">
                  <c:v>193.132635456294</c:v>
                </c:pt>
                <c:pt idx="24938">
                  <c:v>193.01936697973099</c:v>
                </c:pt>
                <c:pt idx="24939">
                  <c:v>192.984447251056</c:v>
                </c:pt>
                <c:pt idx="24940">
                  <c:v>192.93399919981201</c:v>
                </c:pt>
                <c:pt idx="24941">
                  <c:v>192.90449840014699</c:v>
                </c:pt>
                <c:pt idx="24942">
                  <c:v>192.856802033257</c:v>
                </c:pt>
                <c:pt idx="24943">
                  <c:v>192.84999348736699</c:v>
                </c:pt>
                <c:pt idx="24944">
                  <c:v>192.77338141938799</c:v>
                </c:pt>
                <c:pt idx="24945">
                  <c:v>192.74413881662099</c:v>
                </c:pt>
                <c:pt idx="24946">
                  <c:v>192.730086259047</c:v>
                </c:pt>
                <c:pt idx="24947">
                  <c:v>192.68563611069499</c:v>
                </c:pt>
                <c:pt idx="24948">
                  <c:v>192.47762970139499</c:v>
                </c:pt>
                <c:pt idx="24949">
                  <c:v>192.473281120026</c:v>
                </c:pt>
                <c:pt idx="24950">
                  <c:v>192.466496278775</c:v>
                </c:pt>
                <c:pt idx="24951">
                  <c:v>192.46287497574099</c:v>
                </c:pt>
                <c:pt idx="24952">
                  <c:v>192.44840897119201</c:v>
                </c:pt>
                <c:pt idx="24953">
                  <c:v>192.442501653242</c:v>
                </c:pt>
                <c:pt idx="24954">
                  <c:v>192.400403551571</c:v>
                </c:pt>
                <c:pt idx="24955">
                  <c:v>192.29376724206</c:v>
                </c:pt>
                <c:pt idx="24956">
                  <c:v>192.27386607505099</c:v>
                </c:pt>
                <c:pt idx="24957">
                  <c:v>192.22846399413899</c:v>
                </c:pt>
                <c:pt idx="24958">
                  <c:v>192.219799720379</c:v>
                </c:pt>
                <c:pt idx="24959">
                  <c:v>192.21716719757501</c:v>
                </c:pt>
                <c:pt idx="24960">
                  <c:v>192.20040998363601</c:v>
                </c:pt>
                <c:pt idx="24961">
                  <c:v>192.19224288694201</c:v>
                </c:pt>
                <c:pt idx="24962">
                  <c:v>192.16183401322201</c:v>
                </c:pt>
                <c:pt idx="24963">
                  <c:v>192.12558544613901</c:v>
                </c:pt>
                <c:pt idx="24964">
                  <c:v>192.09139545951001</c:v>
                </c:pt>
                <c:pt idx="24965">
                  <c:v>192.08359880341101</c:v>
                </c:pt>
                <c:pt idx="24966">
                  <c:v>192.02172758453</c:v>
                </c:pt>
                <c:pt idx="24967">
                  <c:v>192.01023875810401</c:v>
                </c:pt>
                <c:pt idx="24968">
                  <c:v>191.99722851920899</c:v>
                </c:pt>
                <c:pt idx="24969">
                  <c:v>191.966380607969</c:v>
                </c:pt>
                <c:pt idx="24970">
                  <c:v>191.95978426194199</c:v>
                </c:pt>
                <c:pt idx="24971">
                  <c:v>191.89286986562701</c:v>
                </c:pt>
                <c:pt idx="24972">
                  <c:v>191.879222347292</c:v>
                </c:pt>
                <c:pt idx="24973">
                  <c:v>191.85568710782499</c:v>
                </c:pt>
                <c:pt idx="24974">
                  <c:v>191.845173223942</c:v>
                </c:pt>
                <c:pt idx="24975">
                  <c:v>191.785561788579</c:v>
                </c:pt>
                <c:pt idx="24976">
                  <c:v>191.77491236808501</c:v>
                </c:pt>
                <c:pt idx="24977">
                  <c:v>191.72210819211401</c:v>
                </c:pt>
                <c:pt idx="24978">
                  <c:v>191.68339611832599</c:v>
                </c:pt>
                <c:pt idx="24979">
                  <c:v>191.59366407635599</c:v>
                </c:pt>
                <c:pt idx="24980">
                  <c:v>191.585902236778</c:v>
                </c:pt>
                <c:pt idx="24981">
                  <c:v>191.565069984736</c:v>
                </c:pt>
                <c:pt idx="24982">
                  <c:v>191.533489229151</c:v>
                </c:pt>
                <c:pt idx="24983">
                  <c:v>191.512283399936</c:v>
                </c:pt>
                <c:pt idx="24984">
                  <c:v>191.49109117093101</c:v>
                </c:pt>
                <c:pt idx="24985">
                  <c:v>191.45716279485299</c:v>
                </c:pt>
                <c:pt idx="24986">
                  <c:v>191.453102226574</c:v>
                </c:pt>
                <c:pt idx="24987">
                  <c:v>191.42336680356701</c:v>
                </c:pt>
                <c:pt idx="24988">
                  <c:v>191.39951536784</c:v>
                </c:pt>
                <c:pt idx="24989">
                  <c:v>191.32324343067799</c:v>
                </c:pt>
                <c:pt idx="24990">
                  <c:v>191.26183697535799</c:v>
                </c:pt>
                <c:pt idx="24991">
                  <c:v>191.24528815689601</c:v>
                </c:pt>
                <c:pt idx="24992">
                  <c:v>191.23047234234599</c:v>
                </c:pt>
                <c:pt idx="24993">
                  <c:v>191.21420120536101</c:v>
                </c:pt>
                <c:pt idx="24994">
                  <c:v>191.191258213824</c:v>
                </c:pt>
                <c:pt idx="24995">
                  <c:v>191.180917608638</c:v>
                </c:pt>
                <c:pt idx="24996">
                  <c:v>191.16931290304899</c:v>
                </c:pt>
                <c:pt idx="24997">
                  <c:v>191.16645091426801</c:v>
                </c:pt>
                <c:pt idx="24998">
                  <c:v>191.15325723881301</c:v>
                </c:pt>
                <c:pt idx="24999">
                  <c:v>191.14995514915401</c:v>
                </c:pt>
                <c:pt idx="25000">
                  <c:v>191.13176821715601</c:v>
                </c:pt>
                <c:pt idx="25001">
                  <c:v>191.116550618752</c:v>
                </c:pt>
                <c:pt idx="25002">
                  <c:v>191.11554382105899</c:v>
                </c:pt>
                <c:pt idx="25003">
                  <c:v>191.088129807511</c:v>
                </c:pt>
                <c:pt idx="25004">
                  <c:v>191.08692007341699</c:v>
                </c:pt>
                <c:pt idx="25005">
                  <c:v>191.06003271142501</c:v>
                </c:pt>
                <c:pt idx="25006">
                  <c:v>191.03525223119499</c:v>
                </c:pt>
                <c:pt idx="25007">
                  <c:v>191.02308812678399</c:v>
                </c:pt>
                <c:pt idx="25008">
                  <c:v>190.94463415979999</c:v>
                </c:pt>
                <c:pt idx="25009">
                  <c:v>190.931294620811</c:v>
                </c:pt>
                <c:pt idx="25010">
                  <c:v>190.86685273411399</c:v>
                </c:pt>
                <c:pt idx="25011">
                  <c:v>190.86267305328701</c:v>
                </c:pt>
                <c:pt idx="25012">
                  <c:v>190.85262643160499</c:v>
                </c:pt>
                <c:pt idx="25013">
                  <c:v>190.84867392162701</c:v>
                </c:pt>
                <c:pt idx="25014">
                  <c:v>190.780171143747</c:v>
                </c:pt>
                <c:pt idx="25015">
                  <c:v>190.73934360505899</c:v>
                </c:pt>
                <c:pt idx="25016">
                  <c:v>190.69151728948199</c:v>
                </c:pt>
                <c:pt idx="25017">
                  <c:v>190.64379259954401</c:v>
                </c:pt>
                <c:pt idx="25018">
                  <c:v>190.615432366264</c:v>
                </c:pt>
                <c:pt idx="25019">
                  <c:v>190.60007616875399</c:v>
                </c:pt>
                <c:pt idx="25020">
                  <c:v>190.529575214191</c:v>
                </c:pt>
                <c:pt idx="25021">
                  <c:v>190.52262702135701</c:v>
                </c:pt>
                <c:pt idx="25022">
                  <c:v>190.51730707572599</c:v>
                </c:pt>
                <c:pt idx="25023">
                  <c:v>190.389525291513</c:v>
                </c:pt>
                <c:pt idx="25024">
                  <c:v>190.37416067208301</c:v>
                </c:pt>
                <c:pt idx="25025">
                  <c:v>190.364031734284</c:v>
                </c:pt>
                <c:pt idx="25026">
                  <c:v>190.32092213531101</c:v>
                </c:pt>
                <c:pt idx="25027">
                  <c:v>190.31262384728899</c:v>
                </c:pt>
                <c:pt idx="25028">
                  <c:v>190.26905458577099</c:v>
                </c:pt>
                <c:pt idx="25029">
                  <c:v>190.15278128878001</c:v>
                </c:pt>
                <c:pt idx="25030">
                  <c:v>190.14024390711401</c:v>
                </c:pt>
                <c:pt idx="25031">
                  <c:v>190.04681541525699</c:v>
                </c:pt>
                <c:pt idx="25032">
                  <c:v>190.016002766957</c:v>
                </c:pt>
                <c:pt idx="25033">
                  <c:v>189.992241233953</c:v>
                </c:pt>
                <c:pt idx="25034">
                  <c:v>189.97891968773001</c:v>
                </c:pt>
                <c:pt idx="25035">
                  <c:v>189.93176262817499</c:v>
                </c:pt>
                <c:pt idx="25036">
                  <c:v>189.91672247524201</c:v>
                </c:pt>
                <c:pt idx="25037">
                  <c:v>189.90525495863699</c:v>
                </c:pt>
                <c:pt idx="25038">
                  <c:v>189.875363317617</c:v>
                </c:pt>
                <c:pt idx="25039">
                  <c:v>189.859057716443</c:v>
                </c:pt>
                <c:pt idx="25040">
                  <c:v>189.84988189323801</c:v>
                </c:pt>
                <c:pt idx="25041">
                  <c:v>189.83924807081499</c:v>
                </c:pt>
                <c:pt idx="25042">
                  <c:v>189.716930941736</c:v>
                </c:pt>
                <c:pt idx="25043">
                  <c:v>189.71060265011801</c:v>
                </c:pt>
                <c:pt idx="25044">
                  <c:v>189.67615113382499</c:v>
                </c:pt>
                <c:pt idx="25045">
                  <c:v>189.67323231888801</c:v>
                </c:pt>
                <c:pt idx="25046">
                  <c:v>189.46386037491601</c:v>
                </c:pt>
                <c:pt idx="25047">
                  <c:v>189.45127509015401</c:v>
                </c:pt>
                <c:pt idx="25048">
                  <c:v>189.43553610707301</c:v>
                </c:pt>
                <c:pt idx="25049">
                  <c:v>189.38953192737401</c:v>
                </c:pt>
                <c:pt idx="25050">
                  <c:v>189.35688868436</c:v>
                </c:pt>
                <c:pt idx="25051">
                  <c:v>189.314862438989</c:v>
                </c:pt>
                <c:pt idx="25052">
                  <c:v>189.31400355420899</c:v>
                </c:pt>
                <c:pt idx="25053">
                  <c:v>189.31089676556601</c:v>
                </c:pt>
                <c:pt idx="25054">
                  <c:v>189.300556768983</c:v>
                </c:pt>
                <c:pt idx="25055">
                  <c:v>189.27556357918399</c:v>
                </c:pt>
                <c:pt idx="25056">
                  <c:v>189.23577706136399</c:v>
                </c:pt>
                <c:pt idx="25057">
                  <c:v>189.19285041410399</c:v>
                </c:pt>
                <c:pt idx="25058">
                  <c:v>189.191807338248</c:v>
                </c:pt>
                <c:pt idx="25059">
                  <c:v>189.18853291758799</c:v>
                </c:pt>
                <c:pt idx="25060">
                  <c:v>189.14979848372201</c:v>
                </c:pt>
                <c:pt idx="25061">
                  <c:v>189.14494354902101</c:v>
                </c:pt>
                <c:pt idx="25062">
                  <c:v>189.05546636355299</c:v>
                </c:pt>
                <c:pt idx="25063">
                  <c:v>188.975338683849</c:v>
                </c:pt>
                <c:pt idx="25064">
                  <c:v>188.97361962904199</c:v>
                </c:pt>
                <c:pt idx="25065">
                  <c:v>188.89798290921399</c:v>
                </c:pt>
                <c:pt idx="25066">
                  <c:v>188.81382237005701</c:v>
                </c:pt>
                <c:pt idx="25067">
                  <c:v>188.81121483209901</c:v>
                </c:pt>
                <c:pt idx="25068">
                  <c:v>188.78965373800801</c:v>
                </c:pt>
                <c:pt idx="25069">
                  <c:v>188.676835451145</c:v>
                </c:pt>
                <c:pt idx="25070">
                  <c:v>188.65081343497701</c:v>
                </c:pt>
                <c:pt idx="25071">
                  <c:v>188.534447433152</c:v>
                </c:pt>
                <c:pt idx="25072">
                  <c:v>188.534256783611</c:v>
                </c:pt>
                <c:pt idx="25073">
                  <c:v>188.52799910331399</c:v>
                </c:pt>
                <c:pt idx="25074">
                  <c:v>188.518924638437</c:v>
                </c:pt>
                <c:pt idx="25075">
                  <c:v>188.49718250382699</c:v>
                </c:pt>
                <c:pt idx="25076">
                  <c:v>188.493153196946</c:v>
                </c:pt>
                <c:pt idx="25077">
                  <c:v>188.49135005965201</c:v>
                </c:pt>
                <c:pt idx="25078">
                  <c:v>188.43591856443001</c:v>
                </c:pt>
                <c:pt idx="25079">
                  <c:v>188.42180335281699</c:v>
                </c:pt>
                <c:pt idx="25080">
                  <c:v>188.39776192334401</c:v>
                </c:pt>
                <c:pt idx="25081">
                  <c:v>188.39738089061501</c:v>
                </c:pt>
                <c:pt idx="25082">
                  <c:v>188.39358101884099</c:v>
                </c:pt>
                <c:pt idx="25083">
                  <c:v>188.38926233987499</c:v>
                </c:pt>
                <c:pt idx="25084">
                  <c:v>188.38362796083601</c:v>
                </c:pt>
                <c:pt idx="25085">
                  <c:v>188.290152648375</c:v>
                </c:pt>
                <c:pt idx="25086">
                  <c:v>188.23827991053901</c:v>
                </c:pt>
                <c:pt idx="25087">
                  <c:v>188.19236325984801</c:v>
                </c:pt>
                <c:pt idx="25088">
                  <c:v>188.18339209157401</c:v>
                </c:pt>
                <c:pt idx="25089">
                  <c:v>188.17332339014899</c:v>
                </c:pt>
                <c:pt idx="25090">
                  <c:v>188.17331104222299</c:v>
                </c:pt>
                <c:pt idx="25091">
                  <c:v>188.165252337748</c:v>
                </c:pt>
                <c:pt idx="25092">
                  <c:v>188.16432363446901</c:v>
                </c:pt>
                <c:pt idx="25093">
                  <c:v>188.156310629676</c:v>
                </c:pt>
                <c:pt idx="25094">
                  <c:v>188.136832312118</c:v>
                </c:pt>
                <c:pt idx="25095">
                  <c:v>188.10861415228501</c:v>
                </c:pt>
                <c:pt idx="25096">
                  <c:v>188.07871420564101</c:v>
                </c:pt>
                <c:pt idx="25097">
                  <c:v>188.00454218892301</c:v>
                </c:pt>
                <c:pt idx="25098">
                  <c:v>188.00048126210299</c:v>
                </c:pt>
                <c:pt idx="25099">
                  <c:v>187.97898243019199</c:v>
                </c:pt>
                <c:pt idx="25100">
                  <c:v>187.972476293201</c:v>
                </c:pt>
                <c:pt idx="25101">
                  <c:v>187.96707213174099</c:v>
                </c:pt>
                <c:pt idx="25102">
                  <c:v>187.96110975501799</c:v>
                </c:pt>
                <c:pt idx="25103">
                  <c:v>187.92665729738201</c:v>
                </c:pt>
                <c:pt idx="25104">
                  <c:v>187.89860452577901</c:v>
                </c:pt>
                <c:pt idx="25105">
                  <c:v>187.88017971193699</c:v>
                </c:pt>
                <c:pt idx="25106">
                  <c:v>187.86893545829199</c:v>
                </c:pt>
                <c:pt idx="25107">
                  <c:v>187.83846323886499</c:v>
                </c:pt>
                <c:pt idx="25108">
                  <c:v>187.72354631226801</c:v>
                </c:pt>
                <c:pt idx="25109">
                  <c:v>187.72138479779699</c:v>
                </c:pt>
                <c:pt idx="25110">
                  <c:v>187.69039671013201</c:v>
                </c:pt>
                <c:pt idx="25111">
                  <c:v>187.67392267362001</c:v>
                </c:pt>
                <c:pt idx="25112">
                  <c:v>187.62144512430299</c:v>
                </c:pt>
                <c:pt idx="25113">
                  <c:v>187.594441098423</c:v>
                </c:pt>
                <c:pt idx="25114">
                  <c:v>187.58719890469999</c:v>
                </c:pt>
                <c:pt idx="25115">
                  <c:v>187.57267609296699</c:v>
                </c:pt>
                <c:pt idx="25116">
                  <c:v>187.568567938793</c:v>
                </c:pt>
                <c:pt idx="25117">
                  <c:v>187.53083737154</c:v>
                </c:pt>
                <c:pt idx="25118">
                  <c:v>187.46707314198801</c:v>
                </c:pt>
                <c:pt idx="25119">
                  <c:v>187.38934200345901</c:v>
                </c:pt>
                <c:pt idx="25120">
                  <c:v>187.26705563485299</c:v>
                </c:pt>
                <c:pt idx="25121">
                  <c:v>187.233837131455</c:v>
                </c:pt>
                <c:pt idx="25122">
                  <c:v>187.22903725752801</c:v>
                </c:pt>
                <c:pt idx="25123">
                  <c:v>187.21983632371001</c:v>
                </c:pt>
                <c:pt idx="25124">
                  <c:v>187.19833907184901</c:v>
                </c:pt>
                <c:pt idx="25125">
                  <c:v>187.189358738945</c:v>
                </c:pt>
                <c:pt idx="25126">
                  <c:v>187.18330762666301</c:v>
                </c:pt>
                <c:pt idx="25127">
                  <c:v>187.16549204622601</c:v>
                </c:pt>
                <c:pt idx="25128">
                  <c:v>187.08028126969299</c:v>
                </c:pt>
                <c:pt idx="25129">
                  <c:v>187.02496384091799</c:v>
                </c:pt>
                <c:pt idx="25130">
                  <c:v>187.01672188530901</c:v>
                </c:pt>
                <c:pt idx="25131">
                  <c:v>187.01109452808001</c:v>
                </c:pt>
                <c:pt idx="25132">
                  <c:v>186.89830159606001</c:v>
                </c:pt>
                <c:pt idx="25133">
                  <c:v>186.88513909161699</c:v>
                </c:pt>
                <c:pt idx="25134">
                  <c:v>186.86748218871199</c:v>
                </c:pt>
                <c:pt idx="25135">
                  <c:v>186.846493830751</c:v>
                </c:pt>
                <c:pt idx="25136">
                  <c:v>186.83704892916299</c:v>
                </c:pt>
                <c:pt idx="25137">
                  <c:v>186.82111012610099</c:v>
                </c:pt>
                <c:pt idx="25138">
                  <c:v>186.804680193851</c:v>
                </c:pt>
                <c:pt idx="25139">
                  <c:v>186.76137997553101</c:v>
                </c:pt>
                <c:pt idx="25140">
                  <c:v>186.74602099781899</c:v>
                </c:pt>
                <c:pt idx="25141">
                  <c:v>186.735538504147</c:v>
                </c:pt>
                <c:pt idx="25142">
                  <c:v>186.72457200609301</c:v>
                </c:pt>
                <c:pt idx="25143">
                  <c:v>186.701730428671</c:v>
                </c:pt>
                <c:pt idx="25144">
                  <c:v>186.68800576299901</c:v>
                </c:pt>
                <c:pt idx="25145">
                  <c:v>186.685724688356</c:v>
                </c:pt>
                <c:pt idx="25146">
                  <c:v>186.65869298351299</c:v>
                </c:pt>
                <c:pt idx="25147">
                  <c:v>186.51025027179699</c:v>
                </c:pt>
                <c:pt idx="25148">
                  <c:v>186.49498963060299</c:v>
                </c:pt>
                <c:pt idx="25149">
                  <c:v>186.43476081124899</c:v>
                </c:pt>
                <c:pt idx="25150">
                  <c:v>186.427361747178</c:v>
                </c:pt>
                <c:pt idx="25151">
                  <c:v>186.28467626193699</c:v>
                </c:pt>
                <c:pt idx="25152">
                  <c:v>186.28230791708501</c:v>
                </c:pt>
                <c:pt idx="25153">
                  <c:v>186.27716912582201</c:v>
                </c:pt>
                <c:pt idx="25154">
                  <c:v>186.25121291400501</c:v>
                </c:pt>
                <c:pt idx="25155">
                  <c:v>186.25025437965201</c:v>
                </c:pt>
                <c:pt idx="25156">
                  <c:v>186.23182388331699</c:v>
                </c:pt>
                <c:pt idx="25157">
                  <c:v>186.173306001318</c:v>
                </c:pt>
                <c:pt idx="25158">
                  <c:v>186.15884850081201</c:v>
                </c:pt>
                <c:pt idx="25159">
                  <c:v>186.13919170739501</c:v>
                </c:pt>
                <c:pt idx="25160">
                  <c:v>186.119397216089</c:v>
                </c:pt>
                <c:pt idx="25161">
                  <c:v>186.103156717037</c:v>
                </c:pt>
                <c:pt idx="25162">
                  <c:v>186.01642087407501</c:v>
                </c:pt>
                <c:pt idx="25163">
                  <c:v>185.98087348562001</c:v>
                </c:pt>
                <c:pt idx="25164">
                  <c:v>185.95953217710399</c:v>
                </c:pt>
                <c:pt idx="25165">
                  <c:v>185.950547718134</c:v>
                </c:pt>
                <c:pt idx="25166">
                  <c:v>185.93475728140399</c:v>
                </c:pt>
                <c:pt idx="25167">
                  <c:v>185.88376862705101</c:v>
                </c:pt>
                <c:pt idx="25168">
                  <c:v>185.861323951738</c:v>
                </c:pt>
                <c:pt idx="25169">
                  <c:v>185.85553442996999</c:v>
                </c:pt>
                <c:pt idx="25170">
                  <c:v>185.77901246101999</c:v>
                </c:pt>
                <c:pt idx="25171">
                  <c:v>185.74926999602201</c:v>
                </c:pt>
                <c:pt idx="25172">
                  <c:v>185.748416235132</c:v>
                </c:pt>
                <c:pt idx="25173">
                  <c:v>185.72752005593301</c:v>
                </c:pt>
                <c:pt idx="25174">
                  <c:v>185.708021139484</c:v>
                </c:pt>
                <c:pt idx="25175">
                  <c:v>185.66573986793699</c:v>
                </c:pt>
                <c:pt idx="25176">
                  <c:v>185.620903948098</c:v>
                </c:pt>
                <c:pt idx="25177">
                  <c:v>185.608557189641</c:v>
                </c:pt>
                <c:pt idx="25178">
                  <c:v>185.51765732834201</c:v>
                </c:pt>
                <c:pt idx="25179">
                  <c:v>185.47272872342</c:v>
                </c:pt>
                <c:pt idx="25180">
                  <c:v>185.44409840265399</c:v>
                </c:pt>
                <c:pt idx="25181">
                  <c:v>185.38850338395201</c:v>
                </c:pt>
                <c:pt idx="25182">
                  <c:v>185.34908381672301</c:v>
                </c:pt>
                <c:pt idx="25183">
                  <c:v>185.29906173021701</c:v>
                </c:pt>
                <c:pt idx="25184">
                  <c:v>185.29867326745199</c:v>
                </c:pt>
                <c:pt idx="25185">
                  <c:v>185.210170548939</c:v>
                </c:pt>
                <c:pt idx="25186">
                  <c:v>185.08508815320701</c:v>
                </c:pt>
                <c:pt idx="25187">
                  <c:v>185.05629954621401</c:v>
                </c:pt>
                <c:pt idx="25188">
                  <c:v>184.98991709696401</c:v>
                </c:pt>
                <c:pt idx="25189">
                  <c:v>184.950809369041</c:v>
                </c:pt>
                <c:pt idx="25190">
                  <c:v>184.94504186301</c:v>
                </c:pt>
                <c:pt idx="25191">
                  <c:v>184.94028968475899</c:v>
                </c:pt>
                <c:pt idx="25192">
                  <c:v>184.93686274883399</c:v>
                </c:pt>
                <c:pt idx="25193">
                  <c:v>184.93502185279399</c:v>
                </c:pt>
                <c:pt idx="25194">
                  <c:v>184.932681414489</c:v>
                </c:pt>
                <c:pt idx="25195">
                  <c:v>184.91906493895701</c:v>
                </c:pt>
                <c:pt idx="25196">
                  <c:v>184.906911496531</c:v>
                </c:pt>
                <c:pt idx="25197">
                  <c:v>184.89802697068399</c:v>
                </c:pt>
                <c:pt idx="25198">
                  <c:v>184.84724411813301</c:v>
                </c:pt>
                <c:pt idx="25199">
                  <c:v>184.825604396773</c:v>
                </c:pt>
                <c:pt idx="25200">
                  <c:v>184.79910942992899</c:v>
                </c:pt>
                <c:pt idx="25201">
                  <c:v>184.79602354666201</c:v>
                </c:pt>
                <c:pt idx="25202">
                  <c:v>184.786662480301</c:v>
                </c:pt>
                <c:pt idx="25203">
                  <c:v>184.77846506436001</c:v>
                </c:pt>
                <c:pt idx="25204">
                  <c:v>184.75413186265499</c:v>
                </c:pt>
                <c:pt idx="25205">
                  <c:v>184.75201686942799</c:v>
                </c:pt>
                <c:pt idx="25206">
                  <c:v>184.74813229806</c:v>
                </c:pt>
                <c:pt idx="25207">
                  <c:v>184.72607389453299</c:v>
                </c:pt>
                <c:pt idx="25208">
                  <c:v>184.70061852987899</c:v>
                </c:pt>
                <c:pt idx="25209">
                  <c:v>184.67127725362599</c:v>
                </c:pt>
                <c:pt idx="25210">
                  <c:v>184.65446553502099</c:v>
                </c:pt>
                <c:pt idx="25211">
                  <c:v>184.638692546969</c:v>
                </c:pt>
                <c:pt idx="25212">
                  <c:v>184.62537021203201</c:v>
                </c:pt>
                <c:pt idx="25213">
                  <c:v>184.58604901354499</c:v>
                </c:pt>
                <c:pt idx="25214">
                  <c:v>184.56718515414599</c:v>
                </c:pt>
                <c:pt idx="25215">
                  <c:v>184.563953000259</c:v>
                </c:pt>
                <c:pt idx="25216">
                  <c:v>184.55408593880199</c:v>
                </c:pt>
                <c:pt idx="25217">
                  <c:v>184.55227641353099</c:v>
                </c:pt>
                <c:pt idx="25218">
                  <c:v>184.54045050573799</c:v>
                </c:pt>
                <c:pt idx="25219">
                  <c:v>184.52703002482801</c:v>
                </c:pt>
                <c:pt idx="25220">
                  <c:v>184.507507695258</c:v>
                </c:pt>
                <c:pt idx="25221">
                  <c:v>184.49569276684301</c:v>
                </c:pt>
                <c:pt idx="25222">
                  <c:v>184.48094806615799</c:v>
                </c:pt>
                <c:pt idx="25223">
                  <c:v>184.458591729917</c:v>
                </c:pt>
                <c:pt idx="25224">
                  <c:v>184.456186966053</c:v>
                </c:pt>
                <c:pt idx="25225">
                  <c:v>184.45043807025101</c:v>
                </c:pt>
                <c:pt idx="25226">
                  <c:v>184.43089131956799</c:v>
                </c:pt>
                <c:pt idx="25227">
                  <c:v>184.38951416657801</c:v>
                </c:pt>
                <c:pt idx="25228">
                  <c:v>184.38481665778801</c:v>
                </c:pt>
                <c:pt idx="25229">
                  <c:v>184.33622754237601</c:v>
                </c:pt>
                <c:pt idx="25230">
                  <c:v>184.33190864623401</c:v>
                </c:pt>
                <c:pt idx="25231">
                  <c:v>184.32356013829701</c:v>
                </c:pt>
                <c:pt idx="25232">
                  <c:v>184.29427018825501</c:v>
                </c:pt>
                <c:pt idx="25233">
                  <c:v>184.292587526624</c:v>
                </c:pt>
                <c:pt idx="25234">
                  <c:v>184.270070352472</c:v>
                </c:pt>
                <c:pt idx="25235">
                  <c:v>184.26588546808401</c:v>
                </c:pt>
                <c:pt idx="25236">
                  <c:v>184.23597632787701</c:v>
                </c:pt>
                <c:pt idx="25237">
                  <c:v>184.22887838499599</c:v>
                </c:pt>
                <c:pt idx="25238">
                  <c:v>184.22247953418699</c:v>
                </c:pt>
                <c:pt idx="25239">
                  <c:v>184.215436986638</c:v>
                </c:pt>
                <c:pt idx="25240">
                  <c:v>184.21005413965199</c:v>
                </c:pt>
                <c:pt idx="25241">
                  <c:v>184.19554777356601</c:v>
                </c:pt>
                <c:pt idx="25242">
                  <c:v>184.18731749180199</c:v>
                </c:pt>
                <c:pt idx="25243">
                  <c:v>184.181615239564</c:v>
                </c:pt>
                <c:pt idx="25244">
                  <c:v>184.15978625290199</c:v>
                </c:pt>
                <c:pt idx="25245">
                  <c:v>184.15886739401901</c:v>
                </c:pt>
                <c:pt idx="25246">
                  <c:v>184.15066786003001</c:v>
                </c:pt>
                <c:pt idx="25247">
                  <c:v>184.13622893265401</c:v>
                </c:pt>
                <c:pt idx="25248">
                  <c:v>184.13271664958901</c:v>
                </c:pt>
                <c:pt idx="25249">
                  <c:v>184.10225687951601</c:v>
                </c:pt>
                <c:pt idx="25250">
                  <c:v>184.08378958607901</c:v>
                </c:pt>
                <c:pt idx="25251">
                  <c:v>184.07864861352101</c:v>
                </c:pt>
                <c:pt idx="25252">
                  <c:v>184.06958647267999</c:v>
                </c:pt>
                <c:pt idx="25253">
                  <c:v>184.055576689752</c:v>
                </c:pt>
                <c:pt idx="25254">
                  <c:v>184.04962558218901</c:v>
                </c:pt>
                <c:pt idx="25255">
                  <c:v>184.045392140986</c:v>
                </c:pt>
                <c:pt idx="25256">
                  <c:v>184.029735178153</c:v>
                </c:pt>
                <c:pt idx="25257">
                  <c:v>184.020745072734</c:v>
                </c:pt>
                <c:pt idx="25258">
                  <c:v>184.01727754317</c:v>
                </c:pt>
                <c:pt idx="25259">
                  <c:v>184.00744995301801</c:v>
                </c:pt>
                <c:pt idx="25260">
                  <c:v>184.00700940921399</c:v>
                </c:pt>
                <c:pt idx="25261">
                  <c:v>184.006110377586</c:v>
                </c:pt>
                <c:pt idx="25262">
                  <c:v>184.00302330909199</c:v>
                </c:pt>
                <c:pt idx="25263">
                  <c:v>183.99149953767699</c:v>
                </c:pt>
                <c:pt idx="25264">
                  <c:v>183.977576931274</c:v>
                </c:pt>
                <c:pt idx="25265">
                  <c:v>183.97492055866999</c:v>
                </c:pt>
                <c:pt idx="25266">
                  <c:v>183.97391176016001</c:v>
                </c:pt>
                <c:pt idx="25267">
                  <c:v>183.97261601097699</c:v>
                </c:pt>
                <c:pt idx="25268">
                  <c:v>183.97110005814201</c:v>
                </c:pt>
                <c:pt idx="25269">
                  <c:v>183.968103535121</c:v>
                </c:pt>
                <c:pt idx="25270">
                  <c:v>183.96634974616299</c:v>
                </c:pt>
                <c:pt idx="25271">
                  <c:v>183.96226997938001</c:v>
                </c:pt>
                <c:pt idx="25272">
                  <c:v>183.96126269893799</c:v>
                </c:pt>
                <c:pt idx="25273">
                  <c:v>183.96080988970701</c:v>
                </c:pt>
                <c:pt idx="25274">
                  <c:v>183.95027620530101</c:v>
                </c:pt>
                <c:pt idx="25275">
                  <c:v>183.94590102776499</c:v>
                </c:pt>
                <c:pt idx="25276">
                  <c:v>183.94373870520201</c:v>
                </c:pt>
                <c:pt idx="25277">
                  <c:v>183.941222614613</c:v>
                </c:pt>
                <c:pt idx="25278">
                  <c:v>183.93866783175201</c:v>
                </c:pt>
                <c:pt idx="25279">
                  <c:v>183.93856286432501</c:v>
                </c:pt>
                <c:pt idx="25280">
                  <c:v>183.933604527195</c:v>
                </c:pt>
                <c:pt idx="25281">
                  <c:v>183.93184180079999</c:v>
                </c:pt>
                <c:pt idx="25282">
                  <c:v>183.927776416288</c:v>
                </c:pt>
                <c:pt idx="25283">
                  <c:v>183.92095828714699</c:v>
                </c:pt>
                <c:pt idx="25284">
                  <c:v>183.918868613733</c:v>
                </c:pt>
                <c:pt idx="25285">
                  <c:v>183.908883519184</c:v>
                </c:pt>
                <c:pt idx="25286">
                  <c:v>183.82831555763701</c:v>
                </c:pt>
                <c:pt idx="25287">
                  <c:v>183.80148178495099</c:v>
                </c:pt>
                <c:pt idx="25288">
                  <c:v>183.78372713964799</c:v>
                </c:pt>
                <c:pt idx="25289">
                  <c:v>183.77282348936501</c:v>
                </c:pt>
                <c:pt idx="25290">
                  <c:v>183.753267984178</c:v>
                </c:pt>
                <c:pt idx="25291">
                  <c:v>183.745365499982</c:v>
                </c:pt>
                <c:pt idx="25292">
                  <c:v>183.67814432528499</c:v>
                </c:pt>
                <c:pt idx="25293">
                  <c:v>183.67185794895701</c:v>
                </c:pt>
                <c:pt idx="25294">
                  <c:v>183.59804069611999</c:v>
                </c:pt>
                <c:pt idx="25295">
                  <c:v>183.580807925774</c:v>
                </c:pt>
                <c:pt idx="25296">
                  <c:v>183.577412019744</c:v>
                </c:pt>
                <c:pt idx="25297">
                  <c:v>183.57048783017501</c:v>
                </c:pt>
                <c:pt idx="25298">
                  <c:v>183.45666570418501</c:v>
                </c:pt>
                <c:pt idx="25299">
                  <c:v>183.417066022016</c:v>
                </c:pt>
                <c:pt idx="25300">
                  <c:v>183.40396722608199</c:v>
                </c:pt>
                <c:pt idx="25301">
                  <c:v>183.34105946602301</c:v>
                </c:pt>
                <c:pt idx="25302">
                  <c:v>183.33812824163101</c:v>
                </c:pt>
                <c:pt idx="25303">
                  <c:v>183.28703569374099</c:v>
                </c:pt>
                <c:pt idx="25304">
                  <c:v>183.21108411242</c:v>
                </c:pt>
                <c:pt idx="25305">
                  <c:v>183.191963666883</c:v>
                </c:pt>
                <c:pt idx="25306">
                  <c:v>183.13840764149001</c:v>
                </c:pt>
                <c:pt idx="25307">
                  <c:v>183.13779653472</c:v>
                </c:pt>
                <c:pt idx="25308">
                  <c:v>183.13506990712099</c:v>
                </c:pt>
                <c:pt idx="25309">
                  <c:v>183.105964733175</c:v>
                </c:pt>
                <c:pt idx="25310">
                  <c:v>183.10369492986101</c:v>
                </c:pt>
                <c:pt idx="25311">
                  <c:v>183.09074597788299</c:v>
                </c:pt>
                <c:pt idx="25312">
                  <c:v>183.07656663758701</c:v>
                </c:pt>
                <c:pt idx="25313">
                  <c:v>183.03888780974799</c:v>
                </c:pt>
                <c:pt idx="25314">
                  <c:v>183.01978573743699</c:v>
                </c:pt>
                <c:pt idx="25315">
                  <c:v>183.01240394980499</c:v>
                </c:pt>
                <c:pt idx="25316">
                  <c:v>183.000233391672</c:v>
                </c:pt>
                <c:pt idx="25317">
                  <c:v>182.99939331922101</c:v>
                </c:pt>
                <c:pt idx="25318">
                  <c:v>182.96121593815701</c:v>
                </c:pt>
                <c:pt idx="25319">
                  <c:v>182.93905841839799</c:v>
                </c:pt>
                <c:pt idx="25320">
                  <c:v>182.92399330888099</c:v>
                </c:pt>
                <c:pt idx="25321">
                  <c:v>182.86846837098301</c:v>
                </c:pt>
                <c:pt idx="25322">
                  <c:v>182.86364203828899</c:v>
                </c:pt>
                <c:pt idx="25323">
                  <c:v>182.82786770691101</c:v>
                </c:pt>
                <c:pt idx="25324">
                  <c:v>182.80842155895601</c:v>
                </c:pt>
                <c:pt idx="25325">
                  <c:v>182.80254085807499</c:v>
                </c:pt>
                <c:pt idx="25326">
                  <c:v>182.75485882514701</c:v>
                </c:pt>
                <c:pt idx="25327">
                  <c:v>182.717099712519</c:v>
                </c:pt>
                <c:pt idx="25328">
                  <c:v>182.71061377247801</c:v>
                </c:pt>
                <c:pt idx="25329">
                  <c:v>182.70574983113201</c:v>
                </c:pt>
                <c:pt idx="25330">
                  <c:v>182.657223075117</c:v>
                </c:pt>
                <c:pt idx="25331">
                  <c:v>182.64483477857701</c:v>
                </c:pt>
                <c:pt idx="25332">
                  <c:v>182.637728011402</c:v>
                </c:pt>
                <c:pt idx="25333">
                  <c:v>182.62105223155501</c:v>
                </c:pt>
                <c:pt idx="25334">
                  <c:v>182.60315870468901</c:v>
                </c:pt>
                <c:pt idx="25335">
                  <c:v>182.59145482049101</c:v>
                </c:pt>
                <c:pt idx="25336">
                  <c:v>182.583209513203</c:v>
                </c:pt>
                <c:pt idx="25337">
                  <c:v>182.56374917677999</c:v>
                </c:pt>
                <c:pt idx="25338">
                  <c:v>182.52759174928499</c:v>
                </c:pt>
                <c:pt idx="25339">
                  <c:v>182.50647674033101</c:v>
                </c:pt>
                <c:pt idx="25340">
                  <c:v>182.461270894986</c:v>
                </c:pt>
                <c:pt idx="25341">
                  <c:v>182.391395128217</c:v>
                </c:pt>
                <c:pt idx="25342">
                  <c:v>182.36604850413599</c:v>
                </c:pt>
                <c:pt idx="25343">
                  <c:v>182.29937423847699</c:v>
                </c:pt>
                <c:pt idx="25344">
                  <c:v>182.22383845447399</c:v>
                </c:pt>
                <c:pt idx="25345">
                  <c:v>182.209130082039</c:v>
                </c:pt>
                <c:pt idx="25346">
                  <c:v>182.205531928086</c:v>
                </c:pt>
                <c:pt idx="25347">
                  <c:v>182.19973937442299</c:v>
                </c:pt>
                <c:pt idx="25348">
                  <c:v>182.19387896977801</c:v>
                </c:pt>
                <c:pt idx="25349">
                  <c:v>182.18982113227099</c:v>
                </c:pt>
                <c:pt idx="25350">
                  <c:v>182.181017333987</c:v>
                </c:pt>
                <c:pt idx="25351">
                  <c:v>182.179817595044</c:v>
                </c:pt>
                <c:pt idx="25352">
                  <c:v>182.174219246901</c:v>
                </c:pt>
                <c:pt idx="25353">
                  <c:v>182.162895807269</c:v>
                </c:pt>
                <c:pt idx="25354">
                  <c:v>182.15127107589501</c:v>
                </c:pt>
                <c:pt idx="25355">
                  <c:v>182.151075543498</c:v>
                </c:pt>
                <c:pt idx="25356">
                  <c:v>182.13656200394399</c:v>
                </c:pt>
                <c:pt idx="25357">
                  <c:v>182.13440435257201</c:v>
                </c:pt>
                <c:pt idx="25358">
                  <c:v>182.11912368479301</c:v>
                </c:pt>
                <c:pt idx="25359">
                  <c:v>182.118585762544</c:v>
                </c:pt>
                <c:pt idx="25360">
                  <c:v>182.11311956911399</c:v>
                </c:pt>
                <c:pt idx="25361">
                  <c:v>182.11115998079401</c:v>
                </c:pt>
                <c:pt idx="25362">
                  <c:v>182.032532458172</c:v>
                </c:pt>
                <c:pt idx="25363">
                  <c:v>182.011671362415</c:v>
                </c:pt>
                <c:pt idx="25364">
                  <c:v>181.981292360374</c:v>
                </c:pt>
                <c:pt idx="25365">
                  <c:v>181.95549529108601</c:v>
                </c:pt>
                <c:pt idx="25366">
                  <c:v>181.95360011415701</c:v>
                </c:pt>
                <c:pt idx="25367">
                  <c:v>181.94750658409899</c:v>
                </c:pt>
                <c:pt idx="25368">
                  <c:v>181.91901981961399</c:v>
                </c:pt>
                <c:pt idx="25369">
                  <c:v>181.91776709873901</c:v>
                </c:pt>
                <c:pt idx="25370">
                  <c:v>181.916858276422</c:v>
                </c:pt>
                <c:pt idx="25371">
                  <c:v>181.89199890903799</c:v>
                </c:pt>
                <c:pt idx="25372">
                  <c:v>181.88780745787199</c:v>
                </c:pt>
                <c:pt idx="25373">
                  <c:v>181.88068553680799</c:v>
                </c:pt>
                <c:pt idx="25374">
                  <c:v>181.874580214112</c:v>
                </c:pt>
                <c:pt idx="25375">
                  <c:v>181.85454336452699</c:v>
                </c:pt>
                <c:pt idx="25376">
                  <c:v>181.83548604989599</c:v>
                </c:pt>
                <c:pt idx="25377">
                  <c:v>181.80450900527001</c:v>
                </c:pt>
                <c:pt idx="25378">
                  <c:v>181.765456255836</c:v>
                </c:pt>
                <c:pt idx="25379">
                  <c:v>181.76222008435499</c:v>
                </c:pt>
                <c:pt idx="25380">
                  <c:v>181.75225137147399</c:v>
                </c:pt>
                <c:pt idx="25381">
                  <c:v>181.739925457981</c:v>
                </c:pt>
                <c:pt idx="25382">
                  <c:v>181.723601413371</c:v>
                </c:pt>
                <c:pt idx="25383">
                  <c:v>181.658196181807</c:v>
                </c:pt>
                <c:pt idx="25384">
                  <c:v>181.651110411883</c:v>
                </c:pt>
                <c:pt idx="25385">
                  <c:v>181.63554792439299</c:v>
                </c:pt>
                <c:pt idx="25386">
                  <c:v>181.62766621109299</c:v>
                </c:pt>
                <c:pt idx="25387">
                  <c:v>181.61868724867699</c:v>
                </c:pt>
                <c:pt idx="25388">
                  <c:v>181.59006198535801</c:v>
                </c:pt>
                <c:pt idx="25389">
                  <c:v>181.55344953372301</c:v>
                </c:pt>
                <c:pt idx="25390">
                  <c:v>181.53251954628101</c:v>
                </c:pt>
                <c:pt idx="25391">
                  <c:v>181.52987909184799</c:v>
                </c:pt>
                <c:pt idx="25392">
                  <c:v>181.489623828172</c:v>
                </c:pt>
                <c:pt idx="25393">
                  <c:v>181.460981607375</c:v>
                </c:pt>
                <c:pt idx="25394">
                  <c:v>181.45871519831701</c:v>
                </c:pt>
                <c:pt idx="25395">
                  <c:v>181.44587429363099</c:v>
                </c:pt>
                <c:pt idx="25396">
                  <c:v>181.44096175317401</c:v>
                </c:pt>
                <c:pt idx="25397">
                  <c:v>181.43055284596699</c:v>
                </c:pt>
                <c:pt idx="25398">
                  <c:v>181.39930438090701</c:v>
                </c:pt>
                <c:pt idx="25399">
                  <c:v>181.37716360416701</c:v>
                </c:pt>
                <c:pt idx="25400">
                  <c:v>181.363538698588</c:v>
                </c:pt>
                <c:pt idx="25401">
                  <c:v>181.35487013182399</c:v>
                </c:pt>
                <c:pt idx="25402">
                  <c:v>181.28777401243701</c:v>
                </c:pt>
                <c:pt idx="25403">
                  <c:v>181.26121910009201</c:v>
                </c:pt>
                <c:pt idx="25404">
                  <c:v>181.25560830089901</c:v>
                </c:pt>
                <c:pt idx="25405">
                  <c:v>181.24676198078799</c:v>
                </c:pt>
                <c:pt idx="25406">
                  <c:v>181.24669228526901</c:v>
                </c:pt>
                <c:pt idx="25407">
                  <c:v>181.2245822031</c:v>
                </c:pt>
                <c:pt idx="25408">
                  <c:v>181.18546172099801</c:v>
                </c:pt>
                <c:pt idx="25409">
                  <c:v>181.16927369424499</c:v>
                </c:pt>
                <c:pt idx="25410">
                  <c:v>181.140310899881</c:v>
                </c:pt>
                <c:pt idx="25411">
                  <c:v>181.135957500947</c:v>
                </c:pt>
                <c:pt idx="25412">
                  <c:v>181.11875408346299</c:v>
                </c:pt>
                <c:pt idx="25413">
                  <c:v>181.05443126213399</c:v>
                </c:pt>
                <c:pt idx="25414">
                  <c:v>181.010762614469</c:v>
                </c:pt>
                <c:pt idx="25415">
                  <c:v>180.96876129434401</c:v>
                </c:pt>
                <c:pt idx="25416">
                  <c:v>180.962067288957</c:v>
                </c:pt>
                <c:pt idx="25417">
                  <c:v>180.91631304984301</c:v>
                </c:pt>
                <c:pt idx="25418">
                  <c:v>180.89583072243499</c:v>
                </c:pt>
                <c:pt idx="25419">
                  <c:v>180.839474299503</c:v>
                </c:pt>
                <c:pt idx="25420">
                  <c:v>180.79361392941101</c:v>
                </c:pt>
                <c:pt idx="25421">
                  <c:v>180.74194595433099</c:v>
                </c:pt>
                <c:pt idx="25422">
                  <c:v>180.73190587251901</c:v>
                </c:pt>
                <c:pt idx="25423">
                  <c:v>180.73137307489</c:v>
                </c:pt>
                <c:pt idx="25424">
                  <c:v>180.72754558921099</c:v>
                </c:pt>
                <c:pt idx="25425">
                  <c:v>180.69824123528599</c:v>
                </c:pt>
                <c:pt idx="25426">
                  <c:v>180.67384396363701</c:v>
                </c:pt>
                <c:pt idx="25427">
                  <c:v>180.671391045306</c:v>
                </c:pt>
                <c:pt idx="25428">
                  <c:v>180.668443854787</c:v>
                </c:pt>
                <c:pt idx="25429">
                  <c:v>180.648563326627</c:v>
                </c:pt>
                <c:pt idx="25430">
                  <c:v>180.64132620861301</c:v>
                </c:pt>
                <c:pt idx="25431">
                  <c:v>180.629783515116</c:v>
                </c:pt>
                <c:pt idx="25432">
                  <c:v>180.61985844518199</c:v>
                </c:pt>
                <c:pt idx="25433">
                  <c:v>180.60360791615199</c:v>
                </c:pt>
                <c:pt idx="25434">
                  <c:v>180.593670505039</c:v>
                </c:pt>
                <c:pt idx="25435">
                  <c:v>180.55591485389999</c:v>
                </c:pt>
                <c:pt idx="25436">
                  <c:v>180.55068963066901</c:v>
                </c:pt>
                <c:pt idx="25437">
                  <c:v>180.52509817304701</c:v>
                </c:pt>
                <c:pt idx="25438">
                  <c:v>180.51871080396799</c:v>
                </c:pt>
                <c:pt idx="25439">
                  <c:v>180.49631668189301</c:v>
                </c:pt>
                <c:pt idx="25440">
                  <c:v>180.479957234425</c:v>
                </c:pt>
                <c:pt idx="25441">
                  <c:v>180.46463747892901</c:v>
                </c:pt>
                <c:pt idx="25442">
                  <c:v>180.46278849755799</c:v>
                </c:pt>
                <c:pt idx="25443">
                  <c:v>180.44742028099199</c:v>
                </c:pt>
                <c:pt idx="25444">
                  <c:v>180.42454531283599</c:v>
                </c:pt>
                <c:pt idx="25445">
                  <c:v>180.39804809065501</c:v>
                </c:pt>
                <c:pt idx="25446">
                  <c:v>180.39053683215801</c:v>
                </c:pt>
                <c:pt idx="25447">
                  <c:v>180.35837734636601</c:v>
                </c:pt>
                <c:pt idx="25448">
                  <c:v>180.35544500266801</c:v>
                </c:pt>
                <c:pt idx="25449">
                  <c:v>180.33177905090801</c:v>
                </c:pt>
                <c:pt idx="25450">
                  <c:v>180.330581439827</c:v>
                </c:pt>
                <c:pt idx="25451">
                  <c:v>180.26713336882599</c:v>
                </c:pt>
                <c:pt idx="25452">
                  <c:v>180.245929881813</c:v>
                </c:pt>
                <c:pt idx="25453">
                  <c:v>180.203196875922</c:v>
                </c:pt>
                <c:pt idx="25454">
                  <c:v>180.187537386413</c:v>
                </c:pt>
                <c:pt idx="25455">
                  <c:v>180.17740236815101</c:v>
                </c:pt>
                <c:pt idx="25456">
                  <c:v>180.17548841152399</c:v>
                </c:pt>
                <c:pt idx="25457">
                  <c:v>180.145079504412</c:v>
                </c:pt>
                <c:pt idx="25458">
                  <c:v>180.13367009198001</c:v>
                </c:pt>
                <c:pt idx="25459">
                  <c:v>180.125938056785</c:v>
                </c:pt>
                <c:pt idx="25460">
                  <c:v>180.085412582038</c:v>
                </c:pt>
                <c:pt idx="25461">
                  <c:v>180.03617967495401</c:v>
                </c:pt>
                <c:pt idx="25462">
                  <c:v>180.01548869311199</c:v>
                </c:pt>
                <c:pt idx="25463">
                  <c:v>179.96141776875999</c:v>
                </c:pt>
                <c:pt idx="25464">
                  <c:v>179.896373447299</c:v>
                </c:pt>
                <c:pt idx="25465">
                  <c:v>179.86552703762499</c:v>
                </c:pt>
                <c:pt idx="25466">
                  <c:v>179.84150421945</c:v>
                </c:pt>
                <c:pt idx="25467">
                  <c:v>179.779044630318</c:v>
                </c:pt>
                <c:pt idx="25468">
                  <c:v>179.77698402726099</c:v>
                </c:pt>
                <c:pt idx="25469">
                  <c:v>179.76615965758899</c:v>
                </c:pt>
                <c:pt idx="25470">
                  <c:v>179.732275202615</c:v>
                </c:pt>
                <c:pt idx="25471">
                  <c:v>179.69882282612201</c:v>
                </c:pt>
                <c:pt idx="25472">
                  <c:v>179.689263350022</c:v>
                </c:pt>
                <c:pt idx="25473">
                  <c:v>179.67482873174001</c:v>
                </c:pt>
                <c:pt idx="25474">
                  <c:v>179.62312768501499</c:v>
                </c:pt>
                <c:pt idx="25475">
                  <c:v>179.621334450446</c:v>
                </c:pt>
                <c:pt idx="25476">
                  <c:v>179.58207915115901</c:v>
                </c:pt>
                <c:pt idx="25477">
                  <c:v>179.570208389691</c:v>
                </c:pt>
                <c:pt idx="25478">
                  <c:v>179.524225774689</c:v>
                </c:pt>
                <c:pt idx="25479">
                  <c:v>179.49960364088099</c:v>
                </c:pt>
                <c:pt idx="25480">
                  <c:v>179.47193259041899</c:v>
                </c:pt>
                <c:pt idx="25481">
                  <c:v>179.465339421256</c:v>
                </c:pt>
                <c:pt idx="25482">
                  <c:v>179.38970419537301</c:v>
                </c:pt>
                <c:pt idx="25483">
                  <c:v>179.38614582394499</c:v>
                </c:pt>
                <c:pt idx="25484">
                  <c:v>179.38475954643599</c:v>
                </c:pt>
                <c:pt idx="25485">
                  <c:v>179.379156915153</c:v>
                </c:pt>
                <c:pt idx="25486">
                  <c:v>179.36396265210701</c:v>
                </c:pt>
                <c:pt idx="25487">
                  <c:v>179.351272647576</c:v>
                </c:pt>
                <c:pt idx="25488">
                  <c:v>179.33109590497801</c:v>
                </c:pt>
                <c:pt idx="25489">
                  <c:v>179.290053343198</c:v>
                </c:pt>
                <c:pt idx="25490">
                  <c:v>179.28021229621601</c:v>
                </c:pt>
                <c:pt idx="25491">
                  <c:v>179.23454703572901</c:v>
                </c:pt>
                <c:pt idx="25492">
                  <c:v>179.23025015746501</c:v>
                </c:pt>
                <c:pt idx="25493">
                  <c:v>179.22559961467999</c:v>
                </c:pt>
                <c:pt idx="25494">
                  <c:v>179.162008153122</c:v>
                </c:pt>
                <c:pt idx="25495">
                  <c:v>179.12769862439899</c:v>
                </c:pt>
                <c:pt idx="25496">
                  <c:v>179.121291079565</c:v>
                </c:pt>
                <c:pt idx="25497">
                  <c:v>179.12007474362801</c:v>
                </c:pt>
                <c:pt idx="25498">
                  <c:v>179.06926931916701</c:v>
                </c:pt>
                <c:pt idx="25499">
                  <c:v>179.038309142034</c:v>
                </c:pt>
                <c:pt idx="25500">
                  <c:v>178.947351303879</c:v>
                </c:pt>
                <c:pt idx="25501">
                  <c:v>178.936376138734</c:v>
                </c:pt>
                <c:pt idx="25502">
                  <c:v>178.92569316669599</c:v>
                </c:pt>
                <c:pt idx="25503">
                  <c:v>178.922063556213</c:v>
                </c:pt>
                <c:pt idx="25504">
                  <c:v>178.91680068823101</c:v>
                </c:pt>
                <c:pt idx="25505">
                  <c:v>178.891774956116</c:v>
                </c:pt>
                <c:pt idx="25506">
                  <c:v>178.842792058268</c:v>
                </c:pt>
                <c:pt idx="25507">
                  <c:v>178.790347025866</c:v>
                </c:pt>
                <c:pt idx="25508">
                  <c:v>178.77992288988199</c:v>
                </c:pt>
                <c:pt idx="25509">
                  <c:v>178.77675524555499</c:v>
                </c:pt>
                <c:pt idx="25510">
                  <c:v>178.77462507426901</c:v>
                </c:pt>
                <c:pt idx="25511">
                  <c:v>178.75789593053699</c:v>
                </c:pt>
                <c:pt idx="25512">
                  <c:v>178.74664283617801</c:v>
                </c:pt>
                <c:pt idx="25513">
                  <c:v>178.69840244429699</c:v>
                </c:pt>
                <c:pt idx="25514">
                  <c:v>178.65363512413899</c:v>
                </c:pt>
                <c:pt idx="25515">
                  <c:v>178.62195768229901</c:v>
                </c:pt>
                <c:pt idx="25516">
                  <c:v>178.619224115528</c:v>
                </c:pt>
                <c:pt idx="25517">
                  <c:v>178.611774460818</c:v>
                </c:pt>
                <c:pt idx="25518">
                  <c:v>178.58700836705199</c:v>
                </c:pt>
                <c:pt idx="25519">
                  <c:v>178.57639548842499</c:v>
                </c:pt>
                <c:pt idx="25520">
                  <c:v>178.57154856743199</c:v>
                </c:pt>
                <c:pt idx="25521">
                  <c:v>178.56759389743701</c:v>
                </c:pt>
                <c:pt idx="25522">
                  <c:v>178.554875371398</c:v>
                </c:pt>
                <c:pt idx="25523">
                  <c:v>178.509086065443</c:v>
                </c:pt>
                <c:pt idx="25524">
                  <c:v>178.50085327670999</c:v>
                </c:pt>
                <c:pt idx="25525">
                  <c:v>178.500391793501</c:v>
                </c:pt>
                <c:pt idx="25526">
                  <c:v>178.49235406356601</c:v>
                </c:pt>
                <c:pt idx="25527">
                  <c:v>178.48833453250401</c:v>
                </c:pt>
                <c:pt idx="25528">
                  <c:v>178.46435147599101</c:v>
                </c:pt>
                <c:pt idx="25529">
                  <c:v>178.45319907497901</c:v>
                </c:pt>
                <c:pt idx="25530">
                  <c:v>178.43856577654901</c:v>
                </c:pt>
                <c:pt idx="25531">
                  <c:v>178.437802211339</c:v>
                </c:pt>
                <c:pt idx="25532">
                  <c:v>178.424844019879</c:v>
                </c:pt>
                <c:pt idx="25533">
                  <c:v>178.30389180175499</c:v>
                </c:pt>
                <c:pt idx="25534">
                  <c:v>178.225413414428</c:v>
                </c:pt>
                <c:pt idx="25535">
                  <c:v>178.17691205974501</c:v>
                </c:pt>
                <c:pt idx="25536">
                  <c:v>178.17682662814599</c:v>
                </c:pt>
                <c:pt idx="25537">
                  <c:v>178.15234276161701</c:v>
                </c:pt>
                <c:pt idx="25538">
                  <c:v>178.13194627672399</c:v>
                </c:pt>
                <c:pt idx="25539">
                  <c:v>178.10429394425699</c:v>
                </c:pt>
                <c:pt idx="25540">
                  <c:v>178.09090365602299</c:v>
                </c:pt>
                <c:pt idx="25541">
                  <c:v>178.04448084586599</c:v>
                </c:pt>
                <c:pt idx="25542">
                  <c:v>178.034489296272</c:v>
                </c:pt>
                <c:pt idx="25543">
                  <c:v>177.915375894682</c:v>
                </c:pt>
                <c:pt idx="25544">
                  <c:v>177.909819242298</c:v>
                </c:pt>
                <c:pt idx="25545">
                  <c:v>177.89359673320899</c:v>
                </c:pt>
                <c:pt idx="25546">
                  <c:v>177.88910107660701</c:v>
                </c:pt>
                <c:pt idx="25547">
                  <c:v>177.870735702161</c:v>
                </c:pt>
                <c:pt idx="25548">
                  <c:v>177.85619185944699</c:v>
                </c:pt>
                <c:pt idx="25549">
                  <c:v>177.850257395753</c:v>
                </c:pt>
                <c:pt idx="25550">
                  <c:v>177.845454144933</c:v>
                </c:pt>
                <c:pt idx="25551">
                  <c:v>177.80620868689201</c:v>
                </c:pt>
                <c:pt idx="25552">
                  <c:v>177.75527370600801</c:v>
                </c:pt>
                <c:pt idx="25553">
                  <c:v>177.75263092576799</c:v>
                </c:pt>
                <c:pt idx="25554">
                  <c:v>177.73016633728801</c:v>
                </c:pt>
                <c:pt idx="25555">
                  <c:v>177.72045059707699</c:v>
                </c:pt>
                <c:pt idx="25556">
                  <c:v>177.71430981902401</c:v>
                </c:pt>
                <c:pt idx="25557">
                  <c:v>177.68824146180401</c:v>
                </c:pt>
                <c:pt idx="25558">
                  <c:v>177.63626243126899</c:v>
                </c:pt>
                <c:pt idx="25559">
                  <c:v>177.62262696438901</c:v>
                </c:pt>
                <c:pt idx="25560">
                  <c:v>177.55522109123001</c:v>
                </c:pt>
                <c:pt idx="25561">
                  <c:v>177.51919207823701</c:v>
                </c:pt>
                <c:pt idx="25562">
                  <c:v>177.46490270746099</c:v>
                </c:pt>
                <c:pt idx="25563">
                  <c:v>177.45930730206101</c:v>
                </c:pt>
                <c:pt idx="25564">
                  <c:v>177.420528844388</c:v>
                </c:pt>
                <c:pt idx="25565">
                  <c:v>177.42047680217601</c:v>
                </c:pt>
                <c:pt idx="25566">
                  <c:v>177.40713108736699</c:v>
                </c:pt>
                <c:pt idx="25567">
                  <c:v>177.35921989853</c:v>
                </c:pt>
                <c:pt idx="25568">
                  <c:v>177.3020184028</c:v>
                </c:pt>
                <c:pt idx="25569">
                  <c:v>177.20701985628901</c:v>
                </c:pt>
                <c:pt idx="25570">
                  <c:v>177.20573268189199</c:v>
                </c:pt>
                <c:pt idx="25571">
                  <c:v>177.17949151932501</c:v>
                </c:pt>
                <c:pt idx="25572">
                  <c:v>177.17385302999801</c:v>
                </c:pt>
                <c:pt idx="25573">
                  <c:v>177.11121191284599</c:v>
                </c:pt>
                <c:pt idx="25574">
                  <c:v>177.07011922393801</c:v>
                </c:pt>
                <c:pt idx="25575">
                  <c:v>177.042023531155</c:v>
                </c:pt>
                <c:pt idx="25576">
                  <c:v>176.98361890635499</c:v>
                </c:pt>
                <c:pt idx="25577">
                  <c:v>176.97357140426601</c:v>
                </c:pt>
                <c:pt idx="25578">
                  <c:v>176.94909600160801</c:v>
                </c:pt>
                <c:pt idx="25579">
                  <c:v>176.93911660579701</c:v>
                </c:pt>
                <c:pt idx="25580">
                  <c:v>176.86886233138799</c:v>
                </c:pt>
                <c:pt idx="25581">
                  <c:v>176.86657739141299</c:v>
                </c:pt>
                <c:pt idx="25582">
                  <c:v>176.86615538243399</c:v>
                </c:pt>
                <c:pt idx="25583">
                  <c:v>176.851403612762</c:v>
                </c:pt>
                <c:pt idx="25584">
                  <c:v>176.803251971138</c:v>
                </c:pt>
                <c:pt idx="25585">
                  <c:v>176.78892707539799</c:v>
                </c:pt>
                <c:pt idx="25586">
                  <c:v>176.74314791967501</c:v>
                </c:pt>
                <c:pt idx="25587">
                  <c:v>176.73940761473199</c:v>
                </c:pt>
                <c:pt idx="25588">
                  <c:v>176.72607600358899</c:v>
                </c:pt>
                <c:pt idx="25589">
                  <c:v>176.72051221473001</c:v>
                </c:pt>
                <c:pt idx="25590">
                  <c:v>176.71288599110301</c:v>
                </c:pt>
                <c:pt idx="25591">
                  <c:v>176.68611141865</c:v>
                </c:pt>
                <c:pt idx="25592">
                  <c:v>176.66703673568799</c:v>
                </c:pt>
                <c:pt idx="25593">
                  <c:v>176.648295332179</c:v>
                </c:pt>
                <c:pt idx="25594">
                  <c:v>176.62924881885701</c:v>
                </c:pt>
                <c:pt idx="25595">
                  <c:v>176.60811735729399</c:v>
                </c:pt>
                <c:pt idx="25596">
                  <c:v>176.55463540563699</c:v>
                </c:pt>
                <c:pt idx="25597">
                  <c:v>176.47541987519199</c:v>
                </c:pt>
                <c:pt idx="25598">
                  <c:v>176.44073260116599</c:v>
                </c:pt>
                <c:pt idx="25599">
                  <c:v>176.43689499656301</c:v>
                </c:pt>
                <c:pt idx="25600">
                  <c:v>176.434949468231</c:v>
                </c:pt>
                <c:pt idx="25601">
                  <c:v>176.41764542967999</c:v>
                </c:pt>
                <c:pt idx="25602">
                  <c:v>176.410289263631</c:v>
                </c:pt>
                <c:pt idx="25603">
                  <c:v>176.40882886390301</c:v>
                </c:pt>
                <c:pt idx="25604">
                  <c:v>176.348423450795</c:v>
                </c:pt>
                <c:pt idx="25605">
                  <c:v>176.32058823805801</c:v>
                </c:pt>
                <c:pt idx="25606">
                  <c:v>176.248745007422</c:v>
                </c:pt>
                <c:pt idx="25607">
                  <c:v>176.216183542387</c:v>
                </c:pt>
                <c:pt idx="25608">
                  <c:v>176.214501728361</c:v>
                </c:pt>
                <c:pt idx="25609">
                  <c:v>176.181527821147</c:v>
                </c:pt>
                <c:pt idx="25610">
                  <c:v>176.18132704462499</c:v>
                </c:pt>
                <c:pt idx="25611">
                  <c:v>176.134740122523</c:v>
                </c:pt>
                <c:pt idx="25612">
                  <c:v>176.10527895026701</c:v>
                </c:pt>
                <c:pt idx="25613">
                  <c:v>176.101219602745</c:v>
                </c:pt>
                <c:pt idx="25614">
                  <c:v>176.099372072249</c:v>
                </c:pt>
                <c:pt idx="25615">
                  <c:v>176.093995391509</c:v>
                </c:pt>
                <c:pt idx="25616">
                  <c:v>176.07987652420599</c:v>
                </c:pt>
                <c:pt idx="25617">
                  <c:v>176.07454408413099</c:v>
                </c:pt>
                <c:pt idx="25618">
                  <c:v>176.020971933819</c:v>
                </c:pt>
                <c:pt idx="25619">
                  <c:v>175.98690460694999</c:v>
                </c:pt>
                <c:pt idx="25620">
                  <c:v>175.93897604630399</c:v>
                </c:pt>
                <c:pt idx="25621">
                  <c:v>175.80435225841401</c:v>
                </c:pt>
                <c:pt idx="25622">
                  <c:v>175.78918553202701</c:v>
                </c:pt>
                <c:pt idx="25623">
                  <c:v>175.711260067176</c:v>
                </c:pt>
                <c:pt idx="25624">
                  <c:v>175.64524263270999</c:v>
                </c:pt>
                <c:pt idx="25625">
                  <c:v>175.558993923294</c:v>
                </c:pt>
                <c:pt idx="25626">
                  <c:v>175.54510283178399</c:v>
                </c:pt>
                <c:pt idx="25627">
                  <c:v>175.531690923855</c:v>
                </c:pt>
                <c:pt idx="25628">
                  <c:v>175.50586670263101</c:v>
                </c:pt>
                <c:pt idx="25629">
                  <c:v>175.498690137067</c:v>
                </c:pt>
                <c:pt idx="25630">
                  <c:v>175.46636441554699</c:v>
                </c:pt>
                <c:pt idx="25631">
                  <c:v>175.450160451747</c:v>
                </c:pt>
                <c:pt idx="25632">
                  <c:v>175.35889282547799</c:v>
                </c:pt>
                <c:pt idx="25633">
                  <c:v>175.34278308560101</c:v>
                </c:pt>
                <c:pt idx="25634">
                  <c:v>175.31455476151299</c:v>
                </c:pt>
                <c:pt idx="25635">
                  <c:v>175.30225747557299</c:v>
                </c:pt>
                <c:pt idx="25636">
                  <c:v>175.29544386237899</c:v>
                </c:pt>
                <c:pt idx="25637">
                  <c:v>175.283826745429</c:v>
                </c:pt>
                <c:pt idx="25638">
                  <c:v>175.278020243247</c:v>
                </c:pt>
                <c:pt idx="25639">
                  <c:v>175.27795299853</c:v>
                </c:pt>
                <c:pt idx="25640">
                  <c:v>175.17559300852301</c:v>
                </c:pt>
                <c:pt idx="25641">
                  <c:v>175.169706251766</c:v>
                </c:pt>
                <c:pt idx="25642">
                  <c:v>175.147750335566</c:v>
                </c:pt>
                <c:pt idx="25643">
                  <c:v>175.08983848276799</c:v>
                </c:pt>
                <c:pt idx="25644">
                  <c:v>175.07114293696199</c:v>
                </c:pt>
                <c:pt idx="25645">
                  <c:v>175.05097410034099</c:v>
                </c:pt>
                <c:pt idx="25646">
                  <c:v>175.03086371134501</c:v>
                </c:pt>
                <c:pt idx="25647">
                  <c:v>175.01242432164099</c:v>
                </c:pt>
                <c:pt idx="25648">
                  <c:v>175.01007681911199</c:v>
                </c:pt>
                <c:pt idx="25649">
                  <c:v>175.007373739553</c:v>
                </c:pt>
                <c:pt idx="25650">
                  <c:v>174.99464244137499</c:v>
                </c:pt>
                <c:pt idx="25651">
                  <c:v>174.993308910694</c:v>
                </c:pt>
                <c:pt idx="25652">
                  <c:v>174.942734372253</c:v>
                </c:pt>
                <c:pt idx="25653">
                  <c:v>174.94171209829301</c:v>
                </c:pt>
                <c:pt idx="25654">
                  <c:v>174.939351994671</c:v>
                </c:pt>
                <c:pt idx="25655">
                  <c:v>174.93345666516299</c:v>
                </c:pt>
                <c:pt idx="25656">
                  <c:v>174.91668884664799</c:v>
                </c:pt>
                <c:pt idx="25657">
                  <c:v>174.89915766801599</c:v>
                </c:pt>
                <c:pt idx="25658">
                  <c:v>174.883800732601</c:v>
                </c:pt>
                <c:pt idx="25659">
                  <c:v>174.87907912437601</c:v>
                </c:pt>
                <c:pt idx="25660">
                  <c:v>174.86767054126301</c:v>
                </c:pt>
                <c:pt idx="25661">
                  <c:v>174.81963320696801</c:v>
                </c:pt>
                <c:pt idx="25662">
                  <c:v>174.798432028452</c:v>
                </c:pt>
                <c:pt idx="25663">
                  <c:v>174.770236690378</c:v>
                </c:pt>
                <c:pt idx="25664">
                  <c:v>174.76282261437899</c:v>
                </c:pt>
                <c:pt idx="25665">
                  <c:v>174.746615412171</c:v>
                </c:pt>
                <c:pt idx="25666">
                  <c:v>174.727492366375</c:v>
                </c:pt>
                <c:pt idx="25667">
                  <c:v>174.69634631107201</c:v>
                </c:pt>
                <c:pt idx="25668">
                  <c:v>174.67316420500899</c:v>
                </c:pt>
                <c:pt idx="25669">
                  <c:v>174.62842476853399</c:v>
                </c:pt>
                <c:pt idx="25670">
                  <c:v>174.61721300680099</c:v>
                </c:pt>
                <c:pt idx="25671">
                  <c:v>174.580431643818</c:v>
                </c:pt>
                <c:pt idx="25672">
                  <c:v>174.56882943832699</c:v>
                </c:pt>
                <c:pt idx="25673">
                  <c:v>174.560715275609</c:v>
                </c:pt>
                <c:pt idx="25674">
                  <c:v>174.532017489857</c:v>
                </c:pt>
                <c:pt idx="25675">
                  <c:v>174.52461024440501</c:v>
                </c:pt>
                <c:pt idx="25676">
                  <c:v>174.499305332642</c:v>
                </c:pt>
                <c:pt idx="25677">
                  <c:v>174.47672140959</c:v>
                </c:pt>
                <c:pt idx="25678">
                  <c:v>174.47094600723599</c:v>
                </c:pt>
                <c:pt idx="25679">
                  <c:v>174.469271108876</c:v>
                </c:pt>
                <c:pt idx="25680">
                  <c:v>174.404777333418</c:v>
                </c:pt>
                <c:pt idx="25681">
                  <c:v>174.33297574035299</c:v>
                </c:pt>
                <c:pt idx="25682">
                  <c:v>174.31266481866999</c:v>
                </c:pt>
                <c:pt idx="25683">
                  <c:v>174.312605622457</c:v>
                </c:pt>
                <c:pt idx="25684">
                  <c:v>174.305364087355</c:v>
                </c:pt>
                <c:pt idx="25685">
                  <c:v>174.304632356903</c:v>
                </c:pt>
                <c:pt idx="25686">
                  <c:v>174.278052699493</c:v>
                </c:pt>
                <c:pt idx="25687">
                  <c:v>174.27397937846499</c:v>
                </c:pt>
                <c:pt idx="25688">
                  <c:v>174.24203963825099</c:v>
                </c:pt>
                <c:pt idx="25689">
                  <c:v>174.23283253099899</c:v>
                </c:pt>
                <c:pt idx="25690">
                  <c:v>174.23276457869099</c:v>
                </c:pt>
                <c:pt idx="25691">
                  <c:v>174.20676219477599</c:v>
                </c:pt>
                <c:pt idx="25692">
                  <c:v>174.179625823474</c:v>
                </c:pt>
                <c:pt idx="25693">
                  <c:v>174.12739013998601</c:v>
                </c:pt>
                <c:pt idx="25694">
                  <c:v>174.11704813197699</c:v>
                </c:pt>
                <c:pt idx="25695">
                  <c:v>174.112471433439</c:v>
                </c:pt>
                <c:pt idx="25696">
                  <c:v>174.09875565021599</c:v>
                </c:pt>
                <c:pt idx="25697">
                  <c:v>174.068355065921</c:v>
                </c:pt>
                <c:pt idx="25698">
                  <c:v>174.047781900844</c:v>
                </c:pt>
                <c:pt idx="25699">
                  <c:v>174.03717860099999</c:v>
                </c:pt>
                <c:pt idx="25700">
                  <c:v>174.002900361847</c:v>
                </c:pt>
                <c:pt idx="25701">
                  <c:v>173.99231024900899</c:v>
                </c:pt>
                <c:pt idx="25702">
                  <c:v>173.97191075372001</c:v>
                </c:pt>
                <c:pt idx="25703">
                  <c:v>173.953060893432</c:v>
                </c:pt>
                <c:pt idx="25704">
                  <c:v>173.927713760091</c:v>
                </c:pt>
                <c:pt idx="25705">
                  <c:v>173.902337553514</c:v>
                </c:pt>
                <c:pt idx="25706">
                  <c:v>173.89874934106999</c:v>
                </c:pt>
                <c:pt idx="25707">
                  <c:v>173.87842328363899</c:v>
                </c:pt>
                <c:pt idx="25708">
                  <c:v>173.864255769273</c:v>
                </c:pt>
                <c:pt idx="25709">
                  <c:v>173.82047088009699</c:v>
                </c:pt>
                <c:pt idx="25710">
                  <c:v>173.80320474765301</c:v>
                </c:pt>
                <c:pt idx="25711">
                  <c:v>173.79072385696301</c:v>
                </c:pt>
                <c:pt idx="25712">
                  <c:v>173.774206062589</c:v>
                </c:pt>
                <c:pt idx="25713">
                  <c:v>173.76970878128</c:v>
                </c:pt>
                <c:pt idx="25714">
                  <c:v>173.71892031106401</c:v>
                </c:pt>
                <c:pt idx="25715">
                  <c:v>173.69134679114899</c:v>
                </c:pt>
                <c:pt idx="25716">
                  <c:v>173.67649165481799</c:v>
                </c:pt>
                <c:pt idx="25717">
                  <c:v>173.67464287329301</c:v>
                </c:pt>
                <c:pt idx="25718">
                  <c:v>173.62744625354901</c:v>
                </c:pt>
                <c:pt idx="25719">
                  <c:v>173.61451838826801</c:v>
                </c:pt>
                <c:pt idx="25720">
                  <c:v>173.61384979247299</c:v>
                </c:pt>
                <c:pt idx="25721">
                  <c:v>173.58120882647299</c:v>
                </c:pt>
                <c:pt idx="25722">
                  <c:v>173.48598263580399</c:v>
                </c:pt>
                <c:pt idx="25723">
                  <c:v>173.485593865374</c:v>
                </c:pt>
                <c:pt idx="25724">
                  <c:v>173.45161724260001</c:v>
                </c:pt>
                <c:pt idx="25725">
                  <c:v>173.43353029726501</c:v>
                </c:pt>
                <c:pt idx="25726">
                  <c:v>173.4149898144</c:v>
                </c:pt>
                <c:pt idx="25727">
                  <c:v>173.40688145057601</c:v>
                </c:pt>
                <c:pt idx="25728">
                  <c:v>173.37301906298799</c:v>
                </c:pt>
                <c:pt idx="25729">
                  <c:v>173.34985684891501</c:v>
                </c:pt>
                <c:pt idx="25730">
                  <c:v>173.33055717255201</c:v>
                </c:pt>
                <c:pt idx="25731">
                  <c:v>173.326963783487</c:v>
                </c:pt>
                <c:pt idx="25732">
                  <c:v>173.306697298134</c:v>
                </c:pt>
                <c:pt idx="25733">
                  <c:v>173.30317294931001</c:v>
                </c:pt>
                <c:pt idx="25734">
                  <c:v>173.285783733014</c:v>
                </c:pt>
                <c:pt idx="25735">
                  <c:v>173.28446816554401</c:v>
                </c:pt>
                <c:pt idx="25736">
                  <c:v>173.282044889632</c:v>
                </c:pt>
                <c:pt idx="25737">
                  <c:v>173.26487562690599</c:v>
                </c:pt>
                <c:pt idx="25738">
                  <c:v>173.21450999979101</c:v>
                </c:pt>
                <c:pt idx="25739">
                  <c:v>173.18333136018001</c:v>
                </c:pt>
                <c:pt idx="25740">
                  <c:v>173.13410963566801</c:v>
                </c:pt>
                <c:pt idx="25741">
                  <c:v>173.12145527260299</c:v>
                </c:pt>
                <c:pt idx="25742">
                  <c:v>173.11849074306301</c:v>
                </c:pt>
                <c:pt idx="25743">
                  <c:v>173.107893810208</c:v>
                </c:pt>
                <c:pt idx="25744">
                  <c:v>173.104877068284</c:v>
                </c:pt>
                <c:pt idx="25745">
                  <c:v>173.039334568854</c:v>
                </c:pt>
                <c:pt idx="25746">
                  <c:v>172.920499940204</c:v>
                </c:pt>
                <c:pt idx="25747">
                  <c:v>172.919759152501</c:v>
                </c:pt>
                <c:pt idx="25748">
                  <c:v>172.91946017387201</c:v>
                </c:pt>
                <c:pt idx="25749">
                  <c:v>172.911705473887</c:v>
                </c:pt>
                <c:pt idx="25750">
                  <c:v>172.88329704856901</c:v>
                </c:pt>
                <c:pt idx="25751">
                  <c:v>172.85631281785101</c:v>
                </c:pt>
                <c:pt idx="25752">
                  <c:v>172.845655100995</c:v>
                </c:pt>
                <c:pt idx="25753">
                  <c:v>172.84358244073101</c:v>
                </c:pt>
                <c:pt idx="25754">
                  <c:v>172.80581659387499</c:v>
                </c:pt>
                <c:pt idx="25755">
                  <c:v>172.79719975778801</c:v>
                </c:pt>
                <c:pt idx="25756">
                  <c:v>172.79366387136801</c:v>
                </c:pt>
                <c:pt idx="25757">
                  <c:v>172.773809575928</c:v>
                </c:pt>
                <c:pt idx="25758">
                  <c:v>172.76359934749499</c:v>
                </c:pt>
                <c:pt idx="25759">
                  <c:v>172.755007594478</c:v>
                </c:pt>
                <c:pt idx="25760">
                  <c:v>172.72813990437899</c:v>
                </c:pt>
                <c:pt idx="25761">
                  <c:v>172.63038691325599</c:v>
                </c:pt>
                <c:pt idx="25762">
                  <c:v>172.58581650534401</c:v>
                </c:pt>
                <c:pt idx="25763">
                  <c:v>172.50779566079001</c:v>
                </c:pt>
                <c:pt idx="25764">
                  <c:v>172.457647916339</c:v>
                </c:pt>
                <c:pt idx="25765">
                  <c:v>172.45495933626199</c:v>
                </c:pt>
                <c:pt idx="25766">
                  <c:v>172.43124227911599</c:v>
                </c:pt>
                <c:pt idx="25767">
                  <c:v>172.41963296364</c:v>
                </c:pt>
                <c:pt idx="25768">
                  <c:v>172.41243870614699</c:v>
                </c:pt>
                <c:pt idx="25769">
                  <c:v>172.40082638588001</c:v>
                </c:pt>
                <c:pt idx="25770">
                  <c:v>172.37900378145699</c:v>
                </c:pt>
                <c:pt idx="25771">
                  <c:v>172.37527326244401</c:v>
                </c:pt>
                <c:pt idx="25772">
                  <c:v>172.356476045797</c:v>
                </c:pt>
                <c:pt idx="25773">
                  <c:v>172.33868657183999</c:v>
                </c:pt>
                <c:pt idx="25774">
                  <c:v>172.33139017544701</c:v>
                </c:pt>
                <c:pt idx="25775">
                  <c:v>172.30529672857199</c:v>
                </c:pt>
                <c:pt idx="25776">
                  <c:v>172.28437333728499</c:v>
                </c:pt>
                <c:pt idx="25777">
                  <c:v>172.26495599156499</c:v>
                </c:pt>
                <c:pt idx="25778">
                  <c:v>172.263925945919</c:v>
                </c:pt>
                <c:pt idx="25779">
                  <c:v>172.254957250421</c:v>
                </c:pt>
                <c:pt idx="25780">
                  <c:v>172.21058150156099</c:v>
                </c:pt>
                <c:pt idx="25781">
                  <c:v>172.19483825981399</c:v>
                </c:pt>
                <c:pt idx="25782">
                  <c:v>172.19356989577699</c:v>
                </c:pt>
                <c:pt idx="25783">
                  <c:v>172.16734768890501</c:v>
                </c:pt>
                <c:pt idx="25784">
                  <c:v>172.16620548867101</c:v>
                </c:pt>
                <c:pt idx="25785">
                  <c:v>172.14750709412999</c:v>
                </c:pt>
                <c:pt idx="25786">
                  <c:v>172.10302224701999</c:v>
                </c:pt>
                <c:pt idx="25787">
                  <c:v>172.02236368908001</c:v>
                </c:pt>
                <c:pt idx="25788">
                  <c:v>172.01790025439999</c:v>
                </c:pt>
                <c:pt idx="25789">
                  <c:v>171.98959330618601</c:v>
                </c:pt>
                <c:pt idx="25790">
                  <c:v>171.987381255109</c:v>
                </c:pt>
                <c:pt idx="25791">
                  <c:v>171.963456828544</c:v>
                </c:pt>
                <c:pt idx="25792">
                  <c:v>171.946804354253</c:v>
                </c:pt>
                <c:pt idx="25793">
                  <c:v>171.930886753686</c:v>
                </c:pt>
                <c:pt idx="25794">
                  <c:v>171.89592567636799</c:v>
                </c:pt>
                <c:pt idx="25795">
                  <c:v>171.86697872329401</c:v>
                </c:pt>
                <c:pt idx="25796">
                  <c:v>171.86386057477301</c:v>
                </c:pt>
                <c:pt idx="25797">
                  <c:v>171.830304237577</c:v>
                </c:pt>
                <c:pt idx="25798">
                  <c:v>171.822457617726</c:v>
                </c:pt>
                <c:pt idx="25799">
                  <c:v>171.81893767605899</c:v>
                </c:pt>
                <c:pt idx="25800">
                  <c:v>171.80718636523</c:v>
                </c:pt>
                <c:pt idx="25801">
                  <c:v>171.79102013483299</c:v>
                </c:pt>
                <c:pt idx="25802">
                  <c:v>171.78628928698299</c:v>
                </c:pt>
                <c:pt idx="25803">
                  <c:v>171.761148150271</c:v>
                </c:pt>
                <c:pt idx="25804">
                  <c:v>171.73091182594101</c:v>
                </c:pt>
                <c:pt idx="25805">
                  <c:v>171.685019146001</c:v>
                </c:pt>
                <c:pt idx="25806">
                  <c:v>171.644069358819</c:v>
                </c:pt>
                <c:pt idx="25807">
                  <c:v>171.63540830057599</c:v>
                </c:pt>
                <c:pt idx="25808">
                  <c:v>171.60812539615401</c:v>
                </c:pt>
                <c:pt idx="25809">
                  <c:v>171.60123740718899</c:v>
                </c:pt>
                <c:pt idx="25810">
                  <c:v>171.58732389659201</c:v>
                </c:pt>
                <c:pt idx="25811">
                  <c:v>171.582770170332</c:v>
                </c:pt>
                <c:pt idx="25812">
                  <c:v>171.57500795311401</c:v>
                </c:pt>
                <c:pt idx="25813">
                  <c:v>171.53359108218299</c:v>
                </c:pt>
                <c:pt idx="25814">
                  <c:v>171.52694249518001</c:v>
                </c:pt>
                <c:pt idx="25815">
                  <c:v>171.52164288464701</c:v>
                </c:pt>
                <c:pt idx="25816">
                  <c:v>171.51430970508</c:v>
                </c:pt>
                <c:pt idx="25817">
                  <c:v>171.51093921543</c:v>
                </c:pt>
                <c:pt idx="25818">
                  <c:v>171.50618852224099</c:v>
                </c:pt>
                <c:pt idx="25819">
                  <c:v>171.47877136157501</c:v>
                </c:pt>
                <c:pt idx="25820">
                  <c:v>171.46315084721499</c:v>
                </c:pt>
                <c:pt idx="25821">
                  <c:v>171.453759594319</c:v>
                </c:pt>
                <c:pt idx="25822">
                  <c:v>171.45024343454699</c:v>
                </c:pt>
                <c:pt idx="25823">
                  <c:v>171.42291538950701</c:v>
                </c:pt>
                <c:pt idx="25824">
                  <c:v>171.41634033700001</c:v>
                </c:pt>
                <c:pt idx="25825">
                  <c:v>171.412685100734</c:v>
                </c:pt>
                <c:pt idx="25826">
                  <c:v>171.404652420009</c:v>
                </c:pt>
                <c:pt idx="25827">
                  <c:v>171.35814688846301</c:v>
                </c:pt>
                <c:pt idx="25828">
                  <c:v>171.34223256555501</c:v>
                </c:pt>
                <c:pt idx="25829">
                  <c:v>171.288672213956</c:v>
                </c:pt>
                <c:pt idx="25830">
                  <c:v>171.271251365827</c:v>
                </c:pt>
                <c:pt idx="25831">
                  <c:v>171.258462773167</c:v>
                </c:pt>
                <c:pt idx="25832">
                  <c:v>171.25583737261499</c:v>
                </c:pt>
                <c:pt idx="25833">
                  <c:v>171.25099177175699</c:v>
                </c:pt>
                <c:pt idx="25834">
                  <c:v>171.22015048902901</c:v>
                </c:pt>
                <c:pt idx="25835">
                  <c:v>171.21575780158301</c:v>
                </c:pt>
                <c:pt idx="25836">
                  <c:v>171.21197637476999</c:v>
                </c:pt>
                <c:pt idx="25837">
                  <c:v>171.18596804929999</c:v>
                </c:pt>
                <c:pt idx="25838">
                  <c:v>171.150699818551</c:v>
                </c:pt>
                <c:pt idx="25839">
                  <c:v>171.14626988907901</c:v>
                </c:pt>
                <c:pt idx="25840">
                  <c:v>171.09984527832901</c:v>
                </c:pt>
                <c:pt idx="25841">
                  <c:v>171.064621935415</c:v>
                </c:pt>
                <c:pt idx="25842">
                  <c:v>171.01979537425601</c:v>
                </c:pt>
                <c:pt idx="25843">
                  <c:v>171.01156603468999</c:v>
                </c:pt>
                <c:pt idx="25844">
                  <c:v>170.98240254015701</c:v>
                </c:pt>
                <c:pt idx="25845">
                  <c:v>170.93931023434101</c:v>
                </c:pt>
                <c:pt idx="25846">
                  <c:v>170.93607049301599</c:v>
                </c:pt>
                <c:pt idx="25847">
                  <c:v>170.87252613108899</c:v>
                </c:pt>
                <c:pt idx="25848">
                  <c:v>170.86303142864</c:v>
                </c:pt>
                <c:pt idx="25849">
                  <c:v>170.82224040341899</c:v>
                </c:pt>
                <c:pt idx="25850">
                  <c:v>170.797825664253</c:v>
                </c:pt>
                <c:pt idx="25851">
                  <c:v>170.794577849289</c:v>
                </c:pt>
                <c:pt idx="25852">
                  <c:v>170.789765436919</c:v>
                </c:pt>
                <c:pt idx="25853">
                  <c:v>170.77587460398101</c:v>
                </c:pt>
                <c:pt idx="25854">
                  <c:v>170.766205428451</c:v>
                </c:pt>
                <c:pt idx="25855">
                  <c:v>170.73560659645099</c:v>
                </c:pt>
                <c:pt idx="25856">
                  <c:v>170.72731114135399</c:v>
                </c:pt>
                <c:pt idx="25857">
                  <c:v>170.726806032159</c:v>
                </c:pt>
                <c:pt idx="25858">
                  <c:v>170.71227175139001</c:v>
                </c:pt>
                <c:pt idx="25859">
                  <c:v>170.65243887918399</c:v>
                </c:pt>
                <c:pt idx="25860">
                  <c:v>170.62563560286401</c:v>
                </c:pt>
                <c:pt idx="25861">
                  <c:v>170.59622962614</c:v>
                </c:pt>
                <c:pt idx="25862">
                  <c:v>170.569869334516</c:v>
                </c:pt>
                <c:pt idx="25863">
                  <c:v>170.56239167003301</c:v>
                </c:pt>
                <c:pt idx="25864">
                  <c:v>170.52282714762899</c:v>
                </c:pt>
                <c:pt idx="25865">
                  <c:v>170.507818186685</c:v>
                </c:pt>
                <c:pt idx="25866">
                  <c:v>170.476596257876</c:v>
                </c:pt>
                <c:pt idx="25867">
                  <c:v>170.46798440351799</c:v>
                </c:pt>
                <c:pt idx="25868">
                  <c:v>170.456749495623</c:v>
                </c:pt>
                <c:pt idx="25869">
                  <c:v>170.44560327322401</c:v>
                </c:pt>
                <c:pt idx="25870">
                  <c:v>170.44235057396</c:v>
                </c:pt>
                <c:pt idx="25871">
                  <c:v>170.44193512419901</c:v>
                </c:pt>
                <c:pt idx="25872">
                  <c:v>170.437720403047</c:v>
                </c:pt>
                <c:pt idx="25873">
                  <c:v>170.432250747913</c:v>
                </c:pt>
                <c:pt idx="25874">
                  <c:v>170.40512427542501</c:v>
                </c:pt>
                <c:pt idx="25875">
                  <c:v>170.39699086448101</c:v>
                </c:pt>
                <c:pt idx="25876">
                  <c:v>170.39308278311799</c:v>
                </c:pt>
                <c:pt idx="25877">
                  <c:v>170.36910868122399</c:v>
                </c:pt>
                <c:pt idx="25878">
                  <c:v>170.317075022192</c:v>
                </c:pt>
                <c:pt idx="25879">
                  <c:v>170.29020717106499</c:v>
                </c:pt>
                <c:pt idx="25880">
                  <c:v>170.278680313542</c:v>
                </c:pt>
                <c:pt idx="25881">
                  <c:v>170.275132747036</c:v>
                </c:pt>
                <c:pt idx="25882">
                  <c:v>170.23150069023001</c:v>
                </c:pt>
                <c:pt idx="25883">
                  <c:v>170.22023521697901</c:v>
                </c:pt>
                <c:pt idx="25884">
                  <c:v>170.19209375755699</c:v>
                </c:pt>
                <c:pt idx="25885">
                  <c:v>170.16515549095899</c:v>
                </c:pt>
                <c:pt idx="25886">
                  <c:v>170.10040956641399</c:v>
                </c:pt>
                <c:pt idx="25887">
                  <c:v>170.07267415339101</c:v>
                </c:pt>
                <c:pt idx="25888">
                  <c:v>170.02085142218101</c:v>
                </c:pt>
                <c:pt idx="25889">
                  <c:v>170.01940166890699</c:v>
                </c:pt>
                <c:pt idx="25890">
                  <c:v>169.99289335349101</c:v>
                </c:pt>
                <c:pt idx="25891">
                  <c:v>169.96683440856299</c:v>
                </c:pt>
                <c:pt idx="25892">
                  <c:v>169.94146510959399</c:v>
                </c:pt>
                <c:pt idx="25893">
                  <c:v>169.931645866797</c:v>
                </c:pt>
                <c:pt idx="25894">
                  <c:v>169.926181051567</c:v>
                </c:pt>
                <c:pt idx="25895">
                  <c:v>169.88010363625401</c:v>
                </c:pt>
                <c:pt idx="25896">
                  <c:v>169.86100126320201</c:v>
                </c:pt>
                <c:pt idx="25897">
                  <c:v>169.808286454826</c:v>
                </c:pt>
                <c:pt idx="25898">
                  <c:v>169.78542586372399</c:v>
                </c:pt>
                <c:pt idx="25899">
                  <c:v>169.78399778832801</c:v>
                </c:pt>
                <c:pt idx="25900">
                  <c:v>169.77170967915399</c:v>
                </c:pt>
                <c:pt idx="25901">
                  <c:v>169.70224514507001</c:v>
                </c:pt>
                <c:pt idx="25902">
                  <c:v>169.680387715184</c:v>
                </c:pt>
                <c:pt idx="25903">
                  <c:v>169.67996095939299</c:v>
                </c:pt>
                <c:pt idx="25904">
                  <c:v>169.67090356717</c:v>
                </c:pt>
                <c:pt idx="25905">
                  <c:v>169.66693772222399</c:v>
                </c:pt>
                <c:pt idx="25906">
                  <c:v>169.64785012875001</c:v>
                </c:pt>
                <c:pt idx="25907">
                  <c:v>169.631025380121</c:v>
                </c:pt>
                <c:pt idx="25908">
                  <c:v>169.60971048118901</c:v>
                </c:pt>
                <c:pt idx="25909">
                  <c:v>169.60388370609601</c:v>
                </c:pt>
                <c:pt idx="25910">
                  <c:v>169.59157155583699</c:v>
                </c:pt>
                <c:pt idx="25911">
                  <c:v>169.53914024746899</c:v>
                </c:pt>
                <c:pt idx="25912">
                  <c:v>169.53207730064301</c:v>
                </c:pt>
                <c:pt idx="25913">
                  <c:v>169.51469343205801</c:v>
                </c:pt>
                <c:pt idx="25914">
                  <c:v>169.51294295403699</c:v>
                </c:pt>
                <c:pt idx="25915">
                  <c:v>169.512349787804</c:v>
                </c:pt>
                <c:pt idx="25916">
                  <c:v>169.510050906808</c:v>
                </c:pt>
                <c:pt idx="25917">
                  <c:v>169.49940801765501</c:v>
                </c:pt>
                <c:pt idx="25918">
                  <c:v>169.49422233354599</c:v>
                </c:pt>
                <c:pt idx="25919">
                  <c:v>169.474621492099</c:v>
                </c:pt>
                <c:pt idx="25920">
                  <c:v>169.46286274458001</c:v>
                </c:pt>
                <c:pt idx="25921">
                  <c:v>169.42814559683799</c:v>
                </c:pt>
                <c:pt idx="25922">
                  <c:v>169.40285440374601</c:v>
                </c:pt>
                <c:pt idx="25923">
                  <c:v>169.39535448007899</c:v>
                </c:pt>
                <c:pt idx="25924">
                  <c:v>169.36379912990901</c:v>
                </c:pt>
                <c:pt idx="25925">
                  <c:v>169.350371747239</c:v>
                </c:pt>
                <c:pt idx="25926">
                  <c:v>169.33999651928301</c:v>
                </c:pt>
                <c:pt idx="25927">
                  <c:v>169.33600048006599</c:v>
                </c:pt>
                <c:pt idx="25928">
                  <c:v>169.31186045009301</c:v>
                </c:pt>
                <c:pt idx="25929">
                  <c:v>169.29040366982699</c:v>
                </c:pt>
                <c:pt idx="25930">
                  <c:v>169.28282478157499</c:v>
                </c:pt>
                <c:pt idx="25931">
                  <c:v>169.256754353323</c:v>
                </c:pt>
                <c:pt idx="25932">
                  <c:v>169.21352253081099</c:v>
                </c:pt>
                <c:pt idx="25933">
                  <c:v>169.203587542706</c:v>
                </c:pt>
                <c:pt idx="25934">
                  <c:v>169.19066816232899</c:v>
                </c:pt>
                <c:pt idx="25935">
                  <c:v>169.18381577220299</c:v>
                </c:pt>
                <c:pt idx="25936">
                  <c:v>169.17794758439899</c:v>
                </c:pt>
                <c:pt idx="25937">
                  <c:v>169.143256394259</c:v>
                </c:pt>
                <c:pt idx="25938">
                  <c:v>169.13386405189101</c:v>
                </c:pt>
                <c:pt idx="25939">
                  <c:v>169.12761777586499</c:v>
                </c:pt>
                <c:pt idx="25940">
                  <c:v>169.12112750636601</c:v>
                </c:pt>
                <c:pt idx="25941">
                  <c:v>169.117992783548</c:v>
                </c:pt>
                <c:pt idx="25942">
                  <c:v>169.11135449336999</c:v>
                </c:pt>
                <c:pt idx="25943">
                  <c:v>169.10344516717899</c:v>
                </c:pt>
                <c:pt idx="25944">
                  <c:v>169.09284332954101</c:v>
                </c:pt>
                <c:pt idx="25945">
                  <c:v>169.082884578408</c:v>
                </c:pt>
                <c:pt idx="25946">
                  <c:v>169.075778037173</c:v>
                </c:pt>
                <c:pt idx="25947">
                  <c:v>169.07295125485501</c:v>
                </c:pt>
                <c:pt idx="25948">
                  <c:v>169.043246841822</c:v>
                </c:pt>
                <c:pt idx="25949">
                  <c:v>169.00737235848601</c:v>
                </c:pt>
                <c:pt idx="25950">
                  <c:v>169.00479554955899</c:v>
                </c:pt>
                <c:pt idx="25951">
                  <c:v>168.99505426930301</c:v>
                </c:pt>
                <c:pt idx="25952">
                  <c:v>168.97326054772299</c:v>
                </c:pt>
                <c:pt idx="25953">
                  <c:v>168.96579889595799</c:v>
                </c:pt>
                <c:pt idx="25954">
                  <c:v>168.95567862940101</c:v>
                </c:pt>
                <c:pt idx="25955">
                  <c:v>168.932334432994</c:v>
                </c:pt>
                <c:pt idx="25956">
                  <c:v>168.88736162917999</c:v>
                </c:pt>
                <c:pt idx="25957">
                  <c:v>168.861524166793</c:v>
                </c:pt>
                <c:pt idx="25958">
                  <c:v>168.80553919894899</c:v>
                </c:pt>
                <c:pt idx="25959">
                  <c:v>168.79304940161299</c:v>
                </c:pt>
                <c:pt idx="25960">
                  <c:v>168.73272860903899</c:v>
                </c:pt>
                <c:pt idx="25961">
                  <c:v>168.67287954166201</c:v>
                </c:pt>
                <c:pt idx="25962">
                  <c:v>168.66775762184099</c:v>
                </c:pt>
                <c:pt idx="25963">
                  <c:v>168.66334341577101</c:v>
                </c:pt>
                <c:pt idx="25964">
                  <c:v>168.65891717391401</c:v>
                </c:pt>
                <c:pt idx="25965">
                  <c:v>168.64136316690599</c:v>
                </c:pt>
                <c:pt idx="25966">
                  <c:v>168.610665151456</c:v>
                </c:pt>
                <c:pt idx="25967">
                  <c:v>168.608816478161</c:v>
                </c:pt>
                <c:pt idx="25968">
                  <c:v>168.588301784794</c:v>
                </c:pt>
                <c:pt idx="25969">
                  <c:v>168.57733387962799</c:v>
                </c:pt>
                <c:pt idx="25970">
                  <c:v>168.566344967855</c:v>
                </c:pt>
                <c:pt idx="25971">
                  <c:v>168.56376985704901</c:v>
                </c:pt>
                <c:pt idx="25972">
                  <c:v>168.55584695253901</c:v>
                </c:pt>
                <c:pt idx="25973">
                  <c:v>168.54945286889</c:v>
                </c:pt>
                <c:pt idx="25974">
                  <c:v>168.50963720801801</c:v>
                </c:pt>
                <c:pt idx="25975">
                  <c:v>168.44595953523299</c:v>
                </c:pt>
                <c:pt idx="25976">
                  <c:v>168.427206029139</c:v>
                </c:pt>
                <c:pt idx="25977">
                  <c:v>168.415157362109</c:v>
                </c:pt>
                <c:pt idx="25978">
                  <c:v>168.40880744558501</c:v>
                </c:pt>
                <c:pt idx="25979">
                  <c:v>168.40248565060199</c:v>
                </c:pt>
                <c:pt idx="25980">
                  <c:v>168.39285801494199</c:v>
                </c:pt>
                <c:pt idx="25981">
                  <c:v>168.38407568079501</c:v>
                </c:pt>
                <c:pt idx="25982">
                  <c:v>168.36574241544</c:v>
                </c:pt>
                <c:pt idx="25983">
                  <c:v>168.35946593206199</c:v>
                </c:pt>
                <c:pt idx="25984">
                  <c:v>168.345853416935</c:v>
                </c:pt>
                <c:pt idx="25985">
                  <c:v>168.310787045795</c:v>
                </c:pt>
                <c:pt idx="25986">
                  <c:v>168.30347899052501</c:v>
                </c:pt>
                <c:pt idx="25987">
                  <c:v>168.29179688121999</c:v>
                </c:pt>
                <c:pt idx="25988">
                  <c:v>168.27389340615099</c:v>
                </c:pt>
                <c:pt idx="25989">
                  <c:v>168.27182619694401</c:v>
                </c:pt>
                <c:pt idx="25990">
                  <c:v>168.267555059562</c:v>
                </c:pt>
                <c:pt idx="25991">
                  <c:v>168.26528851792699</c:v>
                </c:pt>
                <c:pt idx="25992">
                  <c:v>168.26199138725499</c:v>
                </c:pt>
                <c:pt idx="25993">
                  <c:v>168.22175347917599</c:v>
                </c:pt>
                <c:pt idx="25994">
                  <c:v>168.202469411039</c:v>
                </c:pt>
                <c:pt idx="25995">
                  <c:v>168.158043879259</c:v>
                </c:pt>
                <c:pt idx="25996">
                  <c:v>168.08775811457301</c:v>
                </c:pt>
                <c:pt idx="25997">
                  <c:v>168.072623645069</c:v>
                </c:pt>
                <c:pt idx="25998">
                  <c:v>168.07113634911701</c:v>
                </c:pt>
                <c:pt idx="25999">
                  <c:v>168.00280017768699</c:v>
                </c:pt>
                <c:pt idx="26000">
                  <c:v>167.98795225734</c:v>
                </c:pt>
                <c:pt idx="26001">
                  <c:v>167.94508289565999</c:v>
                </c:pt>
                <c:pt idx="26002">
                  <c:v>167.93920778045299</c:v>
                </c:pt>
                <c:pt idx="26003">
                  <c:v>167.936424747324</c:v>
                </c:pt>
                <c:pt idx="26004">
                  <c:v>167.899670157278</c:v>
                </c:pt>
                <c:pt idx="26005">
                  <c:v>167.87605739870199</c:v>
                </c:pt>
                <c:pt idx="26006">
                  <c:v>167.849565219135</c:v>
                </c:pt>
                <c:pt idx="26007">
                  <c:v>167.800801827269</c:v>
                </c:pt>
                <c:pt idx="26008">
                  <c:v>167.709418666923</c:v>
                </c:pt>
                <c:pt idx="26009">
                  <c:v>167.680499802432</c:v>
                </c:pt>
                <c:pt idx="26010">
                  <c:v>167.62575971401901</c:v>
                </c:pt>
                <c:pt idx="26011">
                  <c:v>167.589121246313</c:v>
                </c:pt>
                <c:pt idx="26012">
                  <c:v>167.580854104802</c:v>
                </c:pt>
                <c:pt idx="26013">
                  <c:v>167.567448007286</c:v>
                </c:pt>
                <c:pt idx="26014">
                  <c:v>167.565408311168</c:v>
                </c:pt>
                <c:pt idx="26015">
                  <c:v>167.55909252065601</c:v>
                </c:pt>
                <c:pt idx="26016">
                  <c:v>167.50502694992801</c:v>
                </c:pt>
                <c:pt idx="26017">
                  <c:v>167.493203043427</c:v>
                </c:pt>
                <c:pt idx="26018">
                  <c:v>167.48712382303501</c:v>
                </c:pt>
                <c:pt idx="26019">
                  <c:v>167.466451581012</c:v>
                </c:pt>
                <c:pt idx="26020">
                  <c:v>167.45439080997701</c:v>
                </c:pt>
                <c:pt idx="26021">
                  <c:v>167.429597754117</c:v>
                </c:pt>
                <c:pt idx="26022">
                  <c:v>167.42678260601599</c:v>
                </c:pt>
                <c:pt idx="26023">
                  <c:v>167.41636745439399</c:v>
                </c:pt>
                <c:pt idx="26024">
                  <c:v>167.38419680372999</c:v>
                </c:pt>
                <c:pt idx="26025">
                  <c:v>167.383882752255</c:v>
                </c:pt>
                <c:pt idx="26026">
                  <c:v>167.340105732078</c:v>
                </c:pt>
                <c:pt idx="26027">
                  <c:v>167.31828758637499</c:v>
                </c:pt>
                <c:pt idx="26028">
                  <c:v>167.31548867591701</c:v>
                </c:pt>
                <c:pt idx="26029">
                  <c:v>167.31468337794101</c:v>
                </c:pt>
                <c:pt idx="26030">
                  <c:v>167.252185241581</c:v>
                </c:pt>
                <c:pt idx="26031">
                  <c:v>167.25148978597099</c:v>
                </c:pt>
                <c:pt idx="26032">
                  <c:v>167.225032278491</c:v>
                </c:pt>
                <c:pt idx="26033">
                  <c:v>167.221077983187</c:v>
                </c:pt>
                <c:pt idx="26034">
                  <c:v>167.213263996753</c:v>
                </c:pt>
                <c:pt idx="26035">
                  <c:v>167.20821996143101</c:v>
                </c:pt>
                <c:pt idx="26036">
                  <c:v>167.08197920617599</c:v>
                </c:pt>
                <c:pt idx="26037">
                  <c:v>167.076011302051</c:v>
                </c:pt>
                <c:pt idx="26038">
                  <c:v>167.06777581857199</c:v>
                </c:pt>
                <c:pt idx="26039">
                  <c:v>167.053076407231</c:v>
                </c:pt>
                <c:pt idx="26040">
                  <c:v>167.03196507975301</c:v>
                </c:pt>
                <c:pt idx="26041">
                  <c:v>167.01959508885301</c:v>
                </c:pt>
                <c:pt idx="26042">
                  <c:v>167.00398974914</c:v>
                </c:pt>
                <c:pt idx="26043">
                  <c:v>166.992791895685</c:v>
                </c:pt>
                <c:pt idx="26044">
                  <c:v>166.97441106409599</c:v>
                </c:pt>
                <c:pt idx="26045">
                  <c:v>166.94035841314499</c:v>
                </c:pt>
                <c:pt idx="26046">
                  <c:v>166.93626034205101</c:v>
                </c:pt>
                <c:pt idx="26047">
                  <c:v>166.92528750482799</c:v>
                </c:pt>
                <c:pt idx="26048">
                  <c:v>166.87782245730699</c:v>
                </c:pt>
                <c:pt idx="26049">
                  <c:v>166.87241174283901</c:v>
                </c:pt>
                <c:pt idx="26050">
                  <c:v>166.84882827023799</c:v>
                </c:pt>
                <c:pt idx="26051">
                  <c:v>166.84626032728801</c:v>
                </c:pt>
                <c:pt idx="26052">
                  <c:v>166.804420838879</c:v>
                </c:pt>
                <c:pt idx="26053">
                  <c:v>166.79312829628799</c:v>
                </c:pt>
                <c:pt idx="26054">
                  <c:v>166.76230755367399</c:v>
                </c:pt>
                <c:pt idx="26055">
                  <c:v>166.751445383777</c:v>
                </c:pt>
                <c:pt idx="26056">
                  <c:v>166.724930140212</c:v>
                </c:pt>
                <c:pt idx="26057">
                  <c:v>166.71871873887699</c:v>
                </c:pt>
                <c:pt idx="26058">
                  <c:v>166.63878672189</c:v>
                </c:pt>
                <c:pt idx="26059">
                  <c:v>166.63409761671599</c:v>
                </c:pt>
                <c:pt idx="26060">
                  <c:v>166.620942680822</c:v>
                </c:pt>
                <c:pt idx="26061">
                  <c:v>166.59260130816801</c:v>
                </c:pt>
                <c:pt idx="26062">
                  <c:v>166.54339976588301</c:v>
                </c:pt>
                <c:pt idx="26063">
                  <c:v>166.53922889185301</c:v>
                </c:pt>
                <c:pt idx="26064">
                  <c:v>166.534902096113</c:v>
                </c:pt>
                <c:pt idx="26065">
                  <c:v>166.531773045374</c:v>
                </c:pt>
                <c:pt idx="26066">
                  <c:v>166.51514153277401</c:v>
                </c:pt>
                <c:pt idx="26067">
                  <c:v>166.506217893496</c:v>
                </c:pt>
                <c:pt idx="26068">
                  <c:v>166.471517242348</c:v>
                </c:pt>
                <c:pt idx="26069">
                  <c:v>166.466215147686</c:v>
                </c:pt>
                <c:pt idx="26070">
                  <c:v>166.439516306153</c:v>
                </c:pt>
                <c:pt idx="26071">
                  <c:v>166.43021305830899</c:v>
                </c:pt>
                <c:pt idx="26072">
                  <c:v>166.37498048366001</c:v>
                </c:pt>
                <c:pt idx="26073">
                  <c:v>166.366586471472</c:v>
                </c:pt>
                <c:pt idx="26074">
                  <c:v>166.21318974145399</c:v>
                </c:pt>
                <c:pt idx="26075">
                  <c:v>166.18270138181001</c:v>
                </c:pt>
                <c:pt idx="26076">
                  <c:v>166.17703625833801</c:v>
                </c:pt>
                <c:pt idx="26077">
                  <c:v>166.14703646793399</c:v>
                </c:pt>
                <c:pt idx="26078">
                  <c:v>166.13682716549201</c:v>
                </c:pt>
                <c:pt idx="26079">
                  <c:v>166.12352506908201</c:v>
                </c:pt>
                <c:pt idx="26080">
                  <c:v>166.11793702461901</c:v>
                </c:pt>
                <c:pt idx="26081">
                  <c:v>166.10763394012</c:v>
                </c:pt>
                <c:pt idx="26082">
                  <c:v>166.105472741048</c:v>
                </c:pt>
                <c:pt idx="26083">
                  <c:v>166.074951575981</c:v>
                </c:pt>
                <c:pt idx="26084">
                  <c:v>166.00860134705999</c:v>
                </c:pt>
                <c:pt idx="26085">
                  <c:v>165.99736552858701</c:v>
                </c:pt>
                <c:pt idx="26086">
                  <c:v>165.98107533115899</c:v>
                </c:pt>
                <c:pt idx="26087">
                  <c:v>165.94090519501799</c:v>
                </c:pt>
                <c:pt idx="26088">
                  <c:v>165.939576915874</c:v>
                </c:pt>
                <c:pt idx="26089">
                  <c:v>165.93406681390201</c:v>
                </c:pt>
                <c:pt idx="26090">
                  <c:v>165.931368521401</c:v>
                </c:pt>
                <c:pt idx="26091">
                  <c:v>165.89077886324901</c:v>
                </c:pt>
                <c:pt idx="26092">
                  <c:v>165.862375461705</c:v>
                </c:pt>
                <c:pt idx="26093">
                  <c:v>165.79713282807</c:v>
                </c:pt>
                <c:pt idx="26094">
                  <c:v>165.79517738155801</c:v>
                </c:pt>
                <c:pt idx="26095">
                  <c:v>165.73444150140099</c:v>
                </c:pt>
                <c:pt idx="26096">
                  <c:v>165.73351112082801</c:v>
                </c:pt>
                <c:pt idx="26097">
                  <c:v>165.634594778207</c:v>
                </c:pt>
                <c:pt idx="26098">
                  <c:v>165.61669449805501</c:v>
                </c:pt>
                <c:pt idx="26099">
                  <c:v>165.57475331843301</c:v>
                </c:pt>
                <c:pt idx="26100">
                  <c:v>165.574195134983</c:v>
                </c:pt>
                <c:pt idx="26101">
                  <c:v>165.57058668261899</c:v>
                </c:pt>
                <c:pt idx="26102">
                  <c:v>165.54009739888801</c:v>
                </c:pt>
                <c:pt idx="26103">
                  <c:v>165.513971160957</c:v>
                </c:pt>
                <c:pt idx="26104">
                  <c:v>165.44550539056101</c:v>
                </c:pt>
                <c:pt idx="26105">
                  <c:v>165.36954098279301</c:v>
                </c:pt>
                <c:pt idx="26106">
                  <c:v>165.34735042255301</c:v>
                </c:pt>
                <c:pt idx="26107">
                  <c:v>165.33899944939699</c:v>
                </c:pt>
                <c:pt idx="26108">
                  <c:v>165.33616172228301</c:v>
                </c:pt>
                <c:pt idx="26109">
                  <c:v>165.296430358121</c:v>
                </c:pt>
                <c:pt idx="26110">
                  <c:v>165.291992846678</c:v>
                </c:pt>
                <c:pt idx="26111">
                  <c:v>165.28404705333199</c:v>
                </c:pt>
                <c:pt idx="26112">
                  <c:v>165.27916343406901</c:v>
                </c:pt>
                <c:pt idx="26113">
                  <c:v>165.23782152140799</c:v>
                </c:pt>
                <c:pt idx="26114">
                  <c:v>165.23048291094901</c:v>
                </c:pt>
                <c:pt idx="26115">
                  <c:v>165.23014030468599</c:v>
                </c:pt>
                <c:pt idx="26116">
                  <c:v>165.205419995612</c:v>
                </c:pt>
                <c:pt idx="26117">
                  <c:v>165.20168134687</c:v>
                </c:pt>
                <c:pt idx="26118">
                  <c:v>165.19645626023899</c:v>
                </c:pt>
                <c:pt idx="26119">
                  <c:v>165.15148401771199</c:v>
                </c:pt>
                <c:pt idx="26120">
                  <c:v>165.071474480457</c:v>
                </c:pt>
                <c:pt idx="26121">
                  <c:v>165.06700771519101</c:v>
                </c:pt>
                <c:pt idx="26122">
                  <c:v>165.03119141848501</c:v>
                </c:pt>
                <c:pt idx="26123">
                  <c:v>165.01920125191299</c:v>
                </c:pt>
                <c:pt idx="26124">
                  <c:v>165.01876593766201</c:v>
                </c:pt>
                <c:pt idx="26125">
                  <c:v>165.016133038855</c:v>
                </c:pt>
                <c:pt idx="26126">
                  <c:v>165.00766389009999</c:v>
                </c:pt>
                <c:pt idx="26127">
                  <c:v>164.95051312554901</c:v>
                </c:pt>
                <c:pt idx="26128">
                  <c:v>164.94606895191299</c:v>
                </c:pt>
                <c:pt idx="26129">
                  <c:v>164.94010150948699</c:v>
                </c:pt>
                <c:pt idx="26130">
                  <c:v>164.92233845852701</c:v>
                </c:pt>
                <c:pt idx="26131">
                  <c:v>164.90951492522899</c:v>
                </c:pt>
                <c:pt idx="26132">
                  <c:v>164.88747178212299</c:v>
                </c:pt>
                <c:pt idx="26133">
                  <c:v>164.87491769111699</c:v>
                </c:pt>
                <c:pt idx="26134">
                  <c:v>164.85988901276099</c:v>
                </c:pt>
                <c:pt idx="26135">
                  <c:v>164.82551568411</c:v>
                </c:pt>
                <c:pt idx="26136">
                  <c:v>164.82349714265999</c:v>
                </c:pt>
                <c:pt idx="26137">
                  <c:v>164.77517345978799</c:v>
                </c:pt>
                <c:pt idx="26138">
                  <c:v>164.731746069011</c:v>
                </c:pt>
                <c:pt idx="26139">
                  <c:v>164.72308297939301</c:v>
                </c:pt>
                <c:pt idx="26140">
                  <c:v>164.70875614086501</c:v>
                </c:pt>
                <c:pt idx="26141">
                  <c:v>164.67959222632899</c:v>
                </c:pt>
                <c:pt idx="26142">
                  <c:v>164.67650896557899</c:v>
                </c:pt>
                <c:pt idx="26143">
                  <c:v>164.67547225045399</c:v>
                </c:pt>
                <c:pt idx="26144">
                  <c:v>164.65728339573101</c:v>
                </c:pt>
                <c:pt idx="26145">
                  <c:v>164.600966691586</c:v>
                </c:pt>
                <c:pt idx="26146">
                  <c:v>164.598244214386</c:v>
                </c:pt>
                <c:pt idx="26147">
                  <c:v>164.573810294227</c:v>
                </c:pt>
                <c:pt idx="26148">
                  <c:v>164.528563679065</c:v>
                </c:pt>
                <c:pt idx="26149">
                  <c:v>164.47866060113199</c:v>
                </c:pt>
                <c:pt idx="26150">
                  <c:v>164.477133768524</c:v>
                </c:pt>
                <c:pt idx="26151">
                  <c:v>164.37566088435901</c:v>
                </c:pt>
                <c:pt idx="26152">
                  <c:v>164.35669558871001</c:v>
                </c:pt>
                <c:pt idx="26153">
                  <c:v>164.32129959723599</c:v>
                </c:pt>
                <c:pt idx="26154">
                  <c:v>164.31579325694599</c:v>
                </c:pt>
                <c:pt idx="26155">
                  <c:v>164.303841465</c:v>
                </c:pt>
                <c:pt idx="26156">
                  <c:v>164.303749028645</c:v>
                </c:pt>
                <c:pt idx="26157">
                  <c:v>164.287879978109</c:v>
                </c:pt>
                <c:pt idx="26158">
                  <c:v>164.27510297827601</c:v>
                </c:pt>
                <c:pt idx="26159">
                  <c:v>164.241562758789</c:v>
                </c:pt>
                <c:pt idx="26160">
                  <c:v>164.23442531438101</c:v>
                </c:pt>
                <c:pt idx="26161">
                  <c:v>164.206497421118</c:v>
                </c:pt>
                <c:pt idx="26162">
                  <c:v>164.20041860709</c:v>
                </c:pt>
                <c:pt idx="26163">
                  <c:v>164.166667202681</c:v>
                </c:pt>
                <c:pt idx="26164">
                  <c:v>164.145483185861</c:v>
                </c:pt>
                <c:pt idx="26165">
                  <c:v>164.145170524039</c:v>
                </c:pt>
                <c:pt idx="26166">
                  <c:v>164.13434283548401</c:v>
                </c:pt>
                <c:pt idx="26167">
                  <c:v>164.120650212464</c:v>
                </c:pt>
                <c:pt idx="26168">
                  <c:v>164.10751384371099</c:v>
                </c:pt>
                <c:pt idx="26169">
                  <c:v>164.09515125624401</c:v>
                </c:pt>
                <c:pt idx="26170">
                  <c:v>164.06875197632399</c:v>
                </c:pt>
                <c:pt idx="26171">
                  <c:v>164.06216459340999</c:v>
                </c:pt>
                <c:pt idx="26172">
                  <c:v>164.03149729104601</c:v>
                </c:pt>
                <c:pt idx="26173">
                  <c:v>163.94624031938599</c:v>
                </c:pt>
                <c:pt idx="26174">
                  <c:v>163.92049305376901</c:v>
                </c:pt>
                <c:pt idx="26175">
                  <c:v>163.92019636067499</c:v>
                </c:pt>
                <c:pt idx="26176">
                  <c:v>163.89205489997099</c:v>
                </c:pt>
                <c:pt idx="26177">
                  <c:v>163.851505226586</c:v>
                </c:pt>
                <c:pt idx="26178">
                  <c:v>163.83835505547</c:v>
                </c:pt>
                <c:pt idx="26179">
                  <c:v>163.81259773135099</c:v>
                </c:pt>
                <c:pt idx="26180">
                  <c:v>163.805062974864</c:v>
                </c:pt>
                <c:pt idx="26181">
                  <c:v>163.774434266062</c:v>
                </c:pt>
                <c:pt idx="26182">
                  <c:v>163.772394259544</c:v>
                </c:pt>
                <c:pt idx="26183">
                  <c:v>163.74115339815</c:v>
                </c:pt>
                <c:pt idx="26184">
                  <c:v>163.71743314204099</c:v>
                </c:pt>
                <c:pt idx="26185">
                  <c:v>163.71403108611801</c:v>
                </c:pt>
                <c:pt idx="26186">
                  <c:v>163.70387266753499</c:v>
                </c:pt>
                <c:pt idx="26187">
                  <c:v>163.694423371781</c:v>
                </c:pt>
                <c:pt idx="26188">
                  <c:v>163.68575112999099</c:v>
                </c:pt>
                <c:pt idx="26189">
                  <c:v>163.67515000633</c:v>
                </c:pt>
                <c:pt idx="26190">
                  <c:v>163.66724216719399</c:v>
                </c:pt>
                <c:pt idx="26191">
                  <c:v>163.66295632425201</c:v>
                </c:pt>
                <c:pt idx="26192">
                  <c:v>163.64778034190201</c:v>
                </c:pt>
                <c:pt idx="26193">
                  <c:v>163.605482256627</c:v>
                </c:pt>
                <c:pt idx="26194">
                  <c:v>163.58589261612599</c:v>
                </c:pt>
                <c:pt idx="26195">
                  <c:v>163.56510841267999</c:v>
                </c:pt>
                <c:pt idx="26196">
                  <c:v>163.554894204627</c:v>
                </c:pt>
                <c:pt idx="26197">
                  <c:v>163.47403030485199</c:v>
                </c:pt>
                <c:pt idx="26198">
                  <c:v>163.469848514994</c:v>
                </c:pt>
                <c:pt idx="26199">
                  <c:v>163.46041220952401</c:v>
                </c:pt>
                <c:pt idx="26200">
                  <c:v>163.45905866296201</c:v>
                </c:pt>
                <c:pt idx="26201">
                  <c:v>163.41819449717801</c:v>
                </c:pt>
                <c:pt idx="26202">
                  <c:v>163.382037436037</c:v>
                </c:pt>
                <c:pt idx="26203">
                  <c:v>163.341743185919</c:v>
                </c:pt>
                <c:pt idx="26204">
                  <c:v>163.31749003860901</c:v>
                </c:pt>
                <c:pt idx="26205">
                  <c:v>163.28237910593899</c:v>
                </c:pt>
                <c:pt idx="26206">
                  <c:v>163.24738808366101</c:v>
                </c:pt>
                <c:pt idx="26207">
                  <c:v>163.24723927725299</c:v>
                </c:pt>
                <c:pt idx="26208">
                  <c:v>163.199252790766</c:v>
                </c:pt>
                <c:pt idx="26209">
                  <c:v>163.19651133948199</c:v>
                </c:pt>
                <c:pt idx="26210">
                  <c:v>163.19427196226201</c:v>
                </c:pt>
                <c:pt idx="26211">
                  <c:v>163.19036128178101</c:v>
                </c:pt>
                <c:pt idx="26212">
                  <c:v>163.18013616315301</c:v>
                </c:pt>
                <c:pt idx="26213">
                  <c:v>163.171280266884</c:v>
                </c:pt>
                <c:pt idx="26214">
                  <c:v>163.13958063527599</c:v>
                </c:pt>
                <c:pt idx="26215">
                  <c:v>163.13637036992</c:v>
                </c:pt>
                <c:pt idx="26216">
                  <c:v>163.10317939919901</c:v>
                </c:pt>
                <c:pt idx="26217">
                  <c:v>163.09416088253701</c:v>
                </c:pt>
                <c:pt idx="26218">
                  <c:v>163.072161497563</c:v>
                </c:pt>
                <c:pt idx="26219">
                  <c:v>163.049343100112</c:v>
                </c:pt>
                <c:pt idx="26220">
                  <c:v>162.99079996077199</c:v>
                </c:pt>
                <c:pt idx="26221">
                  <c:v>162.95474773968701</c:v>
                </c:pt>
                <c:pt idx="26222">
                  <c:v>162.93603064070501</c:v>
                </c:pt>
                <c:pt idx="26223">
                  <c:v>162.889677293886</c:v>
                </c:pt>
                <c:pt idx="26224">
                  <c:v>162.80921203570401</c:v>
                </c:pt>
                <c:pt idx="26225">
                  <c:v>162.79561011482801</c:v>
                </c:pt>
                <c:pt idx="26226">
                  <c:v>162.78338540336699</c:v>
                </c:pt>
                <c:pt idx="26227">
                  <c:v>162.75284308755599</c:v>
                </c:pt>
                <c:pt idx="26228">
                  <c:v>162.72835569189999</c:v>
                </c:pt>
                <c:pt idx="26229">
                  <c:v>162.72261114197599</c:v>
                </c:pt>
                <c:pt idx="26230">
                  <c:v>162.68966238601399</c:v>
                </c:pt>
                <c:pt idx="26231">
                  <c:v>162.68213033139801</c:v>
                </c:pt>
                <c:pt idx="26232">
                  <c:v>162.663731647682</c:v>
                </c:pt>
                <c:pt idx="26233">
                  <c:v>162.65224625972701</c:v>
                </c:pt>
                <c:pt idx="26234">
                  <c:v>162.605353301637</c:v>
                </c:pt>
                <c:pt idx="26235">
                  <c:v>162.55994300932699</c:v>
                </c:pt>
                <c:pt idx="26236">
                  <c:v>162.55639853478701</c:v>
                </c:pt>
                <c:pt idx="26237">
                  <c:v>162.53895246428101</c:v>
                </c:pt>
                <c:pt idx="26238">
                  <c:v>162.523096406505</c:v>
                </c:pt>
                <c:pt idx="26239">
                  <c:v>162.49922524764801</c:v>
                </c:pt>
                <c:pt idx="26240">
                  <c:v>162.49918884336401</c:v>
                </c:pt>
                <c:pt idx="26241">
                  <c:v>162.44747348674301</c:v>
                </c:pt>
                <c:pt idx="26242">
                  <c:v>162.43319403317801</c:v>
                </c:pt>
                <c:pt idx="26243">
                  <c:v>162.42752316564099</c:v>
                </c:pt>
                <c:pt idx="26244">
                  <c:v>162.423871979213</c:v>
                </c:pt>
                <c:pt idx="26245">
                  <c:v>162.389672893762</c:v>
                </c:pt>
                <c:pt idx="26246">
                  <c:v>162.36030852908499</c:v>
                </c:pt>
                <c:pt idx="26247">
                  <c:v>162.35809627839299</c:v>
                </c:pt>
                <c:pt idx="26248">
                  <c:v>162.299494416774</c:v>
                </c:pt>
                <c:pt idx="26249">
                  <c:v>162.26831471523101</c:v>
                </c:pt>
                <c:pt idx="26250">
                  <c:v>162.209025476954</c:v>
                </c:pt>
                <c:pt idx="26251">
                  <c:v>162.11654293188701</c:v>
                </c:pt>
                <c:pt idx="26252">
                  <c:v>162.10652221598599</c:v>
                </c:pt>
                <c:pt idx="26253">
                  <c:v>162.062534091331</c:v>
                </c:pt>
                <c:pt idx="26254">
                  <c:v>162.06147373255601</c:v>
                </c:pt>
                <c:pt idx="26255">
                  <c:v>162.04531791932601</c:v>
                </c:pt>
                <c:pt idx="26256">
                  <c:v>162.03560410928699</c:v>
                </c:pt>
                <c:pt idx="26257">
                  <c:v>162.022957210562</c:v>
                </c:pt>
                <c:pt idx="26258">
                  <c:v>162.022633464005</c:v>
                </c:pt>
                <c:pt idx="26259">
                  <c:v>161.981060978317</c:v>
                </c:pt>
                <c:pt idx="26260">
                  <c:v>161.95573945049301</c:v>
                </c:pt>
                <c:pt idx="26261">
                  <c:v>161.95072097648199</c:v>
                </c:pt>
                <c:pt idx="26262">
                  <c:v>161.94466120091101</c:v>
                </c:pt>
                <c:pt idx="26263">
                  <c:v>161.929813070975</c:v>
                </c:pt>
                <c:pt idx="26264">
                  <c:v>161.92453663701801</c:v>
                </c:pt>
                <c:pt idx="26265">
                  <c:v>161.90669293011399</c:v>
                </c:pt>
                <c:pt idx="26266">
                  <c:v>161.88855783043101</c:v>
                </c:pt>
                <c:pt idx="26267">
                  <c:v>161.86489249435499</c:v>
                </c:pt>
                <c:pt idx="26268">
                  <c:v>161.85451979005401</c:v>
                </c:pt>
                <c:pt idx="26269">
                  <c:v>161.84815761878301</c:v>
                </c:pt>
                <c:pt idx="26270">
                  <c:v>161.831392217135</c:v>
                </c:pt>
                <c:pt idx="26271">
                  <c:v>161.78513506951799</c:v>
                </c:pt>
                <c:pt idx="26272">
                  <c:v>161.75484103965701</c:v>
                </c:pt>
                <c:pt idx="26273">
                  <c:v>161.73679874019501</c:v>
                </c:pt>
                <c:pt idx="26274">
                  <c:v>161.59055649547301</c:v>
                </c:pt>
                <c:pt idx="26275">
                  <c:v>161.56666340014101</c:v>
                </c:pt>
                <c:pt idx="26276">
                  <c:v>161.562558322016</c:v>
                </c:pt>
                <c:pt idx="26277">
                  <c:v>161.551991953016</c:v>
                </c:pt>
                <c:pt idx="26278">
                  <c:v>161.55106413820101</c:v>
                </c:pt>
                <c:pt idx="26279">
                  <c:v>161.50645268075601</c:v>
                </c:pt>
                <c:pt idx="26280">
                  <c:v>161.46139309570199</c:v>
                </c:pt>
                <c:pt idx="26281">
                  <c:v>161.372497063727</c:v>
                </c:pt>
                <c:pt idx="26282">
                  <c:v>161.35814810633801</c:v>
                </c:pt>
                <c:pt idx="26283">
                  <c:v>161.34408422382899</c:v>
                </c:pt>
                <c:pt idx="26284">
                  <c:v>161.286816562273</c:v>
                </c:pt>
                <c:pt idx="26285">
                  <c:v>161.26718305858799</c:v>
                </c:pt>
                <c:pt idx="26286">
                  <c:v>161.21514207464301</c:v>
                </c:pt>
                <c:pt idx="26287">
                  <c:v>161.174545771748</c:v>
                </c:pt>
                <c:pt idx="26288">
                  <c:v>161.150337222633</c:v>
                </c:pt>
                <c:pt idx="26289">
                  <c:v>161.13272240776601</c:v>
                </c:pt>
                <c:pt idx="26290">
                  <c:v>161.11934825150499</c:v>
                </c:pt>
                <c:pt idx="26291">
                  <c:v>161.11828376518599</c:v>
                </c:pt>
                <c:pt idx="26292">
                  <c:v>161.07659672492801</c:v>
                </c:pt>
                <c:pt idx="26293">
                  <c:v>161.07042846533599</c:v>
                </c:pt>
                <c:pt idx="26294">
                  <c:v>161.07033069612501</c:v>
                </c:pt>
                <c:pt idx="26295">
                  <c:v>161.04489358510199</c:v>
                </c:pt>
                <c:pt idx="26296">
                  <c:v>161.01050898684599</c:v>
                </c:pt>
                <c:pt idx="26297">
                  <c:v>160.96305863653299</c:v>
                </c:pt>
                <c:pt idx="26298">
                  <c:v>160.932514580982</c:v>
                </c:pt>
                <c:pt idx="26299">
                  <c:v>160.88966656061601</c:v>
                </c:pt>
                <c:pt idx="26300">
                  <c:v>160.81490119931499</c:v>
                </c:pt>
                <c:pt idx="26301">
                  <c:v>160.812809064714</c:v>
                </c:pt>
                <c:pt idx="26302">
                  <c:v>160.801273813477</c:v>
                </c:pt>
                <c:pt idx="26303">
                  <c:v>160.793362176643</c:v>
                </c:pt>
                <c:pt idx="26304">
                  <c:v>160.780247544855</c:v>
                </c:pt>
                <c:pt idx="26305">
                  <c:v>160.75612751004499</c:v>
                </c:pt>
                <c:pt idx="26306">
                  <c:v>160.74169362389799</c:v>
                </c:pt>
                <c:pt idx="26307">
                  <c:v>160.72551941060601</c:v>
                </c:pt>
                <c:pt idx="26308">
                  <c:v>160.70242993667401</c:v>
                </c:pt>
                <c:pt idx="26309">
                  <c:v>160.66317773095</c:v>
                </c:pt>
                <c:pt idx="26310">
                  <c:v>160.57026923972799</c:v>
                </c:pt>
                <c:pt idx="26311">
                  <c:v>160.56179354560399</c:v>
                </c:pt>
                <c:pt idx="26312">
                  <c:v>160.516810522942</c:v>
                </c:pt>
                <c:pt idx="26313">
                  <c:v>160.510144091321</c:v>
                </c:pt>
                <c:pt idx="26314">
                  <c:v>160.50762094973001</c:v>
                </c:pt>
                <c:pt idx="26315">
                  <c:v>160.498829932875</c:v>
                </c:pt>
                <c:pt idx="26316">
                  <c:v>160.491459692467</c:v>
                </c:pt>
                <c:pt idx="26317">
                  <c:v>160.46548360050599</c:v>
                </c:pt>
                <c:pt idx="26318">
                  <c:v>160.38604483964099</c:v>
                </c:pt>
                <c:pt idx="26319">
                  <c:v>160.34765554619199</c:v>
                </c:pt>
                <c:pt idx="26320">
                  <c:v>160.28468752609399</c:v>
                </c:pt>
                <c:pt idx="26321">
                  <c:v>160.26301910113401</c:v>
                </c:pt>
                <c:pt idx="26322">
                  <c:v>160.223297572685</c:v>
                </c:pt>
                <c:pt idx="26323">
                  <c:v>160.20102814744101</c:v>
                </c:pt>
                <c:pt idx="26324">
                  <c:v>160.15012658503801</c:v>
                </c:pt>
                <c:pt idx="26325">
                  <c:v>160.13584678566201</c:v>
                </c:pt>
                <c:pt idx="26326">
                  <c:v>160.03764917019899</c:v>
                </c:pt>
                <c:pt idx="26327">
                  <c:v>160.01816481895401</c:v>
                </c:pt>
                <c:pt idx="26328">
                  <c:v>160.01022680327401</c:v>
                </c:pt>
                <c:pt idx="26329">
                  <c:v>160.006341995371</c:v>
                </c:pt>
                <c:pt idx="26330">
                  <c:v>159.984667955801</c:v>
                </c:pt>
                <c:pt idx="26331">
                  <c:v>159.96038528911299</c:v>
                </c:pt>
                <c:pt idx="26332">
                  <c:v>159.91048021839799</c:v>
                </c:pt>
                <c:pt idx="26333">
                  <c:v>159.908304315706</c:v>
                </c:pt>
                <c:pt idx="26334">
                  <c:v>159.89444137519999</c:v>
                </c:pt>
                <c:pt idx="26335">
                  <c:v>159.85823767517601</c:v>
                </c:pt>
                <c:pt idx="26336">
                  <c:v>159.80078456666101</c:v>
                </c:pt>
                <c:pt idx="26337">
                  <c:v>159.79932342651401</c:v>
                </c:pt>
                <c:pt idx="26338">
                  <c:v>159.774891588272</c:v>
                </c:pt>
                <c:pt idx="26339">
                  <c:v>159.76935489978001</c:v>
                </c:pt>
                <c:pt idx="26340">
                  <c:v>159.758605090267</c:v>
                </c:pt>
                <c:pt idx="26341">
                  <c:v>159.704580345057</c:v>
                </c:pt>
                <c:pt idx="26342">
                  <c:v>159.663813421942</c:v>
                </c:pt>
                <c:pt idx="26343">
                  <c:v>159.644956341376</c:v>
                </c:pt>
                <c:pt idx="26344">
                  <c:v>159.56302221857601</c:v>
                </c:pt>
                <c:pt idx="26345">
                  <c:v>159.52255700692999</c:v>
                </c:pt>
                <c:pt idx="26346">
                  <c:v>159.50035286215001</c:v>
                </c:pt>
                <c:pt idx="26347">
                  <c:v>159.49095578781399</c:v>
                </c:pt>
                <c:pt idx="26348">
                  <c:v>159.460034014916</c:v>
                </c:pt>
                <c:pt idx="26349">
                  <c:v>159.433608522459</c:v>
                </c:pt>
                <c:pt idx="26350">
                  <c:v>159.384935515948</c:v>
                </c:pt>
                <c:pt idx="26351">
                  <c:v>159.38449046147301</c:v>
                </c:pt>
                <c:pt idx="26352">
                  <c:v>159.37697570363301</c:v>
                </c:pt>
                <c:pt idx="26353">
                  <c:v>159.326437531236</c:v>
                </c:pt>
                <c:pt idx="26354">
                  <c:v>159.30174918251899</c:v>
                </c:pt>
                <c:pt idx="26355">
                  <c:v>159.298765302649</c:v>
                </c:pt>
                <c:pt idx="26356">
                  <c:v>159.25760659752899</c:v>
                </c:pt>
                <c:pt idx="26357">
                  <c:v>159.193906957499</c:v>
                </c:pt>
                <c:pt idx="26358">
                  <c:v>159.18439014190801</c:v>
                </c:pt>
                <c:pt idx="26359">
                  <c:v>159.17870716482599</c:v>
                </c:pt>
                <c:pt idx="26360">
                  <c:v>159.16895550970901</c:v>
                </c:pt>
                <c:pt idx="26361">
                  <c:v>159.15458309609301</c:v>
                </c:pt>
                <c:pt idx="26362">
                  <c:v>159.12519260826201</c:v>
                </c:pt>
                <c:pt idx="26363">
                  <c:v>159.01327159589499</c:v>
                </c:pt>
                <c:pt idx="26364">
                  <c:v>158.9940645394</c:v>
                </c:pt>
                <c:pt idx="26365">
                  <c:v>158.936736414612</c:v>
                </c:pt>
                <c:pt idx="26366">
                  <c:v>158.92724469300501</c:v>
                </c:pt>
                <c:pt idx="26367">
                  <c:v>158.89784908393901</c:v>
                </c:pt>
                <c:pt idx="26368">
                  <c:v>158.89522673813801</c:v>
                </c:pt>
                <c:pt idx="26369">
                  <c:v>158.75793329762899</c:v>
                </c:pt>
                <c:pt idx="26370">
                  <c:v>158.74243418741199</c:v>
                </c:pt>
                <c:pt idx="26371">
                  <c:v>158.71107062280601</c:v>
                </c:pt>
                <c:pt idx="26372">
                  <c:v>158.71102763120899</c:v>
                </c:pt>
                <c:pt idx="26373">
                  <c:v>158.71016704669199</c:v>
                </c:pt>
                <c:pt idx="26374">
                  <c:v>158.70100758209301</c:v>
                </c:pt>
                <c:pt idx="26375">
                  <c:v>158.68281854522601</c:v>
                </c:pt>
                <c:pt idx="26376">
                  <c:v>158.662694410336</c:v>
                </c:pt>
                <c:pt idx="26377">
                  <c:v>158.65284078525099</c:v>
                </c:pt>
                <c:pt idx="26378">
                  <c:v>158.652033479023</c:v>
                </c:pt>
                <c:pt idx="26379">
                  <c:v>158.645905068601</c:v>
                </c:pt>
                <c:pt idx="26380">
                  <c:v>158.640832121698</c:v>
                </c:pt>
                <c:pt idx="26381">
                  <c:v>158.59178533804601</c:v>
                </c:pt>
                <c:pt idx="26382">
                  <c:v>158.58734799007701</c:v>
                </c:pt>
                <c:pt idx="26383">
                  <c:v>158.58430067818301</c:v>
                </c:pt>
                <c:pt idx="26384">
                  <c:v>158.55696078904401</c:v>
                </c:pt>
                <c:pt idx="26385">
                  <c:v>158.52693637284801</c:v>
                </c:pt>
                <c:pt idx="26386">
                  <c:v>158.42625065576101</c:v>
                </c:pt>
                <c:pt idx="26387">
                  <c:v>158.415005612247</c:v>
                </c:pt>
                <c:pt idx="26388">
                  <c:v>158.40606939134699</c:v>
                </c:pt>
                <c:pt idx="26389">
                  <c:v>158.35867880094099</c:v>
                </c:pt>
                <c:pt idx="26390">
                  <c:v>158.30052028792099</c:v>
                </c:pt>
                <c:pt idx="26391">
                  <c:v>158.29928241586799</c:v>
                </c:pt>
                <c:pt idx="26392">
                  <c:v>158.26434135776799</c:v>
                </c:pt>
                <c:pt idx="26393">
                  <c:v>158.25526469894101</c:v>
                </c:pt>
                <c:pt idx="26394">
                  <c:v>158.195024550174</c:v>
                </c:pt>
                <c:pt idx="26395">
                  <c:v>158.17814311491799</c:v>
                </c:pt>
                <c:pt idx="26396">
                  <c:v>158.10160362255201</c:v>
                </c:pt>
                <c:pt idx="26397">
                  <c:v>158.08000751044901</c:v>
                </c:pt>
                <c:pt idx="26398">
                  <c:v>158.073989157852</c:v>
                </c:pt>
                <c:pt idx="26399">
                  <c:v>158.068750218373</c:v>
                </c:pt>
                <c:pt idx="26400">
                  <c:v>158.063419889459</c:v>
                </c:pt>
                <c:pt idx="26401">
                  <c:v>158.04602904160501</c:v>
                </c:pt>
                <c:pt idx="26402">
                  <c:v>158.04085697203101</c:v>
                </c:pt>
                <c:pt idx="26403">
                  <c:v>157.965566406943</c:v>
                </c:pt>
                <c:pt idx="26404">
                  <c:v>157.94846503570199</c:v>
                </c:pt>
                <c:pt idx="26405">
                  <c:v>157.94568777342701</c:v>
                </c:pt>
                <c:pt idx="26406">
                  <c:v>157.88939230720101</c:v>
                </c:pt>
                <c:pt idx="26407">
                  <c:v>157.88551075574</c:v>
                </c:pt>
                <c:pt idx="26408">
                  <c:v>157.88284440424599</c:v>
                </c:pt>
                <c:pt idx="26409">
                  <c:v>157.86975792921999</c:v>
                </c:pt>
                <c:pt idx="26410">
                  <c:v>157.855424826334</c:v>
                </c:pt>
                <c:pt idx="26411">
                  <c:v>157.810796984712</c:v>
                </c:pt>
                <c:pt idx="26412">
                  <c:v>157.79886817950501</c:v>
                </c:pt>
                <c:pt idx="26413">
                  <c:v>157.78925896496099</c:v>
                </c:pt>
                <c:pt idx="26414">
                  <c:v>157.77272778871099</c:v>
                </c:pt>
                <c:pt idx="26415">
                  <c:v>157.71787770325699</c:v>
                </c:pt>
                <c:pt idx="26416">
                  <c:v>157.71654668855001</c:v>
                </c:pt>
                <c:pt idx="26417">
                  <c:v>157.70512969804801</c:v>
                </c:pt>
                <c:pt idx="26418">
                  <c:v>157.60970974386501</c:v>
                </c:pt>
                <c:pt idx="26419">
                  <c:v>157.607025542202</c:v>
                </c:pt>
                <c:pt idx="26420">
                  <c:v>157.56556886733</c:v>
                </c:pt>
                <c:pt idx="26421">
                  <c:v>157.53452322535099</c:v>
                </c:pt>
                <c:pt idx="26422">
                  <c:v>157.48579802048801</c:v>
                </c:pt>
                <c:pt idx="26423">
                  <c:v>157.41870550844101</c:v>
                </c:pt>
                <c:pt idx="26424">
                  <c:v>157.40681814688199</c:v>
                </c:pt>
                <c:pt idx="26425">
                  <c:v>157.379501695318</c:v>
                </c:pt>
                <c:pt idx="26426">
                  <c:v>157.34378328314401</c:v>
                </c:pt>
                <c:pt idx="26427">
                  <c:v>157.326778586834</c:v>
                </c:pt>
                <c:pt idx="26428">
                  <c:v>157.24747961154</c:v>
                </c:pt>
                <c:pt idx="26429">
                  <c:v>157.24744384934499</c:v>
                </c:pt>
                <c:pt idx="26430">
                  <c:v>157.24436675768001</c:v>
                </c:pt>
                <c:pt idx="26431">
                  <c:v>157.21847003952499</c:v>
                </c:pt>
                <c:pt idx="26432">
                  <c:v>157.20145015012201</c:v>
                </c:pt>
                <c:pt idx="26433">
                  <c:v>157.18211868057199</c:v>
                </c:pt>
                <c:pt idx="26434">
                  <c:v>157.17635436888901</c:v>
                </c:pt>
                <c:pt idx="26435">
                  <c:v>157.17484360472901</c:v>
                </c:pt>
                <c:pt idx="26436">
                  <c:v>157.15911576692301</c:v>
                </c:pt>
                <c:pt idx="26437">
                  <c:v>157.111727550056</c:v>
                </c:pt>
                <c:pt idx="26438">
                  <c:v>157.11000957178899</c:v>
                </c:pt>
                <c:pt idx="26439">
                  <c:v>157.10976447390399</c:v>
                </c:pt>
                <c:pt idx="26440">
                  <c:v>157.09361974307501</c:v>
                </c:pt>
                <c:pt idx="26441">
                  <c:v>157.078849180888</c:v>
                </c:pt>
                <c:pt idx="26442">
                  <c:v>157.05412514399899</c:v>
                </c:pt>
                <c:pt idx="26443">
                  <c:v>157.04967238397401</c:v>
                </c:pt>
                <c:pt idx="26444">
                  <c:v>157.04330413609901</c:v>
                </c:pt>
                <c:pt idx="26445">
                  <c:v>156.981338208268</c:v>
                </c:pt>
                <c:pt idx="26446">
                  <c:v>156.96080371092199</c:v>
                </c:pt>
                <c:pt idx="26447">
                  <c:v>156.952708370247</c:v>
                </c:pt>
                <c:pt idx="26448">
                  <c:v>156.93289178053001</c:v>
                </c:pt>
                <c:pt idx="26449">
                  <c:v>156.92861364694599</c:v>
                </c:pt>
                <c:pt idx="26450">
                  <c:v>156.87762140085201</c:v>
                </c:pt>
                <c:pt idx="26451">
                  <c:v>156.78970042123899</c:v>
                </c:pt>
                <c:pt idx="26452">
                  <c:v>156.71795870275301</c:v>
                </c:pt>
                <c:pt idx="26453">
                  <c:v>156.68617958034801</c:v>
                </c:pt>
                <c:pt idx="26454">
                  <c:v>156.660919804136</c:v>
                </c:pt>
                <c:pt idx="26455">
                  <c:v>156.654346029648</c:v>
                </c:pt>
                <c:pt idx="26456">
                  <c:v>156.64532105465599</c:v>
                </c:pt>
                <c:pt idx="26457">
                  <c:v>156.64481547104799</c:v>
                </c:pt>
                <c:pt idx="26458">
                  <c:v>156.64202142563701</c:v>
                </c:pt>
                <c:pt idx="26459">
                  <c:v>156.62833864084001</c:v>
                </c:pt>
                <c:pt idx="26460">
                  <c:v>156.61245161111501</c:v>
                </c:pt>
                <c:pt idx="26461">
                  <c:v>156.58327099443699</c:v>
                </c:pt>
                <c:pt idx="26462">
                  <c:v>156.57914312552299</c:v>
                </c:pt>
                <c:pt idx="26463">
                  <c:v>156.57418296910399</c:v>
                </c:pt>
                <c:pt idx="26464">
                  <c:v>156.55975404979301</c:v>
                </c:pt>
                <c:pt idx="26465">
                  <c:v>156.55775142984299</c:v>
                </c:pt>
                <c:pt idx="26466">
                  <c:v>156.44933525889201</c:v>
                </c:pt>
                <c:pt idx="26467">
                  <c:v>156.43440925967499</c:v>
                </c:pt>
                <c:pt idx="26468">
                  <c:v>156.398915377051</c:v>
                </c:pt>
                <c:pt idx="26469">
                  <c:v>156.36252912209901</c:v>
                </c:pt>
                <c:pt idx="26470">
                  <c:v>156.33914196988701</c:v>
                </c:pt>
                <c:pt idx="26471">
                  <c:v>156.31661747221199</c:v>
                </c:pt>
                <c:pt idx="26472">
                  <c:v>156.28298210323001</c:v>
                </c:pt>
                <c:pt idx="26473">
                  <c:v>156.26870274229401</c:v>
                </c:pt>
                <c:pt idx="26474">
                  <c:v>156.25758259822001</c:v>
                </c:pt>
                <c:pt idx="26475">
                  <c:v>156.23728066574799</c:v>
                </c:pt>
                <c:pt idx="26476">
                  <c:v>156.23505679447999</c:v>
                </c:pt>
                <c:pt idx="26477">
                  <c:v>156.21503476103999</c:v>
                </c:pt>
                <c:pt idx="26478">
                  <c:v>156.15751470157301</c:v>
                </c:pt>
                <c:pt idx="26479">
                  <c:v>156.121823667623</c:v>
                </c:pt>
                <c:pt idx="26480">
                  <c:v>156.11416937674801</c:v>
                </c:pt>
                <c:pt idx="26481">
                  <c:v>156.10078373149</c:v>
                </c:pt>
                <c:pt idx="26482">
                  <c:v>156.09959353021301</c:v>
                </c:pt>
                <c:pt idx="26483">
                  <c:v>156.088276967892</c:v>
                </c:pt>
                <c:pt idx="26484">
                  <c:v>156.07905617292599</c:v>
                </c:pt>
                <c:pt idx="26485">
                  <c:v>156.052915594425</c:v>
                </c:pt>
                <c:pt idx="26486">
                  <c:v>156.048093764914</c:v>
                </c:pt>
                <c:pt idx="26487">
                  <c:v>155.98588258893699</c:v>
                </c:pt>
                <c:pt idx="26488">
                  <c:v>155.95082580303</c:v>
                </c:pt>
                <c:pt idx="26489">
                  <c:v>155.87067171874699</c:v>
                </c:pt>
                <c:pt idx="26490">
                  <c:v>155.85651302660901</c:v>
                </c:pt>
                <c:pt idx="26491">
                  <c:v>155.83846916156699</c:v>
                </c:pt>
                <c:pt idx="26492">
                  <c:v>155.83312702834101</c:v>
                </c:pt>
                <c:pt idx="26493">
                  <c:v>155.77063075063501</c:v>
                </c:pt>
                <c:pt idx="26494">
                  <c:v>155.752858926789</c:v>
                </c:pt>
                <c:pt idx="26495">
                  <c:v>155.688389512068</c:v>
                </c:pt>
                <c:pt idx="26496">
                  <c:v>155.67789887520399</c:v>
                </c:pt>
                <c:pt idx="26497">
                  <c:v>155.659359189181</c:v>
                </c:pt>
                <c:pt idx="26498">
                  <c:v>155.64209688597799</c:v>
                </c:pt>
                <c:pt idx="26499">
                  <c:v>155.61693711888901</c:v>
                </c:pt>
                <c:pt idx="26500">
                  <c:v>155.60731833563901</c:v>
                </c:pt>
                <c:pt idx="26501">
                  <c:v>155.58363016165401</c:v>
                </c:pt>
                <c:pt idx="26502">
                  <c:v>155.57381575527299</c:v>
                </c:pt>
                <c:pt idx="26503">
                  <c:v>155.54965366121201</c:v>
                </c:pt>
                <c:pt idx="26504">
                  <c:v>155.54928488101399</c:v>
                </c:pt>
                <c:pt idx="26505">
                  <c:v>155.52665125199599</c:v>
                </c:pt>
                <c:pt idx="26506">
                  <c:v>155.49431223169199</c:v>
                </c:pt>
                <c:pt idx="26507">
                  <c:v>155.47974442628001</c:v>
                </c:pt>
                <c:pt idx="26508">
                  <c:v>155.47726528633601</c:v>
                </c:pt>
                <c:pt idx="26509">
                  <c:v>155.42662761849499</c:v>
                </c:pt>
                <c:pt idx="26510">
                  <c:v>155.42225372267001</c:v>
                </c:pt>
                <c:pt idx="26511">
                  <c:v>155.41026846736801</c:v>
                </c:pt>
                <c:pt idx="26512">
                  <c:v>155.368128656587</c:v>
                </c:pt>
                <c:pt idx="26513">
                  <c:v>155.35837573620501</c:v>
                </c:pt>
                <c:pt idx="26514">
                  <c:v>155.33456364543801</c:v>
                </c:pt>
                <c:pt idx="26515">
                  <c:v>155.32375776300199</c:v>
                </c:pt>
                <c:pt idx="26516">
                  <c:v>155.27807115104</c:v>
                </c:pt>
                <c:pt idx="26517">
                  <c:v>155.25539121815299</c:v>
                </c:pt>
                <c:pt idx="26518">
                  <c:v>155.24588870803899</c:v>
                </c:pt>
                <c:pt idx="26519">
                  <c:v>155.235352964615</c:v>
                </c:pt>
                <c:pt idx="26520">
                  <c:v>155.18702485337499</c:v>
                </c:pt>
                <c:pt idx="26521">
                  <c:v>155.147354700785</c:v>
                </c:pt>
                <c:pt idx="26522">
                  <c:v>155.12203965459</c:v>
                </c:pt>
                <c:pt idx="26523">
                  <c:v>155.09157095759201</c:v>
                </c:pt>
                <c:pt idx="26524">
                  <c:v>155.08862328862801</c:v>
                </c:pt>
                <c:pt idx="26525">
                  <c:v>155.07785911387401</c:v>
                </c:pt>
                <c:pt idx="26526">
                  <c:v>155.07418661402801</c:v>
                </c:pt>
                <c:pt idx="26527">
                  <c:v>154.98935486452001</c:v>
                </c:pt>
                <c:pt idx="26528">
                  <c:v>154.98900107751501</c:v>
                </c:pt>
                <c:pt idx="26529">
                  <c:v>154.960308746728</c:v>
                </c:pt>
                <c:pt idx="26530">
                  <c:v>154.95767129371399</c:v>
                </c:pt>
                <c:pt idx="26531">
                  <c:v>154.92585511982199</c:v>
                </c:pt>
                <c:pt idx="26532">
                  <c:v>154.92006914477599</c:v>
                </c:pt>
                <c:pt idx="26533">
                  <c:v>154.91103363664999</c:v>
                </c:pt>
                <c:pt idx="26534">
                  <c:v>154.87557613138301</c:v>
                </c:pt>
                <c:pt idx="26535">
                  <c:v>154.82494854867801</c:v>
                </c:pt>
                <c:pt idx="26536">
                  <c:v>154.77838645836701</c:v>
                </c:pt>
                <c:pt idx="26537">
                  <c:v>154.772932330972</c:v>
                </c:pt>
                <c:pt idx="26538">
                  <c:v>154.769347448708</c:v>
                </c:pt>
                <c:pt idx="26539">
                  <c:v>154.75810036617401</c:v>
                </c:pt>
                <c:pt idx="26540">
                  <c:v>154.75524825231099</c:v>
                </c:pt>
                <c:pt idx="26541">
                  <c:v>154.72305670720601</c:v>
                </c:pt>
                <c:pt idx="26542">
                  <c:v>154.62384516081801</c:v>
                </c:pt>
                <c:pt idx="26543">
                  <c:v>154.617077805565</c:v>
                </c:pt>
                <c:pt idx="26544">
                  <c:v>154.597853618199</c:v>
                </c:pt>
                <c:pt idx="26545">
                  <c:v>154.595656511085</c:v>
                </c:pt>
                <c:pt idx="26546">
                  <c:v>154.49281814689201</c:v>
                </c:pt>
                <c:pt idx="26547">
                  <c:v>154.45786241854401</c:v>
                </c:pt>
                <c:pt idx="26548">
                  <c:v>154.42578879608001</c:v>
                </c:pt>
                <c:pt idx="26549">
                  <c:v>154.41869325832101</c:v>
                </c:pt>
                <c:pt idx="26550">
                  <c:v>154.418674013768</c:v>
                </c:pt>
                <c:pt idx="26551">
                  <c:v>154.40752691614099</c:v>
                </c:pt>
                <c:pt idx="26552">
                  <c:v>154.391845663147</c:v>
                </c:pt>
                <c:pt idx="26553">
                  <c:v>154.384511843289</c:v>
                </c:pt>
                <c:pt idx="26554">
                  <c:v>154.38232831750199</c:v>
                </c:pt>
                <c:pt idx="26555">
                  <c:v>154.360402949052</c:v>
                </c:pt>
                <c:pt idx="26556">
                  <c:v>154.345810598486</c:v>
                </c:pt>
                <c:pt idx="26557">
                  <c:v>154.30654996863001</c:v>
                </c:pt>
                <c:pt idx="26558">
                  <c:v>154.266646698485</c:v>
                </c:pt>
                <c:pt idx="26559">
                  <c:v>154.20298300474499</c:v>
                </c:pt>
                <c:pt idx="26560">
                  <c:v>154.16449653171401</c:v>
                </c:pt>
                <c:pt idx="26561">
                  <c:v>154.15010166537701</c:v>
                </c:pt>
                <c:pt idx="26562">
                  <c:v>154.10293149741301</c:v>
                </c:pt>
                <c:pt idx="26563">
                  <c:v>154.09544187771201</c:v>
                </c:pt>
                <c:pt idx="26564">
                  <c:v>154.084189557467</c:v>
                </c:pt>
                <c:pt idx="26565">
                  <c:v>154.08172086399901</c:v>
                </c:pt>
                <c:pt idx="26566">
                  <c:v>154.06961428386401</c:v>
                </c:pt>
                <c:pt idx="26567">
                  <c:v>154.06801082457801</c:v>
                </c:pt>
                <c:pt idx="26568">
                  <c:v>154.05242493030499</c:v>
                </c:pt>
                <c:pt idx="26569">
                  <c:v>153.99772572700601</c:v>
                </c:pt>
                <c:pt idx="26570">
                  <c:v>153.987296066982</c:v>
                </c:pt>
                <c:pt idx="26571">
                  <c:v>153.9212406426</c:v>
                </c:pt>
                <c:pt idx="26572">
                  <c:v>153.92088170691</c:v>
                </c:pt>
                <c:pt idx="26573">
                  <c:v>153.89479646549799</c:v>
                </c:pt>
                <c:pt idx="26574">
                  <c:v>153.875833045664</c:v>
                </c:pt>
                <c:pt idx="26575">
                  <c:v>153.863816641688</c:v>
                </c:pt>
                <c:pt idx="26576">
                  <c:v>153.851619377726</c:v>
                </c:pt>
                <c:pt idx="26577">
                  <c:v>153.84692392558401</c:v>
                </c:pt>
                <c:pt idx="26578">
                  <c:v>153.84663944192999</c:v>
                </c:pt>
                <c:pt idx="26579">
                  <c:v>153.824691276491</c:v>
                </c:pt>
                <c:pt idx="26580">
                  <c:v>153.82436875721899</c:v>
                </c:pt>
                <c:pt idx="26581">
                  <c:v>153.81043824639701</c:v>
                </c:pt>
                <c:pt idx="26582">
                  <c:v>153.79629760961399</c:v>
                </c:pt>
                <c:pt idx="26583">
                  <c:v>153.777056008117</c:v>
                </c:pt>
                <c:pt idx="26584">
                  <c:v>153.767376969465</c:v>
                </c:pt>
                <c:pt idx="26585">
                  <c:v>153.729656292047</c:v>
                </c:pt>
                <c:pt idx="26586">
                  <c:v>153.71337545435699</c:v>
                </c:pt>
                <c:pt idx="26587">
                  <c:v>153.66284947923899</c:v>
                </c:pt>
                <c:pt idx="26588">
                  <c:v>153.647042803522</c:v>
                </c:pt>
                <c:pt idx="26589">
                  <c:v>153.64058366345299</c:v>
                </c:pt>
                <c:pt idx="26590">
                  <c:v>153.63244021695101</c:v>
                </c:pt>
                <c:pt idx="26591">
                  <c:v>153.615806814123</c:v>
                </c:pt>
                <c:pt idx="26592">
                  <c:v>153.60998076986601</c:v>
                </c:pt>
                <c:pt idx="26593">
                  <c:v>153.58283419663999</c:v>
                </c:pt>
                <c:pt idx="26594">
                  <c:v>153.578519557476</c:v>
                </c:pt>
                <c:pt idx="26595">
                  <c:v>153.49940756062401</c:v>
                </c:pt>
                <c:pt idx="26596">
                  <c:v>153.48995796456001</c:v>
                </c:pt>
                <c:pt idx="26597">
                  <c:v>153.42620138239201</c:v>
                </c:pt>
                <c:pt idx="26598">
                  <c:v>153.40711877870299</c:v>
                </c:pt>
                <c:pt idx="26599">
                  <c:v>153.38545398826901</c:v>
                </c:pt>
                <c:pt idx="26600">
                  <c:v>153.351257687561</c:v>
                </c:pt>
                <c:pt idx="26601">
                  <c:v>153.32978323744001</c:v>
                </c:pt>
                <c:pt idx="26602">
                  <c:v>153.31168163138</c:v>
                </c:pt>
                <c:pt idx="26603">
                  <c:v>153.27411828325299</c:v>
                </c:pt>
                <c:pt idx="26604">
                  <c:v>153.25708973148301</c:v>
                </c:pt>
                <c:pt idx="26605">
                  <c:v>153.24447304216699</c:v>
                </c:pt>
                <c:pt idx="26606">
                  <c:v>153.19323391085501</c:v>
                </c:pt>
                <c:pt idx="26607">
                  <c:v>153.16522137621499</c:v>
                </c:pt>
                <c:pt idx="26608">
                  <c:v>153.13998378219</c:v>
                </c:pt>
                <c:pt idx="26609">
                  <c:v>152.96590060079399</c:v>
                </c:pt>
                <c:pt idx="26610">
                  <c:v>152.94534352811201</c:v>
                </c:pt>
                <c:pt idx="26611">
                  <c:v>152.923245285387</c:v>
                </c:pt>
                <c:pt idx="26612">
                  <c:v>152.91071215561701</c:v>
                </c:pt>
                <c:pt idx="26613">
                  <c:v>152.886287566807</c:v>
                </c:pt>
                <c:pt idx="26614">
                  <c:v>152.86626853390601</c:v>
                </c:pt>
                <c:pt idx="26615">
                  <c:v>152.80244763768701</c:v>
                </c:pt>
                <c:pt idx="26616">
                  <c:v>152.794539937634</c:v>
                </c:pt>
                <c:pt idx="26617">
                  <c:v>152.782880132965</c:v>
                </c:pt>
                <c:pt idx="26618">
                  <c:v>152.761505820064</c:v>
                </c:pt>
                <c:pt idx="26619">
                  <c:v>152.75223788386199</c:v>
                </c:pt>
                <c:pt idx="26620">
                  <c:v>152.74890169434701</c:v>
                </c:pt>
                <c:pt idx="26621">
                  <c:v>152.724880925137</c:v>
                </c:pt>
                <c:pt idx="26622">
                  <c:v>152.71439335175401</c:v>
                </c:pt>
                <c:pt idx="26623">
                  <c:v>152.65176938683899</c:v>
                </c:pt>
                <c:pt idx="26624">
                  <c:v>152.638886444581</c:v>
                </c:pt>
                <c:pt idx="26625">
                  <c:v>152.59425815346199</c:v>
                </c:pt>
                <c:pt idx="26626">
                  <c:v>152.56917332541801</c:v>
                </c:pt>
                <c:pt idx="26627">
                  <c:v>152.56437694755499</c:v>
                </c:pt>
                <c:pt idx="26628">
                  <c:v>152.55797492619899</c:v>
                </c:pt>
                <c:pt idx="26629">
                  <c:v>152.53853516282601</c:v>
                </c:pt>
                <c:pt idx="26630">
                  <c:v>152.50846412632799</c:v>
                </c:pt>
                <c:pt idx="26631">
                  <c:v>152.50620281816501</c:v>
                </c:pt>
                <c:pt idx="26632">
                  <c:v>152.49419960730199</c:v>
                </c:pt>
                <c:pt idx="26633">
                  <c:v>152.348467345442</c:v>
                </c:pt>
                <c:pt idx="26634">
                  <c:v>152.34575120885</c:v>
                </c:pt>
                <c:pt idx="26635">
                  <c:v>152.29425988371301</c:v>
                </c:pt>
                <c:pt idx="26636">
                  <c:v>152.24311349188699</c:v>
                </c:pt>
                <c:pt idx="26637">
                  <c:v>152.224504239856</c:v>
                </c:pt>
                <c:pt idx="26638">
                  <c:v>152.22214123461401</c:v>
                </c:pt>
                <c:pt idx="26639">
                  <c:v>152.201021045332</c:v>
                </c:pt>
                <c:pt idx="26640">
                  <c:v>152.169854573327</c:v>
                </c:pt>
                <c:pt idx="26641">
                  <c:v>152.16630612335399</c:v>
                </c:pt>
                <c:pt idx="26642">
                  <c:v>152.14143558974999</c:v>
                </c:pt>
                <c:pt idx="26643">
                  <c:v>152.10776494769399</c:v>
                </c:pt>
                <c:pt idx="26644">
                  <c:v>152.09563416178199</c:v>
                </c:pt>
                <c:pt idx="26645">
                  <c:v>152.088512753336</c:v>
                </c:pt>
                <c:pt idx="26646">
                  <c:v>152.06421257122801</c:v>
                </c:pt>
                <c:pt idx="26647">
                  <c:v>152.04579440476999</c:v>
                </c:pt>
                <c:pt idx="26648">
                  <c:v>152.04396734032301</c:v>
                </c:pt>
                <c:pt idx="26649">
                  <c:v>152.03493906750401</c:v>
                </c:pt>
                <c:pt idx="26650">
                  <c:v>152.03008239869101</c:v>
                </c:pt>
                <c:pt idx="26651">
                  <c:v>152.02754290511999</c:v>
                </c:pt>
                <c:pt idx="26652">
                  <c:v>151.95176970204699</c:v>
                </c:pt>
                <c:pt idx="26653">
                  <c:v>151.85711872660301</c:v>
                </c:pt>
                <c:pt idx="26654">
                  <c:v>151.83997903886799</c:v>
                </c:pt>
                <c:pt idx="26655">
                  <c:v>151.815806323847</c:v>
                </c:pt>
                <c:pt idx="26656">
                  <c:v>151.763691757255</c:v>
                </c:pt>
                <c:pt idx="26657">
                  <c:v>151.752557066371</c:v>
                </c:pt>
                <c:pt idx="26658">
                  <c:v>151.697748718367</c:v>
                </c:pt>
                <c:pt idx="26659">
                  <c:v>151.69257718476501</c:v>
                </c:pt>
                <c:pt idx="26660">
                  <c:v>151.65689235193099</c:v>
                </c:pt>
                <c:pt idx="26661">
                  <c:v>151.619208140507</c:v>
                </c:pt>
                <c:pt idx="26662">
                  <c:v>151.60126775415901</c:v>
                </c:pt>
                <c:pt idx="26663">
                  <c:v>151.56696261638299</c:v>
                </c:pt>
                <c:pt idx="26664">
                  <c:v>151.549816727945</c:v>
                </c:pt>
                <c:pt idx="26665">
                  <c:v>151.47674746752301</c:v>
                </c:pt>
                <c:pt idx="26666">
                  <c:v>151.470878620138</c:v>
                </c:pt>
                <c:pt idx="26667">
                  <c:v>151.43273534644501</c:v>
                </c:pt>
                <c:pt idx="26668">
                  <c:v>151.420512042914</c:v>
                </c:pt>
                <c:pt idx="26669">
                  <c:v>151.38966010682299</c:v>
                </c:pt>
                <c:pt idx="26670">
                  <c:v>151.386610315154</c:v>
                </c:pt>
                <c:pt idx="26671">
                  <c:v>151.36245691578901</c:v>
                </c:pt>
                <c:pt idx="26672">
                  <c:v>151.35796384562201</c:v>
                </c:pt>
                <c:pt idx="26673">
                  <c:v>151.349307313422</c:v>
                </c:pt>
                <c:pt idx="26674">
                  <c:v>151.34197581061201</c:v>
                </c:pt>
                <c:pt idx="26675">
                  <c:v>151.33108988393599</c:v>
                </c:pt>
                <c:pt idx="26676">
                  <c:v>151.29620305242699</c:v>
                </c:pt>
                <c:pt idx="26677">
                  <c:v>151.29018964589699</c:v>
                </c:pt>
                <c:pt idx="26678">
                  <c:v>151.257072258763</c:v>
                </c:pt>
                <c:pt idx="26679">
                  <c:v>151.252140825054</c:v>
                </c:pt>
                <c:pt idx="26680">
                  <c:v>151.24878728300999</c:v>
                </c:pt>
                <c:pt idx="26681">
                  <c:v>151.21239075578899</c:v>
                </c:pt>
                <c:pt idx="26682">
                  <c:v>151.17663018938401</c:v>
                </c:pt>
                <c:pt idx="26683">
                  <c:v>151.171941938831</c:v>
                </c:pt>
                <c:pt idx="26684">
                  <c:v>151.165024414073</c:v>
                </c:pt>
                <c:pt idx="26685">
                  <c:v>151.099756744942</c:v>
                </c:pt>
                <c:pt idx="26686">
                  <c:v>151.08896392320699</c:v>
                </c:pt>
                <c:pt idx="26687">
                  <c:v>151.08506603516599</c:v>
                </c:pt>
                <c:pt idx="26688">
                  <c:v>151.05997779046601</c:v>
                </c:pt>
                <c:pt idx="26689">
                  <c:v>150.985938061166</c:v>
                </c:pt>
                <c:pt idx="26690">
                  <c:v>150.97956067752801</c:v>
                </c:pt>
                <c:pt idx="26691">
                  <c:v>150.97887035623901</c:v>
                </c:pt>
                <c:pt idx="26692">
                  <c:v>150.96042036236</c:v>
                </c:pt>
                <c:pt idx="26693">
                  <c:v>150.9333028623</c:v>
                </c:pt>
                <c:pt idx="26694">
                  <c:v>150.92132826609401</c:v>
                </c:pt>
                <c:pt idx="26695">
                  <c:v>150.89974601736699</c:v>
                </c:pt>
                <c:pt idx="26696">
                  <c:v>150.789826258087</c:v>
                </c:pt>
                <c:pt idx="26697">
                  <c:v>150.787506821942</c:v>
                </c:pt>
                <c:pt idx="26698">
                  <c:v>150.739800378176</c:v>
                </c:pt>
                <c:pt idx="26699">
                  <c:v>150.73425696763499</c:v>
                </c:pt>
                <c:pt idx="26700">
                  <c:v>150.73271033001501</c:v>
                </c:pt>
                <c:pt idx="26701">
                  <c:v>150.68801896839099</c:v>
                </c:pt>
                <c:pt idx="26702">
                  <c:v>150.643732157735</c:v>
                </c:pt>
                <c:pt idx="26703">
                  <c:v>150.59923415661899</c:v>
                </c:pt>
                <c:pt idx="26704">
                  <c:v>150.595552096869</c:v>
                </c:pt>
                <c:pt idx="26705">
                  <c:v>150.58689627824799</c:v>
                </c:pt>
                <c:pt idx="26706">
                  <c:v>150.581378997965</c:v>
                </c:pt>
                <c:pt idx="26707">
                  <c:v>150.42792797516299</c:v>
                </c:pt>
                <c:pt idx="26708">
                  <c:v>150.372484306525</c:v>
                </c:pt>
                <c:pt idx="26709">
                  <c:v>150.35993824410701</c:v>
                </c:pt>
                <c:pt idx="26710">
                  <c:v>150.339324432941</c:v>
                </c:pt>
                <c:pt idx="26711">
                  <c:v>150.29664973311</c:v>
                </c:pt>
                <c:pt idx="26712">
                  <c:v>150.26298621013299</c:v>
                </c:pt>
                <c:pt idx="26713">
                  <c:v>150.21640315068899</c:v>
                </c:pt>
                <c:pt idx="26714">
                  <c:v>150.181589396959</c:v>
                </c:pt>
                <c:pt idx="26715">
                  <c:v>150.173407921538</c:v>
                </c:pt>
                <c:pt idx="26716">
                  <c:v>150.148397736867</c:v>
                </c:pt>
                <c:pt idx="26717">
                  <c:v>150.09871356221501</c:v>
                </c:pt>
                <c:pt idx="26718">
                  <c:v>149.79830485041001</c:v>
                </c:pt>
                <c:pt idx="26719">
                  <c:v>149.79105247850899</c:v>
                </c:pt>
                <c:pt idx="26720">
                  <c:v>149.78825727156101</c:v>
                </c:pt>
                <c:pt idx="26721">
                  <c:v>149.75748643751001</c:v>
                </c:pt>
                <c:pt idx="26722">
                  <c:v>149.70934542751601</c:v>
                </c:pt>
                <c:pt idx="26723">
                  <c:v>149.69870500587999</c:v>
                </c:pt>
                <c:pt idx="26724">
                  <c:v>149.61559756827899</c:v>
                </c:pt>
                <c:pt idx="26725">
                  <c:v>149.58796471142901</c:v>
                </c:pt>
                <c:pt idx="26726">
                  <c:v>149.55975510949801</c:v>
                </c:pt>
                <c:pt idx="26727">
                  <c:v>149.51609905499399</c:v>
                </c:pt>
                <c:pt idx="26728">
                  <c:v>149.50013676141799</c:v>
                </c:pt>
                <c:pt idx="26729">
                  <c:v>149.49719098272499</c:v>
                </c:pt>
                <c:pt idx="26730">
                  <c:v>149.43554559788399</c:v>
                </c:pt>
                <c:pt idx="26731">
                  <c:v>149.433019307644</c:v>
                </c:pt>
                <c:pt idx="26732">
                  <c:v>149.39117632877401</c:v>
                </c:pt>
                <c:pt idx="26733">
                  <c:v>149.35320475283501</c:v>
                </c:pt>
                <c:pt idx="26734">
                  <c:v>149.332748070468</c:v>
                </c:pt>
                <c:pt idx="26735">
                  <c:v>149.289887358828</c:v>
                </c:pt>
                <c:pt idx="26736">
                  <c:v>149.28293084206399</c:v>
                </c:pt>
                <c:pt idx="26737">
                  <c:v>149.272702700286</c:v>
                </c:pt>
                <c:pt idx="26738">
                  <c:v>149.26524301305301</c:v>
                </c:pt>
                <c:pt idx="26739">
                  <c:v>149.25772188534901</c:v>
                </c:pt>
                <c:pt idx="26740">
                  <c:v>149.22591101076799</c:v>
                </c:pt>
                <c:pt idx="26741">
                  <c:v>149.20783805358701</c:v>
                </c:pt>
                <c:pt idx="26742">
                  <c:v>149.19283058351999</c:v>
                </c:pt>
                <c:pt idx="26743">
                  <c:v>149.17389734323899</c:v>
                </c:pt>
                <c:pt idx="26744">
                  <c:v>149.17047835979099</c:v>
                </c:pt>
                <c:pt idx="26745">
                  <c:v>149.16215456055599</c:v>
                </c:pt>
                <c:pt idx="26746">
                  <c:v>149.13159057752301</c:v>
                </c:pt>
                <c:pt idx="26747">
                  <c:v>149.12505020713999</c:v>
                </c:pt>
                <c:pt idx="26748">
                  <c:v>149.11623602328899</c:v>
                </c:pt>
                <c:pt idx="26749">
                  <c:v>149.03127745418601</c:v>
                </c:pt>
                <c:pt idx="26750">
                  <c:v>149.025316644996</c:v>
                </c:pt>
                <c:pt idx="26751">
                  <c:v>148.99252094386301</c:v>
                </c:pt>
                <c:pt idx="26752">
                  <c:v>148.92290050385199</c:v>
                </c:pt>
                <c:pt idx="26753">
                  <c:v>148.91679066638801</c:v>
                </c:pt>
                <c:pt idx="26754">
                  <c:v>148.84345843499599</c:v>
                </c:pt>
                <c:pt idx="26755">
                  <c:v>148.82861936809999</c:v>
                </c:pt>
                <c:pt idx="26756">
                  <c:v>148.81446001449399</c:v>
                </c:pt>
                <c:pt idx="26757">
                  <c:v>148.75913538488001</c:v>
                </c:pt>
                <c:pt idx="26758">
                  <c:v>148.753296640694</c:v>
                </c:pt>
                <c:pt idx="26759">
                  <c:v>148.74298701727801</c:v>
                </c:pt>
                <c:pt idx="26760">
                  <c:v>148.73579539692199</c:v>
                </c:pt>
                <c:pt idx="26761">
                  <c:v>148.72081032308799</c:v>
                </c:pt>
                <c:pt idx="26762">
                  <c:v>148.66206506742</c:v>
                </c:pt>
                <c:pt idx="26763">
                  <c:v>148.636043281235</c:v>
                </c:pt>
                <c:pt idx="26764">
                  <c:v>148.60368730079301</c:v>
                </c:pt>
                <c:pt idx="26765">
                  <c:v>148.556101129501</c:v>
                </c:pt>
                <c:pt idx="26766">
                  <c:v>148.54016674473201</c:v>
                </c:pt>
                <c:pt idx="26767">
                  <c:v>148.532637263879</c:v>
                </c:pt>
                <c:pt idx="26768">
                  <c:v>148.50196436258599</c:v>
                </c:pt>
                <c:pt idx="26769">
                  <c:v>148.472391417442</c:v>
                </c:pt>
                <c:pt idx="26770">
                  <c:v>148.44704382536801</c:v>
                </c:pt>
                <c:pt idx="26771">
                  <c:v>148.44405398540599</c:v>
                </c:pt>
                <c:pt idx="26772">
                  <c:v>148.40864588492801</c:v>
                </c:pt>
                <c:pt idx="26773">
                  <c:v>148.40344916282001</c:v>
                </c:pt>
                <c:pt idx="26774">
                  <c:v>148.38552707400899</c:v>
                </c:pt>
                <c:pt idx="26775">
                  <c:v>148.38064272381899</c:v>
                </c:pt>
                <c:pt idx="26776">
                  <c:v>148.35013623821101</c:v>
                </c:pt>
                <c:pt idx="26777">
                  <c:v>148.335865341307</c:v>
                </c:pt>
                <c:pt idx="26778">
                  <c:v>148.329501943943</c:v>
                </c:pt>
                <c:pt idx="26779">
                  <c:v>148.30069275320199</c:v>
                </c:pt>
                <c:pt idx="26780">
                  <c:v>148.27988212934699</c:v>
                </c:pt>
                <c:pt idx="26781">
                  <c:v>148.27449791349599</c:v>
                </c:pt>
                <c:pt idx="26782">
                  <c:v>148.257711200617</c:v>
                </c:pt>
                <c:pt idx="26783">
                  <c:v>148.22124009132099</c:v>
                </c:pt>
                <c:pt idx="26784">
                  <c:v>148.20848864768101</c:v>
                </c:pt>
                <c:pt idx="26785">
                  <c:v>148.16485036580301</c:v>
                </c:pt>
                <c:pt idx="26786">
                  <c:v>148.082800393095</c:v>
                </c:pt>
                <c:pt idx="26787">
                  <c:v>148.076150055965</c:v>
                </c:pt>
                <c:pt idx="26788">
                  <c:v>148.010170993732</c:v>
                </c:pt>
                <c:pt idx="26789">
                  <c:v>147.98919003683201</c:v>
                </c:pt>
                <c:pt idx="26790">
                  <c:v>147.98133071693101</c:v>
                </c:pt>
                <c:pt idx="26791">
                  <c:v>147.960735482274</c:v>
                </c:pt>
                <c:pt idx="26792">
                  <c:v>147.897127587917</c:v>
                </c:pt>
                <c:pt idx="26793">
                  <c:v>147.88658050226499</c:v>
                </c:pt>
                <c:pt idx="26794">
                  <c:v>147.883673088927</c:v>
                </c:pt>
                <c:pt idx="26795">
                  <c:v>147.87188362865299</c:v>
                </c:pt>
                <c:pt idx="26796">
                  <c:v>147.84703469935999</c:v>
                </c:pt>
                <c:pt idx="26797">
                  <c:v>147.84088936576299</c:v>
                </c:pt>
                <c:pt idx="26798">
                  <c:v>147.825421135559</c:v>
                </c:pt>
                <c:pt idx="26799">
                  <c:v>147.75140406820501</c:v>
                </c:pt>
                <c:pt idx="26800">
                  <c:v>147.720555123569</c:v>
                </c:pt>
                <c:pt idx="26801">
                  <c:v>147.71595452785999</c:v>
                </c:pt>
                <c:pt idx="26802">
                  <c:v>147.71290701924599</c:v>
                </c:pt>
                <c:pt idx="26803">
                  <c:v>147.70923037299499</c:v>
                </c:pt>
                <c:pt idx="26804">
                  <c:v>147.701218329813</c:v>
                </c:pt>
                <c:pt idx="26805">
                  <c:v>147.69276544569601</c:v>
                </c:pt>
                <c:pt idx="26806">
                  <c:v>147.663733145631</c:v>
                </c:pt>
                <c:pt idx="26807">
                  <c:v>147.57755754453601</c:v>
                </c:pt>
                <c:pt idx="26808">
                  <c:v>147.571961596883</c:v>
                </c:pt>
                <c:pt idx="26809">
                  <c:v>147.56060682364401</c:v>
                </c:pt>
                <c:pt idx="26810">
                  <c:v>147.539781412141</c:v>
                </c:pt>
                <c:pt idx="26811">
                  <c:v>147.52776818547599</c:v>
                </c:pt>
                <c:pt idx="26812">
                  <c:v>147.52354130109899</c:v>
                </c:pt>
                <c:pt idx="26813">
                  <c:v>147.52151948606601</c:v>
                </c:pt>
                <c:pt idx="26814">
                  <c:v>147.512542385442</c:v>
                </c:pt>
                <c:pt idx="26815">
                  <c:v>147.50898386360001</c:v>
                </c:pt>
                <c:pt idx="26816">
                  <c:v>147.50372043063101</c:v>
                </c:pt>
                <c:pt idx="26817">
                  <c:v>147.496016760277</c:v>
                </c:pt>
                <c:pt idx="26818">
                  <c:v>147.49428428672201</c:v>
                </c:pt>
                <c:pt idx="26819">
                  <c:v>147.48788855028201</c:v>
                </c:pt>
                <c:pt idx="26820">
                  <c:v>147.46479636404101</c:v>
                </c:pt>
                <c:pt idx="26821">
                  <c:v>147.45783275165701</c:v>
                </c:pt>
                <c:pt idx="26822">
                  <c:v>147.448123631416</c:v>
                </c:pt>
                <c:pt idx="26823">
                  <c:v>147.406948356117</c:v>
                </c:pt>
                <c:pt idx="26824">
                  <c:v>147.39861397973399</c:v>
                </c:pt>
                <c:pt idx="26825">
                  <c:v>147.39278254284</c:v>
                </c:pt>
                <c:pt idx="26826">
                  <c:v>147.387957078211</c:v>
                </c:pt>
                <c:pt idx="26827">
                  <c:v>147.37026450654699</c:v>
                </c:pt>
                <c:pt idx="26828">
                  <c:v>147.333812790015</c:v>
                </c:pt>
                <c:pt idx="26829">
                  <c:v>147.331933076431</c:v>
                </c:pt>
                <c:pt idx="26830">
                  <c:v>147.307825348107</c:v>
                </c:pt>
                <c:pt idx="26831">
                  <c:v>147.29818887574999</c:v>
                </c:pt>
                <c:pt idx="26832">
                  <c:v>147.29071388331801</c:v>
                </c:pt>
                <c:pt idx="26833">
                  <c:v>147.268174882962</c:v>
                </c:pt>
                <c:pt idx="26834">
                  <c:v>147.26221890522001</c:v>
                </c:pt>
                <c:pt idx="26835">
                  <c:v>147.22874244230599</c:v>
                </c:pt>
                <c:pt idx="26836">
                  <c:v>147.21500543159499</c:v>
                </c:pt>
                <c:pt idx="26837">
                  <c:v>147.18030862657901</c:v>
                </c:pt>
                <c:pt idx="26838">
                  <c:v>147.143940055374</c:v>
                </c:pt>
                <c:pt idx="26839">
                  <c:v>147.110642966608</c:v>
                </c:pt>
                <c:pt idx="26840">
                  <c:v>147.10374470641901</c:v>
                </c:pt>
                <c:pt idx="26841">
                  <c:v>147.09308437870101</c:v>
                </c:pt>
                <c:pt idx="26842">
                  <c:v>147.09109386377401</c:v>
                </c:pt>
                <c:pt idx="26843">
                  <c:v>147.089146857755</c:v>
                </c:pt>
                <c:pt idx="26844">
                  <c:v>147.08277527003699</c:v>
                </c:pt>
                <c:pt idx="26845">
                  <c:v>147.060473899812</c:v>
                </c:pt>
                <c:pt idx="26846">
                  <c:v>147.05598787522001</c:v>
                </c:pt>
                <c:pt idx="26847">
                  <c:v>147.02533254120701</c:v>
                </c:pt>
                <c:pt idx="26848">
                  <c:v>146.90293559323399</c:v>
                </c:pt>
                <c:pt idx="26849">
                  <c:v>146.84282080677099</c:v>
                </c:pt>
                <c:pt idx="26850">
                  <c:v>146.82362760248401</c:v>
                </c:pt>
                <c:pt idx="26851">
                  <c:v>146.692778033569</c:v>
                </c:pt>
                <c:pt idx="26852">
                  <c:v>146.682397338154</c:v>
                </c:pt>
                <c:pt idx="26853">
                  <c:v>146.63072062685401</c:v>
                </c:pt>
                <c:pt idx="26854">
                  <c:v>146.62732804869401</c:v>
                </c:pt>
                <c:pt idx="26855">
                  <c:v>146.59669017360201</c:v>
                </c:pt>
                <c:pt idx="26856">
                  <c:v>146.488961057339</c:v>
                </c:pt>
                <c:pt idx="26857">
                  <c:v>146.47451172223401</c:v>
                </c:pt>
                <c:pt idx="26858">
                  <c:v>146.25513528032201</c:v>
                </c:pt>
                <c:pt idx="26859">
                  <c:v>146.242718586937</c:v>
                </c:pt>
                <c:pt idx="26860">
                  <c:v>146.241441346144</c:v>
                </c:pt>
                <c:pt idx="26861">
                  <c:v>146.180821536921</c:v>
                </c:pt>
                <c:pt idx="26862">
                  <c:v>146.142755763114</c:v>
                </c:pt>
                <c:pt idx="26863">
                  <c:v>146.11906803387899</c:v>
                </c:pt>
                <c:pt idx="26864">
                  <c:v>146.10614984244799</c:v>
                </c:pt>
                <c:pt idx="26865">
                  <c:v>146.05699946050399</c:v>
                </c:pt>
                <c:pt idx="26866">
                  <c:v>145.986670576031</c:v>
                </c:pt>
                <c:pt idx="26867">
                  <c:v>145.87591877485201</c:v>
                </c:pt>
                <c:pt idx="26868">
                  <c:v>145.84932954283201</c:v>
                </c:pt>
                <c:pt idx="26869">
                  <c:v>145.81834808286999</c:v>
                </c:pt>
                <c:pt idx="26870">
                  <c:v>145.81562226867899</c:v>
                </c:pt>
                <c:pt idx="26871">
                  <c:v>145.68710825649401</c:v>
                </c:pt>
                <c:pt idx="26872">
                  <c:v>145.64729816521901</c:v>
                </c:pt>
                <c:pt idx="26873">
                  <c:v>145.64533016925</c:v>
                </c:pt>
                <c:pt idx="26874">
                  <c:v>145.604225349899</c:v>
                </c:pt>
                <c:pt idx="26875">
                  <c:v>145.567941597871</c:v>
                </c:pt>
                <c:pt idx="26876">
                  <c:v>145.555172656704</c:v>
                </c:pt>
                <c:pt idx="26877">
                  <c:v>145.53048267013301</c:v>
                </c:pt>
                <c:pt idx="26878">
                  <c:v>145.52032284147199</c:v>
                </c:pt>
                <c:pt idx="26879">
                  <c:v>145.46730495075801</c:v>
                </c:pt>
                <c:pt idx="26880">
                  <c:v>145.43002589278501</c:v>
                </c:pt>
                <c:pt idx="26881">
                  <c:v>145.40551534833099</c:v>
                </c:pt>
                <c:pt idx="26882">
                  <c:v>145.385725941625</c:v>
                </c:pt>
                <c:pt idx="26883">
                  <c:v>145.35950587554601</c:v>
                </c:pt>
                <c:pt idx="26884">
                  <c:v>145.33646128680601</c:v>
                </c:pt>
                <c:pt idx="26885">
                  <c:v>145.30358857484501</c:v>
                </c:pt>
                <c:pt idx="26886">
                  <c:v>145.27833326193701</c:v>
                </c:pt>
                <c:pt idx="26887">
                  <c:v>145.25389060027899</c:v>
                </c:pt>
                <c:pt idx="26888">
                  <c:v>145.240453820482</c:v>
                </c:pt>
                <c:pt idx="26889">
                  <c:v>145.22727724598599</c:v>
                </c:pt>
                <c:pt idx="26890">
                  <c:v>145.22688501870201</c:v>
                </c:pt>
                <c:pt idx="26891">
                  <c:v>145.22134098522599</c:v>
                </c:pt>
                <c:pt idx="26892">
                  <c:v>145.21709674155801</c:v>
                </c:pt>
                <c:pt idx="26893">
                  <c:v>145.211740166841</c:v>
                </c:pt>
                <c:pt idx="26894">
                  <c:v>145.19682153884199</c:v>
                </c:pt>
                <c:pt idx="26895">
                  <c:v>145.196722051346</c:v>
                </c:pt>
                <c:pt idx="26896">
                  <c:v>145.191179831966</c:v>
                </c:pt>
                <c:pt idx="26897">
                  <c:v>145.18778884366699</c:v>
                </c:pt>
                <c:pt idx="26898">
                  <c:v>145.185507365506</c:v>
                </c:pt>
                <c:pt idx="26899">
                  <c:v>145.174664080414</c:v>
                </c:pt>
                <c:pt idx="26900">
                  <c:v>145.17436737170399</c:v>
                </c:pt>
                <c:pt idx="26901">
                  <c:v>145.17038472328599</c:v>
                </c:pt>
                <c:pt idx="26902">
                  <c:v>145.158477560042</c:v>
                </c:pt>
                <c:pt idx="26903">
                  <c:v>145.153962506808</c:v>
                </c:pt>
                <c:pt idx="26904">
                  <c:v>145.15175172014901</c:v>
                </c:pt>
                <c:pt idx="26905">
                  <c:v>145.15055841608</c:v>
                </c:pt>
                <c:pt idx="26906">
                  <c:v>145.08129809979201</c:v>
                </c:pt>
                <c:pt idx="26907">
                  <c:v>145.074187042689</c:v>
                </c:pt>
                <c:pt idx="26908">
                  <c:v>145.06827131506699</c:v>
                </c:pt>
                <c:pt idx="26909">
                  <c:v>145.02603670469699</c:v>
                </c:pt>
                <c:pt idx="26910">
                  <c:v>145.017725351276</c:v>
                </c:pt>
                <c:pt idx="26911">
                  <c:v>145.010477092792</c:v>
                </c:pt>
                <c:pt idx="26912">
                  <c:v>145.001589102883</c:v>
                </c:pt>
                <c:pt idx="26913">
                  <c:v>144.98763863583901</c:v>
                </c:pt>
                <c:pt idx="26914">
                  <c:v>144.98374988872101</c:v>
                </c:pt>
                <c:pt idx="26915">
                  <c:v>144.981322609503</c:v>
                </c:pt>
                <c:pt idx="26916">
                  <c:v>144.97940494561399</c:v>
                </c:pt>
                <c:pt idx="26917">
                  <c:v>144.97796693694099</c:v>
                </c:pt>
                <c:pt idx="26918">
                  <c:v>144.97526951617499</c:v>
                </c:pt>
                <c:pt idx="26919">
                  <c:v>144.96979147549499</c:v>
                </c:pt>
                <c:pt idx="26920">
                  <c:v>144.95928037448601</c:v>
                </c:pt>
                <c:pt idx="26921">
                  <c:v>144.95604373859999</c:v>
                </c:pt>
                <c:pt idx="26922">
                  <c:v>144.940254369022</c:v>
                </c:pt>
                <c:pt idx="26923">
                  <c:v>144.939807840963</c:v>
                </c:pt>
                <c:pt idx="26924">
                  <c:v>144.91497763789101</c:v>
                </c:pt>
                <c:pt idx="26925">
                  <c:v>144.89110398072799</c:v>
                </c:pt>
                <c:pt idx="26926">
                  <c:v>144.88863600888001</c:v>
                </c:pt>
                <c:pt idx="26927">
                  <c:v>144.76092685333199</c:v>
                </c:pt>
                <c:pt idx="26928">
                  <c:v>144.74208584588601</c:v>
                </c:pt>
                <c:pt idx="26929">
                  <c:v>144.727539785689</c:v>
                </c:pt>
                <c:pt idx="26930">
                  <c:v>144.72590947747801</c:v>
                </c:pt>
                <c:pt idx="26931">
                  <c:v>144.72554121947201</c:v>
                </c:pt>
                <c:pt idx="26932">
                  <c:v>144.72244671685201</c:v>
                </c:pt>
                <c:pt idx="26933">
                  <c:v>144.720445198004</c:v>
                </c:pt>
                <c:pt idx="26934">
                  <c:v>144.713643713393</c:v>
                </c:pt>
                <c:pt idx="26935">
                  <c:v>144.71337265265299</c:v>
                </c:pt>
                <c:pt idx="26936">
                  <c:v>144.71257678054599</c:v>
                </c:pt>
                <c:pt idx="26937">
                  <c:v>144.70800790703299</c:v>
                </c:pt>
                <c:pt idx="26938">
                  <c:v>144.703711669923</c:v>
                </c:pt>
                <c:pt idx="26939">
                  <c:v>144.70262395858401</c:v>
                </c:pt>
                <c:pt idx="26940">
                  <c:v>144.69836711819801</c:v>
                </c:pt>
                <c:pt idx="26941">
                  <c:v>144.68938003547399</c:v>
                </c:pt>
                <c:pt idx="26942">
                  <c:v>144.68739144726101</c:v>
                </c:pt>
                <c:pt idx="26943">
                  <c:v>144.629469976449</c:v>
                </c:pt>
                <c:pt idx="26944">
                  <c:v>144.61580839161201</c:v>
                </c:pt>
                <c:pt idx="26945">
                  <c:v>144.60477843404499</c:v>
                </c:pt>
                <c:pt idx="26946">
                  <c:v>144.59685849496401</c:v>
                </c:pt>
                <c:pt idx="26947">
                  <c:v>144.59267641891</c:v>
                </c:pt>
                <c:pt idx="26948">
                  <c:v>144.54755343353199</c:v>
                </c:pt>
                <c:pt idx="26949">
                  <c:v>144.53612297116601</c:v>
                </c:pt>
                <c:pt idx="26950">
                  <c:v>144.53343071629899</c:v>
                </c:pt>
                <c:pt idx="26951">
                  <c:v>144.52786894207301</c:v>
                </c:pt>
                <c:pt idx="26952">
                  <c:v>144.52111056248799</c:v>
                </c:pt>
                <c:pt idx="26953">
                  <c:v>144.519597448344</c:v>
                </c:pt>
                <c:pt idx="26954">
                  <c:v>144.51633954017601</c:v>
                </c:pt>
                <c:pt idx="26955">
                  <c:v>144.516170885999</c:v>
                </c:pt>
                <c:pt idx="26956">
                  <c:v>144.514682832066</c:v>
                </c:pt>
                <c:pt idx="26957">
                  <c:v>144.51336640016399</c:v>
                </c:pt>
                <c:pt idx="26958">
                  <c:v>144.51132278259499</c:v>
                </c:pt>
                <c:pt idx="26959">
                  <c:v>144.509259534758</c:v>
                </c:pt>
                <c:pt idx="26960">
                  <c:v>144.50677700033501</c:v>
                </c:pt>
                <c:pt idx="26961">
                  <c:v>144.506274819802</c:v>
                </c:pt>
                <c:pt idx="26962">
                  <c:v>144.50363147576499</c:v>
                </c:pt>
                <c:pt idx="26963">
                  <c:v>144.49968427294201</c:v>
                </c:pt>
                <c:pt idx="26964">
                  <c:v>144.49452258689001</c:v>
                </c:pt>
                <c:pt idx="26965">
                  <c:v>144.48940472988701</c:v>
                </c:pt>
                <c:pt idx="26966">
                  <c:v>144.472568307969</c:v>
                </c:pt>
                <c:pt idx="26967">
                  <c:v>144.37402564249999</c:v>
                </c:pt>
                <c:pt idx="26968">
                  <c:v>144.36206500206799</c:v>
                </c:pt>
                <c:pt idx="26969">
                  <c:v>144.35095147207201</c:v>
                </c:pt>
                <c:pt idx="26970">
                  <c:v>144.28666059584501</c:v>
                </c:pt>
                <c:pt idx="26971">
                  <c:v>144.28113965589199</c:v>
                </c:pt>
                <c:pt idx="26972">
                  <c:v>144.20132701838199</c:v>
                </c:pt>
                <c:pt idx="26973">
                  <c:v>144.190469986746</c:v>
                </c:pt>
                <c:pt idx="26974">
                  <c:v>144.14009205027301</c:v>
                </c:pt>
                <c:pt idx="26975">
                  <c:v>144.121374890006</c:v>
                </c:pt>
                <c:pt idx="26976">
                  <c:v>144.093306594784</c:v>
                </c:pt>
                <c:pt idx="26977">
                  <c:v>144.08952783667499</c:v>
                </c:pt>
                <c:pt idx="26978">
                  <c:v>144.08707509279</c:v>
                </c:pt>
                <c:pt idx="26979">
                  <c:v>143.97481008224801</c:v>
                </c:pt>
                <c:pt idx="26980">
                  <c:v>143.94020958542399</c:v>
                </c:pt>
                <c:pt idx="26981">
                  <c:v>143.93899081302101</c:v>
                </c:pt>
                <c:pt idx="26982">
                  <c:v>143.86917641618899</c:v>
                </c:pt>
                <c:pt idx="26983">
                  <c:v>143.84600570839899</c:v>
                </c:pt>
                <c:pt idx="26984">
                  <c:v>143.840183678318</c:v>
                </c:pt>
                <c:pt idx="26985">
                  <c:v>143.84001778179601</c:v>
                </c:pt>
                <c:pt idx="26986">
                  <c:v>143.76946388774499</c:v>
                </c:pt>
                <c:pt idx="26987">
                  <c:v>143.73642121790601</c:v>
                </c:pt>
                <c:pt idx="26988">
                  <c:v>143.68795034058201</c:v>
                </c:pt>
                <c:pt idx="26989">
                  <c:v>143.63766026377201</c:v>
                </c:pt>
                <c:pt idx="26990">
                  <c:v>143.62142607288899</c:v>
                </c:pt>
                <c:pt idx="26991">
                  <c:v>143.612953596994</c:v>
                </c:pt>
                <c:pt idx="26992">
                  <c:v>143.597986582983</c:v>
                </c:pt>
                <c:pt idx="26993">
                  <c:v>143.580663599541</c:v>
                </c:pt>
                <c:pt idx="26994">
                  <c:v>143.58040526377701</c:v>
                </c:pt>
                <c:pt idx="26995">
                  <c:v>143.58002237999099</c:v>
                </c:pt>
                <c:pt idx="26996">
                  <c:v>143.579822637669</c:v>
                </c:pt>
                <c:pt idx="26997">
                  <c:v>143.56125432335</c:v>
                </c:pt>
                <c:pt idx="26998">
                  <c:v>143.51289219950601</c:v>
                </c:pt>
                <c:pt idx="26999">
                  <c:v>143.50278194597601</c:v>
                </c:pt>
                <c:pt idx="27000">
                  <c:v>143.48976546239601</c:v>
                </c:pt>
                <c:pt idx="27001">
                  <c:v>143.480599140923</c:v>
                </c:pt>
                <c:pt idx="27002">
                  <c:v>143.463913875576</c:v>
                </c:pt>
                <c:pt idx="27003">
                  <c:v>143.43707947191101</c:v>
                </c:pt>
                <c:pt idx="27004">
                  <c:v>143.38111806132099</c:v>
                </c:pt>
                <c:pt idx="27005">
                  <c:v>143.380933972533</c:v>
                </c:pt>
                <c:pt idx="27006">
                  <c:v>143.373422540425</c:v>
                </c:pt>
                <c:pt idx="27007">
                  <c:v>143.37303755752799</c:v>
                </c:pt>
                <c:pt idx="27008">
                  <c:v>143.37262239717401</c:v>
                </c:pt>
                <c:pt idx="27009">
                  <c:v>143.37241046642799</c:v>
                </c:pt>
                <c:pt idx="27010">
                  <c:v>143.37222958199101</c:v>
                </c:pt>
                <c:pt idx="27011">
                  <c:v>143.37220531147</c:v>
                </c:pt>
                <c:pt idx="27012">
                  <c:v>143.36085846793401</c:v>
                </c:pt>
                <c:pt idx="27013">
                  <c:v>143.32156542087901</c:v>
                </c:pt>
                <c:pt idx="27014">
                  <c:v>143.32122203061101</c:v>
                </c:pt>
                <c:pt idx="27015">
                  <c:v>143.28703028758</c:v>
                </c:pt>
                <c:pt idx="27016">
                  <c:v>143.282176837653</c:v>
                </c:pt>
                <c:pt idx="27017">
                  <c:v>143.16395139482401</c:v>
                </c:pt>
                <c:pt idx="27018">
                  <c:v>143.07090116342999</c:v>
                </c:pt>
                <c:pt idx="27019">
                  <c:v>143.061037464028</c:v>
                </c:pt>
                <c:pt idx="27020">
                  <c:v>143.05901766639499</c:v>
                </c:pt>
                <c:pt idx="27021">
                  <c:v>143.059012824668</c:v>
                </c:pt>
                <c:pt idx="27022">
                  <c:v>143.05873045582101</c:v>
                </c:pt>
                <c:pt idx="27023">
                  <c:v>143.05862211130599</c:v>
                </c:pt>
                <c:pt idx="27024">
                  <c:v>143.05829972856299</c:v>
                </c:pt>
                <c:pt idx="27025">
                  <c:v>143.058076972674</c:v>
                </c:pt>
                <c:pt idx="27026">
                  <c:v>143.02254916061301</c:v>
                </c:pt>
                <c:pt idx="27027">
                  <c:v>142.97385165434599</c:v>
                </c:pt>
                <c:pt idx="27028">
                  <c:v>142.961388577283</c:v>
                </c:pt>
                <c:pt idx="27029">
                  <c:v>142.95242834748299</c:v>
                </c:pt>
                <c:pt idx="27030">
                  <c:v>142.92728943563199</c:v>
                </c:pt>
                <c:pt idx="27031">
                  <c:v>142.918545420437</c:v>
                </c:pt>
                <c:pt idx="27032">
                  <c:v>142.853197777823</c:v>
                </c:pt>
                <c:pt idx="27033">
                  <c:v>142.852184418447</c:v>
                </c:pt>
                <c:pt idx="27034">
                  <c:v>142.85204607950701</c:v>
                </c:pt>
                <c:pt idx="27035">
                  <c:v>142.85164655807799</c:v>
                </c:pt>
                <c:pt idx="27036">
                  <c:v>142.851618972913</c:v>
                </c:pt>
                <c:pt idx="27037">
                  <c:v>142.85161003176799</c:v>
                </c:pt>
                <c:pt idx="27038">
                  <c:v>142.851348097406</c:v>
                </c:pt>
                <c:pt idx="27039">
                  <c:v>142.85132796990101</c:v>
                </c:pt>
                <c:pt idx="27040">
                  <c:v>142.85102870301199</c:v>
                </c:pt>
                <c:pt idx="27041">
                  <c:v>142.85080161917699</c:v>
                </c:pt>
                <c:pt idx="27042">
                  <c:v>142.833362075167</c:v>
                </c:pt>
                <c:pt idx="27043">
                  <c:v>142.79959998688</c:v>
                </c:pt>
                <c:pt idx="27044">
                  <c:v>142.77873665590499</c:v>
                </c:pt>
                <c:pt idx="27045">
                  <c:v>142.776508490136</c:v>
                </c:pt>
                <c:pt idx="27046">
                  <c:v>142.76684695618599</c:v>
                </c:pt>
                <c:pt idx="27047">
                  <c:v>142.67328103608199</c:v>
                </c:pt>
                <c:pt idx="27048">
                  <c:v>142.66833667256199</c:v>
                </c:pt>
                <c:pt idx="27049">
                  <c:v>142.619797377103</c:v>
                </c:pt>
                <c:pt idx="27050">
                  <c:v>142.608643210797</c:v>
                </c:pt>
                <c:pt idx="27051">
                  <c:v>142.59995061864899</c:v>
                </c:pt>
                <c:pt idx="27052">
                  <c:v>142.599227855328</c:v>
                </c:pt>
                <c:pt idx="27053">
                  <c:v>142.55317019668001</c:v>
                </c:pt>
                <c:pt idx="27054">
                  <c:v>142.544654700461</c:v>
                </c:pt>
                <c:pt idx="27055">
                  <c:v>142.52452401778999</c:v>
                </c:pt>
                <c:pt idx="27056">
                  <c:v>142.50094741534201</c:v>
                </c:pt>
                <c:pt idx="27057">
                  <c:v>142.49740030319401</c:v>
                </c:pt>
                <c:pt idx="27058">
                  <c:v>142.48192008557001</c:v>
                </c:pt>
                <c:pt idx="27059">
                  <c:v>142.417643114893</c:v>
                </c:pt>
                <c:pt idx="27060">
                  <c:v>142.409853079529</c:v>
                </c:pt>
                <c:pt idx="27061">
                  <c:v>142.37372813492601</c:v>
                </c:pt>
                <c:pt idx="27062">
                  <c:v>142.354320471568</c:v>
                </c:pt>
                <c:pt idx="27063">
                  <c:v>142.23406177399801</c:v>
                </c:pt>
                <c:pt idx="27064">
                  <c:v>142.22272951279601</c:v>
                </c:pt>
                <c:pt idx="27065">
                  <c:v>142.17954926231599</c:v>
                </c:pt>
                <c:pt idx="27066">
                  <c:v>142.077119268166</c:v>
                </c:pt>
                <c:pt idx="27067">
                  <c:v>142.034436220347</c:v>
                </c:pt>
                <c:pt idx="27068">
                  <c:v>141.99983336142901</c:v>
                </c:pt>
                <c:pt idx="27069">
                  <c:v>141.861900943385</c:v>
                </c:pt>
                <c:pt idx="27070">
                  <c:v>141.85497709696301</c:v>
                </c:pt>
                <c:pt idx="27071">
                  <c:v>141.852130097551</c:v>
                </c:pt>
                <c:pt idx="27072">
                  <c:v>141.80610491451</c:v>
                </c:pt>
                <c:pt idx="27073">
                  <c:v>141.79514053010101</c:v>
                </c:pt>
                <c:pt idx="27074">
                  <c:v>141.793259572816</c:v>
                </c:pt>
                <c:pt idx="27075">
                  <c:v>141.757706098916</c:v>
                </c:pt>
                <c:pt idx="27076">
                  <c:v>141.671559443951</c:v>
                </c:pt>
                <c:pt idx="27077">
                  <c:v>141.637465076952</c:v>
                </c:pt>
                <c:pt idx="27078">
                  <c:v>141.63147124480599</c:v>
                </c:pt>
                <c:pt idx="27079">
                  <c:v>141.58654911119501</c:v>
                </c:pt>
                <c:pt idx="27080">
                  <c:v>141.56237713278301</c:v>
                </c:pt>
                <c:pt idx="27081">
                  <c:v>141.55029664899999</c:v>
                </c:pt>
                <c:pt idx="27082">
                  <c:v>141.54084535823401</c:v>
                </c:pt>
                <c:pt idx="27083">
                  <c:v>141.53877323254599</c:v>
                </c:pt>
                <c:pt idx="27084">
                  <c:v>141.509246831561</c:v>
                </c:pt>
                <c:pt idx="27085">
                  <c:v>141.489889748335</c:v>
                </c:pt>
                <c:pt idx="27086">
                  <c:v>141.46298862396901</c:v>
                </c:pt>
                <c:pt idx="27087">
                  <c:v>141.429426248531</c:v>
                </c:pt>
                <c:pt idx="27088">
                  <c:v>141.41490680925801</c:v>
                </c:pt>
                <c:pt idx="27089">
                  <c:v>141.32618126088701</c:v>
                </c:pt>
                <c:pt idx="27090">
                  <c:v>141.24969334654099</c:v>
                </c:pt>
                <c:pt idx="27091">
                  <c:v>141.24025794695399</c:v>
                </c:pt>
                <c:pt idx="27092">
                  <c:v>141.198633206512</c:v>
                </c:pt>
                <c:pt idx="27093">
                  <c:v>141.195935947717</c:v>
                </c:pt>
                <c:pt idx="27094">
                  <c:v>141.165442206222</c:v>
                </c:pt>
                <c:pt idx="27095">
                  <c:v>141.124100199477</c:v>
                </c:pt>
                <c:pt idx="27096">
                  <c:v>140.942579040645</c:v>
                </c:pt>
                <c:pt idx="27097">
                  <c:v>140.87788253522501</c:v>
                </c:pt>
                <c:pt idx="27098">
                  <c:v>140.826497621529</c:v>
                </c:pt>
                <c:pt idx="27099">
                  <c:v>140.71545669507299</c:v>
                </c:pt>
                <c:pt idx="27100">
                  <c:v>140.697471556696</c:v>
                </c:pt>
                <c:pt idx="27101">
                  <c:v>140.681801865392</c:v>
                </c:pt>
                <c:pt idx="27102">
                  <c:v>140.67606629130901</c:v>
                </c:pt>
                <c:pt idx="27103">
                  <c:v>140.64721969951901</c:v>
                </c:pt>
                <c:pt idx="27104">
                  <c:v>140.566357607252</c:v>
                </c:pt>
                <c:pt idx="27105">
                  <c:v>140.557612160606</c:v>
                </c:pt>
                <c:pt idx="27106">
                  <c:v>140.52460245904501</c:v>
                </c:pt>
                <c:pt idx="27107">
                  <c:v>140.517909441944</c:v>
                </c:pt>
                <c:pt idx="27108">
                  <c:v>140.44094531073199</c:v>
                </c:pt>
                <c:pt idx="27109">
                  <c:v>140.425496548117</c:v>
                </c:pt>
                <c:pt idx="27110">
                  <c:v>140.39520945227099</c:v>
                </c:pt>
                <c:pt idx="27111">
                  <c:v>140.38974059990301</c:v>
                </c:pt>
                <c:pt idx="27112">
                  <c:v>140.35923126222499</c:v>
                </c:pt>
                <c:pt idx="27113">
                  <c:v>140.32200608459999</c:v>
                </c:pt>
                <c:pt idx="27114">
                  <c:v>140.315770481539</c:v>
                </c:pt>
                <c:pt idx="27115">
                  <c:v>140.30318489960399</c:v>
                </c:pt>
                <c:pt idx="27116">
                  <c:v>140.28080795502601</c:v>
                </c:pt>
                <c:pt idx="27117">
                  <c:v>140.25831737015099</c:v>
                </c:pt>
                <c:pt idx="27118">
                  <c:v>140.189422029946</c:v>
                </c:pt>
                <c:pt idx="27119">
                  <c:v>140.17039819887299</c:v>
                </c:pt>
                <c:pt idx="27120">
                  <c:v>140.13125893260701</c:v>
                </c:pt>
                <c:pt idx="27121">
                  <c:v>140.12219800455301</c:v>
                </c:pt>
                <c:pt idx="27122">
                  <c:v>140.08536365629499</c:v>
                </c:pt>
                <c:pt idx="27123">
                  <c:v>139.94614958760801</c:v>
                </c:pt>
                <c:pt idx="27124">
                  <c:v>139.93470351744801</c:v>
                </c:pt>
                <c:pt idx="27125">
                  <c:v>139.92519936430199</c:v>
                </c:pt>
                <c:pt idx="27126">
                  <c:v>139.89491129050199</c:v>
                </c:pt>
                <c:pt idx="27127">
                  <c:v>139.80300772572701</c:v>
                </c:pt>
                <c:pt idx="27128">
                  <c:v>139.723537844269</c:v>
                </c:pt>
                <c:pt idx="27129">
                  <c:v>139.66993003332101</c:v>
                </c:pt>
                <c:pt idx="27130">
                  <c:v>139.61926025767701</c:v>
                </c:pt>
                <c:pt idx="27131">
                  <c:v>139.585751647888</c:v>
                </c:pt>
                <c:pt idx="27132">
                  <c:v>139.562115780657</c:v>
                </c:pt>
                <c:pt idx="27133">
                  <c:v>139.52587438445801</c:v>
                </c:pt>
                <c:pt idx="27134">
                  <c:v>139.48107055027501</c:v>
                </c:pt>
                <c:pt idx="27135">
                  <c:v>139.47968157561101</c:v>
                </c:pt>
                <c:pt idx="27136">
                  <c:v>139.44924632920299</c:v>
                </c:pt>
                <c:pt idx="27137">
                  <c:v>139.408738774152</c:v>
                </c:pt>
                <c:pt idx="27138">
                  <c:v>139.40037756263899</c:v>
                </c:pt>
                <c:pt idx="27139">
                  <c:v>139.362089618906</c:v>
                </c:pt>
                <c:pt idx="27140">
                  <c:v>139.33126561879499</c:v>
                </c:pt>
                <c:pt idx="27141">
                  <c:v>139.30964753741</c:v>
                </c:pt>
                <c:pt idx="27142">
                  <c:v>139.29499051838499</c:v>
                </c:pt>
                <c:pt idx="27143">
                  <c:v>139.178174962041</c:v>
                </c:pt>
                <c:pt idx="27144">
                  <c:v>139.16412162638099</c:v>
                </c:pt>
                <c:pt idx="27145">
                  <c:v>139.15189028464999</c:v>
                </c:pt>
                <c:pt idx="27146">
                  <c:v>139.10956665336599</c:v>
                </c:pt>
                <c:pt idx="27147">
                  <c:v>139.108819369636</c:v>
                </c:pt>
                <c:pt idx="27148">
                  <c:v>139.075476355869</c:v>
                </c:pt>
                <c:pt idx="27149">
                  <c:v>139.03286866076101</c:v>
                </c:pt>
                <c:pt idx="27150">
                  <c:v>138.98669908769199</c:v>
                </c:pt>
                <c:pt idx="27151">
                  <c:v>138.90652749088699</c:v>
                </c:pt>
                <c:pt idx="27152">
                  <c:v>138.89439583998799</c:v>
                </c:pt>
                <c:pt idx="27153">
                  <c:v>138.859202673195</c:v>
                </c:pt>
                <c:pt idx="27154">
                  <c:v>138.756751240515</c:v>
                </c:pt>
                <c:pt idx="27155">
                  <c:v>138.73287391622301</c:v>
                </c:pt>
                <c:pt idx="27156">
                  <c:v>138.62202902628999</c:v>
                </c:pt>
                <c:pt idx="27157">
                  <c:v>138.599225222467</c:v>
                </c:pt>
                <c:pt idx="27158">
                  <c:v>138.589657749899</c:v>
                </c:pt>
                <c:pt idx="27159">
                  <c:v>138.49105524209801</c:v>
                </c:pt>
                <c:pt idx="27160">
                  <c:v>138.468514292907</c:v>
                </c:pt>
                <c:pt idx="27161">
                  <c:v>138.452150403708</c:v>
                </c:pt>
                <c:pt idx="27162">
                  <c:v>138.44460553161099</c:v>
                </c:pt>
                <c:pt idx="27163">
                  <c:v>138.40429206056299</c:v>
                </c:pt>
                <c:pt idx="27164">
                  <c:v>138.36876857255001</c:v>
                </c:pt>
                <c:pt idx="27165">
                  <c:v>138.36109933386399</c:v>
                </c:pt>
                <c:pt idx="27166">
                  <c:v>138.289408238551</c:v>
                </c:pt>
                <c:pt idx="27167">
                  <c:v>138.219651976097</c:v>
                </c:pt>
                <c:pt idx="27168">
                  <c:v>138.20158777870699</c:v>
                </c:pt>
                <c:pt idx="27169">
                  <c:v>138.163538195451</c:v>
                </c:pt>
                <c:pt idx="27170">
                  <c:v>138.13316996348399</c:v>
                </c:pt>
                <c:pt idx="27171">
                  <c:v>138.120549631101</c:v>
                </c:pt>
                <c:pt idx="27172">
                  <c:v>138.045270904424</c:v>
                </c:pt>
                <c:pt idx="27173">
                  <c:v>137.96144065136801</c:v>
                </c:pt>
                <c:pt idx="27174">
                  <c:v>137.95942143528899</c:v>
                </c:pt>
                <c:pt idx="27175">
                  <c:v>137.958802578129</c:v>
                </c:pt>
                <c:pt idx="27176">
                  <c:v>137.953955085595</c:v>
                </c:pt>
                <c:pt idx="27177">
                  <c:v>137.94844661194699</c:v>
                </c:pt>
                <c:pt idx="27178">
                  <c:v>137.919231354674</c:v>
                </c:pt>
                <c:pt idx="27179">
                  <c:v>137.88492112825901</c:v>
                </c:pt>
                <c:pt idx="27180">
                  <c:v>137.857598656991</c:v>
                </c:pt>
                <c:pt idx="27181">
                  <c:v>137.844151134519</c:v>
                </c:pt>
                <c:pt idx="27182">
                  <c:v>137.843812987913</c:v>
                </c:pt>
                <c:pt idx="27183">
                  <c:v>137.80062817587299</c:v>
                </c:pt>
                <c:pt idx="27184">
                  <c:v>137.78140155724901</c:v>
                </c:pt>
                <c:pt idx="27185">
                  <c:v>137.68584608927301</c:v>
                </c:pt>
                <c:pt idx="27186">
                  <c:v>137.61434121783401</c:v>
                </c:pt>
                <c:pt idx="27187">
                  <c:v>137.567037089547</c:v>
                </c:pt>
                <c:pt idx="27188">
                  <c:v>137.54278143221899</c:v>
                </c:pt>
                <c:pt idx="27189">
                  <c:v>137.542338029425</c:v>
                </c:pt>
                <c:pt idx="27190">
                  <c:v>137.51818821478599</c:v>
                </c:pt>
                <c:pt idx="27191">
                  <c:v>137.40328558866699</c:v>
                </c:pt>
                <c:pt idx="27192">
                  <c:v>137.356689441805</c:v>
                </c:pt>
                <c:pt idx="27193">
                  <c:v>137.301609942895</c:v>
                </c:pt>
                <c:pt idx="27194">
                  <c:v>137.29582136218301</c:v>
                </c:pt>
                <c:pt idx="27195">
                  <c:v>137.29212285492201</c:v>
                </c:pt>
                <c:pt idx="27196">
                  <c:v>137.276163749001</c:v>
                </c:pt>
                <c:pt idx="27197">
                  <c:v>137.20217337519901</c:v>
                </c:pt>
                <c:pt idx="27198">
                  <c:v>137.18600274852801</c:v>
                </c:pt>
                <c:pt idx="27199">
                  <c:v>137.185275217406</c:v>
                </c:pt>
                <c:pt idx="27200">
                  <c:v>137.179085291224</c:v>
                </c:pt>
                <c:pt idx="27201">
                  <c:v>137.17304801742</c:v>
                </c:pt>
                <c:pt idx="27202">
                  <c:v>137.158874012355</c:v>
                </c:pt>
                <c:pt idx="27203">
                  <c:v>137.15741486955699</c:v>
                </c:pt>
                <c:pt idx="27204">
                  <c:v>137.156754819686</c:v>
                </c:pt>
                <c:pt idx="27205">
                  <c:v>137.09515701346399</c:v>
                </c:pt>
                <c:pt idx="27206">
                  <c:v>137.08086112582299</c:v>
                </c:pt>
                <c:pt idx="27207">
                  <c:v>137.053220413638</c:v>
                </c:pt>
                <c:pt idx="27208">
                  <c:v>137.040559455194</c:v>
                </c:pt>
                <c:pt idx="27209">
                  <c:v>137.037367527366</c:v>
                </c:pt>
                <c:pt idx="27210">
                  <c:v>136.98642085428801</c:v>
                </c:pt>
                <c:pt idx="27211">
                  <c:v>136.98351235235401</c:v>
                </c:pt>
                <c:pt idx="27212">
                  <c:v>136.94999856556899</c:v>
                </c:pt>
                <c:pt idx="27213">
                  <c:v>136.90366001606401</c:v>
                </c:pt>
                <c:pt idx="27214">
                  <c:v>136.75428136026301</c:v>
                </c:pt>
                <c:pt idx="27215">
                  <c:v>136.72858085166601</c:v>
                </c:pt>
                <c:pt idx="27216">
                  <c:v>136.70074865729899</c:v>
                </c:pt>
                <c:pt idx="27217">
                  <c:v>136.63236274160101</c:v>
                </c:pt>
                <c:pt idx="27218">
                  <c:v>136.626019125407</c:v>
                </c:pt>
                <c:pt idx="27219">
                  <c:v>136.60278786810301</c:v>
                </c:pt>
                <c:pt idx="27220">
                  <c:v>136.595700179891</c:v>
                </c:pt>
                <c:pt idx="27221">
                  <c:v>136.57812411589299</c:v>
                </c:pt>
                <c:pt idx="27222">
                  <c:v>136.56444455914701</c:v>
                </c:pt>
                <c:pt idx="27223">
                  <c:v>136.51369703754099</c:v>
                </c:pt>
                <c:pt idx="27224">
                  <c:v>136.49108382781299</c:v>
                </c:pt>
                <c:pt idx="27225">
                  <c:v>136.48694329584001</c:v>
                </c:pt>
                <c:pt idx="27226">
                  <c:v>136.47173916601301</c:v>
                </c:pt>
                <c:pt idx="27227">
                  <c:v>136.463782175582</c:v>
                </c:pt>
                <c:pt idx="27228">
                  <c:v>136.45271500603499</c:v>
                </c:pt>
                <c:pt idx="27229">
                  <c:v>136.39708623648599</c:v>
                </c:pt>
                <c:pt idx="27230">
                  <c:v>136.39139485195599</c:v>
                </c:pt>
                <c:pt idx="27231">
                  <c:v>136.36653335968299</c:v>
                </c:pt>
                <c:pt idx="27232">
                  <c:v>136.35229267442801</c:v>
                </c:pt>
                <c:pt idx="27233">
                  <c:v>136.26674203649301</c:v>
                </c:pt>
                <c:pt idx="27234">
                  <c:v>136.26246715511701</c:v>
                </c:pt>
                <c:pt idx="27235">
                  <c:v>136.23649877182999</c:v>
                </c:pt>
                <c:pt idx="27236">
                  <c:v>136.188891244003</c:v>
                </c:pt>
                <c:pt idx="27237">
                  <c:v>136.055559366202</c:v>
                </c:pt>
                <c:pt idx="27238">
                  <c:v>136.05200176634801</c:v>
                </c:pt>
                <c:pt idx="27239">
                  <c:v>136.014912837803</c:v>
                </c:pt>
                <c:pt idx="27240">
                  <c:v>135.77258523079001</c:v>
                </c:pt>
                <c:pt idx="27241">
                  <c:v>135.770009045454</c:v>
                </c:pt>
                <c:pt idx="27242">
                  <c:v>135.75952508632099</c:v>
                </c:pt>
                <c:pt idx="27243">
                  <c:v>135.736970652792</c:v>
                </c:pt>
                <c:pt idx="27244">
                  <c:v>135.72985544877301</c:v>
                </c:pt>
                <c:pt idx="27245">
                  <c:v>135.72941540048399</c:v>
                </c:pt>
                <c:pt idx="27246">
                  <c:v>135.71130245802399</c:v>
                </c:pt>
                <c:pt idx="27247">
                  <c:v>135.66089647445801</c:v>
                </c:pt>
                <c:pt idx="27248">
                  <c:v>135.59518540437699</c:v>
                </c:pt>
                <c:pt idx="27249">
                  <c:v>135.58263138145301</c:v>
                </c:pt>
                <c:pt idx="27250">
                  <c:v>135.53905809658099</c:v>
                </c:pt>
                <c:pt idx="27251">
                  <c:v>135.52783083481299</c:v>
                </c:pt>
                <c:pt idx="27252">
                  <c:v>135.45068141781201</c:v>
                </c:pt>
                <c:pt idx="27253">
                  <c:v>135.35481338670201</c:v>
                </c:pt>
                <c:pt idx="27254">
                  <c:v>135.32997802157701</c:v>
                </c:pt>
                <c:pt idx="27255">
                  <c:v>135.24122814536901</c:v>
                </c:pt>
                <c:pt idx="27256">
                  <c:v>134.96258597999599</c:v>
                </c:pt>
                <c:pt idx="27257">
                  <c:v>134.91339289307999</c:v>
                </c:pt>
                <c:pt idx="27258">
                  <c:v>134.89016836086299</c:v>
                </c:pt>
                <c:pt idx="27259">
                  <c:v>134.883508967399</c:v>
                </c:pt>
                <c:pt idx="27260">
                  <c:v>134.88207796363099</c:v>
                </c:pt>
                <c:pt idx="27261">
                  <c:v>134.76571203513299</c:v>
                </c:pt>
                <c:pt idx="27262">
                  <c:v>134.762613848895</c:v>
                </c:pt>
                <c:pt idx="27263">
                  <c:v>134.72619840483401</c:v>
                </c:pt>
                <c:pt idx="27264">
                  <c:v>134.669862252863</c:v>
                </c:pt>
                <c:pt idx="27265">
                  <c:v>134.63845892066101</c:v>
                </c:pt>
                <c:pt idx="27266">
                  <c:v>134.586471368274</c:v>
                </c:pt>
                <c:pt idx="27267">
                  <c:v>134.551742624642</c:v>
                </c:pt>
                <c:pt idx="27268">
                  <c:v>134.389045871132</c:v>
                </c:pt>
                <c:pt idx="27269">
                  <c:v>134.38068899676099</c:v>
                </c:pt>
                <c:pt idx="27270">
                  <c:v>134.37947812263701</c:v>
                </c:pt>
                <c:pt idx="27271">
                  <c:v>134.37945224007899</c:v>
                </c:pt>
                <c:pt idx="27272">
                  <c:v>134.34612232378899</c:v>
                </c:pt>
                <c:pt idx="27273">
                  <c:v>134.28768968330101</c:v>
                </c:pt>
                <c:pt idx="27274">
                  <c:v>134.273998180262</c:v>
                </c:pt>
                <c:pt idx="27275">
                  <c:v>134.26541146955199</c:v>
                </c:pt>
                <c:pt idx="27276">
                  <c:v>134.260673969073</c:v>
                </c:pt>
                <c:pt idx="27277">
                  <c:v>134.212194951193</c:v>
                </c:pt>
                <c:pt idx="27278">
                  <c:v>134.17376020350801</c:v>
                </c:pt>
                <c:pt idx="27279">
                  <c:v>134.17273230101699</c:v>
                </c:pt>
                <c:pt idx="27280">
                  <c:v>134.17059182343101</c:v>
                </c:pt>
                <c:pt idx="27281">
                  <c:v>134.10190477531</c:v>
                </c:pt>
                <c:pt idx="27282">
                  <c:v>134.04164634255599</c:v>
                </c:pt>
                <c:pt idx="27283">
                  <c:v>133.98738939612099</c:v>
                </c:pt>
                <c:pt idx="27284">
                  <c:v>133.953758527612</c:v>
                </c:pt>
                <c:pt idx="27285">
                  <c:v>133.94225113526699</c:v>
                </c:pt>
                <c:pt idx="27286">
                  <c:v>133.93986856721401</c:v>
                </c:pt>
                <c:pt idx="27287">
                  <c:v>133.91697157170299</c:v>
                </c:pt>
                <c:pt idx="27288">
                  <c:v>133.914362394021</c:v>
                </c:pt>
                <c:pt idx="27289">
                  <c:v>133.912634118559</c:v>
                </c:pt>
                <c:pt idx="27290">
                  <c:v>133.90343336119901</c:v>
                </c:pt>
                <c:pt idx="27291">
                  <c:v>133.883581169444</c:v>
                </c:pt>
                <c:pt idx="27292">
                  <c:v>133.87165900941901</c:v>
                </c:pt>
                <c:pt idx="27293">
                  <c:v>133.84456488856401</c:v>
                </c:pt>
                <c:pt idx="27294">
                  <c:v>133.839510958478</c:v>
                </c:pt>
                <c:pt idx="27295">
                  <c:v>133.83292869331399</c:v>
                </c:pt>
                <c:pt idx="27296">
                  <c:v>133.808204091058</c:v>
                </c:pt>
                <c:pt idx="27297">
                  <c:v>133.796776666733</c:v>
                </c:pt>
                <c:pt idx="27298">
                  <c:v>133.78041014369299</c:v>
                </c:pt>
                <c:pt idx="27299">
                  <c:v>133.75727187038501</c:v>
                </c:pt>
                <c:pt idx="27300">
                  <c:v>133.70389902653599</c:v>
                </c:pt>
                <c:pt idx="27301">
                  <c:v>133.69356643378501</c:v>
                </c:pt>
                <c:pt idx="27302">
                  <c:v>133.690532082342</c:v>
                </c:pt>
                <c:pt idx="27303">
                  <c:v>133.68907315453501</c:v>
                </c:pt>
                <c:pt idx="27304">
                  <c:v>133.615376308321</c:v>
                </c:pt>
                <c:pt idx="27305">
                  <c:v>133.606207582152</c:v>
                </c:pt>
                <c:pt idx="27306">
                  <c:v>133.592904590871</c:v>
                </c:pt>
                <c:pt idx="27307">
                  <c:v>133.533971701339</c:v>
                </c:pt>
                <c:pt idx="27308">
                  <c:v>133.51572877672299</c:v>
                </c:pt>
                <c:pt idx="27309">
                  <c:v>133.438589222931</c:v>
                </c:pt>
                <c:pt idx="27310">
                  <c:v>133.41650649844499</c:v>
                </c:pt>
                <c:pt idx="27311">
                  <c:v>133.40129601845399</c:v>
                </c:pt>
                <c:pt idx="27312">
                  <c:v>133.397019827061</c:v>
                </c:pt>
                <c:pt idx="27313">
                  <c:v>133.38761584924799</c:v>
                </c:pt>
                <c:pt idx="27314">
                  <c:v>133.35554313305499</c:v>
                </c:pt>
                <c:pt idx="27315">
                  <c:v>133.33872136683101</c:v>
                </c:pt>
                <c:pt idx="27316">
                  <c:v>133.287267337907</c:v>
                </c:pt>
                <c:pt idx="27317">
                  <c:v>133.281081126727</c:v>
                </c:pt>
                <c:pt idx="27318">
                  <c:v>133.16932119431101</c:v>
                </c:pt>
                <c:pt idx="27319">
                  <c:v>133.14150017057</c:v>
                </c:pt>
                <c:pt idx="27320">
                  <c:v>133.13970003128199</c:v>
                </c:pt>
                <c:pt idx="27321">
                  <c:v>133.13407904891599</c:v>
                </c:pt>
                <c:pt idx="27322">
                  <c:v>133.109743619179</c:v>
                </c:pt>
                <c:pt idx="27323">
                  <c:v>133.093169082994</c:v>
                </c:pt>
                <c:pt idx="27324">
                  <c:v>133.07229644625701</c:v>
                </c:pt>
                <c:pt idx="27325">
                  <c:v>133.033748781686</c:v>
                </c:pt>
                <c:pt idx="27326">
                  <c:v>132.99181709267199</c:v>
                </c:pt>
                <c:pt idx="27327">
                  <c:v>132.97249817067501</c:v>
                </c:pt>
                <c:pt idx="27328">
                  <c:v>132.93676553529701</c:v>
                </c:pt>
                <c:pt idx="27329">
                  <c:v>132.932257350741</c:v>
                </c:pt>
                <c:pt idx="27330">
                  <c:v>132.92657423447699</c:v>
                </c:pt>
                <c:pt idx="27331">
                  <c:v>132.92625393257299</c:v>
                </c:pt>
                <c:pt idx="27332">
                  <c:v>132.848021682059</c:v>
                </c:pt>
                <c:pt idx="27333">
                  <c:v>132.80028567211099</c:v>
                </c:pt>
                <c:pt idx="27334">
                  <c:v>132.793732241067</c:v>
                </c:pt>
                <c:pt idx="27335">
                  <c:v>132.77862959166299</c:v>
                </c:pt>
                <c:pt idx="27336">
                  <c:v>132.71561166195701</c:v>
                </c:pt>
                <c:pt idx="27337">
                  <c:v>132.653860387506</c:v>
                </c:pt>
                <c:pt idx="27338">
                  <c:v>132.64326727638499</c:v>
                </c:pt>
                <c:pt idx="27339">
                  <c:v>132.495703204959</c:v>
                </c:pt>
                <c:pt idx="27340">
                  <c:v>132.486320591713</c:v>
                </c:pt>
                <c:pt idx="27341">
                  <c:v>132.48464807566901</c:v>
                </c:pt>
                <c:pt idx="27342">
                  <c:v>132.42901778200601</c:v>
                </c:pt>
                <c:pt idx="27343">
                  <c:v>132.41503683310901</c:v>
                </c:pt>
                <c:pt idx="27344">
                  <c:v>132.37544040529801</c:v>
                </c:pt>
                <c:pt idx="27345">
                  <c:v>132.37387774226599</c:v>
                </c:pt>
                <c:pt idx="27346">
                  <c:v>132.37120801981999</c:v>
                </c:pt>
                <c:pt idx="27347">
                  <c:v>132.34045018438999</c:v>
                </c:pt>
                <c:pt idx="27348">
                  <c:v>132.33348140858701</c:v>
                </c:pt>
                <c:pt idx="27349">
                  <c:v>132.31315590921301</c:v>
                </c:pt>
                <c:pt idx="27350">
                  <c:v>132.21670016559301</c:v>
                </c:pt>
                <c:pt idx="27351">
                  <c:v>132.14028833797599</c:v>
                </c:pt>
                <c:pt idx="27352">
                  <c:v>132.11582481153999</c:v>
                </c:pt>
                <c:pt idx="27353">
                  <c:v>132.016507538192</c:v>
                </c:pt>
                <c:pt idx="27354">
                  <c:v>131.986554820995</c:v>
                </c:pt>
                <c:pt idx="27355">
                  <c:v>131.98470305913</c:v>
                </c:pt>
                <c:pt idx="27356">
                  <c:v>131.966710433993</c:v>
                </c:pt>
                <c:pt idx="27357">
                  <c:v>131.96071780448099</c:v>
                </c:pt>
                <c:pt idx="27358">
                  <c:v>131.913630010427</c:v>
                </c:pt>
                <c:pt idx="27359">
                  <c:v>131.90728143328201</c:v>
                </c:pt>
                <c:pt idx="27360">
                  <c:v>131.833007332357</c:v>
                </c:pt>
                <c:pt idx="27361">
                  <c:v>131.78007016938199</c:v>
                </c:pt>
                <c:pt idx="27362">
                  <c:v>131.72789010886001</c:v>
                </c:pt>
                <c:pt idx="27363">
                  <c:v>131.726468296522</c:v>
                </c:pt>
                <c:pt idx="27364">
                  <c:v>131.69071453948101</c:v>
                </c:pt>
                <c:pt idx="27365">
                  <c:v>131.68423130015199</c:v>
                </c:pt>
                <c:pt idx="27366">
                  <c:v>131.67688082332199</c:v>
                </c:pt>
                <c:pt idx="27367">
                  <c:v>131.64705381904199</c:v>
                </c:pt>
                <c:pt idx="27368">
                  <c:v>131.63825349733699</c:v>
                </c:pt>
                <c:pt idx="27369">
                  <c:v>131.63480100779699</c:v>
                </c:pt>
                <c:pt idx="27370">
                  <c:v>131.597086144624</c:v>
                </c:pt>
                <c:pt idx="27371">
                  <c:v>131.55286218144499</c:v>
                </c:pt>
                <c:pt idx="27372">
                  <c:v>131.54695448401901</c:v>
                </c:pt>
                <c:pt idx="27373">
                  <c:v>131.52833400586701</c:v>
                </c:pt>
                <c:pt idx="27374">
                  <c:v>131.48618166272499</c:v>
                </c:pt>
                <c:pt idx="27375">
                  <c:v>131.47467331175901</c:v>
                </c:pt>
                <c:pt idx="27376">
                  <c:v>131.465090934507</c:v>
                </c:pt>
                <c:pt idx="27377">
                  <c:v>131.45598456285799</c:v>
                </c:pt>
                <c:pt idx="27378">
                  <c:v>131.37161738862201</c:v>
                </c:pt>
                <c:pt idx="27379">
                  <c:v>131.36505354676601</c:v>
                </c:pt>
                <c:pt idx="27380">
                  <c:v>131.357824242687</c:v>
                </c:pt>
                <c:pt idx="27381">
                  <c:v>131.346650755865</c:v>
                </c:pt>
                <c:pt idx="27382">
                  <c:v>131.32391319790901</c:v>
                </c:pt>
                <c:pt idx="27383">
                  <c:v>131.319911722271</c:v>
                </c:pt>
                <c:pt idx="27384">
                  <c:v>131.29270129401701</c:v>
                </c:pt>
                <c:pt idx="27385">
                  <c:v>131.292412071792</c:v>
                </c:pt>
                <c:pt idx="27386">
                  <c:v>131.28355133873001</c:v>
                </c:pt>
                <c:pt idx="27387">
                  <c:v>131.26570788756101</c:v>
                </c:pt>
                <c:pt idx="27388">
                  <c:v>131.23389326011301</c:v>
                </c:pt>
                <c:pt idx="27389">
                  <c:v>131.21890016918701</c:v>
                </c:pt>
                <c:pt idx="27390">
                  <c:v>131.21696866815401</c:v>
                </c:pt>
                <c:pt idx="27391">
                  <c:v>131.204401578377</c:v>
                </c:pt>
                <c:pt idx="27392">
                  <c:v>131.19526531351599</c:v>
                </c:pt>
                <c:pt idx="27393">
                  <c:v>131.160616594922</c:v>
                </c:pt>
                <c:pt idx="27394">
                  <c:v>131.14962912603301</c:v>
                </c:pt>
                <c:pt idx="27395">
                  <c:v>131.111721579364</c:v>
                </c:pt>
                <c:pt idx="27396">
                  <c:v>131.07578111983901</c:v>
                </c:pt>
                <c:pt idx="27397">
                  <c:v>131.05156395656601</c:v>
                </c:pt>
                <c:pt idx="27398">
                  <c:v>131.028369367457</c:v>
                </c:pt>
                <c:pt idx="27399">
                  <c:v>131.02426513670699</c:v>
                </c:pt>
                <c:pt idx="27400">
                  <c:v>131.00168615198899</c:v>
                </c:pt>
                <c:pt idx="27401">
                  <c:v>130.88899655526799</c:v>
                </c:pt>
                <c:pt idx="27402">
                  <c:v>130.87126293343999</c:v>
                </c:pt>
                <c:pt idx="27403">
                  <c:v>130.84151854925801</c:v>
                </c:pt>
                <c:pt idx="27404">
                  <c:v>130.80489609045</c:v>
                </c:pt>
                <c:pt idx="27405">
                  <c:v>130.792306348555</c:v>
                </c:pt>
                <c:pt idx="27406">
                  <c:v>130.77925851004201</c:v>
                </c:pt>
                <c:pt idx="27407">
                  <c:v>130.76658187653501</c:v>
                </c:pt>
                <c:pt idx="27408">
                  <c:v>130.710710584667</c:v>
                </c:pt>
                <c:pt idx="27409">
                  <c:v>130.66218817743601</c:v>
                </c:pt>
                <c:pt idx="27410">
                  <c:v>130.622381049946</c:v>
                </c:pt>
                <c:pt idx="27411">
                  <c:v>130.60382573289201</c:v>
                </c:pt>
                <c:pt idx="27412">
                  <c:v>130.59610155734899</c:v>
                </c:pt>
                <c:pt idx="27413">
                  <c:v>130.583579847203</c:v>
                </c:pt>
                <c:pt idx="27414">
                  <c:v>130.50804891834201</c:v>
                </c:pt>
                <c:pt idx="27415">
                  <c:v>130.49627493027</c:v>
                </c:pt>
                <c:pt idx="27416">
                  <c:v>130.47472102798599</c:v>
                </c:pt>
                <c:pt idx="27417">
                  <c:v>130.46093908434801</c:v>
                </c:pt>
                <c:pt idx="27418">
                  <c:v>130.4435572445</c:v>
                </c:pt>
                <c:pt idx="27419">
                  <c:v>130.42756787804899</c:v>
                </c:pt>
                <c:pt idx="27420">
                  <c:v>130.40359041555899</c:v>
                </c:pt>
                <c:pt idx="27421">
                  <c:v>130.384790022376</c:v>
                </c:pt>
                <c:pt idx="27422">
                  <c:v>130.339495696592</c:v>
                </c:pt>
                <c:pt idx="27423">
                  <c:v>130.32169083227001</c:v>
                </c:pt>
                <c:pt idx="27424">
                  <c:v>130.18565109290699</c:v>
                </c:pt>
                <c:pt idx="27425">
                  <c:v>130.13842591197701</c:v>
                </c:pt>
                <c:pt idx="27426">
                  <c:v>130.10819712173301</c:v>
                </c:pt>
                <c:pt idx="27427">
                  <c:v>130.06411035448599</c:v>
                </c:pt>
                <c:pt idx="27428">
                  <c:v>130.018356345852</c:v>
                </c:pt>
                <c:pt idx="27429">
                  <c:v>129.906161767649</c:v>
                </c:pt>
                <c:pt idx="27430">
                  <c:v>129.89415112729</c:v>
                </c:pt>
                <c:pt idx="27431">
                  <c:v>129.74653172852399</c:v>
                </c:pt>
                <c:pt idx="27432">
                  <c:v>129.73990695652199</c:v>
                </c:pt>
                <c:pt idx="27433">
                  <c:v>129.73290386881999</c:v>
                </c:pt>
                <c:pt idx="27434">
                  <c:v>129.62008776959999</c:v>
                </c:pt>
                <c:pt idx="27435">
                  <c:v>129.60606317396699</c:v>
                </c:pt>
                <c:pt idx="27436">
                  <c:v>129.59758714877799</c:v>
                </c:pt>
                <c:pt idx="27437">
                  <c:v>129.596500314953</c:v>
                </c:pt>
                <c:pt idx="27438">
                  <c:v>129.582442367391</c:v>
                </c:pt>
                <c:pt idx="27439">
                  <c:v>129.527781312435</c:v>
                </c:pt>
                <c:pt idx="27440">
                  <c:v>129.49948032972</c:v>
                </c:pt>
                <c:pt idx="27441">
                  <c:v>129.422410162342</c:v>
                </c:pt>
                <c:pt idx="27442">
                  <c:v>129.374085771171</c:v>
                </c:pt>
                <c:pt idx="27443">
                  <c:v>129.35662703899499</c:v>
                </c:pt>
                <c:pt idx="27444">
                  <c:v>129.308574534597</c:v>
                </c:pt>
                <c:pt idx="27445">
                  <c:v>129.226890519015</c:v>
                </c:pt>
                <c:pt idx="27446">
                  <c:v>129.208985173701</c:v>
                </c:pt>
                <c:pt idx="27447">
                  <c:v>129.166605397051</c:v>
                </c:pt>
                <c:pt idx="27448">
                  <c:v>129.14666454513701</c:v>
                </c:pt>
                <c:pt idx="27449">
                  <c:v>129.12147137707399</c:v>
                </c:pt>
                <c:pt idx="27450">
                  <c:v>129.097315853216</c:v>
                </c:pt>
                <c:pt idx="27451">
                  <c:v>129.04118751871499</c:v>
                </c:pt>
                <c:pt idx="27452">
                  <c:v>129.035101521385</c:v>
                </c:pt>
                <c:pt idx="27453">
                  <c:v>129.029728145955</c:v>
                </c:pt>
                <c:pt idx="27454">
                  <c:v>128.98460303752901</c:v>
                </c:pt>
                <c:pt idx="27455">
                  <c:v>128.969560520784</c:v>
                </c:pt>
                <c:pt idx="27456">
                  <c:v>128.93536251353899</c:v>
                </c:pt>
                <c:pt idx="27457">
                  <c:v>128.84522533098601</c:v>
                </c:pt>
                <c:pt idx="27458">
                  <c:v>128.82353697640801</c:v>
                </c:pt>
                <c:pt idx="27459">
                  <c:v>128.76836106198201</c:v>
                </c:pt>
                <c:pt idx="27460">
                  <c:v>128.75491806622401</c:v>
                </c:pt>
                <c:pt idx="27461">
                  <c:v>128.73371266891601</c:v>
                </c:pt>
                <c:pt idx="27462">
                  <c:v>128.72333916253899</c:v>
                </c:pt>
                <c:pt idx="27463">
                  <c:v>128.71814407416801</c:v>
                </c:pt>
                <c:pt idx="27464">
                  <c:v>128.68281500747</c:v>
                </c:pt>
                <c:pt idx="27465">
                  <c:v>128.55491029851299</c:v>
                </c:pt>
                <c:pt idx="27466">
                  <c:v>128.53628980157299</c:v>
                </c:pt>
                <c:pt idx="27467">
                  <c:v>128.514541228604</c:v>
                </c:pt>
                <c:pt idx="27468">
                  <c:v>128.46611756579301</c:v>
                </c:pt>
                <c:pt idx="27469">
                  <c:v>128.45230045547899</c:v>
                </c:pt>
                <c:pt idx="27470">
                  <c:v>128.42257594163399</c:v>
                </c:pt>
                <c:pt idx="27471">
                  <c:v>128.42227739965</c:v>
                </c:pt>
                <c:pt idx="27472">
                  <c:v>128.42122196126201</c:v>
                </c:pt>
                <c:pt idx="27473">
                  <c:v>128.34978975631199</c:v>
                </c:pt>
                <c:pt idx="27474">
                  <c:v>128.31968652284399</c:v>
                </c:pt>
                <c:pt idx="27475">
                  <c:v>128.282942106668</c:v>
                </c:pt>
                <c:pt idx="27476">
                  <c:v>128.27618181618701</c:v>
                </c:pt>
                <c:pt idx="27477">
                  <c:v>128.271258318375</c:v>
                </c:pt>
                <c:pt idx="27478">
                  <c:v>128.216696000985</c:v>
                </c:pt>
                <c:pt idx="27479">
                  <c:v>128.16379140897101</c:v>
                </c:pt>
                <c:pt idx="27480">
                  <c:v>128.11803282230801</c:v>
                </c:pt>
                <c:pt idx="27481">
                  <c:v>128.11556656989501</c:v>
                </c:pt>
                <c:pt idx="27482">
                  <c:v>128.10420846913399</c:v>
                </c:pt>
                <c:pt idx="27483">
                  <c:v>128.10020352829</c:v>
                </c:pt>
                <c:pt idx="27484">
                  <c:v>128.003508078544</c:v>
                </c:pt>
                <c:pt idx="27485">
                  <c:v>127.94265766259601</c:v>
                </c:pt>
                <c:pt idx="27486">
                  <c:v>127.86023436903901</c:v>
                </c:pt>
                <c:pt idx="27487">
                  <c:v>127.843562982455</c:v>
                </c:pt>
                <c:pt idx="27488">
                  <c:v>127.81372255016799</c:v>
                </c:pt>
                <c:pt idx="27489">
                  <c:v>127.79463534323</c:v>
                </c:pt>
                <c:pt idx="27490">
                  <c:v>127.77963759807299</c:v>
                </c:pt>
                <c:pt idx="27491">
                  <c:v>127.73204864483201</c:v>
                </c:pt>
                <c:pt idx="27492">
                  <c:v>127.717576856337</c:v>
                </c:pt>
                <c:pt idx="27493">
                  <c:v>127.701174922218</c:v>
                </c:pt>
                <c:pt idx="27494">
                  <c:v>127.686244344106</c:v>
                </c:pt>
                <c:pt idx="27495">
                  <c:v>127.68404270082</c:v>
                </c:pt>
                <c:pt idx="27496">
                  <c:v>127.535133103126</c:v>
                </c:pt>
                <c:pt idx="27497">
                  <c:v>127.531179238121</c:v>
                </c:pt>
                <c:pt idx="27498">
                  <c:v>127.41438157583799</c:v>
                </c:pt>
                <c:pt idx="27499">
                  <c:v>127.37831937921899</c:v>
                </c:pt>
                <c:pt idx="27500">
                  <c:v>127.337043256052</c:v>
                </c:pt>
                <c:pt idx="27501">
                  <c:v>127.32353627363</c:v>
                </c:pt>
                <c:pt idx="27502">
                  <c:v>127.313656658529</c:v>
                </c:pt>
                <c:pt idx="27503">
                  <c:v>127.291737637164</c:v>
                </c:pt>
                <c:pt idx="27504">
                  <c:v>127.290085884581</c:v>
                </c:pt>
                <c:pt idx="27505">
                  <c:v>127.28985541730501</c:v>
                </c:pt>
                <c:pt idx="27506">
                  <c:v>127.28968233049</c:v>
                </c:pt>
                <c:pt idx="27507">
                  <c:v>127.289544677246</c:v>
                </c:pt>
                <c:pt idx="27508">
                  <c:v>127.2895041571</c:v>
                </c:pt>
                <c:pt idx="27509">
                  <c:v>127.28948810364</c:v>
                </c:pt>
                <c:pt idx="27510">
                  <c:v>127.289477239893</c:v>
                </c:pt>
                <c:pt idx="27511">
                  <c:v>127.289476301238</c:v>
                </c:pt>
                <c:pt idx="27512">
                  <c:v>127.28947256239201</c:v>
                </c:pt>
                <c:pt idx="27513">
                  <c:v>127.289375499597</c:v>
                </c:pt>
                <c:pt idx="27514">
                  <c:v>127.27258228959801</c:v>
                </c:pt>
                <c:pt idx="27515">
                  <c:v>127.218292015931</c:v>
                </c:pt>
                <c:pt idx="27516">
                  <c:v>127.20746535633501</c:v>
                </c:pt>
                <c:pt idx="27517">
                  <c:v>127.17972063706701</c:v>
                </c:pt>
                <c:pt idx="27518">
                  <c:v>127.17043206021501</c:v>
                </c:pt>
                <c:pt idx="27519">
                  <c:v>127.153048975872</c:v>
                </c:pt>
                <c:pt idx="27520">
                  <c:v>127.12460431952</c:v>
                </c:pt>
                <c:pt idx="27521">
                  <c:v>127.120671576706</c:v>
                </c:pt>
                <c:pt idx="27522">
                  <c:v>127.120657003521</c:v>
                </c:pt>
                <c:pt idx="27523">
                  <c:v>127.099356791402</c:v>
                </c:pt>
                <c:pt idx="27524">
                  <c:v>127.08468612849801</c:v>
                </c:pt>
                <c:pt idx="27525">
                  <c:v>127.08269384656801</c:v>
                </c:pt>
                <c:pt idx="27526">
                  <c:v>127.082475047279</c:v>
                </c:pt>
                <c:pt idx="27527">
                  <c:v>127.082340638185</c:v>
                </c:pt>
                <c:pt idx="27528">
                  <c:v>127.082160777963</c:v>
                </c:pt>
                <c:pt idx="27529">
                  <c:v>127.08214429333199</c:v>
                </c:pt>
                <c:pt idx="27530">
                  <c:v>127.08211869145001</c:v>
                </c:pt>
                <c:pt idx="27531">
                  <c:v>127.082079681777</c:v>
                </c:pt>
                <c:pt idx="27532">
                  <c:v>127.082022398986</c:v>
                </c:pt>
                <c:pt idx="27533">
                  <c:v>127.081725851234</c:v>
                </c:pt>
                <c:pt idx="27534">
                  <c:v>127.081202163103</c:v>
                </c:pt>
                <c:pt idx="27535">
                  <c:v>127.081186060262</c:v>
                </c:pt>
                <c:pt idx="27536">
                  <c:v>127.081167945383</c:v>
                </c:pt>
                <c:pt idx="27537">
                  <c:v>127.080925151626</c:v>
                </c:pt>
                <c:pt idx="27538">
                  <c:v>127.08091273627799</c:v>
                </c:pt>
                <c:pt idx="27539">
                  <c:v>127.08091188372499</c:v>
                </c:pt>
                <c:pt idx="27540">
                  <c:v>127.080906825768</c:v>
                </c:pt>
                <c:pt idx="27541">
                  <c:v>127.080899628442</c:v>
                </c:pt>
                <c:pt idx="27542">
                  <c:v>127.05230090496499</c:v>
                </c:pt>
                <c:pt idx="27543">
                  <c:v>126.98498947489099</c:v>
                </c:pt>
                <c:pt idx="27544">
                  <c:v>126.970220487823</c:v>
                </c:pt>
                <c:pt idx="27545">
                  <c:v>126.96802845863699</c:v>
                </c:pt>
                <c:pt idx="27546">
                  <c:v>126.83737195746799</c:v>
                </c:pt>
                <c:pt idx="27547">
                  <c:v>126.79913967806</c:v>
                </c:pt>
                <c:pt idx="27548">
                  <c:v>126.788331839758</c:v>
                </c:pt>
                <c:pt idx="27549">
                  <c:v>126.786212225209</c:v>
                </c:pt>
                <c:pt idx="27550">
                  <c:v>126.78237196392701</c:v>
                </c:pt>
                <c:pt idx="27551">
                  <c:v>126.77397027511699</c:v>
                </c:pt>
                <c:pt idx="27552">
                  <c:v>126.76928313966501</c:v>
                </c:pt>
                <c:pt idx="27553">
                  <c:v>126.76900679939099</c:v>
                </c:pt>
                <c:pt idx="27554">
                  <c:v>126.768952704691</c:v>
                </c:pt>
                <c:pt idx="27555">
                  <c:v>126.768887121107</c:v>
                </c:pt>
                <c:pt idx="27556">
                  <c:v>126.768454657745</c:v>
                </c:pt>
                <c:pt idx="27557">
                  <c:v>126.768317519416</c:v>
                </c:pt>
                <c:pt idx="27558">
                  <c:v>126.768281273738</c:v>
                </c:pt>
                <c:pt idx="27559">
                  <c:v>126.768237114255</c:v>
                </c:pt>
                <c:pt idx="27560">
                  <c:v>126.76821872094099</c:v>
                </c:pt>
                <c:pt idx="27561">
                  <c:v>126.76812674557399</c:v>
                </c:pt>
                <c:pt idx="27562">
                  <c:v>126.76797322638301</c:v>
                </c:pt>
                <c:pt idx="27563">
                  <c:v>126.767886509763</c:v>
                </c:pt>
                <c:pt idx="27564">
                  <c:v>126.74441439284099</c:v>
                </c:pt>
                <c:pt idx="27565">
                  <c:v>126.738386847595</c:v>
                </c:pt>
                <c:pt idx="27566">
                  <c:v>126.71997934737701</c:v>
                </c:pt>
                <c:pt idx="27567">
                  <c:v>126.619735181538</c:v>
                </c:pt>
                <c:pt idx="27568">
                  <c:v>126.583204844829</c:v>
                </c:pt>
                <c:pt idx="27569">
                  <c:v>126.561693286327</c:v>
                </c:pt>
                <c:pt idx="27570">
                  <c:v>126.56159100644901</c:v>
                </c:pt>
                <c:pt idx="27571">
                  <c:v>126.5612932623</c:v>
                </c:pt>
                <c:pt idx="27572">
                  <c:v>126.560937062196</c:v>
                </c:pt>
                <c:pt idx="27573">
                  <c:v>126.560875335791</c:v>
                </c:pt>
                <c:pt idx="27574">
                  <c:v>126.56087515275701</c:v>
                </c:pt>
                <c:pt idx="27575">
                  <c:v>126.560860897181</c:v>
                </c:pt>
                <c:pt idx="27576">
                  <c:v>126.560800894875</c:v>
                </c:pt>
                <c:pt idx="27577">
                  <c:v>126.560751295391</c:v>
                </c:pt>
                <c:pt idx="27578">
                  <c:v>126.56058421137701</c:v>
                </c:pt>
                <c:pt idx="27579">
                  <c:v>126.560517903731</c:v>
                </c:pt>
                <c:pt idx="27580">
                  <c:v>126.560504810552</c:v>
                </c:pt>
                <c:pt idx="27581">
                  <c:v>126.560374903411</c:v>
                </c:pt>
                <c:pt idx="27582">
                  <c:v>126.56028055723399</c:v>
                </c:pt>
                <c:pt idx="27583">
                  <c:v>126.560005902005</c:v>
                </c:pt>
                <c:pt idx="27584">
                  <c:v>126.559741640571</c:v>
                </c:pt>
                <c:pt idx="27585">
                  <c:v>126.537561808955</c:v>
                </c:pt>
                <c:pt idx="27586">
                  <c:v>126.524452704159</c:v>
                </c:pt>
                <c:pt idx="27587">
                  <c:v>126.52328040061199</c:v>
                </c:pt>
                <c:pt idx="27588">
                  <c:v>126.42563421959601</c:v>
                </c:pt>
                <c:pt idx="27589">
                  <c:v>126.394155669036</c:v>
                </c:pt>
                <c:pt idx="27590">
                  <c:v>126.271920526415</c:v>
                </c:pt>
                <c:pt idx="27591">
                  <c:v>126.25795802889201</c:v>
                </c:pt>
                <c:pt idx="27592">
                  <c:v>126.159844896273</c:v>
                </c:pt>
                <c:pt idx="27593">
                  <c:v>126.15471153383</c:v>
                </c:pt>
                <c:pt idx="27594">
                  <c:v>126.109842581704</c:v>
                </c:pt>
                <c:pt idx="27595">
                  <c:v>126.10254289631</c:v>
                </c:pt>
                <c:pt idx="27596">
                  <c:v>126.10065843546801</c:v>
                </c:pt>
                <c:pt idx="27597">
                  <c:v>126.077732314069</c:v>
                </c:pt>
                <c:pt idx="27598">
                  <c:v>125.973049669164</c:v>
                </c:pt>
                <c:pt idx="27599">
                  <c:v>125.972047133879</c:v>
                </c:pt>
                <c:pt idx="27600">
                  <c:v>125.94151875297</c:v>
                </c:pt>
                <c:pt idx="27601">
                  <c:v>125.804118778735</c:v>
                </c:pt>
                <c:pt idx="27602">
                  <c:v>125.70013489531</c:v>
                </c:pt>
                <c:pt idx="27603">
                  <c:v>125.68627370356801</c:v>
                </c:pt>
                <c:pt idx="27604">
                  <c:v>125.681173208399</c:v>
                </c:pt>
                <c:pt idx="27605">
                  <c:v>125.67213608769001</c:v>
                </c:pt>
                <c:pt idx="27606">
                  <c:v>125.65981771635801</c:v>
                </c:pt>
                <c:pt idx="27607">
                  <c:v>125.65684346312401</c:v>
                </c:pt>
                <c:pt idx="27608">
                  <c:v>125.64492438019499</c:v>
                </c:pt>
                <c:pt idx="27609">
                  <c:v>125.61459268592</c:v>
                </c:pt>
                <c:pt idx="27610">
                  <c:v>125.596801479684</c:v>
                </c:pt>
                <c:pt idx="27611">
                  <c:v>125.59368117950601</c:v>
                </c:pt>
                <c:pt idx="27612">
                  <c:v>125.55368960968801</c:v>
                </c:pt>
                <c:pt idx="27613">
                  <c:v>125.534222003553</c:v>
                </c:pt>
                <c:pt idx="27614">
                  <c:v>125.511042310824</c:v>
                </c:pt>
                <c:pt idx="27615">
                  <c:v>125.477868814201</c:v>
                </c:pt>
                <c:pt idx="27616">
                  <c:v>125.429497722554</c:v>
                </c:pt>
                <c:pt idx="27617">
                  <c:v>125.413645188259</c:v>
                </c:pt>
                <c:pt idx="27618">
                  <c:v>125.407360744339</c:v>
                </c:pt>
                <c:pt idx="27619">
                  <c:v>125.390853391568</c:v>
                </c:pt>
                <c:pt idx="27620">
                  <c:v>125.388125463552</c:v>
                </c:pt>
                <c:pt idx="27621">
                  <c:v>125.356008041039</c:v>
                </c:pt>
                <c:pt idx="27622">
                  <c:v>125.340593247263</c:v>
                </c:pt>
                <c:pt idx="27623">
                  <c:v>125.338767549639</c:v>
                </c:pt>
                <c:pt idx="27624">
                  <c:v>125.305296376756</c:v>
                </c:pt>
                <c:pt idx="27625">
                  <c:v>125.295635359177</c:v>
                </c:pt>
                <c:pt idx="27626">
                  <c:v>125.27774675890301</c:v>
                </c:pt>
                <c:pt idx="27627">
                  <c:v>125.24576646268299</c:v>
                </c:pt>
                <c:pt idx="27628">
                  <c:v>125.183062043699</c:v>
                </c:pt>
                <c:pt idx="27629">
                  <c:v>125.168351444739</c:v>
                </c:pt>
                <c:pt idx="27630">
                  <c:v>125.163646067811</c:v>
                </c:pt>
                <c:pt idx="27631">
                  <c:v>125.146816256639</c:v>
                </c:pt>
                <c:pt idx="27632">
                  <c:v>125.142086089488</c:v>
                </c:pt>
                <c:pt idx="27633">
                  <c:v>125.13693035339401</c:v>
                </c:pt>
                <c:pt idx="27634">
                  <c:v>125.13295080544199</c:v>
                </c:pt>
                <c:pt idx="27635">
                  <c:v>125.124727624209</c:v>
                </c:pt>
                <c:pt idx="27636">
                  <c:v>125.113753809861</c:v>
                </c:pt>
                <c:pt idx="27637">
                  <c:v>125.09198792852099</c:v>
                </c:pt>
                <c:pt idx="27638">
                  <c:v>125.067967892686</c:v>
                </c:pt>
                <c:pt idx="27639">
                  <c:v>125.03894756812601</c:v>
                </c:pt>
                <c:pt idx="27640">
                  <c:v>125.037426370802</c:v>
                </c:pt>
                <c:pt idx="27641">
                  <c:v>125.032894307066</c:v>
                </c:pt>
                <c:pt idx="27642">
                  <c:v>125.028521403951</c:v>
                </c:pt>
                <c:pt idx="27643">
                  <c:v>125.023270070819</c:v>
                </c:pt>
                <c:pt idx="27644">
                  <c:v>125.00737218639701</c:v>
                </c:pt>
                <c:pt idx="27645">
                  <c:v>124.99481081090001</c:v>
                </c:pt>
                <c:pt idx="27646">
                  <c:v>124.992044590072</c:v>
                </c:pt>
                <c:pt idx="27647">
                  <c:v>124.944535435796</c:v>
                </c:pt>
                <c:pt idx="27648">
                  <c:v>124.933385849467</c:v>
                </c:pt>
                <c:pt idx="27649">
                  <c:v>124.925106775947</c:v>
                </c:pt>
                <c:pt idx="27650">
                  <c:v>124.885571133234</c:v>
                </c:pt>
                <c:pt idx="27651">
                  <c:v>124.88239675237099</c:v>
                </c:pt>
                <c:pt idx="27652">
                  <c:v>124.874567046217</c:v>
                </c:pt>
                <c:pt idx="27653">
                  <c:v>124.86485792093301</c:v>
                </c:pt>
                <c:pt idx="27654">
                  <c:v>124.863835293585</c:v>
                </c:pt>
                <c:pt idx="27655">
                  <c:v>124.819800669595</c:v>
                </c:pt>
                <c:pt idx="27656">
                  <c:v>124.81592999130601</c:v>
                </c:pt>
                <c:pt idx="27657">
                  <c:v>124.80793411579501</c:v>
                </c:pt>
                <c:pt idx="27658">
                  <c:v>124.806751204431</c:v>
                </c:pt>
                <c:pt idx="27659">
                  <c:v>124.738752695126</c:v>
                </c:pt>
                <c:pt idx="27660">
                  <c:v>124.678362086306</c:v>
                </c:pt>
                <c:pt idx="27661">
                  <c:v>124.66804164708699</c:v>
                </c:pt>
                <c:pt idx="27662">
                  <c:v>124.64166637696</c:v>
                </c:pt>
                <c:pt idx="27663">
                  <c:v>124.631326347109</c:v>
                </c:pt>
                <c:pt idx="27664">
                  <c:v>124.472268771392</c:v>
                </c:pt>
                <c:pt idx="27665">
                  <c:v>124.471147265387</c:v>
                </c:pt>
                <c:pt idx="27666">
                  <c:v>124.44496463152601</c:v>
                </c:pt>
                <c:pt idx="27667">
                  <c:v>124.42753568008899</c:v>
                </c:pt>
                <c:pt idx="27668">
                  <c:v>124.412305378523</c:v>
                </c:pt>
                <c:pt idx="27669">
                  <c:v>124.258117152027</c:v>
                </c:pt>
                <c:pt idx="27670">
                  <c:v>124.25174366252</c:v>
                </c:pt>
                <c:pt idx="27671">
                  <c:v>124.242096775946</c:v>
                </c:pt>
                <c:pt idx="27672">
                  <c:v>124.17848923176901</c:v>
                </c:pt>
                <c:pt idx="27673">
                  <c:v>124.07533144922</c:v>
                </c:pt>
                <c:pt idx="27674">
                  <c:v>124.047593389992</c:v>
                </c:pt>
                <c:pt idx="27675">
                  <c:v>124.033591975448</c:v>
                </c:pt>
                <c:pt idx="27676">
                  <c:v>123.96706153104</c:v>
                </c:pt>
                <c:pt idx="27677">
                  <c:v>123.95173562508801</c:v>
                </c:pt>
                <c:pt idx="27678">
                  <c:v>123.88743051364</c:v>
                </c:pt>
                <c:pt idx="27679">
                  <c:v>123.854172570553</c:v>
                </c:pt>
                <c:pt idx="27680">
                  <c:v>123.849739552222</c:v>
                </c:pt>
                <c:pt idx="27681">
                  <c:v>123.794600335357</c:v>
                </c:pt>
                <c:pt idx="27682">
                  <c:v>123.783013338369</c:v>
                </c:pt>
                <c:pt idx="27683">
                  <c:v>123.721625500428</c:v>
                </c:pt>
                <c:pt idx="27684">
                  <c:v>123.681710545578</c:v>
                </c:pt>
                <c:pt idx="27685">
                  <c:v>123.653895904487</c:v>
                </c:pt>
                <c:pt idx="27686">
                  <c:v>123.579248249975</c:v>
                </c:pt>
                <c:pt idx="27687">
                  <c:v>123.57538595471</c:v>
                </c:pt>
                <c:pt idx="27688">
                  <c:v>123.548330949093</c:v>
                </c:pt>
                <c:pt idx="27689">
                  <c:v>123.54453749647401</c:v>
                </c:pt>
                <c:pt idx="27690">
                  <c:v>123.53931287312101</c:v>
                </c:pt>
                <c:pt idx="27691">
                  <c:v>123.524580817748</c:v>
                </c:pt>
                <c:pt idx="27692">
                  <c:v>123.511443886891</c:v>
                </c:pt>
                <c:pt idx="27693">
                  <c:v>123.505596224879</c:v>
                </c:pt>
                <c:pt idx="27694">
                  <c:v>123.49527763948601</c:v>
                </c:pt>
                <c:pt idx="27695">
                  <c:v>123.481552076401</c:v>
                </c:pt>
                <c:pt idx="27696">
                  <c:v>123.466861885987</c:v>
                </c:pt>
                <c:pt idx="27697">
                  <c:v>123.46286072813101</c:v>
                </c:pt>
                <c:pt idx="27698">
                  <c:v>123.452518275757</c:v>
                </c:pt>
                <c:pt idx="27699">
                  <c:v>123.407890984489</c:v>
                </c:pt>
                <c:pt idx="27700">
                  <c:v>123.399729060067</c:v>
                </c:pt>
                <c:pt idx="27701">
                  <c:v>123.399338564922</c:v>
                </c:pt>
                <c:pt idx="27702">
                  <c:v>123.39885906384799</c:v>
                </c:pt>
                <c:pt idx="27703">
                  <c:v>123.37327824988</c:v>
                </c:pt>
                <c:pt idx="27704">
                  <c:v>123.365922853358</c:v>
                </c:pt>
                <c:pt idx="27705">
                  <c:v>123.363563764943</c:v>
                </c:pt>
                <c:pt idx="27706">
                  <c:v>123.33784360009101</c:v>
                </c:pt>
                <c:pt idx="27707">
                  <c:v>123.337423341912</c:v>
                </c:pt>
                <c:pt idx="27708">
                  <c:v>123.33136888382001</c:v>
                </c:pt>
                <c:pt idx="27709">
                  <c:v>123.28144772032201</c:v>
                </c:pt>
                <c:pt idx="27710">
                  <c:v>123.280494159837</c:v>
                </c:pt>
                <c:pt idx="27711">
                  <c:v>123.278956197733</c:v>
                </c:pt>
                <c:pt idx="27712">
                  <c:v>123.277456790068</c:v>
                </c:pt>
                <c:pt idx="27713">
                  <c:v>123.276917080822</c:v>
                </c:pt>
                <c:pt idx="27714">
                  <c:v>123.27669549117201</c:v>
                </c:pt>
                <c:pt idx="27715">
                  <c:v>123.26425716772999</c:v>
                </c:pt>
                <c:pt idx="27716">
                  <c:v>123.253679263542</c:v>
                </c:pt>
                <c:pt idx="27717">
                  <c:v>123.24070793828299</c:v>
                </c:pt>
                <c:pt idx="27718">
                  <c:v>123.205790738253</c:v>
                </c:pt>
                <c:pt idx="27719">
                  <c:v>123.198121624609</c:v>
                </c:pt>
                <c:pt idx="27720">
                  <c:v>123.18855624711</c:v>
                </c:pt>
                <c:pt idx="27721">
                  <c:v>123.18421648368</c:v>
                </c:pt>
                <c:pt idx="27722">
                  <c:v>123.18344500279299</c:v>
                </c:pt>
                <c:pt idx="27723">
                  <c:v>123.16628076853</c:v>
                </c:pt>
                <c:pt idx="27724">
                  <c:v>123.14786768449601</c:v>
                </c:pt>
                <c:pt idx="27725">
                  <c:v>123.14721070762501</c:v>
                </c:pt>
                <c:pt idx="27726">
                  <c:v>123.11044335605899</c:v>
                </c:pt>
                <c:pt idx="27727">
                  <c:v>123.101456178196</c:v>
                </c:pt>
                <c:pt idx="27728">
                  <c:v>123.099759252211</c:v>
                </c:pt>
                <c:pt idx="27729">
                  <c:v>123.06982579893</c:v>
                </c:pt>
                <c:pt idx="27730">
                  <c:v>123.069801245356</c:v>
                </c:pt>
                <c:pt idx="27731">
                  <c:v>123.06923897014001</c:v>
                </c:pt>
                <c:pt idx="27732">
                  <c:v>123.058760769245</c:v>
                </c:pt>
                <c:pt idx="27733">
                  <c:v>123.048994679939</c:v>
                </c:pt>
                <c:pt idx="27734">
                  <c:v>123.045108766244</c:v>
                </c:pt>
                <c:pt idx="27735">
                  <c:v>123.040765508909</c:v>
                </c:pt>
                <c:pt idx="27736">
                  <c:v>123.035545150486</c:v>
                </c:pt>
                <c:pt idx="27737">
                  <c:v>122.989956474671</c:v>
                </c:pt>
                <c:pt idx="27738">
                  <c:v>122.975699876628</c:v>
                </c:pt>
                <c:pt idx="27739">
                  <c:v>122.965196969979</c:v>
                </c:pt>
                <c:pt idx="27740">
                  <c:v>122.949161773887</c:v>
                </c:pt>
                <c:pt idx="27741">
                  <c:v>122.94131319578599</c:v>
                </c:pt>
                <c:pt idx="27742">
                  <c:v>122.935590185506</c:v>
                </c:pt>
                <c:pt idx="27743">
                  <c:v>122.928780383972</c:v>
                </c:pt>
                <c:pt idx="27744">
                  <c:v>122.906327170899</c:v>
                </c:pt>
                <c:pt idx="27745">
                  <c:v>122.883994230365</c:v>
                </c:pt>
                <c:pt idx="27746">
                  <c:v>122.872142421448</c:v>
                </c:pt>
                <c:pt idx="27747">
                  <c:v>122.84490291607101</c:v>
                </c:pt>
                <c:pt idx="27748">
                  <c:v>122.83734772602401</c:v>
                </c:pt>
                <c:pt idx="27749">
                  <c:v>122.817999059562</c:v>
                </c:pt>
                <c:pt idx="27750">
                  <c:v>122.800481198748</c:v>
                </c:pt>
                <c:pt idx="27751">
                  <c:v>122.796614941564</c:v>
                </c:pt>
                <c:pt idx="27752">
                  <c:v>122.775407368183</c:v>
                </c:pt>
                <c:pt idx="27753">
                  <c:v>122.74155536210399</c:v>
                </c:pt>
                <c:pt idx="27754">
                  <c:v>122.676182173458</c:v>
                </c:pt>
                <c:pt idx="27755">
                  <c:v>122.674775540996</c:v>
                </c:pt>
                <c:pt idx="27756">
                  <c:v>122.61536955331</c:v>
                </c:pt>
                <c:pt idx="27757">
                  <c:v>122.58174239637199</c:v>
                </c:pt>
                <c:pt idx="27758">
                  <c:v>122.537496646156</c:v>
                </c:pt>
                <c:pt idx="27759">
                  <c:v>122.49598562870101</c:v>
                </c:pt>
                <c:pt idx="27760">
                  <c:v>122.42868555908601</c:v>
                </c:pt>
                <c:pt idx="27761">
                  <c:v>122.41086856136999</c:v>
                </c:pt>
                <c:pt idx="27762">
                  <c:v>122.36319948703699</c:v>
                </c:pt>
                <c:pt idx="27763">
                  <c:v>122.29390072883599</c:v>
                </c:pt>
                <c:pt idx="27764">
                  <c:v>122.263160209313</c:v>
                </c:pt>
                <c:pt idx="27765">
                  <c:v>122.22079923093899</c:v>
                </c:pt>
                <c:pt idx="27766">
                  <c:v>122.154353386354</c:v>
                </c:pt>
                <c:pt idx="27767">
                  <c:v>122.034337474037</c:v>
                </c:pt>
                <c:pt idx="27768">
                  <c:v>122.033770914374</c:v>
                </c:pt>
                <c:pt idx="27769">
                  <c:v>121.987440335744</c:v>
                </c:pt>
                <c:pt idx="27770">
                  <c:v>121.934786641928</c:v>
                </c:pt>
                <c:pt idx="27771">
                  <c:v>121.902394954036</c:v>
                </c:pt>
                <c:pt idx="27772">
                  <c:v>121.888265239227</c:v>
                </c:pt>
                <c:pt idx="27773">
                  <c:v>121.819313226527</c:v>
                </c:pt>
                <c:pt idx="27774">
                  <c:v>121.781047715676</c:v>
                </c:pt>
                <c:pt idx="27775">
                  <c:v>121.693125001688</c:v>
                </c:pt>
                <c:pt idx="27776">
                  <c:v>121.69046707637899</c:v>
                </c:pt>
                <c:pt idx="27777">
                  <c:v>121.651366899686</c:v>
                </c:pt>
                <c:pt idx="27778">
                  <c:v>121.622016944368</c:v>
                </c:pt>
                <c:pt idx="27779">
                  <c:v>121.60235676754201</c:v>
                </c:pt>
                <c:pt idx="27780">
                  <c:v>121.56120026941601</c:v>
                </c:pt>
                <c:pt idx="27781">
                  <c:v>121.523271082189</c:v>
                </c:pt>
                <c:pt idx="27782">
                  <c:v>121.519168123141</c:v>
                </c:pt>
                <c:pt idx="27783">
                  <c:v>121.51173146527</c:v>
                </c:pt>
                <c:pt idx="27784">
                  <c:v>121.511204221494</c:v>
                </c:pt>
                <c:pt idx="27785">
                  <c:v>121.50761077933301</c:v>
                </c:pt>
                <c:pt idx="27786">
                  <c:v>121.489406367588</c:v>
                </c:pt>
                <c:pt idx="27787">
                  <c:v>121.430628899323</c:v>
                </c:pt>
                <c:pt idx="27788">
                  <c:v>121.414610041994</c:v>
                </c:pt>
                <c:pt idx="27789">
                  <c:v>121.36860910526801</c:v>
                </c:pt>
                <c:pt idx="27790">
                  <c:v>121.36860910526801</c:v>
                </c:pt>
                <c:pt idx="27791">
                  <c:v>121.351176470227</c:v>
                </c:pt>
                <c:pt idx="27792">
                  <c:v>121.32118850981099</c:v>
                </c:pt>
                <c:pt idx="27793">
                  <c:v>121.319566327719</c:v>
                </c:pt>
                <c:pt idx="27794">
                  <c:v>121.301932340531</c:v>
                </c:pt>
                <c:pt idx="27795">
                  <c:v>121.28397916462499</c:v>
                </c:pt>
                <c:pt idx="27796">
                  <c:v>121.211221714342</c:v>
                </c:pt>
                <c:pt idx="27797">
                  <c:v>121.20796174743801</c:v>
                </c:pt>
                <c:pt idx="27798">
                  <c:v>121.19667055791599</c:v>
                </c:pt>
                <c:pt idx="27799">
                  <c:v>121.195406744178</c:v>
                </c:pt>
                <c:pt idx="27800">
                  <c:v>121.183670659854</c:v>
                </c:pt>
                <c:pt idx="27801">
                  <c:v>121.179799228806</c:v>
                </c:pt>
                <c:pt idx="27802">
                  <c:v>121.138626062782</c:v>
                </c:pt>
                <c:pt idx="27803">
                  <c:v>121.09153635150101</c:v>
                </c:pt>
                <c:pt idx="27804">
                  <c:v>121.087965078362</c:v>
                </c:pt>
                <c:pt idx="27805">
                  <c:v>121.080038358172</c:v>
                </c:pt>
                <c:pt idx="27806">
                  <c:v>121.076937660803</c:v>
                </c:pt>
                <c:pt idx="27807">
                  <c:v>121.070513212904</c:v>
                </c:pt>
                <c:pt idx="27808">
                  <c:v>121.057747987352</c:v>
                </c:pt>
                <c:pt idx="27809">
                  <c:v>121.046295790179</c:v>
                </c:pt>
                <c:pt idx="27810">
                  <c:v>121.040678889302</c:v>
                </c:pt>
                <c:pt idx="27811">
                  <c:v>121.03787691137801</c:v>
                </c:pt>
                <c:pt idx="27812">
                  <c:v>121.007838742635</c:v>
                </c:pt>
                <c:pt idx="27813">
                  <c:v>120.94533991689801</c:v>
                </c:pt>
                <c:pt idx="27814">
                  <c:v>120.893912033459</c:v>
                </c:pt>
                <c:pt idx="27815">
                  <c:v>120.842009819871</c:v>
                </c:pt>
                <c:pt idx="27816">
                  <c:v>120.788150320198</c:v>
                </c:pt>
                <c:pt idx="27817">
                  <c:v>120.77702996231601</c:v>
                </c:pt>
                <c:pt idx="27818">
                  <c:v>120.77201520765701</c:v>
                </c:pt>
                <c:pt idx="27819">
                  <c:v>120.769229912805</c:v>
                </c:pt>
                <c:pt idx="27820">
                  <c:v>120.758746998674</c:v>
                </c:pt>
                <c:pt idx="27821">
                  <c:v>120.69790301327799</c:v>
                </c:pt>
                <c:pt idx="27822">
                  <c:v>120.69126599349001</c:v>
                </c:pt>
                <c:pt idx="27823">
                  <c:v>120.664807166025</c:v>
                </c:pt>
                <c:pt idx="27824">
                  <c:v>120.662605735417</c:v>
                </c:pt>
                <c:pt idx="27825">
                  <c:v>120.64952646413801</c:v>
                </c:pt>
                <c:pt idx="27826">
                  <c:v>120.63702308961901</c:v>
                </c:pt>
                <c:pt idx="27827">
                  <c:v>120.57408325902099</c:v>
                </c:pt>
                <c:pt idx="27828">
                  <c:v>120.499421575182</c:v>
                </c:pt>
                <c:pt idx="27829">
                  <c:v>120.478743187449</c:v>
                </c:pt>
                <c:pt idx="27830">
                  <c:v>120.467810385668</c:v>
                </c:pt>
                <c:pt idx="27831">
                  <c:v>120.46142584811599</c:v>
                </c:pt>
                <c:pt idx="27832">
                  <c:v>120.38347767839301</c:v>
                </c:pt>
                <c:pt idx="27833">
                  <c:v>120.358044170651</c:v>
                </c:pt>
                <c:pt idx="27834">
                  <c:v>120.335627534069</c:v>
                </c:pt>
                <c:pt idx="27835">
                  <c:v>120.32632040617401</c:v>
                </c:pt>
                <c:pt idx="27836">
                  <c:v>120.297870197411</c:v>
                </c:pt>
                <c:pt idx="27837">
                  <c:v>120.294744194922</c:v>
                </c:pt>
                <c:pt idx="27838">
                  <c:v>120.28546884653301</c:v>
                </c:pt>
                <c:pt idx="27839">
                  <c:v>120.25966948928399</c:v>
                </c:pt>
                <c:pt idx="27840">
                  <c:v>120.248420264137</c:v>
                </c:pt>
                <c:pt idx="27841">
                  <c:v>120.219932161727</c:v>
                </c:pt>
                <c:pt idx="27842">
                  <c:v>120.210756821994</c:v>
                </c:pt>
                <c:pt idx="27843">
                  <c:v>120.20616131612201</c:v>
                </c:pt>
                <c:pt idx="27844">
                  <c:v>120.205346584675</c:v>
                </c:pt>
                <c:pt idx="27845">
                  <c:v>120.202711871124</c:v>
                </c:pt>
                <c:pt idx="27846">
                  <c:v>120.18125507173301</c:v>
                </c:pt>
                <c:pt idx="27847">
                  <c:v>120.172914461791</c:v>
                </c:pt>
                <c:pt idx="27848">
                  <c:v>120.133169912649</c:v>
                </c:pt>
                <c:pt idx="27849">
                  <c:v>120.127194966049</c:v>
                </c:pt>
                <c:pt idx="27850">
                  <c:v>120.123931766273</c:v>
                </c:pt>
                <c:pt idx="27851">
                  <c:v>120.11493413429601</c:v>
                </c:pt>
                <c:pt idx="27852">
                  <c:v>120.10711094238501</c:v>
                </c:pt>
                <c:pt idx="27853">
                  <c:v>120.08924100903</c:v>
                </c:pt>
                <c:pt idx="27854">
                  <c:v>120.086894420711</c:v>
                </c:pt>
                <c:pt idx="27855">
                  <c:v>120.082621472837</c:v>
                </c:pt>
                <c:pt idx="27856">
                  <c:v>120.0672745911</c:v>
                </c:pt>
                <c:pt idx="27857">
                  <c:v>120.05097464570601</c:v>
                </c:pt>
                <c:pt idx="27858">
                  <c:v>120.04996911751</c:v>
                </c:pt>
                <c:pt idx="27859">
                  <c:v>120.040024367825</c:v>
                </c:pt>
                <c:pt idx="27860">
                  <c:v>120.037724219745</c:v>
                </c:pt>
                <c:pt idx="27861">
                  <c:v>119.99522054905</c:v>
                </c:pt>
                <c:pt idx="27862">
                  <c:v>119.979584137007</c:v>
                </c:pt>
                <c:pt idx="27863">
                  <c:v>119.96714438945</c:v>
                </c:pt>
                <c:pt idx="27864">
                  <c:v>119.965449666577</c:v>
                </c:pt>
                <c:pt idx="27865">
                  <c:v>119.958290366101</c:v>
                </c:pt>
                <c:pt idx="27866">
                  <c:v>119.941299942274</c:v>
                </c:pt>
                <c:pt idx="27867">
                  <c:v>119.94123046672701</c:v>
                </c:pt>
                <c:pt idx="27868">
                  <c:v>119.924739950107</c:v>
                </c:pt>
                <c:pt idx="27869">
                  <c:v>119.924706869446</c:v>
                </c:pt>
                <c:pt idx="27870">
                  <c:v>119.920315276631</c:v>
                </c:pt>
                <c:pt idx="27871">
                  <c:v>119.912877544122</c:v>
                </c:pt>
                <c:pt idx="27872">
                  <c:v>119.91069559589</c:v>
                </c:pt>
                <c:pt idx="27873">
                  <c:v>119.888015530613</c:v>
                </c:pt>
                <c:pt idx="27874">
                  <c:v>119.88483190016299</c:v>
                </c:pt>
                <c:pt idx="27875">
                  <c:v>119.879302087299</c:v>
                </c:pt>
                <c:pt idx="27876">
                  <c:v>119.875776760882</c:v>
                </c:pt>
                <c:pt idx="27877">
                  <c:v>119.839674021565</c:v>
                </c:pt>
                <c:pt idx="27878">
                  <c:v>119.834169720231</c:v>
                </c:pt>
                <c:pt idx="27879">
                  <c:v>119.828631222938</c:v>
                </c:pt>
                <c:pt idx="27880">
                  <c:v>119.81436165017701</c:v>
                </c:pt>
                <c:pt idx="27881">
                  <c:v>119.804829159102</c:v>
                </c:pt>
                <c:pt idx="27882">
                  <c:v>119.804178477048</c:v>
                </c:pt>
                <c:pt idx="27883">
                  <c:v>119.796380008852</c:v>
                </c:pt>
                <c:pt idx="27884">
                  <c:v>119.77990583451501</c:v>
                </c:pt>
                <c:pt idx="27885">
                  <c:v>119.746295397754</c:v>
                </c:pt>
                <c:pt idx="27886">
                  <c:v>119.743674673108</c:v>
                </c:pt>
                <c:pt idx="27887">
                  <c:v>119.72472860024</c:v>
                </c:pt>
                <c:pt idx="27888">
                  <c:v>119.718712712534</c:v>
                </c:pt>
                <c:pt idx="27889">
                  <c:v>119.715799812855</c:v>
                </c:pt>
                <c:pt idx="27890">
                  <c:v>119.71422770212099</c:v>
                </c:pt>
                <c:pt idx="27891">
                  <c:v>119.706877294682</c:v>
                </c:pt>
                <c:pt idx="27892">
                  <c:v>119.704495545828</c:v>
                </c:pt>
                <c:pt idx="27893">
                  <c:v>119.702854744761</c:v>
                </c:pt>
                <c:pt idx="27894">
                  <c:v>119.702615821621</c:v>
                </c:pt>
                <c:pt idx="27895">
                  <c:v>119.699176213366</c:v>
                </c:pt>
                <c:pt idx="27896">
                  <c:v>119.69909253342701</c:v>
                </c:pt>
                <c:pt idx="27897">
                  <c:v>119.699039579393</c:v>
                </c:pt>
                <c:pt idx="27898">
                  <c:v>119.690298936167</c:v>
                </c:pt>
                <c:pt idx="27899">
                  <c:v>119.686173639242</c:v>
                </c:pt>
                <c:pt idx="27900">
                  <c:v>119.68534609214301</c:v>
                </c:pt>
                <c:pt idx="27901">
                  <c:v>119.675771655568</c:v>
                </c:pt>
                <c:pt idx="27902">
                  <c:v>119.673516307238</c:v>
                </c:pt>
                <c:pt idx="27903">
                  <c:v>119.65676542558801</c:v>
                </c:pt>
                <c:pt idx="27904">
                  <c:v>119.653554872076</c:v>
                </c:pt>
                <c:pt idx="27905">
                  <c:v>119.642427304636</c:v>
                </c:pt>
                <c:pt idx="27906">
                  <c:v>119.633526556609</c:v>
                </c:pt>
                <c:pt idx="27907">
                  <c:v>119.615987047884</c:v>
                </c:pt>
                <c:pt idx="27908">
                  <c:v>119.615089028106</c:v>
                </c:pt>
                <c:pt idx="27909">
                  <c:v>119.61196415773</c:v>
                </c:pt>
                <c:pt idx="27910">
                  <c:v>119.603760774381</c:v>
                </c:pt>
                <c:pt idx="27911">
                  <c:v>119.59930496757001</c:v>
                </c:pt>
                <c:pt idx="27912">
                  <c:v>119.59063564815899</c:v>
                </c:pt>
                <c:pt idx="27913">
                  <c:v>119.57769896235099</c:v>
                </c:pt>
                <c:pt idx="27914">
                  <c:v>119.573305337219</c:v>
                </c:pt>
                <c:pt idx="27915">
                  <c:v>119.56817972125999</c:v>
                </c:pt>
                <c:pt idx="27916">
                  <c:v>119.559231832259</c:v>
                </c:pt>
                <c:pt idx="27917">
                  <c:v>119.558305787438</c:v>
                </c:pt>
                <c:pt idx="27918">
                  <c:v>119.542232635722</c:v>
                </c:pt>
                <c:pt idx="27919">
                  <c:v>119.529665269723</c:v>
                </c:pt>
                <c:pt idx="27920">
                  <c:v>119.52812643066601</c:v>
                </c:pt>
                <c:pt idx="27921">
                  <c:v>119.521517670007</c:v>
                </c:pt>
                <c:pt idx="27922">
                  <c:v>119.515000841109</c:v>
                </c:pt>
                <c:pt idx="27923">
                  <c:v>119.509352354482</c:v>
                </c:pt>
                <c:pt idx="27924">
                  <c:v>119.506271148279</c:v>
                </c:pt>
                <c:pt idx="27925">
                  <c:v>119.49655702875501</c:v>
                </c:pt>
                <c:pt idx="27926">
                  <c:v>119.495367158905</c:v>
                </c:pt>
                <c:pt idx="27927">
                  <c:v>119.49433324560999</c:v>
                </c:pt>
                <c:pt idx="27928">
                  <c:v>119.491920309354</c:v>
                </c:pt>
                <c:pt idx="27929">
                  <c:v>119.491675764535</c:v>
                </c:pt>
                <c:pt idx="27930">
                  <c:v>119.490400261814</c:v>
                </c:pt>
                <c:pt idx="27931">
                  <c:v>119.489247448852</c:v>
                </c:pt>
                <c:pt idx="27932">
                  <c:v>119.484040480845</c:v>
                </c:pt>
                <c:pt idx="27933">
                  <c:v>119.480326433353</c:v>
                </c:pt>
                <c:pt idx="27934">
                  <c:v>119.479357335713</c:v>
                </c:pt>
                <c:pt idx="27935">
                  <c:v>119.472199034619</c:v>
                </c:pt>
                <c:pt idx="27936">
                  <c:v>119.47135542400601</c:v>
                </c:pt>
                <c:pt idx="27937">
                  <c:v>119.45487497482</c:v>
                </c:pt>
                <c:pt idx="27938">
                  <c:v>119.453875007802</c:v>
                </c:pt>
                <c:pt idx="27939">
                  <c:v>119.452841911725</c:v>
                </c:pt>
                <c:pt idx="27940">
                  <c:v>119.450644287432</c:v>
                </c:pt>
                <c:pt idx="27941">
                  <c:v>119.43987590095</c:v>
                </c:pt>
                <c:pt idx="27942">
                  <c:v>119.429186072702</c:v>
                </c:pt>
                <c:pt idx="27943">
                  <c:v>119.428836172944</c:v>
                </c:pt>
                <c:pt idx="27944">
                  <c:v>119.38978431240599</c:v>
                </c:pt>
                <c:pt idx="27945">
                  <c:v>119.372205959575</c:v>
                </c:pt>
                <c:pt idx="27946">
                  <c:v>119.366116434349</c:v>
                </c:pt>
                <c:pt idx="27947">
                  <c:v>119.36386841461</c:v>
                </c:pt>
                <c:pt idx="27948">
                  <c:v>119.362381003556</c:v>
                </c:pt>
                <c:pt idx="27949">
                  <c:v>119.353742094011</c:v>
                </c:pt>
                <c:pt idx="27950">
                  <c:v>119.32959660248601</c:v>
                </c:pt>
                <c:pt idx="27951">
                  <c:v>119.31570636506601</c:v>
                </c:pt>
                <c:pt idx="27952">
                  <c:v>119.315563472101</c:v>
                </c:pt>
                <c:pt idx="27953">
                  <c:v>119.299090683221</c:v>
                </c:pt>
                <c:pt idx="27954">
                  <c:v>119.28851560115</c:v>
                </c:pt>
                <c:pt idx="27955">
                  <c:v>119.281014639185</c:v>
                </c:pt>
                <c:pt idx="27956">
                  <c:v>119.264252068031</c:v>
                </c:pt>
                <c:pt idx="27957">
                  <c:v>119.264191025882</c:v>
                </c:pt>
                <c:pt idx="27958">
                  <c:v>119.24392393336601</c:v>
                </c:pt>
                <c:pt idx="27959">
                  <c:v>119.243087113245</c:v>
                </c:pt>
                <c:pt idx="27960">
                  <c:v>119.239928398546</c:v>
                </c:pt>
                <c:pt idx="27961">
                  <c:v>119.231242868682</c:v>
                </c:pt>
                <c:pt idx="27962">
                  <c:v>119.226466696616</c:v>
                </c:pt>
                <c:pt idx="27963">
                  <c:v>119.214852467401</c:v>
                </c:pt>
                <c:pt idx="27964">
                  <c:v>119.214702374491</c:v>
                </c:pt>
                <c:pt idx="27965">
                  <c:v>119.20435177669999</c:v>
                </c:pt>
                <c:pt idx="27966">
                  <c:v>119.203058244518</c:v>
                </c:pt>
                <c:pt idx="27967">
                  <c:v>119.198053709348</c:v>
                </c:pt>
                <c:pt idx="27968">
                  <c:v>119.19297293079499</c:v>
                </c:pt>
                <c:pt idx="27969">
                  <c:v>119.159624890731</c:v>
                </c:pt>
                <c:pt idx="27970">
                  <c:v>119.158419564158</c:v>
                </c:pt>
                <c:pt idx="27971">
                  <c:v>119.15804266808701</c:v>
                </c:pt>
                <c:pt idx="27972">
                  <c:v>119.157376004874</c:v>
                </c:pt>
                <c:pt idx="27973">
                  <c:v>119.15647376954</c:v>
                </c:pt>
                <c:pt idx="27974">
                  <c:v>119.155726661808</c:v>
                </c:pt>
                <c:pt idx="27975">
                  <c:v>119.145920517326</c:v>
                </c:pt>
                <c:pt idx="27976">
                  <c:v>119.13921962601199</c:v>
                </c:pt>
                <c:pt idx="27977">
                  <c:v>119.13499504365301</c:v>
                </c:pt>
                <c:pt idx="27978">
                  <c:v>119.127853924363</c:v>
                </c:pt>
                <c:pt idx="27979">
                  <c:v>119.12178386346601</c:v>
                </c:pt>
                <c:pt idx="27980">
                  <c:v>119.114107092849</c:v>
                </c:pt>
                <c:pt idx="27981">
                  <c:v>119.110496154353</c:v>
                </c:pt>
                <c:pt idx="27982">
                  <c:v>119.110028531957</c:v>
                </c:pt>
                <c:pt idx="27983">
                  <c:v>119.105809633861</c:v>
                </c:pt>
                <c:pt idx="27984">
                  <c:v>119.104880507937</c:v>
                </c:pt>
                <c:pt idx="27985">
                  <c:v>119.096957822704</c:v>
                </c:pt>
                <c:pt idx="27986">
                  <c:v>119.09481925114299</c:v>
                </c:pt>
                <c:pt idx="27987">
                  <c:v>119.089584436168</c:v>
                </c:pt>
                <c:pt idx="27988">
                  <c:v>119.081664835662</c:v>
                </c:pt>
                <c:pt idx="27989">
                  <c:v>119.080066892682</c:v>
                </c:pt>
                <c:pt idx="27990">
                  <c:v>119.072950399915</c:v>
                </c:pt>
                <c:pt idx="27991">
                  <c:v>119.072574732761</c:v>
                </c:pt>
                <c:pt idx="27992">
                  <c:v>119.07029437648799</c:v>
                </c:pt>
                <c:pt idx="27993">
                  <c:v>119.07013571308499</c:v>
                </c:pt>
                <c:pt idx="27994">
                  <c:v>119.065332706978</c:v>
                </c:pt>
                <c:pt idx="27995">
                  <c:v>119.054668660334</c:v>
                </c:pt>
                <c:pt idx="27996">
                  <c:v>119.048551633885</c:v>
                </c:pt>
                <c:pt idx="27997">
                  <c:v>119.044967995782</c:v>
                </c:pt>
                <c:pt idx="27998">
                  <c:v>119.04052988684001</c:v>
                </c:pt>
                <c:pt idx="27999">
                  <c:v>119.039577565945</c:v>
                </c:pt>
                <c:pt idx="28000">
                  <c:v>119.03695051341801</c:v>
                </c:pt>
                <c:pt idx="28001">
                  <c:v>119.02686004143401</c:v>
                </c:pt>
                <c:pt idx="28002">
                  <c:v>119.019841239496</c:v>
                </c:pt>
                <c:pt idx="28003">
                  <c:v>119.01963325363199</c:v>
                </c:pt>
                <c:pt idx="28004">
                  <c:v>119.015521000161</c:v>
                </c:pt>
                <c:pt idx="28005">
                  <c:v>119.010226522915</c:v>
                </c:pt>
                <c:pt idx="28006">
                  <c:v>119.00567185784701</c:v>
                </c:pt>
                <c:pt idx="28007">
                  <c:v>119.00429377922499</c:v>
                </c:pt>
                <c:pt idx="28008">
                  <c:v>119.00292846272001</c:v>
                </c:pt>
                <c:pt idx="28009">
                  <c:v>119.002173697945</c:v>
                </c:pt>
                <c:pt idx="28010">
                  <c:v>119.000769484709</c:v>
                </c:pt>
                <c:pt idx="28011">
                  <c:v>118.99704752305701</c:v>
                </c:pt>
                <c:pt idx="28012">
                  <c:v>118.99696649808</c:v>
                </c:pt>
                <c:pt idx="28013">
                  <c:v>118.992124223739</c:v>
                </c:pt>
                <c:pt idx="28014">
                  <c:v>118.981691471928</c:v>
                </c:pt>
                <c:pt idx="28015">
                  <c:v>118.981627636026</c:v>
                </c:pt>
                <c:pt idx="28016">
                  <c:v>118.977803190502</c:v>
                </c:pt>
                <c:pt idx="28017">
                  <c:v>118.97251786207801</c:v>
                </c:pt>
                <c:pt idx="28018">
                  <c:v>118.967868254377</c:v>
                </c:pt>
                <c:pt idx="28019">
                  <c:v>118.96506844312199</c:v>
                </c:pt>
                <c:pt idx="28020">
                  <c:v>118.951476933867</c:v>
                </c:pt>
                <c:pt idx="28021">
                  <c:v>118.937349059347</c:v>
                </c:pt>
                <c:pt idx="28022">
                  <c:v>118.914016319547</c:v>
                </c:pt>
                <c:pt idx="28023">
                  <c:v>118.908737005025</c:v>
                </c:pt>
                <c:pt idx="28024">
                  <c:v>118.905281242271</c:v>
                </c:pt>
                <c:pt idx="28025">
                  <c:v>118.90462409156299</c:v>
                </c:pt>
                <c:pt idx="28026">
                  <c:v>118.903934987889</c:v>
                </c:pt>
                <c:pt idx="28027">
                  <c:v>118.890730099081</c:v>
                </c:pt>
                <c:pt idx="28028">
                  <c:v>118.88983496137401</c:v>
                </c:pt>
                <c:pt idx="28029">
                  <c:v>118.888365551663</c:v>
                </c:pt>
                <c:pt idx="28030">
                  <c:v>118.877481439592</c:v>
                </c:pt>
                <c:pt idx="28031">
                  <c:v>118.87515931087199</c:v>
                </c:pt>
                <c:pt idx="28032">
                  <c:v>118.869142730429</c:v>
                </c:pt>
                <c:pt idx="28033">
                  <c:v>118.853961854468</c:v>
                </c:pt>
                <c:pt idx="28034">
                  <c:v>118.847856404689</c:v>
                </c:pt>
                <c:pt idx="28035">
                  <c:v>118.84133762074001</c:v>
                </c:pt>
                <c:pt idx="28036">
                  <c:v>118.830302186311</c:v>
                </c:pt>
                <c:pt idx="28037">
                  <c:v>118.82846104044501</c:v>
                </c:pt>
                <c:pt idx="28038">
                  <c:v>118.82758034937601</c:v>
                </c:pt>
                <c:pt idx="28039">
                  <c:v>118.827539052867</c:v>
                </c:pt>
                <c:pt idx="28040">
                  <c:v>118.819528930041</c:v>
                </c:pt>
                <c:pt idx="28041">
                  <c:v>118.815591241131</c:v>
                </c:pt>
                <c:pt idx="28042">
                  <c:v>118.808005652343</c:v>
                </c:pt>
                <c:pt idx="28043">
                  <c:v>118.80578701263499</c:v>
                </c:pt>
                <c:pt idx="28044">
                  <c:v>118.788739516918</c:v>
                </c:pt>
                <c:pt idx="28045">
                  <c:v>118.78490722053</c:v>
                </c:pt>
                <c:pt idx="28046">
                  <c:v>118.777489275638</c:v>
                </c:pt>
                <c:pt idx="28047">
                  <c:v>118.777481578712</c:v>
                </c:pt>
                <c:pt idx="28048">
                  <c:v>118.777478587837</c:v>
                </c:pt>
                <c:pt idx="28049">
                  <c:v>118.777471564485</c:v>
                </c:pt>
                <c:pt idx="28050">
                  <c:v>118.777462859251</c:v>
                </c:pt>
                <c:pt idx="28051">
                  <c:v>118.77746032162101</c:v>
                </c:pt>
                <c:pt idx="28052">
                  <c:v>118.77433111877799</c:v>
                </c:pt>
                <c:pt idx="28053">
                  <c:v>118.771526397407</c:v>
                </c:pt>
                <c:pt idx="28054">
                  <c:v>118.77075932183099</c:v>
                </c:pt>
                <c:pt idx="28055">
                  <c:v>118.762738831428</c:v>
                </c:pt>
                <c:pt idx="28056">
                  <c:v>118.756366982581</c:v>
                </c:pt>
                <c:pt idx="28057">
                  <c:v>118.755663855164</c:v>
                </c:pt>
                <c:pt idx="28058">
                  <c:v>118.741358875651</c:v>
                </c:pt>
                <c:pt idx="28059">
                  <c:v>118.736667811776</c:v>
                </c:pt>
                <c:pt idx="28060">
                  <c:v>118.735107894924</c:v>
                </c:pt>
                <c:pt idx="28061">
                  <c:v>118.731378109628</c:v>
                </c:pt>
                <c:pt idx="28062">
                  <c:v>118.722522863945</c:v>
                </c:pt>
                <c:pt idx="28063">
                  <c:v>118.71893301746999</c:v>
                </c:pt>
                <c:pt idx="28064">
                  <c:v>118.718912070068</c:v>
                </c:pt>
                <c:pt idx="28065">
                  <c:v>118.71888822555501</c:v>
                </c:pt>
                <c:pt idx="28066">
                  <c:v>118.713898794839</c:v>
                </c:pt>
                <c:pt idx="28067">
                  <c:v>118.71185286866999</c:v>
                </c:pt>
                <c:pt idx="28068">
                  <c:v>118.71162326243299</c:v>
                </c:pt>
                <c:pt idx="28069">
                  <c:v>118.700894173365</c:v>
                </c:pt>
                <c:pt idx="28070">
                  <c:v>118.695955361917</c:v>
                </c:pt>
                <c:pt idx="28071">
                  <c:v>118.67122968282099</c:v>
                </c:pt>
                <c:pt idx="28072">
                  <c:v>118.668758699516</c:v>
                </c:pt>
                <c:pt idx="28073">
                  <c:v>118.667995641253</c:v>
                </c:pt>
                <c:pt idx="28074">
                  <c:v>118.660470143426</c:v>
                </c:pt>
                <c:pt idx="28075">
                  <c:v>118.653594979541</c:v>
                </c:pt>
                <c:pt idx="28076">
                  <c:v>118.647232281211</c:v>
                </c:pt>
                <c:pt idx="28077">
                  <c:v>118.621155323694</c:v>
                </c:pt>
                <c:pt idx="28078">
                  <c:v>118.620282372658</c:v>
                </c:pt>
                <c:pt idx="28079">
                  <c:v>118.620265946185</c:v>
                </c:pt>
                <c:pt idx="28080">
                  <c:v>118.61986276402</c:v>
                </c:pt>
                <c:pt idx="28081">
                  <c:v>118.608048504308</c:v>
                </c:pt>
                <c:pt idx="28082">
                  <c:v>118.607962154251</c:v>
                </c:pt>
                <c:pt idx="28083">
                  <c:v>118.602852010048</c:v>
                </c:pt>
                <c:pt idx="28084">
                  <c:v>118.59217124810201</c:v>
                </c:pt>
                <c:pt idx="28085">
                  <c:v>118.581601089513</c:v>
                </c:pt>
                <c:pt idx="28086">
                  <c:v>118.58018196963</c:v>
                </c:pt>
                <c:pt idx="28087">
                  <c:v>118.570455251778</c:v>
                </c:pt>
                <c:pt idx="28088">
                  <c:v>118.570155779578</c:v>
                </c:pt>
                <c:pt idx="28089">
                  <c:v>118.570155779578</c:v>
                </c:pt>
                <c:pt idx="28090">
                  <c:v>118.570155779578</c:v>
                </c:pt>
                <c:pt idx="28091">
                  <c:v>118.566666962513</c:v>
                </c:pt>
                <c:pt idx="28092">
                  <c:v>118.56294337600001</c:v>
                </c:pt>
                <c:pt idx="28093">
                  <c:v>118.562470756762</c:v>
                </c:pt>
                <c:pt idx="28094">
                  <c:v>118.562405263063</c:v>
                </c:pt>
                <c:pt idx="28095">
                  <c:v>118.559304731848</c:v>
                </c:pt>
                <c:pt idx="28096">
                  <c:v>118.557295199148</c:v>
                </c:pt>
                <c:pt idx="28097">
                  <c:v>118.549799322911</c:v>
                </c:pt>
                <c:pt idx="28098">
                  <c:v>118.541472217059</c:v>
                </c:pt>
                <c:pt idx="28099">
                  <c:v>118.540505448844</c:v>
                </c:pt>
                <c:pt idx="28100">
                  <c:v>118.536599038912</c:v>
                </c:pt>
                <c:pt idx="28101">
                  <c:v>118.53575223893699</c:v>
                </c:pt>
                <c:pt idx="28102">
                  <c:v>118.52866087920199</c:v>
                </c:pt>
                <c:pt idx="28103">
                  <c:v>118.522024630201</c:v>
                </c:pt>
                <c:pt idx="28104">
                  <c:v>118.518999168787</c:v>
                </c:pt>
                <c:pt idx="28105">
                  <c:v>118.518973388212</c:v>
                </c:pt>
                <c:pt idx="28106">
                  <c:v>118.51645563546801</c:v>
                </c:pt>
                <c:pt idx="28107">
                  <c:v>118.510596710103</c:v>
                </c:pt>
                <c:pt idx="28108">
                  <c:v>118.510596710103</c:v>
                </c:pt>
                <c:pt idx="28109">
                  <c:v>118.504841575662</c:v>
                </c:pt>
                <c:pt idx="28110">
                  <c:v>118.503260650006</c:v>
                </c:pt>
                <c:pt idx="28111">
                  <c:v>118.48650932893401</c:v>
                </c:pt>
                <c:pt idx="28112">
                  <c:v>118.48323620692</c:v>
                </c:pt>
                <c:pt idx="28113">
                  <c:v>118.475186614021</c:v>
                </c:pt>
                <c:pt idx="28114">
                  <c:v>118.47399732433099</c:v>
                </c:pt>
                <c:pt idx="28115">
                  <c:v>118.470717044875</c:v>
                </c:pt>
                <c:pt idx="28116">
                  <c:v>118.46481541799901</c:v>
                </c:pt>
                <c:pt idx="28117">
                  <c:v>118.463788948394</c:v>
                </c:pt>
                <c:pt idx="28118">
                  <c:v>118.46169631906901</c:v>
                </c:pt>
                <c:pt idx="28119">
                  <c:v>118.46078259472399</c:v>
                </c:pt>
                <c:pt idx="28120">
                  <c:v>118.46058280730099</c:v>
                </c:pt>
                <c:pt idx="28121">
                  <c:v>118.44475757308</c:v>
                </c:pt>
                <c:pt idx="28122">
                  <c:v>118.441230750415</c:v>
                </c:pt>
                <c:pt idx="28123">
                  <c:v>118.44041108112999</c:v>
                </c:pt>
                <c:pt idx="28124">
                  <c:v>118.427775293237</c:v>
                </c:pt>
                <c:pt idx="28125">
                  <c:v>118.427051370988</c:v>
                </c:pt>
                <c:pt idx="28126">
                  <c:v>118.404071448677</c:v>
                </c:pt>
                <c:pt idx="28127">
                  <c:v>118.40354164021601</c:v>
                </c:pt>
                <c:pt idx="28128">
                  <c:v>118.40318071398001</c:v>
                </c:pt>
                <c:pt idx="28129">
                  <c:v>118.403007326451</c:v>
                </c:pt>
                <c:pt idx="28130">
                  <c:v>118.402870658072</c:v>
                </c:pt>
                <c:pt idx="28131">
                  <c:v>118.402870658072</c:v>
                </c:pt>
                <c:pt idx="28132">
                  <c:v>118.402860123555</c:v>
                </c:pt>
                <c:pt idx="28133">
                  <c:v>118.40272486069701</c:v>
                </c:pt>
                <c:pt idx="28134">
                  <c:v>118.402670529083</c:v>
                </c:pt>
                <c:pt idx="28135">
                  <c:v>118.402555529208</c:v>
                </c:pt>
                <c:pt idx="28136">
                  <c:v>118.402521561475</c:v>
                </c:pt>
                <c:pt idx="28137">
                  <c:v>118.402332578844</c:v>
                </c:pt>
                <c:pt idx="28138">
                  <c:v>118.401756751663</c:v>
                </c:pt>
                <c:pt idx="28139">
                  <c:v>118.40151081633</c:v>
                </c:pt>
                <c:pt idx="28140">
                  <c:v>118.40137306659</c:v>
                </c:pt>
                <c:pt idx="28141">
                  <c:v>118.40074100647701</c:v>
                </c:pt>
                <c:pt idx="28142">
                  <c:v>118.400675411107</c:v>
                </c:pt>
                <c:pt idx="28143">
                  <c:v>118.399540544538</c:v>
                </c:pt>
                <c:pt idx="28144">
                  <c:v>118.39486190628401</c:v>
                </c:pt>
                <c:pt idx="28145">
                  <c:v>118.38735929896799</c:v>
                </c:pt>
                <c:pt idx="28146">
                  <c:v>118.37961514686999</c:v>
                </c:pt>
                <c:pt idx="28147">
                  <c:v>118.358759040941</c:v>
                </c:pt>
                <c:pt idx="28148">
                  <c:v>118.358413170943</c:v>
                </c:pt>
                <c:pt idx="28149">
                  <c:v>118.356305747951</c:v>
                </c:pt>
                <c:pt idx="28150">
                  <c:v>118.35620663131699</c:v>
                </c:pt>
                <c:pt idx="28151">
                  <c:v>118.35564156818199</c:v>
                </c:pt>
                <c:pt idx="28152">
                  <c:v>118.355151604938</c:v>
                </c:pt>
                <c:pt idx="28153">
                  <c:v>118.355111465989</c:v>
                </c:pt>
                <c:pt idx="28154">
                  <c:v>118.353444719598</c:v>
                </c:pt>
                <c:pt idx="28155">
                  <c:v>118.352582158384</c:v>
                </c:pt>
                <c:pt idx="28156">
                  <c:v>118.35033487530499</c:v>
                </c:pt>
                <c:pt idx="28157">
                  <c:v>118.35004982028499</c:v>
                </c:pt>
                <c:pt idx="28158">
                  <c:v>118.34942951799501</c:v>
                </c:pt>
                <c:pt idx="28159">
                  <c:v>118.347695392929</c:v>
                </c:pt>
                <c:pt idx="28160">
                  <c:v>118.347021380774</c:v>
                </c:pt>
                <c:pt idx="28161">
                  <c:v>118.345272508593</c:v>
                </c:pt>
                <c:pt idx="28162">
                  <c:v>118.344799896198</c:v>
                </c:pt>
                <c:pt idx="28163">
                  <c:v>118.34425203780501</c:v>
                </c:pt>
                <c:pt idx="28164">
                  <c:v>118.343993611694</c:v>
                </c:pt>
                <c:pt idx="28165">
                  <c:v>118.342703930007</c:v>
                </c:pt>
                <c:pt idx="28166">
                  <c:v>118.34223278677401</c:v>
                </c:pt>
                <c:pt idx="28167">
                  <c:v>118.34030132124001</c:v>
                </c:pt>
                <c:pt idx="28168">
                  <c:v>118.336919762992</c:v>
                </c:pt>
                <c:pt idx="28169">
                  <c:v>118.335827663337</c:v>
                </c:pt>
                <c:pt idx="28170">
                  <c:v>118.331469355149</c:v>
                </c:pt>
                <c:pt idx="28171">
                  <c:v>118.331130979089</c:v>
                </c:pt>
                <c:pt idx="28172">
                  <c:v>118.330311804112</c:v>
                </c:pt>
                <c:pt idx="28173">
                  <c:v>118.32235426582101</c:v>
                </c:pt>
                <c:pt idx="28174">
                  <c:v>118.311690530814</c:v>
                </c:pt>
                <c:pt idx="28175">
                  <c:v>118.311656680355</c:v>
                </c:pt>
                <c:pt idx="28176">
                  <c:v>118.309119383352</c:v>
                </c:pt>
                <c:pt idx="28177">
                  <c:v>118.30911872722299</c:v>
                </c:pt>
                <c:pt idx="28178">
                  <c:v>118.307511031743</c:v>
                </c:pt>
                <c:pt idx="28179">
                  <c:v>118.307112817583</c:v>
                </c:pt>
                <c:pt idx="28180">
                  <c:v>118.30543578993</c:v>
                </c:pt>
                <c:pt idx="28181">
                  <c:v>118.300935084963</c:v>
                </c:pt>
                <c:pt idx="28182">
                  <c:v>118.299089546193</c:v>
                </c:pt>
                <c:pt idx="28183">
                  <c:v>118.29900039328599</c:v>
                </c:pt>
                <c:pt idx="28184">
                  <c:v>118.282933515408</c:v>
                </c:pt>
                <c:pt idx="28185">
                  <c:v>118.27611167576799</c:v>
                </c:pt>
                <c:pt idx="28186">
                  <c:v>118.275879409536</c:v>
                </c:pt>
                <c:pt idx="28187">
                  <c:v>118.27537115571999</c:v>
                </c:pt>
                <c:pt idx="28188">
                  <c:v>118.27478989092801</c:v>
                </c:pt>
                <c:pt idx="28189">
                  <c:v>118.27351490311401</c:v>
                </c:pt>
                <c:pt idx="28190">
                  <c:v>118.26608346900601</c:v>
                </c:pt>
                <c:pt idx="28191">
                  <c:v>118.26429201078599</c:v>
                </c:pt>
                <c:pt idx="28192">
                  <c:v>118.264182625972</c:v>
                </c:pt>
                <c:pt idx="28193">
                  <c:v>118.264146725785</c:v>
                </c:pt>
                <c:pt idx="28194">
                  <c:v>118.25353009408801</c:v>
                </c:pt>
                <c:pt idx="28195">
                  <c:v>118.253496358034</c:v>
                </c:pt>
                <c:pt idx="28196">
                  <c:v>118.253314717797</c:v>
                </c:pt>
                <c:pt idx="28197">
                  <c:v>118.251538721676</c:v>
                </c:pt>
                <c:pt idx="28198">
                  <c:v>118.24751173283001</c:v>
                </c:pt>
                <c:pt idx="28199">
                  <c:v>118.233859067723</c:v>
                </c:pt>
                <c:pt idx="28200">
                  <c:v>118.22759596940701</c:v>
                </c:pt>
                <c:pt idx="28201">
                  <c:v>118.22632049150999</c:v>
                </c:pt>
                <c:pt idx="28202">
                  <c:v>118.219313193925</c:v>
                </c:pt>
                <c:pt idx="28203">
                  <c:v>118.214209658379</c:v>
                </c:pt>
                <c:pt idx="28204">
                  <c:v>118.2139948287</c:v>
                </c:pt>
                <c:pt idx="28205">
                  <c:v>118.212915816327</c:v>
                </c:pt>
                <c:pt idx="28206">
                  <c:v>118.21271797498299</c:v>
                </c:pt>
                <c:pt idx="28207">
                  <c:v>118.209804603363</c:v>
                </c:pt>
                <c:pt idx="28208">
                  <c:v>118.20163122266899</c:v>
                </c:pt>
                <c:pt idx="28209">
                  <c:v>118.200011690509</c:v>
                </c:pt>
                <c:pt idx="28210">
                  <c:v>118.198636268423</c:v>
                </c:pt>
                <c:pt idx="28211">
                  <c:v>118.195541764865</c:v>
                </c:pt>
                <c:pt idx="28212">
                  <c:v>118.195224847099</c:v>
                </c:pt>
                <c:pt idx="28213">
                  <c:v>118.19386257668199</c:v>
                </c:pt>
                <c:pt idx="28214">
                  <c:v>118.193255989246</c:v>
                </c:pt>
                <c:pt idx="28215">
                  <c:v>118.192873064644</c:v>
                </c:pt>
                <c:pt idx="28216">
                  <c:v>118.192852703006</c:v>
                </c:pt>
                <c:pt idx="28217">
                  <c:v>118.185305136718</c:v>
                </c:pt>
                <c:pt idx="28218">
                  <c:v>118.173069140585</c:v>
                </c:pt>
                <c:pt idx="28219">
                  <c:v>118.172049152272</c:v>
                </c:pt>
                <c:pt idx="28220">
                  <c:v>118.172007485428</c:v>
                </c:pt>
                <c:pt idx="28221">
                  <c:v>118.171643784335</c:v>
                </c:pt>
                <c:pt idx="28222">
                  <c:v>118.170461551375</c:v>
                </c:pt>
                <c:pt idx="28223">
                  <c:v>118.15975672480501</c:v>
                </c:pt>
                <c:pt idx="28224">
                  <c:v>118.148184063176</c:v>
                </c:pt>
                <c:pt idx="28225">
                  <c:v>118.14763521087499</c:v>
                </c:pt>
                <c:pt idx="28226">
                  <c:v>118.147471192613</c:v>
                </c:pt>
                <c:pt idx="28227">
                  <c:v>118.13723473717801</c:v>
                </c:pt>
                <c:pt idx="28228">
                  <c:v>118.135911550735</c:v>
                </c:pt>
                <c:pt idx="28229">
                  <c:v>118.13411115930001</c:v>
                </c:pt>
                <c:pt idx="28230">
                  <c:v>118.130740806367</c:v>
                </c:pt>
                <c:pt idx="28231">
                  <c:v>118.125638377686</c:v>
                </c:pt>
                <c:pt idx="28232">
                  <c:v>118.125403645072</c:v>
                </c:pt>
                <c:pt idx="28233">
                  <c:v>118.12454839050601</c:v>
                </c:pt>
                <c:pt idx="28234">
                  <c:v>118.124442364201</c:v>
                </c:pt>
                <c:pt idx="28235">
                  <c:v>118.099838448737</c:v>
                </c:pt>
                <c:pt idx="28236">
                  <c:v>118.09982094342401</c:v>
                </c:pt>
                <c:pt idx="28237">
                  <c:v>118.099062672906</c:v>
                </c:pt>
                <c:pt idx="28238">
                  <c:v>118.098152187697</c:v>
                </c:pt>
                <c:pt idx="28239">
                  <c:v>118.088780316187</c:v>
                </c:pt>
                <c:pt idx="28240">
                  <c:v>118.088627029202</c:v>
                </c:pt>
                <c:pt idx="28241">
                  <c:v>118.088308499121</c:v>
                </c:pt>
                <c:pt idx="28242">
                  <c:v>118.088280017307</c:v>
                </c:pt>
                <c:pt idx="28243">
                  <c:v>118.088166363789</c:v>
                </c:pt>
                <c:pt idx="28244">
                  <c:v>118.08602916764499</c:v>
                </c:pt>
                <c:pt idx="28245">
                  <c:v>118.085623446941</c:v>
                </c:pt>
                <c:pt idx="28246">
                  <c:v>118.085588565742</c:v>
                </c:pt>
                <c:pt idx="28247">
                  <c:v>118.071860706932</c:v>
                </c:pt>
                <c:pt idx="28248">
                  <c:v>118.06538009918501</c:v>
                </c:pt>
                <c:pt idx="28249">
                  <c:v>118.063326623992</c:v>
                </c:pt>
                <c:pt idx="28250">
                  <c:v>118.062277824205</c:v>
                </c:pt>
                <c:pt idx="28251">
                  <c:v>118.05881622884201</c:v>
                </c:pt>
                <c:pt idx="28252">
                  <c:v>118.05879877286399</c:v>
                </c:pt>
                <c:pt idx="28253">
                  <c:v>118.056981921223</c:v>
                </c:pt>
                <c:pt idx="28254">
                  <c:v>118.05306651303199</c:v>
                </c:pt>
                <c:pt idx="28255">
                  <c:v>118.044139794759</c:v>
                </c:pt>
                <c:pt idx="28256">
                  <c:v>118.04271167717</c:v>
                </c:pt>
                <c:pt idx="28257">
                  <c:v>118.04053293693001</c:v>
                </c:pt>
                <c:pt idx="28258">
                  <c:v>118.03716847989899</c:v>
                </c:pt>
                <c:pt idx="28259">
                  <c:v>118.036189910055</c:v>
                </c:pt>
                <c:pt idx="28260">
                  <c:v>118.031660936584</c:v>
                </c:pt>
                <c:pt idx="28261">
                  <c:v>118.031555733882</c:v>
                </c:pt>
                <c:pt idx="28262">
                  <c:v>118.03066087706399</c:v>
                </c:pt>
                <c:pt idx="28263">
                  <c:v>118.030247015429</c:v>
                </c:pt>
                <c:pt idx="28264">
                  <c:v>118.019134831329</c:v>
                </c:pt>
                <c:pt idx="28265">
                  <c:v>118.018026055034</c:v>
                </c:pt>
                <c:pt idx="28266">
                  <c:v>118.012277448942</c:v>
                </c:pt>
                <c:pt idx="28267">
                  <c:v>118.010799044975</c:v>
                </c:pt>
                <c:pt idx="28268">
                  <c:v>118.00882345319199</c:v>
                </c:pt>
                <c:pt idx="28269">
                  <c:v>118.00786169473901</c:v>
                </c:pt>
                <c:pt idx="28270">
                  <c:v>118.007723206077</c:v>
                </c:pt>
                <c:pt idx="28271">
                  <c:v>118.00684997766</c:v>
                </c:pt>
                <c:pt idx="28272">
                  <c:v>118.00672223784601</c:v>
                </c:pt>
                <c:pt idx="28273">
                  <c:v>118.00669770576501</c:v>
                </c:pt>
                <c:pt idx="28274">
                  <c:v>118.005712510828</c:v>
                </c:pt>
                <c:pt idx="28275">
                  <c:v>118.005638013984</c:v>
                </c:pt>
                <c:pt idx="28276">
                  <c:v>118.00561900818499</c:v>
                </c:pt>
                <c:pt idx="28277">
                  <c:v>118.00543091965601</c:v>
                </c:pt>
                <c:pt idx="28278">
                  <c:v>118.005421961199</c:v>
                </c:pt>
                <c:pt idx="28279">
                  <c:v>118.00247539496701</c:v>
                </c:pt>
                <c:pt idx="28280">
                  <c:v>118.00042672752799</c:v>
                </c:pt>
                <c:pt idx="28281">
                  <c:v>117.99761609686701</c:v>
                </c:pt>
                <c:pt idx="28282">
                  <c:v>117.99704610885099</c:v>
                </c:pt>
                <c:pt idx="28283">
                  <c:v>117.99700222059499</c:v>
                </c:pt>
                <c:pt idx="28284">
                  <c:v>117.99136974685101</c:v>
                </c:pt>
                <c:pt idx="28285">
                  <c:v>117.991314839799</c:v>
                </c:pt>
                <c:pt idx="28286">
                  <c:v>117.990994314613</c:v>
                </c:pt>
                <c:pt idx="28287">
                  <c:v>117.98679698919599</c:v>
                </c:pt>
                <c:pt idx="28288">
                  <c:v>117.976930949326</c:v>
                </c:pt>
                <c:pt idx="28289">
                  <c:v>117.97190494354101</c:v>
                </c:pt>
                <c:pt idx="28290">
                  <c:v>117.965233200032</c:v>
                </c:pt>
                <c:pt idx="28291">
                  <c:v>117.964731732044</c:v>
                </c:pt>
                <c:pt idx="28292">
                  <c:v>117.964711915034</c:v>
                </c:pt>
                <c:pt idx="28293">
                  <c:v>117.963521348641</c:v>
                </c:pt>
                <c:pt idx="28294">
                  <c:v>117.96301219788801</c:v>
                </c:pt>
                <c:pt idx="28295">
                  <c:v>117.962866228433</c:v>
                </c:pt>
                <c:pt idx="28296">
                  <c:v>117.96244192917</c:v>
                </c:pt>
                <c:pt idx="28297">
                  <c:v>117.953728135956</c:v>
                </c:pt>
                <c:pt idx="28298">
                  <c:v>117.94859671616901</c:v>
                </c:pt>
                <c:pt idx="28299">
                  <c:v>117.948315449978</c:v>
                </c:pt>
                <c:pt idx="28300">
                  <c:v>117.946147536121</c:v>
                </c:pt>
                <c:pt idx="28301">
                  <c:v>117.94180850323301</c:v>
                </c:pt>
                <c:pt idx="28302">
                  <c:v>117.94110276569999</c:v>
                </c:pt>
                <c:pt idx="28303">
                  <c:v>117.94048770219899</c:v>
                </c:pt>
                <c:pt idx="28304">
                  <c:v>117.930114541062</c:v>
                </c:pt>
                <c:pt idx="28305">
                  <c:v>117.928996990119</c:v>
                </c:pt>
                <c:pt idx="28306">
                  <c:v>117.921981843702</c:v>
                </c:pt>
                <c:pt idx="28307">
                  <c:v>117.92116014957899</c:v>
                </c:pt>
                <c:pt idx="28308">
                  <c:v>117.92040014873901</c:v>
                </c:pt>
                <c:pt idx="28309">
                  <c:v>117.920375342242</c:v>
                </c:pt>
                <c:pt idx="28310">
                  <c:v>117.919518365795</c:v>
                </c:pt>
                <c:pt idx="28311">
                  <c:v>117.91835405638101</c:v>
                </c:pt>
                <c:pt idx="28312">
                  <c:v>117.91812009682801</c:v>
                </c:pt>
                <c:pt idx="28313">
                  <c:v>117.917132388225</c:v>
                </c:pt>
                <c:pt idx="28314">
                  <c:v>117.917122885647</c:v>
                </c:pt>
                <c:pt idx="28315">
                  <c:v>117.91684172721899</c:v>
                </c:pt>
                <c:pt idx="28316">
                  <c:v>117.912004529944</c:v>
                </c:pt>
                <c:pt idx="28317">
                  <c:v>117.909495825978</c:v>
                </c:pt>
                <c:pt idx="28318">
                  <c:v>117.907293209755</c:v>
                </c:pt>
                <c:pt idx="28319">
                  <c:v>117.902944973495</c:v>
                </c:pt>
                <c:pt idx="28320">
                  <c:v>117.90230155220701</c:v>
                </c:pt>
                <c:pt idx="28321">
                  <c:v>117.899436917648</c:v>
                </c:pt>
                <c:pt idx="28322">
                  <c:v>117.88954149971001</c:v>
                </c:pt>
                <c:pt idx="28323">
                  <c:v>117.888237568729</c:v>
                </c:pt>
                <c:pt idx="28324">
                  <c:v>117.888184299944</c:v>
                </c:pt>
                <c:pt idx="28325">
                  <c:v>117.88317023027901</c:v>
                </c:pt>
                <c:pt idx="28326">
                  <c:v>117.882968828335</c:v>
                </c:pt>
                <c:pt idx="28327">
                  <c:v>117.88281656923</c:v>
                </c:pt>
                <c:pt idx="28328">
                  <c:v>117.882774009957</c:v>
                </c:pt>
                <c:pt idx="28329">
                  <c:v>117.882639499438</c:v>
                </c:pt>
                <c:pt idx="28330">
                  <c:v>117.882237653768</c:v>
                </c:pt>
                <c:pt idx="28331">
                  <c:v>117.882218631876</c:v>
                </c:pt>
                <c:pt idx="28332">
                  <c:v>117.882181680926</c:v>
                </c:pt>
                <c:pt idx="28333">
                  <c:v>117.882134044043</c:v>
                </c:pt>
                <c:pt idx="28334">
                  <c:v>117.882081114521</c:v>
                </c:pt>
                <c:pt idx="28335">
                  <c:v>117.88182857896599</c:v>
                </c:pt>
                <c:pt idx="28336">
                  <c:v>117.88182740398101</c:v>
                </c:pt>
                <c:pt idx="28337">
                  <c:v>117.88179313477799</c:v>
                </c:pt>
                <c:pt idx="28338">
                  <c:v>117.881778173632</c:v>
                </c:pt>
                <c:pt idx="28339">
                  <c:v>117.881484101754</c:v>
                </c:pt>
                <c:pt idx="28340">
                  <c:v>117.881408973822</c:v>
                </c:pt>
                <c:pt idx="28341">
                  <c:v>117.881405513749</c:v>
                </c:pt>
                <c:pt idx="28342">
                  <c:v>117.88132062623001</c:v>
                </c:pt>
                <c:pt idx="28343">
                  <c:v>117.88126482061099</c:v>
                </c:pt>
                <c:pt idx="28344">
                  <c:v>117.881136483093</c:v>
                </c:pt>
                <c:pt idx="28345">
                  <c:v>117.881113814427</c:v>
                </c:pt>
                <c:pt idx="28346">
                  <c:v>117.881103183115</c:v>
                </c:pt>
                <c:pt idx="28347">
                  <c:v>117.881082701678</c:v>
                </c:pt>
                <c:pt idx="28348">
                  <c:v>117.881014490658</c:v>
                </c:pt>
                <c:pt idx="28349">
                  <c:v>117.880966735162</c:v>
                </c:pt>
                <c:pt idx="28350">
                  <c:v>117.88095308576899</c:v>
                </c:pt>
                <c:pt idx="28351">
                  <c:v>117.880919031006</c:v>
                </c:pt>
                <c:pt idx="28352">
                  <c:v>117.880905858454</c:v>
                </c:pt>
                <c:pt idx="28353">
                  <c:v>117.880899947065</c:v>
                </c:pt>
                <c:pt idx="28354">
                  <c:v>117.880879312796</c:v>
                </c:pt>
                <c:pt idx="28355">
                  <c:v>117.88082036731601</c:v>
                </c:pt>
                <c:pt idx="28356">
                  <c:v>117.880818216042</c:v>
                </c:pt>
                <c:pt idx="28357">
                  <c:v>117.88080061463801</c:v>
                </c:pt>
                <c:pt idx="28358">
                  <c:v>117.880788367816</c:v>
                </c:pt>
                <c:pt idx="28359">
                  <c:v>117.880736510349</c:v>
                </c:pt>
                <c:pt idx="28360">
                  <c:v>117.880626360278</c:v>
                </c:pt>
                <c:pt idx="28361">
                  <c:v>117.880531878235</c:v>
                </c:pt>
                <c:pt idx="28362">
                  <c:v>117.880502199121</c:v>
                </c:pt>
                <c:pt idx="28363">
                  <c:v>117.880455264601</c:v>
                </c:pt>
                <c:pt idx="28364">
                  <c:v>117.880425238192</c:v>
                </c:pt>
                <c:pt idx="28365">
                  <c:v>117.880416310006</c:v>
                </c:pt>
                <c:pt idx="28366">
                  <c:v>117.880394612975</c:v>
                </c:pt>
                <c:pt idx="28367">
                  <c:v>117.880384449982</c:v>
                </c:pt>
                <c:pt idx="28368">
                  <c:v>117.88038379069199</c:v>
                </c:pt>
                <c:pt idx="28369">
                  <c:v>117.880307012909</c:v>
                </c:pt>
                <c:pt idx="28370">
                  <c:v>117.880248899549</c:v>
                </c:pt>
                <c:pt idx="28371">
                  <c:v>117.880045565139</c:v>
                </c:pt>
                <c:pt idx="28372">
                  <c:v>117.878715125871</c:v>
                </c:pt>
                <c:pt idx="28373">
                  <c:v>117.87850536006501</c:v>
                </c:pt>
                <c:pt idx="28374">
                  <c:v>117.878347211829</c:v>
                </c:pt>
                <c:pt idx="28375">
                  <c:v>117.878327527124</c:v>
                </c:pt>
                <c:pt idx="28376">
                  <c:v>117.878314645838</c:v>
                </c:pt>
                <c:pt idx="28377">
                  <c:v>117.873225514669</c:v>
                </c:pt>
                <c:pt idx="28378">
                  <c:v>117.86022765034799</c:v>
                </c:pt>
                <c:pt idx="28379">
                  <c:v>117.859031650912</c:v>
                </c:pt>
                <c:pt idx="28380">
                  <c:v>117.856631784958</c:v>
                </c:pt>
                <c:pt idx="28381">
                  <c:v>117.85479411454899</c:v>
                </c:pt>
                <c:pt idx="28382">
                  <c:v>117.852206368807</c:v>
                </c:pt>
                <c:pt idx="28383">
                  <c:v>117.851354164013</c:v>
                </c:pt>
                <c:pt idx="28384">
                  <c:v>117.848683960184</c:v>
                </c:pt>
                <c:pt idx="28385">
                  <c:v>117.842480771455</c:v>
                </c:pt>
                <c:pt idx="28386">
                  <c:v>117.838015576525</c:v>
                </c:pt>
                <c:pt idx="28387">
                  <c:v>117.83493023752899</c:v>
                </c:pt>
                <c:pt idx="28388">
                  <c:v>117.833992001429</c:v>
                </c:pt>
                <c:pt idx="28389">
                  <c:v>117.83335684053201</c:v>
                </c:pt>
                <c:pt idx="28390">
                  <c:v>117.83317532763</c:v>
                </c:pt>
                <c:pt idx="28391">
                  <c:v>117.8312699264</c:v>
                </c:pt>
                <c:pt idx="28392">
                  <c:v>117.82973395993</c:v>
                </c:pt>
                <c:pt idx="28393">
                  <c:v>117.829173167909</c:v>
                </c:pt>
                <c:pt idx="28394">
                  <c:v>117.822254089846</c:v>
                </c:pt>
                <c:pt idx="28395">
                  <c:v>117.819171890447</c:v>
                </c:pt>
                <c:pt idx="28396">
                  <c:v>117.814741475826</c:v>
                </c:pt>
                <c:pt idx="28397">
                  <c:v>117.81461482712599</c:v>
                </c:pt>
                <c:pt idx="28398">
                  <c:v>117.81438600905901</c:v>
                </c:pt>
                <c:pt idx="28399">
                  <c:v>117.81308497692901</c:v>
                </c:pt>
                <c:pt idx="28400">
                  <c:v>117.81242759852</c:v>
                </c:pt>
                <c:pt idx="28401">
                  <c:v>117.812388168479</c:v>
                </c:pt>
                <c:pt idx="28402">
                  <c:v>117.811670387376</c:v>
                </c:pt>
                <c:pt idx="28403">
                  <c:v>117.811412496542</c:v>
                </c:pt>
                <c:pt idx="28404">
                  <c:v>117.81087451370099</c:v>
                </c:pt>
                <c:pt idx="28405">
                  <c:v>117.80811774871501</c:v>
                </c:pt>
                <c:pt idx="28406">
                  <c:v>117.80709936031199</c:v>
                </c:pt>
                <c:pt idx="28407">
                  <c:v>117.805094147785</c:v>
                </c:pt>
                <c:pt idx="28408">
                  <c:v>117.794482938122</c:v>
                </c:pt>
                <c:pt idx="28409">
                  <c:v>117.790789777211</c:v>
                </c:pt>
                <c:pt idx="28410">
                  <c:v>117.79033578634299</c:v>
                </c:pt>
                <c:pt idx="28411">
                  <c:v>117.790242481109</c:v>
                </c:pt>
                <c:pt idx="28412">
                  <c:v>117.78969540981799</c:v>
                </c:pt>
                <c:pt idx="28413">
                  <c:v>117.78967330338899</c:v>
                </c:pt>
                <c:pt idx="28414">
                  <c:v>117.783922581753</c:v>
                </c:pt>
                <c:pt idx="28415">
                  <c:v>117.778395017318</c:v>
                </c:pt>
                <c:pt idx="28416">
                  <c:v>117.77553333152299</c:v>
                </c:pt>
                <c:pt idx="28417">
                  <c:v>117.775425018555</c:v>
                </c:pt>
                <c:pt idx="28418">
                  <c:v>117.774780185415</c:v>
                </c:pt>
                <c:pt idx="28419">
                  <c:v>117.774494281118</c:v>
                </c:pt>
                <c:pt idx="28420">
                  <c:v>117.77424207122201</c:v>
                </c:pt>
                <c:pt idx="28421">
                  <c:v>117.773504810904</c:v>
                </c:pt>
                <c:pt idx="28422">
                  <c:v>117.773449686221</c:v>
                </c:pt>
                <c:pt idx="28423">
                  <c:v>117.772241759091</c:v>
                </c:pt>
                <c:pt idx="28424">
                  <c:v>117.76448067366501</c:v>
                </c:pt>
                <c:pt idx="28425">
                  <c:v>117.763946729116</c:v>
                </c:pt>
                <c:pt idx="28426">
                  <c:v>117.763852321833</c:v>
                </c:pt>
                <c:pt idx="28427">
                  <c:v>117.75623278662</c:v>
                </c:pt>
                <c:pt idx="28428">
                  <c:v>117.75443740275701</c:v>
                </c:pt>
                <c:pt idx="28429">
                  <c:v>117.75027493951301</c:v>
                </c:pt>
                <c:pt idx="28430">
                  <c:v>117.74969181125</c:v>
                </c:pt>
                <c:pt idx="28431">
                  <c:v>117.749400918837</c:v>
                </c:pt>
                <c:pt idx="28432">
                  <c:v>117.744083635861</c:v>
                </c:pt>
                <c:pt idx="28433">
                  <c:v>117.738173101854</c:v>
                </c:pt>
                <c:pt idx="28434">
                  <c:v>117.723646592549</c:v>
                </c:pt>
                <c:pt idx="28435">
                  <c:v>117.72212956452</c:v>
                </c:pt>
                <c:pt idx="28436">
                  <c:v>117.714169413593</c:v>
                </c:pt>
                <c:pt idx="28437">
                  <c:v>117.713081264172</c:v>
                </c:pt>
                <c:pt idx="28438">
                  <c:v>117.713076677122</c:v>
                </c:pt>
                <c:pt idx="28439">
                  <c:v>117.71299020039601</c:v>
                </c:pt>
                <c:pt idx="28440">
                  <c:v>117.712676823783</c:v>
                </c:pt>
                <c:pt idx="28441">
                  <c:v>117.709248628852</c:v>
                </c:pt>
                <c:pt idx="28442">
                  <c:v>117.70864902829</c:v>
                </c:pt>
                <c:pt idx="28443">
                  <c:v>117.69934935593599</c:v>
                </c:pt>
                <c:pt idx="28444">
                  <c:v>117.697134213206</c:v>
                </c:pt>
                <c:pt idx="28445">
                  <c:v>117.691238275142</c:v>
                </c:pt>
                <c:pt idx="28446">
                  <c:v>117.69105555934701</c:v>
                </c:pt>
                <c:pt idx="28447">
                  <c:v>117.689343047386</c:v>
                </c:pt>
                <c:pt idx="28448">
                  <c:v>117.683246765261</c:v>
                </c:pt>
                <c:pt idx="28449">
                  <c:v>117.68155698058</c:v>
                </c:pt>
                <c:pt idx="28450">
                  <c:v>117.68110716990201</c:v>
                </c:pt>
                <c:pt idx="28451">
                  <c:v>117.680945976073</c:v>
                </c:pt>
                <c:pt idx="28452">
                  <c:v>117.68089248536999</c:v>
                </c:pt>
                <c:pt idx="28453">
                  <c:v>117.680862439988</c:v>
                </c:pt>
                <c:pt idx="28454">
                  <c:v>117.680823341943</c:v>
                </c:pt>
                <c:pt idx="28455">
                  <c:v>117.67947238513101</c:v>
                </c:pt>
                <c:pt idx="28456">
                  <c:v>117.677371628084</c:v>
                </c:pt>
                <c:pt idx="28457">
                  <c:v>117.67568624649201</c:v>
                </c:pt>
                <c:pt idx="28458">
                  <c:v>117.675530225654</c:v>
                </c:pt>
                <c:pt idx="28459">
                  <c:v>117.675445115592</c:v>
                </c:pt>
                <c:pt idx="28460">
                  <c:v>117.674912064251</c:v>
                </c:pt>
                <c:pt idx="28461">
                  <c:v>117.674828114026</c:v>
                </c:pt>
                <c:pt idx="28462">
                  <c:v>117.674815045988</c:v>
                </c:pt>
                <c:pt idx="28463">
                  <c:v>117.674747864848</c:v>
                </c:pt>
                <c:pt idx="28464">
                  <c:v>117.674493079808</c:v>
                </c:pt>
                <c:pt idx="28465">
                  <c:v>117.67444996416501</c:v>
                </c:pt>
                <c:pt idx="28466">
                  <c:v>117.674072107404</c:v>
                </c:pt>
                <c:pt idx="28467">
                  <c:v>117.67403397163299</c:v>
                </c:pt>
                <c:pt idx="28468">
                  <c:v>117.67399879633101</c:v>
                </c:pt>
                <c:pt idx="28469">
                  <c:v>117.673972910871</c:v>
                </c:pt>
                <c:pt idx="28470">
                  <c:v>117.673908947553</c:v>
                </c:pt>
                <c:pt idx="28471">
                  <c:v>117.673711228941</c:v>
                </c:pt>
                <c:pt idx="28472">
                  <c:v>117.673688649065</c:v>
                </c:pt>
                <c:pt idx="28473">
                  <c:v>117.673584822214</c:v>
                </c:pt>
                <c:pt idx="28474">
                  <c:v>117.673560287668</c:v>
                </c:pt>
                <c:pt idx="28475">
                  <c:v>117.67351013996399</c:v>
                </c:pt>
                <c:pt idx="28476">
                  <c:v>117.673505733967</c:v>
                </c:pt>
                <c:pt idx="28477">
                  <c:v>117.673476389222</c:v>
                </c:pt>
                <c:pt idx="28478">
                  <c:v>117.673447015116</c:v>
                </c:pt>
                <c:pt idx="28479">
                  <c:v>117.673434422415</c:v>
                </c:pt>
                <c:pt idx="28480">
                  <c:v>117.673422944112</c:v>
                </c:pt>
                <c:pt idx="28481">
                  <c:v>117.67324345066901</c:v>
                </c:pt>
                <c:pt idx="28482">
                  <c:v>117.67319750138201</c:v>
                </c:pt>
                <c:pt idx="28483">
                  <c:v>117.673166024648</c:v>
                </c:pt>
                <c:pt idx="28484">
                  <c:v>117.673130972902</c:v>
                </c:pt>
                <c:pt idx="28485">
                  <c:v>117.67307092205699</c:v>
                </c:pt>
                <c:pt idx="28486">
                  <c:v>117.673070189925</c:v>
                </c:pt>
                <c:pt idx="28487">
                  <c:v>117.673058340867</c:v>
                </c:pt>
                <c:pt idx="28488">
                  <c:v>117.67304312744901</c:v>
                </c:pt>
                <c:pt idx="28489">
                  <c:v>117.67302676207299</c:v>
                </c:pt>
                <c:pt idx="28490">
                  <c:v>117.672961755529</c:v>
                </c:pt>
                <c:pt idx="28491">
                  <c:v>117.66935272251899</c:v>
                </c:pt>
                <c:pt idx="28492">
                  <c:v>117.669349114125</c:v>
                </c:pt>
                <c:pt idx="28493">
                  <c:v>117.66640167622801</c:v>
                </c:pt>
                <c:pt idx="28494">
                  <c:v>117.663438603625</c:v>
                </c:pt>
                <c:pt idx="28495">
                  <c:v>117.661836176836</c:v>
                </c:pt>
                <c:pt idx="28496">
                  <c:v>117.661497890037</c:v>
                </c:pt>
                <c:pt idx="28497">
                  <c:v>117.65541030274299</c:v>
                </c:pt>
                <c:pt idx="28498">
                  <c:v>117.65523827031301</c:v>
                </c:pt>
                <c:pt idx="28499">
                  <c:v>117.65391793972201</c:v>
                </c:pt>
                <c:pt idx="28500">
                  <c:v>117.65264565106899</c:v>
                </c:pt>
                <c:pt idx="28501">
                  <c:v>117.648010434318</c:v>
                </c:pt>
                <c:pt idx="28502">
                  <c:v>117.647368611109</c:v>
                </c:pt>
                <c:pt idx="28503">
                  <c:v>117.645789240239</c:v>
                </c:pt>
                <c:pt idx="28504">
                  <c:v>117.645721417122</c:v>
                </c:pt>
                <c:pt idx="28505">
                  <c:v>117.64493502233</c:v>
                </c:pt>
                <c:pt idx="28506">
                  <c:v>117.64442121247799</c:v>
                </c:pt>
                <c:pt idx="28507">
                  <c:v>117.642944565164</c:v>
                </c:pt>
                <c:pt idx="28508">
                  <c:v>117.642358458356</c:v>
                </c:pt>
                <c:pt idx="28509">
                  <c:v>117.63646789187401</c:v>
                </c:pt>
                <c:pt idx="28510">
                  <c:v>117.635217295469</c:v>
                </c:pt>
                <c:pt idx="28511">
                  <c:v>117.634386503483</c:v>
                </c:pt>
                <c:pt idx="28512">
                  <c:v>117.63296878025901</c:v>
                </c:pt>
                <c:pt idx="28513">
                  <c:v>117.632151462531</c:v>
                </c:pt>
                <c:pt idx="28514">
                  <c:v>117.63213570287699</c:v>
                </c:pt>
                <c:pt idx="28515">
                  <c:v>117.630083009638</c:v>
                </c:pt>
                <c:pt idx="28516">
                  <c:v>117.629155042333</c:v>
                </c:pt>
                <c:pt idx="28517">
                  <c:v>117.627250611797</c:v>
                </c:pt>
                <c:pt idx="28518">
                  <c:v>117.626521937042</c:v>
                </c:pt>
                <c:pt idx="28519">
                  <c:v>117.626331690603</c:v>
                </c:pt>
                <c:pt idx="28520">
                  <c:v>117.626069106247</c:v>
                </c:pt>
                <c:pt idx="28521">
                  <c:v>117.62571397899799</c:v>
                </c:pt>
                <c:pt idx="28522">
                  <c:v>117.62478484571299</c:v>
                </c:pt>
                <c:pt idx="28523">
                  <c:v>117.623158257773</c:v>
                </c:pt>
                <c:pt idx="28524">
                  <c:v>117.62238042282701</c:v>
                </c:pt>
                <c:pt idx="28525">
                  <c:v>117.620558116889</c:v>
                </c:pt>
                <c:pt idx="28526">
                  <c:v>117.612619019908</c:v>
                </c:pt>
                <c:pt idx="28527">
                  <c:v>117.61019292840299</c:v>
                </c:pt>
                <c:pt idx="28528">
                  <c:v>117.606152404231</c:v>
                </c:pt>
                <c:pt idx="28529">
                  <c:v>117.60165172697999</c:v>
                </c:pt>
                <c:pt idx="28530">
                  <c:v>117.600390009702</c:v>
                </c:pt>
                <c:pt idx="28531">
                  <c:v>117.600085860432</c:v>
                </c:pt>
                <c:pt idx="28532">
                  <c:v>117.59985063746799</c:v>
                </c:pt>
                <c:pt idx="28533">
                  <c:v>117.599820918338</c:v>
                </c:pt>
                <c:pt idx="28534">
                  <c:v>117.598268865774</c:v>
                </c:pt>
                <c:pt idx="28535">
                  <c:v>117.591103098665</c:v>
                </c:pt>
                <c:pt idx="28536">
                  <c:v>117.590803271759</c:v>
                </c:pt>
                <c:pt idx="28537">
                  <c:v>117.59044295419901</c:v>
                </c:pt>
                <c:pt idx="28538">
                  <c:v>117.585783337324</c:v>
                </c:pt>
                <c:pt idx="28539">
                  <c:v>117.585536286047</c:v>
                </c:pt>
                <c:pt idx="28540">
                  <c:v>117.585010279917</c:v>
                </c:pt>
                <c:pt idx="28541">
                  <c:v>117.58131918012501</c:v>
                </c:pt>
                <c:pt idx="28542">
                  <c:v>117.579367471967</c:v>
                </c:pt>
                <c:pt idx="28543">
                  <c:v>117.577949446421</c:v>
                </c:pt>
                <c:pt idx="28544">
                  <c:v>117.572268415655</c:v>
                </c:pt>
                <c:pt idx="28545">
                  <c:v>117.56829170358399</c:v>
                </c:pt>
                <c:pt idx="28546">
                  <c:v>117.568268686742</c:v>
                </c:pt>
                <c:pt idx="28547">
                  <c:v>117.56817230728799</c:v>
                </c:pt>
                <c:pt idx="28548">
                  <c:v>117.567723011032</c:v>
                </c:pt>
                <c:pt idx="28549">
                  <c:v>117.56728729566299</c:v>
                </c:pt>
                <c:pt idx="28550">
                  <c:v>117.56728656052</c:v>
                </c:pt>
                <c:pt idx="28551">
                  <c:v>117.56705013329</c:v>
                </c:pt>
                <c:pt idx="28552">
                  <c:v>117.56674257762199</c:v>
                </c:pt>
                <c:pt idx="28553">
                  <c:v>117.56563370806199</c:v>
                </c:pt>
                <c:pt idx="28554">
                  <c:v>117.56199223809099</c:v>
                </c:pt>
                <c:pt idx="28555">
                  <c:v>117.56140828837</c:v>
                </c:pt>
                <c:pt idx="28556">
                  <c:v>117.560863940652</c:v>
                </c:pt>
                <c:pt idx="28557">
                  <c:v>117.55977923041701</c:v>
                </c:pt>
                <c:pt idx="28558">
                  <c:v>117.55895907054</c:v>
                </c:pt>
                <c:pt idx="28559">
                  <c:v>117.55558881417799</c:v>
                </c:pt>
                <c:pt idx="28560">
                  <c:v>117.55431282252501</c:v>
                </c:pt>
                <c:pt idx="28561">
                  <c:v>117.547212953512</c:v>
                </c:pt>
                <c:pt idx="28562">
                  <c:v>117.54275479890801</c:v>
                </c:pt>
                <c:pt idx="28563">
                  <c:v>117.54202010726701</c:v>
                </c:pt>
                <c:pt idx="28564">
                  <c:v>117.54072577297801</c:v>
                </c:pt>
                <c:pt idx="28565">
                  <c:v>117.53992115233</c:v>
                </c:pt>
                <c:pt idx="28566">
                  <c:v>117.539634569893</c:v>
                </c:pt>
                <c:pt idx="28567">
                  <c:v>117.536177133199</c:v>
                </c:pt>
                <c:pt idx="28568">
                  <c:v>117.533469066138</c:v>
                </c:pt>
                <c:pt idx="28569">
                  <c:v>117.53186745642201</c:v>
                </c:pt>
                <c:pt idx="28570">
                  <c:v>117.530110538068</c:v>
                </c:pt>
                <c:pt idx="28571">
                  <c:v>117.524254431872</c:v>
                </c:pt>
                <c:pt idx="28572">
                  <c:v>117.523675566843</c:v>
                </c:pt>
                <c:pt idx="28573">
                  <c:v>117.523118528902</c:v>
                </c:pt>
                <c:pt idx="28574">
                  <c:v>117.519495393984</c:v>
                </c:pt>
                <c:pt idx="28575">
                  <c:v>117.51939033498201</c:v>
                </c:pt>
                <c:pt idx="28576">
                  <c:v>117.51922539672</c:v>
                </c:pt>
                <c:pt idx="28577">
                  <c:v>117.518721570965</c:v>
                </c:pt>
                <c:pt idx="28578">
                  <c:v>117.517867742034</c:v>
                </c:pt>
                <c:pt idx="28579">
                  <c:v>117.516419447549</c:v>
                </c:pt>
                <c:pt idx="28580">
                  <c:v>117.515162904531</c:v>
                </c:pt>
                <c:pt idx="28581">
                  <c:v>117.51490757387801</c:v>
                </c:pt>
                <c:pt idx="28582">
                  <c:v>117.51426435571599</c:v>
                </c:pt>
                <c:pt idx="28583">
                  <c:v>117.513446126575</c:v>
                </c:pt>
                <c:pt idx="28584">
                  <c:v>117.513371916049</c:v>
                </c:pt>
                <c:pt idx="28585">
                  <c:v>117.51188078021499</c:v>
                </c:pt>
                <c:pt idx="28586">
                  <c:v>117.51099018196</c:v>
                </c:pt>
                <c:pt idx="28587">
                  <c:v>117.509395271008</c:v>
                </c:pt>
                <c:pt idx="28588">
                  <c:v>117.509158920483</c:v>
                </c:pt>
                <c:pt idx="28589">
                  <c:v>117.509049801953</c:v>
                </c:pt>
                <c:pt idx="28590">
                  <c:v>117.509045503243</c:v>
                </c:pt>
                <c:pt idx="28591">
                  <c:v>117.50902255718501</c:v>
                </c:pt>
                <c:pt idx="28592">
                  <c:v>117.508498733997</c:v>
                </c:pt>
                <c:pt idx="28593">
                  <c:v>117.50788784280201</c:v>
                </c:pt>
                <c:pt idx="28594">
                  <c:v>117.50746734837</c:v>
                </c:pt>
                <c:pt idx="28595">
                  <c:v>117.506711088241</c:v>
                </c:pt>
                <c:pt idx="28596">
                  <c:v>117.506458306266</c:v>
                </c:pt>
                <c:pt idx="28597">
                  <c:v>117.506119082194</c:v>
                </c:pt>
                <c:pt idx="28598">
                  <c:v>117.505398006506</c:v>
                </c:pt>
                <c:pt idx="28599">
                  <c:v>117.505242593023</c:v>
                </c:pt>
                <c:pt idx="28600">
                  <c:v>117.503607240283</c:v>
                </c:pt>
                <c:pt idx="28601">
                  <c:v>117.50323820207301</c:v>
                </c:pt>
                <c:pt idx="28602">
                  <c:v>117.501541398006</c:v>
                </c:pt>
                <c:pt idx="28603">
                  <c:v>117.500958721054</c:v>
                </c:pt>
                <c:pt idx="28604">
                  <c:v>117.50025930859999</c:v>
                </c:pt>
                <c:pt idx="28605">
                  <c:v>117.497446630016</c:v>
                </c:pt>
                <c:pt idx="28606">
                  <c:v>117.49734802384501</c:v>
                </c:pt>
                <c:pt idx="28607">
                  <c:v>117.49720815196901</c:v>
                </c:pt>
                <c:pt idx="28608">
                  <c:v>117.495995416887</c:v>
                </c:pt>
                <c:pt idx="28609">
                  <c:v>117.495687590177</c:v>
                </c:pt>
                <c:pt idx="28610">
                  <c:v>117.495303810747</c:v>
                </c:pt>
                <c:pt idx="28611">
                  <c:v>117.495101283073</c:v>
                </c:pt>
                <c:pt idx="28612">
                  <c:v>117.493793491001</c:v>
                </c:pt>
                <c:pt idx="28613">
                  <c:v>117.49066428432501</c:v>
                </c:pt>
                <c:pt idx="28614">
                  <c:v>117.488731870986</c:v>
                </c:pt>
                <c:pt idx="28615">
                  <c:v>117.48812709651401</c:v>
                </c:pt>
                <c:pt idx="28616">
                  <c:v>117.48804147308999</c:v>
                </c:pt>
                <c:pt idx="28617">
                  <c:v>117.488040907087</c:v>
                </c:pt>
                <c:pt idx="28618">
                  <c:v>117.48662863816899</c:v>
                </c:pt>
                <c:pt idx="28619">
                  <c:v>117.484077234286</c:v>
                </c:pt>
                <c:pt idx="28620">
                  <c:v>117.48337488058399</c:v>
                </c:pt>
                <c:pt idx="28621">
                  <c:v>117.477400209316</c:v>
                </c:pt>
                <c:pt idx="28622">
                  <c:v>117.477070207631</c:v>
                </c:pt>
                <c:pt idx="28623">
                  <c:v>117.475705126515</c:v>
                </c:pt>
                <c:pt idx="28624">
                  <c:v>117.474310110944</c:v>
                </c:pt>
                <c:pt idx="28625">
                  <c:v>117.470076190434</c:v>
                </c:pt>
                <c:pt idx="28626">
                  <c:v>117.469107359183</c:v>
                </c:pt>
                <c:pt idx="28627">
                  <c:v>117.468316096031</c:v>
                </c:pt>
                <c:pt idx="28628">
                  <c:v>117.46794773550801</c:v>
                </c:pt>
                <c:pt idx="28629">
                  <c:v>117.46741078271</c:v>
                </c:pt>
                <c:pt idx="28630">
                  <c:v>117.46580261788201</c:v>
                </c:pt>
                <c:pt idx="28631">
                  <c:v>117.465758561003</c:v>
                </c:pt>
                <c:pt idx="28632">
                  <c:v>117.465694566594</c:v>
                </c:pt>
                <c:pt idx="28633">
                  <c:v>117.46543194968901</c:v>
                </c:pt>
                <c:pt idx="28634">
                  <c:v>117.46519798855</c:v>
                </c:pt>
                <c:pt idx="28635">
                  <c:v>117.46475764270301</c:v>
                </c:pt>
                <c:pt idx="28636">
                  <c:v>117.464235926868</c:v>
                </c:pt>
                <c:pt idx="28637">
                  <c:v>117.463851361664</c:v>
                </c:pt>
                <c:pt idx="28638">
                  <c:v>117.463821172246</c:v>
                </c:pt>
                <c:pt idx="28639">
                  <c:v>117.46381079466001</c:v>
                </c:pt>
                <c:pt idx="28640">
                  <c:v>117.461220894848</c:v>
                </c:pt>
                <c:pt idx="28641">
                  <c:v>117.46018336612801</c:v>
                </c:pt>
                <c:pt idx="28642">
                  <c:v>117.459291768081</c:v>
                </c:pt>
                <c:pt idx="28643">
                  <c:v>117.459028135735</c:v>
                </c:pt>
                <c:pt idx="28644">
                  <c:v>117.45658155949999</c:v>
                </c:pt>
                <c:pt idx="28645">
                  <c:v>117.45456687752799</c:v>
                </c:pt>
                <c:pt idx="28646">
                  <c:v>117.45455655060699</c:v>
                </c:pt>
                <c:pt idx="28647">
                  <c:v>117.45421169110899</c:v>
                </c:pt>
                <c:pt idx="28648">
                  <c:v>117.45415814755</c:v>
                </c:pt>
                <c:pt idx="28649">
                  <c:v>117.44920249368199</c:v>
                </c:pt>
                <c:pt idx="28650">
                  <c:v>117.447533461997</c:v>
                </c:pt>
                <c:pt idx="28651">
                  <c:v>117.44717996638001</c:v>
                </c:pt>
                <c:pt idx="28652">
                  <c:v>117.447110194727</c:v>
                </c:pt>
                <c:pt idx="28653">
                  <c:v>117.446838695127</c:v>
                </c:pt>
                <c:pt idx="28654">
                  <c:v>117.44676114712399</c:v>
                </c:pt>
                <c:pt idx="28655">
                  <c:v>117.44628334152701</c:v>
                </c:pt>
                <c:pt idx="28656">
                  <c:v>117.44494932847201</c:v>
                </c:pt>
                <c:pt idx="28657">
                  <c:v>117.444835236811</c:v>
                </c:pt>
                <c:pt idx="28658">
                  <c:v>117.444176467256</c:v>
                </c:pt>
                <c:pt idx="28659">
                  <c:v>117.44200489762601</c:v>
                </c:pt>
                <c:pt idx="28660">
                  <c:v>117.44194199251601</c:v>
                </c:pt>
                <c:pt idx="28661">
                  <c:v>117.441633890999</c:v>
                </c:pt>
                <c:pt idx="28662">
                  <c:v>117.44042699829301</c:v>
                </c:pt>
                <c:pt idx="28663">
                  <c:v>117.439806153192</c:v>
                </c:pt>
                <c:pt idx="28664">
                  <c:v>117.438064664807</c:v>
                </c:pt>
                <c:pt idx="28665">
                  <c:v>117.437448113445</c:v>
                </c:pt>
                <c:pt idx="28666">
                  <c:v>117.436994535317</c:v>
                </c:pt>
                <c:pt idx="28667">
                  <c:v>117.436451293136</c:v>
                </c:pt>
                <c:pt idx="28668">
                  <c:v>117.435230518137</c:v>
                </c:pt>
                <c:pt idx="28669">
                  <c:v>117.43512997758</c:v>
                </c:pt>
                <c:pt idx="28670">
                  <c:v>117.43388908715001</c:v>
                </c:pt>
                <c:pt idx="28671">
                  <c:v>117.433747277666</c:v>
                </c:pt>
                <c:pt idx="28672">
                  <c:v>117.432410328949</c:v>
                </c:pt>
                <c:pt idx="28673">
                  <c:v>117.428622554528</c:v>
                </c:pt>
                <c:pt idx="28674">
                  <c:v>117.427443824054</c:v>
                </c:pt>
                <c:pt idx="28675">
                  <c:v>117.42692594792</c:v>
                </c:pt>
                <c:pt idx="28676">
                  <c:v>117.426052203797</c:v>
                </c:pt>
                <c:pt idx="28677">
                  <c:v>117.42590505428301</c:v>
                </c:pt>
                <c:pt idx="28678">
                  <c:v>117.42534283275999</c:v>
                </c:pt>
                <c:pt idx="28679">
                  <c:v>117.425096257616</c:v>
                </c:pt>
                <c:pt idx="28680">
                  <c:v>117.424558819955</c:v>
                </c:pt>
                <c:pt idx="28681">
                  <c:v>117.420844982909</c:v>
                </c:pt>
                <c:pt idx="28682">
                  <c:v>117.420593446773</c:v>
                </c:pt>
                <c:pt idx="28683">
                  <c:v>117.420265190344</c:v>
                </c:pt>
                <c:pt idx="28684">
                  <c:v>117.419464721756</c:v>
                </c:pt>
                <c:pt idx="28685">
                  <c:v>117.418981063613</c:v>
                </c:pt>
                <c:pt idx="28686">
                  <c:v>117.417034043668</c:v>
                </c:pt>
                <c:pt idx="28687">
                  <c:v>117.416988044532</c:v>
                </c:pt>
                <c:pt idx="28688">
                  <c:v>117.416717010366</c:v>
                </c:pt>
                <c:pt idx="28689">
                  <c:v>117.416712133416</c:v>
                </c:pt>
                <c:pt idx="28690">
                  <c:v>117.415988150793</c:v>
                </c:pt>
                <c:pt idx="28691">
                  <c:v>117.414254335609</c:v>
                </c:pt>
                <c:pt idx="28692">
                  <c:v>117.41414211700599</c:v>
                </c:pt>
                <c:pt idx="28693">
                  <c:v>117.411407350253</c:v>
                </c:pt>
                <c:pt idx="28694">
                  <c:v>117.41003874821899</c:v>
                </c:pt>
                <c:pt idx="28695">
                  <c:v>117.407949931418</c:v>
                </c:pt>
                <c:pt idx="28696">
                  <c:v>117.40767864720701</c:v>
                </c:pt>
                <c:pt idx="28697">
                  <c:v>117.40761058843</c:v>
                </c:pt>
                <c:pt idx="28698">
                  <c:v>117.40563925983901</c:v>
                </c:pt>
                <c:pt idx="28699">
                  <c:v>117.40534321289</c:v>
                </c:pt>
                <c:pt idx="28700">
                  <c:v>117.403711965388</c:v>
                </c:pt>
                <c:pt idx="28701">
                  <c:v>117.400942414401</c:v>
                </c:pt>
                <c:pt idx="28702">
                  <c:v>117.400359800689</c:v>
                </c:pt>
                <c:pt idx="28703">
                  <c:v>117.40021888190201</c:v>
                </c:pt>
                <c:pt idx="28704">
                  <c:v>117.398816651556</c:v>
                </c:pt>
                <c:pt idx="28705">
                  <c:v>117.396244649251</c:v>
                </c:pt>
                <c:pt idx="28706">
                  <c:v>117.395144761987</c:v>
                </c:pt>
                <c:pt idx="28707">
                  <c:v>117.39463998801099</c:v>
                </c:pt>
                <c:pt idx="28708">
                  <c:v>117.393955968987</c:v>
                </c:pt>
                <c:pt idx="28709">
                  <c:v>117.392662357993</c:v>
                </c:pt>
                <c:pt idx="28710">
                  <c:v>117.392493998988</c:v>
                </c:pt>
                <c:pt idx="28711">
                  <c:v>117.386718777871</c:v>
                </c:pt>
                <c:pt idx="28712">
                  <c:v>117.386705610341</c:v>
                </c:pt>
                <c:pt idx="28713">
                  <c:v>117.386646017983</c:v>
                </c:pt>
                <c:pt idx="28714">
                  <c:v>117.384367044542</c:v>
                </c:pt>
                <c:pt idx="28715">
                  <c:v>117.38348438363199</c:v>
                </c:pt>
                <c:pt idx="28716">
                  <c:v>117.38095842355099</c:v>
                </c:pt>
                <c:pt idx="28717">
                  <c:v>117.377688527085</c:v>
                </c:pt>
                <c:pt idx="28718">
                  <c:v>117.376014899776</c:v>
                </c:pt>
                <c:pt idx="28719">
                  <c:v>117.372870782726</c:v>
                </c:pt>
                <c:pt idx="28720">
                  <c:v>117.372124582723</c:v>
                </c:pt>
                <c:pt idx="28721">
                  <c:v>117.37198776762401</c:v>
                </c:pt>
                <c:pt idx="28722">
                  <c:v>117.370265607025</c:v>
                </c:pt>
                <c:pt idx="28723">
                  <c:v>117.367822479363</c:v>
                </c:pt>
                <c:pt idx="28724">
                  <c:v>117.36317133559</c:v>
                </c:pt>
                <c:pt idx="28725">
                  <c:v>117.36249714228801</c:v>
                </c:pt>
                <c:pt idx="28726">
                  <c:v>117.36108860079401</c:v>
                </c:pt>
                <c:pt idx="28727">
                  <c:v>117.35838539716001</c:v>
                </c:pt>
                <c:pt idx="28728">
                  <c:v>117.358338114863</c:v>
                </c:pt>
                <c:pt idx="28729">
                  <c:v>117.35831621962799</c:v>
                </c:pt>
                <c:pt idx="28730">
                  <c:v>117.356208915788</c:v>
                </c:pt>
                <c:pt idx="28731">
                  <c:v>117.35548885874</c:v>
                </c:pt>
                <c:pt idx="28732">
                  <c:v>117.35539768814699</c:v>
                </c:pt>
                <c:pt idx="28733">
                  <c:v>117.353283734916</c:v>
                </c:pt>
                <c:pt idx="28734">
                  <c:v>117.350197192026</c:v>
                </c:pt>
                <c:pt idx="28735">
                  <c:v>117.34925967292</c:v>
                </c:pt>
                <c:pt idx="28736">
                  <c:v>117.348922426296</c:v>
                </c:pt>
                <c:pt idx="28737">
                  <c:v>117.34740370073899</c:v>
                </c:pt>
                <c:pt idx="28738">
                  <c:v>117.34680559036499</c:v>
                </c:pt>
                <c:pt idx="28739">
                  <c:v>117.343985623991</c:v>
                </c:pt>
                <c:pt idx="28740">
                  <c:v>117.343885788132</c:v>
                </c:pt>
                <c:pt idx="28741">
                  <c:v>117.343512076306</c:v>
                </c:pt>
                <c:pt idx="28742">
                  <c:v>117.34349307697801</c:v>
                </c:pt>
                <c:pt idx="28743">
                  <c:v>117.343067112604</c:v>
                </c:pt>
                <c:pt idx="28744">
                  <c:v>117.343020748634</c:v>
                </c:pt>
                <c:pt idx="28745">
                  <c:v>117.34223614213499</c:v>
                </c:pt>
                <c:pt idx="28746">
                  <c:v>117.342227409248</c:v>
                </c:pt>
                <c:pt idx="28747">
                  <c:v>117.341167215787</c:v>
                </c:pt>
                <c:pt idx="28748">
                  <c:v>117.340245782127</c:v>
                </c:pt>
                <c:pt idx="28749">
                  <c:v>117.33765385674501</c:v>
                </c:pt>
                <c:pt idx="28750">
                  <c:v>117.33742637387201</c:v>
                </c:pt>
                <c:pt idx="28751">
                  <c:v>117.33708937909999</c:v>
                </c:pt>
                <c:pt idx="28752">
                  <c:v>117.334137546516</c:v>
                </c:pt>
                <c:pt idx="28753">
                  <c:v>117.33317350384699</c:v>
                </c:pt>
                <c:pt idx="28754">
                  <c:v>117.333155303968</c:v>
                </c:pt>
                <c:pt idx="28755">
                  <c:v>117.332821453942</c:v>
                </c:pt>
                <c:pt idx="28756">
                  <c:v>117.33227804096001</c:v>
                </c:pt>
                <c:pt idx="28757">
                  <c:v>117.331804319037</c:v>
                </c:pt>
                <c:pt idx="28758">
                  <c:v>117.331768098292</c:v>
                </c:pt>
                <c:pt idx="28759">
                  <c:v>117.329378295723</c:v>
                </c:pt>
                <c:pt idx="28760">
                  <c:v>117.325954262427</c:v>
                </c:pt>
                <c:pt idx="28761">
                  <c:v>117.32575758353801</c:v>
                </c:pt>
                <c:pt idx="28762">
                  <c:v>117.32569865057</c:v>
                </c:pt>
                <c:pt idx="28763">
                  <c:v>117.325570028965</c:v>
                </c:pt>
                <c:pt idx="28764">
                  <c:v>117.32532638943999</c:v>
                </c:pt>
                <c:pt idx="28765">
                  <c:v>117.324772450944</c:v>
                </c:pt>
                <c:pt idx="28766">
                  <c:v>117.32462165563901</c:v>
                </c:pt>
                <c:pt idx="28767">
                  <c:v>117.32455442583399</c:v>
                </c:pt>
                <c:pt idx="28768">
                  <c:v>117.32451068137399</c:v>
                </c:pt>
                <c:pt idx="28769">
                  <c:v>117.32419382393201</c:v>
                </c:pt>
                <c:pt idx="28770">
                  <c:v>117.32395628207399</c:v>
                </c:pt>
                <c:pt idx="28771">
                  <c:v>117.3238869138</c:v>
                </c:pt>
                <c:pt idx="28772">
                  <c:v>117.323797763472</c:v>
                </c:pt>
                <c:pt idx="28773">
                  <c:v>117.323786965915</c:v>
                </c:pt>
                <c:pt idx="28774">
                  <c:v>117.323747648305</c:v>
                </c:pt>
                <c:pt idx="28775">
                  <c:v>117.32364815021801</c:v>
                </c:pt>
                <c:pt idx="28776">
                  <c:v>117.323582797139</c:v>
                </c:pt>
                <c:pt idx="28777">
                  <c:v>117.323532724953</c:v>
                </c:pt>
                <c:pt idx="28778">
                  <c:v>117.323515379621</c:v>
                </c:pt>
                <c:pt idx="28779">
                  <c:v>117.323332271795</c:v>
                </c:pt>
                <c:pt idx="28780">
                  <c:v>117.322970933899</c:v>
                </c:pt>
                <c:pt idx="28781">
                  <c:v>117.32295061392099</c:v>
                </c:pt>
                <c:pt idx="28782">
                  <c:v>117.32281793498299</c:v>
                </c:pt>
                <c:pt idx="28783">
                  <c:v>117.32261380080099</c:v>
                </c:pt>
                <c:pt idx="28784">
                  <c:v>117.322324497734</c:v>
                </c:pt>
                <c:pt idx="28785">
                  <c:v>117.322243395821</c:v>
                </c:pt>
                <c:pt idx="28786">
                  <c:v>117.322165035176</c:v>
                </c:pt>
                <c:pt idx="28787">
                  <c:v>117.32204771443401</c:v>
                </c:pt>
                <c:pt idx="28788">
                  <c:v>117.321904711019</c:v>
                </c:pt>
                <c:pt idx="28789">
                  <c:v>117.321568325513</c:v>
                </c:pt>
                <c:pt idx="28790">
                  <c:v>117.320121994902</c:v>
                </c:pt>
                <c:pt idx="28791">
                  <c:v>117.319809131488</c:v>
                </c:pt>
                <c:pt idx="28792">
                  <c:v>117.31934110215199</c:v>
                </c:pt>
                <c:pt idx="28793">
                  <c:v>117.318592235517</c:v>
                </c:pt>
                <c:pt idx="28794">
                  <c:v>117.317815036897</c:v>
                </c:pt>
                <c:pt idx="28795">
                  <c:v>117.317727103602</c:v>
                </c:pt>
                <c:pt idx="28796">
                  <c:v>117.31690779428401</c:v>
                </c:pt>
                <c:pt idx="28797">
                  <c:v>117.31596956259899</c:v>
                </c:pt>
                <c:pt idx="28798">
                  <c:v>117.31563381378901</c:v>
                </c:pt>
                <c:pt idx="28799">
                  <c:v>117.314895593505</c:v>
                </c:pt>
                <c:pt idx="28800">
                  <c:v>117.313207183781</c:v>
                </c:pt>
                <c:pt idx="28801">
                  <c:v>117.312158360268</c:v>
                </c:pt>
                <c:pt idx="28802">
                  <c:v>117.312098623727</c:v>
                </c:pt>
                <c:pt idx="28803">
                  <c:v>117.310392205337</c:v>
                </c:pt>
                <c:pt idx="28804">
                  <c:v>117.31017079439</c:v>
                </c:pt>
                <c:pt idx="28805">
                  <c:v>117.31012736470799</c:v>
                </c:pt>
                <c:pt idx="28806">
                  <c:v>117.31004460851101</c:v>
                </c:pt>
                <c:pt idx="28807">
                  <c:v>117.309533328066</c:v>
                </c:pt>
                <c:pt idx="28808">
                  <c:v>117.309300258403</c:v>
                </c:pt>
                <c:pt idx="28809">
                  <c:v>117.308918525774</c:v>
                </c:pt>
                <c:pt idx="28810">
                  <c:v>117.30840548024899</c:v>
                </c:pt>
                <c:pt idx="28811">
                  <c:v>117.30833549836601</c:v>
                </c:pt>
                <c:pt idx="28812">
                  <c:v>117.30825879787299</c:v>
                </c:pt>
                <c:pt idx="28813">
                  <c:v>117.308120237054</c:v>
                </c:pt>
                <c:pt idx="28814">
                  <c:v>117.30735042483001</c:v>
                </c:pt>
                <c:pt idx="28815">
                  <c:v>117.306665681314</c:v>
                </c:pt>
                <c:pt idx="28816">
                  <c:v>117.306584396552</c:v>
                </c:pt>
                <c:pt idx="28817">
                  <c:v>117.306360132769</c:v>
                </c:pt>
                <c:pt idx="28818">
                  <c:v>117.306357910077</c:v>
                </c:pt>
                <c:pt idx="28819">
                  <c:v>117.30622130078</c:v>
                </c:pt>
                <c:pt idx="28820">
                  <c:v>117.30607213079099</c:v>
                </c:pt>
                <c:pt idx="28821">
                  <c:v>117.306039548768</c:v>
                </c:pt>
                <c:pt idx="28822">
                  <c:v>117.30581225374701</c:v>
                </c:pt>
                <c:pt idx="28823">
                  <c:v>117.30569144522499</c:v>
                </c:pt>
                <c:pt idx="28824">
                  <c:v>117.304724786606</c:v>
                </c:pt>
                <c:pt idx="28825">
                  <c:v>117.30457334985201</c:v>
                </c:pt>
                <c:pt idx="28826">
                  <c:v>117.304546066405</c:v>
                </c:pt>
                <c:pt idx="28827">
                  <c:v>117.30428962090301</c:v>
                </c:pt>
                <c:pt idx="28828">
                  <c:v>117.304221108186</c:v>
                </c:pt>
                <c:pt idx="28829">
                  <c:v>117.30414563268801</c:v>
                </c:pt>
                <c:pt idx="28830">
                  <c:v>117.30364780159501</c:v>
                </c:pt>
                <c:pt idx="28831">
                  <c:v>117.303628406781</c:v>
                </c:pt>
                <c:pt idx="28832">
                  <c:v>117.303559725247</c:v>
                </c:pt>
                <c:pt idx="28833">
                  <c:v>117.303425726339</c:v>
                </c:pt>
                <c:pt idx="28834">
                  <c:v>117.302909511531</c:v>
                </c:pt>
                <c:pt idx="28835">
                  <c:v>117.302722356042</c:v>
                </c:pt>
                <c:pt idx="28836">
                  <c:v>117.30261688302799</c:v>
                </c:pt>
                <c:pt idx="28837">
                  <c:v>117.30255901900701</c:v>
                </c:pt>
                <c:pt idx="28838">
                  <c:v>117.302536118399</c:v>
                </c:pt>
                <c:pt idx="28839">
                  <c:v>117.302469717153</c:v>
                </c:pt>
                <c:pt idx="28840">
                  <c:v>117.30237152453201</c:v>
                </c:pt>
                <c:pt idx="28841">
                  <c:v>117.30231780465201</c:v>
                </c:pt>
                <c:pt idx="28842">
                  <c:v>117.30227980823901</c:v>
                </c:pt>
                <c:pt idx="28843">
                  <c:v>117.302152773076</c:v>
                </c:pt>
                <c:pt idx="28844">
                  <c:v>117.30204729165099</c:v>
                </c:pt>
                <c:pt idx="28845">
                  <c:v>117.301901867781</c:v>
                </c:pt>
                <c:pt idx="28846">
                  <c:v>117.301797923047</c:v>
                </c:pt>
                <c:pt idx="28847">
                  <c:v>117.301788456038</c:v>
                </c:pt>
                <c:pt idx="28848">
                  <c:v>117.301702307119</c:v>
                </c:pt>
                <c:pt idx="28849">
                  <c:v>117.301657655086</c:v>
                </c:pt>
                <c:pt idx="28850">
                  <c:v>117.301592041462</c:v>
                </c:pt>
                <c:pt idx="28851">
                  <c:v>117.301301387634</c:v>
                </c:pt>
                <c:pt idx="28852">
                  <c:v>117.301218187738</c:v>
                </c:pt>
                <c:pt idx="28853">
                  <c:v>117.301142069942</c:v>
                </c:pt>
                <c:pt idx="28854">
                  <c:v>117.300904537029</c:v>
                </c:pt>
                <c:pt idx="28855">
                  <c:v>117.300755775883</c:v>
                </c:pt>
                <c:pt idx="28856">
                  <c:v>117.299740826069</c:v>
                </c:pt>
                <c:pt idx="28857">
                  <c:v>117.298266959599</c:v>
                </c:pt>
                <c:pt idx="28858">
                  <c:v>117.297909112017</c:v>
                </c:pt>
                <c:pt idx="28859">
                  <c:v>117.29790383524799</c:v>
                </c:pt>
                <c:pt idx="28860">
                  <c:v>117.297675298889</c:v>
                </c:pt>
                <c:pt idx="28861">
                  <c:v>117.29704175648899</c:v>
                </c:pt>
                <c:pt idx="28862">
                  <c:v>117.296235467927</c:v>
                </c:pt>
                <c:pt idx="28863">
                  <c:v>117.295761374454</c:v>
                </c:pt>
                <c:pt idx="28864">
                  <c:v>117.29428910919501</c:v>
                </c:pt>
                <c:pt idx="28865">
                  <c:v>117.294278609778</c:v>
                </c:pt>
                <c:pt idx="28866">
                  <c:v>117.294139449253</c:v>
                </c:pt>
                <c:pt idx="28867">
                  <c:v>117.293807590765</c:v>
                </c:pt>
                <c:pt idx="28868">
                  <c:v>117.293511399908</c:v>
                </c:pt>
                <c:pt idx="28869">
                  <c:v>117.292898555474</c:v>
                </c:pt>
                <c:pt idx="28870">
                  <c:v>117.290574796903</c:v>
                </c:pt>
                <c:pt idx="28871">
                  <c:v>117.289672916741</c:v>
                </c:pt>
                <c:pt idx="28872">
                  <c:v>117.289602565894</c:v>
                </c:pt>
                <c:pt idx="28873">
                  <c:v>117.28926625244701</c:v>
                </c:pt>
                <c:pt idx="28874">
                  <c:v>117.289247660917</c:v>
                </c:pt>
                <c:pt idx="28875">
                  <c:v>117.28922616045701</c:v>
                </c:pt>
                <c:pt idx="28876">
                  <c:v>117.288293001772</c:v>
                </c:pt>
                <c:pt idx="28877">
                  <c:v>117.287935796695</c:v>
                </c:pt>
                <c:pt idx="28878">
                  <c:v>117.28785183872699</c:v>
                </c:pt>
                <c:pt idx="28879">
                  <c:v>117.28696651295699</c:v>
                </c:pt>
                <c:pt idx="28880">
                  <c:v>117.28588462513601</c:v>
                </c:pt>
                <c:pt idx="28881">
                  <c:v>117.285778852543</c:v>
                </c:pt>
                <c:pt idx="28882">
                  <c:v>117.28523861161</c:v>
                </c:pt>
                <c:pt idx="28883">
                  <c:v>117.28458385238901</c:v>
                </c:pt>
                <c:pt idx="28884">
                  <c:v>117.28425508308599</c:v>
                </c:pt>
                <c:pt idx="28885">
                  <c:v>117.283787777486</c:v>
                </c:pt>
                <c:pt idx="28886">
                  <c:v>117.282753290019</c:v>
                </c:pt>
                <c:pt idx="28887">
                  <c:v>117.28271675366901</c:v>
                </c:pt>
                <c:pt idx="28888">
                  <c:v>117.282133958771</c:v>
                </c:pt>
                <c:pt idx="28889">
                  <c:v>117.281930157658</c:v>
                </c:pt>
                <c:pt idx="28890">
                  <c:v>117.281794497224</c:v>
                </c:pt>
                <c:pt idx="28891">
                  <c:v>117.281578108633</c:v>
                </c:pt>
                <c:pt idx="28892">
                  <c:v>117.281452834047</c:v>
                </c:pt>
                <c:pt idx="28893">
                  <c:v>117.281255067747</c:v>
                </c:pt>
                <c:pt idx="28894">
                  <c:v>117.28077991241</c:v>
                </c:pt>
                <c:pt idx="28895">
                  <c:v>117.280741850357</c:v>
                </c:pt>
                <c:pt idx="28896">
                  <c:v>117.28068397363501</c:v>
                </c:pt>
                <c:pt idx="28897">
                  <c:v>117.280390216136</c:v>
                </c:pt>
                <c:pt idx="28898">
                  <c:v>117.280351397085</c:v>
                </c:pt>
                <c:pt idx="28899">
                  <c:v>117.279576908981</c:v>
                </c:pt>
                <c:pt idx="28900">
                  <c:v>117.27895353047199</c:v>
                </c:pt>
                <c:pt idx="28901">
                  <c:v>117.27887084484399</c:v>
                </c:pt>
                <c:pt idx="28902">
                  <c:v>117.27853859704</c:v>
                </c:pt>
                <c:pt idx="28903">
                  <c:v>117.276303808563</c:v>
                </c:pt>
                <c:pt idx="28904">
                  <c:v>117.275375687961</c:v>
                </c:pt>
                <c:pt idx="28905">
                  <c:v>117.27439940961099</c:v>
                </c:pt>
                <c:pt idx="28906">
                  <c:v>117.273378094544</c:v>
                </c:pt>
                <c:pt idx="28907">
                  <c:v>117.272398761766</c:v>
                </c:pt>
                <c:pt idx="28908">
                  <c:v>117.27076875335</c:v>
                </c:pt>
                <c:pt idx="28909">
                  <c:v>117.270696208584</c:v>
                </c:pt>
                <c:pt idx="28910">
                  <c:v>117.27048187854</c:v>
                </c:pt>
                <c:pt idx="28911">
                  <c:v>117.27004268875</c:v>
                </c:pt>
                <c:pt idx="28912">
                  <c:v>117.27002899163899</c:v>
                </c:pt>
                <c:pt idx="28913">
                  <c:v>117.26967931795301</c:v>
                </c:pt>
                <c:pt idx="28914">
                  <c:v>117.26855533116201</c:v>
                </c:pt>
                <c:pt idx="28915">
                  <c:v>117.264080616025</c:v>
                </c:pt>
                <c:pt idx="28916">
                  <c:v>117.26202081959801</c:v>
                </c:pt>
                <c:pt idx="28917">
                  <c:v>117.261805732064</c:v>
                </c:pt>
                <c:pt idx="28918">
                  <c:v>117.261453202426</c:v>
                </c:pt>
                <c:pt idx="28919">
                  <c:v>117.260685583422</c:v>
                </c:pt>
                <c:pt idx="28920">
                  <c:v>117.260619346992</c:v>
                </c:pt>
                <c:pt idx="28921">
                  <c:v>117.26031836803899</c:v>
                </c:pt>
                <c:pt idx="28922">
                  <c:v>117.258876475554</c:v>
                </c:pt>
                <c:pt idx="28923">
                  <c:v>117.258813391481</c:v>
                </c:pt>
                <c:pt idx="28924">
                  <c:v>117.258482165285</c:v>
                </c:pt>
                <c:pt idx="28925">
                  <c:v>117.258288437442</c:v>
                </c:pt>
                <c:pt idx="28926">
                  <c:v>117.257906331078</c:v>
                </c:pt>
                <c:pt idx="28927">
                  <c:v>117.257556487299</c:v>
                </c:pt>
                <c:pt idx="28928">
                  <c:v>117.257099916282</c:v>
                </c:pt>
                <c:pt idx="28929">
                  <c:v>117.25697267646601</c:v>
                </c:pt>
                <c:pt idx="28930">
                  <c:v>117.256549684131</c:v>
                </c:pt>
                <c:pt idx="28931">
                  <c:v>117.256527423732</c:v>
                </c:pt>
                <c:pt idx="28932">
                  <c:v>117.25636622322</c:v>
                </c:pt>
                <c:pt idx="28933">
                  <c:v>117.255078114632</c:v>
                </c:pt>
                <c:pt idx="28934">
                  <c:v>117.25071366179201</c:v>
                </c:pt>
                <c:pt idx="28935">
                  <c:v>117.250298362565</c:v>
                </c:pt>
                <c:pt idx="28936">
                  <c:v>117.24932735296601</c:v>
                </c:pt>
                <c:pt idx="28937">
                  <c:v>117.249168971234</c:v>
                </c:pt>
                <c:pt idx="28938">
                  <c:v>117.24904486656899</c:v>
                </c:pt>
                <c:pt idx="28939">
                  <c:v>117.24859312756099</c:v>
                </c:pt>
                <c:pt idx="28940">
                  <c:v>117.244455256435</c:v>
                </c:pt>
                <c:pt idx="28941">
                  <c:v>117.243265610433</c:v>
                </c:pt>
                <c:pt idx="28942">
                  <c:v>117.242891671717</c:v>
                </c:pt>
                <c:pt idx="28943">
                  <c:v>117.24013894773</c:v>
                </c:pt>
                <c:pt idx="28944">
                  <c:v>117.23982136275301</c:v>
                </c:pt>
                <c:pt idx="28945">
                  <c:v>117.23955249527801</c:v>
                </c:pt>
                <c:pt idx="28946">
                  <c:v>117.238526739851</c:v>
                </c:pt>
                <c:pt idx="28947">
                  <c:v>117.238513555625</c:v>
                </c:pt>
                <c:pt idx="28948">
                  <c:v>117.23798524642299</c:v>
                </c:pt>
                <c:pt idx="28949">
                  <c:v>117.23690586306</c:v>
                </c:pt>
                <c:pt idx="28950">
                  <c:v>117.236777996426</c:v>
                </c:pt>
                <c:pt idx="28951">
                  <c:v>117.23631776264899</c:v>
                </c:pt>
                <c:pt idx="28952">
                  <c:v>117.233058905074</c:v>
                </c:pt>
                <c:pt idx="28953">
                  <c:v>117.232106100652</c:v>
                </c:pt>
                <c:pt idx="28954">
                  <c:v>117.23175480825201</c:v>
                </c:pt>
                <c:pt idx="28955">
                  <c:v>117.22809770203</c:v>
                </c:pt>
                <c:pt idx="28956">
                  <c:v>117.22790374176</c:v>
                </c:pt>
                <c:pt idx="28957">
                  <c:v>117.22783399482201</c:v>
                </c:pt>
                <c:pt idx="28958">
                  <c:v>117.22674553111401</c:v>
                </c:pt>
                <c:pt idx="28959">
                  <c:v>117.225820807644</c:v>
                </c:pt>
                <c:pt idx="28960">
                  <c:v>117.224245992343</c:v>
                </c:pt>
                <c:pt idx="28961">
                  <c:v>117.223013997384</c:v>
                </c:pt>
                <c:pt idx="28962">
                  <c:v>117.222644694625</c:v>
                </c:pt>
                <c:pt idx="28963">
                  <c:v>117.218118778202</c:v>
                </c:pt>
                <c:pt idx="28964">
                  <c:v>117.217737759928</c:v>
                </c:pt>
                <c:pt idx="28965">
                  <c:v>117.216257590089</c:v>
                </c:pt>
                <c:pt idx="28966">
                  <c:v>117.21590128621401</c:v>
                </c:pt>
                <c:pt idx="28967">
                  <c:v>117.21570347064601</c:v>
                </c:pt>
                <c:pt idx="28968">
                  <c:v>117.215436847493</c:v>
                </c:pt>
                <c:pt idx="28969">
                  <c:v>117.21386734993401</c:v>
                </c:pt>
                <c:pt idx="28970">
                  <c:v>117.21355037312701</c:v>
                </c:pt>
                <c:pt idx="28971">
                  <c:v>117.213368956588</c:v>
                </c:pt>
                <c:pt idx="28972">
                  <c:v>117.213260071067</c:v>
                </c:pt>
                <c:pt idx="28973">
                  <c:v>117.212732050979</c:v>
                </c:pt>
                <c:pt idx="28974">
                  <c:v>117.212525661898</c:v>
                </c:pt>
                <c:pt idx="28975">
                  <c:v>117.212285192951</c:v>
                </c:pt>
                <c:pt idx="28976">
                  <c:v>117.212177302516</c:v>
                </c:pt>
                <c:pt idx="28977">
                  <c:v>117.212132163544</c:v>
                </c:pt>
                <c:pt idx="28978">
                  <c:v>117.211622013647</c:v>
                </c:pt>
                <c:pt idx="28979">
                  <c:v>117.2114897789</c:v>
                </c:pt>
                <c:pt idx="28980">
                  <c:v>117.210843487619</c:v>
                </c:pt>
                <c:pt idx="28981">
                  <c:v>117.21042425939601</c:v>
                </c:pt>
                <c:pt idx="28982">
                  <c:v>117.20869634354</c:v>
                </c:pt>
                <c:pt idx="28983">
                  <c:v>117.206958715708</c:v>
                </c:pt>
                <c:pt idx="28984">
                  <c:v>117.20686949464999</c:v>
                </c:pt>
                <c:pt idx="28985">
                  <c:v>117.20561523351201</c:v>
                </c:pt>
                <c:pt idx="28986">
                  <c:v>117.203366832003</c:v>
                </c:pt>
                <c:pt idx="28987">
                  <c:v>117.20266283886301</c:v>
                </c:pt>
                <c:pt idx="28988">
                  <c:v>117.200352984443</c:v>
                </c:pt>
                <c:pt idx="28989">
                  <c:v>117.200301308305</c:v>
                </c:pt>
                <c:pt idx="28990">
                  <c:v>117.199282141634</c:v>
                </c:pt>
                <c:pt idx="28991">
                  <c:v>117.198929613058</c:v>
                </c:pt>
                <c:pt idx="28992">
                  <c:v>117.198780007303</c:v>
                </c:pt>
                <c:pt idx="28993">
                  <c:v>117.197934587818</c:v>
                </c:pt>
                <c:pt idx="28994">
                  <c:v>117.19727292873399</c:v>
                </c:pt>
                <c:pt idx="28995">
                  <c:v>117.197250170251</c:v>
                </c:pt>
                <c:pt idx="28996">
                  <c:v>117.196837928439</c:v>
                </c:pt>
                <c:pt idx="28997">
                  <c:v>117.19660330587099</c:v>
                </c:pt>
                <c:pt idx="28998">
                  <c:v>117.196445029557</c:v>
                </c:pt>
                <c:pt idx="28999">
                  <c:v>117.196231813287</c:v>
                </c:pt>
                <c:pt idx="29000">
                  <c:v>117.1954220419</c:v>
                </c:pt>
                <c:pt idx="29001">
                  <c:v>117.19502001633199</c:v>
                </c:pt>
                <c:pt idx="29002">
                  <c:v>117.192896482432</c:v>
                </c:pt>
                <c:pt idx="29003">
                  <c:v>117.19117142774699</c:v>
                </c:pt>
                <c:pt idx="29004">
                  <c:v>117.19103502482299</c:v>
                </c:pt>
                <c:pt idx="29005">
                  <c:v>117.18962086889201</c:v>
                </c:pt>
                <c:pt idx="29006">
                  <c:v>117.188540010251</c:v>
                </c:pt>
                <c:pt idx="29007">
                  <c:v>117.188478006956</c:v>
                </c:pt>
                <c:pt idx="29008">
                  <c:v>117.18453927361099</c:v>
                </c:pt>
                <c:pt idx="29009">
                  <c:v>117.182970083486</c:v>
                </c:pt>
                <c:pt idx="29010">
                  <c:v>117.182340866876</c:v>
                </c:pt>
                <c:pt idx="29011">
                  <c:v>117.180406265914</c:v>
                </c:pt>
                <c:pt idx="29012">
                  <c:v>117.17941653490399</c:v>
                </c:pt>
                <c:pt idx="29013">
                  <c:v>117.17937587427799</c:v>
                </c:pt>
                <c:pt idx="29014">
                  <c:v>117.170416599652</c:v>
                </c:pt>
                <c:pt idx="29015">
                  <c:v>117.16925602272801</c:v>
                </c:pt>
                <c:pt idx="29016">
                  <c:v>117.168274342424</c:v>
                </c:pt>
                <c:pt idx="29017">
                  <c:v>117.16756324407299</c:v>
                </c:pt>
                <c:pt idx="29018">
                  <c:v>117.16619112002699</c:v>
                </c:pt>
                <c:pt idx="29019">
                  <c:v>117.166093830254</c:v>
                </c:pt>
                <c:pt idx="29020">
                  <c:v>117.163736302819</c:v>
                </c:pt>
                <c:pt idx="29021">
                  <c:v>117.162595767217</c:v>
                </c:pt>
                <c:pt idx="29022">
                  <c:v>117.16098127071901</c:v>
                </c:pt>
                <c:pt idx="29023">
                  <c:v>117.16066108535</c:v>
                </c:pt>
                <c:pt idx="29024">
                  <c:v>117.160523544735</c:v>
                </c:pt>
                <c:pt idx="29025">
                  <c:v>117.15908065274</c:v>
                </c:pt>
                <c:pt idx="29026">
                  <c:v>117.157189097779</c:v>
                </c:pt>
                <c:pt idx="29027">
                  <c:v>117.156874757189</c:v>
                </c:pt>
                <c:pt idx="29028">
                  <c:v>117.156564979235</c:v>
                </c:pt>
                <c:pt idx="29029">
                  <c:v>117.155614817347</c:v>
                </c:pt>
                <c:pt idx="29030">
                  <c:v>117.155322913155</c:v>
                </c:pt>
                <c:pt idx="29031">
                  <c:v>117.15494457848</c:v>
                </c:pt>
                <c:pt idx="29032">
                  <c:v>117.154359481776</c:v>
                </c:pt>
                <c:pt idx="29033">
                  <c:v>117.15402119166799</c:v>
                </c:pt>
                <c:pt idx="29034">
                  <c:v>117.15334134444799</c:v>
                </c:pt>
                <c:pt idx="29035">
                  <c:v>117.150790260126</c:v>
                </c:pt>
                <c:pt idx="29036">
                  <c:v>117.149985938565</c:v>
                </c:pt>
                <c:pt idx="29037">
                  <c:v>117.14876510037099</c:v>
                </c:pt>
                <c:pt idx="29038">
                  <c:v>117.148541774717</c:v>
                </c:pt>
                <c:pt idx="29039">
                  <c:v>117.148521484063</c:v>
                </c:pt>
                <c:pt idx="29040">
                  <c:v>117.147439649872</c:v>
                </c:pt>
                <c:pt idx="29041">
                  <c:v>117.145974260936</c:v>
                </c:pt>
                <c:pt idx="29042">
                  <c:v>117.14538658763399</c:v>
                </c:pt>
                <c:pt idx="29043">
                  <c:v>117.14286550064099</c:v>
                </c:pt>
                <c:pt idx="29044">
                  <c:v>117.142781463931</c:v>
                </c:pt>
                <c:pt idx="29045">
                  <c:v>117.142282165198</c:v>
                </c:pt>
                <c:pt idx="29046">
                  <c:v>117.142196428867</c:v>
                </c:pt>
                <c:pt idx="29047">
                  <c:v>117.14138739635899</c:v>
                </c:pt>
                <c:pt idx="29048">
                  <c:v>117.141131983785</c:v>
                </c:pt>
                <c:pt idx="29049">
                  <c:v>117.140264440686</c:v>
                </c:pt>
                <c:pt idx="29050">
                  <c:v>117.140260194991</c:v>
                </c:pt>
                <c:pt idx="29051">
                  <c:v>117.140217599569</c:v>
                </c:pt>
                <c:pt idx="29052">
                  <c:v>117.137826124651</c:v>
                </c:pt>
                <c:pt idx="29053">
                  <c:v>117.137495499094</c:v>
                </c:pt>
                <c:pt idx="29054">
                  <c:v>117.136620011795</c:v>
                </c:pt>
                <c:pt idx="29055">
                  <c:v>117.136545194557</c:v>
                </c:pt>
                <c:pt idx="29056">
                  <c:v>117.13637071058599</c:v>
                </c:pt>
                <c:pt idx="29057">
                  <c:v>117.13631974872099</c:v>
                </c:pt>
                <c:pt idx="29058">
                  <c:v>117.136204253476</c:v>
                </c:pt>
                <c:pt idx="29059">
                  <c:v>117.135992399225</c:v>
                </c:pt>
                <c:pt idx="29060">
                  <c:v>117.135965145792</c:v>
                </c:pt>
                <c:pt idx="29061">
                  <c:v>117.13214627270099</c:v>
                </c:pt>
                <c:pt idx="29062">
                  <c:v>117.13197141049901</c:v>
                </c:pt>
                <c:pt idx="29063">
                  <c:v>117.13173491573301</c:v>
                </c:pt>
                <c:pt idx="29064">
                  <c:v>117.131562966697</c:v>
                </c:pt>
                <c:pt idx="29065">
                  <c:v>117.129992075209</c:v>
                </c:pt>
                <c:pt idx="29066">
                  <c:v>117.129965156691</c:v>
                </c:pt>
                <c:pt idx="29067">
                  <c:v>117.129944956949</c:v>
                </c:pt>
                <c:pt idx="29068">
                  <c:v>117.12977916225201</c:v>
                </c:pt>
                <c:pt idx="29069">
                  <c:v>117.12938500425901</c:v>
                </c:pt>
                <c:pt idx="29070">
                  <c:v>117.12935458013401</c:v>
                </c:pt>
                <c:pt idx="29071">
                  <c:v>117.129201362342</c:v>
                </c:pt>
                <c:pt idx="29072">
                  <c:v>117.129181085524</c:v>
                </c:pt>
                <c:pt idx="29073">
                  <c:v>117.129131015517</c:v>
                </c:pt>
                <c:pt idx="29074">
                  <c:v>117.12892601193199</c:v>
                </c:pt>
                <c:pt idx="29075">
                  <c:v>117.12884825542299</c:v>
                </c:pt>
                <c:pt idx="29076">
                  <c:v>117.128736242694</c:v>
                </c:pt>
                <c:pt idx="29077">
                  <c:v>117.12860486733101</c:v>
                </c:pt>
                <c:pt idx="29078">
                  <c:v>117.12846874947201</c:v>
                </c:pt>
                <c:pt idx="29079">
                  <c:v>117.128467953214</c:v>
                </c:pt>
                <c:pt idx="29080">
                  <c:v>117.128437756702</c:v>
                </c:pt>
                <c:pt idx="29081">
                  <c:v>117.12834420925201</c:v>
                </c:pt>
                <c:pt idx="29082">
                  <c:v>117.128327492221</c:v>
                </c:pt>
                <c:pt idx="29083">
                  <c:v>117.128318599127</c:v>
                </c:pt>
                <c:pt idx="29084">
                  <c:v>117.128219736703</c:v>
                </c:pt>
                <c:pt idx="29085">
                  <c:v>117.128216156875</c:v>
                </c:pt>
                <c:pt idx="29086">
                  <c:v>117.12819439952101</c:v>
                </c:pt>
                <c:pt idx="29087">
                  <c:v>117.128172451726</c:v>
                </c:pt>
                <c:pt idx="29088">
                  <c:v>117.128164140666</c:v>
                </c:pt>
                <c:pt idx="29089">
                  <c:v>117.126629275342</c:v>
                </c:pt>
                <c:pt idx="29090">
                  <c:v>117.125786874377</c:v>
                </c:pt>
                <c:pt idx="29091">
                  <c:v>117.123495551072</c:v>
                </c:pt>
                <c:pt idx="29092">
                  <c:v>117.122345195959</c:v>
                </c:pt>
                <c:pt idx="29093">
                  <c:v>117.122182436608</c:v>
                </c:pt>
                <c:pt idx="29094">
                  <c:v>117.121888019328</c:v>
                </c:pt>
                <c:pt idx="29095">
                  <c:v>117.12112332581501</c:v>
                </c:pt>
                <c:pt idx="29096">
                  <c:v>117.120130390348</c:v>
                </c:pt>
                <c:pt idx="29097">
                  <c:v>117.119091094184</c:v>
                </c:pt>
                <c:pt idx="29098">
                  <c:v>117.118596733657</c:v>
                </c:pt>
                <c:pt idx="29099">
                  <c:v>117.118503054275</c:v>
                </c:pt>
                <c:pt idx="29100">
                  <c:v>117.11816497961399</c:v>
                </c:pt>
                <c:pt idx="29101">
                  <c:v>117.117948862294</c:v>
                </c:pt>
                <c:pt idx="29102">
                  <c:v>117.117910422465</c:v>
                </c:pt>
                <c:pt idx="29103">
                  <c:v>117.11752702723101</c:v>
                </c:pt>
                <c:pt idx="29104">
                  <c:v>117.117390703304</c:v>
                </c:pt>
                <c:pt idx="29105">
                  <c:v>117.11734630195301</c:v>
                </c:pt>
                <c:pt idx="29106">
                  <c:v>117.11727041016501</c:v>
                </c:pt>
                <c:pt idx="29107">
                  <c:v>117.11713408243</c:v>
                </c:pt>
                <c:pt idx="29108">
                  <c:v>117.11678452259299</c:v>
                </c:pt>
                <c:pt idx="29109">
                  <c:v>117.116692358693</c:v>
                </c:pt>
                <c:pt idx="29110">
                  <c:v>117.11657154391099</c:v>
                </c:pt>
                <c:pt idx="29111">
                  <c:v>117.116471293055</c:v>
                </c:pt>
                <c:pt idx="29112">
                  <c:v>117.116397594728</c:v>
                </c:pt>
                <c:pt idx="29113">
                  <c:v>117.116350239309</c:v>
                </c:pt>
                <c:pt idx="29114">
                  <c:v>117.116283580482</c:v>
                </c:pt>
                <c:pt idx="29115">
                  <c:v>117.116233996003</c:v>
                </c:pt>
                <c:pt idx="29116">
                  <c:v>117.116160747202</c:v>
                </c:pt>
                <c:pt idx="29117">
                  <c:v>117.116086193089</c:v>
                </c:pt>
                <c:pt idx="29118">
                  <c:v>117.115646089629</c:v>
                </c:pt>
                <c:pt idx="29119">
                  <c:v>117.115625080589</c:v>
                </c:pt>
                <c:pt idx="29120">
                  <c:v>117.11538061344601</c:v>
                </c:pt>
                <c:pt idx="29121">
                  <c:v>117.11520997432601</c:v>
                </c:pt>
                <c:pt idx="29122">
                  <c:v>117.11493787366101</c:v>
                </c:pt>
                <c:pt idx="29123">
                  <c:v>117.114791902771</c:v>
                </c:pt>
                <c:pt idx="29124">
                  <c:v>117.114673440114</c:v>
                </c:pt>
                <c:pt idx="29125">
                  <c:v>117.114596680647</c:v>
                </c:pt>
                <c:pt idx="29126">
                  <c:v>117.112865302495</c:v>
                </c:pt>
                <c:pt idx="29127">
                  <c:v>117.111200922302</c:v>
                </c:pt>
                <c:pt idx="29128">
                  <c:v>117.111067534082</c:v>
                </c:pt>
                <c:pt idx="29129">
                  <c:v>117.110012036996</c:v>
                </c:pt>
                <c:pt idx="29130">
                  <c:v>117.109449641121</c:v>
                </c:pt>
                <c:pt idx="29131">
                  <c:v>117.108354264296</c:v>
                </c:pt>
                <c:pt idx="29132">
                  <c:v>117.107838362395</c:v>
                </c:pt>
                <c:pt idx="29133">
                  <c:v>117.107790435342</c:v>
                </c:pt>
                <c:pt idx="29134">
                  <c:v>117.107481281183</c:v>
                </c:pt>
                <c:pt idx="29135">
                  <c:v>117.107204769703</c:v>
                </c:pt>
                <c:pt idx="29136">
                  <c:v>117.106987013886</c:v>
                </c:pt>
                <c:pt idx="29137">
                  <c:v>117.106298316742</c:v>
                </c:pt>
                <c:pt idx="29138">
                  <c:v>117.105007204095</c:v>
                </c:pt>
                <c:pt idx="29139">
                  <c:v>117.103631381329</c:v>
                </c:pt>
                <c:pt idx="29140">
                  <c:v>117.102913963604</c:v>
                </c:pt>
                <c:pt idx="29141">
                  <c:v>117.10263495877599</c:v>
                </c:pt>
                <c:pt idx="29142">
                  <c:v>117.10258443430401</c:v>
                </c:pt>
                <c:pt idx="29143">
                  <c:v>117.101823764241</c:v>
                </c:pt>
                <c:pt idx="29144">
                  <c:v>117.101032926399</c:v>
                </c:pt>
                <c:pt idx="29145">
                  <c:v>117.09985601806</c:v>
                </c:pt>
                <c:pt idx="29146">
                  <c:v>117.099541463527</c:v>
                </c:pt>
                <c:pt idx="29147">
                  <c:v>117.098716316481</c:v>
                </c:pt>
                <c:pt idx="29148">
                  <c:v>117.098572722659</c:v>
                </c:pt>
                <c:pt idx="29149">
                  <c:v>117.09778038415701</c:v>
                </c:pt>
                <c:pt idx="29150">
                  <c:v>117.097483635038</c:v>
                </c:pt>
                <c:pt idx="29151">
                  <c:v>117.09732329376</c:v>
                </c:pt>
                <c:pt idx="29152">
                  <c:v>117.09701277936099</c:v>
                </c:pt>
                <c:pt idx="29153">
                  <c:v>117.09689706274899</c:v>
                </c:pt>
                <c:pt idx="29154">
                  <c:v>117.096852908996</c:v>
                </c:pt>
                <c:pt idx="29155">
                  <c:v>117.096425648254</c:v>
                </c:pt>
                <c:pt idx="29156">
                  <c:v>117.096286547825</c:v>
                </c:pt>
                <c:pt idx="29157">
                  <c:v>117.096215324396</c:v>
                </c:pt>
                <c:pt idx="29158">
                  <c:v>117.096170031638</c:v>
                </c:pt>
                <c:pt idx="29159">
                  <c:v>117.09606079757501</c:v>
                </c:pt>
                <c:pt idx="29160">
                  <c:v>117.095630926507</c:v>
                </c:pt>
                <c:pt idx="29161">
                  <c:v>117.09545693097201</c:v>
                </c:pt>
                <c:pt idx="29162">
                  <c:v>117.09543665463799</c:v>
                </c:pt>
                <c:pt idx="29163">
                  <c:v>117.095339906706</c:v>
                </c:pt>
                <c:pt idx="29164">
                  <c:v>117.09521866949601</c:v>
                </c:pt>
                <c:pt idx="29165">
                  <c:v>117.095183747367</c:v>
                </c:pt>
                <c:pt idx="29166">
                  <c:v>117.095157466535</c:v>
                </c:pt>
                <c:pt idx="29167">
                  <c:v>117.09515254395799</c:v>
                </c:pt>
                <c:pt idx="29168">
                  <c:v>117.09508551137699</c:v>
                </c:pt>
                <c:pt idx="29169">
                  <c:v>117.095041721071</c:v>
                </c:pt>
                <c:pt idx="29170">
                  <c:v>117.095019103461</c:v>
                </c:pt>
                <c:pt idx="29171">
                  <c:v>117.094938227697</c:v>
                </c:pt>
                <c:pt idx="29172">
                  <c:v>117.094221765158</c:v>
                </c:pt>
                <c:pt idx="29173">
                  <c:v>117.093928034009</c:v>
                </c:pt>
                <c:pt idx="29174">
                  <c:v>117.09391529174999</c:v>
                </c:pt>
                <c:pt idx="29175">
                  <c:v>117.09387297115499</c:v>
                </c:pt>
                <c:pt idx="29176">
                  <c:v>117.09380487143</c:v>
                </c:pt>
                <c:pt idx="29177">
                  <c:v>117.09360654269599</c:v>
                </c:pt>
                <c:pt idx="29178">
                  <c:v>117.093476284063</c:v>
                </c:pt>
                <c:pt idx="29179">
                  <c:v>117.09301724262799</c:v>
                </c:pt>
                <c:pt idx="29180">
                  <c:v>117.09292760449</c:v>
                </c:pt>
                <c:pt idx="29181">
                  <c:v>117.092872810231</c:v>
                </c:pt>
                <c:pt idx="29182">
                  <c:v>117.092027350667</c:v>
                </c:pt>
                <c:pt idx="29183">
                  <c:v>117.091819923674</c:v>
                </c:pt>
                <c:pt idx="29184">
                  <c:v>117.091611896082</c:v>
                </c:pt>
                <c:pt idx="29185">
                  <c:v>117.090779600223</c:v>
                </c:pt>
                <c:pt idx="29186">
                  <c:v>117.090554897521</c:v>
                </c:pt>
                <c:pt idx="29187">
                  <c:v>117.08835253334099</c:v>
                </c:pt>
                <c:pt idx="29188">
                  <c:v>117.08826947399599</c:v>
                </c:pt>
                <c:pt idx="29189">
                  <c:v>117.087692530437</c:v>
                </c:pt>
                <c:pt idx="29190">
                  <c:v>117.08626398583</c:v>
                </c:pt>
                <c:pt idx="29191">
                  <c:v>117.08568344806</c:v>
                </c:pt>
                <c:pt idx="29192">
                  <c:v>117.085541236837</c:v>
                </c:pt>
                <c:pt idx="29193">
                  <c:v>117.082748213595</c:v>
                </c:pt>
                <c:pt idx="29194">
                  <c:v>117.081018087242</c:v>
                </c:pt>
                <c:pt idx="29195">
                  <c:v>117.080882055114</c:v>
                </c:pt>
                <c:pt idx="29196">
                  <c:v>117.080717287181</c:v>
                </c:pt>
                <c:pt idx="29197">
                  <c:v>117.080518024445</c:v>
                </c:pt>
                <c:pt idx="29198">
                  <c:v>117.08044854713199</c:v>
                </c:pt>
                <c:pt idx="29199">
                  <c:v>117.077238447542</c:v>
                </c:pt>
                <c:pt idx="29200">
                  <c:v>117.075531881339</c:v>
                </c:pt>
                <c:pt idx="29201">
                  <c:v>117.07481129923001</c:v>
                </c:pt>
                <c:pt idx="29202">
                  <c:v>117.07470192383001</c:v>
                </c:pt>
                <c:pt idx="29203">
                  <c:v>117.074646371558</c:v>
                </c:pt>
                <c:pt idx="29204">
                  <c:v>117.073914083075</c:v>
                </c:pt>
                <c:pt idx="29205">
                  <c:v>117.073873287099</c:v>
                </c:pt>
                <c:pt idx="29206">
                  <c:v>117.073763480238</c:v>
                </c:pt>
                <c:pt idx="29207">
                  <c:v>117.07375336283501</c:v>
                </c:pt>
                <c:pt idx="29208">
                  <c:v>117.07352210676</c:v>
                </c:pt>
                <c:pt idx="29209">
                  <c:v>117.073153345859</c:v>
                </c:pt>
                <c:pt idx="29210">
                  <c:v>117.07168257849899</c:v>
                </c:pt>
                <c:pt idx="29211">
                  <c:v>117.070872362266</c:v>
                </c:pt>
                <c:pt idx="29212">
                  <c:v>117.07077736499301</c:v>
                </c:pt>
                <c:pt idx="29213">
                  <c:v>117.070612809887</c:v>
                </c:pt>
                <c:pt idx="29214">
                  <c:v>117.070458737363</c:v>
                </c:pt>
                <c:pt idx="29215">
                  <c:v>117.06968160594</c:v>
                </c:pt>
                <c:pt idx="29216">
                  <c:v>117.069186962107</c:v>
                </c:pt>
                <c:pt idx="29217">
                  <c:v>117.067818720701</c:v>
                </c:pt>
                <c:pt idx="29218">
                  <c:v>117.06750104592101</c:v>
                </c:pt>
                <c:pt idx="29219">
                  <c:v>117.06748356494199</c:v>
                </c:pt>
                <c:pt idx="29220">
                  <c:v>117.066710995062</c:v>
                </c:pt>
                <c:pt idx="29221">
                  <c:v>117.066151233545</c:v>
                </c:pt>
                <c:pt idx="29222">
                  <c:v>117.065746439734</c:v>
                </c:pt>
                <c:pt idx="29223">
                  <c:v>117.065238926728</c:v>
                </c:pt>
                <c:pt idx="29224">
                  <c:v>117.064964633774</c:v>
                </c:pt>
                <c:pt idx="29225">
                  <c:v>117.063522108104</c:v>
                </c:pt>
                <c:pt idx="29226">
                  <c:v>117.06335762287701</c:v>
                </c:pt>
                <c:pt idx="29227">
                  <c:v>117.06256698452501</c:v>
                </c:pt>
                <c:pt idx="29228">
                  <c:v>117.06175244176499</c:v>
                </c:pt>
                <c:pt idx="29229">
                  <c:v>117.061246868081</c:v>
                </c:pt>
                <c:pt idx="29230">
                  <c:v>117.061202823112</c:v>
                </c:pt>
                <c:pt idx="29231">
                  <c:v>117.061164858197</c:v>
                </c:pt>
                <c:pt idx="29232">
                  <c:v>117.0601870088</c:v>
                </c:pt>
                <c:pt idx="29233">
                  <c:v>117.059734642395</c:v>
                </c:pt>
                <c:pt idx="29234">
                  <c:v>117.059322667769</c:v>
                </c:pt>
                <c:pt idx="29235">
                  <c:v>117.05846944398699</c:v>
                </c:pt>
                <c:pt idx="29236">
                  <c:v>117.05790766344499</c:v>
                </c:pt>
                <c:pt idx="29237">
                  <c:v>117.05579137111999</c:v>
                </c:pt>
                <c:pt idx="29238">
                  <c:v>117.053682514066</c:v>
                </c:pt>
                <c:pt idx="29239">
                  <c:v>117.05314587255801</c:v>
                </c:pt>
                <c:pt idx="29240">
                  <c:v>117.05270695316</c:v>
                </c:pt>
                <c:pt idx="29241">
                  <c:v>117.05170738301599</c:v>
                </c:pt>
                <c:pt idx="29242">
                  <c:v>117.051209260197</c:v>
                </c:pt>
                <c:pt idx="29243">
                  <c:v>117.047977669224</c:v>
                </c:pt>
                <c:pt idx="29244">
                  <c:v>117.043700242383</c:v>
                </c:pt>
                <c:pt idx="29245">
                  <c:v>117.04337414072501</c:v>
                </c:pt>
                <c:pt idx="29246">
                  <c:v>117.04326587464099</c:v>
                </c:pt>
                <c:pt idx="29247">
                  <c:v>117.042538593258</c:v>
                </c:pt>
                <c:pt idx="29248">
                  <c:v>117.04223785826299</c:v>
                </c:pt>
                <c:pt idx="29249">
                  <c:v>117.04156472290499</c:v>
                </c:pt>
                <c:pt idx="29250">
                  <c:v>117.03970220570299</c:v>
                </c:pt>
                <c:pt idx="29251">
                  <c:v>117.03740268863299</c:v>
                </c:pt>
                <c:pt idx="29252">
                  <c:v>117.037169504666</c:v>
                </c:pt>
                <c:pt idx="29253">
                  <c:v>117.03508392955</c:v>
                </c:pt>
                <c:pt idx="29254">
                  <c:v>117.034794480977</c:v>
                </c:pt>
                <c:pt idx="29255">
                  <c:v>117.03326355796101</c:v>
                </c:pt>
                <c:pt idx="29256">
                  <c:v>117.032960707519</c:v>
                </c:pt>
                <c:pt idx="29257">
                  <c:v>117.032507101205</c:v>
                </c:pt>
                <c:pt idx="29258">
                  <c:v>117.031255751522</c:v>
                </c:pt>
                <c:pt idx="29259">
                  <c:v>117.031043588849</c:v>
                </c:pt>
                <c:pt idx="29260">
                  <c:v>117.031010291162</c:v>
                </c:pt>
                <c:pt idx="29261">
                  <c:v>117.03059121884699</c:v>
                </c:pt>
                <c:pt idx="29262">
                  <c:v>117.030222298033</c:v>
                </c:pt>
                <c:pt idx="29263">
                  <c:v>117.029729763162</c:v>
                </c:pt>
                <c:pt idx="29264">
                  <c:v>117.029476369145</c:v>
                </c:pt>
                <c:pt idx="29265">
                  <c:v>117.028823757672</c:v>
                </c:pt>
                <c:pt idx="29266">
                  <c:v>117.028679662291</c:v>
                </c:pt>
                <c:pt idx="29267">
                  <c:v>117.02778088576299</c:v>
                </c:pt>
                <c:pt idx="29268">
                  <c:v>117.026615466742</c:v>
                </c:pt>
                <c:pt idx="29269">
                  <c:v>117.02649600265499</c:v>
                </c:pt>
                <c:pt idx="29270">
                  <c:v>117.02586761546399</c:v>
                </c:pt>
                <c:pt idx="29271">
                  <c:v>117.024524480704</c:v>
                </c:pt>
                <c:pt idx="29272">
                  <c:v>117.024045750436</c:v>
                </c:pt>
                <c:pt idx="29273">
                  <c:v>117.023786066178</c:v>
                </c:pt>
                <c:pt idx="29274">
                  <c:v>117.022328204213</c:v>
                </c:pt>
                <c:pt idx="29275">
                  <c:v>117.022175507279</c:v>
                </c:pt>
                <c:pt idx="29276">
                  <c:v>117.021394478858</c:v>
                </c:pt>
                <c:pt idx="29277">
                  <c:v>117.021247469469</c:v>
                </c:pt>
                <c:pt idx="29278">
                  <c:v>117.020091049488</c:v>
                </c:pt>
                <c:pt idx="29279">
                  <c:v>117.017851188905</c:v>
                </c:pt>
                <c:pt idx="29280">
                  <c:v>117.017381219977</c:v>
                </c:pt>
                <c:pt idx="29281">
                  <c:v>117.016330905762</c:v>
                </c:pt>
                <c:pt idx="29282">
                  <c:v>117.014542974021</c:v>
                </c:pt>
                <c:pt idx="29283">
                  <c:v>117.01319782986801</c:v>
                </c:pt>
                <c:pt idx="29284">
                  <c:v>117.012568566959</c:v>
                </c:pt>
                <c:pt idx="29285">
                  <c:v>117.01228495133699</c:v>
                </c:pt>
                <c:pt idx="29286">
                  <c:v>117.011210030592</c:v>
                </c:pt>
                <c:pt idx="29287">
                  <c:v>117.011119626821</c:v>
                </c:pt>
                <c:pt idx="29288">
                  <c:v>117.010892069625</c:v>
                </c:pt>
                <c:pt idx="29289">
                  <c:v>117.010658880595</c:v>
                </c:pt>
                <c:pt idx="29290">
                  <c:v>117.01002680504</c:v>
                </c:pt>
                <c:pt idx="29291">
                  <c:v>117.00904898707201</c:v>
                </c:pt>
                <c:pt idx="29292">
                  <c:v>117.00856367182701</c:v>
                </c:pt>
                <c:pt idx="29293">
                  <c:v>117.008541858962</c:v>
                </c:pt>
                <c:pt idx="29294">
                  <c:v>117.008405732668</c:v>
                </c:pt>
                <c:pt idx="29295">
                  <c:v>117.00809462750399</c:v>
                </c:pt>
                <c:pt idx="29296">
                  <c:v>117.00782738975499</c:v>
                </c:pt>
                <c:pt idx="29297">
                  <c:v>117.007801720058</c:v>
                </c:pt>
                <c:pt idx="29298">
                  <c:v>117.00719808385401</c:v>
                </c:pt>
                <c:pt idx="29299">
                  <c:v>117.006636128062</c:v>
                </c:pt>
                <c:pt idx="29300">
                  <c:v>117.00617569047201</c:v>
                </c:pt>
                <c:pt idx="29301">
                  <c:v>117.005760802658</c:v>
                </c:pt>
                <c:pt idx="29302">
                  <c:v>117.005432023494</c:v>
                </c:pt>
                <c:pt idx="29303">
                  <c:v>117.005406672798</c:v>
                </c:pt>
                <c:pt idx="29304">
                  <c:v>117.00494385416</c:v>
                </c:pt>
                <c:pt idx="29305">
                  <c:v>117.00493111101601</c:v>
                </c:pt>
                <c:pt idx="29306">
                  <c:v>117.00489262120399</c:v>
                </c:pt>
                <c:pt idx="29307">
                  <c:v>117.004678798188</c:v>
                </c:pt>
                <c:pt idx="29308">
                  <c:v>117.004514718541</c:v>
                </c:pt>
                <c:pt idx="29309">
                  <c:v>117.00426516808901</c:v>
                </c:pt>
                <c:pt idx="29310">
                  <c:v>117.00426219996901</c:v>
                </c:pt>
                <c:pt idx="29311">
                  <c:v>117.004210148054</c:v>
                </c:pt>
                <c:pt idx="29312">
                  <c:v>117.003145265901</c:v>
                </c:pt>
                <c:pt idx="29313">
                  <c:v>117.003140640551</c:v>
                </c:pt>
                <c:pt idx="29314">
                  <c:v>117.00249579387101</c:v>
                </c:pt>
                <c:pt idx="29315">
                  <c:v>117.00249193859</c:v>
                </c:pt>
                <c:pt idx="29316">
                  <c:v>117.002462804768</c:v>
                </c:pt>
                <c:pt idx="29317">
                  <c:v>117.00193103386</c:v>
                </c:pt>
                <c:pt idx="29318">
                  <c:v>117.00126126018</c:v>
                </c:pt>
                <c:pt idx="29319">
                  <c:v>117.001040567022</c:v>
                </c:pt>
                <c:pt idx="29320">
                  <c:v>117.001031439467</c:v>
                </c:pt>
                <c:pt idx="29321">
                  <c:v>117.000382524584</c:v>
                </c:pt>
                <c:pt idx="29322">
                  <c:v>116.99977236394</c:v>
                </c:pt>
                <c:pt idx="29323">
                  <c:v>116.99935109769</c:v>
                </c:pt>
                <c:pt idx="29324">
                  <c:v>116.99694698217699</c:v>
                </c:pt>
                <c:pt idx="29325">
                  <c:v>116.996373783612</c:v>
                </c:pt>
                <c:pt idx="29326">
                  <c:v>116.995101857096</c:v>
                </c:pt>
                <c:pt idx="29327">
                  <c:v>116.99382027495599</c:v>
                </c:pt>
                <c:pt idx="29328">
                  <c:v>116.993036979647</c:v>
                </c:pt>
                <c:pt idx="29329">
                  <c:v>116.990243599442</c:v>
                </c:pt>
                <c:pt idx="29330">
                  <c:v>116.989590804748</c:v>
                </c:pt>
                <c:pt idx="29331">
                  <c:v>116.989550116231</c:v>
                </c:pt>
                <c:pt idx="29332">
                  <c:v>116.98868970002</c:v>
                </c:pt>
                <c:pt idx="29333">
                  <c:v>116.988586293086</c:v>
                </c:pt>
                <c:pt idx="29334">
                  <c:v>116.988328872724</c:v>
                </c:pt>
                <c:pt idx="29335">
                  <c:v>116.987941571208</c:v>
                </c:pt>
                <c:pt idx="29336">
                  <c:v>116.984811756922</c:v>
                </c:pt>
                <c:pt idx="29337">
                  <c:v>116.983836950086</c:v>
                </c:pt>
                <c:pt idx="29338">
                  <c:v>116.98376407367</c:v>
                </c:pt>
                <c:pt idx="29339">
                  <c:v>116.983699122122</c:v>
                </c:pt>
                <c:pt idx="29340">
                  <c:v>116.98348546444799</c:v>
                </c:pt>
                <c:pt idx="29341">
                  <c:v>116.983442263789</c:v>
                </c:pt>
                <c:pt idx="29342">
                  <c:v>116.982386895677</c:v>
                </c:pt>
                <c:pt idx="29343">
                  <c:v>116.981820072285</c:v>
                </c:pt>
                <c:pt idx="29344">
                  <c:v>116.978328449233</c:v>
                </c:pt>
                <c:pt idx="29345">
                  <c:v>116.97823325971299</c:v>
                </c:pt>
                <c:pt idx="29346">
                  <c:v>116.977760802172</c:v>
                </c:pt>
                <c:pt idx="29347">
                  <c:v>116.977706747257</c:v>
                </c:pt>
                <c:pt idx="29348">
                  <c:v>116.97704188576</c:v>
                </c:pt>
                <c:pt idx="29349">
                  <c:v>116.975718516344</c:v>
                </c:pt>
                <c:pt idx="29350">
                  <c:v>116.97534504662499</c:v>
                </c:pt>
                <c:pt idx="29351">
                  <c:v>116.972610201994</c:v>
                </c:pt>
                <c:pt idx="29352">
                  <c:v>116.971476191843</c:v>
                </c:pt>
                <c:pt idx="29353">
                  <c:v>116.971104133757</c:v>
                </c:pt>
                <c:pt idx="29354">
                  <c:v>116.969981320108</c:v>
                </c:pt>
                <c:pt idx="29355">
                  <c:v>116.969332125786</c:v>
                </c:pt>
                <c:pt idx="29356">
                  <c:v>116.96932899788401</c:v>
                </c:pt>
                <c:pt idx="29357">
                  <c:v>116.96877356231001</c:v>
                </c:pt>
                <c:pt idx="29358">
                  <c:v>116.968428583202</c:v>
                </c:pt>
                <c:pt idx="29359">
                  <c:v>116.96776213166299</c:v>
                </c:pt>
                <c:pt idx="29360">
                  <c:v>116.967548245449</c:v>
                </c:pt>
                <c:pt idx="29361">
                  <c:v>116.967434790464</c:v>
                </c:pt>
                <c:pt idx="29362">
                  <c:v>116.96720005579699</c:v>
                </c:pt>
                <c:pt idx="29363">
                  <c:v>116.96709474293</c:v>
                </c:pt>
                <c:pt idx="29364">
                  <c:v>116.966238757783</c:v>
                </c:pt>
                <c:pt idx="29365">
                  <c:v>116.964988263099</c:v>
                </c:pt>
                <c:pt idx="29366">
                  <c:v>116.96480778914901</c:v>
                </c:pt>
                <c:pt idx="29367">
                  <c:v>116.964507877118</c:v>
                </c:pt>
                <c:pt idx="29368">
                  <c:v>116.96288164881599</c:v>
                </c:pt>
                <c:pt idx="29369">
                  <c:v>116.962211335091</c:v>
                </c:pt>
                <c:pt idx="29370">
                  <c:v>116.96073037646001</c:v>
                </c:pt>
                <c:pt idx="29371">
                  <c:v>116.958943130037</c:v>
                </c:pt>
                <c:pt idx="29372">
                  <c:v>116.958488712573</c:v>
                </c:pt>
                <c:pt idx="29373">
                  <c:v>116.958328691077</c:v>
                </c:pt>
                <c:pt idx="29374">
                  <c:v>116.95829339637</c:v>
                </c:pt>
                <c:pt idx="29375">
                  <c:v>116.958230713596</c:v>
                </c:pt>
                <c:pt idx="29376">
                  <c:v>116.95734757947901</c:v>
                </c:pt>
                <c:pt idx="29377">
                  <c:v>116.956755172985</c:v>
                </c:pt>
                <c:pt idx="29378">
                  <c:v>116.95541174625301</c:v>
                </c:pt>
                <c:pt idx="29379">
                  <c:v>116.955049897392</c:v>
                </c:pt>
                <c:pt idx="29380">
                  <c:v>116.95228914515801</c:v>
                </c:pt>
                <c:pt idx="29381">
                  <c:v>116.95128044782599</c:v>
                </c:pt>
                <c:pt idx="29382">
                  <c:v>116.951048713774</c:v>
                </c:pt>
                <c:pt idx="29383">
                  <c:v>116.950526381858</c:v>
                </c:pt>
                <c:pt idx="29384">
                  <c:v>116.94975768235</c:v>
                </c:pt>
                <c:pt idx="29385">
                  <c:v>116.949704450824</c:v>
                </c:pt>
                <c:pt idx="29386">
                  <c:v>116.94946241023599</c:v>
                </c:pt>
                <c:pt idx="29387">
                  <c:v>116.948585366014</c:v>
                </c:pt>
                <c:pt idx="29388">
                  <c:v>116.94797660287399</c:v>
                </c:pt>
                <c:pt idx="29389">
                  <c:v>116.94790666279999</c:v>
                </c:pt>
                <c:pt idx="29390">
                  <c:v>116.947715353904</c:v>
                </c:pt>
                <c:pt idx="29391">
                  <c:v>116.946986563103</c:v>
                </c:pt>
                <c:pt idx="29392">
                  <c:v>116.946757930115</c:v>
                </c:pt>
                <c:pt idx="29393">
                  <c:v>116.945959421141</c:v>
                </c:pt>
                <c:pt idx="29394">
                  <c:v>116.945911267116</c:v>
                </c:pt>
                <c:pt idx="29395">
                  <c:v>116.94476036971</c:v>
                </c:pt>
                <c:pt idx="29396">
                  <c:v>116.944560952964</c:v>
                </c:pt>
                <c:pt idx="29397">
                  <c:v>116.944542875819</c:v>
                </c:pt>
                <c:pt idx="29398">
                  <c:v>116.943789160696</c:v>
                </c:pt>
                <c:pt idx="29399">
                  <c:v>116.943159006941</c:v>
                </c:pt>
                <c:pt idx="29400">
                  <c:v>116.94236183552</c:v>
                </c:pt>
                <c:pt idx="29401">
                  <c:v>116.941768715186</c:v>
                </c:pt>
                <c:pt idx="29402">
                  <c:v>116.941763754063</c:v>
                </c:pt>
                <c:pt idx="29403">
                  <c:v>116.941748180766</c:v>
                </c:pt>
                <c:pt idx="29404">
                  <c:v>116.94164515513501</c:v>
                </c:pt>
                <c:pt idx="29405">
                  <c:v>116.941451628911</c:v>
                </c:pt>
                <c:pt idx="29406">
                  <c:v>116.94129266187601</c:v>
                </c:pt>
                <c:pt idx="29407">
                  <c:v>116.941214923305</c:v>
                </c:pt>
                <c:pt idx="29408">
                  <c:v>116.940968667799</c:v>
                </c:pt>
                <c:pt idx="29409">
                  <c:v>116.93965365320901</c:v>
                </c:pt>
                <c:pt idx="29410">
                  <c:v>116.939445565517</c:v>
                </c:pt>
                <c:pt idx="29411">
                  <c:v>116.939422736206</c:v>
                </c:pt>
                <c:pt idx="29412">
                  <c:v>116.93789148329201</c:v>
                </c:pt>
                <c:pt idx="29413">
                  <c:v>116.936057504128</c:v>
                </c:pt>
                <c:pt idx="29414">
                  <c:v>116.93569026452499</c:v>
                </c:pt>
                <c:pt idx="29415">
                  <c:v>116.934389216006</c:v>
                </c:pt>
                <c:pt idx="29416">
                  <c:v>116.933408050699</c:v>
                </c:pt>
                <c:pt idx="29417">
                  <c:v>116.93294045780399</c:v>
                </c:pt>
                <c:pt idx="29418">
                  <c:v>116.932912576902</c:v>
                </c:pt>
                <c:pt idx="29419">
                  <c:v>116.932562759936</c:v>
                </c:pt>
                <c:pt idx="29420">
                  <c:v>116.932321088745</c:v>
                </c:pt>
                <c:pt idx="29421">
                  <c:v>116.931318388169</c:v>
                </c:pt>
                <c:pt idx="29422">
                  <c:v>116.93106215204701</c:v>
                </c:pt>
                <c:pt idx="29423">
                  <c:v>116.92880574757601</c:v>
                </c:pt>
                <c:pt idx="29424">
                  <c:v>116.92875074604299</c:v>
                </c:pt>
                <c:pt idx="29425">
                  <c:v>116.927590619832</c:v>
                </c:pt>
                <c:pt idx="29426">
                  <c:v>116.92731856399899</c:v>
                </c:pt>
                <c:pt idx="29427">
                  <c:v>116.925952579316</c:v>
                </c:pt>
                <c:pt idx="29428">
                  <c:v>116.92562225405899</c:v>
                </c:pt>
                <c:pt idx="29429">
                  <c:v>116.92510143392001</c:v>
                </c:pt>
                <c:pt idx="29430">
                  <c:v>116.924827390747</c:v>
                </c:pt>
                <c:pt idx="29431">
                  <c:v>116.924826231895</c:v>
                </c:pt>
                <c:pt idx="29432">
                  <c:v>116.924421323549</c:v>
                </c:pt>
                <c:pt idx="29433">
                  <c:v>116.924416361167</c:v>
                </c:pt>
                <c:pt idx="29434">
                  <c:v>116.922674024496</c:v>
                </c:pt>
                <c:pt idx="29435">
                  <c:v>116.922498129036</c:v>
                </c:pt>
                <c:pt idx="29436">
                  <c:v>116.92207852270001</c:v>
                </c:pt>
                <c:pt idx="29437">
                  <c:v>116.92206662573</c:v>
                </c:pt>
                <c:pt idx="29438">
                  <c:v>116.922060420272</c:v>
                </c:pt>
                <c:pt idx="29439">
                  <c:v>116.922034216825</c:v>
                </c:pt>
                <c:pt idx="29440">
                  <c:v>116.921922860791</c:v>
                </c:pt>
                <c:pt idx="29441">
                  <c:v>116.92189892394499</c:v>
                </c:pt>
                <c:pt idx="29442">
                  <c:v>116.921895187701</c:v>
                </c:pt>
                <c:pt idx="29443">
                  <c:v>116.92187723299</c:v>
                </c:pt>
                <c:pt idx="29444">
                  <c:v>116.921856665365</c:v>
                </c:pt>
                <c:pt idx="29445">
                  <c:v>116.921824929317</c:v>
                </c:pt>
                <c:pt idx="29446">
                  <c:v>116.921681595538</c:v>
                </c:pt>
                <c:pt idx="29447">
                  <c:v>116.92159604770001</c:v>
                </c:pt>
                <c:pt idx="29448">
                  <c:v>116.921581196069</c:v>
                </c:pt>
                <c:pt idx="29449">
                  <c:v>116.92150280603001</c:v>
                </c:pt>
                <c:pt idx="29450">
                  <c:v>116.921500876306</c:v>
                </c:pt>
                <c:pt idx="29451">
                  <c:v>116.921146102785</c:v>
                </c:pt>
                <c:pt idx="29452">
                  <c:v>116.92109539192001</c:v>
                </c:pt>
                <c:pt idx="29453">
                  <c:v>116.921072068036</c:v>
                </c:pt>
                <c:pt idx="29454">
                  <c:v>116.921013466224</c:v>
                </c:pt>
                <c:pt idx="29455">
                  <c:v>116.920985141561</c:v>
                </c:pt>
                <c:pt idx="29456">
                  <c:v>116.920968273866</c:v>
                </c:pt>
                <c:pt idx="29457">
                  <c:v>116.920957259221</c:v>
                </c:pt>
                <c:pt idx="29458">
                  <c:v>116.92091484642199</c:v>
                </c:pt>
                <c:pt idx="29459">
                  <c:v>116.920871501436</c:v>
                </c:pt>
                <c:pt idx="29460">
                  <c:v>116.920791691123</c:v>
                </c:pt>
                <c:pt idx="29461">
                  <c:v>116.920747449789</c:v>
                </c:pt>
                <c:pt idx="29462">
                  <c:v>116.92070784108699</c:v>
                </c:pt>
                <c:pt idx="29463">
                  <c:v>116.920348011713</c:v>
                </c:pt>
                <c:pt idx="29464">
                  <c:v>116.92033800697899</c:v>
                </c:pt>
                <c:pt idx="29465">
                  <c:v>116.919016442665</c:v>
                </c:pt>
                <c:pt idx="29466">
                  <c:v>116.918477058557</c:v>
                </c:pt>
                <c:pt idx="29467">
                  <c:v>116.91834502345699</c:v>
                </c:pt>
                <c:pt idx="29468">
                  <c:v>116.91797860102101</c:v>
                </c:pt>
                <c:pt idx="29469">
                  <c:v>116.916981278324</c:v>
                </c:pt>
                <c:pt idx="29470">
                  <c:v>116.915741436856</c:v>
                </c:pt>
                <c:pt idx="29471">
                  <c:v>116.91560129443801</c:v>
                </c:pt>
                <c:pt idx="29472">
                  <c:v>116.914861214499</c:v>
                </c:pt>
                <c:pt idx="29473">
                  <c:v>116.914047316424</c:v>
                </c:pt>
                <c:pt idx="29474">
                  <c:v>116.913196049044</c:v>
                </c:pt>
                <c:pt idx="29475">
                  <c:v>116.91271841138899</c:v>
                </c:pt>
                <c:pt idx="29476">
                  <c:v>116.912609961641</c:v>
                </c:pt>
                <c:pt idx="29477">
                  <c:v>116.911863835023</c:v>
                </c:pt>
                <c:pt idx="29478">
                  <c:v>116.911402744686</c:v>
                </c:pt>
                <c:pt idx="29479">
                  <c:v>116.910400169882</c:v>
                </c:pt>
                <c:pt idx="29480">
                  <c:v>116.903331149674</c:v>
                </c:pt>
                <c:pt idx="29481">
                  <c:v>116.900265178</c:v>
                </c:pt>
                <c:pt idx="29482">
                  <c:v>116.89953764995001</c:v>
                </c:pt>
                <c:pt idx="29483">
                  <c:v>116.897558885202</c:v>
                </c:pt>
                <c:pt idx="29484">
                  <c:v>116.895491745119</c:v>
                </c:pt>
                <c:pt idx="29485">
                  <c:v>116.894833039828</c:v>
                </c:pt>
                <c:pt idx="29486">
                  <c:v>116.89309423200299</c:v>
                </c:pt>
                <c:pt idx="29487">
                  <c:v>116.891648277429</c:v>
                </c:pt>
                <c:pt idx="29488">
                  <c:v>116.89042279571601</c:v>
                </c:pt>
                <c:pt idx="29489">
                  <c:v>116.88817744415699</c:v>
                </c:pt>
                <c:pt idx="29490">
                  <c:v>116.88816173325201</c:v>
                </c:pt>
                <c:pt idx="29491">
                  <c:v>116.88799432591</c:v>
                </c:pt>
                <c:pt idx="29492">
                  <c:v>116.886998560827</c:v>
                </c:pt>
                <c:pt idx="29493">
                  <c:v>116.88631295619</c:v>
                </c:pt>
                <c:pt idx="29494">
                  <c:v>116.88595102052901</c:v>
                </c:pt>
                <c:pt idx="29495">
                  <c:v>116.884760085503</c:v>
                </c:pt>
                <c:pt idx="29496">
                  <c:v>116.883952906887</c:v>
                </c:pt>
                <c:pt idx="29497">
                  <c:v>116.88392719657099</c:v>
                </c:pt>
                <c:pt idx="29498">
                  <c:v>116.883734191938</c:v>
                </c:pt>
                <c:pt idx="29499">
                  <c:v>116.881192071494</c:v>
                </c:pt>
                <c:pt idx="29500">
                  <c:v>116.88061835753901</c:v>
                </c:pt>
                <c:pt idx="29501">
                  <c:v>116.879736381359</c:v>
                </c:pt>
                <c:pt idx="29502">
                  <c:v>116.87934204766201</c:v>
                </c:pt>
                <c:pt idx="29503">
                  <c:v>116.878136497992</c:v>
                </c:pt>
                <c:pt idx="29504">
                  <c:v>116.877674324862</c:v>
                </c:pt>
                <c:pt idx="29505">
                  <c:v>116.87707128694601</c:v>
                </c:pt>
                <c:pt idx="29506">
                  <c:v>116.876226926524</c:v>
                </c:pt>
                <c:pt idx="29507">
                  <c:v>116.87614791946</c:v>
                </c:pt>
                <c:pt idx="29508">
                  <c:v>116.87513801639901</c:v>
                </c:pt>
                <c:pt idx="29509">
                  <c:v>116.872661278797</c:v>
                </c:pt>
                <c:pt idx="29510">
                  <c:v>116.87085504025499</c:v>
                </c:pt>
                <c:pt idx="29511">
                  <c:v>116.870839289175</c:v>
                </c:pt>
                <c:pt idx="29512">
                  <c:v>116.869233806973</c:v>
                </c:pt>
                <c:pt idx="29513">
                  <c:v>116.868155219611</c:v>
                </c:pt>
                <c:pt idx="29514">
                  <c:v>116.867885968145</c:v>
                </c:pt>
                <c:pt idx="29515">
                  <c:v>116.867313715649</c:v>
                </c:pt>
                <c:pt idx="29516">
                  <c:v>116.867286872777</c:v>
                </c:pt>
                <c:pt idx="29517">
                  <c:v>116.86706078552599</c:v>
                </c:pt>
                <c:pt idx="29518">
                  <c:v>116.866601987595</c:v>
                </c:pt>
                <c:pt idx="29519">
                  <c:v>116.86621775030601</c:v>
                </c:pt>
                <c:pt idx="29520">
                  <c:v>116.86607427167</c:v>
                </c:pt>
                <c:pt idx="29521">
                  <c:v>116.866047409948</c:v>
                </c:pt>
                <c:pt idx="29522">
                  <c:v>116.865752554862</c:v>
                </c:pt>
                <c:pt idx="29523">
                  <c:v>116.865335046843</c:v>
                </c:pt>
                <c:pt idx="29524">
                  <c:v>116.864737204119</c:v>
                </c:pt>
                <c:pt idx="29525">
                  <c:v>116.864464178041</c:v>
                </c:pt>
                <c:pt idx="29526">
                  <c:v>116.863596095761</c:v>
                </c:pt>
                <c:pt idx="29527">
                  <c:v>116.863307827428</c:v>
                </c:pt>
                <c:pt idx="29528">
                  <c:v>116.862911319502</c:v>
                </c:pt>
                <c:pt idx="29529">
                  <c:v>116.862737914514</c:v>
                </c:pt>
                <c:pt idx="29530">
                  <c:v>116.86240817904</c:v>
                </c:pt>
                <c:pt idx="29531">
                  <c:v>116.86222205827001</c:v>
                </c:pt>
                <c:pt idx="29532">
                  <c:v>116.86148557873901</c:v>
                </c:pt>
                <c:pt idx="29533">
                  <c:v>116.86111602016599</c:v>
                </c:pt>
                <c:pt idx="29534">
                  <c:v>116.860837279701</c:v>
                </c:pt>
                <c:pt idx="29535">
                  <c:v>116.86031472721599</c:v>
                </c:pt>
                <c:pt idx="29536">
                  <c:v>116.860000250345</c:v>
                </c:pt>
                <c:pt idx="29537">
                  <c:v>116.859903670657</c:v>
                </c:pt>
                <c:pt idx="29538">
                  <c:v>116.85969967571199</c:v>
                </c:pt>
                <c:pt idx="29539">
                  <c:v>116.85901495268099</c:v>
                </c:pt>
                <c:pt idx="29540">
                  <c:v>116.858239190372</c:v>
                </c:pt>
                <c:pt idx="29541">
                  <c:v>116.857562723424</c:v>
                </c:pt>
                <c:pt idx="29542">
                  <c:v>116.857040673174</c:v>
                </c:pt>
                <c:pt idx="29543">
                  <c:v>116.856148655759</c:v>
                </c:pt>
                <c:pt idx="29544">
                  <c:v>116.854244484937</c:v>
                </c:pt>
                <c:pt idx="29545">
                  <c:v>116.85258615120701</c:v>
                </c:pt>
                <c:pt idx="29546">
                  <c:v>116.851575025027</c:v>
                </c:pt>
                <c:pt idx="29547">
                  <c:v>116.850809981042</c:v>
                </c:pt>
                <c:pt idx="29548">
                  <c:v>116.847669991636</c:v>
                </c:pt>
                <c:pt idx="29549">
                  <c:v>116.84752134449801</c:v>
                </c:pt>
                <c:pt idx="29550">
                  <c:v>116.84465171078</c:v>
                </c:pt>
                <c:pt idx="29551">
                  <c:v>116.844559670637</c:v>
                </c:pt>
                <c:pt idx="29552">
                  <c:v>116.84360897709099</c:v>
                </c:pt>
                <c:pt idx="29553">
                  <c:v>116.842396352653</c:v>
                </c:pt>
                <c:pt idx="29554">
                  <c:v>116.842146210423</c:v>
                </c:pt>
                <c:pt idx="29555">
                  <c:v>116.84189912986599</c:v>
                </c:pt>
                <c:pt idx="29556">
                  <c:v>116.84109895249</c:v>
                </c:pt>
                <c:pt idx="29557">
                  <c:v>116.841034420273</c:v>
                </c:pt>
                <c:pt idx="29558">
                  <c:v>116.839516338023</c:v>
                </c:pt>
                <c:pt idx="29559">
                  <c:v>116.838949412491</c:v>
                </c:pt>
                <c:pt idx="29560">
                  <c:v>116.836789302634</c:v>
                </c:pt>
                <c:pt idx="29561">
                  <c:v>116.836609433039</c:v>
                </c:pt>
                <c:pt idx="29562">
                  <c:v>116.834316811631</c:v>
                </c:pt>
                <c:pt idx="29563">
                  <c:v>116.83428600869701</c:v>
                </c:pt>
                <c:pt idx="29564">
                  <c:v>116.834181794325</c:v>
                </c:pt>
                <c:pt idx="29565">
                  <c:v>116.83250219665</c:v>
                </c:pt>
                <c:pt idx="29566">
                  <c:v>116.83132234343201</c:v>
                </c:pt>
                <c:pt idx="29567">
                  <c:v>116.831263555392</c:v>
                </c:pt>
                <c:pt idx="29568">
                  <c:v>116.831259232924</c:v>
                </c:pt>
                <c:pt idx="29569">
                  <c:v>116.831255996959</c:v>
                </c:pt>
                <c:pt idx="29570">
                  <c:v>116.83123493806001</c:v>
                </c:pt>
                <c:pt idx="29571">
                  <c:v>116.83123188003501</c:v>
                </c:pt>
                <c:pt idx="29572">
                  <c:v>116.830236536006</c:v>
                </c:pt>
                <c:pt idx="29573">
                  <c:v>116.830154442447</c:v>
                </c:pt>
                <c:pt idx="29574">
                  <c:v>116.830065094942</c:v>
                </c:pt>
                <c:pt idx="29575">
                  <c:v>116.82936994731701</c:v>
                </c:pt>
                <c:pt idx="29576">
                  <c:v>116.828629210155</c:v>
                </c:pt>
                <c:pt idx="29577">
                  <c:v>116.828496394713</c:v>
                </c:pt>
                <c:pt idx="29578">
                  <c:v>116.826713791258</c:v>
                </c:pt>
                <c:pt idx="29579">
                  <c:v>116.825614242984</c:v>
                </c:pt>
                <c:pt idx="29580">
                  <c:v>116.825484956726</c:v>
                </c:pt>
                <c:pt idx="29581">
                  <c:v>116.82426388697399</c:v>
                </c:pt>
                <c:pt idx="29582">
                  <c:v>116.82374222907001</c:v>
                </c:pt>
                <c:pt idx="29583">
                  <c:v>116.822079844341</c:v>
                </c:pt>
                <c:pt idx="29584">
                  <c:v>116.821070126306</c:v>
                </c:pt>
                <c:pt idx="29585">
                  <c:v>116.82104502203001</c:v>
                </c:pt>
                <c:pt idx="29586">
                  <c:v>116.82101053060001</c:v>
                </c:pt>
                <c:pt idx="29587">
                  <c:v>116.82065630140301</c:v>
                </c:pt>
                <c:pt idx="29588">
                  <c:v>116.81974818837</c:v>
                </c:pt>
                <c:pt idx="29589">
                  <c:v>116.8188936688</c:v>
                </c:pt>
                <c:pt idx="29590">
                  <c:v>116.81883451093999</c:v>
                </c:pt>
                <c:pt idx="29591">
                  <c:v>116.817871032868</c:v>
                </c:pt>
                <c:pt idx="29592">
                  <c:v>116.817337257213</c:v>
                </c:pt>
                <c:pt idx="29593">
                  <c:v>116.815172382763</c:v>
                </c:pt>
                <c:pt idx="29594">
                  <c:v>116.814658765087</c:v>
                </c:pt>
                <c:pt idx="29595">
                  <c:v>116.814273325304</c:v>
                </c:pt>
                <c:pt idx="29596">
                  <c:v>116.814020295818</c:v>
                </c:pt>
                <c:pt idx="29597">
                  <c:v>116.81291653024699</c:v>
                </c:pt>
                <c:pt idx="29598">
                  <c:v>116.812854882496</c:v>
                </c:pt>
                <c:pt idx="29599">
                  <c:v>116.81161037872999</c:v>
                </c:pt>
                <c:pt idx="29600">
                  <c:v>116.810452774244</c:v>
                </c:pt>
                <c:pt idx="29601">
                  <c:v>116.810427314574</c:v>
                </c:pt>
                <c:pt idx="29602">
                  <c:v>116.81008549430901</c:v>
                </c:pt>
                <c:pt idx="29603">
                  <c:v>116.810023780081</c:v>
                </c:pt>
                <c:pt idx="29604">
                  <c:v>116.809570489848</c:v>
                </c:pt>
                <c:pt idx="29605">
                  <c:v>116.80936604575901</c:v>
                </c:pt>
                <c:pt idx="29606">
                  <c:v>116.809277518931</c:v>
                </c:pt>
                <c:pt idx="29607">
                  <c:v>116.80850237702499</c:v>
                </c:pt>
                <c:pt idx="29608">
                  <c:v>116.80835089284101</c:v>
                </c:pt>
                <c:pt idx="29609">
                  <c:v>116.80786493936</c:v>
                </c:pt>
                <c:pt idx="29610">
                  <c:v>116.807531874902</c:v>
                </c:pt>
                <c:pt idx="29611">
                  <c:v>116.80735010313001</c:v>
                </c:pt>
                <c:pt idx="29612">
                  <c:v>116.804420556797</c:v>
                </c:pt>
                <c:pt idx="29613">
                  <c:v>116.804057670015</c:v>
                </c:pt>
                <c:pt idx="29614">
                  <c:v>116.804029418949</c:v>
                </c:pt>
                <c:pt idx="29615">
                  <c:v>116.80372531516301</c:v>
                </c:pt>
                <c:pt idx="29616">
                  <c:v>116.803522346734</c:v>
                </c:pt>
                <c:pt idx="29617">
                  <c:v>116.80334875152199</c:v>
                </c:pt>
                <c:pt idx="29618">
                  <c:v>116.802451769738</c:v>
                </c:pt>
                <c:pt idx="29619">
                  <c:v>116.80230767358999</c:v>
                </c:pt>
                <c:pt idx="29620">
                  <c:v>116.80218438691401</c:v>
                </c:pt>
                <c:pt idx="29621">
                  <c:v>116.80180273844699</c:v>
                </c:pt>
                <c:pt idx="29622">
                  <c:v>116.80106848141</c:v>
                </c:pt>
                <c:pt idx="29623">
                  <c:v>116.800714244951</c:v>
                </c:pt>
                <c:pt idx="29624">
                  <c:v>116.800612920104</c:v>
                </c:pt>
                <c:pt idx="29625">
                  <c:v>116.799983103488</c:v>
                </c:pt>
                <c:pt idx="29626">
                  <c:v>116.79984141350199</c:v>
                </c:pt>
                <c:pt idx="29627">
                  <c:v>116.798333202162</c:v>
                </c:pt>
                <c:pt idx="29628">
                  <c:v>116.798202085391</c:v>
                </c:pt>
                <c:pt idx="29629">
                  <c:v>116.797801488345</c:v>
                </c:pt>
                <c:pt idx="29630">
                  <c:v>116.7964822445</c:v>
                </c:pt>
                <c:pt idx="29631">
                  <c:v>116.79625565416799</c:v>
                </c:pt>
                <c:pt idx="29632">
                  <c:v>116.795579003181</c:v>
                </c:pt>
                <c:pt idx="29633">
                  <c:v>116.794771690023</c:v>
                </c:pt>
                <c:pt idx="29634">
                  <c:v>116.794141869786</c:v>
                </c:pt>
                <c:pt idx="29635">
                  <c:v>116.794037322601</c:v>
                </c:pt>
                <c:pt idx="29636">
                  <c:v>116.793357294137</c:v>
                </c:pt>
                <c:pt idx="29637">
                  <c:v>116.79275905456799</c:v>
                </c:pt>
                <c:pt idx="29638">
                  <c:v>116.792329457707</c:v>
                </c:pt>
                <c:pt idx="29639">
                  <c:v>116.79130484743899</c:v>
                </c:pt>
                <c:pt idx="29640">
                  <c:v>116.79027673869</c:v>
                </c:pt>
                <c:pt idx="29641">
                  <c:v>116.78970299112601</c:v>
                </c:pt>
                <c:pt idx="29642">
                  <c:v>116.789352931438</c:v>
                </c:pt>
                <c:pt idx="29643">
                  <c:v>116.78906612069601</c:v>
                </c:pt>
                <c:pt idx="29644">
                  <c:v>116.788849257794</c:v>
                </c:pt>
                <c:pt idx="29645">
                  <c:v>116.788846873761</c:v>
                </c:pt>
                <c:pt idx="29646">
                  <c:v>116.788760198709</c:v>
                </c:pt>
                <c:pt idx="29647">
                  <c:v>116.788714208602</c:v>
                </c:pt>
                <c:pt idx="29648">
                  <c:v>116.78793624255501</c:v>
                </c:pt>
                <c:pt idx="29649">
                  <c:v>116.786827644792</c:v>
                </c:pt>
                <c:pt idx="29650">
                  <c:v>116.786532090248</c:v>
                </c:pt>
                <c:pt idx="29651">
                  <c:v>116.786061880638</c:v>
                </c:pt>
                <c:pt idx="29652">
                  <c:v>116.78602484955201</c:v>
                </c:pt>
                <c:pt idx="29653">
                  <c:v>116.785844405471</c:v>
                </c:pt>
                <c:pt idx="29654">
                  <c:v>116.785067236072</c:v>
                </c:pt>
                <c:pt idx="29655">
                  <c:v>116.783838498761</c:v>
                </c:pt>
                <c:pt idx="29656">
                  <c:v>116.783530305223</c:v>
                </c:pt>
                <c:pt idx="29657">
                  <c:v>116.78341962344101</c:v>
                </c:pt>
                <c:pt idx="29658">
                  <c:v>116.783066461953</c:v>
                </c:pt>
                <c:pt idx="29659">
                  <c:v>116.781994699253</c:v>
                </c:pt>
                <c:pt idx="29660">
                  <c:v>116.781646577234</c:v>
                </c:pt>
                <c:pt idx="29661">
                  <c:v>116.780508069394</c:v>
                </c:pt>
                <c:pt idx="29662">
                  <c:v>116.778908089285</c:v>
                </c:pt>
                <c:pt idx="29663">
                  <c:v>116.77826300631401</c:v>
                </c:pt>
                <c:pt idx="29664">
                  <c:v>116.77820573549999</c:v>
                </c:pt>
                <c:pt idx="29665">
                  <c:v>116.778127221406</c:v>
                </c:pt>
                <c:pt idx="29666">
                  <c:v>116.777603747876</c:v>
                </c:pt>
                <c:pt idx="29667">
                  <c:v>116.777276709966</c:v>
                </c:pt>
                <c:pt idx="29668">
                  <c:v>116.776489321109</c:v>
                </c:pt>
                <c:pt idx="29669">
                  <c:v>116.77579450522499</c:v>
                </c:pt>
                <c:pt idx="29670">
                  <c:v>116.775793476128</c:v>
                </c:pt>
                <c:pt idx="29671">
                  <c:v>116.775770378464</c:v>
                </c:pt>
                <c:pt idx="29672">
                  <c:v>116.775769209508</c:v>
                </c:pt>
                <c:pt idx="29673">
                  <c:v>116.77568303274199</c:v>
                </c:pt>
                <c:pt idx="29674">
                  <c:v>116.77523893419099</c:v>
                </c:pt>
                <c:pt idx="29675">
                  <c:v>116.771004033211</c:v>
                </c:pt>
                <c:pt idx="29676">
                  <c:v>116.77075047613801</c:v>
                </c:pt>
                <c:pt idx="29677">
                  <c:v>116.770400944076</c:v>
                </c:pt>
                <c:pt idx="29678">
                  <c:v>116.770400265305</c:v>
                </c:pt>
                <c:pt idx="29679">
                  <c:v>116.770398731291</c:v>
                </c:pt>
                <c:pt idx="29680">
                  <c:v>116.770110152819</c:v>
                </c:pt>
                <c:pt idx="29681">
                  <c:v>116.76900968901499</c:v>
                </c:pt>
                <c:pt idx="29682">
                  <c:v>116.767076166053</c:v>
                </c:pt>
                <c:pt idx="29683">
                  <c:v>116.766602555023</c:v>
                </c:pt>
                <c:pt idx="29684">
                  <c:v>116.766528067989</c:v>
                </c:pt>
                <c:pt idx="29685">
                  <c:v>116.7659028093</c:v>
                </c:pt>
                <c:pt idx="29686">
                  <c:v>116.765709391824</c:v>
                </c:pt>
                <c:pt idx="29687">
                  <c:v>116.76495544289899</c:v>
                </c:pt>
                <c:pt idx="29688">
                  <c:v>116.764647120935</c:v>
                </c:pt>
                <c:pt idx="29689">
                  <c:v>116.76429920767001</c:v>
                </c:pt>
                <c:pt idx="29690">
                  <c:v>116.764296888104</c:v>
                </c:pt>
                <c:pt idx="29691">
                  <c:v>116.762016414873</c:v>
                </c:pt>
                <c:pt idx="29692">
                  <c:v>116.76195669657299</c:v>
                </c:pt>
                <c:pt idx="29693">
                  <c:v>116.75964436247899</c:v>
                </c:pt>
                <c:pt idx="29694">
                  <c:v>116.759521291962</c:v>
                </c:pt>
                <c:pt idx="29695">
                  <c:v>116.757429647994</c:v>
                </c:pt>
                <c:pt idx="29696">
                  <c:v>116.755324387971</c:v>
                </c:pt>
                <c:pt idx="29697">
                  <c:v>116.75504603340799</c:v>
                </c:pt>
                <c:pt idx="29698">
                  <c:v>116.752722644084</c:v>
                </c:pt>
                <c:pt idx="29699">
                  <c:v>116.75262224900101</c:v>
                </c:pt>
                <c:pt idx="29700">
                  <c:v>116.75117614709301</c:v>
                </c:pt>
                <c:pt idx="29701">
                  <c:v>116.74957747607399</c:v>
                </c:pt>
                <c:pt idx="29702">
                  <c:v>116.748216979229</c:v>
                </c:pt>
                <c:pt idx="29703">
                  <c:v>116.747980536881</c:v>
                </c:pt>
                <c:pt idx="29704">
                  <c:v>116.74739310457799</c:v>
                </c:pt>
                <c:pt idx="29705">
                  <c:v>116.747230945951</c:v>
                </c:pt>
                <c:pt idx="29706">
                  <c:v>116.74709495047399</c:v>
                </c:pt>
                <c:pt idx="29707">
                  <c:v>116.74438238056101</c:v>
                </c:pt>
                <c:pt idx="29708">
                  <c:v>116.742507978669</c:v>
                </c:pt>
                <c:pt idx="29709">
                  <c:v>116.74229904037</c:v>
                </c:pt>
                <c:pt idx="29710">
                  <c:v>116.740745217849</c:v>
                </c:pt>
                <c:pt idx="29711">
                  <c:v>116.740699066772</c:v>
                </c:pt>
                <c:pt idx="29712">
                  <c:v>116.73685212263</c:v>
                </c:pt>
                <c:pt idx="29713">
                  <c:v>116.736308155907</c:v>
                </c:pt>
                <c:pt idx="29714">
                  <c:v>116.73593610752199</c:v>
                </c:pt>
                <c:pt idx="29715">
                  <c:v>116.735475216151</c:v>
                </c:pt>
                <c:pt idx="29716">
                  <c:v>116.73499027009601</c:v>
                </c:pt>
                <c:pt idx="29717">
                  <c:v>116.734742348631</c:v>
                </c:pt>
                <c:pt idx="29718">
                  <c:v>116.73270624331199</c:v>
                </c:pt>
                <c:pt idx="29719">
                  <c:v>116.732443743019</c:v>
                </c:pt>
                <c:pt idx="29720">
                  <c:v>116.730774237799</c:v>
                </c:pt>
                <c:pt idx="29721">
                  <c:v>116.730714213174</c:v>
                </c:pt>
                <c:pt idx="29722">
                  <c:v>116.730644342357</c:v>
                </c:pt>
                <c:pt idx="29723">
                  <c:v>116.73064292687999</c:v>
                </c:pt>
                <c:pt idx="29724">
                  <c:v>116.728433904185</c:v>
                </c:pt>
                <c:pt idx="29725">
                  <c:v>116.72824487496401</c:v>
                </c:pt>
                <c:pt idx="29726">
                  <c:v>116.722845742705</c:v>
                </c:pt>
                <c:pt idx="29727">
                  <c:v>116.717321217866</c:v>
                </c:pt>
                <c:pt idx="29728">
                  <c:v>116.71731809316501</c:v>
                </c:pt>
                <c:pt idx="29729">
                  <c:v>116.717293605324</c:v>
                </c:pt>
                <c:pt idx="29730">
                  <c:v>116.717274917449</c:v>
                </c:pt>
                <c:pt idx="29731">
                  <c:v>116.71578534848</c:v>
                </c:pt>
                <c:pt idx="29732">
                  <c:v>116.715662802324</c:v>
                </c:pt>
                <c:pt idx="29733">
                  <c:v>116.715239697897</c:v>
                </c:pt>
                <c:pt idx="29734">
                  <c:v>116.712081300752</c:v>
                </c:pt>
                <c:pt idx="29735">
                  <c:v>116.711518077421</c:v>
                </c:pt>
                <c:pt idx="29736">
                  <c:v>116.708069601939</c:v>
                </c:pt>
                <c:pt idx="29737">
                  <c:v>116.70751711391701</c:v>
                </c:pt>
                <c:pt idx="29738">
                  <c:v>116.70671645855001</c:v>
                </c:pt>
                <c:pt idx="29739">
                  <c:v>116.704716915256</c:v>
                </c:pt>
                <c:pt idx="29740">
                  <c:v>116.704241455546</c:v>
                </c:pt>
                <c:pt idx="29741">
                  <c:v>116.703900557716</c:v>
                </c:pt>
                <c:pt idx="29742">
                  <c:v>116.70276833210301</c:v>
                </c:pt>
                <c:pt idx="29743">
                  <c:v>116.70185235913399</c:v>
                </c:pt>
                <c:pt idx="29744">
                  <c:v>116.700929954356</c:v>
                </c:pt>
                <c:pt idx="29745">
                  <c:v>116.70062202058701</c:v>
                </c:pt>
                <c:pt idx="29746">
                  <c:v>116.700065268179</c:v>
                </c:pt>
                <c:pt idx="29747">
                  <c:v>116.69924471267601</c:v>
                </c:pt>
                <c:pt idx="29748">
                  <c:v>116.697799228083</c:v>
                </c:pt>
                <c:pt idx="29749">
                  <c:v>116.697470449405</c:v>
                </c:pt>
                <c:pt idx="29750">
                  <c:v>116.696171712496</c:v>
                </c:pt>
                <c:pt idx="29751">
                  <c:v>116.69501937125899</c:v>
                </c:pt>
                <c:pt idx="29752">
                  <c:v>116.69428111097599</c:v>
                </c:pt>
                <c:pt idx="29753">
                  <c:v>116.69420910529399</c:v>
                </c:pt>
                <c:pt idx="29754">
                  <c:v>116.694085211604</c:v>
                </c:pt>
                <c:pt idx="29755">
                  <c:v>116.693982574629</c:v>
                </c:pt>
                <c:pt idx="29756">
                  <c:v>116.693527554789</c:v>
                </c:pt>
                <c:pt idx="29757">
                  <c:v>116.692977857118</c:v>
                </c:pt>
                <c:pt idx="29758">
                  <c:v>116.691596515097</c:v>
                </c:pt>
                <c:pt idx="29759">
                  <c:v>116.69119054908801</c:v>
                </c:pt>
                <c:pt idx="29760">
                  <c:v>116.689979525447</c:v>
                </c:pt>
                <c:pt idx="29761">
                  <c:v>116.689785700998</c:v>
                </c:pt>
                <c:pt idx="29762">
                  <c:v>116.687669883007</c:v>
                </c:pt>
                <c:pt idx="29763">
                  <c:v>116.687185589962</c:v>
                </c:pt>
                <c:pt idx="29764">
                  <c:v>116.686276570722</c:v>
                </c:pt>
                <c:pt idx="29765">
                  <c:v>116.68585955129301</c:v>
                </c:pt>
                <c:pt idx="29766">
                  <c:v>116.685590695066</c:v>
                </c:pt>
                <c:pt idx="29767">
                  <c:v>116.68488689276801</c:v>
                </c:pt>
                <c:pt idx="29768">
                  <c:v>116.683564396148</c:v>
                </c:pt>
                <c:pt idx="29769">
                  <c:v>116.682295145455</c:v>
                </c:pt>
                <c:pt idx="29770">
                  <c:v>116.68099100783</c:v>
                </c:pt>
                <c:pt idx="29771">
                  <c:v>116.68084564915701</c:v>
                </c:pt>
                <c:pt idx="29772">
                  <c:v>116.68084564915701</c:v>
                </c:pt>
                <c:pt idx="29773">
                  <c:v>116.68084564915701</c:v>
                </c:pt>
                <c:pt idx="29774">
                  <c:v>116.68084564915701</c:v>
                </c:pt>
                <c:pt idx="29775">
                  <c:v>116.677845053978</c:v>
                </c:pt>
                <c:pt idx="29776">
                  <c:v>116.67775647414901</c:v>
                </c:pt>
                <c:pt idx="29777">
                  <c:v>116.676684437663</c:v>
                </c:pt>
                <c:pt idx="29778">
                  <c:v>116.676048637308</c:v>
                </c:pt>
                <c:pt idx="29779">
                  <c:v>116.67405906001299</c:v>
                </c:pt>
                <c:pt idx="29780">
                  <c:v>116.67239099154899</c:v>
                </c:pt>
                <c:pt idx="29781">
                  <c:v>116.672041096014</c:v>
                </c:pt>
                <c:pt idx="29782">
                  <c:v>116.671732655794</c:v>
                </c:pt>
                <c:pt idx="29783">
                  <c:v>116.671612559268</c:v>
                </c:pt>
                <c:pt idx="29784">
                  <c:v>116.67097106000401</c:v>
                </c:pt>
                <c:pt idx="29785">
                  <c:v>116.670556436806</c:v>
                </c:pt>
                <c:pt idx="29786">
                  <c:v>116.669824819699</c:v>
                </c:pt>
                <c:pt idx="29787">
                  <c:v>116.66914168404899</c:v>
                </c:pt>
                <c:pt idx="29788">
                  <c:v>116.667913616166</c:v>
                </c:pt>
                <c:pt idx="29789">
                  <c:v>116.666514246517</c:v>
                </c:pt>
                <c:pt idx="29790">
                  <c:v>116.664831273167</c:v>
                </c:pt>
                <c:pt idx="29791">
                  <c:v>116.664183386971</c:v>
                </c:pt>
                <c:pt idx="29792">
                  <c:v>116.663624010053</c:v>
                </c:pt>
                <c:pt idx="29793">
                  <c:v>116.663492312404</c:v>
                </c:pt>
                <c:pt idx="29794">
                  <c:v>116.662707128601</c:v>
                </c:pt>
                <c:pt idx="29795">
                  <c:v>116.660217528986</c:v>
                </c:pt>
                <c:pt idx="29796">
                  <c:v>116.65976607794801</c:v>
                </c:pt>
                <c:pt idx="29797">
                  <c:v>116.65964999247799</c:v>
                </c:pt>
                <c:pt idx="29798">
                  <c:v>116.659606739377</c:v>
                </c:pt>
                <c:pt idx="29799">
                  <c:v>116.65954065117</c:v>
                </c:pt>
                <c:pt idx="29800">
                  <c:v>116.659042071179</c:v>
                </c:pt>
                <c:pt idx="29801">
                  <c:v>116.65893141330901</c:v>
                </c:pt>
                <c:pt idx="29802">
                  <c:v>116.65840991026</c:v>
                </c:pt>
                <c:pt idx="29803">
                  <c:v>116.65827421994901</c:v>
                </c:pt>
                <c:pt idx="29804">
                  <c:v>116.656797199755</c:v>
                </c:pt>
                <c:pt idx="29805">
                  <c:v>116.656596934712</c:v>
                </c:pt>
                <c:pt idx="29806">
                  <c:v>116.656144083608</c:v>
                </c:pt>
                <c:pt idx="29807">
                  <c:v>116.65551876297501</c:v>
                </c:pt>
                <c:pt idx="29808">
                  <c:v>116.65440926170101</c:v>
                </c:pt>
                <c:pt idx="29809">
                  <c:v>116.65405326679</c:v>
                </c:pt>
                <c:pt idx="29810">
                  <c:v>116.653819160303</c:v>
                </c:pt>
                <c:pt idx="29811">
                  <c:v>116.653779491623</c:v>
                </c:pt>
                <c:pt idx="29812">
                  <c:v>116.65354439255501</c:v>
                </c:pt>
                <c:pt idx="29813">
                  <c:v>116.652127524962</c:v>
                </c:pt>
                <c:pt idx="29814">
                  <c:v>116.651910360343</c:v>
                </c:pt>
                <c:pt idx="29815">
                  <c:v>116.651488058795</c:v>
                </c:pt>
                <c:pt idx="29816">
                  <c:v>116.650977015422</c:v>
                </c:pt>
                <c:pt idx="29817">
                  <c:v>116.649876799296</c:v>
                </c:pt>
                <c:pt idx="29818">
                  <c:v>116.647840785664</c:v>
                </c:pt>
                <c:pt idx="29819">
                  <c:v>116.647659641451</c:v>
                </c:pt>
                <c:pt idx="29820">
                  <c:v>116.64754709819501</c:v>
                </c:pt>
                <c:pt idx="29821">
                  <c:v>116.647457365874</c:v>
                </c:pt>
                <c:pt idx="29822">
                  <c:v>116.64744785719201</c:v>
                </c:pt>
                <c:pt idx="29823">
                  <c:v>116.646967199945</c:v>
                </c:pt>
                <c:pt idx="29824">
                  <c:v>116.646623452268</c:v>
                </c:pt>
                <c:pt idx="29825">
                  <c:v>116.64617054208399</c:v>
                </c:pt>
                <c:pt idx="29826">
                  <c:v>116.638725899536</c:v>
                </c:pt>
                <c:pt idx="29827">
                  <c:v>116.638676861356</c:v>
                </c:pt>
                <c:pt idx="29828">
                  <c:v>116.63818234409599</c:v>
                </c:pt>
                <c:pt idx="29829">
                  <c:v>116.638031157887</c:v>
                </c:pt>
                <c:pt idx="29830">
                  <c:v>116.637370922958</c:v>
                </c:pt>
                <c:pt idx="29831">
                  <c:v>116.63702631309199</c:v>
                </c:pt>
                <c:pt idx="29832">
                  <c:v>116.63607397351799</c:v>
                </c:pt>
                <c:pt idx="29833">
                  <c:v>116.635775495502</c:v>
                </c:pt>
                <c:pt idx="29834">
                  <c:v>116.635373206983</c:v>
                </c:pt>
                <c:pt idx="29835">
                  <c:v>116.634822758439</c:v>
                </c:pt>
                <c:pt idx="29836">
                  <c:v>116.634366751136</c:v>
                </c:pt>
                <c:pt idx="29837">
                  <c:v>116.634082141409</c:v>
                </c:pt>
                <c:pt idx="29838">
                  <c:v>116.633315485708</c:v>
                </c:pt>
                <c:pt idx="29839">
                  <c:v>116.632988307456</c:v>
                </c:pt>
                <c:pt idx="29840">
                  <c:v>116.632590808982</c:v>
                </c:pt>
                <c:pt idx="29841">
                  <c:v>116.631400148404</c:v>
                </c:pt>
                <c:pt idx="29842">
                  <c:v>116.631076754636</c:v>
                </c:pt>
                <c:pt idx="29843">
                  <c:v>116.62973129208601</c:v>
                </c:pt>
                <c:pt idx="29844">
                  <c:v>116.628496279758</c:v>
                </c:pt>
                <c:pt idx="29845">
                  <c:v>116.62733196277399</c:v>
                </c:pt>
                <c:pt idx="29846">
                  <c:v>116.62726135280001</c:v>
                </c:pt>
                <c:pt idx="29847">
                  <c:v>116.626145936021</c:v>
                </c:pt>
                <c:pt idx="29848">
                  <c:v>116.62393896848199</c:v>
                </c:pt>
                <c:pt idx="29849">
                  <c:v>116.62393896848199</c:v>
                </c:pt>
                <c:pt idx="29850">
                  <c:v>116.62393896848199</c:v>
                </c:pt>
                <c:pt idx="29851">
                  <c:v>116.62393896848199</c:v>
                </c:pt>
                <c:pt idx="29852">
                  <c:v>116.62393896848199</c:v>
                </c:pt>
                <c:pt idx="29853">
                  <c:v>116.62393896848199</c:v>
                </c:pt>
                <c:pt idx="29854">
                  <c:v>116.62393896848199</c:v>
                </c:pt>
                <c:pt idx="29855">
                  <c:v>116.62393896848199</c:v>
                </c:pt>
                <c:pt idx="29856">
                  <c:v>116.62393896848199</c:v>
                </c:pt>
                <c:pt idx="29857">
                  <c:v>116.62378365881101</c:v>
                </c:pt>
                <c:pt idx="29858">
                  <c:v>116.622730363762</c:v>
                </c:pt>
                <c:pt idx="29859">
                  <c:v>116.62267249189399</c:v>
                </c:pt>
                <c:pt idx="29860">
                  <c:v>116.622328277283</c:v>
                </c:pt>
                <c:pt idx="29861">
                  <c:v>116.622181515682</c:v>
                </c:pt>
                <c:pt idx="29862">
                  <c:v>116.62169253952401</c:v>
                </c:pt>
                <c:pt idx="29863">
                  <c:v>116.620552780118</c:v>
                </c:pt>
                <c:pt idx="29864">
                  <c:v>116.620484811163</c:v>
                </c:pt>
                <c:pt idx="29865">
                  <c:v>116.619948507122</c:v>
                </c:pt>
                <c:pt idx="29866">
                  <c:v>116.61918363935899</c:v>
                </c:pt>
                <c:pt idx="29867">
                  <c:v>116.618879505371</c:v>
                </c:pt>
                <c:pt idx="29868">
                  <c:v>116.618057033198</c:v>
                </c:pt>
                <c:pt idx="29869">
                  <c:v>116.617680842228</c:v>
                </c:pt>
                <c:pt idx="29870">
                  <c:v>116.616573472621</c:v>
                </c:pt>
                <c:pt idx="29871">
                  <c:v>116.616253534766</c:v>
                </c:pt>
                <c:pt idx="29872">
                  <c:v>116.615464296187</c:v>
                </c:pt>
                <c:pt idx="29873">
                  <c:v>116.61484624393201</c:v>
                </c:pt>
                <c:pt idx="29874">
                  <c:v>116.612320633705</c:v>
                </c:pt>
                <c:pt idx="29875">
                  <c:v>116.612082635094</c:v>
                </c:pt>
                <c:pt idx="29876">
                  <c:v>116.611014620248</c:v>
                </c:pt>
                <c:pt idx="29877">
                  <c:v>116.610705567759</c:v>
                </c:pt>
                <c:pt idx="29878">
                  <c:v>116.610009073528</c:v>
                </c:pt>
                <c:pt idx="29879">
                  <c:v>116.608383638955</c:v>
                </c:pt>
                <c:pt idx="29880">
                  <c:v>116.607015126425</c:v>
                </c:pt>
                <c:pt idx="29881">
                  <c:v>116.605779408823</c:v>
                </c:pt>
                <c:pt idx="29882">
                  <c:v>116.604360615413</c:v>
                </c:pt>
                <c:pt idx="29883">
                  <c:v>116.59970286987701</c:v>
                </c:pt>
                <c:pt idx="29884">
                  <c:v>116.59746922858299</c:v>
                </c:pt>
                <c:pt idx="29885">
                  <c:v>116.595575675508</c:v>
                </c:pt>
                <c:pt idx="29886">
                  <c:v>116.59361906279899</c:v>
                </c:pt>
                <c:pt idx="29887">
                  <c:v>116.59337348103</c:v>
                </c:pt>
                <c:pt idx="29888">
                  <c:v>116.592386133503</c:v>
                </c:pt>
                <c:pt idx="29889">
                  <c:v>116.591750300211</c:v>
                </c:pt>
                <c:pt idx="29890">
                  <c:v>116.591608748505</c:v>
                </c:pt>
                <c:pt idx="29891">
                  <c:v>116.591224254781</c:v>
                </c:pt>
                <c:pt idx="29892">
                  <c:v>116.59117101486</c:v>
                </c:pt>
                <c:pt idx="29893">
                  <c:v>116.59059957734399</c:v>
                </c:pt>
                <c:pt idx="29894">
                  <c:v>116.589620393245</c:v>
                </c:pt>
                <c:pt idx="29895">
                  <c:v>116.58519440895201</c:v>
                </c:pt>
                <c:pt idx="29896">
                  <c:v>116.584841560673</c:v>
                </c:pt>
                <c:pt idx="29897">
                  <c:v>116.584652777964</c:v>
                </c:pt>
                <c:pt idx="29898">
                  <c:v>116.58104813438599</c:v>
                </c:pt>
                <c:pt idx="29899">
                  <c:v>116.58073622872099</c:v>
                </c:pt>
                <c:pt idx="29900">
                  <c:v>116.579694156272</c:v>
                </c:pt>
                <c:pt idx="29901">
                  <c:v>116.579022656647</c:v>
                </c:pt>
                <c:pt idx="29902">
                  <c:v>116.577895755722</c:v>
                </c:pt>
                <c:pt idx="29903">
                  <c:v>116.57783112099099</c:v>
                </c:pt>
                <c:pt idx="29904">
                  <c:v>116.575016788379</c:v>
                </c:pt>
                <c:pt idx="29905">
                  <c:v>116.57434795984</c:v>
                </c:pt>
                <c:pt idx="29906">
                  <c:v>116.573509532589</c:v>
                </c:pt>
                <c:pt idx="29907">
                  <c:v>116.57337352550999</c:v>
                </c:pt>
                <c:pt idx="29908">
                  <c:v>116.57303464576</c:v>
                </c:pt>
                <c:pt idx="29909">
                  <c:v>116.57277982946199</c:v>
                </c:pt>
                <c:pt idx="29910">
                  <c:v>116.572741552854</c:v>
                </c:pt>
                <c:pt idx="29911">
                  <c:v>116.57117447818401</c:v>
                </c:pt>
                <c:pt idx="29912">
                  <c:v>116.570939266849</c:v>
                </c:pt>
                <c:pt idx="29913">
                  <c:v>116.57089919031</c:v>
                </c:pt>
                <c:pt idx="29914">
                  <c:v>116.56951543549501</c:v>
                </c:pt>
                <c:pt idx="29915">
                  <c:v>116.568466749286</c:v>
                </c:pt>
                <c:pt idx="29916">
                  <c:v>116.568466749286</c:v>
                </c:pt>
                <c:pt idx="29917">
                  <c:v>116.568466749286</c:v>
                </c:pt>
                <c:pt idx="29918">
                  <c:v>116.568466749286</c:v>
                </c:pt>
                <c:pt idx="29919">
                  <c:v>116.568466749286</c:v>
                </c:pt>
                <c:pt idx="29920">
                  <c:v>116.568466749286</c:v>
                </c:pt>
                <c:pt idx="29921">
                  <c:v>116.568466749286</c:v>
                </c:pt>
                <c:pt idx="29922">
                  <c:v>116.568466749286</c:v>
                </c:pt>
                <c:pt idx="29923">
                  <c:v>116.566727352372</c:v>
                </c:pt>
                <c:pt idx="29924">
                  <c:v>116.56547334432901</c:v>
                </c:pt>
                <c:pt idx="29925">
                  <c:v>116.56238296955701</c:v>
                </c:pt>
                <c:pt idx="29926">
                  <c:v>116.561170550602</c:v>
                </c:pt>
                <c:pt idx="29927">
                  <c:v>116.560191244892</c:v>
                </c:pt>
                <c:pt idx="29928">
                  <c:v>116.55933524497701</c:v>
                </c:pt>
                <c:pt idx="29929">
                  <c:v>116.558618734851</c:v>
                </c:pt>
                <c:pt idx="29930">
                  <c:v>116.553974251366</c:v>
                </c:pt>
                <c:pt idx="29931">
                  <c:v>116.552428282696</c:v>
                </c:pt>
                <c:pt idx="29932">
                  <c:v>116.549723665708</c:v>
                </c:pt>
                <c:pt idx="29933">
                  <c:v>116.547631622496</c:v>
                </c:pt>
                <c:pt idx="29934">
                  <c:v>116.544699741196</c:v>
                </c:pt>
                <c:pt idx="29935">
                  <c:v>116.543905026904</c:v>
                </c:pt>
                <c:pt idx="29936">
                  <c:v>116.543905014487</c:v>
                </c:pt>
                <c:pt idx="29937">
                  <c:v>116.543879106883</c:v>
                </c:pt>
                <c:pt idx="29938">
                  <c:v>116.54382607635</c:v>
                </c:pt>
                <c:pt idx="29939">
                  <c:v>116.540545769806</c:v>
                </c:pt>
                <c:pt idx="29940">
                  <c:v>116.539855323433</c:v>
                </c:pt>
                <c:pt idx="29941">
                  <c:v>116.53867547196199</c:v>
                </c:pt>
                <c:pt idx="29942">
                  <c:v>116.537922771016</c:v>
                </c:pt>
                <c:pt idx="29943">
                  <c:v>116.536943968887</c:v>
                </c:pt>
                <c:pt idx="29944">
                  <c:v>116.525394798438</c:v>
                </c:pt>
                <c:pt idx="29945">
                  <c:v>116.52333566914101</c:v>
                </c:pt>
                <c:pt idx="29946">
                  <c:v>116.52333566914101</c:v>
                </c:pt>
                <c:pt idx="29947">
                  <c:v>116.52333566914101</c:v>
                </c:pt>
                <c:pt idx="29948">
                  <c:v>116.52333566914101</c:v>
                </c:pt>
                <c:pt idx="29949">
                  <c:v>116.52333566914101</c:v>
                </c:pt>
                <c:pt idx="29950">
                  <c:v>116.52333566914101</c:v>
                </c:pt>
                <c:pt idx="29951">
                  <c:v>116.521898385943</c:v>
                </c:pt>
                <c:pt idx="29952">
                  <c:v>116.519878467388</c:v>
                </c:pt>
                <c:pt idx="29953">
                  <c:v>116.514453850582</c:v>
                </c:pt>
                <c:pt idx="29954">
                  <c:v>116.5129528089</c:v>
                </c:pt>
                <c:pt idx="29955">
                  <c:v>116.511951472101</c:v>
                </c:pt>
                <c:pt idx="29956">
                  <c:v>116.510770169239</c:v>
                </c:pt>
                <c:pt idx="29957">
                  <c:v>116.50769290408201</c:v>
                </c:pt>
                <c:pt idx="29958">
                  <c:v>116.507490802098</c:v>
                </c:pt>
                <c:pt idx="29959">
                  <c:v>116.506768229362</c:v>
                </c:pt>
                <c:pt idx="29960">
                  <c:v>116.502606500735</c:v>
                </c:pt>
                <c:pt idx="29961">
                  <c:v>116.501397884459</c:v>
                </c:pt>
                <c:pt idx="29962">
                  <c:v>116.50045807805201</c:v>
                </c:pt>
                <c:pt idx="29963">
                  <c:v>116.500407528623</c:v>
                </c:pt>
                <c:pt idx="29964">
                  <c:v>116.500118378514</c:v>
                </c:pt>
                <c:pt idx="29965">
                  <c:v>116.49829166580101</c:v>
                </c:pt>
                <c:pt idx="29966">
                  <c:v>116.497394258035</c:v>
                </c:pt>
                <c:pt idx="29967">
                  <c:v>116.49713237612799</c:v>
                </c:pt>
                <c:pt idx="29968">
                  <c:v>116.49673517487901</c:v>
                </c:pt>
                <c:pt idx="29969">
                  <c:v>116.49673517487901</c:v>
                </c:pt>
                <c:pt idx="29970">
                  <c:v>116.49673517487901</c:v>
                </c:pt>
                <c:pt idx="29971">
                  <c:v>116.49673517487901</c:v>
                </c:pt>
                <c:pt idx="29972">
                  <c:v>116.49635801708899</c:v>
                </c:pt>
                <c:pt idx="29973">
                  <c:v>116.49631444666799</c:v>
                </c:pt>
                <c:pt idx="29974">
                  <c:v>116.49624352819799</c:v>
                </c:pt>
                <c:pt idx="29975">
                  <c:v>116.49588276925</c:v>
                </c:pt>
                <c:pt idx="29976">
                  <c:v>116.495595111998</c:v>
                </c:pt>
                <c:pt idx="29977">
                  <c:v>116.495546118216</c:v>
                </c:pt>
                <c:pt idx="29978">
                  <c:v>116.49504082445</c:v>
                </c:pt>
                <c:pt idx="29979">
                  <c:v>116.49398110841101</c:v>
                </c:pt>
                <c:pt idx="29980">
                  <c:v>116.493782441828</c:v>
                </c:pt>
                <c:pt idx="29981">
                  <c:v>116.49373452845001</c:v>
                </c:pt>
                <c:pt idx="29982">
                  <c:v>116.49288045268101</c:v>
                </c:pt>
                <c:pt idx="29983">
                  <c:v>116.491395353637</c:v>
                </c:pt>
                <c:pt idx="29984">
                  <c:v>116.486908000111</c:v>
                </c:pt>
                <c:pt idx="29985">
                  <c:v>116.486885502417</c:v>
                </c:pt>
                <c:pt idx="29986">
                  <c:v>116.486430405334</c:v>
                </c:pt>
                <c:pt idx="29987">
                  <c:v>116.486363800861</c:v>
                </c:pt>
                <c:pt idx="29988">
                  <c:v>116.48595914078901</c:v>
                </c:pt>
                <c:pt idx="29989">
                  <c:v>116.483569408512</c:v>
                </c:pt>
                <c:pt idx="29990">
                  <c:v>116.483569408512</c:v>
                </c:pt>
                <c:pt idx="29991">
                  <c:v>116.481623559984</c:v>
                </c:pt>
                <c:pt idx="29992">
                  <c:v>116.480866699346</c:v>
                </c:pt>
                <c:pt idx="29993">
                  <c:v>116.480151344511</c:v>
                </c:pt>
                <c:pt idx="29994">
                  <c:v>116.479967045265</c:v>
                </c:pt>
                <c:pt idx="29995">
                  <c:v>116.479681253105</c:v>
                </c:pt>
                <c:pt idx="29996">
                  <c:v>116.47873255071499</c:v>
                </c:pt>
                <c:pt idx="29997">
                  <c:v>116.47685033236201</c:v>
                </c:pt>
                <c:pt idx="29998">
                  <c:v>116.476088110386</c:v>
                </c:pt>
                <c:pt idx="29999">
                  <c:v>116.47602284922399</c:v>
                </c:pt>
                <c:pt idx="30000">
                  <c:v>116.475866461731</c:v>
                </c:pt>
                <c:pt idx="30001">
                  <c:v>116.475112370581</c:v>
                </c:pt>
                <c:pt idx="30002">
                  <c:v>116.470493295987</c:v>
                </c:pt>
                <c:pt idx="30003">
                  <c:v>116.470493295987</c:v>
                </c:pt>
                <c:pt idx="30004">
                  <c:v>116.470493295987</c:v>
                </c:pt>
                <c:pt idx="30005">
                  <c:v>116.470493295987</c:v>
                </c:pt>
                <c:pt idx="30006">
                  <c:v>116.469475379375</c:v>
                </c:pt>
                <c:pt idx="30007">
                  <c:v>116.46880773566799</c:v>
                </c:pt>
                <c:pt idx="30008">
                  <c:v>116.46870831349599</c:v>
                </c:pt>
                <c:pt idx="30009">
                  <c:v>116.46517511842799</c:v>
                </c:pt>
                <c:pt idx="30010">
                  <c:v>116.464264585362</c:v>
                </c:pt>
                <c:pt idx="30011">
                  <c:v>116.463784192403</c:v>
                </c:pt>
                <c:pt idx="30012">
                  <c:v>116.463022412724</c:v>
                </c:pt>
                <c:pt idx="30013">
                  <c:v>116.461069265359</c:v>
                </c:pt>
                <c:pt idx="30014">
                  <c:v>116.459665021124</c:v>
                </c:pt>
                <c:pt idx="30015">
                  <c:v>116.45708797205999</c:v>
                </c:pt>
                <c:pt idx="30016">
                  <c:v>116.456329896536</c:v>
                </c:pt>
                <c:pt idx="30017">
                  <c:v>116.454217643033</c:v>
                </c:pt>
                <c:pt idx="30018">
                  <c:v>116.453978835935</c:v>
                </c:pt>
                <c:pt idx="30019">
                  <c:v>116.45331621182901</c:v>
                </c:pt>
                <c:pt idx="30020">
                  <c:v>116.449245249493</c:v>
                </c:pt>
                <c:pt idx="30021">
                  <c:v>116.44916595144799</c:v>
                </c:pt>
                <c:pt idx="30022">
                  <c:v>116.44828986793</c:v>
                </c:pt>
                <c:pt idx="30023">
                  <c:v>116.44642330997701</c:v>
                </c:pt>
                <c:pt idx="30024">
                  <c:v>116.44640145476301</c:v>
                </c:pt>
                <c:pt idx="30025">
                  <c:v>116.444493180053</c:v>
                </c:pt>
                <c:pt idx="30026">
                  <c:v>116.44281827866099</c:v>
                </c:pt>
                <c:pt idx="30027">
                  <c:v>116.442622321364</c:v>
                </c:pt>
                <c:pt idx="30028">
                  <c:v>116.43960880465001</c:v>
                </c:pt>
                <c:pt idx="30029">
                  <c:v>116.43950029886901</c:v>
                </c:pt>
                <c:pt idx="30030">
                  <c:v>116.438863735696</c:v>
                </c:pt>
                <c:pt idx="30031">
                  <c:v>116.43861929493799</c:v>
                </c:pt>
                <c:pt idx="30032">
                  <c:v>116.43819525023601</c:v>
                </c:pt>
                <c:pt idx="30033">
                  <c:v>116.436049434437</c:v>
                </c:pt>
                <c:pt idx="30034">
                  <c:v>116.435798266848</c:v>
                </c:pt>
                <c:pt idx="30035">
                  <c:v>116.435119088821</c:v>
                </c:pt>
                <c:pt idx="30036">
                  <c:v>116.43504705378</c:v>
                </c:pt>
                <c:pt idx="30037">
                  <c:v>116.432399434632</c:v>
                </c:pt>
                <c:pt idx="30038">
                  <c:v>116.431209941212</c:v>
                </c:pt>
                <c:pt idx="30039">
                  <c:v>116.430019892934</c:v>
                </c:pt>
                <c:pt idx="30040">
                  <c:v>116.428277661693</c:v>
                </c:pt>
                <c:pt idx="30041">
                  <c:v>116.427881007504</c:v>
                </c:pt>
                <c:pt idx="30042">
                  <c:v>116.427644373473</c:v>
                </c:pt>
                <c:pt idx="30043">
                  <c:v>116.427553754211</c:v>
                </c:pt>
                <c:pt idx="30044">
                  <c:v>116.42463112103</c:v>
                </c:pt>
                <c:pt idx="30045">
                  <c:v>116.42131125146599</c:v>
                </c:pt>
                <c:pt idx="30046">
                  <c:v>116.420524798128</c:v>
                </c:pt>
                <c:pt idx="30047">
                  <c:v>116.42003445237199</c:v>
                </c:pt>
                <c:pt idx="30048">
                  <c:v>116.419489445224</c:v>
                </c:pt>
                <c:pt idx="30049">
                  <c:v>116.418558260731</c:v>
                </c:pt>
                <c:pt idx="30050">
                  <c:v>116.41854567317399</c:v>
                </c:pt>
                <c:pt idx="30051">
                  <c:v>116.41643376265399</c:v>
                </c:pt>
                <c:pt idx="30052">
                  <c:v>116.412802613083</c:v>
                </c:pt>
                <c:pt idx="30053">
                  <c:v>116.41247375819</c:v>
                </c:pt>
                <c:pt idx="30054">
                  <c:v>116.409650828021</c:v>
                </c:pt>
                <c:pt idx="30055">
                  <c:v>116.407388304123</c:v>
                </c:pt>
                <c:pt idx="30056">
                  <c:v>116.403356662425</c:v>
                </c:pt>
                <c:pt idx="30057">
                  <c:v>116.402939427955</c:v>
                </c:pt>
                <c:pt idx="30058">
                  <c:v>116.402619631078</c:v>
                </c:pt>
                <c:pt idx="30059">
                  <c:v>116.402268182971</c:v>
                </c:pt>
                <c:pt idx="30060">
                  <c:v>116.400382598132</c:v>
                </c:pt>
                <c:pt idx="30061">
                  <c:v>116.377673762698</c:v>
                </c:pt>
                <c:pt idx="30062">
                  <c:v>116.3773412271</c:v>
                </c:pt>
                <c:pt idx="30063">
                  <c:v>116.3773412271</c:v>
                </c:pt>
                <c:pt idx="30064">
                  <c:v>116.3773412271</c:v>
                </c:pt>
                <c:pt idx="30065">
                  <c:v>116.371788003234</c:v>
                </c:pt>
                <c:pt idx="30066">
                  <c:v>116.369305619652</c:v>
                </c:pt>
                <c:pt idx="30067">
                  <c:v>116.361401361649</c:v>
                </c:pt>
                <c:pt idx="30068">
                  <c:v>116.360546825116</c:v>
                </c:pt>
                <c:pt idx="30069">
                  <c:v>116.358827845547</c:v>
                </c:pt>
                <c:pt idx="30070">
                  <c:v>116.357106849632</c:v>
                </c:pt>
                <c:pt idx="30071">
                  <c:v>116.35684270617099</c:v>
                </c:pt>
                <c:pt idx="30072">
                  <c:v>116.35684270617099</c:v>
                </c:pt>
                <c:pt idx="30073">
                  <c:v>116.35684270617099</c:v>
                </c:pt>
                <c:pt idx="30074">
                  <c:v>116.35165034066399</c:v>
                </c:pt>
                <c:pt idx="30075">
                  <c:v>116.351580212014</c:v>
                </c:pt>
                <c:pt idx="30076">
                  <c:v>116.346686835125</c:v>
                </c:pt>
                <c:pt idx="30077">
                  <c:v>116.34569357482999</c:v>
                </c:pt>
                <c:pt idx="30078">
                  <c:v>116.341113285943</c:v>
                </c:pt>
                <c:pt idx="30079">
                  <c:v>116.336593223693</c:v>
                </c:pt>
                <c:pt idx="30080">
                  <c:v>116.336593223693</c:v>
                </c:pt>
                <c:pt idx="30081">
                  <c:v>116.336593223693</c:v>
                </c:pt>
                <c:pt idx="30082">
                  <c:v>116.336593223693</c:v>
                </c:pt>
                <c:pt idx="30083">
                  <c:v>116.336593223693</c:v>
                </c:pt>
                <c:pt idx="30084">
                  <c:v>116.336593223693</c:v>
                </c:pt>
                <c:pt idx="30085">
                  <c:v>116.336593223693</c:v>
                </c:pt>
                <c:pt idx="30086">
                  <c:v>116.334139843485</c:v>
                </c:pt>
                <c:pt idx="30087">
                  <c:v>116.334102098415</c:v>
                </c:pt>
                <c:pt idx="30088">
                  <c:v>116.33408012626499</c:v>
                </c:pt>
                <c:pt idx="30089">
                  <c:v>116.329369519887</c:v>
                </c:pt>
                <c:pt idx="30090">
                  <c:v>116.324563072662</c:v>
                </c:pt>
                <c:pt idx="30091">
                  <c:v>116.31889586288101</c:v>
                </c:pt>
                <c:pt idx="30092">
                  <c:v>116.31353600123001</c:v>
                </c:pt>
                <c:pt idx="30093">
                  <c:v>116.313461314039</c:v>
                </c:pt>
                <c:pt idx="30094">
                  <c:v>116.310641208955</c:v>
                </c:pt>
                <c:pt idx="30095">
                  <c:v>116.303544408273</c:v>
                </c:pt>
                <c:pt idx="30096">
                  <c:v>116.303350661409</c:v>
                </c:pt>
                <c:pt idx="30097">
                  <c:v>116.300771732128</c:v>
                </c:pt>
                <c:pt idx="30098">
                  <c:v>116.293248691039</c:v>
                </c:pt>
                <c:pt idx="30099">
                  <c:v>116.293239520431</c:v>
                </c:pt>
                <c:pt idx="30100">
                  <c:v>116.293228630001</c:v>
                </c:pt>
                <c:pt idx="30101">
                  <c:v>116.29321746046</c:v>
                </c:pt>
                <c:pt idx="30102">
                  <c:v>116.292920977588</c:v>
                </c:pt>
                <c:pt idx="30103">
                  <c:v>116.276624920524</c:v>
                </c:pt>
                <c:pt idx="30104">
                  <c:v>116.26768121281999</c:v>
                </c:pt>
                <c:pt idx="30105">
                  <c:v>116.26027505197899</c:v>
                </c:pt>
                <c:pt idx="30106">
                  <c:v>116.26026855406801</c:v>
                </c:pt>
                <c:pt idx="30107">
                  <c:v>116.26026364932601</c:v>
                </c:pt>
                <c:pt idx="30108">
                  <c:v>116.26025401728</c:v>
                </c:pt>
                <c:pt idx="30109">
                  <c:v>116.260244651002</c:v>
                </c:pt>
                <c:pt idx="30110">
                  <c:v>116.260239447025</c:v>
                </c:pt>
                <c:pt idx="30111">
                  <c:v>116.26023306305601</c:v>
                </c:pt>
                <c:pt idx="30112">
                  <c:v>116.26022835278999</c:v>
                </c:pt>
                <c:pt idx="30113">
                  <c:v>116.25704755845901</c:v>
                </c:pt>
                <c:pt idx="30114">
                  <c:v>116.253856659102</c:v>
                </c:pt>
                <c:pt idx="30115">
                  <c:v>116.253847435323</c:v>
                </c:pt>
                <c:pt idx="30116">
                  <c:v>116.253844349563</c:v>
                </c:pt>
                <c:pt idx="30117">
                  <c:v>116.25384361491</c:v>
                </c:pt>
                <c:pt idx="30118">
                  <c:v>116.25383986334</c:v>
                </c:pt>
                <c:pt idx="30119">
                  <c:v>116.253839507854</c:v>
                </c:pt>
                <c:pt idx="30120">
                  <c:v>116.25383094106699</c:v>
                </c:pt>
                <c:pt idx="30121">
                  <c:v>116.253828703176</c:v>
                </c:pt>
                <c:pt idx="30122">
                  <c:v>116.253827162779</c:v>
                </c:pt>
                <c:pt idx="30123">
                  <c:v>116.25382564826801</c:v>
                </c:pt>
                <c:pt idx="30124">
                  <c:v>116.253822927991</c:v>
                </c:pt>
                <c:pt idx="30125">
                  <c:v>116.253822241271</c:v>
                </c:pt>
                <c:pt idx="30126">
                  <c:v>116.25382141188</c:v>
                </c:pt>
                <c:pt idx="30127">
                  <c:v>116.253817650169</c:v>
                </c:pt>
                <c:pt idx="30128">
                  <c:v>116.253817334689</c:v>
                </c:pt>
                <c:pt idx="30129">
                  <c:v>116.25381490775401</c:v>
                </c:pt>
                <c:pt idx="30130">
                  <c:v>116.25381435604</c:v>
                </c:pt>
                <c:pt idx="30131">
                  <c:v>116.253813425261</c:v>
                </c:pt>
                <c:pt idx="30132">
                  <c:v>116.25381072674899</c:v>
                </c:pt>
                <c:pt idx="30133">
                  <c:v>116.253810338143</c:v>
                </c:pt>
                <c:pt idx="30134">
                  <c:v>116.253809427325</c:v>
                </c:pt>
                <c:pt idx="30135">
                  <c:v>116.253807845585</c:v>
                </c:pt>
                <c:pt idx="30136">
                  <c:v>116.253807764896</c:v>
                </c:pt>
                <c:pt idx="30137">
                  <c:v>116.253805149577</c:v>
                </c:pt>
                <c:pt idx="30138">
                  <c:v>116.253803872449</c:v>
                </c:pt>
                <c:pt idx="30139">
                  <c:v>116.253803006493</c:v>
                </c:pt>
                <c:pt idx="30140">
                  <c:v>116.253801029155</c:v>
                </c:pt>
                <c:pt idx="30141">
                  <c:v>116.253800027723</c:v>
                </c:pt>
                <c:pt idx="30142">
                  <c:v>116.25379794907199</c:v>
                </c:pt>
                <c:pt idx="30143">
                  <c:v>116.25379779003801</c:v>
                </c:pt>
                <c:pt idx="30144">
                  <c:v>116.253792860565</c:v>
                </c:pt>
                <c:pt idx="30145">
                  <c:v>116.253790497311</c:v>
                </c:pt>
                <c:pt idx="30146">
                  <c:v>116.253788164825</c:v>
                </c:pt>
                <c:pt idx="30147">
                  <c:v>116.25378618057201</c:v>
                </c:pt>
                <c:pt idx="30148">
                  <c:v>116.25378615962499</c:v>
                </c:pt>
                <c:pt idx="30149">
                  <c:v>116.253783750899</c:v>
                </c:pt>
                <c:pt idx="30150">
                  <c:v>116.25378148161499</c:v>
                </c:pt>
                <c:pt idx="30151">
                  <c:v>116.253781358623</c:v>
                </c:pt>
                <c:pt idx="30152">
                  <c:v>116.253778817002</c:v>
                </c:pt>
                <c:pt idx="30153">
                  <c:v>116.25377812425999</c:v>
                </c:pt>
                <c:pt idx="30154">
                  <c:v>116.253776650406</c:v>
                </c:pt>
                <c:pt idx="30155">
                  <c:v>116.253775660176</c:v>
                </c:pt>
                <c:pt idx="30156">
                  <c:v>116.25377180113099</c:v>
                </c:pt>
                <c:pt idx="30157">
                  <c:v>116.25377067904201</c:v>
                </c:pt>
                <c:pt idx="30158">
                  <c:v>116.253770194149</c:v>
                </c:pt>
                <c:pt idx="30159">
                  <c:v>116.253769800615</c:v>
                </c:pt>
                <c:pt idx="30160">
                  <c:v>116.253768522198</c:v>
                </c:pt>
                <c:pt idx="30161">
                  <c:v>116.25376852137801</c:v>
                </c:pt>
                <c:pt idx="30162">
                  <c:v>116.25376758374099</c:v>
                </c:pt>
                <c:pt idx="30163">
                  <c:v>116.253767346659</c:v>
                </c:pt>
                <c:pt idx="30164">
                  <c:v>116.25376275604999</c:v>
                </c:pt>
                <c:pt idx="30165">
                  <c:v>116.253761787933</c:v>
                </c:pt>
                <c:pt idx="30166">
                  <c:v>116.25376110185999</c:v>
                </c:pt>
                <c:pt idx="30167">
                  <c:v>116.253759164108</c:v>
                </c:pt>
                <c:pt idx="30168">
                  <c:v>116.2537546228</c:v>
                </c:pt>
                <c:pt idx="30169">
                  <c:v>116.25375293764699</c:v>
                </c:pt>
                <c:pt idx="30170">
                  <c:v>116.253749917231</c:v>
                </c:pt>
                <c:pt idx="30171">
                  <c:v>116.253749803167</c:v>
                </c:pt>
                <c:pt idx="30172">
                  <c:v>116.253746766172</c:v>
                </c:pt>
                <c:pt idx="30173">
                  <c:v>116.253745561108</c:v>
                </c:pt>
                <c:pt idx="30174">
                  <c:v>116.25374272075901</c:v>
                </c:pt>
                <c:pt idx="30175">
                  <c:v>116.253739870403</c:v>
                </c:pt>
                <c:pt idx="30176">
                  <c:v>116.253737299576</c:v>
                </c:pt>
                <c:pt idx="30177">
                  <c:v>116.253736969367</c:v>
                </c:pt>
                <c:pt idx="30178">
                  <c:v>116.253728046341</c:v>
                </c:pt>
                <c:pt idx="30179">
                  <c:v>116.250660863108</c:v>
                </c:pt>
                <c:pt idx="30180">
                  <c:v>116.250454077586</c:v>
                </c:pt>
                <c:pt idx="30181">
                  <c:v>116.246653219542</c:v>
                </c:pt>
                <c:pt idx="30182">
                  <c:v>116.23908138806701</c:v>
                </c:pt>
                <c:pt idx="30183">
                  <c:v>116.227798352389</c:v>
                </c:pt>
                <c:pt idx="30184">
                  <c:v>116.227798352389</c:v>
                </c:pt>
                <c:pt idx="30185">
                  <c:v>116.225926562789</c:v>
                </c:pt>
                <c:pt idx="30186">
                  <c:v>116.221287147808</c:v>
                </c:pt>
                <c:pt idx="30187">
                  <c:v>116.22061179225</c:v>
                </c:pt>
                <c:pt idx="30188">
                  <c:v>116.218997703554</c:v>
                </c:pt>
                <c:pt idx="30189">
                  <c:v>116.216604970554</c:v>
                </c:pt>
                <c:pt idx="30190">
                  <c:v>116.216604970554</c:v>
                </c:pt>
                <c:pt idx="30191">
                  <c:v>116.204283396383</c:v>
                </c:pt>
                <c:pt idx="30192">
                  <c:v>116.200680047758</c:v>
                </c:pt>
                <c:pt idx="30193">
                  <c:v>116.194487168411</c:v>
                </c:pt>
                <c:pt idx="30194">
                  <c:v>116.183562748103</c:v>
                </c:pt>
                <c:pt idx="30195">
                  <c:v>116.172279316328</c:v>
                </c:pt>
                <c:pt idx="30196">
                  <c:v>116.161982869014</c:v>
                </c:pt>
                <c:pt idx="30197">
                  <c:v>116.161982869014</c:v>
                </c:pt>
                <c:pt idx="30198">
                  <c:v>116.155131661806</c:v>
                </c:pt>
                <c:pt idx="30199">
                  <c:v>116.154844212461</c:v>
                </c:pt>
                <c:pt idx="30200">
                  <c:v>116.153163377418</c:v>
                </c:pt>
                <c:pt idx="30201">
                  <c:v>116.13854200226</c:v>
                </c:pt>
                <c:pt idx="30202">
                  <c:v>116.135512323017</c:v>
                </c:pt>
                <c:pt idx="30203">
                  <c:v>116.133354350489</c:v>
                </c:pt>
                <c:pt idx="30204">
                  <c:v>116.127909342987</c:v>
                </c:pt>
                <c:pt idx="30205">
                  <c:v>116.12681332691</c:v>
                </c:pt>
                <c:pt idx="30206">
                  <c:v>116.12681332691</c:v>
                </c:pt>
                <c:pt idx="30207">
                  <c:v>116.12681332691</c:v>
                </c:pt>
                <c:pt idx="30208">
                  <c:v>116.12534929492401</c:v>
                </c:pt>
                <c:pt idx="30209">
                  <c:v>116.11645671427</c:v>
                </c:pt>
                <c:pt idx="30210">
                  <c:v>116.11645671427</c:v>
                </c:pt>
                <c:pt idx="30211">
                  <c:v>116.106189755473</c:v>
                </c:pt>
                <c:pt idx="30212">
                  <c:v>116.106189755473</c:v>
                </c:pt>
                <c:pt idx="30213">
                  <c:v>116.10439885020401</c:v>
                </c:pt>
                <c:pt idx="30214">
                  <c:v>116.10145753803999</c:v>
                </c:pt>
                <c:pt idx="30215">
                  <c:v>116.101376716939</c:v>
                </c:pt>
                <c:pt idx="30216">
                  <c:v>116.098140503637</c:v>
                </c:pt>
                <c:pt idx="30217">
                  <c:v>116.098096766921</c:v>
                </c:pt>
                <c:pt idx="30218">
                  <c:v>116.097851694235</c:v>
                </c:pt>
                <c:pt idx="30219">
                  <c:v>116.096012450518</c:v>
                </c:pt>
                <c:pt idx="30220">
                  <c:v>116.096012450518</c:v>
                </c:pt>
                <c:pt idx="30221">
                  <c:v>116.08728532567299</c:v>
                </c:pt>
                <c:pt idx="30222">
                  <c:v>116.08592479940501</c:v>
                </c:pt>
                <c:pt idx="30223">
                  <c:v>116.08592479940501</c:v>
                </c:pt>
                <c:pt idx="30224">
                  <c:v>116.08592479940501</c:v>
                </c:pt>
                <c:pt idx="30225">
                  <c:v>116.083591314126</c:v>
                </c:pt>
                <c:pt idx="30226">
                  <c:v>116.083278942973</c:v>
                </c:pt>
                <c:pt idx="30227">
                  <c:v>116.079249506354</c:v>
                </c:pt>
                <c:pt idx="30228">
                  <c:v>116.077586909052</c:v>
                </c:pt>
                <c:pt idx="30229">
                  <c:v>116.077586909052</c:v>
                </c:pt>
                <c:pt idx="30230">
                  <c:v>116.067663623318</c:v>
                </c:pt>
                <c:pt idx="30231">
                  <c:v>116.066376419237</c:v>
                </c:pt>
                <c:pt idx="30232">
                  <c:v>116.06109790718401</c:v>
                </c:pt>
                <c:pt idx="30233">
                  <c:v>116.05294679567</c:v>
                </c:pt>
                <c:pt idx="30234">
                  <c:v>116.05294679567</c:v>
                </c:pt>
                <c:pt idx="30235">
                  <c:v>116.05294679567</c:v>
                </c:pt>
                <c:pt idx="30236">
                  <c:v>116.05294679567</c:v>
                </c:pt>
                <c:pt idx="30237">
                  <c:v>116.05294679567</c:v>
                </c:pt>
                <c:pt idx="30238">
                  <c:v>116.05294679567</c:v>
                </c:pt>
                <c:pt idx="30239">
                  <c:v>116.05294679567</c:v>
                </c:pt>
                <c:pt idx="30240">
                  <c:v>116.05294679567</c:v>
                </c:pt>
                <c:pt idx="30241">
                  <c:v>116.05294679567</c:v>
                </c:pt>
                <c:pt idx="30242">
                  <c:v>116.05294679567</c:v>
                </c:pt>
                <c:pt idx="30243">
                  <c:v>116.05294679567</c:v>
                </c:pt>
                <c:pt idx="30244">
                  <c:v>116.05294679567</c:v>
                </c:pt>
                <c:pt idx="30245">
                  <c:v>116.05294679567</c:v>
                </c:pt>
                <c:pt idx="30246">
                  <c:v>116.05294679567</c:v>
                </c:pt>
                <c:pt idx="30247">
                  <c:v>116.051186949181</c:v>
                </c:pt>
                <c:pt idx="30248">
                  <c:v>116.046470733379</c:v>
                </c:pt>
                <c:pt idx="30249">
                  <c:v>116.046470733379</c:v>
                </c:pt>
                <c:pt idx="30250">
                  <c:v>116.046470733379</c:v>
                </c:pt>
                <c:pt idx="30251">
                  <c:v>116.046470733379</c:v>
                </c:pt>
                <c:pt idx="30252">
                  <c:v>116.046470733379</c:v>
                </c:pt>
                <c:pt idx="30253">
                  <c:v>116.046470733379</c:v>
                </c:pt>
                <c:pt idx="30254">
                  <c:v>116.046470733379</c:v>
                </c:pt>
                <c:pt idx="30255">
                  <c:v>116.046470733379</c:v>
                </c:pt>
                <c:pt idx="30256">
                  <c:v>116.046470733379</c:v>
                </c:pt>
                <c:pt idx="30257">
                  <c:v>116.046470733379</c:v>
                </c:pt>
                <c:pt idx="30258">
                  <c:v>116.046470733379</c:v>
                </c:pt>
                <c:pt idx="30259">
                  <c:v>116.046470733379</c:v>
                </c:pt>
                <c:pt idx="30260">
                  <c:v>116.046470733379</c:v>
                </c:pt>
                <c:pt idx="30261">
                  <c:v>116.046470733379</c:v>
                </c:pt>
                <c:pt idx="30262">
                  <c:v>116.046470733379</c:v>
                </c:pt>
                <c:pt idx="30263">
                  <c:v>116.046470733379</c:v>
                </c:pt>
                <c:pt idx="30264">
                  <c:v>116.046470733379</c:v>
                </c:pt>
                <c:pt idx="30265">
                  <c:v>116.046470733379</c:v>
                </c:pt>
                <c:pt idx="30266">
                  <c:v>116.046470733379</c:v>
                </c:pt>
                <c:pt idx="30267">
                  <c:v>116.046470733379</c:v>
                </c:pt>
                <c:pt idx="30268">
                  <c:v>116.046470733379</c:v>
                </c:pt>
                <c:pt idx="30269">
                  <c:v>116.046470733379</c:v>
                </c:pt>
                <c:pt idx="30270">
                  <c:v>116.046470733379</c:v>
                </c:pt>
                <c:pt idx="30271">
                  <c:v>116.046470733379</c:v>
                </c:pt>
                <c:pt idx="30272">
                  <c:v>116.046470733379</c:v>
                </c:pt>
                <c:pt idx="30273">
                  <c:v>116.046470733379</c:v>
                </c:pt>
                <c:pt idx="30274">
                  <c:v>116.046470733379</c:v>
                </c:pt>
                <c:pt idx="30275">
                  <c:v>116.046470733379</c:v>
                </c:pt>
                <c:pt idx="30276">
                  <c:v>116.046470733379</c:v>
                </c:pt>
                <c:pt idx="30277">
                  <c:v>116.046470733379</c:v>
                </c:pt>
                <c:pt idx="30278">
                  <c:v>116.046470733379</c:v>
                </c:pt>
                <c:pt idx="30279">
                  <c:v>116.046470733379</c:v>
                </c:pt>
                <c:pt idx="30280">
                  <c:v>116.046470733379</c:v>
                </c:pt>
                <c:pt idx="30281">
                  <c:v>116.046470733379</c:v>
                </c:pt>
                <c:pt idx="30282">
                  <c:v>116.046470733379</c:v>
                </c:pt>
                <c:pt idx="30283">
                  <c:v>116.046470733379</c:v>
                </c:pt>
                <c:pt idx="30284">
                  <c:v>116.046470733379</c:v>
                </c:pt>
                <c:pt idx="30285">
                  <c:v>116.046470733379</c:v>
                </c:pt>
                <c:pt idx="30286">
                  <c:v>116.046470733379</c:v>
                </c:pt>
                <c:pt idx="30287">
                  <c:v>116.046470733379</c:v>
                </c:pt>
                <c:pt idx="30288">
                  <c:v>116.046470733379</c:v>
                </c:pt>
                <c:pt idx="30289">
                  <c:v>116.046470733379</c:v>
                </c:pt>
                <c:pt idx="30290">
                  <c:v>116.046470733379</c:v>
                </c:pt>
                <c:pt idx="30291">
                  <c:v>116.046470733379</c:v>
                </c:pt>
                <c:pt idx="30292">
                  <c:v>116.046470733379</c:v>
                </c:pt>
                <c:pt idx="30293">
                  <c:v>116.046470733379</c:v>
                </c:pt>
                <c:pt idx="30294">
                  <c:v>116.046470733379</c:v>
                </c:pt>
                <c:pt idx="30295">
                  <c:v>116.046470733379</c:v>
                </c:pt>
                <c:pt idx="30296">
                  <c:v>116.046470733379</c:v>
                </c:pt>
                <c:pt idx="30297">
                  <c:v>116.046470733379</c:v>
                </c:pt>
                <c:pt idx="30298">
                  <c:v>116.046470733379</c:v>
                </c:pt>
                <c:pt idx="30299">
                  <c:v>116.046470733379</c:v>
                </c:pt>
                <c:pt idx="30300">
                  <c:v>116.046470733379</c:v>
                </c:pt>
                <c:pt idx="30301">
                  <c:v>116.046470733379</c:v>
                </c:pt>
                <c:pt idx="30302">
                  <c:v>116.046470733379</c:v>
                </c:pt>
                <c:pt idx="30303">
                  <c:v>116.046470733379</c:v>
                </c:pt>
                <c:pt idx="30304">
                  <c:v>116.046470733379</c:v>
                </c:pt>
                <c:pt idx="30305">
                  <c:v>116.046470733379</c:v>
                </c:pt>
                <c:pt idx="30306">
                  <c:v>116.046470733379</c:v>
                </c:pt>
                <c:pt idx="30307">
                  <c:v>116.046470733379</c:v>
                </c:pt>
                <c:pt idx="30308">
                  <c:v>116.046470733379</c:v>
                </c:pt>
                <c:pt idx="30309">
                  <c:v>116.046470733379</c:v>
                </c:pt>
                <c:pt idx="30310">
                  <c:v>116.046470733379</c:v>
                </c:pt>
                <c:pt idx="30311">
                  <c:v>116.046470733379</c:v>
                </c:pt>
                <c:pt idx="30312">
                  <c:v>116.046470733379</c:v>
                </c:pt>
                <c:pt idx="30313">
                  <c:v>116.046470733379</c:v>
                </c:pt>
                <c:pt idx="30314">
                  <c:v>116.046470733379</c:v>
                </c:pt>
                <c:pt idx="30315">
                  <c:v>116.046470733379</c:v>
                </c:pt>
                <c:pt idx="30316">
                  <c:v>116.046470733379</c:v>
                </c:pt>
                <c:pt idx="30317">
                  <c:v>116.046470733379</c:v>
                </c:pt>
                <c:pt idx="30318">
                  <c:v>116.046470733379</c:v>
                </c:pt>
                <c:pt idx="30319">
                  <c:v>116.046470733379</c:v>
                </c:pt>
                <c:pt idx="30320">
                  <c:v>116.046470733379</c:v>
                </c:pt>
                <c:pt idx="30321">
                  <c:v>116.046470733379</c:v>
                </c:pt>
                <c:pt idx="30322">
                  <c:v>116.046470733379</c:v>
                </c:pt>
                <c:pt idx="30323">
                  <c:v>116.046470733379</c:v>
                </c:pt>
                <c:pt idx="30324">
                  <c:v>116.046470733379</c:v>
                </c:pt>
                <c:pt idx="30325">
                  <c:v>116.046470733379</c:v>
                </c:pt>
                <c:pt idx="30326">
                  <c:v>116.046470733379</c:v>
                </c:pt>
                <c:pt idx="30327">
                  <c:v>116.046470733379</c:v>
                </c:pt>
                <c:pt idx="30328">
                  <c:v>116.046470733379</c:v>
                </c:pt>
                <c:pt idx="30329">
                  <c:v>116.046470733379</c:v>
                </c:pt>
                <c:pt idx="30330">
                  <c:v>116.046470733379</c:v>
                </c:pt>
                <c:pt idx="30331">
                  <c:v>116.046470733379</c:v>
                </c:pt>
                <c:pt idx="30332">
                  <c:v>116.046470733379</c:v>
                </c:pt>
                <c:pt idx="30333">
                  <c:v>116.046470733379</c:v>
                </c:pt>
                <c:pt idx="30334">
                  <c:v>116.046470733379</c:v>
                </c:pt>
                <c:pt idx="30335">
                  <c:v>116.046470733379</c:v>
                </c:pt>
                <c:pt idx="30336">
                  <c:v>116.046470733379</c:v>
                </c:pt>
                <c:pt idx="30337">
                  <c:v>116.046470733379</c:v>
                </c:pt>
                <c:pt idx="30338">
                  <c:v>116.046470733379</c:v>
                </c:pt>
                <c:pt idx="30339">
                  <c:v>116.042427256713</c:v>
                </c:pt>
                <c:pt idx="30340">
                  <c:v>116.03140351715</c:v>
                </c:pt>
                <c:pt idx="30341">
                  <c:v>116.018921876641</c:v>
                </c:pt>
                <c:pt idx="30342">
                  <c:v>116.017038551005</c:v>
                </c:pt>
                <c:pt idx="30343">
                  <c:v>116.015835448858</c:v>
                </c:pt>
                <c:pt idx="30344">
                  <c:v>116.006052809309</c:v>
                </c:pt>
                <c:pt idx="30345">
                  <c:v>115.99894450742499</c:v>
                </c:pt>
                <c:pt idx="30346">
                  <c:v>115.997401042847</c:v>
                </c:pt>
                <c:pt idx="30347">
                  <c:v>115.992673178237</c:v>
                </c:pt>
                <c:pt idx="30348">
                  <c:v>115.975465799681</c:v>
                </c:pt>
                <c:pt idx="30349">
                  <c:v>115.95007377181101</c:v>
                </c:pt>
                <c:pt idx="30350">
                  <c:v>115.94670328625401</c:v>
                </c:pt>
                <c:pt idx="30351">
                  <c:v>115.94465393702799</c:v>
                </c:pt>
                <c:pt idx="30352">
                  <c:v>115.94449197517</c:v>
                </c:pt>
                <c:pt idx="30353">
                  <c:v>115.94376439355401</c:v>
                </c:pt>
                <c:pt idx="30354">
                  <c:v>115.93573197379401</c:v>
                </c:pt>
                <c:pt idx="30355">
                  <c:v>115.935437628442</c:v>
                </c:pt>
                <c:pt idx="30356">
                  <c:v>115.932534687284</c:v>
                </c:pt>
                <c:pt idx="30357">
                  <c:v>115.9290166033</c:v>
                </c:pt>
                <c:pt idx="30358">
                  <c:v>115.921640964053</c:v>
                </c:pt>
                <c:pt idx="30359">
                  <c:v>115.91365285792</c:v>
                </c:pt>
                <c:pt idx="30360">
                  <c:v>115.891712966022</c:v>
                </c:pt>
                <c:pt idx="30361">
                  <c:v>115.88753160562</c:v>
                </c:pt>
                <c:pt idx="30362">
                  <c:v>115.870637397856</c:v>
                </c:pt>
                <c:pt idx="30363">
                  <c:v>115.87044603593</c:v>
                </c:pt>
                <c:pt idx="30364">
                  <c:v>115.86738815815799</c:v>
                </c:pt>
                <c:pt idx="30365">
                  <c:v>115.85157187976</c:v>
                </c:pt>
                <c:pt idx="30366">
                  <c:v>115.851331759568</c:v>
                </c:pt>
                <c:pt idx="30367">
                  <c:v>115.850430230957</c:v>
                </c:pt>
                <c:pt idx="30368">
                  <c:v>115.849830660931</c:v>
                </c:pt>
                <c:pt idx="30369">
                  <c:v>115.84963296285601</c:v>
                </c:pt>
                <c:pt idx="30370">
                  <c:v>115.849451827471</c:v>
                </c:pt>
                <c:pt idx="30371">
                  <c:v>115.84119801345101</c:v>
                </c:pt>
                <c:pt idx="30372">
                  <c:v>115.840699237471</c:v>
                </c:pt>
                <c:pt idx="30373">
                  <c:v>115.810722479251</c:v>
                </c:pt>
                <c:pt idx="30374">
                  <c:v>115.810376155529</c:v>
                </c:pt>
                <c:pt idx="30375">
                  <c:v>115.803059031313</c:v>
                </c:pt>
                <c:pt idx="30376">
                  <c:v>115.78962321845</c:v>
                </c:pt>
                <c:pt idx="30377">
                  <c:v>115.788174901038</c:v>
                </c:pt>
                <c:pt idx="30378">
                  <c:v>115.781207626068</c:v>
                </c:pt>
                <c:pt idx="30379">
                  <c:v>115.777284941091</c:v>
                </c:pt>
                <c:pt idx="30380">
                  <c:v>115.777190329934</c:v>
                </c:pt>
                <c:pt idx="30381">
                  <c:v>115.775511688284</c:v>
                </c:pt>
                <c:pt idx="30382">
                  <c:v>115.774432868726</c:v>
                </c:pt>
                <c:pt idx="30383">
                  <c:v>115.772315309936</c:v>
                </c:pt>
                <c:pt idx="30384">
                  <c:v>115.77192402508101</c:v>
                </c:pt>
                <c:pt idx="30385">
                  <c:v>115.771888787846</c:v>
                </c:pt>
                <c:pt idx="30386">
                  <c:v>115.771806061088</c:v>
                </c:pt>
                <c:pt idx="30387">
                  <c:v>115.771370253754</c:v>
                </c:pt>
                <c:pt idx="30388">
                  <c:v>115.771145238271</c:v>
                </c:pt>
                <c:pt idx="30389">
                  <c:v>115.770949213981</c:v>
                </c:pt>
                <c:pt idx="30390">
                  <c:v>115.770249407503</c:v>
                </c:pt>
                <c:pt idx="30391">
                  <c:v>115.76914592255299</c:v>
                </c:pt>
                <c:pt idx="30392">
                  <c:v>115.76670263564699</c:v>
                </c:pt>
                <c:pt idx="30393">
                  <c:v>115.76465182592101</c:v>
                </c:pt>
                <c:pt idx="30394">
                  <c:v>115.76425325935701</c:v>
                </c:pt>
                <c:pt idx="30395">
                  <c:v>115.750143180922</c:v>
                </c:pt>
                <c:pt idx="30396">
                  <c:v>115.746591339403</c:v>
                </c:pt>
                <c:pt idx="30397">
                  <c:v>115.745165968949</c:v>
                </c:pt>
                <c:pt idx="30398">
                  <c:v>115.730285975814</c:v>
                </c:pt>
                <c:pt idx="30399">
                  <c:v>115.725190281005</c:v>
                </c:pt>
                <c:pt idx="30400">
                  <c:v>115.725024518323</c:v>
                </c:pt>
                <c:pt idx="30401">
                  <c:v>115.724971950449</c:v>
                </c:pt>
                <c:pt idx="30402">
                  <c:v>115.724924653378</c:v>
                </c:pt>
                <c:pt idx="30403">
                  <c:v>115.72438881960601</c:v>
                </c:pt>
                <c:pt idx="30404">
                  <c:v>115.724238436067</c:v>
                </c:pt>
                <c:pt idx="30405">
                  <c:v>115.72422480677101</c:v>
                </c:pt>
                <c:pt idx="30406">
                  <c:v>115.724133262918</c:v>
                </c:pt>
                <c:pt idx="30407">
                  <c:v>115.72386305015399</c:v>
                </c:pt>
                <c:pt idx="30408">
                  <c:v>115.72382132064099</c:v>
                </c:pt>
                <c:pt idx="30409">
                  <c:v>115.723751450855</c:v>
                </c:pt>
                <c:pt idx="30410">
                  <c:v>115.722782886855</c:v>
                </c:pt>
                <c:pt idx="30411">
                  <c:v>115.679164014094</c:v>
                </c:pt>
                <c:pt idx="30412">
                  <c:v>115.678666579862</c:v>
                </c:pt>
                <c:pt idx="30413">
                  <c:v>115.662997523888</c:v>
                </c:pt>
                <c:pt idx="30414">
                  <c:v>115.658526019077</c:v>
                </c:pt>
                <c:pt idx="30415">
                  <c:v>115.64489321754201</c:v>
                </c:pt>
                <c:pt idx="30416">
                  <c:v>115.635427663637</c:v>
                </c:pt>
                <c:pt idx="30417">
                  <c:v>115.631727222474</c:v>
                </c:pt>
                <c:pt idx="30418">
                  <c:v>115.600912572551</c:v>
                </c:pt>
                <c:pt idx="30419">
                  <c:v>115.600658243374</c:v>
                </c:pt>
                <c:pt idx="30420">
                  <c:v>115.599376637921</c:v>
                </c:pt>
                <c:pt idx="30421">
                  <c:v>115.598975153711</c:v>
                </c:pt>
                <c:pt idx="30422">
                  <c:v>115.595848795245</c:v>
                </c:pt>
                <c:pt idx="30423">
                  <c:v>115.584336248314</c:v>
                </c:pt>
                <c:pt idx="30424">
                  <c:v>115.580005610585</c:v>
                </c:pt>
                <c:pt idx="30425">
                  <c:v>115.579309569739</c:v>
                </c:pt>
                <c:pt idx="30426">
                  <c:v>115.572413211488</c:v>
                </c:pt>
                <c:pt idx="30427">
                  <c:v>115.572412365912</c:v>
                </c:pt>
                <c:pt idx="30428">
                  <c:v>115.57159523048399</c:v>
                </c:pt>
                <c:pt idx="30429">
                  <c:v>115.57009951466399</c:v>
                </c:pt>
                <c:pt idx="30430">
                  <c:v>115.56748862398599</c:v>
                </c:pt>
                <c:pt idx="30431">
                  <c:v>115.560537097766</c:v>
                </c:pt>
                <c:pt idx="30432">
                  <c:v>115.559978986784</c:v>
                </c:pt>
                <c:pt idx="30433">
                  <c:v>115.557462394575</c:v>
                </c:pt>
                <c:pt idx="30434">
                  <c:v>115.557149800815</c:v>
                </c:pt>
                <c:pt idx="30435">
                  <c:v>115.556899532579</c:v>
                </c:pt>
                <c:pt idx="30436">
                  <c:v>115.55611867111899</c:v>
                </c:pt>
                <c:pt idx="30437">
                  <c:v>115.55609068227299</c:v>
                </c:pt>
                <c:pt idx="30438">
                  <c:v>115.555611291742</c:v>
                </c:pt>
                <c:pt idx="30439">
                  <c:v>115.555168760497</c:v>
                </c:pt>
                <c:pt idx="30440">
                  <c:v>115.55473813768501</c:v>
                </c:pt>
                <c:pt idx="30441">
                  <c:v>115.55156092212999</c:v>
                </c:pt>
                <c:pt idx="30442">
                  <c:v>115.550688761253</c:v>
                </c:pt>
                <c:pt idx="30443">
                  <c:v>115.549907816136</c:v>
                </c:pt>
                <c:pt idx="30444">
                  <c:v>115.549782323748</c:v>
                </c:pt>
                <c:pt idx="30445">
                  <c:v>115.54793082085401</c:v>
                </c:pt>
                <c:pt idx="30446">
                  <c:v>115.547876060053</c:v>
                </c:pt>
                <c:pt idx="30447">
                  <c:v>115.54674480129</c:v>
                </c:pt>
                <c:pt idx="30448">
                  <c:v>115.54507450034301</c:v>
                </c:pt>
                <c:pt idx="30449">
                  <c:v>115.544831145012</c:v>
                </c:pt>
                <c:pt idx="30450">
                  <c:v>115.544745093895</c:v>
                </c:pt>
                <c:pt idx="30451">
                  <c:v>115.544502927924</c:v>
                </c:pt>
                <c:pt idx="30452">
                  <c:v>115.543873946313</c:v>
                </c:pt>
                <c:pt idx="30453">
                  <c:v>115.543864290908</c:v>
                </c:pt>
                <c:pt idx="30454">
                  <c:v>115.54383002567501</c:v>
                </c:pt>
                <c:pt idx="30455">
                  <c:v>115.543786934823</c:v>
                </c:pt>
                <c:pt idx="30456">
                  <c:v>115.543284236178</c:v>
                </c:pt>
                <c:pt idx="30457">
                  <c:v>115.543063074938</c:v>
                </c:pt>
                <c:pt idx="30458">
                  <c:v>115.537734689882</c:v>
                </c:pt>
                <c:pt idx="30459">
                  <c:v>115.53389522584401</c:v>
                </c:pt>
                <c:pt idx="30460">
                  <c:v>115.529781702181</c:v>
                </c:pt>
                <c:pt idx="30461">
                  <c:v>115.527052896665</c:v>
                </c:pt>
                <c:pt idx="30462">
                  <c:v>115.526258713096</c:v>
                </c:pt>
                <c:pt idx="30463">
                  <c:v>115.524993530581</c:v>
                </c:pt>
                <c:pt idx="30464">
                  <c:v>115.524147190042</c:v>
                </c:pt>
                <c:pt idx="30465">
                  <c:v>115.524081269243</c:v>
                </c:pt>
                <c:pt idx="30466">
                  <c:v>115.52402851111999</c:v>
                </c:pt>
                <c:pt idx="30467">
                  <c:v>115.52382551962501</c:v>
                </c:pt>
                <c:pt idx="30468">
                  <c:v>115.523759403413</c:v>
                </c:pt>
                <c:pt idx="30469">
                  <c:v>115.52362364858701</c:v>
                </c:pt>
                <c:pt idx="30470">
                  <c:v>115.523573725522</c:v>
                </c:pt>
                <c:pt idx="30471">
                  <c:v>115.52169451940399</c:v>
                </c:pt>
                <c:pt idx="30472">
                  <c:v>115.520301295327</c:v>
                </c:pt>
                <c:pt idx="30473">
                  <c:v>115.51968601196999</c:v>
                </c:pt>
                <c:pt idx="30474">
                  <c:v>115.51947744038399</c:v>
                </c:pt>
                <c:pt idx="30475">
                  <c:v>115.51933776616499</c:v>
                </c:pt>
                <c:pt idx="30476">
                  <c:v>115.519259204287</c:v>
                </c:pt>
                <c:pt idx="30477">
                  <c:v>115.51896914218401</c:v>
                </c:pt>
                <c:pt idx="30478">
                  <c:v>115.518933652363</c:v>
                </c:pt>
                <c:pt idx="30479">
                  <c:v>115.518893337587</c:v>
                </c:pt>
                <c:pt idx="30480">
                  <c:v>115.518869256033</c:v>
                </c:pt>
                <c:pt idx="30481">
                  <c:v>115.518861102822</c:v>
                </c:pt>
                <c:pt idx="30482">
                  <c:v>115.518851362061</c:v>
                </c:pt>
                <c:pt idx="30483">
                  <c:v>115.518788093419</c:v>
                </c:pt>
                <c:pt idx="30484">
                  <c:v>115.518753956434</c:v>
                </c:pt>
                <c:pt idx="30485">
                  <c:v>115.518536252684</c:v>
                </c:pt>
                <c:pt idx="30486">
                  <c:v>115.51837753933501</c:v>
                </c:pt>
                <c:pt idx="30487">
                  <c:v>115.518134059869</c:v>
                </c:pt>
                <c:pt idx="30488">
                  <c:v>115.517909857042</c:v>
                </c:pt>
                <c:pt idx="30489">
                  <c:v>115.517702448384</c:v>
                </c:pt>
                <c:pt idx="30490">
                  <c:v>115.517601936228</c:v>
                </c:pt>
                <c:pt idx="30491">
                  <c:v>115.508913389542</c:v>
                </c:pt>
                <c:pt idx="30492">
                  <c:v>115.50207938189099</c:v>
                </c:pt>
                <c:pt idx="30493">
                  <c:v>115.493829251858</c:v>
                </c:pt>
                <c:pt idx="30494">
                  <c:v>115.492865050435</c:v>
                </c:pt>
                <c:pt idx="30495">
                  <c:v>115.489583889307</c:v>
                </c:pt>
                <c:pt idx="30496">
                  <c:v>115.48845951763801</c:v>
                </c:pt>
                <c:pt idx="30497">
                  <c:v>115.488328577855</c:v>
                </c:pt>
                <c:pt idx="30498">
                  <c:v>115.484813158523</c:v>
                </c:pt>
                <c:pt idx="30499">
                  <c:v>115.482692489946</c:v>
                </c:pt>
                <c:pt idx="30500">
                  <c:v>115.48237452455299</c:v>
                </c:pt>
                <c:pt idx="30501">
                  <c:v>115.481285291425</c:v>
                </c:pt>
                <c:pt idx="30502">
                  <c:v>115.48112973212601</c:v>
                </c:pt>
                <c:pt idx="30503">
                  <c:v>115.468647868826</c:v>
                </c:pt>
                <c:pt idx="30504">
                  <c:v>115.46857947289701</c:v>
                </c:pt>
                <c:pt idx="30505">
                  <c:v>115.46728015159501</c:v>
                </c:pt>
                <c:pt idx="30506">
                  <c:v>115.44466177725501</c:v>
                </c:pt>
                <c:pt idx="30507">
                  <c:v>115.444170523992</c:v>
                </c:pt>
                <c:pt idx="30508">
                  <c:v>115.443292540439</c:v>
                </c:pt>
                <c:pt idx="30509">
                  <c:v>115.443167285096</c:v>
                </c:pt>
                <c:pt idx="30510">
                  <c:v>115.443110051709</c:v>
                </c:pt>
                <c:pt idx="30511">
                  <c:v>115.42325219217</c:v>
                </c:pt>
                <c:pt idx="30512">
                  <c:v>115.42319503796701</c:v>
                </c:pt>
                <c:pt idx="30513">
                  <c:v>115.422300270387</c:v>
                </c:pt>
                <c:pt idx="30514">
                  <c:v>115.422257243933</c:v>
                </c:pt>
                <c:pt idx="30515">
                  <c:v>115.422201866137</c:v>
                </c:pt>
                <c:pt idx="30516">
                  <c:v>115.421579669477</c:v>
                </c:pt>
                <c:pt idx="30517">
                  <c:v>115.41041390383999</c:v>
                </c:pt>
                <c:pt idx="30518">
                  <c:v>115.403350741597</c:v>
                </c:pt>
                <c:pt idx="30519">
                  <c:v>115.39400717133699</c:v>
                </c:pt>
                <c:pt idx="30520">
                  <c:v>115.393748271185</c:v>
                </c:pt>
                <c:pt idx="30521">
                  <c:v>115.39354841928299</c:v>
                </c:pt>
                <c:pt idx="30522">
                  <c:v>115.39352561294901</c:v>
                </c:pt>
                <c:pt idx="30523">
                  <c:v>115.39340649531199</c:v>
                </c:pt>
                <c:pt idx="30524">
                  <c:v>115.39340471070599</c:v>
                </c:pt>
                <c:pt idx="30525">
                  <c:v>115.391416054091</c:v>
                </c:pt>
                <c:pt idx="30526">
                  <c:v>115.391178762268</c:v>
                </c:pt>
                <c:pt idx="30527">
                  <c:v>115.380425806869</c:v>
                </c:pt>
                <c:pt idx="30528">
                  <c:v>115.380318516065</c:v>
                </c:pt>
                <c:pt idx="30529">
                  <c:v>115.37940276983601</c:v>
                </c:pt>
                <c:pt idx="30530">
                  <c:v>115.379131720244</c:v>
                </c:pt>
                <c:pt idx="30531">
                  <c:v>115.378639758837</c:v>
                </c:pt>
                <c:pt idx="30532">
                  <c:v>115.372639587085</c:v>
                </c:pt>
                <c:pt idx="30533">
                  <c:v>115.372411407063</c:v>
                </c:pt>
                <c:pt idx="30534">
                  <c:v>115.37045018437099</c:v>
                </c:pt>
                <c:pt idx="30535">
                  <c:v>115.37035286253101</c:v>
                </c:pt>
                <c:pt idx="30536">
                  <c:v>115.36668062209201</c:v>
                </c:pt>
                <c:pt idx="30537">
                  <c:v>115.364863699514</c:v>
                </c:pt>
                <c:pt idx="30538">
                  <c:v>115.364032011399</c:v>
                </c:pt>
                <c:pt idx="30539">
                  <c:v>115.36135130057799</c:v>
                </c:pt>
                <c:pt idx="30540">
                  <c:v>115.35945332169899</c:v>
                </c:pt>
                <c:pt idx="30541">
                  <c:v>115.359287333781</c:v>
                </c:pt>
                <c:pt idx="30542">
                  <c:v>115.359093268229</c:v>
                </c:pt>
                <c:pt idx="30543">
                  <c:v>115.358732264265</c:v>
                </c:pt>
                <c:pt idx="30544">
                  <c:v>115.35768213504601</c:v>
                </c:pt>
                <c:pt idx="30545">
                  <c:v>115.357615851866</c:v>
                </c:pt>
                <c:pt idx="30546">
                  <c:v>115.350077008504</c:v>
                </c:pt>
                <c:pt idx="30547">
                  <c:v>115.348567852641</c:v>
                </c:pt>
                <c:pt idx="30548">
                  <c:v>115.34844564795399</c:v>
                </c:pt>
                <c:pt idx="30549">
                  <c:v>115.348372317209</c:v>
                </c:pt>
                <c:pt idx="30550">
                  <c:v>115.348138120209</c:v>
                </c:pt>
                <c:pt idx="30551">
                  <c:v>115.34783166455</c:v>
                </c:pt>
                <c:pt idx="30552">
                  <c:v>115.346772814216</c:v>
                </c:pt>
                <c:pt idx="30553">
                  <c:v>115.34674417823599</c:v>
                </c:pt>
                <c:pt idx="30554">
                  <c:v>115.34650084431701</c:v>
                </c:pt>
                <c:pt idx="30555">
                  <c:v>115.344613412648</c:v>
                </c:pt>
                <c:pt idx="30556">
                  <c:v>115.337928688513</c:v>
                </c:pt>
                <c:pt idx="30557">
                  <c:v>115.337808507077</c:v>
                </c:pt>
                <c:pt idx="30558">
                  <c:v>115.337665012426</c:v>
                </c:pt>
                <c:pt idx="30559">
                  <c:v>115.337471355999</c:v>
                </c:pt>
                <c:pt idx="30560">
                  <c:v>115.33741365654799</c:v>
                </c:pt>
                <c:pt idx="30561">
                  <c:v>115.33718835815399</c:v>
                </c:pt>
                <c:pt idx="30562">
                  <c:v>115.33717821829801</c:v>
                </c:pt>
                <c:pt idx="30563">
                  <c:v>115.337162190488</c:v>
                </c:pt>
                <c:pt idx="30564">
                  <c:v>115.33659550109699</c:v>
                </c:pt>
                <c:pt idx="30565">
                  <c:v>115.33657464893</c:v>
                </c:pt>
                <c:pt idx="30566">
                  <c:v>115.336477362032</c:v>
                </c:pt>
                <c:pt idx="30567">
                  <c:v>115.336470961968</c:v>
                </c:pt>
                <c:pt idx="30568">
                  <c:v>115.33597254350499</c:v>
                </c:pt>
                <c:pt idx="30569">
                  <c:v>115.329221074106</c:v>
                </c:pt>
                <c:pt idx="30570">
                  <c:v>115.32727264021401</c:v>
                </c:pt>
                <c:pt idx="30571">
                  <c:v>115.32722421736</c:v>
                </c:pt>
                <c:pt idx="30572">
                  <c:v>115.327215433421</c:v>
                </c:pt>
                <c:pt idx="30573">
                  <c:v>115.327172428629</c:v>
                </c:pt>
                <c:pt idx="30574">
                  <c:v>115.322749672754</c:v>
                </c:pt>
                <c:pt idx="30575">
                  <c:v>115.316793705379</c:v>
                </c:pt>
                <c:pt idx="30576">
                  <c:v>115.316736086585</c:v>
                </c:pt>
                <c:pt idx="30577">
                  <c:v>115.316726424075</c:v>
                </c:pt>
                <c:pt idx="30578">
                  <c:v>115.316680869086</c:v>
                </c:pt>
                <c:pt idx="30579">
                  <c:v>115.316524055678</c:v>
                </c:pt>
                <c:pt idx="30580">
                  <c:v>115.31648505723599</c:v>
                </c:pt>
                <c:pt idx="30581">
                  <c:v>115.316298415201</c:v>
                </c:pt>
                <c:pt idx="30582">
                  <c:v>115.316276202292</c:v>
                </c:pt>
                <c:pt idx="30583">
                  <c:v>115.315606867195</c:v>
                </c:pt>
                <c:pt idx="30584">
                  <c:v>115.31557576878799</c:v>
                </c:pt>
                <c:pt idx="30585">
                  <c:v>115.314970446236</c:v>
                </c:pt>
                <c:pt idx="30586">
                  <c:v>115.314807960905</c:v>
                </c:pt>
                <c:pt idx="30587">
                  <c:v>115.31477045147901</c:v>
                </c:pt>
                <c:pt idx="30588">
                  <c:v>115.314601617736</c:v>
                </c:pt>
                <c:pt idx="30589">
                  <c:v>115.31389947268001</c:v>
                </c:pt>
                <c:pt idx="30590">
                  <c:v>115.31085013418399</c:v>
                </c:pt>
                <c:pt idx="30591">
                  <c:v>115.310402670735</c:v>
                </c:pt>
                <c:pt idx="30592">
                  <c:v>115.309188382694</c:v>
                </c:pt>
                <c:pt idx="30593">
                  <c:v>115.308636687394</c:v>
                </c:pt>
                <c:pt idx="30594">
                  <c:v>115.308567426797</c:v>
                </c:pt>
                <c:pt idx="30595">
                  <c:v>115.300880937595</c:v>
                </c:pt>
                <c:pt idx="30596">
                  <c:v>115.299833346071</c:v>
                </c:pt>
                <c:pt idx="30597">
                  <c:v>115.298075557978</c:v>
                </c:pt>
                <c:pt idx="30598">
                  <c:v>115.2978643212</c:v>
                </c:pt>
                <c:pt idx="30599">
                  <c:v>115.29775493074099</c:v>
                </c:pt>
                <c:pt idx="30600">
                  <c:v>115.297242881058</c:v>
                </c:pt>
                <c:pt idx="30601">
                  <c:v>115.29653474563</c:v>
                </c:pt>
                <c:pt idx="30602">
                  <c:v>115.296504962653</c:v>
                </c:pt>
                <c:pt idx="30603">
                  <c:v>115.296346009039</c:v>
                </c:pt>
                <c:pt idx="30604">
                  <c:v>115.294889529261</c:v>
                </c:pt>
                <c:pt idx="30605">
                  <c:v>115.289791042</c:v>
                </c:pt>
                <c:pt idx="30606">
                  <c:v>115.289583798363</c:v>
                </c:pt>
                <c:pt idx="30607">
                  <c:v>115.289565889293</c:v>
                </c:pt>
                <c:pt idx="30608">
                  <c:v>115.289255313995</c:v>
                </c:pt>
                <c:pt idx="30609">
                  <c:v>115.28891789366</c:v>
                </c:pt>
                <c:pt idx="30610">
                  <c:v>115.28778413701799</c:v>
                </c:pt>
                <c:pt idx="30611">
                  <c:v>115.28770860575101</c:v>
                </c:pt>
                <c:pt idx="30612">
                  <c:v>115.28232864205199</c:v>
                </c:pt>
                <c:pt idx="30613">
                  <c:v>115.282238863785</c:v>
                </c:pt>
                <c:pt idx="30614">
                  <c:v>115.278577144602</c:v>
                </c:pt>
                <c:pt idx="30615">
                  <c:v>115.277590929046</c:v>
                </c:pt>
                <c:pt idx="30616">
                  <c:v>115.276999947745</c:v>
                </c:pt>
                <c:pt idx="30617">
                  <c:v>115.276964653433</c:v>
                </c:pt>
                <c:pt idx="30618">
                  <c:v>115.276902539399</c:v>
                </c:pt>
                <c:pt idx="30619">
                  <c:v>115.276651063679</c:v>
                </c:pt>
                <c:pt idx="30620">
                  <c:v>115.275902647358</c:v>
                </c:pt>
                <c:pt idx="30621">
                  <c:v>115.275724144335</c:v>
                </c:pt>
                <c:pt idx="30622">
                  <c:v>115.27569018347501</c:v>
                </c:pt>
                <c:pt idx="30623">
                  <c:v>115.275383758738</c:v>
                </c:pt>
                <c:pt idx="30624">
                  <c:v>115.269069022669</c:v>
                </c:pt>
                <c:pt idx="30625">
                  <c:v>115.267438360201</c:v>
                </c:pt>
                <c:pt idx="30626">
                  <c:v>115.265276536196</c:v>
                </c:pt>
                <c:pt idx="30627">
                  <c:v>115.265040069729</c:v>
                </c:pt>
                <c:pt idx="30628">
                  <c:v>115.26286307157299</c:v>
                </c:pt>
                <c:pt idx="30629">
                  <c:v>115.261667402424</c:v>
                </c:pt>
                <c:pt idx="30630">
                  <c:v>115.261343565499</c:v>
                </c:pt>
                <c:pt idx="30631">
                  <c:v>115.26130551422</c:v>
                </c:pt>
                <c:pt idx="30632">
                  <c:v>115.26051597551999</c:v>
                </c:pt>
                <c:pt idx="30633">
                  <c:v>115.260198854443</c:v>
                </c:pt>
                <c:pt idx="30634">
                  <c:v>115.257469077076</c:v>
                </c:pt>
                <c:pt idx="30635">
                  <c:v>115.256322821239</c:v>
                </c:pt>
                <c:pt idx="30636">
                  <c:v>115.255883796307</c:v>
                </c:pt>
                <c:pt idx="30637">
                  <c:v>115.25586057478</c:v>
                </c:pt>
                <c:pt idx="30638">
                  <c:v>115.255819453483</c:v>
                </c:pt>
                <c:pt idx="30639">
                  <c:v>115.25566523606599</c:v>
                </c:pt>
                <c:pt idx="30640">
                  <c:v>115.248896333433</c:v>
                </c:pt>
                <c:pt idx="30641">
                  <c:v>115.248662002655</c:v>
                </c:pt>
                <c:pt idx="30642">
                  <c:v>115.244492196048</c:v>
                </c:pt>
                <c:pt idx="30643">
                  <c:v>115.24281264555</c:v>
                </c:pt>
                <c:pt idx="30644">
                  <c:v>115.23692619135301</c:v>
                </c:pt>
                <c:pt idx="30645">
                  <c:v>115.236882287642</c:v>
                </c:pt>
                <c:pt idx="30646">
                  <c:v>115.236815000585</c:v>
                </c:pt>
                <c:pt idx="30647">
                  <c:v>115.23599557566899</c:v>
                </c:pt>
                <c:pt idx="30648">
                  <c:v>115.23593269533301</c:v>
                </c:pt>
                <c:pt idx="30649">
                  <c:v>115.235494669612</c:v>
                </c:pt>
                <c:pt idx="30650">
                  <c:v>115.23548169556101</c:v>
                </c:pt>
                <c:pt idx="30651">
                  <c:v>115.235035501154</c:v>
                </c:pt>
                <c:pt idx="30652">
                  <c:v>115.2350052773</c:v>
                </c:pt>
                <c:pt idx="30653">
                  <c:v>115.226132143927</c:v>
                </c:pt>
                <c:pt idx="30654">
                  <c:v>115.22608039299401</c:v>
                </c:pt>
                <c:pt idx="30655">
                  <c:v>115.222499483831</c:v>
                </c:pt>
                <c:pt idx="30656">
                  <c:v>115.222088345839</c:v>
                </c:pt>
                <c:pt idx="30657">
                  <c:v>115.22143937030999</c:v>
                </c:pt>
                <c:pt idx="30658">
                  <c:v>115.22056653320701</c:v>
                </c:pt>
                <c:pt idx="30659">
                  <c:v>115.21593273987899</c:v>
                </c:pt>
                <c:pt idx="30660">
                  <c:v>115.21590267891099</c:v>
                </c:pt>
                <c:pt idx="30661">
                  <c:v>115.215035763392</c:v>
                </c:pt>
                <c:pt idx="30662">
                  <c:v>115.21499020836799</c:v>
                </c:pt>
                <c:pt idx="30663">
                  <c:v>115.214980090211</c:v>
                </c:pt>
                <c:pt idx="30664">
                  <c:v>115.214428724466</c:v>
                </c:pt>
                <c:pt idx="30665">
                  <c:v>115.214346525632</c:v>
                </c:pt>
                <c:pt idx="30666">
                  <c:v>115.209441246438</c:v>
                </c:pt>
                <c:pt idx="30667">
                  <c:v>115.20925286926899</c:v>
                </c:pt>
                <c:pt idx="30668">
                  <c:v>115.20843361587499</c:v>
                </c:pt>
                <c:pt idx="30669">
                  <c:v>115.20839066846401</c:v>
                </c:pt>
                <c:pt idx="30670">
                  <c:v>115.192862401063</c:v>
                </c:pt>
                <c:pt idx="30671">
                  <c:v>115.18979607918899</c:v>
                </c:pt>
                <c:pt idx="30672">
                  <c:v>115.189655863768</c:v>
                </c:pt>
                <c:pt idx="30673">
                  <c:v>115.189184818405</c:v>
                </c:pt>
                <c:pt idx="30674">
                  <c:v>115.18874884565901</c:v>
                </c:pt>
                <c:pt idx="30675">
                  <c:v>115.188662642458</c:v>
                </c:pt>
                <c:pt idx="30676">
                  <c:v>115.188424407455</c:v>
                </c:pt>
                <c:pt idx="30677">
                  <c:v>115.187505881334</c:v>
                </c:pt>
                <c:pt idx="30678">
                  <c:v>115.18741758797</c:v>
                </c:pt>
                <c:pt idx="30679">
                  <c:v>115.187004489221</c:v>
                </c:pt>
                <c:pt idx="30680">
                  <c:v>115.18413716655201</c:v>
                </c:pt>
                <c:pt idx="30681">
                  <c:v>115.184120484517</c:v>
                </c:pt>
                <c:pt idx="30682">
                  <c:v>115.183896165541</c:v>
                </c:pt>
                <c:pt idx="30683">
                  <c:v>115.183880241766</c:v>
                </c:pt>
                <c:pt idx="30684">
                  <c:v>115.183861415023</c:v>
                </c:pt>
                <c:pt idx="30685">
                  <c:v>115.18382625608901</c:v>
                </c:pt>
                <c:pt idx="30686">
                  <c:v>115.183792352827</c:v>
                </c:pt>
                <c:pt idx="30687">
                  <c:v>115.180540156804</c:v>
                </c:pt>
                <c:pt idx="30688">
                  <c:v>115.17962008958099</c:v>
                </c:pt>
                <c:pt idx="30689">
                  <c:v>115.178972854964</c:v>
                </c:pt>
                <c:pt idx="30690">
                  <c:v>115.178738594915</c:v>
                </c:pt>
                <c:pt idx="30691">
                  <c:v>115.17088872063</c:v>
                </c:pt>
                <c:pt idx="30692">
                  <c:v>115.17042173012</c:v>
                </c:pt>
                <c:pt idx="30693">
                  <c:v>115.16973105794401</c:v>
                </c:pt>
                <c:pt idx="30694">
                  <c:v>115.16969219657</c:v>
                </c:pt>
                <c:pt idx="30695">
                  <c:v>115.169482767945</c:v>
                </c:pt>
                <c:pt idx="30696">
                  <c:v>115.169435007799</c:v>
                </c:pt>
                <c:pt idx="30697">
                  <c:v>115.16444152678601</c:v>
                </c:pt>
                <c:pt idx="30698">
                  <c:v>115.16434074609001</c:v>
                </c:pt>
                <c:pt idx="30699">
                  <c:v>115.163926769634</c:v>
                </c:pt>
                <c:pt idx="30700">
                  <c:v>115.163549899172</c:v>
                </c:pt>
                <c:pt idx="30701">
                  <c:v>115.163403913111</c:v>
                </c:pt>
                <c:pt idx="30702">
                  <c:v>115.163201008744</c:v>
                </c:pt>
                <c:pt idx="30703">
                  <c:v>115.163163434745</c:v>
                </c:pt>
                <c:pt idx="30704">
                  <c:v>115.16312692335499</c:v>
                </c:pt>
                <c:pt idx="30705">
                  <c:v>115.16301928860599</c:v>
                </c:pt>
                <c:pt idx="30706">
                  <c:v>115.162815097055</c:v>
                </c:pt>
                <c:pt idx="30707">
                  <c:v>115.16275179642901</c:v>
                </c:pt>
                <c:pt idx="30708">
                  <c:v>115.16234638820499</c:v>
                </c:pt>
                <c:pt idx="30709">
                  <c:v>115.16229299103399</c:v>
                </c:pt>
                <c:pt idx="30710">
                  <c:v>115.16223975330099</c:v>
                </c:pt>
                <c:pt idx="30711">
                  <c:v>115.16184514654</c:v>
                </c:pt>
                <c:pt idx="30712">
                  <c:v>115.161073651729</c:v>
                </c:pt>
                <c:pt idx="30713">
                  <c:v>115.160898740394</c:v>
                </c:pt>
                <c:pt idx="30714">
                  <c:v>115.160576750461</c:v>
                </c:pt>
                <c:pt idx="30715">
                  <c:v>115.160297868133</c:v>
                </c:pt>
                <c:pt idx="30716">
                  <c:v>115.159787559618</c:v>
                </c:pt>
                <c:pt idx="30717">
                  <c:v>115.15952422957599</c:v>
                </c:pt>
                <c:pt idx="30718">
                  <c:v>115.158623452128</c:v>
                </c:pt>
                <c:pt idx="30719">
                  <c:v>115.15835891755999</c:v>
                </c:pt>
                <c:pt idx="30720">
                  <c:v>115.15181306958</c:v>
                </c:pt>
                <c:pt idx="30721">
                  <c:v>115.15155959054201</c:v>
                </c:pt>
                <c:pt idx="30722">
                  <c:v>115.15080772328599</c:v>
                </c:pt>
                <c:pt idx="30723">
                  <c:v>115.15056144067</c:v>
                </c:pt>
                <c:pt idx="30724">
                  <c:v>115.15007457976</c:v>
                </c:pt>
                <c:pt idx="30725">
                  <c:v>115.149019222585</c:v>
                </c:pt>
                <c:pt idx="30726">
                  <c:v>115.148718096946</c:v>
                </c:pt>
                <c:pt idx="30727">
                  <c:v>115.14863447652399</c:v>
                </c:pt>
                <c:pt idx="30728">
                  <c:v>115.148598073993</c:v>
                </c:pt>
                <c:pt idx="30729">
                  <c:v>115.148233496602</c:v>
                </c:pt>
                <c:pt idx="30730">
                  <c:v>115.14799172026299</c:v>
                </c:pt>
                <c:pt idx="30731">
                  <c:v>115.14728653413501</c:v>
                </c:pt>
                <c:pt idx="30732">
                  <c:v>115.145160911679</c:v>
                </c:pt>
                <c:pt idx="30733">
                  <c:v>115.141361470289</c:v>
                </c:pt>
                <c:pt idx="30734">
                  <c:v>115.141288339071</c:v>
                </c:pt>
                <c:pt idx="30735">
                  <c:v>115.141257251534</c:v>
                </c:pt>
                <c:pt idx="30736">
                  <c:v>115.141089132495</c:v>
                </c:pt>
                <c:pt idx="30737">
                  <c:v>115.14104157986399</c:v>
                </c:pt>
                <c:pt idx="30738">
                  <c:v>115.141023912189</c:v>
                </c:pt>
                <c:pt idx="30739">
                  <c:v>115.140876405101</c:v>
                </c:pt>
                <c:pt idx="30740">
                  <c:v>115.140846572705</c:v>
                </c:pt>
                <c:pt idx="30741">
                  <c:v>115.14082572714899</c:v>
                </c:pt>
                <c:pt idx="30742">
                  <c:v>115.140815932961</c:v>
                </c:pt>
                <c:pt idx="30743">
                  <c:v>115.140787487712</c:v>
                </c:pt>
                <c:pt idx="30744">
                  <c:v>115.14075622309799</c:v>
                </c:pt>
                <c:pt idx="30745">
                  <c:v>115.140581807949</c:v>
                </c:pt>
                <c:pt idx="30746">
                  <c:v>115.140556280629</c:v>
                </c:pt>
                <c:pt idx="30747">
                  <c:v>115.14054420152</c:v>
                </c:pt>
                <c:pt idx="30748">
                  <c:v>115.13970315472299</c:v>
                </c:pt>
                <c:pt idx="30749">
                  <c:v>115.13947720004199</c:v>
                </c:pt>
                <c:pt idx="30750">
                  <c:v>115.13947089138701</c:v>
                </c:pt>
                <c:pt idx="30751">
                  <c:v>115.138684104742</c:v>
                </c:pt>
                <c:pt idx="30752">
                  <c:v>115.137343161291</c:v>
                </c:pt>
                <c:pt idx="30753">
                  <c:v>115.13606724135499</c:v>
                </c:pt>
                <c:pt idx="30754">
                  <c:v>115.135940036213</c:v>
                </c:pt>
                <c:pt idx="30755">
                  <c:v>115.134266423668</c:v>
                </c:pt>
                <c:pt idx="30756">
                  <c:v>115.133381449423</c:v>
                </c:pt>
                <c:pt idx="30757">
                  <c:v>115.12823361339299</c:v>
                </c:pt>
                <c:pt idx="30758">
                  <c:v>115.12808317150601</c:v>
                </c:pt>
                <c:pt idx="30759">
                  <c:v>115.12322532182201</c:v>
                </c:pt>
                <c:pt idx="30760">
                  <c:v>115.12142118374</c:v>
                </c:pt>
                <c:pt idx="30761">
                  <c:v>115.121061248071</c:v>
                </c:pt>
                <c:pt idx="30762">
                  <c:v>115.119985310422</c:v>
                </c:pt>
                <c:pt idx="30763">
                  <c:v>115.11994036342401</c:v>
                </c:pt>
                <c:pt idx="30764">
                  <c:v>115.11991384763699</c:v>
                </c:pt>
                <c:pt idx="30765">
                  <c:v>115.119861532076</c:v>
                </c:pt>
                <c:pt idx="30766">
                  <c:v>115.119578130124</c:v>
                </c:pt>
                <c:pt idx="30767">
                  <c:v>115.119441159122</c:v>
                </c:pt>
                <c:pt idx="30768">
                  <c:v>115.11910022717301</c:v>
                </c:pt>
                <c:pt idx="30769">
                  <c:v>115.117692792482</c:v>
                </c:pt>
                <c:pt idx="30770">
                  <c:v>115.115802526786</c:v>
                </c:pt>
                <c:pt idx="30771">
                  <c:v>115.11572026546899</c:v>
                </c:pt>
                <c:pt idx="30772">
                  <c:v>115.115611488384</c:v>
                </c:pt>
                <c:pt idx="30773">
                  <c:v>115.115145630138</c:v>
                </c:pt>
                <c:pt idx="30774">
                  <c:v>115.11490879265899</c:v>
                </c:pt>
                <c:pt idx="30775">
                  <c:v>115.11310300264699</c:v>
                </c:pt>
                <c:pt idx="30776">
                  <c:v>115.11276896209201</c:v>
                </c:pt>
                <c:pt idx="30777">
                  <c:v>115.111072164747</c:v>
                </c:pt>
                <c:pt idx="30778">
                  <c:v>115.11089730514701</c:v>
                </c:pt>
                <c:pt idx="30779">
                  <c:v>115.109083722986</c:v>
                </c:pt>
                <c:pt idx="30780">
                  <c:v>115.108093679177</c:v>
                </c:pt>
                <c:pt idx="30781">
                  <c:v>115.107280832353</c:v>
                </c:pt>
                <c:pt idx="30782">
                  <c:v>115.10652681035801</c:v>
                </c:pt>
                <c:pt idx="30783">
                  <c:v>115.106420206897</c:v>
                </c:pt>
                <c:pt idx="30784">
                  <c:v>115.106158811713</c:v>
                </c:pt>
                <c:pt idx="30785">
                  <c:v>115.106000430018</c:v>
                </c:pt>
                <c:pt idx="30786">
                  <c:v>115.10599074246799</c:v>
                </c:pt>
                <c:pt idx="30787">
                  <c:v>115.105935944045</c:v>
                </c:pt>
                <c:pt idx="30788">
                  <c:v>115.10551057429601</c:v>
                </c:pt>
                <c:pt idx="30789">
                  <c:v>115.103877212699</c:v>
                </c:pt>
                <c:pt idx="30790">
                  <c:v>115.10319258312499</c:v>
                </c:pt>
                <c:pt idx="30791">
                  <c:v>115.103006201423</c:v>
                </c:pt>
                <c:pt idx="30792">
                  <c:v>115.095056191238</c:v>
                </c:pt>
                <c:pt idx="30793">
                  <c:v>115.094917154244</c:v>
                </c:pt>
                <c:pt idx="30794">
                  <c:v>115.094863443235</c:v>
                </c:pt>
                <c:pt idx="30795">
                  <c:v>115.094750509691</c:v>
                </c:pt>
                <c:pt idx="30796">
                  <c:v>115.094693797918</c:v>
                </c:pt>
                <c:pt idx="30797">
                  <c:v>115.09406836400299</c:v>
                </c:pt>
                <c:pt idx="30798">
                  <c:v>115.09384571117501</c:v>
                </c:pt>
                <c:pt idx="30799">
                  <c:v>115.093538516462</c:v>
                </c:pt>
                <c:pt idx="30800">
                  <c:v>115.093331084079</c:v>
                </c:pt>
                <c:pt idx="30801">
                  <c:v>115.090816013362</c:v>
                </c:pt>
                <c:pt idx="30802">
                  <c:v>115.090783520153</c:v>
                </c:pt>
                <c:pt idx="30803">
                  <c:v>115.090718629175</c:v>
                </c:pt>
                <c:pt idx="30804">
                  <c:v>115.090634958797</c:v>
                </c:pt>
                <c:pt idx="30805">
                  <c:v>115.09056932817199</c:v>
                </c:pt>
                <c:pt idx="30806">
                  <c:v>115.090549513729</c:v>
                </c:pt>
                <c:pt idx="30807">
                  <c:v>115.090514340635</c:v>
                </c:pt>
                <c:pt idx="30808">
                  <c:v>115.08924733882201</c:v>
                </c:pt>
                <c:pt idx="30809">
                  <c:v>115.089239551944</c:v>
                </c:pt>
                <c:pt idx="30810">
                  <c:v>115.089068785645</c:v>
                </c:pt>
                <c:pt idx="30811">
                  <c:v>115.089057359737</c:v>
                </c:pt>
                <c:pt idx="30812">
                  <c:v>115.08904924019799</c:v>
                </c:pt>
                <c:pt idx="30813">
                  <c:v>115.086090602317</c:v>
                </c:pt>
                <c:pt idx="30814">
                  <c:v>115.084539604266</c:v>
                </c:pt>
                <c:pt idx="30815">
                  <c:v>115.084126093712</c:v>
                </c:pt>
                <c:pt idx="30816">
                  <c:v>115.081454946474</c:v>
                </c:pt>
                <c:pt idx="30817">
                  <c:v>115.080731586094</c:v>
                </c:pt>
                <c:pt idx="30818">
                  <c:v>115.08055000906</c:v>
                </c:pt>
                <c:pt idx="30819">
                  <c:v>115.08030403666601</c:v>
                </c:pt>
                <c:pt idx="30820">
                  <c:v>115.079555346986</c:v>
                </c:pt>
                <c:pt idx="30821">
                  <c:v>115.075199908125</c:v>
                </c:pt>
                <c:pt idx="30822">
                  <c:v>115.072229080459</c:v>
                </c:pt>
                <c:pt idx="30823">
                  <c:v>115.07199233344799</c:v>
                </c:pt>
                <c:pt idx="30824">
                  <c:v>115.071870561842</c:v>
                </c:pt>
                <c:pt idx="30825">
                  <c:v>115.070299341528</c:v>
                </c:pt>
                <c:pt idx="30826">
                  <c:v>115.070083608719</c:v>
                </c:pt>
                <c:pt idx="30827">
                  <c:v>115.069880309065</c:v>
                </c:pt>
                <c:pt idx="30828">
                  <c:v>115.069746293858</c:v>
                </c:pt>
                <c:pt idx="30829">
                  <c:v>115.06970463988</c:v>
                </c:pt>
                <c:pt idx="30830">
                  <c:v>115.069675298213</c:v>
                </c:pt>
                <c:pt idx="30831">
                  <c:v>115.069637422694</c:v>
                </c:pt>
                <c:pt idx="30832">
                  <c:v>115.06960013494</c:v>
                </c:pt>
                <c:pt idx="30833">
                  <c:v>115.06903241375601</c:v>
                </c:pt>
                <c:pt idx="30834">
                  <c:v>115.068537673157</c:v>
                </c:pt>
                <c:pt idx="30835">
                  <c:v>115.068392203705</c:v>
                </c:pt>
                <c:pt idx="30836">
                  <c:v>115.06839075298799</c:v>
                </c:pt>
                <c:pt idx="30837">
                  <c:v>115.067375819902</c:v>
                </c:pt>
                <c:pt idx="30838">
                  <c:v>115.06460923911899</c:v>
                </c:pt>
                <c:pt idx="30839">
                  <c:v>115.06326473326099</c:v>
                </c:pt>
                <c:pt idx="30840">
                  <c:v>115.06320642706601</c:v>
                </c:pt>
                <c:pt idx="30841">
                  <c:v>115.063153741348</c:v>
                </c:pt>
                <c:pt idx="30842">
                  <c:v>115.063060585484</c:v>
                </c:pt>
                <c:pt idx="30843">
                  <c:v>115.062657776029</c:v>
                </c:pt>
                <c:pt idx="30844">
                  <c:v>115.061841889736</c:v>
                </c:pt>
                <c:pt idx="30845">
                  <c:v>115.061720749185</c:v>
                </c:pt>
                <c:pt idx="30846">
                  <c:v>115.06101448459199</c:v>
                </c:pt>
                <c:pt idx="30847">
                  <c:v>115.059125581549</c:v>
                </c:pt>
                <c:pt idx="30848">
                  <c:v>115.05802311849099</c:v>
                </c:pt>
                <c:pt idx="30849">
                  <c:v>115.05702199136699</c:v>
                </c:pt>
                <c:pt idx="30850">
                  <c:v>115.05455332133999</c:v>
                </c:pt>
                <c:pt idx="30851">
                  <c:v>115.053895571513</c:v>
                </c:pt>
                <c:pt idx="30852">
                  <c:v>115.05292680829901</c:v>
                </c:pt>
                <c:pt idx="30853">
                  <c:v>115.05076717962601</c:v>
                </c:pt>
                <c:pt idx="30854">
                  <c:v>115.050282676583</c:v>
                </c:pt>
                <c:pt idx="30855">
                  <c:v>115.050207020036</c:v>
                </c:pt>
                <c:pt idx="30856">
                  <c:v>115.050175915084</c:v>
                </c:pt>
                <c:pt idx="30857">
                  <c:v>115.05012166032201</c:v>
                </c:pt>
                <c:pt idx="30858">
                  <c:v>115.04998688345</c:v>
                </c:pt>
                <c:pt idx="30859">
                  <c:v>115.04961199333999</c:v>
                </c:pt>
                <c:pt idx="30860">
                  <c:v>115.049410600667</c:v>
                </c:pt>
                <c:pt idx="30861">
                  <c:v>115.048938231744</c:v>
                </c:pt>
                <c:pt idx="30862">
                  <c:v>115.048564735426</c:v>
                </c:pt>
                <c:pt idx="30863">
                  <c:v>115.04856198720201</c:v>
                </c:pt>
                <c:pt idx="30864">
                  <c:v>115.0478150603</c:v>
                </c:pt>
                <c:pt idx="30865">
                  <c:v>115.047691727113</c:v>
                </c:pt>
                <c:pt idx="30866">
                  <c:v>115.047010444028</c:v>
                </c:pt>
                <c:pt idx="30867">
                  <c:v>115.046868425752</c:v>
                </c:pt>
                <c:pt idx="30868">
                  <c:v>115.046306110933</c:v>
                </c:pt>
                <c:pt idx="30869">
                  <c:v>115.046249564146</c:v>
                </c:pt>
                <c:pt idx="30870">
                  <c:v>115.04578616730601</c:v>
                </c:pt>
                <c:pt idx="30871">
                  <c:v>115.04570292157599</c:v>
                </c:pt>
                <c:pt idx="30872">
                  <c:v>115.045661512047</c:v>
                </c:pt>
                <c:pt idx="30873">
                  <c:v>115.04563592043201</c:v>
                </c:pt>
                <c:pt idx="30874">
                  <c:v>115.045250164847</c:v>
                </c:pt>
                <c:pt idx="30875">
                  <c:v>115.044722486062</c:v>
                </c:pt>
                <c:pt idx="30876">
                  <c:v>115.04468481153501</c:v>
                </c:pt>
                <c:pt idx="30877">
                  <c:v>115.040028123669</c:v>
                </c:pt>
                <c:pt idx="30878">
                  <c:v>115.038316908567</c:v>
                </c:pt>
                <c:pt idx="30879">
                  <c:v>115.03823038607401</c:v>
                </c:pt>
                <c:pt idx="30880">
                  <c:v>115.03810929248699</c:v>
                </c:pt>
                <c:pt idx="30881">
                  <c:v>115.037965929199</c:v>
                </c:pt>
                <c:pt idx="30882">
                  <c:v>115.037964377151</c:v>
                </c:pt>
                <c:pt idx="30883">
                  <c:v>115.03737924739001</c:v>
                </c:pt>
                <c:pt idx="30884">
                  <c:v>115.037276728203</c:v>
                </c:pt>
                <c:pt idx="30885">
                  <c:v>115.037028001216</c:v>
                </c:pt>
                <c:pt idx="30886">
                  <c:v>115.035251200112</c:v>
                </c:pt>
                <c:pt idx="30887">
                  <c:v>115.02888605749099</c:v>
                </c:pt>
                <c:pt idx="30888">
                  <c:v>115.028619551494</c:v>
                </c:pt>
                <c:pt idx="30889">
                  <c:v>115.02824573136201</c:v>
                </c:pt>
                <c:pt idx="30890">
                  <c:v>115.02771640549101</c:v>
                </c:pt>
                <c:pt idx="30891">
                  <c:v>115.02742267495999</c:v>
                </c:pt>
                <c:pt idx="30892">
                  <c:v>115.027394685614</c:v>
                </c:pt>
                <c:pt idx="30893">
                  <c:v>115.027315812742</c:v>
                </c:pt>
                <c:pt idx="30894">
                  <c:v>115.02599229883501</c:v>
                </c:pt>
                <c:pt idx="30895">
                  <c:v>115.023809146396</c:v>
                </c:pt>
                <c:pt idx="30896">
                  <c:v>115.02331990615301</c:v>
                </c:pt>
                <c:pt idx="30897">
                  <c:v>115.021712278834</c:v>
                </c:pt>
                <c:pt idx="30898">
                  <c:v>115.018373907087</c:v>
                </c:pt>
                <c:pt idx="30899">
                  <c:v>115.016774166442</c:v>
                </c:pt>
                <c:pt idx="30900">
                  <c:v>115.016462717406</c:v>
                </c:pt>
                <c:pt idx="30901">
                  <c:v>115.01599882936</c:v>
                </c:pt>
                <c:pt idx="30902">
                  <c:v>115.014616779577</c:v>
                </c:pt>
                <c:pt idx="30903">
                  <c:v>115.005363993391</c:v>
                </c:pt>
                <c:pt idx="30904">
                  <c:v>115.00495103311501</c:v>
                </c:pt>
                <c:pt idx="30905">
                  <c:v>115.004720226213</c:v>
                </c:pt>
                <c:pt idx="30906">
                  <c:v>115.004230801673</c:v>
                </c:pt>
                <c:pt idx="30907">
                  <c:v>115.004191083085</c:v>
                </c:pt>
                <c:pt idx="30908">
                  <c:v>115.00419001979201</c:v>
                </c:pt>
                <c:pt idx="30909">
                  <c:v>115.00412843265001</c:v>
                </c:pt>
                <c:pt idx="30910">
                  <c:v>115.00363902895</c:v>
                </c:pt>
                <c:pt idx="30911">
                  <c:v>115.00231630344101</c:v>
                </c:pt>
                <c:pt idx="30912">
                  <c:v>115.002180297788</c:v>
                </c:pt>
                <c:pt idx="30913">
                  <c:v>115.00214586691</c:v>
                </c:pt>
                <c:pt idx="30914">
                  <c:v>115.00207814922</c:v>
                </c:pt>
                <c:pt idx="30915">
                  <c:v>115.00108886960101</c:v>
                </c:pt>
                <c:pt idx="30916">
                  <c:v>115.001068769143</c:v>
                </c:pt>
                <c:pt idx="30917">
                  <c:v>114.99745199646701</c:v>
                </c:pt>
                <c:pt idx="30918">
                  <c:v>114.99585659665399</c:v>
                </c:pt>
                <c:pt idx="30919">
                  <c:v>114.99293205988501</c:v>
                </c:pt>
                <c:pt idx="30920">
                  <c:v>114.992557224229</c:v>
                </c:pt>
                <c:pt idx="30921">
                  <c:v>114.99206264516501</c:v>
                </c:pt>
                <c:pt idx="30922">
                  <c:v>114.989900325382</c:v>
                </c:pt>
                <c:pt idx="30923">
                  <c:v>114.98907786340401</c:v>
                </c:pt>
                <c:pt idx="30924">
                  <c:v>114.9883421701</c:v>
                </c:pt>
                <c:pt idx="30925">
                  <c:v>114.985401990851</c:v>
                </c:pt>
                <c:pt idx="30926">
                  <c:v>114.983848887722</c:v>
                </c:pt>
                <c:pt idx="30927">
                  <c:v>114.983816265033</c:v>
                </c:pt>
                <c:pt idx="30928">
                  <c:v>114.98339874791</c:v>
                </c:pt>
                <c:pt idx="30929">
                  <c:v>114.98336766106701</c:v>
                </c:pt>
                <c:pt idx="30930">
                  <c:v>114.982851341138</c:v>
                </c:pt>
                <c:pt idx="30931">
                  <c:v>114.981446713667</c:v>
                </c:pt>
                <c:pt idx="30932">
                  <c:v>114.981412020249</c:v>
                </c:pt>
                <c:pt idx="30933">
                  <c:v>114.98140597326</c:v>
                </c:pt>
                <c:pt idx="30934">
                  <c:v>114.98135092438601</c:v>
                </c:pt>
                <c:pt idx="30935">
                  <c:v>114.981263519343</c:v>
                </c:pt>
                <c:pt idx="30936">
                  <c:v>114.98117257803401</c:v>
                </c:pt>
                <c:pt idx="30937">
                  <c:v>114.98111418689901</c:v>
                </c:pt>
                <c:pt idx="30938">
                  <c:v>114.980206829585</c:v>
                </c:pt>
                <c:pt idx="30939">
                  <c:v>114.980186296966</c:v>
                </c:pt>
                <c:pt idx="30940">
                  <c:v>114.977071473219</c:v>
                </c:pt>
                <c:pt idx="30941">
                  <c:v>114.977028218436</c:v>
                </c:pt>
                <c:pt idx="30942">
                  <c:v>114.975480229486</c:v>
                </c:pt>
                <c:pt idx="30943">
                  <c:v>114.97326210224</c:v>
                </c:pt>
                <c:pt idx="30944">
                  <c:v>114.972917501059</c:v>
                </c:pt>
                <c:pt idx="30945">
                  <c:v>114.972727738608</c:v>
                </c:pt>
                <c:pt idx="30946">
                  <c:v>114.97257922717</c:v>
                </c:pt>
                <c:pt idx="30947">
                  <c:v>114.972542478444</c:v>
                </c:pt>
                <c:pt idx="30948">
                  <c:v>114.97212665129</c:v>
                </c:pt>
                <c:pt idx="30949">
                  <c:v>114.972063171657</c:v>
                </c:pt>
                <c:pt idx="30950">
                  <c:v>114.971218085575</c:v>
                </c:pt>
                <c:pt idx="30951">
                  <c:v>114.96919230584901</c:v>
                </c:pt>
                <c:pt idx="30952">
                  <c:v>114.967247871186</c:v>
                </c:pt>
                <c:pt idx="30953">
                  <c:v>114.96717135989699</c:v>
                </c:pt>
                <c:pt idx="30954">
                  <c:v>114.96675031636801</c:v>
                </c:pt>
                <c:pt idx="30955">
                  <c:v>114.966739035768</c:v>
                </c:pt>
                <c:pt idx="30956">
                  <c:v>114.966682582621</c:v>
                </c:pt>
                <c:pt idx="30957">
                  <c:v>114.966524197032</c:v>
                </c:pt>
                <c:pt idx="30958">
                  <c:v>114.96645787011801</c:v>
                </c:pt>
                <c:pt idx="30959">
                  <c:v>114.966316029417</c:v>
                </c:pt>
                <c:pt idx="30960">
                  <c:v>114.96626465435401</c:v>
                </c:pt>
                <c:pt idx="30961">
                  <c:v>114.966225644655</c:v>
                </c:pt>
                <c:pt idx="30962">
                  <c:v>114.96608922764101</c:v>
                </c:pt>
                <c:pt idx="30963">
                  <c:v>114.96583473253899</c:v>
                </c:pt>
                <c:pt idx="30964">
                  <c:v>114.965833504513</c:v>
                </c:pt>
                <c:pt idx="30965">
                  <c:v>114.96575758629599</c:v>
                </c:pt>
                <c:pt idx="30966">
                  <c:v>114.965732327233</c:v>
                </c:pt>
                <c:pt idx="30967">
                  <c:v>114.96571603820099</c:v>
                </c:pt>
                <c:pt idx="30968">
                  <c:v>114.965703155029</c:v>
                </c:pt>
                <c:pt idx="30969">
                  <c:v>114.965689050321</c:v>
                </c:pt>
                <c:pt idx="30970">
                  <c:v>114.965665411207</c:v>
                </c:pt>
                <c:pt idx="30971">
                  <c:v>114.96563620880301</c:v>
                </c:pt>
                <c:pt idx="30972">
                  <c:v>114.965584367763</c:v>
                </c:pt>
                <c:pt idx="30973">
                  <c:v>114.96556836742801</c:v>
                </c:pt>
                <c:pt idx="30974">
                  <c:v>114.965562811616</c:v>
                </c:pt>
                <c:pt idx="30975">
                  <c:v>114.965493825698</c:v>
                </c:pt>
                <c:pt idx="30976">
                  <c:v>114.96547404075</c:v>
                </c:pt>
                <c:pt idx="30977">
                  <c:v>114.965466216059</c:v>
                </c:pt>
                <c:pt idx="30978">
                  <c:v>114.965466063825</c:v>
                </c:pt>
                <c:pt idx="30979">
                  <c:v>114.96544403856799</c:v>
                </c:pt>
                <c:pt idx="30980">
                  <c:v>114.96542250797999</c:v>
                </c:pt>
                <c:pt idx="30981">
                  <c:v>114.96535778197899</c:v>
                </c:pt>
                <c:pt idx="30982">
                  <c:v>114.96535010651399</c:v>
                </c:pt>
                <c:pt idx="30983">
                  <c:v>114.965347187657</c:v>
                </c:pt>
                <c:pt idx="30984">
                  <c:v>114.965337739052</c:v>
                </c:pt>
                <c:pt idx="30985">
                  <c:v>114.965334685269</c:v>
                </c:pt>
                <c:pt idx="30986">
                  <c:v>114.96528906744</c:v>
                </c:pt>
                <c:pt idx="30987">
                  <c:v>114.965268190693</c:v>
                </c:pt>
                <c:pt idx="30988">
                  <c:v>114.96526646562</c:v>
                </c:pt>
                <c:pt idx="30989">
                  <c:v>114.965107801236</c:v>
                </c:pt>
                <c:pt idx="30990">
                  <c:v>114.965047766578</c:v>
                </c:pt>
                <c:pt idx="30991">
                  <c:v>114.965020463957</c:v>
                </c:pt>
                <c:pt idx="30992">
                  <c:v>114.965014876095</c:v>
                </c:pt>
                <c:pt idx="30993">
                  <c:v>114.965005844823</c:v>
                </c:pt>
                <c:pt idx="30994">
                  <c:v>114.964996602143</c:v>
                </c:pt>
                <c:pt idx="30995">
                  <c:v>114.964986971465</c:v>
                </c:pt>
                <c:pt idx="30996">
                  <c:v>114.964977642394</c:v>
                </c:pt>
                <c:pt idx="30997">
                  <c:v>114.964977305345</c:v>
                </c:pt>
                <c:pt idx="30998">
                  <c:v>114.96492526648299</c:v>
                </c:pt>
                <c:pt idx="30999">
                  <c:v>114.964915447392</c:v>
                </c:pt>
                <c:pt idx="31000">
                  <c:v>114.964915249512</c:v>
                </c:pt>
                <c:pt idx="31001">
                  <c:v>114.964897862855</c:v>
                </c:pt>
                <c:pt idx="31002">
                  <c:v>114.96489096082</c:v>
                </c:pt>
                <c:pt idx="31003">
                  <c:v>114.964879521266</c:v>
                </c:pt>
                <c:pt idx="31004">
                  <c:v>114.96486564887201</c:v>
                </c:pt>
                <c:pt idx="31005">
                  <c:v>114.964863151571</c:v>
                </c:pt>
                <c:pt idx="31006">
                  <c:v>114.964845634657</c:v>
                </c:pt>
                <c:pt idx="31007">
                  <c:v>114.964833924234</c:v>
                </c:pt>
                <c:pt idx="31008">
                  <c:v>114.964824572818</c:v>
                </c:pt>
                <c:pt idx="31009">
                  <c:v>114.96482414588201</c:v>
                </c:pt>
                <c:pt idx="31010">
                  <c:v>114.96480576908201</c:v>
                </c:pt>
                <c:pt idx="31011">
                  <c:v>114.964756977295</c:v>
                </c:pt>
                <c:pt idx="31012">
                  <c:v>114.964741275267</c:v>
                </c:pt>
                <c:pt idx="31013">
                  <c:v>114.964698121373</c:v>
                </c:pt>
                <c:pt idx="31014">
                  <c:v>114.96469734729401</c:v>
                </c:pt>
                <c:pt idx="31015">
                  <c:v>114.96459550341</c:v>
                </c:pt>
                <c:pt idx="31016">
                  <c:v>114.96459517942</c:v>
                </c:pt>
                <c:pt idx="31017">
                  <c:v>114.96459283969099</c:v>
                </c:pt>
                <c:pt idx="31018">
                  <c:v>114.964590809813</c:v>
                </c:pt>
                <c:pt idx="31019">
                  <c:v>114.96455592597501</c:v>
                </c:pt>
                <c:pt idx="31020">
                  <c:v>114.96455424756201</c:v>
                </c:pt>
                <c:pt idx="31021">
                  <c:v>114.96452092312801</c:v>
                </c:pt>
                <c:pt idx="31022">
                  <c:v>114.964495571985</c:v>
                </c:pt>
                <c:pt idx="31023">
                  <c:v>114.964482061884</c:v>
                </c:pt>
                <c:pt idx="31024">
                  <c:v>114.964470116143</c:v>
                </c:pt>
                <c:pt idx="31025">
                  <c:v>114.964413532894</c:v>
                </c:pt>
                <c:pt idx="31026">
                  <c:v>114.964404239243</c:v>
                </c:pt>
                <c:pt idx="31027">
                  <c:v>114.96439976161101</c:v>
                </c:pt>
                <c:pt idx="31028">
                  <c:v>114.964379214122</c:v>
                </c:pt>
                <c:pt idx="31029">
                  <c:v>114.964375368717</c:v>
                </c:pt>
                <c:pt idx="31030">
                  <c:v>114.96436292854401</c:v>
                </c:pt>
                <c:pt idx="31031">
                  <c:v>114.964360338118</c:v>
                </c:pt>
                <c:pt idx="31032">
                  <c:v>114.964353445521</c:v>
                </c:pt>
                <c:pt idx="31033">
                  <c:v>114.964348404815</c:v>
                </c:pt>
                <c:pt idx="31034">
                  <c:v>114.964299180617</c:v>
                </c:pt>
                <c:pt idx="31035">
                  <c:v>114.964284054514</c:v>
                </c:pt>
                <c:pt idx="31036">
                  <c:v>114.964255043534</c:v>
                </c:pt>
                <c:pt idx="31037">
                  <c:v>114.964254918471</c:v>
                </c:pt>
                <c:pt idx="31038">
                  <c:v>114.964238713687</c:v>
                </c:pt>
                <c:pt idx="31039">
                  <c:v>114.96423831502</c:v>
                </c:pt>
                <c:pt idx="31040">
                  <c:v>114.964232099227</c:v>
                </c:pt>
                <c:pt idx="31041">
                  <c:v>114.96419326100801</c:v>
                </c:pt>
                <c:pt idx="31042">
                  <c:v>114.96419299510301</c:v>
                </c:pt>
                <c:pt idx="31043">
                  <c:v>114.964160376951</c:v>
                </c:pt>
                <c:pt idx="31044">
                  <c:v>114.964112865435</c:v>
                </c:pt>
                <c:pt idx="31045">
                  <c:v>114.964098877556</c:v>
                </c:pt>
                <c:pt idx="31046">
                  <c:v>114.964083720262</c:v>
                </c:pt>
                <c:pt idx="31047">
                  <c:v>114.964078678142</c:v>
                </c:pt>
                <c:pt idx="31048">
                  <c:v>114.96407071764</c:v>
                </c:pt>
                <c:pt idx="31049">
                  <c:v>114.964061085113</c:v>
                </c:pt>
                <c:pt idx="31050">
                  <c:v>114.96404900860099</c:v>
                </c:pt>
                <c:pt idx="31051">
                  <c:v>114.963975799869</c:v>
                </c:pt>
                <c:pt idx="31052">
                  <c:v>114.96382198622899</c:v>
                </c:pt>
                <c:pt idx="31053">
                  <c:v>114.96380924412399</c:v>
                </c:pt>
                <c:pt idx="31054">
                  <c:v>114.963746855761</c:v>
                </c:pt>
                <c:pt idx="31055">
                  <c:v>114.963745736478</c:v>
                </c:pt>
                <c:pt idx="31056">
                  <c:v>114.96370990898301</c:v>
                </c:pt>
                <c:pt idx="31057">
                  <c:v>114.963675596502</c:v>
                </c:pt>
                <c:pt idx="31058">
                  <c:v>114.963675569768</c:v>
                </c:pt>
                <c:pt idx="31059">
                  <c:v>114.963647349566</c:v>
                </c:pt>
                <c:pt idx="31060">
                  <c:v>114.963644151759</c:v>
                </c:pt>
                <c:pt idx="31061">
                  <c:v>114.96363146447</c:v>
                </c:pt>
                <c:pt idx="31062">
                  <c:v>114.963625752203</c:v>
                </c:pt>
                <c:pt idx="31063">
                  <c:v>114.963611343661</c:v>
                </c:pt>
                <c:pt idx="31064">
                  <c:v>114.96360800186299</c:v>
                </c:pt>
                <c:pt idx="31065">
                  <c:v>114.963588186807</c:v>
                </c:pt>
                <c:pt idx="31066">
                  <c:v>114.963582938352</c:v>
                </c:pt>
                <c:pt idx="31067">
                  <c:v>114.963563975835</c:v>
                </c:pt>
                <c:pt idx="31068">
                  <c:v>114.96354126718499</c:v>
                </c:pt>
                <c:pt idx="31069">
                  <c:v>114.96353657823801</c:v>
                </c:pt>
                <c:pt idx="31070">
                  <c:v>114.963535688636</c:v>
                </c:pt>
                <c:pt idx="31071">
                  <c:v>114.963512734026</c:v>
                </c:pt>
                <c:pt idx="31072">
                  <c:v>114.963467140961</c:v>
                </c:pt>
                <c:pt idx="31073">
                  <c:v>114.96336743130701</c:v>
                </c:pt>
                <c:pt idx="31074">
                  <c:v>114.963343443222</c:v>
                </c:pt>
                <c:pt idx="31075">
                  <c:v>114.963339832645</c:v>
                </c:pt>
                <c:pt idx="31076">
                  <c:v>114.96331579227299</c:v>
                </c:pt>
                <c:pt idx="31077">
                  <c:v>114.96330769897099</c:v>
                </c:pt>
                <c:pt idx="31078">
                  <c:v>114.963293800103</c:v>
                </c:pt>
                <c:pt idx="31079">
                  <c:v>114.963247826719</c:v>
                </c:pt>
                <c:pt idx="31080">
                  <c:v>114.963215598551</c:v>
                </c:pt>
                <c:pt idx="31081">
                  <c:v>114.963142604068</c:v>
                </c:pt>
                <c:pt idx="31082">
                  <c:v>114.96301651373101</c:v>
                </c:pt>
                <c:pt idx="31083">
                  <c:v>114.96241473225901</c:v>
                </c:pt>
                <c:pt idx="31084">
                  <c:v>114.962399990859</c:v>
                </c:pt>
                <c:pt idx="31085">
                  <c:v>114.96217707883901</c:v>
                </c:pt>
                <c:pt idx="31086">
                  <c:v>114.96215177419499</c:v>
                </c:pt>
                <c:pt idx="31087">
                  <c:v>114.962061136617</c:v>
                </c:pt>
                <c:pt idx="31088">
                  <c:v>114.96180577568499</c:v>
                </c:pt>
                <c:pt idx="31089">
                  <c:v>114.96069601621301</c:v>
                </c:pt>
                <c:pt idx="31090">
                  <c:v>114.960460121701</c:v>
                </c:pt>
                <c:pt idx="31091">
                  <c:v>114.96012090484101</c:v>
                </c:pt>
                <c:pt idx="31092">
                  <c:v>114.958613307934</c:v>
                </c:pt>
                <c:pt idx="31093">
                  <c:v>114.957513720405</c:v>
                </c:pt>
                <c:pt idx="31094">
                  <c:v>114.957012668918</c:v>
                </c:pt>
                <c:pt idx="31095">
                  <c:v>114.956866428662</c:v>
                </c:pt>
                <c:pt idx="31096">
                  <c:v>114.956639551667</c:v>
                </c:pt>
                <c:pt idx="31097">
                  <c:v>114.95653379639801</c:v>
                </c:pt>
                <c:pt idx="31098">
                  <c:v>114.956376313055</c:v>
                </c:pt>
                <c:pt idx="31099">
                  <c:v>114.95596253162201</c:v>
                </c:pt>
                <c:pt idx="31100">
                  <c:v>114.95593616358001</c:v>
                </c:pt>
                <c:pt idx="31101">
                  <c:v>114.95564209861899</c:v>
                </c:pt>
                <c:pt idx="31102">
                  <c:v>114.955163809425</c:v>
                </c:pt>
                <c:pt idx="31103">
                  <c:v>114.95439795604101</c:v>
                </c:pt>
                <c:pt idx="31104">
                  <c:v>114.95395411597499</c:v>
                </c:pt>
                <c:pt idx="31105">
                  <c:v>114.95365216276301</c:v>
                </c:pt>
                <c:pt idx="31106">
                  <c:v>114.95329073092699</c:v>
                </c:pt>
                <c:pt idx="31107">
                  <c:v>114.95315547898799</c:v>
                </c:pt>
                <c:pt idx="31108">
                  <c:v>114.952401226714</c:v>
                </c:pt>
                <c:pt idx="31109">
                  <c:v>114.95239854212301</c:v>
                </c:pt>
                <c:pt idx="31110">
                  <c:v>114.952309616524</c:v>
                </c:pt>
                <c:pt idx="31111">
                  <c:v>114.95229476292801</c:v>
                </c:pt>
                <c:pt idx="31112">
                  <c:v>114.952025778655</c:v>
                </c:pt>
                <c:pt idx="31113">
                  <c:v>114.951824126723</c:v>
                </c:pt>
                <c:pt idx="31114">
                  <c:v>114.951392191284</c:v>
                </c:pt>
                <c:pt idx="31115">
                  <c:v>114.951236491983</c:v>
                </c:pt>
                <c:pt idx="31116">
                  <c:v>114.95036071196201</c:v>
                </c:pt>
                <c:pt idx="31117">
                  <c:v>114.94965980443401</c:v>
                </c:pt>
                <c:pt idx="31118">
                  <c:v>114.949580061123</c:v>
                </c:pt>
                <c:pt idx="31119">
                  <c:v>114.94822561852899</c:v>
                </c:pt>
                <c:pt idx="31120">
                  <c:v>114.947814046499</c:v>
                </c:pt>
                <c:pt idx="31121">
                  <c:v>114.94757783115</c:v>
                </c:pt>
                <c:pt idx="31122">
                  <c:v>114.94746447124101</c:v>
                </c:pt>
                <c:pt idx="31123">
                  <c:v>114.946301572458</c:v>
                </c:pt>
                <c:pt idx="31124">
                  <c:v>114.946204599502</c:v>
                </c:pt>
                <c:pt idx="31125">
                  <c:v>114.946071035347</c:v>
                </c:pt>
                <c:pt idx="31126">
                  <c:v>114.94598212373801</c:v>
                </c:pt>
                <c:pt idx="31127">
                  <c:v>114.94587988333301</c:v>
                </c:pt>
                <c:pt idx="31128">
                  <c:v>114.94587623965199</c:v>
                </c:pt>
                <c:pt idx="31129">
                  <c:v>114.94582858921</c:v>
                </c:pt>
                <c:pt idx="31130">
                  <c:v>114.945786314047</c:v>
                </c:pt>
                <c:pt idx="31131">
                  <c:v>114.94575875356399</c:v>
                </c:pt>
                <c:pt idx="31132">
                  <c:v>114.94566536668999</c:v>
                </c:pt>
                <c:pt idx="31133">
                  <c:v>114.945562894907</c:v>
                </c:pt>
                <c:pt idx="31134">
                  <c:v>114.94554999283601</c:v>
                </c:pt>
                <c:pt idx="31135">
                  <c:v>114.94549798822401</c:v>
                </c:pt>
                <c:pt idx="31136">
                  <c:v>114.945450840517</c:v>
                </c:pt>
                <c:pt idx="31137">
                  <c:v>114.94542825333301</c:v>
                </c:pt>
                <c:pt idx="31138">
                  <c:v>114.945404386135</c:v>
                </c:pt>
                <c:pt idx="31139">
                  <c:v>114.945359058506</c:v>
                </c:pt>
                <c:pt idx="31140">
                  <c:v>114.945305161192</c:v>
                </c:pt>
                <c:pt idx="31141">
                  <c:v>114.94527628672699</c:v>
                </c:pt>
                <c:pt idx="31142">
                  <c:v>114.94521792991</c:v>
                </c:pt>
                <c:pt idx="31143">
                  <c:v>114.94516925299899</c:v>
                </c:pt>
                <c:pt idx="31144">
                  <c:v>114.94489614388399</c:v>
                </c:pt>
                <c:pt idx="31145">
                  <c:v>114.944839745038</c:v>
                </c:pt>
                <c:pt idx="31146">
                  <c:v>114.944839483537</c:v>
                </c:pt>
                <c:pt idx="31147">
                  <c:v>114.94471013047</c:v>
                </c:pt>
                <c:pt idx="31148">
                  <c:v>114.944583825305</c:v>
                </c:pt>
                <c:pt idx="31149">
                  <c:v>114.944572590638</c:v>
                </c:pt>
                <c:pt idx="31150">
                  <c:v>114.944572156563</c:v>
                </c:pt>
                <c:pt idx="31151">
                  <c:v>114.944547475346</c:v>
                </c:pt>
                <c:pt idx="31152">
                  <c:v>114.944531070045</c:v>
                </c:pt>
                <c:pt idx="31153">
                  <c:v>114.94450181708299</c:v>
                </c:pt>
                <c:pt idx="31154">
                  <c:v>114.94447144767599</c:v>
                </c:pt>
                <c:pt idx="31155">
                  <c:v>114.94446508720701</c:v>
                </c:pt>
                <c:pt idx="31156">
                  <c:v>114.944410767779</c:v>
                </c:pt>
                <c:pt idx="31157">
                  <c:v>114.94439145608899</c:v>
                </c:pt>
                <c:pt idx="31158">
                  <c:v>114.944348395411</c:v>
                </c:pt>
                <c:pt idx="31159">
                  <c:v>114.94432100237</c:v>
                </c:pt>
                <c:pt idx="31160">
                  <c:v>114.944309093106</c:v>
                </c:pt>
                <c:pt idx="31161">
                  <c:v>114.944295533351</c:v>
                </c:pt>
                <c:pt idx="31162">
                  <c:v>114.944141365051</c:v>
                </c:pt>
                <c:pt idx="31163">
                  <c:v>114.94408356159801</c:v>
                </c:pt>
                <c:pt idx="31164">
                  <c:v>114.944075572909</c:v>
                </c:pt>
                <c:pt idx="31165">
                  <c:v>114.94406640516</c:v>
                </c:pt>
                <c:pt idx="31166">
                  <c:v>114.944018752814</c:v>
                </c:pt>
                <c:pt idx="31167">
                  <c:v>114.943995474796</c:v>
                </c:pt>
                <c:pt idx="31168">
                  <c:v>114.943971556332</c:v>
                </c:pt>
                <c:pt idx="31169">
                  <c:v>114.943926897558</c:v>
                </c:pt>
                <c:pt idx="31170">
                  <c:v>114.94392331008</c:v>
                </c:pt>
                <c:pt idx="31171">
                  <c:v>114.943902412466</c:v>
                </c:pt>
                <c:pt idx="31172">
                  <c:v>114.94389764015899</c:v>
                </c:pt>
                <c:pt idx="31173">
                  <c:v>114.943854683455</c:v>
                </c:pt>
                <c:pt idx="31174">
                  <c:v>114.94382516773901</c:v>
                </c:pt>
                <c:pt idx="31175">
                  <c:v>114.943683225981</c:v>
                </c:pt>
                <c:pt idx="31176">
                  <c:v>114.94367657196101</c:v>
                </c:pt>
                <c:pt idx="31177">
                  <c:v>114.943661449994</c:v>
                </c:pt>
                <c:pt idx="31178">
                  <c:v>114.943649847053</c:v>
                </c:pt>
                <c:pt idx="31179">
                  <c:v>114.943600324618</c:v>
                </c:pt>
                <c:pt idx="31180">
                  <c:v>114.943571314062</c:v>
                </c:pt>
                <c:pt idx="31181">
                  <c:v>114.943537890093</c:v>
                </c:pt>
                <c:pt idx="31182">
                  <c:v>114.943518916944</c:v>
                </c:pt>
                <c:pt idx="31183">
                  <c:v>114.943515500885</c:v>
                </c:pt>
                <c:pt idx="31184">
                  <c:v>114.943488779452</c:v>
                </c:pt>
                <c:pt idx="31185">
                  <c:v>114.943448388722</c:v>
                </c:pt>
                <c:pt idx="31186">
                  <c:v>114.94338210521001</c:v>
                </c:pt>
                <c:pt idx="31187">
                  <c:v>114.94336859363101</c:v>
                </c:pt>
                <c:pt idx="31188">
                  <c:v>114.94335420055199</c:v>
                </c:pt>
                <c:pt idx="31189">
                  <c:v>114.943326988869</c:v>
                </c:pt>
                <c:pt idx="31190">
                  <c:v>114.94330179423901</c:v>
                </c:pt>
                <c:pt idx="31191">
                  <c:v>114.94329720012099</c:v>
                </c:pt>
                <c:pt idx="31192">
                  <c:v>114.943272122026</c:v>
                </c:pt>
                <c:pt idx="31193">
                  <c:v>114.943265125937</c:v>
                </c:pt>
                <c:pt idx="31194">
                  <c:v>114.943257926089</c:v>
                </c:pt>
                <c:pt idx="31195">
                  <c:v>114.94323065254601</c:v>
                </c:pt>
                <c:pt idx="31196">
                  <c:v>114.94314434529799</c:v>
                </c:pt>
                <c:pt idx="31197">
                  <c:v>114.943139992365</c:v>
                </c:pt>
                <c:pt idx="31198">
                  <c:v>114.943139769952</c:v>
                </c:pt>
                <c:pt idx="31199">
                  <c:v>114.943134418303</c:v>
                </c:pt>
                <c:pt idx="31200">
                  <c:v>114.943121609358</c:v>
                </c:pt>
                <c:pt idx="31201">
                  <c:v>114.94309935234</c:v>
                </c:pt>
                <c:pt idx="31202">
                  <c:v>114.943050227725</c:v>
                </c:pt>
                <c:pt idx="31203">
                  <c:v>114.94304854058301</c:v>
                </c:pt>
                <c:pt idx="31204">
                  <c:v>114.943042228415</c:v>
                </c:pt>
                <c:pt idx="31205">
                  <c:v>114.94303416018499</c:v>
                </c:pt>
                <c:pt idx="31206">
                  <c:v>114.943027853572</c:v>
                </c:pt>
                <c:pt idx="31207">
                  <c:v>114.943001490706</c:v>
                </c:pt>
                <c:pt idx="31208">
                  <c:v>114.942972893036</c:v>
                </c:pt>
                <c:pt idx="31209">
                  <c:v>114.942749866247</c:v>
                </c:pt>
                <c:pt idx="31210">
                  <c:v>114.942746613341</c:v>
                </c:pt>
                <c:pt idx="31211">
                  <c:v>114.942715422121</c:v>
                </c:pt>
                <c:pt idx="31212">
                  <c:v>114.942701773689</c:v>
                </c:pt>
                <c:pt idx="31213">
                  <c:v>114.942695496704</c:v>
                </c:pt>
                <c:pt idx="31214">
                  <c:v>114.94268123218001</c:v>
                </c:pt>
                <c:pt idx="31215">
                  <c:v>114.942666010002</c:v>
                </c:pt>
                <c:pt idx="31216">
                  <c:v>114.942631199272</c:v>
                </c:pt>
                <c:pt idx="31217">
                  <c:v>114.94259413565899</c:v>
                </c:pt>
                <c:pt idx="31218">
                  <c:v>114.942589675707</c:v>
                </c:pt>
                <c:pt idx="31219">
                  <c:v>114.942583029481</c:v>
                </c:pt>
                <c:pt idx="31220">
                  <c:v>114.94257647972999</c:v>
                </c:pt>
                <c:pt idx="31221">
                  <c:v>114.942528009271</c:v>
                </c:pt>
                <c:pt idx="31222">
                  <c:v>114.942490536582</c:v>
                </c:pt>
                <c:pt idx="31223">
                  <c:v>114.942489169043</c:v>
                </c:pt>
                <c:pt idx="31224">
                  <c:v>114.942483280677</c:v>
                </c:pt>
                <c:pt idx="31225">
                  <c:v>114.942283589285</c:v>
                </c:pt>
                <c:pt idx="31226">
                  <c:v>114.9414482457</c:v>
                </c:pt>
                <c:pt idx="31227">
                  <c:v>114.94141302844</c:v>
                </c:pt>
                <c:pt idx="31228">
                  <c:v>114.94129600587701</c:v>
                </c:pt>
                <c:pt idx="31229">
                  <c:v>114.941216015856</c:v>
                </c:pt>
                <c:pt idx="31230">
                  <c:v>114.940555599045</c:v>
                </c:pt>
                <c:pt idx="31231">
                  <c:v>114.939989816238</c:v>
                </c:pt>
                <c:pt idx="31232">
                  <c:v>114.939404891141</c:v>
                </c:pt>
                <c:pt idx="31233">
                  <c:v>114.939186328403</c:v>
                </c:pt>
                <c:pt idx="31234">
                  <c:v>114.93876870530799</c:v>
                </c:pt>
                <c:pt idx="31235">
                  <c:v>114.938307783441</c:v>
                </c:pt>
                <c:pt idx="31236">
                  <c:v>114.936438246733</c:v>
                </c:pt>
                <c:pt idx="31237">
                  <c:v>114.935994123296</c:v>
                </c:pt>
                <c:pt idx="31238">
                  <c:v>114.93548978989099</c:v>
                </c:pt>
                <c:pt idx="31239">
                  <c:v>114.934757614107</c:v>
                </c:pt>
                <c:pt idx="31240">
                  <c:v>114.931959742464</c:v>
                </c:pt>
                <c:pt idx="31241">
                  <c:v>114.931902545556</c:v>
                </c:pt>
                <c:pt idx="31242">
                  <c:v>114.930655586241</c:v>
                </c:pt>
                <c:pt idx="31243">
                  <c:v>114.930430737292</c:v>
                </c:pt>
                <c:pt idx="31244">
                  <c:v>114.930310540945</c:v>
                </c:pt>
                <c:pt idx="31245">
                  <c:v>114.93011347113099</c:v>
                </c:pt>
                <c:pt idx="31246">
                  <c:v>114.930057027808</c:v>
                </c:pt>
                <c:pt idx="31247">
                  <c:v>114.929763439231</c:v>
                </c:pt>
                <c:pt idx="31248">
                  <c:v>114.92938170220999</c:v>
                </c:pt>
                <c:pt idx="31249">
                  <c:v>114.927641720015</c:v>
                </c:pt>
                <c:pt idx="31250">
                  <c:v>114.926834711799</c:v>
                </c:pt>
                <c:pt idx="31251">
                  <c:v>114.92679180483</c:v>
                </c:pt>
                <c:pt idx="31252">
                  <c:v>114.926750761596</c:v>
                </c:pt>
                <c:pt idx="31253">
                  <c:v>114.926732577248</c:v>
                </c:pt>
                <c:pt idx="31254">
                  <c:v>114.92353390269101</c:v>
                </c:pt>
                <c:pt idx="31255">
                  <c:v>114.92351865531199</c:v>
                </c:pt>
                <c:pt idx="31256">
                  <c:v>114.92141487038801</c:v>
                </c:pt>
                <c:pt idx="31257">
                  <c:v>114.92140267374199</c:v>
                </c:pt>
                <c:pt idx="31258">
                  <c:v>114.921025859323</c:v>
                </c:pt>
                <c:pt idx="31259">
                  <c:v>114.920897516653</c:v>
                </c:pt>
                <c:pt idx="31260">
                  <c:v>114.920452640137</c:v>
                </c:pt>
                <c:pt idx="31261">
                  <c:v>114.920054750215</c:v>
                </c:pt>
                <c:pt idx="31262">
                  <c:v>114.919924411827</c:v>
                </c:pt>
                <c:pt idx="31263">
                  <c:v>114.919044578865</c:v>
                </c:pt>
                <c:pt idx="31264">
                  <c:v>114.918804746487</c:v>
                </c:pt>
                <c:pt idx="31265">
                  <c:v>114.918630451455</c:v>
                </c:pt>
                <c:pt idx="31266">
                  <c:v>114.918385412625</c:v>
                </c:pt>
                <c:pt idx="31267">
                  <c:v>114.917636061967</c:v>
                </c:pt>
                <c:pt idx="31268">
                  <c:v>114.91739472455799</c:v>
                </c:pt>
                <c:pt idx="31269">
                  <c:v>114.916517195357</c:v>
                </c:pt>
                <c:pt idx="31270">
                  <c:v>114.915906063481</c:v>
                </c:pt>
                <c:pt idx="31271">
                  <c:v>114.915736892873</c:v>
                </c:pt>
                <c:pt idx="31272">
                  <c:v>114.91562430704801</c:v>
                </c:pt>
                <c:pt idx="31273">
                  <c:v>114.91538486004301</c:v>
                </c:pt>
                <c:pt idx="31274">
                  <c:v>114.914662683316</c:v>
                </c:pt>
                <c:pt idx="31275">
                  <c:v>114.9143319962</c:v>
                </c:pt>
                <c:pt idx="31276">
                  <c:v>114.913191007865</c:v>
                </c:pt>
                <c:pt idx="31277">
                  <c:v>114.91264679302</c:v>
                </c:pt>
                <c:pt idx="31278">
                  <c:v>114.91249668344599</c:v>
                </c:pt>
                <c:pt idx="31279">
                  <c:v>114.912257603344</c:v>
                </c:pt>
                <c:pt idx="31280">
                  <c:v>114.912198037629</c:v>
                </c:pt>
                <c:pt idx="31281">
                  <c:v>114.91139147605899</c:v>
                </c:pt>
                <c:pt idx="31282">
                  <c:v>114.908066606312</c:v>
                </c:pt>
                <c:pt idx="31283">
                  <c:v>114.90497271113399</c:v>
                </c:pt>
                <c:pt idx="31284">
                  <c:v>114.901501937795</c:v>
                </c:pt>
                <c:pt idx="31285">
                  <c:v>114.901293544102</c:v>
                </c:pt>
                <c:pt idx="31286">
                  <c:v>114.900584927927</c:v>
                </c:pt>
                <c:pt idx="31287">
                  <c:v>114.900393614859</c:v>
                </c:pt>
                <c:pt idx="31288">
                  <c:v>114.900359750107</c:v>
                </c:pt>
                <c:pt idx="31289">
                  <c:v>114.89999424882799</c:v>
                </c:pt>
                <c:pt idx="31290">
                  <c:v>114.89964185721701</c:v>
                </c:pt>
                <c:pt idx="31291">
                  <c:v>114.899245655382</c:v>
                </c:pt>
                <c:pt idx="31292">
                  <c:v>114.898896933489</c:v>
                </c:pt>
                <c:pt idx="31293">
                  <c:v>114.897822438926</c:v>
                </c:pt>
                <c:pt idx="31294">
                  <c:v>114.89734346972</c:v>
                </c:pt>
                <c:pt idx="31295">
                  <c:v>114.897196110088</c:v>
                </c:pt>
                <c:pt idx="31296">
                  <c:v>114.897098190655</c:v>
                </c:pt>
                <c:pt idx="31297">
                  <c:v>114.89704093496501</c:v>
                </c:pt>
                <c:pt idx="31298">
                  <c:v>114.896810364921</c:v>
                </c:pt>
                <c:pt idx="31299">
                  <c:v>114.89663173404</c:v>
                </c:pt>
                <c:pt idx="31300">
                  <c:v>114.89619782502901</c:v>
                </c:pt>
                <c:pt idx="31301">
                  <c:v>114.896156384321</c:v>
                </c:pt>
                <c:pt idx="31302">
                  <c:v>114.895685810692</c:v>
                </c:pt>
                <c:pt idx="31303">
                  <c:v>114.895262250206</c:v>
                </c:pt>
                <c:pt idx="31304">
                  <c:v>114.89396251778901</c:v>
                </c:pt>
                <c:pt idx="31305">
                  <c:v>114.89367375107</c:v>
                </c:pt>
                <c:pt idx="31306">
                  <c:v>114.89160643836099</c:v>
                </c:pt>
                <c:pt idx="31307">
                  <c:v>114.890121130474</c:v>
                </c:pt>
                <c:pt idx="31308">
                  <c:v>114.887963809376</c:v>
                </c:pt>
                <c:pt idx="31309">
                  <c:v>114.887728930867</c:v>
                </c:pt>
                <c:pt idx="31310">
                  <c:v>114.885918433893</c:v>
                </c:pt>
                <c:pt idx="31311">
                  <c:v>114.885139784315</c:v>
                </c:pt>
                <c:pt idx="31312">
                  <c:v>114.88105490260099</c:v>
                </c:pt>
                <c:pt idx="31313">
                  <c:v>114.876042314236</c:v>
                </c:pt>
                <c:pt idx="31314">
                  <c:v>114.87579415360101</c:v>
                </c:pt>
                <c:pt idx="31315">
                  <c:v>114.875546539751</c:v>
                </c:pt>
                <c:pt idx="31316">
                  <c:v>114.875433549622</c:v>
                </c:pt>
                <c:pt idx="31317">
                  <c:v>114.87537932433401</c:v>
                </c:pt>
                <c:pt idx="31318">
                  <c:v>114.87453897535001</c:v>
                </c:pt>
                <c:pt idx="31319">
                  <c:v>114.87392492017599</c:v>
                </c:pt>
                <c:pt idx="31320">
                  <c:v>114.873762431199</c:v>
                </c:pt>
                <c:pt idx="31321">
                  <c:v>114.873521112161</c:v>
                </c:pt>
                <c:pt idx="31322">
                  <c:v>114.873452426832</c:v>
                </c:pt>
                <c:pt idx="31323">
                  <c:v>114.87248584548</c:v>
                </c:pt>
                <c:pt idx="31324">
                  <c:v>114.87117942881299</c:v>
                </c:pt>
                <c:pt idx="31325">
                  <c:v>114.870897478274</c:v>
                </c:pt>
                <c:pt idx="31326">
                  <c:v>114.87074734893</c:v>
                </c:pt>
                <c:pt idx="31327">
                  <c:v>114.87004194663901</c:v>
                </c:pt>
                <c:pt idx="31328">
                  <c:v>114.869729952474</c:v>
                </c:pt>
                <c:pt idx="31329">
                  <c:v>114.86956929946901</c:v>
                </c:pt>
                <c:pt idx="31330">
                  <c:v>114.869284086178</c:v>
                </c:pt>
                <c:pt idx="31331">
                  <c:v>114.86902386117499</c:v>
                </c:pt>
                <c:pt idx="31332">
                  <c:v>114.86803901912</c:v>
                </c:pt>
                <c:pt idx="31333">
                  <c:v>114.867142170687</c:v>
                </c:pt>
                <c:pt idx="31334">
                  <c:v>114.864542922005</c:v>
                </c:pt>
                <c:pt idx="31335">
                  <c:v>114.86367190500199</c:v>
                </c:pt>
                <c:pt idx="31336">
                  <c:v>114.863319834926</c:v>
                </c:pt>
                <c:pt idx="31337">
                  <c:v>114.860058893694</c:v>
                </c:pt>
                <c:pt idx="31338">
                  <c:v>114.85929300471599</c:v>
                </c:pt>
                <c:pt idx="31339">
                  <c:v>114.85878169861201</c:v>
                </c:pt>
                <c:pt idx="31340">
                  <c:v>114.85836071260999</c:v>
                </c:pt>
                <c:pt idx="31341">
                  <c:v>114.858040614446</c:v>
                </c:pt>
                <c:pt idx="31342">
                  <c:v>114.857893263622</c:v>
                </c:pt>
                <c:pt idx="31343">
                  <c:v>114.857424652802</c:v>
                </c:pt>
                <c:pt idx="31344">
                  <c:v>114.856833353925</c:v>
                </c:pt>
                <c:pt idx="31345">
                  <c:v>114.85635835558701</c:v>
                </c:pt>
                <c:pt idx="31346">
                  <c:v>114.855766044316</c:v>
                </c:pt>
                <c:pt idx="31347">
                  <c:v>114.85567870922399</c:v>
                </c:pt>
                <c:pt idx="31348">
                  <c:v>114.855059803505</c:v>
                </c:pt>
                <c:pt idx="31349">
                  <c:v>114.854766480069</c:v>
                </c:pt>
                <c:pt idx="31350">
                  <c:v>114.85451208997701</c:v>
                </c:pt>
                <c:pt idx="31351">
                  <c:v>114.854371155769</c:v>
                </c:pt>
                <c:pt idx="31352">
                  <c:v>114.854325477516</c:v>
                </c:pt>
                <c:pt idx="31353">
                  <c:v>114.854158060706</c:v>
                </c:pt>
                <c:pt idx="31354">
                  <c:v>114.85406422413701</c:v>
                </c:pt>
                <c:pt idx="31355">
                  <c:v>114.854010580863</c:v>
                </c:pt>
                <c:pt idx="31356">
                  <c:v>114.853891051799</c:v>
                </c:pt>
                <c:pt idx="31357">
                  <c:v>114.85339370887201</c:v>
                </c:pt>
                <c:pt idx="31358">
                  <c:v>114.85322253482801</c:v>
                </c:pt>
                <c:pt idx="31359">
                  <c:v>114.853088815167</c:v>
                </c:pt>
                <c:pt idx="31360">
                  <c:v>114.852657019324</c:v>
                </c:pt>
                <c:pt idx="31361">
                  <c:v>114.85034401214</c:v>
                </c:pt>
                <c:pt idx="31362">
                  <c:v>114.85023529664301</c:v>
                </c:pt>
                <c:pt idx="31363">
                  <c:v>114.850086345896</c:v>
                </c:pt>
                <c:pt idx="31364">
                  <c:v>114.849387448798</c:v>
                </c:pt>
                <c:pt idx="31365">
                  <c:v>114.849328911735</c:v>
                </c:pt>
                <c:pt idx="31366">
                  <c:v>114.847069912061</c:v>
                </c:pt>
                <c:pt idx="31367">
                  <c:v>114.84699496025701</c:v>
                </c:pt>
                <c:pt idx="31368">
                  <c:v>114.84697475463901</c:v>
                </c:pt>
                <c:pt idx="31369">
                  <c:v>114.845665705397</c:v>
                </c:pt>
                <c:pt idx="31370">
                  <c:v>114.844778597608</c:v>
                </c:pt>
                <c:pt idx="31371">
                  <c:v>114.84440602601801</c:v>
                </c:pt>
                <c:pt idx="31372">
                  <c:v>114.84435281523</c:v>
                </c:pt>
                <c:pt idx="31373">
                  <c:v>114.843787329281</c:v>
                </c:pt>
                <c:pt idx="31374">
                  <c:v>114.843519422626</c:v>
                </c:pt>
                <c:pt idx="31375">
                  <c:v>114.84330207132599</c:v>
                </c:pt>
                <c:pt idx="31376">
                  <c:v>114.843090037829</c:v>
                </c:pt>
                <c:pt idx="31377">
                  <c:v>114.84280368934</c:v>
                </c:pt>
                <c:pt idx="31378">
                  <c:v>114.842629683593</c:v>
                </c:pt>
                <c:pt idx="31379">
                  <c:v>114.842049410092</c:v>
                </c:pt>
                <c:pt idx="31380">
                  <c:v>114.841253419173</c:v>
                </c:pt>
                <c:pt idx="31381">
                  <c:v>114.840917341138</c:v>
                </c:pt>
                <c:pt idx="31382">
                  <c:v>114.84058913209201</c:v>
                </c:pt>
                <c:pt idx="31383">
                  <c:v>114.839637083521</c:v>
                </c:pt>
                <c:pt idx="31384">
                  <c:v>114.839587824536</c:v>
                </c:pt>
                <c:pt idx="31385">
                  <c:v>114.83900867502901</c:v>
                </c:pt>
                <c:pt idx="31386">
                  <c:v>114.838969919973</c:v>
                </c:pt>
                <c:pt idx="31387">
                  <c:v>114.838404809417</c:v>
                </c:pt>
                <c:pt idx="31388">
                  <c:v>114.838386176103</c:v>
                </c:pt>
                <c:pt idx="31389">
                  <c:v>114.83740754815901</c:v>
                </c:pt>
                <c:pt idx="31390">
                  <c:v>114.837391824352</c:v>
                </c:pt>
                <c:pt idx="31391">
                  <c:v>114.836801877821</c:v>
                </c:pt>
                <c:pt idx="31392">
                  <c:v>114.83676981421</c:v>
                </c:pt>
                <c:pt idx="31393">
                  <c:v>114.83674436080901</c:v>
                </c:pt>
                <c:pt idx="31394">
                  <c:v>114.835266233019</c:v>
                </c:pt>
                <c:pt idx="31395">
                  <c:v>114.83522309399901</c:v>
                </c:pt>
                <c:pt idx="31396">
                  <c:v>114.835157095672</c:v>
                </c:pt>
                <c:pt idx="31397">
                  <c:v>114.834972569025</c:v>
                </c:pt>
                <c:pt idx="31398">
                  <c:v>114.83486427952199</c:v>
                </c:pt>
                <c:pt idx="31399">
                  <c:v>114.833782625862</c:v>
                </c:pt>
                <c:pt idx="31400">
                  <c:v>114.83304927715101</c:v>
                </c:pt>
                <c:pt idx="31401">
                  <c:v>114.832994629189</c:v>
                </c:pt>
                <c:pt idx="31402">
                  <c:v>114.83207431562801</c:v>
                </c:pt>
                <c:pt idx="31403">
                  <c:v>114.831447789968</c:v>
                </c:pt>
                <c:pt idx="31404">
                  <c:v>114.829949835321</c:v>
                </c:pt>
                <c:pt idx="31405">
                  <c:v>114.826799422676</c:v>
                </c:pt>
                <c:pt idx="31406">
                  <c:v>114.82622425340701</c:v>
                </c:pt>
                <c:pt idx="31407">
                  <c:v>114.825818338126</c:v>
                </c:pt>
                <c:pt idx="31408">
                  <c:v>114.823848645692</c:v>
                </c:pt>
                <c:pt idx="31409">
                  <c:v>114.821831396519</c:v>
                </c:pt>
                <c:pt idx="31410">
                  <c:v>114.82004287521301</c:v>
                </c:pt>
                <c:pt idx="31411">
                  <c:v>114.819654695102</c:v>
                </c:pt>
                <c:pt idx="31412">
                  <c:v>114.81965199698</c:v>
                </c:pt>
                <c:pt idx="31413">
                  <c:v>114.819378181763</c:v>
                </c:pt>
                <c:pt idx="31414">
                  <c:v>114.81930141155399</c:v>
                </c:pt>
                <c:pt idx="31415">
                  <c:v>114.81924262923999</c:v>
                </c:pt>
                <c:pt idx="31416">
                  <c:v>114.817968265277</c:v>
                </c:pt>
                <c:pt idx="31417">
                  <c:v>114.81652936297699</c:v>
                </c:pt>
                <c:pt idx="31418">
                  <c:v>114.816528302812</c:v>
                </c:pt>
                <c:pt idx="31419">
                  <c:v>114.81534581056</c:v>
                </c:pt>
                <c:pt idx="31420">
                  <c:v>114.814924851745</c:v>
                </c:pt>
                <c:pt idx="31421">
                  <c:v>114.813184898868</c:v>
                </c:pt>
                <c:pt idx="31422">
                  <c:v>114.81282303804799</c:v>
                </c:pt>
                <c:pt idx="31423">
                  <c:v>114.812366868463</c:v>
                </c:pt>
                <c:pt idx="31424">
                  <c:v>114.811621658725</c:v>
                </c:pt>
                <c:pt idx="31425">
                  <c:v>114.810855139804</c:v>
                </c:pt>
                <c:pt idx="31426">
                  <c:v>114.810049756278</c:v>
                </c:pt>
                <c:pt idx="31427">
                  <c:v>114.809627070033</c:v>
                </c:pt>
                <c:pt idx="31428">
                  <c:v>114.809507986827</c:v>
                </c:pt>
                <c:pt idx="31429">
                  <c:v>114.807080238696</c:v>
                </c:pt>
                <c:pt idx="31430">
                  <c:v>114.806810958821</c:v>
                </c:pt>
                <c:pt idx="31431">
                  <c:v>114.806563639438</c:v>
                </c:pt>
                <c:pt idx="31432">
                  <c:v>114.806325173191</c:v>
                </c:pt>
                <c:pt idx="31433">
                  <c:v>114.805987944317</c:v>
                </c:pt>
                <c:pt idx="31434">
                  <c:v>114.80585626422599</c:v>
                </c:pt>
                <c:pt idx="31435">
                  <c:v>114.805780642996</c:v>
                </c:pt>
                <c:pt idx="31436">
                  <c:v>114.805029651336</c:v>
                </c:pt>
                <c:pt idx="31437">
                  <c:v>114.801680361026</c:v>
                </c:pt>
                <c:pt idx="31438">
                  <c:v>114.79973199780601</c:v>
                </c:pt>
                <c:pt idx="31439">
                  <c:v>114.79933077044799</c:v>
                </c:pt>
                <c:pt idx="31440">
                  <c:v>114.799247964278</c:v>
                </c:pt>
                <c:pt idx="31441">
                  <c:v>114.799013919307</c:v>
                </c:pt>
                <c:pt idx="31442">
                  <c:v>114.797945369044</c:v>
                </c:pt>
                <c:pt idx="31443">
                  <c:v>114.797740598088</c:v>
                </c:pt>
                <c:pt idx="31444">
                  <c:v>114.797718044356</c:v>
                </c:pt>
                <c:pt idx="31445">
                  <c:v>114.797363979599</c:v>
                </c:pt>
                <c:pt idx="31446">
                  <c:v>114.79691461409</c:v>
                </c:pt>
                <c:pt idx="31447">
                  <c:v>114.79689498965099</c:v>
                </c:pt>
                <c:pt idx="31448">
                  <c:v>114.796662047285</c:v>
                </c:pt>
                <c:pt idx="31449">
                  <c:v>114.79647729788201</c:v>
                </c:pt>
                <c:pt idx="31450">
                  <c:v>114.79610609833701</c:v>
                </c:pt>
                <c:pt idx="31451">
                  <c:v>114.794681893004</c:v>
                </c:pt>
                <c:pt idx="31452">
                  <c:v>114.79459420210701</c:v>
                </c:pt>
                <c:pt idx="31453">
                  <c:v>114.793508235038</c:v>
                </c:pt>
                <c:pt idx="31454">
                  <c:v>114.793302750607</c:v>
                </c:pt>
                <c:pt idx="31455">
                  <c:v>114.79140269592899</c:v>
                </c:pt>
                <c:pt idx="31456">
                  <c:v>114.79066683540999</c:v>
                </c:pt>
                <c:pt idx="31457">
                  <c:v>114.787968663303</c:v>
                </c:pt>
                <c:pt idx="31458">
                  <c:v>114.78678608079601</c:v>
                </c:pt>
                <c:pt idx="31459">
                  <c:v>114.786719312198</c:v>
                </c:pt>
                <c:pt idx="31460">
                  <c:v>114.78453293098799</c:v>
                </c:pt>
                <c:pt idx="31461">
                  <c:v>114.783723103391</c:v>
                </c:pt>
                <c:pt idx="31462">
                  <c:v>114.78276908401401</c:v>
                </c:pt>
                <c:pt idx="31463">
                  <c:v>114.782753683124</c:v>
                </c:pt>
                <c:pt idx="31464">
                  <c:v>114.782357008655</c:v>
                </c:pt>
                <c:pt idx="31465">
                  <c:v>114.78207345161699</c:v>
                </c:pt>
                <c:pt idx="31466">
                  <c:v>114.78170985131599</c:v>
                </c:pt>
                <c:pt idx="31467">
                  <c:v>114.781673191842</c:v>
                </c:pt>
                <c:pt idx="31468">
                  <c:v>114.780787780053</c:v>
                </c:pt>
                <c:pt idx="31469">
                  <c:v>114.779703399063</c:v>
                </c:pt>
                <c:pt idx="31470">
                  <c:v>114.77947292578899</c:v>
                </c:pt>
                <c:pt idx="31471">
                  <c:v>114.776042106776</c:v>
                </c:pt>
                <c:pt idx="31472">
                  <c:v>114.77507740298201</c:v>
                </c:pt>
                <c:pt idx="31473">
                  <c:v>114.77310334318599</c:v>
                </c:pt>
                <c:pt idx="31474">
                  <c:v>114.771954294465</c:v>
                </c:pt>
                <c:pt idx="31475">
                  <c:v>114.77177519035899</c:v>
                </c:pt>
                <c:pt idx="31476">
                  <c:v>114.770339534268</c:v>
                </c:pt>
                <c:pt idx="31477">
                  <c:v>114.76984315422</c:v>
                </c:pt>
                <c:pt idx="31478">
                  <c:v>114.769117384398</c:v>
                </c:pt>
                <c:pt idx="31479">
                  <c:v>114.766961057695</c:v>
                </c:pt>
                <c:pt idx="31480">
                  <c:v>114.76606234955401</c:v>
                </c:pt>
                <c:pt idx="31481">
                  <c:v>114.76603128533399</c:v>
                </c:pt>
                <c:pt idx="31482">
                  <c:v>114.765968618108</c:v>
                </c:pt>
                <c:pt idx="31483">
                  <c:v>114.76593752510399</c:v>
                </c:pt>
                <c:pt idx="31484">
                  <c:v>114.765925817252</c:v>
                </c:pt>
                <c:pt idx="31485">
                  <c:v>114.765301783796</c:v>
                </c:pt>
                <c:pt idx="31486">
                  <c:v>114.765281778782</c:v>
                </c:pt>
                <c:pt idx="31487">
                  <c:v>114.764850974822</c:v>
                </c:pt>
                <c:pt idx="31488">
                  <c:v>114.76386023629099</c:v>
                </c:pt>
                <c:pt idx="31489">
                  <c:v>114.763858501399</c:v>
                </c:pt>
                <c:pt idx="31490">
                  <c:v>114.763856759163</c:v>
                </c:pt>
                <c:pt idx="31491">
                  <c:v>114.762711620472</c:v>
                </c:pt>
                <c:pt idx="31492">
                  <c:v>114.762228720167</c:v>
                </c:pt>
                <c:pt idx="31493">
                  <c:v>114.761839335997</c:v>
                </c:pt>
                <c:pt idx="31494">
                  <c:v>114.761459115108</c:v>
                </c:pt>
                <c:pt idx="31495">
                  <c:v>114.76121431384399</c:v>
                </c:pt>
                <c:pt idx="31496">
                  <c:v>114.76117603325</c:v>
                </c:pt>
                <c:pt idx="31497">
                  <c:v>114.76077115227</c:v>
                </c:pt>
                <c:pt idx="31498">
                  <c:v>114.760764514803</c:v>
                </c:pt>
                <c:pt idx="31499">
                  <c:v>114.760606646958</c:v>
                </c:pt>
                <c:pt idx="31500">
                  <c:v>114.76001528326999</c:v>
                </c:pt>
                <c:pt idx="31501">
                  <c:v>114.76000514603599</c:v>
                </c:pt>
                <c:pt idx="31502">
                  <c:v>114.759963977143</c:v>
                </c:pt>
                <c:pt idx="31503">
                  <c:v>114.759883712801</c:v>
                </c:pt>
                <c:pt idx="31504">
                  <c:v>114.759847804229</c:v>
                </c:pt>
                <c:pt idx="31505">
                  <c:v>114.759690010166</c:v>
                </c:pt>
                <c:pt idx="31506">
                  <c:v>114.759534874727</c:v>
                </c:pt>
                <c:pt idx="31507">
                  <c:v>114.759529384857</c:v>
                </c:pt>
                <c:pt idx="31508">
                  <c:v>114.759457725282</c:v>
                </c:pt>
                <c:pt idx="31509">
                  <c:v>114.75943756118301</c:v>
                </c:pt>
                <c:pt idx="31510">
                  <c:v>114.759421797136</c:v>
                </c:pt>
                <c:pt idx="31511">
                  <c:v>114.75938921927801</c:v>
                </c:pt>
                <c:pt idx="31512">
                  <c:v>114.75937935348</c:v>
                </c:pt>
                <c:pt idx="31513">
                  <c:v>114.759326273673</c:v>
                </c:pt>
                <c:pt idx="31514">
                  <c:v>114.759283010727</c:v>
                </c:pt>
                <c:pt idx="31515">
                  <c:v>114.75923301109501</c:v>
                </c:pt>
                <c:pt idx="31516">
                  <c:v>114.759216087149</c:v>
                </c:pt>
                <c:pt idx="31517">
                  <c:v>114.759094025956</c:v>
                </c:pt>
                <c:pt idx="31518">
                  <c:v>114.759089355369</c:v>
                </c:pt>
                <c:pt idx="31519">
                  <c:v>114.759037865149</c:v>
                </c:pt>
                <c:pt idx="31520">
                  <c:v>114.759002827489</c:v>
                </c:pt>
                <c:pt idx="31521">
                  <c:v>114.758998228046</c:v>
                </c:pt>
                <c:pt idx="31522">
                  <c:v>114.75896592611601</c:v>
                </c:pt>
                <c:pt idx="31523">
                  <c:v>114.758942017113</c:v>
                </c:pt>
                <c:pt idx="31524">
                  <c:v>114.758895653049</c:v>
                </c:pt>
                <c:pt idx="31525">
                  <c:v>114.758887330316</c:v>
                </c:pt>
                <c:pt idx="31526">
                  <c:v>114.758578416619</c:v>
                </c:pt>
                <c:pt idx="31527">
                  <c:v>114.758575744452</c:v>
                </c:pt>
                <c:pt idx="31528">
                  <c:v>114.75851810580799</c:v>
                </c:pt>
                <c:pt idx="31529">
                  <c:v>114.75849495238</c:v>
                </c:pt>
                <c:pt idx="31530">
                  <c:v>114.75844576973699</c:v>
                </c:pt>
                <c:pt idx="31531">
                  <c:v>114.75842188272399</c:v>
                </c:pt>
                <c:pt idx="31532">
                  <c:v>114.75834344256999</c:v>
                </c:pt>
                <c:pt idx="31533">
                  <c:v>114.758315098555</c:v>
                </c:pt>
                <c:pt idx="31534">
                  <c:v>114.758279698121</c:v>
                </c:pt>
                <c:pt idx="31535">
                  <c:v>114.758230848439</c:v>
                </c:pt>
                <c:pt idx="31536">
                  <c:v>114.75822977132199</c:v>
                </c:pt>
                <c:pt idx="31537">
                  <c:v>114.75821210945099</c:v>
                </c:pt>
                <c:pt idx="31538">
                  <c:v>114.758154311119</c:v>
                </c:pt>
                <c:pt idx="31539">
                  <c:v>114.75811443728399</c:v>
                </c:pt>
                <c:pt idx="31540">
                  <c:v>114.75810810624399</c:v>
                </c:pt>
                <c:pt idx="31541">
                  <c:v>114.758082137527</c:v>
                </c:pt>
                <c:pt idx="31542">
                  <c:v>114.758044672195</c:v>
                </c:pt>
                <c:pt idx="31543">
                  <c:v>114.758042730889</c:v>
                </c:pt>
                <c:pt idx="31544">
                  <c:v>114.75802932909301</c:v>
                </c:pt>
                <c:pt idx="31545">
                  <c:v>114.75801359774999</c:v>
                </c:pt>
                <c:pt idx="31546">
                  <c:v>114.757976219146</c:v>
                </c:pt>
                <c:pt idx="31547">
                  <c:v>114.757920632699</c:v>
                </c:pt>
                <c:pt idx="31548">
                  <c:v>114.75791927857</c:v>
                </c:pt>
                <c:pt idx="31549">
                  <c:v>114.757852905775</c:v>
                </c:pt>
                <c:pt idx="31550">
                  <c:v>114.75779684380799</c:v>
                </c:pt>
                <c:pt idx="31551">
                  <c:v>114.75776735201001</c:v>
                </c:pt>
                <c:pt idx="31552">
                  <c:v>114.75776628091199</c:v>
                </c:pt>
                <c:pt idx="31553">
                  <c:v>114.757756819477</c:v>
                </c:pt>
                <c:pt idx="31554">
                  <c:v>114.757755241852</c:v>
                </c:pt>
                <c:pt idx="31555">
                  <c:v>114.757712730763</c:v>
                </c:pt>
                <c:pt idx="31556">
                  <c:v>114.757704562914</c:v>
                </c:pt>
                <c:pt idx="31557">
                  <c:v>114.757686095585</c:v>
                </c:pt>
                <c:pt idx="31558">
                  <c:v>114.757683090055</c:v>
                </c:pt>
                <c:pt idx="31559">
                  <c:v>114.75767759987799</c:v>
                </c:pt>
                <c:pt idx="31560">
                  <c:v>114.757676589563</c:v>
                </c:pt>
                <c:pt idx="31561">
                  <c:v>114.757661539373</c:v>
                </c:pt>
                <c:pt idx="31562">
                  <c:v>114.757629342218</c:v>
                </c:pt>
                <c:pt idx="31563">
                  <c:v>114.757627246835</c:v>
                </c:pt>
                <c:pt idx="31564">
                  <c:v>114.757614551361</c:v>
                </c:pt>
                <c:pt idx="31565">
                  <c:v>114.757611224043</c:v>
                </c:pt>
                <c:pt idx="31566">
                  <c:v>114.757565019702</c:v>
                </c:pt>
                <c:pt idx="31567">
                  <c:v>114.75754932645501</c:v>
                </c:pt>
                <c:pt idx="31568">
                  <c:v>114.757541654178</c:v>
                </c:pt>
                <c:pt idx="31569">
                  <c:v>114.75752987626601</c:v>
                </c:pt>
                <c:pt idx="31570">
                  <c:v>114.75751450773301</c:v>
                </c:pt>
                <c:pt idx="31571">
                  <c:v>114.757449809211</c:v>
                </c:pt>
                <c:pt idx="31572">
                  <c:v>114.757434632615</c:v>
                </c:pt>
                <c:pt idx="31573">
                  <c:v>114.75741344896601</c:v>
                </c:pt>
                <c:pt idx="31574">
                  <c:v>114.75741100310699</c:v>
                </c:pt>
                <c:pt idx="31575">
                  <c:v>114.757401265021</c:v>
                </c:pt>
                <c:pt idx="31576">
                  <c:v>114.757326887639</c:v>
                </c:pt>
                <c:pt idx="31577">
                  <c:v>114.757317151747</c:v>
                </c:pt>
                <c:pt idx="31578">
                  <c:v>114.75728243494601</c:v>
                </c:pt>
                <c:pt idx="31579">
                  <c:v>114.75727951332</c:v>
                </c:pt>
                <c:pt idx="31580">
                  <c:v>114.75726075079</c:v>
                </c:pt>
                <c:pt idx="31581">
                  <c:v>114.75725441284401</c:v>
                </c:pt>
                <c:pt idx="31582">
                  <c:v>114.757240083273</c:v>
                </c:pt>
                <c:pt idx="31583">
                  <c:v>114.75720530449399</c:v>
                </c:pt>
                <c:pt idx="31584">
                  <c:v>114.757195423062</c:v>
                </c:pt>
                <c:pt idx="31585">
                  <c:v>114.75719460021701</c:v>
                </c:pt>
                <c:pt idx="31586">
                  <c:v>114.757154498951</c:v>
                </c:pt>
                <c:pt idx="31587">
                  <c:v>114.75714658056199</c:v>
                </c:pt>
                <c:pt idx="31588">
                  <c:v>114.75713298405999</c:v>
                </c:pt>
                <c:pt idx="31589">
                  <c:v>114.757089790444</c:v>
                </c:pt>
                <c:pt idx="31590">
                  <c:v>114.757066024959</c:v>
                </c:pt>
                <c:pt idx="31591">
                  <c:v>114.757054746148</c:v>
                </c:pt>
                <c:pt idx="31592">
                  <c:v>114.757054208375</c:v>
                </c:pt>
                <c:pt idx="31593">
                  <c:v>114.757051026266</c:v>
                </c:pt>
                <c:pt idx="31594">
                  <c:v>114.757048140023</c:v>
                </c:pt>
                <c:pt idx="31595">
                  <c:v>114.757024678739</c:v>
                </c:pt>
                <c:pt idx="31596">
                  <c:v>114.756998369578</c:v>
                </c:pt>
                <c:pt idx="31597">
                  <c:v>114.756985398379</c:v>
                </c:pt>
                <c:pt idx="31598">
                  <c:v>114.756970432533</c:v>
                </c:pt>
                <c:pt idx="31599">
                  <c:v>114.756968126149</c:v>
                </c:pt>
                <c:pt idx="31600">
                  <c:v>114.75695764409799</c:v>
                </c:pt>
                <c:pt idx="31601">
                  <c:v>114.756948022095</c:v>
                </c:pt>
                <c:pt idx="31602">
                  <c:v>114.75689412741799</c:v>
                </c:pt>
                <c:pt idx="31603">
                  <c:v>114.756887919758</c:v>
                </c:pt>
                <c:pt idx="31604">
                  <c:v>114.75684584663701</c:v>
                </c:pt>
                <c:pt idx="31605">
                  <c:v>114.756841648361</c:v>
                </c:pt>
                <c:pt idx="31606">
                  <c:v>114.75679866969899</c:v>
                </c:pt>
                <c:pt idx="31607">
                  <c:v>114.756798225596</c:v>
                </c:pt>
                <c:pt idx="31608">
                  <c:v>114.75677483456199</c:v>
                </c:pt>
                <c:pt idx="31609">
                  <c:v>114.75676778514</c:v>
                </c:pt>
                <c:pt idx="31610">
                  <c:v>114.756750896917</c:v>
                </c:pt>
                <c:pt idx="31611">
                  <c:v>114.756716608988</c:v>
                </c:pt>
                <c:pt idx="31612">
                  <c:v>114.75669930668199</c:v>
                </c:pt>
                <c:pt idx="31613">
                  <c:v>114.756524870104</c:v>
                </c:pt>
                <c:pt idx="31614">
                  <c:v>114.756443399305</c:v>
                </c:pt>
                <c:pt idx="31615">
                  <c:v>114.756422105051</c:v>
                </c:pt>
                <c:pt idx="31616">
                  <c:v>114.756399726591</c:v>
                </c:pt>
                <c:pt idx="31617">
                  <c:v>114.75639679563901</c:v>
                </c:pt>
                <c:pt idx="31618">
                  <c:v>114.756386468415</c:v>
                </c:pt>
                <c:pt idx="31619">
                  <c:v>114.756348412009</c:v>
                </c:pt>
                <c:pt idx="31620">
                  <c:v>114.756337385777</c:v>
                </c:pt>
                <c:pt idx="31621">
                  <c:v>114.756327988995</c:v>
                </c:pt>
                <c:pt idx="31622">
                  <c:v>114.75632363663399</c:v>
                </c:pt>
                <c:pt idx="31623">
                  <c:v>114.75630014954299</c:v>
                </c:pt>
                <c:pt idx="31624">
                  <c:v>114.756285435878</c:v>
                </c:pt>
                <c:pt idx="31625">
                  <c:v>114.756273442675</c:v>
                </c:pt>
                <c:pt idx="31626">
                  <c:v>114.756234126305</c:v>
                </c:pt>
                <c:pt idx="31627">
                  <c:v>114.756223906161</c:v>
                </c:pt>
                <c:pt idx="31628">
                  <c:v>114.756200138818</c:v>
                </c:pt>
                <c:pt idx="31629">
                  <c:v>114.756195780035</c:v>
                </c:pt>
                <c:pt idx="31630">
                  <c:v>114.756147714203</c:v>
                </c:pt>
                <c:pt idx="31631">
                  <c:v>114.756026049238</c:v>
                </c:pt>
                <c:pt idx="31632">
                  <c:v>114.756024710902</c:v>
                </c:pt>
                <c:pt idx="31633">
                  <c:v>114.755988801686</c:v>
                </c:pt>
                <c:pt idx="31634">
                  <c:v>114.755988332657</c:v>
                </c:pt>
                <c:pt idx="31635">
                  <c:v>114.75596848413301</c:v>
                </c:pt>
                <c:pt idx="31636">
                  <c:v>114.755929997536</c:v>
                </c:pt>
                <c:pt idx="31637">
                  <c:v>114.75584706106901</c:v>
                </c:pt>
                <c:pt idx="31638">
                  <c:v>114.75582330520299</c:v>
                </c:pt>
                <c:pt idx="31639">
                  <c:v>114.755736089923</c:v>
                </c:pt>
                <c:pt idx="31640">
                  <c:v>114.755733650837</c:v>
                </c:pt>
                <c:pt idx="31641">
                  <c:v>114.753439849963</c:v>
                </c:pt>
                <c:pt idx="31642">
                  <c:v>114.75182274126</c:v>
                </c:pt>
                <c:pt idx="31643">
                  <c:v>114.751615542465</c:v>
                </c:pt>
                <c:pt idx="31644">
                  <c:v>114.75028780690801</c:v>
                </c:pt>
                <c:pt idx="31645">
                  <c:v>114.749688995828</c:v>
                </c:pt>
                <c:pt idx="31646">
                  <c:v>114.748766674489</c:v>
                </c:pt>
                <c:pt idx="31647">
                  <c:v>114.748235860676</c:v>
                </c:pt>
                <c:pt idx="31648">
                  <c:v>114.747708388517</c:v>
                </c:pt>
                <c:pt idx="31649">
                  <c:v>114.746595616688</c:v>
                </c:pt>
                <c:pt idx="31650">
                  <c:v>114.74650303522201</c:v>
                </c:pt>
                <c:pt idx="31651">
                  <c:v>114.74637806915401</c:v>
                </c:pt>
                <c:pt idx="31652">
                  <c:v>114.746128125109</c:v>
                </c:pt>
                <c:pt idx="31653">
                  <c:v>114.745625649621</c:v>
                </c:pt>
                <c:pt idx="31654">
                  <c:v>114.74562303376599</c:v>
                </c:pt>
                <c:pt idx="31655">
                  <c:v>114.745444355789</c:v>
                </c:pt>
                <c:pt idx="31656">
                  <c:v>114.745324715443</c:v>
                </c:pt>
                <c:pt idx="31657">
                  <c:v>114.74509656004</c:v>
                </c:pt>
                <c:pt idx="31658">
                  <c:v>114.744995989901</c:v>
                </c:pt>
                <c:pt idx="31659">
                  <c:v>114.744963315253</c:v>
                </c:pt>
                <c:pt idx="31660">
                  <c:v>114.74471402998201</c:v>
                </c:pt>
                <c:pt idx="31661">
                  <c:v>114.74440884869099</c:v>
                </c:pt>
                <c:pt idx="31662">
                  <c:v>114.74429479029899</c:v>
                </c:pt>
                <c:pt idx="31663">
                  <c:v>114.74392615164101</c:v>
                </c:pt>
                <c:pt idx="31664">
                  <c:v>114.74390529426</c:v>
                </c:pt>
                <c:pt idx="31665">
                  <c:v>114.743866181616</c:v>
                </c:pt>
                <c:pt idx="31666">
                  <c:v>114.74369287047099</c:v>
                </c:pt>
                <c:pt idx="31667">
                  <c:v>114.743446370058</c:v>
                </c:pt>
                <c:pt idx="31668">
                  <c:v>114.743038027407</c:v>
                </c:pt>
                <c:pt idx="31669">
                  <c:v>114.74302586317501</c:v>
                </c:pt>
                <c:pt idx="31670">
                  <c:v>114.74269143101399</c:v>
                </c:pt>
                <c:pt idx="31671">
                  <c:v>114.742446520562</c:v>
                </c:pt>
                <c:pt idx="31672">
                  <c:v>114.74185378925699</c:v>
                </c:pt>
                <c:pt idx="31673">
                  <c:v>114.741313758229</c:v>
                </c:pt>
                <c:pt idx="31674">
                  <c:v>114.74065105935</c:v>
                </c:pt>
                <c:pt idx="31675">
                  <c:v>114.74028342278</c:v>
                </c:pt>
                <c:pt idx="31676">
                  <c:v>114.738965241716</c:v>
                </c:pt>
                <c:pt idx="31677">
                  <c:v>114.73889435218</c:v>
                </c:pt>
                <c:pt idx="31678">
                  <c:v>114.738738787592</c:v>
                </c:pt>
                <c:pt idx="31679">
                  <c:v>114.738683447659</c:v>
                </c:pt>
                <c:pt idx="31680">
                  <c:v>114.73853527770601</c:v>
                </c:pt>
                <c:pt idx="31681">
                  <c:v>114.738514790474</c:v>
                </c:pt>
                <c:pt idx="31682">
                  <c:v>114.738457696285</c:v>
                </c:pt>
                <c:pt idx="31683">
                  <c:v>114.738457285753</c:v>
                </c:pt>
                <c:pt idx="31684">
                  <c:v>114.738455720842</c:v>
                </c:pt>
                <c:pt idx="31685">
                  <c:v>114.738329241294</c:v>
                </c:pt>
                <c:pt idx="31686">
                  <c:v>114.738204793508</c:v>
                </c:pt>
                <c:pt idx="31687">
                  <c:v>114.738166123733</c:v>
                </c:pt>
                <c:pt idx="31688">
                  <c:v>114.73809129338299</c:v>
                </c:pt>
                <c:pt idx="31689">
                  <c:v>114.738042072901</c:v>
                </c:pt>
                <c:pt idx="31690">
                  <c:v>114.73795565238299</c:v>
                </c:pt>
                <c:pt idx="31691">
                  <c:v>114.73793735675</c:v>
                </c:pt>
                <c:pt idx="31692">
                  <c:v>114.737921446464</c:v>
                </c:pt>
                <c:pt idx="31693">
                  <c:v>114.737880372649</c:v>
                </c:pt>
                <c:pt idx="31694">
                  <c:v>114.73783346118201</c:v>
                </c:pt>
                <c:pt idx="31695">
                  <c:v>114.73782829248</c:v>
                </c:pt>
                <c:pt idx="31696">
                  <c:v>114.737787155527</c:v>
                </c:pt>
                <c:pt idx="31697">
                  <c:v>114.737625517906</c:v>
                </c:pt>
                <c:pt idx="31698">
                  <c:v>114.737594812311</c:v>
                </c:pt>
                <c:pt idx="31699">
                  <c:v>114.737555665664</c:v>
                </c:pt>
                <c:pt idx="31700">
                  <c:v>114.737529625204</c:v>
                </c:pt>
                <c:pt idx="31701">
                  <c:v>114.737527377562</c:v>
                </c:pt>
                <c:pt idx="31702">
                  <c:v>114.737523507574</c:v>
                </c:pt>
                <c:pt idx="31703">
                  <c:v>114.737472217999</c:v>
                </c:pt>
                <c:pt idx="31704">
                  <c:v>114.737442876906</c:v>
                </c:pt>
                <c:pt idx="31705">
                  <c:v>114.73742066779501</c:v>
                </c:pt>
                <c:pt idx="31706">
                  <c:v>114.737385176557</c:v>
                </c:pt>
                <c:pt idx="31707">
                  <c:v>114.737344046129</c:v>
                </c:pt>
                <c:pt idx="31708">
                  <c:v>114.73732734313499</c:v>
                </c:pt>
                <c:pt idx="31709">
                  <c:v>114.73730615708</c:v>
                </c:pt>
                <c:pt idx="31710">
                  <c:v>114.737276256366</c:v>
                </c:pt>
                <c:pt idx="31711">
                  <c:v>114.73726970418301</c:v>
                </c:pt>
                <c:pt idx="31712">
                  <c:v>114.737230012314</c:v>
                </c:pt>
                <c:pt idx="31713">
                  <c:v>114.737225789281</c:v>
                </c:pt>
                <c:pt idx="31714">
                  <c:v>114.737201582458</c:v>
                </c:pt>
                <c:pt idx="31715">
                  <c:v>114.737183446177</c:v>
                </c:pt>
                <c:pt idx="31716">
                  <c:v>114.73717372886</c:v>
                </c:pt>
                <c:pt idx="31717">
                  <c:v>114.737173627668</c:v>
                </c:pt>
                <c:pt idx="31718">
                  <c:v>114.73715458117501</c:v>
                </c:pt>
                <c:pt idx="31719">
                  <c:v>114.737143917358</c:v>
                </c:pt>
                <c:pt idx="31720">
                  <c:v>114.737143455382</c:v>
                </c:pt>
                <c:pt idx="31721">
                  <c:v>114.737141109277</c:v>
                </c:pt>
                <c:pt idx="31722">
                  <c:v>114.737139271798</c:v>
                </c:pt>
                <c:pt idx="31723">
                  <c:v>114.737129288985</c:v>
                </c:pt>
                <c:pt idx="31724">
                  <c:v>114.73710448181799</c:v>
                </c:pt>
                <c:pt idx="31725">
                  <c:v>114.737081886364</c:v>
                </c:pt>
                <c:pt idx="31726">
                  <c:v>114.73707644878399</c:v>
                </c:pt>
                <c:pt idx="31727">
                  <c:v>114.73705651419399</c:v>
                </c:pt>
                <c:pt idx="31728">
                  <c:v>114.737049903844</c:v>
                </c:pt>
                <c:pt idx="31729">
                  <c:v>114.737021318166</c:v>
                </c:pt>
                <c:pt idx="31730">
                  <c:v>114.736966161347</c:v>
                </c:pt>
                <c:pt idx="31731">
                  <c:v>114.73694277774401</c:v>
                </c:pt>
                <c:pt idx="31732">
                  <c:v>114.736877433651</c:v>
                </c:pt>
                <c:pt idx="31733">
                  <c:v>114.736833368565</c:v>
                </c:pt>
                <c:pt idx="31734">
                  <c:v>114.73682719582099</c:v>
                </c:pt>
                <c:pt idx="31735">
                  <c:v>114.736823207379</c:v>
                </c:pt>
                <c:pt idx="31736">
                  <c:v>114.73680066257199</c:v>
                </c:pt>
                <c:pt idx="31737">
                  <c:v>114.736763243819</c:v>
                </c:pt>
                <c:pt idx="31738">
                  <c:v>114.736757388265</c:v>
                </c:pt>
                <c:pt idx="31739">
                  <c:v>114.73674267628699</c:v>
                </c:pt>
                <c:pt idx="31740">
                  <c:v>114.73672703890099</c:v>
                </c:pt>
                <c:pt idx="31741">
                  <c:v>114.736726224466</c:v>
                </c:pt>
                <c:pt idx="31742">
                  <c:v>114.736721189216</c:v>
                </c:pt>
                <c:pt idx="31743">
                  <c:v>114.736708760851</c:v>
                </c:pt>
                <c:pt idx="31744">
                  <c:v>114.736701972487</c:v>
                </c:pt>
                <c:pt idx="31745">
                  <c:v>114.736697570457</c:v>
                </c:pt>
                <c:pt idx="31746">
                  <c:v>114.736679991304</c:v>
                </c:pt>
                <c:pt idx="31747">
                  <c:v>114.736665276238</c:v>
                </c:pt>
                <c:pt idx="31748">
                  <c:v>114.73666445023601</c:v>
                </c:pt>
                <c:pt idx="31749">
                  <c:v>114.736652402012</c:v>
                </c:pt>
                <c:pt idx="31750">
                  <c:v>114.736632257244</c:v>
                </c:pt>
                <c:pt idx="31751">
                  <c:v>114.73661458595799</c:v>
                </c:pt>
                <c:pt idx="31752">
                  <c:v>114.736606244756</c:v>
                </c:pt>
                <c:pt idx="31753">
                  <c:v>114.736603643162</c:v>
                </c:pt>
                <c:pt idx="31754">
                  <c:v>114.73660251634099</c:v>
                </c:pt>
                <c:pt idx="31755">
                  <c:v>114.736588366018</c:v>
                </c:pt>
                <c:pt idx="31756">
                  <c:v>114.736584782284</c:v>
                </c:pt>
                <c:pt idx="31757">
                  <c:v>114.73658279905899</c:v>
                </c:pt>
                <c:pt idx="31758">
                  <c:v>114.736559510996</c:v>
                </c:pt>
                <c:pt idx="31759">
                  <c:v>114.736552815839</c:v>
                </c:pt>
                <c:pt idx="31760">
                  <c:v>114.736539608242</c:v>
                </c:pt>
                <c:pt idx="31761">
                  <c:v>114.736518112017</c:v>
                </c:pt>
                <c:pt idx="31762">
                  <c:v>114.736491754997</c:v>
                </c:pt>
                <c:pt idx="31763">
                  <c:v>114.73647376370501</c:v>
                </c:pt>
                <c:pt idx="31764">
                  <c:v>114.736425898025</c:v>
                </c:pt>
                <c:pt idx="31765">
                  <c:v>114.736397444462</c:v>
                </c:pt>
                <c:pt idx="31766">
                  <c:v>114.736382019643</c:v>
                </c:pt>
                <c:pt idx="31767">
                  <c:v>114.736378776636</c:v>
                </c:pt>
                <c:pt idx="31768">
                  <c:v>114.736358168873</c:v>
                </c:pt>
                <c:pt idx="31769">
                  <c:v>114.736327933564</c:v>
                </c:pt>
                <c:pt idx="31770">
                  <c:v>114.736305451164</c:v>
                </c:pt>
                <c:pt idx="31771">
                  <c:v>114.736293555472</c:v>
                </c:pt>
                <c:pt idx="31772">
                  <c:v>114.736275506903</c:v>
                </c:pt>
                <c:pt idx="31773">
                  <c:v>114.73626462451</c:v>
                </c:pt>
                <c:pt idx="31774">
                  <c:v>114.736252110973</c:v>
                </c:pt>
                <c:pt idx="31775">
                  <c:v>114.736228652775</c:v>
                </c:pt>
                <c:pt idx="31776">
                  <c:v>114.73620577111301</c:v>
                </c:pt>
                <c:pt idx="31777">
                  <c:v>114.73619839002301</c:v>
                </c:pt>
                <c:pt idx="31778">
                  <c:v>114.736159044766</c:v>
                </c:pt>
                <c:pt idx="31779">
                  <c:v>114.73613172391801</c:v>
                </c:pt>
                <c:pt idx="31780">
                  <c:v>114.736103492914</c:v>
                </c:pt>
                <c:pt idx="31781">
                  <c:v>114.73608559764</c:v>
                </c:pt>
                <c:pt idx="31782">
                  <c:v>114.736068902151</c:v>
                </c:pt>
                <c:pt idx="31783">
                  <c:v>114.73605005408299</c:v>
                </c:pt>
                <c:pt idx="31784">
                  <c:v>114.73604216324701</c:v>
                </c:pt>
                <c:pt idx="31785">
                  <c:v>114.73603748223999</c:v>
                </c:pt>
                <c:pt idx="31786">
                  <c:v>114.736021568284</c:v>
                </c:pt>
                <c:pt idx="31787">
                  <c:v>114.73599706938801</c:v>
                </c:pt>
                <c:pt idx="31788">
                  <c:v>114.735968061799</c:v>
                </c:pt>
                <c:pt idx="31789">
                  <c:v>114.73590774020199</c:v>
                </c:pt>
                <c:pt idx="31790">
                  <c:v>114.73589300521201</c:v>
                </c:pt>
                <c:pt idx="31791">
                  <c:v>114.73586476444299</c:v>
                </c:pt>
                <c:pt idx="31792">
                  <c:v>114.735857310545</c:v>
                </c:pt>
                <c:pt idx="31793">
                  <c:v>114.73584435957</c:v>
                </c:pt>
                <c:pt idx="31794">
                  <c:v>114.73584388320501</c:v>
                </c:pt>
                <c:pt idx="31795">
                  <c:v>114.735797504376</c:v>
                </c:pt>
                <c:pt idx="31796">
                  <c:v>114.73579160595</c:v>
                </c:pt>
                <c:pt idx="31797">
                  <c:v>114.735774031593</c:v>
                </c:pt>
                <c:pt idx="31798">
                  <c:v>114.73576906422799</c:v>
                </c:pt>
                <c:pt idx="31799">
                  <c:v>114.735764737732</c:v>
                </c:pt>
                <c:pt idx="31800">
                  <c:v>114.735735610432</c:v>
                </c:pt>
                <c:pt idx="31801">
                  <c:v>114.73566151478001</c:v>
                </c:pt>
                <c:pt idx="31802">
                  <c:v>114.73544293861799</c:v>
                </c:pt>
                <c:pt idx="31803">
                  <c:v>114.735440221796</c:v>
                </c:pt>
                <c:pt idx="31804">
                  <c:v>114.735437869055</c:v>
                </c:pt>
                <c:pt idx="31805">
                  <c:v>114.735427110633</c:v>
                </c:pt>
                <c:pt idx="31806">
                  <c:v>114.735410721414</c:v>
                </c:pt>
                <c:pt idx="31807">
                  <c:v>114.735402221332</c:v>
                </c:pt>
                <c:pt idx="31808">
                  <c:v>114.73538040285101</c:v>
                </c:pt>
                <c:pt idx="31809">
                  <c:v>114.735359137141</c:v>
                </c:pt>
                <c:pt idx="31810">
                  <c:v>114.735354575294</c:v>
                </c:pt>
                <c:pt idx="31811">
                  <c:v>114.73532449852701</c:v>
                </c:pt>
                <c:pt idx="31812">
                  <c:v>114.735317127729</c:v>
                </c:pt>
                <c:pt idx="31813">
                  <c:v>114.73530481252</c:v>
                </c:pt>
                <c:pt idx="31814">
                  <c:v>114.73529983304</c:v>
                </c:pt>
                <c:pt idx="31815">
                  <c:v>114.73529530375301</c:v>
                </c:pt>
                <c:pt idx="31816">
                  <c:v>114.73527626308601</c:v>
                </c:pt>
                <c:pt idx="31817">
                  <c:v>114.735224446472</c:v>
                </c:pt>
                <c:pt idx="31818">
                  <c:v>114.735216972095</c:v>
                </c:pt>
                <c:pt idx="31819">
                  <c:v>114.735202441859</c:v>
                </c:pt>
                <c:pt idx="31820">
                  <c:v>114.73520052784301</c:v>
                </c:pt>
                <c:pt idx="31821">
                  <c:v>114.735147270963</c:v>
                </c:pt>
                <c:pt idx="31822">
                  <c:v>114.735078508711</c:v>
                </c:pt>
                <c:pt idx="31823">
                  <c:v>114.73468369195901</c:v>
                </c:pt>
                <c:pt idx="31824">
                  <c:v>114.734166778561</c:v>
                </c:pt>
                <c:pt idx="31825">
                  <c:v>114.73194612740301</c:v>
                </c:pt>
                <c:pt idx="31826">
                  <c:v>114.731931519897</c:v>
                </c:pt>
                <c:pt idx="31827">
                  <c:v>114.73025850243</c:v>
                </c:pt>
                <c:pt idx="31828">
                  <c:v>114.730167839462</c:v>
                </c:pt>
                <c:pt idx="31829">
                  <c:v>114.729051877912</c:v>
                </c:pt>
                <c:pt idx="31830">
                  <c:v>114.72814314556599</c:v>
                </c:pt>
                <c:pt idx="31831">
                  <c:v>114.727402028631</c:v>
                </c:pt>
                <c:pt idx="31832">
                  <c:v>114.727305393145</c:v>
                </c:pt>
                <c:pt idx="31833">
                  <c:v>114.726505053344</c:v>
                </c:pt>
                <c:pt idx="31834">
                  <c:v>114.726478510685</c:v>
                </c:pt>
                <c:pt idx="31835">
                  <c:v>114.72610776556201</c:v>
                </c:pt>
                <c:pt idx="31836">
                  <c:v>114.725713166188</c:v>
                </c:pt>
                <c:pt idx="31837">
                  <c:v>114.72571038680999</c:v>
                </c:pt>
                <c:pt idx="31838">
                  <c:v>114.72545370856101</c:v>
                </c:pt>
                <c:pt idx="31839">
                  <c:v>114.724823895532</c:v>
                </c:pt>
                <c:pt idx="31840">
                  <c:v>114.72427262816601</c:v>
                </c:pt>
                <c:pt idx="31841">
                  <c:v>114.723721557396</c:v>
                </c:pt>
                <c:pt idx="31842">
                  <c:v>114.72265625269</c:v>
                </c:pt>
                <c:pt idx="31843">
                  <c:v>114.72218373061</c:v>
                </c:pt>
                <c:pt idx="31844">
                  <c:v>114.721873093272</c:v>
                </c:pt>
                <c:pt idx="31845">
                  <c:v>114.720789867455</c:v>
                </c:pt>
                <c:pt idx="31846">
                  <c:v>114.720787454141</c:v>
                </c:pt>
                <c:pt idx="31847">
                  <c:v>114.720617450465</c:v>
                </c:pt>
                <c:pt idx="31848">
                  <c:v>114.720221695918</c:v>
                </c:pt>
                <c:pt idx="31849">
                  <c:v>114.720206330569</c:v>
                </c:pt>
                <c:pt idx="31850">
                  <c:v>114.71942950221499</c:v>
                </c:pt>
                <c:pt idx="31851">
                  <c:v>114.71787472067101</c:v>
                </c:pt>
                <c:pt idx="31852">
                  <c:v>114.715526077051</c:v>
                </c:pt>
                <c:pt idx="31853">
                  <c:v>114.71428498077</c:v>
                </c:pt>
                <c:pt idx="31854">
                  <c:v>114.714254322201</c:v>
                </c:pt>
                <c:pt idx="31855">
                  <c:v>114.714032018737</c:v>
                </c:pt>
                <c:pt idx="31856">
                  <c:v>114.713878754948</c:v>
                </c:pt>
                <c:pt idx="31857">
                  <c:v>114.713871100346</c:v>
                </c:pt>
                <c:pt idx="31858">
                  <c:v>114.713634099321</c:v>
                </c:pt>
                <c:pt idx="31859">
                  <c:v>114.70953832519</c:v>
                </c:pt>
                <c:pt idx="31860">
                  <c:v>114.70881510341199</c:v>
                </c:pt>
                <c:pt idx="31861">
                  <c:v>114.708758990429</c:v>
                </c:pt>
                <c:pt idx="31862">
                  <c:v>114.70851385282501</c:v>
                </c:pt>
                <c:pt idx="31863">
                  <c:v>114.70839082403999</c:v>
                </c:pt>
                <c:pt idx="31864">
                  <c:v>114.70605652434701</c:v>
                </c:pt>
                <c:pt idx="31865">
                  <c:v>114.705232470417</c:v>
                </c:pt>
                <c:pt idx="31866">
                  <c:v>114.705048850205</c:v>
                </c:pt>
                <c:pt idx="31867">
                  <c:v>114.703670312643</c:v>
                </c:pt>
                <c:pt idx="31868">
                  <c:v>114.70186174316601</c:v>
                </c:pt>
                <c:pt idx="31869">
                  <c:v>114.701699245854</c:v>
                </c:pt>
                <c:pt idx="31870">
                  <c:v>114.70138276041899</c:v>
                </c:pt>
                <c:pt idx="31871">
                  <c:v>114.699115076121</c:v>
                </c:pt>
                <c:pt idx="31872">
                  <c:v>114.698686107266</c:v>
                </c:pt>
                <c:pt idx="31873">
                  <c:v>114.698151016197</c:v>
                </c:pt>
                <c:pt idx="31874">
                  <c:v>114.697978419572</c:v>
                </c:pt>
                <c:pt idx="31875">
                  <c:v>114.697522012479</c:v>
                </c:pt>
                <c:pt idx="31876">
                  <c:v>114.696009285844</c:v>
                </c:pt>
                <c:pt idx="31877">
                  <c:v>114.694512275533</c:v>
                </c:pt>
                <c:pt idx="31878">
                  <c:v>114.692375421894</c:v>
                </c:pt>
                <c:pt idx="31879">
                  <c:v>114.692031953681</c:v>
                </c:pt>
                <c:pt idx="31880">
                  <c:v>114.691893503926</c:v>
                </c:pt>
                <c:pt idx="31881">
                  <c:v>114.691640159846</c:v>
                </c:pt>
                <c:pt idx="31882">
                  <c:v>114.691119226883</c:v>
                </c:pt>
                <c:pt idx="31883">
                  <c:v>114.690623026305</c:v>
                </c:pt>
                <c:pt idx="31884">
                  <c:v>114.689963052839</c:v>
                </c:pt>
                <c:pt idx="31885">
                  <c:v>114.68923120237299</c:v>
                </c:pt>
                <c:pt idx="31886">
                  <c:v>114.68750069736799</c:v>
                </c:pt>
                <c:pt idx="31887">
                  <c:v>114.68657151407299</c:v>
                </c:pt>
                <c:pt idx="31888">
                  <c:v>114.686428720574</c:v>
                </c:pt>
                <c:pt idx="31889">
                  <c:v>114.686010517819</c:v>
                </c:pt>
                <c:pt idx="31890">
                  <c:v>114.67751228095</c:v>
                </c:pt>
                <c:pt idx="31891">
                  <c:v>114.677116492164</c:v>
                </c:pt>
                <c:pt idx="31892">
                  <c:v>114.673492938297</c:v>
                </c:pt>
                <c:pt idx="31893">
                  <c:v>114.66958361929299</c:v>
                </c:pt>
                <c:pt idx="31894">
                  <c:v>114.66787373488</c:v>
                </c:pt>
                <c:pt idx="31895">
                  <c:v>114.667640650729</c:v>
                </c:pt>
                <c:pt idx="31896">
                  <c:v>114.666706538139</c:v>
                </c:pt>
                <c:pt idx="31897">
                  <c:v>114.666202872705</c:v>
                </c:pt>
                <c:pt idx="31898">
                  <c:v>114.665743150453</c:v>
                </c:pt>
                <c:pt idx="31899">
                  <c:v>114.66562698422599</c:v>
                </c:pt>
                <c:pt idx="31900">
                  <c:v>114.66405685922901</c:v>
                </c:pt>
                <c:pt idx="31901">
                  <c:v>114.664008952214</c:v>
                </c:pt>
                <c:pt idx="31902">
                  <c:v>114.663557320781</c:v>
                </c:pt>
                <c:pt idx="31903">
                  <c:v>114.663121265431</c:v>
                </c:pt>
                <c:pt idx="31904">
                  <c:v>114.663046192491</c:v>
                </c:pt>
                <c:pt idx="31905">
                  <c:v>114.662357217365</c:v>
                </c:pt>
                <c:pt idx="31906">
                  <c:v>114.662193001793</c:v>
                </c:pt>
                <c:pt idx="31907">
                  <c:v>114.66038566100499</c:v>
                </c:pt>
                <c:pt idx="31908">
                  <c:v>114.657924717087</c:v>
                </c:pt>
                <c:pt idx="31909">
                  <c:v>114.657400242753</c:v>
                </c:pt>
                <c:pt idx="31910">
                  <c:v>114.655311160072</c:v>
                </c:pt>
                <c:pt idx="31911">
                  <c:v>114.65487189564401</c:v>
                </c:pt>
                <c:pt idx="31912">
                  <c:v>114.653508726006</c:v>
                </c:pt>
                <c:pt idx="31913">
                  <c:v>114.65232417202</c:v>
                </c:pt>
                <c:pt idx="31914">
                  <c:v>114.651782124143</c:v>
                </c:pt>
                <c:pt idx="31915">
                  <c:v>114.65121738184099</c:v>
                </c:pt>
                <c:pt idx="31916">
                  <c:v>114.650815203466</c:v>
                </c:pt>
                <c:pt idx="31917">
                  <c:v>114.650087632297</c:v>
                </c:pt>
                <c:pt idx="31918">
                  <c:v>114.64940058718101</c:v>
                </c:pt>
                <c:pt idx="31919">
                  <c:v>114.649044543469</c:v>
                </c:pt>
                <c:pt idx="31920">
                  <c:v>114.648312730581</c:v>
                </c:pt>
                <c:pt idx="31921">
                  <c:v>114.647967886469</c:v>
                </c:pt>
                <c:pt idx="31922">
                  <c:v>114.646702248791</c:v>
                </c:pt>
                <c:pt idx="31923">
                  <c:v>114.646221450773</c:v>
                </c:pt>
                <c:pt idx="31924">
                  <c:v>114.645999513386</c:v>
                </c:pt>
                <c:pt idx="31925">
                  <c:v>114.645872370719</c:v>
                </c:pt>
                <c:pt idx="31926">
                  <c:v>114.643378077547</c:v>
                </c:pt>
                <c:pt idx="31927">
                  <c:v>114.638261269324</c:v>
                </c:pt>
                <c:pt idx="31928">
                  <c:v>114.63786992804</c:v>
                </c:pt>
                <c:pt idx="31929">
                  <c:v>114.637251053586</c:v>
                </c:pt>
                <c:pt idx="31930">
                  <c:v>114.636923245842</c:v>
                </c:pt>
                <c:pt idx="31931">
                  <c:v>114.63686378978601</c:v>
                </c:pt>
                <c:pt idx="31932">
                  <c:v>114.63638652685</c:v>
                </c:pt>
                <c:pt idx="31933">
                  <c:v>114.635395856548</c:v>
                </c:pt>
                <c:pt idx="31934">
                  <c:v>114.635272819843</c:v>
                </c:pt>
                <c:pt idx="31935">
                  <c:v>114.635220064191</c:v>
                </c:pt>
                <c:pt idx="31936">
                  <c:v>114.62956090822099</c:v>
                </c:pt>
                <c:pt idx="31937">
                  <c:v>114.628699841897</c:v>
                </c:pt>
                <c:pt idx="31938">
                  <c:v>114.628695367082</c:v>
                </c:pt>
                <c:pt idx="31939">
                  <c:v>114.62867373472</c:v>
                </c:pt>
                <c:pt idx="31940">
                  <c:v>114.62636579420899</c:v>
                </c:pt>
                <c:pt idx="31941">
                  <c:v>114.62565555219901</c:v>
                </c:pt>
                <c:pt idx="31942">
                  <c:v>114.62433589212201</c:v>
                </c:pt>
                <c:pt idx="31943">
                  <c:v>114.624303407996</c:v>
                </c:pt>
                <c:pt idx="31944">
                  <c:v>114.624014441106</c:v>
                </c:pt>
                <c:pt idx="31945">
                  <c:v>114.623973841158</c:v>
                </c:pt>
                <c:pt idx="31946">
                  <c:v>114.6236851733</c:v>
                </c:pt>
                <c:pt idx="31947">
                  <c:v>114.623554944766</c:v>
                </c:pt>
                <c:pt idx="31948">
                  <c:v>114.623532999829</c:v>
                </c:pt>
                <c:pt idx="31949">
                  <c:v>114.623259172082</c:v>
                </c:pt>
                <c:pt idx="31950">
                  <c:v>114.623254131037</c:v>
                </c:pt>
                <c:pt idx="31951">
                  <c:v>114.623151016495</c:v>
                </c:pt>
                <c:pt idx="31952">
                  <c:v>114.621725919342</c:v>
                </c:pt>
                <c:pt idx="31953">
                  <c:v>114.6211265932</c:v>
                </c:pt>
                <c:pt idx="31954">
                  <c:v>114.620510221777</c:v>
                </c:pt>
                <c:pt idx="31955">
                  <c:v>114.620306024228</c:v>
                </c:pt>
                <c:pt idx="31956">
                  <c:v>114.61907277638301</c:v>
                </c:pt>
                <c:pt idx="31957">
                  <c:v>114.618313916742</c:v>
                </c:pt>
                <c:pt idx="31958">
                  <c:v>114.617766437532</c:v>
                </c:pt>
                <c:pt idx="31959">
                  <c:v>114.617713737226</c:v>
                </c:pt>
                <c:pt idx="31960">
                  <c:v>114.61764016147799</c:v>
                </c:pt>
                <c:pt idx="31961">
                  <c:v>114.617485273794</c:v>
                </c:pt>
                <c:pt idx="31962">
                  <c:v>114.617072337666</c:v>
                </c:pt>
                <c:pt idx="31963">
                  <c:v>114.61694487349401</c:v>
                </c:pt>
                <c:pt idx="31964">
                  <c:v>114.61651968785399</c:v>
                </c:pt>
                <c:pt idx="31965">
                  <c:v>114.616395435679</c:v>
                </c:pt>
                <c:pt idx="31966">
                  <c:v>114.616379570787</c:v>
                </c:pt>
                <c:pt idx="31967">
                  <c:v>114.61617063564201</c:v>
                </c:pt>
                <c:pt idx="31968">
                  <c:v>114.616148529339</c:v>
                </c:pt>
                <c:pt idx="31969">
                  <c:v>114.61601008113399</c:v>
                </c:pt>
                <c:pt idx="31970">
                  <c:v>114.615356543381</c:v>
                </c:pt>
                <c:pt idx="31971">
                  <c:v>114.615244876394</c:v>
                </c:pt>
                <c:pt idx="31972">
                  <c:v>114.61501405426699</c:v>
                </c:pt>
                <c:pt idx="31973">
                  <c:v>114.61417445245</c:v>
                </c:pt>
                <c:pt idx="31974">
                  <c:v>114.61407602156299</c:v>
                </c:pt>
                <c:pt idx="31975">
                  <c:v>114.61320856293401</c:v>
                </c:pt>
                <c:pt idx="31976">
                  <c:v>114.61166517072699</c:v>
                </c:pt>
                <c:pt idx="31977">
                  <c:v>114.611656175981</c:v>
                </c:pt>
                <c:pt idx="31978">
                  <c:v>114.61035004814499</c:v>
                </c:pt>
                <c:pt idx="31979">
                  <c:v>114.610222089183</c:v>
                </c:pt>
                <c:pt idx="31980">
                  <c:v>114.609917523215</c:v>
                </c:pt>
                <c:pt idx="31981">
                  <c:v>114.608400082977</c:v>
                </c:pt>
                <c:pt idx="31982">
                  <c:v>114.606539145657</c:v>
                </c:pt>
                <c:pt idx="31983">
                  <c:v>114.604699874524</c:v>
                </c:pt>
                <c:pt idx="31984">
                  <c:v>114.604139159734</c:v>
                </c:pt>
                <c:pt idx="31985">
                  <c:v>114.603993192879</c:v>
                </c:pt>
                <c:pt idx="31986">
                  <c:v>114.60385920082</c:v>
                </c:pt>
                <c:pt idx="31987">
                  <c:v>114.60385703399901</c:v>
                </c:pt>
                <c:pt idx="31988">
                  <c:v>114.60281466130201</c:v>
                </c:pt>
                <c:pt idx="31989">
                  <c:v>114.60087972932401</c:v>
                </c:pt>
                <c:pt idx="31990">
                  <c:v>114.599684371743</c:v>
                </c:pt>
                <c:pt idx="31991">
                  <c:v>114.599637578225</c:v>
                </c:pt>
                <c:pt idx="31992">
                  <c:v>114.599470840718</c:v>
                </c:pt>
                <c:pt idx="31993">
                  <c:v>114.59935558785099</c:v>
                </c:pt>
                <c:pt idx="31994">
                  <c:v>114.599254037458</c:v>
                </c:pt>
                <c:pt idx="31995">
                  <c:v>114.599216695455</c:v>
                </c:pt>
                <c:pt idx="31996">
                  <c:v>114.59910286254301</c:v>
                </c:pt>
                <c:pt idx="31997">
                  <c:v>114.599096900931</c:v>
                </c:pt>
                <c:pt idx="31998">
                  <c:v>114.599031140043</c:v>
                </c:pt>
                <c:pt idx="31999">
                  <c:v>114.59881741242501</c:v>
                </c:pt>
                <c:pt idx="32000">
                  <c:v>114.59871684369899</c:v>
                </c:pt>
                <c:pt idx="32001">
                  <c:v>114.598526580986</c:v>
                </c:pt>
                <c:pt idx="32002">
                  <c:v>114.598381377127</c:v>
                </c:pt>
                <c:pt idx="32003">
                  <c:v>114.59827661308999</c:v>
                </c:pt>
                <c:pt idx="32004">
                  <c:v>114.597682643474</c:v>
                </c:pt>
                <c:pt idx="32005">
                  <c:v>114.59744487299</c:v>
                </c:pt>
                <c:pt idx="32006">
                  <c:v>114.59688155932</c:v>
                </c:pt>
                <c:pt idx="32007">
                  <c:v>114.596636484409</c:v>
                </c:pt>
                <c:pt idx="32008">
                  <c:v>114.596038738807</c:v>
                </c:pt>
                <c:pt idx="32009">
                  <c:v>114.595766781216</c:v>
                </c:pt>
                <c:pt idx="32010">
                  <c:v>114.595542111656</c:v>
                </c:pt>
                <c:pt idx="32011">
                  <c:v>114.594572121266</c:v>
                </c:pt>
                <c:pt idx="32012">
                  <c:v>114.593510213629</c:v>
                </c:pt>
                <c:pt idx="32013">
                  <c:v>114.59308105482999</c:v>
                </c:pt>
                <c:pt idx="32014">
                  <c:v>114.592364286243</c:v>
                </c:pt>
                <c:pt idx="32015">
                  <c:v>114.591870047095</c:v>
                </c:pt>
                <c:pt idx="32016">
                  <c:v>114.59159426166801</c:v>
                </c:pt>
                <c:pt idx="32017">
                  <c:v>114.58981378559101</c:v>
                </c:pt>
                <c:pt idx="32018">
                  <c:v>114.58961880613499</c:v>
                </c:pt>
                <c:pt idx="32019">
                  <c:v>114.588674211639</c:v>
                </c:pt>
                <c:pt idx="32020">
                  <c:v>114.587755635175</c:v>
                </c:pt>
                <c:pt idx="32021">
                  <c:v>114.587489308686</c:v>
                </c:pt>
                <c:pt idx="32022">
                  <c:v>114.58733760614</c:v>
                </c:pt>
                <c:pt idx="32023">
                  <c:v>114.587160117256</c:v>
                </c:pt>
                <c:pt idx="32024">
                  <c:v>114.58715730807501</c:v>
                </c:pt>
                <c:pt idx="32025">
                  <c:v>114.585191898863</c:v>
                </c:pt>
                <c:pt idx="32026">
                  <c:v>114.58473937229</c:v>
                </c:pt>
                <c:pt idx="32027">
                  <c:v>114.583585798141</c:v>
                </c:pt>
                <c:pt idx="32028">
                  <c:v>114.582249642009</c:v>
                </c:pt>
                <c:pt idx="32029">
                  <c:v>114.581268867886</c:v>
                </c:pt>
                <c:pt idx="32030">
                  <c:v>114.58095495390199</c:v>
                </c:pt>
                <c:pt idx="32031">
                  <c:v>114.579813287005</c:v>
                </c:pt>
                <c:pt idx="32032">
                  <c:v>114.57970429722</c:v>
                </c:pt>
                <c:pt idx="32033">
                  <c:v>114.578802998485</c:v>
                </c:pt>
                <c:pt idx="32034">
                  <c:v>114.578029342506</c:v>
                </c:pt>
                <c:pt idx="32035">
                  <c:v>114.577387576807</c:v>
                </c:pt>
                <c:pt idx="32036">
                  <c:v>114.57720732073</c:v>
                </c:pt>
                <c:pt idx="32037">
                  <c:v>114.57599842730301</c:v>
                </c:pt>
                <c:pt idx="32038">
                  <c:v>114.575171898311</c:v>
                </c:pt>
                <c:pt idx="32039">
                  <c:v>114.575091951955</c:v>
                </c:pt>
                <c:pt idx="32040">
                  <c:v>114.574933680968</c:v>
                </c:pt>
                <c:pt idx="32041">
                  <c:v>114.57433194910401</c:v>
                </c:pt>
                <c:pt idx="32042">
                  <c:v>114.574065671112</c:v>
                </c:pt>
                <c:pt idx="32043">
                  <c:v>114.574049580683</c:v>
                </c:pt>
                <c:pt idx="32044">
                  <c:v>114.572970876471</c:v>
                </c:pt>
                <c:pt idx="32045">
                  <c:v>114.572644743038</c:v>
                </c:pt>
                <c:pt idx="32046">
                  <c:v>114.572111882811</c:v>
                </c:pt>
                <c:pt idx="32047">
                  <c:v>114.57206769692201</c:v>
                </c:pt>
                <c:pt idx="32048">
                  <c:v>114.57198339403</c:v>
                </c:pt>
                <c:pt idx="32049">
                  <c:v>114.571462317807</c:v>
                </c:pt>
                <c:pt idx="32050">
                  <c:v>114.56959188324301</c:v>
                </c:pt>
                <c:pt idx="32051">
                  <c:v>114.569339110371</c:v>
                </c:pt>
                <c:pt idx="32052">
                  <c:v>114.56720212094</c:v>
                </c:pt>
                <c:pt idx="32053">
                  <c:v>114.56372954641201</c:v>
                </c:pt>
                <c:pt idx="32054">
                  <c:v>114.563702588954</c:v>
                </c:pt>
                <c:pt idx="32055">
                  <c:v>114.56145749329799</c:v>
                </c:pt>
                <c:pt idx="32056">
                  <c:v>114.561020570845</c:v>
                </c:pt>
                <c:pt idx="32057">
                  <c:v>114.560897943611</c:v>
                </c:pt>
                <c:pt idx="32058">
                  <c:v>114.55920005006401</c:v>
                </c:pt>
                <c:pt idx="32059">
                  <c:v>114.559186030813</c:v>
                </c:pt>
                <c:pt idx="32060">
                  <c:v>114.554822949504</c:v>
                </c:pt>
                <c:pt idx="32061">
                  <c:v>114.554226259583</c:v>
                </c:pt>
                <c:pt idx="32062">
                  <c:v>114.553692098976</c:v>
                </c:pt>
                <c:pt idx="32063">
                  <c:v>114.553631164634</c:v>
                </c:pt>
                <c:pt idx="32064">
                  <c:v>114.553377803636</c:v>
                </c:pt>
                <c:pt idx="32065">
                  <c:v>114.553221556377</c:v>
                </c:pt>
                <c:pt idx="32066">
                  <c:v>114.55320211121099</c:v>
                </c:pt>
                <c:pt idx="32067">
                  <c:v>114.55316781177601</c:v>
                </c:pt>
                <c:pt idx="32068">
                  <c:v>114.553022542101</c:v>
                </c:pt>
                <c:pt idx="32069">
                  <c:v>114.55289061536701</c:v>
                </c:pt>
                <c:pt idx="32070">
                  <c:v>114.552424597263</c:v>
                </c:pt>
                <c:pt idx="32071">
                  <c:v>114.552082925268</c:v>
                </c:pt>
                <c:pt idx="32072">
                  <c:v>114.55208223929699</c:v>
                </c:pt>
                <c:pt idx="32073">
                  <c:v>114.55204884425299</c:v>
                </c:pt>
                <c:pt idx="32074">
                  <c:v>114.551546613952</c:v>
                </c:pt>
                <c:pt idx="32075">
                  <c:v>114.550289609351</c:v>
                </c:pt>
                <c:pt idx="32076">
                  <c:v>114.54877504548099</c:v>
                </c:pt>
                <c:pt idx="32077">
                  <c:v>114.548399944585</c:v>
                </c:pt>
                <c:pt idx="32078">
                  <c:v>114.548352249849</c:v>
                </c:pt>
                <c:pt idx="32079">
                  <c:v>114.54777504846901</c:v>
                </c:pt>
                <c:pt idx="32080">
                  <c:v>114.54661617957601</c:v>
                </c:pt>
                <c:pt idx="32081">
                  <c:v>114.546424418847</c:v>
                </c:pt>
                <c:pt idx="32082">
                  <c:v>114.546403121743</c:v>
                </c:pt>
                <c:pt idx="32083">
                  <c:v>114.542414260521</c:v>
                </c:pt>
                <c:pt idx="32084">
                  <c:v>114.542327939209</c:v>
                </c:pt>
                <c:pt idx="32085">
                  <c:v>114.54032548797301</c:v>
                </c:pt>
                <c:pt idx="32086">
                  <c:v>114.539907440401</c:v>
                </c:pt>
                <c:pt idx="32087">
                  <c:v>114.53865195491601</c:v>
                </c:pt>
                <c:pt idx="32088">
                  <c:v>114.53826417360099</c:v>
                </c:pt>
                <c:pt idx="32089">
                  <c:v>114.537800185259</c:v>
                </c:pt>
                <c:pt idx="32090">
                  <c:v>114.537201051997</c:v>
                </c:pt>
                <c:pt idx="32091">
                  <c:v>114.53691334176099</c:v>
                </c:pt>
                <c:pt idx="32092">
                  <c:v>114.536810351387</c:v>
                </c:pt>
                <c:pt idx="32093">
                  <c:v>114.53680246970001</c:v>
                </c:pt>
                <c:pt idx="32094">
                  <c:v>114.53640606479701</c:v>
                </c:pt>
                <c:pt idx="32095">
                  <c:v>114.53581056113801</c:v>
                </c:pt>
                <c:pt idx="32096">
                  <c:v>114.535473815031</c:v>
                </c:pt>
                <c:pt idx="32097">
                  <c:v>114.535444737747</c:v>
                </c:pt>
                <c:pt idx="32098">
                  <c:v>114.534969977023</c:v>
                </c:pt>
                <c:pt idx="32099">
                  <c:v>114.534248738871</c:v>
                </c:pt>
                <c:pt idx="32100">
                  <c:v>114.533906638874</c:v>
                </c:pt>
                <c:pt idx="32101">
                  <c:v>114.533608557203</c:v>
                </c:pt>
                <c:pt idx="32102">
                  <c:v>114.53333800250699</c:v>
                </c:pt>
                <c:pt idx="32103">
                  <c:v>114.53290918426799</c:v>
                </c:pt>
                <c:pt idx="32104">
                  <c:v>114.532150137486</c:v>
                </c:pt>
                <c:pt idx="32105">
                  <c:v>114.532035604456</c:v>
                </c:pt>
                <c:pt idx="32106">
                  <c:v>114.5318481358</c:v>
                </c:pt>
                <c:pt idx="32107">
                  <c:v>114.531663026193</c:v>
                </c:pt>
                <c:pt idx="32108">
                  <c:v>114.531178034579</c:v>
                </c:pt>
                <c:pt idx="32109">
                  <c:v>114.531051221852</c:v>
                </c:pt>
                <c:pt idx="32110">
                  <c:v>114.53100928267899</c:v>
                </c:pt>
                <c:pt idx="32111">
                  <c:v>114.530683704236</c:v>
                </c:pt>
                <c:pt idx="32112">
                  <c:v>114.530365095093</c:v>
                </c:pt>
                <c:pt idx="32113">
                  <c:v>114.530126958471</c:v>
                </c:pt>
                <c:pt idx="32114">
                  <c:v>114.53009340774</c:v>
                </c:pt>
                <c:pt idx="32115">
                  <c:v>114.529498135982</c:v>
                </c:pt>
                <c:pt idx="32116">
                  <c:v>114.52906561503499</c:v>
                </c:pt>
                <c:pt idx="32117">
                  <c:v>114.528921130467</c:v>
                </c:pt>
                <c:pt idx="32118">
                  <c:v>114.52834355695801</c:v>
                </c:pt>
                <c:pt idx="32119">
                  <c:v>114.528218106756</c:v>
                </c:pt>
                <c:pt idx="32120">
                  <c:v>114.528097685426</c:v>
                </c:pt>
                <c:pt idx="32121">
                  <c:v>114.528095694179</c:v>
                </c:pt>
                <c:pt idx="32122">
                  <c:v>114.52805423765901</c:v>
                </c:pt>
                <c:pt idx="32123">
                  <c:v>114.527813662589</c:v>
                </c:pt>
                <c:pt idx="32124">
                  <c:v>114.527715168244</c:v>
                </c:pt>
                <c:pt idx="32125">
                  <c:v>114.52685647207301</c:v>
                </c:pt>
                <c:pt idx="32126">
                  <c:v>114.526558061912</c:v>
                </c:pt>
                <c:pt idx="32127">
                  <c:v>114.526391405002</c:v>
                </c:pt>
                <c:pt idx="32128">
                  <c:v>114.525108820209</c:v>
                </c:pt>
                <c:pt idx="32129">
                  <c:v>114.52494992454599</c:v>
                </c:pt>
                <c:pt idx="32130">
                  <c:v>114.524390683459</c:v>
                </c:pt>
                <c:pt idx="32131">
                  <c:v>114.52422347762101</c:v>
                </c:pt>
                <c:pt idx="32132">
                  <c:v>114.524223226144</c:v>
                </c:pt>
                <c:pt idx="32133">
                  <c:v>114.52397798373001</c:v>
                </c:pt>
                <c:pt idx="32134">
                  <c:v>114.52379393683501</c:v>
                </c:pt>
                <c:pt idx="32135">
                  <c:v>114.523531426183</c:v>
                </c:pt>
                <c:pt idx="32136">
                  <c:v>114.52338525766</c:v>
                </c:pt>
                <c:pt idx="32137">
                  <c:v>114.523000402036</c:v>
                </c:pt>
                <c:pt idx="32138">
                  <c:v>114.52257714496101</c:v>
                </c:pt>
                <c:pt idx="32139">
                  <c:v>114.52256164677701</c:v>
                </c:pt>
                <c:pt idx="32140">
                  <c:v>114.52243283584301</c:v>
                </c:pt>
                <c:pt idx="32141">
                  <c:v>114.522097342683</c:v>
                </c:pt>
                <c:pt idx="32142">
                  <c:v>114.522044581796</c:v>
                </c:pt>
                <c:pt idx="32143">
                  <c:v>114.521925586639</c:v>
                </c:pt>
                <c:pt idx="32144">
                  <c:v>114.52174702056099</c:v>
                </c:pt>
                <c:pt idx="32145">
                  <c:v>114.521621293303</c:v>
                </c:pt>
                <c:pt idx="32146">
                  <c:v>114.52158950938799</c:v>
                </c:pt>
                <c:pt idx="32147">
                  <c:v>114.521231480184</c:v>
                </c:pt>
                <c:pt idx="32148">
                  <c:v>114.520717516237</c:v>
                </c:pt>
                <c:pt idx="32149">
                  <c:v>114.52040997599001</c:v>
                </c:pt>
                <c:pt idx="32150">
                  <c:v>114.52037265499099</c:v>
                </c:pt>
                <c:pt idx="32151">
                  <c:v>114.520126918168</c:v>
                </c:pt>
                <c:pt idx="32152">
                  <c:v>114.519900966555</c:v>
                </c:pt>
                <c:pt idx="32153">
                  <c:v>114.519851284773</c:v>
                </c:pt>
                <c:pt idx="32154">
                  <c:v>114.519805063052</c:v>
                </c:pt>
                <c:pt idx="32155">
                  <c:v>114.519624590828</c:v>
                </c:pt>
                <c:pt idx="32156">
                  <c:v>114.519410165582</c:v>
                </c:pt>
                <c:pt idx="32157">
                  <c:v>114.51929714233199</c:v>
                </c:pt>
                <c:pt idx="32158">
                  <c:v>114.519170614272</c:v>
                </c:pt>
                <c:pt idx="32159">
                  <c:v>114.51912484179999</c:v>
                </c:pt>
                <c:pt idx="32160">
                  <c:v>114.518966262506</c:v>
                </c:pt>
                <c:pt idx="32161">
                  <c:v>114.518906264012</c:v>
                </c:pt>
                <c:pt idx="32162">
                  <c:v>114.518533270096</c:v>
                </c:pt>
                <c:pt idx="32163">
                  <c:v>114.518356491341</c:v>
                </c:pt>
                <c:pt idx="32164">
                  <c:v>114.518284937451</c:v>
                </c:pt>
                <c:pt idx="32165">
                  <c:v>114.518128085228</c:v>
                </c:pt>
                <c:pt idx="32166">
                  <c:v>114.518048579121</c:v>
                </c:pt>
                <c:pt idx="32167">
                  <c:v>114.517850307915</c:v>
                </c:pt>
                <c:pt idx="32168">
                  <c:v>114.51778244030901</c:v>
                </c:pt>
                <c:pt idx="32169">
                  <c:v>114.517638364319</c:v>
                </c:pt>
                <c:pt idx="32170">
                  <c:v>114.51746781131401</c:v>
                </c:pt>
                <c:pt idx="32171">
                  <c:v>114.517325489711</c:v>
                </c:pt>
                <c:pt idx="32172">
                  <c:v>114.517276964141</c:v>
                </c:pt>
                <c:pt idx="32173">
                  <c:v>114.51721197456099</c:v>
                </c:pt>
                <c:pt idx="32174">
                  <c:v>114.517208914902</c:v>
                </c:pt>
                <c:pt idx="32175">
                  <c:v>114.517178903025</c:v>
                </c:pt>
                <c:pt idx="32176">
                  <c:v>114.517102611808</c:v>
                </c:pt>
                <c:pt idx="32177">
                  <c:v>114.517010580742</c:v>
                </c:pt>
                <c:pt idx="32178">
                  <c:v>114.516902876033</c:v>
                </c:pt>
                <c:pt idx="32179">
                  <c:v>114.516629947857</c:v>
                </c:pt>
                <c:pt idx="32180">
                  <c:v>114.516347457865</c:v>
                </c:pt>
                <c:pt idx="32181">
                  <c:v>114.516332159105</c:v>
                </c:pt>
                <c:pt idx="32182">
                  <c:v>114.516281429103</c:v>
                </c:pt>
                <c:pt idx="32183">
                  <c:v>114.51625545937</c:v>
                </c:pt>
                <c:pt idx="32184">
                  <c:v>114.516203291853</c:v>
                </c:pt>
                <c:pt idx="32185">
                  <c:v>114.51616865393</c:v>
                </c:pt>
                <c:pt idx="32186">
                  <c:v>114.51603916627001</c:v>
                </c:pt>
                <c:pt idx="32187">
                  <c:v>114.515855395495</c:v>
                </c:pt>
                <c:pt idx="32188">
                  <c:v>114.51577838523301</c:v>
                </c:pt>
                <c:pt idx="32189">
                  <c:v>114.515747889784</c:v>
                </c:pt>
                <c:pt idx="32190">
                  <c:v>114.51554527250001</c:v>
                </c:pt>
                <c:pt idx="32191">
                  <c:v>114.51547655760599</c:v>
                </c:pt>
                <c:pt idx="32192">
                  <c:v>114.515330277909</c:v>
                </c:pt>
                <c:pt idx="32193">
                  <c:v>114.515268400894</c:v>
                </c:pt>
                <c:pt idx="32194">
                  <c:v>114.515189139231</c:v>
                </c:pt>
                <c:pt idx="32195">
                  <c:v>114.51518833028101</c:v>
                </c:pt>
                <c:pt idx="32196">
                  <c:v>114.515159515642</c:v>
                </c:pt>
                <c:pt idx="32197">
                  <c:v>114.51510221055899</c:v>
                </c:pt>
                <c:pt idx="32198">
                  <c:v>114.514988641252</c:v>
                </c:pt>
                <c:pt idx="32199">
                  <c:v>114.514988226592</c:v>
                </c:pt>
                <c:pt idx="32200">
                  <c:v>114.51469699608</c:v>
                </c:pt>
                <c:pt idx="32201">
                  <c:v>114.51439760782</c:v>
                </c:pt>
                <c:pt idx="32202">
                  <c:v>114.514221506328</c:v>
                </c:pt>
                <c:pt idx="32203">
                  <c:v>114.513882976228</c:v>
                </c:pt>
                <c:pt idx="32204">
                  <c:v>114.513709696707</c:v>
                </c:pt>
                <c:pt idx="32205">
                  <c:v>114.51349249934501</c:v>
                </c:pt>
                <c:pt idx="32206">
                  <c:v>114.513482389622</c:v>
                </c:pt>
                <c:pt idx="32207">
                  <c:v>114.51342062428</c:v>
                </c:pt>
                <c:pt idx="32208">
                  <c:v>114.513261734267</c:v>
                </c:pt>
                <c:pt idx="32209">
                  <c:v>114.51317855354699</c:v>
                </c:pt>
                <c:pt idx="32210">
                  <c:v>114.51306842783301</c:v>
                </c:pt>
                <c:pt idx="32211">
                  <c:v>114.51297377709901</c:v>
                </c:pt>
                <c:pt idx="32212">
                  <c:v>114.51277437845999</c:v>
                </c:pt>
                <c:pt idx="32213">
                  <c:v>114.512666321315</c:v>
                </c:pt>
                <c:pt idx="32214">
                  <c:v>114.51266343816501</c:v>
                </c:pt>
                <c:pt idx="32215">
                  <c:v>114.5126223645</c:v>
                </c:pt>
                <c:pt idx="32216">
                  <c:v>114.51252084033101</c:v>
                </c:pt>
                <c:pt idx="32217">
                  <c:v>114.512516817387</c:v>
                </c:pt>
                <c:pt idx="32218">
                  <c:v>114.51238648020301</c:v>
                </c:pt>
                <c:pt idx="32219">
                  <c:v>114.51196518752</c:v>
                </c:pt>
                <c:pt idx="32220">
                  <c:v>114.51195040395299</c:v>
                </c:pt>
                <c:pt idx="32221">
                  <c:v>114.51155439261601</c:v>
                </c:pt>
                <c:pt idx="32222">
                  <c:v>114.511537249376</c:v>
                </c:pt>
                <c:pt idx="32223">
                  <c:v>114.511393951925</c:v>
                </c:pt>
                <c:pt idx="32224">
                  <c:v>114.511303162658</c:v>
                </c:pt>
                <c:pt idx="32225">
                  <c:v>114.511180586045</c:v>
                </c:pt>
                <c:pt idx="32226">
                  <c:v>114.511118646703</c:v>
                </c:pt>
                <c:pt idx="32227">
                  <c:v>114.511062505167</c:v>
                </c:pt>
                <c:pt idx="32228">
                  <c:v>114.51090075625</c:v>
                </c:pt>
                <c:pt idx="32229">
                  <c:v>114.510689718414</c:v>
                </c:pt>
                <c:pt idx="32230">
                  <c:v>114.51046513829201</c:v>
                </c:pt>
                <c:pt idx="32231">
                  <c:v>114.51020881667699</c:v>
                </c:pt>
                <c:pt idx="32232">
                  <c:v>114.510103226176</c:v>
                </c:pt>
                <c:pt idx="32233">
                  <c:v>114.509755870685</c:v>
                </c:pt>
                <c:pt idx="32234">
                  <c:v>114.509699598265</c:v>
                </c:pt>
                <c:pt idx="32235">
                  <c:v>114.509685649088</c:v>
                </c:pt>
                <c:pt idx="32236">
                  <c:v>114.50965117959301</c:v>
                </c:pt>
                <c:pt idx="32237">
                  <c:v>114.509592660793</c:v>
                </c:pt>
                <c:pt idx="32238">
                  <c:v>114.509577635846</c:v>
                </c:pt>
                <c:pt idx="32239">
                  <c:v>114.50943472681099</c:v>
                </c:pt>
                <c:pt idx="32240">
                  <c:v>114.50887496959101</c:v>
                </c:pt>
                <c:pt idx="32241">
                  <c:v>114.50873384736499</c:v>
                </c:pt>
                <c:pt idx="32242">
                  <c:v>114.508612431439</c:v>
                </c:pt>
                <c:pt idx="32243">
                  <c:v>114.508425752037</c:v>
                </c:pt>
                <c:pt idx="32244">
                  <c:v>114.508424809359</c:v>
                </c:pt>
                <c:pt idx="32245">
                  <c:v>114.508336596747</c:v>
                </c:pt>
                <c:pt idx="32246">
                  <c:v>114.50831976111699</c:v>
                </c:pt>
                <c:pt idx="32247">
                  <c:v>114.508308298561</c:v>
                </c:pt>
                <c:pt idx="32248">
                  <c:v>114.50821126253</c:v>
                </c:pt>
                <c:pt idx="32249">
                  <c:v>114.508092239096</c:v>
                </c:pt>
                <c:pt idx="32250">
                  <c:v>114.50796109870301</c:v>
                </c:pt>
                <c:pt idx="32251">
                  <c:v>114.507763391732</c:v>
                </c:pt>
                <c:pt idx="32252">
                  <c:v>114.50774327080801</c:v>
                </c:pt>
                <c:pt idx="32253">
                  <c:v>114.507594837331</c:v>
                </c:pt>
                <c:pt idx="32254">
                  <c:v>114.507313369581</c:v>
                </c:pt>
                <c:pt idx="32255">
                  <c:v>114.507267332441</c:v>
                </c:pt>
                <c:pt idx="32256">
                  <c:v>114.50716387607299</c:v>
                </c:pt>
                <c:pt idx="32257">
                  <c:v>114.50714790648099</c:v>
                </c:pt>
                <c:pt idx="32258">
                  <c:v>114.507040748233</c:v>
                </c:pt>
                <c:pt idx="32259">
                  <c:v>114.50695579235899</c:v>
                </c:pt>
                <c:pt idx="32260">
                  <c:v>114.50680570293601</c:v>
                </c:pt>
                <c:pt idx="32261">
                  <c:v>114.506572958973</c:v>
                </c:pt>
                <c:pt idx="32262">
                  <c:v>114.506534742195</c:v>
                </c:pt>
                <c:pt idx="32263">
                  <c:v>114.506456643956</c:v>
                </c:pt>
                <c:pt idx="32264">
                  <c:v>114.506379432879</c:v>
                </c:pt>
                <c:pt idx="32265">
                  <c:v>114.506373616537</c:v>
                </c:pt>
                <c:pt idx="32266">
                  <c:v>114.50635443508401</c:v>
                </c:pt>
                <c:pt idx="32267">
                  <c:v>114.506287547162</c:v>
                </c:pt>
                <c:pt idx="32268">
                  <c:v>114.50616065286501</c:v>
                </c:pt>
                <c:pt idx="32269">
                  <c:v>114.50610222222799</c:v>
                </c:pt>
                <c:pt idx="32270">
                  <c:v>114.50602391712999</c:v>
                </c:pt>
                <c:pt idx="32271">
                  <c:v>114.50597153637401</c:v>
                </c:pt>
                <c:pt idx="32272">
                  <c:v>114.50575337398899</c:v>
                </c:pt>
                <c:pt idx="32273">
                  <c:v>114.505651734354</c:v>
                </c:pt>
                <c:pt idx="32274">
                  <c:v>114.50558748354</c:v>
                </c:pt>
                <c:pt idx="32275">
                  <c:v>114.505383045371</c:v>
                </c:pt>
                <c:pt idx="32276">
                  <c:v>114.505115780963</c:v>
                </c:pt>
                <c:pt idx="32277">
                  <c:v>114.50503155456499</c:v>
                </c:pt>
                <c:pt idx="32278">
                  <c:v>114.50499752915999</c:v>
                </c:pt>
                <c:pt idx="32279">
                  <c:v>114.50488884443899</c:v>
                </c:pt>
                <c:pt idx="32280">
                  <c:v>114.504886907344</c:v>
                </c:pt>
                <c:pt idx="32281">
                  <c:v>114.50483849492601</c:v>
                </c:pt>
                <c:pt idx="32282">
                  <c:v>114.504752088516</c:v>
                </c:pt>
                <c:pt idx="32283">
                  <c:v>114.50473464927001</c:v>
                </c:pt>
                <c:pt idx="32284">
                  <c:v>114.504637097741</c:v>
                </c:pt>
                <c:pt idx="32285">
                  <c:v>114.50439067413799</c:v>
                </c:pt>
                <c:pt idx="32286">
                  <c:v>114.504378930279</c:v>
                </c:pt>
                <c:pt idx="32287">
                  <c:v>114.50428428397301</c:v>
                </c:pt>
                <c:pt idx="32288">
                  <c:v>114.504229429055</c:v>
                </c:pt>
                <c:pt idx="32289">
                  <c:v>114.504091966492</c:v>
                </c:pt>
                <c:pt idx="32290">
                  <c:v>114.504040321427</c:v>
                </c:pt>
                <c:pt idx="32291">
                  <c:v>114.503972264455</c:v>
                </c:pt>
                <c:pt idx="32292">
                  <c:v>114.50391871480301</c:v>
                </c:pt>
                <c:pt idx="32293">
                  <c:v>114.503914360211</c:v>
                </c:pt>
                <c:pt idx="32294">
                  <c:v>114.503890658874</c:v>
                </c:pt>
                <c:pt idx="32295">
                  <c:v>114.50388926078099</c:v>
                </c:pt>
                <c:pt idx="32296">
                  <c:v>114.50378997988101</c:v>
                </c:pt>
                <c:pt idx="32297">
                  <c:v>114.503764907172</c:v>
                </c:pt>
                <c:pt idx="32298">
                  <c:v>114.50366521703501</c:v>
                </c:pt>
                <c:pt idx="32299">
                  <c:v>114.503601313771</c:v>
                </c:pt>
                <c:pt idx="32300">
                  <c:v>114.503561577257</c:v>
                </c:pt>
                <c:pt idx="32301">
                  <c:v>114.503527087893</c:v>
                </c:pt>
                <c:pt idx="32302">
                  <c:v>114.503500688842</c:v>
                </c:pt>
                <c:pt idx="32303">
                  <c:v>114.503443704543</c:v>
                </c:pt>
                <c:pt idx="32304">
                  <c:v>114.503340484003</c:v>
                </c:pt>
                <c:pt idx="32305">
                  <c:v>114.503316953401</c:v>
                </c:pt>
                <c:pt idx="32306">
                  <c:v>114.50305814711299</c:v>
                </c:pt>
                <c:pt idx="32307">
                  <c:v>114.502772245975</c:v>
                </c:pt>
                <c:pt idx="32308">
                  <c:v>114.50266203447001</c:v>
                </c:pt>
                <c:pt idx="32309">
                  <c:v>114.50257711429499</c:v>
                </c:pt>
                <c:pt idx="32310">
                  <c:v>114.50252538156199</c:v>
                </c:pt>
                <c:pt idx="32311">
                  <c:v>114.502502159587</c:v>
                </c:pt>
                <c:pt idx="32312">
                  <c:v>114.50246967998601</c:v>
                </c:pt>
                <c:pt idx="32313">
                  <c:v>114.50239366712999</c:v>
                </c:pt>
                <c:pt idx="32314">
                  <c:v>114.502362354537</c:v>
                </c:pt>
                <c:pt idx="32315">
                  <c:v>114.502316031262</c:v>
                </c:pt>
                <c:pt idx="32316">
                  <c:v>114.502233946689</c:v>
                </c:pt>
                <c:pt idx="32317">
                  <c:v>114.50222802281201</c:v>
                </c:pt>
                <c:pt idx="32318">
                  <c:v>114.502071946326</c:v>
                </c:pt>
                <c:pt idx="32319">
                  <c:v>114.501995606782</c:v>
                </c:pt>
                <c:pt idx="32320">
                  <c:v>114.501991662517</c:v>
                </c:pt>
                <c:pt idx="32321">
                  <c:v>114.501979759713</c:v>
                </c:pt>
                <c:pt idx="32322">
                  <c:v>114.501930163079</c:v>
                </c:pt>
                <c:pt idx="32323">
                  <c:v>114.50189244711</c:v>
                </c:pt>
                <c:pt idx="32324">
                  <c:v>114.50179808545001</c:v>
                </c:pt>
                <c:pt idx="32325">
                  <c:v>114.501585488788</c:v>
                </c:pt>
                <c:pt idx="32326">
                  <c:v>114.501162522709</c:v>
                </c:pt>
                <c:pt idx="32327">
                  <c:v>114.501064400611</c:v>
                </c:pt>
                <c:pt idx="32328">
                  <c:v>114.500849540427</c:v>
                </c:pt>
                <c:pt idx="32329">
                  <c:v>114.500749836119</c:v>
                </c:pt>
                <c:pt idx="32330">
                  <c:v>114.500639570827</c:v>
                </c:pt>
                <c:pt idx="32331">
                  <c:v>114.500510027088</c:v>
                </c:pt>
                <c:pt idx="32332">
                  <c:v>114.500409873531</c:v>
                </c:pt>
                <c:pt idx="32333">
                  <c:v>114.50040462400899</c:v>
                </c:pt>
                <c:pt idx="32334">
                  <c:v>114.500348483501</c:v>
                </c:pt>
                <c:pt idx="32335">
                  <c:v>114.500344840883</c:v>
                </c:pt>
                <c:pt idx="32336">
                  <c:v>114.500205797007</c:v>
                </c:pt>
                <c:pt idx="32337">
                  <c:v>114.50012958824701</c:v>
                </c:pt>
                <c:pt idx="32338">
                  <c:v>114.500079235954</c:v>
                </c:pt>
                <c:pt idx="32339">
                  <c:v>114.500062469965</c:v>
                </c:pt>
                <c:pt idx="32340">
                  <c:v>114.500054268138</c:v>
                </c:pt>
                <c:pt idx="32341">
                  <c:v>114.50003454247999</c:v>
                </c:pt>
                <c:pt idx="32342">
                  <c:v>114.499960427329</c:v>
                </c:pt>
                <c:pt idx="32343">
                  <c:v>114.499787689201</c:v>
                </c:pt>
                <c:pt idx="32344">
                  <c:v>114.49966773569101</c:v>
                </c:pt>
                <c:pt idx="32345">
                  <c:v>114.49948960696599</c:v>
                </c:pt>
                <c:pt idx="32346">
                  <c:v>114.499356050212</c:v>
                </c:pt>
                <c:pt idx="32347">
                  <c:v>114.499232496472</c:v>
                </c:pt>
                <c:pt idx="32348">
                  <c:v>114.49910609697601</c:v>
                </c:pt>
                <c:pt idx="32349">
                  <c:v>114.499102587498</c:v>
                </c:pt>
                <c:pt idx="32350">
                  <c:v>114.498663068132</c:v>
                </c:pt>
                <c:pt idx="32351">
                  <c:v>114.49852078756901</c:v>
                </c:pt>
                <c:pt idx="32352">
                  <c:v>114.498487173491</c:v>
                </c:pt>
                <c:pt idx="32353">
                  <c:v>114.498348866697</c:v>
                </c:pt>
                <c:pt idx="32354">
                  <c:v>114.49825313961099</c:v>
                </c:pt>
                <c:pt idx="32355">
                  <c:v>114.49822291212401</c:v>
                </c:pt>
                <c:pt idx="32356">
                  <c:v>114.498127122615</c:v>
                </c:pt>
                <c:pt idx="32357">
                  <c:v>114.49807635882701</c:v>
                </c:pt>
                <c:pt idx="32358">
                  <c:v>114.497982538231</c:v>
                </c:pt>
                <c:pt idx="32359">
                  <c:v>114.49787006145201</c:v>
                </c:pt>
                <c:pt idx="32360">
                  <c:v>114.497833931861</c:v>
                </c:pt>
                <c:pt idx="32361">
                  <c:v>114.497721622585</c:v>
                </c:pt>
                <c:pt idx="32362">
                  <c:v>114.497683901995</c:v>
                </c:pt>
                <c:pt idx="32363">
                  <c:v>114.497555261879</c:v>
                </c:pt>
                <c:pt idx="32364">
                  <c:v>114.49737947464899</c:v>
                </c:pt>
                <c:pt idx="32365">
                  <c:v>114.497295361341</c:v>
                </c:pt>
                <c:pt idx="32366">
                  <c:v>114.497180620691</c:v>
                </c:pt>
                <c:pt idx="32367">
                  <c:v>114.497031801825</c:v>
                </c:pt>
                <c:pt idx="32368">
                  <c:v>114.49701155503701</c:v>
                </c:pt>
                <c:pt idx="32369">
                  <c:v>114.497008233237</c:v>
                </c:pt>
                <c:pt idx="32370">
                  <c:v>114.49700025217101</c:v>
                </c:pt>
                <c:pt idx="32371">
                  <c:v>114.4968975995</c:v>
                </c:pt>
                <c:pt idx="32372">
                  <c:v>114.49677585731099</c:v>
                </c:pt>
                <c:pt idx="32373">
                  <c:v>114.49673704527299</c:v>
                </c:pt>
                <c:pt idx="32374">
                  <c:v>114.496427900616</c:v>
                </c:pt>
                <c:pt idx="32375">
                  <c:v>114.496419133104</c:v>
                </c:pt>
                <c:pt idx="32376">
                  <c:v>114.496310895818</c:v>
                </c:pt>
                <c:pt idx="32377">
                  <c:v>114.496232256531</c:v>
                </c:pt>
                <c:pt idx="32378">
                  <c:v>114.49621584363</c:v>
                </c:pt>
                <c:pt idx="32379">
                  <c:v>114.49619161647399</c:v>
                </c:pt>
                <c:pt idx="32380">
                  <c:v>114.496136679912</c:v>
                </c:pt>
                <c:pt idx="32381">
                  <c:v>114.496116429537</c:v>
                </c:pt>
                <c:pt idx="32382">
                  <c:v>114.496093275791</c:v>
                </c:pt>
                <c:pt idx="32383">
                  <c:v>114.49598045888401</c:v>
                </c:pt>
                <c:pt idx="32384">
                  <c:v>114.495882178036</c:v>
                </c:pt>
                <c:pt idx="32385">
                  <c:v>114.495763542228</c:v>
                </c:pt>
                <c:pt idx="32386">
                  <c:v>114.495472124738</c:v>
                </c:pt>
                <c:pt idx="32387">
                  <c:v>114.49547189216599</c:v>
                </c:pt>
                <c:pt idx="32388">
                  <c:v>114.495444625194</c:v>
                </c:pt>
                <c:pt idx="32389">
                  <c:v>114.495315998907</c:v>
                </c:pt>
                <c:pt idx="32390">
                  <c:v>114.495299330401</c:v>
                </c:pt>
                <c:pt idx="32391">
                  <c:v>114.495276370659</c:v>
                </c:pt>
                <c:pt idx="32392">
                  <c:v>114.495128387965</c:v>
                </c:pt>
                <c:pt idx="32393">
                  <c:v>114.49508663770899</c:v>
                </c:pt>
                <c:pt idx="32394">
                  <c:v>114.494875397507</c:v>
                </c:pt>
                <c:pt idx="32395">
                  <c:v>114.494869145292</c:v>
                </c:pt>
                <c:pt idx="32396">
                  <c:v>114.494822035914</c:v>
                </c:pt>
                <c:pt idx="32397">
                  <c:v>114.494734701081</c:v>
                </c:pt>
                <c:pt idx="32398">
                  <c:v>114.494637705786</c:v>
                </c:pt>
                <c:pt idx="32399">
                  <c:v>114.494618395318</c:v>
                </c:pt>
                <c:pt idx="32400">
                  <c:v>114.494616874402</c:v>
                </c:pt>
                <c:pt idx="32401">
                  <c:v>114.494537685556</c:v>
                </c:pt>
                <c:pt idx="32402">
                  <c:v>114.494495771681</c:v>
                </c:pt>
                <c:pt idx="32403">
                  <c:v>114.494432567039</c:v>
                </c:pt>
                <c:pt idx="32404">
                  <c:v>114.494361771168</c:v>
                </c:pt>
                <c:pt idx="32405">
                  <c:v>114.494338929341</c:v>
                </c:pt>
                <c:pt idx="32406">
                  <c:v>114.494331250293</c:v>
                </c:pt>
                <c:pt idx="32407">
                  <c:v>114.494199982514</c:v>
                </c:pt>
                <c:pt idx="32408">
                  <c:v>114.49410653884</c:v>
                </c:pt>
                <c:pt idx="32409">
                  <c:v>114.493858511781</c:v>
                </c:pt>
                <c:pt idx="32410">
                  <c:v>114.493818555174</c:v>
                </c:pt>
                <c:pt idx="32411">
                  <c:v>114.493569883894</c:v>
                </c:pt>
                <c:pt idx="32412">
                  <c:v>114.49350181559301</c:v>
                </c:pt>
                <c:pt idx="32413">
                  <c:v>114.493469949987</c:v>
                </c:pt>
                <c:pt idx="32414">
                  <c:v>114.493402561606</c:v>
                </c:pt>
                <c:pt idx="32415">
                  <c:v>114.493347805681</c:v>
                </c:pt>
                <c:pt idx="32416">
                  <c:v>114.49329499762</c:v>
                </c:pt>
                <c:pt idx="32417">
                  <c:v>114.49322760090899</c:v>
                </c:pt>
                <c:pt idx="32418">
                  <c:v>114.493077324841</c:v>
                </c:pt>
                <c:pt idx="32419">
                  <c:v>114.49305423488499</c:v>
                </c:pt>
                <c:pt idx="32420">
                  <c:v>114.49304438540899</c:v>
                </c:pt>
                <c:pt idx="32421">
                  <c:v>114.49286573580601</c:v>
                </c:pt>
                <c:pt idx="32422">
                  <c:v>114.492827255625</c:v>
                </c:pt>
                <c:pt idx="32423">
                  <c:v>114.492506036216</c:v>
                </c:pt>
                <c:pt idx="32424">
                  <c:v>114.492359160028</c:v>
                </c:pt>
                <c:pt idx="32425">
                  <c:v>114.492227014463</c:v>
                </c:pt>
                <c:pt idx="32426">
                  <c:v>114.492024776441</c:v>
                </c:pt>
                <c:pt idx="32427">
                  <c:v>114.491974842031</c:v>
                </c:pt>
                <c:pt idx="32428">
                  <c:v>114.49193620542</c:v>
                </c:pt>
                <c:pt idx="32429">
                  <c:v>114.491916640463</c:v>
                </c:pt>
                <c:pt idx="32430">
                  <c:v>114.49174589678</c:v>
                </c:pt>
                <c:pt idx="32431">
                  <c:v>114.49147922031101</c:v>
                </c:pt>
                <c:pt idx="32432">
                  <c:v>114.491383442049</c:v>
                </c:pt>
                <c:pt idx="32433">
                  <c:v>114.49137991403801</c:v>
                </c:pt>
                <c:pt idx="32434">
                  <c:v>114.49137326915201</c:v>
                </c:pt>
                <c:pt idx="32435">
                  <c:v>114.491213855693</c:v>
                </c:pt>
                <c:pt idx="32436">
                  <c:v>114.490963441725</c:v>
                </c:pt>
                <c:pt idx="32437">
                  <c:v>114.490885851695</c:v>
                </c:pt>
                <c:pt idx="32438">
                  <c:v>114.490730843512</c:v>
                </c:pt>
                <c:pt idx="32439">
                  <c:v>114.49066693608999</c:v>
                </c:pt>
                <c:pt idx="32440">
                  <c:v>114.490560647067</c:v>
                </c:pt>
                <c:pt idx="32441">
                  <c:v>114.490546102645</c:v>
                </c:pt>
                <c:pt idx="32442">
                  <c:v>114.490540482208</c:v>
                </c:pt>
                <c:pt idx="32443">
                  <c:v>114.490215602672</c:v>
                </c:pt>
                <c:pt idx="32444">
                  <c:v>114.48985484252201</c:v>
                </c:pt>
                <c:pt idx="32445">
                  <c:v>114.48974460357201</c:v>
                </c:pt>
                <c:pt idx="32446">
                  <c:v>114.48963850091501</c:v>
                </c:pt>
                <c:pt idx="32447">
                  <c:v>114.489589985403</c:v>
                </c:pt>
                <c:pt idx="32448">
                  <c:v>114.48952063236899</c:v>
                </c:pt>
                <c:pt idx="32449">
                  <c:v>114.48944675814001</c:v>
                </c:pt>
                <c:pt idx="32450">
                  <c:v>114.48937075753101</c:v>
                </c:pt>
                <c:pt idx="32451">
                  <c:v>114.489109671715</c:v>
                </c:pt>
                <c:pt idx="32452">
                  <c:v>114.488779350928</c:v>
                </c:pt>
                <c:pt idx="32453">
                  <c:v>114.48861553285199</c:v>
                </c:pt>
                <c:pt idx="32454">
                  <c:v>114.488610380591</c:v>
                </c:pt>
                <c:pt idx="32455">
                  <c:v>114.48860240535799</c:v>
                </c:pt>
                <c:pt idx="32456">
                  <c:v>114.488535743342</c:v>
                </c:pt>
                <c:pt idx="32457">
                  <c:v>114.488455973566</c:v>
                </c:pt>
                <c:pt idx="32458">
                  <c:v>114.48818232440399</c:v>
                </c:pt>
                <c:pt idx="32459">
                  <c:v>114.48812316574499</c:v>
                </c:pt>
                <c:pt idx="32460">
                  <c:v>114.48812015992399</c:v>
                </c:pt>
                <c:pt idx="32461">
                  <c:v>114.48792850948399</c:v>
                </c:pt>
                <c:pt idx="32462">
                  <c:v>114.48782276639101</c:v>
                </c:pt>
                <c:pt idx="32463">
                  <c:v>114.48771627274</c:v>
                </c:pt>
                <c:pt idx="32464">
                  <c:v>114.48761478348899</c:v>
                </c:pt>
                <c:pt idx="32465">
                  <c:v>114.48759061490701</c:v>
                </c:pt>
                <c:pt idx="32466">
                  <c:v>114.48752912026499</c:v>
                </c:pt>
                <c:pt idx="32467">
                  <c:v>114.48751850069701</c:v>
                </c:pt>
                <c:pt idx="32468">
                  <c:v>114.487359197384</c:v>
                </c:pt>
                <c:pt idx="32469">
                  <c:v>114.487249930304</c:v>
                </c:pt>
                <c:pt idx="32470">
                  <c:v>114.48723453271801</c:v>
                </c:pt>
                <c:pt idx="32471">
                  <c:v>114.487059365744</c:v>
                </c:pt>
                <c:pt idx="32472">
                  <c:v>114.486993605946</c:v>
                </c:pt>
                <c:pt idx="32473">
                  <c:v>114.48662855001901</c:v>
                </c:pt>
                <c:pt idx="32474">
                  <c:v>114.48649092707601</c:v>
                </c:pt>
                <c:pt idx="32475">
                  <c:v>114.486477016008</c:v>
                </c:pt>
                <c:pt idx="32476">
                  <c:v>114.48619542243399</c:v>
                </c:pt>
                <c:pt idx="32477">
                  <c:v>114.486096864093</c:v>
                </c:pt>
                <c:pt idx="32478">
                  <c:v>114.486069101514</c:v>
                </c:pt>
                <c:pt idx="32479">
                  <c:v>114.48605422443499</c:v>
                </c:pt>
                <c:pt idx="32480">
                  <c:v>114.485895779763</c:v>
                </c:pt>
                <c:pt idx="32481">
                  <c:v>114.485846959913</c:v>
                </c:pt>
                <c:pt idx="32482">
                  <c:v>114.485304945816</c:v>
                </c:pt>
                <c:pt idx="32483">
                  <c:v>114.485265000727</c:v>
                </c:pt>
                <c:pt idx="32484">
                  <c:v>114.48522275065601</c:v>
                </c:pt>
                <c:pt idx="32485">
                  <c:v>114.48509903112701</c:v>
                </c:pt>
                <c:pt idx="32486">
                  <c:v>114.48490656307899</c:v>
                </c:pt>
                <c:pt idx="32487">
                  <c:v>114.48484143611699</c:v>
                </c:pt>
                <c:pt idx="32488">
                  <c:v>114.48475928973799</c:v>
                </c:pt>
                <c:pt idx="32489">
                  <c:v>114.484513738152</c:v>
                </c:pt>
                <c:pt idx="32490">
                  <c:v>114.484429470609</c:v>
                </c:pt>
                <c:pt idx="32491">
                  <c:v>114.48410043547</c:v>
                </c:pt>
                <c:pt idx="32492">
                  <c:v>114.48398105846699</c:v>
                </c:pt>
                <c:pt idx="32493">
                  <c:v>114.483741742405</c:v>
                </c:pt>
                <c:pt idx="32494">
                  <c:v>114.483622825742</c:v>
                </c:pt>
                <c:pt idx="32495">
                  <c:v>114.48359612841</c:v>
                </c:pt>
                <c:pt idx="32496">
                  <c:v>114.483591142574</c:v>
                </c:pt>
                <c:pt idx="32497">
                  <c:v>114.483498514568</c:v>
                </c:pt>
                <c:pt idx="32498">
                  <c:v>114.483468930109</c:v>
                </c:pt>
                <c:pt idx="32499">
                  <c:v>114.483463903187</c:v>
                </c:pt>
                <c:pt idx="32500">
                  <c:v>114.483355271699</c:v>
                </c:pt>
                <c:pt idx="32501">
                  <c:v>114.483344687193</c:v>
                </c:pt>
                <c:pt idx="32502">
                  <c:v>114.483240847562</c:v>
                </c:pt>
                <c:pt idx="32503">
                  <c:v>114.483156567751</c:v>
                </c:pt>
                <c:pt idx="32504">
                  <c:v>114.483056926427</c:v>
                </c:pt>
                <c:pt idx="32505">
                  <c:v>114.483010447506</c:v>
                </c:pt>
                <c:pt idx="32506">
                  <c:v>114.482916782601</c:v>
                </c:pt>
                <c:pt idx="32507">
                  <c:v>114.4826998451</c:v>
                </c:pt>
                <c:pt idx="32508">
                  <c:v>114.482693567136</c:v>
                </c:pt>
                <c:pt idx="32509">
                  <c:v>114.482672172721</c:v>
                </c:pt>
                <c:pt idx="32510">
                  <c:v>114.48252642825901</c:v>
                </c:pt>
                <c:pt idx="32511">
                  <c:v>114.48250281614899</c:v>
                </c:pt>
                <c:pt idx="32512">
                  <c:v>114.482300846841</c:v>
                </c:pt>
                <c:pt idx="32513">
                  <c:v>114.482018597191</c:v>
                </c:pt>
                <c:pt idx="32514">
                  <c:v>114.48194084852901</c:v>
                </c:pt>
                <c:pt idx="32515">
                  <c:v>114.48187298023799</c:v>
                </c:pt>
                <c:pt idx="32516">
                  <c:v>114.481871397151</c:v>
                </c:pt>
                <c:pt idx="32517">
                  <c:v>114.48166398053201</c:v>
                </c:pt>
                <c:pt idx="32518">
                  <c:v>114.481646526219</c:v>
                </c:pt>
                <c:pt idx="32519">
                  <c:v>114.481643743425</c:v>
                </c:pt>
                <c:pt idx="32520">
                  <c:v>114.481424550508</c:v>
                </c:pt>
                <c:pt idx="32521">
                  <c:v>114.481392759058</c:v>
                </c:pt>
                <c:pt idx="32522">
                  <c:v>114.481341038018</c:v>
                </c:pt>
                <c:pt idx="32523">
                  <c:v>114.48129421957201</c:v>
                </c:pt>
                <c:pt idx="32524">
                  <c:v>114.481180609145</c:v>
                </c:pt>
                <c:pt idx="32525">
                  <c:v>114.481104259242</c:v>
                </c:pt>
                <c:pt idx="32526">
                  <c:v>114.48081263904</c:v>
                </c:pt>
                <c:pt idx="32527">
                  <c:v>114.48077758129099</c:v>
                </c:pt>
                <c:pt idx="32528">
                  <c:v>114.480662826254</c:v>
                </c:pt>
                <c:pt idx="32529">
                  <c:v>114.480534601673</c:v>
                </c:pt>
                <c:pt idx="32530">
                  <c:v>114.480532714283</c:v>
                </c:pt>
                <c:pt idx="32531">
                  <c:v>114.480500363109</c:v>
                </c:pt>
                <c:pt idx="32532">
                  <c:v>114.48039738657999</c:v>
                </c:pt>
                <c:pt idx="32533">
                  <c:v>114.480268351785</c:v>
                </c:pt>
                <c:pt idx="32534">
                  <c:v>114.480095830422</c:v>
                </c:pt>
                <c:pt idx="32535">
                  <c:v>114.479961383367</c:v>
                </c:pt>
                <c:pt idx="32536">
                  <c:v>114.479841312663</c:v>
                </c:pt>
                <c:pt idx="32537">
                  <c:v>114.47982675295999</c:v>
                </c:pt>
                <c:pt idx="32538">
                  <c:v>114.47982627235</c:v>
                </c:pt>
                <c:pt idx="32539">
                  <c:v>114.47980447864801</c:v>
                </c:pt>
                <c:pt idx="32540">
                  <c:v>114.47980140269701</c:v>
                </c:pt>
                <c:pt idx="32541">
                  <c:v>114.47963617896799</c:v>
                </c:pt>
                <c:pt idx="32542">
                  <c:v>114.47961726987199</c:v>
                </c:pt>
                <c:pt idx="32543">
                  <c:v>114.47949887353801</c:v>
                </c:pt>
                <c:pt idx="32544">
                  <c:v>114.47943669451701</c:v>
                </c:pt>
                <c:pt idx="32545">
                  <c:v>114.47930067666</c:v>
                </c:pt>
                <c:pt idx="32546">
                  <c:v>114.479248996214</c:v>
                </c:pt>
                <c:pt idx="32547">
                  <c:v>114.478972683336</c:v>
                </c:pt>
                <c:pt idx="32548">
                  <c:v>114.478889926509</c:v>
                </c:pt>
                <c:pt idx="32549">
                  <c:v>114.478622373978</c:v>
                </c:pt>
                <c:pt idx="32550">
                  <c:v>114.478574297858</c:v>
                </c:pt>
                <c:pt idx="32551">
                  <c:v>114.478550856859</c:v>
                </c:pt>
                <c:pt idx="32552">
                  <c:v>114.47853009603401</c:v>
                </c:pt>
                <c:pt idx="32553">
                  <c:v>114.478487909794</c:v>
                </c:pt>
                <c:pt idx="32554">
                  <c:v>114.478463857154</c:v>
                </c:pt>
                <c:pt idx="32555">
                  <c:v>114.478396269059</c:v>
                </c:pt>
                <c:pt idx="32556">
                  <c:v>114.477930890089</c:v>
                </c:pt>
                <c:pt idx="32557">
                  <c:v>114.477930865556</c:v>
                </c:pt>
                <c:pt idx="32558">
                  <c:v>114.47738846937899</c:v>
                </c:pt>
                <c:pt idx="32559">
                  <c:v>114.477368920662</c:v>
                </c:pt>
                <c:pt idx="32560">
                  <c:v>114.477254368307</c:v>
                </c:pt>
                <c:pt idx="32561">
                  <c:v>114.477172379995</c:v>
                </c:pt>
                <c:pt idx="32562">
                  <c:v>114.47716661548201</c:v>
                </c:pt>
                <c:pt idx="32563">
                  <c:v>114.477162672652</c:v>
                </c:pt>
                <c:pt idx="32564">
                  <c:v>114.476925053927</c:v>
                </c:pt>
                <c:pt idx="32565">
                  <c:v>114.476919240204</c:v>
                </c:pt>
                <c:pt idx="32566">
                  <c:v>114.476907564344</c:v>
                </c:pt>
                <c:pt idx="32567">
                  <c:v>114.47667147626601</c:v>
                </c:pt>
                <c:pt idx="32568">
                  <c:v>114.475962372794</c:v>
                </c:pt>
                <c:pt idx="32569">
                  <c:v>114.47588599116401</c:v>
                </c:pt>
                <c:pt idx="32570">
                  <c:v>114.47581496062701</c:v>
                </c:pt>
                <c:pt idx="32571">
                  <c:v>114.47574571977</c:v>
                </c:pt>
                <c:pt idx="32572">
                  <c:v>114.475682512904</c:v>
                </c:pt>
                <c:pt idx="32573">
                  <c:v>114.47568063411801</c:v>
                </c:pt>
                <c:pt idx="32574">
                  <c:v>114.47560575385</c:v>
                </c:pt>
                <c:pt idx="32575">
                  <c:v>114.475584241812</c:v>
                </c:pt>
                <c:pt idx="32576">
                  <c:v>114.475392427138</c:v>
                </c:pt>
                <c:pt idx="32577">
                  <c:v>114.475306669069</c:v>
                </c:pt>
                <c:pt idx="32578">
                  <c:v>114.475277879358</c:v>
                </c:pt>
                <c:pt idx="32579">
                  <c:v>114.475211863372</c:v>
                </c:pt>
                <c:pt idx="32580">
                  <c:v>114.474973158919</c:v>
                </c:pt>
                <c:pt idx="32581">
                  <c:v>114.47492324535</c:v>
                </c:pt>
                <c:pt idx="32582">
                  <c:v>114.47469490717199</c:v>
                </c:pt>
                <c:pt idx="32583">
                  <c:v>114.474675305728</c:v>
                </c:pt>
                <c:pt idx="32584">
                  <c:v>114.474650942587</c:v>
                </c:pt>
                <c:pt idx="32585">
                  <c:v>114.474539040788</c:v>
                </c:pt>
                <c:pt idx="32586">
                  <c:v>114.474314563414</c:v>
                </c:pt>
                <c:pt idx="32587">
                  <c:v>114.474195061936</c:v>
                </c:pt>
                <c:pt idx="32588">
                  <c:v>114.474152867461</c:v>
                </c:pt>
                <c:pt idx="32589">
                  <c:v>114.474124741203</c:v>
                </c:pt>
                <c:pt idx="32590">
                  <c:v>114.47386006573301</c:v>
                </c:pt>
                <c:pt idx="32591">
                  <c:v>114.473823854182</c:v>
                </c:pt>
                <c:pt idx="32592">
                  <c:v>114.473769265302</c:v>
                </c:pt>
                <c:pt idx="32593">
                  <c:v>114.473584251284</c:v>
                </c:pt>
                <c:pt idx="32594">
                  <c:v>114.47357831283099</c:v>
                </c:pt>
                <c:pt idx="32595">
                  <c:v>114.47334623179999</c:v>
                </c:pt>
                <c:pt idx="32596">
                  <c:v>114.473173585122</c:v>
                </c:pt>
                <c:pt idx="32597">
                  <c:v>114.472759072036</c:v>
                </c:pt>
                <c:pt idx="32598">
                  <c:v>114.472565408623</c:v>
                </c:pt>
                <c:pt idx="32599">
                  <c:v>114.47248609090499</c:v>
                </c:pt>
                <c:pt idx="32600">
                  <c:v>114.472423457682</c:v>
                </c:pt>
                <c:pt idx="32601">
                  <c:v>114.472271702908</c:v>
                </c:pt>
                <c:pt idx="32602">
                  <c:v>114.472201405704</c:v>
                </c:pt>
                <c:pt idx="32603">
                  <c:v>114.471787333926</c:v>
                </c:pt>
                <c:pt idx="32604">
                  <c:v>114.471585331781</c:v>
                </c:pt>
                <c:pt idx="32605">
                  <c:v>114.47146022387599</c:v>
                </c:pt>
                <c:pt idx="32606">
                  <c:v>114.471417060818</c:v>
                </c:pt>
                <c:pt idx="32607">
                  <c:v>114.471193772742</c:v>
                </c:pt>
                <c:pt idx="32608">
                  <c:v>114.47118927147901</c:v>
                </c:pt>
                <c:pt idx="32609">
                  <c:v>114.471121742495</c:v>
                </c:pt>
                <c:pt idx="32610">
                  <c:v>114.47091941081</c:v>
                </c:pt>
                <c:pt idx="32611">
                  <c:v>114.470605222587</c:v>
                </c:pt>
                <c:pt idx="32612">
                  <c:v>114.470261995675</c:v>
                </c:pt>
                <c:pt idx="32613">
                  <c:v>114.47024302569</c:v>
                </c:pt>
                <c:pt idx="32614">
                  <c:v>114.470032705601</c:v>
                </c:pt>
                <c:pt idx="32615">
                  <c:v>114.46988377122599</c:v>
                </c:pt>
                <c:pt idx="32616">
                  <c:v>114.469870640715</c:v>
                </c:pt>
                <c:pt idx="32617">
                  <c:v>114.469582309157</c:v>
                </c:pt>
                <c:pt idx="32618">
                  <c:v>114.468996481451</c:v>
                </c:pt>
                <c:pt idx="32619">
                  <c:v>114.46898554821099</c:v>
                </c:pt>
                <c:pt idx="32620">
                  <c:v>114.468946636084</c:v>
                </c:pt>
                <c:pt idx="32621">
                  <c:v>114.468823406692</c:v>
                </c:pt>
                <c:pt idx="32622">
                  <c:v>114.468682856218</c:v>
                </c:pt>
                <c:pt idx="32623">
                  <c:v>114.468445162335</c:v>
                </c:pt>
                <c:pt idx="32624">
                  <c:v>114.468368623717</c:v>
                </c:pt>
                <c:pt idx="32625">
                  <c:v>114.467902618884</c:v>
                </c:pt>
                <c:pt idx="32626">
                  <c:v>114.467883894927</c:v>
                </c:pt>
                <c:pt idx="32627">
                  <c:v>114.467591394519</c:v>
                </c:pt>
                <c:pt idx="32628">
                  <c:v>114.46727919126</c:v>
                </c:pt>
                <c:pt idx="32629">
                  <c:v>114.467096895491</c:v>
                </c:pt>
                <c:pt idx="32630">
                  <c:v>114.46701294507599</c:v>
                </c:pt>
                <c:pt idx="32631">
                  <c:v>114.466875485984</c:v>
                </c:pt>
                <c:pt idx="32632">
                  <c:v>114.466767941377</c:v>
                </c:pt>
                <c:pt idx="32633">
                  <c:v>114.466647820361</c:v>
                </c:pt>
                <c:pt idx="32634">
                  <c:v>114.46612728086799</c:v>
                </c:pt>
                <c:pt idx="32635">
                  <c:v>114.466028854914</c:v>
                </c:pt>
                <c:pt idx="32636">
                  <c:v>114.46569461803</c:v>
                </c:pt>
                <c:pt idx="32637">
                  <c:v>114.465571491259</c:v>
                </c:pt>
                <c:pt idx="32638">
                  <c:v>114.465135464338</c:v>
                </c:pt>
                <c:pt idx="32639">
                  <c:v>114.464865017246</c:v>
                </c:pt>
                <c:pt idx="32640">
                  <c:v>114.464525955862</c:v>
                </c:pt>
                <c:pt idx="32641">
                  <c:v>114.464479600161</c:v>
                </c:pt>
                <c:pt idx="32642">
                  <c:v>114.464240931379</c:v>
                </c:pt>
                <c:pt idx="32643">
                  <c:v>114.464210963963</c:v>
                </c:pt>
                <c:pt idx="32644">
                  <c:v>114.463939564472</c:v>
                </c:pt>
                <c:pt idx="32645">
                  <c:v>114.463935530085</c:v>
                </c:pt>
                <c:pt idx="32646">
                  <c:v>114.463649040617</c:v>
                </c:pt>
                <c:pt idx="32647">
                  <c:v>114.46346896196501</c:v>
                </c:pt>
                <c:pt idx="32648">
                  <c:v>114.463460144276</c:v>
                </c:pt>
                <c:pt idx="32649">
                  <c:v>114.463307649626</c:v>
                </c:pt>
                <c:pt idx="32650">
                  <c:v>114.46313130931</c:v>
                </c:pt>
                <c:pt idx="32651">
                  <c:v>114.462682183141</c:v>
                </c:pt>
                <c:pt idx="32652">
                  <c:v>114.462055813658</c:v>
                </c:pt>
                <c:pt idx="32653">
                  <c:v>114.46189131628699</c:v>
                </c:pt>
                <c:pt idx="32654">
                  <c:v>114.461794284456</c:v>
                </c:pt>
                <c:pt idx="32655">
                  <c:v>114.461435243344</c:v>
                </c:pt>
                <c:pt idx="32656">
                  <c:v>114.46128026610199</c:v>
                </c:pt>
                <c:pt idx="32657">
                  <c:v>114.461237321909</c:v>
                </c:pt>
                <c:pt idx="32658">
                  <c:v>114.461190117128</c:v>
                </c:pt>
                <c:pt idx="32659">
                  <c:v>114.46096324338301</c:v>
                </c:pt>
                <c:pt idx="32660">
                  <c:v>114.46090205258101</c:v>
                </c:pt>
                <c:pt idx="32661">
                  <c:v>114.46042139933699</c:v>
                </c:pt>
                <c:pt idx="32662">
                  <c:v>114.460301553864</c:v>
                </c:pt>
                <c:pt idx="32663">
                  <c:v>114.460266347302</c:v>
                </c:pt>
                <c:pt idx="32664">
                  <c:v>114.46010654377299</c:v>
                </c:pt>
                <c:pt idx="32665">
                  <c:v>114.459884007159</c:v>
                </c:pt>
                <c:pt idx="32666">
                  <c:v>114.45987491878201</c:v>
                </c:pt>
                <c:pt idx="32667">
                  <c:v>114.459837900784</c:v>
                </c:pt>
                <c:pt idx="32668">
                  <c:v>114.459693377977</c:v>
                </c:pt>
                <c:pt idx="32669">
                  <c:v>114.459627279093</c:v>
                </c:pt>
                <c:pt idx="32670">
                  <c:v>114.45933260604301</c:v>
                </c:pt>
                <c:pt idx="32671">
                  <c:v>114.459231012057</c:v>
                </c:pt>
                <c:pt idx="32672">
                  <c:v>114.458903089717</c:v>
                </c:pt>
                <c:pt idx="32673">
                  <c:v>114.45857737358899</c:v>
                </c:pt>
                <c:pt idx="32674">
                  <c:v>114.45805505036201</c:v>
                </c:pt>
                <c:pt idx="32675">
                  <c:v>114.45799113782201</c:v>
                </c:pt>
                <c:pt idx="32676">
                  <c:v>114.457959602968</c:v>
                </c:pt>
                <c:pt idx="32677">
                  <c:v>114.457763589508</c:v>
                </c:pt>
                <c:pt idx="32678">
                  <c:v>114.457496210633</c:v>
                </c:pt>
                <c:pt idx="32679">
                  <c:v>114.45743935457</c:v>
                </c:pt>
                <c:pt idx="32680">
                  <c:v>114.45737531788301</c:v>
                </c:pt>
                <c:pt idx="32681">
                  <c:v>114.45728791894101</c:v>
                </c:pt>
                <c:pt idx="32682">
                  <c:v>114.45722800399101</c:v>
                </c:pt>
                <c:pt idx="32683">
                  <c:v>114.457222251299</c:v>
                </c:pt>
                <c:pt idx="32684">
                  <c:v>114.457218554279</c:v>
                </c:pt>
                <c:pt idx="32685">
                  <c:v>114.457209038805</c:v>
                </c:pt>
                <c:pt idx="32686">
                  <c:v>114.457048961015</c:v>
                </c:pt>
                <c:pt idx="32687">
                  <c:v>114.457024106611</c:v>
                </c:pt>
                <c:pt idx="32688">
                  <c:v>114.456975903063</c:v>
                </c:pt>
                <c:pt idx="32689">
                  <c:v>114.456940341191</c:v>
                </c:pt>
                <c:pt idx="32690">
                  <c:v>114.45686882158</c:v>
                </c:pt>
                <c:pt idx="32691">
                  <c:v>114.45676684571301</c:v>
                </c:pt>
                <c:pt idx="32692">
                  <c:v>114.456532792739</c:v>
                </c:pt>
                <c:pt idx="32693">
                  <c:v>114.45650110332799</c:v>
                </c:pt>
                <c:pt idx="32694">
                  <c:v>114.45648627765</c:v>
                </c:pt>
                <c:pt idx="32695">
                  <c:v>114.456333907076</c:v>
                </c:pt>
                <c:pt idx="32696">
                  <c:v>114.45623743722</c:v>
                </c:pt>
                <c:pt idx="32697">
                  <c:v>114.45612503791</c:v>
                </c:pt>
                <c:pt idx="32698">
                  <c:v>114.455909871058</c:v>
                </c:pt>
                <c:pt idx="32699">
                  <c:v>114.455717085495</c:v>
                </c:pt>
                <c:pt idx="32700">
                  <c:v>114.4555841216</c:v>
                </c:pt>
                <c:pt idx="32701">
                  <c:v>114.455519335852</c:v>
                </c:pt>
                <c:pt idx="32702">
                  <c:v>114.45532186565001</c:v>
                </c:pt>
                <c:pt idx="32703">
                  <c:v>114.455273419821</c:v>
                </c:pt>
                <c:pt idx="32704">
                  <c:v>114.4550564563</c:v>
                </c:pt>
                <c:pt idx="32705">
                  <c:v>114.454896736023</c:v>
                </c:pt>
                <c:pt idx="32706">
                  <c:v>114.45441354435199</c:v>
                </c:pt>
                <c:pt idx="32707">
                  <c:v>114.454332764629</c:v>
                </c:pt>
                <c:pt idx="32708">
                  <c:v>114.45428858381899</c:v>
                </c:pt>
                <c:pt idx="32709">
                  <c:v>114.453836187737</c:v>
                </c:pt>
                <c:pt idx="32710">
                  <c:v>114.453748167329</c:v>
                </c:pt>
                <c:pt idx="32711">
                  <c:v>114.453731082104</c:v>
                </c:pt>
                <c:pt idx="32712">
                  <c:v>114.453190855326</c:v>
                </c:pt>
                <c:pt idx="32713">
                  <c:v>114.452803032213</c:v>
                </c:pt>
                <c:pt idx="32714">
                  <c:v>114.452801196641</c:v>
                </c:pt>
                <c:pt idx="32715">
                  <c:v>114.452433940302</c:v>
                </c:pt>
                <c:pt idx="32716">
                  <c:v>114.45243187109899</c:v>
                </c:pt>
                <c:pt idx="32717">
                  <c:v>114.45241574202601</c:v>
                </c:pt>
                <c:pt idx="32718">
                  <c:v>114.45206640379899</c:v>
                </c:pt>
                <c:pt idx="32719">
                  <c:v>114.451912994783</c:v>
                </c:pt>
                <c:pt idx="32720">
                  <c:v>114.451775492604</c:v>
                </c:pt>
                <c:pt idx="32721">
                  <c:v>114.451686187696</c:v>
                </c:pt>
                <c:pt idx="32722">
                  <c:v>114.451646365245</c:v>
                </c:pt>
                <c:pt idx="32723">
                  <c:v>114.451458633586</c:v>
                </c:pt>
                <c:pt idx="32724">
                  <c:v>114.450912678322</c:v>
                </c:pt>
                <c:pt idx="32725">
                  <c:v>114.450718536246</c:v>
                </c:pt>
                <c:pt idx="32726">
                  <c:v>114.450025714459</c:v>
                </c:pt>
                <c:pt idx="32727">
                  <c:v>114.449911844852</c:v>
                </c:pt>
                <c:pt idx="32728">
                  <c:v>114.44940549010001</c:v>
                </c:pt>
                <c:pt idx="32729">
                  <c:v>114.44866184228999</c:v>
                </c:pt>
                <c:pt idx="32730">
                  <c:v>114.448614002198</c:v>
                </c:pt>
                <c:pt idx="32731">
                  <c:v>114.447969182298</c:v>
                </c:pt>
                <c:pt idx="32732">
                  <c:v>114.447769534348</c:v>
                </c:pt>
                <c:pt idx="32733">
                  <c:v>114.446692687232</c:v>
                </c:pt>
                <c:pt idx="32734">
                  <c:v>114.446513194552</c:v>
                </c:pt>
                <c:pt idx="32735">
                  <c:v>114.44546346796901</c:v>
                </c:pt>
                <c:pt idx="32736">
                  <c:v>114.44486533228</c:v>
                </c:pt>
                <c:pt idx="32737">
                  <c:v>114.444697855672</c:v>
                </c:pt>
                <c:pt idx="32738">
                  <c:v>114.444492674416</c:v>
                </c:pt>
                <c:pt idx="32739">
                  <c:v>114.44391447780799</c:v>
                </c:pt>
                <c:pt idx="32740">
                  <c:v>114.44371200192001</c:v>
                </c:pt>
                <c:pt idx="32741">
                  <c:v>114.44368718535399</c:v>
                </c:pt>
                <c:pt idx="32742">
                  <c:v>114.443216670133</c:v>
                </c:pt>
                <c:pt idx="32743">
                  <c:v>114.443113060127</c:v>
                </c:pt>
                <c:pt idx="32744">
                  <c:v>114.442641486395</c:v>
                </c:pt>
                <c:pt idx="32745">
                  <c:v>114.442226279472</c:v>
                </c:pt>
                <c:pt idx="32746">
                  <c:v>114.442138594296</c:v>
                </c:pt>
                <c:pt idx="32747">
                  <c:v>114.442118553128</c:v>
                </c:pt>
                <c:pt idx="32748">
                  <c:v>114.441821449286</c:v>
                </c:pt>
                <c:pt idx="32749">
                  <c:v>114.44173974270799</c:v>
                </c:pt>
                <c:pt idx="32750">
                  <c:v>114.44133239197799</c:v>
                </c:pt>
                <c:pt idx="32751">
                  <c:v>114.440664785631</c:v>
                </c:pt>
                <c:pt idx="32752">
                  <c:v>114.44012838867501</c:v>
                </c:pt>
                <c:pt idx="32753">
                  <c:v>114.439726552886</c:v>
                </c:pt>
                <c:pt idx="32754">
                  <c:v>114.439655683477</c:v>
                </c:pt>
                <c:pt idx="32755">
                  <c:v>114.438898368982</c:v>
                </c:pt>
                <c:pt idx="32756">
                  <c:v>114.43864930063999</c:v>
                </c:pt>
                <c:pt idx="32757">
                  <c:v>114.437749741147</c:v>
                </c:pt>
                <c:pt idx="32758">
                  <c:v>114.437433058235</c:v>
                </c:pt>
                <c:pt idx="32759">
                  <c:v>114.437207021906</c:v>
                </c:pt>
                <c:pt idx="32760">
                  <c:v>114.436086738355</c:v>
                </c:pt>
                <c:pt idx="32761">
                  <c:v>114.43562653185499</c:v>
                </c:pt>
                <c:pt idx="32762">
                  <c:v>114.435348269773</c:v>
                </c:pt>
                <c:pt idx="32763">
                  <c:v>114.43526189868599</c:v>
                </c:pt>
                <c:pt idx="32764">
                  <c:v>114.435194051333</c:v>
                </c:pt>
                <c:pt idx="32765">
                  <c:v>114.43492224262999</c:v>
                </c:pt>
                <c:pt idx="32766">
                  <c:v>114.434712597442</c:v>
                </c:pt>
                <c:pt idx="32767">
                  <c:v>114.434604729775</c:v>
                </c:pt>
                <c:pt idx="32768">
                  <c:v>114.433956004336</c:v>
                </c:pt>
                <c:pt idx="32769">
                  <c:v>114.433375588225</c:v>
                </c:pt>
                <c:pt idx="32770">
                  <c:v>114.431125840904</c:v>
                </c:pt>
                <c:pt idx="32771">
                  <c:v>114.430658450903</c:v>
                </c:pt>
                <c:pt idx="32772">
                  <c:v>114.429989540401</c:v>
                </c:pt>
                <c:pt idx="32773">
                  <c:v>114.429962759955</c:v>
                </c:pt>
                <c:pt idx="32774">
                  <c:v>114.428171218014</c:v>
                </c:pt>
                <c:pt idx="32775">
                  <c:v>114.427562504279</c:v>
                </c:pt>
                <c:pt idx="32776">
                  <c:v>114.42662690716701</c:v>
                </c:pt>
                <c:pt idx="32777">
                  <c:v>114.426449873148</c:v>
                </c:pt>
                <c:pt idx="32778">
                  <c:v>114.42428642644199</c:v>
                </c:pt>
                <c:pt idx="32779">
                  <c:v>114.42406487468</c:v>
                </c:pt>
                <c:pt idx="32780">
                  <c:v>114.424035398434</c:v>
                </c:pt>
                <c:pt idx="32781">
                  <c:v>114.42383986376799</c:v>
                </c:pt>
                <c:pt idx="32782">
                  <c:v>114.421338782322</c:v>
                </c:pt>
                <c:pt idx="32783">
                  <c:v>114.420643696685</c:v>
                </c:pt>
                <c:pt idx="32784">
                  <c:v>114.420531534875</c:v>
                </c:pt>
                <c:pt idx="32785">
                  <c:v>114.42041444050901</c:v>
                </c:pt>
                <c:pt idx="32786">
                  <c:v>114.419680797677</c:v>
                </c:pt>
                <c:pt idx="32787">
                  <c:v>114.41844831426199</c:v>
                </c:pt>
                <c:pt idx="32788">
                  <c:v>114.41749855819501</c:v>
                </c:pt>
                <c:pt idx="32789">
                  <c:v>114.417224490298</c:v>
                </c:pt>
                <c:pt idx="32790">
                  <c:v>114.41690537671801</c:v>
                </c:pt>
                <c:pt idx="32791">
                  <c:v>114.416881152324</c:v>
                </c:pt>
                <c:pt idx="32792">
                  <c:v>114.416506640574</c:v>
                </c:pt>
                <c:pt idx="32793">
                  <c:v>114.41647556101999</c:v>
                </c:pt>
                <c:pt idx="32794">
                  <c:v>114.416391962121</c:v>
                </c:pt>
                <c:pt idx="32795">
                  <c:v>114.41607896059701</c:v>
                </c:pt>
                <c:pt idx="32796">
                  <c:v>114.416043339987</c:v>
                </c:pt>
                <c:pt idx="32797">
                  <c:v>114.415821227843</c:v>
                </c:pt>
                <c:pt idx="32798">
                  <c:v>114.41378402024699</c:v>
                </c:pt>
                <c:pt idx="32799">
                  <c:v>114.41362967404901</c:v>
                </c:pt>
                <c:pt idx="32800">
                  <c:v>114.411635022363</c:v>
                </c:pt>
                <c:pt idx="32801">
                  <c:v>114.410808864662</c:v>
                </c:pt>
                <c:pt idx="32802">
                  <c:v>114.40920181303299</c:v>
                </c:pt>
                <c:pt idx="32803">
                  <c:v>114.40909035291</c:v>
                </c:pt>
                <c:pt idx="32804">
                  <c:v>114.409046207811</c:v>
                </c:pt>
                <c:pt idx="32805">
                  <c:v>114.40855666327001</c:v>
                </c:pt>
                <c:pt idx="32806">
                  <c:v>114.407104627918</c:v>
                </c:pt>
                <c:pt idx="32807">
                  <c:v>114.4062263686</c:v>
                </c:pt>
                <c:pt idx="32808">
                  <c:v>114.40368649351601</c:v>
                </c:pt>
                <c:pt idx="32809">
                  <c:v>114.401980251834</c:v>
                </c:pt>
                <c:pt idx="32810">
                  <c:v>114.401156287917</c:v>
                </c:pt>
                <c:pt idx="32811">
                  <c:v>114.401033891754</c:v>
                </c:pt>
                <c:pt idx="32812">
                  <c:v>114.400277377704</c:v>
                </c:pt>
                <c:pt idx="32813">
                  <c:v>114.40011623429299</c:v>
                </c:pt>
                <c:pt idx="32814">
                  <c:v>114.39940057546001</c:v>
                </c:pt>
                <c:pt idx="32815">
                  <c:v>114.397852708306</c:v>
                </c:pt>
                <c:pt idx="32816">
                  <c:v>114.397335272411</c:v>
                </c:pt>
                <c:pt idx="32817">
                  <c:v>114.395195886491</c:v>
                </c:pt>
                <c:pt idx="32818">
                  <c:v>114.394949077316</c:v>
                </c:pt>
                <c:pt idx="32819">
                  <c:v>114.39490176741801</c:v>
                </c:pt>
                <c:pt idx="32820">
                  <c:v>114.394656312583</c:v>
                </c:pt>
                <c:pt idx="32821">
                  <c:v>114.393457654485</c:v>
                </c:pt>
                <c:pt idx="32822">
                  <c:v>114.391119362994</c:v>
                </c:pt>
                <c:pt idx="32823">
                  <c:v>114.38986877743901</c:v>
                </c:pt>
                <c:pt idx="32824">
                  <c:v>114.389560112479</c:v>
                </c:pt>
                <c:pt idx="32825">
                  <c:v>114.38896742847299</c:v>
                </c:pt>
                <c:pt idx="32826">
                  <c:v>114.388943121567</c:v>
                </c:pt>
                <c:pt idx="32827">
                  <c:v>114.387999851112</c:v>
                </c:pt>
                <c:pt idx="32828">
                  <c:v>114.38704782583299</c:v>
                </c:pt>
                <c:pt idx="32829">
                  <c:v>114.38588926345599</c:v>
                </c:pt>
                <c:pt idx="32830">
                  <c:v>114.385743096479</c:v>
                </c:pt>
                <c:pt idx="32831">
                  <c:v>114.383497612979</c:v>
                </c:pt>
                <c:pt idx="32832">
                  <c:v>114.38337282658</c:v>
                </c:pt>
                <c:pt idx="32833">
                  <c:v>114.383367973454</c:v>
                </c:pt>
                <c:pt idx="32834">
                  <c:v>114.382981500868</c:v>
                </c:pt>
                <c:pt idx="32835">
                  <c:v>114.382927558367</c:v>
                </c:pt>
                <c:pt idx="32836">
                  <c:v>114.382583022815</c:v>
                </c:pt>
                <c:pt idx="32837">
                  <c:v>114.38234248416001</c:v>
                </c:pt>
                <c:pt idx="32838">
                  <c:v>114.38203163214401</c:v>
                </c:pt>
                <c:pt idx="32839">
                  <c:v>114.381722849236</c:v>
                </c:pt>
                <c:pt idx="32840">
                  <c:v>114.381028603926</c:v>
                </c:pt>
                <c:pt idx="32841">
                  <c:v>114.379676891505</c:v>
                </c:pt>
                <c:pt idx="32842">
                  <c:v>114.379641020318</c:v>
                </c:pt>
                <c:pt idx="32843">
                  <c:v>114.37909034515999</c:v>
                </c:pt>
                <c:pt idx="32844">
                  <c:v>114.37857505513</c:v>
                </c:pt>
                <c:pt idx="32845">
                  <c:v>114.377659501981</c:v>
                </c:pt>
                <c:pt idx="32846">
                  <c:v>114.377576848792</c:v>
                </c:pt>
                <c:pt idx="32847">
                  <c:v>114.377535379273</c:v>
                </c:pt>
                <c:pt idx="32848">
                  <c:v>114.376141204098</c:v>
                </c:pt>
                <c:pt idx="32849">
                  <c:v>114.375568295395</c:v>
                </c:pt>
                <c:pt idx="32850">
                  <c:v>114.374650246892</c:v>
                </c:pt>
                <c:pt idx="32851">
                  <c:v>114.37367341673701</c:v>
                </c:pt>
                <c:pt idx="32852">
                  <c:v>114.372735267265</c:v>
                </c:pt>
                <c:pt idx="32853">
                  <c:v>114.37262143140499</c:v>
                </c:pt>
                <c:pt idx="32854">
                  <c:v>114.371939212762</c:v>
                </c:pt>
                <c:pt idx="32855">
                  <c:v>114.37003023238</c:v>
                </c:pt>
                <c:pt idx="32856">
                  <c:v>114.366106582011</c:v>
                </c:pt>
                <c:pt idx="32857">
                  <c:v>114.36589857311201</c:v>
                </c:pt>
                <c:pt idx="32858">
                  <c:v>114.36459034729999</c:v>
                </c:pt>
                <c:pt idx="32859">
                  <c:v>114.361788093162</c:v>
                </c:pt>
                <c:pt idx="32860">
                  <c:v>114.358602515337</c:v>
                </c:pt>
                <c:pt idx="32861">
                  <c:v>114.35788113691601</c:v>
                </c:pt>
                <c:pt idx="32862">
                  <c:v>114.356694311813</c:v>
                </c:pt>
                <c:pt idx="32863">
                  <c:v>114.354405734512</c:v>
                </c:pt>
                <c:pt idx="32864">
                  <c:v>114.352364710831</c:v>
                </c:pt>
                <c:pt idx="32865">
                  <c:v>114.35179842897401</c:v>
                </c:pt>
                <c:pt idx="32866">
                  <c:v>114.349714586031</c:v>
                </c:pt>
                <c:pt idx="32867">
                  <c:v>114.348011146239</c:v>
                </c:pt>
                <c:pt idx="32868">
                  <c:v>114.34722242328201</c:v>
                </c:pt>
                <c:pt idx="32869">
                  <c:v>114.345116731102</c:v>
                </c:pt>
                <c:pt idx="32870">
                  <c:v>114.345099417063</c:v>
                </c:pt>
                <c:pt idx="32871">
                  <c:v>114.34289995192501</c:v>
                </c:pt>
                <c:pt idx="32872">
                  <c:v>114.342166334507</c:v>
                </c:pt>
                <c:pt idx="32873">
                  <c:v>114.34110538047101</c:v>
                </c:pt>
                <c:pt idx="32874">
                  <c:v>114.340878548437</c:v>
                </c:pt>
                <c:pt idx="32875">
                  <c:v>114.336245335835</c:v>
                </c:pt>
                <c:pt idx="32876">
                  <c:v>114.334037631557</c:v>
                </c:pt>
                <c:pt idx="32877">
                  <c:v>114.33336949271499</c:v>
                </c:pt>
                <c:pt idx="32878">
                  <c:v>114.332629175278</c:v>
                </c:pt>
                <c:pt idx="32879">
                  <c:v>114.33237028391601</c:v>
                </c:pt>
                <c:pt idx="32880">
                  <c:v>114.331960388347</c:v>
                </c:pt>
                <c:pt idx="32881">
                  <c:v>114.33163615995601</c:v>
                </c:pt>
                <c:pt idx="32882">
                  <c:v>114.331150378079</c:v>
                </c:pt>
                <c:pt idx="32883">
                  <c:v>114.330633792143</c:v>
                </c:pt>
                <c:pt idx="32884">
                  <c:v>114.330416496281</c:v>
                </c:pt>
                <c:pt idx="32885">
                  <c:v>114.330189948623</c:v>
                </c:pt>
                <c:pt idx="32886">
                  <c:v>114.33014589582299</c:v>
                </c:pt>
                <c:pt idx="32887">
                  <c:v>114.329193050971</c:v>
                </c:pt>
                <c:pt idx="32888">
                  <c:v>114.329175641991</c:v>
                </c:pt>
                <c:pt idx="32889">
                  <c:v>114.329034400979</c:v>
                </c:pt>
                <c:pt idx="32890">
                  <c:v>114.32883361749199</c:v>
                </c:pt>
                <c:pt idx="32891">
                  <c:v>114.328815040791</c:v>
                </c:pt>
                <c:pt idx="32892">
                  <c:v>114.328639507297</c:v>
                </c:pt>
                <c:pt idx="32893">
                  <c:v>114.327995283635</c:v>
                </c:pt>
                <c:pt idx="32894">
                  <c:v>114.32734289218</c:v>
                </c:pt>
                <c:pt idx="32895">
                  <c:v>114.326083281245</c:v>
                </c:pt>
                <c:pt idx="32896">
                  <c:v>114.325659245411</c:v>
                </c:pt>
                <c:pt idx="32897">
                  <c:v>114.325313011408</c:v>
                </c:pt>
                <c:pt idx="32898">
                  <c:v>114.32524027823401</c:v>
                </c:pt>
                <c:pt idx="32899">
                  <c:v>114.32456631618901</c:v>
                </c:pt>
                <c:pt idx="32900">
                  <c:v>114.324334390746</c:v>
                </c:pt>
                <c:pt idx="32901">
                  <c:v>114.324275759299</c:v>
                </c:pt>
                <c:pt idx="32902">
                  <c:v>114.324206873598</c:v>
                </c:pt>
                <c:pt idx="32903">
                  <c:v>114.32412975990999</c:v>
                </c:pt>
                <c:pt idx="32904">
                  <c:v>114.323782779852</c:v>
                </c:pt>
                <c:pt idx="32905">
                  <c:v>114.32321739017399</c:v>
                </c:pt>
                <c:pt idx="32906">
                  <c:v>114.32239921588599</c:v>
                </c:pt>
                <c:pt idx="32907">
                  <c:v>114.32151528174199</c:v>
                </c:pt>
                <c:pt idx="32908">
                  <c:v>114.321312232813</c:v>
                </c:pt>
                <c:pt idx="32909">
                  <c:v>114.321254458898</c:v>
                </c:pt>
                <c:pt idx="32910">
                  <c:v>114.320878992346</c:v>
                </c:pt>
                <c:pt idx="32911">
                  <c:v>114.320530903559</c:v>
                </c:pt>
                <c:pt idx="32912">
                  <c:v>114.320163654821</c:v>
                </c:pt>
                <c:pt idx="32913">
                  <c:v>114.319748785138</c:v>
                </c:pt>
                <c:pt idx="32914">
                  <c:v>114.31828065213401</c:v>
                </c:pt>
                <c:pt idx="32915">
                  <c:v>114.318250356985</c:v>
                </c:pt>
                <c:pt idx="32916">
                  <c:v>114.318195441783</c:v>
                </c:pt>
                <c:pt idx="32917">
                  <c:v>114.317971532288</c:v>
                </c:pt>
                <c:pt idx="32918">
                  <c:v>114.317825792741</c:v>
                </c:pt>
                <c:pt idx="32919">
                  <c:v>114.317326708587</c:v>
                </c:pt>
                <c:pt idx="32920">
                  <c:v>114.31726000870999</c:v>
                </c:pt>
                <c:pt idx="32921">
                  <c:v>114.317050959265</c:v>
                </c:pt>
                <c:pt idx="32922">
                  <c:v>114.316807921356</c:v>
                </c:pt>
                <c:pt idx="32923">
                  <c:v>114.316593744792</c:v>
                </c:pt>
                <c:pt idx="32924">
                  <c:v>114.31639844593499</c:v>
                </c:pt>
                <c:pt idx="32925">
                  <c:v>114.316076295126</c:v>
                </c:pt>
                <c:pt idx="32926">
                  <c:v>114.31596684088299</c:v>
                </c:pt>
                <c:pt idx="32927">
                  <c:v>114.31564631095</c:v>
                </c:pt>
                <c:pt idx="32928">
                  <c:v>114.314752212296</c:v>
                </c:pt>
                <c:pt idx="32929">
                  <c:v>114.314486464975</c:v>
                </c:pt>
                <c:pt idx="32930">
                  <c:v>114.31425953692801</c:v>
                </c:pt>
                <c:pt idx="32931">
                  <c:v>114.314161711613</c:v>
                </c:pt>
                <c:pt idx="32932">
                  <c:v>114.313739019728</c:v>
                </c:pt>
                <c:pt idx="32933">
                  <c:v>114.313520759588</c:v>
                </c:pt>
                <c:pt idx="32934">
                  <c:v>114.313257437033</c:v>
                </c:pt>
                <c:pt idx="32935">
                  <c:v>114.313126395021</c:v>
                </c:pt>
                <c:pt idx="32936">
                  <c:v>114.3130245916</c:v>
                </c:pt>
                <c:pt idx="32937">
                  <c:v>114.312897671633</c:v>
                </c:pt>
                <c:pt idx="32938">
                  <c:v>114.31260483271799</c:v>
                </c:pt>
                <c:pt idx="32939">
                  <c:v>114.312424790329</c:v>
                </c:pt>
                <c:pt idx="32940">
                  <c:v>114.31241086597799</c:v>
                </c:pt>
                <c:pt idx="32941">
                  <c:v>114.31238419340499</c:v>
                </c:pt>
                <c:pt idx="32942">
                  <c:v>114.312284020969</c:v>
                </c:pt>
                <c:pt idx="32943">
                  <c:v>114.312176788325</c:v>
                </c:pt>
                <c:pt idx="32944">
                  <c:v>114.31214667240501</c:v>
                </c:pt>
                <c:pt idx="32945">
                  <c:v>114.312085849396</c:v>
                </c:pt>
                <c:pt idx="32946">
                  <c:v>114.312053517509</c:v>
                </c:pt>
                <c:pt idx="32947">
                  <c:v>114.311712965182</c:v>
                </c:pt>
                <c:pt idx="32948">
                  <c:v>114.31155861928799</c:v>
                </c:pt>
                <c:pt idx="32949">
                  <c:v>114.311377162838</c:v>
                </c:pt>
                <c:pt idx="32950">
                  <c:v>114.311312728427</c:v>
                </c:pt>
                <c:pt idx="32951">
                  <c:v>114.31125564781</c:v>
                </c:pt>
                <c:pt idx="32952">
                  <c:v>114.311125771867</c:v>
                </c:pt>
                <c:pt idx="32953">
                  <c:v>114.310891460147</c:v>
                </c:pt>
                <c:pt idx="32954">
                  <c:v>114.31084072687101</c:v>
                </c:pt>
                <c:pt idx="32955">
                  <c:v>114.310807506195</c:v>
                </c:pt>
                <c:pt idx="32956">
                  <c:v>114.31072452059399</c:v>
                </c:pt>
                <c:pt idx="32957">
                  <c:v>114.31046944222101</c:v>
                </c:pt>
                <c:pt idx="32958">
                  <c:v>114.31042109999299</c:v>
                </c:pt>
                <c:pt idx="32959">
                  <c:v>114.30998008838399</c:v>
                </c:pt>
                <c:pt idx="32960">
                  <c:v>114.30995670511599</c:v>
                </c:pt>
                <c:pt idx="32961">
                  <c:v>114.309843835008</c:v>
                </c:pt>
                <c:pt idx="32962">
                  <c:v>114.30969796394901</c:v>
                </c:pt>
                <c:pt idx="32963">
                  <c:v>114.30967164337299</c:v>
                </c:pt>
                <c:pt idx="32964">
                  <c:v>114.309592159579</c:v>
                </c:pt>
                <c:pt idx="32965">
                  <c:v>114.30953209310501</c:v>
                </c:pt>
                <c:pt idx="32966">
                  <c:v>114.30939718611801</c:v>
                </c:pt>
                <c:pt idx="32967">
                  <c:v>114.309323737044</c:v>
                </c:pt>
                <c:pt idx="32968">
                  <c:v>114.309305745128</c:v>
                </c:pt>
                <c:pt idx="32969">
                  <c:v>114.30923744231499</c:v>
                </c:pt>
                <c:pt idx="32970">
                  <c:v>114.309199794213</c:v>
                </c:pt>
                <c:pt idx="32971">
                  <c:v>114.308984242233</c:v>
                </c:pt>
                <c:pt idx="32972">
                  <c:v>114.308921356513</c:v>
                </c:pt>
                <c:pt idx="32973">
                  <c:v>114.308876439602</c:v>
                </c:pt>
                <c:pt idx="32974">
                  <c:v>114.308867652575</c:v>
                </c:pt>
                <c:pt idx="32975">
                  <c:v>114.308796217199</c:v>
                </c:pt>
                <c:pt idx="32976">
                  <c:v>114.308492488124</c:v>
                </c:pt>
                <c:pt idx="32977">
                  <c:v>114.308481754696</c:v>
                </c:pt>
                <c:pt idx="32978">
                  <c:v>114.30845376909799</c:v>
                </c:pt>
                <c:pt idx="32979">
                  <c:v>114.308211913319</c:v>
                </c:pt>
                <c:pt idx="32980">
                  <c:v>114.307636780556</c:v>
                </c:pt>
                <c:pt idx="32981">
                  <c:v>114.307543100316</c:v>
                </c:pt>
                <c:pt idx="32982">
                  <c:v>114.30752617990299</c:v>
                </c:pt>
                <c:pt idx="32983">
                  <c:v>114.30743524747101</c:v>
                </c:pt>
                <c:pt idx="32984">
                  <c:v>114.307407964308</c:v>
                </c:pt>
                <c:pt idx="32985">
                  <c:v>114.307369332972</c:v>
                </c:pt>
                <c:pt idx="32986">
                  <c:v>114.307033809255</c:v>
                </c:pt>
                <c:pt idx="32987">
                  <c:v>114.30695108621001</c:v>
                </c:pt>
                <c:pt idx="32988">
                  <c:v>114.306922316385</c:v>
                </c:pt>
                <c:pt idx="32989">
                  <c:v>114.306838804187</c:v>
                </c:pt>
                <c:pt idx="32990">
                  <c:v>114.306408200253</c:v>
                </c:pt>
                <c:pt idx="32991">
                  <c:v>114.30613259094299</c:v>
                </c:pt>
                <c:pt idx="32992">
                  <c:v>114.306118774777</c:v>
                </c:pt>
                <c:pt idx="32993">
                  <c:v>114.306027222962</c:v>
                </c:pt>
                <c:pt idx="32994">
                  <c:v>114.305874228796</c:v>
                </c:pt>
                <c:pt idx="32995">
                  <c:v>114.305670232496</c:v>
                </c:pt>
                <c:pt idx="32996">
                  <c:v>114.305512293053</c:v>
                </c:pt>
                <c:pt idx="32997">
                  <c:v>114.305472055797</c:v>
                </c:pt>
                <c:pt idx="32998">
                  <c:v>114.305383137467</c:v>
                </c:pt>
                <c:pt idx="32999">
                  <c:v>114.305181157492</c:v>
                </c:pt>
                <c:pt idx="33000">
                  <c:v>114.30516105205</c:v>
                </c:pt>
                <c:pt idx="33001">
                  <c:v>114.305023517149</c:v>
                </c:pt>
                <c:pt idx="33002">
                  <c:v>114.304799198827</c:v>
                </c:pt>
                <c:pt idx="33003">
                  <c:v>114.30460844237599</c:v>
                </c:pt>
                <c:pt idx="33004">
                  <c:v>114.304573863993</c:v>
                </c:pt>
                <c:pt idx="33005">
                  <c:v>114.304288764698</c:v>
                </c:pt>
                <c:pt idx="33006">
                  <c:v>114.304196617703</c:v>
                </c:pt>
                <c:pt idx="33007">
                  <c:v>114.304120601346</c:v>
                </c:pt>
                <c:pt idx="33008">
                  <c:v>114.304027615617</c:v>
                </c:pt>
                <c:pt idx="33009">
                  <c:v>114.303588038966</c:v>
                </c:pt>
                <c:pt idx="33010">
                  <c:v>114.30355703419001</c:v>
                </c:pt>
                <c:pt idx="33011">
                  <c:v>114.30343404388999</c:v>
                </c:pt>
                <c:pt idx="33012">
                  <c:v>114.303140080811</c:v>
                </c:pt>
                <c:pt idx="33013">
                  <c:v>114.303122876074</c:v>
                </c:pt>
                <c:pt idx="33014">
                  <c:v>114.302970777292</c:v>
                </c:pt>
                <c:pt idx="33015">
                  <c:v>114.302726604764</c:v>
                </c:pt>
                <c:pt idx="33016">
                  <c:v>114.30254303081399</c:v>
                </c:pt>
                <c:pt idx="33017">
                  <c:v>114.30232331764699</c:v>
                </c:pt>
                <c:pt idx="33018">
                  <c:v>114.30210126849001</c:v>
                </c:pt>
                <c:pt idx="33019">
                  <c:v>114.30206777941</c:v>
                </c:pt>
                <c:pt idx="33020">
                  <c:v>114.301802789102</c:v>
                </c:pt>
                <c:pt idx="33021">
                  <c:v>114.301763457767</c:v>
                </c:pt>
                <c:pt idx="33022">
                  <c:v>114.301757329504</c:v>
                </c:pt>
                <c:pt idx="33023">
                  <c:v>114.30172606322</c:v>
                </c:pt>
                <c:pt idx="33024">
                  <c:v>114.301633930574</c:v>
                </c:pt>
                <c:pt idx="33025">
                  <c:v>114.301461780084</c:v>
                </c:pt>
                <c:pt idx="33026">
                  <c:v>114.301445755252</c:v>
                </c:pt>
                <c:pt idx="33027">
                  <c:v>114.30143935865399</c:v>
                </c:pt>
                <c:pt idx="33028">
                  <c:v>114.301362056611</c:v>
                </c:pt>
                <c:pt idx="33029">
                  <c:v>114.30133931351099</c:v>
                </c:pt>
                <c:pt idx="33030">
                  <c:v>114.30124426876201</c:v>
                </c:pt>
                <c:pt idx="33031">
                  <c:v>114.301230320668</c:v>
                </c:pt>
                <c:pt idx="33032">
                  <c:v>114.30101504037501</c:v>
                </c:pt>
                <c:pt idx="33033">
                  <c:v>114.300351588853</c:v>
                </c:pt>
                <c:pt idx="33034">
                  <c:v>114.300320831004</c:v>
                </c:pt>
                <c:pt idx="33035">
                  <c:v>114.300291549134</c:v>
                </c:pt>
                <c:pt idx="33036">
                  <c:v>114.300251096762</c:v>
                </c:pt>
                <c:pt idx="33037">
                  <c:v>114.30016377638501</c:v>
                </c:pt>
                <c:pt idx="33038">
                  <c:v>114.30005594172501</c:v>
                </c:pt>
                <c:pt idx="33039">
                  <c:v>114.29981434662</c:v>
                </c:pt>
                <c:pt idx="33040">
                  <c:v>114.299774612078</c:v>
                </c:pt>
                <c:pt idx="33041">
                  <c:v>114.29961424453499</c:v>
                </c:pt>
                <c:pt idx="33042">
                  <c:v>114.29954905304</c:v>
                </c:pt>
                <c:pt idx="33043">
                  <c:v>114.29953625711801</c:v>
                </c:pt>
                <c:pt idx="33044">
                  <c:v>114.299514070801</c:v>
                </c:pt>
                <c:pt idx="33045">
                  <c:v>114.29940286486401</c:v>
                </c:pt>
                <c:pt idx="33046">
                  <c:v>114.299357095969</c:v>
                </c:pt>
                <c:pt idx="33047">
                  <c:v>114.29927467437</c:v>
                </c:pt>
                <c:pt idx="33048">
                  <c:v>114.299117988715</c:v>
                </c:pt>
                <c:pt idx="33049">
                  <c:v>114.299089331985</c:v>
                </c:pt>
                <c:pt idx="33050">
                  <c:v>114.299029736275</c:v>
                </c:pt>
                <c:pt idx="33051">
                  <c:v>114.298858434751</c:v>
                </c:pt>
                <c:pt idx="33052">
                  <c:v>114.298856555566</c:v>
                </c:pt>
                <c:pt idx="33053">
                  <c:v>114.29877576723899</c:v>
                </c:pt>
                <c:pt idx="33054">
                  <c:v>114.298717707501</c:v>
                </c:pt>
                <c:pt idx="33055">
                  <c:v>114.298689308284</c:v>
                </c:pt>
                <c:pt idx="33056">
                  <c:v>114.298662435122</c:v>
                </c:pt>
                <c:pt idx="33057">
                  <c:v>114.298588030712</c:v>
                </c:pt>
                <c:pt idx="33058">
                  <c:v>114.298477105446</c:v>
                </c:pt>
                <c:pt idx="33059">
                  <c:v>114.298451930645</c:v>
                </c:pt>
                <c:pt idx="33060">
                  <c:v>114.29844486470201</c:v>
                </c:pt>
                <c:pt idx="33061">
                  <c:v>114.29823350691299</c:v>
                </c:pt>
                <c:pt idx="33062">
                  <c:v>114.298163346884</c:v>
                </c:pt>
                <c:pt idx="33063">
                  <c:v>114.29782386344399</c:v>
                </c:pt>
                <c:pt idx="33064">
                  <c:v>114.29766954156</c:v>
                </c:pt>
                <c:pt idx="33065">
                  <c:v>114.297658575794</c:v>
                </c:pt>
                <c:pt idx="33066">
                  <c:v>114.297636562901</c:v>
                </c:pt>
                <c:pt idx="33067">
                  <c:v>114.29757793518699</c:v>
                </c:pt>
                <c:pt idx="33068">
                  <c:v>114.29740874928</c:v>
                </c:pt>
                <c:pt idx="33069">
                  <c:v>114.29738805482</c:v>
                </c:pt>
                <c:pt idx="33070">
                  <c:v>114.29733599348199</c:v>
                </c:pt>
                <c:pt idx="33071">
                  <c:v>114.297217153693</c:v>
                </c:pt>
                <c:pt idx="33072">
                  <c:v>114.297189753197</c:v>
                </c:pt>
                <c:pt idx="33073">
                  <c:v>114.29716276412201</c:v>
                </c:pt>
                <c:pt idx="33074">
                  <c:v>114.297149322861</c:v>
                </c:pt>
                <c:pt idx="33075">
                  <c:v>114.297135219206</c:v>
                </c:pt>
                <c:pt idx="33076">
                  <c:v>114.297034610201</c:v>
                </c:pt>
                <c:pt idx="33077">
                  <c:v>114.29702312780201</c:v>
                </c:pt>
                <c:pt idx="33078">
                  <c:v>114.296940192729</c:v>
                </c:pt>
                <c:pt idx="33079">
                  <c:v>114.29680049784101</c:v>
                </c:pt>
                <c:pt idx="33080">
                  <c:v>114.29673579215201</c:v>
                </c:pt>
                <c:pt idx="33081">
                  <c:v>114.296705302961</c:v>
                </c:pt>
                <c:pt idx="33082">
                  <c:v>114.296674346629</c:v>
                </c:pt>
                <c:pt idx="33083">
                  <c:v>114.29657857604199</c:v>
                </c:pt>
                <c:pt idx="33084">
                  <c:v>114.296491816209</c:v>
                </c:pt>
                <c:pt idx="33085">
                  <c:v>114.29647337951801</c:v>
                </c:pt>
                <c:pt idx="33086">
                  <c:v>114.296044338174</c:v>
                </c:pt>
                <c:pt idx="33087">
                  <c:v>114.29591256195199</c:v>
                </c:pt>
                <c:pt idx="33088">
                  <c:v>114.295865673351</c:v>
                </c:pt>
                <c:pt idx="33089">
                  <c:v>114.295760536057</c:v>
                </c:pt>
                <c:pt idx="33090">
                  <c:v>114.295735995051</c:v>
                </c:pt>
                <c:pt idx="33091">
                  <c:v>114.29567239264399</c:v>
                </c:pt>
                <c:pt idx="33092">
                  <c:v>114.295530773374</c:v>
                </c:pt>
                <c:pt idx="33093">
                  <c:v>114.295523821606</c:v>
                </c:pt>
                <c:pt idx="33094">
                  <c:v>114.29549090494601</c:v>
                </c:pt>
                <c:pt idx="33095">
                  <c:v>114.295487620754</c:v>
                </c:pt>
                <c:pt idx="33096">
                  <c:v>114.295405418241</c:v>
                </c:pt>
                <c:pt idx="33097">
                  <c:v>114.295387236615</c:v>
                </c:pt>
                <c:pt idx="33098">
                  <c:v>114.295355453822</c:v>
                </c:pt>
                <c:pt idx="33099">
                  <c:v>114.295315445051</c:v>
                </c:pt>
                <c:pt idx="33100">
                  <c:v>114.295225219228</c:v>
                </c:pt>
                <c:pt idx="33101">
                  <c:v>114.294802700696</c:v>
                </c:pt>
                <c:pt idx="33102">
                  <c:v>114.29476915988</c:v>
                </c:pt>
                <c:pt idx="33103">
                  <c:v>114.29475510945601</c:v>
                </c:pt>
                <c:pt idx="33104">
                  <c:v>114.29452847909501</c:v>
                </c:pt>
                <c:pt idx="33105">
                  <c:v>114.294449143268</c:v>
                </c:pt>
                <c:pt idx="33106">
                  <c:v>114.294345396385</c:v>
                </c:pt>
                <c:pt idx="33107">
                  <c:v>114.294260150268</c:v>
                </c:pt>
                <c:pt idx="33108">
                  <c:v>114.29413838676</c:v>
                </c:pt>
                <c:pt idx="33109">
                  <c:v>114.29411375879999</c:v>
                </c:pt>
                <c:pt idx="33110">
                  <c:v>114.293998494536</c:v>
                </c:pt>
                <c:pt idx="33111">
                  <c:v>114.29396386000001</c:v>
                </c:pt>
                <c:pt idx="33112">
                  <c:v>114.293940002939</c:v>
                </c:pt>
                <c:pt idx="33113">
                  <c:v>114.293889673843</c:v>
                </c:pt>
                <c:pt idx="33114">
                  <c:v>114.293853956408</c:v>
                </c:pt>
                <c:pt idx="33115">
                  <c:v>114.293710949271</c:v>
                </c:pt>
                <c:pt idx="33116">
                  <c:v>114.293584001413</c:v>
                </c:pt>
                <c:pt idx="33117">
                  <c:v>114.293490708951</c:v>
                </c:pt>
                <c:pt idx="33118">
                  <c:v>114.29346218680099</c:v>
                </c:pt>
                <c:pt idx="33119">
                  <c:v>114.293322320577</c:v>
                </c:pt>
                <c:pt idx="33120">
                  <c:v>114.293246270933</c:v>
                </c:pt>
                <c:pt idx="33121">
                  <c:v>114.293186906968</c:v>
                </c:pt>
                <c:pt idx="33122">
                  <c:v>114.293161680666</c:v>
                </c:pt>
                <c:pt idx="33123">
                  <c:v>114.293103223914</c:v>
                </c:pt>
                <c:pt idx="33124">
                  <c:v>114.293099428316</c:v>
                </c:pt>
                <c:pt idx="33125">
                  <c:v>114.29305079666101</c:v>
                </c:pt>
                <c:pt idx="33126">
                  <c:v>114.29276070885901</c:v>
                </c:pt>
                <c:pt idx="33127">
                  <c:v>114.292735068094</c:v>
                </c:pt>
                <c:pt idx="33128">
                  <c:v>114.29271236759099</c:v>
                </c:pt>
                <c:pt idx="33129">
                  <c:v>114.292637561974</c:v>
                </c:pt>
                <c:pt idx="33130">
                  <c:v>114.29249598889</c:v>
                </c:pt>
                <c:pt idx="33131">
                  <c:v>114.292360224017</c:v>
                </c:pt>
                <c:pt idx="33132">
                  <c:v>114.292223477287</c:v>
                </c:pt>
                <c:pt idx="33133">
                  <c:v>114.292214180824</c:v>
                </c:pt>
                <c:pt idx="33134">
                  <c:v>114.29214327107501</c:v>
                </c:pt>
                <c:pt idx="33135">
                  <c:v>114.292103770322</c:v>
                </c:pt>
                <c:pt idx="33136">
                  <c:v>114.292065762547</c:v>
                </c:pt>
                <c:pt idx="33137">
                  <c:v>114.292057729258</c:v>
                </c:pt>
                <c:pt idx="33138">
                  <c:v>114.291988498316</c:v>
                </c:pt>
                <c:pt idx="33139">
                  <c:v>114.291899575179</c:v>
                </c:pt>
                <c:pt idx="33140">
                  <c:v>114.29189599404501</c:v>
                </c:pt>
                <c:pt idx="33141">
                  <c:v>114.291872119926</c:v>
                </c:pt>
                <c:pt idx="33142">
                  <c:v>114.291792809269</c:v>
                </c:pt>
                <c:pt idx="33143">
                  <c:v>114.29176467580599</c:v>
                </c:pt>
                <c:pt idx="33144">
                  <c:v>114.29173524153499</c:v>
                </c:pt>
                <c:pt idx="33145">
                  <c:v>114.291695336874</c:v>
                </c:pt>
                <c:pt idx="33146">
                  <c:v>114.291632879357</c:v>
                </c:pt>
                <c:pt idx="33147">
                  <c:v>114.291618013541</c:v>
                </c:pt>
                <c:pt idx="33148">
                  <c:v>114.291488948459</c:v>
                </c:pt>
                <c:pt idx="33149">
                  <c:v>114.291219492365</c:v>
                </c:pt>
                <c:pt idx="33150">
                  <c:v>114.291208842172</c:v>
                </c:pt>
                <c:pt idx="33151">
                  <c:v>114.29109692543101</c:v>
                </c:pt>
                <c:pt idx="33152">
                  <c:v>114.291092317928</c:v>
                </c:pt>
                <c:pt idx="33153">
                  <c:v>114.29105171827</c:v>
                </c:pt>
                <c:pt idx="33154">
                  <c:v>114.291021069878</c:v>
                </c:pt>
                <c:pt idx="33155">
                  <c:v>114.290988938835</c:v>
                </c:pt>
                <c:pt idx="33156">
                  <c:v>114.290872385892</c:v>
                </c:pt>
                <c:pt idx="33157">
                  <c:v>114.29063448622099</c:v>
                </c:pt>
                <c:pt idx="33158">
                  <c:v>114.290629976974</c:v>
                </c:pt>
                <c:pt idx="33159">
                  <c:v>114.290575375619</c:v>
                </c:pt>
                <c:pt idx="33160">
                  <c:v>114.290535062616</c:v>
                </c:pt>
                <c:pt idx="33161">
                  <c:v>114.29049371008701</c:v>
                </c:pt>
                <c:pt idx="33162">
                  <c:v>114.290467535852</c:v>
                </c:pt>
                <c:pt idx="33163">
                  <c:v>114.29032343599</c:v>
                </c:pt>
                <c:pt idx="33164">
                  <c:v>114.29022270267301</c:v>
                </c:pt>
                <c:pt idx="33165">
                  <c:v>114.290142879545</c:v>
                </c:pt>
                <c:pt idx="33166">
                  <c:v>114.29006934260499</c:v>
                </c:pt>
                <c:pt idx="33167">
                  <c:v>114.28991006743399</c:v>
                </c:pt>
                <c:pt idx="33168">
                  <c:v>114.289906211797</c:v>
                </c:pt>
                <c:pt idx="33169">
                  <c:v>114.289744233566</c:v>
                </c:pt>
                <c:pt idx="33170">
                  <c:v>114.289577184677</c:v>
                </c:pt>
                <c:pt idx="33171">
                  <c:v>114.289550209512</c:v>
                </c:pt>
                <c:pt idx="33172">
                  <c:v>114.289508627366</c:v>
                </c:pt>
                <c:pt idx="33173">
                  <c:v>114.289467322089</c:v>
                </c:pt>
                <c:pt idx="33174">
                  <c:v>114.28936407101099</c:v>
                </c:pt>
                <c:pt idx="33175">
                  <c:v>114.289205315039</c:v>
                </c:pt>
                <c:pt idx="33176">
                  <c:v>114.289188644001</c:v>
                </c:pt>
                <c:pt idx="33177">
                  <c:v>114.28916325714501</c:v>
                </c:pt>
                <c:pt idx="33178">
                  <c:v>114.289079827224</c:v>
                </c:pt>
                <c:pt idx="33179">
                  <c:v>114.289054161495</c:v>
                </c:pt>
                <c:pt idx="33180">
                  <c:v>114.28903463241301</c:v>
                </c:pt>
                <c:pt idx="33181">
                  <c:v>114.28896623125399</c:v>
                </c:pt>
                <c:pt idx="33182">
                  <c:v>114.28891148663701</c:v>
                </c:pt>
                <c:pt idx="33183">
                  <c:v>114.288565619137</c:v>
                </c:pt>
                <c:pt idx="33184">
                  <c:v>114.288278428022</c:v>
                </c:pt>
                <c:pt idx="33185">
                  <c:v>114.288276845794</c:v>
                </c:pt>
                <c:pt idx="33186">
                  <c:v>114.288184463702</c:v>
                </c:pt>
                <c:pt idx="33187">
                  <c:v>114.288121693401</c:v>
                </c:pt>
                <c:pt idx="33188">
                  <c:v>114.288086031143</c:v>
                </c:pt>
                <c:pt idx="33189">
                  <c:v>114.288006892761</c:v>
                </c:pt>
                <c:pt idx="33190">
                  <c:v>114.287980716129</c:v>
                </c:pt>
                <c:pt idx="33191">
                  <c:v>114.28784736942001</c:v>
                </c:pt>
                <c:pt idx="33192">
                  <c:v>114.287614680544</c:v>
                </c:pt>
                <c:pt idx="33193">
                  <c:v>114.28761224797</c:v>
                </c:pt>
                <c:pt idx="33194">
                  <c:v>114.287326354808</c:v>
                </c:pt>
                <c:pt idx="33195">
                  <c:v>114.28722320836999</c:v>
                </c:pt>
                <c:pt idx="33196">
                  <c:v>114.286968795097</c:v>
                </c:pt>
                <c:pt idx="33197">
                  <c:v>114.286966620499</c:v>
                </c:pt>
                <c:pt idx="33198">
                  <c:v>114.28694736374599</c:v>
                </c:pt>
                <c:pt idx="33199">
                  <c:v>114.28691279173199</c:v>
                </c:pt>
                <c:pt idx="33200">
                  <c:v>114.286835825282</c:v>
                </c:pt>
                <c:pt idx="33201">
                  <c:v>114.286643091367</c:v>
                </c:pt>
                <c:pt idx="33202">
                  <c:v>114.286565419491</c:v>
                </c:pt>
                <c:pt idx="33203">
                  <c:v>114.28653572608199</c:v>
                </c:pt>
                <c:pt idx="33204">
                  <c:v>114.28652027614601</c:v>
                </c:pt>
                <c:pt idx="33205">
                  <c:v>114.28643098348201</c:v>
                </c:pt>
                <c:pt idx="33206">
                  <c:v>114.286366658592</c:v>
                </c:pt>
                <c:pt idx="33207">
                  <c:v>114.286115765657</c:v>
                </c:pt>
                <c:pt idx="33208">
                  <c:v>114.28601304947099</c:v>
                </c:pt>
                <c:pt idx="33209">
                  <c:v>114.285857205502</c:v>
                </c:pt>
                <c:pt idx="33210">
                  <c:v>114.285792817912</c:v>
                </c:pt>
                <c:pt idx="33211">
                  <c:v>114.28567032463</c:v>
                </c:pt>
                <c:pt idx="33212">
                  <c:v>114.285641531588</c:v>
                </c:pt>
                <c:pt idx="33213">
                  <c:v>114.285557647838</c:v>
                </c:pt>
                <c:pt idx="33214">
                  <c:v>114.28551605747001</c:v>
                </c:pt>
                <c:pt idx="33215">
                  <c:v>114.285468644801</c:v>
                </c:pt>
                <c:pt idx="33216">
                  <c:v>114.285401315028</c:v>
                </c:pt>
                <c:pt idx="33217">
                  <c:v>114.285373020896</c:v>
                </c:pt>
                <c:pt idx="33218">
                  <c:v>114.285343656789</c:v>
                </c:pt>
                <c:pt idx="33219">
                  <c:v>114.285328836422</c:v>
                </c:pt>
                <c:pt idx="33220">
                  <c:v>114.28508090038</c:v>
                </c:pt>
                <c:pt idx="33221">
                  <c:v>114.284910378357</c:v>
                </c:pt>
                <c:pt idx="33222">
                  <c:v>114.28478662419</c:v>
                </c:pt>
                <c:pt idx="33223">
                  <c:v>114.284785091773</c:v>
                </c:pt>
                <c:pt idx="33224">
                  <c:v>114.28478285535699</c:v>
                </c:pt>
                <c:pt idx="33225">
                  <c:v>114.284767013852</c:v>
                </c:pt>
                <c:pt idx="33226">
                  <c:v>114.284766119861</c:v>
                </c:pt>
                <c:pt idx="33227">
                  <c:v>114.28468894670701</c:v>
                </c:pt>
                <c:pt idx="33228">
                  <c:v>114.284429321094</c:v>
                </c:pt>
                <c:pt idx="33229">
                  <c:v>114.284413506435</c:v>
                </c:pt>
                <c:pt idx="33230">
                  <c:v>114.284368391584</c:v>
                </c:pt>
                <c:pt idx="33231">
                  <c:v>114.28433057010901</c:v>
                </c:pt>
                <c:pt idx="33232">
                  <c:v>114.28420812439499</c:v>
                </c:pt>
                <c:pt idx="33233">
                  <c:v>114.284198692671</c:v>
                </c:pt>
                <c:pt idx="33234">
                  <c:v>114.284150789695</c:v>
                </c:pt>
                <c:pt idx="33235">
                  <c:v>114.28405116233399</c:v>
                </c:pt>
                <c:pt idx="33236">
                  <c:v>114.283960135435</c:v>
                </c:pt>
                <c:pt idx="33237">
                  <c:v>114.283935680036</c:v>
                </c:pt>
                <c:pt idx="33238">
                  <c:v>114.28369963040601</c:v>
                </c:pt>
                <c:pt idx="33239">
                  <c:v>114.283498420008</c:v>
                </c:pt>
                <c:pt idx="33240">
                  <c:v>114.283402149216</c:v>
                </c:pt>
                <c:pt idx="33241">
                  <c:v>114.283228263853</c:v>
                </c:pt>
                <c:pt idx="33242">
                  <c:v>114.283194731405</c:v>
                </c:pt>
                <c:pt idx="33243">
                  <c:v>114.283165665216</c:v>
                </c:pt>
                <c:pt idx="33244">
                  <c:v>114.283098512827</c:v>
                </c:pt>
                <c:pt idx="33245">
                  <c:v>114.283087237451</c:v>
                </c:pt>
                <c:pt idx="33246">
                  <c:v>114.283034985673</c:v>
                </c:pt>
                <c:pt idx="33247">
                  <c:v>114.28291712022001</c:v>
                </c:pt>
                <c:pt idx="33248">
                  <c:v>114.28280658465501</c:v>
                </c:pt>
                <c:pt idx="33249">
                  <c:v>114.28271586076301</c:v>
                </c:pt>
                <c:pt idx="33250">
                  <c:v>114.28270114030499</c:v>
                </c:pt>
                <c:pt idx="33251">
                  <c:v>114.282583806285</c:v>
                </c:pt>
                <c:pt idx="33252">
                  <c:v>114.282580069045</c:v>
                </c:pt>
                <c:pt idx="33253">
                  <c:v>114.28248246248501</c:v>
                </c:pt>
                <c:pt idx="33254">
                  <c:v>114.282001252481</c:v>
                </c:pt>
                <c:pt idx="33255">
                  <c:v>114.281959774608</c:v>
                </c:pt>
                <c:pt idx="33256">
                  <c:v>114.281858200733</c:v>
                </c:pt>
                <c:pt idx="33257">
                  <c:v>114.281811290037</c:v>
                </c:pt>
                <c:pt idx="33258">
                  <c:v>114.28153893322801</c:v>
                </c:pt>
                <c:pt idx="33259">
                  <c:v>114.28141631925</c:v>
                </c:pt>
                <c:pt idx="33260">
                  <c:v>114.28091280384299</c:v>
                </c:pt>
                <c:pt idx="33261">
                  <c:v>114.280912503457</c:v>
                </c:pt>
                <c:pt idx="33262">
                  <c:v>114.280837393201</c:v>
                </c:pt>
                <c:pt idx="33263">
                  <c:v>114.28071088615199</c:v>
                </c:pt>
                <c:pt idx="33264">
                  <c:v>114.280610691218</c:v>
                </c:pt>
                <c:pt idx="33265">
                  <c:v>114.28038549974499</c:v>
                </c:pt>
                <c:pt idx="33266">
                  <c:v>114.280013788467</c:v>
                </c:pt>
                <c:pt idx="33267">
                  <c:v>114.279751849684</c:v>
                </c:pt>
                <c:pt idx="33268">
                  <c:v>114.279695086149</c:v>
                </c:pt>
                <c:pt idx="33269">
                  <c:v>114.279621407609</c:v>
                </c:pt>
                <c:pt idx="33270">
                  <c:v>114.27945708000701</c:v>
                </c:pt>
                <c:pt idx="33271">
                  <c:v>114.279351515808</c:v>
                </c:pt>
                <c:pt idx="33272">
                  <c:v>114.27930440159901</c:v>
                </c:pt>
                <c:pt idx="33273">
                  <c:v>114.279276849656</c:v>
                </c:pt>
                <c:pt idx="33274">
                  <c:v>114.27914912172101</c:v>
                </c:pt>
                <c:pt idx="33275">
                  <c:v>114.278844257933</c:v>
                </c:pt>
                <c:pt idx="33276">
                  <c:v>114.27863407341501</c:v>
                </c:pt>
                <c:pt idx="33277">
                  <c:v>114.278555219588</c:v>
                </c:pt>
                <c:pt idx="33278">
                  <c:v>114.27845075918</c:v>
                </c:pt>
                <c:pt idx="33279">
                  <c:v>114.278396912288</c:v>
                </c:pt>
                <c:pt idx="33280">
                  <c:v>114.278392196006</c:v>
                </c:pt>
                <c:pt idx="33281">
                  <c:v>114.278351834944</c:v>
                </c:pt>
                <c:pt idx="33282">
                  <c:v>114.278329461632</c:v>
                </c:pt>
                <c:pt idx="33283">
                  <c:v>114.27832048349499</c:v>
                </c:pt>
                <c:pt idx="33284">
                  <c:v>114.278246052228</c:v>
                </c:pt>
                <c:pt idx="33285">
                  <c:v>114.278239634982</c:v>
                </c:pt>
                <c:pt idx="33286">
                  <c:v>114.278212592998</c:v>
                </c:pt>
                <c:pt idx="33287">
                  <c:v>114.27770434331001</c:v>
                </c:pt>
                <c:pt idx="33288">
                  <c:v>114.277650584087</c:v>
                </c:pt>
                <c:pt idx="33289">
                  <c:v>114.277522145482</c:v>
                </c:pt>
                <c:pt idx="33290">
                  <c:v>114.277513667832</c:v>
                </c:pt>
                <c:pt idx="33291">
                  <c:v>114.27713568506699</c:v>
                </c:pt>
                <c:pt idx="33292">
                  <c:v>114.277098645207</c:v>
                </c:pt>
                <c:pt idx="33293">
                  <c:v>114.277030870677</c:v>
                </c:pt>
                <c:pt idx="33294">
                  <c:v>114.276889107198</c:v>
                </c:pt>
                <c:pt idx="33295">
                  <c:v>114.276849736796</c:v>
                </c:pt>
                <c:pt idx="33296">
                  <c:v>114.276847136813</c:v>
                </c:pt>
                <c:pt idx="33297">
                  <c:v>114.276802823362</c:v>
                </c:pt>
                <c:pt idx="33298">
                  <c:v>114.27678634084501</c:v>
                </c:pt>
                <c:pt idx="33299">
                  <c:v>114.27672994403299</c:v>
                </c:pt>
                <c:pt idx="33300">
                  <c:v>114.276683604895</c:v>
                </c:pt>
                <c:pt idx="33301">
                  <c:v>114.276494358313</c:v>
                </c:pt>
                <c:pt idx="33302">
                  <c:v>114.276431767137</c:v>
                </c:pt>
                <c:pt idx="33303">
                  <c:v>114.276370799562</c:v>
                </c:pt>
                <c:pt idx="33304">
                  <c:v>114.276342928503</c:v>
                </c:pt>
                <c:pt idx="33305">
                  <c:v>114.276316509758</c:v>
                </c:pt>
                <c:pt idx="33306">
                  <c:v>114.276146299629</c:v>
                </c:pt>
                <c:pt idx="33307">
                  <c:v>114.27612913323</c:v>
                </c:pt>
                <c:pt idx="33308">
                  <c:v>114.276008836917</c:v>
                </c:pt>
                <c:pt idx="33309">
                  <c:v>114.275852416086</c:v>
                </c:pt>
                <c:pt idx="33310">
                  <c:v>114.275770800487</c:v>
                </c:pt>
                <c:pt idx="33311">
                  <c:v>114.275673864582</c:v>
                </c:pt>
                <c:pt idx="33312">
                  <c:v>114.275375882795</c:v>
                </c:pt>
                <c:pt idx="33313">
                  <c:v>114.275307748431</c:v>
                </c:pt>
                <c:pt idx="33314">
                  <c:v>114.27530540246499</c:v>
                </c:pt>
                <c:pt idx="33315">
                  <c:v>114.27524582906599</c:v>
                </c:pt>
                <c:pt idx="33316">
                  <c:v>114.275207513079</c:v>
                </c:pt>
                <c:pt idx="33317">
                  <c:v>114.275161650066</c:v>
                </c:pt>
                <c:pt idx="33318">
                  <c:v>114.275146730796</c:v>
                </c:pt>
                <c:pt idx="33319">
                  <c:v>114.275125284803</c:v>
                </c:pt>
                <c:pt idx="33320">
                  <c:v>114.275095857666</c:v>
                </c:pt>
                <c:pt idx="33321">
                  <c:v>114.274852169624</c:v>
                </c:pt>
                <c:pt idx="33322">
                  <c:v>114.274763292644</c:v>
                </c:pt>
                <c:pt idx="33323">
                  <c:v>114.27467814726199</c:v>
                </c:pt>
                <c:pt idx="33324">
                  <c:v>114.27467343184099</c:v>
                </c:pt>
                <c:pt idx="33325">
                  <c:v>114.27427750821199</c:v>
                </c:pt>
                <c:pt idx="33326">
                  <c:v>114.27426610713</c:v>
                </c:pt>
                <c:pt idx="33327">
                  <c:v>114.273932356725</c:v>
                </c:pt>
                <c:pt idx="33328">
                  <c:v>114.273929073619</c:v>
                </c:pt>
                <c:pt idx="33329">
                  <c:v>114.27389775704</c:v>
                </c:pt>
                <c:pt idx="33330">
                  <c:v>114.273873992641</c:v>
                </c:pt>
                <c:pt idx="33331">
                  <c:v>114.273777157672</c:v>
                </c:pt>
                <c:pt idx="33332">
                  <c:v>114.27372186999899</c:v>
                </c:pt>
                <c:pt idx="33333">
                  <c:v>114.273483453946</c:v>
                </c:pt>
                <c:pt idx="33334">
                  <c:v>114.273456588572</c:v>
                </c:pt>
                <c:pt idx="33335">
                  <c:v>114.273428544361</c:v>
                </c:pt>
                <c:pt idx="33336">
                  <c:v>114.27325206370899</c:v>
                </c:pt>
                <c:pt idx="33337">
                  <c:v>114.27313333994</c:v>
                </c:pt>
                <c:pt idx="33338">
                  <c:v>114.272849095583</c:v>
                </c:pt>
                <c:pt idx="33339">
                  <c:v>114.272835441864</c:v>
                </c:pt>
                <c:pt idx="33340">
                  <c:v>114.272806252637</c:v>
                </c:pt>
                <c:pt idx="33341">
                  <c:v>114.272774382547</c:v>
                </c:pt>
                <c:pt idx="33342">
                  <c:v>114.272641848235</c:v>
                </c:pt>
                <c:pt idx="33343">
                  <c:v>114.27253733545299</c:v>
                </c:pt>
                <c:pt idx="33344">
                  <c:v>114.272464606396</c:v>
                </c:pt>
                <c:pt idx="33345">
                  <c:v>114.27238585243499</c:v>
                </c:pt>
                <c:pt idx="33346">
                  <c:v>114.272332876608</c:v>
                </c:pt>
                <c:pt idx="33347">
                  <c:v>114.272318831051</c:v>
                </c:pt>
                <c:pt idx="33348">
                  <c:v>114.27222163646501</c:v>
                </c:pt>
                <c:pt idx="33349">
                  <c:v>114.272127125908</c:v>
                </c:pt>
                <c:pt idx="33350">
                  <c:v>114.272047024964</c:v>
                </c:pt>
                <c:pt idx="33351">
                  <c:v>114.27198310810201</c:v>
                </c:pt>
                <c:pt idx="33352">
                  <c:v>114.271882655821</c:v>
                </c:pt>
                <c:pt idx="33353">
                  <c:v>114.27176664647099</c:v>
                </c:pt>
                <c:pt idx="33354">
                  <c:v>114.271764833516</c:v>
                </c:pt>
                <c:pt idx="33355">
                  <c:v>114.271519403551</c:v>
                </c:pt>
                <c:pt idx="33356">
                  <c:v>114.2712975691</c:v>
                </c:pt>
                <c:pt idx="33357">
                  <c:v>114.271286125998</c:v>
                </c:pt>
                <c:pt idx="33358">
                  <c:v>114.270983353503</c:v>
                </c:pt>
                <c:pt idx="33359">
                  <c:v>114.27093791797699</c:v>
                </c:pt>
                <c:pt idx="33360">
                  <c:v>114.270769546436</c:v>
                </c:pt>
                <c:pt idx="33361">
                  <c:v>114.27075901921501</c:v>
                </c:pt>
                <c:pt idx="33362">
                  <c:v>114.27068549215799</c:v>
                </c:pt>
                <c:pt idx="33363">
                  <c:v>114.270488964799</c:v>
                </c:pt>
                <c:pt idx="33364">
                  <c:v>114.270463321238</c:v>
                </c:pt>
                <c:pt idx="33365">
                  <c:v>114.270387302714</c:v>
                </c:pt>
                <c:pt idx="33366">
                  <c:v>114.270344306483</c:v>
                </c:pt>
                <c:pt idx="33367">
                  <c:v>114.270249607225</c:v>
                </c:pt>
                <c:pt idx="33368">
                  <c:v>114.270217753743</c:v>
                </c:pt>
                <c:pt idx="33369">
                  <c:v>114.270201148669</c:v>
                </c:pt>
                <c:pt idx="33370">
                  <c:v>114.27011174181</c:v>
                </c:pt>
                <c:pt idx="33371">
                  <c:v>114.269872861916</c:v>
                </c:pt>
                <c:pt idx="33372">
                  <c:v>114.269663461026</c:v>
                </c:pt>
                <c:pt idx="33373">
                  <c:v>114.269446030636</c:v>
                </c:pt>
                <c:pt idx="33374">
                  <c:v>114.26938165390899</c:v>
                </c:pt>
                <c:pt idx="33375">
                  <c:v>114.269268735136</c:v>
                </c:pt>
                <c:pt idx="33376">
                  <c:v>114.269199820751</c:v>
                </c:pt>
                <c:pt idx="33377">
                  <c:v>114.269122875382</c:v>
                </c:pt>
                <c:pt idx="33378">
                  <c:v>114.269062514048</c:v>
                </c:pt>
                <c:pt idx="33379">
                  <c:v>114.269036885399</c:v>
                </c:pt>
                <c:pt idx="33380">
                  <c:v>114.26901010832</c:v>
                </c:pt>
                <c:pt idx="33381">
                  <c:v>114.268974617197</c:v>
                </c:pt>
                <c:pt idx="33382">
                  <c:v>114.268957055219</c:v>
                </c:pt>
                <c:pt idx="33383">
                  <c:v>114.26881137237601</c:v>
                </c:pt>
                <c:pt idx="33384">
                  <c:v>114.268800287205</c:v>
                </c:pt>
                <c:pt idx="33385">
                  <c:v>114.268778773495</c:v>
                </c:pt>
                <c:pt idx="33386">
                  <c:v>114.268587902215</c:v>
                </c:pt>
                <c:pt idx="33387">
                  <c:v>114.26857084712501</c:v>
                </c:pt>
                <c:pt idx="33388">
                  <c:v>114.268379866819</c:v>
                </c:pt>
                <c:pt idx="33389">
                  <c:v>114.26833136085899</c:v>
                </c:pt>
                <c:pt idx="33390">
                  <c:v>114.268305156526</c:v>
                </c:pt>
                <c:pt idx="33391">
                  <c:v>114.268161894287</c:v>
                </c:pt>
                <c:pt idx="33392">
                  <c:v>114.26811363237501</c:v>
                </c:pt>
                <c:pt idx="33393">
                  <c:v>114.26801575260799</c:v>
                </c:pt>
                <c:pt idx="33394">
                  <c:v>114.267940548929</c:v>
                </c:pt>
                <c:pt idx="33395">
                  <c:v>114.26773721200099</c:v>
                </c:pt>
                <c:pt idx="33396">
                  <c:v>114.267719046854</c:v>
                </c:pt>
                <c:pt idx="33397">
                  <c:v>114.267478428045</c:v>
                </c:pt>
                <c:pt idx="33398">
                  <c:v>114.267362456246</c:v>
                </c:pt>
                <c:pt idx="33399">
                  <c:v>114.267317526054</c:v>
                </c:pt>
                <c:pt idx="33400">
                  <c:v>114.26722876361301</c:v>
                </c:pt>
                <c:pt idx="33401">
                  <c:v>114.267199008758</c:v>
                </c:pt>
                <c:pt idx="33402">
                  <c:v>114.267101176067</c:v>
                </c:pt>
                <c:pt idx="33403">
                  <c:v>114.267005045036</c:v>
                </c:pt>
                <c:pt idx="33404">
                  <c:v>114.266871228364</c:v>
                </c:pt>
                <c:pt idx="33405">
                  <c:v>114.26683002252599</c:v>
                </c:pt>
                <c:pt idx="33406">
                  <c:v>114.266732735006</c:v>
                </c:pt>
                <c:pt idx="33407">
                  <c:v>114.266492812324</c:v>
                </c:pt>
                <c:pt idx="33408">
                  <c:v>114.266433241256</c:v>
                </c:pt>
                <c:pt idx="33409">
                  <c:v>114.26606376348801</c:v>
                </c:pt>
                <c:pt idx="33410">
                  <c:v>114.266021241625</c:v>
                </c:pt>
                <c:pt idx="33411">
                  <c:v>114.26553248566501</c:v>
                </c:pt>
                <c:pt idx="33412">
                  <c:v>114.265395961428</c:v>
                </c:pt>
                <c:pt idx="33413">
                  <c:v>114.265378573671</c:v>
                </c:pt>
                <c:pt idx="33414">
                  <c:v>114.26513869872601</c:v>
                </c:pt>
                <c:pt idx="33415">
                  <c:v>114.264913896373</c:v>
                </c:pt>
                <c:pt idx="33416">
                  <c:v>114.26483275018001</c:v>
                </c:pt>
                <c:pt idx="33417">
                  <c:v>114.26467333684</c:v>
                </c:pt>
                <c:pt idx="33418">
                  <c:v>114.264464771813</c:v>
                </c:pt>
                <c:pt idx="33419">
                  <c:v>114.264373826857</c:v>
                </c:pt>
                <c:pt idx="33420">
                  <c:v>114.264193613259</c:v>
                </c:pt>
                <c:pt idx="33421">
                  <c:v>114.264182269101</c:v>
                </c:pt>
                <c:pt idx="33422">
                  <c:v>114.263894373895</c:v>
                </c:pt>
                <c:pt idx="33423">
                  <c:v>114.26387044710199</c:v>
                </c:pt>
                <c:pt idx="33424">
                  <c:v>114.263856397159</c:v>
                </c:pt>
                <c:pt idx="33425">
                  <c:v>114.26381338004801</c:v>
                </c:pt>
                <c:pt idx="33426">
                  <c:v>114.263633631792</c:v>
                </c:pt>
                <c:pt idx="33427">
                  <c:v>114.2635939283</c:v>
                </c:pt>
                <c:pt idx="33428">
                  <c:v>114.263447460371</c:v>
                </c:pt>
                <c:pt idx="33429">
                  <c:v>114.26332688332</c:v>
                </c:pt>
                <c:pt idx="33430">
                  <c:v>114.26320177641399</c:v>
                </c:pt>
                <c:pt idx="33431">
                  <c:v>114.263100256222</c:v>
                </c:pt>
                <c:pt idx="33432">
                  <c:v>114.263079661712</c:v>
                </c:pt>
                <c:pt idx="33433">
                  <c:v>114.263055198855</c:v>
                </c:pt>
                <c:pt idx="33434">
                  <c:v>114.262876732423</c:v>
                </c:pt>
                <c:pt idx="33435">
                  <c:v>114.26249620530101</c:v>
                </c:pt>
                <c:pt idx="33436">
                  <c:v>114.262316614429</c:v>
                </c:pt>
                <c:pt idx="33437">
                  <c:v>114.262302074643</c:v>
                </c:pt>
                <c:pt idx="33438">
                  <c:v>114.261666206884</c:v>
                </c:pt>
                <c:pt idx="33439">
                  <c:v>114.261559751189</c:v>
                </c:pt>
                <c:pt idx="33440">
                  <c:v>114.261351964577</c:v>
                </c:pt>
                <c:pt idx="33441">
                  <c:v>114.261186063715</c:v>
                </c:pt>
                <c:pt idx="33442">
                  <c:v>114.26114465261099</c:v>
                </c:pt>
                <c:pt idx="33443">
                  <c:v>114.261074224504</c:v>
                </c:pt>
                <c:pt idx="33444">
                  <c:v>114.26092266969199</c:v>
                </c:pt>
                <c:pt idx="33445">
                  <c:v>114.260854152769</c:v>
                </c:pt>
                <c:pt idx="33446">
                  <c:v>114.260624553086</c:v>
                </c:pt>
                <c:pt idx="33447">
                  <c:v>114.260574205843</c:v>
                </c:pt>
                <c:pt idx="33448">
                  <c:v>114.260509570503</c:v>
                </c:pt>
                <c:pt idx="33449">
                  <c:v>114.26042407244999</c:v>
                </c:pt>
                <c:pt idx="33450">
                  <c:v>114.26002210202699</c:v>
                </c:pt>
                <c:pt idx="33451">
                  <c:v>114.25966716420901</c:v>
                </c:pt>
                <c:pt idx="33452">
                  <c:v>114.259568809755</c:v>
                </c:pt>
                <c:pt idx="33453">
                  <c:v>114.259492675166</c:v>
                </c:pt>
                <c:pt idx="33454">
                  <c:v>114.25944049482401</c:v>
                </c:pt>
                <c:pt idx="33455">
                  <c:v>114.259227820569</c:v>
                </c:pt>
                <c:pt idx="33456">
                  <c:v>114.25912475261499</c:v>
                </c:pt>
                <c:pt idx="33457">
                  <c:v>114.259032845449</c:v>
                </c:pt>
                <c:pt idx="33458">
                  <c:v>114.258890697753</c:v>
                </c:pt>
                <c:pt idx="33459">
                  <c:v>114.258709440375</c:v>
                </c:pt>
                <c:pt idx="33460">
                  <c:v>114.258215024758</c:v>
                </c:pt>
                <c:pt idx="33461">
                  <c:v>114.258014861608</c:v>
                </c:pt>
                <c:pt idx="33462">
                  <c:v>114.257989063685</c:v>
                </c:pt>
                <c:pt idx="33463">
                  <c:v>114.25796454688999</c:v>
                </c:pt>
                <c:pt idx="33464">
                  <c:v>114.257956974344</c:v>
                </c:pt>
                <c:pt idx="33465">
                  <c:v>114.257610920741</c:v>
                </c:pt>
                <c:pt idx="33466">
                  <c:v>114.257405603889</c:v>
                </c:pt>
                <c:pt idx="33467">
                  <c:v>114.257273780701</c:v>
                </c:pt>
                <c:pt idx="33468">
                  <c:v>114.257147948285</c:v>
                </c:pt>
                <c:pt idx="33469">
                  <c:v>114.25704752336399</c:v>
                </c:pt>
                <c:pt idx="33470">
                  <c:v>114.256819766595</c:v>
                </c:pt>
                <c:pt idx="33471">
                  <c:v>114.25678680571301</c:v>
                </c:pt>
                <c:pt idx="33472">
                  <c:v>114.25675968786</c:v>
                </c:pt>
                <c:pt idx="33473">
                  <c:v>114.256750718183</c:v>
                </c:pt>
                <c:pt idx="33474">
                  <c:v>114.256688432275</c:v>
                </c:pt>
                <c:pt idx="33475">
                  <c:v>114.25655959727899</c:v>
                </c:pt>
                <c:pt idx="33476">
                  <c:v>114.256505607394</c:v>
                </c:pt>
                <c:pt idx="33477">
                  <c:v>114.25647179492699</c:v>
                </c:pt>
                <c:pt idx="33478">
                  <c:v>114.256298507517</c:v>
                </c:pt>
                <c:pt idx="33479">
                  <c:v>114.256046116059</c:v>
                </c:pt>
                <c:pt idx="33480">
                  <c:v>114.255814322698</c:v>
                </c:pt>
                <c:pt idx="33481">
                  <c:v>114.25570038581699</c:v>
                </c:pt>
                <c:pt idx="33482">
                  <c:v>114.255441758986</c:v>
                </c:pt>
                <c:pt idx="33483">
                  <c:v>114.255307521514</c:v>
                </c:pt>
                <c:pt idx="33484">
                  <c:v>114.255179391274</c:v>
                </c:pt>
                <c:pt idx="33485">
                  <c:v>114.255019834362</c:v>
                </c:pt>
                <c:pt idx="33486">
                  <c:v>114.254921803063</c:v>
                </c:pt>
                <c:pt idx="33487">
                  <c:v>114.254908704147</c:v>
                </c:pt>
                <c:pt idx="33488">
                  <c:v>114.25450897762801</c:v>
                </c:pt>
                <c:pt idx="33489">
                  <c:v>114.25439520498</c:v>
                </c:pt>
                <c:pt idx="33490">
                  <c:v>114.254070381247</c:v>
                </c:pt>
                <c:pt idx="33491">
                  <c:v>114.253947819346</c:v>
                </c:pt>
                <c:pt idx="33492">
                  <c:v>114.253807507286</c:v>
                </c:pt>
                <c:pt idx="33493">
                  <c:v>114.25379254540699</c:v>
                </c:pt>
                <c:pt idx="33494">
                  <c:v>114.253377346409</c:v>
                </c:pt>
                <c:pt idx="33495">
                  <c:v>114.253244019508</c:v>
                </c:pt>
                <c:pt idx="33496">
                  <c:v>114.253219286648</c:v>
                </c:pt>
                <c:pt idx="33497">
                  <c:v>114.25318970177899</c:v>
                </c:pt>
                <c:pt idx="33498">
                  <c:v>114.25308847431501</c:v>
                </c:pt>
                <c:pt idx="33499">
                  <c:v>114.252856627226</c:v>
                </c:pt>
                <c:pt idx="33500">
                  <c:v>114.252670599805</c:v>
                </c:pt>
                <c:pt idx="33501">
                  <c:v>114.252555207089</c:v>
                </c:pt>
                <c:pt idx="33502">
                  <c:v>114.25217327022099</c:v>
                </c:pt>
                <c:pt idx="33503">
                  <c:v>114.25175085327901</c:v>
                </c:pt>
                <c:pt idx="33504">
                  <c:v>114.251730768935</c:v>
                </c:pt>
                <c:pt idx="33505">
                  <c:v>114.251609956952</c:v>
                </c:pt>
                <c:pt idx="33506">
                  <c:v>114.25132882826099</c:v>
                </c:pt>
                <c:pt idx="33507">
                  <c:v>114.25110675332</c:v>
                </c:pt>
                <c:pt idx="33508">
                  <c:v>114.251081952936</c:v>
                </c:pt>
                <c:pt idx="33509">
                  <c:v>114.251062497796</c:v>
                </c:pt>
                <c:pt idx="33510">
                  <c:v>114.250992980851</c:v>
                </c:pt>
                <c:pt idx="33511">
                  <c:v>114.25088111172499</c:v>
                </c:pt>
                <c:pt idx="33512">
                  <c:v>114.250586045707</c:v>
                </c:pt>
                <c:pt idx="33513">
                  <c:v>114.25038847778001</c:v>
                </c:pt>
                <c:pt idx="33514">
                  <c:v>114.25015166646899</c:v>
                </c:pt>
                <c:pt idx="33515">
                  <c:v>114.250134346615</c:v>
                </c:pt>
                <c:pt idx="33516">
                  <c:v>114.25002855859</c:v>
                </c:pt>
                <c:pt idx="33517">
                  <c:v>114.25001028961501</c:v>
                </c:pt>
                <c:pt idx="33518">
                  <c:v>114.24992799147</c:v>
                </c:pt>
                <c:pt idx="33519">
                  <c:v>114.249774078424</c:v>
                </c:pt>
                <c:pt idx="33520">
                  <c:v>114.24975782147099</c:v>
                </c:pt>
                <c:pt idx="33521">
                  <c:v>114.249586695988</c:v>
                </c:pt>
                <c:pt idx="33522">
                  <c:v>114.249560726769</c:v>
                </c:pt>
                <c:pt idx="33523">
                  <c:v>114.249445918307</c:v>
                </c:pt>
                <c:pt idx="33524">
                  <c:v>114.249423639941</c:v>
                </c:pt>
                <c:pt idx="33525">
                  <c:v>114.24942094695</c:v>
                </c:pt>
                <c:pt idx="33526">
                  <c:v>114.24940438575</c:v>
                </c:pt>
                <c:pt idx="33527">
                  <c:v>114.249186157734</c:v>
                </c:pt>
                <c:pt idx="33528">
                  <c:v>114.249051654621</c:v>
                </c:pt>
                <c:pt idx="33529">
                  <c:v>114.24903109512501</c:v>
                </c:pt>
                <c:pt idx="33530">
                  <c:v>114.249007005542</c:v>
                </c:pt>
                <c:pt idx="33531">
                  <c:v>114.248931784061</c:v>
                </c:pt>
                <c:pt idx="33532">
                  <c:v>114.248834993665</c:v>
                </c:pt>
                <c:pt idx="33533">
                  <c:v>114.248662826471</c:v>
                </c:pt>
                <c:pt idx="33534">
                  <c:v>114.248526988815</c:v>
                </c:pt>
                <c:pt idx="33535">
                  <c:v>114.248465804793</c:v>
                </c:pt>
                <c:pt idx="33536">
                  <c:v>114.24844897881999</c:v>
                </c:pt>
                <c:pt idx="33537">
                  <c:v>114.248443295714</c:v>
                </c:pt>
                <c:pt idx="33538">
                  <c:v>114.248429303931</c:v>
                </c:pt>
                <c:pt idx="33539">
                  <c:v>114.248388654482</c:v>
                </c:pt>
                <c:pt idx="33540">
                  <c:v>114.24820492107099</c:v>
                </c:pt>
                <c:pt idx="33541">
                  <c:v>114.24791941883301</c:v>
                </c:pt>
                <c:pt idx="33542">
                  <c:v>114.24768930328101</c:v>
                </c:pt>
                <c:pt idx="33543">
                  <c:v>114.247623453671</c:v>
                </c:pt>
                <c:pt idx="33544">
                  <c:v>114.247539368929</c:v>
                </c:pt>
                <c:pt idx="33545">
                  <c:v>114.246964671703</c:v>
                </c:pt>
                <c:pt idx="33546">
                  <c:v>114.24684951793201</c:v>
                </c:pt>
                <c:pt idx="33547">
                  <c:v>114.246501979276</c:v>
                </c:pt>
                <c:pt idx="33548">
                  <c:v>114.24644644478001</c:v>
                </c:pt>
                <c:pt idx="33549">
                  <c:v>114.246314075876</c:v>
                </c:pt>
                <c:pt idx="33550">
                  <c:v>114.245611735124</c:v>
                </c:pt>
                <c:pt idx="33551">
                  <c:v>114.24552854677999</c:v>
                </c:pt>
                <c:pt idx="33552">
                  <c:v>114.245348558418</c:v>
                </c:pt>
                <c:pt idx="33553">
                  <c:v>114.24529981682301</c:v>
                </c:pt>
                <c:pt idx="33554">
                  <c:v>114.245097023325</c:v>
                </c:pt>
                <c:pt idx="33555">
                  <c:v>114.24488288395101</c:v>
                </c:pt>
                <c:pt idx="33556">
                  <c:v>114.243953257827</c:v>
                </c:pt>
                <c:pt idx="33557">
                  <c:v>114.243875843266</c:v>
                </c:pt>
                <c:pt idx="33558">
                  <c:v>114.24386823975701</c:v>
                </c:pt>
                <c:pt idx="33559">
                  <c:v>114.24320027538</c:v>
                </c:pt>
                <c:pt idx="33560">
                  <c:v>114.243049192154</c:v>
                </c:pt>
                <c:pt idx="33561">
                  <c:v>114.242866297753</c:v>
                </c:pt>
                <c:pt idx="33562">
                  <c:v>114.24278154014399</c:v>
                </c:pt>
                <c:pt idx="33563">
                  <c:v>114.24275115101101</c:v>
                </c:pt>
                <c:pt idx="33564">
                  <c:v>114.242490456802</c:v>
                </c:pt>
                <c:pt idx="33565">
                  <c:v>114.242330395891</c:v>
                </c:pt>
                <c:pt idx="33566">
                  <c:v>114.24230173583599</c:v>
                </c:pt>
                <c:pt idx="33567">
                  <c:v>114.24194637347399</c:v>
                </c:pt>
                <c:pt idx="33568">
                  <c:v>114.241596615069</c:v>
                </c:pt>
                <c:pt idx="33569">
                  <c:v>114.241066814607</c:v>
                </c:pt>
                <c:pt idx="33570">
                  <c:v>114.240957032753</c:v>
                </c:pt>
                <c:pt idx="33571">
                  <c:v>114.240899901071</c:v>
                </c:pt>
                <c:pt idx="33572">
                  <c:v>114.240850475258</c:v>
                </c:pt>
                <c:pt idx="33573">
                  <c:v>114.240635044775</c:v>
                </c:pt>
                <c:pt idx="33574">
                  <c:v>114.240378749294</c:v>
                </c:pt>
                <c:pt idx="33575">
                  <c:v>114.240011224561</c:v>
                </c:pt>
                <c:pt idx="33576">
                  <c:v>114.240008830935</c:v>
                </c:pt>
                <c:pt idx="33577">
                  <c:v>114.239967367688</c:v>
                </c:pt>
                <c:pt idx="33578">
                  <c:v>114.23973013759699</c:v>
                </c:pt>
                <c:pt idx="33579">
                  <c:v>114.239711765525</c:v>
                </c:pt>
                <c:pt idx="33580">
                  <c:v>114.239528593236</c:v>
                </c:pt>
                <c:pt idx="33581">
                  <c:v>114.239432748474</c:v>
                </c:pt>
                <c:pt idx="33582">
                  <c:v>114.239356934456</c:v>
                </c:pt>
                <c:pt idx="33583">
                  <c:v>114.23895629977901</c:v>
                </c:pt>
                <c:pt idx="33584">
                  <c:v>114.238800278876</c:v>
                </c:pt>
                <c:pt idx="33585">
                  <c:v>114.23827679163099</c:v>
                </c:pt>
                <c:pt idx="33586">
                  <c:v>114.237755192988</c:v>
                </c:pt>
                <c:pt idx="33587">
                  <c:v>114.236975801284</c:v>
                </c:pt>
                <c:pt idx="33588">
                  <c:v>114.236864691123</c:v>
                </c:pt>
                <c:pt idx="33589">
                  <c:v>114.236842226557</c:v>
                </c:pt>
                <c:pt idx="33590">
                  <c:v>114.236300159203</c:v>
                </c:pt>
                <c:pt idx="33591">
                  <c:v>114.235587142762</c:v>
                </c:pt>
                <c:pt idx="33592">
                  <c:v>114.23490012726199</c:v>
                </c:pt>
                <c:pt idx="33593">
                  <c:v>114.234884702164</c:v>
                </c:pt>
                <c:pt idx="33594">
                  <c:v>114.234664487347</c:v>
                </c:pt>
                <c:pt idx="33595">
                  <c:v>114.233537893429</c:v>
                </c:pt>
                <c:pt idx="33596">
                  <c:v>114.233074718184</c:v>
                </c:pt>
                <c:pt idx="33597">
                  <c:v>114.23280312515701</c:v>
                </c:pt>
                <c:pt idx="33598">
                  <c:v>114.232313960569</c:v>
                </c:pt>
                <c:pt idx="33599">
                  <c:v>114.232307428163</c:v>
                </c:pt>
                <c:pt idx="33600">
                  <c:v>114.23217178083701</c:v>
                </c:pt>
                <c:pt idx="33601">
                  <c:v>114.23202564060701</c:v>
                </c:pt>
                <c:pt idx="33602">
                  <c:v>114.231521847886</c:v>
                </c:pt>
                <c:pt idx="33603">
                  <c:v>114.231366007757</c:v>
                </c:pt>
                <c:pt idx="33604">
                  <c:v>114.23102703371799</c:v>
                </c:pt>
                <c:pt idx="33605">
                  <c:v>114.230788313899</c:v>
                </c:pt>
                <c:pt idx="33606">
                  <c:v>114.230591860516</c:v>
                </c:pt>
                <c:pt idx="33607">
                  <c:v>114.23006351304601</c:v>
                </c:pt>
                <c:pt idx="33608">
                  <c:v>114.228663334202</c:v>
                </c:pt>
                <c:pt idx="33609">
                  <c:v>114.228348093412</c:v>
                </c:pt>
                <c:pt idx="33610">
                  <c:v>114.22822481710401</c:v>
                </c:pt>
                <c:pt idx="33611">
                  <c:v>114.22790972646</c:v>
                </c:pt>
                <c:pt idx="33612">
                  <c:v>114.227806965517</c:v>
                </c:pt>
                <c:pt idx="33613">
                  <c:v>114.22773911582399</c:v>
                </c:pt>
                <c:pt idx="33614">
                  <c:v>114.227467618275</c:v>
                </c:pt>
                <c:pt idx="33615">
                  <c:v>114.22693596922301</c:v>
                </c:pt>
                <c:pt idx="33616">
                  <c:v>114.22527502921599</c:v>
                </c:pt>
                <c:pt idx="33617">
                  <c:v>114.224789058547</c:v>
                </c:pt>
                <c:pt idx="33618">
                  <c:v>114.22393806847199</c:v>
                </c:pt>
                <c:pt idx="33619">
                  <c:v>114.222859196348</c:v>
                </c:pt>
                <c:pt idx="33620">
                  <c:v>114.22250362314399</c:v>
                </c:pt>
                <c:pt idx="33621">
                  <c:v>114.222229341629</c:v>
                </c:pt>
                <c:pt idx="33622">
                  <c:v>114.22220868701901</c:v>
                </c:pt>
                <c:pt idx="33623">
                  <c:v>114.21916005754601</c:v>
                </c:pt>
                <c:pt idx="33624">
                  <c:v>114.21874499250499</c:v>
                </c:pt>
                <c:pt idx="33625">
                  <c:v>114.218144948324</c:v>
                </c:pt>
                <c:pt idx="33626">
                  <c:v>114.21775952895599</c:v>
                </c:pt>
                <c:pt idx="33627">
                  <c:v>114.217750815725</c:v>
                </c:pt>
                <c:pt idx="33628">
                  <c:v>114.21755131219901</c:v>
                </c:pt>
                <c:pt idx="33629">
                  <c:v>114.215122294986</c:v>
                </c:pt>
                <c:pt idx="33630">
                  <c:v>114.211611235365</c:v>
                </c:pt>
                <c:pt idx="33631">
                  <c:v>114.20923562936299</c:v>
                </c:pt>
                <c:pt idx="33632">
                  <c:v>114.208402437</c:v>
                </c:pt>
                <c:pt idx="33633">
                  <c:v>114.208354366259</c:v>
                </c:pt>
                <c:pt idx="33634">
                  <c:v>114.207133386694</c:v>
                </c:pt>
                <c:pt idx="33635">
                  <c:v>114.19844734986199</c:v>
                </c:pt>
                <c:pt idx="33636">
                  <c:v>114.19622330832701</c:v>
                </c:pt>
                <c:pt idx="33637">
                  <c:v>114.111642367589</c:v>
                </c:pt>
                <c:pt idx="33638">
                  <c:v>114.053438381992</c:v>
                </c:pt>
                <c:pt idx="33639">
                  <c:v>114.00611778459501</c:v>
                </c:pt>
                <c:pt idx="33640">
                  <c:v>113.95576675516899</c:v>
                </c:pt>
                <c:pt idx="33641">
                  <c:v>113.92721762612101</c:v>
                </c:pt>
                <c:pt idx="33642">
                  <c:v>113.85909829574101</c:v>
                </c:pt>
                <c:pt idx="33643">
                  <c:v>113.795341491912</c:v>
                </c:pt>
                <c:pt idx="33644">
                  <c:v>113.747064004534</c:v>
                </c:pt>
                <c:pt idx="33645">
                  <c:v>113.705128506512</c:v>
                </c:pt>
                <c:pt idx="33646">
                  <c:v>113.682012851088</c:v>
                </c:pt>
                <c:pt idx="33647">
                  <c:v>113.638118199121</c:v>
                </c:pt>
                <c:pt idx="33648">
                  <c:v>113.59740527985601</c:v>
                </c:pt>
                <c:pt idx="33649">
                  <c:v>113.579482360372</c:v>
                </c:pt>
                <c:pt idx="33650">
                  <c:v>113.49536648793401</c:v>
                </c:pt>
                <c:pt idx="33651">
                  <c:v>113.488918837461</c:v>
                </c:pt>
                <c:pt idx="33652">
                  <c:v>113.48730722258399</c:v>
                </c:pt>
                <c:pt idx="33653">
                  <c:v>113.478519955576</c:v>
                </c:pt>
                <c:pt idx="33654">
                  <c:v>113.44486119120801</c:v>
                </c:pt>
                <c:pt idx="33655">
                  <c:v>113.35441328354401</c:v>
                </c:pt>
                <c:pt idx="33656">
                  <c:v>113.322834349046</c:v>
                </c:pt>
                <c:pt idx="33657">
                  <c:v>113.30566293738001</c:v>
                </c:pt>
                <c:pt idx="33658">
                  <c:v>113.278112515432</c:v>
                </c:pt>
                <c:pt idx="33659">
                  <c:v>113.138084902739</c:v>
                </c:pt>
                <c:pt idx="33660">
                  <c:v>113.08237804037999</c:v>
                </c:pt>
                <c:pt idx="33661">
                  <c:v>113.080193485207</c:v>
                </c:pt>
                <c:pt idx="33662">
                  <c:v>113.03550364545799</c:v>
                </c:pt>
                <c:pt idx="33663">
                  <c:v>113.004037810276</c:v>
                </c:pt>
                <c:pt idx="33664">
                  <c:v>113.00019457170799</c:v>
                </c:pt>
                <c:pt idx="33665">
                  <c:v>112.94528089425199</c:v>
                </c:pt>
                <c:pt idx="33666">
                  <c:v>112.836878352131</c:v>
                </c:pt>
                <c:pt idx="33667">
                  <c:v>112.760367059323</c:v>
                </c:pt>
                <c:pt idx="33668">
                  <c:v>112.71686931441801</c:v>
                </c:pt>
                <c:pt idx="33669">
                  <c:v>112.684278619224</c:v>
                </c:pt>
                <c:pt idx="33670">
                  <c:v>112.583750990458</c:v>
                </c:pt>
                <c:pt idx="33671">
                  <c:v>112.57943889088401</c:v>
                </c:pt>
                <c:pt idx="33672">
                  <c:v>112.535588728082</c:v>
                </c:pt>
                <c:pt idx="33673">
                  <c:v>112.48946214331001</c:v>
                </c:pt>
                <c:pt idx="33674">
                  <c:v>112.45072748653099</c:v>
                </c:pt>
                <c:pt idx="33675">
                  <c:v>112.38420291538399</c:v>
                </c:pt>
                <c:pt idx="33676">
                  <c:v>112.363413147712</c:v>
                </c:pt>
                <c:pt idx="33677">
                  <c:v>112.351278150845</c:v>
                </c:pt>
                <c:pt idx="33678">
                  <c:v>112.29782652029201</c:v>
                </c:pt>
                <c:pt idx="33679">
                  <c:v>112.291265375043</c:v>
                </c:pt>
                <c:pt idx="33680">
                  <c:v>112.291041291444</c:v>
                </c:pt>
                <c:pt idx="33681">
                  <c:v>112.15771479752399</c:v>
                </c:pt>
                <c:pt idx="33682">
                  <c:v>112.151286585882</c:v>
                </c:pt>
                <c:pt idx="33683">
                  <c:v>112.13798163496099</c:v>
                </c:pt>
                <c:pt idx="33684">
                  <c:v>112.025636940723</c:v>
                </c:pt>
                <c:pt idx="33685">
                  <c:v>112.021348905887</c:v>
                </c:pt>
                <c:pt idx="33686">
                  <c:v>111.988053414371</c:v>
                </c:pt>
                <c:pt idx="33687">
                  <c:v>111.949636174218</c:v>
                </c:pt>
                <c:pt idx="33688">
                  <c:v>111.947700304902</c:v>
                </c:pt>
                <c:pt idx="33689">
                  <c:v>111.924206753902</c:v>
                </c:pt>
                <c:pt idx="33690">
                  <c:v>111.890926461265</c:v>
                </c:pt>
                <c:pt idx="33691">
                  <c:v>111.88659075736</c:v>
                </c:pt>
                <c:pt idx="33692">
                  <c:v>111.857260799645</c:v>
                </c:pt>
                <c:pt idx="33693">
                  <c:v>111.857121914408</c:v>
                </c:pt>
                <c:pt idx="33694">
                  <c:v>111.817001601407</c:v>
                </c:pt>
                <c:pt idx="33695">
                  <c:v>111.748026299918</c:v>
                </c:pt>
                <c:pt idx="33696">
                  <c:v>111.73125681403801</c:v>
                </c:pt>
                <c:pt idx="33697">
                  <c:v>111.589218281727</c:v>
                </c:pt>
                <c:pt idx="33698">
                  <c:v>111.555167482565</c:v>
                </c:pt>
                <c:pt idx="33699">
                  <c:v>111.554987384497</c:v>
                </c:pt>
                <c:pt idx="33700">
                  <c:v>111.537413228679</c:v>
                </c:pt>
                <c:pt idx="33701">
                  <c:v>111.48529544728299</c:v>
                </c:pt>
                <c:pt idx="33702">
                  <c:v>111.462202679282</c:v>
                </c:pt>
                <c:pt idx="33703">
                  <c:v>111.376558108513</c:v>
                </c:pt>
                <c:pt idx="33704">
                  <c:v>111.318772702123</c:v>
                </c:pt>
                <c:pt idx="33705">
                  <c:v>111.310934494809</c:v>
                </c:pt>
                <c:pt idx="33706">
                  <c:v>111.301659768783</c:v>
                </c:pt>
                <c:pt idx="33707">
                  <c:v>111.289683426271</c:v>
                </c:pt>
                <c:pt idx="33708">
                  <c:v>111.271701422532</c:v>
                </c:pt>
                <c:pt idx="33709">
                  <c:v>111.271441418856</c:v>
                </c:pt>
                <c:pt idx="33710">
                  <c:v>111.26534823546901</c:v>
                </c:pt>
                <c:pt idx="33711">
                  <c:v>111.247553130979</c:v>
                </c:pt>
                <c:pt idx="33712">
                  <c:v>111.225519474032</c:v>
                </c:pt>
                <c:pt idx="33713">
                  <c:v>111.22539970162499</c:v>
                </c:pt>
                <c:pt idx="33714">
                  <c:v>111.225395301137</c:v>
                </c:pt>
                <c:pt idx="33715">
                  <c:v>111.19115195348699</c:v>
                </c:pt>
                <c:pt idx="33716">
                  <c:v>111.189792538045</c:v>
                </c:pt>
                <c:pt idx="33717">
                  <c:v>111.165853983875</c:v>
                </c:pt>
                <c:pt idx="33718">
                  <c:v>111.13273651172899</c:v>
                </c:pt>
                <c:pt idx="33719">
                  <c:v>111.113998162166</c:v>
                </c:pt>
                <c:pt idx="33720">
                  <c:v>111.095842054643</c:v>
                </c:pt>
                <c:pt idx="33721">
                  <c:v>111.073841374617</c:v>
                </c:pt>
                <c:pt idx="33722">
                  <c:v>111.062206407666</c:v>
                </c:pt>
                <c:pt idx="33723">
                  <c:v>111.04936356011601</c:v>
                </c:pt>
                <c:pt idx="33724">
                  <c:v>111.01820477551099</c:v>
                </c:pt>
                <c:pt idx="33725">
                  <c:v>111.018095559166</c:v>
                </c:pt>
                <c:pt idx="33726">
                  <c:v>111.017793142866</c:v>
                </c:pt>
                <c:pt idx="33727">
                  <c:v>111.005521135468</c:v>
                </c:pt>
                <c:pt idx="33728">
                  <c:v>110.978085347502</c:v>
                </c:pt>
                <c:pt idx="33729">
                  <c:v>110.971573822503</c:v>
                </c:pt>
                <c:pt idx="33730">
                  <c:v>110.945636555278</c:v>
                </c:pt>
                <c:pt idx="33731">
                  <c:v>110.945594460443</c:v>
                </c:pt>
                <c:pt idx="33732">
                  <c:v>110.928763799097</c:v>
                </c:pt>
                <c:pt idx="33733">
                  <c:v>110.925447131927</c:v>
                </c:pt>
                <c:pt idx="33734">
                  <c:v>110.91950767125699</c:v>
                </c:pt>
                <c:pt idx="33735">
                  <c:v>110.90246659447401</c:v>
                </c:pt>
                <c:pt idx="33736">
                  <c:v>110.901448857885</c:v>
                </c:pt>
                <c:pt idx="33737">
                  <c:v>110.856560763367</c:v>
                </c:pt>
                <c:pt idx="33738">
                  <c:v>110.85362165548599</c:v>
                </c:pt>
                <c:pt idx="33739">
                  <c:v>110.853579361971</c:v>
                </c:pt>
                <c:pt idx="33740">
                  <c:v>110.668481516627</c:v>
                </c:pt>
                <c:pt idx="33741">
                  <c:v>110.665815740936</c:v>
                </c:pt>
                <c:pt idx="33742">
                  <c:v>110.66580821201499</c:v>
                </c:pt>
                <c:pt idx="33743">
                  <c:v>110.65822934981</c:v>
                </c:pt>
                <c:pt idx="33744">
                  <c:v>110.642880797668</c:v>
                </c:pt>
                <c:pt idx="33745">
                  <c:v>110.63753417936201</c:v>
                </c:pt>
                <c:pt idx="33746">
                  <c:v>110.610996899086</c:v>
                </c:pt>
                <c:pt idx="33747">
                  <c:v>110.608585437374</c:v>
                </c:pt>
                <c:pt idx="33748">
                  <c:v>110.56946499818</c:v>
                </c:pt>
                <c:pt idx="33749">
                  <c:v>110.439058707261</c:v>
                </c:pt>
                <c:pt idx="33750">
                  <c:v>110.422602959952</c:v>
                </c:pt>
                <c:pt idx="33751">
                  <c:v>110.398227682943</c:v>
                </c:pt>
                <c:pt idx="33752">
                  <c:v>110.376115887461</c:v>
                </c:pt>
                <c:pt idx="33753">
                  <c:v>110.341411232295</c:v>
                </c:pt>
                <c:pt idx="33754">
                  <c:v>110.31725677882901</c:v>
                </c:pt>
                <c:pt idx="33755">
                  <c:v>110.286216113092</c:v>
                </c:pt>
                <c:pt idx="33756">
                  <c:v>110.22745806157999</c:v>
                </c:pt>
                <c:pt idx="33757">
                  <c:v>110.189701927885</c:v>
                </c:pt>
                <c:pt idx="33758">
                  <c:v>110.183034785708</c:v>
                </c:pt>
                <c:pt idx="33759">
                  <c:v>110.14956863373899</c:v>
                </c:pt>
                <c:pt idx="33760">
                  <c:v>110.129221987896</c:v>
                </c:pt>
                <c:pt idx="33761">
                  <c:v>110.12292222683401</c:v>
                </c:pt>
                <c:pt idx="33762">
                  <c:v>110.07990060421599</c:v>
                </c:pt>
                <c:pt idx="33763">
                  <c:v>110.064630111189</c:v>
                </c:pt>
                <c:pt idx="33764">
                  <c:v>110.05602259327399</c:v>
                </c:pt>
                <c:pt idx="33765">
                  <c:v>110.055488096445</c:v>
                </c:pt>
                <c:pt idx="33766">
                  <c:v>110.045019061921</c:v>
                </c:pt>
                <c:pt idx="33767">
                  <c:v>110.044848001484</c:v>
                </c:pt>
                <c:pt idx="33768">
                  <c:v>110.03243831100799</c:v>
                </c:pt>
                <c:pt idx="33769">
                  <c:v>110.029645620792</c:v>
                </c:pt>
                <c:pt idx="33770">
                  <c:v>110.00503670457</c:v>
                </c:pt>
                <c:pt idx="33771">
                  <c:v>109.95833691727201</c:v>
                </c:pt>
                <c:pt idx="33772">
                  <c:v>109.950417934981</c:v>
                </c:pt>
                <c:pt idx="33773">
                  <c:v>109.94746802175899</c:v>
                </c:pt>
                <c:pt idx="33774">
                  <c:v>109.94613750594699</c:v>
                </c:pt>
                <c:pt idx="33775">
                  <c:v>109.946041850697</c:v>
                </c:pt>
                <c:pt idx="33776">
                  <c:v>109.932885515599</c:v>
                </c:pt>
                <c:pt idx="33777">
                  <c:v>109.93241039096399</c:v>
                </c:pt>
                <c:pt idx="33778">
                  <c:v>109.915937736299</c:v>
                </c:pt>
                <c:pt idx="33779">
                  <c:v>109.91294026400401</c:v>
                </c:pt>
                <c:pt idx="33780">
                  <c:v>109.858525302237</c:v>
                </c:pt>
                <c:pt idx="33781">
                  <c:v>109.85074875159199</c:v>
                </c:pt>
                <c:pt idx="33782">
                  <c:v>109.83753065520099</c:v>
                </c:pt>
                <c:pt idx="33783">
                  <c:v>109.833597219212</c:v>
                </c:pt>
                <c:pt idx="33784">
                  <c:v>109.82429165759901</c:v>
                </c:pt>
                <c:pt idx="33785">
                  <c:v>109.82333687385101</c:v>
                </c:pt>
                <c:pt idx="33786">
                  <c:v>109.809137253256</c:v>
                </c:pt>
                <c:pt idx="33787">
                  <c:v>109.78486318835</c:v>
                </c:pt>
                <c:pt idx="33788">
                  <c:v>109.78024667144901</c:v>
                </c:pt>
                <c:pt idx="33789">
                  <c:v>109.766527268684</c:v>
                </c:pt>
                <c:pt idx="33790">
                  <c:v>109.747219008512</c:v>
                </c:pt>
                <c:pt idx="33791">
                  <c:v>109.741130924953</c:v>
                </c:pt>
                <c:pt idx="33792">
                  <c:v>109.737654697255</c:v>
                </c:pt>
                <c:pt idx="33793">
                  <c:v>109.705719814468</c:v>
                </c:pt>
                <c:pt idx="33794">
                  <c:v>109.67676285614201</c:v>
                </c:pt>
                <c:pt idx="33795">
                  <c:v>109.67674414374</c:v>
                </c:pt>
                <c:pt idx="33796">
                  <c:v>109.676418606269</c:v>
                </c:pt>
                <c:pt idx="33797">
                  <c:v>109.668700165095</c:v>
                </c:pt>
                <c:pt idx="33798">
                  <c:v>109.65502601388999</c:v>
                </c:pt>
                <c:pt idx="33799">
                  <c:v>109.63884883907799</c:v>
                </c:pt>
                <c:pt idx="33800">
                  <c:v>109.627298689367</c:v>
                </c:pt>
                <c:pt idx="33801">
                  <c:v>109.60044148596501</c:v>
                </c:pt>
                <c:pt idx="33802">
                  <c:v>109.578339109651</c:v>
                </c:pt>
                <c:pt idx="33803">
                  <c:v>109.56700228535099</c:v>
                </c:pt>
                <c:pt idx="33804">
                  <c:v>109.534102411935</c:v>
                </c:pt>
                <c:pt idx="33805">
                  <c:v>109.534011409312</c:v>
                </c:pt>
                <c:pt idx="33806">
                  <c:v>109.52413111931099</c:v>
                </c:pt>
                <c:pt idx="33807">
                  <c:v>109.52258326422201</c:v>
                </c:pt>
                <c:pt idx="33808">
                  <c:v>109.515279687385</c:v>
                </c:pt>
                <c:pt idx="33809">
                  <c:v>109.508645094964</c:v>
                </c:pt>
                <c:pt idx="33810">
                  <c:v>109.489379072776</c:v>
                </c:pt>
                <c:pt idx="33811">
                  <c:v>109.481398728017</c:v>
                </c:pt>
                <c:pt idx="33812">
                  <c:v>109.459887976609</c:v>
                </c:pt>
                <c:pt idx="33813">
                  <c:v>109.458459260445</c:v>
                </c:pt>
                <c:pt idx="33814">
                  <c:v>109.43781294393099</c:v>
                </c:pt>
                <c:pt idx="33815">
                  <c:v>109.41627126733199</c:v>
                </c:pt>
                <c:pt idx="33816">
                  <c:v>109.41074854513801</c:v>
                </c:pt>
                <c:pt idx="33817">
                  <c:v>109.408971940076</c:v>
                </c:pt>
                <c:pt idx="33818">
                  <c:v>109.40889817503</c:v>
                </c:pt>
                <c:pt idx="33819">
                  <c:v>109.397478438512</c:v>
                </c:pt>
                <c:pt idx="33820">
                  <c:v>109.386202450545</c:v>
                </c:pt>
                <c:pt idx="33821">
                  <c:v>109.383882113569</c:v>
                </c:pt>
                <c:pt idx="33822">
                  <c:v>109.36771481696699</c:v>
                </c:pt>
                <c:pt idx="33823">
                  <c:v>109.36558601807999</c:v>
                </c:pt>
                <c:pt idx="33824">
                  <c:v>109.35800382787799</c:v>
                </c:pt>
                <c:pt idx="33825">
                  <c:v>109.347336404931</c:v>
                </c:pt>
                <c:pt idx="33826">
                  <c:v>109.33675427222801</c:v>
                </c:pt>
                <c:pt idx="33827">
                  <c:v>109.333348586227</c:v>
                </c:pt>
                <c:pt idx="33828">
                  <c:v>109.326274242</c:v>
                </c:pt>
                <c:pt idx="33829">
                  <c:v>109.31531530258501</c:v>
                </c:pt>
                <c:pt idx="33830">
                  <c:v>109.31363566413999</c:v>
                </c:pt>
                <c:pt idx="33831">
                  <c:v>109.313591527149</c:v>
                </c:pt>
                <c:pt idx="33832">
                  <c:v>109.313327387985</c:v>
                </c:pt>
                <c:pt idx="33833">
                  <c:v>109.303171992093</c:v>
                </c:pt>
                <c:pt idx="33834">
                  <c:v>109.301331539556</c:v>
                </c:pt>
                <c:pt idx="33835">
                  <c:v>109.294033896632</c:v>
                </c:pt>
                <c:pt idx="33836">
                  <c:v>109.290524323057</c:v>
                </c:pt>
                <c:pt idx="33837">
                  <c:v>109.28970679622699</c:v>
                </c:pt>
                <c:pt idx="33838">
                  <c:v>109.287073446039</c:v>
                </c:pt>
                <c:pt idx="33839">
                  <c:v>109.282061712149</c:v>
                </c:pt>
                <c:pt idx="33840">
                  <c:v>109.274879105323</c:v>
                </c:pt>
                <c:pt idx="33841">
                  <c:v>109.273721232344</c:v>
                </c:pt>
                <c:pt idx="33842">
                  <c:v>109.27048315736199</c:v>
                </c:pt>
                <c:pt idx="33843">
                  <c:v>109.270321110374</c:v>
                </c:pt>
                <c:pt idx="33844">
                  <c:v>109.265388271394</c:v>
                </c:pt>
                <c:pt idx="33845">
                  <c:v>109.25992296912599</c:v>
                </c:pt>
                <c:pt idx="33846">
                  <c:v>109.25949832319399</c:v>
                </c:pt>
                <c:pt idx="33847">
                  <c:v>109.258669419998</c:v>
                </c:pt>
                <c:pt idx="33848">
                  <c:v>109.257896461613</c:v>
                </c:pt>
                <c:pt idx="33849">
                  <c:v>109.257702515527</c:v>
                </c:pt>
                <c:pt idx="33850">
                  <c:v>109.247784680303</c:v>
                </c:pt>
                <c:pt idx="33851">
                  <c:v>109.243738780515</c:v>
                </c:pt>
                <c:pt idx="33852">
                  <c:v>109.228592321904</c:v>
                </c:pt>
                <c:pt idx="33853">
                  <c:v>109.22564207868299</c:v>
                </c:pt>
                <c:pt idx="33854">
                  <c:v>109.22414090185799</c:v>
                </c:pt>
                <c:pt idx="33855">
                  <c:v>109.220315920719</c:v>
                </c:pt>
                <c:pt idx="33856">
                  <c:v>109.220233523394</c:v>
                </c:pt>
                <c:pt idx="33857">
                  <c:v>109.220189723812</c:v>
                </c:pt>
                <c:pt idx="33858">
                  <c:v>109.219067754463</c:v>
                </c:pt>
                <c:pt idx="33859">
                  <c:v>109.21896681058</c:v>
                </c:pt>
                <c:pt idx="33860">
                  <c:v>109.21887931229</c:v>
                </c:pt>
                <c:pt idx="33861">
                  <c:v>109.21477368901699</c:v>
                </c:pt>
                <c:pt idx="33862">
                  <c:v>109.214416532635</c:v>
                </c:pt>
                <c:pt idx="33863">
                  <c:v>109.209033923478</c:v>
                </c:pt>
                <c:pt idx="33864">
                  <c:v>109.203417035946</c:v>
                </c:pt>
                <c:pt idx="33865">
                  <c:v>109.202413494376</c:v>
                </c:pt>
                <c:pt idx="33866">
                  <c:v>109.195467145108</c:v>
                </c:pt>
                <c:pt idx="33867">
                  <c:v>109.193814486333</c:v>
                </c:pt>
                <c:pt idx="33868">
                  <c:v>109.191106817939</c:v>
                </c:pt>
                <c:pt idx="33869">
                  <c:v>109.18485021591</c:v>
                </c:pt>
                <c:pt idx="33870">
                  <c:v>109.178682415482</c:v>
                </c:pt>
                <c:pt idx="33871">
                  <c:v>109.178383001909</c:v>
                </c:pt>
                <c:pt idx="33872">
                  <c:v>109.176197949029</c:v>
                </c:pt>
                <c:pt idx="33873">
                  <c:v>109.158225426657</c:v>
                </c:pt>
                <c:pt idx="33874">
                  <c:v>109.150620814524</c:v>
                </c:pt>
                <c:pt idx="33875">
                  <c:v>109.143683643839</c:v>
                </c:pt>
                <c:pt idx="33876">
                  <c:v>109.136584484024</c:v>
                </c:pt>
                <c:pt idx="33877">
                  <c:v>109.133183087674</c:v>
                </c:pt>
                <c:pt idx="33878">
                  <c:v>109.13251972580601</c:v>
                </c:pt>
                <c:pt idx="33879">
                  <c:v>109.13184212416699</c:v>
                </c:pt>
                <c:pt idx="33880">
                  <c:v>109.13060406861</c:v>
                </c:pt>
                <c:pt idx="33881">
                  <c:v>109.129703468081</c:v>
                </c:pt>
                <c:pt idx="33882">
                  <c:v>109.119338310911</c:v>
                </c:pt>
                <c:pt idx="33883">
                  <c:v>109.110776489236</c:v>
                </c:pt>
                <c:pt idx="33884">
                  <c:v>109.11058240874</c:v>
                </c:pt>
                <c:pt idx="33885">
                  <c:v>109.107034337792</c:v>
                </c:pt>
                <c:pt idx="33886">
                  <c:v>109.106365713421</c:v>
                </c:pt>
                <c:pt idx="33887">
                  <c:v>109.092015312836</c:v>
                </c:pt>
                <c:pt idx="33888">
                  <c:v>109.07404614696399</c:v>
                </c:pt>
                <c:pt idx="33889">
                  <c:v>109.063085243655</c:v>
                </c:pt>
                <c:pt idx="33890">
                  <c:v>109.06307676177001</c:v>
                </c:pt>
                <c:pt idx="33891">
                  <c:v>109.05440973476701</c:v>
                </c:pt>
                <c:pt idx="33892">
                  <c:v>109.050467240513</c:v>
                </c:pt>
                <c:pt idx="33893">
                  <c:v>109.03779917857</c:v>
                </c:pt>
                <c:pt idx="33894">
                  <c:v>109.01867548313101</c:v>
                </c:pt>
                <c:pt idx="33895">
                  <c:v>109.015147665808</c:v>
                </c:pt>
                <c:pt idx="33896">
                  <c:v>109.013303360829</c:v>
                </c:pt>
                <c:pt idx="33897">
                  <c:v>109.012621956435</c:v>
                </c:pt>
                <c:pt idx="33898">
                  <c:v>109.012230123492</c:v>
                </c:pt>
                <c:pt idx="33899">
                  <c:v>109.012217931775</c:v>
                </c:pt>
                <c:pt idx="33900">
                  <c:v>109.010036488884</c:v>
                </c:pt>
                <c:pt idx="33901">
                  <c:v>109.00373554116599</c:v>
                </c:pt>
                <c:pt idx="33902">
                  <c:v>108.989584049275</c:v>
                </c:pt>
                <c:pt idx="33903">
                  <c:v>108.98662059217899</c:v>
                </c:pt>
                <c:pt idx="33904">
                  <c:v>108.96999953593</c:v>
                </c:pt>
                <c:pt idx="33905">
                  <c:v>108.964050225696</c:v>
                </c:pt>
                <c:pt idx="33906">
                  <c:v>108.95897279862599</c:v>
                </c:pt>
                <c:pt idx="33907">
                  <c:v>108.95655139369001</c:v>
                </c:pt>
                <c:pt idx="33908">
                  <c:v>108.951882438224</c:v>
                </c:pt>
                <c:pt idx="33909">
                  <c:v>108.92451885326101</c:v>
                </c:pt>
                <c:pt idx="33910">
                  <c:v>108.92428591602101</c:v>
                </c:pt>
                <c:pt idx="33911">
                  <c:v>108.90963776232201</c:v>
                </c:pt>
                <c:pt idx="33912">
                  <c:v>108.90777355433499</c:v>
                </c:pt>
                <c:pt idx="33913">
                  <c:v>108.89410110641801</c:v>
                </c:pt>
                <c:pt idx="33914">
                  <c:v>108.889119071255</c:v>
                </c:pt>
                <c:pt idx="33915">
                  <c:v>108.888883156619</c:v>
                </c:pt>
                <c:pt idx="33916">
                  <c:v>108.888325881833</c:v>
                </c:pt>
                <c:pt idx="33917">
                  <c:v>108.88782671590199</c:v>
                </c:pt>
                <c:pt idx="33918">
                  <c:v>108.88778780135399</c:v>
                </c:pt>
                <c:pt idx="33919">
                  <c:v>108.887744004065</c:v>
                </c:pt>
                <c:pt idx="33920">
                  <c:v>108.88759036985201</c:v>
                </c:pt>
                <c:pt idx="33921">
                  <c:v>108.887533668505</c:v>
                </c:pt>
                <c:pt idx="33922">
                  <c:v>108.88715744298101</c:v>
                </c:pt>
                <c:pt idx="33923">
                  <c:v>108.88705245596201</c:v>
                </c:pt>
                <c:pt idx="33924">
                  <c:v>108.88636735691701</c:v>
                </c:pt>
                <c:pt idx="33925">
                  <c:v>108.884878238919</c:v>
                </c:pt>
                <c:pt idx="33926">
                  <c:v>108.884681239111</c:v>
                </c:pt>
                <c:pt idx="33927">
                  <c:v>108.877801603327</c:v>
                </c:pt>
                <c:pt idx="33928">
                  <c:v>108.872314600555</c:v>
                </c:pt>
                <c:pt idx="33929">
                  <c:v>108.86969740419499</c:v>
                </c:pt>
                <c:pt idx="33930">
                  <c:v>108.860576034389</c:v>
                </c:pt>
                <c:pt idx="33931">
                  <c:v>108.846071119096</c:v>
                </c:pt>
                <c:pt idx="33932">
                  <c:v>108.844072661434</c:v>
                </c:pt>
                <c:pt idx="33933">
                  <c:v>108.843469351878</c:v>
                </c:pt>
                <c:pt idx="33934">
                  <c:v>108.835295867396</c:v>
                </c:pt>
                <c:pt idx="33935">
                  <c:v>108.82016198691601</c:v>
                </c:pt>
                <c:pt idx="33936">
                  <c:v>108.812278469313</c:v>
                </c:pt>
                <c:pt idx="33937">
                  <c:v>108.811493732377</c:v>
                </c:pt>
                <c:pt idx="33938">
                  <c:v>108.81148679773</c:v>
                </c:pt>
                <c:pt idx="33939">
                  <c:v>108.81079951528601</c:v>
                </c:pt>
                <c:pt idx="33940">
                  <c:v>108.809186684897</c:v>
                </c:pt>
                <c:pt idx="33941">
                  <c:v>108.793664293189</c:v>
                </c:pt>
                <c:pt idx="33942">
                  <c:v>108.786936648758</c:v>
                </c:pt>
                <c:pt idx="33943">
                  <c:v>108.786546818356</c:v>
                </c:pt>
                <c:pt idx="33944">
                  <c:v>108.786531434712</c:v>
                </c:pt>
                <c:pt idx="33945">
                  <c:v>108.778152431433</c:v>
                </c:pt>
                <c:pt idx="33946">
                  <c:v>108.765596143754</c:v>
                </c:pt>
                <c:pt idx="33947">
                  <c:v>108.762388037115</c:v>
                </c:pt>
                <c:pt idx="33948">
                  <c:v>108.76211641419199</c:v>
                </c:pt>
                <c:pt idx="33949">
                  <c:v>108.751961874385</c:v>
                </c:pt>
                <c:pt idx="33950">
                  <c:v>108.72449212009801</c:v>
                </c:pt>
                <c:pt idx="33951">
                  <c:v>108.721703312583</c:v>
                </c:pt>
                <c:pt idx="33952">
                  <c:v>108.717496371316</c:v>
                </c:pt>
                <c:pt idx="33953">
                  <c:v>108.708803777703</c:v>
                </c:pt>
                <c:pt idx="33954">
                  <c:v>108.70863849014199</c:v>
                </c:pt>
                <c:pt idx="33955">
                  <c:v>108.708206339266</c:v>
                </c:pt>
                <c:pt idx="33956">
                  <c:v>108.70815757347999</c:v>
                </c:pt>
                <c:pt idx="33957">
                  <c:v>108.682182048519</c:v>
                </c:pt>
                <c:pt idx="33958">
                  <c:v>108.682080703079</c:v>
                </c:pt>
                <c:pt idx="33959">
                  <c:v>108.681843065145</c:v>
                </c:pt>
                <c:pt idx="33960">
                  <c:v>108.681657536928</c:v>
                </c:pt>
                <c:pt idx="33961">
                  <c:v>108.68160433082301</c:v>
                </c:pt>
                <c:pt idx="33962">
                  <c:v>108.681047054728</c:v>
                </c:pt>
                <c:pt idx="33963">
                  <c:v>108.680962621901</c:v>
                </c:pt>
                <c:pt idx="33964">
                  <c:v>108.68061708184899</c:v>
                </c:pt>
                <c:pt idx="33965">
                  <c:v>108.680450835692</c:v>
                </c:pt>
                <c:pt idx="33966">
                  <c:v>108.680338120421</c:v>
                </c:pt>
                <c:pt idx="33967">
                  <c:v>108.680300422386</c:v>
                </c:pt>
                <c:pt idx="33968">
                  <c:v>108.67964544556401</c:v>
                </c:pt>
                <c:pt idx="33969">
                  <c:v>108.679311608557</c:v>
                </c:pt>
                <c:pt idx="33970">
                  <c:v>108.659527443103</c:v>
                </c:pt>
                <c:pt idx="33971">
                  <c:v>108.65917466028399</c:v>
                </c:pt>
                <c:pt idx="33972">
                  <c:v>108.650755380365</c:v>
                </c:pt>
                <c:pt idx="33973">
                  <c:v>108.64573316059101</c:v>
                </c:pt>
                <c:pt idx="33974">
                  <c:v>108.63194347516</c:v>
                </c:pt>
                <c:pt idx="33975">
                  <c:v>108.63071040684</c:v>
                </c:pt>
                <c:pt idx="33976">
                  <c:v>108.62737880359801</c:v>
                </c:pt>
                <c:pt idx="33977">
                  <c:v>108.624694275628</c:v>
                </c:pt>
                <c:pt idx="33978">
                  <c:v>108.602960938838</c:v>
                </c:pt>
                <c:pt idx="33979">
                  <c:v>108.602345634662</c:v>
                </c:pt>
                <c:pt idx="33980">
                  <c:v>108.601788687471</c:v>
                </c:pt>
                <c:pt idx="33981">
                  <c:v>108.601748616264</c:v>
                </c:pt>
                <c:pt idx="33982">
                  <c:v>108.585964813521</c:v>
                </c:pt>
                <c:pt idx="33983">
                  <c:v>108.585531375576</c:v>
                </c:pt>
                <c:pt idx="33984">
                  <c:v>108.57780623940199</c:v>
                </c:pt>
                <c:pt idx="33985">
                  <c:v>108.577277979085</c:v>
                </c:pt>
                <c:pt idx="33986">
                  <c:v>108.56181368667301</c:v>
                </c:pt>
                <c:pt idx="33987">
                  <c:v>108.536623806619</c:v>
                </c:pt>
                <c:pt idx="33988">
                  <c:v>108.506173125549</c:v>
                </c:pt>
                <c:pt idx="33989">
                  <c:v>108.450446664143</c:v>
                </c:pt>
                <c:pt idx="33990">
                  <c:v>108.367473112155</c:v>
                </c:pt>
                <c:pt idx="33991">
                  <c:v>108.30250722821</c:v>
                </c:pt>
                <c:pt idx="33992">
                  <c:v>108.247890272725</c:v>
                </c:pt>
                <c:pt idx="33993">
                  <c:v>108.19971890223999</c:v>
                </c:pt>
                <c:pt idx="33994">
                  <c:v>108.192939128105</c:v>
                </c:pt>
                <c:pt idx="33995">
                  <c:v>108.192141878877</c:v>
                </c:pt>
                <c:pt idx="33996">
                  <c:v>108.188130107007</c:v>
                </c:pt>
                <c:pt idx="33997">
                  <c:v>108.18339915808799</c:v>
                </c:pt>
                <c:pt idx="33998">
                  <c:v>108.176567726896</c:v>
                </c:pt>
                <c:pt idx="33999">
                  <c:v>108.172811700503</c:v>
                </c:pt>
                <c:pt idx="34000">
                  <c:v>108.17061390200099</c:v>
                </c:pt>
                <c:pt idx="34001">
                  <c:v>108.154375196746</c:v>
                </c:pt>
                <c:pt idx="34002">
                  <c:v>108.144441479223</c:v>
                </c:pt>
                <c:pt idx="34003">
                  <c:v>108.134493152741</c:v>
                </c:pt>
                <c:pt idx="34004">
                  <c:v>108.134467243408</c:v>
                </c:pt>
                <c:pt idx="34005">
                  <c:v>108.129738311549</c:v>
                </c:pt>
                <c:pt idx="34006">
                  <c:v>108.09551644456199</c:v>
                </c:pt>
                <c:pt idx="34007">
                  <c:v>108.091951952456</c:v>
                </c:pt>
                <c:pt idx="34008">
                  <c:v>108.082656837876</c:v>
                </c:pt>
                <c:pt idx="34009">
                  <c:v>108.080054981307</c:v>
                </c:pt>
                <c:pt idx="34010">
                  <c:v>108.06310207366</c:v>
                </c:pt>
                <c:pt idx="34011">
                  <c:v>108.061977635689</c:v>
                </c:pt>
                <c:pt idx="34012">
                  <c:v>108.048861432116</c:v>
                </c:pt>
                <c:pt idx="34013">
                  <c:v>108.043055589654</c:v>
                </c:pt>
                <c:pt idx="34014">
                  <c:v>108.019345321876</c:v>
                </c:pt>
                <c:pt idx="34015">
                  <c:v>108.0189656285</c:v>
                </c:pt>
                <c:pt idx="34016">
                  <c:v>107.977138869946</c:v>
                </c:pt>
                <c:pt idx="34017">
                  <c:v>107.97445860028201</c:v>
                </c:pt>
                <c:pt idx="34018">
                  <c:v>107.970635317212</c:v>
                </c:pt>
                <c:pt idx="34019">
                  <c:v>107.96568409845401</c:v>
                </c:pt>
                <c:pt idx="34020">
                  <c:v>107.961602924001</c:v>
                </c:pt>
                <c:pt idx="34021">
                  <c:v>107.95176328962</c:v>
                </c:pt>
                <c:pt idx="34022">
                  <c:v>107.936585770165</c:v>
                </c:pt>
                <c:pt idx="34023">
                  <c:v>107.92713374789599</c:v>
                </c:pt>
                <c:pt idx="34024">
                  <c:v>107.918114024163</c:v>
                </c:pt>
                <c:pt idx="34025">
                  <c:v>107.915590114213</c:v>
                </c:pt>
                <c:pt idx="34026">
                  <c:v>107.90263962115699</c:v>
                </c:pt>
                <c:pt idx="34027">
                  <c:v>107.896730638324</c:v>
                </c:pt>
                <c:pt idx="34028">
                  <c:v>107.89276254070499</c:v>
                </c:pt>
                <c:pt idx="34029">
                  <c:v>107.88868115340399</c:v>
                </c:pt>
                <c:pt idx="34030">
                  <c:v>107.88426941178599</c:v>
                </c:pt>
                <c:pt idx="34031">
                  <c:v>107.883667530651</c:v>
                </c:pt>
                <c:pt idx="34032">
                  <c:v>107.87868026523699</c:v>
                </c:pt>
                <c:pt idx="34033">
                  <c:v>107.877771936435</c:v>
                </c:pt>
                <c:pt idx="34034">
                  <c:v>107.877283437358</c:v>
                </c:pt>
                <c:pt idx="34035">
                  <c:v>107.875954707272</c:v>
                </c:pt>
                <c:pt idx="34036">
                  <c:v>107.869259295612</c:v>
                </c:pt>
                <c:pt idx="34037">
                  <c:v>107.868618908488</c:v>
                </c:pt>
                <c:pt idx="34038">
                  <c:v>107.86217661262</c:v>
                </c:pt>
                <c:pt idx="34039">
                  <c:v>107.85271249103801</c:v>
                </c:pt>
                <c:pt idx="34040">
                  <c:v>107.850500931279</c:v>
                </c:pt>
                <c:pt idx="34041">
                  <c:v>107.84961068374101</c:v>
                </c:pt>
                <c:pt idx="34042">
                  <c:v>107.846594018814</c:v>
                </c:pt>
                <c:pt idx="34043">
                  <c:v>107.845588890225</c:v>
                </c:pt>
                <c:pt idx="34044">
                  <c:v>107.836164193426</c:v>
                </c:pt>
                <c:pt idx="34045">
                  <c:v>107.83370806617999</c:v>
                </c:pt>
                <c:pt idx="34046">
                  <c:v>107.83309962439201</c:v>
                </c:pt>
                <c:pt idx="34047">
                  <c:v>107.82951616600199</c:v>
                </c:pt>
                <c:pt idx="34048">
                  <c:v>107.829203268122</c:v>
                </c:pt>
                <c:pt idx="34049">
                  <c:v>107.82772389877699</c:v>
                </c:pt>
                <c:pt idx="34050">
                  <c:v>107.827488275505</c:v>
                </c:pt>
                <c:pt idx="34051">
                  <c:v>107.826035903254</c:v>
                </c:pt>
                <c:pt idx="34052">
                  <c:v>107.82101024466201</c:v>
                </c:pt>
                <c:pt idx="34053">
                  <c:v>107.82005392238899</c:v>
                </c:pt>
                <c:pt idx="34054">
                  <c:v>107.819828817615</c:v>
                </c:pt>
                <c:pt idx="34055">
                  <c:v>107.815363010014</c:v>
                </c:pt>
                <c:pt idx="34056">
                  <c:v>107.81456112827701</c:v>
                </c:pt>
                <c:pt idx="34057">
                  <c:v>107.813699286125</c:v>
                </c:pt>
                <c:pt idx="34058">
                  <c:v>107.811886441273</c:v>
                </c:pt>
                <c:pt idx="34059">
                  <c:v>107.791830872425</c:v>
                </c:pt>
                <c:pt idx="34060">
                  <c:v>107.779257313638</c:v>
                </c:pt>
                <c:pt idx="34061">
                  <c:v>107.778956554603</c:v>
                </c:pt>
                <c:pt idx="34062">
                  <c:v>107.76635374263</c:v>
                </c:pt>
                <c:pt idx="34063">
                  <c:v>107.765821621817</c:v>
                </c:pt>
                <c:pt idx="34064">
                  <c:v>107.764899537133</c:v>
                </c:pt>
                <c:pt idx="34065">
                  <c:v>107.75634704396001</c:v>
                </c:pt>
                <c:pt idx="34066">
                  <c:v>107.75313651256501</c:v>
                </c:pt>
                <c:pt idx="34067">
                  <c:v>107.748502552715</c:v>
                </c:pt>
                <c:pt idx="34068">
                  <c:v>107.744842423398</c:v>
                </c:pt>
                <c:pt idx="34069">
                  <c:v>107.737166542849</c:v>
                </c:pt>
                <c:pt idx="34070">
                  <c:v>107.734230315023</c:v>
                </c:pt>
                <c:pt idx="34071">
                  <c:v>107.73196958208</c:v>
                </c:pt>
                <c:pt idx="34072">
                  <c:v>107.73113603993799</c:v>
                </c:pt>
                <c:pt idx="34073">
                  <c:v>107.72692890784</c:v>
                </c:pt>
                <c:pt idx="34074">
                  <c:v>107.725525891857</c:v>
                </c:pt>
                <c:pt idx="34075">
                  <c:v>107.724224309262</c:v>
                </c:pt>
                <c:pt idx="34076">
                  <c:v>107.720137438405</c:v>
                </c:pt>
                <c:pt idx="34077">
                  <c:v>107.719697323828</c:v>
                </c:pt>
                <c:pt idx="34078">
                  <c:v>107.717168888177</c:v>
                </c:pt>
                <c:pt idx="34079">
                  <c:v>107.71621850507999</c:v>
                </c:pt>
                <c:pt idx="34080">
                  <c:v>107.705461734106</c:v>
                </c:pt>
                <c:pt idx="34081">
                  <c:v>107.70215572272301</c:v>
                </c:pt>
                <c:pt idx="34082">
                  <c:v>107.687487606099</c:v>
                </c:pt>
                <c:pt idx="34083">
                  <c:v>107.683951669398</c:v>
                </c:pt>
                <c:pt idx="34084">
                  <c:v>107.681916133055</c:v>
                </c:pt>
                <c:pt idx="34085">
                  <c:v>107.676419700685</c:v>
                </c:pt>
                <c:pt idx="34086">
                  <c:v>107.672056298962</c:v>
                </c:pt>
                <c:pt idx="34087">
                  <c:v>107.671918703316</c:v>
                </c:pt>
                <c:pt idx="34088">
                  <c:v>107.670677820902</c:v>
                </c:pt>
                <c:pt idx="34089">
                  <c:v>107.670298566773</c:v>
                </c:pt>
                <c:pt idx="34090">
                  <c:v>107.66950229482499</c:v>
                </c:pt>
                <c:pt idx="34091">
                  <c:v>107.667339024722</c:v>
                </c:pt>
                <c:pt idx="34092">
                  <c:v>107.66668730788599</c:v>
                </c:pt>
                <c:pt idx="34093">
                  <c:v>107.665436956074</c:v>
                </c:pt>
                <c:pt idx="34094">
                  <c:v>107.66369691019101</c:v>
                </c:pt>
                <c:pt idx="34095">
                  <c:v>107.655966293945</c:v>
                </c:pt>
                <c:pt idx="34096">
                  <c:v>107.653440277474</c:v>
                </c:pt>
                <c:pt idx="34097">
                  <c:v>107.64880195449599</c:v>
                </c:pt>
                <c:pt idx="34098">
                  <c:v>107.64635353066301</c:v>
                </c:pt>
                <c:pt idx="34099">
                  <c:v>107.643972194829</c:v>
                </c:pt>
                <c:pt idx="34100">
                  <c:v>107.64361450486599</c:v>
                </c:pt>
                <c:pt idx="34101">
                  <c:v>107.643151388924</c:v>
                </c:pt>
                <c:pt idx="34102">
                  <c:v>107.641066810864</c:v>
                </c:pt>
                <c:pt idx="34103">
                  <c:v>107.639803956688</c:v>
                </c:pt>
                <c:pt idx="34104">
                  <c:v>107.63894231869899</c:v>
                </c:pt>
                <c:pt idx="34105">
                  <c:v>107.63419550596601</c:v>
                </c:pt>
                <c:pt idx="34106">
                  <c:v>107.63201180369499</c:v>
                </c:pt>
                <c:pt idx="34107">
                  <c:v>107.62573272288</c:v>
                </c:pt>
                <c:pt idx="34108">
                  <c:v>107.621418374635</c:v>
                </c:pt>
                <c:pt idx="34109">
                  <c:v>107.620931246547</c:v>
                </c:pt>
                <c:pt idx="34110">
                  <c:v>107.620284618808</c:v>
                </c:pt>
                <c:pt idx="34111">
                  <c:v>107.61959492868</c:v>
                </c:pt>
                <c:pt idx="34112">
                  <c:v>107.619151078103</c:v>
                </c:pt>
                <c:pt idx="34113">
                  <c:v>107.61912764763299</c:v>
                </c:pt>
                <c:pt idx="34114">
                  <c:v>107.61743749388501</c:v>
                </c:pt>
                <c:pt idx="34115">
                  <c:v>107.617232469961</c:v>
                </c:pt>
                <c:pt idx="34116">
                  <c:v>107.605348564789</c:v>
                </c:pt>
                <c:pt idx="34117">
                  <c:v>107.600137277027</c:v>
                </c:pt>
                <c:pt idx="34118">
                  <c:v>107.582756345121</c:v>
                </c:pt>
                <c:pt idx="34119">
                  <c:v>107.564444342553</c:v>
                </c:pt>
                <c:pt idx="34120">
                  <c:v>107.551734583374</c:v>
                </c:pt>
                <c:pt idx="34121">
                  <c:v>107.54567930128501</c:v>
                </c:pt>
                <c:pt idx="34122">
                  <c:v>107.54401064452399</c:v>
                </c:pt>
                <c:pt idx="34123">
                  <c:v>107.522314113013</c:v>
                </c:pt>
                <c:pt idx="34124">
                  <c:v>107.518443114447</c:v>
                </c:pt>
                <c:pt idx="34125">
                  <c:v>107.512109875072</c:v>
                </c:pt>
                <c:pt idx="34126">
                  <c:v>107.508890625777</c:v>
                </c:pt>
                <c:pt idx="34127">
                  <c:v>107.507738551779</c:v>
                </c:pt>
                <c:pt idx="34128">
                  <c:v>107.505662535803</c:v>
                </c:pt>
                <c:pt idx="34129">
                  <c:v>107.479287730698</c:v>
                </c:pt>
                <c:pt idx="34130">
                  <c:v>107.444314266779</c:v>
                </c:pt>
                <c:pt idx="34131">
                  <c:v>107.43840365773799</c:v>
                </c:pt>
                <c:pt idx="34132">
                  <c:v>107.43130268410999</c:v>
                </c:pt>
                <c:pt idx="34133">
                  <c:v>107.409312190393</c:v>
                </c:pt>
                <c:pt idx="34134">
                  <c:v>107.406441248357</c:v>
                </c:pt>
                <c:pt idx="34135">
                  <c:v>107.374441906762</c:v>
                </c:pt>
                <c:pt idx="34136">
                  <c:v>107.334840781369</c:v>
                </c:pt>
                <c:pt idx="34137">
                  <c:v>107.30712390804101</c:v>
                </c:pt>
                <c:pt idx="34138">
                  <c:v>107.296857145516</c:v>
                </c:pt>
                <c:pt idx="34139">
                  <c:v>107.292114777682</c:v>
                </c:pt>
                <c:pt idx="34140">
                  <c:v>107.27531491217501</c:v>
                </c:pt>
                <c:pt idx="34141">
                  <c:v>107.235302605866</c:v>
                </c:pt>
                <c:pt idx="34142">
                  <c:v>107.213756252319</c:v>
                </c:pt>
                <c:pt idx="34143">
                  <c:v>107.192174964027</c:v>
                </c:pt>
                <c:pt idx="34144">
                  <c:v>107.179359686149</c:v>
                </c:pt>
                <c:pt idx="34145">
                  <c:v>107.16513112257999</c:v>
                </c:pt>
                <c:pt idx="34146">
                  <c:v>107.137995525471</c:v>
                </c:pt>
                <c:pt idx="34147">
                  <c:v>107.13327192169901</c:v>
                </c:pt>
                <c:pt idx="34148">
                  <c:v>107.066427228313</c:v>
                </c:pt>
                <c:pt idx="34149">
                  <c:v>107.058733740628</c:v>
                </c:pt>
                <c:pt idx="34150">
                  <c:v>107.057350077609</c:v>
                </c:pt>
                <c:pt idx="34151">
                  <c:v>107.055905299325</c:v>
                </c:pt>
                <c:pt idx="34152">
                  <c:v>107.05531518841001</c:v>
                </c:pt>
                <c:pt idx="34153">
                  <c:v>107.049830197606</c:v>
                </c:pt>
                <c:pt idx="34154">
                  <c:v>107.04907687170299</c:v>
                </c:pt>
                <c:pt idx="34155">
                  <c:v>107.043764193079</c:v>
                </c:pt>
                <c:pt idx="34156">
                  <c:v>107.007672105373</c:v>
                </c:pt>
                <c:pt idx="34157">
                  <c:v>107.001715545544</c:v>
                </c:pt>
                <c:pt idx="34158">
                  <c:v>106.998496359881</c:v>
                </c:pt>
                <c:pt idx="34159">
                  <c:v>106.994043133567</c:v>
                </c:pt>
                <c:pt idx="34160">
                  <c:v>106.989321448029</c:v>
                </c:pt>
                <c:pt idx="34161">
                  <c:v>106.98465195321501</c:v>
                </c:pt>
                <c:pt idx="34162">
                  <c:v>106.96793471267</c:v>
                </c:pt>
                <c:pt idx="34163">
                  <c:v>106.963431676139</c:v>
                </c:pt>
                <c:pt idx="34164">
                  <c:v>106.96208232812199</c:v>
                </c:pt>
                <c:pt idx="34165">
                  <c:v>106.91937147937</c:v>
                </c:pt>
                <c:pt idx="34166">
                  <c:v>106.913459943006</c:v>
                </c:pt>
                <c:pt idx="34167">
                  <c:v>106.8907414812</c:v>
                </c:pt>
                <c:pt idx="34168">
                  <c:v>106.878989199825</c:v>
                </c:pt>
                <c:pt idx="34169">
                  <c:v>106.87624855599201</c:v>
                </c:pt>
                <c:pt idx="34170">
                  <c:v>106.863738023899</c:v>
                </c:pt>
                <c:pt idx="34171">
                  <c:v>106.84205826116499</c:v>
                </c:pt>
                <c:pt idx="34172">
                  <c:v>106.805157049359</c:v>
                </c:pt>
                <c:pt idx="34173">
                  <c:v>106.79356726760599</c:v>
                </c:pt>
                <c:pt idx="34174">
                  <c:v>106.78558968874501</c:v>
                </c:pt>
                <c:pt idx="34175">
                  <c:v>106.772952036112</c:v>
                </c:pt>
                <c:pt idx="34176">
                  <c:v>106.75740509105999</c:v>
                </c:pt>
                <c:pt idx="34177">
                  <c:v>106.740153138461</c:v>
                </c:pt>
                <c:pt idx="34178">
                  <c:v>106.738342732314</c:v>
                </c:pt>
                <c:pt idx="34179">
                  <c:v>106.72731165070201</c:v>
                </c:pt>
                <c:pt idx="34180">
                  <c:v>106.71314417679</c:v>
                </c:pt>
                <c:pt idx="34181">
                  <c:v>106.703504009745</c:v>
                </c:pt>
                <c:pt idx="34182">
                  <c:v>106.686915715555</c:v>
                </c:pt>
                <c:pt idx="34183">
                  <c:v>106.653740524741</c:v>
                </c:pt>
                <c:pt idx="34184">
                  <c:v>106.637265663375</c:v>
                </c:pt>
                <c:pt idx="34185">
                  <c:v>106.595160028351</c:v>
                </c:pt>
                <c:pt idx="34186">
                  <c:v>106.581420976266</c:v>
                </c:pt>
                <c:pt idx="34187">
                  <c:v>106.552137698319</c:v>
                </c:pt>
                <c:pt idx="34188">
                  <c:v>106.53983273375501</c:v>
                </c:pt>
                <c:pt idx="34189">
                  <c:v>106.51367894385299</c:v>
                </c:pt>
                <c:pt idx="34190">
                  <c:v>106.506046460378</c:v>
                </c:pt>
                <c:pt idx="34191">
                  <c:v>106.50442522920601</c:v>
                </c:pt>
                <c:pt idx="34192">
                  <c:v>106.477594588662</c:v>
                </c:pt>
                <c:pt idx="34193">
                  <c:v>106.470133667659</c:v>
                </c:pt>
                <c:pt idx="34194">
                  <c:v>106.46548405728799</c:v>
                </c:pt>
                <c:pt idx="34195">
                  <c:v>106.463327670852</c:v>
                </c:pt>
                <c:pt idx="34196">
                  <c:v>106.442731416119</c:v>
                </c:pt>
                <c:pt idx="34197">
                  <c:v>106.438718782077</c:v>
                </c:pt>
                <c:pt idx="34198">
                  <c:v>106.40771094607</c:v>
                </c:pt>
                <c:pt idx="34199">
                  <c:v>106.400475730986</c:v>
                </c:pt>
                <c:pt idx="34200">
                  <c:v>106.38945695594801</c:v>
                </c:pt>
                <c:pt idx="34201">
                  <c:v>106.38139723245</c:v>
                </c:pt>
                <c:pt idx="34202">
                  <c:v>106.33118882820401</c:v>
                </c:pt>
                <c:pt idx="34203">
                  <c:v>106.326137102114</c:v>
                </c:pt>
                <c:pt idx="34204">
                  <c:v>106.319280367677</c:v>
                </c:pt>
                <c:pt idx="34205">
                  <c:v>106.31290901824801</c:v>
                </c:pt>
                <c:pt idx="34206">
                  <c:v>106.308417449389</c:v>
                </c:pt>
                <c:pt idx="34207">
                  <c:v>106.303639843787</c:v>
                </c:pt>
                <c:pt idx="34208">
                  <c:v>106.288992016923</c:v>
                </c:pt>
                <c:pt idx="34209">
                  <c:v>106.281721903292</c:v>
                </c:pt>
                <c:pt idx="34210">
                  <c:v>106.279795577754</c:v>
                </c:pt>
                <c:pt idx="34211">
                  <c:v>106.270499014736</c:v>
                </c:pt>
                <c:pt idx="34212">
                  <c:v>106.267253275462</c:v>
                </c:pt>
                <c:pt idx="34213">
                  <c:v>106.267143961323</c:v>
                </c:pt>
                <c:pt idx="34214">
                  <c:v>106.262060828381</c:v>
                </c:pt>
                <c:pt idx="34215">
                  <c:v>106.259503882625</c:v>
                </c:pt>
                <c:pt idx="34216">
                  <c:v>106.251022481238</c:v>
                </c:pt>
                <c:pt idx="34217">
                  <c:v>106.25050946352199</c:v>
                </c:pt>
                <c:pt idx="34218">
                  <c:v>106.250354743492</c:v>
                </c:pt>
                <c:pt idx="34219">
                  <c:v>106.248674285904</c:v>
                </c:pt>
                <c:pt idx="34220">
                  <c:v>106.24638108117099</c:v>
                </c:pt>
                <c:pt idx="34221">
                  <c:v>106.244802280912</c:v>
                </c:pt>
                <c:pt idx="34222">
                  <c:v>106.215693218238</c:v>
                </c:pt>
                <c:pt idx="34223">
                  <c:v>106.212708267799</c:v>
                </c:pt>
                <c:pt idx="34224">
                  <c:v>106.204555816504</c:v>
                </c:pt>
                <c:pt idx="34225">
                  <c:v>106.20009380635101</c:v>
                </c:pt>
                <c:pt idx="34226">
                  <c:v>106.18386934105899</c:v>
                </c:pt>
                <c:pt idx="34227">
                  <c:v>106.17294533166201</c:v>
                </c:pt>
                <c:pt idx="34228">
                  <c:v>106.157866742224</c:v>
                </c:pt>
                <c:pt idx="34229">
                  <c:v>106.103026964845</c:v>
                </c:pt>
                <c:pt idx="34230">
                  <c:v>106.096940108586</c:v>
                </c:pt>
                <c:pt idx="34231">
                  <c:v>106.08515634783799</c:v>
                </c:pt>
                <c:pt idx="34232">
                  <c:v>106.08462875395399</c:v>
                </c:pt>
                <c:pt idx="34233">
                  <c:v>106.08162873603401</c:v>
                </c:pt>
                <c:pt idx="34234">
                  <c:v>106.073749379037</c:v>
                </c:pt>
                <c:pt idx="34235">
                  <c:v>106.072502561585</c:v>
                </c:pt>
                <c:pt idx="34236">
                  <c:v>106.06018574649799</c:v>
                </c:pt>
                <c:pt idx="34237">
                  <c:v>106.033005373995</c:v>
                </c:pt>
                <c:pt idx="34238">
                  <c:v>106.031132377641</c:v>
                </c:pt>
                <c:pt idx="34239">
                  <c:v>105.982590660211</c:v>
                </c:pt>
                <c:pt idx="34240">
                  <c:v>105.959424756506</c:v>
                </c:pt>
                <c:pt idx="34241">
                  <c:v>105.95716727792799</c:v>
                </c:pt>
                <c:pt idx="34242">
                  <c:v>105.942679713416</c:v>
                </c:pt>
                <c:pt idx="34243">
                  <c:v>105.937995237412</c:v>
                </c:pt>
                <c:pt idx="34244">
                  <c:v>105.893687674303</c:v>
                </c:pt>
                <c:pt idx="34245">
                  <c:v>105.880766542432</c:v>
                </c:pt>
                <c:pt idx="34246">
                  <c:v>105.879058465341</c:v>
                </c:pt>
                <c:pt idx="34247">
                  <c:v>105.86223173153201</c:v>
                </c:pt>
                <c:pt idx="34248">
                  <c:v>105.85994250457</c:v>
                </c:pt>
                <c:pt idx="34249">
                  <c:v>105.858996535136</c:v>
                </c:pt>
                <c:pt idx="34250">
                  <c:v>105.85346798993299</c:v>
                </c:pt>
                <c:pt idx="34251">
                  <c:v>105.84934673110401</c:v>
                </c:pt>
                <c:pt idx="34252">
                  <c:v>105.81622786879601</c:v>
                </c:pt>
                <c:pt idx="34253">
                  <c:v>105.812725271291</c:v>
                </c:pt>
                <c:pt idx="34254">
                  <c:v>105.793349828853</c:v>
                </c:pt>
                <c:pt idx="34255">
                  <c:v>105.783029127454</c:v>
                </c:pt>
                <c:pt idx="34256">
                  <c:v>105.77368499402699</c:v>
                </c:pt>
                <c:pt idx="34257">
                  <c:v>105.764568069212</c:v>
                </c:pt>
                <c:pt idx="34258">
                  <c:v>105.75797520576999</c:v>
                </c:pt>
                <c:pt idx="34259">
                  <c:v>105.75759116491</c:v>
                </c:pt>
                <c:pt idx="34260">
                  <c:v>105.736820955525</c:v>
                </c:pt>
                <c:pt idx="34261">
                  <c:v>105.73092212300401</c:v>
                </c:pt>
                <c:pt idx="34262">
                  <c:v>105.72384681665299</c:v>
                </c:pt>
                <c:pt idx="34263">
                  <c:v>105.69508539572099</c:v>
                </c:pt>
                <c:pt idx="34264">
                  <c:v>105.686106329731</c:v>
                </c:pt>
                <c:pt idx="34265">
                  <c:v>105.66434817445899</c:v>
                </c:pt>
                <c:pt idx="34266">
                  <c:v>105.659371387433</c:v>
                </c:pt>
                <c:pt idx="34267">
                  <c:v>105.65359205782001</c:v>
                </c:pt>
                <c:pt idx="34268">
                  <c:v>105.62917572812501</c:v>
                </c:pt>
                <c:pt idx="34269">
                  <c:v>105.600377362527</c:v>
                </c:pt>
                <c:pt idx="34270">
                  <c:v>105.59957336854499</c:v>
                </c:pt>
                <c:pt idx="34271">
                  <c:v>105.593490775988</c:v>
                </c:pt>
                <c:pt idx="34272">
                  <c:v>105.593054773067</c:v>
                </c:pt>
                <c:pt idx="34273">
                  <c:v>105.590770472049</c:v>
                </c:pt>
                <c:pt idx="34274">
                  <c:v>105.583939103582</c:v>
                </c:pt>
                <c:pt idx="34275">
                  <c:v>105.573046884134</c:v>
                </c:pt>
                <c:pt idx="34276">
                  <c:v>105.560994593668</c:v>
                </c:pt>
                <c:pt idx="34277">
                  <c:v>105.545843061677</c:v>
                </c:pt>
                <c:pt idx="34278">
                  <c:v>105.54390122922599</c:v>
                </c:pt>
                <c:pt idx="34279">
                  <c:v>105.528684567813</c:v>
                </c:pt>
                <c:pt idx="34280">
                  <c:v>105.524105436014</c:v>
                </c:pt>
                <c:pt idx="34281">
                  <c:v>105.510487499691</c:v>
                </c:pt>
                <c:pt idx="34282">
                  <c:v>105.479893762008</c:v>
                </c:pt>
                <c:pt idx="34283">
                  <c:v>105.478673417995</c:v>
                </c:pt>
                <c:pt idx="34284">
                  <c:v>105.470439126578</c:v>
                </c:pt>
                <c:pt idx="34285">
                  <c:v>105.461597461745</c:v>
                </c:pt>
                <c:pt idx="34286">
                  <c:v>105.451846529642</c:v>
                </c:pt>
                <c:pt idx="34287">
                  <c:v>105.43772104051401</c:v>
                </c:pt>
                <c:pt idx="34288">
                  <c:v>105.431206353156</c:v>
                </c:pt>
                <c:pt idx="34289">
                  <c:v>105.417756855143</c:v>
                </c:pt>
                <c:pt idx="34290">
                  <c:v>105.406179485927</c:v>
                </c:pt>
                <c:pt idx="34291">
                  <c:v>105.401983466182</c:v>
                </c:pt>
                <c:pt idx="34292">
                  <c:v>105.379605797602</c:v>
                </c:pt>
                <c:pt idx="34293">
                  <c:v>105.373565110824</c:v>
                </c:pt>
                <c:pt idx="34294">
                  <c:v>105.371678214014</c:v>
                </c:pt>
                <c:pt idx="34295">
                  <c:v>105.36830994149101</c:v>
                </c:pt>
                <c:pt idx="34296">
                  <c:v>105.351655834979</c:v>
                </c:pt>
                <c:pt idx="34297">
                  <c:v>105.344943021593</c:v>
                </c:pt>
                <c:pt idx="34298">
                  <c:v>105.338906857618</c:v>
                </c:pt>
                <c:pt idx="34299">
                  <c:v>105.31092977355701</c:v>
                </c:pt>
                <c:pt idx="34300">
                  <c:v>105.299706434744</c:v>
                </c:pt>
                <c:pt idx="34301">
                  <c:v>105.296611102166</c:v>
                </c:pt>
                <c:pt idx="34302">
                  <c:v>105.28431875059</c:v>
                </c:pt>
                <c:pt idx="34303">
                  <c:v>105.283560695223</c:v>
                </c:pt>
                <c:pt idx="34304">
                  <c:v>105.27962890165099</c:v>
                </c:pt>
                <c:pt idx="34305">
                  <c:v>105.27911815259699</c:v>
                </c:pt>
                <c:pt idx="34306">
                  <c:v>105.26714473172299</c:v>
                </c:pt>
                <c:pt idx="34307">
                  <c:v>105.25018477740301</c:v>
                </c:pt>
                <c:pt idx="34308">
                  <c:v>105.24096212084</c:v>
                </c:pt>
                <c:pt idx="34309">
                  <c:v>105.240756238232</c:v>
                </c:pt>
                <c:pt idx="34310">
                  <c:v>105.23775493980899</c:v>
                </c:pt>
                <c:pt idx="34311">
                  <c:v>105.198408741978</c:v>
                </c:pt>
                <c:pt idx="34312">
                  <c:v>105.14502279398</c:v>
                </c:pt>
                <c:pt idx="34313">
                  <c:v>105.131544754689</c:v>
                </c:pt>
                <c:pt idx="34314">
                  <c:v>105.08595656885799</c:v>
                </c:pt>
                <c:pt idx="34315">
                  <c:v>105.059440249687</c:v>
                </c:pt>
                <c:pt idx="34316">
                  <c:v>105.01017054551301</c:v>
                </c:pt>
                <c:pt idx="34317">
                  <c:v>104.999936189636</c:v>
                </c:pt>
                <c:pt idx="34318">
                  <c:v>104.997571433202</c:v>
                </c:pt>
                <c:pt idx="34319">
                  <c:v>104.992918362176</c:v>
                </c:pt>
                <c:pt idx="34320">
                  <c:v>104.971098049253</c:v>
                </c:pt>
                <c:pt idx="34321">
                  <c:v>104.970665941414</c:v>
                </c:pt>
                <c:pt idx="34322">
                  <c:v>104.959042489803</c:v>
                </c:pt>
                <c:pt idx="34323">
                  <c:v>104.952613384446</c:v>
                </c:pt>
                <c:pt idx="34324">
                  <c:v>104.948524771999</c:v>
                </c:pt>
                <c:pt idx="34325">
                  <c:v>104.947633594425</c:v>
                </c:pt>
                <c:pt idx="34326">
                  <c:v>104.93132288226801</c:v>
                </c:pt>
                <c:pt idx="34327">
                  <c:v>104.89672756787</c:v>
                </c:pt>
                <c:pt idx="34328">
                  <c:v>104.87726081068</c:v>
                </c:pt>
                <c:pt idx="34329">
                  <c:v>104.832810602644</c:v>
                </c:pt>
                <c:pt idx="34330">
                  <c:v>104.831623064787</c:v>
                </c:pt>
                <c:pt idx="34331">
                  <c:v>104.814103769209</c:v>
                </c:pt>
                <c:pt idx="34332">
                  <c:v>104.809541340392</c:v>
                </c:pt>
                <c:pt idx="34333">
                  <c:v>104.785832335126</c:v>
                </c:pt>
                <c:pt idx="34334">
                  <c:v>104.775571817566</c:v>
                </c:pt>
                <c:pt idx="34335">
                  <c:v>104.771437858285</c:v>
                </c:pt>
                <c:pt idx="34336">
                  <c:v>104.77018758896401</c:v>
                </c:pt>
                <c:pt idx="34337">
                  <c:v>104.763098169317</c:v>
                </c:pt>
                <c:pt idx="34338">
                  <c:v>104.752020268644</c:v>
                </c:pt>
                <c:pt idx="34339">
                  <c:v>104.741861824034</c:v>
                </c:pt>
                <c:pt idx="34340">
                  <c:v>104.728647922006</c:v>
                </c:pt>
                <c:pt idx="34341">
                  <c:v>104.719560192028</c:v>
                </c:pt>
                <c:pt idx="34342">
                  <c:v>104.711524699636</c:v>
                </c:pt>
                <c:pt idx="34343">
                  <c:v>104.70565562559401</c:v>
                </c:pt>
                <c:pt idx="34344">
                  <c:v>104.70474221708</c:v>
                </c:pt>
                <c:pt idx="34345">
                  <c:v>104.70416729553099</c:v>
                </c:pt>
                <c:pt idx="34346">
                  <c:v>104.66744111200499</c:v>
                </c:pt>
                <c:pt idx="34347">
                  <c:v>104.66089045148</c:v>
                </c:pt>
                <c:pt idx="34348">
                  <c:v>104.660874054708</c:v>
                </c:pt>
                <c:pt idx="34349">
                  <c:v>104.660868902408</c:v>
                </c:pt>
                <c:pt idx="34350">
                  <c:v>104.660050940272</c:v>
                </c:pt>
                <c:pt idx="34351">
                  <c:v>104.65927946907701</c:v>
                </c:pt>
                <c:pt idx="34352">
                  <c:v>104.639076224875</c:v>
                </c:pt>
                <c:pt idx="34353">
                  <c:v>104.62288876144</c:v>
                </c:pt>
                <c:pt idx="34354">
                  <c:v>104.62087057078401</c:v>
                </c:pt>
                <c:pt idx="34355">
                  <c:v>104.619059597244</c:v>
                </c:pt>
                <c:pt idx="34356">
                  <c:v>104.56032182868</c:v>
                </c:pt>
                <c:pt idx="34357">
                  <c:v>104.55767502902501</c:v>
                </c:pt>
                <c:pt idx="34358">
                  <c:v>104.557244082827</c:v>
                </c:pt>
                <c:pt idx="34359">
                  <c:v>104.554268120465</c:v>
                </c:pt>
                <c:pt idx="34360">
                  <c:v>104.52313880228699</c:v>
                </c:pt>
                <c:pt idx="34361">
                  <c:v>104.50988876750201</c:v>
                </c:pt>
                <c:pt idx="34362">
                  <c:v>104.49256955768099</c:v>
                </c:pt>
                <c:pt idx="34363">
                  <c:v>104.479414040723</c:v>
                </c:pt>
                <c:pt idx="34364">
                  <c:v>104.462397411718</c:v>
                </c:pt>
                <c:pt idx="34365">
                  <c:v>104.45847228103</c:v>
                </c:pt>
                <c:pt idx="34366">
                  <c:v>104.45357644769901</c:v>
                </c:pt>
                <c:pt idx="34367">
                  <c:v>104.45357644769901</c:v>
                </c:pt>
                <c:pt idx="34368">
                  <c:v>104.449309634931</c:v>
                </c:pt>
                <c:pt idx="34369">
                  <c:v>104.420205167105</c:v>
                </c:pt>
                <c:pt idx="34370">
                  <c:v>104.417107419839</c:v>
                </c:pt>
                <c:pt idx="34371">
                  <c:v>104.398525133303</c:v>
                </c:pt>
                <c:pt idx="34372">
                  <c:v>104.392156113352</c:v>
                </c:pt>
                <c:pt idx="34373">
                  <c:v>104.381982905749</c:v>
                </c:pt>
                <c:pt idx="34374">
                  <c:v>104.377877332442</c:v>
                </c:pt>
                <c:pt idx="34375">
                  <c:v>104.375446435382</c:v>
                </c:pt>
                <c:pt idx="34376">
                  <c:v>104.374949178666</c:v>
                </c:pt>
                <c:pt idx="34377">
                  <c:v>104.369574757298</c:v>
                </c:pt>
                <c:pt idx="34378">
                  <c:v>104.367820936222</c:v>
                </c:pt>
                <c:pt idx="34379">
                  <c:v>104.361992007675</c:v>
                </c:pt>
                <c:pt idx="34380">
                  <c:v>104.35830881536999</c:v>
                </c:pt>
                <c:pt idx="34381">
                  <c:v>104.35527596134099</c:v>
                </c:pt>
                <c:pt idx="34382">
                  <c:v>104.345669688816</c:v>
                </c:pt>
                <c:pt idx="34383">
                  <c:v>104.32238284388001</c:v>
                </c:pt>
                <c:pt idx="34384">
                  <c:v>104.308860231059</c:v>
                </c:pt>
                <c:pt idx="34385">
                  <c:v>104.302505215561</c:v>
                </c:pt>
                <c:pt idx="34386">
                  <c:v>104.299850234964</c:v>
                </c:pt>
                <c:pt idx="34387">
                  <c:v>104.285857391661</c:v>
                </c:pt>
                <c:pt idx="34388">
                  <c:v>104.283145258096</c:v>
                </c:pt>
                <c:pt idx="34389">
                  <c:v>104.260638207239</c:v>
                </c:pt>
                <c:pt idx="34390">
                  <c:v>104.24740580408999</c:v>
                </c:pt>
                <c:pt idx="34391">
                  <c:v>104.242711885093</c:v>
                </c:pt>
                <c:pt idx="34392">
                  <c:v>104.229573658948</c:v>
                </c:pt>
                <c:pt idx="34393">
                  <c:v>104.21980134337799</c:v>
                </c:pt>
                <c:pt idx="34394">
                  <c:v>104.208276875642</c:v>
                </c:pt>
                <c:pt idx="34395">
                  <c:v>104.17163315083</c:v>
                </c:pt>
                <c:pt idx="34396">
                  <c:v>104.162131341625</c:v>
                </c:pt>
                <c:pt idx="34397">
                  <c:v>104.161207035838</c:v>
                </c:pt>
                <c:pt idx="34398">
                  <c:v>104.157515257288</c:v>
                </c:pt>
                <c:pt idx="34399">
                  <c:v>104.14274660075699</c:v>
                </c:pt>
                <c:pt idx="34400">
                  <c:v>104.13603996693899</c:v>
                </c:pt>
                <c:pt idx="34401">
                  <c:v>104.132766252051</c:v>
                </c:pt>
                <c:pt idx="34402">
                  <c:v>104.117138398023</c:v>
                </c:pt>
                <c:pt idx="34403">
                  <c:v>104.11511267372499</c:v>
                </c:pt>
                <c:pt idx="34404">
                  <c:v>104.091041923235</c:v>
                </c:pt>
                <c:pt idx="34405">
                  <c:v>104.04863076013901</c:v>
                </c:pt>
                <c:pt idx="34406">
                  <c:v>104.027294173988</c:v>
                </c:pt>
                <c:pt idx="34407">
                  <c:v>104.021643180345</c:v>
                </c:pt>
                <c:pt idx="34408">
                  <c:v>104.001052512135</c:v>
                </c:pt>
                <c:pt idx="34409">
                  <c:v>103.999389893433</c:v>
                </c:pt>
                <c:pt idx="34410">
                  <c:v>103.997210773509</c:v>
                </c:pt>
                <c:pt idx="34411">
                  <c:v>103.995156540647</c:v>
                </c:pt>
                <c:pt idx="34412">
                  <c:v>103.98608234207001</c:v>
                </c:pt>
                <c:pt idx="34413">
                  <c:v>103.95910580223899</c:v>
                </c:pt>
                <c:pt idx="34414">
                  <c:v>103.95708043848001</c:v>
                </c:pt>
                <c:pt idx="34415">
                  <c:v>103.952849536462</c:v>
                </c:pt>
                <c:pt idx="34416">
                  <c:v>103.941971285134</c:v>
                </c:pt>
                <c:pt idx="34417">
                  <c:v>103.939502257268</c:v>
                </c:pt>
                <c:pt idx="34418">
                  <c:v>103.938452490309</c:v>
                </c:pt>
                <c:pt idx="34419">
                  <c:v>103.92781635155799</c:v>
                </c:pt>
                <c:pt idx="34420">
                  <c:v>103.916834012385</c:v>
                </c:pt>
                <c:pt idx="34421">
                  <c:v>103.914073077656</c:v>
                </c:pt>
                <c:pt idx="34422">
                  <c:v>103.886210822088</c:v>
                </c:pt>
                <c:pt idx="34423">
                  <c:v>103.86975848044</c:v>
                </c:pt>
                <c:pt idx="34424">
                  <c:v>103.857319820886</c:v>
                </c:pt>
                <c:pt idx="34425">
                  <c:v>103.85586749559501</c:v>
                </c:pt>
                <c:pt idx="34426">
                  <c:v>103.838282194618</c:v>
                </c:pt>
                <c:pt idx="34427">
                  <c:v>103.83170357895099</c:v>
                </c:pt>
                <c:pt idx="34428">
                  <c:v>103.83051068949401</c:v>
                </c:pt>
                <c:pt idx="34429">
                  <c:v>103.808768213715</c:v>
                </c:pt>
                <c:pt idx="34430">
                  <c:v>103.76945237160901</c:v>
                </c:pt>
                <c:pt idx="34431">
                  <c:v>103.75984158001999</c:v>
                </c:pt>
                <c:pt idx="34432">
                  <c:v>103.757726180891</c:v>
                </c:pt>
                <c:pt idx="34433">
                  <c:v>103.746279092004</c:v>
                </c:pt>
                <c:pt idx="34434">
                  <c:v>103.696145008513</c:v>
                </c:pt>
                <c:pt idx="34435">
                  <c:v>103.67928092314899</c:v>
                </c:pt>
                <c:pt idx="34436">
                  <c:v>103.674035259723</c:v>
                </c:pt>
                <c:pt idx="34437">
                  <c:v>103.67017428643901</c:v>
                </c:pt>
                <c:pt idx="34438">
                  <c:v>103.66248055310299</c:v>
                </c:pt>
                <c:pt idx="34439">
                  <c:v>103.651482985095</c:v>
                </c:pt>
                <c:pt idx="34440">
                  <c:v>103.650523211277</c:v>
                </c:pt>
                <c:pt idx="34441">
                  <c:v>103.64702715238499</c:v>
                </c:pt>
                <c:pt idx="34442">
                  <c:v>103.629975552687</c:v>
                </c:pt>
                <c:pt idx="34443">
                  <c:v>103.628909567156</c:v>
                </c:pt>
                <c:pt idx="34444">
                  <c:v>103.625449620936</c:v>
                </c:pt>
                <c:pt idx="34445">
                  <c:v>103.624068415438</c:v>
                </c:pt>
                <c:pt idx="34446">
                  <c:v>103.601644561418</c:v>
                </c:pt>
                <c:pt idx="34447">
                  <c:v>103.595762274648</c:v>
                </c:pt>
                <c:pt idx="34448">
                  <c:v>103.588608083965</c:v>
                </c:pt>
                <c:pt idx="34449">
                  <c:v>103.58450571226</c:v>
                </c:pt>
                <c:pt idx="34450">
                  <c:v>103.564404600673</c:v>
                </c:pt>
                <c:pt idx="34451">
                  <c:v>103.55999288109599</c:v>
                </c:pt>
                <c:pt idx="34452">
                  <c:v>103.55883334273</c:v>
                </c:pt>
                <c:pt idx="34453">
                  <c:v>103.556587096811</c:v>
                </c:pt>
                <c:pt idx="34454">
                  <c:v>103.554594378498</c:v>
                </c:pt>
                <c:pt idx="34455">
                  <c:v>103.553550499507</c:v>
                </c:pt>
                <c:pt idx="34456">
                  <c:v>103.52544223133</c:v>
                </c:pt>
                <c:pt idx="34457">
                  <c:v>103.521165999844</c:v>
                </c:pt>
                <c:pt idx="34458">
                  <c:v>103.514458772656</c:v>
                </c:pt>
                <c:pt idx="34459">
                  <c:v>103.51340347487501</c:v>
                </c:pt>
                <c:pt idx="34460">
                  <c:v>103.505262347865</c:v>
                </c:pt>
                <c:pt idx="34461">
                  <c:v>103.487069723217</c:v>
                </c:pt>
                <c:pt idx="34462">
                  <c:v>103.47774416343201</c:v>
                </c:pt>
                <c:pt idx="34463">
                  <c:v>103.47202140242401</c:v>
                </c:pt>
                <c:pt idx="34464">
                  <c:v>103.458564434444</c:v>
                </c:pt>
                <c:pt idx="34465">
                  <c:v>103.442162268817</c:v>
                </c:pt>
                <c:pt idx="34466">
                  <c:v>103.438521906242</c:v>
                </c:pt>
                <c:pt idx="34467">
                  <c:v>103.43353231070201</c:v>
                </c:pt>
                <c:pt idx="34468">
                  <c:v>103.41458301338</c:v>
                </c:pt>
                <c:pt idx="34469">
                  <c:v>103.41200780538099</c:v>
                </c:pt>
                <c:pt idx="34470">
                  <c:v>103.406976788775</c:v>
                </c:pt>
                <c:pt idx="34471">
                  <c:v>103.401626243118</c:v>
                </c:pt>
                <c:pt idx="34472">
                  <c:v>103.400625910486</c:v>
                </c:pt>
                <c:pt idx="34473">
                  <c:v>103.39901180657699</c:v>
                </c:pt>
                <c:pt idx="34474">
                  <c:v>103.396333438632</c:v>
                </c:pt>
                <c:pt idx="34475">
                  <c:v>103.384022102816</c:v>
                </c:pt>
                <c:pt idx="34476">
                  <c:v>103.37514049322699</c:v>
                </c:pt>
                <c:pt idx="34477">
                  <c:v>103.37014133819</c:v>
                </c:pt>
                <c:pt idx="34478">
                  <c:v>103.355505327309</c:v>
                </c:pt>
                <c:pt idx="34479">
                  <c:v>103.350655429157</c:v>
                </c:pt>
                <c:pt idx="34480">
                  <c:v>103.33912845172399</c:v>
                </c:pt>
                <c:pt idx="34481">
                  <c:v>103.333989213538</c:v>
                </c:pt>
                <c:pt idx="34482">
                  <c:v>103.32596224692</c:v>
                </c:pt>
                <c:pt idx="34483">
                  <c:v>103.316798596784</c:v>
                </c:pt>
                <c:pt idx="34484">
                  <c:v>103.315360450638</c:v>
                </c:pt>
                <c:pt idx="34485">
                  <c:v>103.314468306009</c:v>
                </c:pt>
                <c:pt idx="34486">
                  <c:v>103.294309451562</c:v>
                </c:pt>
                <c:pt idx="34487">
                  <c:v>103.277007932308</c:v>
                </c:pt>
                <c:pt idx="34488">
                  <c:v>103.271222999941</c:v>
                </c:pt>
                <c:pt idx="34489">
                  <c:v>103.269509517456</c:v>
                </c:pt>
                <c:pt idx="34490">
                  <c:v>103.268596692161</c:v>
                </c:pt>
                <c:pt idx="34491">
                  <c:v>103.264939889722</c:v>
                </c:pt>
                <c:pt idx="34492">
                  <c:v>103.26152342853101</c:v>
                </c:pt>
                <c:pt idx="34493">
                  <c:v>103.25912867455099</c:v>
                </c:pt>
                <c:pt idx="34494">
                  <c:v>103.254693675748</c:v>
                </c:pt>
                <c:pt idx="34495">
                  <c:v>103.248729454209</c:v>
                </c:pt>
                <c:pt idx="34496">
                  <c:v>103.24630063424399</c:v>
                </c:pt>
                <c:pt idx="34497">
                  <c:v>103.245670379442</c:v>
                </c:pt>
                <c:pt idx="34498">
                  <c:v>103.24010218075099</c:v>
                </c:pt>
                <c:pt idx="34499">
                  <c:v>103.237488796487</c:v>
                </c:pt>
                <c:pt idx="34500">
                  <c:v>103.22653011195899</c:v>
                </c:pt>
                <c:pt idx="34501">
                  <c:v>103.209566053475</c:v>
                </c:pt>
                <c:pt idx="34502">
                  <c:v>103.19938020502499</c:v>
                </c:pt>
                <c:pt idx="34503">
                  <c:v>103.195550145219</c:v>
                </c:pt>
                <c:pt idx="34504">
                  <c:v>103.193828958628</c:v>
                </c:pt>
                <c:pt idx="34505">
                  <c:v>103.189359518453</c:v>
                </c:pt>
                <c:pt idx="34506">
                  <c:v>103.187092898643</c:v>
                </c:pt>
                <c:pt idx="34507">
                  <c:v>103.182538253422</c:v>
                </c:pt>
                <c:pt idx="34508">
                  <c:v>103.17720774324999</c:v>
                </c:pt>
                <c:pt idx="34509">
                  <c:v>103.169611215771</c:v>
                </c:pt>
                <c:pt idx="34510">
                  <c:v>103.167999553031</c:v>
                </c:pt>
                <c:pt idx="34511">
                  <c:v>103.165021604659</c:v>
                </c:pt>
                <c:pt idx="34512">
                  <c:v>103.16400007605</c:v>
                </c:pt>
                <c:pt idx="34513">
                  <c:v>103.163331045692</c:v>
                </c:pt>
                <c:pt idx="34514">
                  <c:v>103.16254553213599</c:v>
                </c:pt>
                <c:pt idx="34515">
                  <c:v>103.16083382661699</c:v>
                </c:pt>
                <c:pt idx="34516">
                  <c:v>103.160824584569</c:v>
                </c:pt>
                <c:pt idx="34517">
                  <c:v>103.160283234899</c:v>
                </c:pt>
                <c:pt idx="34518">
                  <c:v>103.16008580995</c:v>
                </c:pt>
                <c:pt idx="34519">
                  <c:v>103.154102839581</c:v>
                </c:pt>
                <c:pt idx="34520">
                  <c:v>103.13443125113901</c:v>
                </c:pt>
                <c:pt idx="34521">
                  <c:v>103.130232627109</c:v>
                </c:pt>
                <c:pt idx="34522">
                  <c:v>103.122124282299</c:v>
                </c:pt>
                <c:pt idx="34523">
                  <c:v>103.120171766944</c:v>
                </c:pt>
                <c:pt idx="34524">
                  <c:v>103.09826327119301</c:v>
                </c:pt>
                <c:pt idx="34525">
                  <c:v>103.09623779452799</c:v>
                </c:pt>
                <c:pt idx="34526">
                  <c:v>103.090005652968</c:v>
                </c:pt>
                <c:pt idx="34527">
                  <c:v>103.086847879372</c:v>
                </c:pt>
                <c:pt idx="34528">
                  <c:v>103.086818590422</c:v>
                </c:pt>
                <c:pt idx="34529">
                  <c:v>103.08377893278301</c:v>
                </c:pt>
                <c:pt idx="34530">
                  <c:v>103.08110896429299</c:v>
                </c:pt>
                <c:pt idx="34531">
                  <c:v>103.070718433651</c:v>
                </c:pt>
                <c:pt idx="34532">
                  <c:v>103.063689076087</c:v>
                </c:pt>
                <c:pt idx="34533">
                  <c:v>103.061503259196</c:v>
                </c:pt>
                <c:pt idx="34534">
                  <c:v>103.06133087338</c:v>
                </c:pt>
                <c:pt idx="34535">
                  <c:v>103.05491710541899</c:v>
                </c:pt>
                <c:pt idx="34536">
                  <c:v>103.05189022985201</c:v>
                </c:pt>
                <c:pt idx="34537">
                  <c:v>103.051521125045</c:v>
                </c:pt>
                <c:pt idx="34538">
                  <c:v>103.050164873214</c:v>
                </c:pt>
                <c:pt idx="34539">
                  <c:v>103.045658367676</c:v>
                </c:pt>
                <c:pt idx="34540">
                  <c:v>103.043285923132</c:v>
                </c:pt>
                <c:pt idx="34541">
                  <c:v>103.04139324280101</c:v>
                </c:pt>
                <c:pt idx="34542">
                  <c:v>103.03936201824099</c:v>
                </c:pt>
                <c:pt idx="34543">
                  <c:v>103.039325698007</c:v>
                </c:pt>
                <c:pt idx="34544">
                  <c:v>103.037953070231</c:v>
                </c:pt>
                <c:pt idx="34545">
                  <c:v>103.02030791519</c:v>
                </c:pt>
                <c:pt idx="34546">
                  <c:v>103.014016879591</c:v>
                </c:pt>
                <c:pt idx="34547">
                  <c:v>103.01038050545201</c:v>
                </c:pt>
                <c:pt idx="34548">
                  <c:v>103.001904761147</c:v>
                </c:pt>
                <c:pt idx="34549">
                  <c:v>102.998688020917</c:v>
                </c:pt>
                <c:pt idx="34550">
                  <c:v>102.995203225474</c:v>
                </c:pt>
                <c:pt idx="34551">
                  <c:v>102.994609583708</c:v>
                </c:pt>
                <c:pt idx="34552">
                  <c:v>102.97336831696499</c:v>
                </c:pt>
                <c:pt idx="34553">
                  <c:v>102.972171070592</c:v>
                </c:pt>
                <c:pt idx="34554">
                  <c:v>102.958611885379</c:v>
                </c:pt>
                <c:pt idx="34555">
                  <c:v>102.95857579403</c:v>
                </c:pt>
                <c:pt idx="34556">
                  <c:v>102.957768540456</c:v>
                </c:pt>
                <c:pt idx="34557">
                  <c:v>102.957713161608</c:v>
                </c:pt>
                <c:pt idx="34558">
                  <c:v>102.955349948208</c:v>
                </c:pt>
                <c:pt idx="34559">
                  <c:v>102.95466805630301</c:v>
                </c:pt>
                <c:pt idx="34560">
                  <c:v>102.949814142245</c:v>
                </c:pt>
                <c:pt idx="34561">
                  <c:v>102.949267978188</c:v>
                </c:pt>
                <c:pt idx="34562">
                  <c:v>102.948805966893</c:v>
                </c:pt>
                <c:pt idx="34563">
                  <c:v>102.946149254524</c:v>
                </c:pt>
                <c:pt idx="34564">
                  <c:v>102.943788930408</c:v>
                </c:pt>
                <c:pt idx="34565">
                  <c:v>102.94295691139</c:v>
                </c:pt>
                <c:pt idx="34566">
                  <c:v>102.938848244369</c:v>
                </c:pt>
                <c:pt idx="34567">
                  <c:v>102.933443651619</c:v>
                </c:pt>
                <c:pt idx="34568">
                  <c:v>102.92205310321</c:v>
                </c:pt>
                <c:pt idx="34569">
                  <c:v>102.921301880493</c:v>
                </c:pt>
                <c:pt idx="34570">
                  <c:v>102.92106669974299</c:v>
                </c:pt>
                <c:pt idx="34571">
                  <c:v>102.91826604952701</c:v>
                </c:pt>
                <c:pt idx="34572">
                  <c:v>102.913885889572</c:v>
                </c:pt>
                <c:pt idx="34573">
                  <c:v>102.913141970181</c:v>
                </c:pt>
                <c:pt idx="34574">
                  <c:v>102.90935774888401</c:v>
                </c:pt>
                <c:pt idx="34575">
                  <c:v>102.90679874388999</c:v>
                </c:pt>
                <c:pt idx="34576">
                  <c:v>102.904696705671</c:v>
                </c:pt>
                <c:pt idx="34577">
                  <c:v>102.897674417613</c:v>
                </c:pt>
                <c:pt idx="34578">
                  <c:v>102.893493926304</c:v>
                </c:pt>
                <c:pt idx="34579">
                  <c:v>102.890113739341</c:v>
                </c:pt>
                <c:pt idx="34580">
                  <c:v>102.88931029251999</c:v>
                </c:pt>
                <c:pt idx="34581">
                  <c:v>102.88052161232299</c:v>
                </c:pt>
                <c:pt idx="34582">
                  <c:v>102.878287236563</c:v>
                </c:pt>
                <c:pt idx="34583">
                  <c:v>102.876017101667</c:v>
                </c:pt>
                <c:pt idx="34584">
                  <c:v>102.87303583469701</c:v>
                </c:pt>
                <c:pt idx="34585">
                  <c:v>102.86816865296301</c:v>
                </c:pt>
                <c:pt idx="34586">
                  <c:v>102.86389379760401</c:v>
                </c:pt>
                <c:pt idx="34587">
                  <c:v>102.861231014697</c:v>
                </c:pt>
                <c:pt idx="34588">
                  <c:v>102.86089865460301</c:v>
                </c:pt>
                <c:pt idx="34589">
                  <c:v>102.860506542552</c:v>
                </c:pt>
                <c:pt idx="34590">
                  <c:v>102.857443871681</c:v>
                </c:pt>
                <c:pt idx="34591">
                  <c:v>102.85611012512901</c:v>
                </c:pt>
                <c:pt idx="34592">
                  <c:v>102.855097998814</c:v>
                </c:pt>
                <c:pt idx="34593">
                  <c:v>102.85353089622301</c:v>
                </c:pt>
                <c:pt idx="34594">
                  <c:v>102.853407113255</c:v>
                </c:pt>
                <c:pt idx="34595">
                  <c:v>102.853093650286</c:v>
                </c:pt>
                <c:pt idx="34596">
                  <c:v>102.84993176282001</c:v>
                </c:pt>
                <c:pt idx="34597">
                  <c:v>102.84321976067299</c:v>
                </c:pt>
                <c:pt idx="34598">
                  <c:v>102.843085186271</c:v>
                </c:pt>
                <c:pt idx="34599">
                  <c:v>102.841850034765</c:v>
                </c:pt>
                <c:pt idx="34600">
                  <c:v>102.8418107971</c:v>
                </c:pt>
                <c:pt idx="34601">
                  <c:v>102.838719563173</c:v>
                </c:pt>
                <c:pt idx="34602">
                  <c:v>102.83119102845799</c:v>
                </c:pt>
                <c:pt idx="34603">
                  <c:v>102.830403114867</c:v>
                </c:pt>
                <c:pt idx="34604">
                  <c:v>102.82902862921399</c:v>
                </c:pt>
                <c:pt idx="34605">
                  <c:v>102.827509026857</c:v>
                </c:pt>
                <c:pt idx="34606">
                  <c:v>102.82721373011999</c:v>
                </c:pt>
                <c:pt idx="34607">
                  <c:v>102.826429439799</c:v>
                </c:pt>
                <c:pt idx="34608">
                  <c:v>102.82343977295901</c:v>
                </c:pt>
                <c:pt idx="34609">
                  <c:v>102.822715322118</c:v>
                </c:pt>
                <c:pt idx="34610">
                  <c:v>102.820104388806</c:v>
                </c:pt>
                <c:pt idx="34611">
                  <c:v>102.818775008671</c:v>
                </c:pt>
                <c:pt idx="34612">
                  <c:v>102.817621349061</c:v>
                </c:pt>
                <c:pt idx="34613">
                  <c:v>102.817562606024</c:v>
                </c:pt>
                <c:pt idx="34614">
                  <c:v>102.814560166791</c:v>
                </c:pt>
                <c:pt idx="34615">
                  <c:v>102.81430489535499</c:v>
                </c:pt>
                <c:pt idx="34616">
                  <c:v>102.81138480450601</c:v>
                </c:pt>
                <c:pt idx="34617">
                  <c:v>102.809903151803</c:v>
                </c:pt>
                <c:pt idx="34618">
                  <c:v>102.802298239302</c:v>
                </c:pt>
                <c:pt idx="34619">
                  <c:v>102.791727635181</c:v>
                </c:pt>
                <c:pt idx="34620">
                  <c:v>102.791643425671</c:v>
                </c:pt>
                <c:pt idx="34621">
                  <c:v>102.78968673638801</c:v>
                </c:pt>
                <c:pt idx="34622">
                  <c:v>102.789339147048</c:v>
                </c:pt>
                <c:pt idx="34623">
                  <c:v>102.78124881479999</c:v>
                </c:pt>
                <c:pt idx="34624">
                  <c:v>102.78073316319799</c:v>
                </c:pt>
                <c:pt idx="34625">
                  <c:v>102.780651818509</c:v>
                </c:pt>
                <c:pt idx="34626">
                  <c:v>102.77954556816501</c:v>
                </c:pt>
                <c:pt idx="34627">
                  <c:v>102.778486096045</c:v>
                </c:pt>
                <c:pt idx="34628">
                  <c:v>102.77603633165</c:v>
                </c:pt>
                <c:pt idx="34629">
                  <c:v>102.774019301206</c:v>
                </c:pt>
                <c:pt idx="34630">
                  <c:v>102.772451030022</c:v>
                </c:pt>
                <c:pt idx="34631">
                  <c:v>102.76884261891399</c:v>
                </c:pt>
                <c:pt idx="34632">
                  <c:v>102.766921809805</c:v>
                </c:pt>
                <c:pt idx="34633">
                  <c:v>102.762790591426</c:v>
                </c:pt>
                <c:pt idx="34634">
                  <c:v>102.761622358951</c:v>
                </c:pt>
                <c:pt idx="34635">
                  <c:v>102.75364626984199</c:v>
                </c:pt>
                <c:pt idx="34636">
                  <c:v>102.750483699729</c:v>
                </c:pt>
                <c:pt idx="34637">
                  <c:v>102.750445039581</c:v>
                </c:pt>
                <c:pt idx="34638">
                  <c:v>102.744410881066</c:v>
                </c:pt>
                <c:pt idx="34639">
                  <c:v>102.734678781547</c:v>
                </c:pt>
                <c:pt idx="34640">
                  <c:v>102.73420229689</c:v>
                </c:pt>
                <c:pt idx="34641">
                  <c:v>102.73346880870599</c:v>
                </c:pt>
                <c:pt idx="34642">
                  <c:v>102.73329870323001</c:v>
                </c:pt>
                <c:pt idx="34643">
                  <c:v>102.72738945408</c:v>
                </c:pt>
                <c:pt idx="34644">
                  <c:v>102.726044725115</c:v>
                </c:pt>
                <c:pt idx="34645">
                  <c:v>102.71292768219</c:v>
                </c:pt>
                <c:pt idx="34646">
                  <c:v>102.707604805348</c:v>
                </c:pt>
                <c:pt idx="34647">
                  <c:v>102.70308522742501</c:v>
                </c:pt>
                <c:pt idx="34648">
                  <c:v>102.70206429456</c:v>
                </c:pt>
                <c:pt idx="34649">
                  <c:v>102.701288645727</c:v>
                </c:pt>
                <c:pt idx="34650">
                  <c:v>102.690624282179</c:v>
                </c:pt>
                <c:pt idx="34651">
                  <c:v>102.68879956156999</c:v>
                </c:pt>
                <c:pt idx="34652">
                  <c:v>102.68722918200601</c:v>
                </c:pt>
                <c:pt idx="34653">
                  <c:v>102.675178991092</c:v>
                </c:pt>
                <c:pt idx="34654">
                  <c:v>102.671483040325</c:v>
                </c:pt>
                <c:pt idx="34655">
                  <c:v>102.668089667947</c:v>
                </c:pt>
                <c:pt idx="34656">
                  <c:v>102.66418517401</c:v>
                </c:pt>
                <c:pt idx="34657">
                  <c:v>102.66002016899</c:v>
                </c:pt>
                <c:pt idx="34658">
                  <c:v>102.65950434958</c:v>
                </c:pt>
                <c:pt idx="34659">
                  <c:v>102.659361912077</c:v>
                </c:pt>
                <c:pt idx="34660">
                  <c:v>102.65323928484401</c:v>
                </c:pt>
                <c:pt idx="34661">
                  <c:v>102.651040096717</c:v>
                </c:pt>
                <c:pt idx="34662">
                  <c:v>102.64959477529</c:v>
                </c:pt>
                <c:pt idx="34663">
                  <c:v>102.648760905516</c:v>
                </c:pt>
                <c:pt idx="34664">
                  <c:v>102.647492359897</c:v>
                </c:pt>
                <c:pt idx="34665">
                  <c:v>102.64544076646099</c:v>
                </c:pt>
                <c:pt idx="34666">
                  <c:v>102.645240679998</c:v>
                </c:pt>
                <c:pt idx="34667">
                  <c:v>102.644245205646</c:v>
                </c:pt>
                <c:pt idx="34668">
                  <c:v>102.64339994388899</c:v>
                </c:pt>
                <c:pt idx="34669">
                  <c:v>102.632558348782</c:v>
                </c:pt>
                <c:pt idx="34670">
                  <c:v>102.631233359508</c:v>
                </c:pt>
                <c:pt idx="34671">
                  <c:v>102.623400783433</c:v>
                </c:pt>
                <c:pt idx="34672">
                  <c:v>102.622967863193</c:v>
                </c:pt>
                <c:pt idx="34673">
                  <c:v>102.621815429389</c:v>
                </c:pt>
                <c:pt idx="34674">
                  <c:v>102.620922715939</c:v>
                </c:pt>
                <c:pt idx="34675">
                  <c:v>102.619128467095</c:v>
                </c:pt>
                <c:pt idx="34676">
                  <c:v>102.613313722727</c:v>
                </c:pt>
                <c:pt idx="34677">
                  <c:v>102.613046664804</c:v>
                </c:pt>
                <c:pt idx="34678">
                  <c:v>102.605352469777</c:v>
                </c:pt>
                <c:pt idx="34679">
                  <c:v>102.60111252159901</c:v>
                </c:pt>
                <c:pt idx="34680">
                  <c:v>102.59991079542201</c:v>
                </c:pt>
                <c:pt idx="34681">
                  <c:v>102.598950082244</c:v>
                </c:pt>
                <c:pt idx="34682">
                  <c:v>102.59580466854101</c:v>
                </c:pt>
                <c:pt idx="34683">
                  <c:v>102.59079568594601</c:v>
                </c:pt>
                <c:pt idx="34684">
                  <c:v>102.58295575388701</c:v>
                </c:pt>
                <c:pt idx="34685">
                  <c:v>102.57370142539</c:v>
                </c:pt>
                <c:pt idx="34686">
                  <c:v>102.572893350157</c:v>
                </c:pt>
                <c:pt idx="34687">
                  <c:v>102.565065410241</c:v>
                </c:pt>
                <c:pt idx="34688">
                  <c:v>102.562836404973</c:v>
                </c:pt>
                <c:pt idx="34689">
                  <c:v>102.55845171297</c:v>
                </c:pt>
                <c:pt idx="34690">
                  <c:v>102.557140008122</c:v>
                </c:pt>
                <c:pt idx="34691">
                  <c:v>102.55343466337401</c:v>
                </c:pt>
                <c:pt idx="34692">
                  <c:v>102.547315853784</c:v>
                </c:pt>
                <c:pt idx="34693">
                  <c:v>102.54671712189899</c:v>
                </c:pt>
                <c:pt idx="34694">
                  <c:v>102.545463631858</c:v>
                </c:pt>
                <c:pt idx="34695">
                  <c:v>102.544446207192</c:v>
                </c:pt>
                <c:pt idx="34696">
                  <c:v>102.528518338921</c:v>
                </c:pt>
                <c:pt idx="34697">
                  <c:v>102.527206326821</c:v>
                </c:pt>
                <c:pt idx="34698">
                  <c:v>102.521011622649</c:v>
                </c:pt>
                <c:pt idx="34699">
                  <c:v>102.515379766617</c:v>
                </c:pt>
                <c:pt idx="34700">
                  <c:v>102.514041233268</c:v>
                </c:pt>
                <c:pt idx="34701">
                  <c:v>102.503577857407</c:v>
                </c:pt>
                <c:pt idx="34702">
                  <c:v>102.498998008679</c:v>
                </c:pt>
                <c:pt idx="34703">
                  <c:v>102.498890559782</c:v>
                </c:pt>
                <c:pt idx="34704">
                  <c:v>102.49757717542001</c:v>
                </c:pt>
                <c:pt idx="34705">
                  <c:v>102.497435491045</c:v>
                </c:pt>
                <c:pt idx="34706">
                  <c:v>102.484433934907</c:v>
                </c:pt>
                <c:pt idx="34707">
                  <c:v>102.480294137364</c:v>
                </c:pt>
                <c:pt idx="34708">
                  <c:v>102.47839967086399</c:v>
                </c:pt>
                <c:pt idx="34709">
                  <c:v>102.47630338204399</c:v>
                </c:pt>
                <c:pt idx="34710">
                  <c:v>102.46520895501401</c:v>
                </c:pt>
                <c:pt idx="34711">
                  <c:v>102.46197399023301</c:v>
                </c:pt>
                <c:pt idx="34712">
                  <c:v>102.46051810664</c:v>
                </c:pt>
                <c:pt idx="34713">
                  <c:v>102.458822446479</c:v>
                </c:pt>
                <c:pt idx="34714">
                  <c:v>102.45870758159199</c:v>
                </c:pt>
                <c:pt idx="34715">
                  <c:v>102.437634091806</c:v>
                </c:pt>
                <c:pt idx="34716">
                  <c:v>102.40543224401399</c:v>
                </c:pt>
                <c:pt idx="34717">
                  <c:v>102.40347777890899</c:v>
                </c:pt>
                <c:pt idx="34718">
                  <c:v>102.36713484299599</c:v>
                </c:pt>
                <c:pt idx="34719">
                  <c:v>102.366415045837</c:v>
                </c:pt>
                <c:pt idx="34720">
                  <c:v>102.364310826259</c:v>
                </c:pt>
                <c:pt idx="34721">
                  <c:v>102.36209233386801</c:v>
                </c:pt>
                <c:pt idx="34722">
                  <c:v>102.352325456107</c:v>
                </c:pt>
                <c:pt idx="34723">
                  <c:v>102.350324588052</c:v>
                </c:pt>
                <c:pt idx="34724">
                  <c:v>102.347707182972</c:v>
                </c:pt>
                <c:pt idx="34725">
                  <c:v>102.327917474884</c:v>
                </c:pt>
                <c:pt idx="34726">
                  <c:v>102.326308129777</c:v>
                </c:pt>
                <c:pt idx="34727">
                  <c:v>102.322303525199</c:v>
                </c:pt>
                <c:pt idx="34728">
                  <c:v>102.32076350235199</c:v>
                </c:pt>
                <c:pt idx="34729">
                  <c:v>102.314007980802</c:v>
                </c:pt>
                <c:pt idx="34730">
                  <c:v>102.30775547243</c:v>
                </c:pt>
                <c:pt idx="34731">
                  <c:v>102.30385761011701</c:v>
                </c:pt>
                <c:pt idx="34732">
                  <c:v>102.286359549647</c:v>
                </c:pt>
                <c:pt idx="34733">
                  <c:v>102.27747439629</c:v>
                </c:pt>
                <c:pt idx="34734">
                  <c:v>102.274969639673</c:v>
                </c:pt>
                <c:pt idx="34735">
                  <c:v>102.27134735648499</c:v>
                </c:pt>
                <c:pt idx="34736">
                  <c:v>102.271104725721</c:v>
                </c:pt>
                <c:pt idx="34737">
                  <c:v>102.258522722007</c:v>
                </c:pt>
                <c:pt idx="34738">
                  <c:v>102.253326551797</c:v>
                </c:pt>
                <c:pt idx="34739">
                  <c:v>102.247106127405</c:v>
                </c:pt>
                <c:pt idx="34740">
                  <c:v>102.233420802165</c:v>
                </c:pt>
                <c:pt idx="34741">
                  <c:v>102.228088341822</c:v>
                </c:pt>
                <c:pt idx="34742">
                  <c:v>102.225722539304</c:v>
                </c:pt>
                <c:pt idx="34743">
                  <c:v>102.22141469573199</c:v>
                </c:pt>
                <c:pt idx="34744">
                  <c:v>102.21139603149101</c:v>
                </c:pt>
                <c:pt idx="34745">
                  <c:v>102.199726144488</c:v>
                </c:pt>
                <c:pt idx="34746">
                  <c:v>102.19802264696899</c:v>
                </c:pt>
                <c:pt idx="34747">
                  <c:v>102.16882782279001</c:v>
                </c:pt>
                <c:pt idx="34748">
                  <c:v>102.166710898791</c:v>
                </c:pt>
                <c:pt idx="34749">
                  <c:v>102.153913435286</c:v>
                </c:pt>
                <c:pt idx="34750">
                  <c:v>102.15145102591001</c:v>
                </c:pt>
                <c:pt idx="34751">
                  <c:v>102.146731841479</c:v>
                </c:pt>
                <c:pt idx="34752">
                  <c:v>102.145251648317</c:v>
                </c:pt>
                <c:pt idx="34753">
                  <c:v>102.14176486033701</c:v>
                </c:pt>
                <c:pt idx="34754">
                  <c:v>102.122253618714</c:v>
                </c:pt>
                <c:pt idx="34755">
                  <c:v>102.117318000585</c:v>
                </c:pt>
                <c:pt idx="34756">
                  <c:v>102.116529807486</c:v>
                </c:pt>
                <c:pt idx="34757">
                  <c:v>102.11520887891299</c:v>
                </c:pt>
                <c:pt idx="34758">
                  <c:v>102.114985821267</c:v>
                </c:pt>
                <c:pt idx="34759">
                  <c:v>102.111078373436</c:v>
                </c:pt>
                <c:pt idx="34760">
                  <c:v>102.108464050504</c:v>
                </c:pt>
                <c:pt idx="34761">
                  <c:v>102.098437144098</c:v>
                </c:pt>
                <c:pt idx="34762">
                  <c:v>102.084913511468</c:v>
                </c:pt>
                <c:pt idx="34763">
                  <c:v>102.079357580989</c:v>
                </c:pt>
                <c:pt idx="34764">
                  <c:v>102.06958613217699</c:v>
                </c:pt>
                <c:pt idx="34765">
                  <c:v>102.053362192457</c:v>
                </c:pt>
                <c:pt idx="34766">
                  <c:v>102.05263306357099</c:v>
                </c:pt>
                <c:pt idx="34767">
                  <c:v>102.047303317434</c:v>
                </c:pt>
                <c:pt idx="34768">
                  <c:v>102.02864332393401</c:v>
                </c:pt>
                <c:pt idx="34769">
                  <c:v>102.02164614932801</c:v>
                </c:pt>
                <c:pt idx="34770">
                  <c:v>102.01245508875699</c:v>
                </c:pt>
                <c:pt idx="34771">
                  <c:v>102.011241123294</c:v>
                </c:pt>
                <c:pt idx="34772">
                  <c:v>101.999816993913</c:v>
                </c:pt>
                <c:pt idx="34773">
                  <c:v>101.985355459389</c:v>
                </c:pt>
                <c:pt idx="34774">
                  <c:v>101.952484073683</c:v>
                </c:pt>
                <c:pt idx="34775">
                  <c:v>101.950741447205</c:v>
                </c:pt>
                <c:pt idx="34776">
                  <c:v>101.92515929594499</c:v>
                </c:pt>
                <c:pt idx="34777">
                  <c:v>101.915401585769</c:v>
                </c:pt>
                <c:pt idx="34778">
                  <c:v>101.910922908551</c:v>
                </c:pt>
                <c:pt idx="34779">
                  <c:v>101.90983382207899</c:v>
                </c:pt>
                <c:pt idx="34780">
                  <c:v>101.899894696755</c:v>
                </c:pt>
                <c:pt idx="34781">
                  <c:v>101.86388005574599</c:v>
                </c:pt>
                <c:pt idx="34782">
                  <c:v>101.86369906322599</c:v>
                </c:pt>
                <c:pt idx="34783">
                  <c:v>101.85510245316399</c:v>
                </c:pt>
                <c:pt idx="34784">
                  <c:v>101.851819850534</c:v>
                </c:pt>
                <c:pt idx="34785">
                  <c:v>101.84922257271</c:v>
                </c:pt>
                <c:pt idx="34786">
                  <c:v>101.846105196274</c:v>
                </c:pt>
                <c:pt idx="34787">
                  <c:v>101.797612774046</c:v>
                </c:pt>
                <c:pt idx="34788">
                  <c:v>101.777562324364</c:v>
                </c:pt>
                <c:pt idx="34789">
                  <c:v>101.76244750809499</c:v>
                </c:pt>
                <c:pt idx="34790">
                  <c:v>101.76184109625</c:v>
                </c:pt>
                <c:pt idx="34791">
                  <c:v>101.76126626332901</c:v>
                </c:pt>
                <c:pt idx="34792">
                  <c:v>101.74578578200401</c:v>
                </c:pt>
                <c:pt idx="34793">
                  <c:v>101.738343802367</c:v>
                </c:pt>
                <c:pt idx="34794">
                  <c:v>101.681366772492</c:v>
                </c:pt>
                <c:pt idx="34795">
                  <c:v>101.641918045647</c:v>
                </c:pt>
                <c:pt idx="34796">
                  <c:v>101.64040826063</c:v>
                </c:pt>
                <c:pt idx="34797">
                  <c:v>101.633279900226</c:v>
                </c:pt>
                <c:pt idx="34798">
                  <c:v>101.60597965618101</c:v>
                </c:pt>
                <c:pt idx="34799">
                  <c:v>101.589623014623</c:v>
                </c:pt>
                <c:pt idx="34800">
                  <c:v>101.571179901999</c:v>
                </c:pt>
                <c:pt idx="34801">
                  <c:v>101.543494776069</c:v>
                </c:pt>
                <c:pt idx="34802">
                  <c:v>101.5290093175</c:v>
                </c:pt>
                <c:pt idx="34803">
                  <c:v>101.51102048454</c:v>
                </c:pt>
                <c:pt idx="34804">
                  <c:v>101.503064340303</c:v>
                </c:pt>
                <c:pt idx="34805">
                  <c:v>101.477010241299</c:v>
                </c:pt>
                <c:pt idx="34806">
                  <c:v>101.473025410123</c:v>
                </c:pt>
                <c:pt idx="34807">
                  <c:v>101.45761029828201</c:v>
                </c:pt>
                <c:pt idx="34808">
                  <c:v>101.42100208731399</c:v>
                </c:pt>
                <c:pt idx="34809">
                  <c:v>101.420929143237</c:v>
                </c:pt>
                <c:pt idx="34810">
                  <c:v>101.409312473794</c:v>
                </c:pt>
                <c:pt idx="34811">
                  <c:v>101.39488606024899</c:v>
                </c:pt>
                <c:pt idx="34812">
                  <c:v>101.394107265947</c:v>
                </c:pt>
                <c:pt idx="34813">
                  <c:v>101.390505480646</c:v>
                </c:pt>
                <c:pt idx="34814">
                  <c:v>101.376337095831</c:v>
                </c:pt>
                <c:pt idx="34815">
                  <c:v>101.37598279272299</c:v>
                </c:pt>
                <c:pt idx="34816">
                  <c:v>101.30348903110701</c:v>
                </c:pt>
                <c:pt idx="34817">
                  <c:v>101.28268601417599</c:v>
                </c:pt>
                <c:pt idx="34818">
                  <c:v>101.258715600237</c:v>
                </c:pt>
                <c:pt idx="34819">
                  <c:v>101.251891012831</c:v>
                </c:pt>
                <c:pt idx="34820">
                  <c:v>101.250833586158</c:v>
                </c:pt>
                <c:pt idx="34821">
                  <c:v>101.25074073201201</c:v>
                </c:pt>
                <c:pt idx="34822">
                  <c:v>101.249138344755</c:v>
                </c:pt>
                <c:pt idx="34823">
                  <c:v>101.241114463847</c:v>
                </c:pt>
                <c:pt idx="34824">
                  <c:v>101.239939230715</c:v>
                </c:pt>
                <c:pt idx="34825">
                  <c:v>101.184096543127</c:v>
                </c:pt>
                <c:pt idx="34826">
                  <c:v>101.17735947206</c:v>
                </c:pt>
                <c:pt idx="34827">
                  <c:v>101.161026132968</c:v>
                </c:pt>
                <c:pt idx="34828">
                  <c:v>101.156427223328</c:v>
                </c:pt>
                <c:pt idx="34829">
                  <c:v>101.142400144722</c:v>
                </c:pt>
                <c:pt idx="34830">
                  <c:v>101.136263906819</c:v>
                </c:pt>
                <c:pt idx="34831">
                  <c:v>101.12704563192401</c:v>
                </c:pt>
                <c:pt idx="34832">
                  <c:v>101.119373548445</c:v>
                </c:pt>
                <c:pt idx="34833">
                  <c:v>101.109543507868</c:v>
                </c:pt>
                <c:pt idx="34834">
                  <c:v>101.103513385247</c:v>
                </c:pt>
                <c:pt idx="34835">
                  <c:v>101.101798163331</c:v>
                </c:pt>
                <c:pt idx="34836">
                  <c:v>101.099861457858</c:v>
                </c:pt>
                <c:pt idx="34837">
                  <c:v>101.09528556487</c:v>
                </c:pt>
                <c:pt idx="34838">
                  <c:v>101.07882461818799</c:v>
                </c:pt>
                <c:pt idx="34839">
                  <c:v>101.07116513219199</c:v>
                </c:pt>
                <c:pt idx="34840">
                  <c:v>101.07063358612299</c:v>
                </c:pt>
                <c:pt idx="34841">
                  <c:v>101.047937969252</c:v>
                </c:pt>
                <c:pt idx="34842">
                  <c:v>101.045764689546</c:v>
                </c:pt>
                <c:pt idx="34843">
                  <c:v>101.038945583405</c:v>
                </c:pt>
                <c:pt idx="34844">
                  <c:v>101.038250279081</c:v>
                </c:pt>
                <c:pt idx="34845">
                  <c:v>101.029670266219</c:v>
                </c:pt>
                <c:pt idx="34846">
                  <c:v>101.00730835451699</c:v>
                </c:pt>
                <c:pt idx="34847">
                  <c:v>101.002189052093</c:v>
                </c:pt>
                <c:pt idx="34848">
                  <c:v>100.99050596716501</c:v>
                </c:pt>
                <c:pt idx="34849">
                  <c:v>100.99028700061</c:v>
                </c:pt>
                <c:pt idx="34850">
                  <c:v>100.974080227765</c:v>
                </c:pt>
                <c:pt idx="34851">
                  <c:v>100.96094179127</c:v>
                </c:pt>
                <c:pt idx="34852">
                  <c:v>100.9486401179</c:v>
                </c:pt>
                <c:pt idx="34853">
                  <c:v>100.94644884713399</c:v>
                </c:pt>
                <c:pt idx="34854">
                  <c:v>100.938474287267</c:v>
                </c:pt>
                <c:pt idx="34855">
                  <c:v>100.931516898878</c:v>
                </c:pt>
                <c:pt idx="34856">
                  <c:v>100.91544189301</c:v>
                </c:pt>
                <c:pt idx="34857">
                  <c:v>100.906332813373</c:v>
                </c:pt>
                <c:pt idx="34858">
                  <c:v>100.893895256909</c:v>
                </c:pt>
                <c:pt idx="34859">
                  <c:v>100.88879561524099</c:v>
                </c:pt>
                <c:pt idx="34860">
                  <c:v>100.88864270360099</c:v>
                </c:pt>
                <c:pt idx="34861">
                  <c:v>100.88768425462401</c:v>
                </c:pt>
                <c:pt idx="34862">
                  <c:v>100.871604552398</c:v>
                </c:pt>
                <c:pt idx="34863">
                  <c:v>100.858722773579</c:v>
                </c:pt>
                <c:pt idx="34864">
                  <c:v>100.858620692606</c:v>
                </c:pt>
                <c:pt idx="34865">
                  <c:v>100.853113005444</c:v>
                </c:pt>
                <c:pt idx="34866">
                  <c:v>100.848149111639</c:v>
                </c:pt>
                <c:pt idx="34867">
                  <c:v>100.845072346059</c:v>
                </c:pt>
                <c:pt idx="34868">
                  <c:v>100.830386352671</c:v>
                </c:pt>
                <c:pt idx="34869">
                  <c:v>100.819220975292</c:v>
                </c:pt>
                <c:pt idx="34870">
                  <c:v>100.81370560638101</c:v>
                </c:pt>
                <c:pt idx="34871">
                  <c:v>100.807948217285</c:v>
                </c:pt>
                <c:pt idx="34872">
                  <c:v>100.802330453552</c:v>
                </c:pt>
                <c:pt idx="34873">
                  <c:v>100.78832142236</c:v>
                </c:pt>
                <c:pt idx="34874">
                  <c:v>100.78718353390001</c:v>
                </c:pt>
                <c:pt idx="34875">
                  <c:v>100.783394482459</c:v>
                </c:pt>
                <c:pt idx="34876">
                  <c:v>100.78276704915</c:v>
                </c:pt>
                <c:pt idx="34877">
                  <c:v>100.77973877549501</c:v>
                </c:pt>
                <c:pt idx="34878">
                  <c:v>100.76831269055801</c:v>
                </c:pt>
                <c:pt idx="34879">
                  <c:v>100.765519113747</c:v>
                </c:pt>
                <c:pt idx="34880">
                  <c:v>100.76358276118999</c:v>
                </c:pt>
                <c:pt idx="34881">
                  <c:v>100.747913618021</c:v>
                </c:pt>
                <c:pt idx="34882">
                  <c:v>100.743970603655</c:v>
                </c:pt>
                <c:pt idx="34883">
                  <c:v>100.74145127636</c:v>
                </c:pt>
                <c:pt idx="34884">
                  <c:v>100.70613185006999</c:v>
                </c:pt>
                <c:pt idx="34885">
                  <c:v>100.699513111358</c:v>
                </c:pt>
                <c:pt idx="34886">
                  <c:v>100.69697618371499</c:v>
                </c:pt>
                <c:pt idx="34887">
                  <c:v>100.69639935730901</c:v>
                </c:pt>
                <c:pt idx="34888">
                  <c:v>100.68218041929801</c:v>
                </c:pt>
                <c:pt idx="34889">
                  <c:v>100.679838386233</c:v>
                </c:pt>
                <c:pt idx="34890">
                  <c:v>100.67951472401001</c:v>
                </c:pt>
                <c:pt idx="34891">
                  <c:v>100.671326994393</c:v>
                </c:pt>
                <c:pt idx="34892">
                  <c:v>100.669092550599</c:v>
                </c:pt>
                <c:pt idx="34893">
                  <c:v>100.66865535730599</c:v>
                </c:pt>
                <c:pt idx="34894">
                  <c:v>100.66304065394399</c:v>
                </c:pt>
                <c:pt idx="34895">
                  <c:v>100.660206737428</c:v>
                </c:pt>
                <c:pt idx="34896">
                  <c:v>100.65701300909799</c:v>
                </c:pt>
                <c:pt idx="34897">
                  <c:v>100.653082910416</c:v>
                </c:pt>
                <c:pt idx="34898">
                  <c:v>100.650588440909</c:v>
                </c:pt>
                <c:pt idx="34899">
                  <c:v>100.64651396756599</c:v>
                </c:pt>
                <c:pt idx="34900">
                  <c:v>100.639776312121</c:v>
                </c:pt>
                <c:pt idx="34901">
                  <c:v>100.63638350137001</c:v>
                </c:pt>
                <c:pt idx="34902">
                  <c:v>100.63465163110099</c:v>
                </c:pt>
                <c:pt idx="34903">
                  <c:v>100.634188724821</c:v>
                </c:pt>
                <c:pt idx="34904">
                  <c:v>100.628742380215</c:v>
                </c:pt>
                <c:pt idx="34905">
                  <c:v>100.61852194924801</c:v>
                </c:pt>
                <c:pt idx="34906">
                  <c:v>100.616212024386</c:v>
                </c:pt>
                <c:pt idx="34907">
                  <c:v>100.61508622901999</c:v>
                </c:pt>
                <c:pt idx="34908">
                  <c:v>100.607200326426</c:v>
                </c:pt>
                <c:pt idx="34909">
                  <c:v>100.600126444743</c:v>
                </c:pt>
                <c:pt idx="34910">
                  <c:v>100.597983112767</c:v>
                </c:pt>
                <c:pt idx="34911">
                  <c:v>100.590308817457</c:v>
                </c:pt>
                <c:pt idx="34912">
                  <c:v>100.583261706502</c:v>
                </c:pt>
                <c:pt idx="34913">
                  <c:v>100.580368981456</c:v>
                </c:pt>
                <c:pt idx="34914">
                  <c:v>100.57730472980001</c:v>
                </c:pt>
                <c:pt idx="34915">
                  <c:v>100.57413705655701</c:v>
                </c:pt>
                <c:pt idx="34916">
                  <c:v>100.56283149874</c:v>
                </c:pt>
                <c:pt idx="34917">
                  <c:v>100.560661168397</c:v>
                </c:pt>
                <c:pt idx="34918">
                  <c:v>100.556446680652</c:v>
                </c:pt>
                <c:pt idx="34919">
                  <c:v>100.548695878611</c:v>
                </c:pt>
                <c:pt idx="34920">
                  <c:v>100.547389739995</c:v>
                </c:pt>
                <c:pt idx="34921">
                  <c:v>100.532348054656</c:v>
                </c:pt>
                <c:pt idx="34922">
                  <c:v>100.53014385159101</c:v>
                </c:pt>
                <c:pt idx="34923">
                  <c:v>100.516123097101</c:v>
                </c:pt>
                <c:pt idx="34924">
                  <c:v>100.509183286991</c:v>
                </c:pt>
                <c:pt idx="34925">
                  <c:v>100.50460726825899</c:v>
                </c:pt>
                <c:pt idx="34926">
                  <c:v>100.50124681855399</c:v>
                </c:pt>
                <c:pt idx="34927">
                  <c:v>100.494345345171</c:v>
                </c:pt>
                <c:pt idx="34928">
                  <c:v>100.483112147238</c:v>
                </c:pt>
                <c:pt idx="34929">
                  <c:v>100.47063963061601</c:v>
                </c:pt>
                <c:pt idx="34930">
                  <c:v>100.463500387263</c:v>
                </c:pt>
                <c:pt idx="34931">
                  <c:v>100.46199869697401</c:v>
                </c:pt>
                <c:pt idx="34932">
                  <c:v>100.44964745548801</c:v>
                </c:pt>
                <c:pt idx="34933">
                  <c:v>100.448030733976</c:v>
                </c:pt>
                <c:pt idx="34934">
                  <c:v>100.44643137663</c:v>
                </c:pt>
                <c:pt idx="34935">
                  <c:v>100.444766992756</c:v>
                </c:pt>
                <c:pt idx="34936">
                  <c:v>100.43226421156101</c:v>
                </c:pt>
                <c:pt idx="34937">
                  <c:v>100.37823791912101</c:v>
                </c:pt>
                <c:pt idx="34938">
                  <c:v>100.358032607304</c:v>
                </c:pt>
                <c:pt idx="34939">
                  <c:v>100.315848608593</c:v>
                </c:pt>
                <c:pt idx="34940">
                  <c:v>100.31308455561501</c:v>
                </c:pt>
                <c:pt idx="34941">
                  <c:v>100.30585006187501</c:v>
                </c:pt>
                <c:pt idx="34942">
                  <c:v>100.293806505078</c:v>
                </c:pt>
                <c:pt idx="34943">
                  <c:v>100.289786226936</c:v>
                </c:pt>
                <c:pt idx="34944">
                  <c:v>100.285740066719</c:v>
                </c:pt>
                <c:pt idx="34945">
                  <c:v>100.257170055591</c:v>
                </c:pt>
                <c:pt idx="34946">
                  <c:v>100.240560233018</c:v>
                </c:pt>
                <c:pt idx="34947">
                  <c:v>100.23889214105699</c:v>
                </c:pt>
                <c:pt idx="34948">
                  <c:v>100.234527050602</c:v>
                </c:pt>
                <c:pt idx="34949">
                  <c:v>100.228348612519</c:v>
                </c:pt>
                <c:pt idx="34950">
                  <c:v>100.22763696765701</c:v>
                </c:pt>
                <c:pt idx="34951">
                  <c:v>100.210417261468</c:v>
                </c:pt>
                <c:pt idx="34952">
                  <c:v>100.209240983805</c:v>
                </c:pt>
                <c:pt idx="34953">
                  <c:v>100.19827105375001</c:v>
                </c:pt>
                <c:pt idx="34954">
                  <c:v>100.194190585111</c:v>
                </c:pt>
                <c:pt idx="34955">
                  <c:v>100.19361658811501</c:v>
                </c:pt>
                <c:pt idx="34956">
                  <c:v>100.143218695587</c:v>
                </c:pt>
                <c:pt idx="34957">
                  <c:v>100.14160048766099</c:v>
                </c:pt>
                <c:pt idx="34958">
                  <c:v>100.141512438112</c:v>
                </c:pt>
                <c:pt idx="34959">
                  <c:v>100.126511189917</c:v>
                </c:pt>
                <c:pt idx="34960">
                  <c:v>100.119760925835</c:v>
                </c:pt>
                <c:pt idx="34961">
                  <c:v>100.115269981289</c:v>
                </c:pt>
                <c:pt idx="34962">
                  <c:v>100.108812540554</c:v>
                </c:pt>
                <c:pt idx="34963">
                  <c:v>100.101681212196</c:v>
                </c:pt>
                <c:pt idx="34964">
                  <c:v>100.10083831804999</c:v>
                </c:pt>
                <c:pt idx="34965">
                  <c:v>100.092691295855</c:v>
                </c:pt>
                <c:pt idx="34966">
                  <c:v>100.091239352654</c:v>
                </c:pt>
                <c:pt idx="34967">
                  <c:v>100.089987669029</c:v>
                </c:pt>
                <c:pt idx="34968">
                  <c:v>100.089075250704</c:v>
                </c:pt>
                <c:pt idx="34969">
                  <c:v>100.071676577796</c:v>
                </c:pt>
                <c:pt idx="34970">
                  <c:v>100.067241513835</c:v>
                </c:pt>
                <c:pt idx="34971">
                  <c:v>100.05275633753701</c:v>
                </c:pt>
                <c:pt idx="34972">
                  <c:v>100.031595016664</c:v>
                </c:pt>
                <c:pt idx="34973">
                  <c:v>100.031565569139</c:v>
                </c:pt>
                <c:pt idx="34974">
                  <c:v>100.031549092137</c:v>
                </c:pt>
                <c:pt idx="34975">
                  <c:v>100.020656755457</c:v>
                </c:pt>
                <c:pt idx="34976">
                  <c:v>99.998130368659602</c:v>
                </c:pt>
                <c:pt idx="34977">
                  <c:v>99.991259891743397</c:v>
                </c:pt>
                <c:pt idx="34978">
                  <c:v>99.987023624804493</c:v>
                </c:pt>
                <c:pt idx="34979">
                  <c:v>99.986698521259498</c:v>
                </c:pt>
                <c:pt idx="34980">
                  <c:v>99.982833461806393</c:v>
                </c:pt>
                <c:pt idx="34981">
                  <c:v>99.981427030631707</c:v>
                </c:pt>
                <c:pt idx="34982">
                  <c:v>99.952928491556506</c:v>
                </c:pt>
                <c:pt idx="34983">
                  <c:v>99.934238645262795</c:v>
                </c:pt>
                <c:pt idx="34984">
                  <c:v>99.885482492763302</c:v>
                </c:pt>
                <c:pt idx="34985">
                  <c:v>99.864528468183593</c:v>
                </c:pt>
                <c:pt idx="34986">
                  <c:v>99.857516302176904</c:v>
                </c:pt>
                <c:pt idx="34987">
                  <c:v>99.765422353022601</c:v>
                </c:pt>
                <c:pt idx="34988">
                  <c:v>99.748868296864202</c:v>
                </c:pt>
                <c:pt idx="34989">
                  <c:v>99.747039231026505</c:v>
                </c:pt>
                <c:pt idx="34990">
                  <c:v>99.681092095584305</c:v>
                </c:pt>
                <c:pt idx="34991">
                  <c:v>99.616783566661198</c:v>
                </c:pt>
                <c:pt idx="34992">
                  <c:v>99.551430519289198</c:v>
                </c:pt>
                <c:pt idx="34993">
                  <c:v>99.509294748327804</c:v>
                </c:pt>
                <c:pt idx="34994">
                  <c:v>99.508331999994496</c:v>
                </c:pt>
                <c:pt idx="34995">
                  <c:v>99.489092434406203</c:v>
                </c:pt>
                <c:pt idx="34996">
                  <c:v>99.438468551751299</c:v>
                </c:pt>
                <c:pt idx="34997">
                  <c:v>99.395465130618504</c:v>
                </c:pt>
                <c:pt idx="34998">
                  <c:v>99.339771641598503</c:v>
                </c:pt>
                <c:pt idx="34999">
                  <c:v>99.279883468341794</c:v>
                </c:pt>
                <c:pt idx="35000">
                  <c:v>99.275402913740905</c:v>
                </c:pt>
                <c:pt idx="35001">
                  <c:v>99.200590821558507</c:v>
                </c:pt>
                <c:pt idx="35002">
                  <c:v>99.136685821066195</c:v>
                </c:pt>
                <c:pt idx="35003">
                  <c:v>99.1333699776402</c:v>
                </c:pt>
                <c:pt idx="35004">
                  <c:v>99.1238751453308</c:v>
                </c:pt>
                <c:pt idx="35005">
                  <c:v>99.115730278004406</c:v>
                </c:pt>
                <c:pt idx="35006">
                  <c:v>99.114068852622793</c:v>
                </c:pt>
                <c:pt idx="35007">
                  <c:v>99.024620403690193</c:v>
                </c:pt>
                <c:pt idx="35008">
                  <c:v>98.241233980733497</c:v>
                </c:pt>
                <c:pt idx="35009">
                  <c:v>98.108870839187105</c:v>
                </c:pt>
                <c:pt idx="35010">
                  <c:v>98.1050472941469</c:v>
                </c:pt>
                <c:pt idx="35011">
                  <c:v>98.104112753661994</c:v>
                </c:pt>
                <c:pt idx="35012">
                  <c:v>98.002019107385607</c:v>
                </c:pt>
                <c:pt idx="35013">
                  <c:v>97.948212489213105</c:v>
                </c:pt>
                <c:pt idx="35014">
                  <c:v>97.848839626721301</c:v>
                </c:pt>
                <c:pt idx="35015">
                  <c:v>97.534499696779093</c:v>
                </c:pt>
                <c:pt idx="35016">
                  <c:v>97.332876101901206</c:v>
                </c:pt>
                <c:pt idx="35017">
                  <c:v>97.332745048240895</c:v>
                </c:pt>
                <c:pt idx="35018">
                  <c:v>97.314487581044403</c:v>
                </c:pt>
                <c:pt idx="35019">
                  <c:v>97.198659049478707</c:v>
                </c:pt>
                <c:pt idx="35020">
                  <c:v>97.130173718988999</c:v>
                </c:pt>
                <c:pt idx="35021">
                  <c:v>97.128628074937893</c:v>
                </c:pt>
                <c:pt idx="35022">
                  <c:v>97.1257026409193</c:v>
                </c:pt>
                <c:pt idx="35023">
                  <c:v>97.100299855380399</c:v>
                </c:pt>
                <c:pt idx="35024">
                  <c:v>97.053442754283495</c:v>
                </c:pt>
                <c:pt idx="35025">
                  <c:v>97.052245669585403</c:v>
                </c:pt>
                <c:pt idx="35026">
                  <c:v>97.046972753413996</c:v>
                </c:pt>
                <c:pt idx="35027">
                  <c:v>97.040690648811406</c:v>
                </c:pt>
                <c:pt idx="35028">
                  <c:v>97.031928128318498</c:v>
                </c:pt>
                <c:pt idx="35029">
                  <c:v>97.029835530016797</c:v>
                </c:pt>
                <c:pt idx="35030">
                  <c:v>96.949731943059405</c:v>
                </c:pt>
                <c:pt idx="35031">
                  <c:v>96.902730815946597</c:v>
                </c:pt>
                <c:pt idx="35032">
                  <c:v>96.869184912474594</c:v>
                </c:pt>
                <c:pt idx="35033">
                  <c:v>96.836518033916505</c:v>
                </c:pt>
                <c:pt idx="35034">
                  <c:v>96.807145694012306</c:v>
                </c:pt>
                <c:pt idx="35035">
                  <c:v>96.783583576874307</c:v>
                </c:pt>
                <c:pt idx="35036">
                  <c:v>96.380891947226999</c:v>
                </c:pt>
                <c:pt idx="35037">
                  <c:v>94.810963559409203</c:v>
                </c:pt>
                <c:pt idx="35038">
                  <c:v>94.670548045202494</c:v>
                </c:pt>
                <c:pt idx="35039">
                  <c:v>94.488525333360101</c:v>
                </c:pt>
              </c:numCache>
            </c:numRef>
          </c:yVal>
          <c:smooth val="1"/>
          <c:extLst>
            <c:ext xmlns:c16="http://schemas.microsoft.com/office/drawing/2014/chart" uri="{C3380CC4-5D6E-409C-BE32-E72D297353CC}">
              <c16:uniqueId val="{00000001-75E0-4FB4-9B07-D1138B10A756}"/>
            </c:ext>
          </c:extLst>
        </c:ser>
        <c:ser>
          <c:idx val="2"/>
          <c:order val="2"/>
          <c:tx>
            <c:strRef>
              <c:f>'Load Duration'!$D$1</c:f>
              <c:strCache>
                <c:ptCount val="1"/>
                <c:pt idx="0">
                  <c:v>P1</c:v>
                </c:pt>
              </c:strCache>
            </c:strRef>
          </c:tx>
          <c:spPr>
            <a:ln w="9525" cap="rnd">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D$2:$D$35041</c:f>
              <c:numCache>
                <c:formatCode>General</c:formatCode>
                <c:ptCount val="35040"/>
                <c:pt idx="0">
                  <c:v>794.91064662984797</c:v>
                </c:pt>
                <c:pt idx="1">
                  <c:v>788.25968872320402</c:v>
                </c:pt>
                <c:pt idx="2">
                  <c:v>785.71085911006003</c:v>
                </c:pt>
                <c:pt idx="3">
                  <c:v>781.63139537970403</c:v>
                </c:pt>
                <c:pt idx="4">
                  <c:v>780.56691992031006</c:v>
                </c:pt>
                <c:pt idx="5">
                  <c:v>779.67363423922802</c:v>
                </c:pt>
                <c:pt idx="6">
                  <c:v>778.460532810676</c:v>
                </c:pt>
                <c:pt idx="7">
                  <c:v>778.38055714648101</c:v>
                </c:pt>
                <c:pt idx="8">
                  <c:v>778.29705610730502</c:v>
                </c:pt>
                <c:pt idx="9">
                  <c:v>778.07976448593797</c:v>
                </c:pt>
                <c:pt idx="10">
                  <c:v>777.45484089275396</c:v>
                </c:pt>
                <c:pt idx="11">
                  <c:v>776.47268910805894</c:v>
                </c:pt>
                <c:pt idx="12">
                  <c:v>775.947722388491</c:v>
                </c:pt>
                <c:pt idx="13">
                  <c:v>774.67398956864702</c:v>
                </c:pt>
                <c:pt idx="14">
                  <c:v>772.80004299863197</c:v>
                </c:pt>
                <c:pt idx="15">
                  <c:v>772.75719685543402</c:v>
                </c:pt>
                <c:pt idx="16">
                  <c:v>772.62956815035704</c:v>
                </c:pt>
                <c:pt idx="17">
                  <c:v>772.55528680622001</c:v>
                </c:pt>
                <c:pt idx="18">
                  <c:v>772.548073314563</c:v>
                </c:pt>
                <c:pt idx="19">
                  <c:v>771.90398768255397</c:v>
                </c:pt>
                <c:pt idx="20">
                  <c:v>771.76855100360103</c:v>
                </c:pt>
                <c:pt idx="21">
                  <c:v>771.64690210424601</c:v>
                </c:pt>
                <c:pt idx="22">
                  <c:v>771.24500652948302</c:v>
                </c:pt>
                <c:pt idx="23">
                  <c:v>771.05380461109701</c:v>
                </c:pt>
                <c:pt idx="24">
                  <c:v>770.63358147325005</c:v>
                </c:pt>
                <c:pt idx="25">
                  <c:v>769.98232915866595</c:v>
                </c:pt>
                <c:pt idx="26">
                  <c:v>769.75419940556003</c:v>
                </c:pt>
                <c:pt idx="27">
                  <c:v>769.167425325365</c:v>
                </c:pt>
                <c:pt idx="28">
                  <c:v>768.59084462065402</c:v>
                </c:pt>
                <c:pt idx="29">
                  <c:v>768.580896626656</c:v>
                </c:pt>
                <c:pt idx="30">
                  <c:v>768.38905335726497</c:v>
                </c:pt>
                <c:pt idx="31">
                  <c:v>768.33836814947404</c:v>
                </c:pt>
                <c:pt idx="32">
                  <c:v>768.27117202065403</c:v>
                </c:pt>
                <c:pt idx="33">
                  <c:v>768.09651547306305</c:v>
                </c:pt>
                <c:pt idx="34">
                  <c:v>767.03877032897401</c:v>
                </c:pt>
                <c:pt idx="35">
                  <c:v>766.80777164726305</c:v>
                </c:pt>
                <c:pt idx="36">
                  <c:v>766.50181247754597</c:v>
                </c:pt>
                <c:pt idx="37">
                  <c:v>766.08618437045902</c:v>
                </c:pt>
                <c:pt idx="38">
                  <c:v>766.06196116288197</c:v>
                </c:pt>
                <c:pt idx="39">
                  <c:v>766.05689216696896</c:v>
                </c:pt>
                <c:pt idx="40">
                  <c:v>765.87681388393901</c:v>
                </c:pt>
                <c:pt idx="41">
                  <c:v>765.61549020506595</c:v>
                </c:pt>
                <c:pt idx="42">
                  <c:v>764.97368757444997</c:v>
                </c:pt>
                <c:pt idx="43">
                  <c:v>764.4348504994</c:v>
                </c:pt>
                <c:pt idx="44">
                  <c:v>764.13843529459803</c:v>
                </c:pt>
                <c:pt idx="45">
                  <c:v>763.74438267560595</c:v>
                </c:pt>
                <c:pt idx="46">
                  <c:v>763.67079121568895</c:v>
                </c:pt>
                <c:pt idx="47">
                  <c:v>763.65461251121997</c:v>
                </c:pt>
                <c:pt idx="48">
                  <c:v>763.56614730775595</c:v>
                </c:pt>
                <c:pt idx="49">
                  <c:v>763.15643771497798</c:v>
                </c:pt>
                <c:pt idx="50">
                  <c:v>762.96598250558395</c:v>
                </c:pt>
                <c:pt idx="51">
                  <c:v>762.63113164570098</c:v>
                </c:pt>
                <c:pt idx="52">
                  <c:v>762.01020764632301</c:v>
                </c:pt>
                <c:pt idx="53">
                  <c:v>761.84217412742703</c:v>
                </c:pt>
                <c:pt idx="54">
                  <c:v>761.73253108613903</c:v>
                </c:pt>
                <c:pt idx="55">
                  <c:v>761.66038814859201</c:v>
                </c:pt>
                <c:pt idx="56">
                  <c:v>761.639846236376</c:v>
                </c:pt>
                <c:pt idx="57">
                  <c:v>761.54576308261699</c:v>
                </c:pt>
                <c:pt idx="58">
                  <c:v>761.493860386449</c:v>
                </c:pt>
                <c:pt idx="59">
                  <c:v>761.29339122402598</c:v>
                </c:pt>
                <c:pt idx="60">
                  <c:v>761.15627104797295</c:v>
                </c:pt>
                <c:pt idx="61">
                  <c:v>761.11314202277595</c:v>
                </c:pt>
                <c:pt idx="62">
                  <c:v>760.46780707788696</c:v>
                </c:pt>
                <c:pt idx="63">
                  <c:v>760.36737080893295</c:v>
                </c:pt>
                <c:pt idx="64">
                  <c:v>760.23991731223703</c:v>
                </c:pt>
                <c:pt idx="65">
                  <c:v>760.23350841812305</c:v>
                </c:pt>
                <c:pt idx="66">
                  <c:v>760.22189659931701</c:v>
                </c:pt>
                <c:pt idx="67">
                  <c:v>760.15431819729895</c:v>
                </c:pt>
                <c:pt idx="68">
                  <c:v>759.99075364266503</c:v>
                </c:pt>
                <c:pt idx="69">
                  <c:v>759.84183015142401</c:v>
                </c:pt>
                <c:pt idx="70">
                  <c:v>759.69997868206099</c:v>
                </c:pt>
                <c:pt idx="71">
                  <c:v>759.59416933355203</c:v>
                </c:pt>
                <c:pt idx="72">
                  <c:v>759.59060577629998</c:v>
                </c:pt>
                <c:pt idx="73">
                  <c:v>759.57249027792</c:v>
                </c:pt>
                <c:pt idx="74">
                  <c:v>759.38245889898099</c:v>
                </c:pt>
                <c:pt idx="75">
                  <c:v>759.333442461971</c:v>
                </c:pt>
                <c:pt idx="76">
                  <c:v>759.08658743927401</c:v>
                </c:pt>
                <c:pt idx="77">
                  <c:v>759.000346873951</c:v>
                </c:pt>
                <c:pt idx="78">
                  <c:v>758.61835193886395</c:v>
                </c:pt>
                <c:pt idx="79">
                  <c:v>758.57131437567898</c:v>
                </c:pt>
                <c:pt idx="80">
                  <c:v>758.42231986309196</c:v>
                </c:pt>
                <c:pt idx="81">
                  <c:v>758.31271180750502</c:v>
                </c:pt>
                <c:pt idx="82">
                  <c:v>758.16532066638695</c:v>
                </c:pt>
                <c:pt idx="83">
                  <c:v>758.11752222237101</c:v>
                </c:pt>
                <c:pt idx="84">
                  <c:v>757.84290612882705</c:v>
                </c:pt>
                <c:pt idx="85">
                  <c:v>757.65410026122595</c:v>
                </c:pt>
                <c:pt idx="86">
                  <c:v>757.13944134519397</c:v>
                </c:pt>
                <c:pt idx="87">
                  <c:v>757.01427837102096</c:v>
                </c:pt>
                <c:pt idx="88">
                  <c:v>756.92394598933595</c:v>
                </c:pt>
                <c:pt idx="89">
                  <c:v>756.27494607875599</c:v>
                </c:pt>
                <c:pt idx="90">
                  <c:v>756.19741977251499</c:v>
                </c:pt>
                <c:pt idx="91">
                  <c:v>755.87812259019097</c:v>
                </c:pt>
                <c:pt idx="92">
                  <c:v>755.31431047312105</c:v>
                </c:pt>
                <c:pt idx="93">
                  <c:v>754.97344637142896</c:v>
                </c:pt>
                <c:pt idx="94">
                  <c:v>754.93002261146296</c:v>
                </c:pt>
                <c:pt idx="95">
                  <c:v>754.66484411671797</c:v>
                </c:pt>
                <c:pt idx="96">
                  <c:v>754.48024972818598</c:v>
                </c:pt>
                <c:pt idx="97">
                  <c:v>754.22726002799402</c:v>
                </c:pt>
                <c:pt idx="98">
                  <c:v>754.13823226303498</c:v>
                </c:pt>
                <c:pt idx="99">
                  <c:v>753.96428013993398</c:v>
                </c:pt>
                <c:pt idx="100">
                  <c:v>753.914959210083</c:v>
                </c:pt>
                <c:pt idx="101">
                  <c:v>753.86979337857997</c:v>
                </c:pt>
                <c:pt idx="102">
                  <c:v>753.854189039772</c:v>
                </c:pt>
                <c:pt idx="103">
                  <c:v>753.67594242138796</c:v>
                </c:pt>
                <c:pt idx="104">
                  <c:v>753.61584053642298</c:v>
                </c:pt>
                <c:pt idx="105">
                  <c:v>753.52291555944896</c:v>
                </c:pt>
                <c:pt idx="106">
                  <c:v>753.23799700696497</c:v>
                </c:pt>
                <c:pt idx="107">
                  <c:v>752.99456079984805</c:v>
                </c:pt>
                <c:pt idx="108">
                  <c:v>752.91639307969899</c:v>
                </c:pt>
                <c:pt idx="109">
                  <c:v>752.58917315902897</c:v>
                </c:pt>
                <c:pt idx="110">
                  <c:v>752.43139728320295</c:v>
                </c:pt>
                <c:pt idx="111">
                  <c:v>752.37634659204605</c:v>
                </c:pt>
                <c:pt idx="112">
                  <c:v>752.15737024657005</c:v>
                </c:pt>
                <c:pt idx="113">
                  <c:v>752.12951795093102</c:v>
                </c:pt>
                <c:pt idx="114">
                  <c:v>752.07865691588097</c:v>
                </c:pt>
                <c:pt idx="115">
                  <c:v>751.99283934268999</c:v>
                </c:pt>
                <c:pt idx="116">
                  <c:v>751.97211012524303</c:v>
                </c:pt>
                <c:pt idx="117">
                  <c:v>751.92337631627197</c:v>
                </c:pt>
                <c:pt idx="118">
                  <c:v>751.90975889415995</c:v>
                </c:pt>
                <c:pt idx="119">
                  <c:v>751.68130367874801</c:v>
                </c:pt>
                <c:pt idx="120">
                  <c:v>751.64874168938502</c:v>
                </c:pt>
                <c:pt idx="121">
                  <c:v>751.26059641532299</c:v>
                </c:pt>
                <c:pt idx="122">
                  <c:v>751.06713395973895</c:v>
                </c:pt>
                <c:pt idx="123">
                  <c:v>750.88585324926396</c:v>
                </c:pt>
                <c:pt idx="124">
                  <c:v>750.75203038210202</c:v>
                </c:pt>
                <c:pt idx="125">
                  <c:v>750.57048860504801</c:v>
                </c:pt>
                <c:pt idx="126">
                  <c:v>750.47930940622905</c:v>
                </c:pt>
                <c:pt idx="127">
                  <c:v>750.12516772677895</c:v>
                </c:pt>
                <c:pt idx="128">
                  <c:v>750.04741396788302</c:v>
                </c:pt>
                <c:pt idx="129">
                  <c:v>750.02624555595696</c:v>
                </c:pt>
                <c:pt idx="130">
                  <c:v>750.01834390425404</c:v>
                </c:pt>
                <c:pt idx="131">
                  <c:v>749.94356353036198</c:v>
                </c:pt>
                <c:pt idx="132">
                  <c:v>749.92245629393994</c:v>
                </c:pt>
                <c:pt idx="133">
                  <c:v>749.77363906947699</c:v>
                </c:pt>
                <c:pt idx="134">
                  <c:v>749.69844739826203</c:v>
                </c:pt>
                <c:pt idx="135">
                  <c:v>749.69040662203497</c:v>
                </c:pt>
                <c:pt idx="136">
                  <c:v>749.54592541583202</c:v>
                </c:pt>
                <c:pt idx="137">
                  <c:v>749.50725510551104</c:v>
                </c:pt>
                <c:pt idx="138">
                  <c:v>749.46439053175698</c:v>
                </c:pt>
                <c:pt idx="139">
                  <c:v>749.348146636004</c:v>
                </c:pt>
                <c:pt idx="140">
                  <c:v>749.12463144596404</c:v>
                </c:pt>
                <c:pt idx="141">
                  <c:v>749.06361885639001</c:v>
                </c:pt>
                <c:pt idx="142">
                  <c:v>749.01532442726898</c:v>
                </c:pt>
                <c:pt idx="143">
                  <c:v>748.72265733708605</c:v>
                </c:pt>
                <c:pt idx="144">
                  <c:v>748.70592825140102</c:v>
                </c:pt>
                <c:pt idx="145">
                  <c:v>748.57777883537403</c:v>
                </c:pt>
                <c:pt idx="146">
                  <c:v>748.52004194645303</c:v>
                </c:pt>
                <c:pt idx="147">
                  <c:v>748.20108731525897</c:v>
                </c:pt>
                <c:pt idx="148">
                  <c:v>748.17691829428998</c:v>
                </c:pt>
                <c:pt idx="149">
                  <c:v>748.14429680188402</c:v>
                </c:pt>
                <c:pt idx="150">
                  <c:v>748.04925195622695</c:v>
                </c:pt>
                <c:pt idx="151">
                  <c:v>747.96631902283002</c:v>
                </c:pt>
                <c:pt idx="152">
                  <c:v>747.88977006387302</c:v>
                </c:pt>
                <c:pt idx="153">
                  <c:v>747.86092085898304</c:v>
                </c:pt>
                <c:pt idx="154">
                  <c:v>747.73505365640096</c:v>
                </c:pt>
                <c:pt idx="155">
                  <c:v>747.720515809836</c:v>
                </c:pt>
                <c:pt idx="156">
                  <c:v>747.72018411322699</c:v>
                </c:pt>
                <c:pt idx="157">
                  <c:v>747.66421897597297</c:v>
                </c:pt>
                <c:pt idx="158">
                  <c:v>747.57295585211796</c:v>
                </c:pt>
                <c:pt idx="159">
                  <c:v>747.51715490479796</c:v>
                </c:pt>
                <c:pt idx="160">
                  <c:v>747.37004502151103</c:v>
                </c:pt>
                <c:pt idx="161">
                  <c:v>747.05173669759199</c:v>
                </c:pt>
                <c:pt idx="162">
                  <c:v>746.52444444149899</c:v>
                </c:pt>
                <c:pt idx="163">
                  <c:v>746.51562668973702</c:v>
                </c:pt>
                <c:pt idx="164">
                  <c:v>746.51398339692298</c:v>
                </c:pt>
                <c:pt idx="165">
                  <c:v>746.22794551420395</c:v>
                </c:pt>
                <c:pt idx="166">
                  <c:v>746.18114599914099</c:v>
                </c:pt>
                <c:pt idx="167">
                  <c:v>746.11073747182502</c:v>
                </c:pt>
                <c:pt idx="168">
                  <c:v>745.96500321641895</c:v>
                </c:pt>
                <c:pt idx="169">
                  <c:v>745.87829248246703</c:v>
                </c:pt>
                <c:pt idx="170">
                  <c:v>745.76320997890605</c:v>
                </c:pt>
                <c:pt idx="171">
                  <c:v>745.724372649663</c:v>
                </c:pt>
                <c:pt idx="172">
                  <c:v>745.57518870120998</c:v>
                </c:pt>
                <c:pt idx="173">
                  <c:v>745.484817168115</c:v>
                </c:pt>
                <c:pt idx="174">
                  <c:v>745.41483350530802</c:v>
                </c:pt>
                <c:pt idx="175">
                  <c:v>745.37132473823897</c:v>
                </c:pt>
                <c:pt idx="176">
                  <c:v>745.19619192468497</c:v>
                </c:pt>
                <c:pt idx="177">
                  <c:v>745.17335206309895</c:v>
                </c:pt>
                <c:pt idx="178">
                  <c:v>745.04142699551801</c:v>
                </c:pt>
                <c:pt idx="179">
                  <c:v>744.58110908043795</c:v>
                </c:pt>
                <c:pt idx="180">
                  <c:v>744.56398768250403</c:v>
                </c:pt>
                <c:pt idx="181">
                  <c:v>744.48218615116002</c:v>
                </c:pt>
                <c:pt idx="182">
                  <c:v>744.458987491627</c:v>
                </c:pt>
                <c:pt idx="183">
                  <c:v>744.33650974456305</c:v>
                </c:pt>
                <c:pt idx="184">
                  <c:v>744.25833654881296</c:v>
                </c:pt>
                <c:pt idx="185">
                  <c:v>744.15839141689003</c:v>
                </c:pt>
                <c:pt idx="186">
                  <c:v>744.09535864520797</c:v>
                </c:pt>
                <c:pt idx="187">
                  <c:v>744.06058608182002</c:v>
                </c:pt>
                <c:pt idx="188">
                  <c:v>744.04626766505203</c:v>
                </c:pt>
                <c:pt idx="189">
                  <c:v>743.70373428472794</c:v>
                </c:pt>
                <c:pt idx="190">
                  <c:v>743.56241373990497</c:v>
                </c:pt>
                <c:pt idx="191">
                  <c:v>743.41189721364299</c:v>
                </c:pt>
                <c:pt idx="192">
                  <c:v>743.38602472304296</c:v>
                </c:pt>
                <c:pt idx="193">
                  <c:v>743.35667377111201</c:v>
                </c:pt>
                <c:pt idx="194">
                  <c:v>743.34799524906305</c:v>
                </c:pt>
                <c:pt idx="195">
                  <c:v>743.32544505287797</c:v>
                </c:pt>
                <c:pt idx="196">
                  <c:v>743.26404030434696</c:v>
                </c:pt>
                <c:pt idx="197">
                  <c:v>743.18232953908603</c:v>
                </c:pt>
                <c:pt idx="198">
                  <c:v>743.15137392847498</c:v>
                </c:pt>
                <c:pt idx="199">
                  <c:v>743.12906379901699</c:v>
                </c:pt>
                <c:pt idx="200">
                  <c:v>743.10940156765196</c:v>
                </c:pt>
                <c:pt idx="201">
                  <c:v>743.01104926190806</c:v>
                </c:pt>
                <c:pt idx="202">
                  <c:v>743.00620610887802</c:v>
                </c:pt>
                <c:pt idx="203">
                  <c:v>742.89742408490201</c:v>
                </c:pt>
                <c:pt idx="204">
                  <c:v>742.88131817199701</c:v>
                </c:pt>
                <c:pt idx="205">
                  <c:v>742.85269558293101</c:v>
                </c:pt>
                <c:pt idx="206">
                  <c:v>742.49673359165899</c:v>
                </c:pt>
                <c:pt idx="207">
                  <c:v>742.20896191592203</c:v>
                </c:pt>
                <c:pt idx="208">
                  <c:v>742.087842023608</c:v>
                </c:pt>
                <c:pt idx="209">
                  <c:v>742.07523202382595</c:v>
                </c:pt>
                <c:pt idx="210">
                  <c:v>742.00518800746704</c:v>
                </c:pt>
                <c:pt idx="211">
                  <c:v>741.94108422351098</c:v>
                </c:pt>
                <c:pt idx="212">
                  <c:v>741.91733100786405</c:v>
                </c:pt>
                <c:pt idx="213">
                  <c:v>741.35762484444001</c:v>
                </c:pt>
                <c:pt idx="214">
                  <c:v>741.329837642808</c:v>
                </c:pt>
                <c:pt idx="215">
                  <c:v>741.32018016404697</c:v>
                </c:pt>
                <c:pt idx="216">
                  <c:v>741.30625370575001</c:v>
                </c:pt>
                <c:pt idx="217">
                  <c:v>741.29511821343101</c:v>
                </c:pt>
                <c:pt idx="218">
                  <c:v>741.28263106849499</c:v>
                </c:pt>
                <c:pt idx="219">
                  <c:v>741.24251058455502</c:v>
                </c:pt>
                <c:pt idx="220">
                  <c:v>741.22178575136104</c:v>
                </c:pt>
                <c:pt idx="221">
                  <c:v>741.21767752415201</c:v>
                </c:pt>
                <c:pt idx="222">
                  <c:v>740.94861198204001</c:v>
                </c:pt>
                <c:pt idx="223">
                  <c:v>740.93070659982004</c:v>
                </c:pt>
                <c:pt idx="224">
                  <c:v>740.88114722530099</c:v>
                </c:pt>
                <c:pt idx="225">
                  <c:v>740.74451039040696</c:v>
                </c:pt>
                <c:pt idx="226">
                  <c:v>740.70591854664701</c:v>
                </c:pt>
                <c:pt idx="227">
                  <c:v>740.69834748364497</c:v>
                </c:pt>
                <c:pt idx="228">
                  <c:v>740.68194954217597</c:v>
                </c:pt>
                <c:pt idx="229">
                  <c:v>740.58500595740497</c:v>
                </c:pt>
                <c:pt idx="230">
                  <c:v>740.511534758435</c:v>
                </c:pt>
                <c:pt idx="231">
                  <c:v>740.46113968766804</c:v>
                </c:pt>
                <c:pt idx="232">
                  <c:v>740.45107755239496</c:v>
                </c:pt>
                <c:pt idx="233">
                  <c:v>740.44287670476695</c:v>
                </c:pt>
                <c:pt idx="234">
                  <c:v>740.42838511252501</c:v>
                </c:pt>
                <c:pt idx="235">
                  <c:v>740.36389926724996</c:v>
                </c:pt>
                <c:pt idx="236">
                  <c:v>740.32636109433395</c:v>
                </c:pt>
                <c:pt idx="237">
                  <c:v>740.28972964122102</c:v>
                </c:pt>
                <c:pt idx="238">
                  <c:v>740.262314190084</c:v>
                </c:pt>
                <c:pt idx="239">
                  <c:v>740.20011253542202</c:v>
                </c:pt>
                <c:pt idx="240">
                  <c:v>740.193447396132</c:v>
                </c:pt>
                <c:pt idx="241">
                  <c:v>740.06763860307296</c:v>
                </c:pt>
                <c:pt idx="242">
                  <c:v>740.02071197231305</c:v>
                </c:pt>
                <c:pt idx="243">
                  <c:v>739.98299785959296</c:v>
                </c:pt>
                <c:pt idx="244">
                  <c:v>739.94521251749597</c:v>
                </c:pt>
                <c:pt idx="245">
                  <c:v>739.87863836976896</c:v>
                </c:pt>
                <c:pt idx="246">
                  <c:v>739.86325137096196</c:v>
                </c:pt>
                <c:pt idx="247">
                  <c:v>739.85932586778404</c:v>
                </c:pt>
                <c:pt idx="248">
                  <c:v>739.70807188839206</c:v>
                </c:pt>
                <c:pt idx="249">
                  <c:v>739.63930555607806</c:v>
                </c:pt>
                <c:pt idx="250">
                  <c:v>739.56933962859898</c:v>
                </c:pt>
                <c:pt idx="251">
                  <c:v>739.49924195889605</c:v>
                </c:pt>
                <c:pt idx="252">
                  <c:v>739.38812557885899</c:v>
                </c:pt>
                <c:pt idx="253">
                  <c:v>739.28535508589505</c:v>
                </c:pt>
                <c:pt idx="254">
                  <c:v>739.22406718223294</c:v>
                </c:pt>
                <c:pt idx="255">
                  <c:v>739.21432765184295</c:v>
                </c:pt>
                <c:pt idx="256">
                  <c:v>739.20043884541599</c:v>
                </c:pt>
                <c:pt idx="257">
                  <c:v>739.19319375090299</c:v>
                </c:pt>
                <c:pt idx="258">
                  <c:v>739.18689038835396</c:v>
                </c:pt>
                <c:pt idx="259">
                  <c:v>739.01719965964696</c:v>
                </c:pt>
                <c:pt idx="260">
                  <c:v>738.88727639103604</c:v>
                </c:pt>
                <c:pt idx="261">
                  <c:v>738.79815321802801</c:v>
                </c:pt>
                <c:pt idx="262">
                  <c:v>738.73348552074401</c:v>
                </c:pt>
                <c:pt idx="263">
                  <c:v>738.73272286929102</c:v>
                </c:pt>
                <c:pt idx="264">
                  <c:v>738.72991439084797</c:v>
                </c:pt>
                <c:pt idx="265">
                  <c:v>738.71248137565397</c:v>
                </c:pt>
                <c:pt idx="266">
                  <c:v>738.53565318142796</c:v>
                </c:pt>
                <c:pt idx="267">
                  <c:v>738.34600664316201</c:v>
                </c:pt>
                <c:pt idx="268">
                  <c:v>738.30189930753204</c:v>
                </c:pt>
                <c:pt idx="269">
                  <c:v>738.28085224622998</c:v>
                </c:pt>
                <c:pt idx="270">
                  <c:v>738.18047787249805</c:v>
                </c:pt>
                <c:pt idx="271">
                  <c:v>738.13214412512002</c:v>
                </c:pt>
                <c:pt idx="272">
                  <c:v>738.12199723308402</c:v>
                </c:pt>
                <c:pt idx="273">
                  <c:v>738.11317177126102</c:v>
                </c:pt>
                <c:pt idx="274">
                  <c:v>737.93862354904604</c:v>
                </c:pt>
                <c:pt idx="275">
                  <c:v>737.79130949091098</c:v>
                </c:pt>
                <c:pt idx="276">
                  <c:v>737.77949686883801</c:v>
                </c:pt>
                <c:pt idx="277">
                  <c:v>737.76507058151799</c:v>
                </c:pt>
                <c:pt idx="278">
                  <c:v>737.74383824567099</c:v>
                </c:pt>
                <c:pt idx="279">
                  <c:v>737.63939015259302</c:v>
                </c:pt>
                <c:pt idx="280">
                  <c:v>737.59294555315296</c:v>
                </c:pt>
                <c:pt idx="281">
                  <c:v>737.33334024569399</c:v>
                </c:pt>
                <c:pt idx="282">
                  <c:v>736.98908893337102</c:v>
                </c:pt>
                <c:pt idx="283">
                  <c:v>736.73374067015095</c:v>
                </c:pt>
                <c:pt idx="284">
                  <c:v>736.71984614987196</c:v>
                </c:pt>
                <c:pt idx="285">
                  <c:v>736.49650952203797</c:v>
                </c:pt>
                <c:pt idx="286">
                  <c:v>736.48198576709399</c:v>
                </c:pt>
                <c:pt idx="287">
                  <c:v>736.43591541133105</c:v>
                </c:pt>
                <c:pt idx="288">
                  <c:v>736.391485953764</c:v>
                </c:pt>
                <c:pt idx="289">
                  <c:v>736.33158691791903</c:v>
                </c:pt>
                <c:pt idx="290">
                  <c:v>736.12355734369396</c:v>
                </c:pt>
                <c:pt idx="291">
                  <c:v>736.03081620395506</c:v>
                </c:pt>
                <c:pt idx="292">
                  <c:v>736.00152302174195</c:v>
                </c:pt>
                <c:pt idx="293">
                  <c:v>735.88498357815899</c:v>
                </c:pt>
                <c:pt idx="294">
                  <c:v>735.85866237902303</c:v>
                </c:pt>
                <c:pt idx="295">
                  <c:v>735.786352463448</c:v>
                </c:pt>
                <c:pt idx="296">
                  <c:v>735.760361153654</c:v>
                </c:pt>
                <c:pt idx="297">
                  <c:v>735.74479182683899</c:v>
                </c:pt>
                <c:pt idx="298">
                  <c:v>735.722844583663</c:v>
                </c:pt>
                <c:pt idx="299">
                  <c:v>735.56296199585495</c:v>
                </c:pt>
                <c:pt idx="300">
                  <c:v>735.48117078201903</c:v>
                </c:pt>
                <c:pt idx="301">
                  <c:v>735.46866358476802</c:v>
                </c:pt>
                <c:pt idx="302">
                  <c:v>735.46626124872705</c:v>
                </c:pt>
                <c:pt idx="303">
                  <c:v>735.22500171946899</c:v>
                </c:pt>
                <c:pt idx="304">
                  <c:v>735.22048889264101</c:v>
                </c:pt>
                <c:pt idx="305">
                  <c:v>735.13932340973895</c:v>
                </c:pt>
                <c:pt idx="306">
                  <c:v>735.10183834416603</c:v>
                </c:pt>
                <c:pt idx="307">
                  <c:v>735.00281167302603</c:v>
                </c:pt>
                <c:pt idx="308">
                  <c:v>734.962924069108</c:v>
                </c:pt>
                <c:pt idx="309">
                  <c:v>734.89442577959403</c:v>
                </c:pt>
                <c:pt idx="310">
                  <c:v>734.87882687276999</c:v>
                </c:pt>
                <c:pt idx="311">
                  <c:v>734.86977279387202</c:v>
                </c:pt>
                <c:pt idx="312">
                  <c:v>734.73969255381303</c:v>
                </c:pt>
                <c:pt idx="313">
                  <c:v>734.56302364324301</c:v>
                </c:pt>
                <c:pt idx="314">
                  <c:v>734.47437750863401</c:v>
                </c:pt>
                <c:pt idx="315">
                  <c:v>734.45052762202397</c:v>
                </c:pt>
                <c:pt idx="316">
                  <c:v>734.43222800351396</c:v>
                </c:pt>
                <c:pt idx="317">
                  <c:v>734.23588395770298</c:v>
                </c:pt>
                <c:pt idx="318">
                  <c:v>734.12862379487797</c:v>
                </c:pt>
                <c:pt idx="319">
                  <c:v>734.07238927532796</c:v>
                </c:pt>
                <c:pt idx="320">
                  <c:v>734.060376849455</c:v>
                </c:pt>
                <c:pt idx="321">
                  <c:v>734.03659651779799</c:v>
                </c:pt>
                <c:pt idx="322">
                  <c:v>734.00862705047803</c:v>
                </c:pt>
                <c:pt idx="323">
                  <c:v>733.66503091301297</c:v>
                </c:pt>
                <c:pt idx="324">
                  <c:v>733.66416804820096</c:v>
                </c:pt>
                <c:pt idx="325">
                  <c:v>733.56486044692599</c:v>
                </c:pt>
                <c:pt idx="326">
                  <c:v>733.54270232898898</c:v>
                </c:pt>
                <c:pt idx="327">
                  <c:v>733.40537103813097</c:v>
                </c:pt>
                <c:pt idx="328">
                  <c:v>733.33717928630199</c:v>
                </c:pt>
                <c:pt idx="329">
                  <c:v>733.30497023937403</c:v>
                </c:pt>
                <c:pt idx="330">
                  <c:v>733.30494070262205</c:v>
                </c:pt>
                <c:pt idx="331">
                  <c:v>733.29974553660202</c:v>
                </c:pt>
                <c:pt idx="332">
                  <c:v>733.18326788096499</c:v>
                </c:pt>
                <c:pt idx="333">
                  <c:v>733.18033277714699</c:v>
                </c:pt>
                <c:pt idx="334">
                  <c:v>733.15823956010001</c:v>
                </c:pt>
                <c:pt idx="335">
                  <c:v>733.09308165140305</c:v>
                </c:pt>
                <c:pt idx="336">
                  <c:v>733.06278031178795</c:v>
                </c:pt>
                <c:pt idx="337">
                  <c:v>732.93895719673003</c:v>
                </c:pt>
                <c:pt idx="338">
                  <c:v>732.87673759274696</c:v>
                </c:pt>
                <c:pt idx="339">
                  <c:v>732.85011800090194</c:v>
                </c:pt>
                <c:pt idx="340">
                  <c:v>732.638201821027</c:v>
                </c:pt>
                <c:pt idx="341">
                  <c:v>732.51061824214696</c:v>
                </c:pt>
                <c:pt idx="342">
                  <c:v>732.30170802444104</c:v>
                </c:pt>
                <c:pt idx="343">
                  <c:v>732.29196435628899</c:v>
                </c:pt>
                <c:pt idx="344">
                  <c:v>732.22084275935504</c:v>
                </c:pt>
                <c:pt idx="345">
                  <c:v>732.00132922762396</c:v>
                </c:pt>
                <c:pt idx="346">
                  <c:v>731.93801556640096</c:v>
                </c:pt>
                <c:pt idx="347">
                  <c:v>731.91075916263799</c:v>
                </c:pt>
                <c:pt idx="348">
                  <c:v>731.87494268369403</c:v>
                </c:pt>
                <c:pt idx="349">
                  <c:v>731.83845490675503</c:v>
                </c:pt>
                <c:pt idx="350">
                  <c:v>731.74033836870797</c:v>
                </c:pt>
                <c:pt idx="351">
                  <c:v>731.57500249065004</c:v>
                </c:pt>
                <c:pt idx="352">
                  <c:v>731.52293454131905</c:v>
                </c:pt>
                <c:pt idx="353">
                  <c:v>731.32290981470805</c:v>
                </c:pt>
                <c:pt idx="354">
                  <c:v>731.30039197229303</c:v>
                </c:pt>
                <c:pt idx="355">
                  <c:v>731.28560829157004</c:v>
                </c:pt>
                <c:pt idx="356">
                  <c:v>731.27425912985598</c:v>
                </c:pt>
                <c:pt idx="357">
                  <c:v>731.01758702525103</c:v>
                </c:pt>
                <c:pt idx="358">
                  <c:v>730.93311704807195</c:v>
                </c:pt>
                <c:pt idx="359">
                  <c:v>730.88690774717998</c:v>
                </c:pt>
                <c:pt idx="360">
                  <c:v>730.86263501512099</c:v>
                </c:pt>
                <c:pt idx="361">
                  <c:v>730.80713260957998</c:v>
                </c:pt>
                <c:pt idx="362">
                  <c:v>730.79473727647701</c:v>
                </c:pt>
                <c:pt idx="363">
                  <c:v>730.76890065107602</c:v>
                </c:pt>
                <c:pt idx="364">
                  <c:v>730.73716280789495</c:v>
                </c:pt>
                <c:pt idx="365">
                  <c:v>730.70984424142898</c:v>
                </c:pt>
                <c:pt idx="366">
                  <c:v>730.69160770032704</c:v>
                </c:pt>
                <c:pt idx="367">
                  <c:v>730.67640260687699</c:v>
                </c:pt>
                <c:pt idx="368">
                  <c:v>730.67583556350201</c:v>
                </c:pt>
                <c:pt idx="369">
                  <c:v>730.67022981446996</c:v>
                </c:pt>
                <c:pt idx="370">
                  <c:v>730.64903968536601</c:v>
                </c:pt>
                <c:pt idx="371">
                  <c:v>730.532681386832</c:v>
                </c:pt>
                <c:pt idx="372">
                  <c:v>730.52781643872197</c:v>
                </c:pt>
                <c:pt idx="373">
                  <c:v>730.40043806062397</c:v>
                </c:pt>
                <c:pt idx="374">
                  <c:v>730.38443462051396</c:v>
                </c:pt>
                <c:pt idx="375">
                  <c:v>730.299877120274</c:v>
                </c:pt>
                <c:pt idx="376">
                  <c:v>730.12881771956597</c:v>
                </c:pt>
                <c:pt idx="377">
                  <c:v>730.12824380334303</c:v>
                </c:pt>
                <c:pt idx="378">
                  <c:v>730.01103647437401</c:v>
                </c:pt>
                <c:pt idx="379">
                  <c:v>730.00697621942504</c:v>
                </c:pt>
                <c:pt idx="380">
                  <c:v>729.92006181715306</c:v>
                </c:pt>
                <c:pt idx="381">
                  <c:v>729.90581990714702</c:v>
                </c:pt>
                <c:pt idx="382">
                  <c:v>729.80178627554903</c:v>
                </c:pt>
                <c:pt idx="383">
                  <c:v>729.63887998890004</c:v>
                </c:pt>
                <c:pt idx="384">
                  <c:v>729.60014086687397</c:v>
                </c:pt>
                <c:pt idx="385">
                  <c:v>729.54680892543104</c:v>
                </c:pt>
                <c:pt idx="386">
                  <c:v>729.53374250360605</c:v>
                </c:pt>
                <c:pt idx="387">
                  <c:v>729.47485190899101</c:v>
                </c:pt>
                <c:pt idx="388">
                  <c:v>729.46800792845897</c:v>
                </c:pt>
                <c:pt idx="389">
                  <c:v>729.43163448828705</c:v>
                </c:pt>
                <c:pt idx="390">
                  <c:v>729.40741861768697</c:v>
                </c:pt>
                <c:pt idx="391">
                  <c:v>729.35689515459501</c:v>
                </c:pt>
                <c:pt idx="392">
                  <c:v>729.351476281386</c:v>
                </c:pt>
                <c:pt idx="393">
                  <c:v>729.32468855982199</c:v>
                </c:pt>
                <c:pt idx="394">
                  <c:v>729.27418340822896</c:v>
                </c:pt>
                <c:pt idx="395">
                  <c:v>729.25541576014302</c:v>
                </c:pt>
                <c:pt idx="396">
                  <c:v>729.220117715063</c:v>
                </c:pt>
                <c:pt idx="397">
                  <c:v>729.13642039348997</c:v>
                </c:pt>
                <c:pt idx="398">
                  <c:v>729.10336478914303</c:v>
                </c:pt>
                <c:pt idx="399">
                  <c:v>729.07522525336003</c:v>
                </c:pt>
                <c:pt idx="400">
                  <c:v>729.035476866468</c:v>
                </c:pt>
                <c:pt idx="401">
                  <c:v>729.029736529042</c:v>
                </c:pt>
                <c:pt idx="402">
                  <c:v>728.968980582364</c:v>
                </c:pt>
                <c:pt idx="403">
                  <c:v>728.81868316972998</c:v>
                </c:pt>
                <c:pt idx="404">
                  <c:v>728.81206952497598</c:v>
                </c:pt>
                <c:pt idx="405">
                  <c:v>728.80372519726996</c:v>
                </c:pt>
                <c:pt idx="406">
                  <c:v>728.78483594292697</c:v>
                </c:pt>
                <c:pt idx="407">
                  <c:v>728.73783706242398</c:v>
                </c:pt>
                <c:pt idx="408">
                  <c:v>728.71865665626103</c:v>
                </c:pt>
                <c:pt idx="409">
                  <c:v>728.362199827626</c:v>
                </c:pt>
                <c:pt idx="410">
                  <c:v>728.30263306928498</c:v>
                </c:pt>
                <c:pt idx="411">
                  <c:v>728.24049144827802</c:v>
                </c:pt>
                <c:pt idx="412">
                  <c:v>728.09702341029401</c:v>
                </c:pt>
                <c:pt idx="413">
                  <c:v>728.06798418209303</c:v>
                </c:pt>
                <c:pt idx="414">
                  <c:v>728.05664033810899</c:v>
                </c:pt>
                <c:pt idx="415">
                  <c:v>728.04478905300095</c:v>
                </c:pt>
                <c:pt idx="416">
                  <c:v>727.99619881136096</c:v>
                </c:pt>
                <c:pt idx="417">
                  <c:v>727.97545996740303</c:v>
                </c:pt>
                <c:pt idx="418">
                  <c:v>727.94918530241603</c:v>
                </c:pt>
                <c:pt idx="419">
                  <c:v>727.88742049914003</c:v>
                </c:pt>
                <c:pt idx="420">
                  <c:v>727.79832271074304</c:v>
                </c:pt>
                <c:pt idx="421">
                  <c:v>727.682409945637</c:v>
                </c:pt>
                <c:pt idx="422">
                  <c:v>727.66474753863702</c:v>
                </c:pt>
                <c:pt idx="423">
                  <c:v>727.56711534956798</c:v>
                </c:pt>
                <c:pt idx="424">
                  <c:v>727.43790489502601</c:v>
                </c:pt>
                <c:pt idx="425">
                  <c:v>727.31792288235397</c:v>
                </c:pt>
                <c:pt idx="426">
                  <c:v>727.211437456986</c:v>
                </c:pt>
                <c:pt idx="427">
                  <c:v>727.19342216676603</c:v>
                </c:pt>
                <c:pt idx="428">
                  <c:v>727.11001401729698</c:v>
                </c:pt>
                <c:pt idx="429">
                  <c:v>727.04957432660206</c:v>
                </c:pt>
                <c:pt idx="430">
                  <c:v>726.97283217838003</c:v>
                </c:pt>
                <c:pt idx="431">
                  <c:v>726.76566671062903</c:v>
                </c:pt>
                <c:pt idx="432">
                  <c:v>726.69901322437397</c:v>
                </c:pt>
                <c:pt idx="433">
                  <c:v>726.64236826910201</c:v>
                </c:pt>
                <c:pt idx="434">
                  <c:v>726.58325650018696</c:v>
                </c:pt>
                <c:pt idx="435">
                  <c:v>726.54869098690904</c:v>
                </c:pt>
                <c:pt idx="436">
                  <c:v>726.51747935240201</c:v>
                </c:pt>
                <c:pt idx="437">
                  <c:v>726.40737420715902</c:v>
                </c:pt>
                <c:pt idx="438">
                  <c:v>726.39269767854705</c:v>
                </c:pt>
                <c:pt idx="439">
                  <c:v>726.26969315780195</c:v>
                </c:pt>
                <c:pt idx="440">
                  <c:v>726.05153516241205</c:v>
                </c:pt>
                <c:pt idx="441">
                  <c:v>725.99897040113899</c:v>
                </c:pt>
                <c:pt idx="442">
                  <c:v>725.71262771356805</c:v>
                </c:pt>
                <c:pt idx="443">
                  <c:v>725.59570100264602</c:v>
                </c:pt>
                <c:pt idx="444">
                  <c:v>725.59229855234003</c:v>
                </c:pt>
                <c:pt idx="445">
                  <c:v>725.57374085881997</c:v>
                </c:pt>
                <c:pt idx="446">
                  <c:v>725.54570309173903</c:v>
                </c:pt>
                <c:pt idx="447">
                  <c:v>725.54112861138799</c:v>
                </c:pt>
                <c:pt idx="448">
                  <c:v>725.45450368199499</c:v>
                </c:pt>
                <c:pt idx="449">
                  <c:v>725.25893800552797</c:v>
                </c:pt>
                <c:pt idx="450">
                  <c:v>725.22937050865005</c:v>
                </c:pt>
                <c:pt idx="451">
                  <c:v>725.16002248937104</c:v>
                </c:pt>
                <c:pt idx="452">
                  <c:v>725.15251149267704</c:v>
                </c:pt>
                <c:pt idx="453">
                  <c:v>725.05714876754996</c:v>
                </c:pt>
                <c:pt idx="454">
                  <c:v>725.016971907987</c:v>
                </c:pt>
                <c:pt idx="455">
                  <c:v>725.00548244959896</c:v>
                </c:pt>
                <c:pt idx="456">
                  <c:v>724.996461360833</c:v>
                </c:pt>
                <c:pt idx="457">
                  <c:v>724.99319577055996</c:v>
                </c:pt>
                <c:pt idx="458">
                  <c:v>724.95034068635402</c:v>
                </c:pt>
                <c:pt idx="459">
                  <c:v>724.86591585266206</c:v>
                </c:pt>
                <c:pt idx="460">
                  <c:v>724.78955880298895</c:v>
                </c:pt>
                <c:pt idx="461">
                  <c:v>724.77756412294104</c:v>
                </c:pt>
                <c:pt idx="462">
                  <c:v>724.719053064749</c:v>
                </c:pt>
                <c:pt idx="463">
                  <c:v>724.70479076862603</c:v>
                </c:pt>
                <c:pt idx="464">
                  <c:v>724.69054552856505</c:v>
                </c:pt>
                <c:pt idx="465">
                  <c:v>724.57168704672097</c:v>
                </c:pt>
                <c:pt idx="466">
                  <c:v>724.51106882076601</c:v>
                </c:pt>
                <c:pt idx="467">
                  <c:v>724.50233507474502</c:v>
                </c:pt>
                <c:pt idx="468">
                  <c:v>724.44981179668002</c:v>
                </c:pt>
                <c:pt idx="469">
                  <c:v>724.44521975450596</c:v>
                </c:pt>
                <c:pt idx="470">
                  <c:v>724.39333751436004</c:v>
                </c:pt>
                <c:pt idx="471">
                  <c:v>724.35816036623601</c:v>
                </c:pt>
                <c:pt idx="472">
                  <c:v>724.31541690982101</c:v>
                </c:pt>
                <c:pt idx="473">
                  <c:v>724.31358943517205</c:v>
                </c:pt>
                <c:pt idx="474">
                  <c:v>724.23749730283498</c:v>
                </c:pt>
                <c:pt idx="475">
                  <c:v>724.113217928626</c:v>
                </c:pt>
                <c:pt idx="476">
                  <c:v>724.09681904546596</c:v>
                </c:pt>
                <c:pt idx="477">
                  <c:v>724.08144386579295</c:v>
                </c:pt>
                <c:pt idx="478">
                  <c:v>724.03562573551096</c:v>
                </c:pt>
                <c:pt idx="479">
                  <c:v>724.03036709856701</c:v>
                </c:pt>
                <c:pt idx="480">
                  <c:v>723.98865180494897</c:v>
                </c:pt>
                <c:pt idx="481">
                  <c:v>723.873792654569</c:v>
                </c:pt>
                <c:pt idx="482">
                  <c:v>723.80643661474903</c:v>
                </c:pt>
                <c:pt idx="483">
                  <c:v>723.74547594098601</c:v>
                </c:pt>
                <c:pt idx="484">
                  <c:v>723.72965656493295</c:v>
                </c:pt>
                <c:pt idx="485">
                  <c:v>723.70815595303304</c:v>
                </c:pt>
                <c:pt idx="486">
                  <c:v>723.61327293355805</c:v>
                </c:pt>
                <c:pt idx="487">
                  <c:v>723.50336939802105</c:v>
                </c:pt>
                <c:pt idx="488">
                  <c:v>723.48658701772797</c:v>
                </c:pt>
                <c:pt idx="489">
                  <c:v>723.433062727069</c:v>
                </c:pt>
                <c:pt idx="490">
                  <c:v>723.32181063917801</c:v>
                </c:pt>
                <c:pt idx="491">
                  <c:v>723.31895214779695</c:v>
                </c:pt>
                <c:pt idx="492">
                  <c:v>723.26222979270096</c:v>
                </c:pt>
                <c:pt idx="493">
                  <c:v>723.22321369504004</c:v>
                </c:pt>
                <c:pt idx="494">
                  <c:v>723.18297050368403</c:v>
                </c:pt>
                <c:pt idx="495">
                  <c:v>723.15429657601703</c:v>
                </c:pt>
                <c:pt idx="496">
                  <c:v>723.11417128185496</c:v>
                </c:pt>
                <c:pt idx="497">
                  <c:v>723.11367283594598</c:v>
                </c:pt>
                <c:pt idx="498">
                  <c:v>723.00338873110002</c:v>
                </c:pt>
                <c:pt idx="499">
                  <c:v>723.00212894702895</c:v>
                </c:pt>
                <c:pt idx="500">
                  <c:v>722.98616909867098</c:v>
                </c:pt>
                <c:pt idx="501">
                  <c:v>722.91791057319699</c:v>
                </c:pt>
                <c:pt idx="502">
                  <c:v>722.83502376971501</c:v>
                </c:pt>
                <c:pt idx="503">
                  <c:v>722.63628820736994</c:v>
                </c:pt>
                <c:pt idx="504">
                  <c:v>722.58793281640897</c:v>
                </c:pt>
                <c:pt idx="505">
                  <c:v>722.55895351101299</c:v>
                </c:pt>
                <c:pt idx="506">
                  <c:v>722.49101165583795</c:v>
                </c:pt>
                <c:pt idx="507">
                  <c:v>722.47876758281097</c:v>
                </c:pt>
                <c:pt idx="508">
                  <c:v>722.46231165653501</c:v>
                </c:pt>
                <c:pt idx="509">
                  <c:v>722.41865019504201</c:v>
                </c:pt>
                <c:pt idx="510">
                  <c:v>722.39348308705598</c:v>
                </c:pt>
                <c:pt idx="511">
                  <c:v>722.35630943090996</c:v>
                </c:pt>
                <c:pt idx="512">
                  <c:v>722.33226775210096</c:v>
                </c:pt>
                <c:pt idx="513">
                  <c:v>722.215473124082</c:v>
                </c:pt>
                <c:pt idx="514">
                  <c:v>722.20546283677697</c:v>
                </c:pt>
                <c:pt idx="515">
                  <c:v>722.17219054612895</c:v>
                </c:pt>
                <c:pt idx="516">
                  <c:v>722.10450900357296</c:v>
                </c:pt>
                <c:pt idx="517">
                  <c:v>721.96055263072401</c:v>
                </c:pt>
                <c:pt idx="518">
                  <c:v>721.95472265115995</c:v>
                </c:pt>
                <c:pt idx="519">
                  <c:v>721.85700309124104</c:v>
                </c:pt>
                <c:pt idx="520">
                  <c:v>721.64154860485098</c:v>
                </c:pt>
                <c:pt idx="521">
                  <c:v>721.61231383344705</c:v>
                </c:pt>
                <c:pt idx="522">
                  <c:v>721.51777518032702</c:v>
                </c:pt>
                <c:pt idx="523">
                  <c:v>721.505521062159</c:v>
                </c:pt>
                <c:pt idx="524">
                  <c:v>721.47289504358901</c:v>
                </c:pt>
                <c:pt idx="525">
                  <c:v>721.32727793286904</c:v>
                </c:pt>
                <c:pt idx="526">
                  <c:v>721.303437193837</c:v>
                </c:pt>
                <c:pt idx="527">
                  <c:v>721.15273096558303</c:v>
                </c:pt>
                <c:pt idx="528">
                  <c:v>721.12144791636695</c:v>
                </c:pt>
                <c:pt idx="529">
                  <c:v>721.11705139737705</c:v>
                </c:pt>
                <c:pt idx="530">
                  <c:v>721.10533638721097</c:v>
                </c:pt>
                <c:pt idx="531">
                  <c:v>720.91269008160305</c:v>
                </c:pt>
                <c:pt idx="532">
                  <c:v>720.863192726085</c:v>
                </c:pt>
                <c:pt idx="533">
                  <c:v>720.84912384629195</c:v>
                </c:pt>
                <c:pt idx="534">
                  <c:v>720.84044971381195</c:v>
                </c:pt>
                <c:pt idx="535">
                  <c:v>720.68750573607201</c:v>
                </c:pt>
                <c:pt idx="536">
                  <c:v>720.65197041838201</c:v>
                </c:pt>
                <c:pt idx="537">
                  <c:v>720.59170634408895</c:v>
                </c:pt>
                <c:pt idx="538">
                  <c:v>720.57063494815895</c:v>
                </c:pt>
                <c:pt idx="539">
                  <c:v>720.53250537677297</c:v>
                </c:pt>
                <c:pt idx="540">
                  <c:v>720.49285340003803</c:v>
                </c:pt>
                <c:pt idx="541">
                  <c:v>720.40744482898106</c:v>
                </c:pt>
                <c:pt idx="542">
                  <c:v>720.38256419249797</c:v>
                </c:pt>
                <c:pt idx="543">
                  <c:v>720.34707596882402</c:v>
                </c:pt>
                <c:pt idx="544">
                  <c:v>720.33964078095005</c:v>
                </c:pt>
                <c:pt idx="545">
                  <c:v>720.29141349920201</c:v>
                </c:pt>
                <c:pt idx="546">
                  <c:v>720.289511353477</c:v>
                </c:pt>
                <c:pt idx="547">
                  <c:v>720.19930701187502</c:v>
                </c:pt>
                <c:pt idx="548">
                  <c:v>720.16558163172499</c:v>
                </c:pt>
                <c:pt idx="549">
                  <c:v>720.16428750895295</c:v>
                </c:pt>
                <c:pt idx="550">
                  <c:v>720.15489572881097</c:v>
                </c:pt>
                <c:pt idx="551">
                  <c:v>720.08069749845504</c:v>
                </c:pt>
                <c:pt idx="552">
                  <c:v>719.98019411614905</c:v>
                </c:pt>
                <c:pt idx="553">
                  <c:v>719.939531940091</c:v>
                </c:pt>
                <c:pt idx="554">
                  <c:v>719.935784537465</c:v>
                </c:pt>
                <c:pt idx="555">
                  <c:v>719.90973621026205</c:v>
                </c:pt>
                <c:pt idx="556">
                  <c:v>719.86521062258498</c:v>
                </c:pt>
                <c:pt idx="557">
                  <c:v>719.86156524996704</c:v>
                </c:pt>
                <c:pt idx="558">
                  <c:v>719.83622118594099</c:v>
                </c:pt>
                <c:pt idx="559">
                  <c:v>719.78368079908796</c:v>
                </c:pt>
                <c:pt idx="560">
                  <c:v>719.72269085596599</c:v>
                </c:pt>
                <c:pt idx="561">
                  <c:v>719.70832059867598</c:v>
                </c:pt>
                <c:pt idx="562">
                  <c:v>719.65625097055204</c:v>
                </c:pt>
                <c:pt idx="563">
                  <c:v>719.611233424754</c:v>
                </c:pt>
                <c:pt idx="564">
                  <c:v>719.48792024842203</c:v>
                </c:pt>
                <c:pt idx="565">
                  <c:v>719.44699823537201</c:v>
                </c:pt>
                <c:pt idx="566">
                  <c:v>719.38974355488097</c:v>
                </c:pt>
                <c:pt idx="567">
                  <c:v>719.34338572116701</c:v>
                </c:pt>
                <c:pt idx="568">
                  <c:v>719.33028031377398</c:v>
                </c:pt>
                <c:pt idx="569">
                  <c:v>719.32226391915503</c:v>
                </c:pt>
                <c:pt idx="570">
                  <c:v>719.26799464158603</c:v>
                </c:pt>
                <c:pt idx="571">
                  <c:v>719.21334961858895</c:v>
                </c:pt>
                <c:pt idx="572">
                  <c:v>719.18202245512305</c:v>
                </c:pt>
                <c:pt idx="573">
                  <c:v>719.17888044680296</c:v>
                </c:pt>
                <c:pt idx="574">
                  <c:v>719.16272900763101</c:v>
                </c:pt>
                <c:pt idx="575">
                  <c:v>719.15301902285398</c:v>
                </c:pt>
                <c:pt idx="576">
                  <c:v>719.08210385016002</c:v>
                </c:pt>
                <c:pt idx="577">
                  <c:v>719.04378210182006</c:v>
                </c:pt>
                <c:pt idx="578">
                  <c:v>719.03672526138303</c:v>
                </c:pt>
                <c:pt idx="579">
                  <c:v>719.01682859047605</c:v>
                </c:pt>
                <c:pt idx="580">
                  <c:v>718.98264366488399</c:v>
                </c:pt>
                <c:pt idx="581">
                  <c:v>718.96428911202599</c:v>
                </c:pt>
                <c:pt idx="582">
                  <c:v>718.96224366941897</c:v>
                </c:pt>
                <c:pt idx="583">
                  <c:v>718.95928194709597</c:v>
                </c:pt>
                <c:pt idx="584">
                  <c:v>718.82539554529001</c:v>
                </c:pt>
                <c:pt idx="585">
                  <c:v>718.815371188276</c:v>
                </c:pt>
                <c:pt idx="586">
                  <c:v>718.79035237758603</c:v>
                </c:pt>
                <c:pt idx="587">
                  <c:v>718.77949232850301</c:v>
                </c:pt>
                <c:pt idx="588">
                  <c:v>718.73874589208799</c:v>
                </c:pt>
                <c:pt idx="589">
                  <c:v>718.73623416193504</c:v>
                </c:pt>
                <c:pt idx="590">
                  <c:v>718.63448931949802</c:v>
                </c:pt>
                <c:pt idx="591">
                  <c:v>718.60612046830397</c:v>
                </c:pt>
                <c:pt idx="592">
                  <c:v>718.58053439430898</c:v>
                </c:pt>
                <c:pt idx="593">
                  <c:v>718.51478573825398</c:v>
                </c:pt>
                <c:pt idx="594">
                  <c:v>718.45988662339903</c:v>
                </c:pt>
                <c:pt idx="595">
                  <c:v>718.45335602770604</c:v>
                </c:pt>
                <c:pt idx="596">
                  <c:v>718.431135224493</c:v>
                </c:pt>
                <c:pt idx="597">
                  <c:v>718.42609772362505</c:v>
                </c:pt>
                <c:pt idx="598">
                  <c:v>718.36984546071903</c:v>
                </c:pt>
                <c:pt idx="599">
                  <c:v>718.25266218847901</c:v>
                </c:pt>
                <c:pt idx="600">
                  <c:v>718.19611976581996</c:v>
                </c:pt>
                <c:pt idx="601">
                  <c:v>718.10725880073301</c:v>
                </c:pt>
                <c:pt idx="602">
                  <c:v>718.05461840285898</c:v>
                </c:pt>
                <c:pt idx="603">
                  <c:v>718.04270402707095</c:v>
                </c:pt>
                <c:pt idx="604">
                  <c:v>718.03164124631701</c:v>
                </c:pt>
                <c:pt idx="605">
                  <c:v>718.02200780728799</c:v>
                </c:pt>
                <c:pt idx="606">
                  <c:v>718.00145528898997</c:v>
                </c:pt>
                <c:pt idx="607">
                  <c:v>717.99066852129795</c:v>
                </c:pt>
                <c:pt idx="608">
                  <c:v>717.93663896389103</c:v>
                </c:pt>
                <c:pt idx="609">
                  <c:v>717.89198615255702</c:v>
                </c:pt>
                <c:pt idx="610">
                  <c:v>717.87111417928998</c:v>
                </c:pt>
                <c:pt idx="611">
                  <c:v>717.85177748357899</c:v>
                </c:pt>
                <c:pt idx="612">
                  <c:v>717.73833515069305</c:v>
                </c:pt>
                <c:pt idx="613">
                  <c:v>717.70330425962698</c:v>
                </c:pt>
                <c:pt idx="614">
                  <c:v>717.67826460467495</c:v>
                </c:pt>
                <c:pt idx="615">
                  <c:v>717.60341240187097</c:v>
                </c:pt>
                <c:pt idx="616">
                  <c:v>717.58519826322902</c:v>
                </c:pt>
                <c:pt idx="617">
                  <c:v>717.57076212338495</c:v>
                </c:pt>
                <c:pt idx="618">
                  <c:v>717.547011934382</c:v>
                </c:pt>
                <c:pt idx="619">
                  <c:v>717.53982180688502</c:v>
                </c:pt>
                <c:pt idx="620">
                  <c:v>717.38192382161003</c:v>
                </c:pt>
                <c:pt idx="621">
                  <c:v>717.38161125116403</c:v>
                </c:pt>
                <c:pt idx="622">
                  <c:v>717.37108630921796</c:v>
                </c:pt>
                <c:pt idx="623">
                  <c:v>717.36236174287296</c:v>
                </c:pt>
                <c:pt idx="624">
                  <c:v>717.35791192015404</c:v>
                </c:pt>
                <c:pt idx="625">
                  <c:v>717.35768467674302</c:v>
                </c:pt>
                <c:pt idx="626">
                  <c:v>717.334892566039</c:v>
                </c:pt>
                <c:pt idx="627">
                  <c:v>717.29203410759999</c:v>
                </c:pt>
                <c:pt idx="628">
                  <c:v>717.26150323428101</c:v>
                </c:pt>
                <c:pt idx="629">
                  <c:v>717.17792685697702</c:v>
                </c:pt>
                <c:pt idx="630">
                  <c:v>717.09564384039095</c:v>
                </c:pt>
                <c:pt idx="631">
                  <c:v>717.01605354627202</c:v>
                </c:pt>
                <c:pt idx="632">
                  <c:v>716.95124890471595</c:v>
                </c:pt>
                <c:pt idx="633">
                  <c:v>716.91648919600198</c:v>
                </c:pt>
                <c:pt idx="634">
                  <c:v>716.90674315151898</c:v>
                </c:pt>
                <c:pt idx="635">
                  <c:v>716.85230199563</c:v>
                </c:pt>
                <c:pt idx="636">
                  <c:v>716.77228319331903</c:v>
                </c:pt>
                <c:pt idx="637">
                  <c:v>716.75420139182495</c:v>
                </c:pt>
                <c:pt idx="638">
                  <c:v>716.740487043043</c:v>
                </c:pt>
                <c:pt idx="639">
                  <c:v>716.72706630977598</c:v>
                </c:pt>
                <c:pt idx="640">
                  <c:v>716.69298737941699</c:v>
                </c:pt>
                <c:pt idx="641">
                  <c:v>716.68803573008597</c:v>
                </c:pt>
                <c:pt idx="642">
                  <c:v>716.65750367811495</c:v>
                </c:pt>
                <c:pt idx="643">
                  <c:v>716.63271233999001</c:v>
                </c:pt>
                <c:pt idx="644">
                  <c:v>716.57320174853896</c:v>
                </c:pt>
                <c:pt idx="645">
                  <c:v>716.47989915080905</c:v>
                </c:pt>
                <c:pt idx="646">
                  <c:v>716.46008570104505</c:v>
                </c:pt>
                <c:pt idx="647">
                  <c:v>716.41973225286495</c:v>
                </c:pt>
                <c:pt idx="648">
                  <c:v>716.35993422016304</c:v>
                </c:pt>
                <c:pt idx="649">
                  <c:v>716.34501297582199</c:v>
                </c:pt>
                <c:pt idx="650">
                  <c:v>716.334622592713</c:v>
                </c:pt>
                <c:pt idx="651">
                  <c:v>716.25769138800399</c:v>
                </c:pt>
                <c:pt idx="652">
                  <c:v>716.24605092959803</c:v>
                </c:pt>
                <c:pt idx="653">
                  <c:v>716.22742809360295</c:v>
                </c:pt>
                <c:pt idx="654">
                  <c:v>716.15707063229695</c:v>
                </c:pt>
                <c:pt idx="655">
                  <c:v>716.154902463854</c:v>
                </c:pt>
                <c:pt idx="656">
                  <c:v>716.13947580142303</c:v>
                </c:pt>
                <c:pt idx="657">
                  <c:v>716.12660692729503</c:v>
                </c:pt>
                <c:pt idx="658">
                  <c:v>716.10623247487695</c:v>
                </c:pt>
                <c:pt idx="659">
                  <c:v>716.10131464769404</c:v>
                </c:pt>
                <c:pt idx="660">
                  <c:v>716.10112927755904</c:v>
                </c:pt>
                <c:pt idx="661">
                  <c:v>716.07408007958395</c:v>
                </c:pt>
                <c:pt idx="662">
                  <c:v>716.06966560666604</c:v>
                </c:pt>
                <c:pt idx="663">
                  <c:v>716.01346315728995</c:v>
                </c:pt>
                <c:pt idx="664">
                  <c:v>715.99524542857898</c:v>
                </c:pt>
                <c:pt idx="665">
                  <c:v>715.96107168033097</c:v>
                </c:pt>
                <c:pt idx="666">
                  <c:v>715.95218169807902</c:v>
                </c:pt>
                <c:pt idx="667">
                  <c:v>715.94670045119801</c:v>
                </c:pt>
                <c:pt idx="668">
                  <c:v>715.92198387707595</c:v>
                </c:pt>
                <c:pt idx="669">
                  <c:v>715.90969596077196</c:v>
                </c:pt>
                <c:pt idx="670">
                  <c:v>715.83183578797798</c:v>
                </c:pt>
                <c:pt idx="671">
                  <c:v>715.80462233529795</c:v>
                </c:pt>
                <c:pt idx="672">
                  <c:v>715.79317994343205</c:v>
                </c:pt>
                <c:pt idx="673">
                  <c:v>715.76635145578905</c:v>
                </c:pt>
                <c:pt idx="674">
                  <c:v>715.742261161378</c:v>
                </c:pt>
                <c:pt idx="675">
                  <c:v>715.72706638440297</c:v>
                </c:pt>
                <c:pt idx="676">
                  <c:v>715.63417149844497</c:v>
                </c:pt>
                <c:pt idx="677">
                  <c:v>715.53733303814499</c:v>
                </c:pt>
                <c:pt idx="678">
                  <c:v>715.50396133020195</c:v>
                </c:pt>
                <c:pt idx="679">
                  <c:v>715.49777490042595</c:v>
                </c:pt>
                <c:pt idx="680">
                  <c:v>715.37340465896</c:v>
                </c:pt>
                <c:pt idx="681">
                  <c:v>715.36317049453396</c:v>
                </c:pt>
                <c:pt idx="682">
                  <c:v>715.36287878723294</c:v>
                </c:pt>
                <c:pt idx="683">
                  <c:v>715.35798922030597</c:v>
                </c:pt>
                <c:pt idx="684">
                  <c:v>715.33203281429996</c:v>
                </c:pt>
                <c:pt idx="685">
                  <c:v>715.31768741980295</c:v>
                </c:pt>
                <c:pt idx="686">
                  <c:v>715.29469564752299</c:v>
                </c:pt>
                <c:pt idx="687">
                  <c:v>715.27619318253505</c:v>
                </c:pt>
                <c:pt idx="688">
                  <c:v>715.27164771713103</c:v>
                </c:pt>
                <c:pt idx="689">
                  <c:v>715.23094236560905</c:v>
                </c:pt>
                <c:pt idx="690">
                  <c:v>715.20947511453198</c:v>
                </c:pt>
                <c:pt idx="691">
                  <c:v>715.19797734394899</c:v>
                </c:pt>
                <c:pt idx="692">
                  <c:v>715.19410937444798</c:v>
                </c:pt>
                <c:pt idx="693">
                  <c:v>715.18632649582503</c:v>
                </c:pt>
                <c:pt idx="694">
                  <c:v>715.16723416648699</c:v>
                </c:pt>
                <c:pt idx="695">
                  <c:v>715.15324753111804</c:v>
                </c:pt>
                <c:pt idx="696">
                  <c:v>715.13742425540102</c:v>
                </c:pt>
                <c:pt idx="697">
                  <c:v>715.121590684637</c:v>
                </c:pt>
                <c:pt idx="698">
                  <c:v>715.06258791153402</c:v>
                </c:pt>
                <c:pt idx="699">
                  <c:v>714.95122883199701</c:v>
                </c:pt>
                <c:pt idx="700">
                  <c:v>714.83824449447604</c:v>
                </c:pt>
                <c:pt idx="701">
                  <c:v>714.83473613998899</c:v>
                </c:pt>
                <c:pt idx="702">
                  <c:v>714.81433452414399</c:v>
                </c:pt>
                <c:pt idx="703">
                  <c:v>714.79945109063601</c:v>
                </c:pt>
                <c:pt idx="704">
                  <c:v>714.78531741393795</c:v>
                </c:pt>
                <c:pt idx="705">
                  <c:v>714.75880856039305</c:v>
                </c:pt>
                <c:pt idx="706">
                  <c:v>714.75815106922801</c:v>
                </c:pt>
                <c:pt idx="707">
                  <c:v>714.74294139867004</c:v>
                </c:pt>
                <c:pt idx="708">
                  <c:v>714.697282270551</c:v>
                </c:pt>
                <c:pt idx="709">
                  <c:v>714.67459419539705</c:v>
                </c:pt>
                <c:pt idx="710">
                  <c:v>714.67141897960596</c:v>
                </c:pt>
                <c:pt idx="711">
                  <c:v>714.65321214444805</c:v>
                </c:pt>
                <c:pt idx="712">
                  <c:v>714.63980835410996</c:v>
                </c:pt>
                <c:pt idx="713">
                  <c:v>714.58563930010803</c:v>
                </c:pt>
                <c:pt idx="714">
                  <c:v>714.57728732529495</c:v>
                </c:pt>
                <c:pt idx="715">
                  <c:v>714.56090488283496</c:v>
                </c:pt>
                <c:pt idx="716">
                  <c:v>714.55704670904402</c:v>
                </c:pt>
                <c:pt idx="717">
                  <c:v>714.55007903159299</c:v>
                </c:pt>
                <c:pt idx="718">
                  <c:v>714.53035951782897</c:v>
                </c:pt>
                <c:pt idx="719">
                  <c:v>714.51943664554403</c:v>
                </c:pt>
                <c:pt idx="720">
                  <c:v>714.516337597443</c:v>
                </c:pt>
                <c:pt idx="721">
                  <c:v>714.42545398264804</c:v>
                </c:pt>
                <c:pt idx="722">
                  <c:v>714.29966102604101</c:v>
                </c:pt>
                <c:pt idx="723">
                  <c:v>714.29238056614304</c:v>
                </c:pt>
                <c:pt idx="724">
                  <c:v>714.28270620946705</c:v>
                </c:pt>
                <c:pt idx="725">
                  <c:v>714.26187071126401</c:v>
                </c:pt>
                <c:pt idx="726">
                  <c:v>714.25014994642902</c:v>
                </c:pt>
                <c:pt idx="727">
                  <c:v>714.24444382740899</c:v>
                </c:pt>
                <c:pt idx="728">
                  <c:v>714.17841599446103</c:v>
                </c:pt>
                <c:pt idx="729">
                  <c:v>714.10809081914704</c:v>
                </c:pt>
                <c:pt idx="730">
                  <c:v>714.06175310054903</c:v>
                </c:pt>
                <c:pt idx="731">
                  <c:v>714.02775066651895</c:v>
                </c:pt>
                <c:pt idx="732">
                  <c:v>713.96510101388401</c:v>
                </c:pt>
                <c:pt idx="733">
                  <c:v>713.94976481259198</c:v>
                </c:pt>
                <c:pt idx="734">
                  <c:v>713.78521091213497</c:v>
                </c:pt>
                <c:pt idx="735">
                  <c:v>713.71324125736703</c:v>
                </c:pt>
                <c:pt idx="736">
                  <c:v>713.68844842944395</c:v>
                </c:pt>
                <c:pt idx="737">
                  <c:v>713.63832412172496</c:v>
                </c:pt>
                <c:pt idx="738">
                  <c:v>713.60675268985904</c:v>
                </c:pt>
                <c:pt idx="739">
                  <c:v>713.584338348796</c:v>
                </c:pt>
                <c:pt idx="740">
                  <c:v>713.58245849765797</c:v>
                </c:pt>
                <c:pt idx="741">
                  <c:v>713.56316432733695</c:v>
                </c:pt>
                <c:pt idx="742">
                  <c:v>713.53661993488299</c:v>
                </c:pt>
                <c:pt idx="743">
                  <c:v>713.48225720212395</c:v>
                </c:pt>
                <c:pt idx="744">
                  <c:v>713.45291002925103</c:v>
                </c:pt>
                <c:pt idx="745">
                  <c:v>713.42874230348002</c:v>
                </c:pt>
                <c:pt idx="746">
                  <c:v>713.41627310839101</c:v>
                </c:pt>
                <c:pt idx="747">
                  <c:v>713.40196600329296</c:v>
                </c:pt>
                <c:pt idx="748">
                  <c:v>713.33214860649696</c:v>
                </c:pt>
                <c:pt idx="749">
                  <c:v>713.28925019583505</c:v>
                </c:pt>
                <c:pt idx="750">
                  <c:v>713.22280923072901</c:v>
                </c:pt>
                <c:pt idx="751">
                  <c:v>713.21997911204903</c:v>
                </c:pt>
                <c:pt idx="752">
                  <c:v>713.12401488147498</c:v>
                </c:pt>
                <c:pt idx="753">
                  <c:v>713.11940715128696</c:v>
                </c:pt>
                <c:pt idx="754">
                  <c:v>713.08388119709798</c:v>
                </c:pt>
                <c:pt idx="755">
                  <c:v>712.99671484388</c:v>
                </c:pt>
                <c:pt idx="756">
                  <c:v>712.98131995794495</c:v>
                </c:pt>
                <c:pt idx="757">
                  <c:v>712.899437265301</c:v>
                </c:pt>
                <c:pt idx="758">
                  <c:v>712.89522917361001</c:v>
                </c:pt>
                <c:pt idx="759">
                  <c:v>712.87831763988095</c:v>
                </c:pt>
                <c:pt idx="760">
                  <c:v>712.86337145467098</c:v>
                </c:pt>
                <c:pt idx="761">
                  <c:v>712.81025528558405</c:v>
                </c:pt>
                <c:pt idx="762">
                  <c:v>712.78133439353496</c:v>
                </c:pt>
                <c:pt idx="763">
                  <c:v>712.77980220904305</c:v>
                </c:pt>
                <c:pt idx="764">
                  <c:v>712.76385954479099</c:v>
                </c:pt>
                <c:pt idx="765">
                  <c:v>712.72253294603297</c:v>
                </c:pt>
                <c:pt idx="766">
                  <c:v>712.67879741480601</c:v>
                </c:pt>
                <c:pt idx="767">
                  <c:v>712.67656153273902</c:v>
                </c:pt>
                <c:pt idx="768">
                  <c:v>712.56379175252005</c:v>
                </c:pt>
                <c:pt idx="769">
                  <c:v>712.41204117169605</c:v>
                </c:pt>
                <c:pt idx="770">
                  <c:v>712.39158713802601</c:v>
                </c:pt>
                <c:pt idx="771">
                  <c:v>712.31685838019905</c:v>
                </c:pt>
                <c:pt idx="772">
                  <c:v>712.25209503891301</c:v>
                </c:pt>
                <c:pt idx="773">
                  <c:v>712.24329800504302</c:v>
                </c:pt>
                <c:pt idx="774">
                  <c:v>712.222749261579</c:v>
                </c:pt>
                <c:pt idx="775">
                  <c:v>712.14355761563002</c:v>
                </c:pt>
                <c:pt idx="776">
                  <c:v>712.02457230795403</c:v>
                </c:pt>
                <c:pt idx="777">
                  <c:v>712.01559014858003</c:v>
                </c:pt>
                <c:pt idx="778">
                  <c:v>712.00534388730603</c:v>
                </c:pt>
                <c:pt idx="779">
                  <c:v>711.99896179709299</c:v>
                </c:pt>
                <c:pt idx="780">
                  <c:v>711.97490499991602</c:v>
                </c:pt>
                <c:pt idx="781">
                  <c:v>711.95619441920405</c:v>
                </c:pt>
                <c:pt idx="782">
                  <c:v>711.93334610221495</c:v>
                </c:pt>
                <c:pt idx="783">
                  <c:v>711.90601676075198</c:v>
                </c:pt>
                <c:pt idx="784">
                  <c:v>711.87552861786799</c:v>
                </c:pt>
                <c:pt idx="785">
                  <c:v>711.82833049211399</c:v>
                </c:pt>
                <c:pt idx="786">
                  <c:v>711.82170052324898</c:v>
                </c:pt>
                <c:pt idx="787">
                  <c:v>711.75238217448896</c:v>
                </c:pt>
                <c:pt idx="788">
                  <c:v>711.74792180202201</c:v>
                </c:pt>
                <c:pt idx="789">
                  <c:v>711.68360477138197</c:v>
                </c:pt>
                <c:pt idx="790">
                  <c:v>711.67190226591902</c:v>
                </c:pt>
                <c:pt idx="791">
                  <c:v>711.55739872173103</c:v>
                </c:pt>
                <c:pt idx="792">
                  <c:v>711.54312781410204</c:v>
                </c:pt>
                <c:pt idx="793">
                  <c:v>711.49134278351698</c:v>
                </c:pt>
                <c:pt idx="794">
                  <c:v>711.41115340245403</c:v>
                </c:pt>
                <c:pt idx="795">
                  <c:v>711.38167992657395</c:v>
                </c:pt>
                <c:pt idx="796">
                  <c:v>711.37344925526895</c:v>
                </c:pt>
                <c:pt idx="797">
                  <c:v>711.31416253940301</c:v>
                </c:pt>
                <c:pt idx="798">
                  <c:v>711.23764458027597</c:v>
                </c:pt>
                <c:pt idx="799">
                  <c:v>711.16372680658105</c:v>
                </c:pt>
                <c:pt idx="800">
                  <c:v>711.15822336404506</c:v>
                </c:pt>
                <c:pt idx="801">
                  <c:v>711.15438463638804</c:v>
                </c:pt>
                <c:pt idx="802">
                  <c:v>711.09690529519503</c:v>
                </c:pt>
                <c:pt idx="803">
                  <c:v>711.04605898790999</c:v>
                </c:pt>
                <c:pt idx="804">
                  <c:v>711.03646358648496</c:v>
                </c:pt>
                <c:pt idx="805">
                  <c:v>711.02723311176305</c:v>
                </c:pt>
                <c:pt idx="806">
                  <c:v>711.01966839092904</c:v>
                </c:pt>
                <c:pt idx="807">
                  <c:v>710.94683089189596</c:v>
                </c:pt>
                <c:pt idx="808">
                  <c:v>710.91874145493</c:v>
                </c:pt>
                <c:pt idx="809">
                  <c:v>710.87848070947803</c:v>
                </c:pt>
                <c:pt idx="810">
                  <c:v>710.85023482454505</c:v>
                </c:pt>
                <c:pt idx="811">
                  <c:v>710.78030687433602</c:v>
                </c:pt>
                <c:pt idx="812">
                  <c:v>710.73804548490102</c:v>
                </c:pt>
                <c:pt idx="813">
                  <c:v>710.64539659487298</c:v>
                </c:pt>
                <c:pt idx="814">
                  <c:v>710.64497995469105</c:v>
                </c:pt>
                <c:pt idx="815">
                  <c:v>710.60481103540405</c:v>
                </c:pt>
                <c:pt idx="816">
                  <c:v>710.485947269642</c:v>
                </c:pt>
                <c:pt idx="817">
                  <c:v>710.46473283855505</c:v>
                </c:pt>
                <c:pt idx="818">
                  <c:v>710.46385443467398</c:v>
                </c:pt>
                <c:pt idx="819">
                  <c:v>710.40668246891403</c:v>
                </c:pt>
                <c:pt idx="820">
                  <c:v>710.38939605259702</c:v>
                </c:pt>
                <c:pt idx="821">
                  <c:v>710.29743448543798</c:v>
                </c:pt>
                <c:pt idx="822">
                  <c:v>710.21593464471096</c:v>
                </c:pt>
                <c:pt idx="823">
                  <c:v>710.20186748054005</c:v>
                </c:pt>
                <c:pt idx="824">
                  <c:v>710.17837448190198</c:v>
                </c:pt>
                <c:pt idx="825">
                  <c:v>710.17212281306399</c:v>
                </c:pt>
                <c:pt idx="826">
                  <c:v>710.14859125212195</c:v>
                </c:pt>
                <c:pt idx="827">
                  <c:v>710.11148598431703</c:v>
                </c:pt>
                <c:pt idx="828">
                  <c:v>710.05777241578301</c:v>
                </c:pt>
                <c:pt idx="829">
                  <c:v>710.05657310597303</c:v>
                </c:pt>
                <c:pt idx="830">
                  <c:v>709.97080611457602</c:v>
                </c:pt>
                <c:pt idx="831">
                  <c:v>709.96950978922405</c:v>
                </c:pt>
                <c:pt idx="832">
                  <c:v>709.91452571322202</c:v>
                </c:pt>
                <c:pt idx="833">
                  <c:v>709.88984933439303</c:v>
                </c:pt>
                <c:pt idx="834">
                  <c:v>709.87290892234</c:v>
                </c:pt>
                <c:pt idx="835">
                  <c:v>709.81352621522899</c:v>
                </c:pt>
                <c:pt idx="836">
                  <c:v>709.79505626772095</c:v>
                </c:pt>
                <c:pt idx="837">
                  <c:v>709.79096235838199</c:v>
                </c:pt>
                <c:pt idx="838">
                  <c:v>709.76710638710802</c:v>
                </c:pt>
                <c:pt idx="839">
                  <c:v>709.76284080050903</c:v>
                </c:pt>
                <c:pt idx="840">
                  <c:v>709.68824487396</c:v>
                </c:pt>
                <c:pt idx="841">
                  <c:v>709.66967127380804</c:v>
                </c:pt>
                <c:pt idx="842">
                  <c:v>709.63966456111098</c:v>
                </c:pt>
                <c:pt idx="843">
                  <c:v>709.53349088576704</c:v>
                </c:pt>
                <c:pt idx="844">
                  <c:v>709.50917004348901</c:v>
                </c:pt>
                <c:pt idx="845">
                  <c:v>709.50101143407801</c:v>
                </c:pt>
                <c:pt idx="846">
                  <c:v>709.48539248871805</c:v>
                </c:pt>
                <c:pt idx="847">
                  <c:v>709.42950942504797</c:v>
                </c:pt>
                <c:pt idx="848">
                  <c:v>709.40878016979104</c:v>
                </c:pt>
                <c:pt idx="849">
                  <c:v>709.363562803131</c:v>
                </c:pt>
                <c:pt idx="850">
                  <c:v>709.35557121046395</c:v>
                </c:pt>
                <c:pt idx="851">
                  <c:v>709.33044004999999</c:v>
                </c:pt>
                <c:pt idx="852">
                  <c:v>709.30017217136401</c:v>
                </c:pt>
                <c:pt idx="853">
                  <c:v>709.27765879596097</c:v>
                </c:pt>
                <c:pt idx="854">
                  <c:v>709.20012991105602</c:v>
                </c:pt>
                <c:pt idx="855">
                  <c:v>709.18510117083895</c:v>
                </c:pt>
                <c:pt idx="856">
                  <c:v>709.16345730145599</c:v>
                </c:pt>
                <c:pt idx="857">
                  <c:v>709.08162242824403</c:v>
                </c:pt>
                <c:pt idx="858">
                  <c:v>709.05403895026598</c:v>
                </c:pt>
                <c:pt idx="859">
                  <c:v>709.03135845989505</c:v>
                </c:pt>
                <c:pt idx="860">
                  <c:v>709.01621151146901</c:v>
                </c:pt>
                <c:pt idx="861">
                  <c:v>708.98471141005803</c:v>
                </c:pt>
                <c:pt idx="862">
                  <c:v>708.87925373014696</c:v>
                </c:pt>
                <c:pt idx="863">
                  <c:v>708.86542423920798</c:v>
                </c:pt>
                <c:pt idx="864">
                  <c:v>708.85731154557504</c:v>
                </c:pt>
                <c:pt idx="865">
                  <c:v>708.827879444519</c:v>
                </c:pt>
                <c:pt idx="866">
                  <c:v>708.804641389165</c:v>
                </c:pt>
                <c:pt idx="867">
                  <c:v>708.77276099207097</c:v>
                </c:pt>
                <c:pt idx="868">
                  <c:v>708.76606530875199</c:v>
                </c:pt>
                <c:pt idx="869">
                  <c:v>708.72855133270696</c:v>
                </c:pt>
                <c:pt idx="870">
                  <c:v>708.60533068806706</c:v>
                </c:pt>
                <c:pt idx="871">
                  <c:v>708.59056125918698</c:v>
                </c:pt>
                <c:pt idx="872">
                  <c:v>708.57690651680605</c:v>
                </c:pt>
                <c:pt idx="873">
                  <c:v>708.519596533254</c:v>
                </c:pt>
                <c:pt idx="874">
                  <c:v>708.42118969261298</c:v>
                </c:pt>
                <c:pt idx="875">
                  <c:v>708.27690185444806</c:v>
                </c:pt>
                <c:pt idx="876">
                  <c:v>708.26989146402104</c:v>
                </c:pt>
                <c:pt idx="877">
                  <c:v>708.25601736956105</c:v>
                </c:pt>
                <c:pt idx="878">
                  <c:v>708.15242653459802</c:v>
                </c:pt>
                <c:pt idx="879">
                  <c:v>708.14579000066703</c:v>
                </c:pt>
                <c:pt idx="880">
                  <c:v>708.13287830691502</c:v>
                </c:pt>
                <c:pt idx="881">
                  <c:v>708.11650643374401</c:v>
                </c:pt>
                <c:pt idx="882">
                  <c:v>708.05593291944399</c:v>
                </c:pt>
                <c:pt idx="883">
                  <c:v>708.04034083432396</c:v>
                </c:pt>
                <c:pt idx="884">
                  <c:v>708.03511146302299</c:v>
                </c:pt>
                <c:pt idx="885">
                  <c:v>708.02958909891697</c:v>
                </c:pt>
                <c:pt idx="886">
                  <c:v>707.92768777510901</c:v>
                </c:pt>
                <c:pt idx="887">
                  <c:v>707.91790674057495</c:v>
                </c:pt>
                <c:pt idx="888">
                  <c:v>707.90598116386104</c:v>
                </c:pt>
                <c:pt idx="889">
                  <c:v>707.839724169227</c:v>
                </c:pt>
                <c:pt idx="890">
                  <c:v>707.82287735004104</c:v>
                </c:pt>
                <c:pt idx="891">
                  <c:v>707.81806140553795</c:v>
                </c:pt>
                <c:pt idx="892">
                  <c:v>707.65729244095803</c:v>
                </c:pt>
                <c:pt idx="893">
                  <c:v>707.64477872568705</c:v>
                </c:pt>
                <c:pt idx="894">
                  <c:v>707.62141583326195</c:v>
                </c:pt>
                <c:pt idx="895">
                  <c:v>707.61847797025405</c:v>
                </c:pt>
                <c:pt idx="896">
                  <c:v>707.618029690394</c:v>
                </c:pt>
                <c:pt idx="897">
                  <c:v>707.59316047582797</c:v>
                </c:pt>
                <c:pt idx="898">
                  <c:v>707.57027536363103</c:v>
                </c:pt>
                <c:pt idx="899">
                  <c:v>707.51911480379204</c:v>
                </c:pt>
                <c:pt idx="900">
                  <c:v>707.41309781228301</c:v>
                </c:pt>
                <c:pt idx="901">
                  <c:v>707.40293542211396</c:v>
                </c:pt>
                <c:pt idx="902">
                  <c:v>707.390998589991</c:v>
                </c:pt>
                <c:pt idx="903">
                  <c:v>707.32085753207105</c:v>
                </c:pt>
                <c:pt idx="904">
                  <c:v>707.21461496410905</c:v>
                </c:pt>
                <c:pt idx="905">
                  <c:v>707.19381659069404</c:v>
                </c:pt>
                <c:pt idx="906">
                  <c:v>707.17756248383705</c:v>
                </c:pt>
                <c:pt idx="907">
                  <c:v>707.13896578197296</c:v>
                </c:pt>
                <c:pt idx="908">
                  <c:v>707.12802554087398</c:v>
                </c:pt>
                <c:pt idx="909">
                  <c:v>707.09711658179697</c:v>
                </c:pt>
                <c:pt idx="910">
                  <c:v>707.07696095428901</c:v>
                </c:pt>
                <c:pt idx="911">
                  <c:v>706.89906563953696</c:v>
                </c:pt>
                <c:pt idx="912">
                  <c:v>706.84147100414395</c:v>
                </c:pt>
                <c:pt idx="913">
                  <c:v>706.81964437285501</c:v>
                </c:pt>
                <c:pt idx="914">
                  <c:v>706.79179007887103</c:v>
                </c:pt>
                <c:pt idx="915">
                  <c:v>706.78618549810506</c:v>
                </c:pt>
                <c:pt idx="916">
                  <c:v>706.77472886357305</c:v>
                </c:pt>
                <c:pt idx="917">
                  <c:v>706.69354956130701</c:v>
                </c:pt>
                <c:pt idx="918">
                  <c:v>706.67840685749297</c:v>
                </c:pt>
                <c:pt idx="919">
                  <c:v>706.63271101394298</c:v>
                </c:pt>
                <c:pt idx="920">
                  <c:v>706.61497551494301</c:v>
                </c:pt>
                <c:pt idx="921">
                  <c:v>706.49038949071996</c:v>
                </c:pt>
                <c:pt idx="922">
                  <c:v>706.45056948792603</c:v>
                </c:pt>
                <c:pt idx="923">
                  <c:v>706.32536301177299</c:v>
                </c:pt>
                <c:pt idx="924">
                  <c:v>706.25387222178404</c:v>
                </c:pt>
                <c:pt idx="925">
                  <c:v>706.237935548378</c:v>
                </c:pt>
                <c:pt idx="926">
                  <c:v>706.19341258050497</c:v>
                </c:pt>
                <c:pt idx="927">
                  <c:v>706.15704521222005</c:v>
                </c:pt>
                <c:pt idx="928">
                  <c:v>706.09595288874004</c:v>
                </c:pt>
                <c:pt idx="929">
                  <c:v>706.06039634898798</c:v>
                </c:pt>
                <c:pt idx="930">
                  <c:v>706.033300917877</c:v>
                </c:pt>
                <c:pt idx="931">
                  <c:v>706.00283262252196</c:v>
                </c:pt>
                <c:pt idx="932">
                  <c:v>705.98633049344596</c:v>
                </c:pt>
                <c:pt idx="933">
                  <c:v>705.96456374423803</c:v>
                </c:pt>
                <c:pt idx="934">
                  <c:v>705.92248473294296</c:v>
                </c:pt>
                <c:pt idx="935">
                  <c:v>705.88896725388202</c:v>
                </c:pt>
                <c:pt idx="936">
                  <c:v>705.83649808299197</c:v>
                </c:pt>
                <c:pt idx="937">
                  <c:v>705.80267731557603</c:v>
                </c:pt>
                <c:pt idx="938">
                  <c:v>705.75724442462001</c:v>
                </c:pt>
                <c:pt idx="939">
                  <c:v>705.58797706918097</c:v>
                </c:pt>
                <c:pt idx="940">
                  <c:v>705.54675421983995</c:v>
                </c:pt>
                <c:pt idx="941">
                  <c:v>705.54041471832204</c:v>
                </c:pt>
                <c:pt idx="942">
                  <c:v>705.48630814568196</c:v>
                </c:pt>
                <c:pt idx="943">
                  <c:v>705.47399566612296</c:v>
                </c:pt>
                <c:pt idx="944">
                  <c:v>705.44763826559404</c:v>
                </c:pt>
                <c:pt idx="945">
                  <c:v>705.44097288291505</c:v>
                </c:pt>
                <c:pt idx="946">
                  <c:v>705.408265401991</c:v>
                </c:pt>
                <c:pt idx="947">
                  <c:v>705.37412937256897</c:v>
                </c:pt>
                <c:pt idx="948">
                  <c:v>705.19213735850997</c:v>
                </c:pt>
                <c:pt idx="949">
                  <c:v>705.18068222029103</c:v>
                </c:pt>
                <c:pt idx="950">
                  <c:v>705.13342192362495</c:v>
                </c:pt>
                <c:pt idx="951">
                  <c:v>705.03714460805895</c:v>
                </c:pt>
                <c:pt idx="952">
                  <c:v>704.89831768299302</c:v>
                </c:pt>
                <c:pt idx="953">
                  <c:v>704.84960043377703</c:v>
                </c:pt>
                <c:pt idx="954">
                  <c:v>704.79147661459899</c:v>
                </c:pt>
                <c:pt idx="955">
                  <c:v>704.69580971902201</c:v>
                </c:pt>
                <c:pt idx="956">
                  <c:v>704.57067320068904</c:v>
                </c:pt>
                <c:pt idx="957">
                  <c:v>704.55336072645105</c:v>
                </c:pt>
                <c:pt idx="958">
                  <c:v>704.356150301394</c:v>
                </c:pt>
                <c:pt idx="959">
                  <c:v>704.284924748094</c:v>
                </c:pt>
                <c:pt idx="960">
                  <c:v>704.27408869491501</c:v>
                </c:pt>
                <c:pt idx="961">
                  <c:v>704.25667196163795</c:v>
                </c:pt>
                <c:pt idx="962">
                  <c:v>704.24264227889796</c:v>
                </c:pt>
                <c:pt idx="963">
                  <c:v>704.21501620430001</c:v>
                </c:pt>
                <c:pt idx="964">
                  <c:v>704.18639738408399</c:v>
                </c:pt>
                <c:pt idx="965">
                  <c:v>704.18274845320695</c:v>
                </c:pt>
                <c:pt idx="966">
                  <c:v>704.17712626649802</c:v>
                </c:pt>
                <c:pt idx="967">
                  <c:v>704.13118860610496</c:v>
                </c:pt>
                <c:pt idx="968">
                  <c:v>704.11476575370102</c:v>
                </c:pt>
                <c:pt idx="969">
                  <c:v>704.07881298894404</c:v>
                </c:pt>
                <c:pt idx="970">
                  <c:v>704.05059749523002</c:v>
                </c:pt>
                <c:pt idx="971">
                  <c:v>704.04579944239504</c:v>
                </c:pt>
                <c:pt idx="972">
                  <c:v>704.01924967517505</c:v>
                </c:pt>
                <c:pt idx="973">
                  <c:v>703.95475648472404</c:v>
                </c:pt>
                <c:pt idx="974">
                  <c:v>703.94637248929496</c:v>
                </c:pt>
                <c:pt idx="975">
                  <c:v>703.89059167408698</c:v>
                </c:pt>
                <c:pt idx="976">
                  <c:v>703.50519284173504</c:v>
                </c:pt>
                <c:pt idx="977">
                  <c:v>703.49563598180202</c:v>
                </c:pt>
                <c:pt idx="978">
                  <c:v>703.42506143015305</c:v>
                </c:pt>
                <c:pt idx="979">
                  <c:v>703.39073374919599</c:v>
                </c:pt>
                <c:pt idx="980">
                  <c:v>703.29638001686897</c:v>
                </c:pt>
                <c:pt idx="981">
                  <c:v>703.25566664873099</c:v>
                </c:pt>
                <c:pt idx="982">
                  <c:v>703.23363490631698</c:v>
                </c:pt>
                <c:pt idx="983">
                  <c:v>703.17424698781895</c:v>
                </c:pt>
                <c:pt idx="984">
                  <c:v>703.15941557605299</c:v>
                </c:pt>
                <c:pt idx="985">
                  <c:v>703.07449202859004</c:v>
                </c:pt>
                <c:pt idx="986">
                  <c:v>703.04807917892197</c:v>
                </c:pt>
                <c:pt idx="987">
                  <c:v>702.96796343783501</c:v>
                </c:pt>
                <c:pt idx="988">
                  <c:v>702.96704382368398</c:v>
                </c:pt>
                <c:pt idx="989">
                  <c:v>702.86541529330304</c:v>
                </c:pt>
                <c:pt idx="990">
                  <c:v>702.861171986518</c:v>
                </c:pt>
                <c:pt idx="991">
                  <c:v>702.82970855136205</c:v>
                </c:pt>
                <c:pt idx="992">
                  <c:v>702.82883312822196</c:v>
                </c:pt>
                <c:pt idx="993">
                  <c:v>702.78625771118197</c:v>
                </c:pt>
                <c:pt idx="994">
                  <c:v>702.72926378333</c:v>
                </c:pt>
                <c:pt idx="995">
                  <c:v>702.72268822977196</c:v>
                </c:pt>
                <c:pt idx="996">
                  <c:v>702.72131754442603</c:v>
                </c:pt>
                <c:pt idx="997">
                  <c:v>702.42256847315502</c:v>
                </c:pt>
                <c:pt idx="998">
                  <c:v>702.33463660651796</c:v>
                </c:pt>
                <c:pt idx="999">
                  <c:v>702.26176753146501</c:v>
                </c:pt>
                <c:pt idx="1000">
                  <c:v>702.14918688872206</c:v>
                </c:pt>
                <c:pt idx="1001">
                  <c:v>702.11069454561698</c:v>
                </c:pt>
                <c:pt idx="1002">
                  <c:v>702.07386868063702</c:v>
                </c:pt>
                <c:pt idx="1003">
                  <c:v>701.92263978429401</c:v>
                </c:pt>
                <c:pt idx="1004">
                  <c:v>701.81233349518197</c:v>
                </c:pt>
                <c:pt idx="1005">
                  <c:v>701.76840738607495</c:v>
                </c:pt>
                <c:pt idx="1006">
                  <c:v>701.67750544584999</c:v>
                </c:pt>
                <c:pt idx="1007">
                  <c:v>701.55770929028699</c:v>
                </c:pt>
                <c:pt idx="1008">
                  <c:v>701.53503598442501</c:v>
                </c:pt>
                <c:pt idx="1009">
                  <c:v>701.51918952621998</c:v>
                </c:pt>
                <c:pt idx="1010">
                  <c:v>701.51852856783705</c:v>
                </c:pt>
                <c:pt idx="1011">
                  <c:v>701.46731813800898</c:v>
                </c:pt>
                <c:pt idx="1012">
                  <c:v>701.37165173694495</c:v>
                </c:pt>
                <c:pt idx="1013">
                  <c:v>701.368003263476</c:v>
                </c:pt>
                <c:pt idx="1014">
                  <c:v>701.28975519622998</c:v>
                </c:pt>
                <c:pt idx="1015">
                  <c:v>701.06184078382205</c:v>
                </c:pt>
                <c:pt idx="1016">
                  <c:v>701.060015464809</c:v>
                </c:pt>
                <c:pt idx="1017">
                  <c:v>701.03626516888005</c:v>
                </c:pt>
                <c:pt idx="1018">
                  <c:v>700.99114181195</c:v>
                </c:pt>
                <c:pt idx="1019">
                  <c:v>700.98049858505101</c:v>
                </c:pt>
                <c:pt idx="1020">
                  <c:v>700.95467983943797</c:v>
                </c:pt>
                <c:pt idx="1021">
                  <c:v>700.91974456762398</c:v>
                </c:pt>
                <c:pt idx="1022">
                  <c:v>700.90636259123505</c:v>
                </c:pt>
                <c:pt idx="1023">
                  <c:v>700.905879481733</c:v>
                </c:pt>
                <c:pt idx="1024">
                  <c:v>700.83930407411299</c:v>
                </c:pt>
                <c:pt idx="1025">
                  <c:v>700.79387240110395</c:v>
                </c:pt>
                <c:pt idx="1026">
                  <c:v>700.65937770447101</c:v>
                </c:pt>
                <c:pt idx="1027">
                  <c:v>700.56285499908302</c:v>
                </c:pt>
                <c:pt idx="1028">
                  <c:v>700.55332494588902</c:v>
                </c:pt>
                <c:pt idx="1029">
                  <c:v>700.53663553534705</c:v>
                </c:pt>
                <c:pt idx="1030">
                  <c:v>700.37800465827695</c:v>
                </c:pt>
                <c:pt idx="1031">
                  <c:v>700.33750395123798</c:v>
                </c:pt>
                <c:pt idx="1032">
                  <c:v>700.33352056329795</c:v>
                </c:pt>
                <c:pt idx="1033">
                  <c:v>700.30768943325097</c:v>
                </c:pt>
                <c:pt idx="1034">
                  <c:v>700.29959450361605</c:v>
                </c:pt>
                <c:pt idx="1035">
                  <c:v>700.26149891142904</c:v>
                </c:pt>
                <c:pt idx="1036">
                  <c:v>700.25211639859106</c:v>
                </c:pt>
                <c:pt idx="1037">
                  <c:v>700.22527949529695</c:v>
                </c:pt>
                <c:pt idx="1038">
                  <c:v>700.15920356934998</c:v>
                </c:pt>
                <c:pt idx="1039">
                  <c:v>700.08918723457896</c:v>
                </c:pt>
                <c:pt idx="1040">
                  <c:v>700.04304163735105</c:v>
                </c:pt>
                <c:pt idx="1041">
                  <c:v>700.03143346756201</c:v>
                </c:pt>
                <c:pt idx="1042">
                  <c:v>699.95219236067203</c:v>
                </c:pt>
                <c:pt idx="1043">
                  <c:v>699.944999862391</c:v>
                </c:pt>
                <c:pt idx="1044">
                  <c:v>699.82639976035296</c:v>
                </c:pt>
                <c:pt idx="1045">
                  <c:v>699.81533058870195</c:v>
                </c:pt>
                <c:pt idx="1046">
                  <c:v>699.78228921551602</c:v>
                </c:pt>
                <c:pt idx="1047">
                  <c:v>699.77199301216001</c:v>
                </c:pt>
                <c:pt idx="1048">
                  <c:v>699.77043361436199</c:v>
                </c:pt>
                <c:pt idx="1049">
                  <c:v>699.76961307664601</c:v>
                </c:pt>
                <c:pt idx="1050">
                  <c:v>699.70789113050603</c:v>
                </c:pt>
                <c:pt idx="1051">
                  <c:v>699.69898959975296</c:v>
                </c:pt>
                <c:pt idx="1052">
                  <c:v>699.68044337581603</c:v>
                </c:pt>
                <c:pt idx="1053">
                  <c:v>699.65679993356503</c:v>
                </c:pt>
                <c:pt idx="1054">
                  <c:v>699.647349294636</c:v>
                </c:pt>
                <c:pt idx="1055">
                  <c:v>699.56690998053602</c:v>
                </c:pt>
                <c:pt idx="1056">
                  <c:v>699.54342164528998</c:v>
                </c:pt>
                <c:pt idx="1057">
                  <c:v>699.52562557654198</c:v>
                </c:pt>
                <c:pt idx="1058">
                  <c:v>699.50747959160401</c:v>
                </c:pt>
                <c:pt idx="1059">
                  <c:v>699.49882809381097</c:v>
                </c:pt>
                <c:pt idx="1060">
                  <c:v>699.49831951956105</c:v>
                </c:pt>
                <c:pt idx="1061">
                  <c:v>699.39047940891498</c:v>
                </c:pt>
                <c:pt idx="1062">
                  <c:v>699.38603698034501</c:v>
                </c:pt>
                <c:pt idx="1063">
                  <c:v>699.32495486124105</c:v>
                </c:pt>
                <c:pt idx="1064">
                  <c:v>699.24743238341603</c:v>
                </c:pt>
                <c:pt idx="1065">
                  <c:v>699.13501391167199</c:v>
                </c:pt>
                <c:pt idx="1066">
                  <c:v>699.10114883250503</c:v>
                </c:pt>
                <c:pt idx="1067">
                  <c:v>699.04753830640698</c:v>
                </c:pt>
                <c:pt idx="1068">
                  <c:v>698.99828360354297</c:v>
                </c:pt>
                <c:pt idx="1069">
                  <c:v>698.90987449112799</c:v>
                </c:pt>
                <c:pt idx="1070">
                  <c:v>698.85164356850896</c:v>
                </c:pt>
                <c:pt idx="1071">
                  <c:v>698.84924951555001</c:v>
                </c:pt>
                <c:pt idx="1072">
                  <c:v>698.79466259697904</c:v>
                </c:pt>
                <c:pt idx="1073">
                  <c:v>698.72074260873296</c:v>
                </c:pt>
                <c:pt idx="1074">
                  <c:v>698.68488019498</c:v>
                </c:pt>
                <c:pt idx="1075">
                  <c:v>698.59682363192496</c:v>
                </c:pt>
                <c:pt idx="1076">
                  <c:v>698.53393075652502</c:v>
                </c:pt>
                <c:pt idx="1077">
                  <c:v>698.527605685808</c:v>
                </c:pt>
                <c:pt idx="1078">
                  <c:v>698.51172116328098</c:v>
                </c:pt>
                <c:pt idx="1079">
                  <c:v>698.47156043969301</c:v>
                </c:pt>
                <c:pt idx="1080">
                  <c:v>698.418285052481</c:v>
                </c:pt>
                <c:pt idx="1081">
                  <c:v>698.38233730256104</c:v>
                </c:pt>
                <c:pt idx="1082">
                  <c:v>698.29621771188101</c:v>
                </c:pt>
                <c:pt idx="1083">
                  <c:v>698.24802927919802</c:v>
                </c:pt>
                <c:pt idx="1084">
                  <c:v>698.24291940392504</c:v>
                </c:pt>
                <c:pt idx="1085">
                  <c:v>698.181718376802</c:v>
                </c:pt>
                <c:pt idx="1086">
                  <c:v>698.16845897382598</c:v>
                </c:pt>
                <c:pt idx="1087">
                  <c:v>698.13227762126405</c:v>
                </c:pt>
                <c:pt idx="1088">
                  <c:v>698.10533105378795</c:v>
                </c:pt>
                <c:pt idx="1089">
                  <c:v>697.98537859874705</c:v>
                </c:pt>
                <c:pt idx="1090">
                  <c:v>697.802778292889</c:v>
                </c:pt>
                <c:pt idx="1091">
                  <c:v>697.79479657740001</c:v>
                </c:pt>
                <c:pt idx="1092">
                  <c:v>697.78638872405895</c:v>
                </c:pt>
                <c:pt idx="1093">
                  <c:v>697.74893594334196</c:v>
                </c:pt>
                <c:pt idx="1094">
                  <c:v>697.70955186626702</c:v>
                </c:pt>
                <c:pt idx="1095">
                  <c:v>697.66955078368301</c:v>
                </c:pt>
                <c:pt idx="1096">
                  <c:v>697.53078550617795</c:v>
                </c:pt>
                <c:pt idx="1097">
                  <c:v>697.52689029150099</c:v>
                </c:pt>
                <c:pt idx="1098">
                  <c:v>697.50978098560495</c:v>
                </c:pt>
                <c:pt idx="1099">
                  <c:v>697.50309580277803</c:v>
                </c:pt>
                <c:pt idx="1100">
                  <c:v>697.45258294522102</c:v>
                </c:pt>
                <c:pt idx="1101">
                  <c:v>697.44692466684205</c:v>
                </c:pt>
                <c:pt idx="1102">
                  <c:v>697.37448351533999</c:v>
                </c:pt>
                <c:pt idx="1103">
                  <c:v>697.36967545010702</c:v>
                </c:pt>
                <c:pt idx="1104">
                  <c:v>697.367918195931</c:v>
                </c:pt>
                <c:pt idx="1105">
                  <c:v>697.362226930926</c:v>
                </c:pt>
                <c:pt idx="1106">
                  <c:v>697.26724621366998</c:v>
                </c:pt>
                <c:pt idx="1107">
                  <c:v>697.23882438952</c:v>
                </c:pt>
                <c:pt idx="1108">
                  <c:v>697.23092518334101</c:v>
                </c:pt>
                <c:pt idx="1109">
                  <c:v>697.22439509209505</c:v>
                </c:pt>
                <c:pt idx="1110">
                  <c:v>697.22437492695803</c:v>
                </c:pt>
                <c:pt idx="1111">
                  <c:v>697.18133923375603</c:v>
                </c:pt>
                <c:pt idx="1112">
                  <c:v>697.17204804888195</c:v>
                </c:pt>
                <c:pt idx="1113">
                  <c:v>697.13325819999</c:v>
                </c:pt>
                <c:pt idx="1114">
                  <c:v>697.12313732258895</c:v>
                </c:pt>
                <c:pt idx="1115">
                  <c:v>696.98474873946702</c:v>
                </c:pt>
                <c:pt idx="1116">
                  <c:v>696.90319853656501</c:v>
                </c:pt>
                <c:pt idx="1117">
                  <c:v>696.81960449680696</c:v>
                </c:pt>
                <c:pt idx="1118">
                  <c:v>696.66088524778104</c:v>
                </c:pt>
                <c:pt idx="1119">
                  <c:v>696.61605913288497</c:v>
                </c:pt>
                <c:pt idx="1120">
                  <c:v>696.59029231494605</c:v>
                </c:pt>
                <c:pt idx="1121">
                  <c:v>696.57069655718499</c:v>
                </c:pt>
                <c:pt idx="1122">
                  <c:v>696.56619986525902</c:v>
                </c:pt>
                <c:pt idx="1123">
                  <c:v>696.50187695785996</c:v>
                </c:pt>
                <c:pt idx="1124">
                  <c:v>696.38774266450002</c:v>
                </c:pt>
                <c:pt idx="1125">
                  <c:v>696.33171121489704</c:v>
                </c:pt>
                <c:pt idx="1126">
                  <c:v>696.27723367527801</c:v>
                </c:pt>
                <c:pt idx="1127">
                  <c:v>696.25169826905699</c:v>
                </c:pt>
                <c:pt idx="1128">
                  <c:v>696.22586987656996</c:v>
                </c:pt>
                <c:pt idx="1129">
                  <c:v>696.18705704969705</c:v>
                </c:pt>
                <c:pt idx="1130">
                  <c:v>696.14364817341095</c:v>
                </c:pt>
                <c:pt idx="1131">
                  <c:v>696.10748795842596</c:v>
                </c:pt>
                <c:pt idx="1132">
                  <c:v>695.95303057848901</c:v>
                </c:pt>
                <c:pt idx="1133">
                  <c:v>695.90617857766097</c:v>
                </c:pt>
                <c:pt idx="1134">
                  <c:v>695.84481858153697</c:v>
                </c:pt>
                <c:pt idx="1135">
                  <c:v>695.84200208054494</c:v>
                </c:pt>
                <c:pt idx="1136">
                  <c:v>695.77106056143805</c:v>
                </c:pt>
                <c:pt idx="1137">
                  <c:v>695.72996944833994</c:v>
                </c:pt>
                <c:pt idx="1138">
                  <c:v>695.67054748047099</c:v>
                </c:pt>
                <c:pt idx="1139">
                  <c:v>695.56760913294499</c:v>
                </c:pt>
                <c:pt idx="1140">
                  <c:v>695.56630114397694</c:v>
                </c:pt>
                <c:pt idx="1141">
                  <c:v>695.56307941199998</c:v>
                </c:pt>
                <c:pt idx="1142">
                  <c:v>695.48922780863404</c:v>
                </c:pt>
                <c:pt idx="1143">
                  <c:v>695.38158640981101</c:v>
                </c:pt>
                <c:pt idx="1144">
                  <c:v>695.35469109344899</c:v>
                </c:pt>
                <c:pt idx="1145">
                  <c:v>695.32933107300505</c:v>
                </c:pt>
                <c:pt idx="1146">
                  <c:v>695.30057918899104</c:v>
                </c:pt>
                <c:pt idx="1147">
                  <c:v>695.29501719095197</c:v>
                </c:pt>
                <c:pt idx="1148">
                  <c:v>695.28411602860797</c:v>
                </c:pt>
                <c:pt idx="1149">
                  <c:v>695.28336629565695</c:v>
                </c:pt>
                <c:pt idx="1150">
                  <c:v>695.26803566724197</c:v>
                </c:pt>
                <c:pt idx="1151">
                  <c:v>695.25232880399699</c:v>
                </c:pt>
                <c:pt idx="1152">
                  <c:v>695.22806000552998</c:v>
                </c:pt>
                <c:pt idx="1153">
                  <c:v>695.22702677139898</c:v>
                </c:pt>
                <c:pt idx="1154">
                  <c:v>695.18085807122702</c:v>
                </c:pt>
                <c:pt idx="1155">
                  <c:v>695.17763182714202</c:v>
                </c:pt>
                <c:pt idx="1156">
                  <c:v>695.16731895584905</c:v>
                </c:pt>
                <c:pt idx="1157">
                  <c:v>695.11229249751204</c:v>
                </c:pt>
                <c:pt idx="1158">
                  <c:v>695.06086001574795</c:v>
                </c:pt>
                <c:pt idx="1159">
                  <c:v>695.01615363210794</c:v>
                </c:pt>
                <c:pt idx="1160">
                  <c:v>694.99395282877799</c:v>
                </c:pt>
                <c:pt idx="1161">
                  <c:v>694.96945433089797</c:v>
                </c:pt>
                <c:pt idx="1162">
                  <c:v>694.80895003098101</c:v>
                </c:pt>
                <c:pt idx="1163">
                  <c:v>694.74661971046703</c:v>
                </c:pt>
                <c:pt idx="1164">
                  <c:v>694.73002059213297</c:v>
                </c:pt>
                <c:pt idx="1165">
                  <c:v>694.67669317766899</c:v>
                </c:pt>
                <c:pt idx="1166">
                  <c:v>694.61244758818304</c:v>
                </c:pt>
                <c:pt idx="1167">
                  <c:v>694.54939850807898</c:v>
                </c:pt>
                <c:pt idx="1168">
                  <c:v>694.48371543163296</c:v>
                </c:pt>
                <c:pt idx="1169">
                  <c:v>694.45295305076604</c:v>
                </c:pt>
                <c:pt idx="1170">
                  <c:v>694.427158345659</c:v>
                </c:pt>
                <c:pt idx="1171">
                  <c:v>694.41473690684802</c:v>
                </c:pt>
                <c:pt idx="1172">
                  <c:v>694.39980330040305</c:v>
                </c:pt>
                <c:pt idx="1173">
                  <c:v>694.39553526836903</c:v>
                </c:pt>
                <c:pt idx="1174">
                  <c:v>694.32483913145802</c:v>
                </c:pt>
                <c:pt idx="1175">
                  <c:v>694.29719778723495</c:v>
                </c:pt>
                <c:pt idx="1176">
                  <c:v>694.14891712665303</c:v>
                </c:pt>
                <c:pt idx="1177">
                  <c:v>694.11641466570404</c:v>
                </c:pt>
                <c:pt idx="1178">
                  <c:v>694.10487339659005</c:v>
                </c:pt>
                <c:pt idx="1179">
                  <c:v>694.06629022010497</c:v>
                </c:pt>
                <c:pt idx="1180">
                  <c:v>694.02426982232498</c:v>
                </c:pt>
                <c:pt idx="1181">
                  <c:v>693.98479718607405</c:v>
                </c:pt>
                <c:pt idx="1182">
                  <c:v>693.97322512677101</c:v>
                </c:pt>
                <c:pt idx="1183">
                  <c:v>693.97293489761205</c:v>
                </c:pt>
                <c:pt idx="1184">
                  <c:v>693.96836614534197</c:v>
                </c:pt>
                <c:pt idx="1185">
                  <c:v>693.88585083769703</c:v>
                </c:pt>
                <c:pt idx="1186">
                  <c:v>693.82636840002294</c:v>
                </c:pt>
                <c:pt idx="1187">
                  <c:v>693.78566831944295</c:v>
                </c:pt>
                <c:pt idx="1188">
                  <c:v>693.77382331050796</c:v>
                </c:pt>
                <c:pt idx="1189">
                  <c:v>693.772794081999</c:v>
                </c:pt>
                <c:pt idx="1190">
                  <c:v>693.73129763594</c:v>
                </c:pt>
                <c:pt idx="1191">
                  <c:v>693.64561860886795</c:v>
                </c:pt>
                <c:pt idx="1192">
                  <c:v>693.63405854187704</c:v>
                </c:pt>
                <c:pt idx="1193">
                  <c:v>693.63332202370202</c:v>
                </c:pt>
                <c:pt idx="1194">
                  <c:v>693.62390488570395</c:v>
                </c:pt>
                <c:pt idx="1195">
                  <c:v>693.59809324687706</c:v>
                </c:pt>
                <c:pt idx="1196">
                  <c:v>693.59258910640904</c:v>
                </c:pt>
                <c:pt idx="1197">
                  <c:v>693.57190746335095</c:v>
                </c:pt>
                <c:pt idx="1198">
                  <c:v>693.56300535387902</c:v>
                </c:pt>
                <c:pt idx="1199">
                  <c:v>693.53962014288004</c:v>
                </c:pt>
                <c:pt idx="1200">
                  <c:v>693.50241058892004</c:v>
                </c:pt>
                <c:pt idx="1201">
                  <c:v>693.40174980264499</c:v>
                </c:pt>
                <c:pt idx="1202">
                  <c:v>693.36124355955099</c:v>
                </c:pt>
                <c:pt idx="1203">
                  <c:v>693.35736303035299</c:v>
                </c:pt>
                <c:pt idx="1204">
                  <c:v>693.29684033655496</c:v>
                </c:pt>
                <c:pt idx="1205">
                  <c:v>693.290145947253</c:v>
                </c:pt>
                <c:pt idx="1206">
                  <c:v>693.27162505306796</c:v>
                </c:pt>
                <c:pt idx="1207">
                  <c:v>693.26891989081298</c:v>
                </c:pt>
                <c:pt idx="1208">
                  <c:v>693.24651056406606</c:v>
                </c:pt>
                <c:pt idx="1209">
                  <c:v>693.24411345223905</c:v>
                </c:pt>
                <c:pt idx="1210">
                  <c:v>693.21446894932103</c:v>
                </c:pt>
                <c:pt idx="1211">
                  <c:v>693.19144402998597</c:v>
                </c:pt>
                <c:pt idx="1212">
                  <c:v>693.14648180574</c:v>
                </c:pt>
                <c:pt idx="1213">
                  <c:v>693.12563139375095</c:v>
                </c:pt>
                <c:pt idx="1214">
                  <c:v>693.07806672843799</c:v>
                </c:pt>
                <c:pt idx="1215">
                  <c:v>693.07348548979598</c:v>
                </c:pt>
                <c:pt idx="1216">
                  <c:v>693.03772757355398</c:v>
                </c:pt>
                <c:pt idx="1217">
                  <c:v>693.03573228027005</c:v>
                </c:pt>
                <c:pt idx="1218">
                  <c:v>692.98059805969604</c:v>
                </c:pt>
                <c:pt idx="1219">
                  <c:v>692.8946006786</c:v>
                </c:pt>
                <c:pt idx="1220">
                  <c:v>692.86347501683497</c:v>
                </c:pt>
                <c:pt idx="1221">
                  <c:v>692.42645601838205</c:v>
                </c:pt>
                <c:pt idx="1222">
                  <c:v>692.40846551932202</c:v>
                </c:pt>
                <c:pt idx="1223">
                  <c:v>692.32945802613096</c:v>
                </c:pt>
                <c:pt idx="1224">
                  <c:v>692.31458536823004</c:v>
                </c:pt>
                <c:pt idx="1225">
                  <c:v>692.25613003161902</c:v>
                </c:pt>
                <c:pt idx="1226">
                  <c:v>692.24892912702899</c:v>
                </c:pt>
                <c:pt idx="1227">
                  <c:v>692.22043043827898</c:v>
                </c:pt>
                <c:pt idx="1228">
                  <c:v>692.18981755828997</c:v>
                </c:pt>
                <c:pt idx="1229">
                  <c:v>692.16198972968095</c:v>
                </c:pt>
                <c:pt idx="1230">
                  <c:v>692.13889003400004</c:v>
                </c:pt>
                <c:pt idx="1231">
                  <c:v>692.045626793569</c:v>
                </c:pt>
                <c:pt idx="1232">
                  <c:v>692.01881419310303</c:v>
                </c:pt>
                <c:pt idx="1233">
                  <c:v>691.93879498070703</c:v>
                </c:pt>
                <c:pt idx="1234">
                  <c:v>691.91061026777595</c:v>
                </c:pt>
                <c:pt idx="1235">
                  <c:v>691.89822330479399</c:v>
                </c:pt>
                <c:pt idx="1236">
                  <c:v>691.84990471635797</c:v>
                </c:pt>
                <c:pt idx="1237">
                  <c:v>691.84729666945202</c:v>
                </c:pt>
                <c:pt idx="1238">
                  <c:v>691.846255478535</c:v>
                </c:pt>
                <c:pt idx="1239">
                  <c:v>691.84045689128595</c:v>
                </c:pt>
                <c:pt idx="1240">
                  <c:v>691.80716739189904</c:v>
                </c:pt>
                <c:pt idx="1241">
                  <c:v>691.79678427135605</c:v>
                </c:pt>
                <c:pt idx="1242">
                  <c:v>691.79296386894305</c:v>
                </c:pt>
                <c:pt idx="1243">
                  <c:v>691.78684445913598</c:v>
                </c:pt>
                <c:pt idx="1244">
                  <c:v>691.75019379121102</c:v>
                </c:pt>
                <c:pt idx="1245">
                  <c:v>691.72563251885401</c:v>
                </c:pt>
                <c:pt idx="1246">
                  <c:v>691.70099797902105</c:v>
                </c:pt>
                <c:pt idx="1247">
                  <c:v>691.64089567230099</c:v>
                </c:pt>
                <c:pt idx="1248">
                  <c:v>691.63384805601095</c:v>
                </c:pt>
                <c:pt idx="1249">
                  <c:v>691.59566108818899</c:v>
                </c:pt>
                <c:pt idx="1250">
                  <c:v>691.55847024959996</c:v>
                </c:pt>
                <c:pt idx="1251">
                  <c:v>691.55233348886998</c:v>
                </c:pt>
                <c:pt idx="1252">
                  <c:v>691.54917570810403</c:v>
                </c:pt>
                <c:pt idx="1253">
                  <c:v>691.53043781065105</c:v>
                </c:pt>
                <c:pt idx="1254">
                  <c:v>691.51140163597302</c:v>
                </c:pt>
                <c:pt idx="1255">
                  <c:v>691.41330317476604</c:v>
                </c:pt>
                <c:pt idx="1256">
                  <c:v>691.41250666990902</c:v>
                </c:pt>
                <c:pt idx="1257">
                  <c:v>691.39147552775296</c:v>
                </c:pt>
                <c:pt idx="1258">
                  <c:v>691.27042401536301</c:v>
                </c:pt>
                <c:pt idx="1259">
                  <c:v>691.26702635081597</c:v>
                </c:pt>
                <c:pt idx="1260">
                  <c:v>691.26250999743195</c:v>
                </c:pt>
                <c:pt idx="1261">
                  <c:v>691.22125026542699</c:v>
                </c:pt>
                <c:pt idx="1262">
                  <c:v>691.14180779191702</c:v>
                </c:pt>
                <c:pt idx="1263">
                  <c:v>691.10126220254597</c:v>
                </c:pt>
                <c:pt idx="1264">
                  <c:v>691.07892119569101</c:v>
                </c:pt>
                <c:pt idx="1265">
                  <c:v>691.03803802707102</c:v>
                </c:pt>
                <c:pt idx="1266">
                  <c:v>691.00237915175603</c:v>
                </c:pt>
                <c:pt idx="1267">
                  <c:v>690.95623594866197</c:v>
                </c:pt>
                <c:pt idx="1268">
                  <c:v>690.88101500437995</c:v>
                </c:pt>
                <c:pt idx="1269">
                  <c:v>690.87588089554595</c:v>
                </c:pt>
                <c:pt idx="1270">
                  <c:v>690.87081818767001</c:v>
                </c:pt>
                <c:pt idx="1271">
                  <c:v>690.84834127547299</c:v>
                </c:pt>
                <c:pt idx="1272">
                  <c:v>690.77082353611695</c:v>
                </c:pt>
                <c:pt idx="1273">
                  <c:v>690.74334448554703</c:v>
                </c:pt>
                <c:pt idx="1274">
                  <c:v>690.70914443663003</c:v>
                </c:pt>
                <c:pt idx="1275">
                  <c:v>690.63260676478296</c:v>
                </c:pt>
                <c:pt idx="1276">
                  <c:v>690.56018373476297</c:v>
                </c:pt>
                <c:pt idx="1277">
                  <c:v>690.49698200589398</c:v>
                </c:pt>
                <c:pt idx="1278">
                  <c:v>690.49616757535796</c:v>
                </c:pt>
                <c:pt idx="1279">
                  <c:v>690.48643570152296</c:v>
                </c:pt>
                <c:pt idx="1280">
                  <c:v>690.46328891171595</c:v>
                </c:pt>
                <c:pt idx="1281">
                  <c:v>690.46128841362895</c:v>
                </c:pt>
                <c:pt idx="1282">
                  <c:v>690.45718304633795</c:v>
                </c:pt>
                <c:pt idx="1283">
                  <c:v>690.43454261602005</c:v>
                </c:pt>
                <c:pt idx="1284">
                  <c:v>690.34382061859299</c:v>
                </c:pt>
                <c:pt idx="1285">
                  <c:v>690.32076548017403</c:v>
                </c:pt>
                <c:pt idx="1286">
                  <c:v>690.30865157973699</c:v>
                </c:pt>
                <c:pt idx="1287">
                  <c:v>690.305370065803</c:v>
                </c:pt>
                <c:pt idx="1288">
                  <c:v>690.21624172112502</c:v>
                </c:pt>
                <c:pt idx="1289">
                  <c:v>690.15511016878997</c:v>
                </c:pt>
                <c:pt idx="1290">
                  <c:v>690.14622272727399</c:v>
                </c:pt>
                <c:pt idx="1291">
                  <c:v>690.14401771956102</c:v>
                </c:pt>
                <c:pt idx="1292">
                  <c:v>690.093981895041</c:v>
                </c:pt>
                <c:pt idx="1293">
                  <c:v>690.09032211690896</c:v>
                </c:pt>
                <c:pt idx="1294">
                  <c:v>690.05945369712595</c:v>
                </c:pt>
                <c:pt idx="1295">
                  <c:v>689.99383978224603</c:v>
                </c:pt>
                <c:pt idx="1296">
                  <c:v>689.94924557053105</c:v>
                </c:pt>
                <c:pt idx="1297">
                  <c:v>689.94890493062701</c:v>
                </c:pt>
                <c:pt idx="1298">
                  <c:v>689.90159178782596</c:v>
                </c:pt>
                <c:pt idx="1299">
                  <c:v>689.86111394198201</c:v>
                </c:pt>
                <c:pt idx="1300">
                  <c:v>689.81602362555498</c:v>
                </c:pt>
                <c:pt idx="1301">
                  <c:v>689.812111283219</c:v>
                </c:pt>
                <c:pt idx="1302">
                  <c:v>689.80945839704498</c:v>
                </c:pt>
                <c:pt idx="1303">
                  <c:v>689.79978600226696</c:v>
                </c:pt>
                <c:pt idx="1304">
                  <c:v>689.77359872103705</c:v>
                </c:pt>
                <c:pt idx="1305">
                  <c:v>689.74691336195701</c:v>
                </c:pt>
                <c:pt idx="1306">
                  <c:v>689.69605652991402</c:v>
                </c:pt>
                <c:pt idx="1307">
                  <c:v>689.69486940895604</c:v>
                </c:pt>
                <c:pt idx="1308">
                  <c:v>689.63300544437004</c:v>
                </c:pt>
                <c:pt idx="1309">
                  <c:v>689.57770973305799</c:v>
                </c:pt>
                <c:pt idx="1310">
                  <c:v>689.48876846958694</c:v>
                </c:pt>
                <c:pt idx="1311">
                  <c:v>689.45062058381598</c:v>
                </c:pt>
                <c:pt idx="1312">
                  <c:v>689.43019100395099</c:v>
                </c:pt>
                <c:pt idx="1313">
                  <c:v>689.41924401541701</c:v>
                </c:pt>
                <c:pt idx="1314">
                  <c:v>689.41422236208996</c:v>
                </c:pt>
                <c:pt idx="1315">
                  <c:v>689.36844184780705</c:v>
                </c:pt>
                <c:pt idx="1316">
                  <c:v>689.359247720702</c:v>
                </c:pt>
                <c:pt idx="1317">
                  <c:v>689.35700997876199</c:v>
                </c:pt>
                <c:pt idx="1318">
                  <c:v>689.29172059411098</c:v>
                </c:pt>
                <c:pt idx="1319">
                  <c:v>689.18294014119203</c:v>
                </c:pt>
                <c:pt idx="1320">
                  <c:v>689.170830342101</c:v>
                </c:pt>
                <c:pt idx="1321">
                  <c:v>689.03055604495898</c:v>
                </c:pt>
                <c:pt idx="1322">
                  <c:v>688.98575619278995</c:v>
                </c:pt>
                <c:pt idx="1323">
                  <c:v>688.96218278320202</c:v>
                </c:pt>
                <c:pt idx="1324">
                  <c:v>688.92367980690904</c:v>
                </c:pt>
                <c:pt idx="1325">
                  <c:v>688.89032855792902</c:v>
                </c:pt>
                <c:pt idx="1326">
                  <c:v>688.86393463715206</c:v>
                </c:pt>
                <c:pt idx="1327">
                  <c:v>688.80303057017795</c:v>
                </c:pt>
                <c:pt idx="1328">
                  <c:v>688.73929987626502</c:v>
                </c:pt>
                <c:pt idx="1329">
                  <c:v>688.72623346552803</c:v>
                </c:pt>
                <c:pt idx="1330">
                  <c:v>688.72437452462896</c:v>
                </c:pt>
                <c:pt idx="1331">
                  <c:v>688.72026035041597</c:v>
                </c:pt>
                <c:pt idx="1332">
                  <c:v>688.695983366012</c:v>
                </c:pt>
                <c:pt idx="1333">
                  <c:v>688.69465706024198</c:v>
                </c:pt>
                <c:pt idx="1334">
                  <c:v>688.64410552843401</c:v>
                </c:pt>
                <c:pt idx="1335">
                  <c:v>688.64175038277597</c:v>
                </c:pt>
                <c:pt idx="1336">
                  <c:v>688.57461813163002</c:v>
                </c:pt>
                <c:pt idx="1337">
                  <c:v>688.39427249269295</c:v>
                </c:pt>
                <c:pt idx="1338">
                  <c:v>688.35923127072795</c:v>
                </c:pt>
                <c:pt idx="1339">
                  <c:v>688.32123491990205</c:v>
                </c:pt>
                <c:pt idx="1340">
                  <c:v>688.301486289114</c:v>
                </c:pt>
                <c:pt idx="1341">
                  <c:v>688.26261830622195</c:v>
                </c:pt>
                <c:pt idx="1342">
                  <c:v>688.259335818605</c:v>
                </c:pt>
                <c:pt idx="1343">
                  <c:v>688.11871239551203</c:v>
                </c:pt>
                <c:pt idx="1344">
                  <c:v>688.10446883529596</c:v>
                </c:pt>
                <c:pt idx="1345">
                  <c:v>688.09899952881597</c:v>
                </c:pt>
                <c:pt idx="1346">
                  <c:v>688.07953233347496</c:v>
                </c:pt>
                <c:pt idx="1347">
                  <c:v>688.05962836281105</c:v>
                </c:pt>
                <c:pt idx="1348">
                  <c:v>688.05357964231598</c:v>
                </c:pt>
                <c:pt idx="1349">
                  <c:v>688.04489719886703</c:v>
                </c:pt>
                <c:pt idx="1350">
                  <c:v>687.95714632843897</c:v>
                </c:pt>
                <c:pt idx="1351">
                  <c:v>687.95639783097999</c:v>
                </c:pt>
                <c:pt idx="1352">
                  <c:v>687.94859766205195</c:v>
                </c:pt>
                <c:pt idx="1353">
                  <c:v>687.93788331460701</c:v>
                </c:pt>
                <c:pt idx="1354">
                  <c:v>687.90497243576499</c:v>
                </c:pt>
                <c:pt idx="1355">
                  <c:v>687.88224065395605</c:v>
                </c:pt>
                <c:pt idx="1356">
                  <c:v>687.83138505935403</c:v>
                </c:pt>
                <c:pt idx="1357">
                  <c:v>687.77730932901898</c:v>
                </c:pt>
                <c:pt idx="1358">
                  <c:v>687.77345755097804</c:v>
                </c:pt>
                <c:pt idx="1359">
                  <c:v>687.76693470698399</c:v>
                </c:pt>
                <c:pt idx="1360">
                  <c:v>687.75712477907598</c:v>
                </c:pt>
                <c:pt idx="1361">
                  <c:v>687.72086300030196</c:v>
                </c:pt>
                <c:pt idx="1362">
                  <c:v>687.55079601282</c:v>
                </c:pt>
                <c:pt idx="1363">
                  <c:v>687.53075180546898</c:v>
                </c:pt>
                <c:pt idx="1364">
                  <c:v>687.464668723822</c:v>
                </c:pt>
                <c:pt idx="1365">
                  <c:v>687.42852659027005</c:v>
                </c:pt>
                <c:pt idx="1366">
                  <c:v>687.39022435973004</c:v>
                </c:pt>
                <c:pt idx="1367">
                  <c:v>687.38138487815002</c:v>
                </c:pt>
                <c:pt idx="1368">
                  <c:v>687.35663890551598</c:v>
                </c:pt>
                <c:pt idx="1369">
                  <c:v>687.30860345580697</c:v>
                </c:pt>
                <c:pt idx="1370">
                  <c:v>687.29927407408695</c:v>
                </c:pt>
                <c:pt idx="1371">
                  <c:v>687.28155134988299</c:v>
                </c:pt>
                <c:pt idx="1372">
                  <c:v>687.27505824795105</c:v>
                </c:pt>
                <c:pt idx="1373">
                  <c:v>687.25040858385501</c:v>
                </c:pt>
                <c:pt idx="1374">
                  <c:v>687.24276476639204</c:v>
                </c:pt>
                <c:pt idx="1375">
                  <c:v>687.19686621100197</c:v>
                </c:pt>
                <c:pt idx="1376">
                  <c:v>687.16712497022797</c:v>
                </c:pt>
                <c:pt idx="1377">
                  <c:v>687.15516959535</c:v>
                </c:pt>
                <c:pt idx="1378">
                  <c:v>687.11473105501295</c:v>
                </c:pt>
                <c:pt idx="1379">
                  <c:v>687.06575034976004</c:v>
                </c:pt>
                <c:pt idx="1380">
                  <c:v>687.06343067327305</c:v>
                </c:pt>
                <c:pt idx="1381">
                  <c:v>687.04037228243499</c:v>
                </c:pt>
                <c:pt idx="1382">
                  <c:v>687.02812681886905</c:v>
                </c:pt>
                <c:pt idx="1383">
                  <c:v>686.98911786557596</c:v>
                </c:pt>
                <c:pt idx="1384">
                  <c:v>686.97427240404795</c:v>
                </c:pt>
                <c:pt idx="1385">
                  <c:v>686.96332444318398</c:v>
                </c:pt>
                <c:pt idx="1386">
                  <c:v>686.92375768623106</c:v>
                </c:pt>
                <c:pt idx="1387">
                  <c:v>686.92209973115303</c:v>
                </c:pt>
                <c:pt idx="1388">
                  <c:v>686.91534761064895</c:v>
                </c:pt>
                <c:pt idx="1389">
                  <c:v>686.83261809172598</c:v>
                </c:pt>
                <c:pt idx="1390">
                  <c:v>686.82965734098002</c:v>
                </c:pt>
                <c:pt idx="1391">
                  <c:v>686.81349819548905</c:v>
                </c:pt>
                <c:pt idx="1392">
                  <c:v>686.758957017272</c:v>
                </c:pt>
                <c:pt idx="1393">
                  <c:v>686.73598943073296</c:v>
                </c:pt>
                <c:pt idx="1394">
                  <c:v>686.66162050318201</c:v>
                </c:pt>
                <c:pt idx="1395">
                  <c:v>686.647352072741</c:v>
                </c:pt>
                <c:pt idx="1396">
                  <c:v>686.62331806395696</c:v>
                </c:pt>
                <c:pt idx="1397">
                  <c:v>686.55265363854301</c:v>
                </c:pt>
                <c:pt idx="1398">
                  <c:v>686.52767399140998</c:v>
                </c:pt>
                <c:pt idx="1399">
                  <c:v>686.51367477697795</c:v>
                </c:pt>
                <c:pt idx="1400">
                  <c:v>686.47887251867996</c:v>
                </c:pt>
                <c:pt idx="1401">
                  <c:v>686.45279615365405</c:v>
                </c:pt>
                <c:pt idx="1402">
                  <c:v>686.43866954952898</c:v>
                </c:pt>
                <c:pt idx="1403">
                  <c:v>686.42509420885494</c:v>
                </c:pt>
                <c:pt idx="1404">
                  <c:v>686.42135147919998</c:v>
                </c:pt>
                <c:pt idx="1405">
                  <c:v>686.34214097403196</c:v>
                </c:pt>
                <c:pt idx="1406">
                  <c:v>686.33233223127502</c:v>
                </c:pt>
                <c:pt idx="1407">
                  <c:v>686.31158683211095</c:v>
                </c:pt>
                <c:pt idx="1408">
                  <c:v>686.29476487636998</c:v>
                </c:pt>
                <c:pt idx="1409">
                  <c:v>686.24084339213096</c:v>
                </c:pt>
                <c:pt idx="1410">
                  <c:v>686.20393999776104</c:v>
                </c:pt>
                <c:pt idx="1411">
                  <c:v>686.09614859648298</c:v>
                </c:pt>
                <c:pt idx="1412">
                  <c:v>686.04774529947599</c:v>
                </c:pt>
                <c:pt idx="1413">
                  <c:v>686.02418332496302</c:v>
                </c:pt>
                <c:pt idx="1414">
                  <c:v>685.98160601045799</c:v>
                </c:pt>
                <c:pt idx="1415">
                  <c:v>685.93827803473505</c:v>
                </c:pt>
                <c:pt idx="1416">
                  <c:v>685.93598252947299</c:v>
                </c:pt>
                <c:pt idx="1417">
                  <c:v>685.90340506113796</c:v>
                </c:pt>
                <c:pt idx="1418">
                  <c:v>685.82526409644299</c:v>
                </c:pt>
                <c:pt idx="1419">
                  <c:v>685.76911108646402</c:v>
                </c:pt>
                <c:pt idx="1420">
                  <c:v>685.74557598338902</c:v>
                </c:pt>
                <c:pt idx="1421">
                  <c:v>685.69993787135002</c:v>
                </c:pt>
                <c:pt idx="1422">
                  <c:v>685.62992084334599</c:v>
                </c:pt>
                <c:pt idx="1423">
                  <c:v>685.60411360973706</c:v>
                </c:pt>
                <c:pt idx="1424">
                  <c:v>685.59839949227205</c:v>
                </c:pt>
                <c:pt idx="1425">
                  <c:v>685.56484315251203</c:v>
                </c:pt>
                <c:pt idx="1426">
                  <c:v>685.507936319647</c:v>
                </c:pt>
                <c:pt idx="1427">
                  <c:v>685.50189830885495</c:v>
                </c:pt>
                <c:pt idx="1428">
                  <c:v>685.49955609768904</c:v>
                </c:pt>
                <c:pt idx="1429">
                  <c:v>685.38831007143494</c:v>
                </c:pt>
                <c:pt idx="1430">
                  <c:v>685.38459388919898</c:v>
                </c:pt>
                <c:pt idx="1431">
                  <c:v>685.35668353166602</c:v>
                </c:pt>
                <c:pt idx="1432">
                  <c:v>685.31258456208104</c:v>
                </c:pt>
                <c:pt idx="1433">
                  <c:v>685.23399252467198</c:v>
                </c:pt>
                <c:pt idx="1434">
                  <c:v>685.09029076555998</c:v>
                </c:pt>
                <c:pt idx="1435">
                  <c:v>685.03849652935696</c:v>
                </c:pt>
                <c:pt idx="1436">
                  <c:v>685.01097896175895</c:v>
                </c:pt>
                <c:pt idx="1437">
                  <c:v>685.00036163158597</c:v>
                </c:pt>
                <c:pt idx="1438">
                  <c:v>684.94768676858905</c:v>
                </c:pt>
                <c:pt idx="1439">
                  <c:v>684.92887059648695</c:v>
                </c:pt>
                <c:pt idx="1440">
                  <c:v>684.92118323843397</c:v>
                </c:pt>
                <c:pt idx="1441">
                  <c:v>684.88669394363501</c:v>
                </c:pt>
                <c:pt idx="1442">
                  <c:v>684.87994369614603</c:v>
                </c:pt>
                <c:pt idx="1443">
                  <c:v>684.86359653393299</c:v>
                </c:pt>
                <c:pt idx="1444">
                  <c:v>684.84654744416002</c:v>
                </c:pt>
                <c:pt idx="1445">
                  <c:v>684.81874543813603</c:v>
                </c:pt>
                <c:pt idx="1446">
                  <c:v>684.80472781849403</c:v>
                </c:pt>
                <c:pt idx="1447">
                  <c:v>684.78440818045306</c:v>
                </c:pt>
                <c:pt idx="1448">
                  <c:v>684.76899627468504</c:v>
                </c:pt>
                <c:pt idx="1449">
                  <c:v>684.74263945924099</c:v>
                </c:pt>
                <c:pt idx="1450">
                  <c:v>684.69228356093697</c:v>
                </c:pt>
                <c:pt idx="1451">
                  <c:v>684.66837384429596</c:v>
                </c:pt>
                <c:pt idx="1452">
                  <c:v>684.63684866302697</c:v>
                </c:pt>
                <c:pt idx="1453">
                  <c:v>684.61714692365297</c:v>
                </c:pt>
                <c:pt idx="1454">
                  <c:v>684.599049992343</c:v>
                </c:pt>
                <c:pt idx="1455">
                  <c:v>684.55641352913904</c:v>
                </c:pt>
                <c:pt idx="1456">
                  <c:v>684.48600646365799</c:v>
                </c:pt>
                <c:pt idx="1457">
                  <c:v>684.43320308528598</c:v>
                </c:pt>
                <c:pt idx="1458">
                  <c:v>684.43212875330698</c:v>
                </c:pt>
                <c:pt idx="1459">
                  <c:v>684.37590877012599</c:v>
                </c:pt>
                <c:pt idx="1460">
                  <c:v>684.37171110352995</c:v>
                </c:pt>
                <c:pt idx="1461">
                  <c:v>684.348145816856</c:v>
                </c:pt>
                <c:pt idx="1462">
                  <c:v>684.32698838602698</c:v>
                </c:pt>
                <c:pt idx="1463">
                  <c:v>684.29359540912606</c:v>
                </c:pt>
                <c:pt idx="1464">
                  <c:v>684.26320859709404</c:v>
                </c:pt>
                <c:pt idx="1465">
                  <c:v>684.14271952085903</c:v>
                </c:pt>
                <c:pt idx="1466">
                  <c:v>684.07982021100702</c:v>
                </c:pt>
                <c:pt idx="1467">
                  <c:v>684.06128850488403</c:v>
                </c:pt>
                <c:pt idx="1468">
                  <c:v>684.03440140438602</c:v>
                </c:pt>
                <c:pt idx="1469">
                  <c:v>684.02785781240004</c:v>
                </c:pt>
                <c:pt idx="1470">
                  <c:v>684.02686999744901</c:v>
                </c:pt>
                <c:pt idx="1471">
                  <c:v>683.96856746995604</c:v>
                </c:pt>
                <c:pt idx="1472">
                  <c:v>683.89343402490897</c:v>
                </c:pt>
                <c:pt idx="1473">
                  <c:v>683.88661836431402</c:v>
                </c:pt>
                <c:pt idx="1474">
                  <c:v>683.85655964106502</c:v>
                </c:pt>
                <c:pt idx="1475">
                  <c:v>683.84746936649594</c:v>
                </c:pt>
                <c:pt idx="1476">
                  <c:v>683.83271541087504</c:v>
                </c:pt>
                <c:pt idx="1477">
                  <c:v>683.78830918333199</c:v>
                </c:pt>
                <c:pt idx="1478">
                  <c:v>683.72288587647699</c:v>
                </c:pt>
                <c:pt idx="1479">
                  <c:v>683.71437851095698</c:v>
                </c:pt>
                <c:pt idx="1480">
                  <c:v>683.67418580754099</c:v>
                </c:pt>
                <c:pt idx="1481">
                  <c:v>683.669611156472</c:v>
                </c:pt>
                <c:pt idx="1482">
                  <c:v>683.66708370505796</c:v>
                </c:pt>
                <c:pt idx="1483">
                  <c:v>683.63961704619999</c:v>
                </c:pt>
                <c:pt idx="1484">
                  <c:v>683.51589111994804</c:v>
                </c:pt>
                <c:pt idx="1485">
                  <c:v>683.47865646872697</c:v>
                </c:pt>
                <c:pt idx="1486">
                  <c:v>683.44933939038299</c:v>
                </c:pt>
                <c:pt idx="1487">
                  <c:v>683.38901895068</c:v>
                </c:pt>
                <c:pt idx="1488">
                  <c:v>683.36165389006601</c:v>
                </c:pt>
                <c:pt idx="1489">
                  <c:v>683.20265589844496</c:v>
                </c:pt>
                <c:pt idx="1490">
                  <c:v>683.19994452633102</c:v>
                </c:pt>
                <c:pt idx="1491">
                  <c:v>683.14287785873205</c:v>
                </c:pt>
                <c:pt idx="1492">
                  <c:v>683.14078412057802</c:v>
                </c:pt>
                <c:pt idx="1493">
                  <c:v>683.13032688873102</c:v>
                </c:pt>
                <c:pt idx="1494">
                  <c:v>683.11586440599797</c:v>
                </c:pt>
                <c:pt idx="1495">
                  <c:v>683.02366319235</c:v>
                </c:pt>
                <c:pt idx="1496">
                  <c:v>683.01624119016003</c:v>
                </c:pt>
                <c:pt idx="1497">
                  <c:v>683.0094890803</c:v>
                </c:pt>
                <c:pt idx="1498">
                  <c:v>682.99222041861401</c:v>
                </c:pt>
                <c:pt idx="1499">
                  <c:v>682.97180901051604</c:v>
                </c:pt>
                <c:pt idx="1500">
                  <c:v>682.95887435311704</c:v>
                </c:pt>
                <c:pt idx="1501">
                  <c:v>682.91598654542395</c:v>
                </c:pt>
                <c:pt idx="1502">
                  <c:v>682.89155592867098</c:v>
                </c:pt>
                <c:pt idx="1503">
                  <c:v>682.89027420662899</c:v>
                </c:pt>
                <c:pt idx="1504">
                  <c:v>682.87678927272702</c:v>
                </c:pt>
                <c:pt idx="1505">
                  <c:v>682.85021069856998</c:v>
                </c:pt>
                <c:pt idx="1506">
                  <c:v>682.81758157031095</c:v>
                </c:pt>
                <c:pt idx="1507">
                  <c:v>682.70949773252698</c:v>
                </c:pt>
                <c:pt idx="1508">
                  <c:v>682.70393772670195</c:v>
                </c:pt>
                <c:pt idx="1509">
                  <c:v>682.67431153175198</c:v>
                </c:pt>
                <c:pt idx="1510">
                  <c:v>682.6444586906</c:v>
                </c:pt>
                <c:pt idx="1511">
                  <c:v>682.62781300956499</c:v>
                </c:pt>
                <c:pt idx="1512">
                  <c:v>682.57210792635794</c:v>
                </c:pt>
                <c:pt idx="1513">
                  <c:v>682.54206951668198</c:v>
                </c:pt>
                <c:pt idx="1514">
                  <c:v>682.51762577773695</c:v>
                </c:pt>
                <c:pt idx="1515">
                  <c:v>682.51736185078596</c:v>
                </c:pt>
                <c:pt idx="1516">
                  <c:v>682.47955348630296</c:v>
                </c:pt>
                <c:pt idx="1517">
                  <c:v>682.45690527079205</c:v>
                </c:pt>
                <c:pt idx="1518">
                  <c:v>682.37747550706899</c:v>
                </c:pt>
                <c:pt idx="1519">
                  <c:v>682.36268215574296</c:v>
                </c:pt>
                <c:pt idx="1520">
                  <c:v>682.33076109061597</c:v>
                </c:pt>
                <c:pt idx="1521">
                  <c:v>682.25529247555698</c:v>
                </c:pt>
                <c:pt idx="1522">
                  <c:v>682.22468433621896</c:v>
                </c:pt>
                <c:pt idx="1523">
                  <c:v>682.196807006016</c:v>
                </c:pt>
                <c:pt idx="1524">
                  <c:v>681.98844128021904</c:v>
                </c:pt>
                <c:pt idx="1525">
                  <c:v>681.97433619981098</c:v>
                </c:pt>
                <c:pt idx="1526">
                  <c:v>681.88384016107602</c:v>
                </c:pt>
                <c:pt idx="1527">
                  <c:v>681.87586290166996</c:v>
                </c:pt>
                <c:pt idx="1528">
                  <c:v>681.76255564263499</c:v>
                </c:pt>
                <c:pt idx="1529">
                  <c:v>681.75633844847096</c:v>
                </c:pt>
                <c:pt idx="1530">
                  <c:v>681.74706556861599</c:v>
                </c:pt>
                <c:pt idx="1531">
                  <c:v>681.73947554608003</c:v>
                </c:pt>
                <c:pt idx="1532">
                  <c:v>681.72696117026499</c:v>
                </c:pt>
                <c:pt idx="1533">
                  <c:v>681.64964608304899</c:v>
                </c:pt>
                <c:pt idx="1534">
                  <c:v>681.62818943510695</c:v>
                </c:pt>
                <c:pt idx="1535">
                  <c:v>681.59147540661104</c:v>
                </c:pt>
                <c:pt idx="1536">
                  <c:v>681.55669601938098</c:v>
                </c:pt>
                <c:pt idx="1537">
                  <c:v>681.52561945632999</c:v>
                </c:pt>
                <c:pt idx="1538">
                  <c:v>681.51002377178702</c:v>
                </c:pt>
                <c:pt idx="1539">
                  <c:v>681.44542698493296</c:v>
                </c:pt>
                <c:pt idx="1540">
                  <c:v>681.383022599828</c:v>
                </c:pt>
                <c:pt idx="1541">
                  <c:v>681.343607168012</c:v>
                </c:pt>
                <c:pt idx="1542">
                  <c:v>681.29685439921195</c:v>
                </c:pt>
                <c:pt idx="1543">
                  <c:v>681.26737664268205</c:v>
                </c:pt>
                <c:pt idx="1544">
                  <c:v>681.18232604077798</c:v>
                </c:pt>
                <c:pt idx="1545">
                  <c:v>681.16426876067396</c:v>
                </c:pt>
                <c:pt idx="1546">
                  <c:v>681.11578706361399</c:v>
                </c:pt>
                <c:pt idx="1547">
                  <c:v>681.08651156248698</c:v>
                </c:pt>
                <c:pt idx="1548">
                  <c:v>681.08169873652298</c:v>
                </c:pt>
                <c:pt idx="1549">
                  <c:v>681.02658899726703</c:v>
                </c:pt>
                <c:pt idx="1550">
                  <c:v>680.91666653210302</c:v>
                </c:pt>
                <c:pt idx="1551">
                  <c:v>680.911303494663</c:v>
                </c:pt>
                <c:pt idx="1552">
                  <c:v>680.90141104881798</c:v>
                </c:pt>
                <c:pt idx="1553">
                  <c:v>680.89525309185501</c:v>
                </c:pt>
                <c:pt idx="1554">
                  <c:v>680.82483709437099</c:v>
                </c:pt>
                <c:pt idx="1555">
                  <c:v>680.79017175002105</c:v>
                </c:pt>
                <c:pt idx="1556">
                  <c:v>680.73964518672199</c:v>
                </c:pt>
                <c:pt idx="1557">
                  <c:v>680.73462094717797</c:v>
                </c:pt>
                <c:pt idx="1558">
                  <c:v>680.72845374768895</c:v>
                </c:pt>
                <c:pt idx="1559">
                  <c:v>680.691330290427</c:v>
                </c:pt>
                <c:pt idx="1560">
                  <c:v>680.657143487496</c:v>
                </c:pt>
                <c:pt idx="1561">
                  <c:v>680.63135741117799</c:v>
                </c:pt>
                <c:pt idx="1562">
                  <c:v>680.61282698953505</c:v>
                </c:pt>
                <c:pt idx="1563">
                  <c:v>680.60112455379794</c:v>
                </c:pt>
                <c:pt idx="1564">
                  <c:v>680.580916370468</c:v>
                </c:pt>
                <c:pt idx="1565">
                  <c:v>680.53262302531198</c:v>
                </c:pt>
                <c:pt idx="1566">
                  <c:v>680.53043557551803</c:v>
                </c:pt>
                <c:pt idx="1567">
                  <c:v>680.45718009459495</c:v>
                </c:pt>
                <c:pt idx="1568">
                  <c:v>680.43955550206897</c:v>
                </c:pt>
                <c:pt idx="1569">
                  <c:v>680.43124873863098</c:v>
                </c:pt>
                <c:pt idx="1570">
                  <c:v>680.40149982699302</c:v>
                </c:pt>
                <c:pt idx="1571">
                  <c:v>680.37574204142004</c:v>
                </c:pt>
                <c:pt idx="1572">
                  <c:v>680.35214234033106</c:v>
                </c:pt>
                <c:pt idx="1573">
                  <c:v>680.34898134577099</c:v>
                </c:pt>
                <c:pt idx="1574">
                  <c:v>680.29552791075002</c:v>
                </c:pt>
                <c:pt idx="1575">
                  <c:v>680.26388783728396</c:v>
                </c:pt>
                <c:pt idx="1576">
                  <c:v>680.23149709625</c:v>
                </c:pt>
                <c:pt idx="1577">
                  <c:v>680.14786713950696</c:v>
                </c:pt>
                <c:pt idx="1578">
                  <c:v>680.11463400520495</c:v>
                </c:pt>
                <c:pt idx="1579">
                  <c:v>680.08317957969496</c:v>
                </c:pt>
                <c:pt idx="1580">
                  <c:v>680.078642288281</c:v>
                </c:pt>
                <c:pt idx="1581">
                  <c:v>680.06867832874798</c:v>
                </c:pt>
                <c:pt idx="1582">
                  <c:v>680.05925599345801</c:v>
                </c:pt>
                <c:pt idx="1583">
                  <c:v>680.05634221671698</c:v>
                </c:pt>
                <c:pt idx="1584">
                  <c:v>680.03789790226404</c:v>
                </c:pt>
                <c:pt idx="1585">
                  <c:v>680.01605447207498</c:v>
                </c:pt>
                <c:pt idx="1586">
                  <c:v>680.00988394235299</c:v>
                </c:pt>
                <c:pt idx="1587">
                  <c:v>679.95098801180598</c:v>
                </c:pt>
                <c:pt idx="1588">
                  <c:v>679.92910347171699</c:v>
                </c:pt>
                <c:pt idx="1589">
                  <c:v>679.92352291984798</c:v>
                </c:pt>
                <c:pt idx="1590">
                  <c:v>679.85517341513003</c:v>
                </c:pt>
                <c:pt idx="1591">
                  <c:v>679.81965488969104</c:v>
                </c:pt>
                <c:pt idx="1592">
                  <c:v>679.75400169117495</c:v>
                </c:pt>
                <c:pt idx="1593">
                  <c:v>679.73233606919996</c:v>
                </c:pt>
                <c:pt idx="1594">
                  <c:v>679.68023210873696</c:v>
                </c:pt>
                <c:pt idx="1595">
                  <c:v>679.68010223806095</c:v>
                </c:pt>
                <c:pt idx="1596">
                  <c:v>679.66491765497403</c:v>
                </c:pt>
                <c:pt idx="1597">
                  <c:v>679.61603161341895</c:v>
                </c:pt>
                <c:pt idx="1598">
                  <c:v>679.600386186842</c:v>
                </c:pt>
                <c:pt idx="1599">
                  <c:v>679.57550225532998</c:v>
                </c:pt>
                <c:pt idx="1600">
                  <c:v>679.40703667427499</c:v>
                </c:pt>
                <c:pt idx="1601">
                  <c:v>679.36945879302095</c:v>
                </c:pt>
                <c:pt idx="1602">
                  <c:v>679.354021418402</c:v>
                </c:pt>
                <c:pt idx="1603">
                  <c:v>679.33503337632396</c:v>
                </c:pt>
                <c:pt idx="1604">
                  <c:v>679.30153318784699</c:v>
                </c:pt>
                <c:pt idx="1605">
                  <c:v>679.26390247817403</c:v>
                </c:pt>
                <c:pt idx="1606">
                  <c:v>679.23749780521098</c:v>
                </c:pt>
                <c:pt idx="1607">
                  <c:v>679.22691475823297</c:v>
                </c:pt>
                <c:pt idx="1608">
                  <c:v>679.21155183010103</c:v>
                </c:pt>
                <c:pt idx="1609">
                  <c:v>679.19711745768905</c:v>
                </c:pt>
                <c:pt idx="1610">
                  <c:v>679.18811489300401</c:v>
                </c:pt>
                <c:pt idx="1611">
                  <c:v>679.18250772978001</c:v>
                </c:pt>
                <c:pt idx="1612">
                  <c:v>679.09492522777305</c:v>
                </c:pt>
                <c:pt idx="1613">
                  <c:v>679.08420856084194</c:v>
                </c:pt>
                <c:pt idx="1614">
                  <c:v>679.04564594907299</c:v>
                </c:pt>
                <c:pt idx="1615">
                  <c:v>679.03201198105205</c:v>
                </c:pt>
                <c:pt idx="1616">
                  <c:v>679.00367122287798</c:v>
                </c:pt>
                <c:pt idx="1617">
                  <c:v>678.999030760339</c:v>
                </c:pt>
                <c:pt idx="1618">
                  <c:v>678.95737282385005</c:v>
                </c:pt>
                <c:pt idx="1619">
                  <c:v>678.93098036611195</c:v>
                </c:pt>
                <c:pt idx="1620">
                  <c:v>678.92149550921397</c:v>
                </c:pt>
                <c:pt idx="1621">
                  <c:v>678.88716652201504</c:v>
                </c:pt>
                <c:pt idx="1622">
                  <c:v>678.87639591029404</c:v>
                </c:pt>
                <c:pt idx="1623">
                  <c:v>678.81838910540102</c:v>
                </c:pt>
                <c:pt idx="1624">
                  <c:v>678.71523727087504</c:v>
                </c:pt>
                <c:pt idx="1625">
                  <c:v>678.70496913627801</c:v>
                </c:pt>
                <c:pt idx="1626">
                  <c:v>678.696249120282</c:v>
                </c:pt>
                <c:pt idx="1627">
                  <c:v>678.63265209257395</c:v>
                </c:pt>
                <c:pt idx="1628">
                  <c:v>678.62840773312496</c:v>
                </c:pt>
                <c:pt idx="1629">
                  <c:v>678.54071664828905</c:v>
                </c:pt>
                <c:pt idx="1630">
                  <c:v>678.48935451899195</c:v>
                </c:pt>
                <c:pt idx="1631">
                  <c:v>678.45112705673898</c:v>
                </c:pt>
                <c:pt idx="1632">
                  <c:v>678.380431509358</c:v>
                </c:pt>
                <c:pt idx="1633">
                  <c:v>678.37293673079796</c:v>
                </c:pt>
                <c:pt idx="1634">
                  <c:v>678.33457102027398</c:v>
                </c:pt>
                <c:pt idx="1635">
                  <c:v>678.30241664489097</c:v>
                </c:pt>
                <c:pt idx="1636">
                  <c:v>678.29663708235705</c:v>
                </c:pt>
                <c:pt idx="1637">
                  <c:v>678.26154694477498</c:v>
                </c:pt>
                <c:pt idx="1638">
                  <c:v>678.24179259243203</c:v>
                </c:pt>
                <c:pt idx="1639">
                  <c:v>678.20369644409595</c:v>
                </c:pt>
                <c:pt idx="1640">
                  <c:v>678.15940407696098</c:v>
                </c:pt>
                <c:pt idx="1641">
                  <c:v>678.13713647188297</c:v>
                </c:pt>
                <c:pt idx="1642">
                  <c:v>678.12880578334705</c:v>
                </c:pt>
                <c:pt idx="1643">
                  <c:v>678.10896059953598</c:v>
                </c:pt>
                <c:pt idx="1644">
                  <c:v>678.09888846886804</c:v>
                </c:pt>
                <c:pt idx="1645">
                  <c:v>677.93864071898395</c:v>
                </c:pt>
                <c:pt idx="1646">
                  <c:v>677.927222835782</c:v>
                </c:pt>
                <c:pt idx="1647">
                  <c:v>677.92705947091702</c:v>
                </c:pt>
                <c:pt idx="1648">
                  <c:v>677.90203758103905</c:v>
                </c:pt>
                <c:pt idx="1649">
                  <c:v>677.89530951001996</c:v>
                </c:pt>
                <c:pt idx="1650">
                  <c:v>677.87079993633995</c:v>
                </c:pt>
                <c:pt idx="1651">
                  <c:v>677.86227121700995</c:v>
                </c:pt>
                <c:pt idx="1652">
                  <c:v>677.80198581283196</c:v>
                </c:pt>
                <c:pt idx="1653">
                  <c:v>677.75663913714504</c:v>
                </c:pt>
                <c:pt idx="1654">
                  <c:v>677.75485809161603</c:v>
                </c:pt>
                <c:pt idx="1655">
                  <c:v>677.72243553718295</c:v>
                </c:pt>
                <c:pt idx="1656">
                  <c:v>677.70793814715205</c:v>
                </c:pt>
                <c:pt idx="1657">
                  <c:v>677.69337134766999</c:v>
                </c:pt>
                <c:pt idx="1658">
                  <c:v>677.69333629233199</c:v>
                </c:pt>
                <c:pt idx="1659">
                  <c:v>677.63289171354097</c:v>
                </c:pt>
                <c:pt idx="1660">
                  <c:v>677.57841191346802</c:v>
                </c:pt>
                <c:pt idx="1661">
                  <c:v>677.55216750919499</c:v>
                </c:pt>
                <c:pt idx="1662">
                  <c:v>677.54063666486195</c:v>
                </c:pt>
                <c:pt idx="1663">
                  <c:v>677.50004778558196</c:v>
                </c:pt>
                <c:pt idx="1664">
                  <c:v>677.48531387864705</c:v>
                </c:pt>
                <c:pt idx="1665">
                  <c:v>677.45547698041401</c:v>
                </c:pt>
                <c:pt idx="1666">
                  <c:v>677.43695835783296</c:v>
                </c:pt>
                <c:pt idx="1667">
                  <c:v>677.42250004917298</c:v>
                </c:pt>
                <c:pt idx="1668">
                  <c:v>677.37324671328395</c:v>
                </c:pt>
                <c:pt idx="1669">
                  <c:v>677.35748544412399</c:v>
                </c:pt>
                <c:pt idx="1670">
                  <c:v>677.31662566399598</c:v>
                </c:pt>
                <c:pt idx="1671">
                  <c:v>677.31569339705698</c:v>
                </c:pt>
                <c:pt idx="1672">
                  <c:v>677.29792169807695</c:v>
                </c:pt>
                <c:pt idx="1673">
                  <c:v>677.28428663921795</c:v>
                </c:pt>
                <c:pt idx="1674">
                  <c:v>677.28274916057899</c:v>
                </c:pt>
                <c:pt idx="1675">
                  <c:v>677.25513413458498</c:v>
                </c:pt>
                <c:pt idx="1676">
                  <c:v>677.25463840012605</c:v>
                </c:pt>
                <c:pt idx="1677">
                  <c:v>677.22718672664405</c:v>
                </c:pt>
                <c:pt idx="1678">
                  <c:v>677.15911180308103</c:v>
                </c:pt>
                <c:pt idx="1679">
                  <c:v>677.125580502719</c:v>
                </c:pt>
                <c:pt idx="1680">
                  <c:v>677.11020027590098</c:v>
                </c:pt>
                <c:pt idx="1681">
                  <c:v>677.075212711522</c:v>
                </c:pt>
                <c:pt idx="1682">
                  <c:v>677.06310870485095</c:v>
                </c:pt>
                <c:pt idx="1683">
                  <c:v>677.06047122479004</c:v>
                </c:pt>
                <c:pt idx="1684">
                  <c:v>677.05553883911602</c:v>
                </c:pt>
                <c:pt idx="1685">
                  <c:v>677.03449752917197</c:v>
                </c:pt>
                <c:pt idx="1686">
                  <c:v>676.99938568700998</c:v>
                </c:pt>
                <c:pt idx="1687">
                  <c:v>676.96808242694897</c:v>
                </c:pt>
                <c:pt idx="1688">
                  <c:v>676.96220619725295</c:v>
                </c:pt>
                <c:pt idx="1689">
                  <c:v>676.96041349363099</c:v>
                </c:pt>
                <c:pt idx="1690">
                  <c:v>676.96006574757803</c:v>
                </c:pt>
                <c:pt idx="1691">
                  <c:v>676.92071908960395</c:v>
                </c:pt>
                <c:pt idx="1692">
                  <c:v>676.90495009752101</c:v>
                </c:pt>
                <c:pt idx="1693">
                  <c:v>676.90180262230899</c:v>
                </c:pt>
                <c:pt idx="1694">
                  <c:v>676.713830428405</c:v>
                </c:pt>
                <c:pt idx="1695">
                  <c:v>676.65377890745003</c:v>
                </c:pt>
                <c:pt idx="1696">
                  <c:v>676.65172220756904</c:v>
                </c:pt>
                <c:pt idx="1697">
                  <c:v>676.64483661945997</c:v>
                </c:pt>
                <c:pt idx="1698">
                  <c:v>676.61941388178195</c:v>
                </c:pt>
                <c:pt idx="1699">
                  <c:v>676.60949379847102</c:v>
                </c:pt>
                <c:pt idx="1700">
                  <c:v>676.59565458909503</c:v>
                </c:pt>
                <c:pt idx="1701">
                  <c:v>676.53109453384798</c:v>
                </c:pt>
                <c:pt idx="1702">
                  <c:v>676.48903885731397</c:v>
                </c:pt>
                <c:pt idx="1703">
                  <c:v>676.36582885672794</c:v>
                </c:pt>
                <c:pt idx="1704">
                  <c:v>676.33722242067495</c:v>
                </c:pt>
                <c:pt idx="1705">
                  <c:v>676.33649081436999</c:v>
                </c:pt>
                <c:pt idx="1706">
                  <c:v>676.28464569518098</c:v>
                </c:pt>
                <c:pt idx="1707">
                  <c:v>676.27268542722504</c:v>
                </c:pt>
                <c:pt idx="1708">
                  <c:v>676.26170098840601</c:v>
                </c:pt>
                <c:pt idx="1709">
                  <c:v>676.24356848294599</c:v>
                </c:pt>
                <c:pt idx="1710">
                  <c:v>676.23824727502404</c:v>
                </c:pt>
                <c:pt idx="1711">
                  <c:v>676.21763523325001</c:v>
                </c:pt>
                <c:pt idx="1712">
                  <c:v>676.17507248925494</c:v>
                </c:pt>
                <c:pt idx="1713">
                  <c:v>676.15104072092095</c:v>
                </c:pt>
                <c:pt idx="1714">
                  <c:v>676.08790247305797</c:v>
                </c:pt>
                <c:pt idx="1715">
                  <c:v>676.04926109830899</c:v>
                </c:pt>
                <c:pt idx="1716">
                  <c:v>675.99403912678201</c:v>
                </c:pt>
                <c:pt idx="1717">
                  <c:v>675.95568394460304</c:v>
                </c:pt>
                <c:pt idx="1718">
                  <c:v>675.88731163027796</c:v>
                </c:pt>
                <c:pt idx="1719">
                  <c:v>675.86812307675405</c:v>
                </c:pt>
                <c:pt idx="1720">
                  <c:v>675.83013833598397</c:v>
                </c:pt>
                <c:pt idx="1721">
                  <c:v>675.817895597551</c:v>
                </c:pt>
                <c:pt idx="1722">
                  <c:v>675.81752296374304</c:v>
                </c:pt>
                <c:pt idx="1723">
                  <c:v>675.81186210743397</c:v>
                </c:pt>
                <c:pt idx="1724">
                  <c:v>675.80000758657798</c:v>
                </c:pt>
                <c:pt idx="1725">
                  <c:v>675.78114874491996</c:v>
                </c:pt>
                <c:pt idx="1726">
                  <c:v>675.77105881617899</c:v>
                </c:pt>
                <c:pt idx="1727">
                  <c:v>675.75391697622604</c:v>
                </c:pt>
                <c:pt idx="1728">
                  <c:v>675.74597377483701</c:v>
                </c:pt>
                <c:pt idx="1729">
                  <c:v>675.66454191530397</c:v>
                </c:pt>
                <c:pt idx="1730">
                  <c:v>675.65925284277102</c:v>
                </c:pt>
                <c:pt idx="1731">
                  <c:v>675.65503399778197</c:v>
                </c:pt>
                <c:pt idx="1732">
                  <c:v>675.59718108811205</c:v>
                </c:pt>
                <c:pt idx="1733">
                  <c:v>675.58029715540499</c:v>
                </c:pt>
                <c:pt idx="1734">
                  <c:v>675.53843849039902</c:v>
                </c:pt>
                <c:pt idx="1735">
                  <c:v>675.50789511423102</c:v>
                </c:pt>
                <c:pt idx="1736">
                  <c:v>675.47418079875797</c:v>
                </c:pt>
                <c:pt idx="1737">
                  <c:v>675.42528133132203</c:v>
                </c:pt>
                <c:pt idx="1738">
                  <c:v>675.30522777534895</c:v>
                </c:pt>
                <c:pt idx="1739">
                  <c:v>675.25012914388901</c:v>
                </c:pt>
                <c:pt idx="1740">
                  <c:v>675.24340748823295</c:v>
                </c:pt>
                <c:pt idx="1741">
                  <c:v>675.22980875773499</c:v>
                </c:pt>
                <c:pt idx="1742">
                  <c:v>675.21809623981301</c:v>
                </c:pt>
                <c:pt idx="1743">
                  <c:v>675.19005553182296</c:v>
                </c:pt>
                <c:pt idx="1744">
                  <c:v>675.18433394037004</c:v>
                </c:pt>
                <c:pt idx="1745">
                  <c:v>675.13960604049601</c:v>
                </c:pt>
                <c:pt idx="1746">
                  <c:v>675.10824200841</c:v>
                </c:pt>
                <c:pt idx="1747">
                  <c:v>675.10055395382801</c:v>
                </c:pt>
                <c:pt idx="1748">
                  <c:v>675.09091567001997</c:v>
                </c:pt>
                <c:pt idx="1749">
                  <c:v>675.08064698877797</c:v>
                </c:pt>
                <c:pt idx="1750">
                  <c:v>675.07441651867396</c:v>
                </c:pt>
                <c:pt idx="1751">
                  <c:v>675.05498488884302</c:v>
                </c:pt>
                <c:pt idx="1752">
                  <c:v>675.02319383812198</c:v>
                </c:pt>
                <c:pt idx="1753">
                  <c:v>674.99507451408294</c:v>
                </c:pt>
                <c:pt idx="1754">
                  <c:v>674.99322995887599</c:v>
                </c:pt>
                <c:pt idx="1755">
                  <c:v>674.94710759685495</c:v>
                </c:pt>
                <c:pt idx="1756">
                  <c:v>674.936247932632</c:v>
                </c:pt>
                <c:pt idx="1757">
                  <c:v>674.91876674840705</c:v>
                </c:pt>
                <c:pt idx="1758">
                  <c:v>674.87804320421697</c:v>
                </c:pt>
                <c:pt idx="1759">
                  <c:v>674.81991098476203</c:v>
                </c:pt>
                <c:pt idx="1760">
                  <c:v>674.81758659163097</c:v>
                </c:pt>
                <c:pt idx="1761">
                  <c:v>674.81513139071001</c:v>
                </c:pt>
                <c:pt idx="1762">
                  <c:v>674.80504916150096</c:v>
                </c:pt>
                <c:pt idx="1763">
                  <c:v>674.79668444476602</c:v>
                </c:pt>
                <c:pt idx="1764">
                  <c:v>674.79219013558998</c:v>
                </c:pt>
                <c:pt idx="1765">
                  <c:v>674.76516881134103</c:v>
                </c:pt>
                <c:pt idx="1766">
                  <c:v>674.71649834846005</c:v>
                </c:pt>
                <c:pt idx="1767">
                  <c:v>674.71379860717104</c:v>
                </c:pt>
                <c:pt idx="1768">
                  <c:v>674.69339799200895</c:v>
                </c:pt>
                <c:pt idx="1769">
                  <c:v>674.68449286106102</c:v>
                </c:pt>
                <c:pt idx="1770">
                  <c:v>674.67769209804999</c:v>
                </c:pt>
                <c:pt idx="1771">
                  <c:v>674.66512815570604</c:v>
                </c:pt>
                <c:pt idx="1772">
                  <c:v>674.65575522977099</c:v>
                </c:pt>
                <c:pt idx="1773">
                  <c:v>674.60116282369802</c:v>
                </c:pt>
                <c:pt idx="1774">
                  <c:v>674.57263387565604</c:v>
                </c:pt>
                <c:pt idx="1775">
                  <c:v>674.54885733992296</c:v>
                </c:pt>
                <c:pt idx="1776">
                  <c:v>674.48202307823396</c:v>
                </c:pt>
                <c:pt idx="1777">
                  <c:v>674.47490455080697</c:v>
                </c:pt>
                <c:pt idx="1778">
                  <c:v>674.45983424184999</c:v>
                </c:pt>
                <c:pt idx="1779">
                  <c:v>674.41666273055603</c:v>
                </c:pt>
                <c:pt idx="1780">
                  <c:v>674.31097534571802</c:v>
                </c:pt>
                <c:pt idx="1781">
                  <c:v>674.29840877635695</c:v>
                </c:pt>
                <c:pt idx="1782">
                  <c:v>674.24198837805602</c:v>
                </c:pt>
                <c:pt idx="1783">
                  <c:v>674.24143595072997</c:v>
                </c:pt>
                <c:pt idx="1784">
                  <c:v>674.21481003037695</c:v>
                </c:pt>
                <c:pt idx="1785">
                  <c:v>674.20473272671995</c:v>
                </c:pt>
                <c:pt idx="1786">
                  <c:v>674.16940124958501</c:v>
                </c:pt>
                <c:pt idx="1787">
                  <c:v>674.13174799791295</c:v>
                </c:pt>
                <c:pt idx="1788">
                  <c:v>674.05941780022295</c:v>
                </c:pt>
                <c:pt idx="1789">
                  <c:v>674.03675683234906</c:v>
                </c:pt>
                <c:pt idx="1790">
                  <c:v>674.02841435671996</c:v>
                </c:pt>
                <c:pt idx="1791">
                  <c:v>674.00319574262403</c:v>
                </c:pt>
                <c:pt idx="1792">
                  <c:v>673.99069115982297</c:v>
                </c:pt>
                <c:pt idx="1793">
                  <c:v>673.96266889010496</c:v>
                </c:pt>
                <c:pt idx="1794">
                  <c:v>673.93912619145794</c:v>
                </c:pt>
                <c:pt idx="1795">
                  <c:v>673.92160608403901</c:v>
                </c:pt>
                <c:pt idx="1796">
                  <c:v>673.86411140073506</c:v>
                </c:pt>
                <c:pt idx="1797">
                  <c:v>673.81805079597996</c:v>
                </c:pt>
                <c:pt idx="1798">
                  <c:v>673.80281263068696</c:v>
                </c:pt>
                <c:pt idx="1799">
                  <c:v>673.76726226131404</c:v>
                </c:pt>
                <c:pt idx="1800">
                  <c:v>673.70803083780004</c:v>
                </c:pt>
                <c:pt idx="1801">
                  <c:v>673.687707917598</c:v>
                </c:pt>
                <c:pt idx="1802">
                  <c:v>673.63327811559805</c:v>
                </c:pt>
                <c:pt idx="1803">
                  <c:v>673.61040604579796</c:v>
                </c:pt>
                <c:pt idx="1804">
                  <c:v>673.61021164890997</c:v>
                </c:pt>
                <c:pt idx="1805">
                  <c:v>673.60402749841296</c:v>
                </c:pt>
                <c:pt idx="1806">
                  <c:v>673.602423766985</c:v>
                </c:pt>
                <c:pt idx="1807">
                  <c:v>673.60170151794705</c:v>
                </c:pt>
                <c:pt idx="1808">
                  <c:v>673.59314108637295</c:v>
                </c:pt>
                <c:pt idx="1809">
                  <c:v>673.58476154536504</c:v>
                </c:pt>
                <c:pt idx="1810">
                  <c:v>673.56199796033695</c:v>
                </c:pt>
                <c:pt idx="1811">
                  <c:v>673.55656672386601</c:v>
                </c:pt>
                <c:pt idx="1812">
                  <c:v>673.55107293079595</c:v>
                </c:pt>
                <c:pt idx="1813">
                  <c:v>673.50528692210003</c:v>
                </c:pt>
                <c:pt idx="1814">
                  <c:v>673.48201592186501</c:v>
                </c:pt>
                <c:pt idx="1815">
                  <c:v>673.46945262117902</c:v>
                </c:pt>
                <c:pt idx="1816">
                  <c:v>673.45918897280296</c:v>
                </c:pt>
                <c:pt idx="1817">
                  <c:v>673.43299840243606</c:v>
                </c:pt>
                <c:pt idx="1818">
                  <c:v>673.423307272594</c:v>
                </c:pt>
                <c:pt idx="1819">
                  <c:v>673.40283902684996</c:v>
                </c:pt>
                <c:pt idx="1820">
                  <c:v>673.35957555466405</c:v>
                </c:pt>
                <c:pt idx="1821">
                  <c:v>673.35652664825</c:v>
                </c:pt>
                <c:pt idx="1822">
                  <c:v>673.32469123955605</c:v>
                </c:pt>
                <c:pt idx="1823">
                  <c:v>673.18961903911998</c:v>
                </c:pt>
                <c:pt idx="1824">
                  <c:v>673.11131791967</c:v>
                </c:pt>
                <c:pt idx="1825">
                  <c:v>673.11096273449095</c:v>
                </c:pt>
                <c:pt idx="1826">
                  <c:v>673.10945862674703</c:v>
                </c:pt>
                <c:pt idx="1827">
                  <c:v>673.09115595532103</c:v>
                </c:pt>
                <c:pt idx="1828">
                  <c:v>673.07287552758498</c:v>
                </c:pt>
                <c:pt idx="1829">
                  <c:v>673.07249605854099</c:v>
                </c:pt>
                <c:pt idx="1830">
                  <c:v>673.06665812738197</c:v>
                </c:pt>
                <c:pt idx="1831">
                  <c:v>673.01258564602995</c:v>
                </c:pt>
                <c:pt idx="1832">
                  <c:v>672.94305197593303</c:v>
                </c:pt>
                <c:pt idx="1833">
                  <c:v>672.87159807357102</c:v>
                </c:pt>
                <c:pt idx="1834">
                  <c:v>672.86954718015102</c:v>
                </c:pt>
                <c:pt idx="1835">
                  <c:v>672.81950532143503</c:v>
                </c:pt>
                <c:pt idx="1836">
                  <c:v>672.751060521829</c:v>
                </c:pt>
                <c:pt idx="1837">
                  <c:v>672.66334194932699</c:v>
                </c:pt>
                <c:pt idx="1838">
                  <c:v>672.63869512810697</c:v>
                </c:pt>
                <c:pt idx="1839">
                  <c:v>672.62091357155202</c:v>
                </c:pt>
                <c:pt idx="1840">
                  <c:v>672.62013450933898</c:v>
                </c:pt>
                <c:pt idx="1841">
                  <c:v>672.61391046279596</c:v>
                </c:pt>
                <c:pt idx="1842">
                  <c:v>672.56727522099698</c:v>
                </c:pt>
                <c:pt idx="1843">
                  <c:v>672.56378318583404</c:v>
                </c:pt>
                <c:pt idx="1844">
                  <c:v>672.52966799595504</c:v>
                </c:pt>
                <c:pt idx="1845">
                  <c:v>672.48861088750505</c:v>
                </c:pt>
                <c:pt idx="1846">
                  <c:v>672.48778830432002</c:v>
                </c:pt>
                <c:pt idx="1847">
                  <c:v>672.44342314492803</c:v>
                </c:pt>
                <c:pt idx="1848">
                  <c:v>672.434305820958</c:v>
                </c:pt>
                <c:pt idx="1849">
                  <c:v>672.43327810968401</c:v>
                </c:pt>
                <c:pt idx="1850">
                  <c:v>672.40230723015998</c:v>
                </c:pt>
                <c:pt idx="1851">
                  <c:v>672.39297612833604</c:v>
                </c:pt>
                <c:pt idx="1852">
                  <c:v>672.327922330256</c:v>
                </c:pt>
                <c:pt idx="1853">
                  <c:v>672.32707255996695</c:v>
                </c:pt>
                <c:pt idx="1854">
                  <c:v>672.29815059268196</c:v>
                </c:pt>
                <c:pt idx="1855">
                  <c:v>672.29814141946304</c:v>
                </c:pt>
                <c:pt idx="1856">
                  <c:v>672.29520408654002</c:v>
                </c:pt>
                <c:pt idx="1857">
                  <c:v>672.27734319273998</c:v>
                </c:pt>
                <c:pt idx="1858">
                  <c:v>672.26924482280697</c:v>
                </c:pt>
                <c:pt idx="1859">
                  <c:v>672.17587640770796</c:v>
                </c:pt>
                <c:pt idx="1860">
                  <c:v>672.15390150383496</c:v>
                </c:pt>
                <c:pt idx="1861">
                  <c:v>672.14290795170496</c:v>
                </c:pt>
                <c:pt idx="1862">
                  <c:v>672.13515049779505</c:v>
                </c:pt>
                <c:pt idx="1863">
                  <c:v>672.12241125931598</c:v>
                </c:pt>
                <c:pt idx="1864">
                  <c:v>672.06884467671603</c:v>
                </c:pt>
                <c:pt idx="1865">
                  <c:v>672.04193496603602</c:v>
                </c:pt>
                <c:pt idx="1866">
                  <c:v>672.03863886526801</c:v>
                </c:pt>
                <c:pt idx="1867">
                  <c:v>672.02560530001904</c:v>
                </c:pt>
                <c:pt idx="1868">
                  <c:v>671.99212102764204</c:v>
                </c:pt>
                <c:pt idx="1869">
                  <c:v>671.93979799808506</c:v>
                </c:pt>
                <c:pt idx="1870">
                  <c:v>671.89615262910399</c:v>
                </c:pt>
                <c:pt idx="1871">
                  <c:v>671.822769344005</c:v>
                </c:pt>
                <c:pt idx="1872">
                  <c:v>671.82000616757</c:v>
                </c:pt>
                <c:pt idx="1873">
                  <c:v>671.78483921974498</c:v>
                </c:pt>
                <c:pt idx="1874">
                  <c:v>671.78410729558198</c:v>
                </c:pt>
                <c:pt idx="1875">
                  <c:v>671.76190018850195</c:v>
                </c:pt>
                <c:pt idx="1876">
                  <c:v>671.745658927004</c:v>
                </c:pt>
                <c:pt idx="1877">
                  <c:v>671.74241608246098</c:v>
                </c:pt>
                <c:pt idx="1878">
                  <c:v>671.73392589597495</c:v>
                </c:pt>
                <c:pt idx="1879">
                  <c:v>671.71852012858199</c:v>
                </c:pt>
                <c:pt idx="1880">
                  <c:v>671.71305386509505</c:v>
                </c:pt>
                <c:pt idx="1881">
                  <c:v>671.69604567088504</c:v>
                </c:pt>
                <c:pt idx="1882">
                  <c:v>671.65280152498894</c:v>
                </c:pt>
                <c:pt idx="1883">
                  <c:v>671.64290179068701</c:v>
                </c:pt>
                <c:pt idx="1884">
                  <c:v>671.64193338272401</c:v>
                </c:pt>
                <c:pt idx="1885">
                  <c:v>671.58271680892096</c:v>
                </c:pt>
                <c:pt idx="1886">
                  <c:v>671.56609681717703</c:v>
                </c:pt>
                <c:pt idx="1887">
                  <c:v>671.53331621678001</c:v>
                </c:pt>
                <c:pt idx="1888">
                  <c:v>671.53296307719495</c:v>
                </c:pt>
                <c:pt idx="1889">
                  <c:v>671.52961344202299</c:v>
                </c:pt>
                <c:pt idx="1890">
                  <c:v>671.491505243863</c:v>
                </c:pt>
                <c:pt idx="1891">
                  <c:v>671.46475236481206</c:v>
                </c:pt>
                <c:pt idx="1892">
                  <c:v>671.44252828435901</c:v>
                </c:pt>
                <c:pt idx="1893">
                  <c:v>671.36465647253897</c:v>
                </c:pt>
                <c:pt idx="1894">
                  <c:v>671.36449682520902</c:v>
                </c:pt>
                <c:pt idx="1895">
                  <c:v>671.36090821437801</c:v>
                </c:pt>
                <c:pt idx="1896">
                  <c:v>671.35830938569495</c:v>
                </c:pt>
                <c:pt idx="1897">
                  <c:v>671.34716959143896</c:v>
                </c:pt>
                <c:pt idx="1898">
                  <c:v>671.34703474367302</c:v>
                </c:pt>
                <c:pt idx="1899">
                  <c:v>671.32373520789804</c:v>
                </c:pt>
                <c:pt idx="1900">
                  <c:v>671.303766437749</c:v>
                </c:pt>
                <c:pt idx="1901">
                  <c:v>671.30079629530701</c:v>
                </c:pt>
                <c:pt idx="1902">
                  <c:v>671.29700006186897</c:v>
                </c:pt>
                <c:pt idx="1903">
                  <c:v>671.251340317212</c:v>
                </c:pt>
                <c:pt idx="1904">
                  <c:v>671.22287135787894</c:v>
                </c:pt>
                <c:pt idx="1905">
                  <c:v>671.21384505164804</c:v>
                </c:pt>
                <c:pt idx="1906">
                  <c:v>671.21333572682704</c:v>
                </c:pt>
                <c:pt idx="1907">
                  <c:v>671.16784819133102</c:v>
                </c:pt>
                <c:pt idx="1908">
                  <c:v>671.14967080459803</c:v>
                </c:pt>
                <c:pt idx="1909">
                  <c:v>671.14684158079399</c:v>
                </c:pt>
                <c:pt idx="1910">
                  <c:v>671.11138914884702</c:v>
                </c:pt>
                <c:pt idx="1911">
                  <c:v>671.05179751637002</c:v>
                </c:pt>
                <c:pt idx="1912">
                  <c:v>671.00014824031905</c:v>
                </c:pt>
                <c:pt idx="1913">
                  <c:v>670.99092433017904</c:v>
                </c:pt>
                <c:pt idx="1914">
                  <c:v>670.98494389511905</c:v>
                </c:pt>
                <c:pt idx="1915">
                  <c:v>670.98147318212102</c:v>
                </c:pt>
                <c:pt idx="1916">
                  <c:v>670.95262339497697</c:v>
                </c:pt>
                <c:pt idx="1917">
                  <c:v>670.93880232609104</c:v>
                </c:pt>
                <c:pt idx="1918">
                  <c:v>670.92802110673199</c:v>
                </c:pt>
                <c:pt idx="1919">
                  <c:v>670.91512890826903</c:v>
                </c:pt>
                <c:pt idx="1920">
                  <c:v>670.90601803455399</c:v>
                </c:pt>
                <c:pt idx="1921">
                  <c:v>670.88484039157595</c:v>
                </c:pt>
                <c:pt idx="1922">
                  <c:v>670.88443421862803</c:v>
                </c:pt>
                <c:pt idx="1923">
                  <c:v>670.863129100984</c:v>
                </c:pt>
                <c:pt idx="1924">
                  <c:v>670.79433273047198</c:v>
                </c:pt>
                <c:pt idx="1925">
                  <c:v>670.78626394297601</c:v>
                </c:pt>
                <c:pt idx="1926">
                  <c:v>670.78004917921601</c:v>
                </c:pt>
                <c:pt idx="1927">
                  <c:v>670.76642178455495</c:v>
                </c:pt>
                <c:pt idx="1928">
                  <c:v>670.75973211924202</c:v>
                </c:pt>
                <c:pt idx="1929">
                  <c:v>670.75174405574796</c:v>
                </c:pt>
                <c:pt idx="1930">
                  <c:v>670.69618368046599</c:v>
                </c:pt>
                <c:pt idx="1931">
                  <c:v>670.68820235274904</c:v>
                </c:pt>
                <c:pt idx="1932">
                  <c:v>670.63772546356904</c:v>
                </c:pt>
                <c:pt idx="1933">
                  <c:v>670.63176041792894</c:v>
                </c:pt>
                <c:pt idx="1934">
                  <c:v>670.61892522780897</c:v>
                </c:pt>
                <c:pt idx="1935">
                  <c:v>670.52764979852498</c:v>
                </c:pt>
                <c:pt idx="1936">
                  <c:v>670.522275739262</c:v>
                </c:pt>
                <c:pt idx="1937">
                  <c:v>670.51160764039605</c:v>
                </c:pt>
                <c:pt idx="1938">
                  <c:v>670.45438976348601</c:v>
                </c:pt>
                <c:pt idx="1939">
                  <c:v>670.38554474940702</c:v>
                </c:pt>
                <c:pt idx="1940">
                  <c:v>670.38505208443598</c:v>
                </c:pt>
                <c:pt idx="1941">
                  <c:v>670.33709010847394</c:v>
                </c:pt>
                <c:pt idx="1942">
                  <c:v>670.32091322269105</c:v>
                </c:pt>
                <c:pt idx="1943">
                  <c:v>670.31931358557597</c:v>
                </c:pt>
                <c:pt idx="1944">
                  <c:v>670.30572459149903</c:v>
                </c:pt>
                <c:pt idx="1945">
                  <c:v>670.29315463063097</c:v>
                </c:pt>
                <c:pt idx="1946">
                  <c:v>670.24590750270397</c:v>
                </c:pt>
                <c:pt idx="1947">
                  <c:v>670.18853666539701</c:v>
                </c:pt>
                <c:pt idx="1948">
                  <c:v>670.13616756103602</c:v>
                </c:pt>
                <c:pt idx="1949">
                  <c:v>670.12524078644901</c:v>
                </c:pt>
                <c:pt idx="1950">
                  <c:v>670.10863434328405</c:v>
                </c:pt>
                <c:pt idx="1951">
                  <c:v>670.10048739485103</c:v>
                </c:pt>
                <c:pt idx="1952">
                  <c:v>670.09811544330603</c:v>
                </c:pt>
                <c:pt idx="1953">
                  <c:v>670.09696329316205</c:v>
                </c:pt>
                <c:pt idx="1954">
                  <c:v>670.09045703748802</c:v>
                </c:pt>
                <c:pt idx="1955">
                  <c:v>670.08511463107402</c:v>
                </c:pt>
                <c:pt idx="1956">
                  <c:v>670.01807239583195</c:v>
                </c:pt>
                <c:pt idx="1957">
                  <c:v>669.98784679015102</c:v>
                </c:pt>
                <c:pt idx="1958">
                  <c:v>669.97691338690299</c:v>
                </c:pt>
                <c:pt idx="1959">
                  <c:v>669.933672931567</c:v>
                </c:pt>
                <c:pt idx="1960">
                  <c:v>669.818814041466</c:v>
                </c:pt>
                <c:pt idx="1961">
                  <c:v>669.78492929476704</c:v>
                </c:pt>
                <c:pt idx="1962">
                  <c:v>669.78486917933799</c:v>
                </c:pt>
                <c:pt idx="1963">
                  <c:v>669.75039642150796</c:v>
                </c:pt>
                <c:pt idx="1964">
                  <c:v>669.72824268554996</c:v>
                </c:pt>
                <c:pt idx="1965">
                  <c:v>669.70617839926899</c:v>
                </c:pt>
                <c:pt idx="1966">
                  <c:v>669.67267198282002</c:v>
                </c:pt>
                <c:pt idx="1967">
                  <c:v>669.59336031815997</c:v>
                </c:pt>
                <c:pt idx="1968">
                  <c:v>669.57310236465401</c:v>
                </c:pt>
                <c:pt idx="1969">
                  <c:v>669.48604409442896</c:v>
                </c:pt>
                <c:pt idx="1970">
                  <c:v>669.45002667589097</c:v>
                </c:pt>
                <c:pt idx="1971">
                  <c:v>669.42004375135105</c:v>
                </c:pt>
                <c:pt idx="1972">
                  <c:v>669.39196660402899</c:v>
                </c:pt>
                <c:pt idx="1973">
                  <c:v>669.38720640566396</c:v>
                </c:pt>
                <c:pt idx="1974">
                  <c:v>669.29668146431004</c:v>
                </c:pt>
                <c:pt idx="1975">
                  <c:v>669.24145648431704</c:v>
                </c:pt>
                <c:pt idx="1976">
                  <c:v>669.24112680616497</c:v>
                </c:pt>
                <c:pt idx="1977">
                  <c:v>669.20518386291405</c:v>
                </c:pt>
                <c:pt idx="1978">
                  <c:v>669.07363213349504</c:v>
                </c:pt>
                <c:pt idx="1979">
                  <c:v>669.06731289900495</c:v>
                </c:pt>
                <c:pt idx="1980">
                  <c:v>669.05794631414005</c:v>
                </c:pt>
                <c:pt idx="1981">
                  <c:v>669.04251168447195</c:v>
                </c:pt>
                <c:pt idx="1982">
                  <c:v>669.04062012135898</c:v>
                </c:pt>
                <c:pt idx="1983">
                  <c:v>669.02963015543799</c:v>
                </c:pt>
                <c:pt idx="1984">
                  <c:v>668.86411683218398</c:v>
                </c:pt>
                <c:pt idx="1985">
                  <c:v>668.86339781229594</c:v>
                </c:pt>
                <c:pt idx="1986">
                  <c:v>668.84657475474398</c:v>
                </c:pt>
                <c:pt idx="1987">
                  <c:v>668.83070335775096</c:v>
                </c:pt>
                <c:pt idx="1988">
                  <c:v>668.78369956719098</c:v>
                </c:pt>
                <c:pt idx="1989">
                  <c:v>668.72188565820795</c:v>
                </c:pt>
                <c:pt idx="1990">
                  <c:v>668.70675494761895</c:v>
                </c:pt>
                <c:pt idx="1991">
                  <c:v>668.705627653428</c:v>
                </c:pt>
                <c:pt idx="1992">
                  <c:v>668.66725149099102</c:v>
                </c:pt>
                <c:pt idx="1993">
                  <c:v>668.66371416792697</c:v>
                </c:pt>
                <c:pt idx="1994">
                  <c:v>668.64734715534996</c:v>
                </c:pt>
                <c:pt idx="1995">
                  <c:v>668.51255151954899</c:v>
                </c:pt>
                <c:pt idx="1996">
                  <c:v>668.50441692746404</c:v>
                </c:pt>
                <c:pt idx="1997">
                  <c:v>668.48903802932</c:v>
                </c:pt>
                <c:pt idx="1998">
                  <c:v>668.47260577696102</c:v>
                </c:pt>
                <c:pt idx="1999">
                  <c:v>668.45799813373299</c:v>
                </c:pt>
                <c:pt idx="2000">
                  <c:v>668.43703676843802</c:v>
                </c:pt>
                <c:pt idx="2001">
                  <c:v>668.43112624007904</c:v>
                </c:pt>
                <c:pt idx="2002">
                  <c:v>668.39333835515902</c:v>
                </c:pt>
                <c:pt idx="2003">
                  <c:v>668.35710741085802</c:v>
                </c:pt>
                <c:pt idx="2004">
                  <c:v>668.29213059858603</c:v>
                </c:pt>
                <c:pt idx="2005">
                  <c:v>668.29143640437701</c:v>
                </c:pt>
                <c:pt idx="2006">
                  <c:v>668.20988197846395</c:v>
                </c:pt>
                <c:pt idx="2007">
                  <c:v>668.07060979817004</c:v>
                </c:pt>
                <c:pt idx="2008">
                  <c:v>668.07036144369204</c:v>
                </c:pt>
                <c:pt idx="2009">
                  <c:v>668.05435984472297</c:v>
                </c:pt>
                <c:pt idx="2010">
                  <c:v>668.04342077598506</c:v>
                </c:pt>
                <c:pt idx="2011">
                  <c:v>667.974984582047</c:v>
                </c:pt>
                <c:pt idx="2012">
                  <c:v>667.93294326780097</c:v>
                </c:pt>
                <c:pt idx="2013">
                  <c:v>667.93278550062598</c:v>
                </c:pt>
                <c:pt idx="2014">
                  <c:v>667.700354791466</c:v>
                </c:pt>
                <c:pt idx="2015">
                  <c:v>667.66444777685399</c:v>
                </c:pt>
                <c:pt idx="2016">
                  <c:v>667.65709564292899</c:v>
                </c:pt>
                <c:pt idx="2017">
                  <c:v>667.65196257508603</c:v>
                </c:pt>
                <c:pt idx="2018">
                  <c:v>667.613648731946</c:v>
                </c:pt>
                <c:pt idx="2019">
                  <c:v>667.55862204233699</c:v>
                </c:pt>
                <c:pt idx="2020">
                  <c:v>667.52651797137401</c:v>
                </c:pt>
                <c:pt idx="2021">
                  <c:v>667.50543681993304</c:v>
                </c:pt>
                <c:pt idx="2022">
                  <c:v>667.48789299698001</c:v>
                </c:pt>
                <c:pt idx="2023">
                  <c:v>667.480263296359</c:v>
                </c:pt>
                <c:pt idx="2024">
                  <c:v>667.41635115730901</c:v>
                </c:pt>
                <c:pt idx="2025">
                  <c:v>667.40528789428799</c:v>
                </c:pt>
                <c:pt idx="2026">
                  <c:v>667.40009630092402</c:v>
                </c:pt>
                <c:pt idx="2027">
                  <c:v>667.39055786470499</c:v>
                </c:pt>
                <c:pt idx="2028">
                  <c:v>667.37777183580295</c:v>
                </c:pt>
                <c:pt idx="2029">
                  <c:v>667.36225011636702</c:v>
                </c:pt>
                <c:pt idx="2030">
                  <c:v>667.34963579128396</c:v>
                </c:pt>
                <c:pt idx="2031">
                  <c:v>667.22526781991201</c:v>
                </c:pt>
                <c:pt idx="2032">
                  <c:v>667.22067999349701</c:v>
                </c:pt>
                <c:pt idx="2033">
                  <c:v>667.16235109062495</c:v>
                </c:pt>
                <c:pt idx="2034">
                  <c:v>667.15497401401001</c:v>
                </c:pt>
                <c:pt idx="2035">
                  <c:v>667.12827075460802</c:v>
                </c:pt>
                <c:pt idx="2036">
                  <c:v>667.110631506966</c:v>
                </c:pt>
                <c:pt idx="2037">
                  <c:v>667.07885660844704</c:v>
                </c:pt>
                <c:pt idx="2038">
                  <c:v>667.070182169752</c:v>
                </c:pt>
                <c:pt idx="2039">
                  <c:v>667.06838859801996</c:v>
                </c:pt>
                <c:pt idx="2040">
                  <c:v>667.05017627103496</c:v>
                </c:pt>
                <c:pt idx="2041">
                  <c:v>667.03136099377798</c:v>
                </c:pt>
                <c:pt idx="2042">
                  <c:v>666.98239109130895</c:v>
                </c:pt>
                <c:pt idx="2043">
                  <c:v>666.93361063206703</c:v>
                </c:pt>
                <c:pt idx="2044">
                  <c:v>666.93120212294104</c:v>
                </c:pt>
                <c:pt idx="2045">
                  <c:v>666.91643758225803</c:v>
                </c:pt>
                <c:pt idx="2046">
                  <c:v>666.91217955357899</c:v>
                </c:pt>
                <c:pt idx="2047">
                  <c:v>666.90853939404406</c:v>
                </c:pt>
                <c:pt idx="2048">
                  <c:v>666.87554906249704</c:v>
                </c:pt>
                <c:pt idx="2049">
                  <c:v>666.85513770961199</c:v>
                </c:pt>
                <c:pt idx="2050">
                  <c:v>666.80947199068805</c:v>
                </c:pt>
                <c:pt idx="2051">
                  <c:v>666.800092602277</c:v>
                </c:pt>
                <c:pt idx="2052">
                  <c:v>666.79335077404301</c:v>
                </c:pt>
                <c:pt idx="2053">
                  <c:v>666.76790035134798</c:v>
                </c:pt>
                <c:pt idx="2054">
                  <c:v>666.70877483459606</c:v>
                </c:pt>
                <c:pt idx="2055">
                  <c:v>666.70402458552303</c:v>
                </c:pt>
                <c:pt idx="2056">
                  <c:v>666.69273958612098</c:v>
                </c:pt>
                <c:pt idx="2057">
                  <c:v>666.66957228643798</c:v>
                </c:pt>
                <c:pt idx="2058">
                  <c:v>666.65097399544402</c:v>
                </c:pt>
                <c:pt idx="2059">
                  <c:v>666.60558156070795</c:v>
                </c:pt>
                <c:pt idx="2060">
                  <c:v>666.53819624057996</c:v>
                </c:pt>
                <c:pt idx="2061">
                  <c:v>666.53004988525697</c:v>
                </c:pt>
                <c:pt idx="2062">
                  <c:v>666.51607441115004</c:v>
                </c:pt>
                <c:pt idx="2063">
                  <c:v>666.47638953161402</c:v>
                </c:pt>
                <c:pt idx="2064">
                  <c:v>666.46069469504801</c:v>
                </c:pt>
                <c:pt idx="2065">
                  <c:v>666.45350386579105</c:v>
                </c:pt>
                <c:pt idx="2066">
                  <c:v>666.45230656509705</c:v>
                </c:pt>
                <c:pt idx="2067">
                  <c:v>666.33963993380996</c:v>
                </c:pt>
                <c:pt idx="2068">
                  <c:v>666.32184392450495</c:v>
                </c:pt>
                <c:pt idx="2069">
                  <c:v>666.16313818667595</c:v>
                </c:pt>
                <c:pt idx="2070">
                  <c:v>666.15726782145305</c:v>
                </c:pt>
                <c:pt idx="2071">
                  <c:v>666.06735116835102</c:v>
                </c:pt>
                <c:pt idx="2072">
                  <c:v>666.05232624221196</c:v>
                </c:pt>
                <c:pt idx="2073">
                  <c:v>666.04456218921098</c:v>
                </c:pt>
                <c:pt idx="2074">
                  <c:v>666.03509134075102</c:v>
                </c:pt>
                <c:pt idx="2075">
                  <c:v>666.03279578936099</c:v>
                </c:pt>
                <c:pt idx="2076">
                  <c:v>666.01754208084401</c:v>
                </c:pt>
                <c:pt idx="2077">
                  <c:v>666.01488931544202</c:v>
                </c:pt>
                <c:pt idx="2078">
                  <c:v>665.99732379749503</c:v>
                </c:pt>
                <c:pt idx="2079">
                  <c:v>665.96354136626303</c:v>
                </c:pt>
                <c:pt idx="2080">
                  <c:v>665.93223180180496</c:v>
                </c:pt>
                <c:pt idx="2081">
                  <c:v>665.89543781421901</c:v>
                </c:pt>
                <c:pt idx="2082">
                  <c:v>665.89317785683295</c:v>
                </c:pt>
                <c:pt idx="2083">
                  <c:v>665.88505361952105</c:v>
                </c:pt>
                <c:pt idx="2084">
                  <c:v>665.85477931125502</c:v>
                </c:pt>
                <c:pt idx="2085">
                  <c:v>665.84366300721001</c:v>
                </c:pt>
                <c:pt idx="2086">
                  <c:v>665.78168782294404</c:v>
                </c:pt>
                <c:pt idx="2087">
                  <c:v>665.77539418174797</c:v>
                </c:pt>
                <c:pt idx="2088">
                  <c:v>665.77241984016098</c:v>
                </c:pt>
                <c:pt idx="2089">
                  <c:v>665.76625638539997</c:v>
                </c:pt>
                <c:pt idx="2090">
                  <c:v>665.76104472880502</c:v>
                </c:pt>
                <c:pt idx="2091">
                  <c:v>665.759557351495</c:v>
                </c:pt>
                <c:pt idx="2092">
                  <c:v>665.71813554970697</c:v>
                </c:pt>
                <c:pt idx="2093">
                  <c:v>665.70276722771803</c:v>
                </c:pt>
                <c:pt idx="2094">
                  <c:v>665.67812052269903</c:v>
                </c:pt>
                <c:pt idx="2095">
                  <c:v>665.65309378698203</c:v>
                </c:pt>
                <c:pt idx="2096">
                  <c:v>665.61891511476904</c:v>
                </c:pt>
                <c:pt idx="2097">
                  <c:v>665.611742931913</c:v>
                </c:pt>
                <c:pt idx="2098">
                  <c:v>665.60725510366296</c:v>
                </c:pt>
                <c:pt idx="2099">
                  <c:v>665.52399925627299</c:v>
                </c:pt>
                <c:pt idx="2100">
                  <c:v>665.50536948446199</c:v>
                </c:pt>
                <c:pt idx="2101">
                  <c:v>665.50479566819899</c:v>
                </c:pt>
                <c:pt idx="2102">
                  <c:v>665.50274876611297</c:v>
                </c:pt>
                <c:pt idx="2103">
                  <c:v>665.49526616985304</c:v>
                </c:pt>
                <c:pt idx="2104">
                  <c:v>665.47906223958603</c:v>
                </c:pt>
                <c:pt idx="2105">
                  <c:v>665.46091945633202</c:v>
                </c:pt>
                <c:pt idx="2106">
                  <c:v>665.42620951266895</c:v>
                </c:pt>
                <c:pt idx="2107">
                  <c:v>665.42541185607899</c:v>
                </c:pt>
                <c:pt idx="2108">
                  <c:v>665.40115075341703</c:v>
                </c:pt>
                <c:pt idx="2109">
                  <c:v>665.39242744041098</c:v>
                </c:pt>
                <c:pt idx="2110">
                  <c:v>665.38017121633902</c:v>
                </c:pt>
                <c:pt idx="2111">
                  <c:v>665.35804721645104</c:v>
                </c:pt>
                <c:pt idx="2112">
                  <c:v>665.32062565122305</c:v>
                </c:pt>
                <c:pt idx="2113">
                  <c:v>665.31611063634898</c:v>
                </c:pt>
                <c:pt idx="2114">
                  <c:v>665.24367142607503</c:v>
                </c:pt>
                <c:pt idx="2115">
                  <c:v>665.23234528319301</c:v>
                </c:pt>
                <c:pt idx="2116">
                  <c:v>665.23098458274205</c:v>
                </c:pt>
                <c:pt idx="2117">
                  <c:v>665.22850271991604</c:v>
                </c:pt>
                <c:pt idx="2118">
                  <c:v>665.22569881620996</c:v>
                </c:pt>
                <c:pt idx="2119">
                  <c:v>665.22542371155498</c:v>
                </c:pt>
                <c:pt idx="2120">
                  <c:v>665.21369085513595</c:v>
                </c:pt>
                <c:pt idx="2121">
                  <c:v>665.19112134140198</c:v>
                </c:pt>
                <c:pt idx="2122">
                  <c:v>665.157305834932</c:v>
                </c:pt>
                <c:pt idx="2123">
                  <c:v>665.12556005168005</c:v>
                </c:pt>
                <c:pt idx="2124">
                  <c:v>665.11777889890698</c:v>
                </c:pt>
                <c:pt idx="2125">
                  <c:v>665.09116121721104</c:v>
                </c:pt>
                <c:pt idx="2126">
                  <c:v>665.06627579899703</c:v>
                </c:pt>
                <c:pt idx="2127">
                  <c:v>665.06538791355899</c:v>
                </c:pt>
                <c:pt idx="2128">
                  <c:v>665.05651246335401</c:v>
                </c:pt>
                <c:pt idx="2129">
                  <c:v>665.05102698565895</c:v>
                </c:pt>
                <c:pt idx="2130">
                  <c:v>665.01931027490002</c:v>
                </c:pt>
                <c:pt idx="2131">
                  <c:v>665.01789737178001</c:v>
                </c:pt>
                <c:pt idx="2132">
                  <c:v>665.00026495512702</c:v>
                </c:pt>
                <c:pt idx="2133">
                  <c:v>664.98984094445905</c:v>
                </c:pt>
                <c:pt idx="2134">
                  <c:v>664.98447120245203</c:v>
                </c:pt>
                <c:pt idx="2135">
                  <c:v>664.90361341988</c:v>
                </c:pt>
                <c:pt idx="2136">
                  <c:v>664.88633174271797</c:v>
                </c:pt>
                <c:pt idx="2137">
                  <c:v>664.84816875377203</c:v>
                </c:pt>
                <c:pt idx="2138">
                  <c:v>664.81298679973202</c:v>
                </c:pt>
                <c:pt idx="2139">
                  <c:v>664.80615415099101</c:v>
                </c:pt>
                <c:pt idx="2140">
                  <c:v>664.73242180136594</c:v>
                </c:pt>
                <c:pt idx="2141">
                  <c:v>664.69521572542601</c:v>
                </c:pt>
                <c:pt idx="2142">
                  <c:v>664.69495303223505</c:v>
                </c:pt>
                <c:pt idx="2143">
                  <c:v>664.67039084222904</c:v>
                </c:pt>
                <c:pt idx="2144">
                  <c:v>664.63155834778104</c:v>
                </c:pt>
                <c:pt idx="2145">
                  <c:v>664.63055835802299</c:v>
                </c:pt>
                <c:pt idx="2146">
                  <c:v>664.62631010007794</c:v>
                </c:pt>
                <c:pt idx="2147">
                  <c:v>664.58613325327894</c:v>
                </c:pt>
                <c:pt idx="2148">
                  <c:v>664.58571316755501</c:v>
                </c:pt>
                <c:pt idx="2149">
                  <c:v>664.55964937475096</c:v>
                </c:pt>
                <c:pt idx="2150">
                  <c:v>664.55615533868502</c:v>
                </c:pt>
                <c:pt idx="2151">
                  <c:v>664.53350118466403</c:v>
                </c:pt>
                <c:pt idx="2152">
                  <c:v>664.50515786822302</c:v>
                </c:pt>
                <c:pt idx="2153">
                  <c:v>664.50368599231001</c:v>
                </c:pt>
                <c:pt idx="2154">
                  <c:v>664.42114151148098</c:v>
                </c:pt>
                <c:pt idx="2155">
                  <c:v>664.39436010827205</c:v>
                </c:pt>
                <c:pt idx="2156">
                  <c:v>664.34082859539103</c:v>
                </c:pt>
                <c:pt idx="2157">
                  <c:v>664.33161431329302</c:v>
                </c:pt>
                <c:pt idx="2158">
                  <c:v>664.30725752117496</c:v>
                </c:pt>
                <c:pt idx="2159">
                  <c:v>664.29351933122405</c:v>
                </c:pt>
                <c:pt idx="2160">
                  <c:v>664.27492208009005</c:v>
                </c:pt>
                <c:pt idx="2161">
                  <c:v>664.27226306535101</c:v>
                </c:pt>
                <c:pt idx="2162">
                  <c:v>664.25748701812802</c:v>
                </c:pt>
                <c:pt idx="2163">
                  <c:v>664.25533606885199</c:v>
                </c:pt>
                <c:pt idx="2164">
                  <c:v>664.24544340181899</c:v>
                </c:pt>
                <c:pt idx="2165">
                  <c:v>664.24183843457899</c:v>
                </c:pt>
                <c:pt idx="2166">
                  <c:v>664.22329863358698</c:v>
                </c:pt>
                <c:pt idx="2167">
                  <c:v>664.10258207399397</c:v>
                </c:pt>
                <c:pt idx="2168">
                  <c:v>664.07498776198099</c:v>
                </c:pt>
                <c:pt idx="2169">
                  <c:v>664.07423320116095</c:v>
                </c:pt>
                <c:pt idx="2170">
                  <c:v>664.01170981058101</c:v>
                </c:pt>
                <c:pt idx="2171">
                  <c:v>663.98434739545803</c:v>
                </c:pt>
                <c:pt idx="2172">
                  <c:v>663.89995622500498</c:v>
                </c:pt>
                <c:pt idx="2173">
                  <c:v>663.89468551640402</c:v>
                </c:pt>
                <c:pt idx="2174">
                  <c:v>663.88458833039203</c:v>
                </c:pt>
                <c:pt idx="2175">
                  <c:v>663.86652142676803</c:v>
                </c:pt>
                <c:pt idx="2176">
                  <c:v>663.851239507733</c:v>
                </c:pt>
                <c:pt idx="2177">
                  <c:v>663.83379106345501</c:v>
                </c:pt>
                <c:pt idx="2178">
                  <c:v>663.81768771892905</c:v>
                </c:pt>
                <c:pt idx="2179">
                  <c:v>663.80241898258998</c:v>
                </c:pt>
                <c:pt idx="2180">
                  <c:v>663.77135575564205</c:v>
                </c:pt>
                <c:pt idx="2181">
                  <c:v>663.729726000955</c:v>
                </c:pt>
                <c:pt idx="2182">
                  <c:v>663.68692100956002</c:v>
                </c:pt>
                <c:pt idx="2183">
                  <c:v>663.660718277353</c:v>
                </c:pt>
                <c:pt idx="2184">
                  <c:v>663.650340286806</c:v>
                </c:pt>
                <c:pt idx="2185">
                  <c:v>663.62652685508897</c:v>
                </c:pt>
                <c:pt idx="2186">
                  <c:v>663.59952148582397</c:v>
                </c:pt>
                <c:pt idx="2187">
                  <c:v>663.57663821000403</c:v>
                </c:pt>
                <c:pt idx="2188">
                  <c:v>663.54377049795096</c:v>
                </c:pt>
                <c:pt idx="2189">
                  <c:v>663.51106657313096</c:v>
                </c:pt>
                <c:pt idx="2190">
                  <c:v>663.48183207697298</c:v>
                </c:pt>
                <c:pt idx="2191">
                  <c:v>663.46139186902997</c:v>
                </c:pt>
                <c:pt idx="2192">
                  <c:v>663.43275483804496</c:v>
                </c:pt>
                <c:pt idx="2193">
                  <c:v>663.40894645821299</c:v>
                </c:pt>
                <c:pt idx="2194">
                  <c:v>663.40493239363104</c:v>
                </c:pt>
                <c:pt idx="2195">
                  <c:v>663.38039982212399</c:v>
                </c:pt>
                <c:pt idx="2196">
                  <c:v>663.34691724064203</c:v>
                </c:pt>
                <c:pt idx="2197">
                  <c:v>663.33216667397801</c:v>
                </c:pt>
                <c:pt idx="2198">
                  <c:v>663.27865316316399</c:v>
                </c:pt>
                <c:pt idx="2199">
                  <c:v>663.22663410919404</c:v>
                </c:pt>
                <c:pt idx="2200">
                  <c:v>663.19045230436404</c:v>
                </c:pt>
                <c:pt idx="2201">
                  <c:v>663.11929855029905</c:v>
                </c:pt>
                <c:pt idx="2202">
                  <c:v>663.118067164595</c:v>
                </c:pt>
                <c:pt idx="2203">
                  <c:v>663.08996754195596</c:v>
                </c:pt>
                <c:pt idx="2204">
                  <c:v>663.08012725940796</c:v>
                </c:pt>
                <c:pt idx="2205">
                  <c:v>663.02455173193596</c:v>
                </c:pt>
                <c:pt idx="2206">
                  <c:v>663.02043925969804</c:v>
                </c:pt>
                <c:pt idx="2207">
                  <c:v>663.012747948315</c:v>
                </c:pt>
                <c:pt idx="2208">
                  <c:v>662.913960261527</c:v>
                </c:pt>
                <c:pt idx="2209">
                  <c:v>662.86476929083096</c:v>
                </c:pt>
                <c:pt idx="2210">
                  <c:v>662.85169435512205</c:v>
                </c:pt>
                <c:pt idx="2211">
                  <c:v>662.83162818497999</c:v>
                </c:pt>
                <c:pt idx="2212">
                  <c:v>662.81427790863802</c:v>
                </c:pt>
                <c:pt idx="2213">
                  <c:v>662.79742942265398</c:v>
                </c:pt>
                <c:pt idx="2214">
                  <c:v>662.72449047384305</c:v>
                </c:pt>
                <c:pt idx="2215">
                  <c:v>662.72069101414297</c:v>
                </c:pt>
                <c:pt idx="2216">
                  <c:v>662.715824326713</c:v>
                </c:pt>
                <c:pt idx="2217">
                  <c:v>662.65775491330999</c:v>
                </c:pt>
                <c:pt idx="2218">
                  <c:v>662.64923502141903</c:v>
                </c:pt>
                <c:pt idx="2219">
                  <c:v>662.63262998699997</c:v>
                </c:pt>
                <c:pt idx="2220">
                  <c:v>662.60781078592595</c:v>
                </c:pt>
                <c:pt idx="2221">
                  <c:v>662.57736531014598</c:v>
                </c:pt>
                <c:pt idx="2222">
                  <c:v>662.55825773762501</c:v>
                </c:pt>
                <c:pt idx="2223">
                  <c:v>662.53818106181802</c:v>
                </c:pt>
                <c:pt idx="2224">
                  <c:v>662.52992712435503</c:v>
                </c:pt>
                <c:pt idx="2225">
                  <c:v>662.492797504495</c:v>
                </c:pt>
                <c:pt idx="2226">
                  <c:v>662.44871384067505</c:v>
                </c:pt>
                <c:pt idx="2227">
                  <c:v>662.44442539334295</c:v>
                </c:pt>
                <c:pt idx="2228">
                  <c:v>662.40650883203102</c:v>
                </c:pt>
                <c:pt idx="2229">
                  <c:v>662.39853696158104</c:v>
                </c:pt>
                <c:pt idx="2230">
                  <c:v>662.38471943005004</c:v>
                </c:pt>
                <c:pt idx="2231">
                  <c:v>662.37020806211103</c:v>
                </c:pt>
                <c:pt idx="2232">
                  <c:v>662.31137285649004</c:v>
                </c:pt>
                <c:pt idx="2233">
                  <c:v>662.28297471584995</c:v>
                </c:pt>
                <c:pt idx="2234">
                  <c:v>662.26921238770001</c:v>
                </c:pt>
                <c:pt idx="2235">
                  <c:v>662.26598279344898</c:v>
                </c:pt>
                <c:pt idx="2236">
                  <c:v>662.18809876642399</c:v>
                </c:pt>
                <c:pt idx="2237">
                  <c:v>662.17283499677603</c:v>
                </c:pt>
                <c:pt idx="2238">
                  <c:v>662.171693061224</c:v>
                </c:pt>
                <c:pt idx="2239">
                  <c:v>662.16038329543596</c:v>
                </c:pt>
                <c:pt idx="2240">
                  <c:v>662.15556426421995</c:v>
                </c:pt>
                <c:pt idx="2241">
                  <c:v>662.13188024649799</c:v>
                </c:pt>
                <c:pt idx="2242">
                  <c:v>662.05024450058795</c:v>
                </c:pt>
                <c:pt idx="2243">
                  <c:v>662.03522927883603</c:v>
                </c:pt>
                <c:pt idx="2244">
                  <c:v>662.02000434074898</c:v>
                </c:pt>
                <c:pt idx="2245">
                  <c:v>661.99067375132097</c:v>
                </c:pt>
                <c:pt idx="2246">
                  <c:v>661.93769731283703</c:v>
                </c:pt>
                <c:pt idx="2247">
                  <c:v>661.89804347462996</c:v>
                </c:pt>
                <c:pt idx="2248">
                  <c:v>661.87739393043796</c:v>
                </c:pt>
                <c:pt idx="2249">
                  <c:v>661.86196170694495</c:v>
                </c:pt>
                <c:pt idx="2250">
                  <c:v>661.833635022983</c:v>
                </c:pt>
                <c:pt idx="2251">
                  <c:v>661.79953918107503</c:v>
                </c:pt>
                <c:pt idx="2252">
                  <c:v>661.74649179300798</c:v>
                </c:pt>
                <c:pt idx="2253">
                  <c:v>661.73694105358595</c:v>
                </c:pt>
                <c:pt idx="2254">
                  <c:v>661.73636075050399</c:v>
                </c:pt>
                <c:pt idx="2255">
                  <c:v>661.73029937150704</c:v>
                </c:pt>
                <c:pt idx="2256">
                  <c:v>661.650922443848</c:v>
                </c:pt>
                <c:pt idx="2257">
                  <c:v>661.62568978432296</c:v>
                </c:pt>
                <c:pt idx="2258">
                  <c:v>661.62371652609602</c:v>
                </c:pt>
                <c:pt idx="2259">
                  <c:v>661.58744558117496</c:v>
                </c:pt>
                <c:pt idx="2260">
                  <c:v>661.58137152334098</c:v>
                </c:pt>
                <c:pt idx="2261">
                  <c:v>661.56732140508996</c:v>
                </c:pt>
                <c:pt idx="2262">
                  <c:v>661.53958178029495</c:v>
                </c:pt>
                <c:pt idx="2263">
                  <c:v>661.50840411396598</c:v>
                </c:pt>
                <c:pt idx="2264">
                  <c:v>661.49361889410295</c:v>
                </c:pt>
                <c:pt idx="2265">
                  <c:v>661.45628796137601</c:v>
                </c:pt>
                <c:pt idx="2266">
                  <c:v>661.43652039194501</c:v>
                </c:pt>
                <c:pt idx="2267">
                  <c:v>661.40761113849499</c:v>
                </c:pt>
                <c:pt idx="2268">
                  <c:v>661.39201492450002</c:v>
                </c:pt>
                <c:pt idx="2269">
                  <c:v>661.37495597314501</c:v>
                </c:pt>
                <c:pt idx="2270">
                  <c:v>661.26882262365598</c:v>
                </c:pt>
                <c:pt idx="2271">
                  <c:v>661.23351098372405</c:v>
                </c:pt>
                <c:pt idx="2272">
                  <c:v>661.19157878402996</c:v>
                </c:pt>
                <c:pt idx="2273">
                  <c:v>661.159670628816</c:v>
                </c:pt>
                <c:pt idx="2274">
                  <c:v>661.155710204358</c:v>
                </c:pt>
                <c:pt idx="2275">
                  <c:v>661.153848111701</c:v>
                </c:pt>
                <c:pt idx="2276">
                  <c:v>661.12807861452404</c:v>
                </c:pt>
                <c:pt idx="2277">
                  <c:v>661.11254341468805</c:v>
                </c:pt>
                <c:pt idx="2278">
                  <c:v>661.10710978049099</c:v>
                </c:pt>
                <c:pt idx="2279">
                  <c:v>661.10651411349795</c:v>
                </c:pt>
                <c:pt idx="2280">
                  <c:v>661.06644763947997</c:v>
                </c:pt>
                <c:pt idx="2281">
                  <c:v>661.05348707461997</c:v>
                </c:pt>
                <c:pt idx="2282">
                  <c:v>661.04418989805697</c:v>
                </c:pt>
                <c:pt idx="2283">
                  <c:v>661.01039350757696</c:v>
                </c:pt>
                <c:pt idx="2284">
                  <c:v>660.97619621953504</c:v>
                </c:pt>
                <c:pt idx="2285">
                  <c:v>660.95183944048097</c:v>
                </c:pt>
                <c:pt idx="2286">
                  <c:v>660.93754455040698</c:v>
                </c:pt>
                <c:pt idx="2287">
                  <c:v>660.92740888497804</c:v>
                </c:pt>
                <c:pt idx="2288">
                  <c:v>660.90938128178004</c:v>
                </c:pt>
                <c:pt idx="2289">
                  <c:v>660.870999252714</c:v>
                </c:pt>
                <c:pt idx="2290">
                  <c:v>660.841058495845</c:v>
                </c:pt>
                <c:pt idx="2291">
                  <c:v>660.81548610235302</c:v>
                </c:pt>
                <c:pt idx="2292">
                  <c:v>660.77236081665205</c:v>
                </c:pt>
                <c:pt idx="2293">
                  <c:v>660.76634966510505</c:v>
                </c:pt>
                <c:pt idx="2294">
                  <c:v>660.76225348719697</c:v>
                </c:pt>
                <c:pt idx="2295">
                  <c:v>660.74819613398597</c:v>
                </c:pt>
                <c:pt idx="2296">
                  <c:v>660.74759924500597</c:v>
                </c:pt>
                <c:pt idx="2297">
                  <c:v>660.67700575973697</c:v>
                </c:pt>
                <c:pt idx="2298">
                  <c:v>660.67465295115505</c:v>
                </c:pt>
                <c:pt idx="2299">
                  <c:v>660.67090221197304</c:v>
                </c:pt>
                <c:pt idx="2300">
                  <c:v>660.65985798849294</c:v>
                </c:pt>
                <c:pt idx="2301">
                  <c:v>660.65955371447205</c:v>
                </c:pt>
                <c:pt idx="2302">
                  <c:v>660.65215675090894</c:v>
                </c:pt>
                <c:pt idx="2303">
                  <c:v>660.64551116066195</c:v>
                </c:pt>
                <c:pt idx="2304">
                  <c:v>660.64371863497695</c:v>
                </c:pt>
                <c:pt idx="2305">
                  <c:v>660.60650530877399</c:v>
                </c:pt>
                <c:pt idx="2306">
                  <c:v>660.47127837669996</c:v>
                </c:pt>
                <c:pt idx="2307">
                  <c:v>660.46223883657899</c:v>
                </c:pt>
                <c:pt idx="2308">
                  <c:v>660.44882738875594</c:v>
                </c:pt>
                <c:pt idx="2309">
                  <c:v>660.41841207061395</c:v>
                </c:pt>
                <c:pt idx="2310">
                  <c:v>660.41557000621697</c:v>
                </c:pt>
                <c:pt idx="2311">
                  <c:v>660.40664033160999</c:v>
                </c:pt>
                <c:pt idx="2312">
                  <c:v>660.390995974627</c:v>
                </c:pt>
                <c:pt idx="2313">
                  <c:v>660.37513191705295</c:v>
                </c:pt>
                <c:pt idx="2314">
                  <c:v>660.37134881136603</c:v>
                </c:pt>
                <c:pt idx="2315">
                  <c:v>660.34872639023502</c:v>
                </c:pt>
                <c:pt idx="2316">
                  <c:v>660.34685955942996</c:v>
                </c:pt>
                <c:pt idx="2317">
                  <c:v>660.33279307156999</c:v>
                </c:pt>
                <c:pt idx="2318">
                  <c:v>660.32882450588295</c:v>
                </c:pt>
                <c:pt idx="2319">
                  <c:v>660.27426879622499</c:v>
                </c:pt>
                <c:pt idx="2320">
                  <c:v>660.26390219753102</c:v>
                </c:pt>
                <c:pt idx="2321">
                  <c:v>660.26076462973799</c:v>
                </c:pt>
                <c:pt idx="2322">
                  <c:v>660.25172638173206</c:v>
                </c:pt>
                <c:pt idx="2323">
                  <c:v>660.25099992667106</c:v>
                </c:pt>
                <c:pt idx="2324">
                  <c:v>660.23559072364003</c:v>
                </c:pt>
                <c:pt idx="2325">
                  <c:v>660.17897195299099</c:v>
                </c:pt>
                <c:pt idx="2326">
                  <c:v>660.16255885933799</c:v>
                </c:pt>
                <c:pt idx="2327">
                  <c:v>660.14910791346699</c:v>
                </c:pt>
                <c:pt idx="2328">
                  <c:v>660.10963393170596</c:v>
                </c:pt>
                <c:pt idx="2329">
                  <c:v>660.05771969720399</c:v>
                </c:pt>
                <c:pt idx="2330">
                  <c:v>660.04588459948297</c:v>
                </c:pt>
                <c:pt idx="2331">
                  <c:v>660.03441096014205</c:v>
                </c:pt>
                <c:pt idx="2332">
                  <c:v>659.99820003750096</c:v>
                </c:pt>
                <c:pt idx="2333">
                  <c:v>659.985509288652</c:v>
                </c:pt>
                <c:pt idx="2334">
                  <c:v>659.96044229321399</c:v>
                </c:pt>
                <c:pt idx="2335">
                  <c:v>659.95800806294301</c:v>
                </c:pt>
                <c:pt idx="2336">
                  <c:v>659.93723572933595</c:v>
                </c:pt>
                <c:pt idx="2337">
                  <c:v>659.88939731917299</c:v>
                </c:pt>
                <c:pt idx="2338">
                  <c:v>659.82159762335198</c:v>
                </c:pt>
                <c:pt idx="2339">
                  <c:v>659.82096783532597</c:v>
                </c:pt>
                <c:pt idx="2340">
                  <c:v>659.78419872303004</c:v>
                </c:pt>
                <c:pt idx="2341">
                  <c:v>659.76416740895502</c:v>
                </c:pt>
                <c:pt idx="2342">
                  <c:v>659.74517922410598</c:v>
                </c:pt>
                <c:pt idx="2343">
                  <c:v>659.72218007529898</c:v>
                </c:pt>
                <c:pt idx="2344">
                  <c:v>659.71401091425798</c:v>
                </c:pt>
                <c:pt idx="2345">
                  <c:v>659.68296476446596</c:v>
                </c:pt>
                <c:pt idx="2346">
                  <c:v>659.64909969922803</c:v>
                </c:pt>
                <c:pt idx="2347">
                  <c:v>659.64326962077803</c:v>
                </c:pt>
                <c:pt idx="2348">
                  <c:v>659.64081437525795</c:v>
                </c:pt>
                <c:pt idx="2349">
                  <c:v>659.563727501215</c:v>
                </c:pt>
                <c:pt idx="2350">
                  <c:v>659.51413042124102</c:v>
                </c:pt>
                <c:pt idx="2351">
                  <c:v>659.50632325599497</c:v>
                </c:pt>
                <c:pt idx="2352">
                  <c:v>659.47575153540902</c:v>
                </c:pt>
                <c:pt idx="2353">
                  <c:v>659.47499615533695</c:v>
                </c:pt>
                <c:pt idx="2354">
                  <c:v>659.44139208162096</c:v>
                </c:pt>
                <c:pt idx="2355">
                  <c:v>659.43411431012703</c:v>
                </c:pt>
                <c:pt idx="2356">
                  <c:v>659.42658527680896</c:v>
                </c:pt>
                <c:pt idx="2357">
                  <c:v>659.38984278743703</c:v>
                </c:pt>
                <c:pt idx="2358">
                  <c:v>659.38343466112099</c:v>
                </c:pt>
                <c:pt idx="2359">
                  <c:v>659.37372406172904</c:v>
                </c:pt>
                <c:pt idx="2360">
                  <c:v>659.37028224088897</c:v>
                </c:pt>
                <c:pt idx="2361">
                  <c:v>659.36841942705803</c:v>
                </c:pt>
                <c:pt idx="2362">
                  <c:v>659.36638715472805</c:v>
                </c:pt>
                <c:pt idx="2363">
                  <c:v>659.36065366787398</c:v>
                </c:pt>
                <c:pt idx="2364">
                  <c:v>659.320068023197</c:v>
                </c:pt>
                <c:pt idx="2365">
                  <c:v>659.29677189631695</c:v>
                </c:pt>
                <c:pt idx="2366">
                  <c:v>659.29284125063805</c:v>
                </c:pt>
                <c:pt idx="2367">
                  <c:v>659.21985393485397</c:v>
                </c:pt>
                <c:pt idx="2368">
                  <c:v>659.20037349679501</c:v>
                </c:pt>
                <c:pt idx="2369">
                  <c:v>659.18083660013804</c:v>
                </c:pt>
                <c:pt idx="2370">
                  <c:v>659.13435309426404</c:v>
                </c:pt>
                <c:pt idx="2371">
                  <c:v>659.10813331316297</c:v>
                </c:pt>
                <c:pt idx="2372">
                  <c:v>659.10279595829297</c:v>
                </c:pt>
                <c:pt idx="2373">
                  <c:v>659.09298910611096</c:v>
                </c:pt>
                <c:pt idx="2374">
                  <c:v>659.05817458831996</c:v>
                </c:pt>
                <c:pt idx="2375">
                  <c:v>659.04951748395604</c:v>
                </c:pt>
                <c:pt idx="2376">
                  <c:v>659.03963854390895</c:v>
                </c:pt>
                <c:pt idx="2377">
                  <c:v>659.03307879004001</c:v>
                </c:pt>
                <c:pt idx="2378">
                  <c:v>659.03165549826701</c:v>
                </c:pt>
                <c:pt idx="2379">
                  <c:v>659.02093512064505</c:v>
                </c:pt>
                <c:pt idx="2380">
                  <c:v>658.98166262658106</c:v>
                </c:pt>
                <c:pt idx="2381">
                  <c:v>658.97966896289302</c:v>
                </c:pt>
                <c:pt idx="2382">
                  <c:v>658.93441248961994</c:v>
                </c:pt>
                <c:pt idx="2383">
                  <c:v>658.923597290506</c:v>
                </c:pt>
                <c:pt idx="2384">
                  <c:v>658.91697718846001</c:v>
                </c:pt>
                <c:pt idx="2385">
                  <c:v>658.89389774246695</c:v>
                </c:pt>
                <c:pt idx="2386">
                  <c:v>658.89321843473499</c:v>
                </c:pt>
                <c:pt idx="2387">
                  <c:v>658.89094076994695</c:v>
                </c:pt>
                <c:pt idx="2388">
                  <c:v>658.83106423461095</c:v>
                </c:pt>
                <c:pt idx="2389">
                  <c:v>658.80917331148203</c:v>
                </c:pt>
                <c:pt idx="2390">
                  <c:v>658.74559888913996</c:v>
                </c:pt>
                <c:pt idx="2391">
                  <c:v>658.71519418378296</c:v>
                </c:pt>
                <c:pt idx="2392">
                  <c:v>658.71083771149097</c:v>
                </c:pt>
                <c:pt idx="2393">
                  <c:v>658.70951414450894</c:v>
                </c:pt>
                <c:pt idx="2394">
                  <c:v>658.70776359772594</c:v>
                </c:pt>
                <c:pt idx="2395">
                  <c:v>658.66653562670297</c:v>
                </c:pt>
                <c:pt idx="2396">
                  <c:v>658.65835779132499</c:v>
                </c:pt>
                <c:pt idx="2397">
                  <c:v>658.63402982729599</c:v>
                </c:pt>
                <c:pt idx="2398">
                  <c:v>658.58867913409495</c:v>
                </c:pt>
                <c:pt idx="2399">
                  <c:v>658.57951265796703</c:v>
                </c:pt>
                <c:pt idx="2400">
                  <c:v>658.57449760374698</c:v>
                </c:pt>
                <c:pt idx="2401">
                  <c:v>658.57376087098805</c:v>
                </c:pt>
                <c:pt idx="2402">
                  <c:v>658.54776776806398</c:v>
                </c:pt>
                <c:pt idx="2403">
                  <c:v>658.53933699189395</c:v>
                </c:pt>
                <c:pt idx="2404">
                  <c:v>658.53359877864705</c:v>
                </c:pt>
                <c:pt idx="2405">
                  <c:v>658.53215664257596</c:v>
                </c:pt>
                <c:pt idx="2406">
                  <c:v>658.45063618076995</c:v>
                </c:pt>
                <c:pt idx="2407">
                  <c:v>658.44064755806198</c:v>
                </c:pt>
                <c:pt idx="2408">
                  <c:v>658.43393835252095</c:v>
                </c:pt>
                <c:pt idx="2409">
                  <c:v>658.39552987129798</c:v>
                </c:pt>
                <c:pt idx="2410">
                  <c:v>658.3704383219</c:v>
                </c:pt>
                <c:pt idx="2411">
                  <c:v>658.36368387580399</c:v>
                </c:pt>
                <c:pt idx="2412">
                  <c:v>658.35812138471204</c:v>
                </c:pt>
                <c:pt idx="2413">
                  <c:v>658.33031349400903</c:v>
                </c:pt>
                <c:pt idx="2414">
                  <c:v>658.33021736583703</c:v>
                </c:pt>
                <c:pt idx="2415">
                  <c:v>658.32877606216596</c:v>
                </c:pt>
                <c:pt idx="2416">
                  <c:v>658.324928232876</c:v>
                </c:pt>
                <c:pt idx="2417">
                  <c:v>658.26487991865997</c:v>
                </c:pt>
                <c:pt idx="2418">
                  <c:v>658.22832840425997</c:v>
                </c:pt>
                <c:pt idx="2419">
                  <c:v>658.21342580110399</c:v>
                </c:pt>
                <c:pt idx="2420">
                  <c:v>658.20852530183902</c:v>
                </c:pt>
                <c:pt idx="2421">
                  <c:v>658.20345129579096</c:v>
                </c:pt>
                <c:pt idx="2422">
                  <c:v>658.17430533105301</c:v>
                </c:pt>
                <c:pt idx="2423">
                  <c:v>658.13007917221205</c:v>
                </c:pt>
                <c:pt idx="2424">
                  <c:v>658.12162545762999</c:v>
                </c:pt>
                <c:pt idx="2425">
                  <c:v>658.104096654866</c:v>
                </c:pt>
                <c:pt idx="2426">
                  <c:v>658.08128405090895</c:v>
                </c:pt>
                <c:pt idx="2427">
                  <c:v>658.07622540775697</c:v>
                </c:pt>
                <c:pt idx="2428">
                  <c:v>658.04160425298096</c:v>
                </c:pt>
                <c:pt idx="2429">
                  <c:v>657.97272761270096</c:v>
                </c:pt>
                <c:pt idx="2430">
                  <c:v>657.96884373696003</c:v>
                </c:pt>
                <c:pt idx="2431">
                  <c:v>657.82445476328405</c:v>
                </c:pt>
                <c:pt idx="2432">
                  <c:v>657.81235336271197</c:v>
                </c:pt>
                <c:pt idx="2433">
                  <c:v>657.79874154763104</c:v>
                </c:pt>
                <c:pt idx="2434">
                  <c:v>657.77820939970195</c:v>
                </c:pt>
                <c:pt idx="2435">
                  <c:v>657.74753760639896</c:v>
                </c:pt>
                <c:pt idx="2436">
                  <c:v>657.70808553777204</c:v>
                </c:pt>
                <c:pt idx="2437">
                  <c:v>657.68012303259502</c:v>
                </c:pt>
                <c:pt idx="2438">
                  <c:v>657.66745031889002</c:v>
                </c:pt>
                <c:pt idx="2439">
                  <c:v>657.64726622450098</c:v>
                </c:pt>
                <c:pt idx="2440">
                  <c:v>657.60497759652799</c:v>
                </c:pt>
                <c:pt idx="2441">
                  <c:v>657.58648881913803</c:v>
                </c:pt>
                <c:pt idx="2442">
                  <c:v>657.57708325096598</c:v>
                </c:pt>
                <c:pt idx="2443">
                  <c:v>657.55704952497001</c:v>
                </c:pt>
                <c:pt idx="2444">
                  <c:v>657.55181626202</c:v>
                </c:pt>
                <c:pt idx="2445">
                  <c:v>657.492885621646</c:v>
                </c:pt>
                <c:pt idx="2446">
                  <c:v>657.46700139542202</c:v>
                </c:pt>
                <c:pt idx="2447">
                  <c:v>657.36925913721996</c:v>
                </c:pt>
                <c:pt idx="2448">
                  <c:v>657.36491022353005</c:v>
                </c:pt>
                <c:pt idx="2449">
                  <c:v>657.35454026456205</c:v>
                </c:pt>
                <c:pt idx="2450">
                  <c:v>657.324051039707</c:v>
                </c:pt>
                <c:pt idx="2451">
                  <c:v>657.32307935370204</c:v>
                </c:pt>
                <c:pt idx="2452">
                  <c:v>657.31735190995505</c:v>
                </c:pt>
                <c:pt idx="2453">
                  <c:v>657.29721384872198</c:v>
                </c:pt>
                <c:pt idx="2454">
                  <c:v>657.29550127564698</c:v>
                </c:pt>
                <c:pt idx="2455">
                  <c:v>657.27976208977498</c:v>
                </c:pt>
                <c:pt idx="2456">
                  <c:v>657.27948601309004</c:v>
                </c:pt>
                <c:pt idx="2457">
                  <c:v>657.26273459310005</c:v>
                </c:pt>
                <c:pt idx="2458">
                  <c:v>657.20361635497704</c:v>
                </c:pt>
                <c:pt idx="2459">
                  <c:v>657.19769795155798</c:v>
                </c:pt>
                <c:pt idx="2460">
                  <c:v>657.19235135573399</c:v>
                </c:pt>
                <c:pt idx="2461">
                  <c:v>657.18348475275695</c:v>
                </c:pt>
                <c:pt idx="2462">
                  <c:v>657.18080965008596</c:v>
                </c:pt>
                <c:pt idx="2463">
                  <c:v>657.16448423201496</c:v>
                </c:pt>
                <c:pt idx="2464">
                  <c:v>657.16206780987898</c:v>
                </c:pt>
                <c:pt idx="2465">
                  <c:v>657.15803868057901</c:v>
                </c:pt>
                <c:pt idx="2466">
                  <c:v>657.08615203030695</c:v>
                </c:pt>
                <c:pt idx="2467">
                  <c:v>657.07953255132395</c:v>
                </c:pt>
                <c:pt idx="2468">
                  <c:v>657.07418038731498</c:v>
                </c:pt>
                <c:pt idx="2469">
                  <c:v>657.06666939127695</c:v>
                </c:pt>
                <c:pt idx="2470">
                  <c:v>657.06353159854905</c:v>
                </c:pt>
                <c:pt idx="2471">
                  <c:v>656.99606096050604</c:v>
                </c:pt>
                <c:pt idx="2472">
                  <c:v>656.987927151706</c:v>
                </c:pt>
                <c:pt idx="2473">
                  <c:v>656.97363401715199</c:v>
                </c:pt>
                <c:pt idx="2474">
                  <c:v>656.94407871563897</c:v>
                </c:pt>
                <c:pt idx="2475">
                  <c:v>656.92762690494703</c:v>
                </c:pt>
                <c:pt idx="2476">
                  <c:v>656.92048925077495</c:v>
                </c:pt>
                <c:pt idx="2477">
                  <c:v>656.90380672185699</c:v>
                </c:pt>
                <c:pt idx="2478">
                  <c:v>656.82799305734295</c:v>
                </c:pt>
                <c:pt idx="2479">
                  <c:v>656.82162025397895</c:v>
                </c:pt>
                <c:pt idx="2480">
                  <c:v>656.70249435144297</c:v>
                </c:pt>
                <c:pt idx="2481">
                  <c:v>656.6654940244</c:v>
                </c:pt>
                <c:pt idx="2482">
                  <c:v>656.65118069061396</c:v>
                </c:pt>
                <c:pt idx="2483">
                  <c:v>656.64227183753701</c:v>
                </c:pt>
                <c:pt idx="2484">
                  <c:v>656.62106781986404</c:v>
                </c:pt>
                <c:pt idx="2485">
                  <c:v>656.56853201686602</c:v>
                </c:pt>
                <c:pt idx="2486">
                  <c:v>656.56388635590895</c:v>
                </c:pt>
                <c:pt idx="2487">
                  <c:v>656.563501643054</c:v>
                </c:pt>
                <c:pt idx="2488">
                  <c:v>656.53434159282006</c:v>
                </c:pt>
                <c:pt idx="2489">
                  <c:v>656.49812717985606</c:v>
                </c:pt>
                <c:pt idx="2490">
                  <c:v>656.48347309150301</c:v>
                </c:pt>
                <c:pt idx="2491">
                  <c:v>656.47498432121097</c:v>
                </c:pt>
                <c:pt idx="2492">
                  <c:v>656.44990261166095</c:v>
                </c:pt>
                <c:pt idx="2493">
                  <c:v>656.43225851710201</c:v>
                </c:pt>
                <c:pt idx="2494">
                  <c:v>656.35594584063404</c:v>
                </c:pt>
                <c:pt idx="2495">
                  <c:v>656.29514887796904</c:v>
                </c:pt>
                <c:pt idx="2496">
                  <c:v>656.28607475355898</c:v>
                </c:pt>
                <c:pt idx="2497">
                  <c:v>656.22602908640704</c:v>
                </c:pt>
                <c:pt idx="2498">
                  <c:v>656.20942318155801</c:v>
                </c:pt>
                <c:pt idx="2499">
                  <c:v>656.13162394805602</c:v>
                </c:pt>
                <c:pt idx="2500">
                  <c:v>656.10766022699204</c:v>
                </c:pt>
                <c:pt idx="2501">
                  <c:v>656.10135041999899</c:v>
                </c:pt>
                <c:pt idx="2502">
                  <c:v>656.06850802984297</c:v>
                </c:pt>
                <c:pt idx="2503">
                  <c:v>656.06617265348302</c:v>
                </c:pt>
                <c:pt idx="2504">
                  <c:v>656.02513887064197</c:v>
                </c:pt>
                <c:pt idx="2505">
                  <c:v>656.008145768021</c:v>
                </c:pt>
                <c:pt idx="2506">
                  <c:v>655.99600919442503</c:v>
                </c:pt>
                <c:pt idx="2507">
                  <c:v>655.96892765145799</c:v>
                </c:pt>
                <c:pt idx="2508">
                  <c:v>655.95560781306096</c:v>
                </c:pt>
                <c:pt idx="2509">
                  <c:v>655.93261771417895</c:v>
                </c:pt>
                <c:pt idx="2510">
                  <c:v>655.88345456313198</c:v>
                </c:pt>
                <c:pt idx="2511">
                  <c:v>655.86636195523795</c:v>
                </c:pt>
                <c:pt idx="2512">
                  <c:v>655.84546155330997</c:v>
                </c:pt>
                <c:pt idx="2513">
                  <c:v>655.78656477651498</c:v>
                </c:pt>
                <c:pt idx="2514">
                  <c:v>655.77620995459802</c:v>
                </c:pt>
                <c:pt idx="2515">
                  <c:v>655.75291730581398</c:v>
                </c:pt>
                <c:pt idx="2516">
                  <c:v>655.74412877895702</c:v>
                </c:pt>
                <c:pt idx="2517">
                  <c:v>655.73305960822199</c:v>
                </c:pt>
                <c:pt idx="2518">
                  <c:v>655.72295502817701</c:v>
                </c:pt>
                <c:pt idx="2519">
                  <c:v>655.69436841633706</c:v>
                </c:pt>
                <c:pt idx="2520">
                  <c:v>655.66046258724805</c:v>
                </c:pt>
                <c:pt idx="2521">
                  <c:v>655.64261913069902</c:v>
                </c:pt>
                <c:pt idx="2522">
                  <c:v>655.62414939744804</c:v>
                </c:pt>
                <c:pt idx="2523">
                  <c:v>655.61894011589004</c:v>
                </c:pt>
                <c:pt idx="2524">
                  <c:v>655.59620413408197</c:v>
                </c:pt>
                <c:pt idx="2525">
                  <c:v>655.58474123417</c:v>
                </c:pt>
                <c:pt idx="2526">
                  <c:v>655.572572318938</c:v>
                </c:pt>
                <c:pt idx="2527">
                  <c:v>655.510812878298</c:v>
                </c:pt>
                <c:pt idx="2528">
                  <c:v>655.50246027571802</c:v>
                </c:pt>
                <c:pt idx="2529">
                  <c:v>655.50013307182496</c:v>
                </c:pt>
                <c:pt idx="2530">
                  <c:v>655.47521647873998</c:v>
                </c:pt>
                <c:pt idx="2531">
                  <c:v>655.45662113866797</c:v>
                </c:pt>
                <c:pt idx="2532">
                  <c:v>655.45494234442901</c:v>
                </c:pt>
                <c:pt idx="2533">
                  <c:v>655.45465563135303</c:v>
                </c:pt>
                <c:pt idx="2534">
                  <c:v>655.45293877462996</c:v>
                </c:pt>
                <c:pt idx="2535">
                  <c:v>655.43044691120394</c:v>
                </c:pt>
                <c:pt idx="2536">
                  <c:v>655.41937403068403</c:v>
                </c:pt>
                <c:pt idx="2537">
                  <c:v>655.37018169165299</c:v>
                </c:pt>
                <c:pt idx="2538">
                  <c:v>655.34161157214498</c:v>
                </c:pt>
                <c:pt idx="2539">
                  <c:v>655.333586139359</c:v>
                </c:pt>
                <c:pt idx="2540">
                  <c:v>655.32178344812598</c:v>
                </c:pt>
                <c:pt idx="2541">
                  <c:v>655.26877871911904</c:v>
                </c:pt>
                <c:pt idx="2542">
                  <c:v>655.26442683498897</c:v>
                </c:pt>
                <c:pt idx="2543">
                  <c:v>655.26273083200101</c:v>
                </c:pt>
                <c:pt idx="2544">
                  <c:v>655.24522910617304</c:v>
                </c:pt>
                <c:pt idx="2545">
                  <c:v>655.20771423763904</c:v>
                </c:pt>
                <c:pt idx="2546">
                  <c:v>655.199141079279</c:v>
                </c:pt>
                <c:pt idx="2547">
                  <c:v>655.16018065347203</c:v>
                </c:pt>
                <c:pt idx="2548">
                  <c:v>655.15130603098805</c:v>
                </c:pt>
                <c:pt idx="2549">
                  <c:v>655.14570948148503</c:v>
                </c:pt>
                <c:pt idx="2550">
                  <c:v>655.14192148704603</c:v>
                </c:pt>
                <c:pt idx="2551">
                  <c:v>655.09170380627097</c:v>
                </c:pt>
                <c:pt idx="2552">
                  <c:v>655.090717041944</c:v>
                </c:pt>
                <c:pt idx="2553">
                  <c:v>655.08479071525801</c:v>
                </c:pt>
                <c:pt idx="2554">
                  <c:v>655.04145747442101</c:v>
                </c:pt>
                <c:pt idx="2555">
                  <c:v>655.01335679270801</c:v>
                </c:pt>
                <c:pt idx="2556">
                  <c:v>655.00273077043903</c:v>
                </c:pt>
                <c:pt idx="2557">
                  <c:v>654.93626983405602</c:v>
                </c:pt>
                <c:pt idx="2558">
                  <c:v>654.92719328926796</c:v>
                </c:pt>
                <c:pt idx="2559">
                  <c:v>654.92386341544204</c:v>
                </c:pt>
                <c:pt idx="2560">
                  <c:v>654.89791090711401</c:v>
                </c:pt>
                <c:pt idx="2561">
                  <c:v>654.89370451418699</c:v>
                </c:pt>
                <c:pt idx="2562">
                  <c:v>654.877519465251</c:v>
                </c:pt>
                <c:pt idx="2563">
                  <c:v>654.87445170641797</c:v>
                </c:pt>
                <c:pt idx="2564">
                  <c:v>654.86964195531903</c:v>
                </c:pt>
                <c:pt idx="2565">
                  <c:v>654.82431721625596</c:v>
                </c:pt>
                <c:pt idx="2566">
                  <c:v>654.82298734921699</c:v>
                </c:pt>
                <c:pt idx="2567">
                  <c:v>654.81886965238596</c:v>
                </c:pt>
                <c:pt idx="2568">
                  <c:v>654.81769545099701</c:v>
                </c:pt>
                <c:pt idx="2569">
                  <c:v>654.81380972886905</c:v>
                </c:pt>
                <c:pt idx="2570">
                  <c:v>654.81155413162401</c:v>
                </c:pt>
                <c:pt idx="2571">
                  <c:v>654.80615353390203</c:v>
                </c:pt>
                <c:pt idx="2572">
                  <c:v>654.80534390967205</c:v>
                </c:pt>
                <c:pt idx="2573">
                  <c:v>654.793117328932</c:v>
                </c:pt>
                <c:pt idx="2574">
                  <c:v>654.77230225994504</c:v>
                </c:pt>
                <c:pt idx="2575">
                  <c:v>654.76229727633097</c:v>
                </c:pt>
                <c:pt idx="2576">
                  <c:v>654.73236634483897</c:v>
                </c:pt>
                <c:pt idx="2577">
                  <c:v>654.71688962399196</c:v>
                </c:pt>
                <c:pt idx="2578">
                  <c:v>654.69524805214303</c:v>
                </c:pt>
                <c:pt idx="2579">
                  <c:v>654.66793402820497</c:v>
                </c:pt>
                <c:pt idx="2580">
                  <c:v>654.63776013949905</c:v>
                </c:pt>
                <c:pt idx="2581">
                  <c:v>654.58435915803796</c:v>
                </c:pt>
                <c:pt idx="2582">
                  <c:v>654.55460168643697</c:v>
                </c:pt>
                <c:pt idx="2583">
                  <c:v>654.55169948740297</c:v>
                </c:pt>
                <c:pt idx="2584">
                  <c:v>654.541274788583</c:v>
                </c:pt>
                <c:pt idx="2585">
                  <c:v>654.51835674561903</c:v>
                </c:pt>
                <c:pt idx="2586">
                  <c:v>654.51631523244498</c:v>
                </c:pt>
                <c:pt idx="2587">
                  <c:v>654.48920566908998</c:v>
                </c:pt>
                <c:pt idx="2588">
                  <c:v>654.48420773999305</c:v>
                </c:pt>
                <c:pt idx="2589">
                  <c:v>654.44447884416604</c:v>
                </c:pt>
                <c:pt idx="2590">
                  <c:v>654.42328628519704</c:v>
                </c:pt>
                <c:pt idx="2591">
                  <c:v>654.40232785032197</c:v>
                </c:pt>
                <c:pt idx="2592">
                  <c:v>654.38943387580503</c:v>
                </c:pt>
                <c:pt idx="2593">
                  <c:v>654.36392729558304</c:v>
                </c:pt>
                <c:pt idx="2594">
                  <c:v>654.36294897479104</c:v>
                </c:pt>
                <c:pt idx="2595">
                  <c:v>654.34965626572705</c:v>
                </c:pt>
                <c:pt idx="2596">
                  <c:v>654.33898228245096</c:v>
                </c:pt>
                <c:pt idx="2597">
                  <c:v>654.32990740078799</c:v>
                </c:pt>
                <c:pt idx="2598">
                  <c:v>654.29108946711904</c:v>
                </c:pt>
                <c:pt idx="2599">
                  <c:v>654.24444620181896</c:v>
                </c:pt>
                <c:pt idx="2600">
                  <c:v>654.11509234506002</c:v>
                </c:pt>
                <c:pt idx="2601">
                  <c:v>654.06470536515997</c:v>
                </c:pt>
                <c:pt idx="2602">
                  <c:v>653.99848075935495</c:v>
                </c:pt>
                <c:pt idx="2603">
                  <c:v>653.96548560557301</c:v>
                </c:pt>
                <c:pt idx="2604">
                  <c:v>653.96066037221703</c:v>
                </c:pt>
                <c:pt idx="2605">
                  <c:v>653.94721359959499</c:v>
                </c:pt>
                <c:pt idx="2606">
                  <c:v>653.92413302439002</c:v>
                </c:pt>
                <c:pt idx="2607">
                  <c:v>653.80769311644303</c:v>
                </c:pt>
                <c:pt idx="2608">
                  <c:v>653.80314428329405</c:v>
                </c:pt>
                <c:pt idx="2609">
                  <c:v>653.76769565742904</c:v>
                </c:pt>
                <c:pt idx="2610">
                  <c:v>653.74547160748</c:v>
                </c:pt>
                <c:pt idx="2611">
                  <c:v>653.71776297674398</c:v>
                </c:pt>
                <c:pt idx="2612">
                  <c:v>653.68444077979495</c:v>
                </c:pt>
                <c:pt idx="2613">
                  <c:v>653.63134075037306</c:v>
                </c:pt>
                <c:pt idx="2614">
                  <c:v>653.627833939982</c:v>
                </c:pt>
                <c:pt idx="2615">
                  <c:v>653.61221853774998</c:v>
                </c:pt>
                <c:pt idx="2616">
                  <c:v>653.57376450768299</c:v>
                </c:pt>
                <c:pt idx="2617">
                  <c:v>653.524473043841</c:v>
                </c:pt>
                <c:pt idx="2618">
                  <c:v>653.52364588448199</c:v>
                </c:pt>
                <c:pt idx="2619">
                  <c:v>653.51871276115105</c:v>
                </c:pt>
                <c:pt idx="2620">
                  <c:v>653.51607088427795</c:v>
                </c:pt>
                <c:pt idx="2621">
                  <c:v>653.49191246923999</c:v>
                </c:pt>
                <c:pt idx="2622">
                  <c:v>653.48811268716497</c:v>
                </c:pt>
                <c:pt idx="2623">
                  <c:v>653.41503982808399</c:v>
                </c:pt>
                <c:pt idx="2624">
                  <c:v>653.36154232497597</c:v>
                </c:pt>
                <c:pt idx="2625">
                  <c:v>653.35602895384295</c:v>
                </c:pt>
                <c:pt idx="2626">
                  <c:v>653.34800546664496</c:v>
                </c:pt>
                <c:pt idx="2627">
                  <c:v>653.28786766476799</c:v>
                </c:pt>
                <c:pt idx="2628">
                  <c:v>653.25742018862695</c:v>
                </c:pt>
                <c:pt idx="2629">
                  <c:v>653.25422784468299</c:v>
                </c:pt>
                <c:pt idx="2630">
                  <c:v>653.19426954840003</c:v>
                </c:pt>
                <c:pt idx="2631">
                  <c:v>653.13101592907799</c:v>
                </c:pt>
                <c:pt idx="2632">
                  <c:v>653.06307904887797</c:v>
                </c:pt>
                <c:pt idx="2633">
                  <c:v>652.99166164959104</c:v>
                </c:pt>
                <c:pt idx="2634">
                  <c:v>652.981132777786</c:v>
                </c:pt>
                <c:pt idx="2635">
                  <c:v>652.98077289051901</c:v>
                </c:pt>
                <c:pt idx="2636">
                  <c:v>652.95639830093296</c:v>
                </c:pt>
                <c:pt idx="2637">
                  <c:v>652.94983397360397</c:v>
                </c:pt>
                <c:pt idx="2638">
                  <c:v>652.88901700645704</c:v>
                </c:pt>
                <c:pt idx="2639">
                  <c:v>652.861299339884</c:v>
                </c:pt>
                <c:pt idx="2640">
                  <c:v>652.85739114619605</c:v>
                </c:pt>
                <c:pt idx="2641">
                  <c:v>652.85694161366803</c:v>
                </c:pt>
                <c:pt idx="2642">
                  <c:v>652.85184503288497</c:v>
                </c:pt>
                <c:pt idx="2643">
                  <c:v>652.83587451053995</c:v>
                </c:pt>
                <c:pt idx="2644">
                  <c:v>652.80036114757104</c:v>
                </c:pt>
                <c:pt idx="2645">
                  <c:v>652.78912555895397</c:v>
                </c:pt>
                <c:pt idx="2646">
                  <c:v>652.77526173026399</c:v>
                </c:pt>
                <c:pt idx="2647">
                  <c:v>652.71084076742602</c:v>
                </c:pt>
                <c:pt idx="2648">
                  <c:v>652.70263389450201</c:v>
                </c:pt>
                <c:pt idx="2649">
                  <c:v>652.67237662815899</c:v>
                </c:pt>
                <c:pt idx="2650">
                  <c:v>652.65448359605898</c:v>
                </c:pt>
                <c:pt idx="2651">
                  <c:v>652.65333890646502</c:v>
                </c:pt>
                <c:pt idx="2652">
                  <c:v>652.63626705236095</c:v>
                </c:pt>
                <c:pt idx="2653">
                  <c:v>652.59420963728098</c:v>
                </c:pt>
                <c:pt idx="2654">
                  <c:v>652.56256622600995</c:v>
                </c:pt>
                <c:pt idx="2655">
                  <c:v>652.54561512645603</c:v>
                </c:pt>
                <c:pt idx="2656">
                  <c:v>652.53050412918606</c:v>
                </c:pt>
                <c:pt idx="2657">
                  <c:v>652.508975432282</c:v>
                </c:pt>
                <c:pt idx="2658">
                  <c:v>652.46246219264901</c:v>
                </c:pt>
                <c:pt idx="2659">
                  <c:v>652.38933601319195</c:v>
                </c:pt>
                <c:pt idx="2660">
                  <c:v>652.27351128151702</c:v>
                </c:pt>
                <c:pt idx="2661">
                  <c:v>652.23952860549196</c:v>
                </c:pt>
                <c:pt idx="2662">
                  <c:v>652.22065082447898</c:v>
                </c:pt>
                <c:pt idx="2663">
                  <c:v>652.21426802922804</c:v>
                </c:pt>
                <c:pt idx="2664">
                  <c:v>652.20376959370196</c:v>
                </c:pt>
                <c:pt idx="2665">
                  <c:v>652.19186625657403</c:v>
                </c:pt>
                <c:pt idx="2666">
                  <c:v>652.13478155591395</c:v>
                </c:pt>
                <c:pt idx="2667">
                  <c:v>652.11423857751799</c:v>
                </c:pt>
                <c:pt idx="2668">
                  <c:v>652.11042627655399</c:v>
                </c:pt>
                <c:pt idx="2669">
                  <c:v>652.05482388863504</c:v>
                </c:pt>
                <c:pt idx="2670">
                  <c:v>652.03487955739297</c:v>
                </c:pt>
                <c:pt idx="2671">
                  <c:v>652.00218509681702</c:v>
                </c:pt>
                <c:pt idx="2672">
                  <c:v>651.98928534930599</c:v>
                </c:pt>
                <c:pt idx="2673">
                  <c:v>651.97893066782001</c:v>
                </c:pt>
                <c:pt idx="2674">
                  <c:v>651.93961605950506</c:v>
                </c:pt>
                <c:pt idx="2675">
                  <c:v>651.91479299463299</c:v>
                </c:pt>
                <c:pt idx="2676">
                  <c:v>651.90539337177404</c:v>
                </c:pt>
                <c:pt idx="2677">
                  <c:v>651.88571788742695</c:v>
                </c:pt>
                <c:pt idx="2678">
                  <c:v>651.84431783363505</c:v>
                </c:pt>
                <c:pt idx="2679">
                  <c:v>651.83521433538601</c:v>
                </c:pt>
                <c:pt idx="2680">
                  <c:v>651.75564829787595</c:v>
                </c:pt>
                <c:pt idx="2681">
                  <c:v>651.73091251128301</c:v>
                </c:pt>
                <c:pt idx="2682">
                  <c:v>651.70671918729795</c:v>
                </c:pt>
                <c:pt idx="2683">
                  <c:v>651.68445750554099</c:v>
                </c:pt>
                <c:pt idx="2684">
                  <c:v>651.66378528381404</c:v>
                </c:pt>
                <c:pt idx="2685">
                  <c:v>651.655621915918</c:v>
                </c:pt>
                <c:pt idx="2686">
                  <c:v>651.61911835123794</c:v>
                </c:pt>
                <c:pt idx="2687">
                  <c:v>651.55177619385199</c:v>
                </c:pt>
                <c:pt idx="2688">
                  <c:v>651.54790681998395</c:v>
                </c:pt>
                <c:pt idx="2689">
                  <c:v>651.49075842884702</c:v>
                </c:pt>
                <c:pt idx="2690">
                  <c:v>651.48725021516998</c:v>
                </c:pt>
                <c:pt idx="2691">
                  <c:v>651.40433103151304</c:v>
                </c:pt>
                <c:pt idx="2692">
                  <c:v>651.353509444991</c:v>
                </c:pt>
                <c:pt idx="2693">
                  <c:v>651.34961294617005</c:v>
                </c:pt>
                <c:pt idx="2694">
                  <c:v>651.34486270997297</c:v>
                </c:pt>
                <c:pt idx="2695">
                  <c:v>651.32972236192404</c:v>
                </c:pt>
                <c:pt idx="2696">
                  <c:v>651.31955351232796</c:v>
                </c:pt>
                <c:pt idx="2697">
                  <c:v>651.25144109983705</c:v>
                </c:pt>
                <c:pt idx="2698">
                  <c:v>651.21944742028904</c:v>
                </c:pt>
                <c:pt idx="2699">
                  <c:v>651.21388866755296</c:v>
                </c:pt>
                <c:pt idx="2700">
                  <c:v>651.15186273682002</c:v>
                </c:pt>
                <c:pt idx="2701">
                  <c:v>651.14606764733605</c:v>
                </c:pt>
                <c:pt idx="2702">
                  <c:v>651.136743978553</c:v>
                </c:pt>
                <c:pt idx="2703">
                  <c:v>651.13252428834198</c:v>
                </c:pt>
                <c:pt idx="2704">
                  <c:v>651.13100639104596</c:v>
                </c:pt>
                <c:pt idx="2705">
                  <c:v>651.10723256060396</c:v>
                </c:pt>
                <c:pt idx="2706">
                  <c:v>651.09130539246405</c:v>
                </c:pt>
                <c:pt idx="2707">
                  <c:v>651.067786721517</c:v>
                </c:pt>
                <c:pt idx="2708">
                  <c:v>651.05570017529703</c:v>
                </c:pt>
                <c:pt idx="2709">
                  <c:v>650.91675551445701</c:v>
                </c:pt>
                <c:pt idx="2710">
                  <c:v>650.88237067035595</c:v>
                </c:pt>
                <c:pt idx="2711">
                  <c:v>650.86298667599897</c:v>
                </c:pt>
                <c:pt idx="2712">
                  <c:v>650.86218582773199</c:v>
                </c:pt>
                <c:pt idx="2713">
                  <c:v>650.82050302980804</c:v>
                </c:pt>
                <c:pt idx="2714">
                  <c:v>650.81404024773099</c:v>
                </c:pt>
                <c:pt idx="2715">
                  <c:v>650.801830862462</c:v>
                </c:pt>
                <c:pt idx="2716">
                  <c:v>650.74525982893999</c:v>
                </c:pt>
                <c:pt idx="2717">
                  <c:v>650.712298813134</c:v>
                </c:pt>
                <c:pt idx="2718">
                  <c:v>650.69705990527996</c:v>
                </c:pt>
                <c:pt idx="2719">
                  <c:v>650.68799685606098</c:v>
                </c:pt>
                <c:pt idx="2720">
                  <c:v>650.65064955058494</c:v>
                </c:pt>
                <c:pt idx="2721">
                  <c:v>650.60835289697297</c:v>
                </c:pt>
                <c:pt idx="2722">
                  <c:v>650.60411933589501</c:v>
                </c:pt>
                <c:pt idx="2723">
                  <c:v>650.59303576262096</c:v>
                </c:pt>
                <c:pt idx="2724">
                  <c:v>650.56101919277</c:v>
                </c:pt>
                <c:pt idx="2725">
                  <c:v>650.55668332692801</c:v>
                </c:pt>
                <c:pt idx="2726">
                  <c:v>650.55554434744397</c:v>
                </c:pt>
                <c:pt idx="2727">
                  <c:v>650.50465197722099</c:v>
                </c:pt>
                <c:pt idx="2728">
                  <c:v>650.49969841990401</c:v>
                </c:pt>
                <c:pt idx="2729">
                  <c:v>650.46813080708296</c:v>
                </c:pt>
                <c:pt idx="2730">
                  <c:v>650.45383416074901</c:v>
                </c:pt>
                <c:pt idx="2731">
                  <c:v>650.39606982233795</c:v>
                </c:pt>
                <c:pt idx="2732">
                  <c:v>650.38520224406295</c:v>
                </c:pt>
                <c:pt idx="2733">
                  <c:v>650.37220822906102</c:v>
                </c:pt>
                <c:pt idx="2734">
                  <c:v>650.35154885791701</c:v>
                </c:pt>
                <c:pt idx="2735">
                  <c:v>650.33226411787405</c:v>
                </c:pt>
                <c:pt idx="2736">
                  <c:v>650.33104022499003</c:v>
                </c:pt>
                <c:pt idx="2737">
                  <c:v>650.31281042153398</c:v>
                </c:pt>
                <c:pt idx="2738">
                  <c:v>650.30469238039404</c:v>
                </c:pt>
                <c:pt idx="2739">
                  <c:v>650.29403097431702</c:v>
                </c:pt>
                <c:pt idx="2740">
                  <c:v>650.28221020477497</c:v>
                </c:pt>
                <c:pt idx="2741">
                  <c:v>650.27388707008299</c:v>
                </c:pt>
                <c:pt idx="2742">
                  <c:v>650.26950412126803</c:v>
                </c:pt>
                <c:pt idx="2743">
                  <c:v>650.266567717307</c:v>
                </c:pt>
                <c:pt idx="2744">
                  <c:v>650.21118978052698</c:v>
                </c:pt>
                <c:pt idx="2745">
                  <c:v>650.19007316622697</c:v>
                </c:pt>
                <c:pt idx="2746">
                  <c:v>650.17211049801006</c:v>
                </c:pt>
                <c:pt idx="2747">
                  <c:v>650.15338814781205</c:v>
                </c:pt>
                <c:pt idx="2748">
                  <c:v>650.098812665688</c:v>
                </c:pt>
                <c:pt idx="2749">
                  <c:v>650.04855358444104</c:v>
                </c:pt>
                <c:pt idx="2750">
                  <c:v>649.95693896628802</c:v>
                </c:pt>
                <c:pt idx="2751">
                  <c:v>649.95664815304997</c:v>
                </c:pt>
                <c:pt idx="2752">
                  <c:v>649.79347719794305</c:v>
                </c:pt>
                <c:pt idx="2753">
                  <c:v>649.77987409308605</c:v>
                </c:pt>
                <c:pt idx="2754">
                  <c:v>649.76416937079398</c:v>
                </c:pt>
                <c:pt idx="2755">
                  <c:v>649.758394399964</c:v>
                </c:pt>
                <c:pt idx="2756">
                  <c:v>649.73129048922794</c:v>
                </c:pt>
                <c:pt idx="2757">
                  <c:v>649.72973544814795</c:v>
                </c:pt>
                <c:pt idx="2758">
                  <c:v>649.62973183439397</c:v>
                </c:pt>
                <c:pt idx="2759">
                  <c:v>649.62032355692099</c:v>
                </c:pt>
                <c:pt idx="2760">
                  <c:v>649.61945398272405</c:v>
                </c:pt>
                <c:pt idx="2761">
                  <c:v>649.61261965649499</c:v>
                </c:pt>
                <c:pt idx="2762">
                  <c:v>649.59272971155701</c:v>
                </c:pt>
                <c:pt idx="2763">
                  <c:v>649.55989551249195</c:v>
                </c:pt>
                <c:pt idx="2764">
                  <c:v>649.52077659626798</c:v>
                </c:pt>
                <c:pt idx="2765">
                  <c:v>649.49759254525998</c:v>
                </c:pt>
                <c:pt idx="2766">
                  <c:v>649.4749091036</c:v>
                </c:pt>
                <c:pt idx="2767">
                  <c:v>649.46811924707299</c:v>
                </c:pt>
                <c:pt idx="2768">
                  <c:v>649.45079862463399</c:v>
                </c:pt>
                <c:pt idx="2769">
                  <c:v>649.42395904545003</c:v>
                </c:pt>
                <c:pt idx="2770">
                  <c:v>649.41483287980998</c:v>
                </c:pt>
                <c:pt idx="2771">
                  <c:v>649.411507898472</c:v>
                </c:pt>
                <c:pt idx="2772">
                  <c:v>649.404585521478</c:v>
                </c:pt>
                <c:pt idx="2773">
                  <c:v>649.36347112087196</c:v>
                </c:pt>
                <c:pt idx="2774">
                  <c:v>649.32582403417302</c:v>
                </c:pt>
                <c:pt idx="2775">
                  <c:v>649.32560717668105</c:v>
                </c:pt>
                <c:pt idx="2776">
                  <c:v>649.31725356466495</c:v>
                </c:pt>
                <c:pt idx="2777">
                  <c:v>649.30616482995401</c:v>
                </c:pt>
                <c:pt idx="2778">
                  <c:v>649.30456094261899</c:v>
                </c:pt>
                <c:pt idx="2779">
                  <c:v>649.29212448344902</c:v>
                </c:pt>
                <c:pt idx="2780">
                  <c:v>649.21218369624899</c:v>
                </c:pt>
                <c:pt idx="2781">
                  <c:v>649.19027710365106</c:v>
                </c:pt>
                <c:pt idx="2782">
                  <c:v>649.18861833518804</c:v>
                </c:pt>
                <c:pt idx="2783">
                  <c:v>649.161840142561</c:v>
                </c:pt>
                <c:pt idx="2784">
                  <c:v>649.15967461080902</c:v>
                </c:pt>
                <c:pt idx="2785">
                  <c:v>649.14340439384</c:v>
                </c:pt>
                <c:pt idx="2786">
                  <c:v>649.12464465752601</c:v>
                </c:pt>
                <c:pt idx="2787">
                  <c:v>649.09638876609597</c:v>
                </c:pt>
                <c:pt idx="2788">
                  <c:v>649.09278826596096</c:v>
                </c:pt>
                <c:pt idx="2789">
                  <c:v>649.06814829522898</c:v>
                </c:pt>
                <c:pt idx="2790">
                  <c:v>649.04319124042104</c:v>
                </c:pt>
                <c:pt idx="2791">
                  <c:v>649.03848449222698</c:v>
                </c:pt>
                <c:pt idx="2792">
                  <c:v>649.009136498771</c:v>
                </c:pt>
                <c:pt idx="2793">
                  <c:v>648.99570061593397</c:v>
                </c:pt>
                <c:pt idx="2794">
                  <c:v>648.93773734126705</c:v>
                </c:pt>
                <c:pt idx="2795">
                  <c:v>648.90114511510103</c:v>
                </c:pt>
                <c:pt idx="2796">
                  <c:v>648.87019596773303</c:v>
                </c:pt>
                <c:pt idx="2797">
                  <c:v>648.84290023307994</c:v>
                </c:pt>
                <c:pt idx="2798">
                  <c:v>648.73236425478797</c:v>
                </c:pt>
                <c:pt idx="2799">
                  <c:v>648.72616791459598</c:v>
                </c:pt>
                <c:pt idx="2800">
                  <c:v>648.67539141217196</c:v>
                </c:pt>
                <c:pt idx="2801">
                  <c:v>648.62426063894702</c:v>
                </c:pt>
                <c:pt idx="2802">
                  <c:v>648.61705260020096</c:v>
                </c:pt>
                <c:pt idx="2803">
                  <c:v>648.61251197403999</c:v>
                </c:pt>
                <c:pt idx="2804">
                  <c:v>648.610853105101</c:v>
                </c:pt>
                <c:pt idx="2805">
                  <c:v>648.54373287369503</c:v>
                </c:pt>
                <c:pt idx="2806">
                  <c:v>648.54002880508801</c:v>
                </c:pt>
                <c:pt idx="2807">
                  <c:v>648.53154732259702</c:v>
                </c:pt>
                <c:pt idx="2808">
                  <c:v>648.51045137664596</c:v>
                </c:pt>
                <c:pt idx="2809">
                  <c:v>648.48511452991397</c:v>
                </c:pt>
                <c:pt idx="2810">
                  <c:v>648.46683837758496</c:v>
                </c:pt>
                <c:pt idx="2811">
                  <c:v>648.44207546039297</c:v>
                </c:pt>
                <c:pt idx="2812">
                  <c:v>648.41311370933204</c:v>
                </c:pt>
                <c:pt idx="2813">
                  <c:v>648.39758692945304</c:v>
                </c:pt>
                <c:pt idx="2814">
                  <c:v>648.39291330537799</c:v>
                </c:pt>
                <c:pt idx="2815">
                  <c:v>648.360652332678</c:v>
                </c:pt>
                <c:pt idx="2816">
                  <c:v>648.34180444914898</c:v>
                </c:pt>
                <c:pt idx="2817">
                  <c:v>648.22380644364398</c:v>
                </c:pt>
                <c:pt idx="2818">
                  <c:v>648.17885507067399</c:v>
                </c:pt>
                <c:pt idx="2819">
                  <c:v>648.17021738123196</c:v>
                </c:pt>
                <c:pt idx="2820">
                  <c:v>648.16366454005401</c:v>
                </c:pt>
                <c:pt idx="2821">
                  <c:v>648.11262961042701</c:v>
                </c:pt>
                <c:pt idx="2822">
                  <c:v>648.08910055097601</c:v>
                </c:pt>
                <c:pt idx="2823">
                  <c:v>648.07990981746798</c:v>
                </c:pt>
                <c:pt idx="2824">
                  <c:v>648.07250039139899</c:v>
                </c:pt>
                <c:pt idx="2825">
                  <c:v>648.05188723230697</c:v>
                </c:pt>
                <c:pt idx="2826">
                  <c:v>648.04618214509696</c:v>
                </c:pt>
                <c:pt idx="2827">
                  <c:v>648.02997101378298</c:v>
                </c:pt>
                <c:pt idx="2828">
                  <c:v>648.01095482116898</c:v>
                </c:pt>
                <c:pt idx="2829">
                  <c:v>647.95747220195597</c:v>
                </c:pt>
                <c:pt idx="2830">
                  <c:v>647.93049632745794</c:v>
                </c:pt>
                <c:pt idx="2831">
                  <c:v>647.93044271796703</c:v>
                </c:pt>
                <c:pt idx="2832">
                  <c:v>647.92730376615896</c:v>
                </c:pt>
                <c:pt idx="2833">
                  <c:v>647.89405300790395</c:v>
                </c:pt>
                <c:pt idx="2834">
                  <c:v>647.88114110935601</c:v>
                </c:pt>
                <c:pt idx="2835">
                  <c:v>647.80959529219297</c:v>
                </c:pt>
                <c:pt idx="2836">
                  <c:v>647.796446761379</c:v>
                </c:pt>
                <c:pt idx="2837">
                  <c:v>647.78552632709898</c:v>
                </c:pt>
                <c:pt idx="2838">
                  <c:v>647.782698263822</c:v>
                </c:pt>
                <c:pt idx="2839">
                  <c:v>647.78005288569796</c:v>
                </c:pt>
                <c:pt idx="2840">
                  <c:v>647.77562798602798</c:v>
                </c:pt>
                <c:pt idx="2841">
                  <c:v>647.77469229245003</c:v>
                </c:pt>
                <c:pt idx="2842">
                  <c:v>647.76739032395096</c:v>
                </c:pt>
                <c:pt idx="2843">
                  <c:v>647.68519545624997</c:v>
                </c:pt>
                <c:pt idx="2844">
                  <c:v>647.62926346323604</c:v>
                </c:pt>
                <c:pt idx="2845">
                  <c:v>647.62085801341004</c:v>
                </c:pt>
                <c:pt idx="2846">
                  <c:v>647.52425551914905</c:v>
                </c:pt>
                <c:pt idx="2847">
                  <c:v>647.48735553883</c:v>
                </c:pt>
                <c:pt idx="2848">
                  <c:v>647.47601235209299</c:v>
                </c:pt>
                <c:pt idx="2849">
                  <c:v>647.46277466635695</c:v>
                </c:pt>
                <c:pt idx="2850">
                  <c:v>647.44886573779797</c:v>
                </c:pt>
                <c:pt idx="2851">
                  <c:v>647.42504665198101</c:v>
                </c:pt>
                <c:pt idx="2852">
                  <c:v>647.42007984942404</c:v>
                </c:pt>
                <c:pt idx="2853">
                  <c:v>647.35744522099503</c:v>
                </c:pt>
                <c:pt idx="2854">
                  <c:v>647.34741008385004</c:v>
                </c:pt>
                <c:pt idx="2855">
                  <c:v>647.34245304044998</c:v>
                </c:pt>
                <c:pt idx="2856">
                  <c:v>647.33900022477803</c:v>
                </c:pt>
                <c:pt idx="2857">
                  <c:v>647.32821814746001</c:v>
                </c:pt>
                <c:pt idx="2858">
                  <c:v>647.30622480113504</c:v>
                </c:pt>
                <c:pt idx="2859">
                  <c:v>647.29427136246102</c:v>
                </c:pt>
                <c:pt idx="2860">
                  <c:v>647.27825958302503</c:v>
                </c:pt>
                <c:pt idx="2861">
                  <c:v>647.255810838971</c:v>
                </c:pt>
                <c:pt idx="2862">
                  <c:v>647.23589270029697</c:v>
                </c:pt>
                <c:pt idx="2863">
                  <c:v>647.16961848373899</c:v>
                </c:pt>
                <c:pt idx="2864">
                  <c:v>647.12264834982898</c:v>
                </c:pt>
                <c:pt idx="2865">
                  <c:v>647.11027558840897</c:v>
                </c:pt>
                <c:pt idx="2866">
                  <c:v>647.05212485538698</c:v>
                </c:pt>
                <c:pt idx="2867">
                  <c:v>647.03133054455202</c:v>
                </c:pt>
                <c:pt idx="2868">
                  <c:v>647.02880378257805</c:v>
                </c:pt>
                <c:pt idx="2869">
                  <c:v>647.02655852169198</c:v>
                </c:pt>
                <c:pt idx="2870">
                  <c:v>647.00697107339204</c:v>
                </c:pt>
                <c:pt idx="2871">
                  <c:v>646.99370406738603</c:v>
                </c:pt>
                <c:pt idx="2872">
                  <c:v>646.98228011216804</c:v>
                </c:pt>
                <c:pt idx="2873">
                  <c:v>646.96514486897001</c:v>
                </c:pt>
                <c:pt idx="2874">
                  <c:v>646.95362838392498</c:v>
                </c:pt>
                <c:pt idx="2875">
                  <c:v>646.90724903121395</c:v>
                </c:pt>
                <c:pt idx="2876">
                  <c:v>646.76779003767399</c:v>
                </c:pt>
                <c:pt idx="2877">
                  <c:v>646.75177286671203</c:v>
                </c:pt>
                <c:pt idx="2878">
                  <c:v>646.75035334402298</c:v>
                </c:pt>
                <c:pt idx="2879">
                  <c:v>646.71600213281204</c:v>
                </c:pt>
                <c:pt idx="2880">
                  <c:v>646.698182324399</c:v>
                </c:pt>
                <c:pt idx="2881">
                  <c:v>646.69444238796802</c:v>
                </c:pt>
                <c:pt idx="2882">
                  <c:v>646.686087140773</c:v>
                </c:pt>
                <c:pt idx="2883">
                  <c:v>646.66775555805305</c:v>
                </c:pt>
                <c:pt idx="2884">
                  <c:v>646.65492801719301</c:v>
                </c:pt>
                <c:pt idx="2885">
                  <c:v>646.53247635295804</c:v>
                </c:pt>
                <c:pt idx="2886">
                  <c:v>646.50087576192095</c:v>
                </c:pt>
                <c:pt idx="2887">
                  <c:v>646.48181558102499</c:v>
                </c:pt>
                <c:pt idx="2888">
                  <c:v>646.4623396984</c:v>
                </c:pt>
                <c:pt idx="2889">
                  <c:v>646.44281381543203</c:v>
                </c:pt>
                <c:pt idx="2890">
                  <c:v>646.43218766286805</c:v>
                </c:pt>
                <c:pt idx="2891">
                  <c:v>646.36723064547505</c:v>
                </c:pt>
                <c:pt idx="2892">
                  <c:v>646.33295243604005</c:v>
                </c:pt>
                <c:pt idx="2893">
                  <c:v>646.29120511248698</c:v>
                </c:pt>
                <c:pt idx="2894">
                  <c:v>646.288147801077</c:v>
                </c:pt>
                <c:pt idx="2895">
                  <c:v>646.282242633794</c:v>
                </c:pt>
                <c:pt idx="2896">
                  <c:v>646.268692032481</c:v>
                </c:pt>
                <c:pt idx="2897">
                  <c:v>646.26289422099399</c:v>
                </c:pt>
                <c:pt idx="2898">
                  <c:v>646.25801775607499</c:v>
                </c:pt>
                <c:pt idx="2899">
                  <c:v>646.24402781952699</c:v>
                </c:pt>
                <c:pt idx="2900">
                  <c:v>646.17995653616094</c:v>
                </c:pt>
                <c:pt idx="2901">
                  <c:v>646.17806130958195</c:v>
                </c:pt>
                <c:pt idx="2902">
                  <c:v>646.166928533695</c:v>
                </c:pt>
                <c:pt idx="2903">
                  <c:v>646.12738470201202</c:v>
                </c:pt>
                <c:pt idx="2904">
                  <c:v>646.09762684392797</c:v>
                </c:pt>
                <c:pt idx="2905">
                  <c:v>646.09123538772701</c:v>
                </c:pt>
                <c:pt idx="2906">
                  <c:v>646.090211443047</c:v>
                </c:pt>
                <c:pt idx="2907">
                  <c:v>646.088643236542</c:v>
                </c:pt>
                <c:pt idx="2908">
                  <c:v>646.07971736704303</c:v>
                </c:pt>
                <c:pt idx="2909">
                  <c:v>646.02549550802996</c:v>
                </c:pt>
                <c:pt idx="2910">
                  <c:v>646.01878931213298</c:v>
                </c:pt>
                <c:pt idx="2911">
                  <c:v>646.00682496204104</c:v>
                </c:pt>
                <c:pt idx="2912">
                  <c:v>645.99120133107795</c:v>
                </c:pt>
                <c:pt idx="2913">
                  <c:v>645.96230720432004</c:v>
                </c:pt>
                <c:pt idx="2914">
                  <c:v>645.91685842687298</c:v>
                </c:pt>
                <c:pt idx="2915">
                  <c:v>645.88602967352801</c:v>
                </c:pt>
                <c:pt idx="2916">
                  <c:v>645.85414705959499</c:v>
                </c:pt>
                <c:pt idx="2917">
                  <c:v>645.84689200204605</c:v>
                </c:pt>
                <c:pt idx="2918">
                  <c:v>645.82521684049402</c:v>
                </c:pt>
                <c:pt idx="2919">
                  <c:v>645.82336058735495</c:v>
                </c:pt>
                <c:pt idx="2920">
                  <c:v>645.80924066069701</c:v>
                </c:pt>
                <c:pt idx="2921">
                  <c:v>645.771907401303</c:v>
                </c:pt>
                <c:pt idx="2922">
                  <c:v>645.76781331083998</c:v>
                </c:pt>
                <c:pt idx="2923">
                  <c:v>645.74541221758705</c:v>
                </c:pt>
                <c:pt idx="2924">
                  <c:v>645.73771198968404</c:v>
                </c:pt>
                <c:pt idx="2925">
                  <c:v>645.69989897100902</c:v>
                </c:pt>
                <c:pt idx="2926">
                  <c:v>645.69415745200604</c:v>
                </c:pt>
                <c:pt idx="2927">
                  <c:v>645.68672486922503</c:v>
                </c:pt>
                <c:pt idx="2928">
                  <c:v>645.68186658710295</c:v>
                </c:pt>
                <c:pt idx="2929">
                  <c:v>645.64897668431695</c:v>
                </c:pt>
                <c:pt idx="2930">
                  <c:v>645.58001855041095</c:v>
                </c:pt>
                <c:pt idx="2931">
                  <c:v>645.56837936669001</c:v>
                </c:pt>
                <c:pt idx="2932">
                  <c:v>645.561843019805</c:v>
                </c:pt>
                <c:pt idx="2933">
                  <c:v>645.55195442349998</c:v>
                </c:pt>
                <c:pt idx="2934">
                  <c:v>645.44464523998897</c:v>
                </c:pt>
                <c:pt idx="2935">
                  <c:v>645.42266885269396</c:v>
                </c:pt>
                <c:pt idx="2936">
                  <c:v>645.34705628809695</c:v>
                </c:pt>
                <c:pt idx="2937">
                  <c:v>645.34162715485502</c:v>
                </c:pt>
                <c:pt idx="2938">
                  <c:v>645.33319522836905</c:v>
                </c:pt>
                <c:pt idx="2939">
                  <c:v>645.287857724486</c:v>
                </c:pt>
                <c:pt idx="2940">
                  <c:v>645.28298305605904</c:v>
                </c:pt>
                <c:pt idx="2941">
                  <c:v>645.25244264851995</c:v>
                </c:pt>
                <c:pt idx="2942">
                  <c:v>645.24939780550596</c:v>
                </c:pt>
                <c:pt idx="2943">
                  <c:v>645.19654373820902</c:v>
                </c:pt>
                <c:pt idx="2944">
                  <c:v>645.17950681831098</c:v>
                </c:pt>
                <c:pt idx="2945">
                  <c:v>645.15981978668003</c:v>
                </c:pt>
                <c:pt idx="2946">
                  <c:v>645.12001241588496</c:v>
                </c:pt>
                <c:pt idx="2947">
                  <c:v>645.10852917451302</c:v>
                </c:pt>
                <c:pt idx="2948">
                  <c:v>645.09145353403596</c:v>
                </c:pt>
                <c:pt idx="2949">
                  <c:v>645.08757449301697</c:v>
                </c:pt>
                <c:pt idx="2950">
                  <c:v>645.06082173637299</c:v>
                </c:pt>
                <c:pt idx="2951">
                  <c:v>644.98388832293904</c:v>
                </c:pt>
                <c:pt idx="2952">
                  <c:v>644.968457306613</c:v>
                </c:pt>
                <c:pt idx="2953">
                  <c:v>644.95656703627901</c:v>
                </c:pt>
                <c:pt idx="2954">
                  <c:v>644.94875521303595</c:v>
                </c:pt>
                <c:pt idx="2955">
                  <c:v>644.92743892810699</c:v>
                </c:pt>
                <c:pt idx="2956">
                  <c:v>644.92022985070605</c:v>
                </c:pt>
                <c:pt idx="2957">
                  <c:v>644.88395379058795</c:v>
                </c:pt>
                <c:pt idx="2958">
                  <c:v>644.85634649019903</c:v>
                </c:pt>
                <c:pt idx="2959">
                  <c:v>644.85279607968903</c:v>
                </c:pt>
                <c:pt idx="2960">
                  <c:v>644.81412871570501</c:v>
                </c:pt>
                <c:pt idx="2961">
                  <c:v>644.80243472986194</c:v>
                </c:pt>
                <c:pt idx="2962">
                  <c:v>644.796365069638</c:v>
                </c:pt>
                <c:pt idx="2963">
                  <c:v>644.76190945175301</c:v>
                </c:pt>
                <c:pt idx="2964">
                  <c:v>644.70976543587403</c:v>
                </c:pt>
                <c:pt idx="2965">
                  <c:v>644.67064996457998</c:v>
                </c:pt>
                <c:pt idx="2966">
                  <c:v>644.64386148051096</c:v>
                </c:pt>
                <c:pt idx="2967">
                  <c:v>644.61297362310597</c:v>
                </c:pt>
                <c:pt idx="2968">
                  <c:v>644.57340290886202</c:v>
                </c:pt>
                <c:pt idx="2969">
                  <c:v>644.49764034118402</c:v>
                </c:pt>
                <c:pt idx="2970">
                  <c:v>644.46148755682202</c:v>
                </c:pt>
                <c:pt idx="2971">
                  <c:v>644.42758121997599</c:v>
                </c:pt>
                <c:pt idx="2972">
                  <c:v>644.42119128390402</c:v>
                </c:pt>
                <c:pt idx="2973">
                  <c:v>644.40169785486603</c:v>
                </c:pt>
                <c:pt idx="2974">
                  <c:v>644.39778609881398</c:v>
                </c:pt>
                <c:pt idx="2975">
                  <c:v>644.38154790119302</c:v>
                </c:pt>
                <c:pt idx="2976">
                  <c:v>644.34374259754304</c:v>
                </c:pt>
                <c:pt idx="2977">
                  <c:v>644.30967785661699</c:v>
                </c:pt>
                <c:pt idx="2978">
                  <c:v>644.25746872286197</c:v>
                </c:pt>
                <c:pt idx="2979">
                  <c:v>644.24877587011395</c:v>
                </c:pt>
                <c:pt idx="2980">
                  <c:v>644.23685857802298</c:v>
                </c:pt>
                <c:pt idx="2981">
                  <c:v>644.22035861020402</c:v>
                </c:pt>
                <c:pt idx="2982">
                  <c:v>644.17888343802395</c:v>
                </c:pt>
                <c:pt idx="2983">
                  <c:v>644.149610289316</c:v>
                </c:pt>
                <c:pt idx="2984">
                  <c:v>644.07530762118404</c:v>
                </c:pt>
                <c:pt idx="2985">
                  <c:v>644.04891287944599</c:v>
                </c:pt>
                <c:pt idx="2986">
                  <c:v>644.03836882292399</c:v>
                </c:pt>
                <c:pt idx="2987">
                  <c:v>644.02983016300698</c:v>
                </c:pt>
                <c:pt idx="2988">
                  <c:v>643.94926576684998</c:v>
                </c:pt>
                <c:pt idx="2989">
                  <c:v>643.89160375540098</c:v>
                </c:pt>
                <c:pt idx="2990">
                  <c:v>643.88672722479703</c:v>
                </c:pt>
                <c:pt idx="2991">
                  <c:v>643.87577719353396</c:v>
                </c:pt>
                <c:pt idx="2992">
                  <c:v>643.86427930069897</c:v>
                </c:pt>
                <c:pt idx="2993">
                  <c:v>643.85549952983001</c:v>
                </c:pt>
                <c:pt idx="2994">
                  <c:v>643.85331455410198</c:v>
                </c:pt>
                <c:pt idx="2995">
                  <c:v>643.84857675471198</c:v>
                </c:pt>
                <c:pt idx="2996">
                  <c:v>643.815552988391</c:v>
                </c:pt>
                <c:pt idx="2997">
                  <c:v>643.77963442148405</c:v>
                </c:pt>
                <c:pt idx="2998">
                  <c:v>643.77611001389505</c:v>
                </c:pt>
                <c:pt idx="2999">
                  <c:v>643.73863651002102</c:v>
                </c:pt>
                <c:pt idx="3000">
                  <c:v>643.73545037239899</c:v>
                </c:pt>
                <c:pt idx="3001">
                  <c:v>643.72803545901502</c:v>
                </c:pt>
                <c:pt idx="3002">
                  <c:v>643.70310265865396</c:v>
                </c:pt>
                <c:pt idx="3003">
                  <c:v>643.68661412797405</c:v>
                </c:pt>
                <c:pt idx="3004">
                  <c:v>643.67498161328001</c:v>
                </c:pt>
                <c:pt idx="3005">
                  <c:v>643.64379370941299</c:v>
                </c:pt>
                <c:pt idx="3006">
                  <c:v>643.61382730086495</c:v>
                </c:pt>
                <c:pt idx="3007">
                  <c:v>643.57569140999601</c:v>
                </c:pt>
                <c:pt idx="3008">
                  <c:v>643.56880844292095</c:v>
                </c:pt>
                <c:pt idx="3009">
                  <c:v>643.550300479611</c:v>
                </c:pt>
                <c:pt idx="3010">
                  <c:v>643.49927865289999</c:v>
                </c:pt>
                <c:pt idx="3011">
                  <c:v>643.49025258011</c:v>
                </c:pt>
                <c:pt idx="3012">
                  <c:v>643.46952823108097</c:v>
                </c:pt>
                <c:pt idx="3013">
                  <c:v>643.45803832998899</c:v>
                </c:pt>
                <c:pt idx="3014">
                  <c:v>643.44601781383301</c:v>
                </c:pt>
                <c:pt idx="3015">
                  <c:v>643.44400035435399</c:v>
                </c:pt>
                <c:pt idx="3016">
                  <c:v>643.43394481941596</c:v>
                </c:pt>
                <c:pt idx="3017">
                  <c:v>643.42961608123301</c:v>
                </c:pt>
                <c:pt idx="3018">
                  <c:v>643.32234915987601</c:v>
                </c:pt>
                <c:pt idx="3019">
                  <c:v>643.30625717924795</c:v>
                </c:pt>
                <c:pt idx="3020">
                  <c:v>643.25122423386699</c:v>
                </c:pt>
                <c:pt idx="3021">
                  <c:v>643.16879250203704</c:v>
                </c:pt>
                <c:pt idx="3022">
                  <c:v>643.15793841305299</c:v>
                </c:pt>
                <c:pt idx="3023">
                  <c:v>643.10168997423398</c:v>
                </c:pt>
                <c:pt idx="3024">
                  <c:v>643.08139043316999</c:v>
                </c:pt>
                <c:pt idx="3025">
                  <c:v>643.07516400565396</c:v>
                </c:pt>
                <c:pt idx="3026">
                  <c:v>643.07119304632704</c:v>
                </c:pt>
                <c:pt idx="3027">
                  <c:v>643.05743728529001</c:v>
                </c:pt>
                <c:pt idx="3028">
                  <c:v>643.05122441900403</c:v>
                </c:pt>
                <c:pt idx="3029">
                  <c:v>643.04855023876905</c:v>
                </c:pt>
                <c:pt idx="3030">
                  <c:v>643.01517713799399</c:v>
                </c:pt>
                <c:pt idx="3031">
                  <c:v>643.00175107468897</c:v>
                </c:pt>
                <c:pt idx="3032">
                  <c:v>642.98648232555297</c:v>
                </c:pt>
                <c:pt idx="3033">
                  <c:v>642.98133742055302</c:v>
                </c:pt>
                <c:pt idx="3034">
                  <c:v>642.97158621591905</c:v>
                </c:pt>
                <c:pt idx="3035">
                  <c:v>642.93950753253</c:v>
                </c:pt>
                <c:pt idx="3036">
                  <c:v>642.92755359443095</c:v>
                </c:pt>
                <c:pt idx="3037">
                  <c:v>642.90731397909701</c:v>
                </c:pt>
                <c:pt idx="3038">
                  <c:v>642.88670726330702</c:v>
                </c:pt>
                <c:pt idx="3039">
                  <c:v>642.87958256582999</c:v>
                </c:pt>
                <c:pt idx="3040">
                  <c:v>642.81961621229402</c:v>
                </c:pt>
                <c:pt idx="3041">
                  <c:v>642.77270144200202</c:v>
                </c:pt>
                <c:pt idx="3042">
                  <c:v>642.75010224694097</c:v>
                </c:pt>
                <c:pt idx="3043">
                  <c:v>642.74070574654195</c:v>
                </c:pt>
                <c:pt idx="3044">
                  <c:v>642.72998378285695</c:v>
                </c:pt>
                <c:pt idx="3045">
                  <c:v>642.69019704330503</c:v>
                </c:pt>
                <c:pt idx="3046">
                  <c:v>642.66255114954299</c:v>
                </c:pt>
                <c:pt idx="3047">
                  <c:v>642.65819165511698</c:v>
                </c:pt>
                <c:pt idx="3048">
                  <c:v>642.63687835417397</c:v>
                </c:pt>
                <c:pt idx="3049">
                  <c:v>642.62082505095202</c:v>
                </c:pt>
                <c:pt idx="3050">
                  <c:v>642.578006374643</c:v>
                </c:pt>
                <c:pt idx="3051">
                  <c:v>642.53893321387295</c:v>
                </c:pt>
                <c:pt idx="3052">
                  <c:v>642.53794123644195</c:v>
                </c:pt>
                <c:pt idx="3053">
                  <c:v>642.51421324583396</c:v>
                </c:pt>
                <c:pt idx="3054">
                  <c:v>642.49174512883906</c:v>
                </c:pt>
                <c:pt idx="3055">
                  <c:v>642.48694491497702</c:v>
                </c:pt>
                <c:pt idx="3056">
                  <c:v>642.44884959565297</c:v>
                </c:pt>
                <c:pt idx="3057">
                  <c:v>642.43978858984099</c:v>
                </c:pt>
                <c:pt idx="3058">
                  <c:v>642.38961324167894</c:v>
                </c:pt>
                <c:pt idx="3059">
                  <c:v>642.38243677372702</c:v>
                </c:pt>
                <c:pt idx="3060">
                  <c:v>642.35455701399906</c:v>
                </c:pt>
                <c:pt idx="3061">
                  <c:v>642.33495294039096</c:v>
                </c:pt>
                <c:pt idx="3062">
                  <c:v>642.28698691619695</c:v>
                </c:pt>
                <c:pt idx="3063">
                  <c:v>642.28136650029501</c:v>
                </c:pt>
                <c:pt idx="3064">
                  <c:v>642.27421282903003</c:v>
                </c:pt>
                <c:pt idx="3065">
                  <c:v>642.25960059577005</c:v>
                </c:pt>
                <c:pt idx="3066">
                  <c:v>642.16299931673404</c:v>
                </c:pt>
                <c:pt idx="3067">
                  <c:v>642.15759082094996</c:v>
                </c:pt>
                <c:pt idx="3068">
                  <c:v>642.12757144890099</c:v>
                </c:pt>
                <c:pt idx="3069">
                  <c:v>642.12456581504898</c:v>
                </c:pt>
                <c:pt idx="3070">
                  <c:v>642.11310831352296</c:v>
                </c:pt>
                <c:pt idx="3071">
                  <c:v>642.08603423149896</c:v>
                </c:pt>
                <c:pt idx="3072">
                  <c:v>642.07641739385895</c:v>
                </c:pt>
                <c:pt idx="3073">
                  <c:v>642.06633875429497</c:v>
                </c:pt>
                <c:pt idx="3074">
                  <c:v>642.02641091154703</c:v>
                </c:pt>
                <c:pt idx="3075">
                  <c:v>642.01133121447299</c:v>
                </c:pt>
                <c:pt idx="3076">
                  <c:v>641.98230749625998</c:v>
                </c:pt>
                <c:pt idx="3077">
                  <c:v>641.961110510563</c:v>
                </c:pt>
                <c:pt idx="3078">
                  <c:v>641.94988203004903</c:v>
                </c:pt>
                <c:pt idx="3079">
                  <c:v>641.94897679462099</c:v>
                </c:pt>
                <c:pt idx="3080">
                  <c:v>641.94347156912102</c:v>
                </c:pt>
                <c:pt idx="3081">
                  <c:v>641.93790782163501</c:v>
                </c:pt>
                <c:pt idx="3082">
                  <c:v>641.91052619333402</c:v>
                </c:pt>
                <c:pt idx="3083">
                  <c:v>641.90913785856401</c:v>
                </c:pt>
                <c:pt idx="3084">
                  <c:v>641.87407494771105</c:v>
                </c:pt>
                <c:pt idx="3085">
                  <c:v>641.80563018872897</c:v>
                </c:pt>
                <c:pt idx="3086">
                  <c:v>641.79831791182403</c:v>
                </c:pt>
                <c:pt idx="3087">
                  <c:v>641.78979311489297</c:v>
                </c:pt>
                <c:pt idx="3088">
                  <c:v>641.78208347546604</c:v>
                </c:pt>
                <c:pt idx="3089">
                  <c:v>641.77248683935397</c:v>
                </c:pt>
                <c:pt idx="3090">
                  <c:v>641.763815300999</c:v>
                </c:pt>
                <c:pt idx="3091">
                  <c:v>641.68437319060502</c:v>
                </c:pt>
                <c:pt idx="3092">
                  <c:v>641.578889644833</c:v>
                </c:pt>
                <c:pt idx="3093">
                  <c:v>641.56320938591102</c:v>
                </c:pt>
                <c:pt idx="3094">
                  <c:v>641.52706909579604</c:v>
                </c:pt>
                <c:pt idx="3095">
                  <c:v>641.52106459462402</c:v>
                </c:pt>
                <c:pt idx="3096">
                  <c:v>641.51538234314603</c:v>
                </c:pt>
                <c:pt idx="3097">
                  <c:v>641.49558021756104</c:v>
                </c:pt>
                <c:pt idx="3098">
                  <c:v>641.47003406176395</c:v>
                </c:pt>
                <c:pt idx="3099">
                  <c:v>641.44831117139495</c:v>
                </c:pt>
                <c:pt idx="3100">
                  <c:v>641.39411047376404</c:v>
                </c:pt>
                <c:pt idx="3101">
                  <c:v>641.360955880245</c:v>
                </c:pt>
                <c:pt idx="3102">
                  <c:v>641.33576605928704</c:v>
                </c:pt>
                <c:pt idx="3103">
                  <c:v>641.28930488317803</c:v>
                </c:pt>
                <c:pt idx="3104">
                  <c:v>641.26090087988905</c:v>
                </c:pt>
                <c:pt idx="3105">
                  <c:v>641.24871221539399</c:v>
                </c:pt>
                <c:pt idx="3106">
                  <c:v>641.16519651901694</c:v>
                </c:pt>
                <c:pt idx="3107">
                  <c:v>641.14998582679698</c:v>
                </c:pt>
                <c:pt idx="3108">
                  <c:v>641.14902261307498</c:v>
                </c:pt>
                <c:pt idx="3109">
                  <c:v>641.14438129580901</c:v>
                </c:pt>
                <c:pt idx="3110">
                  <c:v>641.12933607789603</c:v>
                </c:pt>
                <c:pt idx="3111">
                  <c:v>641.10273474576002</c:v>
                </c:pt>
                <c:pt idx="3112">
                  <c:v>641.08167666867701</c:v>
                </c:pt>
                <c:pt idx="3113">
                  <c:v>641.07017602966198</c:v>
                </c:pt>
                <c:pt idx="3114">
                  <c:v>641.04841424801896</c:v>
                </c:pt>
                <c:pt idx="3115">
                  <c:v>641.03524720087705</c:v>
                </c:pt>
                <c:pt idx="3116">
                  <c:v>641.032013409294</c:v>
                </c:pt>
                <c:pt idx="3117">
                  <c:v>641.02057519096195</c:v>
                </c:pt>
                <c:pt idx="3118">
                  <c:v>640.99578835706404</c:v>
                </c:pt>
                <c:pt idx="3119">
                  <c:v>640.99127306603896</c:v>
                </c:pt>
                <c:pt idx="3120">
                  <c:v>640.96878983517502</c:v>
                </c:pt>
                <c:pt idx="3121">
                  <c:v>640.94688147804004</c:v>
                </c:pt>
                <c:pt idx="3122">
                  <c:v>640.92782512190297</c:v>
                </c:pt>
                <c:pt idx="3123">
                  <c:v>640.91383829244296</c:v>
                </c:pt>
                <c:pt idx="3124">
                  <c:v>640.85784876242099</c:v>
                </c:pt>
                <c:pt idx="3125">
                  <c:v>640.83426381399499</c:v>
                </c:pt>
                <c:pt idx="3126">
                  <c:v>640.83348293150698</c:v>
                </c:pt>
                <c:pt idx="3127">
                  <c:v>640.82002465645905</c:v>
                </c:pt>
                <c:pt idx="3128">
                  <c:v>640.78045969081495</c:v>
                </c:pt>
                <c:pt idx="3129">
                  <c:v>640.75130700678801</c:v>
                </c:pt>
                <c:pt idx="3130">
                  <c:v>640.742672944471</c:v>
                </c:pt>
                <c:pt idx="3131">
                  <c:v>640.70094793077203</c:v>
                </c:pt>
                <c:pt idx="3132">
                  <c:v>640.69334413287697</c:v>
                </c:pt>
                <c:pt idx="3133">
                  <c:v>640.66898297120201</c:v>
                </c:pt>
                <c:pt idx="3134">
                  <c:v>640.65458221014001</c:v>
                </c:pt>
                <c:pt idx="3135">
                  <c:v>640.57004041755499</c:v>
                </c:pt>
                <c:pt idx="3136">
                  <c:v>640.55623619705796</c:v>
                </c:pt>
                <c:pt idx="3137">
                  <c:v>640.50718520027999</c:v>
                </c:pt>
                <c:pt idx="3138">
                  <c:v>640.46983285989802</c:v>
                </c:pt>
                <c:pt idx="3139">
                  <c:v>640.43691021924201</c:v>
                </c:pt>
                <c:pt idx="3140">
                  <c:v>640.43187491247295</c:v>
                </c:pt>
                <c:pt idx="3141">
                  <c:v>640.43052878670596</c:v>
                </c:pt>
                <c:pt idx="3142">
                  <c:v>640.42575128203202</c:v>
                </c:pt>
                <c:pt idx="3143">
                  <c:v>640.40729198509996</c:v>
                </c:pt>
                <c:pt idx="3144">
                  <c:v>640.38939467547902</c:v>
                </c:pt>
                <c:pt idx="3145">
                  <c:v>640.38697498523902</c:v>
                </c:pt>
                <c:pt idx="3146">
                  <c:v>640.37367120829697</c:v>
                </c:pt>
                <c:pt idx="3147">
                  <c:v>640.36389061421801</c:v>
                </c:pt>
                <c:pt idx="3148">
                  <c:v>640.340931943123</c:v>
                </c:pt>
                <c:pt idx="3149">
                  <c:v>640.28267260464702</c:v>
                </c:pt>
                <c:pt idx="3150">
                  <c:v>640.22186260937997</c:v>
                </c:pt>
                <c:pt idx="3151">
                  <c:v>640.20279174790699</c:v>
                </c:pt>
                <c:pt idx="3152">
                  <c:v>640.18324172444898</c:v>
                </c:pt>
                <c:pt idx="3153">
                  <c:v>640.17884350561303</c:v>
                </c:pt>
                <c:pt idx="3154">
                  <c:v>640.13399734778602</c:v>
                </c:pt>
                <c:pt idx="3155">
                  <c:v>640.06257016274003</c:v>
                </c:pt>
                <c:pt idx="3156">
                  <c:v>640.06043213754799</c:v>
                </c:pt>
                <c:pt idx="3157">
                  <c:v>640.053777712596</c:v>
                </c:pt>
                <c:pt idx="3158">
                  <c:v>640.01991816623899</c:v>
                </c:pt>
                <c:pt idx="3159">
                  <c:v>639.99234214660999</c:v>
                </c:pt>
                <c:pt idx="3160">
                  <c:v>639.95375302054697</c:v>
                </c:pt>
                <c:pt idx="3161">
                  <c:v>639.95186668707299</c:v>
                </c:pt>
                <c:pt idx="3162">
                  <c:v>639.92040891664601</c:v>
                </c:pt>
                <c:pt idx="3163">
                  <c:v>639.91733984479504</c:v>
                </c:pt>
                <c:pt idx="3164">
                  <c:v>639.72878995077997</c:v>
                </c:pt>
                <c:pt idx="3165">
                  <c:v>639.66464984940706</c:v>
                </c:pt>
                <c:pt idx="3166">
                  <c:v>639.58316375748996</c:v>
                </c:pt>
                <c:pt idx="3167">
                  <c:v>639.56398755821397</c:v>
                </c:pt>
                <c:pt idx="3168">
                  <c:v>639.47866247328</c:v>
                </c:pt>
                <c:pt idx="3169">
                  <c:v>639.46808341342899</c:v>
                </c:pt>
                <c:pt idx="3170">
                  <c:v>639.43459795600302</c:v>
                </c:pt>
                <c:pt idx="3171">
                  <c:v>639.42479591158099</c:v>
                </c:pt>
                <c:pt idx="3172">
                  <c:v>639.40481119072695</c:v>
                </c:pt>
                <c:pt idx="3173">
                  <c:v>639.36046574164902</c:v>
                </c:pt>
                <c:pt idx="3174">
                  <c:v>639.33855570974504</c:v>
                </c:pt>
                <c:pt idx="3175">
                  <c:v>639.320638686184</c:v>
                </c:pt>
                <c:pt idx="3176">
                  <c:v>639.28538921876395</c:v>
                </c:pt>
                <c:pt idx="3177">
                  <c:v>639.23090225766202</c:v>
                </c:pt>
                <c:pt idx="3178">
                  <c:v>639.21663926983695</c:v>
                </c:pt>
                <c:pt idx="3179">
                  <c:v>639.20552161347905</c:v>
                </c:pt>
                <c:pt idx="3180">
                  <c:v>639.17290214477202</c:v>
                </c:pt>
                <c:pt idx="3181">
                  <c:v>639.12971323650197</c:v>
                </c:pt>
                <c:pt idx="3182">
                  <c:v>639.11486487988702</c:v>
                </c:pt>
                <c:pt idx="3183">
                  <c:v>639.09118109693497</c:v>
                </c:pt>
                <c:pt idx="3184">
                  <c:v>639.08324093164401</c:v>
                </c:pt>
                <c:pt idx="3185">
                  <c:v>639.07705321065498</c:v>
                </c:pt>
                <c:pt idx="3186">
                  <c:v>639.07519837334405</c:v>
                </c:pt>
                <c:pt idx="3187">
                  <c:v>639.01922426037504</c:v>
                </c:pt>
                <c:pt idx="3188">
                  <c:v>638.94124428211899</c:v>
                </c:pt>
                <c:pt idx="3189">
                  <c:v>638.89636335371904</c:v>
                </c:pt>
                <c:pt idx="3190">
                  <c:v>638.87989828979596</c:v>
                </c:pt>
                <c:pt idx="3191">
                  <c:v>638.87852855397603</c:v>
                </c:pt>
                <c:pt idx="3192">
                  <c:v>638.87685728281997</c:v>
                </c:pt>
                <c:pt idx="3193">
                  <c:v>638.85585106319104</c:v>
                </c:pt>
                <c:pt idx="3194">
                  <c:v>638.77712072070301</c:v>
                </c:pt>
                <c:pt idx="3195">
                  <c:v>638.77384644563801</c:v>
                </c:pt>
                <c:pt idx="3196">
                  <c:v>638.74578157745998</c:v>
                </c:pt>
                <c:pt idx="3197">
                  <c:v>638.70738689002997</c:v>
                </c:pt>
                <c:pt idx="3198">
                  <c:v>638.69491923556404</c:v>
                </c:pt>
                <c:pt idx="3199">
                  <c:v>638.679794234984</c:v>
                </c:pt>
                <c:pt idx="3200">
                  <c:v>638.67840800473596</c:v>
                </c:pt>
                <c:pt idx="3201">
                  <c:v>638.66206470534803</c:v>
                </c:pt>
                <c:pt idx="3202">
                  <c:v>638.65480176235098</c:v>
                </c:pt>
                <c:pt idx="3203">
                  <c:v>638.65460191367799</c:v>
                </c:pt>
                <c:pt idx="3204">
                  <c:v>638.65201668397401</c:v>
                </c:pt>
                <c:pt idx="3205">
                  <c:v>638.62709023800096</c:v>
                </c:pt>
                <c:pt idx="3206">
                  <c:v>638.58899282112395</c:v>
                </c:pt>
                <c:pt idx="3207">
                  <c:v>638.49267336018295</c:v>
                </c:pt>
                <c:pt idx="3208">
                  <c:v>638.48577191848199</c:v>
                </c:pt>
                <c:pt idx="3209">
                  <c:v>638.46718170495205</c:v>
                </c:pt>
                <c:pt idx="3210">
                  <c:v>638.44612655109995</c:v>
                </c:pt>
                <c:pt idx="3211">
                  <c:v>638.40297372355303</c:v>
                </c:pt>
                <c:pt idx="3212">
                  <c:v>638.385185714763</c:v>
                </c:pt>
                <c:pt idx="3213">
                  <c:v>638.36071279630096</c:v>
                </c:pt>
                <c:pt idx="3214">
                  <c:v>638.36011694003696</c:v>
                </c:pt>
                <c:pt idx="3215">
                  <c:v>638.35827670938602</c:v>
                </c:pt>
                <c:pt idx="3216">
                  <c:v>638.29784300782103</c:v>
                </c:pt>
                <c:pt idx="3217">
                  <c:v>638.24637014646601</c:v>
                </c:pt>
                <c:pt idx="3218">
                  <c:v>638.21043069096402</c:v>
                </c:pt>
                <c:pt idx="3219">
                  <c:v>638.20476761360896</c:v>
                </c:pt>
                <c:pt idx="3220">
                  <c:v>638.17923880977298</c:v>
                </c:pt>
                <c:pt idx="3221">
                  <c:v>638.17262498902403</c:v>
                </c:pt>
                <c:pt idx="3222">
                  <c:v>638.15708364991099</c:v>
                </c:pt>
                <c:pt idx="3223">
                  <c:v>638.07329290586597</c:v>
                </c:pt>
                <c:pt idx="3224">
                  <c:v>638.04591754754597</c:v>
                </c:pt>
                <c:pt idx="3225">
                  <c:v>638.02379288757504</c:v>
                </c:pt>
                <c:pt idx="3226">
                  <c:v>637.99970192346802</c:v>
                </c:pt>
                <c:pt idx="3227">
                  <c:v>637.91738251671597</c:v>
                </c:pt>
                <c:pt idx="3228">
                  <c:v>637.90191977064103</c:v>
                </c:pt>
                <c:pt idx="3229">
                  <c:v>637.87092921117403</c:v>
                </c:pt>
                <c:pt idx="3230">
                  <c:v>637.856484462965</c:v>
                </c:pt>
                <c:pt idx="3231">
                  <c:v>637.85330372377496</c:v>
                </c:pt>
                <c:pt idx="3232">
                  <c:v>637.79398374555296</c:v>
                </c:pt>
                <c:pt idx="3233">
                  <c:v>637.78584814759995</c:v>
                </c:pt>
                <c:pt idx="3234">
                  <c:v>637.78511071063804</c:v>
                </c:pt>
                <c:pt idx="3235">
                  <c:v>637.75415632596105</c:v>
                </c:pt>
                <c:pt idx="3236">
                  <c:v>637.74612896958195</c:v>
                </c:pt>
                <c:pt idx="3237">
                  <c:v>637.70459297093896</c:v>
                </c:pt>
                <c:pt idx="3238">
                  <c:v>637.70213274520597</c:v>
                </c:pt>
                <c:pt idx="3239">
                  <c:v>637.69261977677195</c:v>
                </c:pt>
                <c:pt idx="3240">
                  <c:v>637.692146888612</c:v>
                </c:pt>
                <c:pt idx="3241">
                  <c:v>637.68587223538304</c:v>
                </c:pt>
                <c:pt idx="3242">
                  <c:v>637.66734690750297</c:v>
                </c:pt>
                <c:pt idx="3243">
                  <c:v>637.62718559606299</c:v>
                </c:pt>
                <c:pt idx="3244">
                  <c:v>637.59253566933296</c:v>
                </c:pt>
                <c:pt idx="3245">
                  <c:v>637.57093094749496</c:v>
                </c:pt>
                <c:pt idx="3246">
                  <c:v>637.55619042824105</c:v>
                </c:pt>
                <c:pt idx="3247">
                  <c:v>637.54418506558898</c:v>
                </c:pt>
                <c:pt idx="3248">
                  <c:v>637.52314915173099</c:v>
                </c:pt>
                <c:pt idx="3249">
                  <c:v>637.49337553070097</c:v>
                </c:pt>
                <c:pt idx="3250">
                  <c:v>637.47299608334197</c:v>
                </c:pt>
                <c:pt idx="3251">
                  <c:v>637.40598677213598</c:v>
                </c:pt>
                <c:pt idx="3252">
                  <c:v>637.400748316825</c:v>
                </c:pt>
                <c:pt idx="3253">
                  <c:v>637.38983179003696</c:v>
                </c:pt>
                <c:pt idx="3254">
                  <c:v>637.37069752219304</c:v>
                </c:pt>
                <c:pt idx="3255">
                  <c:v>637.36191144187296</c:v>
                </c:pt>
                <c:pt idx="3256">
                  <c:v>637.32042591665299</c:v>
                </c:pt>
                <c:pt idx="3257">
                  <c:v>637.31373538988396</c:v>
                </c:pt>
                <c:pt idx="3258">
                  <c:v>637.30356596049603</c:v>
                </c:pt>
                <c:pt idx="3259">
                  <c:v>637.27367362373104</c:v>
                </c:pt>
                <c:pt idx="3260">
                  <c:v>637.22492118175603</c:v>
                </c:pt>
                <c:pt idx="3261">
                  <c:v>637.20417446272904</c:v>
                </c:pt>
                <c:pt idx="3262">
                  <c:v>637.19838042915603</c:v>
                </c:pt>
                <c:pt idx="3263">
                  <c:v>637.18893143219498</c:v>
                </c:pt>
                <c:pt idx="3264">
                  <c:v>637.18885751367498</c:v>
                </c:pt>
                <c:pt idx="3265">
                  <c:v>637.16100934517499</c:v>
                </c:pt>
                <c:pt idx="3266">
                  <c:v>637.15630010143298</c:v>
                </c:pt>
                <c:pt idx="3267">
                  <c:v>637.13596899232095</c:v>
                </c:pt>
                <c:pt idx="3268">
                  <c:v>637.12620136196404</c:v>
                </c:pt>
                <c:pt idx="3269">
                  <c:v>637.11773186709195</c:v>
                </c:pt>
                <c:pt idx="3270">
                  <c:v>637.06869802999904</c:v>
                </c:pt>
                <c:pt idx="3271">
                  <c:v>637.05342494340596</c:v>
                </c:pt>
                <c:pt idx="3272">
                  <c:v>637.04561258470596</c:v>
                </c:pt>
                <c:pt idx="3273">
                  <c:v>637.01888937902902</c:v>
                </c:pt>
                <c:pt idx="3274">
                  <c:v>637.01662501738701</c:v>
                </c:pt>
                <c:pt idx="3275">
                  <c:v>637.01600698163497</c:v>
                </c:pt>
                <c:pt idx="3276">
                  <c:v>636.999422118035</c:v>
                </c:pt>
                <c:pt idx="3277">
                  <c:v>636.94567186374502</c:v>
                </c:pt>
                <c:pt idx="3278">
                  <c:v>636.91845151691598</c:v>
                </c:pt>
                <c:pt idx="3279">
                  <c:v>636.9155453093</c:v>
                </c:pt>
                <c:pt idx="3280">
                  <c:v>636.88829825684195</c:v>
                </c:pt>
                <c:pt idx="3281">
                  <c:v>636.88477391310903</c:v>
                </c:pt>
                <c:pt idx="3282">
                  <c:v>636.84799353278504</c:v>
                </c:pt>
                <c:pt idx="3283">
                  <c:v>636.84719965552597</c:v>
                </c:pt>
                <c:pt idx="3284">
                  <c:v>636.771361793079</c:v>
                </c:pt>
                <c:pt idx="3285">
                  <c:v>636.76714760704704</c:v>
                </c:pt>
                <c:pt idx="3286">
                  <c:v>636.75100517620297</c:v>
                </c:pt>
                <c:pt idx="3287">
                  <c:v>636.740365289593</c:v>
                </c:pt>
                <c:pt idx="3288">
                  <c:v>636.74029715773997</c:v>
                </c:pt>
                <c:pt idx="3289">
                  <c:v>636.70928059155904</c:v>
                </c:pt>
                <c:pt idx="3290">
                  <c:v>636.70322517720399</c:v>
                </c:pt>
                <c:pt idx="3291">
                  <c:v>636.70042836138498</c:v>
                </c:pt>
                <c:pt idx="3292">
                  <c:v>636.69542826047098</c:v>
                </c:pt>
                <c:pt idx="3293">
                  <c:v>636.67225808609498</c:v>
                </c:pt>
                <c:pt idx="3294">
                  <c:v>636.65802896217895</c:v>
                </c:pt>
                <c:pt idx="3295">
                  <c:v>636.60446234938195</c:v>
                </c:pt>
                <c:pt idx="3296">
                  <c:v>636.60424178022095</c:v>
                </c:pt>
                <c:pt idx="3297">
                  <c:v>636.58840122172398</c:v>
                </c:pt>
                <c:pt idx="3298">
                  <c:v>636.57719904964597</c:v>
                </c:pt>
                <c:pt idx="3299">
                  <c:v>636.57632638026098</c:v>
                </c:pt>
                <c:pt idx="3300">
                  <c:v>636.56830489229901</c:v>
                </c:pt>
                <c:pt idx="3301">
                  <c:v>636.54765590631496</c:v>
                </c:pt>
                <c:pt idx="3302">
                  <c:v>636.52510603107498</c:v>
                </c:pt>
                <c:pt idx="3303">
                  <c:v>636.52306731584702</c:v>
                </c:pt>
                <c:pt idx="3304">
                  <c:v>636.51723285539094</c:v>
                </c:pt>
                <c:pt idx="3305">
                  <c:v>636.51711398788905</c:v>
                </c:pt>
                <c:pt idx="3306">
                  <c:v>636.51002422259398</c:v>
                </c:pt>
                <c:pt idx="3307">
                  <c:v>636.49944012456604</c:v>
                </c:pt>
                <c:pt idx="3308">
                  <c:v>636.48253513824204</c:v>
                </c:pt>
                <c:pt idx="3309">
                  <c:v>636.48202164131999</c:v>
                </c:pt>
                <c:pt idx="3310">
                  <c:v>636.44799605164098</c:v>
                </c:pt>
                <c:pt idx="3311">
                  <c:v>636.41618073306904</c:v>
                </c:pt>
                <c:pt idx="3312">
                  <c:v>636.403801513654</c:v>
                </c:pt>
                <c:pt idx="3313">
                  <c:v>636.37543422799399</c:v>
                </c:pt>
                <c:pt idx="3314">
                  <c:v>636.35627847426804</c:v>
                </c:pt>
                <c:pt idx="3315">
                  <c:v>636.29299853524697</c:v>
                </c:pt>
                <c:pt idx="3316">
                  <c:v>636.25596119129898</c:v>
                </c:pt>
                <c:pt idx="3317">
                  <c:v>636.24465746678004</c:v>
                </c:pt>
                <c:pt idx="3318">
                  <c:v>636.23987078153596</c:v>
                </c:pt>
                <c:pt idx="3319">
                  <c:v>636.23068936698496</c:v>
                </c:pt>
                <c:pt idx="3320">
                  <c:v>636.20961145864703</c:v>
                </c:pt>
                <c:pt idx="3321">
                  <c:v>636.20247455555898</c:v>
                </c:pt>
                <c:pt idx="3322">
                  <c:v>636.18770713536105</c:v>
                </c:pt>
                <c:pt idx="3323">
                  <c:v>636.17747732735097</c:v>
                </c:pt>
                <c:pt idx="3324">
                  <c:v>636.15591249720501</c:v>
                </c:pt>
                <c:pt idx="3325">
                  <c:v>636.03554236174796</c:v>
                </c:pt>
                <c:pt idx="3326">
                  <c:v>636.02240585653499</c:v>
                </c:pt>
                <c:pt idx="3327">
                  <c:v>635.974838001286</c:v>
                </c:pt>
                <c:pt idx="3328">
                  <c:v>635.95257113902596</c:v>
                </c:pt>
                <c:pt idx="3329">
                  <c:v>635.927392273745</c:v>
                </c:pt>
                <c:pt idx="3330">
                  <c:v>635.90172015135499</c:v>
                </c:pt>
                <c:pt idx="3331">
                  <c:v>635.90022689967202</c:v>
                </c:pt>
                <c:pt idx="3332">
                  <c:v>635.82977032113797</c:v>
                </c:pt>
                <c:pt idx="3333">
                  <c:v>635.67966537978702</c:v>
                </c:pt>
                <c:pt idx="3334">
                  <c:v>635.65682928215699</c:v>
                </c:pt>
                <c:pt idx="3335">
                  <c:v>635.60710303509904</c:v>
                </c:pt>
                <c:pt idx="3336">
                  <c:v>635.57593779118304</c:v>
                </c:pt>
                <c:pt idx="3337">
                  <c:v>635.54882029805003</c:v>
                </c:pt>
                <c:pt idx="3338">
                  <c:v>635.52569717925496</c:v>
                </c:pt>
                <c:pt idx="3339">
                  <c:v>635.51198923910204</c:v>
                </c:pt>
                <c:pt idx="3340">
                  <c:v>635.49678519328597</c:v>
                </c:pt>
                <c:pt idx="3341">
                  <c:v>635.48150919939405</c:v>
                </c:pt>
                <c:pt idx="3342">
                  <c:v>635.44285700588</c:v>
                </c:pt>
                <c:pt idx="3343">
                  <c:v>635.434873301479</c:v>
                </c:pt>
                <c:pt idx="3344">
                  <c:v>635.39858955151794</c:v>
                </c:pt>
                <c:pt idx="3345">
                  <c:v>635.35705903849305</c:v>
                </c:pt>
                <c:pt idx="3346">
                  <c:v>635.34737071678001</c:v>
                </c:pt>
                <c:pt idx="3347">
                  <c:v>635.34382134717998</c:v>
                </c:pt>
                <c:pt idx="3348">
                  <c:v>635.34051204127502</c:v>
                </c:pt>
                <c:pt idx="3349">
                  <c:v>635.33324497551496</c:v>
                </c:pt>
                <c:pt idx="3350">
                  <c:v>635.329280276139</c:v>
                </c:pt>
                <c:pt idx="3351">
                  <c:v>635.32580995263095</c:v>
                </c:pt>
                <c:pt idx="3352">
                  <c:v>635.25800620964696</c:v>
                </c:pt>
                <c:pt idx="3353">
                  <c:v>635.22937642070406</c:v>
                </c:pt>
                <c:pt idx="3354">
                  <c:v>635.22541372086903</c:v>
                </c:pt>
                <c:pt idx="3355">
                  <c:v>635.21467416120299</c:v>
                </c:pt>
                <c:pt idx="3356">
                  <c:v>635.20716776952497</c:v>
                </c:pt>
                <c:pt idx="3357">
                  <c:v>635.19903730252702</c:v>
                </c:pt>
                <c:pt idx="3358">
                  <c:v>635.18223196256395</c:v>
                </c:pt>
                <c:pt idx="3359">
                  <c:v>635.15202574990406</c:v>
                </c:pt>
                <c:pt idx="3360">
                  <c:v>635.14639538499102</c:v>
                </c:pt>
                <c:pt idx="3361">
                  <c:v>635.09683371902395</c:v>
                </c:pt>
                <c:pt idx="3362">
                  <c:v>634.98815469297597</c:v>
                </c:pt>
                <c:pt idx="3363">
                  <c:v>634.92886610986102</c:v>
                </c:pt>
                <c:pt idx="3364">
                  <c:v>634.91055680049499</c:v>
                </c:pt>
                <c:pt idx="3365">
                  <c:v>634.89006629077096</c:v>
                </c:pt>
                <c:pt idx="3366">
                  <c:v>634.88546273792997</c:v>
                </c:pt>
                <c:pt idx="3367">
                  <c:v>634.83750372920599</c:v>
                </c:pt>
                <c:pt idx="3368">
                  <c:v>634.83419842807905</c:v>
                </c:pt>
                <c:pt idx="3369">
                  <c:v>634.83345113544794</c:v>
                </c:pt>
                <c:pt idx="3370">
                  <c:v>634.820134232849</c:v>
                </c:pt>
                <c:pt idx="3371">
                  <c:v>634.80988308986502</c:v>
                </c:pt>
                <c:pt idx="3372">
                  <c:v>634.79561305192794</c:v>
                </c:pt>
                <c:pt idx="3373">
                  <c:v>634.79075151924201</c:v>
                </c:pt>
                <c:pt idx="3374">
                  <c:v>634.72460086880903</c:v>
                </c:pt>
                <c:pt idx="3375">
                  <c:v>634.71753160623496</c:v>
                </c:pt>
                <c:pt idx="3376">
                  <c:v>634.71741931471695</c:v>
                </c:pt>
                <c:pt idx="3377">
                  <c:v>634.71602506131001</c:v>
                </c:pt>
                <c:pt idx="3378">
                  <c:v>634.70494287838301</c:v>
                </c:pt>
                <c:pt idx="3379">
                  <c:v>634.68651304236096</c:v>
                </c:pt>
                <c:pt idx="3380">
                  <c:v>634.68586875357903</c:v>
                </c:pt>
                <c:pt idx="3381">
                  <c:v>634.66684189540604</c:v>
                </c:pt>
                <c:pt idx="3382">
                  <c:v>634.66626441424705</c:v>
                </c:pt>
                <c:pt idx="3383">
                  <c:v>634.658701389199</c:v>
                </c:pt>
                <c:pt idx="3384">
                  <c:v>634.60718781523099</c:v>
                </c:pt>
                <c:pt idx="3385">
                  <c:v>634.482314782343</c:v>
                </c:pt>
                <c:pt idx="3386">
                  <c:v>634.46669886126006</c:v>
                </c:pt>
                <c:pt idx="3387">
                  <c:v>634.44010106429596</c:v>
                </c:pt>
                <c:pt idx="3388">
                  <c:v>634.40355166010499</c:v>
                </c:pt>
                <c:pt idx="3389">
                  <c:v>634.39034981169402</c:v>
                </c:pt>
                <c:pt idx="3390">
                  <c:v>634.34165612606796</c:v>
                </c:pt>
                <c:pt idx="3391">
                  <c:v>634.28737624940004</c:v>
                </c:pt>
                <c:pt idx="3392">
                  <c:v>634.25051196779395</c:v>
                </c:pt>
                <c:pt idx="3393">
                  <c:v>634.23169894773696</c:v>
                </c:pt>
                <c:pt idx="3394">
                  <c:v>634.20994410997503</c:v>
                </c:pt>
                <c:pt idx="3395">
                  <c:v>634.20367785834299</c:v>
                </c:pt>
                <c:pt idx="3396">
                  <c:v>634.18671079110197</c:v>
                </c:pt>
                <c:pt idx="3397">
                  <c:v>634.18153905826296</c:v>
                </c:pt>
                <c:pt idx="3398">
                  <c:v>634.15520394316798</c:v>
                </c:pt>
                <c:pt idx="3399">
                  <c:v>634.11590972091301</c:v>
                </c:pt>
                <c:pt idx="3400">
                  <c:v>634.08068023997805</c:v>
                </c:pt>
                <c:pt idx="3401">
                  <c:v>634.00187459193705</c:v>
                </c:pt>
                <c:pt idx="3402">
                  <c:v>633.96641274277397</c:v>
                </c:pt>
                <c:pt idx="3403">
                  <c:v>633.95648794679596</c:v>
                </c:pt>
                <c:pt idx="3404">
                  <c:v>633.95629675372504</c:v>
                </c:pt>
                <c:pt idx="3405">
                  <c:v>633.94813636213303</c:v>
                </c:pt>
                <c:pt idx="3406">
                  <c:v>633.90215849615504</c:v>
                </c:pt>
                <c:pt idx="3407">
                  <c:v>633.88419638274797</c:v>
                </c:pt>
                <c:pt idx="3408">
                  <c:v>633.86415480505195</c:v>
                </c:pt>
                <c:pt idx="3409">
                  <c:v>633.85310702921595</c:v>
                </c:pt>
                <c:pt idx="3410">
                  <c:v>633.84428218369305</c:v>
                </c:pt>
                <c:pt idx="3411">
                  <c:v>633.84385296748599</c:v>
                </c:pt>
                <c:pt idx="3412">
                  <c:v>633.81208139180501</c:v>
                </c:pt>
                <c:pt idx="3413">
                  <c:v>633.74403765975501</c:v>
                </c:pt>
                <c:pt idx="3414">
                  <c:v>633.74185615893396</c:v>
                </c:pt>
                <c:pt idx="3415">
                  <c:v>633.72265484949196</c:v>
                </c:pt>
                <c:pt idx="3416">
                  <c:v>633.68074137768394</c:v>
                </c:pt>
                <c:pt idx="3417">
                  <c:v>633.67391614320297</c:v>
                </c:pt>
                <c:pt idx="3418">
                  <c:v>633.66014099997096</c:v>
                </c:pt>
                <c:pt idx="3419">
                  <c:v>633.61986356686998</c:v>
                </c:pt>
                <c:pt idx="3420">
                  <c:v>633.59956119664196</c:v>
                </c:pt>
                <c:pt idx="3421">
                  <c:v>633.59445964684005</c:v>
                </c:pt>
                <c:pt idx="3422">
                  <c:v>633.56249629307297</c:v>
                </c:pt>
                <c:pt idx="3423">
                  <c:v>633.55827656805195</c:v>
                </c:pt>
                <c:pt idx="3424">
                  <c:v>633.430687901743</c:v>
                </c:pt>
                <c:pt idx="3425">
                  <c:v>633.42538612486999</c:v>
                </c:pt>
                <c:pt idx="3426">
                  <c:v>633.38725728797601</c:v>
                </c:pt>
                <c:pt idx="3427">
                  <c:v>633.36755849056601</c:v>
                </c:pt>
                <c:pt idx="3428">
                  <c:v>633.36544071805804</c:v>
                </c:pt>
                <c:pt idx="3429">
                  <c:v>633.33125099978997</c:v>
                </c:pt>
                <c:pt idx="3430">
                  <c:v>633.32960254892805</c:v>
                </c:pt>
                <c:pt idx="3431">
                  <c:v>633.32488393366395</c:v>
                </c:pt>
                <c:pt idx="3432">
                  <c:v>633.31914692359305</c:v>
                </c:pt>
                <c:pt idx="3433">
                  <c:v>633.29856156466406</c:v>
                </c:pt>
                <c:pt idx="3434">
                  <c:v>633.28640473841301</c:v>
                </c:pt>
                <c:pt idx="3435">
                  <c:v>633.20382611323896</c:v>
                </c:pt>
                <c:pt idx="3436">
                  <c:v>633.19484321233301</c:v>
                </c:pt>
                <c:pt idx="3437">
                  <c:v>633.18937175551798</c:v>
                </c:pt>
                <c:pt idx="3438">
                  <c:v>633.15940205515005</c:v>
                </c:pt>
                <c:pt idx="3439">
                  <c:v>633.13316738992205</c:v>
                </c:pt>
                <c:pt idx="3440">
                  <c:v>633.11258764613001</c:v>
                </c:pt>
                <c:pt idx="3441">
                  <c:v>633.10429012853103</c:v>
                </c:pt>
                <c:pt idx="3442">
                  <c:v>633.08040527661296</c:v>
                </c:pt>
                <c:pt idx="3443">
                  <c:v>633.02098318322498</c:v>
                </c:pt>
                <c:pt idx="3444">
                  <c:v>633.01976805819402</c:v>
                </c:pt>
                <c:pt idx="3445">
                  <c:v>632.99750945258802</c:v>
                </c:pt>
                <c:pt idx="3446">
                  <c:v>632.98449299988295</c:v>
                </c:pt>
                <c:pt idx="3447">
                  <c:v>632.94964040453397</c:v>
                </c:pt>
                <c:pt idx="3448">
                  <c:v>632.86299075803595</c:v>
                </c:pt>
                <c:pt idx="3449">
                  <c:v>632.85099576327696</c:v>
                </c:pt>
                <c:pt idx="3450">
                  <c:v>632.81684984570904</c:v>
                </c:pt>
                <c:pt idx="3451">
                  <c:v>632.80116664047</c:v>
                </c:pt>
                <c:pt idx="3452">
                  <c:v>632.75715528173998</c:v>
                </c:pt>
                <c:pt idx="3453">
                  <c:v>632.73525679388297</c:v>
                </c:pt>
                <c:pt idx="3454">
                  <c:v>632.71540446133895</c:v>
                </c:pt>
                <c:pt idx="3455">
                  <c:v>632.71193210985098</c:v>
                </c:pt>
                <c:pt idx="3456">
                  <c:v>632.69907427232795</c:v>
                </c:pt>
                <c:pt idx="3457">
                  <c:v>632.663561297162</c:v>
                </c:pt>
                <c:pt idx="3458">
                  <c:v>632.60382858371304</c:v>
                </c:pt>
                <c:pt idx="3459">
                  <c:v>632.56807113145703</c:v>
                </c:pt>
                <c:pt idx="3460">
                  <c:v>632.56415538112196</c:v>
                </c:pt>
                <c:pt idx="3461">
                  <c:v>632.56099762870895</c:v>
                </c:pt>
                <c:pt idx="3462">
                  <c:v>632.55095288630503</c:v>
                </c:pt>
                <c:pt idx="3463">
                  <c:v>632.53807799699598</c:v>
                </c:pt>
                <c:pt idx="3464">
                  <c:v>632.52558165256801</c:v>
                </c:pt>
                <c:pt idx="3465">
                  <c:v>632.52541569582604</c:v>
                </c:pt>
                <c:pt idx="3466">
                  <c:v>632.52157079070003</c:v>
                </c:pt>
                <c:pt idx="3467">
                  <c:v>632.50213834859096</c:v>
                </c:pt>
                <c:pt idx="3468">
                  <c:v>632.49946430981595</c:v>
                </c:pt>
                <c:pt idx="3469">
                  <c:v>632.47606673295297</c:v>
                </c:pt>
                <c:pt idx="3470">
                  <c:v>632.43071461819898</c:v>
                </c:pt>
                <c:pt idx="3471">
                  <c:v>632.42174321310699</c:v>
                </c:pt>
                <c:pt idx="3472">
                  <c:v>632.40310883666996</c:v>
                </c:pt>
                <c:pt idx="3473">
                  <c:v>632.37113834988702</c:v>
                </c:pt>
                <c:pt idx="3474">
                  <c:v>632.33906293821099</c:v>
                </c:pt>
                <c:pt idx="3475">
                  <c:v>632.33649563289998</c:v>
                </c:pt>
                <c:pt idx="3476">
                  <c:v>632.32641225247903</c:v>
                </c:pt>
                <c:pt idx="3477">
                  <c:v>632.31604879312601</c:v>
                </c:pt>
                <c:pt idx="3478">
                  <c:v>632.29135897281503</c:v>
                </c:pt>
                <c:pt idx="3479">
                  <c:v>632.27579102122695</c:v>
                </c:pt>
                <c:pt idx="3480">
                  <c:v>632.24185970931705</c:v>
                </c:pt>
                <c:pt idx="3481">
                  <c:v>632.22204077663798</c:v>
                </c:pt>
                <c:pt idx="3482">
                  <c:v>632.20402727151804</c:v>
                </c:pt>
                <c:pt idx="3483">
                  <c:v>632.19353187468698</c:v>
                </c:pt>
                <c:pt idx="3484">
                  <c:v>632.12184535427195</c:v>
                </c:pt>
                <c:pt idx="3485">
                  <c:v>632.10198187668595</c:v>
                </c:pt>
                <c:pt idx="3486">
                  <c:v>632.08628069424299</c:v>
                </c:pt>
                <c:pt idx="3487">
                  <c:v>632.04034188466096</c:v>
                </c:pt>
                <c:pt idx="3488">
                  <c:v>632.01088466269096</c:v>
                </c:pt>
                <c:pt idx="3489">
                  <c:v>631.95740397178201</c:v>
                </c:pt>
                <c:pt idx="3490">
                  <c:v>631.95107861185102</c:v>
                </c:pt>
                <c:pt idx="3491">
                  <c:v>631.93960143289905</c:v>
                </c:pt>
                <c:pt idx="3492">
                  <c:v>631.91242303719298</c:v>
                </c:pt>
                <c:pt idx="3493">
                  <c:v>631.90727073835797</c:v>
                </c:pt>
                <c:pt idx="3494">
                  <c:v>631.90016135992096</c:v>
                </c:pt>
                <c:pt idx="3495">
                  <c:v>631.89806661636601</c:v>
                </c:pt>
                <c:pt idx="3496">
                  <c:v>631.87992303747001</c:v>
                </c:pt>
                <c:pt idx="3497">
                  <c:v>631.87657723779898</c:v>
                </c:pt>
                <c:pt idx="3498">
                  <c:v>631.86579871849301</c:v>
                </c:pt>
                <c:pt idx="3499">
                  <c:v>631.863648301902</c:v>
                </c:pt>
                <c:pt idx="3500">
                  <c:v>631.83012973029997</c:v>
                </c:pt>
                <c:pt idx="3501">
                  <c:v>631.82467167031098</c:v>
                </c:pt>
                <c:pt idx="3502">
                  <c:v>631.82058130203905</c:v>
                </c:pt>
                <c:pt idx="3503">
                  <c:v>631.80729638138098</c:v>
                </c:pt>
                <c:pt idx="3504">
                  <c:v>631.72233759353605</c:v>
                </c:pt>
                <c:pt idx="3505">
                  <c:v>631.70345308911396</c:v>
                </c:pt>
                <c:pt idx="3506">
                  <c:v>631.69967797238996</c:v>
                </c:pt>
                <c:pt idx="3507">
                  <c:v>631.67717282869103</c:v>
                </c:pt>
                <c:pt idx="3508">
                  <c:v>631.65779253274502</c:v>
                </c:pt>
                <c:pt idx="3509">
                  <c:v>631.64682049311205</c:v>
                </c:pt>
                <c:pt idx="3510">
                  <c:v>631.63316994295201</c:v>
                </c:pt>
                <c:pt idx="3511">
                  <c:v>631.58419105261498</c:v>
                </c:pt>
                <c:pt idx="3512">
                  <c:v>631.57105108604605</c:v>
                </c:pt>
                <c:pt idx="3513">
                  <c:v>631.56124642220504</c:v>
                </c:pt>
                <c:pt idx="3514">
                  <c:v>631.53865173340205</c:v>
                </c:pt>
                <c:pt idx="3515">
                  <c:v>631.53829014427595</c:v>
                </c:pt>
                <c:pt idx="3516">
                  <c:v>631.53819666622405</c:v>
                </c:pt>
                <c:pt idx="3517">
                  <c:v>631.53081143338204</c:v>
                </c:pt>
                <c:pt idx="3518">
                  <c:v>631.45514611210604</c:v>
                </c:pt>
                <c:pt idx="3519">
                  <c:v>631.44119313023498</c:v>
                </c:pt>
                <c:pt idx="3520">
                  <c:v>631.39353588954395</c:v>
                </c:pt>
                <c:pt idx="3521">
                  <c:v>631.37319311485498</c:v>
                </c:pt>
                <c:pt idx="3522">
                  <c:v>631.36828400619197</c:v>
                </c:pt>
                <c:pt idx="3523">
                  <c:v>631.34835651797698</c:v>
                </c:pt>
                <c:pt idx="3524">
                  <c:v>631.34506436755805</c:v>
                </c:pt>
                <c:pt idx="3525">
                  <c:v>631.25895165672</c:v>
                </c:pt>
                <c:pt idx="3526">
                  <c:v>631.24723951587498</c:v>
                </c:pt>
                <c:pt idx="3527">
                  <c:v>631.23141785199596</c:v>
                </c:pt>
                <c:pt idx="3528">
                  <c:v>631.14480041459205</c:v>
                </c:pt>
                <c:pt idx="3529">
                  <c:v>631.13057492774703</c:v>
                </c:pt>
                <c:pt idx="3530">
                  <c:v>631.11741127551102</c:v>
                </c:pt>
                <c:pt idx="3531">
                  <c:v>631.11693708843904</c:v>
                </c:pt>
                <c:pt idx="3532">
                  <c:v>631.115284518262</c:v>
                </c:pt>
                <c:pt idx="3533">
                  <c:v>631.11268434752401</c:v>
                </c:pt>
                <c:pt idx="3534">
                  <c:v>631.11150649632896</c:v>
                </c:pt>
                <c:pt idx="3535">
                  <c:v>631.03811304178203</c:v>
                </c:pt>
                <c:pt idx="3536">
                  <c:v>631.02969049774197</c:v>
                </c:pt>
                <c:pt idx="3537">
                  <c:v>630.93395679871799</c:v>
                </c:pt>
                <c:pt idx="3538">
                  <c:v>630.90864571628299</c:v>
                </c:pt>
                <c:pt idx="3539">
                  <c:v>630.88944817642403</c:v>
                </c:pt>
                <c:pt idx="3540">
                  <c:v>630.88311757697397</c:v>
                </c:pt>
                <c:pt idx="3541">
                  <c:v>630.84562412581204</c:v>
                </c:pt>
                <c:pt idx="3542">
                  <c:v>630.83447938185805</c:v>
                </c:pt>
                <c:pt idx="3543">
                  <c:v>630.81421073939305</c:v>
                </c:pt>
                <c:pt idx="3544">
                  <c:v>630.72823771840694</c:v>
                </c:pt>
                <c:pt idx="3545">
                  <c:v>630.69766364866905</c:v>
                </c:pt>
                <c:pt idx="3546">
                  <c:v>630.69019395246096</c:v>
                </c:pt>
                <c:pt idx="3547">
                  <c:v>630.68285433455003</c:v>
                </c:pt>
                <c:pt idx="3548">
                  <c:v>630.67743761818599</c:v>
                </c:pt>
                <c:pt idx="3549">
                  <c:v>630.67638739668996</c:v>
                </c:pt>
                <c:pt idx="3550">
                  <c:v>630.67384736214399</c:v>
                </c:pt>
                <c:pt idx="3551">
                  <c:v>630.66676448183</c:v>
                </c:pt>
                <c:pt idx="3552">
                  <c:v>630.66592792780398</c:v>
                </c:pt>
                <c:pt idx="3553">
                  <c:v>630.63743140072199</c:v>
                </c:pt>
                <c:pt idx="3554">
                  <c:v>630.60307304849903</c:v>
                </c:pt>
                <c:pt idx="3555">
                  <c:v>630.57747115751499</c:v>
                </c:pt>
                <c:pt idx="3556">
                  <c:v>630.54713145747905</c:v>
                </c:pt>
                <c:pt idx="3557">
                  <c:v>630.54112252640402</c:v>
                </c:pt>
                <c:pt idx="3558">
                  <c:v>630.53219482937902</c:v>
                </c:pt>
                <c:pt idx="3559">
                  <c:v>630.48037876566002</c:v>
                </c:pt>
                <c:pt idx="3560">
                  <c:v>630.47015194186201</c:v>
                </c:pt>
                <c:pt idx="3561">
                  <c:v>630.45072958542801</c:v>
                </c:pt>
                <c:pt idx="3562">
                  <c:v>630.44849953903895</c:v>
                </c:pt>
                <c:pt idx="3563">
                  <c:v>630.42670022107302</c:v>
                </c:pt>
                <c:pt idx="3564">
                  <c:v>630.41069536099405</c:v>
                </c:pt>
                <c:pt idx="3565">
                  <c:v>630.32168368728605</c:v>
                </c:pt>
                <c:pt idx="3566">
                  <c:v>630.29485926033306</c:v>
                </c:pt>
                <c:pt idx="3567">
                  <c:v>630.28738430496003</c:v>
                </c:pt>
                <c:pt idx="3568">
                  <c:v>630.28469987848496</c:v>
                </c:pt>
                <c:pt idx="3569">
                  <c:v>630.25413790306902</c:v>
                </c:pt>
                <c:pt idx="3570">
                  <c:v>630.25183489939604</c:v>
                </c:pt>
                <c:pt idx="3571">
                  <c:v>630.20974905186597</c:v>
                </c:pt>
                <c:pt idx="3572">
                  <c:v>630.20902146140497</c:v>
                </c:pt>
                <c:pt idx="3573">
                  <c:v>630.18281546569403</c:v>
                </c:pt>
                <c:pt idx="3574">
                  <c:v>630.16493522210703</c:v>
                </c:pt>
                <c:pt idx="3575">
                  <c:v>630.161631399866</c:v>
                </c:pt>
                <c:pt idx="3576">
                  <c:v>630.12313604389499</c:v>
                </c:pt>
                <c:pt idx="3577">
                  <c:v>630.117373756912</c:v>
                </c:pt>
                <c:pt idx="3578">
                  <c:v>630.07795229515796</c:v>
                </c:pt>
                <c:pt idx="3579">
                  <c:v>630.04171032802503</c:v>
                </c:pt>
                <c:pt idx="3580">
                  <c:v>630.02773214865897</c:v>
                </c:pt>
                <c:pt idx="3581">
                  <c:v>630.02308724267698</c:v>
                </c:pt>
                <c:pt idx="3582">
                  <c:v>630.02083366213401</c:v>
                </c:pt>
                <c:pt idx="3583">
                  <c:v>630.00018647058005</c:v>
                </c:pt>
                <c:pt idx="3584">
                  <c:v>629.99407362683996</c:v>
                </c:pt>
                <c:pt idx="3585">
                  <c:v>629.99155562890803</c:v>
                </c:pt>
                <c:pt idx="3586">
                  <c:v>629.95799329855902</c:v>
                </c:pt>
                <c:pt idx="3587">
                  <c:v>629.91978363330395</c:v>
                </c:pt>
                <c:pt idx="3588">
                  <c:v>629.91076131202203</c:v>
                </c:pt>
                <c:pt idx="3589">
                  <c:v>629.80180028643895</c:v>
                </c:pt>
                <c:pt idx="3590">
                  <c:v>629.76732721548001</c:v>
                </c:pt>
                <c:pt idx="3591">
                  <c:v>629.75361761796705</c:v>
                </c:pt>
                <c:pt idx="3592">
                  <c:v>629.72130192542704</c:v>
                </c:pt>
                <c:pt idx="3593">
                  <c:v>629.61076647264497</c:v>
                </c:pt>
                <c:pt idx="3594">
                  <c:v>629.60985211660204</c:v>
                </c:pt>
                <c:pt idx="3595">
                  <c:v>629.56068970490901</c:v>
                </c:pt>
                <c:pt idx="3596">
                  <c:v>629.50467515817695</c:v>
                </c:pt>
                <c:pt idx="3597">
                  <c:v>629.50063343480304</c:v>
                </c:pt>
                <c:pt idx="3598">
                  <c:v>629.49705212588594</c:v>
                </c:pt>
                <c:pt idx="3599">
                  <c:v>629.48187198621304</c:v>
                </c:pt>
                <c:pt idx="3600">
                  <c:v>629.41422220079198</c:v>
                </c:pt>
                <c:pt idx="3601">
                  <c:v>629.40589580441599</c:v>
                </c:pt>
                <c:pt idx="3602">
                  <c:v>629.35795841471202</c:v>
                </c:pt>
                <c:pt idx="3603">
                  <c:v>629.30787801756799</c:v>
                </c:pt>
                <c:pt idx="3604">
                  <c:v>629.30590977035001</c:v>
                </c:pt>
                <c:pt idx="3605">
                  <c:v>629.26326908994599</c:v>
                </c:pt>
                <c:pt idx="3606">
                  <c:v>629.21432300634501</c:v>
                </c:pt>
                <c:pt idx="3607">
                  <c:v>629.18836526061</c:v>
                </c:pt>
                <c:pt idx="3608">
                  <c:v>629.14823032323</c:v>
                </c:pt>
                <c:pt idx="3609">
                  <c:v>629.12279317887203</c:v>
                </c:pt>
                <c:pt idx="3610">
                  <c:v>629.11681872097699</c:v>
                </c:pt>
                <c:pt idx="3611">
                  <c:v>629.11015448559999</c:v>
                </c:pt>
                <c:pt idx="3612">
                  <c:v>629.09989935597105</c:v>
                </c:pt>
                <c:pt idx="3613">
                  <c:v>629.09005728740306</c:v>
                </c:pt>
                <c:pt idx="3614">
                  <c:v>629.06649090218605</c:v>
                </c:pt>
                <c:pt idx="3615">
                  <c:v>629.06109931822004</c:v>
                </c:pt>
                <c:pt idx="3616">
                  <c:v>629.04084608172002</c:v>
                </c:pt>
                <c:pt idx="3617">
                  <c:v>629.03722168702302</c:v>
                </c:pt>
                <c:pt idx="3618">
                  <c:v>629.02332659486797</c:v>
                </c:pt>
                <c:pt idx="3619">
                  <c:v>628.95499365973706</c:v>
                </c:pt>
                <c:pt idx="3620">
                  <c:v>628.91512805393302</c:v>
                </c:pt>
                <c:pt idx="3621">
                  <c:v>628.89810977809998</c:v>
                </c:pt>
                <c:pt idx="3622">
                  <c:v>628.85170307918395</c:v>
                </c:pt>
                <c:pt idx="3623">
                  <c:v>628.83284464853398</c:v>
                </c:pt>
                <c:pt idx="3624">
                  <c:v>628.82571907533099</c:v>
                </c:pt>
                <c:pt idx="3625">
                  <c:v>628.82338614576702</c:v>
                </c:pt>
                <c:pt idx="3626">
                  <c:v>628.81306984518801</c:v>
                </c:pt>
                <c:pt idx="3627">
                  <c:v>628.80490906040995</c:v>
                </c:pt>
                <c:pt idx="3628">
                  <c:v>628.80299530667901</c:v>
                </c:pt>
                <c:pt idx="3629">
                  <c:v>628.78365156022903</c:v>
                </c:pt>
                <c:pt idx="3630">
                  <c:v>628.77455544206896</c:v>
                </c:pt>
                <c:pt idx="3631">
                  <c:v>628.74359727141405</c:v>
                </c:pt>
                <c:pt idx="3632">
                  <c:v>628.74150422487605</c:v>
                </c:pt>
                <c:pt idx="3633">
                  <c:v>628.74075663924896</c:v>
                </c:pt>
                <c:pt idx="3634">
                  <c:v>628.72230855690395</c:v>
                </c:pt>
                <c:pt idx="3635">
                  <c:v>628.66927365402603</c:v>
                </c:pt>
                <c:pt idx="3636">
                  <c:v>628.66454857628798</c:v>
                </c:pt>
                <c:pt idx="3637">
                  <c:v>628.65208790791803</c:v>
                </c:pt>
                <c:pt idx="3638">
                  <c:v>628.63786394923204</c:v>
                </c:pt>
                <c:pt idx="3639">
                  <c:v>628.63443848946804</c:v>
                </c:pt>
                <c:pt idx="3640">
                  <c:v>628.56088466904998</c:v>
                </c:pt>
                <c:pt idx="3641">
                  <c:v>628.55860533043005</c:v>
                </c:pt>
                <c:pt idx="3642">
                  <c:v>628.54342477239095</c:v>
                </c:pt>
                <c:pt idx="3643">
                  <c:v>628.51803565962405</c:v>
                </c:pt>
                <c:pt idx="3644">
                  <c:v>628.50918255040904</c:v>
                </c:pt>
                <c:pt idx="3645">
                  <c:v>628.43862842648196</c:v>
                </c:pt>
                <c:pt idx="3646">
                  <c:v>628.41371801087905</c:v>
                </c:pt>
                <c:pt idx="3647">
                  <c:v>628.40903890070103</c:v>
                </c:pt>
                <c:pt idx="3648">
                  <c:v>628.40665465194297</c:v>
                </c:pt>
                <c:pt idx="3649">
                  <c:v>628.36893605080502</c:v>
                </c:pt>
                <c:pt idx="3650">
                  <c:v>628.35040157672802</c:v>
                </c:pt>
                <c:pt idx="3651">
                  <c:v>628.32881373591897</c:v>
                </c:pt>
                <c:pt idx="3652">
                  <c:v>628.326117405432</c:v>
                </c:pt>
                <c:pt idx="3653">
                  <c:v>628.32470882579798</c:v>
                </c:pt>
                <c:pt idx="3654">
                  <c:v>628.29800804889703</c:v>
                </c:pt>
                <c:pt idx="3655">
                  <c:v>628.27842233461604</c:v>
                </c:pt>
                <c:pt idx="3656">
                  <c:v>628.27270339071504</c:v>
                </c:pt>
                <c:pt idx="3657">
                  <c:v>628.23279819011498</c:v>
                </c:pt>
                <c:pt idx="3658">
                  <c:v>628.19834462127403</c:v>
                </c:pt>
                <c:pt idx="3659">
                  <c:v>628.15017785303098</c:v>
                </c:pt>
                <c:pt idx="3660">
                  <c:v>628.02830895241698</c:v>
                </c:pt>
                <c:pt idx="3661">
                  <c:v>628.02095614117104</c:v>
                </c:pt>
                <c:pt idx="3662">
                  <c:v>628.00033482260903</c:v>
                </c:pt>
                <c:pt idx="3663">
                  <c:v>627.99216913862006</c:v>
                </c:pt>
                <c:pt idx="3664">
                  <c:v>627.89808748460598</c:v>
                </c:pt>
                <c:pt idx="3665">
                  <c:v>627.88689296899804</c:v>
                </c:pt>
                <c:pt idx="3666">
                  <c:v>627.80271149584701</c:v>
                </c:pt>
                <c:pt idx="3667">
                  <c:v>627.79950520260195</c:v>
                </c:pt>
                <c:pt idx="3668">
                  <c:v>627.75646812784498</c:v>
                </c:pt>
                <c:pt idx="3669">
                  <c:v>627.72309088464999</c:v>
                </c:pt>
                <c:pt idx="3670">
                  <c:v>627.69313670383099</c:v>
                </c:pt>
                <c:pt idx="3671">
                  <c:v>627.63445865948404</c:v>
                </c:pt>
                <c:pt idx="3672">
                  <c:v>627.62660623621196</c:v>
                </c:pt>
                <c:pt idx="3673">
                  <c:v>627.61646947168401</c:v>
                </c:pt>
                <c:pt idx="3674">
                  <c:v>627.58161389690304</c:v>
                </c:pt>
                <c:pt idx="3675">
                  <c:v>627.56716042898699</c:v>
                </c:pt>
                <c:pt idx="3676">
                  <c:v>627.53227762696201</c:v>
                </c:pt>
                <c:pt idx="3677">
                  <c:v>627.47520572796304</c:v>
                </c:pt>
                <c:pt idx="3678">
                  <c:v>627.46479987441296</c:v>
                </c:pt>
                <c:pt idx="3679">
                  <c:v>627.46088259643</c:v>
                </c:pt>
                <c:pt idx="3680">
                  <c:v>627.43639885088305</c:v>
                </c:pt>
                <c:pt idx="3681">
                  <c:v>627.39125208775897</c:v>
                </c:pt>
                <c:pt idx="3682">
                  <c:v>627.37797444529201</c:v>
                </c:pt>
                <c:pt idx="3683">
                  <c:v>627.30928593577903</c:v>
                </c:pt>
                <c:pt idx="3684">
                  <c:v>627.30517306617696</c:v>
                </c:pt>
                <c:pt idx="3685">
                  <c:v>627.27952904601295</c:v>
                </c:pt>
                <c:pt idx="3686">
                  <c:v>627.277993774474</c:v>
                </c:pt>
                <c:pt idx="3687">
                  <c:v>627.27156621753898</c:v>
                </c:pt>
                <c:pt idx="3688">
                  <c:v>627.25373529797696</c:v>
                </c:pt>
                <c:pt idx="3689">
                  <c:v>627.24642657440097</c:v>
                </c:pt>
                <c:pt idx="3690">
                  <c:v>627.22722189607305</c:v>
                </c:pt>
                <c:pt idx="3691">
                  <c:v>627.22330918305897</c:v>
                </c:pt>
                <c:pt idx="3692">
                  <c:v>627.175076179401</c:v>
                </c:pt>
                <c:pt idx="3693">
                  <c:v>627.14048970634099</c:v>
                </c:pt>
                <c:pt idx="3694">
                  <c:v>627.13989246872495</c:v>
                </c:pt>
                <c:pt idx="3695">
                  <c:v>627.12818567291094</c:v>
                </c:pt>
                <c:pt idx="3696">
                  <c:v>627.12052790452799</c:v>
                </c:pt>
                <c:pt idx="3697">
                  <c:v>627.09024333306502</c:v>
                </c:pt>
                <c:pt idx="3698">
                  <c:v>627.089073484398</c:v>
                </c:pt>
                <c:pt idx="3699">
                  <c:v>627.07968434746499</c:v>
                </c:pt>
                <c:pt idx="3700">
                  <c:v>627.06244103666302</c:v>
                </c:pt>
                <c:pt idx="3701">
                  <c:v>627.06121659643304</c:v>
                </c:pt>
                <c:pt idx="3702">
                  <c:v>627.05454400326096</c:v>
                </c:pt>
                <c:pt idx="3703">
                  <c:v>627.04917229357704</c:v>
                </c:pt>
                <c:pt idx="3704">
                  <c:v>627.03212971314701</c:v>
                </c:pt>
                <c:pt idx="3705">
                  <c:v>627.02554263715297</c:v>
                </c:pt>
                <c:pt idx="3706">
                  <c:v>627.02377073912101</c:v>
                </c:pt>
                <c:pt idx="3707">
                  <c:v>626.98919046568597</c:v>
                </c:pt>
                <c:pt idx="3708">
                  <c:v>626.96064512892997</c:v>
                </c:pt>
                <c:pt idx="3709">
                  <c:v>626.95321959507203</c:v>
                </c:pt>
                <c:pt idx="3710">
                  <c:v>626.94585952297803</c:v>
                </c:pt>
                <c:pt idx="3711">
                  <c:v>626.93628462835102</c:v>
                </c:pt>
                <c:pt idx="3712">
                  <c:v>626.90562591726098</c:v>
                </c:pt>
                <c:pt idx="3713">
                  <c:v>626.80532149273097</c:v>
                </c:pt>
                <c:pt idx="3714">
                  <c:v>626.79593823190396</c:v>
                </c:pt>
                <c:pt idx="3715">
                  <c:v>626.78724313336795</c:v>
                </c:pt>
                <c:pt idx="3716">
                  <c:v>626.78549580612798</c:v>
                </c:pt>
                <c:pt idx="3717">
                  <c:v>626.77194286052304</c:v>
                </c:pt>
                <c:pt idx="3718">
                  <c:v>626.77067104501896</c:v>
                </c:pt>
                <c:pt idx="3719">
                  <c:v>626.76833159555997</c:v>
                </c:pt>
                <c:pt idx="3720">
                  <c:v>626.74935562914504</c:v>
                </c:pt>
                <c:pt idx="3721">
                  <c:v>626.74118423818402</c:v>
                </c:pt>
                <c:pt idx="3722">
                  <c:v>626.71433033178403</c:v>
                </c:pt>
                <c:pt idx="3723">
                  <c:v>626.65498376155597</c:v>
                </c:pt>
                <c:pt idx="3724">
                  <c:v>626.59421940821505</c:v>
                </c:pt>
                <c:pt idx="3725">
                  <c:v>626.58765544640801</c:v>
                </c:pt>
                <c:pt idx="3726">
                  <c:v>626.583114329159</c:v>
                </c:pt>
                <c:pt idx="3727">
                  <c:v>626.513896031238</c:v>
                </c:pt>
                <c:pt idx="3728">
                  <c:v>626.49959293495294</c:v>
                </c:pt>
                <c:pt idx="3729">
                  <c:v>626.49822992812699</c:v>
                </c:pt>
                <c:pt idx="3730">
                  <c:v>626.49633356132904</c:v>
                </c:pt>
                <c:pt idx="3731">
                  <c:v>626.468458827821</c:v>
                </c:pt>
                <c:pt idx="3732">
                  <c:v>626.45205636944502</c:v>
                </c:pt>
                <c:pt idx="3733">
                  <c:v>626.37014193654295</c:v>
                </c:pt>
                <c:pt idx="3734">
                  <c:v>626.36566650684301</c:v>
                </c:pt>
                <c:pt idx="3735">
                  <c:v>626.33762729058003</c:v>
                </c:pt>
                <c:pt idx="3736">
                  <c:v>626.30243824726006</c:v>
                </c:pt>
                <c:pt idx="3737">
                  <c:v>626.281873323789</c:v>
                </c:pt>
                <c:pt idx="3738">
                  <c:v>626.23815355407999</c:v>
                </c:pt>
                <c:pt idx="3739">
                  <c:v>626.22581412460204</c:v>
                </c:pt>
                <c:pt idx="3740">
                  <c:v>626.19069465679399</c:v>
                </c:pt>
                <c:pt idx="3741">
                  <c:v>626.17768278380095</c:v>
                </c:pt>
                <c:pt idx="3742">
                  <c:v>626.16100642824699</c:v>
                </c:pt>
                <c:pt idx="3743">
                  <c:v>626.11761254854798</c:v>
                </c:pt>
                <c:pt idx="3744">
                  <c:v>626.08929177920197</c:v>
                </c:pt>
                <c:pt idx="3745">
                  <c:v>626.08082431860396</c:v>
                </c:pt>
                <c:pt idx="3746">
                  <c:v>626.04355164057097</c:v>
                </c:pt>
                <c:pt idx="3747">
                  <c:v>626.01962997251303</c:v>
                </c:pt>
                <c:pt idx="3748">
                  <c:v>625.98790573665997</c:v>
                </c:pt>
                <c:pt idx="3749">
                  <c:v>625.97763994920604</c:v>
                </c:pt>
                <c:pt idx="3750">
                  <c:v>625.97730818584398</c:v>
                </c:pt>
                <c:pt idx="3751">
                  <c:v>625.96805700512198</c:v>
                </c:pt>
                <c:pt idx="3752">
                  <c:v>625.95506506056995</c:v>
                </c:pt>
                <c:pt idx="3753">
                  <c:v>625.91868710108099</c:v>
                </c:pt>
                <c:pt idx="3754">
                  <c:v>625.90832249430196</c:v>
                </c:pt>
                <c:pt idx="3755">
                  <c:v>625.90523932805604</c:v>
                </c:pt>
                <c:pt idx="3756">
                  <c:v>625.85744535026697</c:v>
                </c:pt>
                <c:pt idx="3757">
                  <c:v>625.82837674230598</c:v>
                </c:pt>
                <c:pt idx="3758">
                  <c:v>625.82391138270202</c:v>
                </c:pt>
                <c:pt idx="3759">
                  <c:v>625.80291195081895</c:v>
                </c:pt>
                <c:pt idx="3760">
                  <c:v>625.79125640893199</c:v>
                </c:pt>
                <c:pt idx="3761">
                  <c:v>625.727395231645</c:v>
                </c:pt>
                <c:pt idx="3762">
                  <c:v>625.70534105039803</c:v>
                </c:pt>
                <c:pt idx="3763">
                  <c:v>625.69259936575702</c:v>
                </c:pt>
                <c:pt idx="3764">
                  <c:v>625.68546104660902</c:v>
                </c:pt>
                <c:pt idx="3765">
                  <c:v>625.66670800956194</c:v>
                </c:pt>
                <c:pt idx="3766">
                  <c:v>625.65443239146896</c:v>
                </c:pt>
                <c:pt idx="3767">
                  <c:v>625.65089292741004</c:v>
                </c:pt>
                <c:pt idx="3768">
                  <c:v>625.62250145984501</c:v>
                </c:pt>
                <c:pt idx="3769">
                  <c:v>625.58496845122897</c:v>
                </c:pt>
                <c:pt idx="3770">
                  <c:v>625.54078008990098</c:v>
                </c:pt>
                <c:pt idx="3771">
                  <c:v>625.52694342469999</c:v>
                </c:pt>
                <c:pt idx="3772">
                  <c:v>625.49061835348698</c:v>
                </c:pt>
                <c:pt idx="3773">
                  <c:v>625.39923039085602</c:v>
                </c:pt>
                <c:pt idx="3774">
                  <c:v>625.39703297947005</c:v>
                </c:pt>
                <c:pt idx="3775">
                  <c:v>625.388867704929</c:v>
                </c:pt>
                <c:pt idx="3776">
                  <c:v>625.36300247067697</c:v>
                </c:pt>
                <c:pt idx="3777">
                  <c:v>625.34860511858506</c:v>
                </c:pt>
                <c:pt idx="3778">
                  <c:v>625.26573636094599</c:v>
                </c:pt>
                <c:pt idx="3779">
                  <c:v>625.25965458605799</c:v>
                </c:pt>
                <c:pt idx="3780">
                  <c:v>625.24816769571203</c:v>
                </c:pt>
                <c:pt idx="3781">
                  <c:v>625.23424507727304</c:v>
                </c:pt>
                <c:pt idx="3782">
                  <c:v>625.21427270091795</c:v>
                </c:pt>
                <c:pt idx="3783">
                  <c:v>625.15237383700799</c:v>
                </c:pt>
                <c:pt idx="3784">
                  <c:v>625.08689094022304</c:v>
                </c:pt>
                <c:pt idx="3785">
                  <c:v>625.06421838243295</c:v>
                </c:pt>
                <c:pt idx="3786">
                  <c:v>625.04711374418798</c:v>
                </c:pt>
                <c:pt idx="3787">
                  <c:v>625.03671453716402</c:v>
                </c:pt>
                <c:pt idx="3788">
                  <c:v>625.02608233145395</c:v>
                </c:pt>
                <c:pt idx="3789">
                  <c:v>625.02271238809703</c:v>
                </c:pt>
                <c:pt idx="3790">
                  <c:v>625.00394726928801</c:v>
                </c:pt>
                <c:pt idx="3791">
                  <c:v>624.96564978163804</c:v>
                </c:pt>
                <c:pt idx="3792">
                  <c:v>624.91619692707104</c:v>
                </c:pt>
                <c:pt idx="3793">
                  <c:v>624.91321112722301</c:v>
                </c:pt>
                <c:pt idx="3794">
                  <c:v>624.903207723023</c:v>
                </c:pt>
                <c:pt idx="3795">
                  <c:v>624.88811850502395</c:v>
                </c:pt>
                <c:pt idx="3796">
                  <c:v>624.87017328291404</c:v>
                </c:pt>
                <c:pt idx="3797">
                  <c:v>624.852556030708</c:v>
                </c:pt>
                <c:pt idx="3798">
                  <c:v>624.81284024175204</c:v>
                </c:pt>
                <c:pt idx="3799">
                  <c:v>624.80904581090101</c:v>
                </c:pt>
                <c:pt idx="3800">
                  <c:v>624.80282941469</c:v>
                </c:pt>
                <c:pt idx="3801">
                  <c:v>624.77575569397095</c:v>
                </c:pt>
                <c:pt idx="3802">
                  <c:v>624.76372158594097</c:v>
                </c:pt>
                <c:pt idx="3803">
                  <c:v>624.76032740603796</c:v>
                </c:pt>
                <c:pt idx="3804">
                  <c:v>624.734013572197</c:v>
                </c:pt>
                <c:pt idx="3805">
                  <c:v>624.73378028831905</c:v>
                </c:pt>
                <c:pt idx="3806">
                  <c:v>624.702788584063</c:v>
                </c:pt>
                <c:pt idx="3807">
                  <c:v>624.69877926269601</c:v>
                </c:pt>
                <c:pt idx="3808">
                  <c:v>624.68602431194699</c:v>
                </c:pt>
                <c:pt idx="3809">
                  <c:v>624.59499683199795</c:v>
                </c:pt>
                <c:pt idx="3810">
                  <c:v>624.55835724711005</c:v>
                </c:pt>
                <c:pt idx="3811">
                  <c:v>624.541963977244</c:v>
                </c:pt>
                <c:pt idx="3812">
                  <c:v>624.53653243272697</c:v>
                </c:pt>
                <c:pt idx="3813">
                  <c:v>624.53611121198503</c:v>
                </c:pt>
                <c:pt idx="3814">
                  <c:v>624.53182130455605</c:v>
                </c:pt>
                <c:pt idx="3815">
                  <c:v>624.53016077456004</c:v>
                </c:pt>
                <c:pt idx="3816">
                  <c:v>624.52547929043601</c:v>
                </c:pt>
                <c:pt idx="3817">
                  <c:v>624.519366515152</c:v>
                </c:pt>
                <c:pt idx="3818">
                  <c:v>624.50280648304704</c:v>
                </c:pt>
                <c:pt idx="3819">
                  <c:v>624.49181292542403</c:v>
                </c:pt>
                <c:pt idx="3820">
                  <c:v>624.48844789777695</c:v>
                </c:pt>
                <c:pt idx="3821">
                  <c:v>624.44333985391995</c:v>
                </c:pt>
                <c:pt idx="3822">
                  <c:v>624.42381710127097</c:v>
                </c:pt>
                <c:pt idx="3823">
                  <c:v>624.40980577891298</c:v>
                </c:pt>
                <c:pt idx="3824">
                  <c:v>624.39185422108699</c:v>
                </c:pt>
                <c:pt idx="3825">
                  <c:v>624.36896334417804</c:v>
                </c:pt>
                <c:pt idx="3826">
                  <c:v>624.32791290894204</c:v>
                </c:pt>
                <c:pt idx="3827">
                  <c:v>624.29333122294599</c:v>
                </c:pt>
                <c:pt idx="3828">
                  <c:v>624.28515954881095</c:v>
                </c:pt>
                <c:pt idx="3829">
                  <c:v>624.27399049160601</c:v>
                </c:pt>
                <c:pt idx="3830">
                  <c:v>624.26202118605602</c:v>
                </c:pt>
                <c:pt idx="3831">
                  <c:v>624.26140106098796</c:v>
                </c:pt>
                <c:pt idx="3832">
                  <c:v>624.24555496086305</c:v>
                </c:pt>
                <c:pt idx="3833">
                  <c:v>624.23734015338198</c:v>
                </c:pt>
                <c:pt idx="3834">
                  <c:v>624.20720531475399</c:v>
                </c:pt>
                <c:pt idx="3835">
                  <c:v>624.20002516443901</c:v>
                </c:pt>
                <c:pt idx="3836">
                  <c:v>624.18704862801201</c:v>
                </c:pt>
                <c:pt idx="3837">
                  <c:v>624.15018873280098</c:v>
                </c:pt>
                <c:pt idx="3838">
                  <c:v>624.14107346838102</c:v>
                </c:pt>
                <c:pt idx="3839">
                  <c:v>624.13904102938704</c:v>
                </c:pt>
                <c:pt idx="3840">
                  <c:v>624.08814719439795</c:v>
                </c:pt>
                <c:pt idx="3841">
                  <c:v>624.06987054536501</c:v>
                </c:pt>
                <c:pt idx="3842">
                  <c:v>624.04097021688096</c:v>
                </c:pt>
                <c:pt idx="3843">
                  <c:v>624.03355190208504</c:v>
                </c:pt>
                <c:pt idx="3844">
                  <c:v>623.99796259956395</c:v>
                </c:pt>
                <c:pt idx="3845">
                  <c:v>623.99363034324597</c:v>
                </c:pt>
                <c:pt idx="3846">
                  <c:v>623.98282726795696</c:v>
                </c:pt>
                <c:pt idx="3847">
                  <c:v>623.89214259404605</c:v>
                </c:pt>
                <c:pt idx="3848">
                  <c:v>623.73507730082395</c:v>
                </c:pt>
                <c:pt idx="3849">
                  <c:v>623.72808521290403</c:v>
                </c:pt>
                <c:pt idx="3850">
                  <c:v>623.71618267503197</c:v>
                </c:pt>
                <c:pt idx="3851">
                  <c:v>623.70160811533799</c:v>
                </c:pt>
                <c:pt idx="3852">
                  <c:v>623.65560199611605</c:v>
                </c:pt>
                <c:pt idx="3853">
                  <c:v>623.644421987594</c:v>
                </c:pt>
                <c:pt idx="3854">
                  <c:v>623.57534726061101</c:v>
                </c:pt>
                <c:pt idx="3855">
                  <c:v>623.53962508299503</c:v>
                </c:pt>
                <c:pt idx="3856">
                  <c:v>623.52133740951501</c:v>
                </c:pt>
                <c:pt idx="3857">
                  <c:v>623.51216640765699</c:v>
                </c:pt>
                <c:pt idx="3858">
                  <c:v>623.49762839825303</c:v>
                </c:pt>
                <c:pt idx="3859">
                  <c:v>623.47132877993295</c:v>
                </c:pt>
                <c:pt idx="3860">
                  <c:v>623.46182846233796</c:v>
                </c:pt>
                <c:pt idx="3861">
                  <c:v>623.45221515712501</c:v>
                </c:pt>
                <c:pt idx="3862">
                  <c:v>623.41259435834695</c:v>
                </c:pt>
                <c:pt idx="3863">
                  <c:v>623.37809535025394</c:v>
                </c:pt>
                <c:pt idx="3864">
                  <c:v>623.33729839954299</c:v>
                </c:pt>
                <c:pt idx="3865">
                  <c:v>623.30646204869902</c:v>
                </c:pt>
                <c:pt idx="3866">
                  <c:v>623.30208317148902</c:v>
                </c:pt>
                <c:pt idx="3867">
                  <c:v>623.28625848000399</c:v>
                </c:pt>
                <c:pt idx="3868">
                  <c:v>623.22216921100801</c:v>
                </c:pt>
                <c:pt idx="3869">
                  <c:v>623.22068038893804</c:v>
                </c:pt>
                <c:pt idx="3870">
                  <c:v>623.21385943149198</c:v>
                </c:pt>
                <c:pt idx="3871">
                  <c:v>623.17313595983001</c:v>
                </c:pt>
                <c:pt idx="3872">
                  <c:v>623.14050544574002</c:v>
                </c:pt>
                <c:pt idx="3873">
                  <c:v>623.12103903374498</c:v>
                </c:pt>
                <c:pt idx="3874">
                  <c:v>623.11610077430896</c:v>
                </c:pt>
                <c:pt idx="3875">
                  <c:v>623.09767688452996</c:v>
                </c:pt>
                <c:pt idx="3876">
                  <c:v>623.02979802496395</c:v>
                </c:pt>
                <c:pt idx="3877">
                  <c:v>623.02753840360697</c:v>
                </c:pt>
                <c:pt idx="3878">
                  <c:v>622.99570142939695</c:v>
                </c:pt>
                <c:pt idx="3879">
                  <c:v>622.86544335081896</c:v>
                </c:pt>
                <c:pt idx="3880">
                  <c:v>622.85419904079504</c:v>
                </c:pt>
                <c:pt idx="3881">
                  <c:v>622.83527892470704</c:v>
                </c:pt>
                <c:pt idx="3882">
                  <c:v>622.82287501592896</c:v>
                </c:pt>
                <c:pt idx="3883">
                  <c:v>622.80013711159199</c:v>
                </c:pt>
                <c:pt idx="3884">
                  <c:v>622.78401888130895</c:v>
                </c:pt>
                <c:pt idx="3885">
                  <c:v>622.78209337529597</c:v>
                </c:pt>
                <c:pt idx="3886">
                  <c:v>622.77066663789299</c:v>
                </c:pt>
                <c:pt idx="3887">
                  <c:v>622.74429017070099</c:v>
                </c:pt>
                <c:pt idx="3888">
                  <c:v>622.71920324800499</c:v>
                </c:pt>
                <c:pt idx="3889">
                  <c:v>622.60340337021205</c:v>
                </c:pt>
                <c:pt idx="3890">
                  <c:v>622.58747071406697</c:v>
                </c:pt>
                <c:pt idx="3891">
                  <c:v>622.57282006643402</c:v>
                </c:pt>
                <c:pt idx="3892">
                  <c:v>622.52280609771299</c:v>
                </c:pt>
                <c:pt idx="3893">
                  <c:v>622.45947842259295</c:v>
                </c:pt>
                <c:pt idx="3894">
                  <c:v>622.44315338978197</c:v>
                </c:pt>
                <c:pt idx="3895">
                  <c:v>622.41708683283605</c:v>
                </c:pt>
                <c:pt idx="3896">
                  <c:v>622.39390576411199</c:v>
                </c:pt>
                <c:pt idx="3897">
                  <c:v>622.32906807919403</c:v>
                </c:pt>
                <c:pt idx="3898">
                  <c:v>622.28422982142399</c:v>
                </c:pt>
                <c:pt idx="3899">
                  <c:v>622.22875953140306</c:v>
                </c:pt>
                <c:pt idx="3900">
                  <c:v>622.22316973442003</c:v>
                </c:pt>
                <c:pt idx="3901">
                  <c:v>622.19176838218903</c:v>
                </c:pt>
                <c:pt idx="3902">
                  <c:v>622.179749818392</c:v>
                </c:pt>
                <c:pt idx="3903">
                  <c:v>622.168013047675</c:v>
                </c:pt>
                <c:pt idx="3904">
                  <c:v>622.14578984109698</c:v>
                </c:pt>
                <c:pt idx="3905">
                  <c:v>622.109198436018</c:v>
                </c:pt>
                <c:pt idx="3906">
                  <c:v>622.10414610572002</c:v>
                </c:pt>
                <c:pt idx="3907">
                  <c:v>622.08986134766303</c:v>
                </c:pt>
                <c:pt idx="3908">
                  <c:v>621.95961567624101</c:v>
                </c:pt>
                <c:pt idx="3909">
                  <c:v>621.95723763482204</c:v>
                </c:pt>
                <c:pt idx="3910">
                  <c:v>621.94552641735504</c:v>
                </c:pt>
                <c:pt idx="3911">
                  <c:v>621.94444257622399</c:v>
                </c:pt>
                <c:pt idx="3912">
                  <c:v>621.90157383067299</c:v>
                </c:pt>
                <c:pt idx="3913">
                  <c:v>621.88708567038805</c:v>
                </c:pt>
                <c:pt idx="3914">
                  <c:v>621.84939729975395</c:v>
                </c:pt>
                <c:pt idx="3915">
                  <c:v>621.84422883069999</c:v>
                </c:pt>
                <c:pt idx="3916">
                  <c:v>621.834066715483</c:v>
                </c:pt>
                <c:pt idx="3917">
                  <c:v>621.77284564599495</c:v>
                </c:pt>
                <c:pt idx="3918">
                  <c:v>621.76762674943302</c:v>
                </c:pt>
                <c:pt idx="3919">
                  <c:v>621.76547026444405</c:v>
                </c:pt>
                <c:pt idx="3920">
                  <c:v>621.73624862470399</c:v>
                </c:pt>
                <c:pt idx="3921">
                  <c:v>621.72345795908802</c:v>
                </c:pt>
                <c:pt idx="3922">
                  <c:v>621.68831537416099</c:v>
                </c:pt>
                <c:pt idx="3923">
                  <c:v>621.67176871560605</c:v>
                </c:pt>
                <c:pt idx="3924">
                  <c:v>621.63440256787396</c:v>
                </c:pt>
                <c:pt idx="3925">
                  <c:v>621.62091295521202</c:v>
                </c:pt>
                <c:pt idx="3926">
                  <c:v>621.61741932332404</c:v>
                </c:pt>
                <c:pt idx="3927">
                  <c:v>621.55442200789696</c:v>
                </c:pt>
                <c:pt idx="3928">
                  <c:v>621.53726708154102</c:v>
                </c:pt>
                <c:pt idx="3929">
                  <c:v>621.53432972911799</c:v>
                </c:pt>
                <c:pt idx="3930">
                  <c:v>621.53298318172097</c:v>
                </c:pt>
                <c:pt idx="3931">
                  <c:v>621.51153343235296</c:v>
                </c:pt>
                <c:pt idx="3932">
                  <c:v>621.49111960373796</c:v>
                </c:pt>
                <c:pt idx="3933">
                  <c:v>621.49068609215101</c:v>
                </c:pt>
                <c:pt idx="3934">
                  <c:v>621.48273044161397</c:v>
                </c:pt>
                <c:pt idx="3935">
                  <c:v>621.45002167482403</c:v>
                </c:pt>
                <c:pt idx="3936">
                  <c:v>621.43758951073698</c:v>
                </c:pt>
                <c:pt idx="3937">
                  <c:v>621.43200356294301</c:v>
                </c:pt>
                <c:pt idx="3938">
                  <c:v>621.41465373592303</c:v>
                </c:pt>
                <c:pt idx="3939">
                  <c:v>621.37000352309599</c:v>
                </c:pt>
                <c:pt idx="3940">
                  <c:v>621.35227981847004</c:v>
                </c:pt>
                <c:pt idx="3941">
                  <c:v>621.34659949302898</c:v>
                </c:pt>
                <c:pt idx="3942">
                  <c:v>621.32551548600304</c:v>
                </c:pt>
                <c:pt idx="3943">
                  <c:v>621.287319745643</c:v>
                </c:pt>
                <c:pt idx="3944">
                  <c:v>621.28632725004695</c:v>
                </c:pt>
                <c:pt idx="3945">
                  <c:v>621.28293378736998</c:v>
                </c:pt>
                <c:pt idx="3946">
                  <c:v>621.26623724455499</c:v>
                </c:pt>
                <c:pt idx="3947">
                  <c:v>621.25332114977004</c:v>
                </c:pt>
                <c:pt idx="3948">
                  <c:v>621.24571448325003</c:v>
                </c:pt>
                <c:pt idx="3949">
                  <c:v>621.22552214428299</c:v>
                </c:pt>
                <c:pt idx="3950">
                  <c:v>621.13753178391596</c:v>
                </c:pt>
                <c:pt idx="3951">
                  <c:v>621.11648669108695</c:v>
                </c:pt>
                <c:pt idx="3952">
                  <c:v>621.10614661789202</c:v>
                </c:pt>
                <c:pt idx="3953">
                  <c:v>621.08355894566898</c:v>
                </c:pt>
                <c:pt idx="3954">
                  <c:v>621.06421386790805</c:v>
                </c:pt>
                <c:pt idx="3955">
                  <c:v>621.05284547082397</c:v>
                </c:pt>
                <c:pt idx="3956">
                  <c:v>620.98923865124004</c:v>
                </c:pt>
                <c:pt idx="3957">
                  <c:v>620.98118723980804</c:v>
                </c:pt>
                <c:pt idx="3958">
                  <c:v>620.96458153660296</c:v>
                </c:pt>
                <c:pt idx="3959">
                  <c:v>620.95090072734399</c:v>
                </c:pt>
                <c:pt idx="3960">
                  <c:v>620.94257976976303</c:v>
                </c:pt>
                <c:pt idx="3961">
                  <c:v>620.92496112667197</c:v>
                </c:pt>
                <c:pt idx="3962">
                  <c:v>620.899717403306</c:v>
                </c:pt>
                <c:pt idx="3963">
                  <c:v>620.89244344584301</c:v>
                </c:pt>
                <c:pt idx="3964">
                  <c:v>620.88638242410696</c:v>
                </c:pt>
                <c:pt idx="3965">
                  <c:v>620.88370322749699</c:v>
                </c:pt>
                <c:pt idx="3966">
                  <c:v>620.86283734339304</c:v>
                </c:pt>
                <c:pt idx="3967">
                  <c:v>620.85697315040397</c:v>
                </c:pt>
                <c:pt idx="3968">
                  <c:v>620.83097192655305</c:v>
                </c:pt>
                <c:pt idx="3969">
                  <c:v>620.82950240762705</c:v>
                </c:pt>
                <c:pt idx="3970">
                  <c:v>620.79324711957099</c:v>
                </c:pt>
                <c:pt idx="3971">
                  <c:v>620.75145587920997</c:v>
                </c:pt>
                <c:pt idx="3972">
                  <c:v>620.74712760540399</c:v>
                </c:pt>
                <c:pt idx="3973">
                  <c:v>620.74557634395501</c:v>
                </c:pt>
                <c:pt idx="3974">
                  <c:v>620.68146189036599</c:v>
                </c:pt>
                <c:pt idx="3975">
                  <c:v>620.67127716556297</c:v>
                </c:pt>
                <c:pt idx="3976">
                  <c:v>620.66701861078695</c:v>
                </c:pt>
                <c:pt idx="3977">
                  <c:v>620.61442563599201</c:v>
                </c:pt>
                <c:pt idx="3978">
                  <c:v>620.61410450149003</c:v>
                </c:pt>
                <c:pt idx="3979">
                  <c:v>620.55892287428901</c:v>
                </c:pt>
                <c:pt idx="3980">
                  <c:v>620.54446621019395</c:v>
                </c:pt>
                <c:pt idx="3981">
                  <c:v>620.48578185211795</c:v>
                </c:pt>
                <c:pt idx="3982">
                  <c:v>620.479060487948</c:v>
                </c:pt>
                <c:pt idx="3983">
                  <c:v>620.458244064518</c:v>
                </c:pt>
                <c:pt idx="3984">
                  <c:v>620.45508875956205</c:v>
                </c:pt>
                <c:pt idx="3985">
                  <c:v>620.45425400358704</c:v>
                </c:pt>
                <c:pt idx="3986">
                  <c:v>620.43872520135506</c:v>
                </c:pt>
                <c:pt idx="3987">
                  <c:v>620.43735899960097</c:v>
                </c:pt>
                <c:pt idx="3988">
                  <c:v>620.41329177418595</c:v>
                </c:pt>
                <c:pt idx="3989">
                  <c:v>620.38608161147795</c:v>
                </c:pt>
                <c:pt idx="3990">
                  <c:v>620.37625303035304</c:v>
                </c:pt>
                <c:pt idx="3991">
                  <c:v>620.35924107394101</c:v>
                </c:pt>
                <c:pt idx="3992">
                  <c:v>620.337893205044</c:v>
                </c:pt>
                <c:pt idx="3993">
                  <c:v>620.31974614924604</c:v>
                </c:pt>
                <c:pt idx="3994">
                  <c:v>620.30718043111494</c:v>
                </c:pt>
                <c:pt idx="3995">
                  <c:v>620.29889809864699</c:v>
                </c:pt>
                <c:pt idx="3996">
                  <c:v>620.21698336438101</c:v>
                </c:pt>
                <c:pt idx="3997">
                  <c:v>620.163892753303</c:v>
                </c:pt>
                <c:pt idx="3998">
                  <c:v>620.157218276359</c:v>
                </c:pt>
                <c:pt idx="3999">
                  <c:v>620.11498585911102</c:v>
                </c:pt>
                <c:pt idx="4000">
                  <c:v>620.08738206382895</c:v>
                </c:pt>
                <c:pt idx="4001">
                  <c:v>620.08180100894504</c:v>
                </c:pt>
                <c:pt idx="4002">
                  <c:v>620.07630482858701</c:v>
                </c:pt>
                <c:pt idx="4003">
                  <c:v>620.00646883285697</c:v>
                </c:pt>
                <c:pt idx="4004">
                  <c:v>620.00544699435295</c:v>
                </c:pt>
                <c:pt idx="4005">
                  <c:v>619.92850797516996</c:v>
                </c:pt>
                <c:pt idx="4006">
                  <c:v>619.90751639698999</c:v>
                </c:pt>
                <c:pt idx="4007">
                  <c:v>619.87028292596199</c:v>
                </c:pt>
                <c:pt idx="4008">
                  <c:v>619.83448452203299</c:v>
                </c:pt>
                <c:pt idx="4009">
                  <c:v>619.81796570060897</c:v>
                </c:pt>
                <c:pt idx="4010">
                  <c:v>619.81032696188299</c:v>
                </c:pt>
                <c:pt idx="4011">
                  <c:v>619.78120445536899</c:v>
                </c:pt>
                <c:pt idx="4012">
                  <c:v>619.77978143891198</c:v>
                </c:pt>
                <c:pt idx="4013">
                  <c:v>619.76794358126801</c:v>
                </c:pt>
                <c:pt idx="4014">
                  <c:v>619.73034792231999</c:v>
                </c:pt>
                <c:pt idx="4015">
                  <c:v>619.68306191316594</c:v>
                </c:pt>
                <c:pt idx="4016">
                  <c:v>619.676216719889</c:v>
                </c:pt>
                <c:pt idx="4017">
                  <c:v>619.67052687769103</c:v>
                </c:pt>
                <c:pt idx="4018">
                  <c:v>619.657498549867</c:v>
                </c:pt>
                <c:pt idx="4019">
                  <c:v>619.62605424233698</c:v>
                </c:pt>
                <c:pt idx="4020">
                  <c:v>619.61136307927302</c:v>
                </c:pt>
                <c:pt idx="4021">
                  <c:v>619.60603428925299</c:v>
                </c:pt>
                <c:pt idx="4022">
                  <c:v>619.57794828115902</c:v>
                </c:pt>
                <c:pt idx="4023">
                  <c:v>619.56630808989098</c:v>
                </c:pt>
                <c:pt idx="4024">
                  <c:v>619.51525354439605</c:v>
                </c:pt>
                <c:pt idx="4025">
                  <c:v>619.49319343841296</c:v>
                </c:pt>
                <c:pt idx="4026">
                  <c:v>619.49264118146095</c:v>
                </c:pt>
                <c:pt idx="4027">
                  <c:v>619.45656366092305</c:v>
                </c:pt>
                <c:pt idx="4028">
                  <c:v>619.42117409732202</c:v>
                </c:pt>
                <c:pt idx="4029">
                  <c:v>619.38377379907604</c:v>
                </c:pt>
                <c:pt idx="4030">
                  <c:v>619.38340669597198</c:v>
                </c:pt>
                <c:pt idx="4031">
                  <c:v>619.38000911755398</c:v>
                </c:pt>
                <c:pt idx="4032">
                  <c:v>619.37066500243498</c:v>
                </c:pt>
                <c:pt idx="4033">
                  <c:v>619.37037648048204</c:v>
                </c:pt>
                <c:pt idx="4034">
                  <c:v>619.36542893573198</c:v>
                </c:pt>
                <c:pt idx="4035">
                  <c:v>619.27109079365505</c:v>
                </c:pt>
                <c:pt idx="4036">
                  <c:v>619.26200021007696</c:v>
                </c:pt>
                <c:pt idx="4037">
                  <c:v>619.18423996425099</c:v>
                </c:pt>
                <c:pt idx="4038">
                  <c:v>619.16297848849194</c:v>
                </c:pt>
                <c:pt idx="4039">
                  <c:v>619.15119543046001</c:v>
                </c:pt>
                <c:pt idx="4040">
                  <c:v>619.12559376843603</c:v>
                </c:pt>
                <c:pt idx="4041">
                  <c:v>619.07432080226499</c:v>
                </c:pt>
                <c:pt idx="4042">
                  <c:v>618.98940602025903</c:v>
                </c:pt>
                <c:pt idx="4043">
                  <c:v>618.96465131124899</c:v>
                </c:pt>
                <c:pt idx="4044">
                  <c:v>618.94486536717397</c:v>
                </c:pt>
                <c:pt idx="4045">
                  <c:v>618.92246314083695</c:v>
                </c:pt>
                <c:pt idx="4046">
                  <c:v>618.91739357076494</c:v>
                </c:pt>
                <c:pt idx="4047">
                  <c:v>618.89575686979197</c:v>
                </c:pt>
                <c:pt idx="4048">
                  <c:v>618.89443084216202</c:v>
                </c:pt>
                <c:pt idx="4049">
                  <c:v>618.86305398573199</c:v>
                </c:pt>
                <c:pt idx="4050">
                  <c:v>618.84888324552003</c:v>
                </c:pt>
                <c:pt idx="4051">
                  <c:v>618.84517121833403</c:v>
                </c:pt>
                <c:pt idx="4052">
                  <c:v>618.83418055800098</c:v>
                </c:pt>
                <c:pt idx="4053">
                  <c:v>618.82031119925796</c:v>
                </c:pt>
                <c:pt idx="4054">
                  <c:v>618.80722224725002</c:v>
                </c:pt>
                <c:pt idx="4055">
                  <c:v>618.76568277112494</c:v>
                </c:pt>
                <c:pt idx="4056">
                  <c:v>618.75400326639499</c:v>
                </c:pt>
                <c:pt idx="4057">
                  <c:v>618.74213168641597</c:v>
                </c:pt>
                <c:pt idx="4058">
                  <c:v>618.74008021703901</c:v>
                </c:pt>
                <c:pt idx="4059">
                  <c:v>618.73332913814897</c:v>
                </c:pt>
                <c:pt idx="4060">
                  <c:v>618.69199906497602</c:v>
                </c:pt>
                <c:pt idx="4061">
                  <c:v>618.68751763730904</c:v>
                </c:pt>
                <c:pt idx="4062">
                  <c:v>618.68280316938103</c:v>
                </c:pt>
                <c:pt idx="4063">
                  <c:v>618.65980577248297</c:v>
                </c:pt>
                <c:pt idx="4064">
                  <c:v>618.64666796158201</c:v>
                </c:pt>
                <c:pt idx="4065">
                  <c:v>618.626552100288</c:v>
                </c:pt>
                <c:pt idx="4066">
                  <c:v>618.57185216163305</c:v>
                </c:pt>
                <c:pt idx="4067">
                  <c:v>618.571068078542</c:v>
                </c:pt>
                <c:pt idx="4068">
                  <c:v>618.55969708494695</c:v>
                </c:pt>
                <c:pt idx="4069">
                  <c:v>618.55092819046399</c:v>
                </c:pt>
                <c:pt idx="4070">
                  <c:v>618.545849361602</c:v>
                </c:pt>
                <c:pt idx="4071">
                  <c:v>618.52051134718397</c:v>
                </c:pt>
                <c:pt idx="4072">
                  <c:v>618.50987635369904</c:v>
                </c:pt>
                <c:pt idx="4073">
                  <c:v>618.50144164352696</c:v>
                </c:pt>
                <c:pt idx="4074">
                  <c:v>618.49711938977305</c:v>
                </c:pt>
                <c:pt idx="4075">
                  <c:v>618.48049746733</c:v>
                </c:pt>
                <c:pt idx="4076">
                  <c:v>618.40731816582604</c:v>
                </c:pt>
                <c:pt idx="4077">
                  <c:v>618.33870569377495</c:v>
                </c:pt>
                <c:pt idx="4078">
                  <c:v>618.29000709761499</c:v>
                </c:pt>
                <c:pt idx="4079">
                  <c:v>618.28636179604405</c:v>
                </c:pt>
                <c:pt idx="4080">
                  <c:v>618.26049017120499</c:v>
                </c:pt>
                <c:pt idx="4081">
                  <c:v>618.17590239900301</c:v>
                </c:pt>
                <c:pt idx="4082">
                  <c:v>618.170230679253</c:v>
                </c:pt>
                <c:pt idx="4083">
                  <c:v>618.14725388660599</c:v>
                </c:pt>
                <c:pt idx="4084">
                  <c:v>618.13880596684101</c:v>
                </c:pt>
                <c:pt idx="4085">
                  <c:v>618.12672123642903</c:v>
                </c:pt>
                <c:pt idx="4086">
                  <c:v>618.12324764630603</c:v>
                </c:pt>
                <c:pt idx="4087">
                  <c:v>618.08229844877701</c:v>
                </c:pt>
                <c:pt idx="4088">
                  <c:v>618.03119696022998</c:v>
                </c:pt>
                <c:pt idx="4089">
                  <c:v>618.01886653564202</c:v>
                </c:pt>
                <c:pt idx="4090">
                  <c:v>617.86423617421201</c:v>
                </c:pt>
                <c:pt idx="4091">
                  <c:v>617.84218327116196</c:v>
                </c:pt>
                <c:pt idx="4092">
                  <c:v>617.80094307106799</c:v>
                </c:pt>
                <c:pt idx="4093">
                  <c:v>617.79843430587198</c:v>
                </c:pt>
                <c:pt idx="4094">
                  <c:v>617.79613869454897</c:v>
                </c:pt>
                <c:pt idx="4095">
                  <c:v>617.78833937555999</c:v>
                </c:pt>
                <c:pt idx="4096">
                  <c:v>617.760499177165</c:v>
                </c:pt>
                <c:pt idx="4097">
                  <c:v>617.741103719119</c:v>
                </c:pt>
                <c:pt idx="4098">
                  <c:v>617.737457626116</c:v>
                </c:pt>
                <c:pt idx="4099">
                  <c:v>617.72649206310098</c:v>
                </c:pt>
                <c:pt idx="4100">
                  <c:v>617.70628317132503</c:v>
                </c:pt>
                <c:pt idx="4101">
                  <c:v>617.66248944229596</c:v>
                </c:pt>
                <c:pt idx="4102">
                  <c:v>617.65721529199095</c:v>
                </c:pt>
                <c:pt idx="4103">
                  <c:v>617.58782367105402</c:v>
                </c:pt>
                <c:pt idx="4104">
                  <c:v>617.57155421697496</c:v>
                </c:pt>
                <c:pt idx="4105">
                  <c:v>617.54362513011495</c:v>
                </c:pt>
                <c:pt idx="4106">
                  <c:v>617.52057867460701</c:v>
                </c:pt>
                <c:pt idx="4107">
                  <c:v>617.49757071299905</c:v>
                </c:pt>
                <c:pt idx="4108">
                  <c:v>617.45001192776499</c:v>
                </c:pt>
                <c:pt idx="4109">
                  <c:v>617.39931347024196</c:v>
                </c:pt>
                <c:pt idx="4110">
                  <c:v>617.384633860142</c:v>
                </c:pt>
                <c:pt idx="4111">
                  <c:v>617.32492891151901</c:v>
                </c:pt>
                <c:pt idx="4112">
                  <c:v>617.30706915855399</c:v>
                </c:pt>
                <c:pt idx="4113">
                  <c:v>617.29517568565495</c:v>
                </c:pt>
                <c:pt idx="4114">
                  <c:v>617.29108234473802</c:v>
                </c:pt>
                <c:pt idx="4115">
                  <c:v>617.27478116528403</c:v>
                </c:pt>
                <c:pt idx="4116">
                  <c:v>617.14016833346602</c:v>
                </c:pt>
                <c:pt idx="4117">
                  <c:v>616.97827041206097</c:v>
                </c:pt>
                <c:pt idx="4118">
                  <c:v>616.93988458655099</c:v>
                </c:pt>
                <c:pt idx="4119">
                  <c:v>616.92364491895705</c:v>
                </c:pt>
                <c:pt idx="4120">
                  <c:v>616.91670288947398</c:v>
                </c:pt>
                <c:pt idx="4121">
                  <c:v>616.893391265432</c:v>
                </c:pt>
                <c:pt idx="4122">
                  <c:v>616.88461345340602</c:v>
                </c:pt>
                <c:pt idx="4123">
                  <c:v>616.87634757420199</c:v>
                </c:pt>
                <c:pt idx="4124">
                  <c:v>616.85800593364399</c:v>
                </c:pt>
                <c:pt idx="4125">
                  <c:v>616.85454997790998</c:v>
                </c:pt>
                <c:pt idx="4126">
                  <c:v>616.84458314246001</c:v>
                </c:pt>
                <c:pt idx="4127">
                  <c:v>616.82787523319496</c:v>
                </c:pt>
                <c:pt idx="4128">
                  <c:v>616.79259566405995</c:v>
                </c:pt>
                <c:pt idx="4129">
                  <c:v>616.77874555340202</c:v>
                </c:pt>
                <c:pt idx="4130">
                  <c:v>616.77110119287101</c:v>
                </c:pt>
                <c:pt idx="4131">
                  <c:v>616.76795430531502</c:v>
                </c:pt>
                <c:pt idx="4132">
                  <c:v>616.73680499328202</c:v>
                </c:pt>
                <c:pt idx="4133">
                  <c:v>616.66612981695096</c:v>
                </c:pt>
                <c:pt idx="4134">
                  <c:v>616.66217031174494</c:v>
                </c:pt>
                <c:pt idx="4135">
                  <c:v>616.51068940594303</c:v>
                </c:pt>
                <c:pt idx="4136">
                  <c:v>616.45964320046198</c:v>
                </c:pt>
                <c:pt idx="4137">
                  <c:v>616.43783973145901</c:v>
                </c:pt>
                <c:pt idx="4138">
                  <c:v>616.32737331501301</c:v>
                </c:pt>
                <c:pt idx="4139">
                  <c:v>616.30701209339998</c:v>
                </c:pt>
                <c:pt idx="4140">
                  <c:v>616.30404199631198</c:v>
                </c:pt>
                <c:pt idx="4141">
                  <c:v>616.28782189036997</c:v>
                </c:pt>
                <c:pt idx="4142">
                  <c:v>616.26173804628604</c:v>
                </c:pt>
                <c:pt idx="4143">
                  <c:v>616.21952820914305</c:v>
                </c:pt>
                <c:pt idx="4144">
                  <c:v>616.174814031349</c:v>
                </c:pt>
                <c:pt idx="4145">
                  <c:v>616.10300317170197</c:v>
                </c:pt>
                <c:pt idx="4146">
                  <c:v>616.07824613886305</c:v>
                </c:pt>
                <c:pt idx="4147">
                  <c:v>616.02884314203595</c:v>
                </c:pt>
                <c:pt idx="4148">
                  <c:v>616.02604357458199</c:v>
                </c:pt>
                <c:pt idx="4149">
                  <c:v>615.96736285361203</c:v>
                </c:pt>
                <c:pt idx="4150">
                  <c:v>615.96021963831095</c:v>
                </c:pt>
                <c:pt idx="4151">
                  <c:v>615.86780937398601</c:v>
                </c:pt>
                <c:pt idx="4152">
                  <c:v>615.84682248051001</c:v>
                </c:pt>
                <c:pt idx="4153">
                  <c:v>615.84503942057302</c:v>
                </c:pt>
                <c:pt idx="4154">
                  <c:v>615.81816414820696</c:v>
                </c:pt>
                <c:pt idx="4155">
                  <c:v>615.80023078552597</c:v>
                </c:pt>
                <c:pt idx="4156">
                  <c:v>615.78495451447804</c:v>
                </c:pt>
                <c:pt idx="4157">
                  <c:v>615.757625760564</c:v>
                </c:pt>
                <c:pt idx="4158">
                  <c:v>615.74969870451605</c:v>
                </c:pt>
                <c:pt idx="4159">
                  <c:v>615.74784403606395</c:v>
                </c:pt>
                <c:pt idx="4160">
                  <c:v>615.74192543334095</c:v>
                </c:pt>
                <c:pt idx="4161">
                  <c:v>615.74041225293695</c:v>
                </c:pt>
                <c:pt idx="4162">
                  <c:v>615.73699232185595</c:v>
                </c:pt>
                <c:pt idx="4163">
                  <c:v>615.73682666604202</c:v>
                </c:pt>
                <c:pt idx="4164">
                  <c:v>615.73420011036603</c:v>
                </c:pt>
                <c:pt idx="4165">
                  <c:v>615.71576269033096</c:v>
                </c:pt>
                <c:pt idx="4166">
                  <c:v>615.66499654861195</c:v>
                </c:pt>
                <c:pt idx="4167">
                  <c:v>615.63451447977695</c:v>
                </c:pt>
                <c:pt idx="4168">
                  <c:v>615.63259249538999</c:v>
                </c:pt>
                <c:pt idx="4169">
                  <c:v>615.58625757605898</c:v>
                </c:pt>
                <c:pt idx="4170">
                  <c:v>615.55664969476095</c:v>
                </c:pt>
                <c:pt idx="4171">
                  <c:v>615.54450334079104</c:v>
                </c:pt>
                <c:pt idx="4172">
                  <c:v>615.52335060881603</c:v>
                </c:pt>
                <c:pt idx="4173">
                  <c:v>615.50151320267298</c:v>
                </c:pt>
                <c:pt idx="4174">
                  <c:v>615.49179785373803</c:v>
                </c:pt>
                <c:pt idx="4175">
                  <c:v>615.48502673484904</c:v>
                </c:pt>
                <c:pt idx="4176">
                  <c:v>615.46702276269002</c:v>
                </c:pt>
                <c:pt idx="4177">
                  <c:v>615.42508044306203</c:v>
                </c:pt>
                <c:pt idx="4178">
                  <c:v>615.41419945747998</c:v>
                </c:pt>
                <c:pt idx="4179">
                  <c:v>615.40828606404398</c:v>
                </c:pt>
                <c:pt idx="4180">
                  <c:v>615.34542316583702</c:v>
                </c:pt>
                <c:pt idx="4181">
                  <c:v>615.21644542010699</c:v>
                </c:pt>
                <c:pt idx="4182">
                  <c:v>615.11657357162198</c:v>
                </c:pt>
                <c:pt idx="4183">
                  <c:v>615.10878175366804</c:v>
                </c:pt>
                <c:pt idx="4184">
                  <c:v>615.06036843269396</c:v>
                </c:pt>
                <c:pt idx="4185">
                  <c:v>615.05355199985297</c:v>
                </c:pt>
                <c:pt idx="4186">
                  <c:v>615.007788547318</c:v>
                </c:pt>
                <c:pt idx="4187">
                  <c:v>615.00694071764997</c:v>
                </c:pt>
                <c:pt idx="4188">
                  <c:v>614.96378312809702</c:v>
                </c:pt>
                <c:pt idx="4189">
                  <c:v>614.95113972566298</c:v>
                </c:pt>
                <c:pt idx="4190">
                  <c:v>614.929713039082</c:v>
                </c:pt>
                <c:pt idx="4191">
                  <c:v>614.92680335175601</c:v>
                </c:pt>
                <c:pt idx="4192">
                  <c:v>614.88697843503098</c:v>
                </c:pt>
                <c:pt idx="4193">
                  <c:v>614.847247146477</c:v>
                </c:pt>
                <c:pt idx="4194">
                  <c:v>614.83974584701105</c:v>
                </c:pt>
                <c:pt idx="4195">
                  <c:v>614.83266796538396</c:v>
                </c:pt>
                <c:pt idx="4196">
                  <c:v>614.794058539616</c:v>
                </c:pt>
                <c:pt idx="4197">
                  <c:v>614.74167382764597</c:v>
                </c:pt>
                <c:pt idx="4198">
                  <c:v>614.72720364222096</c:v>
                </c:pt>
                <c:pt idx="4199">
                  <c:v>614.70348760516299</c:v>
                </c:pt>
                <c:pt idx="4200">
                  <c:v>614.70253014887203</c:v>
                </c:pt>
                <c:pt idx="4201">
                  <c:v>614.69544596365199</c:v>
                </c:pt>
                <c:pt idx="4202">
                  <c:v>614.69249840201701</c:v>
                </c:pt>
                <c:pt idx="4203">
                  <c:v>614.63414303161096</c:v>
                </c:pt>
                <c:pt idx="4204">
                  <c:v>614.63013679843698</c:v>
                </c:pt>
                <c:pt idx="4205">
                  <c:v>614.61223452890295</c:v>
                </c:pt>
                <c:pt idx="4206">
                  <c:v>614.54370877131896</c:v>
                </c:pt>
                <c:pt idx="4207">
                  <c:v>614.53527713739197</c:v>
                </c:pt>
                <c:pt idx="4208">
                  <c:v>614.52551470975402</c:v>
                </c:pt>
                <c:pt idx="4209">
                  <c:v>614.503881435327</c:v>
                </c:pt>
                <c:pt idx="4210">
                  <c:v>614.50280962532395</c:v>
                </c:pt>
                <c:pt idx="4211">
                  <c:v>614.48985438255704</c:v>
                </c:pt>
                <c:pt idx="4212">
                  <c:v>614.47707841466797</c:v>
                </c:pt>
                <c:pt idx="4213">
                  <c:v>614.47652571731601</c:v>
                </c:pt>
                <c:pt idx="4214">
                  <c:v>614.47330577283299</c:v>
                </c:pt>
                <c:pt idx="4215">
                  <c:v>614.44323960704605</c:v>
                </c:pt>
                <c:pt idx="4216">
                  <c:v>614.37733904863205</c:v>
                </c:pt>
                <c:pt idx="4217">
                  <c:v>614.37691778447299</c:v>
                </c:pt>
                <c:pt idx="4218">
                  <c:v>614.34745154243296</c:v>
                </c:pt>
                <c:pt idx="4219">
                  <c:v>614.31682729608099</c:v>
                </c:pt>
                <c:pt idx="4220">
                  <c:v>614.29533658003299</c:v>
                </c:pt>
                <c:pt idx="4221">
                  <c:v>614.28754268259695</c:v>
                </c:pt>
                <c:pt idx="4222">
                  <c:v>614.25571586951003</c:v>
                </c:pt>
                <c:pt idx="4223">
                  <c:v>614.25313249846204</c:v>
                </c:pt>
                <c:pt idx="4224">
                  <c:v>614.24549377361905</c:v>
                </c:pt>
                <c:pt idx="4225">
                  <c:v>614.16638372888599</c:v>
                </c:pt>
                <c:pt idx="4226">
                  <c:v>614.16202000632995</c:v>
                </c:pt>
                <c:pt idx="4227">
                  <c:v>614.15609691925602</c:v>
                </c:pt>
                <c:pt idx="4228">
                  <c:v>614.14791237513703</c:v>
                </c:pt>
                <c:pt idx="4229">
                  <c:v>614.144412908611</c:v>
                </c:pt>
                <c:pt idx="4230">
                  <c:v>614.10810108639498</c:v>
                </c:pt>
                <c:pt idx="4231">
                  <c:v>614.070471976465</c:v>
                </c:pt>
                <c:pt idx="4232">
                  <c:v>614.04341946128898</c:v>
                </c:pt>
                <c:pt idx="4233">
                  <c:v>614.02907075706696</c:v>
                </c:pt>
                <c:pt idx="4234">
                  <c:v>614.025389918624</c:v>
                </c:pt>
                <c:pt idx="4235">
                  <c:v>614.01533650848796</c:v>
                </c:pt>
                <c:pt idx="4236">
                  <c:v>614.00338146966897</c:v>
                </c:pt>
                <c:pt idx="4237">
                  <c:v>613.96943484629901</c:v>
                </c:pt>
                <c:pt idx="4238">
                  <c:v>613.96801553137595</c:v>
                </c:pt>
                <c:pt idx="4239">
                  <c:v>613.95311053262401</c:v>
                </c:pt>
                <c:pt idx="4240">
                  <c:v>613.89063933300201</c:v>
                </c:pt>
                <c:pt idx="4241">
                  <c:v>613.89010028033101</c:v>
                </c:pt>
                <c:pt idx="4242">
                  <c:v>613.87074490118698</c:v>
                </c:pt>
                <c:pt idx="4243">
                  <c:v>613.87068932092495</c:v>
                </c:pt>
                <c:pt idx="4244">
                  <c:v>613.83326066810605</c:v>
                </c:pt>
                <c:pt idx="4245">
                  <c:v>613.81102457494501</c:v>
                </c:pt>
                <c:pt idx="4246">
                  <c:v>613.79779494109505</c:v>
                </c:pt>
                <c:pt idx="4247">
                  <c:v>613.75084222355201</c:v>
                </c:pt>
                <c:pt idx="4248">
                  <c:v>613.74601555870402</c:v>
                </c:pt>
                <c:pt idx="4249">
                  <c:v>613.72735753903498</c:v>
                </c:pt>
                <c:pt idx="4250">
                  <c:v>613.72490197540299</c:v>
                </c:pt>
                <c:pt idx="4251">
                  <c:v>613.71456144770502</c:v>
                </c:pt>
                <c:pt idx="4252">
                  <c:v>613.64846335291702</c:v>
                </c:pt>
                <c:pt idx="4253">
                  <c:v>613.59996924034101</c:v>
                </c:pt>
                <c:pt idx="4254">
                  <c:v>613.579020078707</c:v>
                </c:pt>
                <c:pt idx="4255">
                  <c:v>613.57277379936204</c:v>
                </c:pt>
                <c:pt idx="4256">
                  <c:v>613.56440362461103</c:v>
                </c:pt>
                <c:pt idx="4257">
                  <c:v>613.53648742766097</c:v>
                </c:pt>
                <c:pt idx="4258">
                  <c:v>613.51980330711001</c:v>
                </c:pt>
                <c:pt idx="4259">
                  <c:v>613.48123539897597</c:v>
                </c:pt>
                <c:pt idx="4260">
                  <c:v>613.48058167777799</c:v>
                </c:pt>
                <c:pt idx="4261">
                  <c:v>613.46192060618705</c:v>
                </c:pt>
                <c:pt idx="4262">
                  <c:v>613.44828523514798</c:v>
                </c:pt>
                <c:pt idx="4263">
                  <c:v>613.438115254644</c:v>
                </c:pt>
                <c:pt idx="4264">
                  <c:v>613.43477682040498</c:v>
                </c:pt>
                <c:pt idx="4265">
                  <c:v>613.43085399705603</c:v>
                </c:pt>
                <c:pt idx="4266">
                  <c:v>613.40685062971397</c:v>
                </c:pt>
                <c:pt idx="4267">
                  <c:v>613.37640056373903</c:v>
                </c:pt>
                <c:pt idx="4268">
                  <c:v>613.36586711272901</c:v>
                </c:pt>
                <c:pt idx="4269">
                  <c:v>613.31591947548895</c:v>
                </c:pt>
                <c:pt idx="4270">
                  <c:v>613.29599505683302</c:v>
                </c:pt>
                <c:pt idx="4271">
                  <c:v>613.23758016317697</c:v>
                </c:pt>
                <c:pt idx="4272">
                  <c:v>613.23712520763195</c:v>
                </c:pt>
                <c:pt idx="4273">
                  <c:v>613.209041704421</c:v>
                </c:pt>
                <c:pt idx="4274">
                  <c:v>613.20318235686102</c:v>
                </c:pt>
                <c:pt idx="4275">
                  <c:v>613.18385681166797</c:v>
                </c:pt>
                <c:pt idx="4276">
                  <c:v>613.15404722323899</c:v>
                </c:pt>
                <c:pt idx="4277">
                  <c:v>613.13973617764304</c:v>
                </c:pt>
                <c:pt idx="4278">
                  <c:v>613.094337796893</c:v>
                </c:pt>
                <c:pt idx="4279">
                  <c:v>613.09347290220296</c:v>
                </c:pt>
                <c:pt idx="4280">
                  <c:v>613.08426252494803</c:v>
                </c:pt>
                <c:pt idx="4281">
                  <c:v>612.98414178027394</c:v>
                </c:pt>
                <c:pt idx="4282">
                  <c:v>612.93432408467595</c:v>
                </c:pt>
                <c:pt idx="4283">
                  <c:v>612.81936179450702</c:v>
                </c:pt>
                <c:pt idx="4284">
                  <c:v>612.815552620826</c:v>
                </c:pt>
                <c:pt idx="4285">
                  <c:v>612.81108759601705</c:v>
                </c:pt>
                <c:pt idx="4286">
                  <c:v>612.795534835892</c:v>
                </c:pt>
                <c:pt idx="4287">
                  <c:v>612.79038329533898</c:v>
                </c:pt>
                <c:pt idx="4288">
                  <c:v>612.68794203581001</c:v>
                </c:pt>
                <c:pt idx="4289">
                  <c:v>612.65954705737704</c:v>
                </c:pt>
                <c:pt idx="4290">
                  <c:v>612.64719400167098</c:v>
                </c:pt>
                <c:pt idx="4291">
                  <c:v>612.63977928554596</c:v>
                </c:pt>
                <c:pt idx="4292">
                  <c:v>612.59580436690101</c:v>
                </c:pt>
                <c:pt idx="4293">
                  <c:v>612.59026286617905</c:v>
                </c:pt>
                <c:pt idx="4294">
                  <c:v>612.57132887580406</c:v>
                </c:pt>
                <c:pt idx="4295">
                  <c:v>612.56877474422902</c:v>
                </c:pt>
                <c:pt idx="4296">
                  <c:v>612.55668055737999</c:v>
                </c:pt>
                <c:pt idx="4297">
                  <c:v>612.53880572153105</c:v>
                </c:pt>
                <c:pt idx="4298">
                  <c:v>612.53359362662695</c:v>
                </c:pt>
                <c:pt idx="4299">
                  <c:v>612.521868326098</c:v>
                </c:pt>
                <c:pt idx="4300">
                  <c:v>612.51724472067394</c:v>
                </c:pt>
                <c:pt idx="4301">
                  <c:v>612.48354481999297</c:v>
                </c:pt>
                <c:pt idx="4302">
                  <c:v>612.48098653450904</c:v>
                </c:pt>
                <c:pt idx="4303">
                  <c:v>612.46672320159405</c:v>
                </c:pt>
                <c:pt idx="4304">
                  <c:v>612.46539212937103</c:v>
                </c:pt>
                <c:pt idx="4305">
                  <c:v>612.45205263297498</c:v>
                </c:pt>
                <c:pt idx="4306">
                  <c:v>612.43457706460094</c:v>
                </c:pt>
                <c:pt idx="4307">
                  <c:v>612.40136571039295</c:v>
                </c:pt>
                <c:pt idx="4308">
                  <c:v>612.38537929230995</c:v>
                </c:pt>
                <c:pt idx="4309">
                  <c:v>612.37350602765798</c:v>
                </c:pt>
                <c:pt idx="4310">
                  <c:v>612.36883414475597</c:v>
                </c:pt>
                <c:pt idx="4311">
                  <c:v>612.36636234111302</c:v>
                </c:pt>
                <c:pt idx="4312">
                  <c:v>612.36202125103898</c:v>
                </c:pt>
                <c:pt idx="4313">
                  <c:v>612.34565730065196</c:v>
                </c:pt>
                <c:pt idx="4314">
                  <c:v>612.34060258034594</c:v>
                </c:pt>
                <c:pt idx="4315">
                  <c:v>612.33813763918704</c:v>
                </c:pt>
                <c:pt idx="4316">
                  <c:v>612.31764173989995</c:v>
                </c:pt>
                <c:pt idx="4317">
                  <c:v>612.30427663498494</c:v>
                </c:pt>
                <c:pt idx="4318">
                  <c:v>612.296767324607</c:v>
                </c:pt>
                <c:pt idx="4319">
                  <c:v>612.28049265980496</c:v>
                </c:pt>
                <c:pt idx="4320">
                  <c:v>612.27167984035395</c:v>
                </c:pt>
                <c:pt idx="4321">
                  <c:v>612.265546756768</c:v>
                </c:pt>
                <c:pt idx="4322">
                  <c:v>612.25976405511403</c:v>
                </c:pt>
                <c:pt idx="4323">
                  <c:v>612.23069472745999</c:v>
                </c:pt>
                <c:pt idx="4324">
                  <c:v>612.17794045687697</c:v>
                </c:pt>
                <c:pt idx="4325">
                  <c:v>612.17745670087595</c:v>
                </c:pt>
                <c:pt idx="4326">
                  <c:v>612.11830352819595</c:v>
                </c:pt>
                <c:pt idx="4327">
                  <c:v>612.09529098064104</c:v>
                </c:pt>
                <c:pt idx="4328">
                  <c:v>612.09109549782602</c:v>
                </c:pt>
                <c:pt idx="4329">
                  <c:v>612.06954127427298</c:v>
                </c:pt>
                <c:pt idx="4330">
                  <c:v>612.05047330363698</c:v>
                </c:pt>
                <c:pt idx="4331">
                  <c:v>612.01585654394898</c:v>
                </c:pt>
                <c:pt idx="4332">
                  <c:v>612.00757604881699</c:v>
                </c:pt>
                <c:pt idx="4333">
                  <c:v>611.98355034756401</c:v>
                </c:pt>
                <c:pt idx="4334">
                  <c:v>611.95405922678196</c:v>
                </c:pt>
                <c:pt idx="4335">
                  <c:v>611.953442963013</c:v>
                </c:pt>
                <c:pt idx="4336">
                  <c:v>611.94472786581298</c:v>
                </c:pt>
                <c:pt idx="4337">
                  <c:v>611.93258953661905</c:v>
                </c:pt>
                <c:pt idx="4338">
                  <c:v>611.92350518397097</c:v>
                </c:pt>
                <c:pt idx="4339">
                  <c:v>611.91214491000699</c:v>
                </c:pt>
                <c:pt idx="4340">
                  <c:v>611.91100280276305</c:v>
                </c:pt>
                <c:pt idx="4341">
                  <c:v>611.88746335858104</c:v>
                </c:pt>
                <c:pt idx="4342">
                  <c:v>611.87354886348396</c:v>
                </c:pt>
                <c:pt idx="4343">
                  <c:v>611.85855060906897</c:v>
                </c:pt>
                <c:pt idx="4344">
                  <c:v>611.84764126505797</c:v>
                </c:pt>
                <c:pt idx="4345">
                  <c:v>611.82536187531605</c:v>
                </c:pt>
                <c:pt idx="4346">
                  <c:v>611.81993422798496</c:v>
                </c:pt>
                <c:pt idx="4347">
                  <c:v>611.81932512605601</c:v>
                </c:pt>
                <c:pt idx="4348">
                  <c:v>611.81203832249196</c:v>
                </c:pt>
                <c:pt idx="4349">
                  <c:v>611.80522381885805</c:v>
                </c:pt>
                <c:pt idx="4350">
                  <c:v>611.78678482343901</c:v>
                </c:pt>
                <c:pt idx="4351">
                  <c:v>611.725605224589</c:v>
                </c:pt>
                <c:pt idx="4352">
                  <c:v>611.69957424037898</c:v>
                </c:pt>
                <c:pt idx="4353">
                  <c:v>611.68639996278296</c:v>
                </c:pt>
                <c:pt idx="4354">
                  <c:v>611.68203223494197</c:v>
                </c:pt>
                <c:pt idx="4355">
                  <c:v>611.66562939972596</c:v>
                </c:pt>
                <c:pt idx="4356">
                  <c:v>611.60628537879802</c:v>
                </c:pt>
                <c:pt idx="4357">
                  <c:v>611.59045373850097</c:v>
                </c:pt>
                <c:pt idx="4358">
                  <c:v>611.55793945458697</c:v>
                </c:pt>
                <c:pt idx="4359">
                  <c:v>611.534881961015</c:v>
                </c:pt>
                <c:pt idx="4360">
                  <c:v>611.52610435206896</c:v>
                </c:pt>
                <c:pt idx="4361">
                  <c:v>611.50808484528</c:v>
                </c:pt>
                <c:pt idx="4362">
                  <c:v>611.46771904676302</c:v>
                </c:pt>
                <c:pt idx="4363">
                  <c:v>611.467393473534</c:v>
                </c:pt>
                <c:pt idx="4364">
                  <c:v>611.44633282849395</c:v>
                </c:pt>
                <c:pt idx="4365">
                  <c:v>611.44314467094603</c:v>
                </c:pt>
                <c:pt idx="4366">
                  <c:v>611.42484360169999</c:v>
                </c:pt>
                <c:pt idx="4367">
                  <c:v>611.40043672298395</c:v>
                </c:pt>
                <c:pt idx="4368">
                  <c:v>611.39458215235004</c:v>
                </c:pt>
                <c:pt idx="4369">
                  <c:v>611.33353902956298</c:v>
                </c:pt>
                <c:pt idx="4370">
                  <c:v>611.31329975915401</c:v>
                </c:pt>
                <c:pt idx="4371">
                  <c:v>611.31153309310503</c:v>
                </c:pt>
                <c:pt idx="4372">
                  <c:v>611.25550157277803</c:v>
                </c:pt>
                <c:pt idx="4373">
                  <c:v>611.24143290797599</c:v>
                </c:pt>
                <c:pt idx="4374">
                  <c:v>611.22195766440996</c:v>
                </c:pt>
                <c:pt idx="4375">
                  <c:v>611.21870940288602</c:v>
                </c:pt>
                <c:pt idx="4376">
                  <c:v>611.16639015805504</c:v>
                </c:pt>
                <c:pt idx="4377">
                  <c:v>611.11933199681403</c:v>
                </c:pt>
                <c:pt idx="4378">
                  <c:v>611.072606242392</c:v>
                </c:pt>
                <c:pt idx="4379">
                  <c:v>611.06948343608701</c:v>
                </c:pt>
                <c:pt idx="4380">
                  <c:v>611.06926461249202</c:v>
                </c:pt>
                <c:pt idx="4381">
                  <c:v>611.05755258132206</c:v>
                </c:pt>
                <c:pt idx="4382">
                  <c:v>611.01405149117102</c:v>
                </c:pt>
                <c:pt idx="4383">
                  <c:v>611.00270495955397</c:v>
                </c:pt>
                <c:pt idx="4384">
                  <c:v>611.00131813455198</c:v>
                </c:pt>
                <c:pt idx="4385">
                  <c:v>610.99092054894595</c:v>
                </c:pt>
                <c:pt idx="4386">
                  <c:v>610.97891058507696</c:v>
                </c:pt>
                <c:pt idx="4387">
                  <c:v>610.95035703228405</c:v>
                </c:pt>
                <c:pt idx="4388">
                  <c:v>610.93381094611402</c:v>
                </c:pt>
                <c:pt idx="4389">
                  <c:v>610.92307043721803</c:v>
                </c:pt>
                <c:pt idx="4390">
                  <c:v>610.879396858767</c:v>
                </c:pt>
                <c:pt idx="4391">
                  <c:v>610.87096483845005</c:v>
                </c:pt>
                <c:pt idx="4392">
                  <c:v>610.84624754513698</c:v>
                </c:pt>
                <c:pt idx="4393">
                  <c:v>610.83453471786595</c:v>
                </c:pt>
                <c:pt idx="4394">
                  <c:v>610.79561868073904</c:v>
                </c:pt>
                <c:pt idx="4395">
                  <c:v>610.792501435394</c:v>
                </c:pt>
                <c:pt idx="4396">
                  <c:v>610.78833670377696</c:v>
                </c:pt>
                <c:pt idx="4397">
                  <c:v>610.78701633675905</c:v>
                </c:pt>
                <c:pt idx="4398">
                  <c:v>610.70578285769398</c:v>
                </c:pt>
                <c:pt idx="4399">
                  <c:v>610.60254347133798</c:v>
                </c:pt>
                <c:pt idx="4400">
                  <c:v>610.58466417522902</c:v>
                </c:pt>
                <c:pt idx="4401">
                  <c:v>610.56383548942802</c:v>
                </c:pt>
                <c:pt idx="4402">
                  <c:v>610.55291915329997</c:v>
                </c:pt>
                <c:pt idx="4403">
                  <c:v>610.51673207070098</c:v>
                </c:pt>
                <c:pt idx="4404">
                  <c:v>610.51484925483499</c:v>
                </c:pt>
                <c:pt idx="4405">
                  <c:v>610.50049386246201</c:v>
                </c:pt>
                <c:pt idx="4406">
                  <c:v>610.436633420357</c:v>
                </c:pt>
                <c:pt idx="4407">
                  <c:v>610.43345458141698</c:v>
                </c:pt>
                <c:pt idx="4408">
                  <c:v>610.41180555746996</c:v>
                </c:pt>
                <c:pt idx="4409">
                  <c:v>610.40602032105699</c:v>
                </c:pt>
                <c:pt idx="4410">
                  <c:v>610.40154194490594</c:v>
                </c:pt>
                <c:pt idx="4411">
                  <c:v>610.36904388135304</c:v>
                </c:pt>
                <c:pt idx="4412">
                  <c:v>610.359998474387</c:v>
                </c:pt>
                <c:pt idx="4413">
                  <c:v>610.33509304999302</c:v>
                </c:pt>
                <c:pt idx="4414">
                  <c:v>610.27251268435703</c:v>
                </c:pt>
                <c:pt idx="4415">
                  <c:v>610.26035013624403</c:v>
                </c:pt>
                <c:pt idx="4416">
                  <c:v>610.23287522350995</c:v>
                </c:pt>
                <c:pt idx="4417">
                  <c:v>610.20226190471396</c:v>
                </c:pt>
                <c:pt idx="4418">
                  <c:v>610.20159661306604</c:v>
                </c:pt>
                <c:pt idx="4419">
                  <c:v>610.18897997385704</c:v>
                </c:pt>
                <c:pt idx="4420">
                  <c:v>610.18184122329001</c:v>
                </c:pt>
                <c:pt idx="4421">
                  <c:v>610.10661100444099</c:v>
                </c:pt>
                <c:pt idx="4422">
                  <c:v>610.091250909618</c:v>
                </c:pt>
                <c:pt idx="4423">
                  <c:v>610.03302322580498</c:v>
                </c:pt>
                <c:pt idx="4424">
                  <c:v>609.96370754918303</c:v>
                </c:pt>
                <c:pt idx="4425">
                  <c:v>609.958715146945</c:v>
                </c:pt>
                <c:pt idx="4426">
                  <c:v>609.931201120428</c:v>
                </c:pt>
                <c:pt idx="4427">
                  <c:v>609.926708062118</c:v>
                </c:pt>
                <c:pt idx="4428">
                  <c:v>609.90189908508603</c:v>
                </c:pt>
                <c:pt idx="4429">
                  <c:v>609.86987371234204</c:v>
                </c:pt>
                <c:pt idx="4430">
                  <c:v>609.86950264544896</c:v>
                </c:pt>
                <c:pt idx="4431">
                  <c:v>609.86672059015598</c:v>
                </c:pt>
                <c:pt idx="4432">
                  <c:v>609.82750115224997</c:v>
                </c:pt>
                <c:pt idx="4433">
                  <c:v>609.81751065667095</c:v>
                </c:pt>
                <c:pt idx="4434">
                  <c:v>609.79768031425294</c:v>
                </c:pt>
                <c:pt idx="4435">
                  <c:v>609.73885814549499</c:v>
                </c:pt>
                <c:pt idx="4436">
                  <c:v>609.64290464226895</c:v>
                </c:pt>
                <c:pt idx="4437">
                  <c:v>609.64096380899502</c:v>
                </c:pt>
                <c:pt idx="4438">
                  <c:v>609.62739121310699</c:v>
                </c:pt>
                <c:pt idx="4439">
                  <c:v>609.59005637288999</c:v>
                </c:pt>
                <c:pt idx="4440">
                  <c:v>609.52926104340202</c:v>
                </c:pt>
                <c:pt idx="4441">
                  <c:v>609.50089848870402</c:v>
                </c:pt>
                <c:pt idx="4442">
                  <c:v>609.47222738524897</c:v>
                </c:pt>
                <c:pt idx="4443">
                  <c:v>609.46597533736599</c:v>
                </c:pt>
                <c:pt idx="4444">
                  <c:v>609.435534107487</c:v>
                </c:pt>
                <c:pt idx="4445">
                  <c:v>609.40067485398504</c:v>
                </c:pt>
                <c:pt idx="4446">
                  <c:v>609.33847727402303</c:v>
                </c:pt>
                <c:pt idx="4447">
                  <c:v>609.32770954112095</c:v>
                </c:pt>
                <c:pt idx="4448">
                  <c:v>609.31894699779696</c:v>
                </c:pt>
                <c:pt idx="4449">
                  <c:v>609.31881263941204</c:v>
                </c:pt>
                <c:pt idx="4450">
                  <c:v>609.28056847876098</c:v>
                </c:pt>
                <c:pt idx="4451">
                  <c:v>609.25653535619801</c:v>
                </c:pt>
                <c:pt idx="4452">
                  <c:v>609.22598631312701</c:v>
                </c:pt>
                <c:pt idx="4453">
                  <c:v>609.21578114731699</c:v>
                </c:pt>
                <c:pt idx="4454">
                  <c:v>609.17168869522902</c:v>
                </c:pt>
                <c:pt idx="4455">
                  <c:v>609.09952133126797</c:v>
                </c:pt>
                <c:pt idx="4456">
                  <c:v>609.09634285066898</c:v>
                </c:pt>
                <c:pt idx="4457">
                  <c:v>609.09527161955896</c:v>
                </c:pt>
                <c:pt idx="4458">
                  <c:v>609.06509097813296</c:v>
                </c:pt>
                <c:pt idx="4459">
                  <c:v>609.05439804443995</c:v>
                </c:pt>
                <c:pt idx="4460">
                  <c:v>609.03711278559899</c:v>
                </c:pt>
                <c:pt idx="4461">
                  <c:v>609.03315358072496</c:v>
                </c:pt>
                <c:pt idx="4462">
                  <c:v>608.98830244378996</c:v>
                </c:pt>
                <c:pt idx="4463">
                  <c:v>608.96015557115504</c:v>
                </c:pt>
                <c:pt idx="4464">
                  <c:v>608.91494205833396</c:v>
                </c:pt>
                <c:pt idx="4465">
                  <c:v>608.90802175434499</c:v>
                </c:pt>
                <c:pt idx="4466">
                  <c:v>608.89154495974503</c:v>
                </c:pt>
                <c:pt idx="4467">
                  <c:v>608.87390280342402</c:v>
                </c:pt>
                <c:pt idx="4468">
                  <c:v>608.85644348140897</c:v>
                </c:pt>
                <c:pt idx="4469">
                  <c:v>608.81871943916701</c:v>
                </c:pt>
                <c:pt idx="4470">
                  <c:v>608.81215710205299</c:v>
                </c:pt>
                <c:pt idx="4471">
                  <c:v>608.77688856514101</c:v>
                </c:pt>
                <c:pt idx="4472">
                  <c:v>608.75660319417898</c:v>
                </c:pt>
                <c:pt idx="4473">
                  <c:v>608.74768676647204</c:v>
                </c:pt>
                <c:pt idx="4474">
                  <c:v>608.74570457416996</c:v>
                </c:pt>
                <c:pt idx="4475">
                  <c:v>608.74092758528502</c:v>
                </c:pt>
                <c:pt idx="4476">
                  <c:v>608.71440028595805</c:v>
                </c:pt>
                <c:pt idx="4477">
                  <c:v>608.69725681854402</c:v>
                </c:pt>
                <c:pt idx="4478">
                  <c:v>608.69445069886501</c:v>
                </c:pt>
                <c:pt idx="4479">
                  <c:v>608.69129517907402</c:v>
                </c:pt>
                <c:pt idx="4480">
                  <c:v>608.66673891411097</c:v>
                </c:pt>
                <c:pt idx="4481">
                  <c:v>608.63486619784305</c:v>
                </c:pt>
                <c:pt idx="4482">
                  <c:v>608.56344824048006</c:v>
                </c:pt>
                <c:pt idx="4483">
                  <c:v>608.56303423708403</c:v>
                </c:pt>
                <c:pt idx="4484">
                  <c:v>608.550547579777</c:v>
                </c:pt>
                <c:pt idx="4485">
                  <c:v>608.52073404782004</c:v>
                </c:pt>
                <c:pt idx="4486">
                  <c:v>608.41915552152602</c:v>
                </c:pt>
                <c:pt idx="4487">
                  <c:v>608.41549807908802</c:v>
                </c:pt>
                <c:pt idx="4488">
                  <c:v>608.40503567711801</c:v>
                </c:pt>
                <c:pt idx="4489">
                  <c:v>608.39496555865503</c:v>
                </c:pt>
                <c:pt idx="4490">
                  <c:v>608.35065817564998</c:v>
                </c:pt>
                <c:pt idx="4491">
                  <c:v>608.347192352295</c:v>
                </c:pt>
                <c:pt idx="4492">
                  <c:v>608.33885866799005</c:v>
                </c:pt>
                <c:pt idx="4493">
                  <c:v>608.33459746943902</c:v>
                </c:pt>
                <c:pt idx="4494">
                  <c:v>608.32606877512603</c:v>
                </c:pt>
                <c:pt idx="4495">
                  <c:v>608.30613675554901</c:v>
                </c:pt>
                <c:pt idx="4496">
                  <c:v>608.28334729108099</c:v>
                </c:pt>
                <c:pt idx="4497">
                  <c:v>608.248305759451</c:v>
                </c:pt>
                <c:pt idx="4498">
                  <c:v>608.14974368257799</c:v>
                </c:pt>
                <c:pt idx="4499">
                  <c:v>608.12874861872399</c:v>
                </c:pt>
                <c:pt idx="4500">
                  <c:v>608.11585624610598</c:v>
                </c:pt>
                <c:pt idx="4501">
                  <c:v>608.10788617343906</c:v>
                </c:pt>
                <c:pt idx="4502">
                  <c:v>608.10749211051598</c:v>
                </c:pt>
                <c:pt idx="4503">
                  <c:v>607.98750736659497</c:v>
                </c:pt>
                <c:pt idx="4504">
                  <c:v>607.97246407539296</c:v>
                </c:pt>
                <c:pt idx="4505">
                  <c:v>607.95613056123796</c:v>
                </c:pt>
                <c:pt idx="4506">
                  <c:v>607.95105652710004</c:v>
                </c:pt>
                <c:pt idx="4507">
                  <c:v>607.91585768425705</c:v>
                </c:pt>
                <c:pt idx="4508">
                  <c:v>607.89694544665099</c:v>
                </c:pt>
                <c:pt idx="4509">
                  <c:v>607.88519437442403</c:v>
                </c:pt>
                <c:pt idx="4510">
                  <c:v>607.87693775506</c:v>
                </c:pt>
                <c:pt idx="4511">
                  <c:v>607.86345690759401</c:v>
                </c:pt>
                <c:pt idx="4512">
                  <c:v>607.85653292748702</c:v>
                </c:pt>
                <c:pt idx="4513">
                  <c:v>607.85583930384905</c:v>
                </c:pt>
                <c:pt idx="4514">
                  <c:v>607.83188558927895</c:v>
                </c:pt>
                <c:pt idx="4515">
                  <c:v>607.78716230470002</c:v>
                </c:pt>
                <c:pt idx="4516">
                  <c:v>607.657455858665</c:v>
                </c:pt>
                <c:pt idx="4517">
                  <c:v>607.63344083469497</c:v>
                </c:pt>
                <c:pt idx="4518">
                  <c:v>607.59589897645799</c:v>
                </c:pt>
                <c:pt idx="4519">
                  <c:v>607.53461138674902</c:v>
                </c:pt>
                <c:pt idx="4520">
                  <c:v>607.51344631330403</c:v>
                </c:pt>
                <c:pt idx="4521">
                  <c:v>607.49965438134802</c:v>
                </c:pt>
                <c:pt idx="4522">
                  <c:v>607.45488645779596</c:v>
                </c:pt>
                <c:pt idx="4523">
                  <c:v>607.45049482749698</c:v>
                </c:pt>
                <c:pt idx="4524">
                  <c:v>607.36679544681294</c:v>
                </c:pt>
                <c:pt idx="4525">
                  <c:v>607.36268566767501</c:v>
                </c:pt>
                <c:pt idx="4526">
                  <c:v>607.35527428674402</c:v>
                </c:pt>
                <c:pt idx="4527">
                  <c:v>607.35150531406703</c:v>
                </c:pt>
                <c:pt idx="4528">
                  <c:v>607.29646697943701</c:v>
                </c:pt>
                <c:pt idx="4529">
                  <c:v>607.27728489894105</c:v>
                </c:pt>
                <c:pt idx="4530">
                  <c:v>607.26435084904597</c:v>
                </c:pt>
                <c:pt idx="4531">
                  <c:v>607.257294785466</c:v>
                </c:pt>
                <c:pt idx="4532">
                  <c:v>607.23314236364695</c:v>
                </c:pt>
                <c:pt idx="4533">
                  <c:v>607.21093537377203</c:v>
                </c:pt>
                <c:pt idx="4534">
                  <c:v>607.18857868294901</c:v>
                </c:pt>
                <c:pt idx="4535">
                  <c:v>607.090468777041</c:v>
                </c:pt>
                <c:pt idx="4536">
                  <c:v>607.07185551375801</c:v>
                </c:pt>
                <c:pt idx="4537">
                  <c:v>607.02934789076903</c:v>
                </c:pt>
                <c:pt idx="4538">
                  <c:v>607.00572234011895</c:v>
                </c:pt>
                <c:pt idx="4539">
                  <c:v>606.98954279275802</c:v>
                </c:pt>
                <c:pt idx="4540">
                  <c:v>606.94327315749604</c:v>
                </c:pt>
                <c:pt idx="4541">
                  <c:v>606.88786953288002</c:v>
                </c:pt>
                <c:pt idx="4542">
                  <c:v>606.85743285635795</c:v>
                </c:pt>
                <c:pt idx="4543">
                  <c:v>606.84817410927099</c:v>
                </c:pt>
                <c:pt idx="4544">
                  <c:v>606.82478612557895</c:v>
                </c:pt>
                <c:pt idx="4545">
                  <c:v>606.80651845838497</c:v>
                </c:pt>
                <c:pt idx="4546">
                  <c:v>606.742580069415</c:v>
                </c:pt>
                <c:pt idx="4547">
                  <c:v>606.73594792295</c:v>
                </c:pt>
                <c:pt idx="4548">
                  <c:v>606.70242511001902</c:v>
                </c:pt>
                <c:pt idx="4549">
                  <c:v>606.69645161635401</c:v>
                </c:pt>
                <c:pt idx="4550">
                  <c:v>606.68659799888405</c:v>
                </c:pt>
                <c:pt idx="4551">
                  <c:v>606.67817876043796</c:v>
                </c:pt>
                <c:pt idx="4552">
                  <c:v>606.66246898297402</c:v>
                </c:pt>
                <c:pt idx="4553">
                  <c:v>606.65943587972799</c:v>
                </c:pt>
                <c:pt idx="4554">
                  <c:v>606.63945413319595</c:v>
                </c:pt>
                <c:pt idx="4555">
                  <c:v>606.62046485255496</c:v>
                </c:pt>
                <c:pt idx="4556">
                  <c:v>606.61395072085304</c:v>
                </c:pt>
                <c:pt idx="4557">
                  <c:v>606.60065302183796</c:v>
                </c:pt>
                <c:pt idx="4558">
                  <c:v>606.57076207892896</c:v>
                </c:pt>
                <c:pt idx="4559">
                  <c:v>606.55433145060601</c:v>
                </c:pt>
                <c:pt idx="4560">
                  <c:v>606.54679896236598</c:v>
                </c:pt>
                <c:pt idx="4561">
                  <c:v>606.546449184577</c:v>
                </c:pt>
                <c:pt idx="4562">
                  <c:v>606.53772676653898</c:v>
                </c:pt>
                <c:pt idx="4563">
                  <c:v>606.49531468589396</c:v>
                </c:pt>
                <c:pt idx="4564">
                  <c:v>606.49263765305204</c:v>
                </c:pt>
                <c:pt idx="4565">
                  <c:v>606.45804303857699</c:v>
                </c:pt>
                <c:pt idx="4566">
                  <c:v>606.41992771970001</c:v>
                </c:pt>
                <c:pt idx="4567">
                  <c:v>606.40607757946498</c:v>
                </c:pt>
                <c:pt idx="4568">
                  <c:v>606.39413516231696</c:v>
                </c:pt>
                <c:pt idx="4569">
                  <c:v>606.39023134247702</c:v>
                </c:pt>
                <c:pt idx="4570">
                  <c:v>606.35350108868795</c:v>
                </c:pt>
                <c:pt idx="4571">
                  <c:v>606.25345049753696</c:v>
                </c:pt>
                <c:pt idx="4572">
                  <c:v>606.25241358435403</c:v>
                </c:pt>
                <c:pt idx="4573">
                  <c:v>606.234678079422</c:v>
                </c:pt>
                <c:pt idx="4574">
                  <c:v>606.201536763018</c:v>
                </c:pt>
                <c:pt idx="4575">
                  <c:v>606.17413928243002</c:v>
                </c:pt>
                <c:pt idx="4576">
                  <c:v>606.16319189558806</c:v>
                </c:pt>
                <c:pt idx="4577">
                  <c:v>606.13828427252304</c:v>
                </c:pt>
                <c:pt idx="4578">
                  <c:v>606.09213915334703</c:v>
                </c:pt>
                <c:pt idx="4579">
                  <c:v>606.090817075426</c:v>
                </c:pt>
                <c:pt idx="4580">
                  <c:v>606.01153926538598</c:v>
                </c:pt>
                <c:pt idx="4581">
                  <c:v>605.99015840918798</c:v>
                </c:pt>
                <c:pt idx="4582">
                  <c:v>605.98418866170095</c:v>
                </c:pt>
                <c:pt idx="4583">
                  <c:v>605.98027423606004</c:v>
                </c:pt>
                <c:pt idx="4584">
                  <c:v>605.96289977762501</c:v>
                </c:pt>
                <c:pt idx="4585">
                  <c:v>605.95762071393005</c:v>
                </c:pt>
                <c:pt idx="4586">
                  <c:v>605.94700000377998</c:v>
                </c:pt>
                <c:pt idx="4587">
                  <c:v>605.90523333234</c:v>
                </c:pt>
                <c:pt idx="4588">
                  <c:v>605.88312350577303</c:v>
                </c:pt>
                <c:pt idx="4589">
                  <c:v>605.87330415409303</c:v>
                </c:pt>
                <c:pt idx="4590">
                  <c:v>605.82208446930895</c:v>
                </c:pt>
                <c:pt idx="4591">
                  <c:v>605.813475138635</c:v>
                </c:pt>
                <c:pt idx="4592">
                  <c:v>605.79881966631899</c:v>
                </c:pt>
                <c:pt idx="4593">
                  <c:v>605.78319768597203</c:v>
                </c:pt>
                <c:pt idx="4594">
                  <c:v>605.74882250679104</c:v>
                </c:pt>
                <c:pt idx="4595">
                  <c:v>605.74027824147902</c:v>
                </c:pt>
                <c:pt idx="4596">
                  <c:v>605.73489254833805</c:v>
                </c:pt>
                <c:pt idx="4597">
                  <c:v>605.69275266396301</c:v>
                </c:pt>
                <c:pt idx="4598">
                  <c:v>605.63878003135801</c:v>
                </c:pt>
                <c:pt idx="4599">
                  <c:v>605.56205847207002</c:v>
                </c:pt>
                <c:pt idx="4600">
                  <c:v>605.492387016816</c:v>
                </c:pt>
                <c:pt idx="4601">
                  <c:v>605.48195909978199</c:v>
                </c:pt>
                <c:pt idx="4602">
                  <c:v>605.47069886382405</c:v>
                </c:pt>
                <c:pt idx="4603">
                  <c:v>605.40178905423795</c:v>
                </c:pt>
                <c:pt idx="4604">
                  <c:v>605.37343330666795</c:v>
                </c:pt>
                <c:pt idx="4605">
                  <c:v>605.35983769932102</c:v>
                </c:pt>
                <c:pt idx="4606">
                  <c:v>605.31372797593997</c:v>
                </c:pt>
                <c:pt idx="4607">
                  <c:v>605.29128554547697</c:v>
                </c:pt>
                <c:pt idx="4608">
                  <c:v>605.26073821956004</c:v>
                </c:pt>
                <c:pt idx="4609">
                  <c:v>605.23046412245003</c:v>
                </c:pt>
                <c:pt idx="4610">
                  <c:v>605.22729937555505</c:v>
                </c:pt>
                <c:pt idx="4611">
                  <c:v>605.13723242788603</c:v>
                </c:pt>
                <c:pt idx="4612">
                  <c:v>605.12510963174805</c:v>
                </c:pt>
                <c:pt idx="4613">
                  <c:v>605.03035682976599</c:v>
                </c:pt>
                <c:pt idx="4614">
                  <c:v>605.02651304501296</c:v>
                </c:pt>
                <c:pt idx="4615">
                  <c:v>605.01961983362003</c:v>
                </c:pt>
                <c:pt idx="4616">
                  <c:v>605.01465820772501</c:v>
                </c:pt>
                <c:pt idx="4617">
                  <c:v>604.90650351904799</c:v>
                </c:pt>
                <c:pt idx="4618">
                  <c:v>604.90412541944397</c:v>
                </c:pt>
                <c:pt idx="4619">
                  <c:v>604.88913434904305</c:v>
                </c:pt>
                <c:pt idx="4620">
                  <c:v>604.88778907402605</c:v>
                </c:pt>
                <c:pt idx="4621">
                  <c:v>604.87922473616595</c:v>
                </c:pt>
                <c:pt idx="4622">
                  <c:v>604.79041563033104</c:v>
                </c:pt>
                <c:pt idx="4623">
                  <c:v>604.77408164062899</c:v>
                </c:pt>
                <c:pt idx="4624">
                  <c:v>604.73358946433802</c:v>
                </c:pt>
                <c:pt idx="4625">
                  <c:v>604.72384475051604</c:v>
                </c:pt>
                <c:pt idx="4626">
                  <c:v>604.64971165651502</c:v>
                </c:pt>
                <c:pt idx="4627">
                  <c:v>604.63445658544902</c:v>
                </c:pt>
                <c:pt idx="4628">
                  <c:v>604.61650575636304</c:v>
                </c:pt>
                <c:pt idx="4629">
                  <c:v>604.52406488514998</c:v>
                </c:pt>
                <c:pt idx="4630">
                  <c:v>604.50240443293706</c:v>
                </c:pt>
                <c:pt idx="4631">
                  <c:v>604.50023601491296</c:v>
                </c:pt>
                <c:pt idx="4632">
                  <c:v>604.46118841724899</c:v>
                </c:pt>
                <c:pt idx="4633">
                  <c:v>604.42708897457305</c:v>
                </c:pt>
                <c:pt idx="4634">
                  <c:v>604.39329711238099</c:v>
                </c:pt>
                <c:pt idx="4635">
                  <c:v>604.38263917799202</c:v>
                </c:pt>
                <c:pt idx="4636">
                  <c:v>604.34841588084703</c:v>
                </c:pt>
                <c:pt idx="4637">
                  <c:v>604.34630249855798</c:v>
                </c:pt>
                <c:pt idx="4638">
                  <c:v>604.33809053545303</c:v>
                </c:pt>
                <c:pt idx="4639">
                  <c:v>604.30152355482005</c:v>
                </c:pt>
                <c:pt idx="4640">
                  <c:v>604.26011930538505</c:v>
                </c:pt>
                <c:pt idx="4641">
                  <c:v>604.25377404328901</c:v>
                </c:pt>
                <c:pt idx="4642">
                  <c:v>604.22611779350302</c:v>
                </c:pt>
                <c:pt idx="4643">
                  <c:v>604.14472884468103</c:v>
                </c:pt>
                <c:pt idx="4644">
                  <c:v>604.14259366793897</c:v>
                </c:pt>
                <c:pt idx="4645">
                  <c:v>604.09024262478704</c:v>
                </c:pt>
                <c:pt idx="4646">
                  <c:v>604.08982725802696</c:v>
                </c:pt>
                <c:pt idx="4647">
                  <c:v>604.06088935837602</c:v>
                </c:pt>
                <c:pt idx="4648">
                  <c:v>604.04669209246197</c:v>
                </c:pt>
                <c:pt idx="4649">
                  <c:v>604.03468584627296</c:v>
                </c:pt>
                <c:pt idx="4650">
                  <c:v>604.02034783252896</c:v>
                </c:pt>
                <c:pt idx="4651">
                  <c:v>604.01400887055797</c:v>
                </c:pt>
                <c:pt idx="4652">
                  <c:v>604.00270181967403</c:v>
                </c:pt>
                <c:pt idx="4653">
                  <c:v>603.97503832853795</c:v>
                </c:pt>
                <c:pt idx="4654">
                  <c:v>603.90060777089298</c:v>
                </c:pt>
                <c:pt idx="4655">
                  <c:v>603.88219262709299</c:v>
                </c:pt>
                <c:pt idx="4656">
                  <c:v>603.77562476214905</c:v>
                </c:pt>
                <c:pt idx="4657">
                  <c:v>603.75773747110395</c:v>
                </c:pt>
                <c:pt idx="4658">
                  <c:v>603.75612834423998</c:v>
                </c:pt>
                <c:pt idx="4659">
                  <c:v>603.74265534758604</c:v>
                </c:pt>
                <c:pt idx="4660">
                  <c:v>603.71580863772499</c:v>
                </c:pt>
                <c:pt idx="4661">
                  <c:v>603.66983161410099</c:v>
                </c:pt>
                <c:pt idx="4662">
                  <c:v>603.61843324654399</c:v>
                </c:pt>
                <c:pt idx="4663">
                  <c:v>603.61803184661096</c:v>
                </c:pt>
                <c:pt idx="4664">
                  <c:v>603.60840056763197</c:v>
                </c:pt>
                <c:pt idx="4665">
                  <c:v>603.60357519109402</c:v>
                </c:pt>
                <c:pt idx="4666">
                  <c:v>603.52881845969398</c:v>
                </c:pt>
                <c:pt idx="4667">
                  <c:v>603.50077059486102</c:v>
                </c:pt>
                <c:pt idx="4668">
                  <c:v>603.49248619242098</c:v>
                </c:pt>
                <c:pt idx="4669">
                  <c:v>603.45250805946796</c:v>
                </c:pt>
                <c:pt idx="4670">
                  <c:v>603.38486429606201</c:v>
                </c:pt>
                <c:pt idx="4671">
                  <c:v>603.37136171054101</c:v>
                </c:pt>
                <c:pt idx="4672">
                  <c:v>603.36993453634</c:v>
                </c:pt>
                <c:pt idx="4673">
                  <c:v>603.35709541863196</c:v>
                </c:pt>
                <c:pt idx="4674">
                  <c:v>603.33920901423005</c:v>
                </c:pt>
                <c:pt idx="4675">
                  <c:v>603.32563617590802</c:v>
                </c:pt>
                <c:pt idx="4676">
                  <c:v>603.325318433647</c:v>
                </c:pt>
                <c:pt idx="4677">
                  <c:v>603.30232396947395</c:v>
                </c:pt>
                <c:pt idx="4678">
                  <c:v>603.19365552645502</c:v>
                </c:pt>
                <c:pt idx="4679">
                  <c:v>603.12350209951001</c:v>
                </c:pt>
                <c:pt idx="4680">
                  <c:v>603.07641445920297</c:v>
                </c:pt>
                <c:pt idx="4681">
                  <c:v>603.07364429533095</c:v>
                </c:pt>
                <c:pt idx="4682">
                  <c:v>603.04508340758503</c:v>
                </c:pt>
                <c:pt idx="4683">
                  <c:v>603.01481185528405</c:v>
                </c:pt>
                <c:pt idx="4684">
                  <c:v>603.00520061199597</c:v>
                </c:pt>
                <c:pt idx="4685">
                  <c:v>602.96207639919703</c:v>
                </c:pt>
                <c:pt idx="4686">
                  <c:v>602.94850179191099</c:v>
                </c:pt>
                <c:pt idx="4687">
                  <c:v>602.89789415140399</c:v>
                </c:pt>
                <c:pt idx="4688">
                  <c:v>602.89331660332903</c:v>
                </c:pt>
                <c:pt idx="4689">
                  <c:v>602.86709897676894</c:v>
                </c:pt>
                <c:pt idx="4690">
                  <c:v>602.86251902053004</c:v>
                </c:pt>
                <c:pt idx="4691">
                  <c:v>602.86151021138096</c:v>
                </c:pt>
                <c:pt idx="4692">
                  <c:v>602.81183227011104</c:v>
                </c:pt>
                <c:pt idx="4693">
                  <c:v>602.794498108624</c:v>
                </c:pt>
                <c:pt idx="4694">
                  <c:v>602.78312219381098</c:v>
                </c:pt>
                <c:pt idx="4695">
                  <c:v>602.75813255177002</c:v>
                </c:pt>
                <c:pt idx="4696">
                  <c:v>602.75372272909794</c:v>
                </c:pt>
                <c:pt idx="4697">
                  <c:v>602.70829056672903</c:v>
                </c:pt>
                <c:pt idx="4698">
                  <c:v>602.66207535286105</c:v>
                </c:pt>
                <c:pt idx="4699">
                  <c:v>602.63159701192899</c:v>
                </c:pt>
                <c:pt idx="4700">
                  <c:v>602.624049728876</c:v>
                </c:pt>
                <c:pt idx="4701">
                  <c:v>602.60586427297005</c:v>
                </c:pt>
                <c:pt idx="4702">
                  <c:v>602.57663393805399</c:v>
                </c:pt>
                <c:pt idx="4703">
                  <c:v>602.56767109156601</c:v>
                </c:pt>
                <c:pt idx="4704">
                  <c:v>602.55686892730102</c:v>
                </c:pt>
                <c:pt idx="4705">
                  <c:v>602.53068681653804</c:v>
                </c:pt>
                <c:pt idx="4706">
                  <c:v>602.51342976586898</c:v>
                </c:pt>
                <c:pt idx="4707">
                  <c:v>602.51329143010798</c:v>
                </c:pt>
                <c:pt idx="4708">
                  <c:v>602.48545745872195</c:v>
                </c:pt>
                <c:pt idx="4709">
                  <c:v>602.47807618028799</c:v>
                </c:pt>
                <c:pt idx="4710">
                  <c:v>602.44025298776205</c:v>
                </c:pt>
                <c:pt idx="4711">
                  <c:v>602.40966196318698</c:v>
                </c:pt>
                <c:pt idx="4712">
                  <c:v>602.39946540394499</c:v>
                </c:pt>
                <c:pt idx="4713">
                  <c:v>602.36576736850202</c:v>
                </c:pt>
                <c:pt idx="4714">
                  <c:v>602.31480508410596</c:v>
                </c:pt>
                <c:pt idx="4715">
                  <c:v>602.30747425116397</c:v>
                </c:pt>
                <c:pt idx="4716">
                  <c:v>602.28294491769805</c:v>
                </c:pt>
                <c:pt idx="4717">
                  <c:v>602.22862860057103</c:v>
                </c:pt>
                <c:pt idx="4718">
                  <c:v>602.18404791597004</c:v>
                </c:pt>
                <c:pt idx="4719">
                  <c:v>602.15795927690795</c:v>
                </c:pt>
                <c:pt idx="4720">
                  <c:v>602.14931447988499</c:v>
                </c:pt>
                <c:pt idx="4721">
                  <c:v>602.08765694295005</c:v>
                </c:pt>
                <c:pt idx="4722">
                  <c:v>602.035959620114</c:v>
                </c:pt>
                <c:pt idx="4723">
                  <c:v>602.03374544877704</c:v>
                </c:pt>
                <c:pt idx="4724">
                  <c:v>602.00434029457904</c:v>
                </c:pt>
                <c:pt idx="4725">
                  <c:v>601.94782368336405</c:v>
                </c:pt>
                <c:pt idx="4726">
                  <c:v>601.93309319220896</c:v>
                </c:pt>
                <c:pt idx="4727">
                  <c:v>601.93243511800904</c:v>
                </c:pt>
                <c:pt idx="4728">
                  <c:v>601.92055008606201</c:v>
                </c:pt>
                <c:pt idx="4729">
                  <c:v>601.90786326643695</c:v>
                </c:pt>
                <c:pt idx="4730">
                  <c:v>601.901345927693</c:v>
                </c:pt>
                <c:pt idx="4731">
                  <c:v>601.89680325656195</c:v>
                </c:pt>
                <c:pt idx="4732">
                  <c:v>601.89423785465203</c:v>
                </c:pt>
                <c:pt idx="4733">
                  <c:v>601.86950834584002</c:v>
                </c:pt>
                <c:pt idx="4734">
                  <c:v>601.85843069327098</c:v>
                </c:pt>
                <c:pt idx="4735">
                  <c:v>601.77351982694495</c:v>
                </c:pt>
                <c:pt idx="4736">
                  <c:v>601.74052726936497</c:v>
                </c:pt>
                <c:pt idx="4737">
                  <c:v>601.73928643045303</c:v>
                </c:pt>
                <c:pt idx="4738">
                  <c:v>601.73603521085101</c:v>
                </c:pt>
                <c:pt idx="4739">
                  <c:v>601.71624734056604</c:v>
                </c:pt>
                <c:pt idx="4740">
                  <c:v>601.71510540758004</c:v>
                </c:pt>
                <c:pt idx="4741">
                  <c:v>601.71480611530706</c:v>
                </c:pt>
                <c:pt idx="4742">
                  <c:v>601.65786375662105</c:v>
                </c:pt>
                <c:pt idx="4743">
                  <c:v>601.65116950773904</c:v>
                </c:pt>
                <c:pt idx="4744">
                  <c:v>601.56486158373605</c:v>
                </c:pt>
                <c:pt idx="4745">
                  <c:v>601.51914930694602</c:v>
                </c:pt>
                <c:pt idx="4746">
                  <c:v>601.44778037819401</c:v>
                </c:pt>
                <c:pt idx="4747">
                  <c:v>601.436067837378</c:v>
                </c:pt>
                <c:pt idx="4748">
                  <c:v>601.28286064362499</c:v>
                </c:pt>
                <c:pt idx="4749">
                  <c:v>601.28131989444296</c:v>
                </c:pt>
                <c:pt idx="4750">
                  <c:v>601.27691195165801</c:v>
                </c:pt>
                <c:pt idx="4751">
                  <c:v>601.27318858763601</c:v>
                </c:pt>
                <c:pt idx="4752">
                  <c:v>601.25510769566495</c:v>
                </c:pt>
                <c:pt idx="4753">
                  <c:v>601.22071295599403</c:v>
                </c:pt>
                <c:pt idx="4754">
                  <c:v>601.21244365146197</c:v>
                </c:pt>
                <c:pt idx="4755">
                  <c:v>601.19348292662403</c:v>
                </c:pt>
                <c:pt idx="4756">
                  <c:v>601.166249264013</c:v>
                </c:pt>
                <c:pt idx="4757">
                  <c:v>601.16214347549396</c:v>
                </c:pt>
                <c:pt idx="4758">
                  <c:v>601.15293436509603</c:v>
                </c:pt>
                <c:pt idx="4759">
                  <c:v>601.15234947546401</c:v>
                </c:pt>
                <c:pt idx="4760">
                  <c:v>601.11997181001402</c:v>
                </c:pt>
                <c:pt idx="4761">
                  <c:v>601.09176728937302</c:v>
                </c:pt>
                <c:pt idx="4762">
                  <c:v>601.06401083423805</c:v>
                </c:pt>
                <c:pt idx="4763">
                  <c:v>601.06211977198905</c:v>
                </c:pt>
                <c:pt idx="4764">
                  <c:v>601.03767168253898</c:v>
                </c:pt>
                <c:pt idx="4765">
                  <c:v>600.98815587092702</c:v>
                </c:pt>
                <c:pt idx="4766">
                  <c:v>600.92588159126501</c:v>
                </c:pt>
                <c:pt idx="4767">
                  <c:v>600.88300733020799</c:v>
                </c:pt>
                <c:pt idx="4768">
                  <c:v>600.87013163146196</c:v>
                </c:pt>
                <c:pt idx="4769">
                  <c:v>600.79033393943496</c:v>
                </c:pt>
                <c:pt idx="4770">
                  <c:v>600.78702128201803</c:v>
                </c:pt>
                <c:pt idx="4771">
                  <c:v>600.77808093168198</c:v>
                </c:pt>
                <c:pt idx="4772">
                  <c:v>600.77464894463697</c:v>
                </c:pt>
                <c:pt idx="4773">
                  <c:v>600.74090586309603</c:v>
                </c:pt>
                <c:pt idx="4774">
                  <c:v>600.69863728169798</c:v>
                </c:pt>
                <c:pt idx="4775">
                  <c:v>600.68648307829301</c:v>
                </c:pt>
                <c:pt idx="4776">
                  <c:v>600.676050993584</c:v>
                </c:pt>
                <c:pt idx="4777">
                  <c:v>600.663306621993</c:v>
                </c:pt>
                <c:pt idx="4778">
                  <c:v>600.64593294920496</c:v>
                </c:pt>
                <c:pt idx="4779">
                  <c:v>600.63929375045097</c:v>
                </c:pt>
                <c:pt idx="4780">
                  <c:v>600.53553801154396</c:v>
                </c:pt>
                <c:pt idx="4781">
                  <c:v>600.53402442707795</c:v>
                </c:pt>
                <c:pt idx="4782">
                  <c:v>600.48892466515395</c:v>
                </c:pt>
                <c:pt idx="4783">
                  <c:v>600.45418734230998</c:v>
                </c:pt>
                <c:pt idx="4784">
                  <c:v>600.43591269138903</c:v>
                </c:pt>
                <c:pt idx="4785">
                  <c:v>600.41308110739101</c:v>
                </c:pt>
                <c:pt idx="4786">
                  <c:v>600.39639537902895</c:v>
                </c:pt>
                <c:pt idx="4787">
                  <c:v>600.39613433628597</c:v>
                </c:pt>
                <c:pt idx="4788">
                  <c:v>600.390461939906</c:v>
                </c:pt>
                <c:pt idx="4789">
                  <c:v>600.38064371885605</c:v>
                </c:pt>
                <c:pt idx="4790">
                  <c:v>600.36615202227404</c:v>
                </c:pt>
                <c:pt idx="4791">
                  <c:v>600.35506663991805</c:v>
                </c:pt>
                <c:pt idx="4792">
                  <c:v>600.329820452391</c:v>
                </c:pt>
                <c:pt idx="4793">
                  <c:v>600.27674018325001</c:v>
                </c:pt>
                <c:pt idx="4794">
                  <c:v>600.23014542127498</c:v>
                </c:pt>
                <c:pt idx="4795">
                  <c:v>600.22990219723397</c:v>
                </c:pt>
                <c:pt idx="4796">
                  <c:v>600.17851975579299</c:v>
                </c:pt>
                <c:pt idx="4797">
                  <c:v>600.14451548976604</c:v>
                </c:pt>
                <c:pt idx="4798">
                  <c:v>600.10422501316395</c:v>
                </c:pt>
                <c:pt idx="4799">
                  <c:v>600.06903468396501</c:v>
                </c:pt>
                <c:pt idx="4800">
                  <c:v>600.06737270585097</c:v>
                </c:pt>
                <c:pt idx="4801">
                  <c:v>600.02884168755304</c:v>
                </c:pt>
                <c:pt idx="4802">
                  <c:v>599.99632720628995</c:v>
                </c:pt>
                <c:pt idx="4803">
                  <c:v>599.894381125775</c:v>
                </c:pt>
                <c:pt idx="4804">
                  <c:v>599.88233988464594</c:v>
                </c:pt>
                <c:pt idx="4805">
                  <c:v>599.83049757587901</c:v>
                </c:pt>
                <c:pt idx="4806">
                  <c:v>599.79889207268297</c:v>
                </c:pt>
                <c:pt idx="4807">
                  <c:v>599.74950260323101</c:v>
                </c:pt>
                <c:pt idx="4808">
                  <c:v>599.71213071836405</c:v>
                </c:pt>
                <c:pt idx="4809">
                  <c:v>599.68575479456501</c:v>
                </c:pt>
                <c:pt idx="4810">
                  <c:v>599.68532619016003</c:v>
                </c:pt>
                <c:pt idx="4811">
                  <c:v>599.66360003490604</c:v>
                </c:pt>
                <c:pt idx="4812">
                  <c:v>599.66208660634697</c:v>
                </c:pt>
                <c:pt idx="4813">
                  <c:v>599.66147569753605</c:v>
                </c:pt>
                <c:pt idx="4814">
                  <c:v>599.63070360299605</c:v>
                </c:pt>
                <c:pt idx="4815">
                  <c:v>599.63070278642294</c:v>
                </c:pt>
                <c:pt idx="4816">
                  <c:v>599.56644751024999</c:v>
                </c:pt>
                <c:pt idx="4817">
                  <c:v>599.54580940287701</c:v>
                </c:pt>
                <c:pt idx="4818">
                  <c:v>599.52268099373202</c:v>
                </c:pt>
                <c:pt idx="4819">
                  <c:v>599.51380271484402</c:v>
                </c:pt>
                <c:pt idx="4820">
                  <c:v>599.50572689213698</c:v>
                </c:pt>
                <c:pt idx="4821">
                  <c:v>599.49726697718495</c:v>
                </c:pt>
                <c:pt idx="4822">
                  <c:v>599.48582413257202</c:v>
                </c:pt>
                <c:pt idx="4823">
                  <c:v>599.47244016746504</c:v>
                </c:pt>
                <c:pt idx="4824">
                  <c:v>599.45418468592402</c:v>
                </c:pt>
                <c:pt idx="4825">
                  <c:v>599.41440477825597</c:v>
                </c:pt>
                <c:pt idx="4826">
                  <c:v>599.39809945069203</c:v>
                </c:pt>
                <c:pt idx="4827">
                  <c:v>599.29038781939005</c:v>
                </c:pt>
                <c:pt idx="4828">
                  <c:v>599.25840842448702</c:v>
                </c:pt>
                <c:pt idx="4829">
                  <c:v>599.21867759719896</c:v>
                </c:pt>
                <c:pt idx="4830">
                  <c:v>599.21509377263203</c:v>
                </c:pt>
                <c:pt idx="4831">
                  <c:v>599.20866686053898</c:v>
                </c:pt>
                <c:pt idx="4832">
                  <c:v>599.20762266305906</c:v>
                </c:pt>
                <c:pt idx="4833">
                  <c:v>599.20416551753601</c:v>
                </c:pt>
                <c:pt idx="4834">
                  <c:v>599.18135305771898</c:v>
                </c:pt>
                <c:pt idx="4835">
                  <c:v>599.17993214820206</c:v>
                </c:pt>
                <c:pt idx="4836">
                  <c:v>599.17684169322797</c:v>
                </c:pt>
                <c:pt idx="4837">
                  <c:v>599.17505532628604</c:v>
                </c:pt>
                <c:pt idx="4838">
                  <c:v>599.14896625202698</c:v>
                </c:pt>
                <c:pt idx="4839">
                  <c:v>599.14782666944302</c:v>
                </c:pt>
                <c:pt idx="4840">
                  <c:v>599.13204626285005</c:v>
                </c:pt>
                <c:pt idx="4841">
                  <c:v>599.08879794271297</c:v>
                </c:pt>
                <c:pt idx="4842">
                  <c:v>599.07874658619005</c:v>
                </c:pt>
                <c:pt idx="4843">
                  <c:v>599.05027079957199</c:v>
                </c:pt>
                <c:pt idx="4844">
                  <c:v>599.01988324201898</c:v>
                </c:pt>
                <c:pt idx="4845">
                  <c:v>598.95672845870797</c:v>
                </c:pt>
                <c:pt idx="4846">
                  <c:v>598.94912153267103</c:v>
                </c:pt>
                <c:pt idx="4847">
                  <c:v>598.92010420221902</c:v>
                </c:pt>
                <c:pt idx="4848">
                  <c:v>598.899882606392</c:v>
                </c:pt>
                <c:pt idx="4849">
                  <c:v>598.87473705360401</c:v>
                </c:pt>
                <c:pt idx="4850">
                  <c:v>598.83908578714397</c:v>
                </c:pt>
                <c:pt idx="4851">
                  <c:v>598.82799505302705</c:v>
                </c:pt>
                <c:pt idx="4852">
                  <c:v>598.79086210644004</c:v>
                </c:pt>
                <c:pt idx="4853">
                  <c:v>598.72969709522499</c:v>
                </c:pt>
                <c:pt idx="4854">
                  <c:v>598.69811508284704</c:v>
                </c:pt>
                <c:pt idx="4855">
                  <c:v>598.64007611619195</c:v>
                </c:pt>
                <c:pt idx="4856">
                  <c:v>598.615129967906</c:v>
                </c:pt>
                <c:pt idx="4857">
                  <c:v>598.50597649445695</c:v>
                </c:pt>
                <c:pt idx="4858">
                  <c:v>598.45655271538305</c:v>
                </c:pt>
                <c:pt idx="4859">
                  <c:v>598.45104892064899</c:v>
                </c:pt>
                <c:pt idx="4860">
                  <c:v>598.43131738810803</c:v>
                </c:pt>
                <c:pt idx="4861">
                  <c:v>598.42698972786002</c:v>
                </c:pt>
                <c:pt idx="4862">
                  <c:v>598.30947029400897</c:v>
                </c:pt>
                <c:pt idx="4863">
                  <c:v>598.28550815073595</c:v>
                </c:pt>
                <c:pt idx="4864">
                  <c:v>598.28153097941095</c:v>
                </c:pt>
                <c:pt idx="4865">
                  <c:v>598.27463980045502</c:v>
                </c:pt>
                <c:pt idx="4866">
                  <c:v>598.24172514019904</c:v>
                </c:pt>
                <c:pt idx="4867">
                  <c:v>598.21609354212103</c:v>
                </c:pt>
                <c:pt idx="4868">
                  <c:v>598.19990354302104</c:v>
                </c:pt>
                <c:pt idx="4869">
                  <c:v>598.19859133144996</c:v>
                </c:pt>
                <c:pt idx="4870">
                  <c:v>598.191216936096</c:v>
                </c:pt>
                <c:pt idx="4871">
                  <c:v>598.16673164262602</c:v>
                </c:pt>
                <c:pt idx="4872">
                  <c:v>598.15081798235803</c:v>
                </c:pt>
                <c:pt idx="4873">
                  <c:v>598.11760215364097</c:v>
                </c:pt>
                <c:pt idx="4874">
                  <c:v>598.10639750732196</c:v>
                </c:pt>
                <c:pt idx="4875">
                  <c:v>598.10464713626197</c:v>
                </c:pt>
                <c:pt idx="4876">
                  <c:v>598.10134180766897</c:v>
                </c:pt>
                <c:pt idx="4877">
                  <c:v>598.078880403678</c:v>
                </c:pt>
                <c:pt idx="4878">
                  <c:v>598.03966109337398</c:v>
                </c:pt>
                <c:pt idx="4879">
                  <c:v>598.03931117601599</c:v>
                </c:pt>
                <c:pt idx="4880">
                  <c:v>598.01060390664895</c:v>
                </c:pt>
                <c:pt idx="4881">
                  <c:v>597.98754865989895</c:v>
                </c:pt>
                <c:pt idx="4882">
                  <c:v>597.98333682523798</c:v>
                </c:pt>
                <c:pt idx="4883">
                  <c:v>597.97923044876597</c:v>
                </c:pt>
                <c:pt idx="4884">
                  <c:v>597.91572330916301</c:v>
                </c:pt>
                <c:pt idx="4885">
                  <c:v>597.90078216192001</c:v>
                </c:pt>
                <c:pt idx="4886">
                  <c:v>597.864064733237</c:v>
                </c:pt>
                <c:pt idx="4887">
                  <c:v>597.84617862013499</c:v>
                </c:pt>
                <c:pt idx="4888">
                  <c:v>597.83334678856204</c:v>
                </c:pt>
                <c:pt idx="4889">
                  <c:v>597.82154288928905</c:v>
                </c:pt>
                <c:pt idx="4890">
                  <c:v>597.77630642692304</c:v>
                </c:pt>
                <c:pt idx="4891">
                  <c:v>597.75602711315196</c:v>
                </c:pt>
                <c:pt idx="4892">
                  <c:v>597.73568038537599</c:v>
                </c:pt>
                <c:pt idx="4893">
                  <c:v>597.64907127895401</c:v>
                </c:pt>
                <c:pt idx="4894">
                  <c:v>597.53788920255101</c:v>
                </c:pt>
                <c:pt idx="4895">
                  <c:v>597.50314323266105</c:v>
                </c:pt>
                <c:pt idx="4896">
                  <c:v>597.47979238827497</c:v>
                </c:pt>
                <c:pt idx="4897">
                  <c:v>597.43509871418496</c:v>
                </c:pt>
                <c:pt idx="4898">
                  <c:v>597.39033244014797</c:v>
                </c:pt>
                <c:pt idx="4899">
                  <c:v>597.376459817826</c:v>
                </c:pt>
                <c:pt idx="4900">
                  <c:v>597.37212185800399</c:v>
                </c:pt>
                <c:pt idx="4901">
                  <c:v>597.36635954972201</c:v>
                </c:pt>
                <c:pt idx="4902">
                  <c:v>597.36260078238001</c:v>
                </c:pt>
                <c:pt idx="4903">
                  <c:v>597.36245094127696</c:v>
                </c:pt>
                <c:pt idx="4904">
                  <c:v>597.33748994650296</c:v>
                </c:pt>
                <c:pt idx="4905">
                  <c:v>597.324205888243</c:v>
                </c:pt>
                <c:pt idx="4906">
                  <c:v>597.31444055469296</c:v>
                </c:pt>
                <c:pt idx="4907">
                  <c:v>597.30190373347602</c:v>
                </c:pt>
                <c:pt idx="4908">
                  <c:v>597.29144046002898</c:v>
                </c:pt>
                <c:pt idx="4909">
                  <c:v>597.283712919962</c:v>
                </c:pt>
                <c:pt idx="4910">
                  <c:v>597.27138796444001</c:v>
                </c:pt>
                <c:pt idx="4911">
                  <c:v>597.24706353234103</c:v>
                </c:pt>
                <c:pt idx="4912">
                  <c:v>597.238907536547</c:v>
                </c:pt>
                <c:pt idx="4913">
                  <c:v>597.22068407922097</c:v>
                </c:pt>
                <c:pt idx="4914">
                  <c:v>597.192844001362</c:v>
                </c:pt>
                <c:pt idx="4915">
                  <c:v>597.14719253299404</c:v>
                </c:pt>
                <c:pt idx="4916">
                  <c:v>597.10772072123098</c:v>
                </c:pt>
                <c:pt idx="4917">
                  <c:v>597.09412602104499</c:v>
                </c:pt>
                <c:pt idx="4918">
                  <c:v>597.08226061805306</c:v>
                </c:pt>
                <c:pt idx="4919">
                  <c:v>597.04542600948901</c:v>
                </c:pt>
                <c:pt idx="4920">
                  <c:v>597.03095346165605</c:v>
                </c:pt>
                <c:pt idx="4921">
                  <c:v>597.01140569867698</c:v>
                </c:pt>
                <c:pt idx="4922">
                  <c:v>597.00059771948304</c:v>
                </c:pt>
                <c:pt idx="4923">
                  <c:v>596.93146675653804</c:v>
                </c:pt>
                <c:pt idx="4924">
                  <c:v>596.91798329377605</c:v>
                </c:pt>
                <c:pt idx="4925">
                  <c:v>596.912594480027</c:v>
                </c:pt>
                <c:pt idx="4926">
                  <c:v>596.910212000824</c:v>
                </c:pt>
                <c:pt idx="4927">
                  <c:v>596.89908730352795</c:v>
                </c:pt>
                <c:pt idx="4928">
                  <c:v>596.84680334129303</c:v>
                </c:pt>
                <c:pt idx="4929">
                  <c:v>596.805586983431</c:v>
                </c:pt>
                <c:pt idx="4930">
                  <c:v>596.78292262001503</c:v>
                </c:pt>
                <c:pt idx="4931">
                  <c:v>596.76905955436496</c:v>
                </c:pt>
                <c:pt idx="4932">
                  <c:v>596.76900147113702</c:v>
                </c:pt>
                <c:pt idx="4933">
                  <c:v>596.69274534013095</c:v>
                </c:pt>
                <c:pt idx="4934">
                  <c:v>596.676917368452</c:v>
                </c:pt>
                <c:pt idx="4935">
                  <c:v>596.66786527875399</c:v>
                </c:pt>
                <c:pt idx="4936">
                  <c:v>596.66420403606605</c:v>
                </c:pt>
                <c:pt idx="4937">
                  <c:v>596.65637009473801</c:v>
                </c:pt>
                <c:pt idx="4938">
                  <c:v>596.62149398240297</c:v>
                </c:pt>
                <c:pt idx="4939">
                  <c:v>596.57710773272595</c:v>
                </c:pt>
                <c:pt idx="4940">
                  <c:v>596.57329866494297</c:v>
                </c:pt>
                <c:pt idx="4941">
                  <c:v>596.56356341135495</c:v>
                </c:pt>
                <c:pt idx="4942">
                  <c:v>596.53065201446304</c:v>
                </c:pt>
                <c:pt idx="4943">
                  <c:v>596.51878309711299</c:v>
                </c:pt>
                <c:pt idx="4944">
                  <c:v>596.488353976947</c:v>
                </c:pt>
                <c:pt idx="4945">
                  <c:v>596.481767638821</c:v>
                </c:pt>
                <c:pt idx="4946">
                  <c:v>596.471603304013</c:v>
                </c:pt>
                <c:pt idx="4947">
                  <c:v>596.45487838848101</c:v>
                </c:pt>
                <c:pt idx="4948">
                  <c:v>596.43984022723896</c:v>
                </c:pt>
                <c:pt idx="4949">
                  <c:v>596.41138573218802</c:v>
                </c:pt>
                <c:pt idx="4950">
                  <c:v>596.36607514770799</c:v>
                </c:pt>
                <c:pt idx="4951">
                  <c:v>596.35113255426995</c:v>
                </c:pt>
                <c:pt idx="4952">
                  <c:v>596.34689628278795</c:v>
                </c:pt>
                <c:pt idx="4953">
                  <c:v>596.31980252704</c:v>
                </c:pt>
                <c:pt idx="4954">
                  <c:v>596.30786046733397</c:v>
                </c:pt>
                <c:pt idx="4955">
                  <c:v>596.29070321849099</c:v>
                </c:pt>
                <c:pt idx="4956">
                  <c:v>596.22627864222795</c:v>
                </c:pt>
                <c:pt idx="4957">
                  <c:v>596.14339897490504</c:v>
                </c:pt>
                <c:pt idx="4958">
                  <c:v>596.14050127752</c:v>
                </c:pt>
                <c:pt idx="4959">
                  <c:v>596.12208803404701</c:v>
                </c:pt>
                <c:pt idx="4960">
                  <c:v>596.09218376363901</c:v>
                </c:pt>
                <c:pt idx="4961">
                  <c:v>596.08470058579496</c:v>
                </c:pt>
                <c:pt idx="4962">
                  <c:v>596.074010353635</c:v>
                </c:pt>
                <c:pt idx="4963">
                  <c:v>596.06357967581198</c:v>
                </c:pt>
                <c:pt idx="4964">
                  <c:v>596.05444609679796</c:v>
                </c:pt>
                <c:pt idx="4965">
                  <c:v>596.05229984566597</c:v>
                </c:pt>
                <c:pt idx="4966">
                  <c:v>596.04943413097999</c:v>
                </c:pt>
                <c:pt idx="4967">
                  <c:v>596.01614823614705</c:v>
                </c:pt>
                <c:pt idx="4968">
                  <c:v>596.00035587193804</c:v>
                </c:pt>
                <c:pt idx="4969">
                  <c:v>595.98037922681601</c:v>
                </c:pt>
                <c:pt idx="4970">
                  <c:v>595.96270105328301</c:v>
                </c:pt>
                <c:pt idx="4971">
                  <c:v>595.94358001868102</c:v>
                </c:pt>
                <c:pt idx="4972">
                  <c:v>595.92110170863998</c:v>
                </c:pt>
                <c:pt idx="4973">
                  <c:v>595.90503953438895</c:v>
                </c:pt>
                <c:pt idx="4974">
                  <c:v>595.86706209332795</c:v>
                </c:pt>
                <c:pt idx="4975">
                  <c:v>595.829286192415</c:v>
                </c:pt>
                <c:pt idx="4976">
                  <c:v>595.82757195944305</c:v>
                </c:pt>
                <c:pt idx="4977">
                  <c:v>595.80759335838604</c:v>
                </c:pt>
                <c:pt idx="4978">
                  <c:v>595.80216118602698</c:v>
                </c:pt>
                <c:pt idx="4979">
                  <c:v>595.79390685660201</c:v>
                </c:pt>
                <c:pt idx="4980">
                  <c:v>595.77285493420095</c:v>
                </c:pt>
                <c:pt idx="4981">
                  <c:v>595.75749304241901</c:v>
                </c:pt>
                <c:pt idx="4982">
                  <c:v>595.73314008595401</c:v>
                </c:pt>
                <c:pt idx="4983">
                  <c:v>595.70064994970801</c:v>
                </c:pt>
                <c:pt idx="4984">
                  <c:v>595.66497000839297</c:v>
                </c:pt>
                <c:pt idx="4985">
                  <c:v>595.65737954232395</c:v>
                </c:pt>
                <c:pt idx="4986">
                  <c:v>595.63730398883899</c:v>
                </c:pt>
                <c:pt idx="4987">
                  <c:v>595.60118936735603</c:v>
                </c:pt>
                <c:pt idx="4988">
                  <c:v>595.58619934775595</c:v>
                </c:pt>
                <c:pt idx="4989">
                  <c:v>595.57692146165596</c:v>
                </c:pt>
                <c:pt idx="4990">
                  <c:v>595.50889638216597</c:v>
                </c:pt>
                <c:pt idx="4991">
                  <c:v>595.46987357243904</c:v>
                </c:pt>
                <c:pt idx="4992">
                  <c:v>595.463243721195</c:v>
                </c:pt>
                <c:pt idx="4993">
                  <c:v>595.46200086881197</c:v>
                </c:pt>
                <c:pt idx="4994">
                  <c:v>595.45326086613704</c:v>
                </c:pt>
                <c:pt idx="4995">
                  <c:v>595.45142567346704</c:v>
                </c:pt>
                <c:pt idx="4996">
                  <c:v>595.44899687284703</c:v>
                </c:pt>
                <c:pt idx="4997">
                  <c:v>595.43018448650002</c:v>
                </c:pt>
                <c:pt idx="4998">
                  <c:v>595.39111795735005</c:v>
                </c:pt>
                <c:pt idx="4999">
                  <c:v>595.35814286757102</c:v>
                </c:pt>
                <c:pt idx="5000">
                  <c:v>595.35766254772204</c:v>
                </c:pt>
                <c:pt idx="5001">
                  <c:v>595.316165262043</c:v>
                </c:pt>
                <c:pt idx="5002">
                  <c:v>595.26446937638104</c:v>
                </c:pt>
                <c:pt idx="5003">
                  <c:v>595.21540161649102</c:v>
                </c:pt>
                <c:pt idx="5004">
                  <c:v>595.19284551256499</c:v>
                </c:pt>
                <c:pt idx="5005">
                  <c:v>595.18158589637301</c:v>
                </c:pt>
                <c:pt idx="5006">
                  <c:v>595.17686589041796</c:v>
                </c:pt>
                <c:pt idx="5007">
                  <c:v>595.15262704594602</c:v>
                </c:pt>
                <c:pt idx="5008">
                  <c:v>595.14915787026405</c:v>
                </c:pt>
                <c:pt idx="5009">
                  <c:v>595.10366442683301</c:v>
                </c:pt>
                <c:pt idx="5010">
                  <c:v>595.10159844045995</c:v>
                </c:pt>
                <c:pt idx="5011">
                  <c:v>595.09235324948895</c:v>
                </c:pt>
                <c:pt idx="5012">
                  <c:v>595.08849022347897</c:v>
                </c:pt>
                <c:pt idx="5013">
                  <c:v>595.05800501520196</c:v>
                </c:pt>
                <c:pt idx="5014">
                  <c:v>595.01753464798696</c:v>
                </c:pt>
                <c:pt idx="5015">
                  <c:v>595.01068122200695</c:v>
                </c:pt>
                <c:pt idx="5016">
                  <c:v>594.98234708747304</c:v>
                </c:pt>
                <c:pt idx="5017">
                  <c:v>594.97613340262501</c:v>
                </c:pt>
                <c:pt idx="5018">
                  <c:v>594.971871576534</c:v>
                </c:pt>
                <c:pt idx="5019">
                  <c:v>594.92278458853696</c:v>
                </c:pt>
                <c:pt idx="5020">
                  <c:v>594.91688262509194</c:v>
                </c:pt>
                <c:pt idx="5021">
                  <c:v>594.884025344203</c:v>
                </c:pt>
                <c:pt idx="5022">
                  <c:v>594.85980638540605</c:v>
                </c:pt>
                <c:pt idx="5023">
                  <c:v>594.84423447692302</c:v>
                </c:pt>
                <c:pt idx="5024">
                  <c:v>594.83768619433897</c:v>
                </c:pt>
                <c:pt idx="5025">
                  <c:v>594.828435125787</c:v>
                </c:pt>
                <c:pt idx="5026">
                  <c:v>594.82214043062004</c:v>
                </c:pt>
                <c:pt idx="5027">
                  <c:v>594.78209468295802</c:v>
                </c:pt>
                <c:pt idx="5028">
                  <c:v>594.77769591187098</c:v>
                </c:pt>
                <c:pt idx="5029">
                  <c:v>594.77182241255298</c:v>
                </c:pt>
                <c:pt idx="5030">
                  <c:v>594.764117050545</c:v>
                </c:pt>
                <c:pt idx="5031">
                  <c:v>594.73182467376296</c:v>
                </c:pt>
                <c:pt idx="5032">
                  <c:v>594.72629866168495</c:v>
                </c:pt>
                <c:pt idx="5033">
                  <c:v>594.724216695064</c:v>
                </c:pt>
                <c:pt idx="5034">
                  <c:v>594.699763664697</c:v>
                </c:pt>
                <c:pt idx="5035">
                  <c:v>594.69722256405703</c:v>
                </c:pt>
                <c:pt idx="5036">
                  <c:v>594.69356761160202</c:v>
                </c:pt>
                <c:pt idx="5037">
                  <c:v>594.67418656654797</c:v>
                </c:pt>
                <c:pt idx="5038">
                  <c:v>594.66159404608402</c:v>
                </c:pt>
                <c:pt idx="5039">
                  <c:v>594.65563007832895</c:v>
                </c:pt>
                <c:pt idx="5040">
                  <c:v>594.60222428368297</c:v>
                </c:pt>
                <c:pt idx="5041">
                  <c:v>594.59658862833999</c:v>
                </c:pt>
                <c:pt idx="5042">
                  <c:v>594.57014104497705</c:v>
                </c:pt>
                <c:pt idx="5043">
                  <c:v>594.558211452813</c:v>
                </c:pt>
                <c:pt idx="5044">
                  <c:v>594.54788954580999</c:v>
                </c:pt>
                <c:pt idx="5045">
                  <c:v>594.49448839350805</c:v>
                </c:pt>
                <c:pt idx="5046">
                  <c:v>594.47876392503395</c:v>
                </c:pt>
                <c:pt idx="5047">
                  <c:v>594.44759832239197</c:v>
                </c:pt>
                <c:pt idx="5048">
                  <c:v>594.44287080516801</c:v>
                </c:pt>
                <c:pt idx="5049">
                  <c:v>594.43222111376303</c:v>
                </c:pt>
                <c:pt idx="5050">
                  <c:v>594.41386433535604</c:v>
                </c:pt>
                <c:pt idx="5051">
                  <c:v>594.40633918009803</c:v>
                </c:pt>
                <c:pt idx="5052">
                  <c:v>594.36246616999097</c:v>
                </c:pt>
                <c:pt idx="5053">
                  <c:v>594.32544761222096</c:v>
                </c:pt>
                <c:pt idx="5054">
                  <c:v>594.32204261671097</c:v>
                </c:pt>
                <c:pt idx="5055">
                  <c:v>594.30800676281103</c:v>
                </c:pt>
                <c:pt idx="5056">
                  <c:v>594.30485472914302</c:v>
                </c:pt>
                <c:pt idx="5057">
                  <c:v>594.25615546951406</c:v>
                </c:pt>
                <c:pt idx="5058">
                  <c:v>594.22810992010398</c:v>
                </c:pt>
                <c:pt idx="5059">
                  <c:v>594.21806365844202</c:v>
                </c:pt>
                <c:pt idx="5060">
                  <c:v>594.21188311473895</c:v>
                </c:pt>
                <c:pt idx="5061">
                  <c:v>594.19323357838505</c:v>
                </c:pt>
                <c:pt idx="5062">
                  <c:v>594.18143538247398</c:v>
                </c:pt>
                <c:pt idx="5063">
                  <c:v>594.16043836246297</c:v>
                </c:pt>
                <c:pt idx="5064">
                  <c:v>594.13314870278498</c:v>
                </c:pt>
                <c:pt idx="5065">
                  <c:v>594.12724043491403</c:v>
                </c:pt>
                <c:pt idx="5066">
                  <c:v>594.09457533717205</c:v>
                </c:pt>
                <c:pt idx="5067">
                  <c:v>594.066246818948</c:v>
                </c:pt>
                <c:pt idx="5068">
                  <c:v>594.06113885360196</c:v>
                </c:pt>
                <c:pt idx="5069">
                  <c:v>594.01754431584698</c:v>
                </c:pt>
                <c:pt idx="5070">
                  <c:v>593.96994281217098</c:v>
                </c:pt>
                <c:pt idx="5071">
                  <c:v>593.96365659909497</c:v>
                </c:pt>
                <c:pt idx="5072">
                  <c:v>593.95679517820702</c:v>
                </c:pt>
                <c:pt idx="5073">
                  <c:v>593.95564089272602</c:v>
                </c:pt>
                <c:pt idx="5074">
                  <c:v>593.91920704251402</c:v>
                </c:pt>
                <c:pt idx="5075">
                  <c:v>593.876799581976</c:v>
                </c:pt>
                <c:pt idx="5076">
                  <c:v>593.77277338752901</c:v>
                </c:pt>
                <c:pt idx="5077">
                  <c:v>593.77108566475499</c:v>
                </c:pt>
                <c:pt idx="5078">
                  <c:v>593.77075117726997</c:v>
                </c:pt>
                <c:pt idx="5079">
                  <c:v>593.73586147756896</c:v>
                </c:pt>
                <c:pt idx="5080">
                  <c:v>593.73320822695996</c:v>
                </c:pt>
                <c:pt idx="5081">
                  <c:v>593.72627190100502</c:v>
                </c:pt>
                <c:pt idx="5082">
                  <c:v>593.69315203426402</c:v>
                </c:pt>
                <c:pt idx="5083">
                  <c:v>593.69251016392298</c:v>
                </c:pt>
                <c:pt idx="5084">
                  <c:v>593.66416510629301</c:v>
                </c:pt>
                <c:pt idx="5085">
                  <c:v>593.66141276483404</c:v>
                </c:pt>
                <c:pt idx="5086">
                  <c:v>593.66060044788298</c:v>
                </c:pt>
                <c:pt idx="5087">
                  <c:v>593.65042317497898</c:v>
                </c:pt>
                <c:pt idx="5088">
                  <c:v>593.64256625982705</c:v>
                </c:pt>
                <c:pt idx="5089">
                  <c:v>593.61970427930396</c:v>
                </c:pt>
                <c:pt idx="5090">
                  <c:v>593.61242249452198</c:v>
                </c:pt>
                <c:pt idx="5091">
                  <c:v>593.603748630984</c:v>
                </c:pt>
                <c:pt idx="5092">
                  <c:v>593.54972074617001</c:v>
                </c:pt>
                <c:pt idx="5093">
                  <c:v>593.53533685406796</c:v>
                </c:pt>
                <c:pt idx="5094">
                  <c:v>593.52394679493102</c:v>
                </c:pt>
                <c:pt idx="5095">
                  <c:v>593.52239433808995</c:v>
                </c:pt>
                <c:pt idx="5096">
                  <c:v>593.46737398411699</c:v>
                </c:pt>
                <c:pt idx="5097">
                  <c:v>593.46068675964295</c:v>
                </c:pt>
                <c:pt idx="5098">
                  <c:v>593.45391805771897</c:v>
                </c:pt>
                <c:pt idx="5099">
                  <c:v>593.38515894931902</c:v>
                </c:pt>
                <c:pt idx="5100">
                  <c:v>593.36954280730401</c:v>
                </c:pt>
                <c:pt idx="5101">
                  <c:v>593.36930120437501</c:v>
                </c:pt>
                <c:pt idx="5102">
                  <c:v>593.36603134998404</c:v>
                </c:pt>
                <c:pt idx="5103">
                  <c:v>593.33592548536501</c:v>
                </c:pt>
                <c:pt idx="5104">
                  <c:v>593.30010033410997</c:v>
                </c:pt>
                <c:pt idx="5105">
                  <c:v>593.28121484605197</c:v>
                </c:pt>
                <c:pt idx="5106">
                  <c:v>593.25359013634102</c:v>
                </c:pt>
                <c:pt idx="5107">
                  <c:v>593.19409642669802</c:v>
                </c:pt>
                <c:pt idx="5108">
                  <c:v>593.179497693342</c:v>
                </c:pt>
                <c:pt idx="5109">
                  <c:v>593.15298581030595</c:v>
                </c:pt>
                <c:pt idx="5110">
                  <c:v>593.13674314168497</c:v>
                </c:pt>
                <c:pt idx="5111">
                  <c:v>593.02074719253505</c:v>
                </c:pt>
                <c:pt idx="5112">
                  <c:v>592.99437361325101</c:v>
                </c:pt>
                <c:pt idx="5113">
                  <c:v>592.97808899139102</c:v>
                </c:pt>
                <c:pt idx="5114">
                  <c:v>592.96188278834097</c:v>
                </c:pt>
                <c:pt idx="5115">
                  <c:v>592.91471217650201</c:v>
                </c:pt>
                <c:pt idx="5116">
                  <c:v>592.85977932338301</c:v>
                </c:pt>
                <c:pt idx="5117">
                  <c:v>592.85563741803003</c:v>
                </c:pt>
                <c:pt idx="5118">
                  <c:v>592.82026950843999</c:v>
                </c:pt>
                <c:pt idx="5119">
                  <c:v>592.80619602428203</c:v>
                </c:pt>
                <c:pt idx="5120">
                  <c:v>592.78315125270501</c:v>
                </c:pt>
                <c:pt idx="5121">
                  <c:v>592.76310184970896</c:v>
                </c:pt>
                <c:pt idx="5122">
                  <c:v>592.72931292398096</c:v>
                </c:pt>
                <c:pt idx="5123">
                  <c:v>592.69787737015599</c:v>
                </c:pt>
                <c:pt idx="5124">
                  <c:v>592.69271469838804</c:v>
                </c:pt>
                <c:pt idx="5125">
                  <c:v>592.66647718333797</c:v>
                </c:pt>
                <c:pt idx="5126">
                  <c:v>592.66064210850504</c:v>
                </c:pt>
                <c:pt idx="5127">
                  <c:v>592.62584570096897</c:v>
                </c:pt>
                <c:pt idx="5128">
                  <c:v>592.59485188477697</c:v>
                </c:pt>
                <c:pt idx="5129">
                  <c:v>592.53115441113403</c:v>
                </c:pt>
                <c:pt idx="5130">
                  <c:v>592.48314854159696</c:v>
                </c:pt>
                <c:pt idx="5131">
                  <c:v>592.47234598458294</c:v>
                </c:pt>
                <c:pt idx="5132">
                  <c:v>592.45845815941902</c:v>
                </c:pt>
                <c:pt idx="5133">
                  <c:v>592.44060879245797</c:v>
                </c:pt>
                <c:pt idx="5134">
                  <c:v>592.41399119932498</c:v>
                </c:pt>
                <c:pt idx="5135">
                  <c:v>592.41154925462399</c:v>
                </c:pt>
                <c:pt idx="5136">
                  <c:v>592.38572566849496</c:v>
                </c:pt>
                <c:pt idx="5137">
                  <c:v>592.36743837077097</c:v>
                </c:pt>
                <c:pt idx="5138">
                  <c:v>592.36736661958696</c:v>
                </c:pt>
                <c:pt idx="5139">
                  <c:v>592.33904075891598</c:v>
                </c:pt>
                <c:pt idx="5140">
                  <c:v>592.335677460684</c:v>
                </c:pt>
                <c:pt idx="5141">
                  <c:v>592.23545945533601</c:v>
                </c:pt>
                <c:pt idx="5142">
                  <c:v>592.15699906150996</c:v>
                </c:pt>
                <c:pt idx="5143">
                  <c:v>592.15209269803802</c:v>
                </c:pt>
                <c:pt idx="5144">
                  <c:v>592.14381375803305</c:v>
                </c:pt>
                <c:pt idx="5145">
                  <c:v>592.125575571127</c:v>
                </c:pt>
                <c:pt idx="5146">
                  <c:v>592.10649800482201</c:v>
                </c:pt>
                <c:pt idx="5147">
                  <c:v>592.08867079322295</c:v>
                </c:pt>
                <c:pt idx="5148">
                  <c:v>592.06771004268899</c:v>
                </c:pt>
                <c:pt idx="5149">
                  <c:v>592.04436577145998</c:v>
                </c:pt>
                <c:pt idx="5150">
                  <c:v>592.03303484002504</c:v>
                </c:pt>
                <c:pt idx="5151">
                  <c:v>592.00761949987805</c:v>
                </c:pt>
                <c:pt idx="5152">
                  <c:v>591.98222326422001</c:v>
                </c:pt>
                <c:pt idx="5153">
                  <c:v>591.95975474095997</c:v>
                </c:pt>
                <c:pt idx="5154">
                  <c:v>591.939602236989</c:v>
                </c:pt>
                <c:pt idx="5155">
                  <c:v>591.90718078351597</c:v>
                </c:pt>
                <c:pt idx="5156">
                  <c:v>591.86939554434298</c:v>
                </c:pt>
                <c:pt idx="5157">
                  <c:v>591.81953649208504</c:v>
                </c:pt>
                <c:pt idx="5158">
                  <c:v>591.80143525720405</c:v>
                </c:pt>
                <c:pt idx="5159">
                  <c:v>591.79943295895396</c:v>
                </c:pt>
                <c:pt idx="5160">
                  <c:v>591.79883553360605</c:v>
                </c:pt>
                <c:pt idx="5161">
                  <c:v>591.78111962519802</c:v>
                </c:pt>
                <c:pt idx="5162">
                  <c:v>591.76364059817297</c:v>
                </c:pt>
                <c:pt idx="5163">
                  <c:v>591.72116807596001</c:v>
                </c:pt>
                <c:pt idx="5164">
                  <c:v>591.68783618514396</c:v>
                </c:pt>
                <c:pt idx="5165">
                  <c:v>591.67447178601697</c:v>
                </c:pt>
                <c:pt idx="5166">
                  <c:v>591.67259332757203</c:v>
                </c:pt>
                <c:pt idx="5167">
                  <c:v>591.67220562119599</c:v>
                </c:pt>
                <c:pt idx="5168">
                  <c:v>591.66298470076697</c:v>
                </c:pt>
                <c:pt idx="5169">
                  <c:v>591.65577415987605</c:v>
                </c:pt>
                <c:pt idx="5170">
                  <c:v>591.62619130200301</c:v>
                </c:pt>
                <c:pt idx="5171">
                  <c:v>591.61804350567604</c:v>
                </c:pt>
                <c:pt idx="5172">
                  <c:v>591.59242572216101</c:v>
                </c:pt>
                <c:pt idx="5173">
                  <c:v>591.58610599696601</c:v>
                </c:pt>
                <c:pt idx="5174">
                  <c:v>591.55853483010401</c:v>
                </c:pt>
                <c:pt idx="5175">
                  <c:v>591.53074967358998</c:v>
                </c:pt>
                <c:pt idx="5176">
                  <c:v>591.51564429848702</c:v>
                </c:pt>
                <c:pt idx="5177">
                  <c:v>591.44340265178096</c:v>
                </c:pt>
                <c:pt idx="5178">
                  <c:v>591.43697477915998</c:v>
                </c:pt>
                <c:pt idx="5179">
                  <c:v>591.36188857540401</c:v>
                </c:pt>
                <c:pt idx="5180">
                  <c:v>591.34056098188796</c:v>
                </c:pt>
                <c:pt idx="5181">
                  <c:v>591.32672765676602</c:v>
                </c:pt>
                <c:pt idx="5182">
                  <c:v>591.30001946298898</c:v>
                </c:pt>
                <c:pt idx="5183">
                  <c:v>591.28652613071301</c:v>
                </c:pt>
                <c:pt idx="5184">
                  <c:v>591.26802324787502</c:v>
                </c:pt>
                <c:pt idx="5185">
                  <c:v>591.24595395516894</c:v>
                </c:pt>
                <c:pt idx="5186">
                  <c:v>591.24400262881102</c:v>
                </c:pt>
                <c:pt idx="5187">
                  <c:v>591.23945591968902</c:v>
                </c:pt>
                <c:pt idx="5188">
                  <c:v>591.23266899003897</c:v>
                </c:pt>
                <c:pt idx="5189">
                  <c:v>591.23017972609705</c:v>
                </c:pt>
                <c:pt idx="5190">
                  <c:v>591.22740116967805</c:v>
                </c:pt>
                <c:pt idx="5191">
                  <c:v>591.21346212455296</c:v>
                </c:pt>
                <c:pt idx="5192">
                  <c:v>591.21336861706004</c:v>
                </c:pt>
                <c:pt idx="5193">
                  <c:v>591.19036944200104</c:v>
                </c:pt>
                <c:pt idx="5194">
                  <c:v>591.18530697861399</c:v>
                </c:pt>
                <c:pt idx="5195">
                  <c:v>591.14106499129002</c:v>
                </c:pt>
                <c:pt idx="5196">
                  <c:v>591.12958845736603</c:v>
                </c:pt>
                <c:pt idx="5197">
                  <c:v>591.12759539856802</c:v>
                </c:pt>
                <c:pt idx="5198">
                  <c:v>591.126002767454</c:v>
                </c:pt>
                <c:pt idx="5199">
                  <c:v>591.094402219789</c:v>
                </c:pt>
                <c:pt idx="5200">
                  <c:v>591.09233623206705</c:v>
                </c:pt>
                <c:pt idx="5201">
                  <c:v>591.09148106358896</c:v>
                </c:pt>
                <c:pt idx="5202">
                  <c:v>591.07377168941605</c:v>
                </c:pt>
                <c:pt idx="5203">
                  <c:v>591.05361079180398</c:v>
                </c:pt>
                <c:pt idx="5204">
                  <c:v>591.05299136150904</c:v>
                </c:pt>
                <c:pt idx="5205">
                  <c:v>591.026733573971</c:v>
                </c:pt>
                <c:pt idx="5206">
                  <c:v>591.00033764187299</c:v>
                </c:pt>
                <c:pt idx="5207">
                  <c:v>590.96742482756599</c:v>
                </c:pt>
                <c:pt idx="5208">
                  <c:v>590.96487788529896</c:v>
                </c:pt>
                <c:pt idx="5209">
                  <c:v>590.93086159009101</c:v>
                </c:pt>
                <c:pt idx="5210">
                  <c:v>590.92428953867898</c:v>
                </c:pt>
                <c:pt idx="5211">
                  <c:v>590.91580095147106</c:v>
                </c:pt>
                <c:pt idx="5212">
                  <c:v>590.87855717487002</c:v>
                </c:pt>
                <c:pt idx="5213">
                  <c:v>590.84885275737599</c:v>
                </c:pt>
                <c:pt idx="5214">
                  <c:v>590.82674981840398</c:v>
                </c:pt>
                <c:pt idx="5215">
                  <c:v>590.82399161466401</c:v>
                </c:pt>
                <c:pt idx="5216">
                  <c:v>590.82035812263803</c:v>
                </c:pt>
                <c:pt idx="5217">
                  <c:v>590.70234429302104</c:v>
                </c:pt>
                <c:pt idx="5218">
                  <c:v>590.70019883578595</c:v>
                </c:pt>
                <c:pt idx="5219">
                  <c:v>590.66815946069801</c:v>
                </c:pt>
                <c:pt idx="5220">
                  <c:v>590.66572876090595</c:v>
                </c:pt>
                <c:pt idx="5221">
                  <c:v>590.63232009149601</c:v>
                </c:pt>
                <c:pt idx="5222">
                  <c:v>590.63220139344901</c:v>
                </c:pt>
                <c:pt idx="5223">
                  <c:v>590.63212587431894</c:v>
                </c:pt>
                <c:pt idx="5224">
                  <c:v>590.62086547662398</c:v>
                </c:pt>
                <c:pt idx="5225">
                  <c:v>590.61333036116503</c:v>
                </c:pt>
                <c:pt idx="5226">
                  <c:v>590.60702239606303</c:v>
                </c:pt>
                <c:pt idx="5227">
                  <c:v>590.58447919523803</c:v>
                </c:pt>
                <c:pt idx="5228">
                  <c:v>590.49776558380495</c:v>
                </c:pt>
                <c:pt idx="5229">
                  <c:v>590.49563170763099</c:v>
                </c:pt>
                <c:pt idx="5230">
                  <c:v>590.46024730314798</c:v>
                </c:pt>
                <c:pt idx="5231">
                  <c:v>590.44335328165096</c:v>
                </c:pt>
                <c:pt idx="5232">
                  <c:v>590.43753380706596</c:v>
                </c:pt>
                <c:pt idx="5233">
                  <c:v>590.40706644775901</c:v>
                </c:pt>
                <c:pt idx="5234">
                  <c:v>590.34828550769498</c:v>
                </c:pt>
                <c:pt idx="5235">
                  <c:v>590.34468236145904</c:v>
                </c:pt>
                <c:pt idx="5236">
                  <c:v>590.31570640260702</c:v>
                </c:pt>
                <c:pt idx="5237">
                  <c:v>590.31218055285603</c:v>
                </c:pt>
                <c:pt idx="5238">
                  <c:v>590.30689680101898</c:v>
                </c:pt>
                <c:pt idx="5239">
                  <c:v>590.30178399214606</c:v>
                </c:pt>
                <c:pt idx="5240">
                  <c:v>590.27571773996203</c:v>
                </c:pt>
                <c:pt idx="5241">
                  <c:v>590.27016786642798</c:v>
                </c:pt>
                <c:pt idx="5242">
                  <c:v>590.26424908708304</c:v>
                </c:pt>
                <c:pt idx="5243">
                  <c:v>590.25935837563895</c:v>
                </c:pt>
                <c:pt idx="5244">
                  <c:v>590.15653084626103</c:v>
                </c:pt>
                <c:pt idx="5245">
                  <c:v>590.13995241338296</c:v>
                </c:pt>
                <c:pt idx="5246">
                  <c:v>590.05454154697497</c:v>
                </c:pt>
                <c:pt idx="5247">
                  <c:v>590.02769139605903</c:v>
                </c:pt>
                <c:pt idx="5248">
                  <c:v>589.96741991928104</c:v>
                </c:pt>
                <c:pt idx="5249">
                  <c:v>589.96021773113398</c:v>
                </c:pt>
                <c:pt idx="5250">
                  <c:v>589.86562798241903</c:v>
                </c:pt>
                <c:pt idx="5251">
                  <c:v>589.86298437132803</c:v>
                </c:pt>
                <c:pt idx="5252">
                  <c:v>589.84537048305594</c:v>
                </c:pt>
                <c:pt idx="5253">
                  <c:v>589.82724736013995</c:v>
                </c:pt>
                <c:pt idx="5254">
                  <c:v>589.80281306966594</c:v>
                </c:pt>
                <c:pt idx="5255">
                  <c:v>589.78469085099903</c:v>
                </c:pt>
                <c:pt idx="5256">
                  <c:v>589.77930596637805</c:v>
                </c:pt>
                <c:pt idx="5257">
                  <c:v>589.69383046030703</c:v>
                </c:pt>
                <c:pt idx="5258">
                  <c:v>589.68269639422499</c:v>
                </c:pt>
                <c:pt idx="5259">
                  <c:v>589.67086176895202</c:v>
                </c:pt>
                <c:pt idx="5260">
                  <c:v>589.618083916876</c:v>
                </c:pt>
                <c:pt idx="5261">
                  <c:v>589.60069135832896</c:v>
                </c:pt>
                <c:pt idx="5262">
                  <c:v>589.58981989119297</c:v>
                </c:pt>
                <c:pt idx="5263">
                  <c:v>589.55152781625895</c:v>
                </c:pt>
                <c:pt idx="5264">
                  <c:v>589.54235049699901</c:v>
                </c:pt>
                <c:pt idx="5265">
                  <c:v>589.53845767855603</c:v>
                </c:pt>
                <c:pt idx="5266">
                  <c:v>589.52468893481898</c:v>
                </c:pt>
                <c:pt idx="5267">
                  <c:v>589.51068770376503</c:v>
                </c:pt>
                <c:pt idx="5268">
                  <c:v>589.47825134714697</c:v>
                </c:pt>
                <c:pt idx="5269">
                  <c:v>589.46803104428705</c:v>
                </c:pt>
                <c:pt idx="5270">
                  <c:v>589.46272477075797</c:v>
                </c:pt>
                <c:pt idx="5271">
                  <c:v>589.44735058843401</c:v>
                </c:pt>
                <c:pt idx="5272">
                  <c:v>589.39641594070201</c:v>
                </c:pt>
                <c:pt idx="5273">
                  <c:v>589.374596426484</c:v>
                </c:pt>
                <c:pt idx="5274">
                  <c:v>589.36920723524099</c:v>
                </c:pt>
                <c:pt idx="5275">
                  <c:v>589.34556385020903</c:v>
                </c:pt>
                <c:pt idx="5276">
                  <c:v>589.34405190411701</c:v>
                </c:pt>
                <c:pt idx="5277">
                  <c:v>589.34049882017996</c:v>
                </c:pt>
                <c:pt idx="5278">
                  <c:v>589.27462339345095</c:v>
                </c:pt>
                <c:pt idx="5279">
                  <c:v>589.26165976085099</c:v>
                </c:pt>
                <c:pt idx="5280">
                  <c:v>589.258241694341</c:v>
                </c:pt>
                <c:pt idx="5281">
                  <c:v>589.215903283138</c:v>
                </c:pt>
                <c:pt idx="5282">
                  <c:v>589.21062614638697</c:v>
                </c:pt>
                <c:pt idx="5283">
                  <c:v>589.20507784752294</c:v>
                </c:pt>
                <c:pt idx="5284">
                  <c:v>589.19701593974503</c:v>
                </c:pt>
                <c:pt idx="5285">
                  <c:v>589.16737063309802</c:v>
                </c:pt>
                <c:pt idx="5286">
                  <c:v>589.16085842195002</c:v>
                </c:pt>
                <c:pt idx="5287">
                  <c:v>589.14080491754703</c:v>
                </c:pt>
                <c:pt idx="5288">
                  <c:v>589.11287126907803</c:v>
                </c:pt>
                <c:pt idx="5289">
                  <c:v>589.10227067515405</c:v>
                </c:pt>
                <c:pt idx="5290">
                  <c:v>589.09103632186498</c:v>
                </c:pt>
                <c:pt idx="5291">
                  <c:v>589.07349948937201</c:v>
                </c:pt>
                <c:pt idx="5292">
                  <c:v>589.05929275298797</c:v>
                </c:pt>
                <c:pt idx="5293">
                  <c:v>589.03893061049996</c:v>
                </c:pt>
                <c:pt idx="5294">
                  <c:v>589.031319555339</c:v>
                </c:pt>
                <c:pt idx="5295">
                  <c:v>589.01449156464605</c:v>
                </c:pt>
                <c:pt idx="5296">
                  <c:v>588.97118913916597</c:v>
                </c:pt>
                <c:pt idx="5297">
                  <c:v>588.94280724627095</c:v>
                </c:pt>
                <c:pt idx="5298">
                  <c:v>588.94147716429404</c:v>
                </c:pt>
                <c:pt idx="5299">
                  <c:v>588.81569606239498</c:v>
                </c:pt>
                <c:pt idx="5300">
                  <c:v>588.81110318852905</c:v>
                </c:pt>
                <c:pt idx="5301">
                  <c:v>588.72369695126304</c:v>
                </c:pt>
                <c:pt idx="5302">
                  <c:v>588.72055810398695</c:v>
                </c:pt>
                <c:pt idx="5303">
                  <c:v>588.70979529069905</c:v>
                </c:pt>
                <c:pt idx="5304">
                  <c:v>588.68348107683403</c:v>
                </c:pt>
                <c:pt idx="5305">
                  <c:v>588.67728223624704</c:v>
                </c:pt>
                <c:pt idx="5306">
                  <c:v>588.67505267923298</c:v>
                </c:pt>
                <c:pt idx="5307">
                  <c:v>588.65727229334698</c:v>
                </c:pt>
                <c:pt idx="5308">
                  <c:v>588.62514979826301</c:v>
                </c:pt>
                <c:pt idx="5309">
                  <c:v>588.61020051726405</c:v>
                </c:pt>
                <c:pt idx="5310">
                  <c:v>588.60657543999605</c:v>
                </c:pt>
                <c:pt idx="5311">
                  <c:v>588.60481879542999</c:v>
                </c:pt>
                <c:pt idx="5312">
                  <c:v>588.599452271627</c:v>
                </c:pt>
                <c:pt idx="5313">
                  <c:v>588.57686622628898</c:v>
                </c:pt>
                <c:pt idx="5314">
                  <c:v>588.56771299799902</c:v>
                </c:pt>
                <c:pt idx="5315">
                  <c:v>588.53316973096105</c:v>
                </c:pt>
                <c:pt idx="5316">
                  <c:v>588.50777270442097</c:v>
                </c:pt>
                <c:pt idx="5317">
                  <c:v>588.49303025328197</c:v>
                </c:pt>
                <c:pt idx="5318">
                  <c:v>588.48494644582399</c:v>
                </c:pt>
                <c:pt idx="5319">
                  <c:v>588.47685007256598</c:v>
                </c:pt>
                <c:pt idx="5320">
                  <c:v>588.45970982979998</c:v>
                </c:pt>
                <c:pt idx="5321">
                  <c:v>588.42904642822396</c:v>
                </c:pt>
                <c:pt idx="5322">
                  <c:v>588.39617117016599</c:v>
                </c:pt>
                <c:pt idx="5323">
                  <c:v>588.37761589911099</c:v>
                </c:pt>
                <c:pt idx="5324">
                  <c:v>588.32451857673504</c:v>
                </c:pt>
                <c:pt idx="5325">
                  <c:v>588.30101951586698</c:v>
                </c:pt>
                <c:pt idx="5326">
                  <c:v>588.28593094564997</c:v>
                </c:pt>
                <c:pt idx="5327">
                  <c:v>588.28531229766702</c:v>
                </c:pt>
                <c:pt idx="5328">
                  <c:v>588.22994574953702</c:v>
                </c:pt>
                <c:pt idx="5329">
                  <c:v>588.21857243944203</c:v>
                </c:pt>
                <c:pt idx="5330">
                  <c:v>588.15815364499804</c:v>
                </c:pt>
                <c:pt idx="5331">
                  <c:v>588.13763700749496</c:v>
                </c:pt>
                <c:pt idx="5332">
                  <c:v>588.12230541046097</c:v>
                </c:pt>
                <c:pt idx="5333">
                  <c:v>588.07405965533303</c:v>
                </c:pt>
                <c:pt idx="5334">
                  <c:v>588.06269797460698</c:v>
                </c:pt>
                <c:pt idx="5335">
                  <c:v>588.06011730845205</c:v>
                </c:pt>
                <c:pt idx="5336">
                  <c:v>588.05837621278704</c:v>
                </c:pt>
                <c:pt idx="5337">
                  <c:v>588.03071359500302</c:v>
                </c:pt>
                <c:pt idx="5338">
                  <c:v>587.98446810714995</c:v>
                </c:pt>
                <c:pt idx="5339">
                  <c:v>587.943630207762</c:v>
                </c:pt>
                <c:pt idx="5340">
                  <c:v>587.93312346407004</c:v>
                </c:pt>
                <c:pt idx="5341">
                  <c:v>587.91507101616605</c:v>
                </c:pt>
                <c:pt idx="5342">
                  <c:v>587.89645163154796</c:v>
                </c:pt>
                <c:pt idx="5343">
                  <c:v>587.83377872761298</c:v>
                </c:pt>
                <c:pt idx="5344">
                  <c:v>587.80712874809797</c:v>
                </c:pt>
                <c:pt idx="5345">
                  <c:v>587.78341031079901</c:v>
                </c:pt>
                <c:pt idx="5346">
                  <c:v>587.78245944823198</c:v>
                </c:pt>
                <c:pt idx="5347">
                  <c:v>587.74614441389303</c:v>
                </c:pt>
                <c:pt idx="5348">
                  <c:v>587.735549335869</c:v>
                </c:pt>
                <c:pt idx="5349">
                  <c:v>587.72023534465905</c:v>
                </c:pt>
                <c:pt idx="5350">
                  <c:v>587.71401121044698</c:v>
                </c:pt>
                <c:pt idx="5351">
                  <c:v>587.69141791461902</c:v>
                </c:pt>
                <c:pt idx="5352">
                  <c:v>587.661662587416</c:v>
                </c:pt>
                <c:pt idx="5353">
                  <c:v>587.55534355509997</c:v>
                </c:pt>
                <c:pt idx="5354">
                  <c:v>587.55304128174896</c:v>
                </c:pt>
                <c:pt idx="5355">
                  <c:v>587.54592463505105</c:v>
                </c:pt>
                <c:pt idx="5356">
                  <c:v>587.52345588980199</c:v>
                </c:pt>
                <c:pt idx="5357">
                  <c:v>587.52019229187601</c:v>
                </c:pt>
                <c:pt idx="5358">
                  <c:v>587.43913953020297</c:v>
                </c:pt>
                <c:pt idx="5359">
                  <c:v>587.41825990042298</c:v>
                </c:pt>
                <c:pt idx="5360">
                  <c:v>587.406662594105</c:v>
                </c:pt>
                <c:pt idx="5361">
                  <c:v>587.39684491685603</c:v>
                </c:pt>
                <c:pt idx="5362">
                  <c:v>587.39507374763002</c:v>
                </c:pt>
                <c:pt idx="5363">
                  <c:v>587.38480713327294</c:v>
                </c:pt>
                <c:pt idx="5364">
                  <c:v>587.30479731180901</c:v>
                </c:pt>
                <c:pt idx="5365">
                  <c:v>587.29999968711002</c:v>
                </c:pt>
                <c:pt idx="5366">
                  <c:v>587.26798020723402</c:v>
                </c:pt>
                <c:pt idx="5367">
                  <c:v>587.25492192406102</c:v>
                </c:pt>
                <c:pt idx="5368">
                  <c:v>587.24518871246403</c:v>
                </c:pt>
                <c:pt idx="5369">
                  <c:v>587.23964805653895</c:v>
                </c:pt>
                <c:pt idx="5370">
                  <c:v>587.23617151352096</c:v>
                </c:pt>
                <c:pt idx="5371">
                  <c:v>587.20428545482901</c:v>
                </c:pt>
                <c:pt idx="5372">
                  <c:v>587.201683509242</c:v>
                </c:pt>
                <c:pt idx="5373">
                  <c:v>587.17244948630196</c:v>
                </c:pt>
                <c:pt idx="5374">
                  <c:v>587.16770687230598</c:v>
                </c:pt>
                <c:pt idx="5375">
                  <c:v>587.160430499173</c:v>
                </c:pt>
                <c:pt idx="5376">
                  <c:v>587.13974197816401</c:v>
                </c:pt>
                <c:pt idx="5377">
                  <c:v>587.12530753153499</c:v>
                </c:pt>
                <c:pt idx="5378">
                  <c:v>587.12195332261797</c:v>
                </c:pt>
                <c:pt idx="5379">
                  <c:v>587.09332904220105</c:v>
                </c:pt>
                <c:pt idx="5380">
                  <c:v>587.08050519810695</c:v>
                </c:pt>
                <c:pt idx="5381">
                  <c:v>587.07024980649203</c:v>
                </c:pt>
                <c:pt idx="5382">
                  <c:v>587.02802116919202</c:v>
                </c:pt>
                <c:pt idx="5383">
                  <c:v>587.01775299855603</c:v>
                </c:pt>
                <c:pt idx="5384">
                  <c:v>587.01742220917095</c:v>
                </c:pt>
                <c:pt idx="5385">
                  <c:v>587.00416852856097</c:v>
                </c:pt>
                <c:pt idx="5386">
                  <c:v>586.98162682734801</c:v>
                </c:pt>
                <c:pt idx="5387">
                  <c:v>586.95396541859998</c:v>
                </c:pt>
                <c:pt idx="5388">
                  <c:v>586.93785434075699</c:v>
                </c:pt>
                <c:pt idx="5389">
                  <c:v>586.91678956766998</c:v>
                </c:pt>
                <c:pt idx="5390">
                  <c:v>586.89279618155194</c:v>
                </c:pt>
                <c:pt idx="5391">
                  <c:v>586.81508499816005</c:v>
                </c:pt>
                <c:pt idx="5392">
                  <c:v>586.79497058248398</c:v>
                </c:pt>
                <c:pt idx="5393">
                  <c:v>586.78985403482</c:v>
                </c:pt>
                <c:pt idx="5394">
                  <c:v>586.78133138734302</c:v>
                </c:pt>
                <c:pt idx="5395">
                  <c:v>586.75774616137596</c:v>
                </c:pt>
                <c:pt idx="5396">
                  <c:v>586.66783023551204</c:v>
                </c:pt>
                <c:pt idx="5397">
                  <c:v>586.65404406385005</c:v>
                </c:pt>
                <c:pt idx="5398">
                  <c:v>586.65194597247898</c:v>
                </c:pt>
                <c:pt idx="5399">
                  <c:v>586.65048522807001</c:v>
                </c:pt>
                <c:pt idx="5400">
                  <c:v>586.60794438527705</c:v>
                </c:pt>
                <c:pt idx="5401">
                  <c:v>586.56880653179996</c:v>
                </c:pt>
                <c:pt idx="5402">
                  <c:v>586.562197742477</c:v>
                </c:pt>
                <c:pt idx="5403">
                  <c:v>586.55398760778803</c:v>
                </c:pt>
                <c:pt idx="5404">
                  <c:v>586.54827453298901</c:v>
                </c:pt>
                <c:pt idx="5405">
                  <c:v>586.54109927325305</c:v>
                </c:pt>
                <c:pt idx="5406">
                  <c:v>586.53054366734204</c:v>
                </c:pt>
                <c:pt idx="5407">
                  <c:v>586.52222333383202</c:v>
                </c:pt>
                <c:pt idx="5408">
                  <c:v>586.50535715715398</c:v>
                </c:pt>
                <c:pt idx="5409">
                  <c:v>586.49603909525001</c:v>
                </c:pt>
                <c:pt idx="5410">
                  <c:v>586.49482416518504</c:v>
                </c:pt>
                <c:pt idx="5411">
                  <c:v>586.48853187382497</c:v>
                </c:pt>
                <c:pt idx="5412">
                  <c:v>586.48721240552402</c:v>
                </c:pt>
                <c:pt idx="5413">
                  <c:v>586.48331872189897</c:v>
                </c:pt>
                <c:pt idx="5414">
                  <c:v>586.458162740175</c:v>
                </c:pt>
                <c:pt idx="5415">
                  <c:v>586.43881738654602</c:v>
                </c:pt>
                <c:pt idx="5416">
                  <c:v>586.40411933510097</c:v>
                </c:pt>
                <c:pt idx="5417">
                  <c:v>586.40023946367603</c:v>
                </c:pt>
                <c:pt idx="5418">
                  <c:v>586.39200918858796</c:v>
                </c:pt>
                <c:pt idx="5419">
                  <c:v>586.34601137450602</c:v>
                </c:pt>
                <c:pt idx="5420">
                  <c:v>586.30766540143998</c:v>
                </c:pt>
                <c:pt idx="5421">
                  <c:v>586.30467258854299</c:v>
                </c:pt>
                <c:pt idx="5422">
                  <c:v>586.28976182782503</c:v>
                </c:pt>
                <c:pt idx="5423">
                  <c:v>586.25619533146596</c:v>
                </c:pt>
                <c:pt idx="5424">
                  <c:v>586.24004819152799</c:v>
                </c:pt>
                <c:pt idx="5425">
                  <c:v>586.21364240482603</c:v>
                </c:pt>
                <c:pt idx="5426">
                  <c:v>586.15464363570095</c:v>
                </c:pt>
                <c:pt idx="5427">
                  <c:v>586.14966905082804</c:v>
                </c:pt>
                <c:pt idx="5428">
                  <c:v>586.11897831437295</c:v>
                </c:pt>
                <c:pt idx="5429">
                  <c:v>586.11640175745197</c:v>
                </c:pt>
                <c:pt idx="5430">
                  <c:v>586.10114907995899</c:v>
                </c:pt>
                <c:pt idx="5431">
                  <c:v>586.08512426472601</c:v>
                </c:pt>
                <c:pt idx="5432">
                  <c:v>586.06201931787098</c:v>
                </c:pt>
                <c:pt idx="5433">
                  <c:v>586.02951159827398</c:v>
                </c:pt>
                <c:pt idx="5434">
                  <c:v>586.01267556645701</c:v>
                </c:pt>
                <c:pt idx="5435">
                  <c:v>585.97659539853805</c:v>
                </c:pt>
                <c:pt idx="5436">
                  <c:v>585.95872844038502</c:v>
                </c:pt>
                <c:pt idx="5437">
                  <c:v>585.92433678734506</c:v>
                </c:pt>
                <c:pt idx="5438">
                  <c:v>585.92349911111501</c:v>
                </c:pt>
                <c:pt idx="5439">
                  <c:v>585.88608506717605</c:v>
                </c:pt>
                <c:pt idx="5440">
                  <c:v>585.87709481325999</c:v>
                </c:pt>
                <c:pt idx="5441">
                  <c:v>585.87012914458001</c:v>
                </c:pt>
                <c:pt idx="5442">
                  <c:v>585.84506700059001</c:v>
                </c:pt>
                <c:pt idx="5443">
                  <c:v>585.84290758741201</c:v>
                </c:pt>
                <c:pt idx="5444">
                  <c:v>585.83556322337404</c:v>
                </c:pt>
                <c:pt idx="5445">
                  <c:v>585.83427619693805</c:v>
                </c:pt>
                <c:pt idx="5446">
                  <c:v>585.80709385672003</c:v>
                </c:pt>
                <c:pt idx="5447">
                  <c:v>585.77060498645596</c:v>
                </c:pt>
                <c:pt idx="5448">
                  <c:v>585.75373572995397</c:v>
                </c:pt>
                <c:pt idx="5449">
                  <c:v>585.72088125840799</c:v>
                </c:pt>
                <c:pt idx="5450">
                  <c:v>585.71557480257695</c:v>
                </c:pt>
                <c:pt idx="5451">
                  <c:v>585.71212680150404</c:v>
                </c:pt>
                <c:pt idx="5452">
                  <c:v>585.70178494122194</c:v>
                </c:pt>
                <c:pt idx="5453">
                  <c:v>585.67488535551104</c:v>
                </c:pt>
                <c:pt idx="5454">
                  <c:v>585.67205586232296</c:v>
                </c:pt>
                <c:pt idx="5455">
                  <c:v>585.61157278127905</c:v>
                </c:pt>
                <c:pt idx="5456">
                  <c:v>585.58196870588404</c:v>
                </c:pt>
                <c:pt idx="5457">
                  <c:v>585.53888577992404</c:v>
                </c:pt>
                <c:pt idx="5458">
                  <c:v>585.537249709717</c:v>
                </c:pt>
                <c:pt idx="5459">
                  <c:v>585.53492406959401</c:v>
                </c:pt>
                <c:pt idx="5460">
                  <c:v>585.515847623642</c:v>
                </c:pt>
                <c:pt idx="5461">
                  <c:v>585.48236915748896</c:v>
                </c:pt>
                <c:pt idx="5462">
                  <c:v>585.44378643066796</c:v>
                </c:pt>
                <c:pt idx="5463">
                  <c:v>585.36975990379904</c:v>
                </c:pt>
                <c:pt idx="5464">
                  <c:v>585.36273398384299</c:v>
                </c:pt>
                <c:pt idx="5465">
                  <c:v>585.34923849451695</c:v>
                </c:pt>
                <c:pt idx="5466">
                  <c:v>585.33916808560502</c:v>
                </c:pt>
                <c:pt idx="5467">
                  <c:v>585.31980673396299</c:v>
                </c:pt>
                <c:pt idx="5468">
                  <c:v>585.28296704126103</c:v>
                </c:pt>
                <c:pt idx="5469">
                  <c:v>585.27787610826101</c:v>
                </c:pt>
                <c:pt idx="5470">
                  <c:v>585.26170589358503</c:v>
                </c:pt>
                <c:pt idx="5471">
                  <c:v>585.26027408593905</c:v>
                </c:pt>
                <c:pt idx="5472">
                  <c:v>585.25094383597002</c:v>
                </c:pt>
                <c:pt idx="5473">
                  <c:v>585.23107963266898</c:v>
                </c:pt>
                <c:pt idx="5474">
                  <c:v>585.21798046413505</c:v>
                </c:pt>
                <c:pt idx="5475">
                  <c:v>585.19063300954997</c:v>
                </c:pt>
                <c:pt idx="5476">
                  <c:v>585.16026505062098</c:v>
                </c:pt>
                <c:pt idx="5477">
                  <c:v>585.07988054208704</c:v>
                </c:pt>
                <c:pt idx="5478">
                  <c:v>585.05190349720101</c:v>
                </c:pt>
                <c:pt idx="5479">
                  <c:v>584.99914029125796</c:v>
                </c:pt>
                <c:pt idx="5480">
                  <c:v>584.959472702021</c:v>
                </c:pt>
                <c:pt idx="5481">
                  <c:v>584.94302353233604</c:v>
                </c:pt>
                <c:pt idx="5482">
                  <c:v>584.93741964153401</c:v>
                </c:pt>
                <c:pt idx="5483">
                  <c:v>584.91542230576499</c:v>
                </c:pt>
                <c:pt idx="5484">
                  <c:v>584.87721170458894</c:v>
                </c:pt>
                <c:pt idx="5485">
                  <c:v>584.86782912283002</c:v>
                </c:pt>
                <c:pt idx="5486">
                  <c:v>584.86639554984697</c:v>
                </c:pt>
                <c:pt idx="5487">
                  <c:v>584.81998329372698</c:v>
                </c:pt>
                <c:pt idx="5488">
                  <c:v>584.81673633423804</c:v>
                </c:pt>
                <c:pt idx="5489">
                  <c:v>584.79954626824201</c:v>
                </c:pt>
                <c:pt idx="5490">
                  <c:v>584.74428442828298</c:v>
                </c:pt>
                <c:pt idx="5491">
                  <c:v>584.72494878436703</c:v>
                </c:pt>
                <c:pt idx="5492">
                  <c:v>584.66130475935802</c:v>
                </c:pt>
                <c:pt idx="5493">
                  <c:v>584.65950909768799</c:v>
                </c:pt>
                <c:pt idx="5494">
                  <c:v>584.63962233879704</c:v>
                </c:pt>
                <c:pt idx="5495">
                  <c:v>584.62498889962501</c:v>
                </c:pt>
                <c:pt idx="5496">
                  <c:v>584.62437221927598</c:v>
                </c:pt>
                <c:pt idx="5497">
                  <c:v>584.59406859594196</c:v>
                </c:pt>
                <c:pt idx="5498">
                  <c:v>584.57820293068596</c:v>
                </c:pt>
                <c:pt idx="5499">
                  <c:v>584.51410436287699</c:v>
                </c:pt>
                <c:pt idx="5500">
                  <c:v>584.49866202141504</c:v>
                </c:pt>
                <c:pt idx="5501">
                  <c:v>584.45645887704802</c:v>
                </c:pt>
                <c:pt idx="5502">
                  <c:v>584.44517330349595</c:v>
                </c:pt>
                <c:pt idx="5503">
                  <c:v>584.43967926529399</c:v>
                </c:pt>
                <c:pt idx="5504">
                  <c:v>584.42736626038402</c:v>
                </c:pt>
                <c:pt idx="5505">
                  <c:v>584.42204243978301</c:v>
                </c:pt>
                <c:pt idx="5506">
                  <c:v>584.40932772704605</c:v>
                </c:pt>
                <c:pt idx="5507">
                  <c:v>584.36716537028894</c:v>
                </c:pt>
                <c:pt idx="5508">
                  <c:v>584.32280414558102</c:v>
                </c:pt>
                <c:pt idx="5509">
                  <c:v>584.32099748373003</c:v>
                </c:pt>
                <c:pt idx="5510">
                  <c:v>584.31322393339406</c:v>
                </c:pt>
                <c:pt idx="5511">
                  <c:v>584.30707427239702</c:v>
                </c:pt>
                <c:pt idx="5512">
                  <c:v>584.30658214663504</c:v>
                </c:pt>
                <c:pt idx="5513">
                  <c:v>584.28253037707395</c:v>
                </c:pt>
                <c:pt idx="5514">
                  <c:v>584.26670053912301</c:v>
                </c:pt>
                <c:pt idx="5515">
                  <c:v>584.23544386768799</c:v>
                </c:pt>
                <c:pt idx="5516">
                  <c:v>584.21397078097198</c:v>
                </c:pt>
                <c:pt idx="5517">
                  <c:v>584.21030043723999</c:v>
                </c:pt>
                <c:pt idx="5518">
                  <c:v>584.17425496855196</c:v>
                </c:pt>
                <c:pt idx="5519">
                  <c:v>584.145377545933</c:v>
                </c:pt>
                <c:pt idx="5520">
                  <c:v>584.12273031870598</c:v>
                </c:pt>
                <c:pt idx="5521">
                  <c:v>584.099240353651</c:v>
                </c:pt>
                <c:pt idx="5522">
                  <c:v>584.06586411536796</c:v>
                </c:pt>
                <c:pt idx="5523">
                  <c:v>584.06359496489802</c:v>
                </c:pt>
                <c:pt idx="5524">
                  <c:v>584.02261504737896</c:v>
                </c:pt>
                <c:pt idx="5525">
                  <c:v>584.02013495715698</c:v>
                </c:pt>
                <c:pt idx="5526">
                  <c:v>583.959708833283</c:v>
                </c:pt>
                <c:pt idx="5527">
                  <c:v>583.95913734409896</c:v>
                </c:pt>
                <c:pt idx="5528">
                  <c:v>583.95113895484599</c:v>
                </c:pt>
                <c:pt idx="5529">
                  <c:v>583.95018371441404</c:v>
                </c:pt>
                <c:pt idx="5530">
                  <c:v>583.92319936392801</c:v>
                </c:pt>
                <c:pt idx="5531">
                  <c:v>583.88677774267603</c:v>
                </c:pt>
                <c:pt idx="5532">
                  <c:v>583.84768507230797</c:v>
                </c:pt>
                <c:pt idx="5533">
                  <c:v>583.84330276010201</c:v>
                </c:pt>
                <c:pt idx="5534">
                  <c:v>583.833451892075</c:v>
                </c:pt>
                <c:pt idx="5535">
                  <c:v>583.82700431826697</c:v>
                </c:pt>
                <c:pt idx="5536">
                  <c:v>583.81157447734404</c:v>
                </c:pt>
                <c:pt idx="5537">
                  <c:v>583.78930951508698</c:v>
                </c:pt>
                <c:pt idx="5538">
                  <c:v>583.77040490328295</c:v>
                </c:pt>
                <c:pt idx="5539">
                  <c:v>583.765562259082</c:v>
                </c:pt>
                <c:pt idx="5540">
                  <c:v>583.747971949266</c:v>
                </c:pt>
                <c:pt idx="5541">
                  <c:v>583.68069296286501</c:v>
                </c:pt>
                <c:pt idx="5542">
                  <c:v>583.66423955692403</c:v>
                </c:pt>
                <c:pt idx="5543">
                  <c:v>583.65516714396495</c:v>
                </c:pt>
                <c:pt idx="5544">
                  <c:v>583.62012043331697</c:v>
                </c:pt>
                <c:pt idx="5545">
                  <c:v>583.60262479456298</c:v>
                </c:pt>
                <c:pt idx="5546">
                  <c:v>583.56664101729802</c:v>
                </c:pt>
                <c:pt idx="5547">
                  <c:v>583.54775871361801</c:v>
                </c:pt>
                <c:pt idx="5548">
                  <c:v>583.52179832666104</c:v>
                </c:pt>
                <c:pt idx="5549">
                  <c:v>583.52178709854195</c:v>
                </c:pt>
                <c:pt idx="5550">
                  <c:v>583.51820882485799</c:v>
                </c:pt>
                <c:pt idx="5551">
                  <c:v>583.49658973983696</c:v>
                </c:pt>
                <c:pt idx="5552">
                  <c:v>583.48658795256802</c:v>
                </c:pt>
                <c:pt idx="5553">
                  <c:v>583.47771162293895</c:v>
                </c:pt>
                <c:pt idx="5554">
                  <c:v>583.47595434151003</c:v>
                </c:pt>
                <c:pt idx="5555">
                  <c:v>583.45594263113003</c:v>
                </c:pt>
                <c:pt idx="5556">
                  <c:v>583.42985089037995</c:v>
                </c:pt>
                <c:pt idx="5557">
                  <c:v>583.41937557353504</c:v>
                </c:pt>
                <c:pt idx="5558">
                  <c:v>583.40363569323597</c:v>
                </c:pt>
                <c:pt idx="5559">
                  <c:v>583.37797375898504</c:v>
                </c:pt>
                <c:pt idx="5560">
                  <c:v>583.35230413521106</c:v>
                </c:pt>
                <c:pt idx="5561">
                  <c:v>583.35121952406405</c:v>
                </c:pt>
                <c:pt idx="5562">
                  <c:v>583.35025408783395</c:v>
                </c:pt>
                <c:pt idx="5563">
                  <c:v>583.33719972051802</c:v>
                </c:pt>
                <c:pt idx="5564">
                  <c:v>583.33597896922004</c:v>
                </c:pt>
                <c:pt idx="5565">
                  <c:v>583.33540961314202</c:v>
                </c:pt>
                <c:pt idx="5566">
                  <c:v>583.28550604882105</c:v>
                </c:pt>
                <c:pt idx="5567">
                  <c:v>583.26303931411599</c:v>
                </c:pt>
                <c:pt idx="5568">
                  <c:v>583.25709852249997</c:v>
                </c:pt>
                <c:pt idx="5569">
                  <c:v>583.22203461904598</c:v>
                </c:pt>
                <c:pt idx="5570">
                  <c:v>583.20041943848798</c:v>
                </c:pt>
                <c:pt idx="5571">
                  <c:v>583.17705404236597</c:v>
                </c:pt>
                <c:pt idx="5572">
                  <c:v>583.17389308297902</c:v>
                </c:pt>
                <c:pt idx="5573">
                  <c:v>583.16294272382504</c:v>
                </c:pt>
                <c:pt idx="5574">
                  <c:v>583.16255610007704</c:v>
                </c:pt>
                <c:pt idx="5575">
                  <c:v>583.16000196527295</c:v>
                </c:pt>
                <c:pt idx="5576">
                  <c:v>583.11570108146304</c:v>
                </c:pt>
                <c:pt idx="5577">
                  <c:v>583.09905338632495</c:v>
                </c:pt>
                <c:pt idx="5578">
                  <c:v>583.08563029298898</c:v>
                </c:pt>
                <c:pt idx="5579">
                  <c:v>583.07114798165901</c:v>
                </c:pt>
                <c:pt idx="5580">
                  <c:v>583.05155919540005</c:v>
                </c:pt>
                <c:pt idx="5581">
                  <c:v>582.98295115561598</c:v>
                </c:pt>
                <c:pt idx="5582">
                  <c:v>582.943677936217</c:v>
                </c:pt>
                <c:pt idx="5583">
                  <c:v>582.91455130655197</c:v>
                </c:pt>
                <c:pt idx="5584">
                  <c:v>582.86026843770196</c:v>
                </c:pt>
                <c:pt idx="5585">
                  <c:v>582.82479053438101</c:v>
                </c:pt>
                <c:pt idx="5586">
                  <c:v>582.81346528056804</c:v>
                </c:pt>
                <c:pt idx="5587">
                  <c:v>582.80451500501897</c:v>
                </c:pt>
                <c:pt idx="5588">
                  <c:v>582.70516826894504</c:v>
                </c:pt>
                <c:pt idx="5589">
                  <c:v>582.68346612277196</c:v>
                </c:pt>
                <c:pt idx="5590">
                  <c:v>582.67686710032604</c:v>
                </c:pt>
                <c:pt idx="5591">
                  <c:v>582.64152873547698</c:v>
                </c:pt>
                <c:pt idx="5592">
                  <c:v>582.63968015062801</c:v>
                </c:pt>
                <c:pt idx="5593">
                  <c:v>582.62567894289805</c:v>
                </c:pt>
                <c:pt idx="5594">
                  <c:v>582.593974092802</c:v>
                </c:pt>
                <c:pt idx="5595">
                  <c:v>582.59016198779898</c:v>
                </c:pt>
                <c:pt idx="5596">
                  <c:v>582.53915183061304</c:v>
                </c:pt>
                <c:pt idx="5597">
                  <c:v>582.51095247470005</c:v>
                </c:pt>
                <c:pt idx="5598">
                  <c:v>582.48143278157499</c:v>
                </c:pt>
                <c:pt idx="5599">
                  <c:v>582.47765390782195</c:v>
                </c:pt>
                <c:pt idx="5600">
                  <c:v>582.40564624121896</c:v>
                </c:pt>
                <c:pt idx="5601">
                  <c:v>582.37341677817699</c:v>
                </c:pt>
                <c:pt idx="5602">
                  <c:v>582.34598847458096</c:v>
                </c:pt>
                <c:pt idx="5603">
                  <c:v>582.32876660153102</c:v>
                </c:pt>
                <c:pt idx="5604">
                  <c:v>582.32543734063802</c:v>
                </c:pt>
                <c:pt idx="5605">
                  <c:v>582.29345429220098</c:v>
                </c:pt>
                <c:pt idx="5606">
                  <c:v>582.29265891432794</c:v>
                </c:pt>
                <c:pt idx="5607">
                  <c:v>582.28869109726998</c:v>
                </c:pt>
                <c:pt idx="5608">
                  <c:v>582.263639798589</c:v>
                </c:pt>
                <c:pt idx="5609">
                  <c:v>582.25904719654295</c:v>
                </c:pt>
                <c:pt idx="5610">
                  <c:v>582.24809799014895</c:v>
                </c:pt>
                <c:pt idx="5611">
                  <c:v>582.22560053806399</c:v>
                </c:pt>
                <c:pt idx="5612">
                  <c:v>582.21150542246698</c:v>
                </c:pt>
                <c:pt idx="5613">
                  <c:v>582.21024111106999</c:v>
                </c:pt>
                <c:pt idx="5614">
                  <c:v>582.20339529132298</c:v>
                </c:pt>
                <c:pt idx="5615">
                  <c:v>582.16665003686398</c:v>
                </c:pt>
                <c:pt idx="5616">
                  <c:v>582.14023435209901</c:v>
                </c:pt>
                <c:pt idx="5617">
                  <c:v>582.12770516415799</c:v>
                </c:pt>
                <c:pt idx="5618">
                  <c:v>582.11126302979403</c:v>
                </c:pt>
                <c:pt idx="5619">
                  <c:v>582.03468239281494</c:v>
                </c:pt>
                <c:pt idx="5620">
                  <c:v>582.02587215643098</c:v>
                </c:pt>
                <c:pt idx="5621">
                  <c:v>581.97025121706497</c:v>
                </c:pt>
                <c:pt idx="5622">
                  <c:v>581.96422154280401</c:v>
                </c:pt>
                <c:pt idx="5623">
                  <c:v>581.95959491071198</c:v>
                </c:pt>
                <c:pt idx="5624">
                  <c:v>581.89035282548502</c:v>
                </c:pt>
                <c:pt idx="5625">
                  <c:v>581.83088922245895</c:v>
                </c:pt>
                <c:pt idx="5626">
                  <c:v>581.82378370552203</c:v>
                </c:pt>
                <c:pt idx="5627">
                  <c:v>581.81379187112202</c:v>
                </c:pt>
                <c:pt idx="5628">
                  <c:v>581.80437202303801</c:v>
                </c:pt>
                <c:pt idx="5629">
                  <c:v>581.79658461168106</c:v>
                </c:pt>
                <c:pt idx="5630">
                  <c:v>581.76043452787906</c:v>
                </c:pt>
                <c:pt idx="5631">
                  <c:v>581.760006236143</c:v>
                </c:pt>
                <c:pt idx="5632">
                  <c:v>581.75837600352497</c:v>
                </c:pt>
                <c:pt idx="5633">
                  <c:v>581.74687161770601</c:v>
                </c:pt>
                <c:pt idx="5634">
                  <c:v>581.69346465523404</c:v>
                </c:pt>
                <c:pt idx="5635">
                  <c:v>581.64890021492897</c:v>
                </c:pt>
                <c:pt idx="5636">
                  <c:v>581.64423092116203</c:v>
                </c:pt>
                <c:pt idx="5637">
                  <c:v>581.63184898089401</c:v>
                </c:pt>
                <c:pt idx="5638">
                  <c:v>581.61496362856303</c:v>
                </c:pt>
                <c:pt idx="5639">
                  <c:v>581.60163281371103</c:v>
                </c:pt>
                <c:pt idx="5640">
                  <c:v>581.57930821938101</c:v>
                </c:pt>
                <c:pt idx="5641">
                  <c:v>581.57021961011196</c:v>
                </c:pt>
                <c:pt idx="5642">
                  <c:v>581.56117574669202</c:v>
                </c:pt>
                <c:pt idx="5643">
                  <c:v>581.52223174282597</c:v>
                </c:pt>
                <c:pt idx="5644">
                  <c:v>581.52170502984995</c:v>
                </c:pt>
                <c:pt idx="5645">
                  <c:v>581.49387756376598</c:v>
                </c:pt>
                <c:pt idx="5646">
                  <c:v>581.480364323191</c:v>
                </c:pt>
                <c:pt idx="5647">
                  <c:v>581.46591400440298</c:v>
                </c:pt>
                <c:pt idx="5648">
                  <c:v>581.45670677682995</c:v>
                </c:pt>
                <c:pt idx="5649">
                  <c:v>581.44754371803197</c:v>
                </c:pt>
                <c:pt idx="5650">
                  <c:v>581.44263086718502</c:v>
                </c:pt>
                <c:pt idx="5651">
                  <c:v>581.43001746636298</c:v>
                </c:pt>
                <c:pt idx="5652">
                  <c:v>581.42429810720603</c:v>
                </c:pt>
                <c:pt idx="5653">
                  <c:v>581.41924333555403</c:v>
                </c:pt>
                <c:pt idx="5654">
                  <c:v>581.38756630069395</c:v>
                </c:pt>
                <c:pt idx="5655">
                  <c:v>581.38068878923696</c:v>
                </c:pt>
                <c:pt idx="5656">
                  <c:v>581.35547015596603</c:v>
                </c:pt>
                <c:pt idx="5657">
                  <c:v>581.27224247638196</c:v>
                </c:pt>
                <c:pt idx="5658">
                  <c:v>581.27071988268494</c:v>
                </c:pt>
                <c:pt idx="5659">
                  <c:v>581.26636770396101</c:v>
                </c:pt>
                <c:pt idx="5660">
                  <c:v>581.23835086840597</c:v>
                </c:pt>
                <c:pt idx="5661">
                  <c:v>581.23781119728005</c:v>
                </c:pt>
                <c:pt idx="5662">
                  <c:v>581.23341983757996</c:v>
                </c:pt>
                <c:pt idx="5663">
                  <c:v>581.23127504679201</c:v>
                </c:pt>
                <c:pt idx="5664">
                  <c:v>581.211748132911</c:v>
                </c:pt>
                <c:pt idx="5665">
                  <c:v>581.20165252946902</c:v>
                </c:pt>
                <c:pt idx="5666">
                  <c:v>581.20116242465701</c:v>
                </c:pt>
                <c:pt idx="5667">
                  <c:v>581.164197473782</c:v>
                </c:pt>
                <c:pt idx="5668">
                  <c:v>581.15485582457097</c:v>
                </c:pt>
                <c:pt idx="5669">
                  <c:v>581.12743390549997</c:v>
                </c:pt>
                <c:pt idx="5670">
                  <c:v>581.07020167170106</c:v>
                </c:pt>
                <c:pt idx="5671">
                  <c:v>581.04746634084802</c:v>
                </c:pt>
                <c:pt idx="5672">
                  <c:v>580.99495602919001</c:v>
                </c:pt>
                <c:pt idx="5673">
                  <c:v>580.98795547314103</c:v>
                </c:pt>
                <c:pt idx="5674">
                  <c:v>580.98489798176195</c:v>
                </c:pt>
                <c:pt idx="5675">
                  <c:v>580.97824039080797</c:v>
                </c:pt>
                <c:pt idx="5676">
                  <c:v>580.97601888508598</c:v>
                </c:pt>
                <c:pt idx="5677">
                  <c:v>580.95285379305403</c:v>
                </c:pt>
                <c:pt idx="5678">
                  <c:v>580.93910355129196</c:v>
                </c:pt>
                <c:pt idx="5679">
                  <c:v>580.90668701253503</c:v>
                </c:pt>
                <c:pt idx="5680">
                  <c:v>580.89178055712102</c:v>
                </c:pt>
                <c:pt idx="5681">
                  <c:v>580.87597244784695</c:v>
                </c:pt>
                <c:pt idx="5682">
                  <c:v>580.87527284308305</c:v>
                </c:pt>
                <c:pt idx="5683">
                  <c:v>580.87302968139704</c:v>
                </c:pt>
                <c:pt idx="5684">
                  <c:v>580.81593649112097</c:v>
                </c:pt>
                <c:pt idx="5685">
                  <c:v>580.80750416648698</c:v>
                </c:pt>
                <c:pt idx="5686">
                  <c:v>580.77389784795605</c:v>
                </c:pt>
                <c:pt idx="5687">
                  <c:v>580.72516463892396</c:v>
                </c:pt>
                <c:pt idx="5688">
                  <c:v>580.724138379789</c:v>
                </c:pt>
                <c:pt idx="5689">
                  <c:v>580.72407503984596</c:v>
                </c:pt>
                <c:pt idx="5690">
                  <c:v>580.63853465402997</c:v>
                </c:pt>
                <c:pt idx="5691">
                  <c:v>580.63604754151595</c:v>
                </c:pt>
                <c:pt idx="5692">
                  <c:v>580.62351342578995</c:v>
                </c:pt>
                <c:pt idx="5693">
                  <c:v>580.618472510895</c:v>
                </c:pt>
                <c:pt idx="5694">
                  <c:v>580.60755256782704</c:v>
                </c:pt>
                <c:pt idx="5695">
                  <c:v>580.58291926025299</c:v>
                </c:pt>
                <c:pt idx="5696">
                  <c:v>580.56752235398005</c:v>
                </c:pt>
                <c:pt idx="5697">
                  <c:v>580.539571077289</c:v>
                </c:pt>
                <c:pt idx="5698">
                  <c:v>580.44361432029302</c:v>
                </c:pt>
                <c:pt idx="5699">
                  <c:v>580.40516149140399</c:v>
                </c:pt>
                <c:pt idx="5700">
                  <c:v>580.39536582654796</c:v>
                </c:pt>
                <c:pt idx="5701">
                  <c:v>580.35442830664795</c:v>
                </c:pt>
                <c:pt idx="5702">
                  <c:v>580.33872244752001</c:v>
                </c:pt>
                <c:pt idx="5703">
                  <c:v>580.26891232155106</c:v>
                </c:pt>
                <c:pt idx="5704">
                  <c:v>580.26565019506802</c:v>
                </c:pt>
                <c:pt idx="5705">
                  <c:v>580.25815585890302</c:v>
                </c:pt>
                <c:pt idx="5706">
                  <c:v>580.25462833793495</c:v>
                </c:pt>
                <c:pt idx="5707">
                  <c:v>580.20934672332601</c:v>
                </c:pt>
                <c:pt idx="5708">
                  <c:v>580.18469418347195</c:v>
                </c:pt>
                <c:pt idx="5709">
                  <c:v>580.18048437434197</c:v>
                </c:pt>
                <c:pt idx="5710">
                  <c:v>580.15746719571598</c:v>
                </c:pt>
                <c:pt idx="5711">
                  <c:v>580.15023450485398</c:v>
                </c:pt>
                <c:pt idx="5712">
                  <c:v>580.11509393823098</c:v>
                </c:pt>
                <c:pt idx="5713">
                  <c:v>580.11378986649595</c:v>
                </c:pt>
                <c:pt idx="5714">
                  <c:v>580.10504408612405</c:v>
                </c:pt>
                <c:pt idx="5715">
                  <c:v>580.10246233968599</c:v>
                </c:pt>
                <c:pt idx="5716">
                  <c:v>580.08276046568699</c:v>
                </c:pt>
                <c:pt idx="5717">
                  <c:v>580.07474304947198</c:v>
                </c:pt>
                <c:pt idx="5718">
                  <c:v>580.04906686912102</c:v>
                </c:pt>
                <c:pt idx="5719">
                  <c:v>580.01376301366804</c:v>
                </c:pt>
                <c:pt idx="5720">
                  <c:v>579.99044794317604</c:v>
                </c:pt>
                <c:pt idx="5721">
                  <c:v>579.96268509225604</c:v>
                </c:pt>
                <c:pt idx="5722">
                  <c:v>579.96026049597697</c:v>
                </c:pt>
                <c:pt idx="5723">
                  <c:v>579.941522446063</c:v>
                </c:pt>
                <c:pt idx="5724">
                  <c:v>579.90532875324004</c:v>
                </c:pt>
                <c:pt idx="5725">
                  <c:v>579.88464012607596</c:v>
                </c:pt>
                <c:pt idx="5726">
                  <c:v>579.867040588284</c:v>
                </c:pt>
                <c:pt idx="5727">
                  <c:v>579.86316288469095</c:v>
                </c:pt>
                <c:pt idx="5728">
                  <c:v>579.84403145957504</c:v>
                </c:pt>
                <c:pt idx="5729">
                  <c:v>579.83883197487705</c:v>
                </c:pt>
                <c:pt idx="5730">
                  <c:v>579.83212642583703</c:v>
                </c:pt>
                <c:pt idx="5731">
                  <c:v>579.80730635054499</c:v>
                </c:pt>
                <c:pt idx="5732">
                  <c:v>579.80604961977997</c:v>
                </c:pt>
                <c:pt idx="5733">
                  <c:v>579.79119004326799</c:v>
                </c:pt>
                <c:pt idx="5734">
                  <c:v>579.77935940794498</c:v>
                </c:pt>
                <c:pt idx="5735">
                  <c:v>579.77007334930499</c:v>
                </c:pt>
                <c:pt idx="5736">
                  <c:v>579.75576896941698</c:v>
                </c:pt>
                <c:pt idx="5737">
                  <c:v>579.71129244220003</c:v>
                </c:pt>
                <c:pt idx="5738">
                  <c:v>579.603449247046</c:v>
                </c:pt>
                <c:pt idx="5739">
                  <c:v>579.59670484897401</c:v>
                </c:pt>
                <c:pt idx="5740">
                  <c:v>579.56960996106602</c:v>
                </c:pt>
                <c:pt idx="5741">
                  <c:v>579.56147272581495</c:v>
                </c:pt>
                <c:pt idx="5742">
                  <c:v>579.560767946547</c:v>
                </c:pt>
                <c:pt idx="5743">
                  <c:v>579.55705410072505</c:v>
                </c:pt>
                <c:pt idx="5744">
                  <c:v>579.55086247103395</c:v>
                </c:pt>
                <c:pt idx="5745">
                  <c:v>579.54129073789397</c:v>
                </c:pt>
                <c:pt idx="5746">
                  <c:v>579.53557145859804</c:v>
                </c:pt>
                <c:pt idx="5747">
                  <c:v>579.502707595277</c:v>
                </c:pt>
                <c:pt idx="5748">
                  <c:v>579.48553210723401</c:v>
                </c:pt>
                <c:pt idx="5749">
                  <c:v>579.41415087325299</c:v>
                </c:pt>
                <c:pt idx="5750">
                  <c:v>579.40168585672598</c:v>
                </c:pt>
                <c:pt idx="5751">
                  <c:v>579.33713818809895</c:v>
                </c:pt>
                <c:pt idx="5752">
                  <c:v>579.30154364801001</c:v>
                </c:pt>
                <c:pt idx="5753">
                  <c:v>579.29380378973701</c:v>
                </c:pt>
                <c:pt idx="5754">
                  <c:v>579.28259164345104</c:v>
                </c:pt>
                <c:pt idx="5755">
                  <c:v>579.26849936477004</c:v>
                </c:pt>
                <c:pt idx="5756">
                  <c:v>579.21896074788401</c:v>
                </c:pt>
                <c:pt idx="5757">
                  <c:v>579.19539535875595</c:v>
                </c:pt>
                <c:pt idx="5758">
                  <c:v>579.17949000201497</c:v>
                </c:pt>
                <c:pt idx="5759">
                  <c:v>579.16373027889995</c:v>
                </c:pt>
                <c:pt idx="5760">
                  <c:v>579.11139526771103</c:v>
                </c:pt>
                <c:pt idx="5761">
                  <c:v>579.085287715047</c:v>
                </c:pt>
                <c:pt idx="5762">
                  <c:v>579.04666949596799</c:v>
                </c:pt>
                <c:pt idx="5763">
                  <c:v>579.04443503094797</c:v>
                </c:pt>
                <c:pt idx="5764">
                  <c:v>579.02046155008304</c:v>
                </c:pt>
                <c:pt idx="5765">
                  <c:v>579.01965737432295</c:v>
                </c:pt>
                <c:pt idx="5766">
                  <c:v>578.96837169153901</c:v>
                </c:pt>
                <c:pt idx="5767">
                  <c:v>578.93639983554704</c:v>
                </c:pt>
                <c:pt idx="5768">
                  <c:v>578.92840809638005</c:v>
                </c:pt>
                <c:pt idx="5769">
                  <c:v>578.91212932292797</c:v>
                </c:pt>
                <c:pt idx="5770">
                  <c:v>578.89467891590596</c:v>
                </c:pt>
                <c:pt idx="5771">
                  <c:v>578.89094965101594</c:v>
                </c:pt>
                <c:pt idx="5772">
                  <c:v>578.88678650985196</c:v>
                </c:pt>
                <c:pt idx="5773">
                  <c:v>578.82130092382602</c:v>
                </c:pt>
                <c:pt idx="5774">
                  <c:v>578.81386355914697</c:v>
                </c:pt>
                <c:pt idx="5775">
                  <c:v>578.80695744285697</c:v>
                </c:pt>
                <c:pt idx="5776">
                  <c:v>578.79275108011802</c:v>
                </c:pt>
                <c:pt idx="5777">
                  <c:v>578.78797916599899</c:v>
                </c:pt>
                <c:pt idx="5778">
                  <c:v>578.74203721210699</c:v>
                </c:pt>
                <c:pt idx="5779">
                  <c:v>578.74146235416003</c:v>
                </c:pt>
                <c:pt idx="5780">
                  <c:v>578.71758079019003</c:v>
                </c:pt>
                <c:pt idx="5781">
                  <c:v>578.70519188194498</c:v>
                </c:pt>
                <c:pt idx="5782">
                  <c:v>578.69652253878201</c:v>
                </c:pt>
                <c:pt idx="5783">
                  <c:v>578.66273329459602</c:v>
                </c:pt>
                <c:pt idx="5784">
                  <c:v>578.65357045599603</c:v>
                </c:pt>
                <c:pt idx="5785">
                  <c:v>578.63712558425595</c:v>
                </c:pt>
                <c:pt idx="5786">
                  <c:v>578.61497162766398</c:v>
                </c:pt>
                <c:pt idx="5787">
                  <c:v>578.57955748534903</c:v>
                </c:pt>
                <c:pt idx="5788">
                  <c:v>578.54412186944398</c:v>
                </c:pt>
                <c:pt idx="5789">
                  <c:v>578.53471533009304</c:v>
                </c:pt>
                <c:pt idx="5790">
                  <c:v>578.51384963594603</c:v>
                </c:pt>
                <c:pt idx="5791">
                  <c:v>578.51080029612206</c:v>
                </c:pt>
                <c:pt idx="5792">
                  <c:v>578.474126132489</c:v>
                </c:pt>
                <c:pt idx="5793">
                  <c:v>578.46918714789399</c:v>
                </c:pt>
                <c:pt idx="5794">
                  <c:v>578.44552230150396</c:v>
                </c:pt>
                <c:pt idx="5795">
                  <c:v>578.39584378031805</c:v>
                </c:pt>
                <c:pt idx="5796">
                  <c:v>578.38570343500703</c:v>
                </c:pt>
                <c:pt idx="5797">
                  <c:v>578.372317336582</c:v>
                </c:pt>
                <c:pt idx="5798">
                  <c:v>578.29871468668205</c:v>
                </c:pt>
                <c:pt idx="5799">
                  <c:v>578.28234779728803</c:v>
                </c:pt>
                <c:pt idx="5800">
                  <c:v>578.27859685899205</c:v>
                </c:pt>
                <c:pt idx="5801">
                  <c:v>578.25528392453998</c:v>
                </c:pt>
                <c:pt idx="5802">
                  <c:v>578.23365274689297</c:v>
                </c:pt>
                <c:pt idx="5803">
                  <c:v>578.18926035002698</c:v>
                </c:pt>
                <c:pt idx="5804">
                  <c:v>578.181578535369</c:v>
                </c:pt>
                <c:pt idx="5805">
                  <c:v>578.15260976236004</c:v>
                </c:pt>
                <c:pt idx="5806">
                  <c:v>578.11677704524902</c:v>
                </c:pt>
                <c:pt idx="5807">
                  <c:v>578.106798232796</c:v>
                </c:pt>
                <c:pt idx="5808">
                  <c:v>578.10131318110496</c:v>
                </c:pt>
                <c:pt idx="5809">
                  <c:v>578.07139770440597</c:v>
                </c:pt>
                <c:pt idx="5810">
                  <c:v>578.06783071347502</c:v>
                </c:pt>
                <c:pt idx="5811">
                  <c:v>578.06022593169303</c:v>
                </c:pt>
                <c:pt idx="5812">
                  <c:v>578.05688458520694</c:v>
                </c:pt>
                <c:pt idx="5813">
                  <c:v>578.03274205787102</c:v>
                </c:pt>
                <c:pt idx="5814">
                  <c:v>578.01302000811597</c:v>
                </c:pt>
                <c:pt idx="5815">
                  <c:v>577.97252465557301</c:v>
                </c:pt>
                <c:pt idx="5816">
                  <c:v>577.94074428922704</c:v>
                </c:pt>
                <c:pt idx="5817">
                  <c:v>577.93090921266798</c:v>
                </c:pt>
                <c:pt idx="5818">
                  <c:v>577.898892401117</c:v>
                </c:pt>
                <c:pt idx="5819">
                  <c:v>577.84578904064597</c:v>
                </c:pt>
                <c:pt idx="5820">
                  <c:v>577.75748493903995</c:v>
                </c:pt>
                <c:pt idx="5821">
                  <c:v>577.75668143255598</c:v>
                </c:pt>
                <c:pt idx="5822">
                  <c:v>577.73846021310203</c:v>
                </c:pt>
                <c:pt idx="5823">
                  <c:v>577.71504209489296</c:v>
                </c:pt>
                <c:pt idx="5824">
                  <c:v>577.70687565886499</c:v>
                </c:pt>
                <c:pt idx="5825">
                  <c:v>577.70413975588394</c:v>
                </c:pt>
                <c:pt idx="5826">
                  <c:v>577.69385459014597</c:v>
                </c:pt>
                <c:pt idx="5827">
                  <c:v>577.68379272403899</c:v>
                </c:pt>
                <c:pt idx="5828">
                  <c:v>577.65765056927296</c:v>
                </c:pt>
                <c:pt idx="5829">
                  <c:v>577.65634903062505</c:v>
                </c:pt>
                <c:pt idx="5830">
                  <c:v>577.63204716354801</c:v>
                </c:pt>
                <c:pt idx="5831">
                  <c:v>577.61933209768995</c:v>
                </c:pt>
                <c:pt idx="5832">
                  <c:v>577.61920513127495</c:v>
                </c:pt>
                <c:pt idx="5833">
                  <c:v>577.618886901005</c:v>
                </c:pt>
                <c:pt idx="5834">
                  <c:v>577.564012780967</c:v>
                </c:pt>
                <c:pt idx="5835">
                  <c:v>577.55039504757804</c:v>
                </c:pt>
                <c:pt idx="5836">
                  <c:v>577.53497816977097</c:v>
                </c:pt>
                <c:pt idx="5837">
                  <c:v>577.52604180525998</c:v>
                </c:pt>
                <c:pt idx="5838">
                  <c:v>577.51042616756604</c:v>
                </c:pt>
                <c:pt idx="5839">
                  <c:v>577.47028049735195</c:v>
                </c:pt>
                <c:pt idx="5840">
                  <c:v>577.43104053833201</c:v>
                </c:pt>
                <c:pt idx="5841">
                  <c:v>577.39056318929397</c:v>
                </c:pt>
                <c:pt idx="5842">
                  <c:v>577.38286795657598</c:v>
                </c:pt>
                <c:pt idx="5843">
                  <c:v>577.34045897331305</c:v>
                </c:pt>
                <c:pt idx="5844">
                  <c:v>577.31353381591202</c:v>
                </c:pt>
                <c:pt idx="5845">
                  <c:v>577.27000409910795</c:v>
                </c:pt>
                <c:pt idx="5846">
                  <c:v>577.26167247964702</c:v>
                </c:pt>
                <c:pt idx="5847">
                  <c:v>577.26072316280897</c:v>
                </c:pt>
                <c:pt idx="5848">
                  <c:v>577.22050002114099</c:v>
                </c:pt>
                <c:pt idx="5849">
                  <c:v>577.21242806365399</c:v>
                </c:pt>
                <c:pt idx="5850">
                  <c:v>577.14768677203006</c:v>
                </c:pt>
                <c:pt idx="5851">
                  <c:v>577.131879301254</c:v>
                </c:pt>
                <c:pt idx="5852">
                  <c:v>577.05738082100902</c:v>
                </c:pt>
                <c:pt idx="5853">
                  <c:v>577.01193547356502</c:v>
                </c:pt>
                <c:pt idx="5854">
                  <c:v>576.99916797461003</c:v>
                </c:pt>
                <c:pt idx="5855">
                  <c:v>576.98984923874298</c:v>
                </c:pt>
                <c:pt idx="5856">
                  <c:v>576.980301233717</c:v>
                </c:pt>
                <c:pt idx="5857">
                  <c:v>576.97146961043302</c:v>
                </c:pt>
                <c:pt idx="5858">
                  <c:v>576.95915746481</c:v>
                </c:pt>
                <c:pt idx="5859">
                  <c:v>576.93090140020695</c:v>
                </c:pt>
                <c:pt idx="5860">
                  <c:v>576.86131601741795</c:v>
                </c:pt>
                <c:pt idx="5861">
                  <c:v>576.854167025528</c:v>
                </c:pt>
                <c:pt idx="5862">
                  <c:v>576.83827791987403</c:v>
                </c:pt>
                <c:pt idx="5863">
                  <c:v>576.81716750385795</c:v>
                </c:pt>
                <c:pt idx="5864">
                  <c:v>576.798426662216</c:v>
                </c:pt>
                <c:pt idx="5865">
                  <c:v>576.79384162484405</c:v>
                </c:pt>
                <c:pt idx="5866">
                  <c:v>576.79104897962497</c:v>
                </c:pt>
                <c:pt idx="5867">
                  <c:v>576.78630189901003</c:v>
                </c:pt>
                <c:pt idx="5868">
                  <c:v>576.76278083772502</c:v>
                </c:pt>
                <c:pt idx="5869">
                  <c:v>576.75124235848602</c:v>
                </c:pt>
                <c:pt idx="5870">
                  <c:v>576.74443638054595</c:v>
                </c:pt>
                <c:pt idx="5871">
                  <c:v>576.731449885046</c:v>
                </c:pt>
                <c:pt idx="5872">
                  <c:v>576.72680546719903</c:v>
                </c:pt>
                <c:pt idx="5873">
                  <c:v>576.71573239231896</c:v>
                </c:pt>
                <c:pt idx="5874">
                  <c:v>576.71570430009501</c:v>
                </c:pt>
                <c:pt idx="5875">
                  <c:v>576.68437337973296</c:v>
                </c:pt>
                <c:pt idx="5876">
                  <c:v>576.68274141495499</c:v>
                </c:pt>
                <c:pt idx="5877">
                  <c:v>576.68173204596803</c:v>
                </c:pt>
                <c:pt idx="5878">
                  <c:v>576.68081573581696</c:v>
                </c:pt>
                <c:pt idx="5879">
                  <c:v>576.64638449335303</c:v>
                </c:pt>
                <c:pt idx="5880">
                  <c:v>576.644355444795</c:v>
                </c:pt>
                <c:pt idx="5881">
                  <c:v>576.63660583071896</c:v>
                </c:pt>
                <c:pt idx="5882">
                  <c:v>576.63604751781497</c:v>
                </c:pt>
                <c:pt idx="5883">
                  <c:v>576.60537546834905</c:v>
                </c:pt>
                <c:pt idx="5884">
                  <c:v>576.58526276628299</c:v>
                </c:pt>
                <c:pt idx="5885">
                  <c:v>576.57568577412201</c:v>
                </c:pt>
                <c:pt idx="5886">
                  <c:v>576.57386342573898</c:v>
                </c:pt>
                <c:pt idx="5887">
                  <c:v>576.51773507338203</c:v>
                </c:pt>
                <c:pt idx="5888">
                  <c:v>576.49525904265704</c:v>
                </c:pt>
                <c:pt idx="5889">
                  <c:v>576.49037700029101</c:v>
                </c:pt>
                <c:pt idx="5890">
                  <c:v>576.457125093679</c:v>
                </c:pt>
                <c:pt idx="5891">
                  <c:v>576.44718097930502</c:v>
                </c:pt>
                <c:pt idx="5892">
                  <c:v>576.42026819259002</c:v>
                </c:pt>
                <c:pt idx="5893">
                  <c:v>576.41734680127297</c:v>
                </c:pt>
                <c:pt idx="5894">
                  <c:v>576.41606917962201</c:v>
                </c:pt>
                <c:pt idx="5895">
                  <c:v>576.41163121780596</c:v>
                </c:pt>
                <c:pt idx="5896">
                  <c:v>576.38598771343004</c:v>
                </c:pt>
                <c:pt idx="5897">
                  <c:v>576.38558851990899</c:v>
                </c:pt>
                <c:pt idx="5898">
                  <c:v>576.27217416205895</c:v>
                </c:pt>
                <c:pt idx="5899">
                  <c:v>576.270044879328</c:v>
                </c:pt>
                <c:pt idx="5900">
                  <c:v>576.22253590369905</c:v>
                </c:pt>
                <c:pt idx="5901">
                  <c:v>576.19235400820901</c:v>
                </c:pt>
                <c:pt idx="5902">
                  <c:v>576.16626881485297</c:v>
                </c:pt>
                <c:pt idx="5903">
                  <c:v>576.14968981193601</c:v>
                </c:pt>
                <c:pt idx="5904">
                  <c:v>576.14899165587497</c:v>
                </c:pt>
                <c:pt idx="5905">
                  <c:v>576.13912755830199</c:v>
                </c:pt>
                <c:pt idx="5906">
                  <c:v>576.10470774187002</c:v>
                </c:pt>
                <c:pt idx="5907">
                  <c:v>576.09824829814295</c:v>
                </c:pt>
                <c:pt idx="5908">
                  <c:v>575.97122926254997</c:v>
                </c:pt>
                <c:pt idx="5909">
                  <c:v>575.918908164291</c:v>
                </c:pt>
                <c:pt idx="5910">
                  <c:v>575.85776029105398</c:v>
                </c:pt>
                <c:pt idx="5911">
                  <c:v>575.73795513631501</c:v>
                </c:pt>
                <c:pt idx="5912">
                  <c:v>575.68955641663501</c:v>
                </c:pt>
                <c:pt idx="5913">
                  <c:v>575.67371916503498</c:v>
                </c:pt>
                <c:pt idx="5914">
                  <c:v>575.616446966848</c:v>
                </c:pt>
                <c:pt idx="5915">
                  <c:v>575.61488240958499</c:v>
                </c:pt>
                <c:pt idx="5916">
                  <c:v>575.568683838364</c:v>
                </c:pt>
                <c:pt idx="5917">
                  <c:v>575.56191924869495</c:v>
                </c:pt>
                <c:pt idx="5918">
                  <c:v>575.53987599459799</c:v>
                </c:pt>
                <c:pt idx="5919">
                  <c:v>575.53615173739695</c:v>
                </c:pt>
                <c:pt idx="5920">
                  <c:v>575.46172870353701</c:v>
                </c:pt>
                <c:pt idx="5921">
                  <c:v>575.433263206834</c:v>
                </c:pt>
                <c:pt idx="5922">
                  <c:v>575.38935844651496</c:v>
                </c:pt>
                <c:pt idx="5923">
                  <c:v>575.35867193961997</c:v>
                </c:pt>
                <c:pt idx="5924">
                  <c:v>575.33282034082004</c:v>
                </c:pt>
                <c:pt idx="5925">
                  <c:v>575.33115787296401</c:v>
                </c:pt>
                <c:pt idx="5926">
                  <c:v>575.32058734408497</c:v>
                </c:pt>
                <c:pt idx="5927">
                  <c:v>575.31846651617604</c:v>
                </c:pt>
                <c:pt idx="5928">
                  <c:v>575.27455807626302</c:v>
                </c:pt>
                <c:pt idx="5929">
                  <c:v>575.248925908057</c:v>
                </c:pt>
                <c:pt idx="5930">
                  <c:v>575.24052025963101</c:v>
                </c:pt>
                <c:pt idx="5931">
                  <c:v>575.19721366464205</c:v>
                </c:pt>
                <c:pt idx="5932">
                  <c:v>575.11152075693599</c:v>
                </c:pt>
                <c:pt idx="5933">
                  <c:v>575.110385632511</c:v>
                </c:pt>
                <c:pt idx="5934">
                  <c:v>575.078195944909</c:v>
                </c:pt>
                <c:pt idx="5935">
                  <c:v>575.06274110723598</c:v>
                </c:pt>
                <c:pt idx="5936">
                  <c:v>575.04833816691496</c:v>
                </c:pt>
                <c:pt idx="5937">
                  <c:v>575.02068166814797</c:v>
                </c:pt>
                <c:pt idx="5938">
                  <c:v>575.01105730605002</c:v>
                </c:pt>
                <c:pt idx="5939">
                  <c:v>575.00299755261904</c:v>
                </c:pt>
                <c:pt idx="5940">
                  <c:v>574.98794325251401</c:v>
                </c:pt>
                <c:pt idx="5941">
                  <c:v>574.979310854799</c:v>
                </c:pt>
                <c:pt idx="5942">
                  <c:v>574.96298149111601</c:v>
                </c:pt>
                <c:pt idx="5943">
                  <c:v>574.94945176754402</c:v>
                </c:pt>
                <c:pt idx="5944">
                  <c:v>574.93842944150697</c:v>
                </c:pt>
                <c:pt idx="5945">
                  <c:v>574.93477369736195</c:v>
                </c:pt>
                <c:pt idx="5946">
                  <c:v>574.91477756135498</c:v>
                </c:pt>
                <c:pt idx="5947">
                  <c:v>574.89237357526395</c:v>
                </c:pt>
                <c:pt idx="5948">
                  <c:v>574.88809135798897</c:v>
                </c:pt>
                <c:pt idx="5949">
                  <c:v>574.88083922940996</c:v>
                </c:pt>
                <c:pt idx="5950">
                  <c:v>574.87895474196705</c:v>
                </c:pt>
                <c:pt idx="5951">
                  <c:v>574.78044128834495</c:v>
                </c:pt>
                <c:pt idx="5952">
                  <c:v>574.72437765988002</c:v>
                </c:pt>
                <c:pt idx="5953">
                  <c:v>574.67921368241696</c:v>
                </c:pt>
                <c:pt idx="5954">
                  <c:v>574.66902882235297</c:v>
                </c:pt>
                <c:pt idx="5955">
                  <c:v>574.66310779170999</c:v>
                </c:pt>
                <c:pt idx="5956">
                  <c:v>574.65402731310598</c:v>
                </c:pt>
                <c:pt idx="5957">
                  <c:v>574.59975427977201</c:v>
                </c:pt>
                <c:pt idx="5958">
                  <c:v>574.59641469587996</c:v>
                </c:pt>
                <c:pt idx="5959">
                  <c:v>574.57721772380899</c:v>
                </c:pt>
                <c:pt idx="5960">
                  <c:v>574.57118512090096</c:v>
                </c:pt>
                <c:pt idx="5961">
                  <c:v>574.56843268307102</c:v>
                </c:pt>
                <c:pt idx="5962">
                  <c:v>574.54466211513795</c:v>
                </c:pt>
                <c:pt idx="5963">
                  <c:v>574.54439688694504</c:v>
                </c:pt>
                <c:pt idx="5964">
                  <c:v>574.53020904199798</c:v>
                </c:pt>
                <c:pt idx="5965">
                  <c:v>574.52307990832696</c:v>
                </c:pt>
                <c:pt idx="5966">
                  <c:v>574.51935079231998</c:v>
                </c:pt>
                <c:pt idx="5967">
                  <c:v>574.49257836232005</c:v>
                </c:pt>
                <c:pt idx="5968">
                  <c:v>574.47068549296296</c:v>
                </c:pt>
                <c:pt idx="5969">
                  <c:v>574.47051711479503</c:v>
                </c:pt>
                <c:pt idx="5970">
                  <c:v>574.45459333096903</c:v>
                </c:pt>
                <c:pt idx="5971">
                  <c:v>574.44553384809205</c:v>
                </c:pt>
                <c:pt idx="5972">
                  <c:v>574.43089468356197</c:v>
                </c:pt>
                <c:pt idx="5973">
                  <c:v>574.38885027219999</c:v>
                </c:pt>
                <c:pt idx="5974">
                  <c:v>574.38201691728898</c:v>
                </c:pt>
                <c:pt idx="5975">
                  <c:v>574.34555486083798</c:v>
                </c:pt>
                <c:pt idx="5976">
                  <c:v>574.33948314917302</c:v>
                </c:pt>
                <c:pt idx="5977">
                  <c:v>574.33165423839705</c:v>
                </c:pt>
                <c:pt idx="5978">
                  <c:v>574.29401081857998</c:v>
                </c:pt>
                <c:pt idx="5979">
                  <c:v>574.27647136531198</c:v>
                </c:pt>
                <c:pt idx="5980">
                  <c:v>574.26125470060595</c:v>
                </c:pt>
                <c:pt idx="5981">
                  <c:v>574.17179743563702</c:v>
                </c:pt>
                <c:pt idx="5982">
                  <c:v>574.16808536679798</c:v>
                </c:pt>
                <c:pt idx="5983">
                  <c:v>574.16562503077705</c:v>
                </c:pt>
                <c:pt idx="5984">
                  <c:v>574.132488585587</c:v>
                </c:pt>
                <c:pt idx="5985">
                  <c:v>574.11873462178301</c:v>
                </c:pt>
                <c:pt idx="5986">
                  <c:v>574.09621340609101</c:v>
                </c:pt>
                <c:pt idx="5987">
                  <c:v>574.07798959183003</c:v>
                </c:pt>
                <c:pt idx="5988">
                  <c:v>574.07462492614798</c:v>
                </c:pt>
                <c:pt idx="5989">
                  <c:v>574.066572997761</c:v>
                </c:pt>
                <c:pt idx="5990">
                  <c:v>574.02939423682699</c:v>
                </c:pt>
                <c:pt idx="5991">
                  <c:v>573.97848395528604</c:v>
                </c:pt>
                <c:pt idx="5992">
                  <c:v>573.93726660297796</c:v>
                </c:pt>
                <c:pt idx="5993">
                  <c:v>573.88754977837698</c:v>
                </c:pt>
                <c:pt idx="5994">
                  <c:v>573.846329661141</c:v>
                </c:pt>
                <c:pt idx="5995">
                  <c:v>573.83130719782002</c:v>
                </c:pt>
                <c:pt idx="5996">
                  <c:v>573.81469278851898</c:v>
                </c:pt>
                <c:pt idx="5997">
                  <c:v>573.79836084118801</c:v>
                </c:pt>
                <c:pt idx="5998">
                  <c:v>573.76688149163999</c:v>
                </c:pt>
                <c:pt idx="5999">
                  <c:v>573.74549405172695</c:v>
                </c:pt>
                <c:pt idx="6000">
                  <c:v>573.74240801298401</c:v>
                </c:pt>
                <c:pt idx="6001">
                  <c:v>573.69468569220601</c:v>
                </c:pt>
                <c:pt idx="6002">
                  <c:v>573.69069097296699</c:v>
                </c:pt>
                <c:pt idx="6003">
                  <c:v>573.67100325083595</c:v>
                </c:pt>
                <c:pt idx="6004">
                  <c:v>573.61865552939196</c:v>
                </c:pt>
                <c:pt idx="6005">
                  <c:v>573.58501454129896</c:v>
                </c:pt>
                <c:pt idx="6006">
                  <c:v>573.56765368043102</c:v>
                </c:pt>
                <c:pt idx="6007">
                  <c:v>573.540815690881</c:v>
                </c:pt>
                <c:pt idx="6008">
                  <c:v>573.52409573758803</c:v>
                </c:pt>
                <c:pt idx="6009">
                  <c:v>573.52183101552703</c:v>
                </c:pt>
                <c:pt idx="6010">
                  <c:v>573.50165121115901</c:v>
                </c:pt>
                <c:pt idx="6011">
                  <c:v>573.46375017174705</c:v>
                </c:pt>
                <c:pt idx="6012">
                  <c:v>573.40366544309597</c:v>
                </c:pt>
                <c:pt idx="6013">
                  <c:v>573.242757774746</c:v>
                </c:pt>
                <c:pt idx="6014">
                  <c:v>573.23103898005502</c:v>
                </c:pt>
                <c:pt idx="6015">
                  <c:v>573.23040880227904</c:v>
                </c:pt>
                <c:pt idx="6016">
                  <c:v>573.18112974441794</c:v>
                </c:pt>
                <c:pt idx="6017">
                  <c:v>573.14104685388202</c:v>
                </c:pt>
                <c:pt idx="6018">
                  <c:v>573.12573759804002</c:v>
                </c:pt>
                <c:pt idx="6019">
                  <c:v>573.11726633188096</c:v>
                </c:pt>
                <c:pt idx="6020">
                  <c:v>573.10631078058498</c:v>
                </c:pt>
                <c:pt idx="6021">
                  <c:v>573.05275693348494</c:v>
                </c:pt>
                <c:pt idx="6022">
                  <c:v>573.04662090325701</c:v>
                </c:pt>
                <c:pt idx="6023">
                  <c:v>573.03105010834895</c:v>
                </c:pt>
                <c:pt idx="6024">
                  <c:v>573.008065703748</c:v>
                </c:pt>
                <c:pt idx="6025">
                  <c:v>573.00499044036599</c:v>
                </c:pt>
                <c:pt idx="6026">
                  <c:v>573.00491379384505</c:v>
                </c:pt>
                <c:pt idx="6027">
                  <c:v>572.99197806364998</c:v>
                </c:pt>
                <c:pt idx="6028">
                  <c:v>572.97302751642303</c:v>
                </c:pt>
                <c:pt idx="6029">
                  <c:v>572.96960797628901</c:v>
                </c:pt>
                <c:pt idx="6030">
                  <c:v>572.940449213801</c:v>
                </c:pt>
                <c:pt idx="6031">
                  <c:v>572.907378070871</c:v>
                </c:pt>
                <c:pt idx="6032">
                  <c:v>572.883374287165</c:v>
                </c:pt>
                <c:pt idx="6033">
                  <c:v>572.87571319993401</c:v>
                </c:pt>
                <c:pt idx="6034">
                  <c:v>572.85004657927402</c:v>
                </c:pt>
                <c:pt idx="6035">
                  <c:v>572.83941259711003</c:v>
                </c:pt>
                <c:pt idx="6036">
                  <c:v>572.81639000925304</c:v>
                </c:pt>
                <c:pt idx="6037">
                  <c:v>572.77320694434002</c:v>
                </c:pt>
                <c:pt idx="6038">
                  <c:v>572.75220413948898</c:v>
                </c:pt>
                <c:pt idx="6039">
                  <c:v>572.72556124747302</c:v>
                </c:pt>
                <c:pt idx="6040">
                  <c:v>572.709714057925</c:v>
                </c:pt>
                <c:pt idx="6041">
                  <c:v>572.67344124277497</c:v>
                </c:pt>
                <c:pt idx="6042">
                  <c:v>572.67162269178402</c:v>
                </c:pt>
                <c:pt idx="6043">
                  <c:v>572.65229901119801</c:v>
                </c:pt>
                <c:pt idx="6044">
                  <c:v>572.64005845741303</c:v>
                </c:pt>
                <c:pt idx="6045">
                  <c:v>572.60618574213504</c:v>
                </c:pt>
                <c:pt idx="6046">
                  <c:v>572.54736322185397</c:v>
                </c:pt>
                <c:pt idx="6047">
                  <c:v>572.53339484957201</c:v>
                </c:pt>
                <c:pt idx="6048">
                  <c:v>572.52011030931601</c:v>
                </c:pt>
                <c:pt idx="6049">
                  <c:v>572.51318364304404</c:v>
                </c:pt>
                <c:pt idx="6050">
                  <c:v>572.50219076267501</c:v>
                </c:pt>
                <c:pt idx="6051">
                  <c:v>572.50168746701297</c:v>
                </c:pt>
                <c:pt idx="6052">
                  <c:v>572.49674957595801</c:v>
                </c:pt>
                <c:pt idx="6053">
                  <c:v>572.49196222747105</c:v>
                </c:pt>
                <c:pt idx="6054">
                  <c:v>572.48125190175301</c:v>
                </c:pt>
                <c:pt idx="6055">
                  <c:v>572.47940992301903</c:v>
                </c:pt>
                <c:pt idx="6056">
                  <c:v>572.44252580289105</c:v>
                </c:pt>
                <c:pt idx="6057">
                  <c:v>572.43363525969096</c:v>
                </c:pt>
                <c:pt idx="6058">
                  <c:v>572.41911892579105</c:v>
                </c:pt>
                <c:pt idx="6059">
                  <c:v>572.41377309497</c:v>
                </c:pt>
                <c:pt idx="6060">
                  <c:v>572.40388108656896</c:v>
                </c:pt>
                <c:pt idx="6061">
                  <c:v>572.40227811770899</c:v>
                </c:pt>
                <c:pt idx="6062">
                  <c:v>572.38836130578704</c:v>
                </c:pt>
                <c:pt idx="6063">
                  <c:v>572.35982186136198</c:v>
                </c:pt>
                <c:pt idx="6064">
                  <c:v>572.35499376494204</c:v>
                </c:pt>
                <c:pt idx="6065">
                  <c:v>572.32819277819897</c:v>
                </c:pt>
                <c:pt idx="6066">
                  <c:v>572.30883844534105</c:v>
                </c:pt>
                <c:pt idx="6067">
                  <c:v>572.29541203347105</c:v>
                </c:pt>
                <c:pt idx="6068">
                  <c:v>572.23502059464101</c:v>
                </c:pt>
                <c:pt idx="6069">
                  <c:v>572.169642668959</c:v>
                </c:pt>
                <c:pt idx="6070">
                  <c:v>572.12065729002404</c:v>
                </c:pt>
                <c:pt idx="6071">
                  <c:v>572.106636374456</c:v>
                </c:pt>
                <c:pt idx="6072">
                  <c:v>572.08012494348498</c:v>
                </c:pt>
                <c:pt idx="6073">
                  <c:v>572.055084706309</c:v>
                </c:pt>
                <c:pt idx="6074">
                  <c:v>571.93387089141095</c:v>
                </c:pt>
                <c:pt idx="6075">
                  <c:v>571.92776733940002</c:v>
                </c:pt>
                <c:pt idx="6076">
                  <c:v>571.91169759560398</c:v>
                </c:pt>
                <c:pt idx="6077">
                  <c:v>571.89670958198303</c:v>
                </c:pt>
                <c:pt idx="6078">
                  <c:v>571.89392042287295</c:v>
                </c:pt>
                <c:pt idx="6079">
                  <c:v>571.88515746402095</c:v>
                </c:pt>
                <c:pt idx="6080">
                  <c:v>571.85004171711705</c:v>
                </c:pt>
                <c:pt idx="6081">
                  <c:v>571.84860185469802</c:v>
                </c:pt>
                <c:pt idx="6082">
                  <c:v>571.80300807108904</c:v>
                </c:pt>
                <c:pt idx="6083">
                  <c:v>571.78767758839001</c:v>
                </c:pt>
                <c:pt idx="6084">
                  <c:v>571.76035736229301</c:v>
                </c:pt>
                <c:pt idx="6085">
                  <c:v>571.70587051981101</c:v>
                </c:pt>
                <c:pt idx="6086">
                  <c:v>571.66576755750395</c:v>
                </c:pt>
                <c:pt idx="6087">
                  <c:v>571.66104254258903</c:v>
                </c:pt>
                <c:pt idx="6088">
                  <c:v>571.65175409665801</c:v>
                </c:pt>
                <c:pt idx="6089">
                  <c:v>571.59532213566604</c:v>
                </c:pt>
                <c:pt idx="6090">
                  <c:v>571.565641445952</c:v>
                </c:pt>
                <c:pt idx="6091">
                  <c:v>571.557132175216</c:v>
                </c:pt>
                <c:pt idx="6092">
                  <c:v>571.55077895771501</c:v>
                </c:pt>
                <c:pt idx="6093">
                  <c:v>571.50855292082304</c:v>
                </c:pt>
                <c:pt idx="6094">
                  <c:v>571.48853555650396</c:v>
                </c:pt>
                <c:pt idx="6095">
                  <c:v>571.48377690478105</c:v>
                </c:pt>
                <c:pt idx="6096">
                  <c:v>571.39254233748397</c:v>
                </c:pt>
                <c:pt idx="6097">
                  <c:v>571.38685073967201</c:v>
                </c:pt>
                <c:pt idx="6098">
                  <c:v>571.36328841864201</c:v>
                </c:pt>
                <c:pt idx="6099">
                  <c:v>571.28097267911801</c:v>
                </c:pt>
                <c:pt idx="6100">
                  <c:v>571.26591240345397</c:v>
                </c:pt>
                <c:pt idx="6101">
                  <c:v>571.23934389784995</c:v>
                </c:pt>
                <c:pt idx="6102">
                  <c:v>571.19363581392599</c:v>
                </c:pt>
                <c:pt idx="6103">
                  <c:v>571.18994049366199</c:v>
                </c:pt>
                <c:pt idx="6104">
                  <c:v>571.17547529781996</c:v>
                </c:pt>
                <c:pt idx="6105">
                  <c:v>571.17023294594196</c:v>
                </c:pt>
                <c:pt idx="6106">
                  <c:v>571.14935064381098</c:v>
                </c:pt>
                <c:pt idx="6107">
                  <c:v>571.11515147322802</c:v>
                </c:pt>
                <c:pt idx="6108">
                  <c:v>571.07416642733597</c:v>
                </c:pt>
                <c:pt idx="6109">
                  <c:v>571.06486649246494</c:v>
                </c:pt>
                <c:pt idx="6110">
                  <c:v>571.06418346654095</c:v>
                </c:pt>
                <c:pt idx="6111">
                  <c:v>571.00892835056004</c:v>
                </c:pt>
                <c:pt idx="6112">
                  <c:v>570.97209595546497</c:v>
                </c:pt>
                <c:pt idx="6113">
                  <c:v>570.95764839204105</c:v>
                </c:pt>
                <c:pt idx="6114">
                  <c:v>570.86591587656096</c:v>
                </c:pt>
                <c:pt idx="6115">
                  <c:v>570.85778382264698</c:v>
                </c:pt>
                <c:pt idx="6116">
                  <c:v>570.85014232041203</c:v>
                </c:pt>
                <c:pt idx="6117">
                  <c:v>570.83555955718896</c:v>
                </c:pt>
                <c:pt idx="6118">
                  <c:v>570.82968119304701</c:v>
                </c:pt>
                <c:pt idx="6119">
                  <c:v>570.81490332276098</c:v>
                </c:pt>
                <c:pt idx="6120">
                  <c:v>570.81038479839196</c:v>
                </c:pt>
                <c:pt idx="6121">
                  <c:v>570.77393098344101</c:v>
                </c:pt>
                <c:pt idx="6122">
                  <c:v>570.70475272420799</c:v>
                </c:pt>
                <c:pt idx="6123">
                  <c:v>570.68774609172499</c:v>
                </c:pt>
                <c:pt idx="6124">
                  <c:v>570.68706248518504</c:v>
                </c:pt>
                <c:pt idx="6125">
                  <c:v>570.67951010355296</c:v>
                </c:pt>
                <c:pt idx="6126">
                  <c:v>570.67051151882595</c:v>
                </c:pt>
                <c:pt idx="6127">
                  <c:v>570.66908255434396</c:v>
                </c:pt>
                <c:pt idx="6128">
                  <c:v>570.639336665168</c:v>
                </c:pt>
                <c:pt idx="6129">
                  <c:v>570.59819123142904</c:v>
                </c:pt>
                <c:pt idx="6130">
                  <c:v>570.57881618048702</c:v>
                </c:pt>
                <c:pt idx="6131">
                  <c:v>570.52739293356797</c:v>
                </c:pt>
                <c:pt idx="6132">
                  <c:v>570.51195487410098</c:v>
                </c:pt>
                <c:pt idx="6133">
                  <c:v>570.50142777443102</c:v>
                </c:pt>
                <c:pt idx="6134">
                  <c:v>570.47679204337101</c:v>
                </c:pt>
                <c:pt idx="6135">
                  <c:v>570.476509259051</c:v>
                </c:pt>
                <c:pt idx="6136">
                  <c:v>570.47409930925198</c:v>
                </c:pt>
                <c:pt idx="6137">
                  <c:v>570.44926037692699</c:v>
                </c:pt>
                <c:pt idx="6138">
                  <c:v>570.41613225510901</c:v>
                </c:pt>
                <c:pt idx="6139">
                  <c:v>570.38776407657497</c:v>
                </c:pt>
                <c:pt idx="6140">
                  <c:v>570.38168898346305</c:v>
                </c:pt>
                <c:pt idx="6141">
                  <c:v>570.38038690168503</c:v>
                </c:pt>
                <c:pt idx="6142">
                  <c:v>570.36128296854395</c:v>
                </c:pt>
                <c:pt idx="6143">
                  <c:v>570.32910926820898</c:v>
                </c:pt>
                <c:pt idx="6144">
                  <c:v>570.28635031138799</c:v>
                </c:pt>
                <c:pt idx="6145">
                  <c:v>570.26127591572094</c:v>
                </c:pt>
                <c:pt idx="6146">
                  <c:v>570.26085458448904</c:v>
                </c:pt>
                <c:pt idx="6147">
                  <c:v>570.25907325425999</c:v>
                </c:pt>
                <c:pt idx="6148">
                  <c:v>570.18242573062696</c:v>
                </c:pt>
                <c:pt idx="6149">
                  <c:v>570.18216207775799</c:v>
                </c:pt>
                <c:pt idx="6150">
                  <c:v>570.06647573028204</c:v>
                </c:pt>
                <c:pt idx="6151">
                  <c:v>570.05145114161496</c:v>
                </c:pt>
                <c:pt idx="6152">
                  <c:v>570.04983665080101</c:v>
                </c:pt>
                <c:pt idx="6153">
                  <c:v>569.98214230143105</c:v>
                </c:pt>
                <c:pt idx="6154">
                  <c:v>569.95347957756599</c:v>
                </c:pt>
                <c:pt idx="6155">
                  <c:v>569.87586226407598</c:v>
                </c:pt>
                <c:pt idx="6156">
                  <c:v>569.84393885703605</c:v>
                </c:pt>
                <c:pt idx="6157">
                  <c:v>569.78745273977597</c:v>
                </c:pt>
                <c:pt idx="6158">
                  <c:v>569.78548565880396</c:v>
                </c:pt>
                <c:pt idx="6159">
                  <c:v>569.76965445962196</c:v>
                </c:pt>
                <c:pt idx="6160">
                  <c:v>569.76441435031404</c:v>
                </c:pt>
                <c:pt idx="6161">
                  <c:v>569.75402209029301</c:v>
                </c:pt>
                <c:pt idx="6162">
                  <c:v>569.70247707955002</c:v>
                </c:pt>
                <c:pt idx="6163">
                  <c:v>569.68414493797195</c:v>
                </c:pt>
                <c:pt idx="6164">
                  <c:v>569.66189309526101</c:v>
                </c:pt>
                <c:pt idx="6165">
                  <c:v>569.652018643519</c:v>
                </c:pt>
                <c:pt idx="6166">
                  <c:v>569.64468418257002</c:v>
                </c:pt>
                <c:pt idx="6167">
                  <c:v>569.62737399101695</c:v>
                </c:pt>
                <c:pt idx="6168">
                  <c:v>569.62338738595997</c:v>
                </c:pt>
                <c:pt idx="6169">
                  <c:v>569.59870503879404</c:v>
                </c:pt>
                <c:pt idx="6170">
                  <c:v>569.56751267355003</c:v>
                </c:pt>
                <c:pt idx="6171">
                  <c:v>569.55098039021402</c:v>
                </c:pt>
                <c:pt idx="6172">
                  <c:v>569.53935998423106</c:v>
                </c:pt>
                <c:pt idx="6173">
                  <c:v>569.51064681924595</c:v>
                </c:pt>
                <c:pt idx="6174">
                  <c:v>569.50524770471998</c:v>
                </c:pt>
                <c:pt idx="6175">
                  <c:v>569.48438703555803</c:v>
                </c:pt>
                <c:pt idx="6176">
                  <c:v>569.44930695545702</c:v>
                </c:pt>
                <c:pt idx="6177">
                  <c:v>569.39455937130299</c:v>
                </c:pt>
                <c:pt idx="6178">
                  <c:v>569.38632304906196</c:v>
                </c:pt>
                <c:pt idx="6179">
                  <c:v>569.36172052580503</c:v>
                </c:pt>
                <c:pt idx="6180">
                  <c:v>569.34013844467302</c:v>
                </c:pt>
                <c:pt idx="6181">
                  <c:v>569.30184376456202</c:v>
                </c:pt>
                <c:pt idx="6182">
                  <c:v>569.25730277340904</c:v>
                </c:pt>
                <c:pt idx="6183">
                  <c:v>569.24869082839405</c:v>
                </c:pt>
                <c:pt idx="6184">
                  <c:v>569.24858064477098</c:v>
                </c:pt>
                <c:pt idx="6185">
                  <c:v>569.23887297445003</c:v>
                </c:pt>
                <c:pt idx="6186">
                  <c:v>569.21577178669099</c:v>
                </c:pt>
                <c:pt idx="6187">
                  <c:v>569.19914023375304</c:v>
                </c:pt>
                <c:pt idx="6188">
                  <c:v>569.17030629608303</c:v>
                </c:pt>
                <c:pt idx="6189">
                  <c:v>569.15457526956504</c:v>
                </c:pt>
                <c:pt idx="6190">
                  <c:v>569.14854338143596</c:v>
                </c:pt>
                <c:pt idx="6191">
                  <c:v>569.03414939269305</c:v>
                </c:pt>
                <c:pt idx="6192">
                  <c:v>569.00882152685301</c:v>
                </c:pt>
                <c:pt idx="6193">
                  <c:v>569.00534237837701</c:v>
                </c:pt>
                <c:pt idx="6194">
                  <c:v>568.93104171328605</c:v>
                </c:pt>
                <c:pt idx="6195">
                  <c:v>568.92856768449997</c:v>
                </c:pt>
                <c:pt idx="6196">
                  <c:v>568.92381215083606</c:v>
                </c:pt>
                <c:pt idx="6197">
                  <c:v>568.91902772147102</c:v>
                </c:pt>
                <c:pt idx="6198">
                  <c:v>568.90902389518703</c:v>
                </c:pt>
                <c:pt idx="6199">
                  <c:v>568.87490469122395</c:v>
                </c:pt>
                <c:pt idx="6200">
                  <c:v>568.86146405693</c:v>
                </c:pt>
                <c:pt idx="6201">
                  <c:v>568.85316431215597</c:v>
                </c:pt>
                <c:pt idx="6202">
                  <c:v>568.84558341534898</c:v>
                </c:pt>
                <c:pt idx="6203">
                  <c:v>568.79521302251896</c:v>
                </c:pt>
                <c:pt idx="6204">
                  <c:v>568.78915108935496</c:v>
                </c:pt>
                <c:pt idx="6205">
                  <c:v>568.78792945851899</c:v>
                </c:pt>
                <c:pt idx="6206">
                  <c:v>568.72804201874396</c:v>
                </c:pt>
                <c:pt idx="6207">
                  <c:v>568.69788115746803</c:v>
                </c:pt>
                <c:pt idx="6208">
                  <c:v>568.69013420500096</c:v>
                </c:pt>
                <c:pt idx="6209">
                  <c:v>568.68480010149699</c:v>
                </c:pt>
                <c:pt idx="6210">
                  <c:v>568.63971776522305</c:v>
                </c:pt>
                <c:pt idx="6211">
                  <c:v>568.62850887415198</c:v>
                </c:pt>
                <c:pt idx="6212">
                  <c:v>568.60271444968498</c:v>
                </c:pt>
                <c:pt idx="6213">
                  <c:v>568.58010594899099</c:v>
                </c:pt>
                <c:pt idx="6214">
                  <c:v>568.54491949526903</c:v>
                </c:pt>
                <c:pt idx="6215">
                  <c:v>568.53808562493998</c:v>
                </c:pt>
                <c:pt idx="6216">
                  <c:v>568.512787442388</c:v>
                </c:pt>
                <c:pt idx="6217">
                  <c:v>568.50195810355899</c:v>
                </c:pt>
                <c:pt idx="6218">
                  <c:v>568.44861047008703</c:v>
                </c:pt>
                <c:pt idx="6219">
                  <c:v>568.39110824204897</c:v>
                </c:pt>
                <c:pt idx="6220">
                  <c:v>568.37149612825795</c:v>
                </c:pt>
                <c:pt idx="6221">
                  <c:v>568.33660861705505</c:v>
                </c:pt>
                <c:pt idx="6222">
                  <c:v>568.23161930225501</c:v>
                </c:pt>
                <c:pt idx="6223">
                  <c:v>568.21105651690402</c:v>
                </c:pt>
                <c:pt idx="6224">
                  <c:v>568.20910851670999</c:v>
                </c:pt>
                <c:pt idx="6225">
                  <c:v>568.19979173464503</c:v>
                </c:pt>
                <c:pt idx="6226">
                  <c:v>568.063982049895</c:v>
                </c:pt>
                <c:pt idx="6227">
                  <c:v>568.05931434314903</c:v>
                </c:pt>
                <c:pt idx="6228">
                  <c:v>568.05131286692404</c:v>
                </c:pt>
                <c:pt idx="6229">
                  <c:v>568.04597506711298</c:v>
                </c:pt>
                <c:pt idx="6230">
                  <c:v>568.03821116592997</c:v>
                </c:pt>
                <c:pt idx="6231">
                  <c:v>568.03580097725899</c:v>
                </c:pt>
                <c:pt idx="6232">
                  <c:v>568.03031017111402</c:v>
                </c:pt>
                <c:pt idx="6233">
                  <c:v>567.97765674738196</c:v>
                </c:pt>
                <c:pt idx="6234">
                  <c:v>567.97555915963699</c:v>
                </c:pt>
                <c:pt idx="6235">
                  <c:v>567.940198030597</c:v>
                </c:pt>
                <c:pt idx="6236">
                  <c:v>567.93738170575</c:v>
                </c:pt>
                <c:pt idx="6237">
                  <c:v>567.93205629552904</c:v>
                </c:pt>
                <c:pt idx="6238">
                  <c:v>567.923873451693</c:v>
                </c:pt>
                <c:pt idx="6239">
                  <c:v>567.92194354449805</c:v>
                </c:pt>
                <c:pt idx="6240">
                  <c:v>567.92122992422605</c:v>
                </c:pt>
                <c:pt idx="6241">
                  <c:v>567.91298717889401</c:v>
                </c:pt>
                <c:pt idx="6242">
                  <c:v>567.91253613195499</c:v>
                </c:pt>
                <c:pt idx="6243">
                  <c:v>567.901204643764</c:v>
                </c:pt>
                <c:pt idx="6244">
                  <c:v>567.875428013283</c:v>
                </c:pt>
                <c:pt idx="6245">
                  <c:v>567.83018781418605</c:v>
                </c:pt>
                <c:pt idx="6246">
                  <c:v>567.80443278827897</c:v>
                </c:pt>
                <c:pt idx="6247">
                  <c:v>567.80367667594999</c:v>
                </c:pt>
                <c:pt idx="6248">
                  <c:v>567.78280473372604</c:v>
                </c:pt>
                <c:pt idx="6249">
                  <c:v>567.78069374325798</c:v>
                </c:pt>
                <c:pt idx="6250">
                  <c:v>567.75974439127106</c:v>
                </c:pt>
                <c:pt idx="6251">
                  <c:v>567.74345421362102</c:v>
                </c:pt>
                <c:pt idx="6252">
                  <c:v>567.70751666194496</c:v>
                </c:pt>
                <c:pt idx="6253">
                  <c:v>567.68156256421605</c:v>
                </c:pt>
                <c:pt idx="6254">
                  <c:v>567.65692255302099</c:v>
                </c:pt>
                <c:pt idx="6255">
                  <c:v>567.62840193235297</c:v>
                </c:pt>
                <c:pt idx="6256">
                  <c:v>567.58988782376605</c:v>
                </c:pt>
                <c:pt idx="6257">
                  <c:v>567.58965544138005</c:v>
                </c:pt>
                <c:pt idx="6258">
                  <c:v>567.58171311347701</c:v>
                </c:pt>
                <c:pt idx="6259">
                  <c:v>567.56659280088002</c:v>
                </c:pt>
                <c:pt idx="6260">
                  <c:v>567.52553840223004</c:v>
                </c:pt>
                <c:pt idx="6261">
                  <c:v>567.468595829945</c:v>
                </c:pt>
                <c:pt idx="6262">
                  <c:v>567.41729395258199</c:v>
                </c:pt>
                <c:pt idx="6263">
                  <c:v>567.38840098528101</c:v>
                </c:pt>
                <c:pt idx="6264">
                  <c:v>567.37658129466399</c:v>
                </c:pt>
                <c:pt idx="6265">
                  <c:v>567.366685629789</c:v>
                </c:pt>
                <c:pt idx="6266">
                  <c:v>567.35802952030099</c:v>
                </c:pt>
                <c:pt idx="6267">
                  <c:v>567.34547378329603</c:v>
                </c:pt>
                <c:pt idx="6268">
                  <c:v>567.33318076199498</c:v>
                </c:pt>
                <c:pt idx="6269">
                  <c:v>567.30468455170603</c:v>
                </c:pt>
                <c:pt idx="6270">
                  <c:v>567.28018691653699</c:v>
                </c:pt>
                <c:pt idx="6271">
                  <c:v>567.27222242696598</c:v>
                </c:pt>
                <c:pt idx="6272">
                  <c:v>567.23564312788199</c:v>
                </c:pt>
                <c:pt idx="6273">
                  <c:v>567.22994243370294</c:v>
                </c:pt>
                <c:pt idx="6274">
                  <c:v>567.22086711868496</c:v>
                </c:pt>
                <c:pt idx="6275">
                  <c:v>567.18549912321203</c:v>
                </c:pt>
                <c:pt idx="6276">
                  <c:v>567.14433523846901</c:v>
                </c:pt>
                <c:pt idx="6277">
                  <c:v>567.06105563220694</c:v>
                </c:pt>
                <c:pt idx="6278">
                  <c:v>567.047616106036</c:v>
                </c:pt>
                <c:pt idx="6279">
                  <c:v>567.00880525985997</c:v>
                </c:pt>
                <c:pt idx="6280">
                  <c:v>566.98959024114799</c:v>
                </c:pt>
                <c:pt idx="6281">
                  <c:v>566.98611884752097</c:v>
                </c:pt>
                <c:pt idx="6282">
                  <c:v>566.97154893568404</c:v>
                </c:pt>
                <c:pt idx="6283">
                  <c:v>566.93089090506203</c:v>
                </c:pt>
                <c:pt idx="6284">
                  <c:v>566.92501489426604</c:v>
                </c:pt>
                <c:pt idx="6285">
                  <c:v>566.88168169110895</c:v>
                </c:pt>
                <c:pt idx="6286">
                  <c:v>566.87962032808798</c:v>
                </c:pt>
                <c:pt idx="6287">
                  <c:v>566.86505264718096</c:v>
                </c:pt>
                <c:pt idx="6288">
                  <c:v>566.85925067726896</c:v>
                </c:pt>
                <c:pt idx="6289">
                  <c:v>566.84208468932104</c:v>
                </c:pt>
                <c:pt idx="6290">
                  <c:v>566.773582940099</c:v>
                </c:pt>
                <c:pt idx="6291">
                  <c:v>566.75884004376098</c:v>
                </c:pt>
                <c:pt idx="6292">
                  <c:v>566.644609565064</c:v>
                </c:pt>
                <c:pt idx="6293">
                  <c:v>566.60166965564997</c:v>
                </c:pt>
                <c:pt idx="6294">
                  <c:v>566.59992390959997</c:v>
                </c:pt>
                <c:pt idx="6295">
                  <c:v>566.59683255456298</c:v>
                </c:pt>
                <c:pt idx="6296">
                  <c:v>566.577513683652</c:v>
                </c:pt>
                <c:pt idx="6297">
                  <c:v>566.57402767401004</c:v>
                </c:pt>
                <c:pt idx="6298">
                  <c:v>566.52888701648703</c:v>
                </c:pt>
                <c:pt idx="6299">
                  <c:v>566.42603130252098</c:v>
                </c:pt>
                <c:pt idx="6300">
                  <c:v>566.40730503014004</c:v>
                </c:pt>
                <c:pt idx="6301">
                  <c:v>566.38125191266101</c:v>
                </c:pt>
                <c:pt idx="6302">
                  <c:v>566.38027467640495</c:v>
                </c:pt>
                <c:pt idx="6303">
                  <c:v>566.37938978479201</c:v>
                </c:pt>
                <c:pt idx="6304">
                  <c:v>566.37037632101396</c:v>
                </c:pt>
                <c:pt idx="6305">
                  <c:v>566.31490736843602</c:v>
                </c:pt>
                <c:pt idx="6306">
                  <c:v>566.30974974887101</c:v>
                </c:pt>
                <c:pt idx="6307">
                  <c:v>566.30804681668599</c:v>
                </c:pt>
                <c:pt idx="6308">
                  <c:v>566.30034739439895</c:v>
                </c:pt>
                <c:pt idx="6309">
                  <c:v>566.25286490939698</c:v>
                </c:pt>
                <c:pt idx="6310">
                  <c:v>566.24420569770496</c:v>
                </c:pt>
                <c:pt idx="6311">
                  <c:v>566.21210710415903</c:v>
                </c:pt>
                <c:pt idx="6312">
                  <c:v>566.18047547518802</c:v>
                </c:pt>
                <c:pt idx="6313">
                  <c:v>566.17962428475903</c:v>
                </c:pt>
                <c:pt idx="6314">
                  <c:v>566.13936895232803</c:v>
                </c:pt>
                <c:pt idx="6315">
                  <c:v>566.12624236469605</c:v>
                </c:pt>
                <c:pt idx="6316">
                  <c:v>566.04202503951603</c:v>
                </c:pt>
                <c:pt idx="6317">
                  <c:v>566.04050091945396</c:v>
                </c:pt>
                <c:pt idx="6318">
                  <c:v>566.01032830533495</c:v>
                </c:pt>
                <c:pt idx="6319">
                  <c:v>565.99921062584303</c:v>
                </c:pt>
                <c:pt idx="6320">
                  <c:v>565.98917462504596</c:v>
                </c:pt>
                <c:pt idx="6321">
                  <c:v>565.985729566195</c:v>
                </c:pt>
                <c:pt idx="6322">
                  <c:v>565.97506285697</c:v>
                </c:pt>
                <c:pt idx="6323">
                  <c:v>565.95168532373498</c:v>
                </c:pt>
                <c:pt idx="6324">
                  <c:v>565.93017008258096</c:v>
                </c:pt>
                <c:pt idx="6325">
                  <c:v>565.91293505059605</c:v>
                </c:pt>
                <c:pt idx="6326">
                  <c:v>565.89645968308696</c:v>
                </c:pt>
                <c:pt idx="6327">
                  <c:v>565.88296121166502</c:v>
                </c:pt>
                <c:pt idx="6328">
                  <c:v>565.87810048737595</c:v>
                </c:pt>
                <c:pt idx="6329">
                  <c:v>565.84386250759496</c:v>
                </c:pt>
                <c:pt idx="6330">
                  <c:v>565.832705064077</c:v>
                </c:pt>
                <c:pt idx="6331">
                  <c:v>565.70622543559796</c:v>
                </c:pt>
                <c:pt idx="6332">
                  <c:v>565.698702503611</c:v>
                </c:pt>
                <c:pt idx="6333">
                  <c:v>565.65165270608804</c:v>
                </c:pt>
                <c:pt idx="6334">
                  <c:v>565.64722638751596</c:v>
                </c:pt>
                <c:pt idx="6335">
                  <c:v>565.64174787385105</c:v>
                </c:pt>
                <c:pt idx="6336">
                  <c:v>565.63663897385095</c:v>
                </c:pt>
                <c:pt idx="6337">
                  <c:v>565.62962537992098</c:v>
                </c:pt>
                <c:pt idx="6338">
                  <c:v>565.60959920128198</c:v>
                </c:pt>
                <c:pt idx="6339">
                  <c:v>565.60896022818997</c:v>
                </c:pt>
                <c:pt idx="6340">
                  <c:v>565.59688150204704</c:v>
                </c:pt>
                <c:pt idx="6341">
                  <c:v>565.59284267720705</c:v>
                </c:pt>
                <c:pt idx="6342">
                  <c:v>565.58950787154004</c:v>
                </c:pt>
                <c:pt idx="6343">
                  <c:v>565.55517986254904</c:v>
                </c:pt>
                <c:pt idx="6344">
                  <c:v>565.52379652756997</c:v>
                </c:pt>
                <c:pt idx="6345">
                  <c:v>565.52235514649794</c:v>
                </c:pt>
                <c:pt idx="6346">
                  <c:v>565.47990398151899</c:v>
                </c:pt>
                <c:pt idx="6347">
                  <c:v>565.47686001327997</c:v>
                </c:pt>
                <c:pt idx="6348">
                  <c:v>565.45483091981998</c:v>
                </c:pt>
                <c:pt idx="6349">
                  <c:v>565.35210735330702</c:v>
                </c:pt>
                <c:pt idx="6350">
                  <c:v>565.34899319265901</c:v>
                </c:pt>
                <c:pt idx="6351">
                  <c:v>565.31111493527305</c:v>
                </c:pt>
                <c:pt idx="6352">
                  <c:v>565.30854412045505</c:v>
                </c:pt>
                <c:pt idx="6353">
                  <c:v>565.30493774204501</c:v>
                </c:pt>
                <c:pt idx="6354">
                  <c:v>565.2996030493</c:v>
                </c:pt>
                <c:pt idx="6355">
                  <c:v>565.27928268968799</c:v>
                </c:pt>
                <c:pt idx="6356">
                  <c:v>565.22732708853903</c:v>
                </c:pt>
                <c:pt idx="6357">
                  <c:v>565.17216592841498</c:v>
                </c:pt>
                <c:pt idx="6358">
                  <c:v>565.16370999477704</c:v>
                </c:pt>
                <c:pt idx="6359">
                  <c:v>565.13736112008803</c:v>
                </c:pt>
                <c:pt idx="6360">
                  <c:v>565.13695769880496</c:v>
                </c:pt>
                <c:pt idx="6361">
                  <c:v>565.12555275820705</c:v>
                </c:pt>
                <c:pt idx="6362">
                  <c:v>565.11976183419995</c:v>
                </c:pt>
                <c:pt idx="6363">
                  <c:v>565.11839454235405</c:v>
                </c:pt>
                <c:pt idx="6364">
                  <c:v>565.111674778007</c:v>
                </c:pt>
                <c:pt idx="6365">
                  <c:v>565.10770906493099</c:v>
                </c:pt>
                <c:pt idx="6366">
                  <c:v>565.05604363295095</c:v>
                </c:pt>
                <c:pt idx="6367">
                  <c:v>565.04797364096896</c:v>
                </c:pt>
                <c:pt idx="6368">
                  <c:v>565.04747334516105</c:v>
                </c:pt>
                <c:pt idx="6369">
                  <c:v>564.945771441999</c:v>
                </c:pt>
                <c:pt idx="6370">
                  <c:v>564.94182084628505</c:v>
                </c:pt>
                <c:pt idx="6371">
                  <c:v>564.93943663655295</c:v>
                </c:pt>
                <c:pt idx="6372">
                  <c:v>564.93298338482498</c:v>
                </c:pt>
                <c:pt idx="6373">
                  <c:v>564.83716941370994</c:v>
                </c:pt>
                <c:pt idx="6374">
                  <c:v>564.83340774903502</c:v>
                </c:pt>
                <c:pt idx="6375">
                  <c:v>564.78137294303701</c:v>
                </c:pt>
                <c:pt idx="6376">
                  <c:v>564.77427067296196</c:v>
                </c:pt>
                <c:pt idx="6377">
                  <c:v>564.65254846022901</c:v>
                </c:pt>
                <c:pt idx="6378">
                  <c:v>564.64971758746003</c:v>
                </c:pt>
                <c:pt idx="6379">
                  <c:v>564.64492116599297</c:v>
                </c:pt>
                <c:pt idx="6380">
                  <c:v>564.62751461067398</c:v>
                </c:pt>
                <c:pt idx="6381">
                  <c:v>564.61757147566095</c:v>
                </c:pt>
                <c:pt idx="6382">
                  <c:v>564.564027910356</c:v>
                </c:pt>
                <c:pt idx="6383">
                  <c:v>564.551582759182</c:v>
                </c:pt>
                <c:pt idx="6384">
                  <c:v>564.51580557203204</c:v>
                </c:pt>
                <c:pt idx="6385">
                  <c:v>564.49755997988404</c:v>
                </c:pt>
                <c:pt idx="6386">
                  <c:v>564.49546969743994</c:v>
                </c:pt>
                <c:pt idx="6387">
                  <c:v>564.46950281921602</c:v>
                </c:pt>
                <c:pt idx="6388">
                  <c:v>564.46094394316697</c:v>
                </c:pt>
                <c:pt idx="6389">
                  <c:v>564.43687266898598</c:v>
                </c:pt>
                <c:pt idx="6390">
                  <c:v>564.42547018312098</c:v>
                </c:pt>
                <c:pt idx="6391">
                  <c:v>564.42534743276406</c:v>
                </c:pt>
                <c:pt idx="6392">
                  <c:v>564.41434641271701</c:v>
                </c:pt>
                <c:pt idx="6393">
                  <c:v>564.41161315386603</c:v>
                </c:pt>
                <c:pt idx="6394">
                  <c:v>564.40510754596903</c:v>
                </c:pt>
                <c:pt idx="6395">
                  <c:v>564.40094986033796</c:v>
                </c:pt>
                <c:pt idx="6396">
                  <c:v>564.386848892486</c:v>
                </c:pt>
                <c:pt idx="6397">
                  <c:v>564.36727447183102</c:v>
                </c:pt>
                <c:pt idx="6398">
                  <c:v>564.36709678091302</c:v>
                </c:pt>
                <c:pt idx="6399">
                  <c:v>564.35787603375297</c:v>
                </c:pt>
                <c:pt idx="6400">
                  <c:v>564.352560204366</c:v>
                </c:pt>
                <c:pt idx="6401">
                  <c:v>564.33873561920802</c:v>
                </c:pt>
                <c:pt idx="6402">
                  <c:v>564.33486431558697</c:v>
                </c:pt>
                <c:pt idx="6403">
                  <c:v>564.33038712865698</c:v>
                </c:pt>
                <c:pt idx="6404">
                  <c:v>564.32579420371906</c:v>
                </c:pt>
                <c:pt idx="6405">
                  <c:v>564.28356767729099</c:v>
                </c:pt>
                <c:pt idx="6406">
                  <c:v>564.25053015495496</c:v>
                </c:pt>
                <c:pt idx="6407">
                  <c:v>564.23436200825904</c:v>
                </c:pt>
                <c:pt idx="6408">
                  <c:v>564.21833228351295</c:v>
                </c:pt>
                <c:pt idx="6409">
                  <c:v>564.21031355183004</c:v>
                </c:pt>
                <c:pt idx="6410">
                  <c:v>564.19084059799195</c:v>
                </c:pt>
                <c:pt idx="6411">
                  <c:v>564.17875755730495</c:v>
                </c:pt>
                <c:pt idx="6412">
                  <c:v>564.17380185766001</c:v>
                </c:pt>
                <c:pt idx="6413">
                  <c:v>564.17201923303799</c:v>
                </c:pt>
                <c:pt idx="6414">
                  <c:v>564.15806623028095</c:v>
                </c:pt>
                <c:pt idx="6415">
                  <c:v>564.155987797889</c:v>
                </c:pt>
                <c:pt idx="6416">
                  <c:v>564.09168176900801</c:v>
                </c:pt>
                <c:pt idx="6417">
                  <c:v>564.07716592435804</c:v>
                </c:pt>
                <c:pt idx="6418">
                  <c:v>564.07693409302101</c:v>
                </c:pt>
                <c:pt idx="6419">
                  <c:v>564.0646225383</c:v>
                </c:pt>
                <c:pt idx="6420">
                  <c:v>564.04750486470505</c:v>
                </c:pt>
                <c:pt idx="6421">
                  <c:v>564.04440714491398</c:v>
                </c:pt>
                <c:pt idx="6422">
                  <c:v>564.02964072166901</c:v>
                </c:pt>
                <c:pt idx="6423">
                  <c:v>564.01509160196997</c:v>
                </c:pt>
                <c:pt idx="6424">
                  <c:v>564.00655807910198</c:v>
                </c:pt>
                <c:pt idx="6425">
                  <c:v>564.00196065208002</c:v>
                </c:pt>
                <c:pt idx="6426">
                  <c:v>563.98643215353002</c:v>
                </c:pt>
                <c:pt idx="6427">
                  <c:v>563.95664214633302</c:v>
                </c:pt>
                <c:pt idx="6428">
                  <c:v>563.94839647181095</c:v>
                </c:pt>
                <c:pt idx="6429">
                  <c:v>563.92483676944801</c:v>
                </c:pt>
                <c:pt idx="6430">
                  <c:v>563.91362656364299</c:v>
                </c:pt>
                <c:pt idx="6431">
                  <c:v>563.90448104961001</c:v>
                </c:pt>
                <c:pt idx="6432">
                  <c:v>563.89792716924796</c:v>
                </c:pt>
                <c:pt idx="6433">
                  <c:v>563.89407183991705</c:v>
                </c:pt>
                <c:pt idx="6434">
                  <c:v>563.86431958823403</c:v>
                </c:pt>
                <c:pt idx="6435">
                  <c:v>563.83903599630901</c:v>
                </c:pt>
                <c:pt idx="6436">
                  <c:v>563.81495571933704</c:v>
                </c:pt>
                <c:pt idx="6437">
                  <c:v>563.81105510250597</c:v>
                </c:pt>
                <c:pt idx="6438">
                  <c:v>563.79916329596006</c:v>
                </c:pt>
                <c:pt idx="6439">
                  <c:v>563.777729525474</c:v>
                </c:pt>
                <c:pt idx="6440">
                  <c:v>563.741185436156</c:v>
                </c:pt>
                <c:pt idx="6441">
                  <c:v>563.73759747887402</c:v>
                </c:pt>
                <c:pt idx="6442">
                  <c:v>563.73073963973695</c:v>
                </c:pt>
                <c:pt idx="6443">
                  <c:v>563.68911100242099</c:v>
                </c:pt>
                <c:pt idx="6444">
                  <c:v>563.68359619451201</c:v>
                </c:pt>
                <c:pt idx="6445">
                  <c:v>563.63706911126405</c:v>
                </c:pt>
                <c:pt idx="6446">
                  <c:v>563.62398625374499</c:v>
                </c:pt>
                <c:pt idx="6447">
                  <c:v>563.58398582105997</c:v>
                </c:pt>
                <c:pt idx="6448">
                  <c:v>563.55888758253002</c:v>
                </c:pt>
                <c:pt idx="6449">
                  <c:v>563.52478468266997</c:v>
                </c:pt>
                <c:pt idx="6450">
                  <c:v>563.51777938466398</c:v>
                </c:pt>
                <c:pt idx="6451">
                  <c:v>563.49986640377404</c:v>
                </c:pt>
                <c:pt idx="6452">
                  <c:v>563.47074516953296</c:v>
                </c:pt>
                <c:pt idx="6453">
                  <c:v>563.45858749643901</c:v>
                </c:pt>
                <c:pt idx="6454">
                  <c:v>563.38450254216195</c:v>
                </c:pt>
                <c:pt idx="6455">
                  <c:v>563.37555164579703</c:v>
                </c:pt>
                <c:pt idx="6456">
                  <c:v>563.37055250958497</c:v>
                </c:pt>
                <c:pt idx="6457">
                  <c:v>563.32870194125906</c:v>
                </c:pt>
                <c:pt idx="6458">
                  <c:v>563.32223542902204</c:v>
                </c:pt>
                <c:pt idx="6459">
                  <c:v>563.30520624854705</c:v>
                </c:pt>
                <c:pt idx="6460">
                  <c:v>563.27450121562197</c:v>
                </c:pt>
                <c:pt idx="6461">
                  <c:v>563.26266672099803</c:v>
                </c:pt>
                <c:pt idx="6462">
                  <c:v>563.25644862440197</c:v>
                </c:pt>
                <c:pt idx="6463">
                  <c:v>563.24335331463499</c:v>
                </c:pt>
                <c:pt idx="6464">
                  <c:v>563.21553965524004</c:v>
                </c:pt>
                <c:pt idx="6465">
                  <c:v>563.21118057235401</c:v>
                </c:pt>
                <c:pt idx="6466">
                  <c:v>563.20462488690498</c:v>
                </c:pt>
                <c:pt idx="6467">
                  <c:v>563.16598228658495</c:v>
                </c:pt>
                <c:pt idx="6468">
                  <c:v>563.16134771473105</c:v>
                </c:pt>
                <c:pt idx="6469">
                  <c:v>563.15191245834296</c:v>
                </c:pt>
                <c:pt idx="6470">
                  <c:v>563.11662635027994</c:v>
                </c:pt>
                <c:pt idx="6471">
                  <c:v>563.09246949860096</c:v>
                </c:pt>
                <c:pt idx="6472">
                  <c:v>563.03249514871698</c:v>
                </c:pt>
                <c:pt idx="6473">
                  <c:v>563.03240267050899</c:v>
                </c:pt>
                <c:pt idx="6474">
                  <c:v>562.99630943730995</c:v>
                </c:pt>
                <c:pt idx="6475">
                  <c:v>562.98650037406105</c:v>
                </c:pt>
                <c:pt idx="6476">
                  <c:v>562.93125204556804</c:v>
                </c:pt>
                <c:pt idx="6477">
                  <c:v>562.90472038900703</c:v>
                </c:pt>
                <c:pt idx="6478">
                  <c:v>562.90324543923498</c:v>
                </c:pt>
                <c:pt idx="6479">
                  <c:v>562.86859367260104</c:v>
                </c:pt>
                <c:pt idx="6480">
                  <c:v>562.86645226376299</c:v>
                </c:pt>
                <c:pt idx="6481">
                  <c:v>562.86294957555594</c:v>
                </c:pt>
                <c:pt idx="6482">
                  <c:v>562.79327002093305</c:v>
                </c:pt>
                <c:pt idx="6483">
                  <c:v>562.767853458633</c:v>
                </c:pt>
                <c:pt idx="6484">
                  <c:v>562.76294690699604</c:v>
                </c:pt>
                <c:pt idx="6485">
                  <c:v>562.75485252489705</c:v>
                </c:pt>
                <c:pt idx="6486">
                  <c:v>562.73396038087799</c:v>
                </c:pt>
                <c:pt idx="6487">
                  <c:v>562.66958218569698</c:v>
                </c:pt>
                <c:pt idx="6488">
                  <c:v>562.57427703339204</c:v>
                </c:pt>
                <c:pt idx="6489">
                  <c:v>562.56783107041304</c:v>
                </c:pt>
                <c:pt idx="6490">
                  <c:v>562.56731458202296</c:v>
                </c:pt>
                <c:pt idx="6491">
                  <c:v>562.54779441051198</c:v>
                </c:pt>
                <c:pt idx="6492">
                  <c:v>562.53431398472799</c:v>
                </c:pt>
                <c:pt idx="6493">
                  <c:v>562.51432958257396</c:v>
                </c:pt>
                <c:pt idx="6494">
                  <c:v>562.37981202140304</c:v>
                </c:pt>
                <c:pt idx="6495">
                  <c:v>562.37937410202096</c:v>
                </c:pt>
                <c:pt idx="6496">
                  <c:v>562.36092011024095</c:v>
                </c:pt>
                <c:pt idx="6497">
                  <c:v>562.287963848544</c:v>
                </c:pt>
                <c:pt idx="6498">
                  <c:v>562.26272971471803</c:v>
                </c:pt>
                <c:pt idx="6499">
                  <c:v>562.214858649814</c:v>
                </c:pt>
                <c:pt idx="6500">
                  <c:v>562.18454540843197</c:v>
                </c:pt>
                <c:pt idx="6501">
                  <c:v>562.17979874700598</c:v>
                </c:pt>
                <c:pt idx="6502">
                  <c:v>562.17530926888605</c:v>
                </c:pt>
                <c:pt idx="6503">
                  <c:v>562.16879577826001</c:v>
                </c:pt>
                <c:pt idx="6504">
                  <c:v>562.16301798964105</c:v>
                </c:pt>
                <c:pt idx="6505">
                  <c:v>562.12941614393196</c:v>
                </c:pt>
                <c:pt idx="6506">
                  <c:v>562.12822981751003</c:v>
                </c:pt>
                <c:pt idx="6507">
                  <c:v>562.10783939540795</c:v>
                </c:pt>
                <c:pt idx="6508">
                  <c:v>562.10412302273505</c:v>
                </c:pt>
                <c:pt idx="6509">
                  <c:v>562.08322487095597</c:v>
                </c:pt>
                <c:pt idx="6510">
                  <c:v>562.05657388445798</c:v>
                </c:pt>
                <c:pt idx="6511">
                  <c:v>562.017447970013</c:v>
                </c:pt>
                <c:pt idx="6512">
                  <c:v>561.99247930223896</c:v>
                </c:pt>
                <c:pt idx="6513">
                  <c:v>561.92420979378403</c:v>
                </c:pt>
                <c:pt idx="6514">
                  <c:v>561.87136476432499</c:v>
                </c:pt>
                <c:pt idx="6515">
                  <c:v>561.82382937437501</c:v>
                </c:pt>
                <c:pt idx="6516">
                  <c:v>561.792294782456</c:v>
                </c:pt>
                <c:pt idx="6517">
                  <c:v>561.787887225958</c:v>
                </c:pt>
                <c:pt idx="6518">
                  <c:v>561.73111529283096</c:v>
                </c:pt>
                <c:pt idx="6519">
                  <c:v>561.69530584515405</c:v>
                </c:pt>
                <c:pt idx="6520">
                  <c:v>561.66264680560698</c:v>
                </c:pt>
                <c:pt idx="6521">
                  <c:v>561.66243163823697</c:v>
                </c:pt>
                <c:pt idx="6522">
                  <c:v>561.64936705514197</c:v>
                </c:pt>
                <c:pt idx="6523">
                  <c:v>561.63386381561702</c:v>
                </c:pt>
                <c:pt idx="6524">
                  <c:v>561.59743783846204</c:v>
                </c:pt>
                <c:pt idx="6525">
                  <c:v>561.57492191168899</c:v>
                </c:pt>
                <c:pt idx="6526">
                  <c:v>561.550426548372</c:v>
                </c:pt>
                <c:pt idx="6527">
                  <c:v>561.54850680637605</c:v>
                </c:pt>
                <c:pt idx="6528">
                  <c:v>561.53764056524403</c:v>
                </c:pt>
                <c:pt idx="6529">
                  <c:v>561.51009549051503</c:v>
                </c:pt>
                <c:pt idx="6530">
                  <c:v>561.50429268573998</c:v>
                </c:pt>
                <c:pt idx="6531">
                  <c:v>561.45732603757904</c:v>
                </c:pt>
                <c:pt idx="6532">
                  <c:v>561.44161064846696</c:v>
                </c:pt>
                <c:pt idx="6533">
                  <c:v>561.37877556293199</c:v>
                </c:pt>
                <c:pt idx="6534">
                  <c:v>561.35652396819603</c:v>
                </c:pt>
                <c:pt idx="6535">
                  <c:v>561.32881889861903</c:v>
                </c:pt>
                <c:pt idx="6536">
                  <c:v>561.30197090245895</c:v>
                </c:pt>
                <c:pt idx="6537">
                  <c:v>561.27720195581196</c:v>
                </c:pt>
                <c:pt idx="6538">
                  <c:v>561.24842357128296</c:v>
                </c:pt>
                <c:pt idx="6539">
                  <c:v>561.235169568228</c:v>
                </c:pt>
                <c:pt idx="6540">
                  <c:v>561.23297538455301</c:v>
                </c:pt>
                <c:pt idx="6541">
                  <c:v>561.22184222901399</c:v>
                </c:pt>
                <c:pt idx="6542">
                  <c:v>561.20804715859697</c:v>
                </c:pt>
                <c:pt idx="6543">
                  <c:v>561.205296771024</c:v>
                </c:pt>
                <c:pt idx="6544">
                  <c:v>561.17970644990896</c:v>
                </c:pt>
                <c:pt idx="6545">
                  <c:v>561.15121671710006</c:v>
                </c:pt>
                <c:pt idx="6546">
                  <c:v>561.11170132205496</c:v>
                </c:pt>
                <c:pt idx="6547">
                  <c:v>561.08570338697905</c:v>
                </c:pt>
                <c:pt idx="6548">
                  <c:v>561.07615051024197</c:v>
                </c:pt>
                <c:pt idx="6549">
                  <c:v>561.07453845443297</c:v>
                </c:pt>
                <c:pt idx="6550">
                  <c:v>561.06636188183199</c:v>
                </c:pt>
                <c:pt idx="6551">
                  <c:v>561.06313722008997</c:v>
                </c:pt>
                <c:pt idx="6552">
                  <c:v>561.04657996008996</c:v>
                </c:pt>
                <c:pt idx="6553">
                  <c:v>561.04238819349098</c:v>
                </c:pt>
                <c:pt idx="6554">
                  <c:v>561.04006882981298</c:v>
                </c:pt>
                <c:pt idx="6555">
                  <c:v>561.02936819731497</c:v>
                </c:pt>
                <c:pt idx="6556">
                  <c:v>561.02590745647001</c:v>
                </c:pt>
                <c:pt idx="6557">
                  <c:v>560.95958178424405</c:v>
                </c:pt>
                <c:pt idx="6558">
                  <c:v>560.94819781018396</c:v>
                </c:pt>
                <c:pt idx="6559">
                  <c:v>560.93954874513702</c:v>
                </c:pt>
                <c:pt idx="6560">
                  <c:v>560.89362873233802</c:v>
                </c:pt>
                <c:pt idx="6561">
                  <c:v>560.88420411477796</c:v>
                </c:pt>
                <c:pt idx="6562">
                  <c:v>560.87691819356496</c:v>
                </c:pt>
                <c:pt idx="6563">
                  <c:v>560.86703168287102</c:v>
                </c:pt>
                <c:pt idx="6564">
                  <c:v>560.829766806463</c:v>
                </c:pt>
                <c:pt idx="6565">
                  <c:v>560.81082478125995</c:v>
                </c:pt>
                <c:pt idx="6566">
                  <c:v>560.73360430861499</c:v>
                </c:pt>
                <c:pt idx="6567">
                  <c:v>560.72265436372095</c:v>
                </c:pt>
                <c:pt idx="6568">
                  <c:v>560.72264750040699</c:v>
                </c:pt>
                <c:pt idx="6569">
                  <c:v>560.67916259570097</c:v>
                </c:pt>
                <c:pt idx="6570">
                  <c:v>560.62893505942702</c:v>
                </c:pt>
                <c:pt idx="6571">
                  <c:v>560.62706292339703</c:v>
                </c:pt>
                <c:pt idx="6572">
                  <c:v>560.60381796894706</c:v>
                </c:pt>
                <c:pt idx="6573">
                  <c:v>560.59044446303005</c:v>
                </c:pt>
                <c:pt idx="6574">
                  <c:v>560.54493336047904</c:v>
                </c:pt>
                <c:pt idx="6575">
                  <c:v>560.53834176036003</c:v>
                </c:pt>
                <c:pt idx="6576">
                  <c:v>560.47784675559797</c:v>
                </c:pt>
                <c:pt idx="6577">
                  <c:v>560.46566596184402</c:v>
                </c:pt>
                <c:pt idx="6578">
                  <c:v>560.43486510678304</c:v>
                </c:pt>
                <c:pt idx="6579">
                  <c:v>560.41562083803603</c:v>
                </c:pt>
                <c:pt idx="6580">
                  <c:v>560.39265793375796</c:v>
                </c:pt>
                <c:pt idx="6581">
                  <c:v>560.38603230763999</c:v>
                </c:pt>
                <c:pt idx="6582">
                  <c:v>560.38462799177296</c:v>
                </c:pt>
                <c:pt idx="6583">
                  <c:v>560.37035476895801</c:v>
                </c:pt>
                <c:pt idx="6584">
                  <c:v>560.36919022811401</c:v>
                </c:pt>
                <c:pt idx="6585">
                  <c:v>560.36816131359797</c:v>
                </c:pt>
                <c:pt idx="6586">
                  <c:v>560.34921396851905</c:v>
                </c:pt>
                <c:pt idx="6587">
                  <c:v>560.33815512338299</c:v>
                </c:pt>
                <c:pt idx="6588">
                  <c:v>560.33392547239896</c:v>
                </c:pt>
                <c:pt idx="6589">
                  <c:v>560.33233692563397</c:v>
                </c:pt>
                <c:pt idx="6590">
                  <c:v>560.31072838848104</c:v>
                </c:pt>
                <c:pt idx="6591">
                  <c:v>560.30987654533703</c:v>
                </c:pt>
                <c:pt idx="6592">
                  <c:v>560.24645722402295</c:v>
                </c:pt>
                <c:pt idx="6593">
                  <c:v>560.23554406527899</c:v>
                </c:pt>
                <c:pt idx="6594">
                  <c:v>560.22029059650197</c:v>
                </c:pt>
                <c:pt idx="6595">
                  <c:v>560.194343849951</c:v>
                </c:pt>
                <c:pt idx="6596">
                  <c:v>560.16496661901203</c:v>
                </c:pt>
                <c:pt idx="6597">
                  <c:v>560.14959725662698</c:v>
                </c:pt>
                <c:pt idx="6598">
                  <c:v>560.14625322569702</c:v>
                </c:pt>
                <c:pt idx="6599">
                  <c:v>560.13071349383301</c:v>
                </c:pt>
                <c:pt idx="6600">
                  <c:v>560.11784055401404</c:v>
                </c:pt>
                <c:pt idx="6601">
                  <c:v>560.10499569647504</c:v>
                </c:pt>
                <c:pt idx="6602">
                  <c:v>560.09294123728398</c:v>
                </c:pt>
                <c:pt idx="6603">
                  <c:v>560.02211482468795</c:v>
                </c:pt>
                <c:pt idx="6604">
                  <c:v>560.01357685297899</c:v>
                </c:pt>
                <c:pt idx="6605">
                  <c:v>560.00220952161101</c:v>
                </c:pt>
                <c:pt idx="6606">
                  <c:v>559.92930053315501</c:v>
                </c:pt>
                <c:pt idx="6607">
                  <c:v>559.90668721338204</c:v>
                </c:pt>
                <c:pt idx="6608">
                  <c:v>559.88665852645795</c:v>
                </c:pt>
                <c:pt idx="6609">
                  <c:v>559.86253958437305</c:v>
                </c:pt>
                <c:pt idx="6610">
                  <c:v>559.84306912651095</c:v>
                </c:pt>
                <c:pt idx="6611">
                  <c:v>559.83592628489703</c:v>
                </c:pt>
                <c:pt idx="6612">
                  <c:v>559.83247552238299</c:v>
                </c:pt>
                <c:pt idx="6613">
                  <c:v>559.82401122893998</c:v>
                </c:pt>
                <c:pt idx="6614">
                  <c:v>559.81036500791697</c:v>
                </c:pt>
                <c:pt idx="6615">
                  <c:v>559.76632294390402</c:v>
                </c:pt>
                <c:pt idx="6616">
                  <c:v>559.70805759013899</c:v>
                </c:pt>
                <c:pt idx="6617">
                  <c:v>559.64212051517904</c:v>
                </c:pt>
                <c:pt idx="6618">
                  <c:v>559.64047582768501</c:v>
                </c:pt>
                <c:pt idx="6619">
                  <c:v>559.63754818918403</c:v>
                </c:pt>
                <c:pt idx="6620">
                  <c:v>559.63723465353496</c:v>
                </c:pt>
                <c:pt idx="6621">
                  <c:v>559.63654426029802</c:v>
                </c:pt>
                <c:pt idx="6622">
                  <c:v>559.57087343348496</c:v>
                </c:pt>
                <c:pt idx="6623">
                  <c:v>559.56096058534001</c:v>
                </c:pt>
                <c:pt idx="6624">
                  <c:v>559.55375271573496</c:v>
                </c:pt>
                <c:pt idx="6625">
                  <c:v>559.52687515706498</c:v>
                </c:pt>
                <c:pt idx="6626">
                  <c:v>559.51892979882905</c:v>
                </c:pt>
                <c:pt idx="6627">
                  <c:v>559.51082588348095</c:v>
                </c:pt>
                <c:pt idx="6628">
                  <c:v>559.48138149443605</c:v>
                </c:pt>
                <c:pt idx="6629">
                  <c:v>559.45274430720394</c:v>
                </c:pt>
                <c:pt idx="6630">
                  <c:v>559.40864130154898</c:v>
                </c:pt>
                <c:pt idx="6631">
                  <c:v>559.39939661879703</c:v>
                </c:pt>
                <c:pt idx="6632">
                  <c:v>559.39204481636204</c:v>
                </c:pt>
                <c:pt idx="6633">
                  <c:v>559.38858334837005</c:v>
                </c:pt>
                <c:pt idx="6634">
                  <c:v>559.387022206496</c:v>
                </c:pt>
                <c:pt idx="6635">
                  <c:v>559.32470142826401</c:v>
                </c:pt>
                <c:pt idx="6636">
                  <c:v>559.31720759716495</c:v>
                </c:pt>
                <c:pt idx="6637">
                  <c:v>559.31218629557395</c:v>
                </c:pt>
                <c:pt idx="6638">
                  <c:v>559.28647592198604</c:v>
                </c:pt>
                <c:pt idx="6639">
                  <c:v>559.24224525832199</c:v>
                </c:pt>
                <c:pt idx="6640">
                  <c:v>559.23991498442899</c:v>
                </c:pt>
                <c:pt idx="6641">
                  <c:v>559.20578118257799</c:v>
                </c:pt>
                <c:pt idx="6642">
                  <c:v>559.19500012804099</c:v>
                </c:pt>
                <c:pt idx="6643">
                  <c:v>559.14848387421102</c:v>
                </c:pt>
                <c:pt idx="6644">
                  <c:v>559.14088730474998</c:v>
                </c:pt>
                <c:pt idx="6645">
                  <c:v>559.080235174672</c:v>
                </c:pt>
                <c:pt idx="6646">
                  <c:v>559.06774378976695</c:v>
                </c:pt>
                <c:pt idx="6647">
                  <c:v>558.99840354623905</c:v>
                </c:pt>
                <c:pt idx="6648">
                  <c:v>558.98677521205695</c:v>
                </c:pt>
                <c:pt idx="6649">
                  <c:v>558.978709128329</c:v>
                </c:pt>
                <c:pt idx="6650">
                  <c:v>558.97011931058398</c:v>
                </c:pt>
                <c:pt idx="6651">
                  <c:v>558.93121777267197</c:v>
                </c:pt>
                <c:pt idx="6652">
                  <c:v>558.92337141021801</c:v>
                </c:pt>
                <c:pt idx="6653">
                  <c:v>558.92238189737805</c:v>
                </c:pt>
                <c:pt idx="6654">
                  <c:v>558.88718756315802</c:v>
                </c:pt>
                <c:pt idx="6655">
                  <c:v>558.86609410077801</c:v>
                </c:pt>
                <c:pt idx="6656">
                  <c:v>558.83692895221895</c:v>
                </c:pt>
                <c:pt idx="6657">
                  <c:v>558.82450679611202</c:v>
                </c:pt>
                <c:pt idx="6658">
                  <c:v>558.82362271689703</c:v>
                </c:pt>
                <c:pt idx="6659">
                  <c:v>558.73286697420394</c:v>
                </c:pt>
                <c:pt idx="6660">
                  <c:v>558.71599799650699</c:v>
                </c:pt>
                <c:pt idx="6661">
                  <c:v>558.69041386330105</c:v>
                </c:pt>
                <c:pt idx="6662">
                  <c:v>558.65048459368802</c:v>
                </c:pt>
                <c:pt idx="6663">
                  <c:v>558.57932485529204</c:v>
                </c:pt>
                <c:pt idx="6664">
                  <c:v>558.56565169094495</c:v>
                </c:pt>
                <c:pt idx="6665">
                  <c:v>558.55188337321897</c:v>
                </c:pt>
                <c:pt idx="6666">
                  <c:v>558.54122648902705</c:v>
                </c:pt>
                <c:pt idx="6667">
                  <c:v>558.48724346571203</c:v>
                </c:pt>
                <c:pt idx="6668">
                  <c:v>558.47491347522998</c:v>
                </c:pt>
                <c:pt idx="6669">
                  <c:v>558.43657536301396</c:v>
                </c:pt>
                <c:pt idx="6670">
                  <c:v>558.41266159468705</c:v>
                </c:pt>
                <c:pt idx="6671">
                  <c:v>558.38186350522903</c:v>
                </c:pt>
                <c:pt idx="6672">
                  <c:v>558.36395925993395</c:v>
                </c:pt>
                <c:pt idx="6673">
                  <c:v>558.31774179348804</c:v>
                </c:pt>
                <c:pt idx="6674">
                  <c:v>558.29667693151805</c:v>
                </c:pt>
                <c:pt idx="6675">
                  <c:v>558.29056104959295</c:v>
                </c:pt>
                <c:pt idx="6676">
                  <c:v>558.27859085150396</c:v>
                </c:pt>
                <c:pt idx="6677">
                  <c:v>558.25739167400502</c:v>
                </c:pt>
                <c:pt idx="6678">
                  <c:v>558.24471824787997</c:v>
                </c:pt>
                <c:pt idx="6679">
                  <c:v>558.23944932622101</c:v>
                </c:pt>
                <c:pt idx="6680">
                  <c:v>558.23365360378</c:v>
                </c:pt>
                <c:pt idx="6681">
                  <c:v>558.22340410400295</c:v>
                </c:pt>
                <c:pt idx="6682">
                  <c:v>558.21513770536706</c:v>
                </c:pt>
                <c:pt idx="6683">
                  <c:v>558.185333347702</c:v>
                </c:pt>
                <c:pt idx="6684">
                  <c:v>558.17277464652</c:v>
                </c:pt>
                <c:pt idx="6685">
                  <c:v>558.14590155841199</c:v>
                </c:pt>
                <c:pt idx="6686">
                  <c:v>558.02580009720396</c:v>
                </c:pt>
                <c:pt idx="6687">
                  <c:v>558.02495701774001</c:v>
                </c:pt>
                <c:pt idx="6688">
                  <c:v>557.95976073498298</c:v>
                </c:pt>
                <c:pt idx="6689">
                  <c:v>557.91875162511803</c:v>
                </c:pt>
                <c:pt idx="6690">
                  <c:v>557.90940690708601</c:v>
                </c:pt>
                <c:pt idx="6691">
                  <c:v>557.88334550681202</c:v>
                </c:pt>
                <c:pt idx="6692">
                  <c:v>557.87986787492503</c:v>
                </c:pt>
                <c:pt idx="6693">
                  <c:v>557.83690356909597</c:v>
                </c:pt>
                <c:pt idx="6694">
                  <c:v>557.82232268571795</c:v>
                </c:pt>
                <c:pt idx="6695">
                  <c:v>557.79328473711803</c:v>
                </c:pt>
                <c:pt idx="6696">
                  <c:v>557.78990405218599</c:v>
                </c:pt>
                <c:pt idx="6697">
                  <c:v>557.78163715256596</c:v>
                </c:pt>
                <c:pt idx="6698">
                  <c:v>557.76880223308501</c:v>
                </c:pt>
                <c:pt idx="6699">
                  <c:v>557.75183449608801</c:v>
                </c:pt>
                <c:pt idx="6700">
                  <c:v>557.73668146662601</c:v>
                </c:pt>
                <c:pt idx="6701">
                  <c:v>557.72716508432097</c:v>
                </c:pt>
                <c:pt idx="6702">
                  <c:v>557.71574365326705</c:v>
                </c:pt>
                <c:pt idx="6703">
                  <c:v>557.71549347538098</c:v>
                </c:pt>
                <c:pt idx="6704">
                  <c:v>557.69206038643699</c:v>
                </c:pt>
                <c:pt idx="6705">
                  <c:v>557.66671270674397</c:v>
                </c:pt>
                <c:pt idx="6706">
                  <c:v>557.65249494633497</c:v>
                </c:pt>
                <c:pt idx="6707">
                  <c:v>557.64146907740201</c:v>
                </c:pt>
                <c:pt idx="6708">
                  <c:v>557.57602336316495</c:v>
                </c:pt>
                <c:pt idx="6709">
                  <c:v>557.56765680950605</c:v>
                </c:pt>
                <c:pt idx="6710">
                  <c:v>557.56493946721105</c:v>
                </c:pt>
                <c:pt idx="6711">
                  <c:v>557.54984660255104</c:v>
                </c:pt>
                <c:pt idx="6712">
                  <c:v>557.47914589516199</c:v>
                </c:pt>
                <c:pt idx="6713">
                  <c:v>557.45937826824195</c:v>
                </c:pt>
                <c:pt idx="6714">
                  <c:v>557.45691107681102</c:v>
                </c:pt>
                <c:pt idx="6715">
                  <c:v>557.43725456334801</c:v>
                </c:pt>
                <c:pt idx="6716">
                  <c:v>557.38594760849605</c:v>
                </c:pt>
                <c:pt idx="6717">
                  <c:v>557.36890976728205</c:v>
                </c:pt>
                <c:pt idx="6718">
                  <c:v>557.35585606781603</c:v>
                </c:pt>
                <c:pt idx="6719">
                  <c:v>557.33912212910604</c:v>
                </c:pt>
                <c:pt idx="6720">
                  <c:v>557.29850756539304</c:v>
                </c:pt>
                <c:pt idx="6721">
                  <c:v>557.26373489755395</c:v>
                </c:pt>
                <c:pt idx="6722">
                  <c:v>557.26130772232</c:v>
                </c:pt>
                <c:pt idx="6723">
                  <c:v>557.24049187710295</c:v>
                </c:pt>
                <c:pt idx="6724">
                  <c:v>557.213135768592</c:v>
                </c:pt>
                <c:pt idx="6725">
                  <c:v>557.20379077959399</c:v>
                </c:pt>
                <c:pt idx="6726">
                  <c:v>557.19816510605006</c:v>
                </c:pt>
                <c:pt idx="6727">
                  <c:v>557.184352684136</c:v>
                </c:pt>
                <c:pt idx="6728">
                  <c:v>557.17911904924404</c:v>
                </c:pt>
                <c:pt idx="6729">
                  <c:v>557.17748999772596</c:v>
                </c:pt>
                <c:pt idx="6730">
                  <c:v>557.17531036563003</c:v>
                </c:pt>
                <c:pt idx="6731">
                  <c:v>557.10307719716002</c:v>
                </c:pt>
                <c:pt idx="6732">
                  <c:v>557.08384858486295</c:v>
                </c:pt>
                <c:pt idx="6733">
                  <c:v>557.06923495638603</c:v>
                </c:pt>
                <c:pt idx="6734">
                  <c:v>557.04851279041497</c:v>
                </c:pt>
                <c:pt idx="6735">
                  <c:v>557.02904924838401</c:v>
                </c:pt>
                <c:pt idx="6736">
                  <c:v>557.02713887127004</c:v>
                </c:pt>
                <c:pt idx="6737">
                  <c:v>557.02591694765601</c:v>
                </c:pt>
                <c:pt idx="6738">
                  <c:v>557.02253970415495</c:v>
                </c:pt>
                <c:pt idx="6739">
                  <c:v>556.99979329999496</c:v>
                </c:pt>
                <c:pt idx="6740">
                  <c:v>556.99343363778598</c:v>
                </c:pt>
                <c:pt idx="6741">
                  <c:v>556.99140588629905</c:v>
                </c:pt>
                <c:pt idx="6742">
                  <c:v>556.97177950330297</c:v>
                </c:pt>
                <c:pt idx="6743">
                  <c:v>556.97128710710501</c:v>
                </c:pt>
                <c:pt idx="6744">
                  <c:v>556.96258850836796</c:v>
                </c:pt>
                <c:pt idx="6745">
                  <c:v>556.93978708028806</c:v>
                </c:pt>
                <c:pt idx="6746">
                  <c:v>556.92240801135097</c:v>
                </c:pt>
                <c:pt idx="6747">
                  <c:v>556.90379990001395</c:v>
                </c:pt>
                <c:pt idx="6748">
                  <c:v>556.88325197188203</c:v>
                </c:pt>
                <c:pt idx="6749">
                  <c:v>556.86729604589596</c:v>
                </c:pt>
                <c:pt idx="6750">
                  <c:v>556.856421648935</c:v>
                </c:pt>
                <c:pt idx="6751">
                  <c:v>556.83661972959897</c:v>
                </c:pt>
                <c:pt idx="6752">
                  <c:v>556.81198420165799</c:v>
                </c:pt>
                <c:pt idx="6753">
                  <c:v>556.79846446498402</c:v>
                </c:pt>
                <c:pt idx="6754">
                  <c:v>556.780961596015</c:v>
                </c:pt>
                <c:pt idx="6755">
                  <c:v>556.74388376778302</c:v>
                </c:pt>
                <c:pt idx="6756">
                  <c:v>556.72956950748505</c:v>
                </c:pt>
                <c:pt idx="6757">
                  <c:v>556.70916138185703</c:v>
                </c:pt>
                <c:pt idx="6758">
                  <c:v>556.66894508185203</c:v>
                </c:pt>
                <c:pt idx="6759">
                  <c:v>556.66441694087302</c:v>
                </c:pt>
                <c:pt idx="6760">
                  <c:v>556.65597597368901</c:v>
                </c:pt>
                <c:pt idx="6761">
                  <c:v>556.62625103593905</c:v>
                </c:pt>
                <c:pt idx="6762">
                  <c:v>556.62084431963297</c:v>
                </c:pt>
                <c:pt idx="6763">
                  <c:v>556.601975332444</c:v>
                </c:pt>
                <c:pt idx="6764">
                  <c:v>556.59251741294804</c:v>
                </c:pt>
                <c:pt idx="6765">
                  <c:v>556.58822124920403</c:v>
                </c:pt>
                <c:pt idx="6766">
                  <c:v>556.58173606715604</c:v>
                </c:pt>
                <c:pt idx="6767">
                  <c:v>556.48977837054497</c:v>
                </c:pt>
                <c:pt idx="6768">
                  <c:v>556.48701588728397</c:v>
                </c:pt>
                <c:pt idx="6769">
                  <c:v>556.43840994605</c:v>
                </c:pt>
                <c:pt idx="6770">
                  <c:v>556.39152465755899</c:v>
                </c:pt>
                <c:pt idx="6771">
                  <c:v>556.36123853816798</c:v>
                </c:pt>
                <c:pt idx="6772">
                  <c:v>556.35451021584197</c:v>
                </c:pt>
                <c:pt idx="6773">
                  <c:v>556.35205006397302</c:v>
                </c:pt>
                <c:pt idx="6774">
                  <c:v>556.30410866636498</c:v>
                </c:pt>
                <c:pt idx="6775">
                  <c:v>556.30164025665897</c:v>
                </c:pt>
                <c:pt idx="6776">
                  <c:v>556.29545419574697</c:v>
                </c:pt>
                <c:pt idx="6777">
                  <c:v>556.28713495366696</c:v>
                </c:pt>
                <c:pt idx="6778">
                  <c:v>556.261964289866</c:v>
                </c:pt>
                <c:pt idx="6779">
                  <c:v>556.196482541215</c:v>
                </c:pt>
                <c:pt idx="6780">
                  <c:v>556.19133285634098</c:v>
                </c:pt>
                <c:pt idx="6781">
                  <c:v>556.142424476717</c:v>
                </c:pt>
                <c:pt idx="6782">
                  <c:v>556.12675757417503</c:v>
                </c:pt>
                <c:pt idx="6783">
                  <c:v>556.10533509111394</c:v>
                </c:pt>
                <c:pt idx="6784">
                  <c:v>556.06261474004896</c:v>
                </c:pt>
                <c:pt idx="6785">
                  <c:v>556.05032635304804</c:v>
                </c:pt>
                <c:pt idx="6786">
                  <c:v>556.02130974048998</c:v>
                </c:pt>
                <c:pt idx="6787">
                  <c:v>556.01971066464705</c:v>
                </c:pt>
                <c:pt idx="6788">
                  <c:v>556.01103909943902</c:v>
                </c:pt>
                <c:pt idx="6789">
                  <c:v>555.981778844264</c:v>
                </c:pt>
                <c:pt idx="6790">
                  <c:v>555.978520880676</c:v>
                </c:pt>
                <c:pt idx="6791">
                  <c:v>555.94209441686098</c:v>
                </c:pt>
                <c:pt idx="6792">
                  <c:v>555.92969683863896</c:v>
                </c:pt>
                <c:pt idx="6793">
                  <c:v>555.91979294513999</c:v>
                </c:pt>
                <c:pt idx="6794">
                  <c:v>555.913507424155</c:v>
                </c:pt>
                <c:pt idx="6795">
                  <c:v>555.90916102030701</c:v>
                </c:pt>
                <c:pt idx="6796">
                  <c:v>555.88937212069095</c:v>
                </c:pt>
                <c:pt idx="6797">
                  <c:v>555.88180931705597</c:v>
                </c:pt>
                <c:pt idx="6798">
                  <c:v>555.87035296071804</c:v>
                </c:pt>
                <c:pt idx="6799">
                  <c:v>555.82814424658</c:v>
                </c:pt>
                <c:pt idx="6800">
                  <c:v>555.79308158189303</c:v>
                </c:pt>
                <c:pt idx="6801">
                  <c:v>555.78970452989802</c:v>
                </c:pt>
                <c:pt idx="6802">
                  <c:v>555.773488769246</c:v>
                </c:pt>
                <c:pt idx="6803">
                  <c:v>555.77333261123897</c:v>
                </c:pt>
                <c:pt idx="6804">
                  <c:v>555.75789565979699</c:v>
                </c:pt>
                <c:pt idx="6805">
                  <c:v>555.73862236873094</c:v>
                </c:pt>
                <c:pt idx="6806">
                  <c:v>555.73604627326995</c:v>
                </c:pt>
                <c:pt idx="6807">
                  <c:v>555.72551382144104</c:v>
                </c:pt>
                <c:pt idx="6808">
                  <c:v>555.72278384151195</c:v>
                </c:pt>
                <c:pt idx="6809">
                  <c:v>555.69936893644297</c:v>
                </c:pt>
                <c:pt idx="6810">
                  <c:v>555.69565670078202</c:v>
                </c:pt>
                <c:pt idx="6811">
                  <c:v>555.69311330111498</c:v>
                </c:pt>
                <c:pt idx="6812">
                  <c:v>555.663371230797</c:v>
                </c:pt>
                <c:pt idx="6813">
                  <c:v>555.649727166356</c:v>
                </c:pt>
                <c:pt idx="6814">
                  <c:v>555.64951467782805</c:v>
                </c:pt>
                <c:pt idx="6815">
                  <c:v>555.62501562893499</c:v>
                </c:pt>
                <c:pt idx="6816">
                  <c:v>555.60681681870994</c:v>
                </c:pt>
                <c:pt idx="6817">
                  <c:v>555.60255574495704</c:v>
                </c:pt>
                <c:pt idx="6818">
                  <c:v>555.569896990865</c:v>
                </c:pt>
                <c:pt idx="6819">
                  <c:v>555.567731619558</c:v>
                </c:pt>
                <c:pt idx="6820">
                  <c:v>555.55795221189499</c:v>
                </c:pt>
                <c:pt idx="6821">
                  <c:v>555.55620184140002</c:v>
                </c:pt>
                <c:pt idx="6822">
                  <c:v>555.46764178559897</c:v>
                </c:pt>
                <c:pt idx="6823">
                  <c:v>555.37841823441795</c:v>
                </c:pt>
                <c:pt idx="6824">
                  <c:v>555.37462831624202</c:v>
                </c:pt>
                <c:pt idx="6825">
                  <c:v>555.36939430576194</c:v>
                </c:pt>
                <c:pt idx="6826">
                  <c:v>555.35524192942501</c:v>
                </c:pt>
                <c:pt idx="6827">
                  <c:v>555.33181032886296</c:v>
                </c:pt>
                <c:pt idx="6828">
                  <c:v>555.261977969844</c:v>
                </c:pt>
                <c:pt idx="6829">
                  <c:v>555.22700936394494</c:v>
                </c:pt>
                <c:pt idx="6830">
                  <c:v>555.22620234268504</c:v>
                </c:pt>
                <c:pt idx="6831">
                  <c:v>555.22530599771301</c:v>
                </c:pt>
                <c:pt idx="6832">
                  <c:v>555.20896960677806</c:v>
                </c:pt>
                <c:pt idx="6833">
                  <c:v>555.19755011486302</c:v>
                </c:pt>
                <c:pt idx="6834">
                  <c:v>555.15597981948804</c:v>
                </c:pt>
                <c:pt idx="6835">
                  <c:v>555.00596510453602</c:v>
                </c:pt>
                <c:pt idx="6836">
                  <c:v>555.00520154282799</c:v>
                </c:pt>
                <c:pt idx="6837">
                  <c:v>554.99192671045705</c:v>
                </c:pt>
                <c:pt idx="6838">
                  <c:v>554.93575322161405</c:v>
                </c:pt>
                <c:pt idx="6839">
                  <c:v>554.93320395602302</c:v>
                </c:pt>
                <c:pt idx="6840">
                  <c:v>554.91168918652704</c:v>
                </c:pt>
                <c:pt idx="6841">
                  <c:v>554.882617419138</c:v>
                </c:pt>
                <c:pt idx="6842">
                  <c:v>554.83490319443899</c:v>
                </c:pt>
                <c:pt idx="6843">
                  <c:v>554.82393192423399</c:v>
                </c:pt>
                <c:pt idx="6844">
                  <c:v>554.81567401551104</c:v>
                </c:pt>
                <c:pt idx="6845">
                  <c:v>554.81402034749306</c:v>
                </c:pt>
                <c:pt idx="6846">
                  <c:v>554.79048493575397</c:v>
                </c:pt>
                <c:pt idx="6847">
                  <c:v>554.789716565866</c:v>
                </c:pt>
                <c:pt idx="6848">
                  <c:v>554.769909398295</c:v>
                </c:pt>
                <c:pt idx="6849">
                  <c:v>554.75410882707399</c:v>
                </c:pt>
                <c:pt idx="6850">
                  <c:v>554.75001097521101</c:v>
                </c:pt>
                <c:pt idx="6851">
                  <c:v>554.68606061624496</c:v>
                </c:pt>
                <c:pt idx="6852">
                  <c:v>554.60560541022505</c:v>
                </c:pt>
                <c:pt idx="6853">
                  <c:v>554.59363322217405</c:v>
                </c:pt>
                <c:pt idx="6854">
                  <c:v>554.58513121316901</c:v>
                </c:pt>
                <c:pt idx="6855">
                  <c:v>554.56187241955297</c:v>
                </c:pt>
                <c:pt idx="6856">
                  <c:v>554.55296547945795</c:v>
                </c:pt>
                <c:pt idx="6857">
                  <c:v>554.51428625305698</c:v>
                </c:pt>
                <c:pt idx="6858">
                  <c:v>554.473561811011</c:v>
                </c:pt>
                <c:pt idx="6859">
                  <c:v>554.46143063812804</c:v>
                </c:pt>
                <c:pt idx="6860">
                  <c:v>554.45197135628905</c:v>
                </c:pt>
                <c:pt idx="6861">
                  <c:v>554.443364271267</c:v>
                </c:pt>
                <c:pt idx="6862">
                  <c:v>554.41488380051703</c:v>
                </c:pt>
                <c:pt idx="6863">
                  <c:v>554.39132897682396</c:v>
                </c:pt>
                <c:pt idx="6864">
                  <c:v>554.38822316340202</c:v>
                </c:pt>
                <c:pt idx="6865">
                  <c:v>554.37358676847202</c:v>
                </c:pt>
                <c:pt idx="6866">
                  <c:v>554.35494424656895</c:v>
                </c:pt>
                <c:pt idx="6867">
                  <c:v>554.32008325359402</c:v>
                </c:pt>
                <c:pt idx="6868">
                  <c:v>554.31925941112297</c:v>
                </c:pt>
                <c:pt idx="6869">
                  <c:v>554.29161167101404</c:v>
                </c:pt>
                <c:pt idx="6870">
                  <c:v>554.28259723257599</c:v>
                </c:pt>
                <c:pt idx="6871">
                  <c:v>554.25952447792599</c:v>
                </c:pt>
                <c:pt idx="6872">
                  <c:v>554.23226849299101</c:v>
                </c:pt>
                <c:pt idx="6873">
                  <c:v>554.22984921965599</c:v>
                </c:pt>
                <c:pt idx="6874">
                  <c:v>554.19981298013204</c:v>
                </c:pt>
                <c:pt idx="6875">
                  <c:v>554.13906474334601</c:v>
                </c:pt>
                <c:pt idx="6876">
                  <c:v>554.13219788756498</c:v>
                </c:pt>
                <c:pt idx="6877">
                  <c:v>554.11811873393901</c:v>
                </c:pt>
                <c:pt idx="6878">
                  <c:v>554.05479416612297</c:v>
                </c:pt>
                <c:pt idx="6879">
                  <c:v>554.04893545667801</c:v>
                </c:pt>
                <c:pt idx="6880">
                  <c:v>553.97203140270005</c:v>
                </c:pt>
                <c:pt idx="6881">
                  <c:v>553.90302273045904</c:v>
                </c:pt>
                <c:pt idx="6882">
                  <c:v>553.88293246165301</c:v>
                </c:pt>
                <c:pt idx="6883">
                  <c:v>553.86274848729204</c:v>
                </c:pt>
                <c:pt idx="6884">
                  <c:v>553.84424825431995</c:v>
                </c:pt>
                <c:pt idx="6885">
                  <c:v>553.83173423092103</c:v>
                </c:pt>
                <c:pt idx="6886">
                  <c:v>553.79382795649599</c:v>
                </c:pt>
                <c:pt idx="6887">
                  <c:v>553.76770171751298</c:v>
                </c:pt>
                <c:pt idx="6888">
                  <c:v>553.75065636656097</c:v>
                </c:pt>
                <c:pt idx="6889">
                  <c:v>553.74180444270598</c:v>
                </c:pt>
                <c:pt idx="6890">
                  <c:v>553.71054851414306</c:v>
                </c:pt>
                <c:pt idx="6891">
                  <c:v>553.70904902167399</c:v>
                </c:pt>
                <c:pt idx="6892">
                  <c:v>553.61101161346301</c:v>
                </c:pt>
                <c:pt idx="6893">
                  <c:v>553.60470466370305</c:v>
                </c:pt>
                <c:pt idx="6894">
                  <c:v>553.52251572494197</c:v>
                </c:pt>
                <c:pt idx="6895">
                  <c:v>553.46686179919504</c:v>
                </c:pt>
                <c:pt idx="6896">
                  <c:v>553.45112802850304</c:v>
                </c:pt>
                <c:pt idx="6897">
                  <c:v>553.42588746738397</c:v>
                </c:pt>
                <c:pt idx="6898">
                  <c:v>553.40651622888095</c:v>
                </c:pt>
                <c:pt idx="6899">
                  <c:v>553.40313220735595</c:v>
                </c:pt>
                <c:pt idx="6900">
                  <c:v>553.39541207829996</c:v>
                </c:pt>
                <c:pt idx="6901">
                  <c:v>553.328698183543</c:v>
                </c:pt>
                <c:pt idx="6902">
                  <c:v>553.31934883691497</c:v>
                </c:pt>
                <c:pt idx="6903">
                  <c:v>553.31768737913899</c:v>
                </c:pt>
                <c:pt idx="6904">
                  <c:v>553.30923591626902</c:v>
                </c:pt>
                <c:pt idx="6905">
                  <c:v>553.29125605667502</c:v>
                </c:pt>
                <c:pt idx="6906">
                  <c:v>553.25372117925804</c:v>
                </c:pt>
                <c:pt idx="6907">
                  <c:v>553.24029907687805</c:v>
                </c:pt>
                <c:pt idx="6908">
                  <c:v>553.23865778129596</c:v>
                </c:pt>
                <c:pt idx="6909">
                  <c:v>553.21671505233803</c:v>
                </c:pt>
                <c:pt idx="6910">
                  <c:v>553.21313673343604</c:v>
                </c:pt>
                <c:pt idx="6911">
                  <c:v>553.21202400289405</c:v>
                </c:pt>
                <c:pt idx="6912">
                  <c:v>553.12221884296503</c:v>
                </c:pt>
                <c:pt idx="6913">
                  <c:v>553.09360454063699</c:v>
                </c:pt>
                <c:pt idx="6914">
                  <c:v>553.06581624118803</c:v>
                </c:pt>
                <c:pt idx="6915">
                  <c:v>553.03324346478098</c:v>
                </c:pt>
                <c:pt idx="6916">
                  <c:v>553.02152120247104</c:v>
                </c:pt>
                <c:pt idx="6917">
                  <c:v>553.01493192964904</c:v>
                </c:pt>
                <c:pt idx="6918">
                  <c:v>553.01079618352799</c:v>
                </c:pt>
                <c:pt idx="6919">
                  <c:v>552.973951331065</c:v>
                </c:pt>
                <c:pt idx="6920">
                  <c:v>552.95166484237598</c:v>
                </c:pt>
                <c:pt idx="6921">
                  <c:v>552.94308149121196</c:v>
                </c:pt>
                <c:pt idx="6922">
                  <c:v>552.92557061488901</c:v>
                </c:pt>
                <c:pt idx="6923">
                  <c:v>552.91082574643406</c:v>
                </c:pt>
                <c:pt idx="6924">
                  <c:v>552.89154078798299</c:v>
                </c:pt>
                <c:pt idx="6925">
                  <c:v>552.87912457243999</c:v>
                </c:pt>
                <c:pt idx="6926">
                  <c:v>552.87141055307802</c:v>
                </c:pt>
                <c:pt idx="6927">
                  <c:v>552.86485265623799</c:v>
                </c:pt>
                <c:pt idx="6928">
                  <c:v>552.84996593410301</c:v>
                </c:pt>
                <c:pt idx="6929">
                  <c:v>552.84219075134399</c:v>
                </c:pt>
                <c:pt idx="6930">
                  <c:v>552.822908158941</c:v>
                </c:pt>
                <c:pt idx="6931">
                  <c:v>552.77629819158801</c:v>
                </c:pt>
                <c:pt idx="6932">
                  <c:v>552.75515521098805</c:v>
                </c:pt>
                <c:pt idx="6933">
                  <c:v>552.72862441150596</c:v>
                </c:pt>
                <c:pt idx="6934">
                  <c:v>552.71713058159105</c:v>
                </c:pt>
                <c:pt idx="6935">
                  <c:v>552.62760967236795</c:v>
                </c:pt>
                <c:pt idx="6936">
                  <c:v>552.61568715498095</c:v>
                </c:pt>
                <c:pt idx="6937">
                  <c:v>552.57446383272895</c:v>
                </c:pt>
                <c:pt idx="6938">
                  <c:v>552.56967978654598</c:v>
                </c:pt>
                <c:pt idx="6939">
                  <c:v>552.52139346102604</c:v>
                </c:pt>
                <c:pt idx="6940">
                  <c:v>552.50070798147794</c:v>
                </c:pt>
                <c:pt idx="6941">
                  <c:v>552.48420160414798</c:v>
                </c:pt>
                <c:pt idx="6942">
                  <c:v>552.46451493444897</c:v>
                </c:pt>
                <c:pt idx="6943">
                  <c:v>552.44716884418199</c:v>
                </c:pt>
                <c:pt idx="6944">
                  <c:v>552.37951498297502</c:v>
                </c:pt>
                <c:pt idx="6945">
                  <c:v>552.37927099201397</c:v>
                </c:pt>
                <c:pt idx="6946">
                  <c:v>552.37146190132603</c:v>
                </c:pt>
                <c:pt idx="6947">
                  <c:v>552.36744060957199</c:v>
                </c:pt>
                <c:pt idx="6948">
                  <c:v>552.36262511844905</c:v>
                </c:pt>
                <c:pt idx="6949">
                  <c:v>552.35601890555597</c:v>
                </c:pt>
                <c:pt idx="6950">
                  <c:v>552.34995622607801</c:v>
                </c:pt>
                <c:pt idx="6951">
                  <c:v>552.24158961408102</c:v>
                </c:pt>
                <c:pt idx="6952">
                  <c:v>552.23295026077903</c:v>
                </c:pt>
                <c:pt idx="6953">
                  <c:v>552.21759597000198</c:v>
                </c:pt>
                <c:pt idx="6954">
                  <c:v>552.16910722114505</c:v>
                </c:pt>
                <c:pt idx="6955">
                  <c:v>552.13154796425601</c:v>
                </c:pt>
                <c:pt idx="6956">
                  <c:v>552.07894113348698</c:v>
                </c:pt>
                <c:pt idx="6957">
                  <c:v>552.03883802714802</c:v>
                </c:pt>
                <c:pt idx="6958">
                  <c:v>552.02471352903297</c:v>
                </c:pt>
                <c:pt idx="6959">
                  <c:v>551.92741721649497</c:v>
                </c:pt>
                <c:pt idx="6960">
                  <c:v>551.92408211108796</c:v>
                </c:pt>
                <c:pt idx="6961">
                  <c:v>551.88899298258798</c:v>
                </c:pt>
                <c:pt idx="6962">
                  <c:v>551.88769058410901</c:v>
                </c:pt>
                <c:pt idx="6963">
                  <c:v>551.88374060326396</c:v>
                </c:pt>
                <c:pt idx="6964">
                  <c:v>551.87869613028897</c:v>
                </c:pt>
                <c:pt idx="6965">
                  <c:v>551.87585090739003</c:v>
                </c:pt>
                <c:pt idx="6966">
                  <c:v>551.80943455129602</c:v>
                </c:pt>
                <c:pt idx="6967">
                  <c:v>551.783276138563</c:v>
                </c:pt>
                <c:pt idx="6968">
                  <c:v>551.74760512763896</c:v>
                </c:pt>
                <c:pt idx="6969">
                  <c:v>551.73948724174102</c:v>
                </c:pt>
                <c:pt idx="6970">
                  <c:v>551.64494996976202</c:v>
                </c:pt>
                <c:pt idx="6971">
                  <c:v>551.63021078938198</c:v>
                </c:pt>
                <c:pt idx="6972">
                  <c:v>551.62736376713895</c:v>
                </c:pt>
                <c:pt idx="6973">
                  <c:v>551.62109585884298</c:v>
                </c:pt>
                <c:pt idx="6974">
                  <c:v>551.60146266290894</c:v>
                </c:pt>
                <c:pt idx="6975">
                  <c:v>551.584250535509</c:v>
                </c:pt>
                <c:pt idx="6976">
                  <c:v>551.57210577772003</c:v>
                </c:pt>
                <c:pt idx="6977">
                  <c:v>551.57052533428396</c:v>
                </c:pt>
                <c:pt idx="6978">
                  <c:v>551.529466347322</c:v>
                </c:pt>
                <c:pt idx="6979">
                  <c:v>551.52899911721897</c:v>
                </c:pt>
                <c:pt idx="6980">
                  <c:v>551.51550660778003</c:v>
                </c:pt>
                <c:pt idx="6981">
                  <c:v>551.51336051279497</c:v>
                </c:pt>
                <c:pt idx="6982">
                  <c:v>551.51261370260704</c:v>
                </c:pt>
                <c:pt idx="6983">
                  <c:v>551.50394125346202</c:v>
                </c:pt>
                <c:pt idx="6984">
                  <c:v>551.45619170612497</c:v>
                </c:pt>
                <c:pt idx="6985">
                  <c:v>551.44178018098899</c:v>
                </c:pt>
                <c:pt idx="6986">
                  <c:v>551.43684501954704</c:v>
                </c:pt>
                <c:pt idx="6987">
                  <c:v>551.42172380758996</c:v>
                </c:pt>
                <c:pt idx="6988">
                  <c:v>551.39088087462596</c:v>
                </c:pt>
                <c:pt idx="6989">
                  <c:v>551.35117800752596</c:v>
                </c:pt>
                <c:pt idx="6990">
                  <c:v>551.29438824625402</c:v>
                </c:pt>
                <c:pt idx="6991">
                  <c:v>551.28919011081496</c:v>
                </c:pt>
                <c:pt idx="6992">
                  <c:v>551.26494144454705</c:v>
                </c:pt>
                <c:pt idx="6993">
                  <c:v>551.24453044862196</c:v>
                </c:pt>
                <c:pt idx="6994">
                  <c:v>551.23365294805399</c:v>
                </c:pt>
                <c:pt idx="6995">
                  <c:v>551.218281041301</c:v>
                </c:pt>
                <c:pt idx="6996">
                  <c:v>551.20257994788903</c:v>
                </c:pt>
                <c:pt idx="6997">
                  <c:v>551.17339181587897</c:v>
                </c:pt>
                <c:pt idx="6998">
                  <c:v>551.15604593011096</c:v>
                </c:pt>
                <c:pt idx="6999">
                  <c:v>551.15213516005099</c:v>
                </c:pt>
                <c:pt idx="7000">
                  <c:v>551.14141824978401</c:v>
                </c:pt>
                <c:pt idx="7001">
                  <c:v>551.13140676972603</c:v>
                </c:pt>
                <c:pt idx="7002">
                  <c:v>551.12543861947302</c:v>
                </c:pt>
                <c:pt idx="7003">
                  <c:v>551.10775387344302</c:v>
                </c:pt>
                <c:pt idx="7004">
                  <c:v>551.085604552787</c:v>
                </c:pt>
                <c:pt idx="7005">
                  <c:v>551.06277074543198</c:v>
                </c:pt>
                <c:pt idx="7006">
                  <c:v>550.99596533509805</c:v>
                </c:pt>
                <c:pt idx="7007">
                  <c:v>550.99561832728</c:v>
                </c:pt>
                <c:pt idx="7008">
                  <c:v>550.98462059499502</c:v>
                </c:pt>
                <c:pt idx="7009">
                  <c:v>550.97135550694202</c:v>
                </c:pt>
                <c:pt idx="7010">
                  <c:v>550.965560256137</c:v>
                </c:pt>
                <c:pt idx="7011">
                  <c:v>550.94569947927903</c:v>
                </c:pt>
                <c:pt idx="7012">
                  <c:v>550.87213605687396</c:v>
                </c:pt>
                <c:pt idx="7013">
                  <c:v>550.87006120286503</c:v>
                </c:pt>
                <c:pt idx="7014">
                  <c:v>550.86544047265295</c:v>
                </c:pt>
                <c:pt idx="7015">
                  <c:v>550.84302095663895</c:v>
                </c:pt>
                <c:pt idx="7016">
                  <c:v>550.84021671325297</c:v>
                </c:pt>
                <c:pt idx="7017">
                  <c:v>550.81876447427499</c:v>
                </c:pt>
                <c:pt idx="7018">
                  <c:v>550.81002110174995</c:v>
                </c:pt>
                <c:pt idx="7019">
                  <c:v>550.80127822838699</c:v>
                </c:pt>
                <c:pt idx="7020">
                  <c:v>550.74872265648196</c:v>
                </c:pt>
                <c:pt idx="7021">
                  <c:v>550.74092295053697</c:v>
                </c:pt>
                <c:pt idx="7022">
                  <c:v>550.73361048203105</c:v>
                </c:pt>
                <c:pt idx="7023">
                  <c:v>550.71226383792202</c:v>
                </c:pt>
                <c:pt idx="7024">
                  <c:v>550.70303451699294</c:v>
                </c:pt>
                <c:pt idx="7025">
                  <c:v>550.69735411495299</c:v>
                </c:pt>
                <c:pt idx="7026">
                  <c:v>550.66428947184102</c:v>
                </c:pt>
                <c:pt idx="7027">
                  <c:v>550.65891346667195</c:v>
                </c:pt>
                <c:pt idx="7028">
                  <c:v>550.629556230395</c:v>
                </c:pt>
                <c:pt idx="7029">
                  <c:v>550.62718191543695</c:v>
                </c:pt>
                <c:pt idx="7030">
                  <c:v>550.55698585138703</c:v>
                </c:pt>
                <c:pt idx="7031">
                  <c:v>550.55359048049797</c:v>
                </c:pt>
                <c:pt idx="7032">
                  <c:v>550.54992659973504</c:v>
                </c:pt>
                <c:pt idx="7033">
                  <c:v>550.54189597630898</c:v>
                </c:pt>
                <c:pt idx="7034">
                  <c:v>550.45100801888702</c:v>
                </c:pt>
                <c:pt idx="7035">
                  <c:v>550.42153985868799</c:v>
                </c:pt>
                <c:pt idx="7036">
                  <c:v>550.38395657026501</c:v>
                </c:pt>
                <c:pt idx="7037">
                  <c:v>550.35468565312601</c:v>
                </c:pt>
                <c:pt idx="7038">
                  <c:v>550.33799670165695</c:v>
                </c:pt>
                <c:pt idx="7039">
                  <c:v>550.32825003485095</c:v>
                </c:pt>
                <c:pt idx="7040">
                  <c:v>550.30706753123695</c:v>
                </c:pt>
                <c:pt idx="7041">
                  <c:v>550.29031876956901</c:v>
                </c:pt>
                <c:pt idx="7042">
                  <c:v>550.280773160693</c:v>
                </c:pt>
                <c:pt idx="7043">
                  <c:v>550.20182433664195</c:v>
                </c:pt>
                <c:pt idx="7044">
                  <c:v>550.05523759012794</c:v>
                </c:pt>
                <c:pt idx="7045">
                  <c:v>550.04749992996506</c:v>
                </c:pt>
                <c:pt idx="7046">
                  <c:v>550.03120143317699</c:v>
                </c:pt>
                <c:pt idx="7047">
                  <c:v>550.02667323898902</c:v>
                </c:pt>
                <c:pt idx="7048">
                  <c:v>549.988234128812</c:v>
                </c:pt>
                <c:pt idx="7049">
                  <c:v>549.97595558067803</c:v>
                </c:pt>
                <c:pt idx="7050">
                  <c:v>549.97038141090195</c:v>
                </c:pt>
                <c:pt idx="7051">
                  <c:v>549.970324637884</c:v>
                </c:pt>
                <c:pt idx="7052">
                  <c:v>549.95130957634501</c:v>
                </c:pt>
                <c:pt idx="7053">
                  <c:v>549.93327312317297</c:v>
                </c:pt>
                <c:pt idx="7054">
                  <c:v>549.92909549329602</c:v>
                </c:pt>
                <c:pt idx="7055">
                  <c:v>549.91291884660995</c:v>
                </c:pt>
                <c:pt idx="7056">
                  <c:v>549.85877801359504</c:v>
                </c:pt>
                <c:pt idx="7057">
                  <c:v>549.84122483397596</c:v>
                </c:pt>
                <c:pt idx="7058">
                  <c:v>549.81702786964399</c:v>
                </c:pt>
                <c:pt idx="7059">
                  <c:v>549.74768320773001</c:v>
                </c:pt>
                <c:pt idx="7060">
                  <c:v>549.74547073291706</c:v>
                </c:pt>
                <c:pt idx="7061">
                  <c:v>549.72847520928303</c:v>
                </c:pt>
                <c:pt idx="7062">
                  <c:v>549.707373553671</c:v>
                </c:pt>
                <c:pt idx="7063">
                  <c:v>549.69269865996898</c:v>
                </c:pt>
                <c:pt idx="7064">
                  <c:v>549.64151055127297</c:v>
                </c:pt>
                <c:pt idx="7065">
                  <c:v>549.59689833001698</c:v>
                </c:pt>
                <c:pt idx="7066">
                  <c:v>549.59029181503195</c:v>
                </c:pt>
                <c:pt idx="7067">
                  <c:v>549.56971486222301</c:v>
                </c:pt>
                <c:pt idx="7068">
                  <c:v>549.56887815460402</c:v>
                </c:pt>
                <c:pt idx="7069">
                  <c:v>549.54480549557695</c:v>
                </c:pt>
                <c:pt idx="7070">
                  <c:v>549.49421088085296</c:v>
                </c:pt>
                <c:pt idx="7071">
                  <c:v>549.39118902003997</c:v>
                </c:pt>
                <c:pt idx="7072">
                  <c:v>549.38106260401696</c:v>
                </c:pt>
                <c:pt idx="7073">
                  <c:v>549.33868928515506</c:v>
                </c:pt>
                <c:pt idx="7074">
                  <c:v>549.33164092116294</c:v>
                </c:pt>
                <c:pt idx="7075">
                  <c:v>549.31203072405401</c:v>
                </c:pt>
                <c:pt idx="7076">
                  <c:v>549.27260797432598</c:v>
                </c:pt>
                <c:pt idx="7077">
                  <c:v>549.27100270961398</c:v>
                </c:pt>
                <c:pt idx="7078">
                  <c:v>549.21098274558199</c:v>
                </c:pt>
                <c:pt idx="7079">
                  <c:v>549.20196232020601</c:v>
                </c:pt>
                <c:pt idx="7080">
                  <c:v>549.19654493189705</c:v>
                </c:pt>
                <c:pt idx="7081">
                  <c:v>549.19448916619695</c:v>
                </c:pt>
                <c:pt idx="7082">
                  <c:v>549.19373220728698</c:v>
                </c:pt>
                <c:pt idx="7083">
                  <c:v>549.18842355229299</c:v>
                </c:pt>
                <c:pt idx="7084">
                  <c:v>549.18251102165596</c:v>
                </c:pt>
                <c:pt idx="7085">
                  <c:v>549.11274803532103</c:v>
                </c:pt>
                <c:pt idx="7086">
                  <c:v>549.077674328287</c:v>
                </c:pt>
                <c:pt idx="7087">
                  <c:v>549.06663174255198</c:v>
                </c:pt>
                <c:pt idx="7088">
                  <c:v>549.03877803024602</c:v>
                </c:pt>
                <c:pt idx="7089">
                  <c:v>548.99482643956196</c:v>
                </c:pt>
                <c:pt idx="7090">
                  <c:v>548.98380961659404</c:v>
                </c:pt>
                <c:pt idx="7091">
                  <c:v>548.96718738282902</c:v>
                </c:pt>
                <c:pt idx="7092">
                  <c:v>548.95294182038106</c:v>
                </c:pt>
                <c:pt idx="7093">
                  <c:v>548.91360339446305</c:v>
                </c:pt>
                <c:pt idx="7094">
                  <c:v>548.895997161065</c:v>
                </c:pt>
                <c:pt idx="7095">
                  <c:v>548.87883867968299</c:v>
                </c:pt>
                <c:pt idx="7096">
                  <c:v>548.83901983918599</c:v>
                </c:pt>
                <c:pt idx="7097">
                  <c:v>548.83174870327298</c:v>
                </c:pt>
                <c:pt idx="7098">
                  <c:v>548.80718604875904</c:v>
                </c:pt>
                <c:pt idx="7099">
                  <c:v>548.76649206030004</c:v>
                </c:pt>
                <c:pt idx="7100">
                  <c:v>548.72940786997299</c:v>
                </c:pt>
                <c:pt idx="7101">
                  <c:v>548.72161629652396</c:v>
                </c:pt>
                <c:pt idx="7102">
                  <c:v>548.71553981288002</c:v>
                </c:pt>
                <c:pt idx="7103">
                  <c:v>548.66986782449499</c:v>
                </c:pt>
                <c:pt idx="7104">
                  <c:v>548.65807215544498</c:v>
                </c:pt>
                <c:pt idx="7105">
                  <c:v>548.65683099007697</c:v>
                </c:pt>
                <c:pt idx="7106">
                  <c:v>548.63458216776803</c:v>
                </c:pt>
                <c:pt idx="7107">
                  <c:v>548.61953991078997</c:v>
                </c:pt>
                <c:pt idx="7108">
                  <c:v>548.61885870052595</c:v>
                </c:pt>
                <c:pt idx="7109">
                  <c:v>548.58745232787396</c:v>
                </c:pt>
                <c:pt idx="7110">
                  <c:v>548.55918459351801</c:v>
                </c:pt>
                <c:pt idx="7111">
                  <c:v>548.54997992883102</c:v>
                </c:pt>
                <c:pt idx="7112">
                  <c:v>548.53142605167295</c:v>
                </c:pt>
                <c:pt idx="7113">
                  <c:v>548.52724099071395</c:v>
                </c:pt>
                <c:pt idx="7114">
                  <c:v>548.51687245375399</c:v>
                </c:pt>
                <c:pt idx="7115">
                  <c:v>548.431004614421</c:v>
                </c:pt>
                <c:pt idx="7116">
                  <c:v>548.42554547363397</c:v>
                </c:pt>
                <c:pt idx="7117">
                  <c:v>548.42382916318195</c:v>
                </c:pt>
                <c:pt idx="7118">
                  <c:v>548.42194795743603</c:v>
                </c:pt>
                <c:pt idx="7119">
                  <c:v>548.42090546997395</c:v>
                </c:pt>
                <c:pt idx="7120">
                  <c:v>548.41968982607102</c:v>
                </c:pt>
                <c:pt idx="7121">
                  <c:v>548.41908276321897</c:v>
                </c:pt>
                <c:pt idx="7122">
                  <c:v>548.40624990644903</c:v>
                </c:pt>
                <c:pt idx="7123">
                  <c:v>548.396633965158</c:v>
                </c:pt>
                <c:pt idx="7124">
                  <c:v>548.39351376736897</c:v>
                </c:pt>
                <c:pt idx="7125">
                  <c:v>548.372183137109</c:v>
                </c:pt>
                <c:pt idx="7126">
                  <c:v>548.35961708278398</c:v>
                </c:pt>
                <c:pt idx="7127">
                  <c:v>548.27667820317095</c:v>
                </c:pt>
                <c:pt idx="7128">
                  <c:v>548.26022536449602</c:v>
                </c:pt>
                <c:pt idx="7129">
                  <c:v>548.25256681168696</c:v>
                </c:pt>
                <c:pt idx="7130">
                  <c:v>548.24798043520195</c:v>
                </c:pt>
                <c:pt idx="7131">
                  <c:v>548.22563608785401</c:v>
                </c:pt>
                <c:pt idx="7132">
                  <c:v>548.20687272290797</c:v>
                </c:pt>
                <c:pt idx="7133">
                  <c:v>548.19774637301498</c:v>
                </c:pt>
                <c:pt idx="7134">
                  <c:v>548.14299481946398</c:v>
                </c:pt>
                <c:pt idx="7135">
                  <c:v>548.12687026799097</c:v>
                </c:pt>
                <c:pt idx="7136">
                  <c:v>548.10476626275999</c:v>
                </c:pt>
                <c:pt idx="7137">
                  <c:v>548.02570009321403</c:v>
                </c:pt>
                <c:pt idx="7138">
                  <c:v>548.02336635282995</c:v>
                </c:pt>
                <c:pt idx="7139">
                  <c:v>548.005435896069</c:v>
                </c:pt>
                <c:pt idx="7140">
                  <c:v>548.00373231536298</c:v>
                </c:pt>
                <c:pt idx="7141">
                  <c:v>547.99210861949098</c:v>
                </c:pt>
                <c:pt idx="7142">
                  <c:v>547.95332491721899</c:v>
                </c:pt>
                <c:pt idx="7143">
                  <c:v>547.91857022624094</c:v>
                </c:pt>
                <c:pt idx="7144">
                  <c:v>547.89960997170101</c:v>
                </c:pt>
                <c:pt idx="7145">
                  <c:v>547.84169150379296</c:v>
                </c:pt>
                <c:pt idx="7146">
                  <c:v>547.81959438146305</c:v>
                </c:pt>
                <c:pt idx="7147">
                  <c:v>547.81897404960705</c:v>
                </c:pt>
                <c:pt idx="7148">
                  <c:v>547.76795009484795</c:v>
                </c:pt>
                <c:pt idx="7149">
                  <c:v>547.73160818406404</c:v>
                </c:pt>
                <c:pt idx="7150">
                  <c:v>547.71925295546396</c:v>
                </c:pt>
                <c:pt idx="7151">
                  <c:v>547.70946658807895</c:v>
                </c:pt>
                <c:pt idx="7152">
                  <c:v>547.67930464621202</c:v>
                </c:pt>
                <c:pt idx="7153">
                  <c:v>547.64378853953895</c:v>
                </c:pt>
                <c:pt idx="7154">
                  <c:v>547.63125876111303</c:v>
                </c:pt>
                <c:pt idx="7155">
                  <c:v>547.58331866602998</c:v>
                </c:pt>
                <c:pt idx="7156">
                  <c:v>547.57024720793902</c:v>
                </c:pt>
                <c:pt idx="7157">
                  <c:v>547.56972403687996</c:v>
                </c:pt>
                <c:pt idx="7158">
                  <c:v>547.55774981506102</c:v>
                </c:pt>
                <c:pt idx="7159">
                  <c:v>547.54880515960497</c:v>
                </c:pt>
                <c:pt idx="7160">
                  <c:v>547.54371556120805</c:v>
                </c:pt>
                <c:pt idx="7161">
                  <c:v>547.45837113612004</c:v>
                </c:pt>
                <c:pt idx="7162">
                  <c:v>547.44870743820195</c:v>
                </c:pt>
                <c:pt idx="7163">
                  <c:v>547.43969720962298</c:v>
                </c:pt>
                <c:pt idx="7164">
                  <c:v>547.36624273611596</c:v>
                </c:pt>
                <c:pt idx="7165">
                  <c:v>547.36509938143899</c:v>
                </c:pt>
                <c:pt idx="7166">
                  <c:v>547.35978702292903</c:v>
                </c:pt>
                <c:pt idx="7167">
                  <c:v>547.35356342620798</c:v>
                </c:pt>
                <c:pt idx="7168">
                  <c:v>547.35106480124102</c:v>
                </c:pt>
                <c:pt idx="7169">
                  <c:v>547.34798045365199</c:v>
                </c:pt>
                <c:pt idx="7170">
                  <c:v>547.32166890706503</c:v>
                </c:pt>
                <c:pt idx="7171">
                  <c:v>547.30134885861401</c:v>
                </c:pt>
                <c:pt idx="7172">
                  <c:v>547.29976757331497</c:v>
                </c:pt>
                <c:pt idx="7173">
                  <c:v>547.29527380431398</c:v>
                </c:pt>
                <c:pt idx="7174">
                  <c:v>547.27669531772199</c:v>
                </c:pt>
                <c:pt idx="7175">
                  <c:v>547.27454290665105</c:v>
                </c:pt>
                <c:pt idx="7176">
                  <c:v>547.23818447861697</c:v>
                </c:pt>
                <c:pt idx="7177">
                  <c:v>547.23305823690305</c:v>
                </c:pt>
                <c:pt idx="7178">
                  <c:v>547.18754297127202</c:v>
                </c:pt>
                <c:pt idx="7179">
                  <c:v>547.18525077956895</c:v>
                </c:pt>
                <c:pt idx="7180">
                  <c:v>547.175886437489</c:v>
                </c:pt>
                <c:pt idx="7181">
                  <c:v>547.15423193639504</c:v>
                </c:pt>
                <c:pt idx="7182">
                  <c:v>547.14705304827498</c:v>
                </c:pt>
                <c:pt idx="7183">
                  <c:v>547.13406817658301</c:v>
                </c:pt>
                <c:pt idx="7184">
                  <c:v>547.08980001393502</c:v>
                </c:pt>
                <c:pt idx="7185">
                  <c:v>547.06362959166904</c:v>
                </c:pt>
                <c:pt idx="7186">
                  <c:v>547.03924170161497</c:v>
                </c:pt>
                <c:pt idx="7187">
                  <c:v>547.02826248803694</c:v>
                </c:pt>
                <c:pt idx="7188">
                  <c:v>546.99011290543604</c:v>
                </c:pt>
                <c:pt idx="7189">
                  <c:v>546.94167768210104</c:v>
                </c:pt>
                <c:pt idx="7190">
                  <c:v>546.93361943228001</c:v>
                </c:pt>
                <c:pt idx="7191">
                  <c:v>546.90994500469299</c:v>
                </c:pt>
                <c:pt idx="7192">
                  <c:v>546.90540032605099</c:v>
                </c:pt>
                <c:pt idx="7193">
                  <c:v>546.90506927111198</c:v>
                </c:pt>
                <c:pt idx="7194">
                  <c:v>546.90014693540695</c:v>
                </c:pt>
                <c:pt idx="7195">
                  <c:v>546.898884984132</c:v>
                </c:pt>
                <c:pt idx="7196">
                  <c:v>546.85696282613503</c:v>
                </c:pt>
                <c:pt idx="7197">
                  <c:v>546.84553578999498</c:v>
                </c:pt>
                <c:pt idx="7198">
                  <c:v>546.817866857117</c:v>
                </c:pt>
                <c:pt idx="7199">
                  <c:v>546.81240305402798</c:v>
                </c:pt>
                <c:pt idx="7200">
                  <c:v>546.77876628698402</c:v>
                </c:pt>
                <c:pt idx="7201">
                  <c:v>546.77561117124003</c:v>
                </c:pt>
                <c:pt idx="7202">
                  <c:v>546.75476117714902</c:v>
                </c:pt>
                <c:pt idx="7203">
                  <c:v>546.75380176665203</c:v>
                </c:pt>
                <c:pt idx="7204">
                  <c:v>546.72887601131504</c:v>
                </c:pt>
                <c:pt idx="7205">
                  <c:v>546.72626851062898</c:v>
                </c:pt>
                <c:pt idx="7206">
                  <c:v>546.68233311778795</c:v>
                </c:pt>
                <c:pt idx="7207">
                  <c:v>546.67617451547301</c:v>
                </c:pt>
                <c:pt idx="7208">
                  <c:v>546.63123686216602</c:v>
                </c:pt>
                <c:pt idx="7209">
                  <c:v>546.55065467799795</c:v>
                </c:pt>
                <c:pt idx="7210">
                  <c:v>546.52372711308305</c:v>
                </c:pt>
                <c:pt idx="7211">
                  <c:v>546.51724989870297</c:v>
                </c:pt>
                <c:pt idx="7212">
                  <c:v>546.42564344929701</c:v>
                </c:pt>
                <c:pt idx="7213">
                  <c:v>546.37891601917295</c:v>
                </c:pt>
                <c:pt idx="7214">
                  <c:v>546.327570829151</c:v>
                </c:pt>
                <c:pt idx="7215">
                  <c:v>546.32698592130998</c:v>
                </c:pt>
                <c:pt idx="7216">
                  <c:v>546.32216716192102</c:v>
                </c:pt>
                <c:pt idx="7217">
                  <c:v>546.31984263402205</c:v>
                </c:pt>
                <c:pt idx="7218">
                  <c:v>546.28417604783704</c:v>
                </c:pt>
                <c:pt idx="7219">
                  <c:v>546.28102321651295</c:v>
                </c:pt>
                <c:pt idx="7220">
                  <c:v>546.25266751318395</c:v>
                </c:pt>
                <c:pt idx="7221">
                  <c:v>546.24882245077697</c:v>
                </c:pt>
                <c:pt idx="7222">
                  <c:v>546.21854438753701</c:v>
                </c:pt>
                <c:pt idx="7223">
                  <c:v>546.20633291548097</c:v>
                </c:pt>
                <c:pt idx="7224">
                  <c:v>546.20239141381205</c:v>
                </c:pt>
                <c:pt idx="7225">
                  <c:v>546.18801350202796</c:v>
                </c:pt>
                <c:pt idx="7226">
                  <c:v>546.15329194693697</c:v>
                </c:pt>
                <c:pt idx="7227">
                  <c:v>546.13102838515204</c:v>
                </c:pt>
                <c:pt idx="7228">
                  <c:v>546.130323850075</c:v>
                </c:pt>
                <c:pt idx="7229">
                  <c:v>546.04991866777402</c:v>
                </c:pt>
                <c:pt idx="7230">
                  <c:v>546.04297284852703</c:v>
                </c:pt>
                <c:pt idx="7231">
                  <c:v>545.99522219959795</c:v>
                </c:pt>
                <c:pt idx="7232">
                  <c:v>545.98790794083902</c:v>
                </c:pt>
                <c:pt idx="7233">
                  <c:v>545.92520542164198</c:v>
                </c:pt>
                <c:pt idx="7234">
                  <c:v>545.91640659814902</c:v>
                </c:pt>
                <c:pt idx="7235">
                  <c:v>545.90279695863603</c:v>
                </c:pt>
                <c:pt idx="7236">
                  <c:v>545.89451083158497</c:v>
                </c:pt>
                <c:pt idx="7237">
                  <c:v>545.87685045586795</c:v>
                </c:pt>
                <c:pt idx="7238">
                  <c:v>545.87193804089895</c:v>
                </c:pt>
                <c:pt idx="7239">
                  <c:v>545.86554122130894</c:v>
                </c:pt>
                <c:pt idx="7240">
                  <c:v>545.86407901215102</c:v>
                </c:pt>
                <c:pt idx="7241">
                  <c:v>545.85036865870995</c:v>
                </c:pt>
                <c:pt idx="7242">
                  <c:v>545.82558991658595</c:v>
                </c:pt>
                <c:pt idx="7243">
                  <c:v>545.81924887265495</c:v>
                </c:pt>
                <c:pt idx="7244">
                  <c:v>545.80490354318601</c:v>
                </c:pt>
                <c:pt idx="7245">
                  <c:v>545.78255175215395</c:v>
                </c:pt>
                <c:pt idx="7246">
                  <c:v>545.778059610951</c:v>
                </c:pt>
                <c:pt idx="7247">
                  <c:v>545.76873195539804</c:v>
                </c:pt>
                <c:pt idx="7248">
                  <c:v>545.721891649491</c:v>
                </c:pt>
                <c:pt idx="7249">
                  <c:v>545.68558399529297</c:v>
                </c:pt>
                <c:pt idx="7250">
                  <c:v>545.68541674879202</c:v>
                </c:pt>
                <c:pt idx="7251">
                  <c:v>545.68480939664096</c:v>
                </c:pt>
                <c:pt idx="7252">
                  <c:v>545.63452694866101</c:v>
                </c:pt>
                <c:pt idx="7253">
                  <c:v>545.631467548758</c:v>
                </c:pt>
                <c:pt idx="7254">
                  <c:v>545.60571435151701</c:v>
                </c:pt>
                <c:pt idx="7255">
                  <c:v>545.60038179553101</c:v>
                </c:pt>
                <c:pt idx="7256">
                  <c:v>545.58246986525501</c:v>
                </c:pt>
                <c:pt idx="7257">
                  <c:v>545.57276099215096</c:v>
                </c:pt>
                <c:pt idx="7258">
                  <c:v>545.55596634108804</c:v>
                </c:pt>
                <c:pt idx="7259">
                  <c:v>545.55017577462195</c:v>
                </c:pt>
                <c:pt idx="7260">
                  <c:v>545.53730727518405</c:v>
                </c:pt>
                <c:pt idx="7261">
                  <c:v>545.53477416242697</c:v>
                </c:pt>
                <c:pt idx="7262">
                  <c:v>545.47560888747205</c:v>
                </c:pt>
                <c:pt idx="7263">
                  <c:v>545.43493572874797</c:v>
                </c:pt>
                <c:pt idx="7264">
                  <c:v>545.40020930071501</c:v>
                </c:pt>
                <c:pt idx="7265">
                  <c:v>545.39545972886299</c:v>
                </c:pt>
                <c:pt idx="7266">
                  <c:v>545.37444280473699</c:v>
                </c:pt>
                <c:pt idx="7267">
                  <c:v>545.27435641158502</c:v>
                </c:pt>
                <c:pt idx="7268">
                  <c:v>545.23619738278398</c:v>
                </c:pt>
                <c:pt idx="7269">
                  <c:v>545.22858065879802</c:v>
                </c:pt>
                <c:pt idx="7270">
                  <c:v>545.16049447627597</c:v>
                </c:pt>
                <c:pt idx="7271">
                  <c:v>545.11062217969095</c:v>
                </c:pt>
                <c:pt idx="7272">
                  <c:v>545.00466859812605</c:v>
                </c:pt>
                <c:pt idx="7273">
                  <c:v>544.99744678266904</c:v>
                </c:pt>
                <c:pt idx="7274">
                  <c:v>544.98896313665796</c:v>
                </c:pt>
                <c:pt idx="7275">
                  <c:v>544.96118333392201</c:v>
                </c:pt>
                <c:pt idx="7276">
                  <c:v>544.96100822538699</c:v>
                </c:pt>
                <c:pt idx="7277">
                  <c:v>544.95479167919905</c:v>
                </c:pt>
                <c:pt idx="7278">
                  <c:v>544.95317706546496</c:v>
                </c:pt>
                <c:pt idx="7279">
                  <c:v>544.95216405750205</c:v>
                </c:pt>
                <c:pt idx="7280">
                  <c:v>544.87615850209897</c:v>
                </c:pt>
                <c:pt idx="7281">
                  <c:v>544.87248359429805</c:v>
                </c:pt>
                <c:pt idx="7282">
                  <c:v>544.841258461199</c:v>
                </c:pt>
                <c:pt idx="7283">
                  <c:v>544.83002866361005</c:v>
                </c:pt>
                <c:pt idx="7284">
                  <c:v>544.82587873873604</c:v>
                </c:pt>
                <c:pt idx="7285">
                  <c:v>544.82222983846498</c:v>
                </c:pt>
                <c:pt idx="7286">
                  <c:v>544.82218304756304</c:v>
                </c:pt>
                <c:pt idx="7287">
                  <c:v>544.79573197394302</c:v>
                </c:pt>
                <c:pt idx="7288">
                  <c:v>544.79308386367802</c:v>
                </c:pt>
                <c:pt idx="7289">
                  <c:v>544.72782519559803</c:v>
                </c:pt>
                <c:pt idx="7290">
                  <c:v>544.72613117153901</c:v>
                </c:pt>
                <c:pt idx="7291">
                  <c:v>544.72239098510602</c:v>
                </c:pt>
                <c:pt idx="7292">
                  <c:v>544.71661026053903</c:v>
                </c:pt>
                <c:pt idx="7293">
                  <c:v>544.70242066794196</c:v>
                </c:pt>
                <c:pt idx="7294">
                  <c:v>544.69726804101697</c:v>
                </c:pt>
                <c:pt idx="7295">
                  <c:v>544.67446324206003</c:v>
                </c:pt>
                <c:pt idx="7296">
                  <c:v>544.66385907896995</c:v>
                </c:pt>
                <c:pt idx="7297">
                  <c:v>544.63278283494401</c:v>
                </c:pt>
                <c:pt idx="7298">
                  <c:v>544.62920823506295</c:v>
                </c:pt>
                <c:pt idx="7299">
                  <c:v>544.62895627340197</c:v>
                </c:pt>
                <c:pt idx="7300">
                  <c:v>544.61316870496398</c:v>
                </c:pt>
                <c:pt idx="7301">
                  <c:v>544.61277537624198</c:v>
                </c:pt>
                <c:pt idx="7302">
                  <c:v>544.60915099071201</c:v>
                </c:pt>
                <c:pt idx="7303">
                  <c:v>544.58548326908499</c:v>
                </c:pt>
                <c:pt idx="7304">
                  <c:v>544.49824168175803</c:v>
                </c:pt>
                <c:pt idx="7305">
                  <c:v>544.49121226717796</c:v>
                </c:pt>
                <c:pt idx="7306">
                  <c:v>544.49011477459396</c:v>
                </c:pt>
                <c:pt idx="7307">
                  <c:v>544.46557999678703</c:v>
                </c:pt>
                <c:pt idx="7308">
                  <c:v>544.43281757371403</c:v>
                </c:pt>
                <c:pt idx="7309">
                  <c:v>544.41907306191899</c:v>
                </c:pt>
                <c:pt idx="7310">
                  <c:v>544.41641533707605</c:v>
                </c:pt>
                <c:pt idx="7311">
                  <c:v>544.416130077145</c:v>
                </c:pt>
                <c:pt idx="7312">
                  <c:v>544.39683800664397</c:v>
                </c:pt>
                <c:pt idx="7313">
                  <c:v>544.35294376725903</c:v>
                </c:pt>
                <c:pt idx="7314">
                  <c:v>544.34556174151101</c:v>
                </c:pt>
                <c:pt idx="7315">
                  <c:v>544.34484576915395</c:v>
                </c:pt>
                <c:pt idx="7316">
                  <c:v>544.32036879187604</c:v>
                </c:pt>
                <c:pt idx="7317">
                  <c:v>544.30478415789298</c:v>
                </c:pt>
                <c:pt idx="7318">
                  <c:v>544.29087042605204</c:v>
                </c:pt>
                <c:pt idx="7319">
                  <c:v>544.24492427679195</c:v>
                </c:pt>
                <c:pt idx="7320">
                  <c:v>544.22200936940305</c:v>
                </c:pt>
                <c:pt idx="7321">
                  <c:v>544.21753843165504</c:v>
                </c:pt>
                <c:pt idx="7322">
                  <c:v>544.19001918105198</c:v>
                </c:pt>
                <c:pt idx="7323">
                  <c:v>544.18133927679105</c:v>
                </c:pt>
                <c:pt idx="7324">
                  <c:v>544.16969862121402</c:v>
                </c:pt>
                <c:pt idx="7325">
                  <c:v>544.14873899738996</c:v>
                </c:pt>
                <c:pt idx="7326">
                  <c:v>544.14744242790198</c:v>
                </c:pt>
                <c:pt idx="7327">
                  <c:v>544.14247602818205</c:v>
                </c:pt>
                <c:pt idx="7328">
                  <c:v>544.110770643504</c:v>
                </c:pt>
                <c:pt idx="7329">
                  <c:v>544.10032828588203</c:v>
                </c:pt>
                <c:pt idx="7330">
                  <c:v>544.07890023719006</c:v>
                </c:pt>
                <c:pt idx="7331">
                  <c:v>544.07723366195398</c:v>
                </c:pt>
                <c:pt idx="7332">
                  <c:v>544.04839850134101</c:v>
                </c:pt>
                <c:pt idx="7333">
                  <c:v>544.04363878372897</c:v>
                </c:pt>
                <c:pt idx="7334">
                  <c:v>543.93337711564095</c:v>
                </c:pt>
                <c:pt idx="7335">
                  <c:v>543.90681903386201</c:v>
                </c:pt>
                <c:pt idx="7336">
                  <c:v>543.87941727543398</c:v>
                </c:pt>
                <c:pt idx="7337">
                  <c:v>543.87452271864697</c:v>
                </c:pt>
                <c:pt idx="7338">
                  <c:v>543.86766574258695</c:v>
                </c:pt>
                <c:pt idx="7339">
                  <c:v>543.78991101655004</c:v>
                </c:pt>
                <c:pt idx="7340">
                  <c:v>543.78504240102404</c:v>
                </c:pt>
                <c:pt idx="7341">
                  <c:v>543.78274372857595</c:v>
                </c:pt>
                <c:pt idx="7342">
                  <c:v>543.77732896834198</c:v>
                </c:pt>
                <c:pt idx="7343">
                  <c:v>543.77245513157504</c:v>
                </c:pt>
                <c:pt idx="7344">
                  <c:v>543.76052084939897</c:v>
                </c:pt>
                <c:pt idx="7345">
                  <c:v>543.73186600239296</c:v>
                </c:pt>
                <c:pt idx="7346">
                  <c:v>543.69080265286595</c:v>
                </c:pt>
                <c:pt idx="7347">
                  <c:v>543.683986464589</c:v>
                </c:pt>
                <c:pt idx="7348">
                  <c:v>543.66596055554999</c:v>
                </c:pt>
                <c:pt idx="7349">
                  <c:v>543.639006938124</c:v>
                </c:pt>
                <c:pt idx="7350">
                  <c:v>543.63327241103195</c:v>
                </c:pt>
                <c:pt idx="7351">
                  <c:v>543.62929409388698</c:v>
                </c:pt>
                <c:pt idx="7352">
                  <c:v>543.62087351527396</c:v>
                </c:pt>
                <c:pt idx="7353">
                  <c:v>543.58944227030997</c:v>
                </c:pt>
                <c:pt idx="7354">
                  <c:v>543.56693469495599</c:v>
                </c:pt>
                <c:pt idx="7355">
                  <c:v>543.55439469415001</c:v>
                </c:pt>
                <c:pt idx="7356">
                  <c:v>543.54947646014898</c:v>
                </c:pt>
                <c:pt idx="7357">
                  <c:v>543.54646209855105</c:v>
                </c:pt>
                <c:pt idx="7358">
                  <c:v>543.53093878234995</c:v>
                </c:pt>
                <c:pt idx="7359">
                  <c:v>543.52374307213199</c:v>
                </c:pt>
                <c:pt idx="7360">
                  <c:v>543.43287611034395</c:v>
                </c:pt>
                <c:pt idx="7361">
                  <c:v>543.40914622057801</c:v>
                </c:pt>
                <c:pt idx="7362">
                  <c:v>543.34758399760995</c:v>
                </c:pt>
                <c:pt idx="7363">
                  <c:v>543.33980407530396</c:v>
                </c:pt>
                <c:pt idx="7364">
                  <c:v>543.19294643869898</c:v>
                </c:pt>
                <c:pt idx="7365">
                  <c:v>543.172081037201</c:v>
                </c:pt>
                <c:pt idx="7366">
                  <c:v>543.14219756399302</c:v>
                </c:pt>
                <c:pt idx="7367">
                  <c:v>543.07725497515696</c:v>
                </c:pt>
                <c:pt idx="7368">
                  <c:v>543.072880613498</c:v>
                </c:pt>
                <c:pt idx="7369">
                  <c:v>543.04254977246705</c:v>
                </c:pt>
                <c:pt idx="7370">
                  <c:v>542.98776732392298</c:v>
                </c:pt>
                <c:pt idx="7371">
                  <c:v>542.97313601732003</c:v>
                </c:pt>
                <c:pt idx="7372">
                  <c:v>542.95572548973303</c:v>
                </c:pt>
                <c:pt idx="7373">
                  <c:v>542.94678627042595</c:v>
                </c:pt>
                <c:pt idx="7374">
                  <c:v>542.92675359534701</c:v>
                </c:pt>
                <c:pt idx="7375">
                  <c:v>542.87680622103505</c:v>
                </c:pt>
                <c:pt idx="7376">
                  <c:v>542.86431361313601</c:v>
                </c:pt>
                <c:pt idx="7377">
                  <c:v>542.84002994136301</c:v>
                </c:pt>
                <c:pt idx="7378">
                  <c:v>542.82281319093704</c:v>
                </c:pt>
                <c:pt idx="7379">
                  <c:v>542.82140356046204</c:v>
                </c:pt>
                <c:pt idx="7380">
                  <c:v>542.80507887115198</c:v>
                </c:pt>
                <c:pt idx="7381">
                  <c:v>542.78580615412102</c:v>
                </c:pt>
                <c:pt idx="7382">
                  <c:v>542.77494174884396</c:v>
                </c:pt>
                <c:pt idx="7383">
                  <c:v>542.76268031740005</c:v>
                </c:pt>
                <c:pt idx="7384">
                  <c:v>542.75200276803901</c:v>
                </c:pt>
                <c:pt idx="7385">
                  <c:v>542.70227121144001</c:v>
                </c:pt>
                <c:pt idx="7386">
                  <c:v>542.66829337119202</c:v>
                </c:pt>
                <c:pt idx="7387">
                  <c:v>542.66221497017</c:v>
                </c:pt>
                <c:pt idx="7388">
                  <c:v>542.53903069650096</c:v>
                </c:pt>
                <c:pt idx="7389">
                  <c:v>542.52642894400299</c:v>
                </c:pt>
                <c:pt idx="7390">
                  <c:v>542.48571872912396</c:v>
                </c:pt>
                <c:pt idx="7391">
                  <c:v>542.45920575066202</c:v>
                </c:pt>
                <c:pt idx="7392">
                  <c:v>542.44782204886997</c:v>
                </c:pt>
                <c:pt idx="7393">
                  <c:v>542.395301045103</c:v>
                </c:pt>
                <c:pt idx="7394">
                  <c:v>542.38671203905801</c:v>
                </c:pt>
                <c:pt idx="7395">
                  <c:v>542.34031141892399</c:v>
                </c:pt>
                <c:pt idx="7396">
                  <c:v>542.21016701114297</c:v>
                </c:pt>
                <c:pt idx="7397">
                  <c:v>542.19093174578802</c:v>
                </c:pt>
                <c:pt idx="7398">
                  <c:v>542.15693650621597</c:v>
                </c:pt>
                <c:pt idx="7399">
                  <c:v>542.13271108909396</c:v>
                </c:pt>
                <c:pt idx="7400">
                  <c:v>542.11226100252202</c:v>
                </c:pt>
                <c:pt idx="7401">
                  <c:v>542.06629907823799</c:v>
                </c:pt>
                <c:pt idx="7402">
                  <c:v>542.04799223739099</c:v>
                </c:pt>
                <c:pt idx="7403">
                  <c:v>542.02876044416701</c:v>
                </c:pt>
                <c:pt idx="7404">
                  <c:v>542.02602037102997</c:v>
                </c:pt>
                <c:pt idx="7405">
                  <c:v>541.98704470390896</c:v>
                </c:pt>
                <c:pt idx="7406">
                  <c:v>541.98625262674602</c:v>
                </c:pt>
                <c:pt idx="7407">
                  <c:v>541.98185333770198</c:v>
                </c:pt>
                <c:pt idx="7408">
                  <c:v>541.97640465963798</c:v>
                </c:pt>
                <c:pt idx="7409">
                  <c:v>541.95737826074105</c:v>
                </c:pt>
                <c:pt idx="7410">
                  <c:v>541.94818685461803</c:v>
                </c:pt>
                <c:pt idx="7411">
                  <c:v>541.94644209193495</c:v>
                </c:pt>
                <c:pt idx="7412">
                  <c:v>541.94372678473599</c:v>
                </c:pt>
                <c:pt idx="7413">
                  <c:v>541.92628896212705</c:v>
                </c:pt>
                <c:pt idx="7414">
                  <c:v>541.92556809641303</c:v>
                </c:pt>
                <c:pt idx="7415">
                  <c:v>541.87554769419205</c:v>
                </c:pt>
                <c:pt idx="7416">
                  <c:v>541.822812994027</c:v>
                </c:pt>
                <c:pt idx="7417">
                  <c:v>541.81384117038897</c:v>
                </c:pt>
                <c:pt idx="7418">
                  <c:v>541.81242053555604</c:v>
                </c:pt>
                <c:pt idx="7419">
                  <c:v>541.75161411079898</c:v>
                </c:pt>
                <c:pt idx="7420">
                  <c:v>541.73640474625302</c:v>
                </c:pt>
                <c:pt idx="7421">
                  <c:v>541.72617929360797</c:v>
                </c:pt>
                <c:pt idx="7422">
                  <c:v>541.69538597754797</c:v>
                </c:pt>
                <c:pt idx="7423">
                  <c:v>541.67836259943101</c:v>
                </c:pt>
                <c:pt idx="7424">
                  <c:v>541.63551507622503</c:v>
                </c:pt>
                <c:pt idx="7425">
                  <c:v>541.59893539859297</c:v>
                </c:pt>
                <c:pt idx="7426">
                  <c:v>541.56983064897395</c:v>
                </c:pt>
                <c:pt idx="7427">
                  <c:v>541.54518850515296</c:v>
                </c:pt>
                <c:pt idx="7428">
                  <c:v>541.50817565605996</c:v>
                </c:pt>
                <c:pt idx="7429">
                  <c:v>541.49404359646599</c:v>
                </c:pt>
                <c:pt idx="7430">
                  <c:v>541.40194730047097</c:v>
                </c:pt>
                <c:pt idx="7431">
                  <c:v>541.36739252896803</c:v>
                </c:pt>
                <c:pt idx="7432">
                  <c:v>541.34880021123297</c:v>
                </c:pt>
                <c:pt idx="7433">
                  <c:v>541.311947774489</c:v>
                </c:pt>
                <c:pt idx="7434">
                  <c:v>541.28797597827997</c:v>
                </c:pt>
                <c:pt idx="7435">
                  <c:v>541.28332737699702</c:v>
                </c:pt>
                <c:pt idx="7436">
                  <c:v>541.26847197341397</c:v>
                </c:pt>
                <c:pt idx="7437">
                  <c:v>541.24267988834799</c:v>
                </c:pt>
                <c:pt idx="7438">
                  <c:v>541.23858370947505</c:v>
                </c:pt>
                <c:pt idx="7439">
                  <c:v>541.18034497180895</c:v>
                </c:pt>
                <c:pt idx="7440">
                  <c:v>541.169738165372</c:v>
                </c:pt>
                <c:pt idx="7441">
                  <c:v>541.16006893959104</c:v>
                </c:pt>
                <c:pt idx="7442">
                  <c:v>541.15999270444695</c:v>
                </c:pt>
                <c:pt idx="7443">
                  <c:v>541.15279319938998</c:v>
                </c:pt>
                <c:pt idx="7444">
                  <c:v>541.15244255702305</c:v>
                </c:pt>
                <c:pt idx="7445">
                  <c:v>541.13740288752501</c:v>
                </c:pt>
                <c:pt idx="7446">
                  <c:v>541.11376794560499</c:v>
                </c:pt>
                <c:pt idx="7447">
                  <c:v>541.111722010417</c:v>
                </c:pt>
                <c:pt idx="7448">
                  <c:v>541.09281200011196</c:v>
                </c:pt>
                <c:pt idx="7449">
                  <c:v>541.08726152253803</c:v>
                </c:pt>
                <c:pt idx="7450">
                  <c:v>541.08469785350997</c:v>
                </c:pt>
                <c:pt idx="7451">
                  <c:v>541.03159771192497</c:v>
                </c:pt>
                <c:pt idx="7452">
                  <c:v>540.95966289315004</c:v>
                </c:pt>
                <c:pt idx="7453">
                  <c:v>540.89477766281902</c:v>
                </c:pt>
                <c:pt idx="7454">
                  <c:v>540.87759361592896</c:v>
                </c:pt>
                <c:pt idx="7455">
                  <c:v>540.86421753422496</c:v>
                </c:pt>
                <c:pt idx="7456">
                  <c:v>540.85229193744601</c:v>
                </c:pt>
                <c:pt idx="7457">
                  <c:v>540.82554877654297</c:v>
                </c:pt>
                <c:pt idx="7458">
                  <c:v>540.80271037075499</c:v>
                </c:pt>
                <c:pt idx="7459">
                  <c:v>540.78848943758396</c:v>
                </c:pt>
                <c:pt idx="7460">
                  <c:v>540.77006582409194</c:v>
                </c:pt>
                <c:pt idx="7461">
                  <c:v>540.70095736348298</c:v>
                </c:pt>
                <c:pt idx="7462">
                  <c:v>540.68719002068997</c:v>
                </c:pt>
                <c:pt idx="7463">
                  <c:v>540.67256503299302</c:v>
                </c:pt>
                <c:pt idx="7464">
                  <c:v>540.660427883907</c:v>
                </c:pt>
                <c:pt idx="7465">
                  <c:v>540.65129858192097</c:v>
                </c:pt>
                <c:pt idx="7466">
                  <c:v>540.63784838916604</c:v>
                </c:pt>
                <c:pt idx="7467">
                  <c:v>540.55483837778604</c:v>
                </c:pt>
                <c:pt idx="7468">
                  <c:v>540.55143435475202</c:v>
                </c:pt>
                <c:pt idx="7469">
                  <c:v>540.54868440498603</c:v>
                </c:pt>
                <c:pt idx="7470">
                  <c:v>540.54563144495</c:v>
                </c:pt>
                <c:pt idx="7471">
                  <c:v>540.53639034951595</c:v>
                </c:pt>
                <c:pt idx="7472">
                  <c:v>540.52304924655505</c:v>
                </c:pt>
                <c:pt idx="7473">
                  <c:v>540.52125896838004</c:v>
                </c:pt>
                <c:pt idx="7474">
                  <c:v>540.51976576992297</c:v>
                </c:pt>
                <c:pt idx="7475">
                  <c:v>540.48887780811799</c:v>
                </c:pt>
                <c:pt idx="7476">
                  <c:v>540.43209852212999</c:v>
                </c:pt>
                <c:pt idx="7477">
                  <c:v>540.42548543774296</c:v>
                </c:pt>
                <c:pt idx="7478">
                  <c:v>540.42009402229701</c:v>
                </c:pt>
                <c:pt idx="7479">
                  <c:v>540.385372016117</c:v>
                </c:pt>
                <c:pt idx="7480">
                  <c:v>540.36839501914403</c:v>
                </c:pt>
                <c:pt idx="7481">
                  <c:v>540.35084696340698</c:v>
                </c:pt>
                <c:pt idx="7482">
                  <c:v>540.33552571984796</c:v>
                </c:pt>
                <c:pt idx="7483">
                  <c:v>540.30018024175001</c:v>
                </c:pt>
                <c:pt idx="7484">
                  <c:v>540.28350977970695</c:v>
                </c:pt>
                <c:pt idx="7485">
                  <c:v>540.268325689005</c:v>
                </c:pt>
                <c:pt idx="7486">
                  <c:v>540.26604323579795</c:v>
                </c:pt>
                <c:pt idx="7487">
                  <c:v>540.24490884273098</c:v>
                </c:pt>
                <c:pt idx="7488">
                  <c:v>540.24209254254299</c:v>
                </c:pt>
                <c:pt idx="7489">
                  <c:v>540.20110865465699</c:v>
                </c:pt>
                <c:pt idx="7490">
                  <c:v>540.19563340613104</c:v>
                </c:pt>
                <c:pt idx="7491">
                  <c:v>540.19042049583595</c:v>
                </c:pt>
                <c:pt idx="7492">
                  <c:v>540.17485945961698</c:v>
                </c:pt>
                <c:pt idx="7493">
                  <c:v>540.16397549455701</c:v>
                </c:pt>
                <c:pt idx="7494">
                  <c:v>540.15840188687196</c:v>
                </c:pt>
                <c:pt idx="7495">
                  <c:v>540.11561269776496</c:v>
                </c:pt>
                <c:pt idx="7496">
                  <c:v>540.10158574267803</c:v>
                </c:pt>
                <c:pt idx="7497">
                  <c:v>540.08473781019495</c:v>
                </c:pt>
                <c:pt idx="7498">
                  <c:v>540.03061032119103</c:v>
                </c:pt>
                <c:pt idx="7499">
                  <c:v>539.96519782109795</c:v>
                </c:pt>
                <c:pt idx="7500">
                  <c:v>539.96022362170595</c:v>
                </c:pt>
                <c:pt idx="7501">
                  <c:v>539.93810426083201</c:v>
                </c:pt>
                <c:pt idx="7502">
                  <c:v>539.93110705775098</c:v>
                </c:pt>
                <c:pt idx="7503">
                  <c:v>539.92591596360899</c:v>
                </c:pt>
                <c:pt idx="7504">
                  <c:v>539.92440588303998</c:v>
                </c:pt>
                <c:pt idx="7505">
                  <c:v>539.91414037578795</c:v>
                </c:pt>
                <c:pt idx="7506">
                  <c:v>539.88831207381304</c:v>
                </c:pt>
                <c:pt idx="7507">
                  <c:v>539.88255704288599</c:v>
                </c:pt>
                <c:pt idx="7508">
                  <c:v>539.84327612808295</c:v>
                </c:pt>
                <c:pt idx="7509">
                  <c:v>539.78976379978803</c:v>
                </c:pt>
                <c:pt idx="7510">
                  <c:v>539.78285885734897</c:v>
                </c:pt>
                <c:pt idx="7511">
                  <c:v>539.77665285851594</c:v>
                </c:pt>
                <c:pt idx="7512">
                  <c:v>539.77255095106204</c:v>
                </c:pt>
                <c:pt idx="7513">
                  <c:v>539.76673990776305</c:v>
                </c:pt>
                <c:pt idx="7514">
                  <c:v>539.75587051493403</c:v>
                </c:pt>
                <c:pt idx="7515">
                  <c:v>539.74106182510104</c:v>
                </c:pt>
                <c:pt idx="7516">
                  <c:v>539.71275311963302</c:v>
                </c:pt>
                <c:pt idx="7517">
                  <c:v>539.69363985536802</c:v>
                </c:pt>
                <c:pt idx="7518">
                  <c:v>539.68456446821097</c:v>
                </c:pt>
                <c:pt idx="7519">
                  <c:v>539.65019551658702</c:v>
                </c:pt>
                <c:pt idx="7520">
                  <c:v>539.62404319258405</c:v>
                </c:pt>
                <c:pt idx="7521">
                  <c:v>539.61664598189805</c:v>
                </c:pt>
                <c:pt idx="7522">
                  <c:v>539.611559180575</c:v>
                </c:pt>
                <c:pt idx="7523">
                  <c:v>539.60844918371197</c:v>
                </c:pt>
                <c:pt idx="7524">
                  <c:v>539.59978642087901</c:v>
                </c:pt>
                <c:pt idx="7525">
                  <c:v>539.596078857046</c:v>
                </c:pt>
                <c:pt idx="7526">
                  <c:v>539.57283113470896</c:v>
                </c:pt>
                <c:pt idx="7527">
                  <c:v>539.53500716514202</c:v>
                </c:pt>
                <c:pt idx="7528">
                  <c:v>539.52292168270696</c:v>
                </c:pt>
                <c:pt idx="7529">
                  <c:v>539.51392002170599</c:v>
                </c:pt>
                <c:pt idx="7530">
                  <c:v>539.49692708636803</c:v>
                </c:pt>
                <c:pt idx="7531">
                  <c:v>539.46484543903</c:v>
                </c:pt>
                <c:pt idx="7532">
                  <c:v>539.46092629855002</c:v>
                </c:pt>
                <c:pt idx="7533">
                  <c:v>539.45808138331802</c:v>
                </c:pt>
                <c:pt idx="7534">
                  <c:v>539.44218867859195</c:v>
                </c:pt>
                <c:pt idx="7535">
                  <c:v>539.41307597364801</c:v>
                </c:pt>
                <c:pt idx="7536">
                  <c:v>539.37574622376201</c:v>
                </c:pt>
                <c:pt idx="7537">
                  <c:v>539.36751820897302</c:v>
                </c:pt>
                <c:pt idx="7538">
                  <c:v>539.35507354178503</c:v>
                </c:pt>
                <c:pt idx="7539">
                  <c:v>539.35380730783697</c:v>
                </c:pt>
                <c:pt idx="7540">
                  <c:v>539.33349028957105</c:v>
                </c:pt>
                <c:pt idx="7541">
                  <c:v>539.31009365725595</c:v>
                </c:pt>
                <c:pt idx="7542">
                  <c:v>539.28210553479005</c:v>
                </c:pt>
                <c:pt idx="7543">
                  <c:v>539.26644459406498</c:v>
                </c:pt>
                <c:pt idx="7544">
                  <c:v>539.26417804101698</c:v>
                </c:pt>
                <c:pt idx="7545">
                  <c:v>539.23553562180996</c:v>
                </c:pt>
                <c:pt idx="7546">
                  <c:v>539.21683348392799</c:v>
                </c:pt>
                <c:pt idx="7547">
                  <c:v>539.20712492554605</c:v>
                </c:pt>
                <c:pt idx="7548">
                  <c:v>539.18833522050704</c:v>
                </c:pt>
                <c:pt idx="7549">
                  <c:v>539.16296437789697</c:v>
                </c:pt>
                <c:pt idx="7550">
                  <c:v>539.14919668337495</c:v>
                </c:pt>
                <c:pt idx="7551">
                  <c:v>539.12911865179399</c:v>
                </c:pt>
                <c:pt idx="7552">
                  <c:v>539.12405078697998</c:v>
                </c:pt>
                <c:pt idx="7553">
                  <c:v>539.12356066290999</c:v>
                </c:pt>
                <c:pt idx="7554">
                  <c:v>539.04154634433996</c:v>
                </c:pt>
                <c:pt idx="7555">
                  <c:v>538.97682191731803</c:v>
                </c:pt>
                <c:pt idx="7556">
                  <c:v>538.97612579428596</c:v>
                </c:pt>
                <c:pt idx="7557">
                  <c:v>538.973927737959</c:v>
                </c:pt>
                <c:pt idx="7558">
                  <c:v>538.94953148147101</c:v>
                </c:pt>
                <c:pt idx="7559">
                  <c:v>538.94001560889296</c:v>
                </c:pt>
                <c:pt idx="7560">
                  <c:v>538.92616680657602</c:v>
                </c:pt>
                <c:pt idx="7561">
                  <c:v>538.91118969392801</c:v>
                </c:pt>
                <c:pt idx="7562">
                  <c:v>538.90130011304404</c:v>
                </c:pt>
                <c:pt idx="7563">
                  <c:v>538.89192223291104</c:v>
                </c:pt>
                <c:pt idx="7564">
                  <c:v>538.85670364906605</c:v>
                </c:pt>
                <c:pt idx="7565">
                  <c:v>538.81542109286897</c:v>
                </c:pt>
                <c:pt idx="7566">
                  <c:v>538.79652005043602</c:v>
                </c:pt>
                <c:pt idx="7567">
                  <c:v>538.771669588554</c:v>
                </c:pt>
                <c:pt idx="7568">
                  <c:v>538.76051363402803</c:v>
                </c:pt>
                <c:pt idx="7569">
                  <c:v>538.75264998450496</c:v>
                </c:pt>
                <c:pt idx="7570">
                  <c:v>538.73627787302803</c:v>
                </c:pt>
                <c:pt idx="7571">
                  <c:v>538.71860349909196</c:v>
                </c:pt>
                <c:pt idx="7572">
                  <c:v>538.65269853624898</c:v>
                </c:pt>
                <c:pt idx="7573">
                  <c:v>538.621109894592</c:v>
                </c:pt>
                <c:pt idx="7574">
                  <c:v>538.60105996846198</c:v>
                </c:pt>
                <c:pt idx="7575">
                  <c:v>538.59765954855004</c:v>
                </c:pt>
                <c:pt idx="7576">
                  <c:v>538.59660875872498</c:v>
                </c:pt>
                <c:pt idx="7577">
                  <c:v>538.55577509115801</c:v>
                </c:pt>
                <c:pt idx="7578">
                  <c:v>538.53691192355404</c:v>
                </c:pt>
                <c:pt idx="7579">
                  <c:v>538.52963328158796</c:v>
                </c:pt>
                <c:pt idx="7580">
                  <c:v>538.52518938395997</c:v>
                </c:pt>
                <c:pt idx="7581">
                  <c:v>538.52342208047503</c:v>
                </c:pt>
                <c:pt idx="7582">
                  <c:v>538.51796264744598</c:v>
                </c:pt>
                <c:pt idx="7583">
                  <c:v>538.48867796826596</c:v>
                </c:pt>
                <c:pt idx="7584">
                  <c:v>538.46916842373196</c:v>
                </c:pt>
                <c:pt idx="7585">
                  <c:v>538.39719035726603</c:v>
                </c:pt>
                <c:pt idx="7586">
                  <c:v>538.36421712142101</c:v>
                </c:pt>
                <c:pt idx="7587">
                  <c:v>538.351360310838</c:v>
                </c:pt>
                <c:pt idx="7588">
                  <c:v>538.29297199419898</c:v>
                </c:pt>
                <c:pt idx="7589">
                  <c:v>538.27746752364703</c:v>
                </c:pt>
                <c:pt idx="7590">
                  <c:v>538.24650337922401</c:v>
                </c:pt>
                <c:pt idx="7591">
                  <c:v>538.22389145156706</c:v>
                </c:pt>
                <c:pt idx="7592">
                  <c:v>538.20523712616705</c:v>
                </c:pt>
                <c:pt idx="7593">
                  <c:v>538.19263778040897</c:v>
                </c:pt>
                <c:pt idx="7594">
                  <c:v>538.187761212483</c:v>
                </c:pt>
                <c:pt idx="7595">
                  <c:v>538.17755514456803</c:v>
                </c:pt>
                <c:pt idx="7596">
                  <c:v>538.17622358532401</c:v>
                </c:pt>
                <c:pt idx="7597">
                  <c:v>538.15043636246696</c:v>
                </c:pt>
                <c:pt idx="7598">
                  <c:v>538.11704453625998</c:v>
                </c:pt>
                <c:pt idx="7599">
                  <c:v>538.08915908520498</c:v>
                </c:pt>
                <c:pt idx="7600">
                  <c:v>538.08752065734495</c:v>
                </c:pt>
                <c:pt idx="7601">
                  <c:v>538.06414716487404</c:v>
                </c:pt>
                <c:pt idx="7602">
                  <c:v>538.02132457244898</c:v>
                </c:pt>
                <c:pt idx="7603">
                  <c:v>538.00749166309595</c:v>
                </c:pt>
                <c:pt idx="7604">
                  <c:v>537.97459923071403</c:v>
                </c:pt>
                <c:pt idx="7605">
                  <c:v>537.95973563440896</c:v>
                </c:pt>
                <c:pt idx="7606">
                  <c:v>537.95705393997105</c:v>
                </c:pt>
                <c:pt idx="7607">
                  <c:v>537.94262430504</c:v>
                </c:pt>
                <c:pt idx="7608">
                  <c:v>537.89827376194</c:v>
                </c:pt>
                <c:pt idx="7609">
                  <c:v>537.86535071011394</c:v>
                </c:pt>
                <c:pt idx="7610">
                  <c:v>537.83699881433597</c:v>
                </c:pt>
                <c:pt idx="7611">
                  <c:v>537.83354796886499</c:v>
                </c:pt>
                <c:pt idx="7612">
                  <c:v>537.82600114228705</c:v>
                </c:pt>
                <c:pt idx="7613">
                  <c:v>537.82349262666003</c:v>
                </c:pt>
                <c:pt idx="7614">
                  <c:v>537.80573945764695</c:v>
                </c:pt>
                <c:pt idx="7615">
                  <c:v>537.77451395040202</c:v>
                </c:pt>
                <c:pt idx="7616">
                  <c:v>537.77290648131702</c:v>
                </c:pt>
                <c:pt idx="7617">
                  <c:v>537.77180347186504</c:v>
                </c:pt>
                <c:pt idx="7618">
                  <c:v>537.77177350593399</c:v>
                </c:pt>
                <c:pt idx="7619">
                  <c:v>537.76179775087996</c:v>
                </c:pt>
                <c:pt idx="7620">
                  <c:v>537.74146196167601</c:v>
                </c:pt>
                <c:pt idx="7621">
                  <c:v>537.71075982225295</c:v>
                </c:pt>
                <c:pt idx="7622">
                  <c:v>537.69185258111202</c:v>
                </c:pt>
                <c:pt idx="7623">
                  <c:v>537.68706184878101</c:v>
                </c:pt>
                <c:pt idx="7624">
                  <c:v>537.67673180459599</c:v>
                </c:pt>
                <c:pt idx="7625">
                  <c:v>537.65653763292801</c:v>
                </c:pt>
                <c:pt idx="7626">
                  <c:v>537.645116978082</c:v>
                </c:pt>
                <c:pt idx="7627">
                  <c:v>537.64336209753901</c:v>
                </c:pt>
                <c:pt idx="7628">
                  <c:v>537.61455054750297</c:v>
                </c:pt>
                <c:pt idx="7629">
                  <c:v>537.61261861255798</c:v>
                </c:pt>
                <c:pt idx="7630">
                  <c:v>537.60650856266602</c:v>
                </c:pt>
                <c:pt idx="7631">
                  <c:v>537.60414543592401</c:v>
                </c:pt>
                <c:pt idx="7632">
                  <c:v>537.54199863642702</c:v>
                </c:pt>
                <c:pt idx="7633">
                  <c:v>537.53951112805305</c:v>
                </c:pt>
                <c:pt idx="7634">
                  <c:v>537.539020971524</c:v>
                </c:pt>
                <c:pt idx="7635">
                  <c:v>537.50938606147497</c:v>
                </c:pt>
                <c:pt idx="7636">
                  <c:v>537.48460290952596</c:v>
                </c:pt>
                <c:pt idx="7637">
                  <c:v>537.45637269822601</c:v>
                </c:pt>
                <c:pt idx="7638">
                  <c:v>537.44679780543902</c:v>
                </c:pt>
                <c:pt idx="7639">
                  <c:v>537.40504316985903</c:v>
                </c:pt>
                <c:pt idx="7640">
                  <c:v>537.33069053222005</c:v>
                </c:pt>
                <c:pt idx="7641">
                  <c:v>537.27818407591997</c:v>
                </c:pt>
                <c:pt idx="7642">
                  <c:v>537.26134672796798</c:v>
                </c:pt>
                <c:pt idx="7643">
                  <c:v>537.24692568730404</c:v>
                </c:pt>
                <c:pt idx="7644">
                  <c:v>537.22488392468995</c:v>
                </c:pt>
                <c:pt idx="7645">
                  <c:v>537.21394755743097</c:v>
                </c:pt>
                <c:pt idx="7646">
                  <c:v>537.20292965357601</c:v>
                </c:pt>
                <c:pt idx="7647">
                  <c:v>537.17479383533998</c:v>
                </c:pt>
                <c:pt idx="7648">
                  <c:v>537.14447304131295</c:v>
                </c:pt>
                <c:pt idx="7649">
                  <c:v>537.14033618685698</c:v>
                </c:pt>
                <c:pt idx="7650">
                  <c:v>537.12554190257299</c:v>
                </c:pt>
                <c:pt idx="7651">
                  <c:v>537.12225367677797</c:v>
                </c:pt>
                <c:pt idx="7652">
                  <c:v>537.11038958364702</c:v>
                </c:pt>
                <c:pt idx="7653">
                  <c:v>537.10724442820197</c:v>
                </c:pt>
                <c:pt idx="7654">
                  <c:v>537.10427035295299</c:v>
                </c:pt>
                <c:pt idx="7655">
                  <c:v>537.09183233640499</c:v>
                </c:pt>
                <c:pt idx="7656">
                  <c:v>537.075763181615</c:v>
                </c:pt>
                <c:pt idx="7657">
                  <c:v>537.07140273654204</c:v>
                </c:pt>
                <c:pt idx="7658">
                  <c:v>537.05714309882796</c:v>
                </c:pt>
                <c:pt idx="7659">
                  <c:v>537.05159740035799</c:v>
                </c:pt>
                <c:pt idx="7660">
                  <c:v>537.022209200166</c:v>
                </c:pt>
                <c:pt idx="7661">
                  <c:v>537.01921408672297</c:v>
                </c:pt>
                <c:pt idx="7662">
                  <c:v>537.01901338818504</c:v>
                </c:pt>
                <c:pt idx="7663">
                  <c:v>537.00368607659505</c:v>
                </c:pt>
                <c:pt idx="7664">
                  <c:v>536.99604670566202</c:v>
                </c:pt>
                <c:pt idx="7665">
                  <c:v>536.99411878997205</c:v>
                </c:pt>
                <c:pt idx="7666">
                  <c:v>536.99014840418897</c:v>
                </c:pt>
                <c:pt idx="7667">
                  <c:v>536.95976456760002</c:v>
                </c:pt>
                <c:pt idx="7668">
                  <c:v>536.94839249086795</c:v>
                </c:pt>
                <c:pt idx="7669">
                  <c:v>536.93081859925906</c:v>
                </c:pt>
                <c:pt idx="7670">
                  <c:v>536.89135736555795</c:v>
                </c:pt>
                <c:pt idx="7671">
                  <c:v>536.86027952882</c:v>
                </c:pt>
                <c:pt idx="7672">
                  <c:v>536.85305538667797</c:v>
                </c:pt>
                <c:pt idx="7673">
                  <c:v>536.81502180124903</c:v>
                </c:pt>
                <c:pt idx="7674">
                  <c:v>536.79601949626897</c:v>
                </c:pt>
                <c:pt idx="7675">
                  <c:v>536.74878798080601</c:v>
                </c:pt>
                <c:pt idx="7676">
                  <c:v>536.72166750160397</c:v>
                </c:pt>
                <c:pt idx="7677">
                  <c:v>536.72047802292502</c:v>
                </c:pt>
                <c:pt idx="7678">
                  <c:v>536.71289812737405</c:v>
                </c:pt>
                <c:pt idx="7679">
                  <c:v>536.69211737471903</c:v>
                </c:pt>
                <c:pt idx="7680">
                  <c:v>536.66846566382901</c:v>
                </c:pt>
                <c:pt idx="7681">
                  <c:v>536.66560343415699</c:v>
                </c:pt>
                <c:pt idx="7682">
                  <c:v>536.66137777935103</c:v>
                </c:pt>
                <c:pt idx="7683">
                  <c:v>536.64828230498802</c:v>
                </c:pt>
                <c:pt idx="7684">
                  <c:v>536.60297694620704</c:v>
                </c:pt>
                <c:pt idx="7685">
                  <c:v>536.57083357389695</c:v>
                </c:pt>
                <c:pt idx="7686">
                  <c:v>536.532407113761</c:v>
                </c:pt>
                <c:pt idx="7687">
                  <c:v>536.50806731990099</c:v>
                </c:pt>
                <c:pt idx="7688">
                  <c:v>536.50144802717102</c:v>
                </c:pt>
                <c:pt idx="7689">
                  <c:v>536.48852314339297</c:v>
                </c:pt>
                <c:pt idx="7690">
                  <c:v>536.48081607976701</c:v>
                </c:pt>
                <c:pt idx="7691">
                  <c:v>536.47012625307502</c:v>
                </c:pt>
                <c:pt idx="7692">
                  <c:v>536.41949867506798</c:v>
                </c:pt>
                <c:pt idx="7693">
                  <c:v>536.41400840383699</c:v>
                </c:pt>
                <c:pt idx="7694">
                  <c:v>536.39938861327005</c:v>
                </c:pt>
                <c:pt idx="7695">
                  <c:v>536.37932568789302</c:v>
                </c:pt>
                <c:pt idx="7696">
                  <c:v>536.37863557799801</c:v>
                </c:pt>
                <c:pt idx="7697">
                  <c:v>536.34088393489105</c:v>
                </c:pt>
                <c:pt idx="7698">
                  <c:v>536.32459345702603</c:v>
                </c:pt>
                <c:pt idx="7699">
                  <c:v>536.24294164114303</c:v>
                </c:pt>
                <c:pt idx="7700">
                  <c:v>536.21617877762606</c:v>
                </c:pt>
                <c:pt idx="7701">
                  <c:v>536.21513096316596</c:v>
                </c:pt>
                <c:pt idx="7702">
                  <c:v>536.21497323584197</c:v>
                </c:pt>
                <c:pt idx="7703">
                  <c:v>536.19467802001998</c:v>
                </c:pt>
                <c:pt idx="7704">
                  <c:v>536.19403116028502</c:v>
                </c:pt>
                <c:pt idx="7705">
                  <c:v>536.17499051522702</c:v>
                </c:pt>
                <c:pt idx="7706">
                  <c:v>536.11700110110598</c:v>
                </c:pt>
                <c:pt idx="7707">
                  <c:v>536.08044367289494</c:v>
                </c:pt>
                <c:pt idx="7708">
                  <c:v>536.06854414986799</c:v>
                </c:pt>
                <c:pt idx="7709">
                  <c:v>536.065459664689</c:v>
                </c:pt>
                <c:pt idx="7710">
                  <c:v>535.99819612507497</c:v>
                </c:pt>
                <c:pt idx="7711">
                  <c:v>535.974347777964</c:v>
                </c:pt>
                <c:pt idx="7712">
                  <c:v>535.96166472735399</c:v>
                </c:pt>
                <c:pt idx="7713">
                  <c:v>535.95590791058305</c:v>
                </c:pt>
                <c:pt idx="7714">
                  <c:v>535.95185084211596</c:v>
                </c:pt>
                <c:pt idx="7715">
                  <c:v>535.94652226858295</c:v>
                </c:pt>
                <c:pt idx="7716">
                  <c:v>535.939383724908</c:v>
                </c:pt>
                <c:pt idx="7717">
                  <c:v>535.93731863706705</c:v>
                </c:pt>
                <c:pt idx="7718">
                  <c:v>535.92818391226103</c:v>
                </c:pt>
                <c:pt idx="7719">
                  <c:v>535.88960221742695</c:v>
                </c:pt>
                <c:pt idx="7720">
                  <c:v>535.86882712288696</c:v>
                </c:pt>
                <c:pt idx="7721">
                  <c:v>535.86459522783298</c:v>
                </c:pt>
                <c:pt idx="7722">
                  <c:v>535.84865003606296</c:v>
                </c:pt>
                <c:pt idx="7723">
                  <c:v>535.84199924007305</c:v>
                </c:pt>
                <c:pt idx="7724">
                  <c:v>535.82606004887396</c:v>
                </c:pt>
                <c:pt idx="7725">
                  <c:v>535.80492438411602</c:v>
                </c:pt>
                <c:pt idx="7726">
                  <c:v>535.79808922013297</c:v>
                </c:pt>
                <c:pt idx="7727">
                  <c:v>535.78153657508597</c:v>
                </c:pt>
                <c:pt idx="7728">
                  <c:v>535.77497821872896</c:v>
                </c:pt>
                <c:pt idx="7729">
                  <c:v>535.77398417748498</c:v>
                </c:pt>
                <c:pt idx="7730">
                  <c:v>535.74471727356899</c:v>
                </c:pt>
                <c:pt idx="7731">
                  <c:v>535.74468756311603</c:v>
                </c:pt>
                <c:pt idx="7732">
                  <c:v>535.74200606925695</c:v>
                </c:pt>
                <c:pt idx="7733">
                  <c:v>535.68759314715601</c:v>
                </c:pt>
                <c:pt idx="7734">
                  <c:v>535.66244442847699</c:v>
                </c:pt>
                <c:pt idx="7735">
                  <c:v>535.64408728899002</c:v>
                </c:pt>
                <c:pt idx="7736">
                  <c:v>535.64007163850295</c:v>
                </c:pt>
                <c:pt idx="7737">
                  <c:v>535.61254243516203</c:v>
                </c:pt>
                <c:pt idx="7738">
                  <c:v>535.61231186706004</c:v>
                </c:pt>
                <c:pt idx="7739">
                  <c:v>535.55794654152601</c:v>
                </c:pt>
                <c:pt idx="7740">
                  <c:v>535.46577586601597</c:v>
                </c:pt>
                <c:pt idx="7741">
                  <c:v>535.46566084105496</c:v>
                </c:pt>
                <c:pt idx="7742">
                  <c:v>535.45411163369602</c:v>
                </c:pt>
                <c:pt idx="7743">
                  <c:v>535.45005087268703</c:v>
                </c:pt>
                <c:pt idx="7744">
                  <c:v>535.44000664485498</c:v>
                </c:pt>
                <c:pt idx="7745">
                  <c:v>535.43149869998797</c:v>
                </c:pt>
                <c:pt idx="7746">
                  <c:v>535.42506400378397</c:v>
                </c:pt>
                <c:pt idx="7747">
                  <c:v>535.41763549671305</c:v>
                </c:pt>
                <c:pt idx="7748">
                  <c:v>535.41415973272603</c:v>
                </c:pt>
                <c:pt idx="7749">
                  <c:v>535.41119068305898</c:v>
                </c:pt>
                <c:pt idx="7750">
                  <c:v>535.39291407870803</c:v>
                </c:pt>
                <c:pt idx="7751">
                  <c:v>535.38624334367705</c:v>
                </c:pt>
                <c:pt idx="7752">
                  <c:v>535.37511829840196</c:v>
                </c:pt>
                <c:pt idx="7753">
                  <c:v>535.37133345957795</c:v>
                </c:pt>
                <c:pt idx="7754">
                  <c:v>535.36774740599105</c:v>
                </c:pt>
                <c:pt idx="7755">
                  <c:v>535.26538176998895</c:v>
                </c:pt>
                <c:pt idx="7756">
                  <c:v>535.25182677026305</c:v>
                </c:pt>
                <c:pt idx="7757">
                  <c:v>535.24711253590203</c:v>
                </c:pt>
                <c:pt idx="7758">
                  <c:v>535.24631871063195</c:v>
                </c:pt>
                <c:pt idx="7759">
                  <c:v>535.22826827305903</c:v>
                </c:pt>
                <c:pt idx="7760">
                  <c:v>535.22026018149097</c:v>
                </c:pt>
                <c:pt idx="7761">
                  <c:v>535.19954415466998</c:v>
                </c:pt>
                <c:pt idx="7762">
                  <c:v>535.16344986841898</c:v>
                </c:pt>
                <c:pt idx="7763">
                  <c:v>535.16161849543801</c:v>
                </c:pt>
                <c:pt idx="7764">
                  <c:v>535.14411629870699</c:v>
                </c:pt>
                <c:pt idx="7765">
                  <c:v>535.13985786805802</c:v>
                </c:pt>
                <c:pt idx="7766">
                  <c:v>535.09560141871998</c:v>
                </c:pt>
                <c:pt idx="7767">
                  <c:v>535.08284940636895</c:v>
                </c:pt>
                <c:pt idx="7768">
                  <c:v>535.07047509870199</c:v>
                </c:pt>
                <c:pt idx="7769">
                  <c:v>535.04430786214004</c:v>
                </c:pt>
                <c:pt idx="7770">
                  <c:v>535.03749002135999</c:v>
                </c:pt>
                <c:pt idx="7771">
                  <c:v>535.03701084989905</c:v>
                </c:pt>
                <c:pt idx="7772">
                  <c:v>534.95783519714303</c:v>
                </c:pt>
                <c:pt idx="7773">
                  <c:v>534.95761517935</c:v>
                </c:pt>
                <c:pt idx="7774">
                  <c:v>534.93533061443895</c:v>
                </c:pt>
                <c:pt idx="7775">
                  <c:v>534.89878837034598</c:v>
                </c:pt>
                <c:pt idx="7776">
                  <c:v>534.89165802902698</c:v>
                </c:pt>
                <c:pt idx="7777">
                  <c:v>534.89014928508595</c:v>
                </c:pt>
                <c:pt idx="7778">
                  <c:v>534.82265425196294</c:v>
                </c:pt>
                <c:pt idx="7779">
                  <c:v>534.81841347415002</c:v>
                </c:pt>
                <c:pt idx="7780">
                  <c:v>534.81772832172601</c:v>
                </c:pt>
                <c:pt idx="7781">
                  <c:v>534.80420477841699</c:v>
                </c:pt>
                <c:pt idx="7782">
                  <c:v>534.79430034603195</c:v>
                </c:pt>
                <c:pt idx="7783">
                  <c:v>534.78230183077403</c:v>
                </c:pt>
                <c:pt idx="7784">
                  <c:v>534.77173666024601</c:v>
                </c:pt>
                <c:pt idx="7785">
                  <c:v>534.75867276086694</c:v>
                </c:pt>
                <c:pt idx="7786">
                  <c:v>534.69967758690404</c:v>
                </c:pt>
                <c:pt idx="7787">
                  <c:v>534.69395179294497</c:v>
                </c:pt>
                <c:pt idx="7788">
                  <c:v>534.67540526725304</c:v>
                </c:pt>
                <c:pt idx="7789">
                  <c:v>534.65846261179797</c:v>
                </c:pt>
                <c:pt idx="7790">
                  <c:v>534.65402713867695</c:v>
                </c:pt>
                <c:pt idx="7791">
                  <c:v>534.63388545109001</c:v>
                </c:pt>
                <c:pt idx="7792">
                  <c:v>534.61331497490005</c:v>
                </c:pt>
                <c:pt idx="7793">
                  <c:v>534.59503892787802</c:v>
                </c:pt>
                <c:pt idx="7794">
                  <c:v>534.59360391690404</c:v>
                </c:pt>
                <c:pt idx="7795">
                  <c:v>534.58645798043597</c:v>
                </c:pt>
                <c:pt idx="7796">
                  <c:v>534.57650831544004</c:v>
                </c:pt>
                <c:pt idx="7797">
                  <c:v>534.57165901447104</c:v>
                </c:pt>
                <c:pt idx="7798">
                  <c:v>534.55156827241694</c:v>
                </c:pt>
                <c:pt idx="7799">
                  <c:v>534.51195459218104</c:v>
                </c:pt>
                <c:pt idx="7800">
                  <c:v>534.50930791978794</c:v>
                </c:pt>
                <c:pt idx="7801">
                  <c:v>534.49537787679105</c:v>
                </c:pt>
                <c:pt idx="7802">
                  <c:v>534.491209339222</c:v>
                </c:pt>
                <c:pt idx="7803">
                  <c:v>534.47807209483096</c:v>
                </c:pt>
                <c:pt idx="7804">
                  <c:v>534.46503497073797</c:v>
                </c:pt>
                <c:pt idx="7805">
                  <c:v>534.46233150758098</c:v>
                </c:pt>
                <c:pt idx="7806">
                  <c:v>534.45052103460705</c:v>
                </c:pt>
                <c:pt idx="7807">
                  <c:v>534.44135197278194</c:v>
                </c:pt>
                <c:pt idx="7808">
                  <c:v>534.426181919535</c:v>
                </c:pt>
                <c:pt idx="7809">
                  <c:v>534.385316485472</c:v>
                </c:pt>
                <c:pt idx="7810">
                  <c:v>534.38323947617403</c:v>
                </c:pt>
                <c:pt idx="7811">
                  <c:v>534.37411518170995</c:v>
                </c:pt>
                <c:pt idx="7812">
                  <c:v>534.36491086630099</c:v>
                </c:pt>
                <c:pt idx="7813">
                  <c:v>534.35488588540102</c:v>
                </c:pt>
                <c:pt idx="7814">
                  <c:v>534.35313926976505</c:v>
                </c:pt>
                <c:pt idx="7815">
                  <c:v>534.33840087996305</c:v>
                </c:pt>
                <c:pt idx="7816">
                  <c:v>534.33804409214702</c:v>
                </c:pt>
                <c:pt idx="7817">
                  <c:v>534.33480059407896</c:v>
                </c:pt>
                <c:pt idx="7818">
                  <c:v>534.31805447626004</c:v>
                </c:pt>
                <c:pt idx="7819">
                  <c:v>534.29918561520503</c:v>
                </c:pt>
                <c:pt idx="7820">
                  <c:v>534.290755569206</c:v>
                </c:pt>
                <c:pt idx="7821">
                  <c:v>534.29053580555706</c:v>
                </c:pt>
                <c:pt idx="7822">
                  <c:v>534.27117907093395</c:v>
                </c:pt>
                <c:pt idx="7823">
                  <c:v>534.25500853651295</c:v>
                </c:pt>
                <c:pt idx="7824">
                  <c:v>534.22930099384303</c:v>
                </c:pt>
                <c:pt idx="7825">
                  <c:v>534.22076463697397</c:v>
                </c:pt>
                <c:pt idx="7826">
                  <c:v>534.20754594416701</c:v>
                </c:pt>
                <c:pt idx="7827">
                  <c:v>534.13778325620501</c:v>
                </c:pt>
                <c:pt idx="7828">
                  <c:v>534.12446881042899</c:v>
                </c:pt>
                <c:pt idx="7829">
                  <c:v>534.10813296536298</c:v>
                </c:pt>
                <c:pt idx="7830">
                  <c:v>534.10226161677303</c:v>
                </c:pt>
                <c:pt idx="7831">
                  <c:v>534.09533126813903</c:v>
                </c:pt>
                <c:pt idx="7832">
                  <c:v>534.09094948540906</c:v>
                </c:pt>
                <c:pt idx="7833">
                  <c:v>534.08693033199097</c:v>
                </c:pt>
                <c:pt idx="7834">
                  <c:v>534.06478418358904</c:v>
                </c:pt>
                <c:pt idx="7835">
                  <c:v>534.06006480047097</c:v>
                </c:pt>
                <c:pt idx="7836">
                  <c:v>534.01882075244703</c:v>
                </c:pt>
                <c:pt idx="7837">
                  <c:v>534.00632684302195</c:v>
                </c:pt>
                <c:pt idx="7838">
                  <c:v>534.00393044019597</c:v>
                </c:pt>
                <c:pt idx="7839">
                  <c:v>533.97471347389501</c:v>
                </c:pt>
                <c:pt idx="7840">
                  <c:v>533.96589329870596</c:v>
                </c:pt>
                <c:pt idx="7841">
                  <c:v>533.964609167405</c:v>
                </c:pt>
                <c:pt idx="7842">
                  <c:v>533.94100934913899</c:v>
                </c:pt>
                <c:pt idx="7843">
                  <c:v>533.93721689367499</c:v>
                </c:pt>
                <c:pt idx="7844">
                  <c:v>533.93186131940399</c:v>
                </c:pt>
                <c:pt idx="7845">
                  <c:v>533.92661684201198</c:v>
                </c:pt>
                <c:pt idx="7846">
                  <c:v>533.87750216582594</c:v>
                </c:pt>
                <c:pt idx="7847">
                  <c:v>533.86920006530499</c:v>
                </c:pt>
                <c:pt idx="7848">
                  <c:v>533.83008115789903</c:v>
                </c:pt>
                <c:pt idx="7849">
                  <c:v>533.81955286560901</c:v>
                </c:pt>
                <c:pt idx="7850">
                  <c:v>533.808843881244</c:v>
                </c:pt>
                <c:pt idx="7851">
                  <c:v>533.80648978045497</c:v>
                </c:pt>
                <c:pt idx="7852">
                  <c:v>533.79901920477505</c:v>
                </c:pt>
                <c:pt idx="7853">
                  <c:v>533.79295028253705</c:v>
                </c:pt>
                <c:pt idx="7854">
                  <c:v>533.79251576109402</c:v>
                </c:pt>
                <c:pt idx="7855">
                  <c:v>533.78546781510397</c:v>
                </c:pt>
                <c:pt idx="7856">
                  <c:v>533.78171143079601</c:v>
                </c:pt>
                <c:pt idx="7857">
                  <c:v>533.74378619843503</c:v>
                </c:pt>
                <c:pt idx="7858">
                  <c:v>533.74377564740996</c:v>
                </c:pt>
                <c:pt idx="7859">
                  <c:v>533.73865146689002</c:v>
                </c:pt>
                <c:pt idx="7860">
                  <c:v>533.72033329389399</c:v>
                </c:pt>
                <c:pt idx="7861">
                  <c:v>533.70460813046805</c:v>
                </c:pt>
                <c:pt idx="7862">
                  <c:v>533.697470662466</c:v>
                </c:pt>
                <c:pt idx="7863">
                  <c:v>533.67275946373297</c:v>
                </c:pt>
                <c:pt idx="7864">
                  <c:v>533.64061085931201</c:v>
                </c:pt>
                <c:pt idx="7865">
                  <c:v>533.58721290406402</c:v>
                </c:pt>
                <c:pt idx="7866">
                  <c:v>533.58082957731403</c:v>
                </c:pt>
                <c:pt idx="7867">
                  <c:v>533.55002257023898</c:v>
                </c:pt>
                <c:pt idx="7868">
                  <c:v>533.54701862926095</c:v>
                </c:pt>
                <c:pt idx="7869">
                  <c:v>533.537378955848</c:v>
                </c:pt>
                <c:pt idx="7870">
                  <c:v>533.51945336977894</c:v>
                </c:pt>
                <c:pt idx="7871">
                  <c:v>533.50043783851595</c:v>
                </c:pt>
                <c:pt idx="7872">
                  <c:v>533.49873568444696</c:v>
                </c:pt>
                <c:pt idx="7873">
                  <c:v>533.495779518483</c:v>
                </c:pt>
                <c:pt idx="7874">
                  <c:v>533.47786648577096</c:v>
                </c:pt>
                <c:pt idx="7875">
                  <c:v>533.46864355375203</c:v>
                </c:pt>
                <c:pt idx="7876">
                  <c:v>533.46704344205102</c:v>
                </c:pt>
                <c:pt idx="7877">
                  <c:v>533.45359409698699</c:v>
                </c:pt>
                <c:pt idx="7878">
                  <c:v>533.42402984803198</c:v>
                </c:pt>
                <c:pt idx="7879">
                  <c:v>533.40480725291002</c:v>
                </c:pt>
                <c:pt idx="7880">
                  <c:v>533.389868958904</c:v>
                </c:pt>
                <c:pt idx="7881">
                  <c:v>533.38913445820003</c:v>
                </c:pt>
                <c:pt idx="7882">
                  <c:v>533.368697681914</c:v>
                </c:pt>
                <c:pt idx="7883">
                  <c:v>533.36008414245703</c:v>
                </c:pt>
                <c:pt idx="7884">
                  <c:v>533.35563194397696</c:v>
                </c:pt>
                <c:pt idx="7885">
                  <c:v>533.34845151003299</c:v>
                </c:pt>
                <c:pt idx="7886">
                  <c:v>533.31694470370599</c:v>
                </c:pt>
                <c:pt idx="7887">
                  <c:v>533.31410573939502</c:v>
                </c:pt>
                <c:pt idx="7888">
                  <c:v>533.28888401705797</c:v>
                </c:pt>
                <c:pt idx="7889">
                  <c:v>533.26517873133605</c:v>
                </c:pt>
                <c:pt idx="7890">
                  <c:v>533.253055538117</c:v>
                </c:pt>
                <c:pt idx="7891">
                  <c:v>533.24034635790304</c:v>
                </c:pt>
                <c:pt idx="7892">
                  <c:v>533.238863640776</c:v>
                </c:pt>
                <c:pt idx="7893">
                  <c:v>533.21173913376799</c:v>
                </c:pt>
                <c:pt idx="7894">
                  <c:v>533.21025033519095</c:v>
                </c:pt>
                <c:pt idx="7895">
                  <c:v>533.20638215406598</c:v>
                </c:pt>
                <c:pt idx="7896">
                  <c:v>533.20028139046099</c:v>
                </c:pt>
                <c:pt idx="7897">
                  <c:v>533.14851600330599</c:v>
                </c:pt>
                <c:pt idx="7898">
                  <c:v>533.14187836784401</c:v>
                </c:pt>
                <c:pt idx="7899">
                  <c:v>533.13290486168501</c:v>
                </c:pt>
                <c:pt idx="7900">
                  <c:v>533.12350648344602</c:v>
                </c:pt>
                <c:pt idx="7901">
                  <c:v>533.10558366933901</c:v>
                </c:pt>
                <c:pt idx="7902">
                  <c:v>533.09149352626696</c:v>
                </c:pt>
                <c:pt idx="7903">
                  <c:v>533.06431251209597</c:v>
                </c:pt>
                <c:pt idx="7904">
                  <c:v>533.04376241499699</c:v>
                </c:pt>
                <c:pt idx="7905">
                  <c:v>533.03316374392796</c:v>
                </c:pt>
                <c:pt idx="7906">
                  <c:v>533.02782135322104</c:v>
                </c:pt>
                <c:pt idx="7907">
                  <c:v>533.00076544507294</c:v>
                </c:pt>
                <c:pt idx="7908">
                  <c:v>532.99697404934398</c:v>
                </c:pt>
                <c:pt idx="7909">
                  <c:v>532.99496832058003</c:v>
                </c:pt>
                <c:pt idx="7910">
                  <c:v>532.97751315198195</c:v>
                </c:pt>
                <c:pt idx="7911">
                  <c:v>532.94132579916902</c:v>
                </c:pt>
                <c:pt idx="7912">
                  <c:v>532.93422317804402</c:v>
                </c:pt>
                <c:pt idx="7913">
                  <c:v>532.92550479908402</c:v>
                </c:pt>
                <c:pt idx="7914">
                  <c:v>532.91328581354196</c:v>
                </c:pt>
                <c:pt idx="7915">
                  <c:v>532.83668044874196</c:v>
                </c:pt>
                <c:pt idx="7916">
                  <c:v>532.80440401243095</c:v>
                </c:pt>
                <c:pt idx="7917">
                  <c:v>532.767622327308</c:v>
                </c:pt>
                <c:pt idx="7918">
                  <c:v>532.72018358026003</c:v>
                </c:pt>
                <c:pt idx="7919">
                  <c:v>532.70698723874204</c:v>
                </c:pt>
                <c:pt idx="7920">
                  <c:v>532.68192921751097</c:v>
                </c:pt>
                <c:pt idx="7921">
                  <c:v>532.66085669338304</c:v>
                </c:pt>
                <c:pt idx="7922">
                  <c:v>532.64567692540095</c:v>
                </c:pt>
                <c:pt idx="7923">
                  <c:v>532.64181728346796</c:v>
                </c:pt>
                <c:pt idx="7924">
                  <c:v>532.624209439021</c:v>
                </c:pt>
                <c:pt idx="7925">
                  <c:v>532.59587860560396</c:v>
                </c:pt>
                <c:pt idx="7926">
                  <c:v>532.59094094079603</c:v>
                </c:pt>
                <c:pt idx="7927">
                  <c:v>532.58183557956204</c:v>
                </c:pt>
                <c:pt idx="7928">
                  <c:v>532.56866788009495</c:v>
                </c:pt>
                <c:pt idx="7929">
                  <c:v>532.56315696960201</c:v>
                </c:pt>
                <c:pt idx="7930">
                  <c:v>532.556033951568</c:v>
                </c:pt>
                <c:pt idx="7931">
                  <c:v>532.54127399489096</c:v>
                </c:pt>
                <c:pt idx="7932">
                  <c:v>532.51914411828</c:v>
                </c:pt>
                <c:pt idx="7933">
                  <c:v>532.50195174513397</c:v>
                </c:pt>
                <c:pt idx="7934">
                  <c:v>532.50175518945105</c:v>
                </c:pt>
                <c:pt idx="7935">
                  <c:v>532.49758593617901</c:v>
                </c:pt>
                <c:pt idx="7936">
                  <c:v>532.48948479421006</c:v>
                </c:pt>
                <c:pt idx="7937">
                  <c:v>532.48308566505796</c:v>
                </c:pt>
                <c:pt idx="7938">
                  <c:v>532.48213816989403</c:v>
                </c:pt>
                <c:pt idx="7939">
                  <c:v>532.432393383668</c:v>
                </c:pt>
                <c:pt idx="7940">
                  <c:v>532.41470633864401</c:v>
                </c:pt>
                <c:pt idx="7941">
                  <c:v>532.39755778391304</c:v>
                </c:pt>
                <c:pt idx="7942">
                  <c:v>532.38170530525304</c:v>
                </c:pt>
                <c:pt idx="7943">
                  <c:v>532.32022666735099</c:v>
                </c:pt>
                <c:pt idx="7944">
                  <c:v>532.29250674156003</c:v>
                </c:pt>
                <c:pt idx="7945">
                  <c:v>532.28980533849801</c:v>
                </c:pt>
                <c:pt idx="7946">
                  <c:v>532.28078642197397</c:v>
                </c:pt>
                <c:pt idx="7947">
                  <c:v>532.27508394962297</c:v>
                </c:pt>
                <c:pt idx="7948">
                  <c:v>532.25558848962203</c:v>
                </c:pt>
                <c:pt idx="7949">
                  <c:v>532.24123623979403</c:v>
                </c:pt>
                <c:pt idx="7950">
                  <c:v>532.23468975029596</c:v>
                </c:pt>
                <c:pt idx="7951">
                  <c:v>532.23017141663104</c:v>
                </c:pt>
                <c:pt idx="7952">
                  <c:v>532.19694182608498</c:v>
                </c:pt>
                <c:pt idx="7953">
                  <c:v>532.19671006025601</c:v>
                </c:pt>
                <c:pt idx="7954">
                  <c:v>532.12843054315704</c:v>
                </c:pt>
                <c:pt idx="7955">
                  <c:v>532.12366897634502</c:v>
                </c:pt>
                <c:pt idx="7956">
                  <c:v>532.11864051111502</c:v>
                </c:pt>
                <c:pt idx="7957">
                  <c:v>532.06788513044398</c:v>
                </c:pt>
                <c:pt idx="7958">
                  <c:v>532.03148087426598</c:v>
                </c:pt>
                <c:pt idx="7959">
                  <c:v>532.02190852720605</c:v>
                </c:pt>
                <c:pt idx="7960">
                  <c:v>531.99458801993796</c:v>
                </c:pt>
                <c:pt idx="7961">
                  <c:v>531.99168421252296</c:v>
                </c:pt>
                <c:pt idx="7962">
                  <c:v>531.98092481849301</c:v>
                </c:pt>
                <c:pt idx="7963">
                  <c:v>531.958397602677</c:v>
                </c:pt>
                <c:pt idx="7964">
                  <c:v>531.92013006201296</c:v>
                </c:pt>
                <c:pt idx="7965">
                  <c:v>531.919773379763</c:v>
                </c:pt>
                <c:pt idx="7966">
                  <c:v>531.89927077269601</c:v>
                </c:pt>
                <c:pt idx="7967">
                  <c:v>531.89165890689299</c:v>
                </c:pt>
                <c:pt idx="7968">
                  <c:v>531.88856061668798</c:v>
                </c:pt>
                <c:pt idx="7969">
                  <c:v>531.88412100895005</c:v>
                </c:pt>
                <c:pt idx="7970">
                  <c:v>531.87410342204498</c:v>
                </c:pt>
                <c:pt idx="7971">
                  <c:v>531.86865375176501</c:v>
                </c:pt>
                <c:pt idx="7972">
                  <c:v>531.86135749481605</c:v>
                </c:pt>
                <c:pt idx="7973">
                  <c:v>531.84649430767797</c:v>
                </c:pt>
                <c:pt idx="7974">
                  <c:v>531.83855045931296</c:v>
                </c:pt>
                <c:pt idx="7975">
                  <c:v>531.82824949611495</c:v>
                </c:pt>
                <c:pt idx="7976">
                  <c:v>531.80577646850804</c:v>
                </c:pt>
                <c:pt idx="7977">
                  <c:v>531.80491464746399</c:v>
                </c:pt>
                <c:pt idx="7978">
                  <c:v>531.77830653416299</c:v>
                </c:pt>
                <c:pt idx="7979">
                  <c:v>531.76732630010201</c:v>
                </c:pt>
                <c:pt idx="7980">
                  <c:v>531.76185254597704</c:v>
                </c:pt>
                <c:pt idx="7981">
                  <c:v>531.75592010951402</c:v>
                </c:pt>
                <c:pt idx="7982">
                  <c:v>531.75030399155798</c:v>
                </c:pt>
                <c:pt idx="7983">
                  <c:v>531.74667385034297</c:v>
                </c:pt>
                <c:pt idx="7984">
                  <c:v>531.74490157498497</c:v>
                </c:pt>
                <c:pt idx="7985">
                  <c:v>531.73962401356096</c:v>
                </c:pt>
                <c:pt idx="7986">
                  <c:v>531.69358412861004</c:v>
                </c:pt>
                <c:pt idx="7987">
                  <c:v>531.69029623692802</c:v>
                </c:pt>
                <c:pt idx="7988">
                  <c:v>531.68677865674704</c:v>
                </c:pt>
                <c:pt idx="7989">
                  <c:v>531.67047112242597</c:v>
                </c:pt>
                <c:pt idx="7990">
                  <c:v>531.67037745731795</c:v>
                </c:pt>
                <c:pt idx="7991">
                  <c:v>531.64623151963804</c:v>
                </c:pt>
                <c:pt idx="7992">
                  <c:v>531.63910398948303</c:v>
                </c:pt>
                <c:pt idx="7993">
                  <c:v>531.62662336206699</c:v>
                </c:pt>
                <c:pt idx="7994">
                  <c:v>531.61194245486797</c:v>
                </c:pt>
                <c:pt idx="7995">
                  <c:v>531.59911721119795</c:v>
                </c:pt>
                <c:pt idx="7996">
                  <c:v>531.59402502597197</c:v>
                </c:pt>
                <c:pt idx="7997">
                  <c:v>531.56463562821705</c:v>
                </c:pt>
                <c:pt idx="7998">
                  <c:v>531.55140590980795</c:v>
                </c:pt>
                <c:pt idx="7999">
                  <c:v>531.54694456231505</c:v>
                </c:pt>
                <c:pt idx="8000">
                  <c:v>531.51362350557099</c:v>
                </c:pt>
                <c:pt idx="8001">
                  <c:v>531.50348797630602</c:v>
                </c:pt>
                <c:pt idx="8002">
                  <c:v>531.50247056912497</c:v>
                </c:pt>
                <c:pt idx="8003">
                  <c:v>531.49996710751498</c:v>
                </c:pt>
                <c:pt idx="8004">
                  <c:v>531.48686198357098</c:v>
                </c:pt>
                <c:pt idx="8005">
                  <c:v>531.48119639610604</c:v>
                </c:pt>
                <c:pt idx="8006">
                  <c:v>531.47220159316305</c:v>
                </c:pt>
                <c:pt idx="8007">
                  <c:v>531.46224528568996</c:v>
                </c:pt>
                <c:pt idx="8008">
                  <c:v>531.42865329272399</c:v>
                </c:pt>
                <c:pt idx="8009">
                  <c:v>531.42538811782401</c:v>
                </c:pt>
                <c:pt idx="8010">
                  <c:v>531.40516786231694</c:v>
                </c:pt>
                <c:pt idx="8011">
                  <c:v>531.39706705277797</c:v>
                </c:pt>
                <c:pt idx="8012">
                  <c:v>531.38878976884803</c:v>
                </c:pt>
                <c:pt idx="8013">
                  <c:v>531.37013736036795</c:v>
                </c:pt>
                <c:pt idx="8014">
                  <c:v>531.36086955216399</c:v>
                </c:pt>
                <c:pt idx="8015">
                  <c:v>531.33605816690499</c:v>
                </c:pt>
                <c:pt idx="8016">
                  <c:v>531.33109429094702</c:v>
                </c:pt>
                <c:pt idx="8017">
                  <c:v>531.32622859452397</c:v>
                </c:pt>
                <c:pt idx="8018">
                  <c:v>531.29417290996196</c:v>
                </c:pt>
                <c:pt idx="8019">
                  <c:v>531.28652354923702</c:v>
                </c:pt>
                <c:pt idx="8020">
                  <c:v>531.28367801675699</c:v>
                </c:pt>
                <c:pt idx="8021">
                  <c:v>531.26833051804795</c:v>
                </c:pt>
                <c:pt idx="8022">
                  <c:v>531.26659499802599</c:v>
                </c:pt>
                <c:pt idx="8023">
                  <c:v>531.25575705768301</c:v>
                </c:pt>
                <c:pt idx="8024">
                  <c:v>531.24196114221502</c:v>
                </c:pt>
                <c:pt idx="8025">
                  <c:v>531.23509928801298</c:v>
                </c:pt>
                <c:pt idx="8026">
                  <c:v>531.19981966050796</c:v>
                </c:pt>
                <c:pt idx="8027">
                  <c:v>531.18978781660905</c:v>
                </c:pt>
                <c:pt idx="8028">
                  <c:v>531.185285989867</c:v>
                </c:pt>
                <c:pt idx="8029">
                  <c:v>531.16587366845602</c:v>
                </c:pt>
                <c:pt idx="8030">
                  <c:v>531.13405162291394</c:v>
                </c:pt>
                <c:pt idx="8031">
                  <c:v>531.12931944004697</c:v>
                </c:pt>
                <c:pt idx="8032">
                  <c:v>531.12767899642301</c:v>
                </c:pt>
                <c:pt idx="8033">
                  <c:v>531.12551846732003</c:v>
                </c:pt>
                <c:pt idx="8034">
                  <c:v>531.10340225621496</c:v>
                </c:pt>
                <c:pt idx="8035">
                  <c:v>531.06103866126398</c:v>
                </c:pt>
                <c:pt idx="8036">
                  <c:v>530.98863599892798</c:v>
                </c:pt>
                <c:pt idx="8037">
                  <c:v>530.98447180661901</c:v>
                </c:pt>
                <c:pt idx="8038">
                  <c:v>530.97311115846605</c:v>
                </c:pt>
                <c:pt idx="8039">
                  <c:v>530.94867592803098</c:v>
                </c:pt>
                <c:pt idx="8040">
                  <c:v>530.91356062039904</c:v>
                </c:pt>
                <c:pt idx="8041">
                  <c:v>530.91148354950303</c:v>
                </c:pt>
                <c:pt idx="8042">
                  <c:v>530.89272142523896</c:v>
                </c:pt>
                <c:pt idx="8043">
                  <c:v>530.86272443698999</c:v>
                </c:pt>
                <c:pt idx="8044">
                  <c:v>530.85738887417699</c:v>
                </c:pt>
                <c:pt idx="8045">
                  <c:v>530.84989054294999</c:v>
                </c:pt>
                <c:pt idx="8046">
                  <c:v>530.82629392686295</c:v>
                </c:pt>
                <c:pt idx="8047">
                  <c:v>530.771743188664</c:v>
                </c:pt>
                <c:pt idx="8048">
                  <c:v>530.76779116863395</c:v>
                </c:pt>
                <c:pt idx="8049">
                  <c:v>530.75450728149406</c:v>
                </c:pt>
                <c:pt idx="8050">
                  <c:v>530.74705127867298</c:v>
                </c:pt>
                <c:pt idx="8051">
                  <c:v>530.74272601263704</c:v>
                </c:pt>
                <c:pt idx="8052">
                  <c:v>530.70880703411603</c:v>
                </c:pt>
                <c:pt idx="8053">
                  <c:v>530.69390831811302</c:v>
                </c:pt>
                <c:pt idx="8054">
                  <c:v>530.66893125816796</c:v>
                </c:pt>
                <c:pt idx="8055">
                  <c:v>530.649169517264</c:v>
                </c:pt>
                <c:pt idx="8056">
                  <c:v>530.63805672919796</c:v>
                </c:pt>
                <c:pt idx="8057">
                  <c:v>530.59164480273296</c:v>
                </c:pt>
                <c:pt idx="8058">
                  <c:v>530.58336686268399</c:v>
                </c:pt>
                <c:pt idx="8059">
                  <c:v>530.57798207891506</c:v>
                </c:pt>
                <c:pt idx="8060">
                  <c:v>530.56410242789104</c:v>
                </c:pt>
                <c:pt idx="8061">
                  <c:v>530.56007993308697</c:v>
                </c:pt>
                <c:pt idx="8062">
                  <c:v>530.555129356046</c:v>
                </c:pt>
                <c:pt idx="8063">
                  <c:v>530.53896336079094</c:v>
                </c:pt>
                <c:pt idx="8064">
                  <c:v>530.51216931196495</c:v>
                </c:pt>
                <c:pt idx="8065">
                  <c:v>530.50051510437004</c:v>
                </c:pt>
                <c:pt idx="8066">
                  <c:v>530.486975013338</c:v>
                </c:pt>
                <c:pt idx="8067">
                  <c:v>530.47626675280196</c:v>
                </c:pt>
                <c:pt idx="8068">
                  <c:v>530.46405947722997</c:v>
                </c:pt>
                <c:pt idx="8069">
                  <c:v>530.45819599009496</c:v>
                </c:pt>
                <c:pt idx="8070">
                  <c:v>530.44371322849599</c:v>
                </c:pt>
                <c:pt idx="8071">
                  <c:v>530.43136954300599</c:v>
                </c:pt>
                <c:pt idx="8072">
                  <c:v>530.42542703714503</c:v>
                </c:pt>
                <c:pt idx="8073">
                  <c:v>530.401471942336</c:v>
                </c:pt>
                <c:pt idx="8074">
                  <c:v>530.38317604562997</c:v>
                </c:pt>
                <c:pt idx="8075">
                  <c:v>530.37796925321595</c:v>
                </c:pt>
                <c:pt idx="8076">
                  <c:v>530.37411105591195</c:v>
                </c:pt>
                <c:pt idx="8077">
                  <c:v>530.37300882693501</c:v>
                </c:pt>
                <c:pt idx="8078">
                  <c:v>530.36844850064699</c:v>
                </c:pt>
                <c:pt idx="8079">
                  <c:v>530.33466558889199</c:v>
                </c:pt>
                <c:pt idx="8080">
                  <c:v>530.26971792803397</c:v>
                </c:pt>
                <c:pt idx="8081">
                  <c:v>530.26865845654902</c:v>
                </c:pt>
                <c:pt idx="8082">
                  <c:v>530.26268943089599</c:v>
                </c:pt>
                <c:pt idx="8083">
                  <c:v>530.16892900989603</c:v>
                </c:pt>
                <c:pt idx="8084">
                  <c:v>530.16786044676303</c:v>
                </c:pt>
                <c:pt idx="8085">
                  <c:v>530.16005479900105</c:v>
                </c:pt>
                <c:pt idx="8086">
                  <c:v>530.128153195957</c:v>
                </c:pt>
                <c:pt idx="8087">
                  <c:v>530.10956732875195</c:v>
                </c:pt>
                <c:pt idx="8088">
                  <c:v>530.07692055984705</c:v>
                </c:pt>
                <c:pt idx="8089">
                  <c:v>530.06013420073498</c:v>
                </c:pt>
                <c:pt idx="8090">
                  <c:v>530.03227709138798</c:v>
                </c:pt>
                <c:pt idx="8091">
                  <c:v>530.028838173297</c:v>
                </c:pt>
                <c:pt idx="8092">
                  <c:v>530.01452057374399</c:v>
                </c:pt>
                <c:pt idx="8093">
                  <c:v>530.00772418602401</c:v>
                </c:pt>
                <c:pt idx="8094">
                  <c:v>530.00382428911598</c:v>
                </c:pt>
                <c:pt idx="8095">
                  <c:v>529.98931079562306</c:v>
                </c:pt>
                <c:pt idx="8096">
                  <c:v>529.97306230173297</c:v>
                </c:pt>
                <c:pt idx="8097">
                  <c:v>529.97181780102801</c:v>
                </c:pt>
                <c:pt idx="8098">
                  <c:v>529.94802304628297</c:v>
                </c:pt>
                <c:pt idx="8099">
                  <c:v>529.94291226359701</c:v>
                </c:pt>
                <c:pt idx="8100">
                  <c:v>529.94093193064305</c:v>
                </c:pt>
                <c:pt idx="8101">
                  <c:v>529.91405312625</c:v>
                </c:pt>
                <c:pt idx="8102">
                  <c:v>529.89501164553894</c:v>
                </c:pt>
                <c:pt idx="8103">
                  <c:v>529.88713409094498</c:v>
                </c:pt>
                <c:pt idx="8104">
                  <c:v>529.882117906752</c:v>
                </c:pt>
                <c:pt idx="8105">
                  <c:v>529.85174487619997</c:v>
                </c:pt>
                <c:pt idx="8106">
                  <c:v>529.84524790012404</c:v>
                </c:pt>
                <c:pt idx="8107">
                  <c:v>529.78544494072003</c:v>
                </c:pt>
                <c:pt idx="8108">
                  <c:v>529.76196984608896</c:v>
                </c:pt>
                <c:pt idx="8109">
                  <c:v>529.76099252355505</c:v>
                </c:pt>
                <c:pt idx="8110">
                  <c:v>529.74902025027097</c:v>
                </c:pt>
                <c:pt idx="8111">
                  <c:v>529.71321080537598</c:v>
                </c:pt>
                <c:pt idx="8112">
                  <c:v>529.70451877573498</c:v>
                </c:pt>
                <c:pt idx="8113">
                  <c:v>529.70222213198304</c:v>
                </c:pt>
                <c:pt idx="8114">
                  <c:v>529.67761338478294</c:v>
                </c:pt>
                <c:pt idx="8115">
                  <c:v>529.64922208607095</c:v>
                </c:pt>
                <c:pt idx="8116">
                  <c:v>529.63814425555802</c:v>
                </c:pt>
                <c:pt idx="8117">
                  <c:v>529.63002140326603</c:v>
                </c:pt>
                <c:pt idx="8118">
                  <c:v>529.60604492219602</c:v>
                </c:pt>
                <c:pt idx="8119">
                  <c:v>529.58384343311195</c:v>
                </c:pt>
                <c:pt idx="8120">
                  <c:v>529.53010469192202</c:v>
                </c:pt>
                <c:pt idx="8121">
                  <c:v>529.50049056716603</c:v>
                </c:pt>
                <c:pt idx="8122">
                  <c:v>529.47532715594298</c:v>
                </c:pt>
                <c:pt idx="8123">
                  <c:v>529.45610383584199</c:v>
                </c:pt>
                <c:pt idx="8124">
                  <c:v>529.44213479070902</c:v>
                </c:pt>
                <c:pt idx="8125">
                  <c:v>529.42380952782105</c:v>
                </c:pt>
                <c:pt idx="8126">
                  <c:v>529.40141630536402</c:v>
                </c:pt>
                <c:pt idx="8127">
                  <c:v>529.39147956239799</c:v>
                </c:pt>
                <c:pt idx="8128">
                  <c:v>529.34652531674601</c:v>
                </c:pt>
                <c:pt idx="8129">
                  <c:v>529.33315413735397</c:v>
                </c:pt>
                <c:pt idx="8130">
                  <c:v>529.32531548746499</c:v>
                </c:pt>
                <c:pt idx="8131">
                  <c:v>529.32493146078502</c:v>
                </c:pt>
                <c:pt idx="8132">
                  <c:v>529.29790911987698</c:v>
                </c:pt>
                <c:pt idx="8133">
                  <c:v>529.29671521872103</c:v>
                </c:pt>
                <c:pt idx="8134">
                  <c:v>529.28660444999298</c:v>
                </c:pt>
                <c:pt idx="8135">
                  <c:v>529.26783261966602</c:v>
                </c:pt>
                <c:pt idx="8136">
                  <c:v>529.25559328439397</c:v>
                </c:pt>
                <c:pt idx="8137">
                  <c:v>529.24081993076902</c:v>
                </c:pt>
                <c:pt idx="8138">
                  <c:v>529.23148087522304</c:v>
                </c:pt>
                <c:pt idx="8139">
                  <c:v>529.22918198185403</c:v>
                </c:pt>
                <c:pt idx="8140">
                  <c:v>529.22899659491395</c:v>
                </c:pt>
                <c:pt idx="8141">
                  <c:v>529.19131028130096</c:v>
                </c:pt>
                <c:pt idx="8142">
                  <c:v>529.17833595577895</c:v>
                </c:pt>
                <c:pt idx="8143">
                  <c:v>529.140414442164</c:v>
                </c:pt>
                <c:pt idx="8144">
                  <c:v>529.11644781011796</c:v>
                </c:pt>
                <c:pt idx="8145">
                  <c:v>529.09365359630397</c:v>
                </c:pt>
                <c:pt idx="8146">
                  <c:v>529.07727185361</c:v>
                </c:pt>
                <c:pt idx="8147">
                  <c:v>529.06784898686794</c:v>
                </c:pt>
                <c:pt idx="8148">
                  <c:v>529.06044606047601</c:v>
                </c:pt>
                <c:pt idx="8149">
                  <c:v>529.04448762054597</c:v>
                </c:pt>
                <c:pt idx="8150">
                  <c:v>529.03843903816403</c:v>
                </c:pt>
                <c:pt idx="8151">
                  <c:v>529.01392717332999</c:v>
                </c:pt>
                <c:pt idx="8152">
                  <c:v>528.97897505297794</c:v>
                </c:pt>
                <c:pt idx="8153">
                  <c:v>528.93662734436805</c:v>
                </c:pt>
                <c:pt idx="8154">
                  <c:v>528.92278193155505</c:v>
                </c:pt>
                <c:pt idx="8155">
                  <c:v>528.88467688270805</c:v>
                </c:pt>
                <c:pt idx="8156">
                  <c:v>528.85927345052005</c:v>
                </c:pt>
                <c:pt idx="8157">
                  <c:v>528.82845180664503</c:v>
                </c:pt>
                <c:pt idx="8158">
                  <c:v>528.815459792512</c:v>
                </c:pt>
                <c:pt idx="8159">
                  <c:v>528.81289326463798</c:v>
                </c:pt>
                <c:pt idx="8160">
                  <c:v>528.81036510438696</c:v>
                </c:pt>
                <c:pt idx="8161">
                  <c:v>528.80521603814202</c:v>
                </c:pt>
                <c:pt idx="8162">
                  <c:v>528.77954493984498</c:v>
                </c:pt>
                <c:pt idx="8163">
                  <c:v>528.76258641105198</c:v>
                </c:pt>
                <c:pt idx="8164">
                  <c:v>528.76189982867004</c:v>
                </c:pt>
                <c:pt idx="8165">
                  <c:v>528.74622091344997</c:v>
                </c:pt>
                <c:pt idx="8166">
                  <c:v>528.72696375248802</c:v>
                </c:pt>
                <c:pt idx="8167">
                  <c:v>528.71332329484403</c:v>
                </c:pt>
                <c:pt idx="8168">
                  <c:v>528.70803606288803</c:v>
                </c:pt>
                <c:pt idx="8169">
                  <c:v>528.70210027239602</c:v>
                </c:pt>
                <c:pt idx="8170">
                  <c:v>528.698920491016</c:v>
                </c:pt>
                <c:pt idx="8171">
                  <c:v>528.69375137624502</c:v>
                </c:pt>
                <c:pt idx="8172">
                  <c:v>528.690780059453</c:v>
                </c:pt>
                <c:pt idx="8173">
                  <c:v>528.65600560102598</c:v>
                </c:pt>
                <c:pt idx="8174">
                  <c:v>528.65110346057804</c:v>
                </c:pt>
                <c:pt idx="8175">
                  <c:v>528.63893105861598</c:v>
                </c:pt>
                <c:pt idx="8176">
                  <c:v>528.62678852437</c:v>
                </c:pt>
                <c:pt idx="8177">
                  <c:v>528.62247728445698</c:v>
                </c:pt>
                <c:pt idx="8178">
                  <c:v>528.61743616293597</c:v>
                </c:pt>
                <c:pt idx="8179">
                  <c:v>528.60165220891201</c:v>
                </c:pt>
                <c:pt idx="8180">
                  <c:v>528.584597690034</c:v>
                </c:pt>
                <c:pt idx="8181">
                  <c:v>528.57320304423297</c:v>
                </c:pt>
                <c:pt idx="8182">
                  <c:v>528.56740878948199</c:v>
                </c:pt>
                <c:pt idx="8183">
                  <c:v>528.55868839179197</c:v>
                </c:pt>
                <c:pt idx="8184">
                  <c:v>528.55239011244896</c:v>
                </c:pt>
                <c:pt idx="8185">
                  <c:v>528.49012004041901</c:v>
                </c:pt>
                <c:pt idx="8186">
                  <c:v>528.47666872072898</c:v>
                </c:pt>
                <c:pt idx="8187">
                  <c:v>528.45207181042895</c:v>
                </c:pt>
                <c:pt idx="8188">
                  <c:v>528.44182628021701</c:v>
                </c:pt>
                <c:pt idx="8189">
                  <c:v>528.42679354652</c:v>
                </c:pt>
                <c:pt idx="8190">
                  <c:v>528.40404179489497</c:v>
                </c:pt>
                <c:pt idx="8191">
                  <c:v>528.39916240144998</c:v>
                </c:pt>
                <c:pt idx="8192">
                  <c:v>528.38991613626501</c:v>
                </c:pt>
                <c:pt idx="8193">
                  <c:v>528.38529290589395</c:v>
                </c:pt>
                <c:pt idx="8194">
                  <c:v>528.36832382009595</c:v>
                </c:pt>
                <c:pt idx="8195">
                  <c:v>528.35778154298202</c:v>
                </c:pt>
                <c:pt idx="8196">
                  <c:v>528.35153685487796</c:v>
                </c:pt>
                <c:pt idx="8197">
                  <c:v>528.33570630304098</c:v>
                </c:pt>
                <c:pt idx="8198">
                  <c:v>528.33027989220898</c:v>
                </c:pt>
                <c:pt idx="8199">
                  <c:v>528.311297949763</c:v>
                </c:pt>
                <c:pt idx="8200">
                  <c:v>528.28395489356501</c:v>
                </c:pt>
                <c:pt idx="8201">
                  <c:v>528.26145276701004</c:v>
                </c:pt>
                <c:pt idx="8202">
                  <c:v>528.23067054443504</c:v>
                </c:pt>
                <c:pt idx="8203">
                  <c:v>528.21500551538998</c:v>
                </c:pt>
                <c:pt idx="8204">
                  <c:v>528.19999040182404</c:v>
                </c:pt>
                <c:pt idx="8205">
                  <c:v>528.16569421912698</c:v>
                </c:pt>
                <c:pt idx="8206">
                  <c:v>528.14747679412301</c:v>
                </c:pt>
                <c:pt idx="8207">
                  <c:v>528.123308178804</c:v>
                </c:pt>
                <c:pt idx="8208">
                  <c:v>528.10513746097195</c:v>
                </c:pt>
                <c:pt idx="8209">
                  <c:v>528.06945936483703</c:v>
                </c:pt>
                <c:pt idx="8210">
                  <c:v>528.06285340132604</c:v>
                </c:pt>
                <c:pt idx="8211">
                  <c:v>528.04408069358897</c:v>
                </c:pt>
                <c:pt idx="8212">
                  <c:v>528.03335818660003</c:v>
                </c:pt>
                <c:pt idx="8213">
                  <c:v>528.01300539672798</c:v>
                </c:pt>
                <c:pt idx="8214">
                  <c:v>528.00246205928397</c:v>
                </c:pt>
                <c:pt idx="8215">
                  <c:v>527.990236531096</c:v>
                </c:pt>
                <c:pt idx="8216">
                  <c:v>527.97617509403301</c:v>
                </c:pt>
                <c:pt idx="8217">
                  <c:v>527.96219359673603</c:v>
                </c:pt>
                <c:pt idx="8218">
                  <c:v>527.94374662694497</c:v>
                </c:pt>
                <c:pt idx="8219">
                  <c:v>527.89325138418496</c:v>
                </c:pt>
                <c:pt idx="8220">
                  <c:v>527.87298097786595</c:v>
                </c:pt>
                <c:pt idx="8221">
                  <c:v>527.84497581567405</c:v>
                </c:pt>
                <c:pt idx="8222">
                  <c:v>527.83756329074697</c:v>
                </c:pt>
                <c:pt idx="8223">
                  <c:v>527.827891341091</c:v>
                </c:pt>
                <c:pt idx="8224">
                  <c:v>527.81694564056204</c:v>
                </c:pt>
                <c:pt idx="8225">
                  <c:v>527.81357850154996</c:v>
                </c:pt>
                <c:pt idx="8226">
                  <c:v>527.79668548883296</c:v>
                </c:pt>
                <c:pt idx="8227">
                  <c:v>527.78576136664697</c:v>
                </c:pt>
                <c:pt idx="8228">
                  <c:v>527.78525424428801</c:v>
                </c:pt>
                <c:pt idx="8229">
                  <c:v>527.78003632581203</c:v>
                </c:pt>
                <c:pt idx="8230">
                  <c:v>527.77732049143401</c:v>
                </c:pt>
                <c:pt idx="8231">
                  <c:v>527.77027391339902</c:v>
                </c:pt>
                <c:pt idx="8232">
                  <c:v>527.75944320283395</c:v>
                </c:pt>
                <c:pt idx="8233">
                  <c:v>527.75290202094095</c:v>
                </c:pt>
                <c:pt idx="8234">
                  <c:v>527.74394902742802</c:v>
                </c:pt>
                <c:pt idx="8235">
                  <c:v>527.73212886291105</c:v>
                </c:pt>
                <c:pt idx="8236">
                  <c:v>527.73063912311397</c:v>
                </c:pt>
                <c:pt idx="8237">
                  <c:v>527.71850074726103</c:v>
                </c:pt>
                <c:pt idx="8238">
                  <c:v>527.70877760035705</c:v>
                </c:pt>
                <c:pt idx="8239">
                  <c:v>527.70310778809096</c:v>
                </c:pt>
                <c:pt idx="8240">
                  <c:v>527.702598524427</c:v>
                </c:pt>
                <c:pt idx="8241">
                  <c:v>527.696841524604</c:v>
                </c:pt>
                <c:pt idx="8242">
                  <c:v>527.68325910108103</c:v>
                </c:pt>
                <c:pt idx="8243">
                  <c:v>527.67876234830806</c:v>
                </c:pt>
                <c:pt idx="8244">
                  <c:v>527.65557950419895</c:v>
                </c:pt>
                <c:pt idx="8245">
                  <c:v>527.64317240578896</c:v>
                </c:pt>
                <c:pt idx="8246">
                  <c:v>527.63626196888094</c:v>
                </c:pt>
                <c:pt idx="8247">
                  <c:v>527.629824365069</c:v>
                </c:pt>
                <c:pt idx="8248">
                  <c:v>527.62409743554497</c:v>
                </c:pt>
                <c:pt idx="8249">
                  <c:v>527.60299738295396</c:v>
                </c:pt>
                <c:pt idx="8250">
                  <c:v>527.59089401142296</c:v>
                </c:pt>
                <c:pt idx="8251">
                  <c:v>527.59046352900702</c:v>
                </c:pt>
                <c:pt idx="8252">
                  <c:v>527.58463621301405</c:v>
                </c:pt>
                <c:pt idx="8253">
                  <c:v>527.55798032514599</c:v>
                </c:pt>
                <c:pt idx="8254">
                  <c:v>527.55339741632599</c:v>
                </c:pt>
                <c:pt idx="8255">
                  <c:v>527.52768801016396</c:v>
                </c:pt>
                <c:pt idx="8256">
                  <c:v>527.51940576027596</c:v>
                </c:pt>
                <c:pt idx="8257">
                  <c:v>527.50235470512098</c:v>
                </c:pt>
                <c:pt idx="8258">
                  <c:v>527.49578021469995</c:v>
                </c:pt>
                <c:pt idx="8259">
                  <c:v>527.49124984587695</c:v>
                </c:pt>
                <c:pt idx="8260">
                  <c:v>527.48553527694003</c:v>
                </c:pt>
                <c:pt idx="8261">
                  <c:v>527.46549562214102</c:v>
                </c:pt>
                <c:pt idx="8262">
                  <c:v>527.45039243253495</c:v>
                </c:pt>
                <c:pt idx="8263">
                  <c:v>527.44444477374304</c:v>
                </c:pt>
                <c:pt idx="8264">
                  <c:v>527.43571996473395</c:v>
                </c:pt>
                <c:pt idx="8265">
                  <c:v>527.43547934770197</c:v>
                </c:pt>
                <c:pt idx="8266">
                  <c:v>527.435466352096</c:v>
                </c:pt>
                <c:pt idx="8267">
                  <c:v>527.41192677647803</c:v>
                </c:pt>
                <c:pt idx="8268">
                  <c:v>527.40090428530698</c:v>
                </c:pt>
                <c:pt idx="8269">
                  <c:v>527.39144079076698</c:v>
                </c:pt>
                <c:pt idx="8270">
                  <c:v>527.39095913711401</c:v>
                </c:pt>
                <c:pt idx="8271">
                  <c:v>527.38777031444602</c:v>
                </c:pt>
                <c:pt idx="8272">
                  <c:v>527.38217109994298</c:v>
                </c:pt>
                <c:pt idx="8273">
                  <c:v>527.33382843110803</c:v>
                </c:pt>
                <c:pt idx="8274">
                  <c:v>527.257666878858</c:v>
                </c:pt>
                <c:pt idx="8275">
                  <c:v>527.20877196512595</c:v>
                </c:pt>
                <c:pt idx="8276">
                  <c:v>527.20520707270202</c:v>
                </c:pt>
                <c:pt idx="8277">
                  <c:v>527.19515922927201</c:v>
                </c:pt>
                <c:pt idx="8278">
                  <c:v>527.16847722145701</c:v>
                </c:pt>
                <c:pt idx="8279">
                  <c:v>527.16406278360398</c:v>
                </c:pt>
                <c:pt idx="8280">
                  <c:v>527.12460639092899</c:v>
                </c:pt>
                <c:pt idx="8281">
                  <c:v>527.11900402830202</c:v>
                </c:pt>
                <c:pt idx="8282">
                  <c:v>527.11482610599796</c:v>
                </c:pt>
                <c:pt idx="8283">
                  <c:v>527.10997822325498</c:v>
                </c:pt>
                <c:pt idx="8284">
                  <c:v>527.098518610268</c:v>
                </c:pt>
                <c:pt idx="8285">
                  <c:v>527.09448829560404</c:v>
                </c:pt>
                <c:pt idx="8286">
                  <c:v>527.08337782169997</c:v>
                </c:pt>
                <c:pt idx="8287">
                  <c:v>527.04232076123697</c:v>
                </c:pt>
                <c:pt idx="8288">
                  <c:v>527.01685471353596</c:v>
                </c:pt>
                <c:pt idx="8289">
                  <c:v>527.01277196937201</c:v>
                </c:pt>
                <c:pt idx="8290">
                  <c:v>527.006659880028</c:v>
                </c:pt>
                <c:pt idx="8291">
                  <c:v>526.997770881733</c:v>
                </c:pt>
                <c:pt idx="8292">
                  <c:v>526.97585762963695</c:v>
                </c:pt>
                <c:pt idx="8293">
                  <c:v>526.97070040852896</c:v>
                </c:pt>
                <c:pt idx="8294">
                  <c:v>526.96207144917105</c:v>
                </c:pt>
                <c:pt idx="8295">
                  <c:v>526.95778104341605</c:v>
                </c:pt>
                <c:pt idx="8296">
                  <c:v>526.95142176946104</c:v>
                </c:pt>
                <c:pt idx="8297">
                  <c:v>526.88276498671303</c:v>
                </c:pt>
                <c:pt idx="8298">
                  <c:v>526.86456354897996</c:v>
                </c:pt>
                <c:pt idx="8299">
                  <c:v>526.85564242302303</c:v>
                </c:pt>
                <c:pt idx="8300">
                  <c:v>526.84791898827302</c:v>
                </c:pt>
                <c:pt idx="8301">
                  <c:v>526.841556448093</c:v>
                </c:pt>
                <c:pt idx="8302">
                  <c:v>526.80969846112203</c:v>
                </c:pt>
                <c:pt idx="8303">
                  <c:v>526.80470726732597</c:v>
                </c:pt>
                <c:pt idx="8304">
                  <c:v>526.78624358356899</c:v>
                </c:pt>
                <c:pt idx="8305">
                  <c:v>526.78486276291699</c:v>
                </c:pt>
                <c:pt idx="8306">
                  <c:v>526.76695019776696</c:v>
                </c:pt>
                <c:pt idx="8307">
                  <c:v>526.72352399957697</c:v>
                </c:pt>
                <c:pt idx="8308">
                  <c:v>526.71571363616499</c:v>
                </c:pt>
                <c:pt idx="8309">
                  <c:v>526.70212722402096</c:v>
                </c:pt>
                <c:pt idx="8310">
                  <c:v>526.68897029190396</c:v>
                </c:pt>
                <c:pt idx="8311">
                  <c:v>526.67754795048199</c:v>
                </c:pt>
                <c:pt idx="8312">
                  <c:v>526.67206331678699</c:v>
                </c:pt>
                <c:pt idx="8313">
                  <c:v>526.65331671509705</c:v>
                </c:pt>
                <c:pt idx="8314">
                  <c:v>526.65079828269904</c:v>
                </c:pt>
                <c:pt idx="8315">
                  <c:v>526.63968722562595</c:v>
                </c:pt>
                <c:pt idx="8316">
                  <c:v>526.63462603825894</c:v>
                </c:pt>
                <c:pt idx="8317">
                  <c:v>526.62234644577904</c:v>
                </c:pt>
                <c:pt idx="8318">
                  <c:v>526.62106000162703</c:v>
                </c:pt>
                <c:pt idx="8319">
                  <c:v>526.61515275664101</c:v>
                </c:pt>
                <c:pt idx="8320">
                  <c:v>526.61511673846996</c:v>
                </c:pt>
                <c:pt idx="8321">
                  <c:v>526.60764943835204</c:v>
                </c:pt>
                <c:pt idx="8322">
                  <c:v>526.59678157392204</c:v>
                </c:pt>
                <c:pt idx="8323">
                  <c:v>526.58469056543504</c:v>
                </c:pt>
                <c:pt idx="8324">
                  <c:v>526.57338226928402</c:v>
                </c:pt>
                <c:pt idx="8325">
                  <c:v>526.56262083522404</c:v>
                </c:pt>
                <c:pt idx="8326">
                  <c:v>526.55838865537703</c:v>
                </c:pt>
                <c:pt idx="8327">
                  <c:v>526.51943222034095</c:v>
                </c:pt>
                <c:pt idx="8328">
                  <c:v>526.50034149089095</c:v>
                </c:pt>
                <c:pt idx="8329">
                  <c:v>526.49115187664199</c:v>
                </c:pt>
                <c:pt idx="8330">
                  <c:v>526.49035667552005</c:v>
                </c:pt>
                <c:pt idx="8331">
                  <c:v>526.46456217396303</c:v>
                </c:pt>
                <c:pt idx="8332">
                  <c:v>526.44943588194894</c:v>
                </c:pt>
                <c:pt idx="8333">
                  <c:v>526.44919908351801</c:v>
                </c:pt>
                <c:pt idx="8334">
                  <c:v>526.42857671051604</c:v>
                </c:pt>
                <c:pt idx="8335">
                  <c:v>526.42484036698897</c:v>
                </c:pt>
                <c:pt idx="8336">
                  <c:v>526.42243131369798</c:v>
                </c:pt>
                <c:pt idx="8337">
                  <c:v>526.40753395329705</c:v>
                </c:pt>
                <c:pt idx="8338">
                  <c:v>526.39115378701399</c:v>
                </c:pt>
                <c:pt idx="8339">
                  <c:v>526.373760643232</c:v>
                </c:pt>
                <c:pt idx="8340">
                  <c:v>526.37371291210695</c:v>
                </c:pt>
                <c:pt idx="8341">
                  <c:v>526.37113895024004</c:v>
                </c:pt>
                <c:pt idx="8342">
                  <c:v>526.36779962513799</c:v>
                </c:pt>
                <c:pt idx="8343">
                  <c:v>526.34104941279395</c:v>
                </c:pt>
                <c:pt idx="8344">
                  <c:v>526.30983059262405</c:v>
                </c:pt>
                <c:pt idx="8345">
                  <c:v>526.28464410837</c:v>
                </c:pt>
                <c:pt idx="8346">
                  <c:v>526.27915508973899</c:v>
                </c:pt>
                <c:pt idx="8347">
                  <c:v>526.27439328830496</c:v>
                </c:pt>
                <c:pt idx="8348">
                  <c:v>526.25510109546804</c:v>
                </c:pt>
                <c:pt idx="8349">
                  <c:v>526.24032056830004</c:v>
                </c:pt>
                <c:pt idx="8350">
                  <c:v>526.203164551236</c:v>
                </c:pt>
                <c:pt idx="8351">
                  <c:v>526.18174426117901</c:v>
                </c:pt>
                <c:pt idx="8352">
                  <c:v>526.17596116819902</c:v>
                </c:pt>
                <c:pt idx="8353">
                  <c:v>526.13932302631702</c:v>
                </c:pt>
                <c:pt idx="8354">
                  <c:v>526.12076098546902</c:v>
                </c:pt>
                <c:pt idx="8355">
                  <c:v>526.08794082771794</c:v>
                </c:pt>
                <c:pt idx="8356">
                  <c:v>526.083856675334</c:v>
                </c:pt>
                <c:pt idx="8357">
                  <c:v>526.06902114949696</c:v>
                </c:pt>
                <c:pt idx="8358">
                  <c:v>526.06088132163995</c:v>
                </c:pt>
                <c:pt idx="8359">
                  <c:v>526.03370740415505</c:v>
                </c:pt>
                <c:pt idx="8360">
                  <c:v>526.02609387968096</c:v>
                </c:pt>
                <c:pt idx="8361">
                  <c:v>526.01736492755595</c:v>
                </c:pt>
                <c:pt idx="8362">
                  <c:v>525.98125856265597</c:v>
                </c:pt>
                <c:pt idx="8363">
                  <c:v>525.97054479109102</c:v>
                </c:pt>
                <c:pt idx="8364">
                  <c:v>525.96971195003198</c:v>
                </c:pt>
                <c:pt idx="8365">
                  <c:v>525.95490385283097</c:v>
                </c:pt>
                <c:pt idx="8366">
                  <c:v>525.93519384269405</c:v>
                </c:pt>
                <c:pt idx="8367">
                  <c:v>525.92148295865695</c:v>
                </c:pt>
                <c:pt idx="8368">
                  <c:v>525.90520625845102</c:v>
                </c:pt>
                <c:pt idx="8369">
                  <c:v>525.90370137767195</c:v>
                </c:pt>
                <c:pt idx="8370">
                  <c:v>525.90156082966405</c:v>
                </c:pt>
                <c:pt idx="8371">
                  <c:v>525.89838609817002</c:v>
                </c:pt>
                <c:pt idx="8372">
                  <c:v>525.89350360424601</c:v>
                </c:pt>
                <c:pt idx="8373">
                  <c:v>525.89206071272395</c:v>
                </c:pt>
                <c:pt idx="8374">
                  <c:v>525.88198265575602</c:v>
                </c:pt>
                <c:pt idx="8375">
                  <c:v>525.86680778501704</c:v>
                </c:pt>
                <c:pt idx="8376">
                  <c:v>525.85246679843897</c:v>
                </c:pt>
                <c:pt idx="8377">
                  <c:v>525.84380231702403</c:v>
                </c:pt>
                <c:pt idx="8378">
                  <c:v>525.82517634781004</c:v>
                </c:pt>
                <c:pt idx="8379">
                  <c:v>525.80768094213295</c:v>
                </c:pt>
                <c:pt idx="8380">
                  <c:v>525.80366650253598</c:v>
                </c:pt>
                <c:pt idx="8381">
                  <c:v>525.78329243241399</c:v>
                </c:pt>
                <c:pt idx="8382">
                  <c:v>525.76269188820595</c:v>
                </c:pt>
                <c:pt idx="8383">
                  <c:v>525.75939021510203</c:v>
                </c:pt>
                <c:pt idx="8384">
                  <c:v>525.75388242512201</c:v>
                </c:pt>
                <c:pt idx="8385">
                  <c:v>525.74597113536902</c:v>
                </c:pt>
                <c:pt idx="8386">
                  <c:v>525.72036157458103</c:v>
                </c:pt>
                <c:pt idx="8387">
                  <c:v>525.71861705987396</c:v>
                </c:pt>
                <c:pt idx="8388">
                  <c:v>525.665719397506</c:v>
                </c:pt>
                <c:pt idx="8389">
                  <c:v>525.64576704284298</c:v>
                </c:pt>
                <c:pt idx="8390">
                  <c:v>525.64209512352204</c:v>
                </c:pt>
                <c:pt idx="8391">
                  <c:v>525.63621102764205</c:v>
                </c:pt>
                <c:pt idx="8392">
                  <c:v>525.61195595408799</c:v>
                </c:pt>
                <c:pt idx="8393">
                  <c:v>525.55632023482701</c:v>
                </c:pt>
                <c:pt idx="8394">
                  <c:v>525.55503761788395</c:v>
                </c:pt>
                <c:pt idx="8395">
                  <c:v>525.55249967550799</c:v>
                </c:pt>
                <c:pt idx="8396">
                  <c:v>525.546698086829</c:v>
                </c:pt>
                <c:pt idx="8397">
                  <c:v>525.50712259992304</c:v>
                </c:pt>
                <c:pt idx="8398">
                  <c:v>525.50197107807799</c:v>
                </c:pt>
                <c:pt idx="8399">
                  <c:v>525.50096783795505</c:v>
                </c:pt>
                <c:pt idx="8400">
                  <c:v>525.49521197025001</c:v>
                </c:pt>
                <c:pt idx="8401">
                  <c:v>525.48947789470901</c:v>
                </c:pt>
                <c:pt idx="8402">
                  <c:v>525.44742973705104</c:v>
                </c:pt>
                <c:pt idx="8403">
                  <c:v>525.43955416348399</c:v>
                </c:pt>
                <c:pt idx="8404">
                  <c:v>525.43072033253304</c:v>
                </c:pt>
                <c:pt idx="8405">
                  <c:v>525.41948779061397</c:v>
                </c:pt>
                <c:pt idx="8406">
                  <c:v>525.41514202367205</c:v>
                </c:pt>
                <c:pt idx="8407">
                  <c:v>525.41042321067596</c:v>
                </c:pt>
                <c:pt idx="8408">
                  <c:v>525.37168340219</c:v>
                </c:pt>
                <c:pt idx="8409">
                  <c:v>525.36423984218595</c:v>
                </c:pt>
                <c:pt idx="8410">
                  <c:v>525.36253340790495</c:v>
                </c:pt>
                <c:pt idx="8411">
                  <c:v>525.35814030028598</c:v>
                </c:pt>
                <c:pt idx="8412">
                  <c:v>525.35040140608999</c:v>
                </c:pt>
                <c:pt idx="8413">
                  <c:v>525.34948178729405</c:v>
                </c:pt>
                <c:pt idx="8414">
                  <c:v>525.349189865624</c:v>
                </c:pt>
                <c:pt idx="8415">
                  <c:v>525.33743661501501</c:v>
                </c:pt>
                <c:pt idx="8416">
                  <c:v>525.32312600773605</c:v>
                </c:pt>
                <c:pt idx="8417">
                  <c:v>525.27107830800696</c:v>
                </c:pt>
                <c:pt idx="8418">
                  <c:v>525.21707776289099</c:v>
                </c:pt>
                <c:pt idx="8419">
                  <c:v>525.19909106853902</c:v>
                </c:pt>
                <c:pt idx="8420">
                  <c:v>525.18910952813201</c:v>
                </c:pt>
                <c:pt idx="8421">
                  <c:v>525.17200919987499</c:v>
                </c:pt>
                <c:pt idx="8422">
                  <c:v>525.15069312778803</c:v>
                </c:pt>
                <c:pt idx="8423">
                  <c:v>525.14885300825802</c:v>
                </c:pt>
                <c:pt idx="8424">
                  <c:v>525.12033045843805</c:v>
                </c:pt>
                <c:pt idx="8425">
                  <c:v>525.12018974097703</c:v>
                </c:pt>
                <c:pt idx="8426">
                  <c:v>525.09669275266197</c:v>
                </c:pt>
                <c:pt idx="8427">
                  <c:v>525.06323773405097</c:v>
                </c:pt>
                <c:pt idx="8428">
                  <c:v>525.05917022034703</c:v>
                </c:pt>
                <c:pt idx="8429">
                  <c:v>525.04856126839502</c:v>
                </c:pt>
                <c:pt idx="8430">
                  <c:v>524.98174833155701</c:v>
                </c:pt>
                <c:pt idx="8431">
                  <c:v>524.96307188484298</c:v>
                </c:pt>
                <c:pt idx="8432">
                  <c:v>524.95446035651696</c:v>
                </c:pt>
                <c:pt idx="8433">
                  <c:v>524.94469081371096</c:v>
                </c:pt>
                <c:pt idx="8434">
                  <c:v>524.94358688281204</c:v>
                </c:pt>
                <c:pt idx="8435">
                  <c:v>524.94340925260894</c:v>
                </c:pt>
                <c:pt idx="8436">
                  <c:v>524.94056601496095</c:v>
                </c:pt>
                <c:pt idx="8437">
                  <c:v>524.93735667122996</c:v>
                </c:pt>
                <c:pt idx="8438">
                  <c:v>524.93000265003695</c:v>
                </c:pt>
                <c:pt idx="8439">
                  <c:v>524.92793027253299</c:v>
                </c:pt>
                <c:pt idx="8440">
                  <c:v>524.927679466776</c:v>
                </c:pt>
                <c:pt idx="8441">
                  <c:v>524.91243892882903</c:v>
                </c:pt>
                <c:pt idx="8442">
                  <c:v>524.91117325195103</c:v>
                </c:pt>
                <c:pt idx="8443">
                  <c:v>524.88603797602696</c:v>
                </c:pt>
                <c:pt idx="8444">
                  <c:v>524.85486825355895</c:v>
                </c:pt>
                <c:pt idx="8445">
                  <c:v>524.84265523247495</c:v>
                </c:pt>
                <c:pt idx="8446">
                  <c:v>524.81951977270398</c:v>
                </c:pt>
                <c:pt idx="8447">
                  <c:v>524.81254035174902</c:v>
                </c:pt>
                <c:pt idx="8448">
                  <c:v>524.81052961419903</c:v>
                </c:pt>
                <c:pt idx="8449">
                  <c:v>524.80983866275506</c:v>
                </c:pt>
                <c:pt idx="8450">
                  <c:v>524.78356895263403</c:v>
                </c:pt>
                <c:pt idx="8451">
                  <c:v>524.77422607045298</c:v>
                </c:pt>
                <c:pt idx="8452">
                  <c:v>524.77059045575004</c:v>
                </c:pt>
                <c:pt idx="8453">
                  <c:v>524.75070312897401</c:v>
                </c:pt>
                <c:pt idx="8454">
                  <c:v>524.75048866839995</c:v>
                </c:pt>
                <c:pt idx="8455">
                  <c:v>524.74128206408295</c:v>
                </c:pt>
                <c:pt idx="8456">
                  <c:v>524.73083008830997</c:v>
                </c:pt>
                <c:pt idx="8457">
                  <c:v>524.71982740014596</c:v>
                </c:pt>
                <c:pt idx="8458">
                  <c:v>524.71310917710105</c:v>
                </c:pt>
                <c:pt idx="8459">
                  <c:v>524.65916837690702</c:v>
                </c:pt>
                <c:pt idx="8460">
                  <c:v>524.64588999801504</c:v>
                </c:pt>
                <c:pt idx="8461">
                  <c:v>524.63783347352296</c:v>
                </c:pt>
                <c:pt idx="8462">
                  <c:v>524.63135061096295</c:v>
                </c:pt>
                <c:pt idx="8463">
                  <c:v>524.609568780681</c:v>
                </c:pt>
                <c:pt idx="8464">
                  <c:v>524.60901260527896</c:v>
                </c:pt>
                <c:pt idx="8465">
                  <c:v>524.60640450928895</c:v>
                </c:pt>
                <c:pt idx="8466">
                  <c:v>524.60385047013199</c:v>
                </c:pt>
                <c:pt idx="8467">
                  <c:v>524.59654809799304</c:v>
                </c:pt>
                <c:pt idx="8468">
                  <c:v>524.58757473695198</c:v>
                </c:pt>
                <c:pt idx="8469">
                  <c:v>524.5794158059</c:v>
                </c:pt>
                <c:pt idx="8470">
                  <c:v>524.57666449446901</c:v>
                </c:pt>
                <c:pt idx="8471">
                  <c:v>524.55629141045199</c:v>
                </c:pt>
                <c:pt idx="8472">
                  <c:v>524.54110324719204</c:v>
                </c:pt>
                <c:pt idx="8473">
                  <c:v>524.53889351742703</c:v>
                </c:pt>
                <c:pt idx="8474">
                  <c:v>524.53440690218497</c:v>
                </c:pt>
                <c:pt idx="8475">
                  <c:v>524.49048705726295</c:v>
                </c:pt>
                <c:pt idx="8476">
                  <c:v>524.47311229229501</c:v>
                </c:pt>
                <c:pt idx="8477">
                  <c:v>524.47192474344695</c:v>
                </c:pt>
                <c:pt idx="8478">
                  <c:v>524.469926837765</c:v>
                </c:pt>
                <c:pt idx="8479">
                  <c:v>524.44847635741996</c:v>
                </c:pt>
                <c:pt idx="8480">
                  <c:v>524.43261012786695</c:v>
                </c:pt>
                <c:pt idx="8481">
                  <c:v>524.42150746146399</c:v>
                </c:pt>
                <c:pt idx="8482">
                  <c:v>524.40941418513796</c:v>
                </c:pt>
                <c:pt idx="8483">
                  <c:v>524.402687976008</c:v>
                </c:pt>
                <c:pt idx="8484">
                  <c:v>524.39232171094898</c:v>
                </c:pt>
                <c:pt idx="8485">
                  <c:v>524.38513310003998</c:v>
                </c:pt>
                <c:pt idx="8486">
                  <c:v>524.38407274756696</c:v>
                </c:pt>
                <c:pt idx="8487">
                  <c:v>524.36216332717504</c:v>
                </c:pt>
                <c:pt idx="8488">
                  <c:v>524.34768754018705</c:v>
                </c:pt>
                <c:pt idx="8489">
                  <c:v>524.31671347909605</c:v>
                </c:pt>
                <c:pt idx="8490">
                  <c:v>524.31343917044001</c:v>
                </c:pt>
                <c:pt idx="8491">
                  <c:v>524.30620354260805</c:v>
                </c:pt>
                <c:pt idx="8492">
                  <c:v>524.28883661526299</c:v>
                </c:pt>
                <c:pt idx="8493">
                  <c:v>524.27447423778403</c:v>
                </c:pt>
                <c:pt idx="8494">
                  <c:v>524.26628546838003</c:v>
                </c:pt>
                <c:pt idx="8495">
                  <c:v>524.23786488686198</c:v>
                </c:pt>
                <c:pt idx="8496">
                  <c:v>524.23659291729405</c:v>
                </c:pt>
                <c:pt idx="8497">
                  <c:v>524.22865438275505</c:v>
                </c:pt>
                <c:pt idx="8498">
                  <c:v>524.177874507144</c:v>
                </c:pt>
                <c:pt idx="8499">
                  <c:v>524.16416955193301</c:v>
                </c:pt>
                <c:pt idx="8500">
                  <c:v>524.156792625295</c:v>
                </c:pt>
                <c:pt idx="8501">
                  <c:v>524.15180434235401</c:v>
                </c:pt>
                <c:pt idx="8502">
                  <c:v>524.13912875866401</c:v>
                </c:pt>
                <c:pt idx="8503">
                  <c:v>524.12316917868202</c:v>
                </c:pt>
                <c:pt idx="8504">
                  <c:v>524.12290872593701</c:v>
                </c:pt>
                <c:pt idx="8505">
                  <c:v>524.11976567127795</c:v>
                </c:pt>
                <c:pt idx="8506">
                  <c:v>524.10980461108397</c:v>
                </c:pt>
                <c:pt idx="8507">
                  <c:v>524.10882881244197</c:v>
                </c:pt>
                <c:pt idx="8508">
                  <c:v>524.09027230604397</c:v>
                </c:pt>
                <c:pt idx="8509">
                  <c:v>524.09004342131595</c:v>
                </c:pt>
                <c:pt idx="8510">
                  <c:v>524.08069544767602</c:v>
                </c:pt>
                <c:pt idx="8511">
                  <c:v>524.06919402153198</c:v>
                </c:pt>
                <c:pt idx="8512">
                  <c:v>524.04148213704605</c:v>
                </c:pt>
                <c:pt idx="8513">
                  <c:v>524.03955354886205</c:v>
                </c:pt>
                <c:pt idx="8514">
                  <c:v>524.026726124118</c:v>
                </c:pt>
                <c:pt idx="8515">
                  <c:v>524.01201970502098</c:v>
                </c:pt>
                <c:pt idx="8516">
                  <c:v>524.00170623092595</c:v>
                </c:pt>
                <c:pt idx="8517">
                  <c:v>523.96518545603794</c:v>
                </c:pt>
                <c:pt idx="8518">
                  <c:v>523.94556531163596</c:v>
                </c:pt>
                <c:pt idx="8519">
                  <c:v>523.94253597056502</c:v>
                </c:pt>
                <c:pt idx="8520">
                  <c:v>523.93322268285203</c:v>
                </c:pt>
                <c:pt idx="8521">
                  <c:v>523.93260665160699</c:v>
                </c:pt>
                <c:pt idx="8522">
                  <c:v>523.904410267765</c:v>
                </c:pt>
                <c:pt idx="8523">
                  <c:v>523.89493742162199</c:v>
                </c:pt>
                <c:pt idx="8524">
                  <c:v>523.87220958527496</c:v>
                </c:pt>
                <c:pt idx="8525">
                  <c:v>523.83627233918696</c:v>
                </c:pt>
                <c:pt idx="8526">
                  <c:v>523.831374087413</c:v>
                </c:pt>
                <c:pt idx="8527">
                  <c:v>523.82747679531894</c:v>
                </c:pt>
                <c:pt idx="8528">
                  <c:v>523.77786383816601</c:v>
                </c:pt>
                <c:pt idx="8529">
                  <c:v>523.75091193428705</c:v>
                </c:pt>
                <c:pt idx="8530">
                  <c:v>523.74299448938302</c:v>
                </c:pt>
                <c:pt idx="8531">
                  <c:v>523.73951088009198</c:v>
                </c:pt>
                <c:pt idx="8532">
                  <c:v>523.736135432212</c:v>
                </c:pt>
                <c:pt idx="8533">
                  <c:v>523.73588840801904</c:v>
                </c:pt>
                <c:pt idx="8534">
                  <c:v>523.71981182802699</c:v>
                </c:pt>
                <c:pt idx="8535">
                  <c:v>523.71165648352599</c:v>
                </c:pt>
                <c:pt idx="8536">
                  <c:v>523.689036582575</c:v>
                </c:pt>
                <c:pt idx="8537">
                  <c:v>523.67952847320498</c:v>
                </c:pt>
                <c:pt idx="8538">
                  <c:v>523.67075991055901</c:v>
                </c:pt>
                <c:pt idx="8539">
                  <c:v>523.65216807770503</c:v>
                </c:pt>
                <c:pt idx="8540">
                  <c:v>523.64282358839205</c:v>
                </c:pt>
                <c:pt idx="8541">
                  <c:v>523.63783227176805</c:v>
                </c:pt>
                <c:pt idx="8542">
                  <c:v>523.61448022417198</c:v>
                </c:pt>
                <c:pt idx="8543">
                  <c:v>523.60211641310502</c:v>
                </c:pt>
                <c:pt idx="8544">
                  <c:v>523.59740935601098</c:v>
                </c:pt>
                <c:pt idx="8545">
                  <c:v>523.59728422429305</c:v>
                </c:pt>
                <c:pt idx="8546">
                  <c:v>523.59342171767605</c:v>
                </c:pt>
                <c:pt idx="8547">
                  <c:v>523.57610213738803</c:v>
                </c:pt>
                <c:pt idx="8548">
                  <c:v>523.57269041141399</c:v>
                </c:pt>
                <c:pt idx="8549">
                  <c:v>523.57225189941698</c:v>
                </c:pt>
                <c:pt idx="8550">
                  <c:v>523.57064651001599</c:v>
                </c:pt>
                <c:pt idx="8551">
                  <c:v>523.56730012348805</c:v>
                </c:pt>
                <c:pt idx="8552">
                  <c:v>523.561900439277</c:v>
                </c:pt>
                <c:pt idx="8553">
                  <c:v>523.55873952582601</c:v>
                </c:pt>
                <c:pt idx="8554">
                  <c:v>523.55545559807297</c:v>
                </c:pt>
                <c:pt idx="8555">
                  <c:v>523.55338088206099</c:v>
                </c:pt>
                <c:pt idx="8556">
                  <c:v>523.53230526654102</c:v>
                </c:pt>
                <c:pt idx="8557">
                  <c:v>523.52508102851903</c:v>
                </c:pt>
                <c:pt idx="8558">
                  <c:v>523.50291624066904</c:v>
                </c:pt>
                <c:pt idx="8559">
                  <c:v>523.49171855221095</c:v>
                </c:pt>
                <c:pt idx="8560">
                  <c:v>523.48674296105401</c:v>
                </c:pt>
                <c:pt idx="8561">
                  <c:v>523.48635513525903</c:v>
                </c:pt>
                <c:pt idx="8562">
                  <c:v>523.47796545418203</c:v>
                </c:pt>
                <c:pt idx="8563">
                  <c:v>523.45183727398296</c:v>
                </c:pt>
                <c:pt idx="8564">
                  <c:v>523.40374189644695</c:v>
                </c:pt>
                <c:pt idx="8565">
                  <c:v>523.38378238550195</c:v>
                </c:pt>
                <c:pt idx="8566">
                  <c:v>523.36991190792196</c:v>
                </c:pt>
                <c:pt idx="8567">
                  <c:v>523.35953605777502</c:v>
                </c:pt>
                <c:pt idx="8568">
                  <c:v>523.352215660958</c:v>
                </c:pt>
                <c:pt idx="8569">
                  <c:v>523.32563191789495</c:v>
                </c:pt>
                <c:pt idx="8570">
                  <c:v>523.323520687523</c:v>
                </c:pt>
                <c:pt idx="8571">
                  <c:v>523.31142696926804</c:v>
                </c:pt>
                <c:pt idx="8572">
                  <c:v>523.29877173918499</c:v>
                </c:pt>
                <c:pt idx="8573">
                  <c:v>523.27521408691496</c:v>
                </c:pt>
                <c:pt idx="8574">
                  <c:v>523.26803122109504</c:v>
                </c:pt>
                <c:pt idx="8575">
                  <c:v>523.26514993653905</c:v>
                </c:pt>
                <c:pt idx="8576">
                  <c:v>523.21975182784695</c:v>
                </c:pt>
                <c:pt idx="8577">
                  <c:v>523.20459629183802</c:v>
                </c:pt>
                <c:pt idx="8578">
                  <c:v>523.20023979118798</c:v>
                </c:pt>
                <c:pt idx="8579">
                  <c:v>523.19477926813397</c:v>
                </c:pt>
                <c:pt idx="8580">
                  <c:v>523.19189509276703</c:v>
                </c:pt>
                <c:pt idx="8581">
                  <c:v>523.18989578145204</c:v>
                </c:pt>
                <c:pt idx="8582">
                  <c:v>523.17862612751901</c:v>
                </c:pt>
                <c:pt idx="8583">
                  <c:v>523.17256816275506</c:v>
                </c:pt>
                <c:pt idx="8584">
                  <c:v>523.17202920293198</c:v>
                </c:pt>
                <c:pt idx="8585">
                  <c:v>523.16780776118196</c:v>
                </c:pt>
                <c:pt idx="8586">
                  <c:v>523.14310653249197</c:v>
                </c:pt>
                <c:pt idx="8587">
                  <c:v>523.123363190737</c:v>
                </c:pt>
                <c:pt idx="8588">
                  <c:v>523.10905942708496</c:v>
                </c:pt>
                <c:pt idx="8589">
                  <c:v>523.10268121453396</c:v>
                </c:pt>
                <c:pt idx="8590">
                  <c:v>523.08902682149596</c:v>
                </c:pt>
                <c:pt idx="8591">
                  <c:v>523.07273782259495</c:v>
                </c:pt>
                <c:pt idx="8592">
                  <c:v>523.05506512003205</c:v>
                </c:pt>
                <c:pt idx="8593">
                  <c:v>523.03754101036702</c:v>
                </c:pt>
                <c:pt idx="8594">
                  <c:v>523.02788183154496</c:v>
                </c:pt>
                <c:pt idx="8595">
                  <c:v>523.01664989325297</c:v>
                </c:pt>
                <c:pt idx="8596">
                  <c:v>522.982315563366</c:v>
                </c:pt>
                <c:pt idx="8597">
                  <c:v>522.97774548497898</c:v>
                </c:pt>
                <c:pt idx="8598">
                  <c:v>522.931429961606</c:v>
                </c:pt>
                <c:pt idx="8599">
                  <c:v>522.92841105080595</c:v>
                </c:pt>
                <c:pt idx="8600">
                  <c:v>522.91237666260395</c:v>
                </c:pt>
                <c:pt idx="8601">
                  <c:v>522.90411664719102</c:v>
                </c:pt>
                <c:pt idx="8602">
                  <c:v>522.89122858648295</c:v>
                </c:pt>
                <c:pt idx="8603">
                  <c:v>522.87580729752301</c:v>
                </c:pt>
                <c:pt idx="8604">
                  <c:v>522.86973288407501</c:v>
                </c:pt>
                <c:pt idx="8605">
                  <c:v>522.86817532975499</c:v>
                </c:pt>
                <c:pt idx="8606">
                  <c:v>522.85975787871905</c:v>
                </c:pt>
                <c:pt idx="8607">
                  <c:v>522.85816610706195</c:v>
                </c:pt>
                <c:pt idx="8608">
                  <c:v>522.85805898474996</c:v>
                </c:pt>
                <c:pt idx="8609">
                  <c:v>522.83593720851104</c:v>
                </c:pt>
                <c:pt idx="8610">
                  <c:v>522.82591399259604</c:v>
                </c:pt>
                <c:pt idx="8611">
                  <c:v>522.81940009114498</c:v>
                </c:pt>
                <c:pt idx="8612">
                  <c:v>522.78404833031198</c:v>
                </c:pt>
                <c:pt idx="8613">
                  <c:v>522.74753782822597</c:v>
                </c:pt>
                <c:pt idx="8614">
                  <c:v>522.71863981774095</c:v>
                </c:pt>
                <c:pt idx="8615">
                  <c:v>522.70447911188205</c:v>
                </c:pt>
                <c:pt idx="8616">
                  <c:v>522.66858872326895</c:v>
                </c:pt>
                <c:pt idx="8617">
                  <c:v>522.64275859210795</c:v>
                </c:pt>
                <c:pt idx="8618">
                  <c:v>522.63861039803805</c:v>
                </c:pt>
                <c:pt idx="8619">
                  <c:v>522.62521636342001</c:v>
                </c:pt>
                <c:pt idx="8620">
                  <c:v>522.57107983874903</c:v>
                </c:pt>
                <c:pt idx="8621">
                  <c:v>522.53288503566796</c:v>
                </c:pt>
                <c:pt idx="8622">
                  <c:v>522.52499878927404</c:v>
                </c:pt>
                <c:pt idx="8623">
                  <c:v>522.49488234848695</c:v>
                </c:pt>
                <c:pt idx="8624">
                  <c:v>522.490434879845</c:v>
                </c:pt>
                <c:pt idx="8625">
                  <c:v>522.48932123448799</c:v>
                </c:pt>
                <c:pt idx="8626">
                  <c:v>522.48453031768997</c:v>
                </c:pt>
                <c:pt idx="8627">
                  <c:v>522.43877296898904</c:v>
                </c:pt>
                <c:pt idx="8628">
                  <c:v>522.42952393222799</c:v>
                </c:pt>
                <c:pt idx="8629">
                  <c:v>522.41576271831502</c:v>
                </c:pt>
                <c:pt idx="8630">
                  <c:v>522.40950941343795</c:v>
                </c:pt>
                <c:pt idx="8631">
                  <c:v>522.39678428965306</c:v>
                </c:pt>
                <c:pt idx="8632">
                  <c:v>522.39378551372795</c:v>
                </c:pt>
                <c:pt idx="8633">
                  <c:v>522.38689652122105</c:v>
                </c:pt>
                <c:pt idx="8634">
                  <c:v>522.386043337258</c:v>
                </c:pt>
                <c:pt idx="8635">
                  <c:v>522.37702825243503</c:v>
                </c:pt>
                <c:pt idx="8636">
                  <c:v>522.36806958599402</c:v>
                </c:pt>
                <c:pt idx="8637">
                  <c:v>522.36684551282406</c:v>
                </c:pt>
                <c:pt idx="8638">
                  <c:v>522.36119314095697</c:v>
                </c:pt>
                <c:pt idx="8639">
                  <c:v>522.35807965839797</c:v>
                </c:pt>
                <c:pt idx="8640">
                  <c:v>522.33905508781299</c:v>
                </c:pt>
                <c:pt idx="8641">
                  <c:v>522.32534489548505</c:v>
                </c:pt>
                <c:pt idx="8642">
                  <c:v>522.32375150689495</c:v>
                </c:pt>
                <c:pt idx="8643">
                  <c:v>522.29286843304897</c:v>
                </c:pt>
                <c:pt idx="8644">
                  <c:v>522.28776329446998</c:v>
                </c:pt>
                <c:pt idx="8645">
                  <c:v>522.28723595535098</c:v>
                </c:pt>
                <c:pt idx="8646">
                  <c:v>522.26736824155705</c:v>
                </c:pt>
                <c:pt idx="8647">
                  <c:v>522.26149289375905</c:v>
                </c:pt>
                <c:pt idx="8648">
                  <c:v>522.23064470513998</c:v>
                </c:pt>
                <c:pt idx="8649">
                  <c:v>522.22850799490902</c:v>
                </c:pt>
                <c:pt idx="8650">
                  <c:v>522.22734257361299</c:v>
                </c:pt>
                <c:pt idx="8651">
                  <c:v>522.19830428058401</c:v>
                </c:pt>
                <c:pt idx="8652">
                  <c:v>522.19829655697004</c:v>
                </c:pt>
                <c:pt idx="8653">
                  <c:v>522.18991618042503</c:v>
                </c:pt>
                <c:pt idx="8654">
                  <c:v>522.17632334935104</c:v>
                </c:pt>
                <c:pt idx="8655">
                  <c:v>522.16758790402798</c:v>
                </c:pt>
                <c:pt idx="8656">
                  <c:v>522.159298915318</c:v>
                </c:pt>
                <c:pt idx="8657">
                  <c:v>522.15757563934699</c:v>
                </c:pt>
                <c:pt idx="8658">
                  <c:v>522.14426938958002</c:v>
                </c:pt>
                <c:pt idx="8659">
                  <c:v>522.10545678373899</c:v>
                </c:pt>
                <c:pt idx="8660">
                  <c:v>522.10188987122001</c:v>
                </c:pt>
                <c:pt idx="8661">
                  <c:v>522.07936178610203</c:v>
                </c:pt>
                <c:pt idx="8662">
                  <c:v>522.06764374080603</c:v>
                </c:pt>
                <c:pt idx="8663">
                  <c:v>522.06472214197197</c:v>
                </c:pt>
                <c:pt idx="8664">
                  <c:v>522.056492491776</c:v>
                </c:pt>
                <c:pt idx="8665">
                  <c:v>522.02842457005897</c:v>
                </c:pt>
                <c:pt idx="8666">
                  <c:v>522.02440932448201</c:v>
                </c:pt>
                <c:pt idx="8667">
                  <c:v>522.01929382326</c:v>
                </c:pt>
                <c:pt idx="8668">
                  <c:v>521.98761620067205</c:v>
                </c:pt>
                <c:pt idx="8669">
                  <c:v>521.978250475614</c:v>
                </c:pt>
                <c:pt idx="8670">
                  <c:v>521.95204803346098</c:v>
                </c:pt>
                <c:pt idx="8671">
                  <c:v>521.95152587526502</c:v>
                </c:pt>
                <c:pt idx="8672">
                  <c:v>521.92266958086395</c:v>
                </c:pt>
                <c:pt idx="8673">
                  <c:v>521.90083289325401</c:v>
                </c:pt>
                <c:pt idx="8674">
                  <c:v>521.89934110380102</c:v>
                </c:pt>
                <c:pt idx="8675">
                  <c:v>521.88858875231904</c:v>
                </c:pt>
                <c:pt idx="8676">
                  <c:v>521.86368130882897</c:v>
                </c:pt>
                <c:pt idx="8677">
                  <c:v>521.83781044707496</c:v>
                </c:pt>
                <c:pt idx="8678">
                  <c:v>521.82596757747206</c:v>
                </c:pt>
                <c:pt idx="8679">
                  <c:v>521.80476345711804</c:v>
                </c:pt>
                <c:pt idx="8680">
                  <c:v>521.77604436295098</c:v>
                </c:pt>
                <c:pt idx="8681">
                  <c:v>521.76862799066998</c:v>
                </c:pt>
                <c:pt idx="8682">
                  <c:v>521.76058665043604</c:v>
                </c:pt>
                <c:pt idx="8683">
                  <c:v>521.75513576159699</c:v>
                </c:pt>
                <c:pt idx="8684">
                  <c:v>521.75013866490599</c:v>
                </c:pt>
                <c:pt idx="8685">
                  <c:v>521.74199560979901</c:v>
                </c:pt>
                <c:pt idx="8686">
                  <c:v>521.73683435104397</c:v>
                </c:pt>
                <c:pt idx="8687">
                  <c:v>521.71232987273299</c:v>
                </c:pt>
                <c:pt idx="8688">
                  <c:v>521.70859277063903</c:v>
                </c:pt>
                <c:pt idx="8689">
                  <c:v>521.686461361699</c:v>
                </c:pt>
                <c:pt idx="8690">
                  <c:v>521.68644148561202</c:v>
                </c:pt>
                <c:pt idx="8691">
                  <c:v>521.66268786091996</c:v>
                </c:pt>
                <c:pt idx="8692">
                  <c:v>521.655289425864</c:v>
                </c:pt>
                <c:pt idx="8693">
                  <c:v>521.65194119739897</c:v>
                </c:pt>
                <c:pt idx="8694">
                  <c:v>521.64293286018403</c:v>
                </c:pt>
                <c:pt idx="8695">
                  <c:v>521.63223320940801</c:v>
                </c:pt>
                <c:pt idx="8696">
                  <c:v>521.62505642891597</c:v>
                </c:pt>
                <c:pt idx="8697">
                  <c:v>521.60731098366603</c:v>
                </c:pt>
                <c:pt idx="8698">
                  <c:v>521.60571372182903</c:v>
                </c:pt>
                <c:pt idx="8699">
                  <c:v>521.57627396352598</c:v>
                </c:pt>
                <c:pt idx="8700">
                  <c:v>521.54570628807096</c:v>
                </c:pt>
                <c:pt idx="8701">
                  <c:v>521.53800228575801</c:v>
                </c:pt>
                <c:pt idx="8702">
                  <c:v>521.51857983871002</c:v>
                </c:pt>
                <c:pt idx="8703">
                  <c:v>521.48853742747099</c:v>
                </c:pt>
                <c:pt idx="8704">
                  <c:v>521.47795046296301</c:v>
                </c:pt>
                <c:pt idx="8705">
                  <c:v>521.46904440226206</c:v>
                </c:pt>
                <c:pt idx="8706">
                  <c:v>521.46453533111696</c:v>
                </c:pt>
                <c:pt idx="8707">
                  <c:v>521.45788960784898</c:v>
                </c:pt>
                <c:pt idx="8708">
                  <c:v>521.44364221877504</c:v>
                </c:pt>
                <c:pt idx="8709">
                  <c:v>521.43230684745197</c:v>
                </c:pt>
                <c:pt idx="8710">
                  <c:v>521.40292504278</c:v>
                </c:pt>
                <c:pt idx="8711">
                  <c:v>521.34402706574497</c:v>
                </c:pt>
                <c:pt idx="8712">
                  <c:v>521.33797748550796</c:v>
                </c:pt>
                <c:pt idx="8713">
                  <c:v>521.33646546825696</c:v>
                </c:pt>
                <c:pt idx="8714">
                  <c:v>521.32988709396102</c:v>
                </c:pt>
                <c:pt idx="8715">
                  <c:v>521.32664099041494</c:v>
                </c:pt>
                <c:pt idx="8716">
                  <c:v>521.31418463292596</c:v>
                </c:pt>
                <c:pt idx="8717">
                  <c:v>521.30121182047299</c:v>
                </c:pt>
                <c:pt idx="8718">
                  <c:v>521.26146850573298</c:v>
                </c:pt>
                <c:pt idx="8719">
                  <c:v>521.22811555133205</c:v>
                </c:pt>
                <c:pt idx="8720">
                  <c:v>521.22700152229004</c:v>
                </c:pt>
                <c:pt idx="8721">
                  <c:v>521.22160581555295</c:v>
                </c:pt>
                <c:pt idx="8722">
                  <c:v>521.18479992600896</c:v>
                </c:pt>
                <c:pt idx="8723">
                  <c:v>521.18085642624999</c:v>
                </c:pt>
                <c:pt idx="8724">
                  <c:v>521.17972046814702</c:v>
                </c:pt>
                <c:pt idx="8725">
                  <c:v>521.16174704460104</c:v>
                </c:pt>
                <c:pt idx="8726">
                  <c:v>521.12993684322203</c:v>
                </c:pt>
                <c:pt idx="8727">
                  <c:v>521.12494205484404</c:v>
                </c:pt>
                <c:pt idx="8728">
                  <c:v>521.09386415561198</c:v>
                </c:pt>
                <c:pt idx="8729">
                  <c:v>521.09171705675305</c:v>
                </c:pt>
                <c:pt idx="8730">
                  <c:v>521.059102926425</c:v>
                </c:pt>
                <c:pt idx="8731">
                  <c:v>521.05533213266006</c:v>
                </c:pt>
                <c:pt idx="8732">
                  <c:v>521.039456688168</c:v>
                </c:pt>
                <c:pt idx="8733">
                  <c:v>521.012069997087</c:v>
                </c:pt>
                <c:pt idx="8734">
                  <c:v>521.01115565105499</c:v>
                </c:pt>
                <c:pt idx="8735">
                  <c:v>521.00259701568302</c:v>
                </c:pt>
                <c:pt idx="8736">
                  <c:v>520.98427700434399</c:v>
                </c:pt>
                <c:pt idx="8737">
                  <c:v>520.97002591241505</c:v>
                </c:pt>
                <c:pt idx="8738">
                  <c:v>520.96618529839395</c:v>
                </c:pt>
                <c:pt idx="8739">
                  <c:v>520.96249946621901</c:v>
                </c:pt>
                <c:pt idx="8740">
                  <c:v>520.90734215830696</c:v>
                </c:pt>
                <c:pt idx="8741">
                  <c:v>520.89786107150303</c:v>
                </c:pt>
                <c:pt idx="8742">
                  <c:v>520.89002232827102</c:v>
                </c:pt>
                <c:pt idx="8743">
                  <c:v>520.88849085922595</c:v>
                </c:pt>
                <c:pt idx="8744">
                  <c:v>520.87850189949495</c:v>
                </c:pt>
                <c:pt idx="8745">
                  <c:v>520.86770717767502</c:v>
                </c:pt>
                <c:pt idx="8746">
                  <c:v>520.86376268390404</c:v>
                </c:pt>
                <c:pt idx="8747">
                  <c:v>520.86368678059</c:v>
                </c:pt>
                <c:pt idx="8748">
                  <c:v>520.86349060775501</c:v>
                </c:pt>
                <c:pt idx="8749">
                  <c:v>520.85584206238298</c:v>
                </c:pt>
                <c:pt idx="8750">
                  <c:v>520.85143993112695</c:v>
                </c:pt>
                <c:pt idx="8751">
                  <c:v>520.82117952866997</c:v>
                </c:pt>
                <c:pt idx="8752">
                  <c:v>520.80935326847703</c:v>
                </c:pt>
                <c:pt idx="8753">
                  <c:v>520.80420902087997</c:v>
                </c:pt>
                <c:pt idx="8754">
                  <c:v>520.79826265850795</c:v>
                </c:pt>
                <c:pt idx="8755">
                  <c:v>520.77447895273497</c:v>
                </c:pt>
                <c:pt idx="8756">
                  <c:v>520.76776430762504</c:v>
                </c:pt>
                <c:pt idx="8757">
                  <c:v>520.76133345561595</c:v>
                </c:pt>
                <c:pt idx="8758">
                  <c:v>520.70781634206799</c:v>
                </c:pt>
                <c:pt idx="8759">
                  <c:v>520.69714334749597</c:v>
                </c:pt>
                <c:pt idx="8760">
                  <c:v>520.69632649679204</c:v>
                </c:pt>
                <c:pt idx="8761">
                  <c:v>520.68917589325099</c:v>
                </c:pt>
                <c:pt idx="8762">
                  <c:v>520.66384705812902</c:v>
                </c:pt>
                <c:pt idx="8763">
                  <c:v>520.662219740659</c:v>
                </c:pt>
                <c:pt idx="8764">
                  <c:v>520.64155311712295</c:v>
                </c:pt>
                <c:pt idx="8765">
                  <c:v>520.63989769333102</c:v>
                </c:pt>
                <c:pt idx="8766">
                  <c:v>520.63724541617603</c:v>
                </c:pt>
                <c:pt idx="8767">
                  <c:v>520.61882672542697</c:v>
                </c:pt>
                <c:pt idx="8768">
                  <c:v>520.61276876527302</c:v>
                </c:pt>
                <c:pt idx="8769">
                  <c:v>520.59120198493895</c:v>
                </c:pt>
                <c:pt idx="8770">
                  <c:v>520.58960726954194</c:v>
                </c:pt>
                <c:pt idx="8771">
                  <c:v>520.52697024914198</c:v>
                </c:pt>
                <c:pt idx="8772">
                  <c:v>520.52268212096101</c:v>
                </c:pt>
                <c:pt idx="8773">
                  <c:v>520.50878969760504</c:v>
                </c:pt>
                <c:pt idx="8774">
                  <c:v>520.49238359907304</c:v>
                </c:pt>
                <c:pt idx="8775">
                  <c:v>520.482492934079</c:v>
                </c:pt>
                <c:pt idx="8776">
                  <c:v>520.47565805309796</c:v>
                </c:pt>
                <c:pt idx="8777">
                  <c:v>520.46932609096496</c:v>
                </c:pt>
                <c:pt idx="8778">
                  <c:v>520.45672415998797</c:v>
                </c:pt>
                <c:pt idx="8779">
                  <c:v>520.45350648539704</c:v>
                </c:pt>
                <c:pt idx="8780">
                  <c:v>520.426103380737</c:v>
                </c:pt>
                <c:pt idx="8781">
                  <c:v>520.40612818894101</c:v>
                </c:pt>
                <c:pt idx="8782">
                  <c:v>520.39084740363296</c:v>
                </c:pt>
                <c:pt idx="8783">
                  <c:v>520.38659073391398</c:v>
                </c:pt>
                <c:pt idx="8784">
                  <c:v>520.37621346001299</c:v>
                </c:pt>
                <c:pt idx="8785">
                  <c:v>520.36876523379794</c:v>
                </c:pt>
                <c:pt idx="8786">
                  <c:v>520.36491086017395</c:v>
                </c:pt>
                <c:pt idx="8787">
                  <c:v>520.36382843939498</c:v>
                </c:pt>
                <c:pt idx="8788">
                  <c:v>520.34985903924905</c:v>
                </c:pt>
                <c:pt idx="8789">
                  <c:v>520.33534266108495</c:v>
                </c:pt>
                <c:pt idx="8790">
                  <c:v>520.33036137996498</c:v>
                </c:pt>
                <c:pt idx="8791">
                  <c:v>520.32608881244801</c:v>
                </c:pt>
                <c:pt idx="8792">
                  <c:v>520.31274100366295</c:v>
                </c:pt>
                <c:pt idx="8793">
                  <c:v>520.29531688643397</c:v>
                </c:pt>
                <c:pt idx="8794">
                  <c:v>520.29445937968001</c:v>
                </c:pt>
                <c:pt idx="8795">
                  <c:v>520.28332271398494</c:v>
                </c:pt>
                <c:pt idx="8796">
                  <c:v>520.26064483626806</c:v>
                </c:pt>
                <c:pt idx="8797">
                  <c:v>520.20027066273701</c:v>
                </c:pt>
                <c:pt idx="8798">
                  <c:v>520.18236528489001</c:v>
                </c:pt>
                <c:pt idx="8799">
                  <c:v>520.17084020572599</c:v>
                </c:pt>
                <c:pt idx="8800">
                  <c:v>520.15187585905699</c:v>
                </c:pt>
                <c:pt idx="8801">
                  <c:v>520.149613513482</c:v>
                </c:pt>
                <c:pt idx="8802">
                  <c:v>520.13035355624595</c:v>
                </c:pt>
                <c:pt idx="8803">
                  <c:v>520.13016669758395</c:v>
                </c:pt>
                <c:pt idx="8804">
                  <c:v>520.10841162962697</c:v>
                </c:pt>
                <c:pt idx="8805">
                  <c:v>520.10311449875496</c:v>
                </c:pt>
                <c:pt idx="8806">
                  <c:v>520.08920349353502</c:v>
                </c:pt>
                <c:pt idx="8807">
                  <c:v>520.07916682350901</c:v>
                </c:pt>
                <c:pt idx="8808">
                  <c:v>520.05492541908495</c:v>
                </c:pt>
                <c:pt idx="8809">
                  <c:v>520.04503681258905</c:v>
                </c:pt>
                <c:pt idx="8810">
                  <c:v>520.04335082436296</c:v>
                </c:pt>
                <c:pt idx="8811">
                  <c:v>520.03700418893504</c:v>
                </c:pt>
                <c:pt idx="8812">
                  <c:v>520.03587686129697</c:v>
                </c:pt>
                <c:pt idx="8813">
                  <c:v>520.01270150140999</c:v>
                </c:pt>
                <c:pt idx="8814">
                  <c:v>520.00551011580899</c:v>
                </c:pt>
                <c:pt idx="8815">
                  <c:v>519.98483409780204</c:v>
                </c:pt>
                <c:pt idx="8816">
                  <c:v>519.95166872440598</c:v>
                </c:pt>
                <c:pt idx="8817">
                  <c:v>519.94201759899397</c:v>
                </c:pt>
                <c:pt idx="8818">
                  <c:v>519.93110732069795</c:v>
                </c:pt>
                <c:pt idx="8819">
                  <c:v>519.92893900429397</c:v>
                </c:pt>
                <c:pt idx="8820">
                  <c:v>519.91318423598796</c:v>
                </c:pt>
                <c:pt idx="8821">
                  <c:v>519.89317081213005</c:v>
                </c:pt>
                <c:pt idx="8822">
                  <c:v>519.89169717952302</c:v>
                </c:pt>
                <c:pt idx="8823">
                  <c:v>519.87587686825998</c:v>
                </c:pt>
                <c:pt idx="8824">
                  <c:v>519.86119830595999</c:v>
                </c:pt>
                <c:pt idx="8825">
                  <c:v>519.85992893962896</c:v>
                </c:pt>
                <c:pt idx="8826">
                  <c:v>519.856566815414</c:v>
                </c:pt>
                <c:pt idx="8827">
                  <c:v>519.83843360329399</c:v>
                </c:pt>
                <c:pt idx="8828">
                  <c:v>519.81338614823005</c:v>
                </c:pt>
                <c:pt idx="8829">
                  <c:v>519.78586191864599</c:v>
                </c:pt>
                <c:pt idx="8830">
                  <c:v>519.75521343016806</c:v>
                </c:pt>
                <c:pt idx="8831">
                  <c:v>519.72822512164998</c:v>
                </c:pt>
                <c:pt idx="8832">
                  <c:v>519.717273679291</c:v>
                </c:pt>
                <c:pt idx="8833">
                  <c:v>519.71692375206499</c:v>
                </c:pt>
                <c:pt idx="8834">
                  <c:v>519.705654266176</c:v>
                </c:pt>
                <c:pt idx="8835">
                  <c:v>519.63392060222998</c:v>
                </c:pt>
                <c:pt idx="8836">
                  <c:v>519.61818068998502</c:v>
                </c:pt>
                <c:pt idx="8837">
                  <c:v>519.61777098499704</c:v>
                </c:pt>
                <c:pt idx="8838">
                  <c:v>519.60921706124805</c:v>
                </c:pt>
                <c:pt idx="8839">
                  <c:v>519.59435992096303</c:v>
                </c:pt>
                <c:pt idx="8840">
                  <c:v>519.57415621451798</c:v>
                </c:pt>
                <c:pt idx="8841">
                  <c:v>519.55923217570796</c:v>
                </c:pt>
                <c:pt idx="8842">
                  <c:v>519.55422921443596</c:v>
                </c:pt>
                <c:pt idx="8843">
                  <c:v>519.55324414747395</c:v>
                </c:pt>
                <c:pt idx="8844">
                  <c:v>519.52875470453102</c:v>
                </c:pt>
                <c:pt idx="8845">
                  <c:v>519.51529913775596</c:v>
                </c:pt>
                <c:pt idx="8846">
                  <c:v>519.50588492255099</c:v>
                </c:pt>
                <c:pt idx="8847">
                  <c:v>519.47945793785902</c:v>
                </c:pt>
                <c:pt idx="8848">
                  <c:v>519.46978800649094</c:v>
                </c:pt>
                <c:pt idx="8849">
                  <c:v>519.46906194924202</c:v>
                </c:pt>
                <c:pt idx="8850">
                  <c:v>519.46331405423803</c:v>
                </c:pt>
                <c:pt idx="8851">
                  <c:v>519.44947515879801</c:v>
                </c:pt>
                <c:pt idx="8852">
                  <c:v>519.43496926501598</c:v>
                </c:pt>
                <c:pt idx="8853">
                  <c:v>519.43168386608704</c:v>
                </c:pt>
                <c:pt idx="8854">
                  <c:v>519.42228518426202</c:v>
                </c:pt>
                <c:pt idx="8855">
                  <c:v>519.42072175054602</c:v>
                </c:pt>
                <c:pt idx="8856">
                  <c:v>519.39118090407203</c:v>
                </c:pt>
                <c:pt idx="8857">
                  <c:v>519.38838975914803</c:v>
                </c:pt>
                <c:pt idx="8858">
                  <c:v>519.379134075352</c:v>
                </c:pt>
                <c:pt idx="8859">
                  <c:v>519.35655365039202</c:v>
                </c:pt>
                <c:pt idx="8860">
                  <c:v>519.35518751277004</c:v>
                </c:pt>
                <c:pt idx="8861">
                  <c:v>519.33922870485696</c:v>
                </c:pt>
                <c:pt idx="8862">
                  <c:v>519.32581916877098</c:v>
                </c:pt>
                <c:pt idx="8863">
                  <c:v>519.32291719467605</c:v>
                </c:pt>
                <c:pt idx="8864">
                  <c:v>519.31622204545897</c:v>
                </c:pt>
                <c:pt idx="8865">
                  <c:v>519.30165957563804</c:v>
                </c:pt>
                <c:pt idx="8866">
                  <c:v>519.29740305041605</c:v>
                </c:pt>
                <c:pt idx="8867">
                  <c:v>519.28843481788101</c:v>
                </c:pt>
                <c:pt idx="8868">
                  <c:v>519.27493115944799</c:v>
                </c:pt>
                <c:pt idx="8869">
                  <c:v>519.27435092542896</c:v>
                </c:pt>
                <c:pt idx="8870">
                  <c:v>519.26945868398798</c:v>
                </c:pt>
                <c:pt idx="8871">
                  <c:v>519.25125044822403</c:v>
                </c:pt>
                <c:pt idx="8872">
                  <c:v>519.25041386105102</c:v>
                </c:pt>
                <c:pt idx="8873">
                  <c:v>519.24100225042696</c:v>
                </c:pt>
                <c:pt idx="8874">
                  <c:v>519.23306335807501</c:v>
                </c:pt>
                <c:pt idx="8875">
                  <c:v>519.22400057525601</c:v>
                </c:pt>
                <c:pt idx="8876">
                  <c:v>519.20159840194401</c:v>
                </c:pt>
                <c:pt idx="8877">
                  <c:v>519.17152268179098</c:v>
                </c:pt>
                <c:pt idx="8878">
                  <c:v>519.16659012560604</c:v>
                </c:pt>
                <c:pt idx="8879">
                  <c:v>519.16216284235395</c:v>
                </c:pt>
                <c:pt idx="8880">
                  <c:v>519.15986855593997</c:v>
                </c:pt>
                <c:pt idx="8881">
                  <c:v>519.15726247879797</c:v>
                </c:pt>
                <c:pt idx="8882">
                  <c:v>519.13545290259697</c:v>
                </c:pt>
                <c:pt idx="8883">
                  <c:v>519.12154788315399</c:v>
                </c:pt>
                <c:pt idx="8884">
                  <c:v>519.10591479311699</c:v>
                </c:pt>
                <c:pt idx="8885">
                  <c:v>519.10556379524496</c:v>
                </c:pt>
                <c:pt idx="8886">
                  <c:v>519.083278030256</c:v>
                </c:pt>
                <c:pt idx="8887">
                  <c:v>519.07806041954495</c:v>
                </c:pt>
                <c:pt idx="8888">
                  <c:v>519.05466515295996</c:v>
                </c:pt>
                <c:pt idx="8889">
                  <c:v>519.05289100445304</c:v>
                </c:pt>
                <c:pt idx="8890">
                  <c:v>519.04708732348195</c:v>
                </c:pt>
                <c:pt idx="8891">
                  <c:v>519.04053847129705</c:v>
                </c:pt>
                <c:pt idx="8892">
                  <c:v>519.034612529887</c:v>
                </c:pt>
                <c:pt idx="8893">
                  <c:v>519.03416933062294</c:v>
                </c:pt>
                <c:pt idx="8894">
                  <c:v>519.03041968882701</c:v>
                </c:pt>
                <c:pt idx="8895">
                  <c:v>519.02356631274699</c:v>
                </c:pt>
                <c:pt idx="8896">
                  <c:v>519.02005735275804</c:v>
                </c:pt>
                <c:pt idx="8897">
                  <c:v>519.00554243841998</c:v>
                </c:pt>
                <c:pt idx="8898">
                  <c:v>519.003546653988</c:v>
                </c:pt>
                <c:pt idx="8899">
                  <c:v>519.00191195897196</c:v>
                </c:pt>
                <c:pt idx="8900">
                  <c:v>519.00132840761603</c:v>
                </c:pt>
                <c:pt idx="8901">
                  <c:v>518.98748560248498</c:v>
                </c:pt>
                <c:pt idx="8902">
                  <c:v>518.983686929756</c:v>
                </c:pt>
                <c:pt idx="8903">
                  <c:v>518.97203403735398</c:v>
                </c:pt>
                <c:pt idx="8904">
                  <c:v>518.96358290457397</c:v>
                </c:pt>
                <c:pt idx="8905">
                  <c:v>518.95964020484496</c:v>
                </c:pt>
                <c:pt idx="8906">
                  <c:v>518.94709679879497</c:v>
                </c:pt>
                <c:pt idx="8907">
                  <c:v>518.94475595510403</c:v>
                </c:pt>
                <c:pt idx="8908">
                  <c:v>518.899145708064</c:v>
                </c:pt>
                <c:pt idx="8909">
                  <c:v>518.89565588408004</c:v>
                </c:pt>
                <c:pt idx="8910">
                  <c:v>518.84706376294105</c:v>
                </c:pt>
                <c:pt idx="8911">
                  <c:v>518.83413117930195</c:v>
                </c:pt>
                <c:pt idx="8912">
                  <c:v>518.82883607497104</c:v>
                </c:pt>
                <c:pt idx="8913">
                  <c:v>518.79216630500696</c:v>
                </c:pt>
                <c:pt idx="8914">
                  <c:v>518.74735551777496</c:v>
                </c:pt>
                <c:pt idx="8915">
                  <c:v>518.74670752159295</c:v>
                </c:pt>
                <c:pt idx="8916">
                  <c:v>518.74603329630702</c:v>
                </c:pt>
                <c:pt idx="8917">
                  <c:v>518.73840532944598</c:v>
                </c:pt>
                <c:pt idx="8918">
                  <c:v>518.73071302362803</c:v>
                </c:pt>
                <c:pt idx="8919">
                  <c:v>518.714190776382</c:v>
                </c:pt>
                <c:pt idx="8920">
                  <c:v>518.69543728840404</c:v>
                </c:pt>
                <c:pt idx="8921">
                  <c:v>518.68189934785903</c:v>
                </c:pt>
                <c:pt idx="8922">
                  <c:v>518.67587180694295</c:v>
                </c:pt>
                <c:pt idx="8923">
                  <c:v>518.66972597986796</c:v>
                </c:pt>
                <c:pt idx="8924">
                  <c:v>518.65946041701102</c:v>
                </c:pt>
                <c:pt idx="8925">
                  <c:v>518.65882663420803</c:v>
                </c:pt>
                <c:pt idx="8926">
                  <c:v>518.65128488491405</c:v>
                </c:pt>
                <c:pt idx="8927">
                  <c:v>518.63727987103596</c:v>
                </c:pt>
                <c:pt idx="8928">
                  <c:v>518.63698654582197</c:v>
                </c:pt>
                <c:pt idx="8929">
                  <c:v>518.61159257760801</c:v>
                </c:pt>
                <c:pt idx="8930">
                  <c:v>518.60492837293702</c:v>
                </c:pt>
                <c:pt idx="8931">
                  <c:v>518.58073487111403</c:v>
                </c:pt>
                <c:pt idx="8932">
                  <c:v>518.57647200388101</c:v>
                </c:pt>
                <c:pt idx="8933">
                  <c:v>518.54780994332498</c:v>
                </c:pt>
                <c:pt idx="8934">
                  <c:v>518.53736376019003</c:v>
                </c:pt>
                <c:pt idx="8935">
                  <c:v>518.51348516855705</c:v>
                </c:pt>
                <c:pt idx="8936">
                  <c:v>518.49584301893196</c:v>
                </c:pt>
                <c:pt idx="8937">
                  <c:v>518.493271784022</c:v>
                </c:pt>
                <c:pt idx="8938">
                  <c:v>518.48959778399001</c:v>
                </c:pt>
                <c:pt idx="8939">
                  <c:v>518.48032940094799</c:v>
                </c:pt>
                <c:pt idx="8940">
                  <c:v>518.48015225863105</c:v>
                </c:pt>
                <c:pt idx="8941">
                  <c:v>518.45595221314898</c:v>
                </c:pt>
                <c:pt idx="8942">
                  <c:v>518.44218995824303</c:v>
                </c:pt>
                <c:pt idx="8943">
                  <c:v>518.43980361872104</c:v>
                </c:pt>
                <c:pt idx="8944">
                  <c:v>518.43447432921903</c:v>
                </c:pt>
                <c:pt idx="8945">
                  <c:v>518.432062105113</c:v>
                </c:pt>
                <c:pt idx="8946">
                  <c:v>518.43098039876804</c:v>
                </c:pt>
                <c:pt idx="8947">
                  <c:v>518.42056183797695</c:v>
                </c:pt>
                <c:pt idx="8948">
                  <c:v>518.41870342477296</c:v>
                </c:pt>
                <c:pt idx="8949">
                  <c:v>518.40757744154496</c:v>
                </c:pt>
                <c:pt idx="8950">
                  <c:v>518.40499271346403</c:v>
                </c:pt>
                <c:pt idx="8951">
                  <c:v>518.38869001129603</c:v>
                </c:pt>
                <c:pt idx="8952">
                  <c:v>518.38544234182496</c:v>
                </c:pt>
                <c:pt idx="8953">
                  <c:v>518.37917743483399</c:v>
                </c:pt>
                <c:pt idx="8954">
                  <c:v>518.37044745199603</c:v>
                </c:pt>
                <c:pt idx="8955">
                  <c:v>518.36669594339901</c:v>
                </c:pt>
                <c:pt idx="8956">
                  <c:v>518.36664424174603</c:v>
                </c:pt>
                <c:pt idx="8957">
                  <c:v>518.35165945714505</c:v>
                </c:pt>
                <c:pt idx="8958">
                  <c:v>518.33522567198702</c:v>
                </c:pt>
                <c:pt idx="8959">
                  <c:v>518.32362856377699</c:v>
                </c:pt>
                <c:pt idx="8960">
                  <c:v>518.32241502297495</c:v>
                </c:pt>
                <c:pt idx="8961">
                  <c:v>518.30527419534599</c:v>
                </c:pt>
                <c:pt idx="8962">
                  <c:v>518.29733065414302</c:v>
                </c:pt>
                <c:pt idx="8963">
                  <c:v>518.27637731822904</c:v>
                </c:pt>
                <c:pt idx="8964">
                  <c:v>518.26899750728001</c:v>
                </c:pt>
                <c:pt idx="8965">
                  <c:v>518.25221921130003</c:v>
                </c:pt>
                <c:pt idx="8966">
                  <c:v>518.22874399016803</c:v>
                </c:pt>
                <c:pt idx="8967">
                  <c:v>518.188100245859</c:v>
                </c:pt>
                <c:pt idx="8968">
                  <c:v>518.175805687928</c:v>
                </c:pt>
                <c:pt idx="8969">
                  <c:v>518.16972807111699</c:v>
                </c:pt>
                <c:pt idx="8970">
                  <c:v>518.16180483054097</c:v>
                </c:pt>
                <c:pt idx="8971">
                  <c:v>518.14890923898804</c:v>
                </c:pt>
                <c:pt idx="8972">
                  <c:v>518.14032700533596</c:v>
                </c:pt>
                <c:pt idx="8973">
                  <c:v>518.111199211128</c:v>
                </c:pt>
                <c:pt idx="8974">
                  <c:v>518.05033813046805</c:v>
                </c:pt>
                <c:pt idx="8975">
                  <c:v>518.04436332230296</c:v>
                </c:pt>
                <c:pt idx="8976">
                  <c:v>518.02953919595495</c:v>
                </c:pt>
                <c:pt idx="8977">
                  <c:v>518.02069699614697</c:v>
                </c:pt>
                <c:pt idx="8978">
                  <c:v>517.99443339137201</c:v>
                </c:pt>
                <c:pt idx="8979">
                  <c:v>517.97259056094094</c:v>
                </c:pt>
                <c:pt idx="8980">
                  <c:v>517.97197065189198</c:v>
                </c:pt>
                <c:pt idx="8981">
                  <c:v>517.97094236015005</c:v>
                </c:pt>
                <c:pt idx="8982">
                  <c:v>517.96899080198602</c:v>
                </c:pt>
                <c:pt idx="8983">
                  <c:v>517.96111019227396</c:v>
                </c:pt>
                <c:pt idx="8984">
                  <c:v>517.94232688025704</c:v>
                </c:pt>
                <c:pt idx="8985">
                  <c:v>517.94208536506198</c:v>
                </c:pt>
                <c:pt idx="8986">
                  <c:v>517.94039274713305</c:v>
                </c:pt>
                <c:pt idx="8987">
                  <c:v>517.93654011598596</c:v>
                </c:pt>
                <c:pt idx="8988">
                  <c:v>517.93553347508998</c:v>
                </c:pt>
                <c:pt idx="8989">
                  <c:v>517.91834639459205</c:v>
                </c:pt>
                <c:pt idx="8990">
                  <c:v>517.89828948824197</c:v>
                </c:pt>
                <c:pt idx="8991">
                  <c:v>517.88591953054095</c:v>
                </c:pt>
                <c:pt idx="8992">
                  <c:v>517.88175725083204</c:v>
                </c:pt>
                <c:pt idx="8993">
                  <c:v>517.87198302691695</c:v>
                </c:pt>
                <c:pt idx="8994">
                  <c:v>517.84836351947195</c:v>
                </c:pt>
                <c:pt idx="8995">
                  <c:v>517.83519076991604</c:v>
                </c:pt>
                <c:pt idx="8996">
                  <c:v>517.82314242573398</c:v>
                </c:pt>
                <c:pt idx="8997">
                  <c:v>517.81774107919398</c:v>
                </c:pt>
                <c:pt idx="8998">
                  <c:v>517.78175477391801</c:v>
                </c:pt>
                <c:pt idx="8999">
                  <c:v>517.779858980418</c:v>
                </c:pt>
                <c:pt idx="9000">
                  <c:v>517.77008713710802</c:v>
                </c:pt>
                <c:pt idx="9001">
                  <c:v>517.76765703489798</c:v>
                </c:pt>
                <c:pt idx="9002">
                  <c:v>517.75808222204603</c:v>
                </c:pt>
                <c:pt idx="9003">
                  <c:v>517.74545143747696</c:v>
                </c:pt>
                <c:pt idx="9004">
                  <c:v>517.745216856978</c:v>
                </c:pt>
                <c:pt idx="9005">
                  <c:v>517.70742514808501</c:v>
                </c:pt>
                <c:pt idx="9006">
                  <c:v>517.69954466818297</c:v>
                </c:pt>
                <c:pt idx="9007">
                  <c:v>517.69484400943895</c:v>
                </c:pt>
                <c:pt idx="9008">
                  <c:v>517.69347394606598</c:v>
                </c:pt>
                <c:pt idx="9009">
                  <c:v>517.69012745501595</c:v>
                </c:pt>
                <c:pt idx="9010">
                  <c:v>517.67080909825404</c:v>
                </c:pt>
                <c:pt idx="9011">
                  <c:v>517.65443766179999</c:v>
                </c:pt>
                <c:pt idx="9012">
                  <c:v>517.62612510219105</c:v>
                </c:pt>
                <c:pt idx="9013">
                  <c:v>517.58229324486194</c:v>
                </c:pt>
                <c:pt idx="9014">
                  <c:v>517.527590749551</c:v>
                </c:pt>
                <c:pt idx="9015">
                  <c:v>517.47341890257303</c:v>
                </c:pt>
                <c:pt idx="9016">
                  <c:v>517.47210735591796</c:v>
                </c:pt>
                <c:pt idx="9017">
                  <c:v>517.44889971919599</c:v>
                </c:pt>
                <c:pt idx="9018">
                  <c:v>517.43836853248399</c:v>
                </c:pt>
                <c:pt idx="9019">
                  <c:v>517.421994301577</c:v>
                </c:pt>
                <c:pt idx="9020">
                  <c:v>517.41600787861501</c:v>
                </c:pt>
                <c:pt idx="9021">
                  <c:v>517.40864572421299</c:v>
                </c:pt>
                <c:pt idx="9022">
                  <c:v>517.40713630117102</c:v>
                </c:pt>
                <c:pt idx="9023">
                  <c:v>517.40379108596403</c:v>
                </c:pt>
                <c:pt idx="9024">
                  <c:v>517.38822566808096</c:v>
                </c:pt>
                <c:pt idx="9025">
                  <c:v>517.35077217126604</c:v>
                </c:pt>
                <c:pt idx="9026">
                  <c:v>517.34097932630596</c:v>
                </c:pt>
                <c:pt idx="9027">
                  <c:v>517.33312729042302</c:v>
                </c:pt>
                <c:pt idx="9028">
                  <c:v>517.324014223939</c:v>
                </c:pt>
                <c:pt idx="9029">
                  <c:v>517.31768845626902</c:v>
                </c:pt>
                <c:pt idx="9030">
                  <c:v>517.31157622720605</c:v>
                </c:pt>
                <c:pt idx="9031">
                  <c:v>517.26980247680206</c:v>
                </c:pt>
                <c:pt idx="9032">
                  <c:v>517.26751172123397</c:v>
                </c:pt>
                <c:pt idx="9033">
                  <c:v>517.23916444821202</c:v>
                </c:pt>
                <c:pt idx="9034">
                  <c:v>517.23913763859196</c:v>
                </c:pt>
                <c:pt idx="9035">
                  <c:v>517.21465132173296</c:v>
                </c:pt>
                <c:pt idx="9036">
                  <c:v>517.20128200193597</c:v>
                </c:pt>
                <c:pt idx="9037">
                  <c:v>517.18233814675204</c:v>
                </c:pt>
                <c:pt idx="9038">
                  <c:v>517.15606800173896</c:v>
                </c:pt>
                <c:pt idx="9039">
                  <c:v>517.08783914311402</c:v>
                </c:pt>
                <c:pt idx="9040">
                  <c:v>517.08692139140101</c:v>
                </c:pt>
                <c:pt idx="9041">
                  <c:v>517.050836027385</c:v>
                </c:pt>
                <c:pt idx="9042">
                  <c:v>517.04914586490304</c:v>
                </c:pt>
                <c:pt idx="9043">
                  <c:v>517.02975800054696</c:v>
                </c:pt>
                <c:pt idx="9044">
                  <c:v>517.02602652602695</c:v>
                </c:pt>
                <c:pt idx="9045">
                  <c:v>517.00904911896998</c:v>
                </c:pt>
                <c:pt idx="9046">
                  <c:v>516.98443310129301</c:v>
                </c:pt>
                <c:pt idx="9047">
                  <c:v>516.98121903737399</c:v>
                </c:pt>
                <c:pt idx="9048">
                  <c:v>516.96537793911898</c:v>
                </c:pt>
                <c:pt idx="9049">
                  <c:v>516.94912959497299</c:v>
                </c:pt>
                <c:pt idx="9050">
                  <c:v>516.93526737891204</c:v>
                </c:pt>
                <c:pt idx="9051">
                  <c:v>516.93025482981602</c:v>
                </c:pt>
                <c:pt idx="9052">
                  <c:v>516.92837120493903</c:v>
                </c:pt>
                <c:pt idx="9053">
                  <c:v>516.91735283210699</c:v>
                </c:pt>
                <c:pt idx="9054">
                  <c:v>516.91522658310998</c:v>
                </c:pt>
                <c:pt idx="9055">
                  <c:v>516.90371381674504</c:v>
                </c:pt>
                <c:pt idx="9056">
                  <c:v>516.89718443483901</c:v>
                </c:pt>
                <c:pt idx="9057">
                  <c:v>516.88329910747905</c:v>
                </c:pt>
                <c:pt idx="9058">
                  <c:v>516.88282709213399</c:v>
                </c:pt>
                <c:pt idx="9059">
                  <c:v>516.88263202442999</c:v>
                </c:pt>
                <c:pt idx="9060">
                  <c:v>516.877196980495</c:v>
                </c:pt>
                <c:pt idx="9061">
                  <c:v>516.84907385568602</c:v>
                </c:pt>
                <c:pt idx="9062">
                  <c:v>516.84022800075695</c:v>
                </c:pt>
                <c:pt idx="9063">
                  <c:v>516.75389948217401</c:v>
                </c:pt>
                <c:pt idx="9064">
                  <c:v>516.74645206955802</c:v>
                </c:pt>
                <c:pt idx="9065">
                  <c:v>516.74419829396595</c:v>
                </c:pt>
                <c:pt idx="9066">
                  <c:v>516.726090801228</c:v>
                </c:pt>
                <c:pt idx="9067">
                  <c:v>516.72260061572797</c:v>
                </c:pt>
                <c:pt idx="9068">
                  <c:v>516.71564755025395</c:v>
                </c:pt>
                <c:pt idx="9069">
                  <c:v>516.71081049660495</c:v>
                </c:pt>
                <c:pt idx="9070">
                  <c:v>516.70805455172001</c:v>
                </c:pt>
                <c:pt idx="9071">
                  <c:v>516.70316065702798</c:v>
                </c:pt>
                <c:pt idx="9072">
                  <c:v>516.70275514106595</c:v>
                </c:pt>
                <c:pt idx="9073">
                  <c:v>516.68308456366105</c:v>
                </c:pt>
                <c:pt idx="9074">
                  <c:v>516.681633955748</c:v>
                </c:pt>
                <c:pt idx="9075">
                  <c:v>516.673373903129</c:v>
                </c:pt>
                <c:pt idx="9076">
                  <c:v>516.62792987779699</c:v>
                </c:pt>
                <c:pt idx="9077">
                  <c:v>516.60798990657202</c:v>
                </c:pt>
                <c:pt idx="9078">
                  <c:v>516.57771861509502</c:v>
                </c:pt>
                <c:pt idx="9079">
                  <c:v>516.56874715209199</c:v>
                </c:pt>
                <c:pt idx="9080">
                  <c:v>516.56570384952602</c:v>
                </c:pt>
                <c:pt idx="9081">
                  <c:v>516.55484082172302</c:v>
                </c:pt>
                <c:pt idx="9082">
                  <c:v>516.55483215984805</c:v>
                </c:pt>
                <c:pt idx="9083">
                  <c:v>516.55099928877303</c:v>
                </c:pt>
                <c:pt idx="9084">
                  <c:v>516.54106850144296</c:v>
                </c:pt>
                <c:pt idx="9085">
                  <c:v>516.49566700090099</c:v>
                </c:pt>
                <c:pt idx="9086">
                  <c:v>516.49416642829999</c:v>
                </c:pt>
                <c:pt idx="9087">
                  <c:v>516.49333606558901</c:v>
                </c:pt>
                <c:pt idx="9088">
                  <c:v>516.46549819214704</c:v>
                </c:pt>
                <c:pt idx="9089">
                  <c:v>516.45357557740294</c:v>
                </c:pt>
                <c:pt idx="9090">
                  <c:v>516.43777410615496</c:v>
                </c:pt>
                <c:pt idx="9091">
                  <c:v>516.43725584397396</c:v>
                </c:pt>
                <c:pt idx="9092">
                  <c:v>516.430250807015</c:v>
                </c:pt>
                <c:pt idx="9093">
                  <c:v>516.41488820685504</c:v>
                </c:pt>
                <c:pt idx="9094">
                  <c:v>516.38811106706498</c:v>
                </c:pt>
                <c:pt idx="9095">
                  <c:v>516.378981259694</c:v>
                </c:pt>
                <c:pt idx="9096">
                  <c:v>516.349888263053</c:v>
                </c:pt>
                <c:pt idx="9097">
                  <c:v>516.34679179757302</c:v>
                </c:pt>
                <c:pt idx="9098">
                  <c:v>516.33366337063603</c:v>
                </c:pt>
                <c:pt idx="9099">
                  <c:v>516.31582822652001</c:v>
                </c:pt>
                <c:pt idx="9100">
                  <c:v>516.31574229268404</c:v>
                </c:pt>
                <c:pt idx="9101">
                  <c:v>516.31433370089701</c:v>
                </c:pt>
                <c:pt idx="9102">
                  <c:v>516.30969600756805</c:v>
                </c:pt>
                <c:pt idx="9103">
                  <c:v>516.262490390332</c:v>
                </c:pt>
                <c:pt idx="9104">
                  <c:v>516.25860821819401</c:v>
                </c:pt>
                <c:pt idx="9105">
                  <c:v>516.24970458309201</c:v>
                </c:pt>
                <c:pt idx="9106">
                  <c:v>516.24383001825197</c:v>
                </c:pt>
                <c:pt idx="9107">
                  <c:v>516.24264013524896</c:v>
                </c:pt>
                <c:pt idx="9108">
                  <c:v>516.21270515645699</c:v>
                </c:pt>
                <c:pt idx="9109">
                  <c:v>516.20853986508303</c:v>
                </c:pt>
                <c:pt idx="9110">
                  <c:v>516.16662368866298</c:v>
                </c:pt>
                <c:pt idx="9111">
                  <c:v>516.15738285553505</c:v>
                </c:pt>
                <c:pt idx="9112">
                  <c:v>516.12138845657296</c:v>
                </c:pt>
                <c:pt idx="9113">
                  <c:v>516.11087189603302</c:v>
                </c:pt>
                <c:pt idx="9114">
                  <c:v>516.10568566971494</c:v>
                </c:pt>
                <c:pt idx="9115">
                  <c:v>516.07191107669996</c:v>
                </c:pt>
                <c:pt idx="9116">
                  <c:v>516.04584656793895</c:v>
                </c:pt>
                <c:pt idx="9117">
                  <c:v>516.01915312956999</c:v>
                </c:pt>
                <c:pt idx="9118">
                  <c:v>516.00258543473797</c:v>
                </c:pt>
                <c:pt idx="9119">
                  <c:v>516.00193167844395</c:v>
                </c:pt>
                <c:pt idx="9120">
                  <c:v>515.99575953834005</c:v>
                </c:pt>
                <c:pt idx="9121">
                  <c:v>515.99079155730306</c:v>
                </c:pt>
                <c:pt idx="9122">
                  <c:v>515.96845218973397</c:v>
                </c:pt>
                <c:pt idx="9123">
                  <c:v>515.96203549375502</c:v>
                </c:pt>
                <c:pt idx="9124">
                  <c:v>515.95371533740104</c:v>
                </c:pt>
                <c:pt idx="9125">
                  <c:v>515.94640538247495</c:v>
                </c:pt>
                <c:pt idx="9126">
                  <c:v>515.91967901498595</c:v>
                </c:pt>
                <c:pt idx="9127">
                  <c:v>515.91648062203797</c:v>
                </c:pt>
                <c:pt idx="9128">
                  <c:v>515.91411671439096</c:v>
                </c:pt>
                <c:pt idx="9129">
                  <c:v>515.91288844272003</c:v>
                </c:pt>
                <c:pt idx="9130">
                  <c:v>515.90474235417605</c:v>
                </c:pt>
                <c:pt idx="9131">
                  <c:v>515.90162778256501</c:v>
                </c:pt>
                <c:pt idx="9132">
                  <c:v>515.89241527808804</c:v>
                </c:pt>
                <c:pt idx="9133">
                  <c:v>515.88569191661099</c:v>
                </c:pt>
                <c:pt idx="9134">
                  <c:v>515.84385930383598</c:v>
                </c:pt>
                <c:pt idx="9135">
                  <c:v>515.82074677199296</c:v>
                </c:pt>
                <c:pt idx="9136">
                  <c:v>515.81509723045599</c:v>
                </c:pt>
                <c:pt idx="9137">
                  <c:v>515.80660551810604</c:v>
                </c:pt>
                <c:pt idx="9138">
                  <c:v>515.79525926997803</c:v>
                </c:pt>
                <c:pt idx="9139">
                  <c:v>515.75354906625705</c:v>
                </c:pt>
                <c:pt idx="9140">
                  <c:v>515.75231637230002</c:v>
                </c:pt>
                <c:pt idx="9141">
                  <c:v>515.75071090066797</c:v>
                </c:pt>
                <c:pt idx="9142">
                  <c:v>515.74214118745499</c:v>
                </c:pt>
                <c:pt idx="9143">
                  <c:v>515.72435052243304</c:v>
                </c:pt>
                <c:pt idx="9144">
                  <c:v>515.72388711947701</c:v>
                </c:pt>
                <c:pt idx="9145">
                  <c:v>515.70916240942404</c:v>
                </c:pt>
                <c:pt idx="9146">
                  <c:v>515.68827850121602</c:v>
                </c:pt>
                <c:pt idx="9147">
                  <c:v>515.68802133877796</c:v>
                </c:pt>
                <c:pt idx="9148">
                  <c:v>515.68509921145903</c:v>
                </c:pt>
                <c:pt idx="9149">
                  <c:v>515.68248690375401</c:v>
                </c:pt>
                <c:pt idx="9150">
                  <c:v>515.64931897364897</c:v>
                </c:pt>
                <c:pt idx="9151">
                  <c:v>515.63317151745002</c:v>
                </c:pt>
                <c:pt idx="9152">
                  <c:v>515.60242238808905</c:v>
                </c:pt>
                <c:pt idx="9153">
                  <c:v>515.56122072317703</c:v>
                </c:pt>
                <c:pt idx="9154">
                  <c:v>515.53340713284604</c:v>
                </c:pt>
                <c:pt idx="9155">
                  <c:v>515.49084479484202</c:v>
                </c:pt>
                <c:pt idx="9156">
                  <c:v>515.48662963234801</c:v>
                </c:pt>
                <c:pt idx="9157">
                  <c:v>515.48030258653796</c:v>
                </c:pt>
                <c:pt idx="9158">
                  <c:v>515.47205568524396</c:v>
                </c:pt>
                <c:pt idx="9159">
                  <c:v>515.46905131974097</c:v>
                </c:pt>
                <c:pt idx="9160">
                  <c:v>515.44747631919597</c:v>
                </c:pt>
                <c:pt idx="9161">
                  <c:v>515.437394681809</c:v>
                </c:pt>
                <c:pt idx="9162">
                  <c:v>515.42864206931904</c:v>
                </c:pt>
                <c:pt idx="9163">
                  <c:v>515.42769737859601</c:v>
                </c:pt>
                <c:pt idx="9164">
                  <c:v>515.42281821755296</c:v>
                </c:pt>
                <c:pt idx="9165">
                  <c:v>515.389177611695</c:v>
                </c:pt>
                <c:pt idx="9166">
                  <c:v>515.37412830943299</c:v>
                </c:pt>
                <c:pt idx="9167">
                  <c:v>515.36793053055499</c:v>
                </c:pt>
                <c:pt idx="9168">
                  <c:v>515.36488931557096</c:v>
                </c:pt>
                <c:pt idx="9169">
                  <c:v>515.36156768103399</c:v>
                </c:pt>
                <c:pt idx="9170">
                  <c:v>515.35417128449001</c:v>
                </c:pt>
                <c:pt idx="9171">
                  <c:v>515.34421176772196</c:v>
                </c:pt>
                <c:pt idx="9172">
                  <c:v>515.33381950231899</c:v>
                </c:pt>
                <c:pt idx="9173">
                  <c:v>515.33030077970795</c:v>
                </c:pt>
                <c:pt idx="9174">
                  <c:v>515.31901039595004</c:v>
                </c:pt>
                <c:pt idx="9175">
                  <c:v>515.29825236377701</c:v>
                </c:pt>
                <c:pt idx="9176">
                  <c:v>515.290781610002</c:v>
                </c:pt>
                <c:pt idx="9177">
                  <c:v>515.26519472790699</c:v>
                </c:pt>
                <c:pt idx="9178">
                  <c:v>515.26082032322904</c:v>
                </c:pt>
                <c:pt idx="9179">
                  <c:v>515.24402796464597</c:v>
                </c:pt>
                <c:pt idx="9180">
                  <c:v>515.24117687121804</c:v>
                </c:pt>
                <c:pt idx="9181">
                  <c:v>515.21952724296</c:v>
                </c:pt>
                <c:pt idx="9182">
                  <c:v>515.19640078430496</c:v>
                </c:pt>
                <c:pt idx="9183">
                  <c:v>515.17796507323806</c:v>
                </c:pt>
                <c:pt idx="9184">
                  <c:v>515.15356643264397</c:v>
                </c:pt>
                <c:pt idx="9185">
                  <c:v>515.153443940442</c:v>
                </c:pt>
                <c:pt idx="9186">
                  <c:v>515.14987440036498</c:v>
                </c:pt>
                <c:pt idx="9187">
                  <c:v>515.12725024153406</c:v>
                </c:pt>
                <c:pt idx="9188">
                  <c:v>515.106200302861</c:v>
                </c:pt>
                <c:pt idx="9189">
                  <c:v>515.07201232173998</c:v>
                </c:pt>
                <c:pt idx="9190">
                  <c:v>515.06017634637499</c:v>
                </c:pt>
                <c:pt idx="9191">
                  <c:v>515.053493130334</c:v>
                </c:pt>
                <c:pt idx="9192">
                  <c:v>515.04757186328402</c:v>
                </c:pt>
                <c:pt idx="9193">
                  <c:v>515.03365845828603</c:v>
                </c:pt>
                <c:pt idx="9194">
                  <c:v>515.03169912365297</c:v>
                </c:pt>
                <c:pt idx="9195">
                  <c:v>514.98668115222199</c:v>
                </c:pt>
                <c:pt idx="9196">
                  <c:v>514.98020601464998</c:v>
                </c:pt>
                <c:pt idx="9197">
                  <c:v>514.97457199122596</c:v>
                </c:pt>
                <c:pt idx="9198">
                  <c:v>514.97301765183897</c:v>
                </c:pt>
                <c:pt idx="9199">
                  <c:v>514.94513538429396</c:v>
                </c:pt>
                <c:pt idx="9200">
                  <c:v>514.92120120465097</c:v>
                </c:pt>
                <c:pt idx="9201">
                  <c:v>514.91249462764199</c:v>
                </c:pt>
                <c:pt idx="9202">
                  <c:v>514.90900927433495</c:v>
                </c:pt>
                <c:pt idx="9203">
                  <c:v>514.88389866261696</c:v>
                </c:pt>
                <c:pt idx="9204">
                  <c:v>514.880601732625</c:v>
                </c:pt>
                <c:pt idx="9205">
                  <c:v>514.87173081465005</c:v>
                </c:pt>
                <c:pt idx="9206">
                  <c:v>514.85892189918104</c:v>
                </c:pt>
                <c:pt idx="9207">
                  <c:v>514.84996349858</c:v>
                </c:pt>
                <c:pt idx="9208">
                  <c:v>514.84939354863195</c:v>
                </c:pt>
                <c:pt idx="9209">
                  <c:v>514.83770828830097</c:v>
                </c:pt>
                <c:pt idx="9210">
                  <c:v>514.829744235764</c:v>
                </c:pt>
                <c:pt idx="9211">
                  <c:v>514.81885192370396</c:v>
                </c:pt>
                <c:pt idx="9212">
                  <c:v>514.81633432216802</c:v>
                </c:pt>
                <c:pt idx="9213">
                  <c:v>514.80743824449496</c:v>
                </c:pt>
                <c:pt idx="9214">
                  <c:v>514.79030628728503</c:v>
                </c:pt>
                <c:pt idx="9215">
                  <c:v>514.75086198895303</c:v>
                </c:pt>
                <c:pt idx="9216">
                  <c:v>514.74880549392401</c:v>
                </c:pt>
                <c:pt idx="9217">
                  <c:v>514.738507474622</c:v>
                </c:pt>
                <c:pt idx="9218">
                  <c:v>514.73662445317905</c:v>
                </c:pt>
                <c:pt idx="9219">
                  <c:v>514.73025980400598</c:v>
                </c:pt>
                <c:pt idx="9220">
                  <c:v>514.72823221180204</c:v>
                </c:pt>
                <c:pt idx="9221">
                  <c:v>514.72377033129703</c:v>
                </c:pt>
                <c:pt idx="9222">
                  <c:v>514.72285455432598</c:v>
                </c:pt>
                <c:pt idx="9223">
                  <c:v>514.72155025779398</c:v>
                </c:pt>
                <c:pt idx="9224">
                  <c:v>514.71407350759296</c:v>
                </c:pt>
                <c:pt idx="9225">
                  <c:v>514.63757639496396</c:v>
                </c:pt>
                <c:pt idx="9226">
                  <c:v>514.63751830608805</c:v>
                </c:pt>
                <c:pt idx="9227">
                  <c:v>514.63473843741997</c:v>
                </c:pt>
                <c:pt idx="9228">
                  <c:v>514.62464072412195</c:v>
                </c:pt>
                <c:pt idx="9229">
                  <c:v>514.60682055192797</c:v>
                </c:pt>
                <c:pt idx="9230">
                  <c:v>514.55196406123503</c:v>
                </c:pt>
                <c:pt idx="9231">
                  <c:v>514.52551187145104</c:v>
                </c:pt>
                <c:pt idx="9232">
                  <c:v>514.509960155307</c:v>
                </c:pt>
                <c:pt idx="9233">
                  <c:v>514.509400913793</c:v>
                </c:pt>
                <c:pt idx="9234">
                  <c:v>514.50463728007105</c:v>
                </c:pt>
                <c:pt idx="9235">
                  <c:v>514.48337664999895</c:v>
                </c:pt>
                <c:pt idx="9236">
                  <c:v>514.47718979037904</c:v>
                </c:pt>
                <c:pt idx="9237">
                  <c:v>514.46535882586295</c:v>
                </c:pt>
                <c:pt idx="9238">
                  <c:v>514.45838635708105</c:v>
                </c:pt>
                <c:pt idx="9239">
                  <c:v>514.44042171909302</c:v>
                </c:pt>
                <c:pt idx="9240">
                  <c:v>514.44028107123404</c:v>
                </c:pt>
                <c:pt idx="9241">
                  <c:v>514.41267089127405</c:v>
                </c:pt>
                <c:pt idx="9242">
                  <c:v>514.40383801737698</c:v>
                </c:pt>
                <c:pt idx="9243">
                  <c:v>514.39378882573203</c:v>
                </c:pt>
                <c:pt idx="9244">
                  <c:v>514.35942760235002</c:v>
                </c:pt>
                <c:pt idx="9245">
                  <c:v>514.34969014463604</c:v>
                </c:pt>
                <c:pt idx="9246">
                  <c:v>514.34207508481495</c:v>
                </c:pt>
                <c:pt idx="9247">
                  <c:v>514.33394998162203</c:v>
                </c:pt>
                <c:pt idx="9248">
                  <c:v>514.33218743616101</c:v>
                </c:pt>
                <c:pt idx="9249">
                  <c:v>514.32641403789796</c:v>
                </c:pt>
                <c:pt idx="9250">
                  <c:v>514.299602552132</c:v>
                </c:pt>
                <c:pt idx="9251">
                  <c:v>514.286895676776</c:v>
                </c:pt>
                <c:pt idx="9252">
                  <c:v>514.28575712021404</c:v>
                </c:pt>
                <c:pt idx="9253">
                  <c:v>514.25543843626394</c:v>
                </c:pt>
                <c:pt idx="9254">
                  <c:v>514.23126128884303</c:v>
                </c:pt>
                <c:pt idx="9255">
                  <c:v>514.20479635299898</c:v>
                </c:pt>
                <c:pt idx="9256">
                  <c:v>514.16253761746896</c:v>
                </c:pt>
                <c:pt idx="9257">
                  <c:v>514.160834315079</c:v>
                </c:pt>
                <c:pt idx="9258">
                  <c:v>514.14434484048695</c:v>
                </c:pt>
                <c:pt idx="9259">
                  <c:v>514.12099320314496</c:v>
                </c:pt>
                <c:pt idx="9260">
                  <c:v>514.10415465888104</c:v>
                </c:pt>
                <c:pt idx="9261">
                  <c:v>514.073308695739</c:v>
                </c:pt>
                <c:pt idx="9262">
                  <c:v>514.01709496789294</c:v>
                </c:pt>
                <c:pt idx="9263">
                  <c:v>514.01378891981506</c:v>
                </c:pt>
                <c:pt idx="9264">
                  <c:v>514.00706299338401</c:v>
                </c:pt>
                <c:pt idx="9265">
                  <c:v>513.99795726449804</c:v>
                </c:pt>
                <c:pt idx="9266">
                  <c:v>513.98448101104498</c:v>
                </c:pt>
                <c:pt idx="9267">
                  <c:v>513.98003399241895</c:v>
                </c:pt>
                <c:pt idx="9268">
                  <c:v>513.97490924390297</c:v>
                </c:pt>
                <c:pt idx="9269">
                  <c:v>513.96738031183895</c:v>
                </c:pt>
                <c:pt idx="9270">
                  <c:v>513.95042553607902</c:v>
                </c:pt>
                <c:pt idx="9271">
                  <c:v>513.94791317512397</c:v>
                </c:pt>
                <c:pt idx="9272">
                  <c:v>513.94323754501795</c:v>
                </c:pt>
                <c:pt idx="9273">
                  <c:v>513.91761338742197</c:v>
                </c:pt>
                <c:pt idx="9274">
                  <c:v>513.90274997200197</c:v>
                </c:pt>
                <c:pt idx="9275">
                  <c:v>513.89602974248498</c:v>
                </c:pt>
                <c:pt idx="9276">
                  <c:v>513.89225222204402</c:v>
                </c:pt>
                <c:pt idx="9277">
                  <c:v>513.88157590051605</c:v>
                </c:pt>
                <c:pt idx="9278">
                  <c:v>513.87080526822103</c:v>
                </c:pt>
                <c:pt idx="9279">
                  <c:v>513.85784826846304</c:v>
                </c:pt>
                <c:pt idx="9280">
                  <c:v>513.852908094844</c:v>
                </c:pt>
                <c:pt idx="9281">
                  <c:v>513.84355249068994</c:v>
                </c:pt>
                <c:pt idx="9282">
                  <c:v>513.84015754630002</c:v>
                </c:pt>
                <c:pt idx="9283">
                  <c:v>513.83948904856595</c:v>
                </c:pt>
                <c:pt idx="9284">
                  <c:v>513.83690516530203</c:v>
                </c:pt>
                <c:pt idx="9285">
                  <c:v>513.82896222525801</c:v>
                </c:pt>
                <c:pt idx="9286">
                  <c:v>513.82850829958397</c:v>
                </c:pt>
                <c:pt idx="9287">
                  <c:v>513.82348566668895</c:v>
                </c:pt>
                <c:pt idx="9288">
                  <c:v>513.80980969064501</c:v>
                </c:pt>
                <c:pt idx="9289">
                  <c:v>513.80300381674101</c:v>
                </c:pt>
                <c:pt idx="9290">
                  <c:v>513.79992511708497</c:v>
                </c:pt>
                <c:pt idx="9291">
                  <c:v>513.79455619934299</c:v>
                </c:pt>
                <c:pt idx="9292">
                  <c:v>513.77769661987202</c:v>
                </c:pt>
                <c:pt idx="9293">
                  <c:v>513.77029094973398</c:v>
                </c:pt>
                <c:pt idx="9294">
                  <c:v>513.74390693718703</c:v>
                </c:pt>
                <c:pt idx="9295">
                  <c:v>513.73371549768001</c:v>
                </c:pt>
                <c:pt idx="9296">
                  <c:v>513.72425587631903</c:v>
                </c:pt>
                <c:pt idx="9297">
                  <c:v>513.72343655775796</c:v>
                </c:pt>
                <c:pt idx="9298">
                  <c:v>513.71645274174102</c:v>
                </c:pt>
                <c:pt idx="9299">
                  <c:v>513.71254553441895</c:v>
                </c:pt>
                <c:pt idx="9300">
                  <c:v>513.68732314864803</c:v>
                </c:pt>
                <c:pt idx="9301">
                  <c:v>513.68163380639601</c:v>
                </c:pt>
                <c:pt idx="9302">
                  <c:v>513.66475728600699</c:v>
                </c:pt>
                <c:pt idx="9303">
                  <c:v>513.63709677656698</c:v>
                </c:pt>
                <c:pt idx="9304">
                  <c:v>513.63210129787296</c:v>
                </c:pt>
                <c:pt idx="9305">
                  <c:v>513.62719788812205</c:v>
                </c:pt>
                <c:pt idx="9306">
                  <c:v>513.60811589996297</c:v>
                </c:pt>
                <c:pt idx="9307">
                  <c:v>513.60264037055003</c:v>
                </c:pt>
                <c:pt idx="9308">
                  <c:v>513.59938003666502</c:v>
                </c:pt>
                <c:pt idx="9309">
                  <c:v>513.59028970136399</c:v>
                </c:pt>
                <c:pt idx="9310">
                  <c:v>513.58142055882695</c:v>
                </c:pt>
                <c:pt idx="9311">
                  <c:v>513.55205884113002</c:v>
                </c:pt>
                <c:pt idx="9312">
                  <c:v>513.54709432212098</c:v>
                </c:pt>
                <c:pt idx="9313">
                  <c:v>513.54356799165805</c:v>
                </c:pt>
                <c:pt idx="9314">
                  <c:v>513.53635766954596</c:v>
                </c:pt>
                <c:pt idx="9315">
                  <c:v>513.53475974654395</c:v>
                </c:pt>
                <c:pt idx="9316">
                  <c:v>513.45727878113996</c:v>
                </c:pt>
                <c:pt idx="9317">
                  <c:v>513.44861589993798</c:v>
                </c:pt>
                <c:pt idx="9318">
                  <c:v>513.44669645658996</c:v>
                </c:pt>
                <c:pt idx="9319">
                  <c:v>513.42188374390003</c:v>
                </c:pt>
                <c:pt idx="9320">
                  <c:v>513.37846894613494</c:v>
                </c:pt>
                <c:pt idx="9321">
                  <c:v>513.37270620607399</c:v>
                </c:pt>
                <c:pt idx="9322">
                  <c:v>513.335992598296</c:v>
                </c:pt>
                <c:pt idx="9323">
                  <c:v>513.32325916849595</c:v>
                </c:pt>
                <c:pt idx="9324">
                  <c:v>513.31400993077705</c:v>
                </c:pt>
                <c:pt idx="9325">
                  <c:v>513.30339218214601</c:v>
                </c:pt>
                <c:pt idx="9326">
                  <c:v>513.28466006393796</c:v>
                </c:pt>
                <c:pt idx="9327">
                  <c:v>513.27609138686796</c:v>
                </c:pt>
                <c:pt idx="9328">
                  <c:v>513.26584562721905</c:v>
                </c:pt>
                <c:pt idx="9329">
                  <c:v>513.24948781075398</c:v>
                </c:pt>
                <c:pt idx="9330">
                  <c:v>513.22932679622602</c:v>
                </c:pt>
                <c:pt idx="9331">
                  <c:v>513.21799533030196</c:v>
                </c:pt>
                <c:pt idx="9332">
                  <c:v>513.20385813735402</c:v>
                </c:pt>
                <c:pt idx="9333">
                  <c:v>513.20347554027603</c:v>
                </c:pt>
                <c:pt idx="9334">
                  <c:v>513.19822461312401</c:v>
                </c:pt>
                <c:pt idx="9335">
                  <c:v>513.18867410280905</c:v>
                </c:pt>
                <c:pt idx="9336">
                  <c:v>513.17356388590701</c:v>
                </c:pt>
                <c:pt idx="9337">
                  <c:v>513.16694760817302</c:v>
                </c:pt>
                <c:pt idx="9338">
                  <c:v>513.16238257361999</c:v>
                </c:pt>
                <c:pt idx="9339">
                  <c:v>513.16134755032397</c:v>
                </c:pt>
                <c:pt idx="9340">
                  <c:v>513.14371087038899</c:v>
                </c:pt>
                <c:pt idx="9341">
                  <c:v>513.12375592240505</c:v>
                </c:pt>
                <c:pt idx="9342">
                  <c:v>513.12122862753699</c:v>
                </c:pt>
                <c:pt idx="9343">
                  <c:v>513.09816340617397</c:v>
                </c:pt>
                <c:pt idx="9344">
                  <c:v>513.08610161178694</c:v>
                </c:pt>
                <c:pt idx="9345">
                  <c:v>513.08374847367395</c:v>
                </c:pt>
                <c:pt idx="9346">
                  <c:v>513.07931288433599</c:v>
                </c:pt>
                <c:pt idx="9347">
                  <c:v>513.07542771629699</c:v>
                </c:pt>
                <c:pt idx="9348">
                  <c:v>513.05518000319501</c:v>
                </c:pt>
                <c:pt idx="9349">
                  <c:v>513.05319106378499</c:v>
                </c:pt>
                <c:pt idx="9350">
                  <c:v>513.05253773133097</c:v>
                </c:pt>
                <c:pt idx="9351">
                  <c:v>513.02846138483699</c:v>
                </c:pt>
                <c:pt idx="9352">
                  <c:v>513.02819575250703</c:v>
                </c:pt>
                <c:pt idx="9353">
                  <c:v>513.02448535388305</c:v>
                </c:pt>
                <c:pt idx="9354">
                  <c:v>512.98488737675996</c:v>
                </c:pt>
                <c:pt idx="9355">
                  <c:v>512.98336112522099</c:v>
                </c:pt>
                <c:pt idx="9356">
                  <c:v>512.95669293741003</c:v>
                </c:pt>
                <c:pt idx="9357">
                  <c:v>512.92642414260297</c:v>
                </c:pt>
                <c:pt idx="9358">
                  <c:v>512.89046949271506</c:v>
                </c:pt>
                <c:pt idx="9359">
                  <c:v>512.87627602341001</c:v>
                </c:pt>
                <c:pt idx="9360">
                  <c:v>512.867181446112</c:v>
                </c:pt>
                <c:pt idx="9361">
                  <c:v>512.86584211142497</c:v>
                </c:pt>
                <c:pt idx="9362">
                  <c:v>512.86528389747195</c:v>
                </c:pt>
                <c:pt idx="9363">
                  <c:v>512.82863173314502</c:v>
                </c:pt>
                <c:pt idx="9364">
                  <c:v>512.81231997855002</c:v>
                </c:pt>
                <c:pt idx="9365">
                  <c:v>512.80455171812798</c:v>
                </c:pt>
                <c:pt idx="9366">
                  <c:v>512.80313204384697</c:v>
                </c:pt>
                <c:pt idx="9367">
                  <c:v>512.80001873561605</c:v>
                </c:pt>
                <c:pt idx="9368">
                  <c:v>512.76187328075503</c:v>
                </c:pt>
                <c:pt idx="9369">
                  <c:v>512.74872069711603</c:v>
                </c:pt>
                <c:pt idx="9370">
                  <c:v>512.74098526742603</c:v>
                </c:pt>
                <c:pt idx="9371">
                  <c:v>512.73747506954498</c:v>
                </c:pt>
                <c:pt idx="9372">
                  <c:v>512.72396617480001</c:v>
                </c:pt>
                <c:pt idx="9373">
                  <c:v>512.69964196281398</c:v>
                </c:pt>
                <c:pt idx="9374">
                  <c:v>512.69467154704898</c:v>
                </c:pt>
                <c:pt idx="9375">
                  <c:v>512.662663493786</c:v>
                </c:pt>
                <c:pt idx="9376">
                  <c:v>512.65961682089505</c:v>
                </c:pt>
                <c:pt idx="9377">
                  <c:v>512.64942241481504</c:v>
                </c:pt>
                <c:pt idx="9378">
                  <c:v>512.627996212124</c:v>
                </c:pt>
                <c:pt idx="9379">
                  <c:v>512.61290074451904</c:v>
                </c:pt>
                <c:pt idx="9380">
                  <c:v>512.60233164770204</c:v>
                </c:pt>
                <c:pt idx="9381">
                  <c:v>512.59245321144203</c:v>
                </c:pt>
                <c:pt idx="9382">
                  <c:v>512.58007786700102</c:v>
                </c:pt>
                <c:pt idx="9383">
                  <c:v>512.555848399929</c:v>
                </c:pt>
                <c:pt idx="9384">
                  <c:v>512.553469949793</c:v>
                </c:pt>
                <c:pt idx="9385">
                  <c:v>512.53241737178303</c:v>
                </c:pt>
                <c:pt idx="9386">
                  <c:v>512.53053333761898</c:v>
                </c:pt>
                <c:pt idx="9387">
                  <c:v>512.507007126953</c:v>
                </c:pt>
                <c:pt idx="9388">
                  <c:v>512.49640608634002</c:v>
                </c:pt>
                <c:pt idx="9389">
                  <c:v>512.48826926466495</c:v>
                </c:pt>
                <c:pt idx="9390">
                  <c:v>512.44816940793305</c:v>
                </c:pt>
                <c:pt idx="9391">
                  <c:v>512.44032698911599</c:v>
                </c:pt>
                <c:pt idx="9392">
                  <c:v>512.43333618078805</c:v>
                </c:pt>
                <c:pt idx="9393">
                  <c:v>512.43073560707296</c:v>
                </c:pt>
                <c:pt idx="9394">
                  <c:v>512.41097148693405</c:v>
                </c:pt>
                <c:pt idx="9395">
                  <c:v>512.40387749801801</c:v>
                </c:pt>
                <c:pt idx="9396">
                  <c:v>512.390150056518</c:v>
                </c:pt>
                <c:pt idx="9397">
                  <c:v>512.33574212812505</c:v>
                </c:pt>
                <c:pt idx="9398">
                  <c:v>512.33398783941902</c:v>
                </c:pt>
                <c:pt idx="9399">
                  <c:v>512.318368466778</c:v>
                </c:pt>
                <c:pt idx="9400">
                  <c:v>512.30385676346805</c:v>
                </c:pt>
                <c:pt idx="9401">
                  <c:v>512.28738236222603</c:v>
                </c:pt>
                <c:pt idx="9402">
                  <c:v>512.26426860325</c:v>
                </c:pt>
                <c:pt idx="9403">
                  <c:v>512.24012643457695</c:v>
                </c:pt>
                <c:pt idx="9404">
                  <c:v>512.22239184928299</c:v>
                </c:pt>
                <c:pt idx="9405">
                  <c:v>512.21694568744397</c:v>
                </c:pt>
                <c:pt idx="9406">
                  <c:v>512.20554492684505</c:v>
                </c:pt>
                <c:pt idx="9407">
                  <c:v>512.18832347091802</c:v>
                </c:pt>
                <c:pt idx="9408">
                  <c:v>512.17065791357004</c:v>
                </c:pt>
                <c:pt idx="9409">
                  <c:v>512.14832384693705</c:v>
                </c:pt>
                <c:pt idx="9410">
                  <c:v>512.12620007919998</c:v>
                </c:pt>
                <c:pt idx="9411">
                  <c:v>512.11811043134401</c:v>
                </c:pt>
                <c:pt idx="9412">
                  <c:v>512.11699114681005</c:v>
                </c:pt>
                <c:pt idx="9413">
                  <c:v>512.11545097928399</c:v>
                </c:pt>
                <c:pt idx="9414">
                  <c:v>512.09227068500695</c:v>
                </c:pt>
                <c:pt idx="9415">
                  <c:v>512.07096110144903</c:v>
                </c:pt>
                <c:pt idx="9416">
                  <c:v>512.05111763156106</c:v>
                </c:pt>
                <c:pt idx="9417">
                  <c:v>512.024016548075</c:v>
                </c:pt>
                <c:pt idx="9418">
                  <c:v>512.02223089963695</c:v>
                </c:pt>
                <c:pt idx="9419">
                  <c:v>512.013772820702</c:v>
                </c:pt>
                <c:pt idx="9420">
                  <c:v>512.00747658068406</c:v>
                </c:pt>
                <c:pt idx="9421">
                  <c:v>511.99413397066002</c:v>
                </c:pt>
                <c:pt idx="9422">
                  <c:v>511.96915704573502</c:v>
                </c:pt>
                <c:pt idx="9423">
                  <c:v>511.96036814046403</c:v>
                </c:pt>
                <c:pt idx="9424">
                  <c:v>511.917453117116</c:v>
                </c:pt>
                <c:pt idx="9425">
                  <c:v>511.91614757372997</c:v>
                </c:pt>
                <c:pt idx="9426">
                  <c:v>511.91373546418299</c:v>
                </c:pt>
                <c:pt idx="9427">
                  <c:v>511.91105373168102</c:v>
                </c:pt>
                <c:pt idx="9428">
                  <c:v>511.901900680751</c:v>
                </c:pt>
                <c:pt idx="9429">
                  <c:v>511.89061757629099</c:v>
                </c:pt>
                <c:pt idx="9430">
                  <c:v>511.88753811846902</c:v>
                </c:pt>
                <c:pt idx="9431">
                  <c:v>511.88467367337</c:v>
                </c:pt>
                <c:pt idx="9432">
                  <c:v>511.87969448107498</c:v>
                </c:pt>
                <c:pt idx="9433">
                  <c:v>511.86596719787502</c:v>
                </c:pt>
                <c:pt idx="9434">
                  <c:v>511.79887585866902</c:v>
                </c:pt>
                <c:pt idx="9435">
                  <c:v>511.787922292502</c:v>
                </c:pt>
                <c:pt idx="9436">
                  <c:v>511.76313586089401</c:v>
                </c:pt>
                <c:pt idx="9437">
                  <c:v>511.72325568756497</c:v>
                </c:pt>
                <c:pt idx="9438">
                  <c:v>511.722835563199</c:v>
                </c:pt>
                <c:pt idx="9439">
                  <c:v>511.71606808981602</c:v>
                </c:pt>
                <c:pt idx="9440">
                  <c:v>511.71499042111702</c:v>
                </c:pt>
                <c:pt idx="9441">
                  <c:v>511.694876974127</c:v>
                </c:pt>
                <c:pt idx="9442">
                  <c:v>511.67984771977501</c:v>
                </c:pt>
                <c:pt idx="9443">
                  <c:v>511.66969871613901</c:v>
                </c:pt>
                <c:pt idx="9444">
                  <c:v>511.66332941101598</c:v>
                </c:pt>
                <c:pt idx="9445">
                  <c:v>511.66000946111501</c:v>
                </c:pt>
                <c:pt idx="9446">
                  <c:v>511.64658531418502</c:v>
                </c:pt>
                <c:pt idx="9447">
                  <c:v>511.64357945887701</c:v>
                </c:pt>
                <c:pt idx="9448">
                  <c:v>511.59640998654498</c:v>
                </c:pt>
                <c:pt idx="9449">
                  <c:v>511.58907916448999</c:v>
                </c:pt>
                <c:pt idx="9450">
                  <c:v>511.58205027687097</c:v>
                </c:pt>
                <c:pt idx="9451">
                  <c:v>511.57854500471802</c:v>
                </c:pt>
                <c:pt idx="9452">
                  <c:v>511.56635649253798</c:v>
                </c:pt>
                <c:pt idx="9453">
                  <c:v>511.55482775636699</c:v>
                </c:pt>
                <c:pt idx="9454">
                  <c:v>511.547564573876</c:v>
                </c:pt>
                <c:pt idx="9455">
                  <c:v>511.541575786039</c:v>
                </c:pt>
                <c:pt idx="9456">
                  <c:v>511.53853600677797</c:v>
                </c:pt>
                <c:pt idx="9457">
                  <c:v>511.52952026098097</c:v>
                </c:pt>
                <c:pt idx="9458">
                  <c:v>511.49366691318698</c:v>
                </c:pt>
                <c:pt idx="9459">
                  <c:v>511.466845320532</c:v>
                </c:pt>
                <c:pt idx="9460">
                  <c:v>511.45223601147597</c:v>
                </c:pt>
                <c:pt idx="9461">
                  <c:v>511.44343405889799</c:v>
                </c:pt>
                <c:pt idx="9462">
                  <c:v>511.42169887401798</c:v>
                </c:pt>
                <c:pt idx="9463">
                  <c:v>511.38866519092801</c:v>
                </c:pt>
                <c:pt idx="9464">
                  <c:v>511.37690087798899</c:v>
                </c:pt>
                <c:pt idx="9465">
                  <c:v>511.37320882738499</c:v>
                </c:pt>
                <c:pt idx="9466">
                  <c:v>511.371978480476</c:v>
                </c:pt>
                <c:pt idx="9467">
                  <c:v>511.32559991272899</c:v>
                </c:pt>
                <c:pt idx="9468">
                  <c:v>511.270087566207</c:v>
                </c:pt>
                <c:pt idx="9469">
                  <c:v>511.26948459862899</c:v>
                </c:pt>
                <c:pt idx="9470">
                  <c:v>511.25810331135602</c:v>
                </c:pt>
                <c:pt idx="9471">
                  <c:v>511.24613651573998</c:v>
                </c:pt>
                <c:pt idx="9472">
                  <c:v>511.24558845771799</c:v>
                </c:pt>
                <c:pt idx="9473">
                  <c:v>511.23912051356001</c:v>
                </c:pt>
                <c:pt idx="9474">
                  <c:v>511.235181741286</c:v>
                </c:pt>
                <c:pt idx="9475">
                  <c:v>511.22077527074998</c:v>
                </c:pt>
                <c:pt idx="9476">
                  <c:v>511.220247207846</c:v>
                </c:pt>
                <c:pt idx="9477">
                  <c:v>511.21899544491299</c:v>
                </c:pt>
                <c:pt idx="9478">
                  <c:v>511.21810126358702</c:v>
                </c:pt>
                <c:pt idx="9479">
                  <c:v>511.200933172004</c:v>
                </c:pt>
                <c:pt idx="9480">
                  <c:v>511.19922201903199</c:v>
                </c:pt>
                <c:pt idx="9481">
                  <c:v>511.19086065191499</c:v>
                </c:pt>
                <c:pt idx="9482">
                  <c:v>511.18967050152997</c:v>
                </c:pt>
                <c:pt idx="9483">
                  <c:v>511.17317565172101</c:v>
                </c:pt>
                <c:pt idx="9484">
                  <c:v>511.16199661386997</c:v>
                </c:pt>
                <c:pt idx="9485">
                  <c:v>511.15562608673099</c:v>
                </c:pt>
                <c:pt idx="9486">
                  <c:v>511.15085985736903</c:v>
                </c:pt>
                <c:pt idx="9487">
                  <c:v>511.130668633347</c:v>
                </c:pt>
                <c:pt idx="9488">
                  <c:v>511.09539609804699</c:v>
                </c:pt>
                <c:pt idx="9489">
                  <c:v>511.07939854784701</c:v>
                </c:pt>
                <c:pt idx="9490">
                  <c:v>511.065053130107</c:v>
                </c:pt>
                <c:pt idx="9491">
                  <c:v>511.06430625887799</c:v>
                </c:pt>
                <c:pt idx="9492">
                  <c:v>511.058031720359</c:v>
                </c:pt>
                <c:pt idx="9493">
                  <c:v>511.05495214576399</c:v>
                </c:pt>
                <c:pt idx="9494">
                  <c:v>511.04335844585398</c:v>
                </c:pt>
                <c:pt idx="9495">
                  <c:v>511.02815274802202</c:v>
                </c:pt>
                <c:pt idx="9496">
                  <c:v>511.01351268017203</c:v>
                </c:pt>
                <c:pt idx="9497">
                  <c:v>511.00348649204801</c:v>
                </c:pt>
                <c:pt idx="9498">
                  <c:v>510.97968495023201</c:v>
                </c:pt>
                <c:pt idx="9499">
                  <c:v>510.977064228085</c:v>
                </c:pt>
                <c:pt idx="9500">
                  <c:v>510.97704550157601</c:v>
                </c:pt>
                <c:pt idx="9501">
                  <c:v>510.97678249557703</c:v>
                </c:pt>
                <c:pt idx="9502">
                  <c:v>510.96494850991598</c:v>
                </c:pt>
                <c:pt idx="9503">
                  <c:v>510.95342899579299</c:v>
                </c:pt>
                <c:pt idx="9504">
                  <c:v>510.95333792094499</c:v>
                </c:pt>
                <c:pt idx="9505">
                  <c:v>510.95245553395301</c:v>
                </c:pt>
                <c:pt idx="9506">
                  <c:v>510.93943654607898</c:v>
                </c:pt>
                <c:pt idx="9507">
                  <c:v>510.91420486508702</c:v>
                </c:pt>
                <c:pt idx="9508">
                  <c:v>510.89510694676397</c:v>
                </c:pt>
                <c:pt idx="9509">
                  <c:v>510.88265481511002</c:v>
                </c:pt>
                <c:pt idx="9510">
                  <c:v>510.87671007361399</c:v>
                </c:pt>
                <c:pt idx="9511">
                  <c:v>510.87297905087701</c:v>
                </c:pt>
                <c:pt idx="9512">
                  <c:v>510.85437281841899</c:v>
                </c:pt>
                <c:pt idx="9513">
                  <c:v>510.84079377545498</c:v>
                </c:pt>
                <c:pt idx="9514">
                  <c:v>510.827661216818</c:v>
                </c:pt>
                <c:pt idx="9515">
                  <c:v>510.82001451739598</c:v>
                </c:pt>
                <c:pt idx="9516">
                  <c:v>510.79429985928499</c:v>
                </c:pt>
                <c:pt idx="9517">
                  <c:v>510.78781358844202</c:v>
                </c:pt>
                <c:pt idx="9518">
                  <c:v>510.787337382391</c:v>
                </c:pt>
                <c:pt idx="9519">
                  <c:v>510.78276361961298</c:v>
                </c:pt>
                <c:pt idx="9520">
                  <c:v>510.73257836790299</c:v>
                </c:pt>
                <c:pt idx="9521">
                  <c:v>510.69275169695902</c:v>
                </c:pt>
                <c:pt idx="9522">
                  <c:v>510.66877164180897</c:v>
                </c:pt>
                <c:pt idx="9523">
                  <c:v>510.63555917171902</c:v>
                </c:pt>
                <c:pt idx="9524">
                  <c:v>510.61651381176603</c:v>
                </c:pt>
                <c:pt idx="9525">
                  <c:v>510.61217078406997</c:v>
                </c:pt>
                <c:pt idx="9526">
                  <c:v>510.61071825282397</c:v>
                </c:pt>
                <c:pt idx="9527">
                  <c:v>510.60862789448697</c:v>
                </c:pt>
                <c:pt idx="9528">
                  <c:v>510.49259269861699</c:v>
                </c:pt>
                <c:pt idx="9529">
                  <c:v>510.45696029880003</c:v>
                </c:pt>
                <c:pt idx="9530">
                  <c:v>510.43866049037098</c:v>
                </c:pt>
                <c:pt idx="9531">
                  <c:v>510.43742181056501</c:v>
                </c:pt>
                <c:pt idx="9532">
                  <c:v>510.408519987695</c:v>
                </c:pt>
                <c:pt idx="9533">
                  <c:v>510.40293896278098</c:v>
                </c:pt>
                <c:pt idx="9534">
                  <c:v>510.379994061481</c:v>
                </c:pt>
                <c:pt idx="9535">
                  <c:v>510.34673804853298</c:v>
                </c:pt>
                <c:pt idx="9536">
                  <c:v>510.34079396868901</c:v>
                </c:pt>
                <c:pt idx="9537">
                  <c:v>510.31671335760399</c:v>
                </c:pt>
                <c:pt idx="9538">
                  <c:v>510.27659269063702</c:v>
                </c:pt>
                <c:pt idx="9539">
                  <c:v>510.25028790404298</c:v>
                </c:pt>
                <c:pt idx="9540">
                  <c:v>510.228149627356</c:v>
                </c:pt>
                <c:pt idx="9541">
                  <c:v>510.200496135344</c:v>
                </c:pt>
                <c:pt idx="9542">
                  <c:v>510.18099077929401</c:v>
                </c:pt>
                <c:pt idx="9543">
                  <c:v>510.16905821379902</c:v>
                </c:pt>
                <c:pt idx="9544">
                  <c:v>510.163047090367</c:v>
                </c:pt>
                <c:pt idx="9545">
                  <c:v>510.15772256524201</c:v>
                </c:pt>
                <c:pt idx="9546">
                  <c:v>510.14918797009102</c:v>
                </c:pt>
                <c:pt idx="9547">
                  <c:v>510.14551275393302</c:v>
                </c:pt>
                <c:pt idx="9548">
                  <c:v>510.13823894234702</c:v>
                </c:pt>
                <c:pt idx="9549">
                  <c:v>510.115150306987</c:v>
                </c:pt>
                <c:pt idx="9550">
                  <c:v>510.114946536535</c:v>
                </c:pt>
                <c:pt idx="9551">
                  <c:v>510.11297355076499</c:v>
                </c:pt>
                <c:pt idx="9552">
                  <c:v>510.09434696337797</c:v>
                </c:pt>
                <c:pt idx="9553">
                  <c:v>510.06871439544</c:v>
                </c:pt>
                <c:pt idx="9554">
                  <c:v>510.056306133801</c:v>
                </c:pt>
                <c:pt idx="9555">
                  <c:v>510.04299415616703</c:v>
                </c:pt>
                <c:pt idx="9556">
                  <c:v>510.039083235308</c:v>
                </c:pt>
                <c:pt idx="9557">
                  <c:v>510.03553280116898</c:v>
                </c:pt>
                <c:pt idx="9558">
                  <c:v>510.03065571485803</c:v>
                </c:pt>
                <c:pt idx="9559">
                  <c:v>510.02497396208702</c:v>
                </c:pt>
                <c:pt idx="9560">
                  <c:v>510.01579253774003</c:v>
                </c:pt>
                <c:pt idx="9561">
                  <c:v>510.01182158302902</c:v>
                </c:pt>
                <c:pt idx="9562">
                  <c:v>510.00087984366399</c:v>
                </c:pt>
                <c:pt idx="9563">
                  <c:v>509.961578519726</c:v>
                </c:pt>
                <c:pt idx="9564">
                  <c:v>509.94909695610801</c:v>
                </c:pt>
                <c:pt idx="9565">
                  <c:v>509.94896102992499</c:v>
                </c:pt>
                <c:pt idx="9566">
                  <c:v>509.94840293662099</c:v>
                </c:pt>
                <c:pt idx="9567">
                  <c:v>509.937722223827</c:v>
                </c:pt>
                <c:pt idx="9568">
                  <c:v>509.93650679734401</c:v>
                </c:pt>
                <c:pt idx="9569">
                  <c:v>509.936353318491</c:v>
                </c:pt>
                <c:pt idx="9570">
                  <c:v>509.93569507072999</c:v>
                </c:pt>
                <c:pt idx="9571">
                  <c:v>509.93120713261101</c:v>
                </c:pt>
                <c:pt idx="9572">
                  <c:v>509.919274309012</c:v>
                </c:pt>
                <c:pt idx="9573">
                  <c:v>509.893044097158</c:v>
                </c:pt>
                <c:pt idx="9574">
                  <c:v>509.89008398211098</c:v>
                </c:pt>
                <c:pt idx="9575">
                  <c:v>509.86465628441198</c:v>
                </c:pt>
                <c:pt idx="9576">
                  <c:v>509.83764799890702</c:v>
                </c:pt>
                <c:pt idx="9577">
                  <c:v>509.83114132750802</c:v>
                </c:pt>
                <c:pt idx="9578">
                  <c:v>509.82886178262498</c:v>
                </c:pt>
                <c:pt idx="9579">
                  <c:v>509.81673368428</c:v>
                </c:pt>
                <c:pt idx="9580">
                  <c:v>509.808766098901</c:v>
                </c:pt>
                <c:pt idx="9581">
                  <c:v>509.75583961536699</c:v>
                </c:pt>
                <c:pt idx="9582">
                  <c:v>509.75509394773297</c:v>
                </c:pt>
                <c:pt idx="9583">
                  <c:v>509.75418964654801</c:v>
                </c:pt>
                <c:pt idx="9584">
                  <c:v>509.72364723936698</c:v>
                </c:pt>
                <c:pt idx="9585">
                  <c:v>509.71986987646699</c:v>
                </c:pt>
                <c:pt idx="9586">
                  <c:v>509.71139454416198</c:v>
                </c:pt>
                <c:pt idx="9587">
                  <c:v>509.68840654015901</c:v>
                </c:pt>
                <c:pt idx="9588">
                  <c:v>509.68707683014998</c:v>
                </c:pt>
                <c:pt idx="9589">
                  <c:v>509.649794749102</c:v>
                </c:pt>
                <c:pt idx="9590">
                  <c:v>509.62084292225597</c:v>
                </c:pt>
                <c:pt idx="9591">
                  <c:v>509.60799079392598</c:v>
                </c:pt>
                <c:pt idx="9592">
                  <c:v>509.57330230876198</c:v>
                </c:pt>
                <c:pt idx="9593">
                  <c:v>509.56690419939201</c:v>
                </c:pt>
                <c:pt idx="9594">
                  <c:v>509.565523646602</c:v>
                </c:pt>
                <c:pt idx="9595">
                  <c:v>509.56016228593501</c:v>
                </c:pt>
                <c:pt idx="9596">
                  <c:v>509.56008051538203</c:v>
                </c:pt>
                <c:pt idx="9597">
                  <c:v>509.55663223041</c:v>
                </c:pt>
                <c:pt idx="9598">
                  <c:v>509.55489858339098</c:v>
                </c:pt>
                <c:pt idx="9599">
                  <c:v>509.542985093825</c:v>
                </c:pt>
                <c:pt idx="9600">
                  <c:v>509.535947436801</c:v>
                </c:pt>
                <c:pt idx="9601">
                  <c:v>509.51735968134</c:v>
                </c:pt>
                <c:pt idx="9602">
                  <c:v>509.51022683575201</c:v>
                </c:pt>
                <c:pt idx="9603">
                  <c:v>509.50241107547703</c:v>
                </c:pt>
                <c:pt idx="9604">
                  <c:v>509.49173980701602</c:v>
                </c:pt>
                <c:pt idx="9605">
                  <c:v>509.47829142556901</c:v>
                </c:pt>
                <c:pt idx="9606">
                  <c:v>509.471835708931</c:v>
                </c:pt>
                <c:pt idx="9607">
                  <c:v>509.47078861965798</c:v>
                </c:pt>
                <c:pt idx="9608">
                  <c:v>509.453326264998</c:v>
                </c:pt>
                <c:pt idx="9609">
                  <c:v>509.40992485053198</c:v>
                </c:pt>
                <c:pt idx="9610">
                  <c:v>509.35992109971397</c:v>
                </c:pt>
                <c:pt idx="9611">
                  <c:v>509.34992910110299</c:v>
                </c:pt>
                <c:pt idx="9612">
                  <c:v>509.34534402907298</c:v>
                </c:pt>
                <c:pt idx="9613">
                  <c:v>509.32765286434397</c:v>
                </c:pt>
                <c:pt idx="9614">
                  <c:v>509.317885262625</c:v>
                </c:pt>
                <c:pt idx="9615">
                  <c:v>509.29671272562098</c:v>
                </c:pt>
                <c:pt idx="9616">
                  <c:v>509.28836043970199</c:v>
                </c:pt>
                <c:pt idx="9617">
                  <c:v>509.24630869696699</c:v>
                </c:pt>
                <c:pt idx="9618">
                  <c:v>509.23400886454601</c:v>
                </c:pt>
                <c:pt idx="9619">
                  <c:v>509.22411319189501</c:v>
                </c:pt>
                <c:pt idx="9620">
                  <c:v>509.20933317527198</c:v>
                </c:pt>
                <c:pt idx="9621">
                  <c:v>509.20252060666797</c:v>
                </c:pt>
                <c:pt idx="9622">
                  <c:v>509.19709006130898</c:v>
                </c:pt>
                <c:pt idx="9623">
                  <c:v>509.17747983083598</c:v>
                </c:pt>
                <c:pt idx="9624">
                  <c:v>509.17196559266898</c:v>
                </c:pt>
                <c:pt idx="9625">
                  <c:v>509.16584074385702</c:v>
                </c:pt>
                <c:pt idx="9626">
                  <c:v>509.13984536052601</c:v>
                </c:pt>
                <c:pt idx="9627">
                  <c:v>509.12491765848802</c:v>
                </c:pt>
                <c:pt idx="9628">
                  <c:v>509.08327476829197</c:v>
                </c:pt>
                <c:pt idx="9629">
                  <c:v>509.07007789603898</c:v>
                </c:pt>
                <c:pt idx="9630">
                  <c:v>509.064155968178</c:v>
                </c:pt>
                <c:pt idx="9631">
                  <c:v>509.04765700748197</c:v>
                </c:pt>
                <c:pt idx="9632">
                  <c:v>509.00210064210199</c:v>
                </c:pt>
                <c:pt idx="9633">
                  <c:v>508.98829866761099</c:v>
                </c:pt>
                <c:pt idx="9634">
                  <c:v>508.97887678789999</c:v>
                </c:pt>
                <c:pt idx="9635">
                  <c:v>508.96495191186301</c:v>
                </c:pt>
                <c:pt idx="9636">
                  <c:v>508.96420513672501</c:v>
                </c:pt>
                <c:pt idx="9637">
                  <c:v>508.96013873089601</c:v>
                </c:pt>
                <c:pt idx="9638">
                  <c:v>508.95372821541702</c:v>
                </c:pt>
                <c:pt idx="9639">
                  <c:v>508.94329375620902</c:v>
                </c:pt>
                <c:pt idx="9640">
                  <c:v>508.91813266469399</c:v>
                </c:pt>
                <c:pt idx="9641">
                  <c:v>508.916104370266</c:v>
                </c:pt>
                <c:pt idx="9642">
                  <c:v>508.90870812357298</c:v>
                </c:pt>
                <c:pt idx="9643">
                  <c:v>508.89477375293399</c:v>
                </c:pt>
                <c:pt idx="9644">
                  <c:v>508.89434763245998</c:v>
                </c:pt>
                <c:pt idx="9645">
                  <c:v>508.88199496152998</c:v>
                </c:pt>
                <c:pt idx="9646">
                  <c:v>508.867091862</c:v>
                </c:pt>
                <c:pt idx="9647">
                  <c:v>508.85976577491999</c:v>
                </c:pt>
                <c:pt idx="9648">
                  <c:v>508.83541940239002</c:v>
                </c:pt>
                <c:pt idx="9649">
                  <c:v>508.821913203512</c:v>
                </c:pt>
                <c:pt idx="9650">
                  <c:v>508.81908615466801</c:v>
                </c:pt>
                <c:pt idx="9651">
                  <c:v>508.79607979141502</c:v>
                </c:pt>
                <c:pt idx="9652">
                  <c:v>508.79508319803898</c:v>
                </c:pt>
                <c:pt idx="9653">
                  <c:v>508.79211051977899</c:v>
                </c:pt>
                <c:pt idx="9654">
                  <c:v>508.78822000293201</c:v>
                </c:pt>
                <c:pt idx="9655">
                  <c:v>508.775594943915</c:v>
                </c:pt>
                <c:pt idx="9656">
                  <c:v>508.764489372247</c:v>
                </c:pt>
                <c:pt idx="9657">
                  <c:v>508.756946061961</c:v>
                </c:pt>
                <c:pt idx="9658">
                  <c:v>508.71502186574298</c:v>
                </c:pt>
                <c:pt idx="9659">
                  <c:v>508.69749368067897</c:v>
                </c:pt>
                <c:pt idx="9660">
                  <c:v>508.69597695993298</c:v>
                </c:pt>
                <c:pt idx="9661">
                  <c:v>508.69162948120498</c:v>
                </c:pt>
                <c:pt idx="9662">
                  <c:v>508.67056489192998</c:v>
                </c:pt>
                <c:pt idx="9663">
                  <c:v>508.66192593493901</c:v>
                </c:pt>
                <c:pt idx="9664">
                  <c:v>508.65967950924301</c:v>
                </c:pt>
                <c:pt idx="9665">
                  <c:v>508.63616537828602</c:v>
                </c:pt>
                <c:pt idx="9666">
                  <c:v>508.62595426559898</c:v>
                </c:pt>
                <c:pt idx="9667">
                  <c:v>508.61526812862797</c:v>
                </c:pt>
                <c:pt idx="9668">
                  <c:v>508.60295641075101</c:v>
                </c:pt>
                <c:pt idx="9669">
                  <c:v>508.59825253210897</c:v>
                </c:pt>
                <c:pt idx="9670">
                  <c:v>508.59075014874799</c:v>
                </c:pt>
                <c:pt idx="9671">
                  <c:v>508.55667705883099</c:v>
                </c:pt>
                <c:pt idx="9672">
                  <c:v>508.53954247164802</c:v>
                </c:pt>
                <c:pt idx="9673">
                  <c:v>508.53472834148198</c:v>
                </c:pt>
                <c:pt idx="9674">
                  <c:v>508.533418974239</c:v>
                </c:pt>
                <c:pt idx="9675">
                  <c:v>508.53108218168597</c:v>
                </c:pt>
                <c:pt idx="9676">
                  <c:v>508.52924548629898</c:v>
                </c:pt>
                <c:pt idx="9677">
                  <c:v>508.52287537435802</c:v>
                </c:pt>
                <c:pt idx="9678">
                  <c:v>508.49322039252502</c:v>
                </c:pt>
                <c:pt idx="9679">
                  <c:v>508.46516103962898</c:v>
                </c:pt>
                <c:pt idx="9680">
                  <c:v>508.44342319959202</c:v>
                </c:pt>
                <c:pt idx="9681">
                  <c:v>508.43583525131697</c:v>
                </c:pt>
                <c:pt idx="9682">
                  <c:v>508.39521344724199</c:v>
                </c:pt>
                <c:pt idx="9683">
                  <c:v>508.38523613830301</c:v>
                </c:pt>
                <c:pt idx="9684">
                  <c:v>508.36955237618702</c:v>
                </c:pt>
                <c:pt idx="9685">
                  <c:v>508.36165593087702</c:v>
                </c:pt>
                <c:pt idx="9686">
                  <c:v>508.33671103752198</c:v>
                </c:pt>
                <c:pt idx="9687">
                  <c:v>508.32157860344103</c:v>
                </c:pt>
                <c:pt idx="9688">
                  <c:v>508.30794157927198</c:v>
                </c:pt>
                <c:pt idx="9689">
                  <c:v>508.29959300369399</c:v>
                </c:pt>
                <c:pt idx="9690">
                  <c:v>508.29053545548697</c:v>
                </c:pt>
                <c:pt idx="9691">
                  <c:v>508.27793736437002</c:v>
                </c:pt>
                <c:pt idx="9692">
                  <c:v>508.27051967982601</c:v>
                </c:pt>
                <c:pt idx="9693">
                  <c:v>508.26369999235698</c:v>
                </c:pt>
                <c:pt idx="9694">
                  <c:v>508.25996242823601</c:v>
                </c:pt>
                <c:pt idx="9695">
                  <c:v>508.21823926364402</c:v>
                </c:pt>
                <c:pt idx="9696">
                  <c:v>508.215304588702</c:v>
                </c:pt>
                <c:pt idx="9697">
                  <c:v>508.18376322120702</c:v>
                </c:pt>
                <c:pt idx="9698">
                  <c:v>508.18015723905398</c:v>
                </c:pt>
                <c:pt idx="9699">
                  <c:v>508.16512598366199</c:v>
                </c:pt>
                <c:pt idx="9700">
                  <c:v>508.15472833515798</c:v>
                </c:pt>
                <c:pt idx="9701">
                  <c:v>508.14610890722702</c:v>
                </c:pt>
                <c:pt idx="9702">
                  <c:v>508.13037313508403</c:v>
                </c:pt>
                <c:pt idx="9703">
                  <c:v>508.12936858485</c:v>
                </c:pt>
                <c:pt idx="9704">
                  <c:v>508.109123796348</c:v>
                </c:pt>
                <c:pt idx="9705">
                  <c:v>508.07922315759703</c:v>
                </c:pt>
                <c:pt idx="9706">
                  <c:v>508.07761317291198</c:v>
                </c:pt>
                <c:pt idx="9707">
                  <c:v>508.064535541319</c:v>
                </c:pt>
                <c:pt idx="9708">
                  <c:v>508.05463068833399</c:v>
                </c:pt>
                <c:pt idx="9709">
                  <c:v>508.053291917801</c:v>
                </c:pt>
                <c:pt idx="9710">
                  <c:v>508.03807667355602</c:v>
                </c:pt>
                <c:pt idx="9711">
                  <c:v>508.00186151271402</c:v>
                </c:pt>
                <c:pt idx="9712">
                  <c:v>507.99401941881899</c:v>
                </c:pt>
                <c:pt idx="9713">
                  <c:v>507.99124460467903</c:v>
                </c:pt>
                <c:pt idx="9714">
                  <c:v>507.98790849650101</c:v>
                </c:pt>
                <c:pt idx="9715">
                  <c:v>507.98472083200102</c:v>
                </c:pt>
                <c:pt idx="9716">
                  <c:v>507.980101879085</c:v>
                </c:pt>
                <c:pt idx="9717">
                  <c:v>507.94983497799001</c:v>
                </c:pt>
                <c:pt idx="9718">
                  <c:v>507.90823641774</c:v>
                </c:pt>
                <c:pt idx="9719">
                  <c:v>507.89430740737703</c:v>
                </c:pt>
                <c:pt idx="9720">
                  <c:v>507.86620401661497</c:v>
                </c:pt>
                <c:pt idx="9721">
                  <c:v>507.86087807006498</c:v>
                </c:pt>
                <c:pt idx="9722">
                  <c:v>507.847570344053</c:v>
                </c:pt>
                <c:pt idx="9723">
                  <c:v>507.83681242885598</c:v>
                </c:pt>
                <c:pt idx="9724">
                  <c:v>507.82828317200398</c:v>
                </c:pt>
                <c:pt idx="9725">
                  <c:v>507.81899282026598</c:v>
                </c:pt>
                <c:pt idx="9726">
                  <c:v>507.78308221133102</c:v>
                </c:pt>
                <c:pt idx="9727">
                  <c:v>507.78029812058202</c:v>
                </c:pt>
                <c:pt idx="9728">
                  <c:v>507.76631634873098</c:v>
                </c:pt>
                <c:pt idx="9729">
                  <c:v>507.74038179330199</c:v>
                </c:pt>
                <c:pt idx="9730">
                  <c:v>507.72383097945698</c:v>
                </c:pt>
                <c:pt idx="9731">
                  <c:v>507.70400830201999</c:v>
                </c:pt>
                <c:pt idx="9732">
                  <c:v>507.70250698369398</c:v>
                </c:pt>
                <c:pt idx="9733">
                  <c:v>507.68633059651</c:v>
                </c:pt>
                <c:pt idx="9734">
                  <c:v>507.68173328771502</c:v>
                </c:pt>
                <c:pt idx="9735">
                  <c:v>507.665157104885</c:v>
                </c:pt>
                <c:pt idx="9736">
                  <c:v>507.66109644243301</c:v>
                </c:pt>
                <c:pt idx="9737">
                  <c:v>507.62811874828901</c:v>
                </c:pt>
                <c:pt idx="9738">
                  <c:v>507.62028734229699</c:v>
                </c:pt>
                <c:pt idx="9739">
                  <c:v>507.617126764803</c:v>
                </c:pt>
                <c:pt idx="9740">
                  <c:v>507.56084718298303</c:v>
                </c:pt>
                <c:pt idx="9741">
                  <c:v>507.56058387738898</c:v>
                </c:pt>
                <c:pt idx="9742">
                  <c:v>507.52835690958801</c:v>
                </c:pt>
                <c:pt idx="9743">
                  <c:v>507.46472035401001</c:v>
                </c:pt>
                <c:pt idx="9744">
                  <c:v>507.45709609114198</c:v>
                </c:pt>
                <c:pt idx="9745">
                  <c:v>507.442396746356</c:v>
                </c:pt>
                <c:pt idx="9746">
                  <c:v>507.43786540342398</c:v>
                </c:pt>
                <c:pt idx="9747">
                  <c:v>507.42106704901698</c:v>
                </c:pt>
                <c:pt idx="9748">
                  <c:v>507.41956204821298</c:v>
                </c:pt>
                <c:pt idx="9749">
                  <c:v>507.401988636076</c:v>
                </c:pt>
                <c:pt idx="9750">
                  <c:v>507.38080635605201</c:v>
                </c:pt>
                <c:pt idx="9751">
                  <c:v>507.37749119387598</c:v>
                </c:pt>
                <c:pt idx="9752">
                  <c:v>507.36462216948598</c:v>
                </c:pt>
                <c:pt idx="9753">
                  <c:v>507.35544801281202</c:v>
                </c:pt>
                <c:pt idx="9754">
                  <c:v>507.33688765909699</c:v>
                </c:pt>
                <c:pt idx="9755">
                  <c:v>507.32805055460801</c:v>
                </c:pt>
                <c:pt idx="9756">
                  <c:v>507.31577177273198</c:v>
                </c:pt>
                <c:pt idx="9757">
                  <c:v>507.30259616305699</c:v>
                </c:pt>
                <c:pt idx="9758">
                  <c:v>507.297674868017</c:v>
                </c:pt>
                <c:pt idx="9759">
                  <c:v>507.27088506378101</c:v>
                </c:pt>
                <c:pt idx="9760">
                  <c:v>507.25472647097303</c:v>
                </c:pt>
                <c:pt idx="9761">
                  <c:v>507.23882710160899</c:v>
                </c:pt>
                <c:pt idx="9762">
                  <c:v>507.20660597108701</c:v>
                </c:pt>
                <c:pt idx="9763">
                  <c:v>507.19058022271201</c:v>
                </c:pt>
                <c:pt idx="9764">
                  <c:v>507.18885561129099</c:v>
                </c:pt>
                <c:pt idx="9765">
                  <c:v>507.16757873047698</c:v>
                </c:pt>
                <c:pt idx="9766">
                  <c:v>507.15754435797101</c:v>
                </c:pt>
                <c:pt idx="9767">
                  <c:v>507.15621401759802</c:v>
                </c:pt>
                <c:pt idx="9768">
                  <c:v>507.15352678601198</c:v>
                </c:pt>
                <c:pt idx="9769">
                  <c:v>507.139080251802</c:v>
                </c:pt>
                <c:pt idx="9770">
                  <c:v>507.12944052092502</c:v>
                </c:pt>
                <c:pt idx="9771">
                  <c:v>507.12740040539302</c:v>
                </c:pt>
                <c:pt idx="9772">
                  <c:v>507.11315409173801</c:v>
                </c:pt>
                <c:pt idx="9773">
                  <c:v>507.10082860220803</c:v>
                </c:pt>
                <c:pt idx="9774">
                  <c:v>507.092568714815</c:v>
                </c:pt>
                <c:pt idx="9775">
                  <c:v>507.07039294451903</c:v>
                </c:pt>
                <c:pt idx="9776">
                  <c:v>507.03303432646601</c:v>
                </c:pt>
                <c:pt idx="9777">
                  <c:v>507.03283775497198</c:v>
                </c:pt>
                <c:pt idx="9778">
                  <c:v>507.02423165591898</c:v>
                </c:pt>
                <c:pt idx="9779">
                  <c:v>507.00037055675602</c:v>
                </c:pt>
                <c:pt idx="9780">
                  <c:v>506.99936856640898</c:v>
                </c:pt>
                <c:pt idx="9781">
                  <c:v>506.972666606156</c:v>
                </c:pt>
                <c:pt idx="9782">
                  <c:v>506.95121886257402</c:v>
                </c:pt>
                <c:pt idx="9783">
                  <c:v>506.945616386555</c:v>
                </c:pt>
                <c:pt idx="9784">
                  <c:v>506.94329683037398</c:v>
                </c:pt>
                <c:pt idx="9785">
                  <c:v>506.914089979057</c:v>
                </c:pt>
                <c:pt idx="9786">
                  <c:v>506.91107481876497</c:v>
                </c:pt>
                <c:pt idx="9787">
                  <c:v>506.85928939718298</c:v>
                </c:pt>
                <c:pt idx="9788">
                  <c:v>506.81456638883702</c:v>
                </c:pt>
                <c:pt idx="9789">
                  <c:v>506.80387184522999</c:v>
                </c:pt>
                <c:pt idx="9790">
                  <c:v>506.79681576517203</c:v>
                </c:pt>
                <c:pt idx="9791">
                  <c:v>506.78875856461298</c:v>
                </c:pt>
                <c:pt idx="9792">
                  <c:v>506.78590235163603</c:v>
                </c:pt>
                <c:pt idx="9793">
                  <c:v>506.766461515988</c:v>
                </c:pt>
                <c:pt idx="9794">
                  <c:v>506.75019461112299</c:v>
                </c:pt>
                <c:pt idx="9795">
                  <c:v>506.73858842945702</c:v>
                </c:pt>
                <c:pt idx="9796">
                  <c:v>506.651058955596</c:v>
                </c:pt>
                <c:pt idx="9797">
                  <c:v>506.64585958042898</c:v>
                </c:pt>
                <c:pt idx="9798">
                  <c:v>506.609717015576</c:v>
                </c:pt>
                <c:pt idx="9799">
                  <c:v>506.58730253849802</c:v>
                </c:pt>
                <c:pt idx="9800">
                  <c:v>506.58710867474599</c:v>
                </c:pt>
                <c:pt idx="9801">
                  <c:v>506.57542962956501</c:v>
                </c:pt>
                <c:pt idx="9802">
                  <c:v>506.574512906481</c:v>
                </c:pt>
                <c:pt idx="9803">
                  <c:v>506.55522698717999</c:v>
                </c:pt>
                <c:pt idx="9804">
                  <c:v>506.50963313913098</c:v>
                </c:pt>
                <c:pt idx="9805">
                  <c:v>506.50675600459903</c:v>
                </c:pt>
                <c:pt idx="9806">
                  <c:v>506.49695454452501</c:v>
                </c:pt>
                <c:pt idx="9807">
                  <c:v>506.457040072822</c:v>
                </c:pt>
                <c:pt idx="9808">
                  <c:v>506.44458599959398</c:v>
                </c:pt>
                <c:pt idx="9809">
                  <c:v>506.43529394733002</c:v>
                </c:pt>
                <c:pt idx="9810">
                  <c:v>506.407826579909</c:v>
                </c:pt>
                <c:pt idx="9811">
                  <c:v>506.380134359686</c:v>
                </c:pt>
                <c:pt idx="9812">
                  <c:v>506.36194049133798</c:v>
                </c:pt>
                <c:pt idx="9813">
                  <c:v>506.30373345147001</c:v>
                </c:pt>
                <c:pt idx="9814">
                  <c:v>506.2769091399</c:v>
                </c:pt>
                <c:pt idx="9815">
                  <c:v>506.25086174275702</c:v>
                </c:pt>
                <c:pt idx="9816">
                  <c:v>506.24984638595902</c:v>
                </c:pt>
                <c:pt idx="9817">
                  <c:v>506.24582900436701</c:v>
                </c:pt>
                <c:pt idx="9818">
                  <c:v>506.214609464945</c:v>
                </c:pt>
                <c:pt idx="9819">
                  <c:v>506.18720294311998</c:v>
                </c:pt>
                <c:pt idx="9820">
                  <c:v>506.18323589920499</c:v>
                </c:pt>
                <c:pt idx="9821">
                  <c:v>506.175585856613</c:v>
                </c:pt>
                <c:pt idx="9822">
                  <c:v>506.15628045686299</c:v>
                </c:pt>
                <c:pt idx="9823">
                  <c:v>506.14880933614199</c:v>
                </c:pt>
                <c:pt idx="9824">
                  <c:v>506.13959192699798</c:v>
                </c:pt>
                <c:pt idx="9825">
                  <c:v>506.13409942895203</c:v>
                </c:pt>
                <c:pt idx="9826">
                  <c:v>506.11330993346502</c:v>
                </c:pt>
                <c:pt idx="9827">
                  <c:v>506.09736039150198</c:v>
                </c:pt>
                <c:pt idx="9828">
                  <c:v>506.09522277800602</c:v>
                </c:pt>
                <c:pt idx="9829">
                  <c:v>506.085269251537</c:v>
                </c:pt>
                <c:pt idx="9830">
                  <c:v>506.07918233987601</c:v>
                </c:pt>
                <c:pt idx="9831">
                  <c:v>506.06867394854902</c:v>
                </c:pt>
                <c:pt idx="9832">
                  <c:v>506.02362807370099</c:v>
                </c:pt>
                <c:pt idx="9833">
                  <c:v>505.98656112899602</c:v>
                </c:pt>
                <c:pt idx="9834">
                  <c:v>505.97384083002299</c:v>
                </c:pt>
                <c:pt idx="9835">
                  <c:v>505.97093031414602</c:v>
                </c:pt>
                <c:pt idx="9836">
                  <c:v>505.962979313262</c:v>
                </c:pt>
                <c:pt idx="9837">
                  <c:v>505.96045720132298</c:v>
                </c:pt>
                <c:pt idx="9838">
                  <c:v>505.94674657989702</c:v>
                </c:pt>
                <c:pt idx="9839">
                  <c:v>505.91873107392399</c:v>
                </c:pt>
                <c:pt idx="9840">
                  <c:v>505.89338231493002</c:v>
                </c:pt>
                <c:pt idx="9841">
                  <c:v>505.891502006998</c:v>
                </c:pt>
                <c:pt idx="9842">
                  <c:v>505.85116258507702</c:v>
                </c:pt>
                <c:pt idx="9843">
                  <c:v>505.84849615515799</c:v>
                </c:pt>
                <c:pt idx="9844">
                  <c:v>505.82881925408401</c:v>
                </c:pt>
                <c:pt idx="9845">
                  <c:v>505.82243784824698</c:v>
                </c:pt>
                <c:pt idx="9846">
                  <c:v>505.768986287796</c:v>
                </c:pt>
                <c:pt idx="9847">
                  <c:v>505.76846583655498</c:v>
                </c:pt>
                <c:pt idx="9848">
                  <c:v>505.76784571783202</c:v>
                </c:pt>
                <c:pt idx="9849">
                  <c:v>505.749830892462</c:v>
                </c:pt>
                <c:pt idx="9850">
                  <c:v>505.74359562818501</c:v>
                </c:pt>
                <c:pt idx="9851">
                  <c:v>505.71913907005597</c:v>
                </c:pt>
                <c:pt idx="9852">
                  <c:v>505.70731741217998</c:v>
                </c:pt>
                <c:pt idx="9853">
                  <c:v>505.70660608915199</c:v>
                </c:pt>
                <c:pt idx="9854">
                  <c:v>505.70036054473297</c:v>
                </c:pt>
                <c:pt idx="9855">
                  <c:v>505.69857684225298</c:v>
                </c:pt>
                <c:pt idx="9856">
                  <c:v>505.68500938228902</c:v>
                </c:pt>
                <c:pt idx="9857">
                  <c:v>505.680715703163</c:v>
                </c:pt>
                <c:pt idx="9858">
                  <c:v>505.65470793801302</c:v>
                </c:pt>
                <c:pt idx="9859">
                  <c:v>505.61776766809697</c:v>
                </c:pt>
                <c:pt idx="9860">
                  <c:v>505.58943612502702</c:v>
                </c:pt>
                <c:pt idx="9861">
                  <c:v>505.549902004003</c:v>
                </c:pt>
                <c:pt idx="9862">
                  <c:v>505.53233500052499</c:v>
                </c:pt>
                <c:pt idx="9863">
                  <c:v>505.51538071819198</c:v>
                </c:pt>
                <c:pt idx="9864">
                  <c:v>505.51506286221797</c:v>
                </c:pt>
                <c:pt idx="9865">
                  <c:v>505.50174438261399</c:v>
                </c:pt>
                <c:pt idx="9866">
                  <c:v>505.487941737597</c:v>
                </c:pt>
                <c:pt idx="9867">
                  <c:v>505.468668471939</c:v>
                </c:pt>
                <c:pt idx="9868">
                  <c:v>505.46146507861101</c:v>
                </c:pt>
                <c:pt idx="9869">
                  <c:v>505.44035939114701</c:v>
                </c:pt>
                <c:pt idx="9870">
                  <c:v>505.42760053122799</c:v>
                </c:pt>
                <c:pt idx="9871">
                  <c:v>505.42228926740103</c:v>
                </c:pt>
                <c:pt idx="9872">
                  <c:v>505.42050274604998</c:v>
                </c:pt>
                <c:pt idx="9873">
                  <c:v>505.38400911224198</c:v>
                </c:pt>
                <c:pt idx="9874">
                  <c:v>505.36083077138602</c:v>
                </c:pt>
                <c:pt idx="9875">
                  <c:v>505.35848683352702</c:v>
                </c:pt>
                <c:pt idx="9876">
                  <c:v>505.32695938075699</c:v>
                </c:pt>
                <c:pt idx="9877">
                  <c:v>505.31876147483001</c:v>
                </c:pt>
                <c:pt idx="9878">
                  <c:v>505.31193778762002</c:v>
                </c:pt>
                <c:pt idx="9879">
                  <c:v>505.23716927027999</c:v>
                </c:pt>
                <c:pt idx="9880">
                  <c:v>505.135882452028</c:v>
                </c:pt>
                <c:pt idx="9881">
                  <c:v>505.131873978427</c:v>
                </c:pt>
                <c:pt idx="9882">
                  <c:v>505.12618503888598</c:v>
                </c:pt>
                <c:pt idx="9883">
                  <c:v>505.10552560389101</c:v>
                </c:pt>
                <c:pt idx="9884">
                  <c:v>505.09448609690003</c:v>
                </c:pt>
                <c:pt idx="9885">
                  <c:v>505.09097317089999</c:v>
                </c:pt>
                <c:pt idx="9886">
                  <c:v>505.05507437061698</c:v>
                </c:pt>
                <c:pt idx="9887">
                  <c:v>505.04168589684701</c:v>
                </c:pt>
                <c:pt idx="9888">
                  <c:v>505.02920188548597</c:v>
                </c:pt>
                <c:pt idx="9889">
                  <c:v>504.98867778420902</c:v>
                </c:pt>
                <c:pt idx="9890">
                  <c:v>504.97756443596199</c:v>
                </c:pt>
                <c:pt idx="9891">
                  <c:v>504.95800707182099</c:v>
                </c:pt>
                <c:pt idx="9892">
                  <c:v>504.94106288629803</c:v>
                </c:pt>
                <c:pt idx="9893">
                  <c:v>504.93962825532401</c:v>
                </c:pt>
                <c:pt idx="9894">
                  <c:v>504.93953915310999</c:v>
                </c:pt>
                <c:pt idx="9895">
                  <c:v>504.932676964824</c:v>
                </c:pt>
                <c:pt idx="9896">
                  <c:v>504.90153543491698</c:v>
                </c:pt>
                <c:pt idx="9897">
                  <c:v>504.896849382374</c:v>
                </c:pt>
                <c:pt idx="9898">
                  <c:v>504.87918655203299</c:v>
                </c:pt>
                <c:pt idx="9899">
                  <c:v>504.838675947468</c:v>
                </c:pt>
                <c:pt idx="9900">
                  <c:v>504.83272803287701</c:v>
                </c:pt>
                <c:pt idx="9901">
                  <c:v>504.78958551750702</c:v>
                </c:pt>
                <c:pt idx="9902">
                  <c:v>504.787628842549</c:v>
                </c:pt>
                <c:pt idx="9903">
                  <c:v>504.76584253802201</c:v>
                </c:pt>
                <c:pt idx="9904">
                  <c:v>504.76520011184903</c:v>
                </c:pt>
                <c:pt idx="9905">
                  <c:v>504.76299680467901</c:v>
                </c:pt>
                <c:pt idx="9906">
                  <c:v>504.74899112514498</c:v>
                </c:pt>
                <c:pt idx="9907">
                  <c:v>504.74587159700201</c:v>
                </c:pt>
                <c:pt idx="9908">
                  <c:v>504.74155738047898</c:v>
                </c:pt>
                <c:pt idx="9909">
                  <c:v>504.72800767225499</c:v>
                </c:pt>
                <c:pt idx="9910">
                  <c:v>504.72119304253198</c:v>
                </c:pt>
                <c:pt idx="9911">
                  <c:v>504.71787380123902</c:v>
                </c:pt>
                <c:pt idx="9912">
                  <c:v>504.71747672978103</c:v>
                </c:pt>
                <c:pt idx="9913">
                  <c:v>504.70404141883301</c:v>
                </c:pt>
                <c:pt idx="9914">
                  <c:v>504.695709647981</c:v>
                </c:pt>
                <c:pt idx="9915">
                  <c:v>504.69556776280598</c:v>
                </c:pt>
                <c:pt idx="9916">
                  <c:v>504.68798866950601</c:v>
                </c:pt>
                <c:pt idx="9917">
                  <c:v>504.67460527208198</c:v>
                </c:pt>
                <c:pt idx="9918">
                  <c:v>504.66634736997901</c:v>
                </c:pt>
                <c:pt idx="9919">
                  <c:v>504.64538212066799</c:v>
                </c:pt>
                <c:pt idx="9920">
                  <c:v>504.627901819248</c:v>
                </c:pt>
                <c:pt idx="9921">
                  <c:v>504.61718141954299</c:v>
                </c:pt>
                <c:pt idx="9922">
                  <c:v>504.59796836227201</c:v>
                </c:pt>
                <c:pt idx="9923">
                  <c:v>504.58298378169201</c:v>
                </c:pt>
                <c:pt idx="9924">
                  <c:v>504.57398070179698</c:v>
                </c:pt>
                <c:pt idx="9925">
                  <c:v>504.57317117071699</c:v>
                </c:pt>
                <c:pt idx="9926">
                  <c:v>504.56102162150802</c:v>
                </c:pt>
                <c:pt idx="9927">
                  <c:v>504.55617579717699</c:v>
                </c:pt>
                <c:pt idx="9928">
                  <c:v>504.51560090067198</c:v>
                </c:pt>
                <c:pt idx="9929">
                  <c:v>504.51063015343101</c:v>
                </c:pt>
                <c:pt idx="9930">
                  <c:v>504.50679892941997</c:v>
                </c:pt>
                <c:pt idx="9931">
                  <c:v>504.49107827324798</c:v>
                </c:pt>
                <c:pt idx="9932">
                  <c:v>504.48476829762899</c:v>
                </c:pt>
                <c:pt idx="9933">
                  <c:v>504.481115663857</c:v>
                </c:pt>
                <c:pt idx="9934">
                  <c:v>504.470246881572</c:v>
                </c:pt>
                <c:pt idx="9935">
                  <c:v>504.46483360098199</c:v>
                </c:pt>
                <c:pt idx="9936">
                  <c:v>504.46228515326902</c:v>
                </c:pt>
                <c:pt idx="9937">
                  <c:v>504.36045240448402</c:v>
                </c:pt>
                <c:pt idx="9938">
                  <c:v>504.32363309534298</c:v>
                </c:pt>
                <c:pt idx="9939">
                  <c:v>504.28967778172301</c:v>
                </c:pt>
                <c:pt idx="9940">
                  <c:v>504.274225060003</c:v>
                </c:pt>
                <c:pt idx="9941">
                  <c:v>504.25870718646001</c:v>
                </c:pt>
                <c:pt idx="9942">
                  <c:v>504.24146249290101</c:v>
                </c:pt>
                <c:pt idx="9943">
                  <c:v>504.22792553283102</c:v>
                </c:pt>
                <c:pt idx="9944">
                  <c:v>504.19596234411699</c:v>
                </c:pt>
                <c:pt idx="9945">
                  <c:v>504.18672889922999</c:v>
                </c:pt>
                <c:pt idx="9946">
                  <c:v>504.17838615387501</c:v>
                </c:pt>
                <c:pt idx="9947">
                  <c:v>504.160308736334</c:v>
                </c:pt>
                <c:pt idx="9948">
                  <c:v>504.13256453140099</c:v>
                </c:pt>
                <c:pt idx="9949">
                  <c:v>504.10839393034502</c:v>
                </c:pt>
                <c:pt idx="9950">
                  <c:v>504.10736503704499</c:v>
                </c:pt>
                <c:pt idx="9951">
                  <c:v>504.10244186515598</c:v>
                </c:pt>
                <c:pt idx="9952">
                  <c:v>504.09684036965098</c:v>
                </c:pt>
                <c:pt idx="9953">
                  <c:v>504.09338027830501</c:v>
                </c:pt>
                <c:pt idx="9954">
                  <c:v>504.09251642055199</c:v>
                </c:pt>
                <c:pt idx="9955">
                  <c:v>504.08544218134898</c:v>
                </c:pt>
                <c:pt idx="9956">
                  <c:v>504.08419837795799</c:v>
                </c:pt>
                <c:pt idx="9957">
                  <c:v>504.076729134831</c:v>
                </c:pt>
                <c:pt idx="9958">
                  <c:v>504.07597895265502</c:v>
                </c:pt>
                <c:pt idx="9959">
                  <c:v>504.05417987710803</c:v>
                </c:pt>
                <c:pt idx="9960">
                  <c:v>504.03827975564298</c:v>
                </c:pt>
                <c:pt idx="9961">
                  <c:v>504.03342738513999</c:v>
                </c:pt>
                <c:pt idx="9962">
                  <c:v>504.01890963783302</c:v>
                </c:pt>
                <c:pt idx="9963">
                  <c:v>504.01127443374497</c:v>
                </c:pt>
                <c:pt idx="9964">
                  <c:v>503.99498011151201</c:v>
                </c:pt>
                <c:pt idx="9965">
                  <c:v>503.93127355070197</c:v>
                </c:pt>
                <c:pt idx="9966">
                  <c:v>503.92379379785001</c:v>
                </c:pt>
                <c:pt idx="9967">
                  <c:v>503.91772574877001</c:v>
                </c:pt>
                <c:pt idx="9968">
                  <c:v>503.91529238607802</c:v>
                </c:pt>
                <c:pt idx="9969">
                  <c:v>503.907320996762</c:v>
                </c:pt>
                <c:pt idx="9970">
                  <c:v>503.90394055359201</c:v>
                </c:pt>
                <c:pt idx="9971">
                  <c:v>503.89518147906</c:v>
                </c:pt>
                <c:pt idx="9972">
                  <c:v>503.89005940740498</c:v>
                </c:pt>
                <c:pt idx="9973">
                  <c:v>503.88892264728099</c:v>
                </c:pt>
                <c:pt idx="9974">
                  <c:v>503.88721330494599</c:v>
                </c:pt>
                <c:pt idx="9975">
                  <c:v>503.87781414991099</c:v>
                </c:pt>
                <c:pt idx="9976">
                  <c:v>503.843095992396</c:v>
                </c:pt>
                <c:pt idx="9977">
                  <c:v>503.84269618081902</c:v>
                </c:pt>
                <c:pt idx="9978">
                  <c:v>503.80213318411001</c:v>
                </c:pt>
                <c:pt idx="9979">
                  <c:v>503.79067464542999</c:v>
                </c:pt>
                <c:pt idx="9980">
                  <c:v>503.79053713803501</c:v>
                </c:pt>
                <c:pt idx="9981">
                  <c:v>503.76281964294799</c:v>
                </c:pt>
                <c:pt idx="9982">
                  <c:v>503.75916388873998</c:v>
                </c:pt>
                <c:pt idx="9983">
                  <c:v>503.74661577193302</c:v>
                </c:pt>
                <c:pt idx="9984">
                  <c:v>503.723885160799</c:v>
                </c:pt>
                <c:pt idx="9985">
                  <c:v>503.71255449593002</c:v>
                </c:pt>
                <c:pt idx="9986">
                  <c:v>503.68749388627998</c:v>
                </c:pt>
                <c:pt idx="9987">
                  <c:v>503.68512956507999</c:v>
                </c:pt>
                <c:pt idx="9988">
                  <c:v>503.61023495131798</c:v>
                </c:pt>
                <c:pt idx="9989">
                  <c:v>503.60088135954601</c:v>
                </c:pt>
                <c:pt idx="9990">
                  <c:v>503.53462096056398</c:v>
                </c:pt>
                <c:pt idx="9991">
                  <c:v>503.51922404678601</c:v>
                </c:pt>
                <c:pt idx="9992">
                  <c:v>503.51682247320298</c:v>
                </c:pt>
                <c:pt idx="9993">
                  <c:v>503.47913416775799</c:v>
                </c:pt>
                <c:pt idx="9994">
                  <c:v>503.44525456637098</c:v>
                </c:pt>
                <c:pt idx="9995">
                  <c:v>503.41921579491702</c:v>
                </c:pt>
                <c:pt idx="9996">
                  <c:v>503.40955296712701</c:v>
                </c:pt>
                <c:pt idx="9997">
                  <c:v>503.400467258915</c:v>
                </c:pt>
                <c:pt idx="9998">
                  <c:v>503.400092188678</c:v>
                </c:pt>
                <c:pt idx="9999">
                  <c:v>503.38205970328403</c:v>
                </c:pt>
                <c:pt idx="10000">
                  <c:v>503.36994067523301</c:v>
                </c:pt>
                <c:pt idx="10001">
                  <c:v>503.35026889927599</c:v>
                </c:pt>
                <c:pt idx="10002">
                  <c:v>503.345211604751</c:v>
                </c:pt>
                <c:pt idx="10003">
                  <c:v>503.32070211165001</c:v>
                </c:pt>
                <c:pt idx="10004">
                  <c:v>503.30863368170202</c:v>
                </c:pt>
                <c:pt idx="10005">
                  <c:v>503.29834769137602</c:v>
                </c:pt>
                <c:pt idx="10006">
                  <c:v>503.29469798362601</c:v>
                </c:pt>
                <c:pt idx="10007">
                  <c:v>503.29327492736002</c:v>
                </c:pt>
                <c:pt idx="10008">
                  <c:v>503.28307402618498</c:v>
                </c:pt>
                <c:pt idx="10009">
                  <c:v>503.28160297913399</c:v>
                </c:pt>
                <c:pt idx="10010">
                  <c:v>503.26451244337102</c:v>
                </c:pt>
                <c:pt idx="10011">
                  <c:v>503.25708073356799</c:v>
                </c:pt>
                <c:pt idx="10012">
                  <c:v>503.25338247858701</c:v>
                </c:pt>
                <c:pt idx="10013">
                  <c:v>503.243718913929</c:v>
                </c:pt>
                <c:pt idx="10014">
                  <c:v>503.207033292071</c:v>
                </c:pt>
                <c:pt idx="10015">
                  <c:v>503.20640080894702</c:v>
                </c:pt>
                <c:pt idx="10016">
                  <c:v>503.20498715309702</c:v>
                </c:pt>
                <c:pt idx="10017">
                  <c:v>503.20085613100599</c:v>
                </c:pt>
                <c:pt idx="10018">
                  <c:v>503.19092187228802</c:v>
                </c:pt>
                <c:pt idx="10019">
                  <c:v>503.161233467616</c:v>
                </c:pt>
                <c:pt idx="10020">
                  <c:v>503.15677169821498</c:v>
                </c:pt>
                <c:pt idx="10021">
                  <c:v>503.12659226878498</c:v>
                </c:pt>
                <c:pt idx="10022">
                  <c:v>503.12142038636603</c:v>
                </c:pt>
                <c:pt idx="10023">
                  <c:v>503.11904457900198</c:v>
                </c:pt>
                <c:pt idx="10024">
                  <c:v>503.11395126061598</c:v>
                </c:pt>
                <c:pt idx="10025">
                  <c:v>503.09026341033899</c:v>
                </c:pt>
                <c:pt idx="10026">
                  <c:v>503.07977710613</c:v>
                </c:pt>
                <c:pt idx="10027">
                  <c:v>503.04894503225</c:v>
                </c:pt>
                <c:pt idx="10028">
                  <c:v>503.04711778280603</c:v>
                </c:pt>
                <c:pt idx="10029">
                  <c:v>503.043804317754</c:v>
                </c:pt>
                <c:pt idx="10030">
                  <c:v>503.03166290784799</c:v>
                </c:pt>
                <c:pt idx="10031">
                  <c:v>502.99821183367402</c:v>
                </c:pt>
                <c:pt idx="10032">
                  <c:v>502.97841364562697</c:v>
                </c:pt>
                <c:pt idx="10033">
                  <c:v>502.96171680564203</c:v>
                </c:pt>
                <c:pt idx="10034">
                  <c:v>502.95530373131601</c:v>
                </c:pt>
                <c:pt idx="10035">
                  <c:v>502.93302646845899</c:v>
                </c:pt>
                <c:pt idx="10036">
                  <c:v>502.92617634202202</c:v>
                </c:pt>
                <c:pt idx="10037">
                  <c:v>502.91463937261102</c:v>
                </c:pt>
                <c:pt idx="10038">
                  <c:v>502.88862230381301</c:v>
                </c:pt>
                <c:pt idx="10039">
                  <c:v>502.880320813239</c:v>
                </c:pt>
                <c:pt idx="10040">
                  <c:v>502.87912332862498</c:v>
                </c:pt>
                <c:pt idx="10041">
                  <c:v>502.86790032850598</c:v>
                </c:pt>
                <c:pt idx="10042">
                  <c:v>502.81916498145199</c:v>
                </c:pt>
                <c:pt idx="10043">
                  <c:v>502.808807738724</c:v>
                </c:pt>
                <c:pt idx="10044">
                  <c:v>502.78308731006399</c:v>
                </c:pt>
                <c:pt idx="10045">
                  <c:v>502.75366342772401</c:v>
                </c:pt>
                <c:pt idx="10046">
                  <c:v>502.73545828111202</c:v>
                </c:pt>
                <c:pt idx="10047">
                  <c:v>502.72648696114601</c:v>
                </c:pt>
                <c:pt idx="10048">
                  <c:v>502.71595099821099</c:v>
                </c:pt>
                <c:pt idx="10049">
                  <c:v>502.71456769557898</c:v>
                </c:pt>
                <c:pt idx="10050">
                  <c:v>502.68608850617699</c:v>
                </c:pt>
                <c:pt idx="10051">
                  <c:v>502.67808522692502</c:v>
                </c:pt>
                <c:pt idx="10052">
                  <c:v>502.67541288658703</c:v>
                </c:pt>
                <c:pt idx="10053">
                  <c:v>502.651810244567</c:v>
                </c:pt>
                <c:pt idx="10054">
                  <c:v>502.65045640134201</c:v>
                </c:pt>
                <c:pt idx="10055">
                  <c:v>502.63370247405499</c:v>
                </c:pt>
                <c:pt idx="10056">
                  <c:v>502.60979955002</c:v>
                </c:pt>
                <c:pt idx="10057">
                  <c:v>502.58964443845298</c:v>
                </c:pt>
                <c:pt idx="10058">
                  <c:v>502.57942380519899</c:v>
                </c:pt>
                <c:pt idx="10059">
                  <c:v>502.56067730583101</c:v>
                </c:pt>
                <c:pt idx="10060">
                  <c:v>502.55287136395998</c:v>
                </c:pt>
                <c:pt idx="10061">
                  <c:v>502.53944503039702</c:v>
                </c:pt>
                <c:pt idx="10062">
                  <c:v>502.502156631709</c:v>
                </c:pt>
                <c:pt idx="10063">
                  <c:v>502.48994322623798</c:v>
                </c:pt>
                <c:pt idx="10064">
                  <c:v>502.47912794963003</c:v>
                </c:pt>
                <c:pt idx="10065">
                  <c:v>502.47528478011498</c:v>
                </c:pt>
                <c:pt idx="10066">
                  <c:v>502.474124114034</c:v>
                </c:pt>
                <c:pt idx="10067">
                  <c:v>502.44840585652599</c:v>
                </c:pt>
                <c:pt idx="10068">
                  <c:v>502.41810272110001</c:v>
                </c:pt>
                <c:pt idx="10069">
                  <c:v>502.37942693685102</c:v>
                </c:pt>
                <c:pt idx="10070">
                  <c:v>502.37764214545098</c:v>
                </c:pt>
                <c:pt idx="10071">
                  <c:v>502.37675810906097</c:v>
                </c:pt>
                <c:pt idx="10072">
                  <c:v>502.36829265574301</c:v>
                </c:pt>
                <c:pt idx="10073">
                  <c:v>502.36820695483402</c:v>
                </c:pt>
                <c:pt idx="10074">
                  <c:v>502.35833363586801</c:v>
                </c:pt>
                <c:pt idx="10075">
                  <c:v>502.34499851798</c:v>
                </c:pt>
                <c:pt idx="10076">
                  <c:v>502.31539878112801</c:v>
                </c:pt>
                <c:pt idx="10077">
                  <c:v>502.30695532861802</c:v>
                </c:pt>
                <c:pt idx="10078">
                  <c:v>502.25543168743098</c:v>
                </c:pt>
                <c:pt idx="10079">
                  <c:v>502.18859087840002</c:v>
                </c:pt>
                <c:pt idx="10080">
                  <c:v>502.14740311281298</c:v>
                </c:pt>
                <c:pt idx="10081">
                  <c:v>502.14424835583202</c:v>
                </c:pt>
                <c:pt idx="10082">
                  <c:v>502.13306484743202</c:v>
                </c:pt>
                <c:pt idx="10083">
                  <c:v>502.11732592169898</c:v>
                </c:pt>
                <c:pt idx="10084">
                  <c:v>502.11268695852499</c:v>
                </c:pt>
                <c:pt idx="10085">
                  <c:v>502.10567729604799</c:v>
                </c:pt>
                <c:pt idx="10086">
                  <c:v>502.100184952316</c:v>
                </c:pt>
                <c:pt idx="10087">
                  <c:v>501.98901937692699</c:v>
                </c:pt>
                <c:pt idx="10088">
                  <c:v>501.98004267388001</c:v>
                </c:pt>
                <c:pt idx="10089">
                  <c:v>501.97403807503099</c:v>
                </c:pt>
                <c:pt idx="10090">
                  <c:v>501.92210492978398</c:v>
                </c:pt>
                <c:pt idx="10091">
                  <c:v>501.88821413464501</c:v>
                </c:pt>
                <c:pt idx="10092">
                  <c:v>501.87789224230198</c:v>
                </c:pt>
                <c:pt idx="10093">
                  <c:v>501.87490650086102</c:v>
                </c:pt>
                <c:pt idx="10094">
                  <c:v>501.872630945477</c:v>
                </c:pt>
                <c:pt idx="10095">
                  <c:v>501.85955688335901</c:v>
                </c:pt>
                <c:pt idx="10096">
                  <c:v>501.84056620052598</c:v>
                </c:pt>
                <c:pt idx="10097">
                  <c:v>501.83742162573901</c:v>
                </c:pt>
                <c:pt idx="10098">
                  <c:v>501.80604074380398</c:v>
                </c:pt>
                <c:pt idx="10099">
                  <c:v>501.74769298380102</c:v>
                </c:pt>
                <c:pt idx="10100">
                  <c:v>501.700213483124</c:v>
                </c:pt>
                <c:pt idx="10101">
                  <c:v>501.685345063694</c:v>
                </c:pt>
                <c:pt idx="10102">
                  <c:v>501.66623898151801</c:v>
                </c:pt>
                <c:pt idx="10103">
                  <c:v>501.63596292385103</c:v>
                </c:pt>
                <c:pt idx="10104">
                  <c:v>501.57895854605999</c:v>
                </c:pt>
                <c:pt idx="10105">
                  <c:v>501.57566058261699</c:v>
                </c:pt>
                <c:pt idx="10106">
                  <c:v>501.57432842963402</c:v>
                </c:pt>
                <c:pt idx="10107">
                  <c:v>501.56956469428201</c:v>
                </c:pt>
                <c:pt idx="10108">
                  <c:v>501.56398653665701</c:v>
                </c:pt>
                <c:pt idx="10109">
                  <c:v>501.53693351123701</c:v>
                </c:pt>
                <c:pt idx="10110">
                  <c:v>501.51329896935403</c:v>
                </c:pt>
                <c:pt idx="10111">
                  <c:v>501.50603703015798</c:v>
                </c:pt>
                <c:pt idx="10112">
                  <c:v>501.50106040082102</c:v>
                </c:pt>
                <c:pt idx="10113">
                  <c:v>501.46173914104497</c:v>
                </c:pt>
                <c:pt idx="10114">
                  <c:v>501.45981562708999</c:v>
                </c:pt>
                <c:pt idx="10115">
                  <c:v>501.459069849689</c:v>
                </c:pt>
                <c:pt idx="10116">
                  <c:v>501.42936087654198</c:v>
                </c:pt>
                <c:pt idx="10117">
                  <c:v>501.42254803906297</c:v>
                </c:pt>
                <c:pt idx="10118">
                  <c:v>501.415672178943</c:v>
                </c:pt>
                <c:pt idx="10119">
                  <c:v>501.41203349925598</c:v>
                </c:pt>
                <c:pt idx="10120">
                  <c:v>501.397530375607</c:v>
                </c:pt>
                <c:pt idx="10121">
                  <c:v>501.393579148215</c:v>
                </c:pt>
                <c:pt idx="10122">
                  <c:v>501.35529402824397</c:v>
                </c:pt>
                <c:pt idx="10123">
                  <c:v>501.30536642200701</c:v>
                </c:pt>
                <c:pt idx="10124">
                  <c:v>501.30079748970797</c:v>
                </c:pt>
                <c:pt idx="10125">
                  <c:v>501.29281597868197</c:v>
                </c:pt>
                <c:pt idx="10126">
                  <c:v>501.26791586657998</c:v>
                </c:pt>
                <c:pt idx="10127">
                  <c:v>501.248775686356</c:v>
                </c:pt>
                <c:pt idx="10128">
                  <c:v>501.20342764412499</c:v>
                </c:pt>
                <c:pt idx="10129">
                  <c:v>501.18880138178503</c:v>
                </c:pt>
                <c:pt idx="10130">
                  <c:v>501.18275615188497</c:v>
                </c:pt>
                <c:pt idx="10131">
                  <c:v>501.16098731574499</c:v>
                </c:pt>
                <c:pt idx="10132">
                  <c:v>501.15770391674403</c:v>
                </c:pt>
                <c:pt idx="10133">
                  <c:v>501.157578106198</c:v>
                </c:pt>
                <c:pt idx="10134">
                  <c:v>501.13505628660698</c:v>
                </c:pt>
                <c:pt idx="10135">
                  <c:v>501.11270937244097</c:v>
                </c:pt>
                <c:pt idx="10136">
                  <c:v>501.10043762363301</c:v>
                </c:pt>
                <c:pt idx="10137">
                  <c:v>501.07816076736998</c:v>
                </c:pt>
                <c:pt idx="10138">
                  <c:v>501.07698031814999</c:v>
                </c:pt>
                <c:pt idx="10139">
                  <c:v>501.07324026394502</c:v>
                </c:pt>
                <c:pt idx="10140">
                  <c:v>501.069716212613</c:v>
                </c:pt>
                <c:pt idx="10141">
                  <c:v>501.01684356607399</c:v>
                </c:pt>
                <c:pt idx="10142">
                  <c:v>501.00169508322898</c:v>
                </c:pt>
                <c:pt idx="10143">
                  <c:v>500.999764846586</c:v>
                </c:pt>
                <c:pt idx="10144">
                  <c:v>500.996911177453</c:v>
                </c:pt>
                <c:pt idx="10145">
                  <c:v>500.98571746659002</c:v>
                </c:pt>
                <c:pt idx="10146">
                  <c:v>500.93808598720898</c:v>
                </c:pt>
                <c:pt idx="10147">
                  <c:v>500.93072065848099</c:v>
                </c:pt>
                <c:pt idx="10148">
                  <c:v>500.928473812628</c:v>
                </c:pt>
                <c:pt idx="10149">
                  <c:v>500.92422481558299</c:v>
                </c:pt>
                <c:pt idx="10150">
                  <c:v>500.92165963778399</c:v>
                </c:pt>
                <c:pt idx="10151">
                  <c:v>500.917240024161</c:v>
                </c:pt>
                <c:pt idx="10152">
                  <c:v>500.91698146286501</c:v>
                </c:pt>
                <c:pt idx="10153">
                  <c:v>500.85104659431403</c:v>
                </c:pt>
                <c:pt idx="10154">
                  <c:v>500.84687916571198</c:v>
                </c:pt>
                <c:pt idx="10155">
                  <c:v>500.843610647221</c:v>
                </c:pt>
                <c:pt idx="10156">
                  <c:v>500.83062381855098</c:v>
                </c:pt>
                <c:pt idx="10157">
                  <c:v>500.79455737468999</c:v>
                </c:pt>
                <c:pt idx="10158">
                  <c:v>500.79446692576499</c:v>
                </c:pt>
                <c:pt idx="10159">
                  <c:v>500.78107339102098</c:v>
                </c:pt>
                <c:pt idx="10160">
                  <c:v>500.75492490562601</c:v>
                </c:pt>
                <c:pt idx="10161">
                  <c:v>500.75442446969703</c:v>
                </c:pt>
                <c:pt idx="10162">
                  <c:v>500.73129520238803</c:v>
                </c:pt>
                <c:pt idx="10163">
                  <c:v>500.700995397599</c:v>
                </c:pt>
                <c:pt idx="10164">
                  <c:v>500.65128145566001</c:v>
                </c:pt>
                <c:pt idx="10165">
                  <c:v>500.648482726635</c:v>
                </c:pt>
                <c:pt idx="10166">
                  <c:v>500.61883851855401</c:v>
                </c:pt>
                <c:pt idx="10167">
                  <c:v>500.58148677356201</c:v>
                </c:pt>
                <c:pt idx="10168">
                  <c:v>500.56507064749297</c:v>
                </c:pt>
                <c:pt idx="10169">
                  <c:v>500.54943671622499</c:v>
                </c:pt>
                <c:pt idx="10170">
                  <c:v>500.53368968192001</c:v>
                </c:pt>
                <c:pt idx="10171">
                  <c:v>500.49086114704897</c:v>
                </c:pt>
                <c:pt idx="10172">
                  <c:v>500.47965707339802</c:v>
                </c:pt>
                <c:pt idx="10173">
                  <c:v>500.45971188436101</c:v>
                </c:pt>
                <c:pt idx="10174">
                  <c:v>500.43626631197998</c:v>
                </c:pt>
                <c:pt idx="10175">
                  <c:v>500.42615574092599</c:v>
                </c:pt>
                <c:pt idx="10176">
                  <c:v>500.41954039366601</c:v>
                </c:pt>
                <c:pt idx="10177">
                  <c:v>500.41470429099297</c:v>
                </c:pt>
                <c:pt idx="10178">
                  <c:v>500.40231792345298</c:v>
                </c:pt>
                <c:pt idx="10179">
                  <c:v>500.37021334162802</c:v>
                </c:pt>
                <c:pt idx="10180">
                  <c:v>500.36138235453001</c:v>
                </c:pt>
                <c:pt idx="10181">
                  <c:v>500.35956056650099</c:v>
                </c:pt>
                <c:pt idx="10182">
                  <c:v>500.35512053490203</c:v>
                </c:pt>
                <c:pt idx="10183">
                  <c:v>500.351337506341</c:v>
                </c:pt>
                <c:pt idx="10184">
                  <c:v>500.34112094432402</c:v>
                </c:pt>
                <c:pt idx="10185">
                  <c:v>500.31791443319702</c:v>
                </c:pt>
                <c:pt idx="10186">
                  <c:v>500.28225269079297</c:v>
                </c:pt>
                <c:pt idx="10187">
                  <c:v>500.28047747828799</c:v>
                </c:pt>
                <c:pt idx="10188">
                  <c:v>500.23251125054202</c:v>
                </c:pt>
                <c:pt idx="10189">
                  <c:v>500.23013163316102</c:v>
                </c:pt>
                <c:pt idx="10190">
                  <c:v>500.206187616872</c:v>
                </c:pt>
                <c:pt idx="10191">
                  <c:v>500.16563904535298</c:v>
                </c:pt>
                <c:pt idx="10192">
                  <c:v>500.15201208064099</c:v>
                </c:pt>
                <c:pt idx="10193">
                  <c:v>500.15084544669298</c:v>
                </c:pt>
                <c:pt idx="10194">
                  <c:v>500.14994380410002</c:v>
                </c:pt>
                <c:pt idx="10195">
                  <c:v>500.139845495342</c:v>
                </c:pt>
                <c:pt idx="10196">
                  <c:v>500.135579147535</c:v>
                </c:pt>
                <c:pt idx="10197">
                  <c:v>500.123203290535</c:v>
                </c:pt>
                <c:pt idx="10198">
                  <c:v>500.11975808491599</c:v>
                </c:pt>
                <c:pt idx="10199">
                  <c:v>500.11114746722501</c:v>
                </c:pt>
                <c:pt idx="10200">
                  <c:v>500.111031099451</c:v>
                </c:pt>
                <c:pt idx="10201">
                  <c:v>500.09586774044197</c:v>
                </c:pt>
                <c:pt idx="10202">
                  <c:v>500.07260638752501</c:v>
                </c:pt>
                <c:pt idx="10203">
                  <c:v>500.04518687617201</c:v>
                </c:pt>
                <c:pt idx="10204">
                  <c:v>500.04436163917899</c:v>
                </c:pt>
                <c:pt idx="10205">
                  <c:v>500.02568697873198</c:v>
                </c:pt>
                <c:pt idx="10206">
                  <c:v>500.01750239778403</c:v>
                </c:pt>
                <c:pt idx="10207">
                  <c:v>499.99514782155501</c:v>
                </c:pt>
                <c:pt idx="10208">
                  <c:v>499.94231353191901</c:v>
                </c:pt>
                <c:pt idx="10209">
                  <c:v>499.91097229728501</c:v>
                </c:pt>
                <c:pt idx="10210">
                  <c:v>499.90406604703702</c:v>
                </c:pt>
                <c:pt idx="10211">
                  <c:v>499.90209093577101</c:v>
                </c:pt>
                <c:pt idx="10212">
                  <c:v>499.89710537714001</c:v>
                </c:pt>
                <c:pt idx="10213">
                  <c:v>499.88411210328201</c:v>
                </c:pt>
                <c:pt idx="10214">
                  <c:v>499.85185257108401</c:v>
                </c:pt>
                <c:pt idx="10215">
                  <c:v>499.81240137992199</c:v>
                </c:pt>
                <c:pt idx="10216">
                  <c:v>499.80497632466802</c:v>
                </c:pt>
                <c:pt idx="10217">
                  <c:v>499.785650006651</c:v>
                </c:pt>
                <c:pt idx="10218">
                  <c:v>499.739893853588</c:v>
                </c:pt>
                <c:pt idx="10219">
                  <c:v>499.739839598201</c:v>
                </c:pt>
                <c:pt idx="10220">
                  <c:v>499.70624690298501</c:v>
                </c:pt>
                <c:pt idx="10221">
                  <c:v>499.70605937112498</c:v>
                </c:pt>
                <c:pt idx="10222">
                  <c:v>499.686724106665</c:v>
                </c:pt>
                <c:pt idx="10223">
                  <c:v>499.679756549469</c:v>
                </c:pt>
                <c:pt idx="10224">
                  <c:v>499.67324094210102</c:v>
                </c:pt>
                <c:pt idx="10225">
                  <c:v>499.67279802546898</c:v>
                </c:pt>
                <c:pt idx="10226">
                  <c:v>499.66419849790799</c:v>
                </c:pt>
                <c:pt idx="10227">
                  <c:v>499.65490983834798</c:v>
                </c:pt>
                <c:pt idx="10228">
                  <c:v>499.65354966626199</c:v>
                </c:pt>
                <c:pt idx="10229">
                  <c:v>499.64643824684401</c:v>
                </c:pt>
                <c:pt idx="10230">
                  <c:v>499.63246207834402</c:v>
                </c:pt>
                <c:pt idx="10231">
                  <c:v>499.62516201162703</c:v>
                </c:pt>
                <c:pt idx="10232">
                  <c:v>499.57622498884098</c:v>
                </c:pt>
                <c:pt idx="10233">
                  <c:v>499.57081667082002</c:v>
                </c:pt>
                <c:pt idx="10234">
                  <c:v>499.54793102322498</c:v>
                </c:pt>
                <c:pt idx="10235">
                  <c:v>499.54581281326199</c:v>
                </c:pt>
                <c:pt idx="10236">
                  <c:v>499.538885071859</c:v>
                </c:pt>
                <c:pt idx="10237">
                  <c:v>499.52949681455101</c:v>
                </c:pt>
                <c:pt idx="10238">
                  <c:v>499.52596165729801</c:v>
                </c:pt>
                <c:pt idx="10239">
                  <c:v>499.52130017112302</c:v>
                </c:pt>
                <c:pt idx="10240">
                  <c:v>499.51677837781398</c:v>
                </c:pt>
                <c:pt idx="10241">
                  <c:v>499.43750140176599</c:v>
                </c:pt>
                <c:pt idx="10242">
                  <c:v>499.416255348655</c:v>
                </c:pt>
                <c:pt idx="10243">
                  <c:v>499.38740048707399</c:v>
                </c:pt>
                <c:pt idx="10244">
                  <c:v>499.37236782552498</c:v>
                </c:pt>
                <c:pt idx="10245">
                  <c:v>499.35373951484399</c:v>
                </c:pt>
                <c:pt idx="10246">
                  <c:v>499.34972516036999</c:v>
                </c:pt>
                <c:pt idx="10247">
                  <c:v>499.31503066642603</c:v>
                </c:pt>
                <c:pt idx="10248">
                  <c:v>499.302284753724</c:v>
                </c:pt>
                <c:pt idx="10249">
                  <c:v>499.25277237473802</c:v>
                </c:pt>
                <c:pt idx="10250">
                  <c:v>499.24963447823598</c:v>
                </c:pt>
                <c:pt idx="10251">
                  <c:v>499.22783640379902</c:v>
                </c:pt>
                <c:pt idx="10252">
                  <c:v>499.13643728942202</c:v>
                </c:pt>
                <c:pt idx="10253">
                  <c:v>499.10315584881499</c:v>
                </c:pt>
                <c:pt idx="10254">
                  <c:v>499.09158988365499</c:v>
                </c:pt>
                <c:pt idx="10255">
                  <c:v>499.04958946646298</c:v>
                </c:pt>
                <c:pt idx="10256">
                  <c:v>499.00032336751099</c:v>
                </c:pt>
                <c:pt idx="10257">
                  <c:v>498.877053365351</c:v>
                </c:pt>
                <c:pt idx="10258">
                  <c:v>498.86408743763297</c:v>
                </c:pt>
                <c:pt idx="10259">
                  <c:v>498.83562606151003</c:v>
                </c:pt>
                <c:pt idx="10260">
                  <c:v>498.80506924236101</c:v>
                </c:pt>
                <c:pt idx="10261">
                  <c:v>498.78751142987198</c:v>
                </c:pt>
                <c:pt idx="10262">
                  <c:v>498.742526262632</c:v>
                </c:pt>
                <c:pt idx="10263">
                  <c:v>498.72399417754298</c:v>
                </c:pt>
                <c:pt idx="10264">
                  <c:v>498.71441807695498</c:v>
                </c:pt>
                <c:pt idx="10265">
                  <c:v>498.70737055579099</c:v>
                </c:pt>
                <c:pt idx="10266">
                  <c:v>498.65738953636202</c:v>
                </c:pt>
                <c:pt idx="10267">
                  <c:v>498.65489862147899</c:v>
                </c:pt>
                <c:pt idx="10268">
                  <c:v>498.650541017406</c:v>
                </c:pt>
                <c:pt idx="10269">
                  <c:v>498.650428286551</c:v>
                </c:pt>
                <c:pt idx="10270">
                  <c:v>498.612596766509</c:v>
                </c:pt>
                <c:pt idx="10271">
                  <c:v>498.55415595628898</c:v>
                </c:pt>
                <c:pt idx="10272">
                  <c:v>498.543988973193</c:v>
                </c:pt>
                <c:pt idx="10273">
                  <c:v>498.51132328155398</c:v>
                </c:pt>
                <c:pt idx="10274">
                  <c:v>498.48108445061501</c:v>
                </c:pt>
                <c:pt idx="10275">
                  <c:v>498.446487218843</c:v>
                </c:pt>
                <c:pt idx="10276">
                  <c:v>498.434077154161</c:v>
                </c:pt>
                <c:pt idx="10277">
                  <c:v>498.43058939335702</c:v>
                </c:pt>
                <c:pt idx="10278">
                  <c:v>498.40925410921301</c:v>
                </c:pt>
                <c:pt idx="10279">
                  <c:v>498.38950396759702</c:v>
                </c:pt>
                <c:pt idx="10280">
                  <c:v>498.35685251621499</c:v>
                </c:pt>
                <c:pt idx="10281">
                  <c:v>498.32793704573203</c:v>
                </c:pt>
                <c:pt idx="10282">
                  <c:v>498.30830409432099</c:v>
                </c:pt>
                <c:pt idx="10283">
                  <c:v>498.284742205974</c:v>
                </c:pt>
                <c:pt idx="10284">
                  <c:v>498.26593745060399</c:v>
                </c:pt>
                <c:pt idx="10285">
                  <c:v>498.25527430440002</c:v>
                </c:pt>
                <c:pt idx="10286">
                  <c:v>498.22829956642698</c:v>
                </c:pt>
                <c:pt idx="10287">
                  <c:v>498.208391821551</c:v>
                </c:pt>
                <c:pt idx="10288">
                  <c:v>498.18334072755101</c:v>
                </c:pt>
                <c:pt idx="10289">
                  <c:v>498.17883923314503</c:v>
                </c:pt>
                <c:pt idx="10290">
                  <c:v>498.17226402412899</c:v>
                </c:pt>
                <c:pt idx="10291">
                  <c:v>498.16169438250301</c:v>
                </c:pt>
                <c:pt idx="10292">
                  <c:v>498.11921030634699</c:v>
                </c:pt>
                <c:pt idx="10293">
                  <c:v>498.07995106697001</c:v>
                </c:pt>
                <c:pt idx="10294">
                  <c:v>498.06853109406802</c:v>
                </c:pt>
                <c:pt idx="10295">
                  <c:v>498.06757911482401</c:v>
                </c:pt>
                <c:pt idx="10296">
                  <c:v>498.06231778545498</c:v>
                </c:pt>
                <c:pt idx="10297">
                  <c:v>498.060915082066</c:v>
                </c:pt>
                <c:pt idx="10298">
                  <c:v>498.04903714496601</c:v>
                </c:pt>
                <c:pt idx="10299">
                  <c:v>498.026487145423</c:v>
                </c:pt>
                <c:pt idx="10300">
                  <c:v>498.00868590567899</c:v>
                </c:pt>
                <c:pt idx="10301">
                  <c:v>497.99170865740501</c:v>
                </c:pt>
                <c:pt idx="10302">
                  <c:v>497.98589548312498</c:v>
                </c:pt>
                <c:pt idx="10303">
                  <c:v>497.96244083688902</c:v>
                </c:pt>
                <c:pt idx="10304">
                  <c:v>497.92330225634697</c:v>
                </c:pt>
                <c:pt idx="10305">
                  <c:v>497.917685916788</c:v>
                </c:pt>
                <c:pt idx="10306">
                  <c:v>497.90170658411699</c:v>
                </c:pt>
                <c:pt idx="10307">
                  <c:v>497.89129355956402</c:v>
                </c:pt>
                <c:pt idx="10308">
                  <c:v>497.854243098707</c:v>
                </c:pt>
                <c:pt idx="10309">
                  <c:v>497.84086023718902</c:v>
                </c:pt>
                <c:pt idx="10310">
                  <c:v>497.76243599349499</c:v>
                </c:pt>
                <c:pt idx="10311">
                  <c:v>497.75271507400703</c:v>
                </c:pt>
                <c:pt idx="10312">
                  <c:v>497.73424103568101</c:v>
                </c:pt>
                <c:pt idx="10313">
                  <c:v>497.71078143944197</c:v>
                </c:pt>
                <c:pt idx="10314">
                  <c:v>497.70813411125999</c:v>
                </c:pt>
                <c:pt idx="10315">
                  <c:v>497.66101195075299</c:v>
                </c:pt>
                <c:pt idx="10316">
                  <c:v>497.65981242697001</c:v>
                </c:pt>
                <c:pt idx="10317">
                  <c:v>497.62458823065998</c:v>
                </c:pt>
                <c:pt idx="10318">
                  <c:v>497.61192480812701</c:v>
                </c:pt>
                <c:pt idx="10319">
                  <c:v>497.57930556109397</c:v>
                </c:pt>
                <c:pt idx="10320">
                  <c:v>497.56560361532701</c:v>
                </c:pt>
                <c:pt idx="10321">
                  <c:v>497.56500609619701</c:v>
                </c:pt>
                <c:pt idx="10322">
                  <c:v>497.555909760448</c:v>
                </c:pt>
                <c:pt idx="10323">
                  <c:v>497.5442626432</c:v>
                </c:pt>
                <c:pt idx="10324">
                  <c:v>497.540767172279</c:v>
                </c:pt>
                <c:pt idx="10325">
                  <c:v>497.539067423907</c:v>
                </c:pt>
                <c:pt idx="10326">
                  <c:v>497.50611263658499</c:v>
                </c:pt>
                <c:pt idx="10327">
                  <c:v>497.49236578716</c:v>
                </c:pt>
                <c:pt idx="10328">
                  <c:v>497.49163873027902</c:v>
                </c:pt>
                <c:pt idx="10329">
                  <c:v>497.49125895397498</c:v>
                </c:pt>
                <c:pt idx="10330">
                  <c:v>497.454641602072</c:v>
                </c:pt>
                <c:pt idx="10331">
                  <c:v>497.43995928576601</c:v>
                </c:pt>
                <c:pt idx="10332">
                  <c:v>497.43496306220402</c:v>
                </c:pt>
                <c:pt idx="10333">
                  <c:v>497.42977409949498</c:v>
                </c:pt>
                <c:pt idx="10334">
                  <c:v>497.37828071199402</c:v>
                </c:pt>
                <c:pt idx="10335">
                  <c:v>497.37647834476599</c:v>
                </c:pt>
                <c:pt idx="10336">
                  <c:v>497.36196753311498</c:v>
                </c:pt>
                <c:pt idx="10337">
                  <c:v>497.34431741239098</c:v>
                </c:pt>
                <c:pt idx="10338">
                  <c:v>497.33738862068498</c:v>
                </c:pt>
                <c:pt idx="10339">
                  <c:v>497.31341684239197</c:v>
                </c:pt>
                <c:pt idx="10340">
                  <c:v>497.30446954064399</c:v>
                </c:pt>
                <c:pt idx="10341">
                  <c:v>497.30033430515402</c:v>
                </c:pt>
                <c:pt idx="10342">
                  <c:v>497.27800217303798</c:v>
                </c:pt>
                <c:pt idx="10343">
                  <c:v>497.26159216220498</c:v>
                </c:pt>
                <c:pt idx="10344">
                  <c:v>497.24686799415298</c:v>
                </c:pt>
                <c:pt idx="10345">
                  <c:v>497.23388852915502</c:v>
                </c:pt>
                <c:pt idx="10346">
                  <c:v>497.19384601169799</c:v>
                </c:pt>
                <c:pt idx="10347">
                  <c:v>497.18350775410198</c:v>
                </c:pt>
                <c:pt idx="10348">
                  <c:v>497.176625249643</c:v>
                </c:pt>
                <c:pt idx="10349">
                  <c:v>497.17650121812102</c:v>
                </c:pt>
                <c:pt idx="10350">
                  <c:v>497.16624695832098</c:v>
                </c:pt>
                <c:pt idx="10351">
                  <c:v>497.15843427881799</c:v>
                </c:pt>
                <c:pt idx="10352">
                  <c:v>497.14589785736899</c:v>
                </c:pt>
                <c:pt idx="10353">
                  <c:v>497.14294856026299</c:v>
                </c:pt>
                <c:pt idx="10354">
                  <c:v>497.13116062998199</c:v>
                </c:pt>
                <c:pt idx="10355">
                  <c:v>497.10609623118398</c:v>
                </c:pt>
                <c:pt idx="10356">
                  <c:v>497.07866815524</c:v>
                </c:pt>
                <c:pt idx="10357">
                  <c:v>497.07582530586399</c:v>
                </c:pt>
                <c:pt idx="10358">
                  <c:v>497.07581879519103</c:v>
                </c:pt>
                <c:pt idx="10359">
                  <c:v>497.06883358292998</c:v>
                </c:pt>
                <c:pt idx="10360">
                  <c:v>497.05005859049101</c:v>
                </c:pt>
                <c:pt idx="10361">
                  <c:v>497.038025233057</c:v>
                </c:pt>
                <c:pt idx="10362">
                  <c:v>496.98353568777202</c:v>
                </c:pt>
                <c:pt idx="10363">
                  <c:v>496.96001724671299</c:v>
                </c:pt>
                <c:pt idx="10364">
                  <c:v>496.93122911857301</c:v>
                </c:pt>
                <c:pt idx="10365">
                  <c:v>496.92394299986398</c:v>
                </c:pt>
                <c:pt idx="10366">
                  <c:v>496.91649967035602</c:v>
                </c:pt>
                <c:pt idx="10367">
                  <c:v>496.89880328770897</c:v>
                </c:pt>
                <c:pt idx="10368">
                  <c:v>496.89746192715899</c:v>
                </c:pt>
                <c:pt idx="10369">
                  <c:v>496.88809743220298</c:v>
                </c:pt>
                <c:pt idx="10370">
                  <c:v>496.875735674319</c:v>
                </c:pt>
                <c:pt idx="10371">
                  <c:v>496.86041346252802</c:v>
                </c:pt>
                <c:pt idx="10372">
                  <c:v>496.82422116349602</c:v>
                </c:pt>
                <c:pt idx="10373">
                  <c:v>496.74557305214501</c:v>
                </c:pt>
                <c:pt idx="10374">
                  <c:v>496.70265683864898</c:v>
                </c:pt>
                <c:pt idx="10375">
                  <c:v>496.64777523358299</c:v>
                </c:pt>
                <c:pt idx="10376">
                  <c:v>496.53286523831702</c:v>
                </c:pt>
                <c:pt idx="10377">
                  <c:v>496.50938197423199</c:v>
                </c:pt>
                <c:pt idx="10378">
                  <c:v>496.50310810840602</c:v>
                </c:pt>
                <c:pt idx="10379">
                  <c:v>496.49484842212502</c:v>
                </c:pt>
                <c:pt idx="10380">
                  <c:v>496.48500479510699</c:v>
                </c:pt>
                <c:pt idx="10381">
                  <c:v>496.484395111553</c:v>
                </c:pt>
                <c:pt idx="10382">
                  <c:v>496.48389773510598</c:v>
                </c:pt>
                <c:pt idx="10383">
                  <c:v>496.47467381308098</c:v>
                </c:pt>
                <c:pt idx="10384">
                  <c:v>496.44914580086999</c:v>
                </c:pt>
                <c:pt idx="10385">
                  <c:v>496.44674278509899</c:v>
                </c:pt>
                <c:pt idx="10386">
                  <c:v>496.43030942126501</c:v>
                </c:pt>
                <c:pt idx="10387">
                  <c:v>496.42709608937599</c:v>
                </c:pt>
                <c:pt idx="10388">
                  <c:v>496.42422554619702</c:v>
                </c:pt>
                <c:pt idx="10389">
                  <c:v>496.41254826892299</c:v>
                </c:pt>
                <c:pt idx="10390">
                  <c:v>496.402695394604</c:v>
                </c:pt>
                <c:pt idx="10391">
                  <c:v>496.377227421101</c:v>
                </c:pt>
                <c:pt idx="10392">
                  <c:v>496.35544436398902</c:v>
                </c:pt>
                <c:pt idx="10393">
                  <c:v>496.35457833039698</c:v>
                </c:pt>
                <c:pt idx="10394">
                  <c:v>496.34591205781101</c:v>
                </c:pt>
                <c:pt idx="10395">
                  <c:v>496.33829596955098</c:v>
                </c:pt>
                <c:pt idx="10396">
                  <c:v>496.33230654183598</c:v>
                </c:pt>
                <c:pt idx="10397">
                  <c:v>496.32773397557099</c:v>
                </c:pt>
                <c:pt idx="10398">
                  <c:v>496.30893243396002</c:v>
                </c:pt>
                <c:pt idx="10399">
                  <c:v>496.28709498128302</c:v>
                </c:pt>
                <c:pt idx="10400">
                  <c:v>496.27281320001902</c:v>
                </c:pt>
                <c:pt idx="10401">
                  <c:v>496.26861831316</c:v>
                </c:pt>
                <c:pt idx="10402">
                  <c:v>496.25405952800298</c:v>
                </c:pt>
                <c:pt idx="10403">
                  <c:v>496.23574210642198</c:v>
                </c:pt>
                <c:pt idx="10404">
                  <c:v>496.22959431592199</c:v>
                </c:pt>
                <c:pt idx="10405">
                  <c:v>496.22377031191502</c:v>
                </c:pt>
                <c:pt idx="10406">
                  <c:v>496.18170935143502</c:v>
                </c:pt>
                <c:pt idx="10407">
                  <c:v>496.15852932226102</c:v>
                </c:pt>
                <c:pt idx="10408">
                  <c:v>496.15426503638798</c:v>
                </c:pt>
                <c:pt idx="10409">
                  <c:v>496.15316417652201</c:v>
                </c:pt>
                <c:pt idx="10410">
                  <c:v>496.147805365539</c:v>
                </c:pt>
                <c:pt idx="10411">
                  <c:v>496.14546220366799</c:v>
                </c:pt>
                <c:pt idx="10412">
                  <c:v>496.12558861397798</c:v>
                </c:pt>
                <c:pt idx="10413">
                  <c:v>496.06689783877903</c:v>
                </c:pt>
                <c:pt idx="10414">
                  <c:v>496.04877387697098</c:v>
                </c:pt>
                <c:pt idx="10415">
                  <c:v>496.04230877478301</c:v>
                </c:pt>
                <c:pt idx="10416">
                  <c:v>496.03691956755301</c:v>
                </c:pt>
                <c:pt idx="10417">
                  <c:v>496.036676858433</c:v>
                </c:pt>
                <c:pt idx="10418">
                  <c:v>496.00709259189199</c:v>
                </c:pt>
                <c:pt idx="10419">
                  <c:v>495.96653983392002</c:v>
                </c:pt>
                <c:pt idx="10420">
                  <c:v>495.96626897301599</c:v>
                </c:pt>
                <c:pt idx="10421">
                  <c:v>495.957456075815</c:v>
                </c:pt>
                <c:pt idx="10422">
                  <c:v>495.92963018086999</c:v>
                </c:pt>
                <c:pt idx="10423">
                  <c:v>495.92763713713703</c:v>
                </c:pt>
                <c:pt idx="10424">
                  <c:v>495.89931477081802</c:v>
                </c:pt>
                <c:pt idx="10425">
                  <c:v>495.87079629457799</c:v>
                </c:pt>
                <c:pt idx="10426">
                  <c:v>495.84866249650099</c:v>
                </c:pt>
                <c:pt idx="10427">
                  <c:v>495.83610024959597</c:v>
                </c:pt>
                <c:pt idx="10428">
                  <c:v>495.829639131264</c:v>
                </c:pt>
                <c:pt idx="10429">
                  <c:v>495.82564311936602</c:v>
                </c:pt>
                <c:pt idx="10430">
                  <c:v>495.82412312709198</c:v>
                </c:pt>
                <c:pt idx="10431">
                  <c:v>495.80168039219399</c:v>
                </c:pt>
                <c:pt idx="10432">
                  <c:v>495.78233737365099</c:v>
                </c:pt>
                <c:pt idx="10433">
                  <c:v>495.74586823220199</c:v>
                </c:pt>
                <c:pt idx="10434">
                  <c:v>495.72344548980197</c:v>
                </c:pt>
                <c:pt idx="10435">
                  <c:v>495.71005505479798</c:v>
                </c:pt>
                <c:pt idx="10436">
                  <c:v>495.699179560414</c:v>
                </c:pt>
                <c:pt idx="10437">
                  <c:v>495.64388888496399</c:v>
                </c:pt>
                <c:pt idx="10438">
                  <c:v>495.63827725865701</c:v>
                </c:pt>
                <c:pt idx="10439">
                  <c:v>495.63757418916998</c:v>
                </c:pt>
                <c:pt idx="10440">
                  <c:v>495.637454468231</c:v>
                </c:pt>
                <c:pt idx="10441">
                  <c:v>495.618839377249</c:v>
                </c:pt>
                <c:pt idx="10442">
                  <c:v>495.60490423441598</c:v>
                </c:pt>
                <c:pt idx="10443">
                  <c:v>495.60464918462901</c:v>
                </c:pt>
                <c:pt idx="10444">
                  <c:v>495.53529464912202</c:v>
                </c:pt>
                <c:pt idx="10445">
                  <c:v>495.52739681995098</c:v>
                </c:pt>
                <c:pt idx="10446">
                  <c:v>495.50678117163699</c:v>
                </c:pt>
                <c:pt idx="10447">
                  <c:v>495.488742981168</c:v>
                </c:pt>
                <c:pt idx="10448">
                  <c:v>495.47608530854302</c:v>
                </c:pt>
                <c:pt idx="10449">
                  <c:v>495.42152567047702</c:v>
                </c:pt>
                <c:pt idx="10450">
                  <c:v>495.39192422018101</c:v>
                </c:pt>
                <c:pt idx="10451">
                  <c:v>495.39029220222699</c:v>
                </c:pt>
                <c:pt idx="10452">
                  <c:v>495.33165935563397</c:v>
                </c:pt>
                <c:pt idx="10453">
                  <c:v>495.32292685502301</c:v>
                </c:pt>
                <c:pt idx="10454">
                  <c:v>495.26399450737199</c:v>
                </c:pt>
                <c:pt idx="10455">
                  <c:v>495.25482364406798</c:v>
                </c:pt>
                <c:pt idx="10456">
                  <c:v>495.25194448939902</c:v>
                </c:pt>
                <c:pt idx="10457">
                  <c:v>495.23967805960802</c:v>
                </c:pt>
                <c:pt idx="10458">
                  <c:v>495.22703778200099</c:v>
                </c:pt>
                <c:pt idx="10459">
                  <c:v>495.21672655951102</c:v>
                </c:pt>
                <c:pt idx="10460">
                  <c:v>495.20914537558099</c:v>
                </c:pt>
                <c:pt idx="10461">
                  <c:v>495.20796494829398</c:v>
                </c:pt>
                <c:pt idx="10462">
                  <c:v>495.19162386485499</c:v>
                </c:pt>
                <c:pt idx="10463">
                  <c:v>495.18727352706901</c:v>
                </c:pt>
                <c:pt idx="10464">
                  <c:v>495.184383173958</c:v>
                </c:pt>
                <c:pt idx="10465">
                  <c:v>495.18434245986299</c:v>
                </c:pt>
                <c:pt idx="10466">
                  <c:v>495.17874646176602</c:v>
                </c:pt>
                <c:pt idx="10467">
                  <c:v>495.160372025264</c:v>
                </c:pt>
                <c:pt idx="10468">
                  <c:v>495.15465164233098</c:v>
                </c:pt>
                <c:pt idx="10469">
                  <c:v>495.15300417906798</c:v>
                </c:pt>
                <c:pt idx="10470">
                  <c:v>495.13829424055899</c:v>
                </c:pt>
                <c:pt idx="10471">
                  <c:v>495.11765821976599</c:v>
                </c:pt>
                <c:pt idx="10472">
                  <c:v>495.09178634203602</c:v>
                </c:pt>
                <c:pt idx="10473">
                  <c:v>495.071455007091</c:v>
                </c:pt>
                <c:pt idx="10474">
                  <c:v>495.06389449147002</c:v>
                </c:pt>
                <c:pt idx="10475">
                  <c:v>495.05732462753099</c:v>
                </c:pt>
                <c:pt idx="10476">
                  <c:v>495.04582478325699</c:v>
                </c:pt>
                <c:pt idx="10477">
                  <c:v>495.043001111948</c:v>
                </c:pt>
                <c:pt idx="10478">
                  <c:v>495.02877388724801</c:v>
                </c:pt>
                <c:pt idx="10479">
                  <c:v>494.98209841945499</c:v>
                </c:pt>
                <c:pt idx="10480">
                  <c:v>494.93529074582699</c:v>
                </c:pt>
                <c:pt idx="10481">
                  <c:v>494.87536073149602</c:v>
                </c:pt>
                <c:pt idx="10482">
                  <c:v>494.86308439708102</c:v>
                </c:pt>
                <c:pt idx="10483">
                  <c:v>494.82301468622597</c:v>
                </c:pt>
                <c:pt idx="10484">
                  <c:v>494.82233263998899</c:v>
                </c:pt>
                <c:pt idx="10485">
                  <c:v>494.82228308550998</c:v>
                </c:pt>
                <c:pt idx="10486">
                  <c:v>494.80388359075801</c:v>
                </c:pt>
                <c:pt idx="10487">
                  <c:v>494.77622780912901</c:v>
                </c:pt>
                <c:pt idx="10488">
                  <c:v>494.75126669039901</c:v>
                </c:pt>
                <c:pt idx="10489">
                  <c:v>494.75007474439701</c:v>
                </c:pt>
                <c:pt idx="10490">
                  <c:v>494.73175324612902</c:v>
                </c:pt>
                <c:pt idx="10491">
                  <c:v>494.69943288333599</c:v>
                </c:pt>
                <c:pt idx="10492">
                  <c:v>494.68620075845598</c:v>
                </c:pt>
                <c:pt idx="10493">
                  <c:v>494.67103489574498</c:v>
                </c:pt>
                <c:pt idx="10494">
                  <c:v>494.62177775514499</c:v>
                </c:pt>
                <c:pt idx="10495">
                  <c:v>494.607012853382</c:v>
                </c:pt>
                <c:pt idx="10496">
                  <c:v>494.59471745641599</c:v>
                </c:pt>
                <c:pt idx="10497">
                  <c:v>494.57708851532198</c:v>
                </c:pt>
                <c:pt idx="10498">
                  <c:v>494.57459015609498</c:v>
                </c:pt>
                <c:pt idx="10499">
                  <c:v>494.55500355225303</c:v>
                </c:pt>
                <c:pt idx="10500">
                  <c:v>494.54694674704501</c:v>
                </c:pt>
                <c:pt idx="10501">
                  <c:v>494.54493084071902</c:v>
                </c:pt>
                <c:pt idx="10502">
                  <c:v>494.53642852867</c:v>
                </c:pt>
                <c:pt idx="10503">
                  <c:v>494.46354977441501</c:v>
                </c:pt>
                <c:pt idx="10504">
                  <c:v>494.42439196892701</c:v>
                </c:pt>
                <c:pt idx="10505">
                  <c:v>494.40843828644398</c:v>
                </c:pt>
                <c:pt idx="10506">
                  <c:v>494.39355014166</c:v>
                </c:pt>
                <c:pt idx="10507">
                  <c:v>494.38190748442702</c:v>
                </c:pt>
                <c:pt idx="10508">
                  <c:v>494.31316910695102</c:v>
                </c:pt>
                <c:pt idx="10509">
                  <c:v>494.27939910562998</c:v>
                </c:pt>
                <c:pt idx="10510">
                  <c:v>494.27834138946201</c:v>
                </c:pt>
                <c:pt idx="10511">
                  <c:v>494.25693153413698</c:v>
                </c:pt>
                <c:pt idx="10512">
                  <c:v>494.25029987726202</c:v>
                </c:pt>
                <c:pt idx="10513">
                  <c:v>494.22001614006899</c:v>
                </c:pt>
                <c:pt idx="10514">
                  <c:v>494.20857861384098</c:v>
                </c:pt>
                <c:pt idx="10515">
                  <c:v>494.19076247547503</c:v>
                </c:pt>
                <c:pt idx="10516">
                  <c:v>494.16403644569402</c:v>
                </c:pt>
                <c:pt idx="10517">
                  <c:v>494.13018244160799</c:v>
                </c:pt>
                <c:pt idx="10518">
                  <c:v>494.11245760667202</c:v>
                </c:pt>
                <c:pt idx="10519">
                  <c:v>494.080206090128</c:v>
                </c:pt>
                <c:pt idx="10520">
                  <c:v>494.07078947062598</c:v>
                </c:pt>
                <c:pt idx="10521">
                  <c:v>494.04000182315502</c:v>
                </c:pt>
                <c:pt idx="10522">
                  <c:v>494.03990203972597</c:v>
                </c:pt>
                <c:pt idx="10523">
                  <c:v>494.02428392887299</c:v>
                </c:pt>
                <c:pt idx="10524">
                  <c:v>494.01050849780103</c:v>
                </c:pt>
                <c:pt idx="10525">
                  <c:v>493.99573865738199</c:v>
                </c:pt>
                <c:pt idx="10526">
                  <c:v>493.99424585650797</c:v>
                </c:pt>
                <c:pt idx="10527">
                  <c:v>493.98709504219897</c:v>
                </c:pt>
                <c:pt idx="10528">
                  <c:v>493.96783374538302</c:v>
                </c:pt>
                <c:pt idx="10529">
                  <c:v>493.95837931713299</c:v>
                </c:pt>
                <c:pt idx="10530">
                  <c:v>493.86266838971198</c:v>
                </c:pt>
                <c:pt idx="10531">
                  <c:v>493.845511152857</c:v>
                </c:pt>
                <c:pt idx="10532">
                  <c:v>493.84088001868298</c:v>
                </c:pt>
                <c:pt idx="10533">
                  <c:v>493.83284158346902</c:v>
                </c:pt>
                <c:pt idx="10534">
                  <c:v>493.80931279317099</c:v>
                </c:pt>
                <c:pt idx="10535">
                  <c:v>493.79831569200599</c:v>
                </c:pt>
                <c:pt idx="10536">
                  <c:v>493.737024334338</c:v>
                </c:pt>
                <c:pt idx="10537">
                  <c:v>493.73468046930702</c:v>
                </c:pt>
                <c:pt idx="10538">
                  <c:v>493.69308469868901</c:v>
                </c:pt>
                <c:pt idx="10539">
                  <c:v>493.67870797980902</c:v>
                </c:pt>
                <c:pt idx="10540">
                  <c:v>493.67181451711201</c:v>
                </c:pt>
                <c:pt idx="10541">
                  <c:v>493.66953286220098</c:v>
                </c:pt>
                <c:pt idx="10542">
                  <c:v>493.66250676421998</c:v>
                </c:pt>
                <c:pt idx="10543">
                  <c:v>493.64913171891902</c:v>
                </c:pt>
                <c:pt idx="10544">
                  <c:v>493.64316278217302</c:v>
                </c:pt>
                <c:pt idx="10545">
                  <c:v>493.64289096497799</c:v>
                </c:pt>
                <c:pt idx="10546">
                  <c:v>493.64236858827002</c:v>
                </c:pt>
                <c:pt idx="10547">
                  <c:v>493.626647821863</c:v>
                </c:pt>
                <c:pt idx="10548">
                  <c:v>493.60980599568597</c:v>
                </c:pt>
                <c:pt idx="10549">
                  <c:v>493.60592873920803</c:v>
                </c:pt>
                <c:pt idx="10550">
                  <c:v>493.56213435516798</c:v>
                </c:pt>
                <c:pt idx="10551">
                  <c:v>493.52772153825998</c:v>
                </c:pt>
                <c:pt idx="10552">
                  <c:v>493.51868156551302</c:v>
                </c:pt>
                <c:pt idx="10553">
                  <c:v>493.50723639291698</c:v>
                </c:pt>
                <c:pt idx="10554">
                  <c:v>493.48654222429201</c:v>
                </c:pt>
                <c:pt idx="10555">
                  <c:v>493.47680607709202</c:v>
                </c:pt>
                <c:pt idx="10556">
                  <c:v>493.39110731237298</c:v>
                </c:pt>
                <c:pt idx="10557">
                  <c:v>493.39077728635198</c:v>
                </c:pt>
                <c:pt idx="10558">
                  <c:v>493.38623048732302</c:v>
                </c:pt>
                <c:pt idx="10559">
                  <c:v>493.35125540492999</c:v>
                </c:pt>
                <c:pt idx="10560">
                  <c:v>493.34205521880801</c:v>
                </c:pt>
                <c:pt idx="10561">
                  <c:v>493.33042407806897</c:v>
                </c:pt>
                <c:pt idx="10562">
                  <c:v>493.31583167602997</c:v>
                </c:pt>
                <c:pt idx="10563">
                  <c:v>493.27481879163298</c:v>
                </c:pt>
                <c:pt idx="10564">
                  <c:v>493.27150731428202</c:v>
                </c:pt>
                <c:pt idx="10565">
                  <c:v>493.21468497050301</c:v>
                </c:pt>
                <c:pt idx="10566">
                  <c:v>493.20639608409903</c:v>
                </c:pt>
                <c:pt idx="10567">
                  <c:v>493.201630382036</c:v>
                </c:pt>
                <c:pt idx="10568">
                  <c:v>493.19768941079502</c:v>
                </c:pt>
                <c:pt idx="10569">
                  <c:v>493.18386241148698</c:v>
                </c:pt>
                <c:pt idx="10570">
                  <c:v>493.18357338027499</c:v>
                </c:pt>
                <c:pt idx="10571">
                  <c:v>493.15683559104099</c:v>
                </c:pt>
                <c:pt idx="10572">
                  <c:v>493.12287556506999</c:v>
                </c:pt>
                <c:pt idx="10573">
                  <c:v>493.11882154582702</c:v>
                </c:pt>
                <c:pt idx="10574">
                  <c:v>493.10467160659903</c:v>
                </c:pt>
                <c:pt idx="10575">
                  <c:v>493.088075660887</c:v>
                </c:pt>
                <c:pt idx="10576">
                  <c:v>493.08445537572601</c:v>
                </c:pt>
                <c:pt idx="10577">
                  <c:v>493.03291824077002</c:v>
                </c:pt>
                <c:pt idx="10578">
                  <c:v>492.96348101419801</c:v>
                </c:pt>
                <c:pt idx="10579">
                  <c:v>492.96058346258798</c:v>
                </c:pt>
                <c:pt idx="10580">
                  <c:v>492.96009402017501</c:v>
                </c:pt>
                <c:pt idx="10581">
                  <c:v>492.955692454634</c:v>
                </c:pt>
                <c:pt idx="10582">
                  <c:v>492.94904989723102</c:v>
                </c:pt>
                <c:pt idx="10583">
                  <c:v>492.948694085049</c:v>
                </c:pt>
                <c:pt idx="10584">
                  <c:v>492.94216380265698</c:v>
                </c:pt>
                <c:pt idx="10585">
                  <c:v>492.92819426275503</c:v>
                </c:pt>
                <c:pt idx="10586">
                  <c:v>492.91884613195401</c:v>
                </c:pt>
                <c:pt idx="10587">
                  <c:v>492.86448120261798</c:v>
                </c:pt>
                <c:pt idx="10588">
                  <c:v>492.86364416865098</c:v>
                </c:pt>
                <c:pt idx="10589">
                  <c:v>492.85951525508199</c:v>
                </c:pt>
                <c:pt idx="10590">
                  <c:v>492.85795441720597</c:v>
                </c:pt>
                <c:pt idx="10591">
                  <c:v>492.851245439607</c:v>
                </c:pt>
                <c:pt idx="10592">
                  <c:v>492.845958248155</c:v>
                </c:pt>
                <c:pt idx="10593">
                  <c:v>492.840266359368</c:v>
                </c:pt>
                <c:pt idx="10594">
                  <c:v>492.83428562660498</c:v>
                </c:pt>
                <c:pt idx="10595">
                  <c:v>492.799683671004</c:v>
                </c:pt>
                <c:pt idx="10596">
                  <c:v>492.778617535911</c:v>
                </c:pt>
                <c:pt idx="10597">
                  <c:v>492.75239541715899</c:v>
                </c:pt>
                <c:pt idx="10598">
                  <c:v>492.74412338774198</c:v>
                </c:pt>
                <c:pt idx="10599">
                  <c:v>492.74342387131998</c:v>
                </c:pt>
                <c:pt idx="10600">
                  <c:v>492.73070267257202</c:v>
                </c:pt>
                <c:pt idx="10601">
                  <c:v>492.72158421289703</c:v>
                </c:pt>
                <c:pt idx="10602">
                  <c:v>492.71495197641798</c:v>
                </c:pt>
                <c:pt idx="10603">
                  <c:v>492.70803580175198</c:v>
                </c:pt>
                <c:pt idx="10604">
                  <c:v>492.69266149367002</c:v>
                </c:pt>
                <c:pt idx="10605">
                  <c:v>492.58953356363799</c:v>
                </c:pt>
                <c:pt idx="10606">
                  <c:v>492.58019536018298</c:v>
                </c:pt>
                <c:pt idx="10607">
                  <c:v>492.57932987993399</c:v>
                </c:pt>
                <c:pt idx="10608">
                  <c:v>492.48428291701799</c:v>
                </c:pt>
                <c:pt idx="10609">
                  <c:v>492.48020751388998</c:v>
                </c:pt>
                <c:pt idx="10610">
                  <c:v>492.47676669100503</c:v>
                </c:pt>
                <c:pt idx="10611">
                  <c:v>492.45454622430202</c:v>
                </c:pt>
                <c:pt idx="10612">
                  <c:v>492.44278466736699</c:v>
                </c:pt>
                <c:pt idx="10613">
                  <c:v>492.40628219261799</c:v>
                </c:pt>
                <c:pt idx="10614">
                  <c:v>492.39934082911401</c:v>
                </c:pt>
                <c:pt idx="10615">
                  <c:v>492.39571402452901</c:v>
                </c:pt>
                <c:pt idx="10616">
                  <c:v>492.34622836777299</c:v>
                </c:pt>
                <c:pt idx="10617">
                  <c:v>492.327705224883</c:v>
                </c:pt>
                <c:pt idx="10618">
                  <c:v>492.315773777571</c:v>
                </c:pt>
                <c:pt idx="10619">
                  <c:v>492.300836248157</c:v>
                </c:pt>
                <c:pt idx="10620">
                  <c:v>492.29465635213</c:v>
                </c:pt>
                <c:pt idx="10621">
                  <c:v>492.28068891134097</c:v>
                </c:pt>
                <c:pt idx="10622">
                  <c:v>492.27884182378102</c:v>
                </c:pt>
                <c:pt idx="10623">
                  <c:v>492.22026007974898</c:v>
                </c:pt>
                <c:pt idx="10624">
                  <c:v>492.21974634408298</c:v>
                </c:pt>
                <c:pt idx="10625">
                  <c:v>492.19847979810601</c:v>
                </c:pt>
                <c:pt idx="10626">
                  <c:v>492.18869001617099</c:v>
                </c:pt>
                <c:pt idx="10627">
                  <c:v>492.16066326127299</c:v>
                </c:pt>
                <c:pt idx="10628">
                  <c:v>492.15746920006501</c:v>
                </c:pt>
                <c:pt idx="10629">
                  <c:v>492.15096847660402</c:v>
                </c:pt>
                <c:pt idx="10630">
                  <c:v>492.13076299656302</c:v>
                </c:pt>
                <c:pt idx="10631">
                  <c:v>492.11799086385901</c:v>
                </c:pt>
                <c:pt idx="10632">
                  <c:v>492.10854569108398</c:v>
                </c:pt>
                <c:pt idx="10633">
                  <c:v>492.10335411229198</c:v>
                </c:pt>
                <c:pt idx="10634">
                  <c:v>492.08878788920401</c:v>
                </c:pt>
                <c:pt idx="10635">
                  <c:v>492.08264366524202</c:v>
                </c:pt>
                <c:pt idx="10636">
                  <c:v>492.04295271116303</c:v>
                </c:pt>
                <c:pt idx="10637">
                  <c:v>491.968654413622</c:v>
                </c:pt>
                <c:pt idx="10638">
                  <c:v>491.95945557734098</c:v>
                </c:pt>
                <c:pt idx="10639">
                  <c:v>491.95806547263999</c:v>
                </c:pt>
                <c:pt idx="10640">
                  <c:v>491.95488731110999</c:v>
                </c:pt>
                <c:pt idx="10641">
                  <c:v>491.94565057478599</c:v>
                </c:pt>
                <c:pt idx="10642">
                  <c:v>491.89996792699998</c:v>
                </c:pt>
                <c:pt idx="10643">
                  <c:v>491.89863525544803</c:v>
                </c:pt>
                <c:pt idx="10644">
                  <c:v>491.896424810935</c:v>
                </c:pt>
                <c:pt idx="10645">
                  <c:v>491.88793815195601</c:v>
                </c:pt>
                <c:pt idx="10646">
                  <c:v>491.877183812868</c:v>
                </c:pt>
                <c:pt idx="10647">
                  <c:v>491.86931201979201</c:v>
                </c:pt>
                <c:pt idx="10648">
                  <c:v>491.844532360627</c:v>
                </c:pt>
                <c:pt idx="10649">
                  <c:v>491.83514657661198</c:v>
                </c:pt>
                <c:pt idx="10650">
                  <c:v>491.784266479199</c:v>
                </c:pt>
                <c:pt idx="10651">
                  <c:v>491.74162163780198</c:v>
                </c:pt>
                <c:pt idx="10652">
                  <c:v>491.73148388826303</c:v>
                </c:pt>
                <c:pt idx="10653">
                  <c:v>491.69354851089997</c:v>
                </c:pt>
                <c:pt idx="10654">
                  <c:v>491.67797528945698</c:v>
                </c:pt>
                <c:pt idx="10655">
                  <c:v>491.67349737861201</c:v>
                </c:pt>
                <c:pt idx="10656">
                  <c:v>491.66123708003801</c:v>
                </c:pt>
                <c:pt idx="10657">
                  <c:v>491.65932153717603</c:v>
                </c:pt>
                <c:pt idx="10658">
                  <c:v>491.65666186869697</c:v>
                </c:pt>
                <c:pt idx="10659">
                  <c:v>491.64167684334899</c:v>
                </c:pt>
                <c:pt idx="10660">
                  <c:v>491.63961139473099</c:v>
                </c:pt>
                <c:pt idx="10661">
                  <c:v>491.63463840990801</c:v>
                </c:pt>
                <c:pt idx="10662">
                  <c:v>491.61590679282898</c:v>
                </c:pt>
                <c:pt idx="10663">
                  <c:v>491.59943192333998</c:v>
                </c:pt>
                <c:pt idx="10664">
                  <c:v>491.59840168783302</c:v>
                </c:pt>
                <c:pt idx="10665">
                  <c:v>491.594739927977</c:v>
                </c:pt>
                <c:pt idx="10666">
                  <c:v>491.592249533602</c:v>
                </c:pt>
                <c:pt idx="10667">
                  <c:v>491.57196766631699</c:v>
                </c:pt>
                <c:pt idx="10668">
                  <c:v>491.53772154508499</c:v>
                </c:pt>
                <c:pt idx="10669">
                  <c:v>491.53759313610101</c:v>
                </c:pt>
                <c:pt idx="10670">
                  <c:v>491.53046887620201</c:v>
                </c:pt>
                <c:pt idx="10671">
                  <c:v>491.52904471274002</c:v>
                </c:pt>
                <c:pt idx="10672">
                  <c:v>491.52412296091399</c:v>
                </c:pt>
                <c:pt idx="10673">
                  <c:v>491.501966602734</c:v>
                </c:pt>
                <c:pt idx="10674">
                  <c:v>491.496526883797</c:v>
                </c:pt>
                <c:pt idx="10675">
                  <c:v>491.49623513902901</c:v>
                </c:pt>
                <c:pt idx="10676">
                  <c:v>491.447141773824</c:v>
                </c:pt>
                <c:pt idx="10677">
                  <c:v>491.43031508063098</c:v>
                </c:pt>
                <c:pt idx="10678">
                  <c:v>491.41069010933097</c:v>
                </c:pt>
                <c:pt idx="10679">
                  <c:v>491.40388552367199</c:v>
                </c:pt>
                <c:pt idx="10680">
                  <c:v>491.38526185540201</c:v>
                </c:pt>
                <c:pt idx="10681">
                  <c:v>491.36495579005799</c:v>
                </c:pt>
                <c:pt idx="10682">
                  <c:v>491.34680286663303</c:v>
                </c:pt>
                <c:pt idx="10683">
                  <c:v>491.32997049687401</c:v>
                </c:pt>
                <c:pt idx="10684">
                  <c:v>491.32409054573998</c:v>
                </c:pt>
                <c:pt idx="10685">
                  <c:v>491.31465012437502</c:v>
                </c:pt>
                <c:pt idx="10686">
                  <c:v>491.24778485605498</c:v>
                </c:pt>
                <c:pt idx="10687">
                  <c:v>491.22393165824298</c:v>
                </c:pt>
                <c:pt idx="10688">
                  <c:v>491.21305382154497</c:v>
                </c:pt>
                <c:pt idx="10689">
                  <c:v>491.18794422563099</c:v>
                </c:pt>
                <c:pt idx="10690">
                  <c:v>491.17917691495302</c:v>
                </c:pt>
                <c:pt idx="10691">
                  <c:v>491.17690603208302</c:v>
                </c:pt>
                <c:pt idx="10692">
                  <c:v>491.173621618082</c:v>
                </c:pt>
                <c:pt idx="10693">
                  <c:v>491.136466472726</c:v>
                </c:pt>
                <c:pt idx="10694">
                  <c:v>491.13330289142101</c:v>
                </c:pt>
                <c:pt idx="10695">
                  <c:v>491.133176462628</c:v>
                </c:pt>
                <c:pt idx="10696">
                  <c:v>491.12454075992798</c:v>
                </c:pt>
                <c:pt idx="10697">
                  <c:v>491.11836946011903</c:v>
                </c:pt>
                <c:pt idx="10698">
                  <c:v>491.103906457851</c:v>
                </c:pt>
                <c:pt idx="10699">
                  <c:v>491.01551039044199</c:v>
                </c:pt>
                <c:pt idx="10700">
                  <c:v>491.00399524230602</c:v>
                </c:pt>
                <c:pt idx="10701">
                  <c:v>490.99846352783999</c:v>
                </c:pt>
                <c:pt idx="10702">
                  <c:v>490.98337710756101</c:v>
                </c:pt>
                <c:pt idx="10703">
                  <c:v>490.98169416211499</c:v>
                </c:pt>
                <c:pt idx="10704">
                  <c:v>490.97051156631801</c:v>
                </c:pt>
                <c:pt idx="10705">
                  <c:v>490.92011584199997</c:v>
                </c:pt>
                <c:pt idx="10706">
                  <c:v>490.90008787237798</c:v>
                </c:pt>
                <c:pt idx="10707">
                  <c:v>490.89404195759499</c:v>
                </c:pt>
                <c:pt idx="10708">
                  <c:v>490.89288213863102</c:v>
                </c:pt>
                <c:pt idx="10709">
                  <c:v>490.85403249049801</c:v>
                </c:pt>
                <c:pt idx="10710">
                  <c:v>490.82210976523601</c:v>
                </c:pt>
                <c:pt idx="10711">
                  <c:v>490.80987707158698</c:v>
                </c:pt>
                <c:pt idx="10712">
                  <c:v>490.80555235921997</c:v>
                </c:pt>
                <c:pt idx="10713">
                  <c:v>490.798790393346</c:v>
                </c:pt>
                <c:pt idx="10714">
                  <c:v>490.76389364784001</c:v>
                </c:pt>
                <c:pt idx="10715">
                  <c:v>490.71877218408599</c:v>
                </c:pt>
                <c:pt idx="10716">
                  <c:v>490.71625041588698</c:v>
                </c:pt>
                <c:pt idx="10717">
                  <c:v>490.70052828522103</c:v>
                </c:pt>
                <c:pt idx="10718">
                  <c:v>490.69227990042498</c:v>
                </c:pt>
                <c:pt idx="10719">
                  <c:v>490.66252778026802</c:v>
                </c:pt>
                <c:pt idx="10720">
                  <c:v>490.657119995188</c:v>
                </c:pt>
                <c:pt idx="10721">
                  <c:v>490.64919418992201</c:v>
                </c:pt>
                <c:pt idx="10722">
                  <c:v>490.63960300620403</c:v>
                </c:pt>
                <c:pt idx="10723">
                  <c:v>490.63288561918199</c:v>
                </c:pt>
                <c:pt idx="10724">
                  <c:v>490.62464980464603</c:v>
                </c:pt>
                <c:pt idx="10725">
                  <c:v>490.60951281955499</c:v>
                </c:pt>
                <c:pt idx="10726">
                  <c:v>490.60927051386102</c:v>
                </c:pt>
                <c:pt idx="10727">
                  <c:v>490.59340855418299</c:v>
                </c:pt>
                <c:pt idx="10728">
                  <c:v>490.59135011271798</c:v>
                </c:pt>
                <c:pt idx="10729">
                  <c:v>490.56784496242699</c:v>
                </c:pt>
                <c:pt idx="10730">
                  <c:v>490.54616686085501</c:v>
                </c:pt>
                <c:pt idx="10731">
                  <c:v>490.535945817548</c:v>
                </c:pt>
                <c:pt idx="10732">
                  <c:v>490.447946653923</c:v>
                </c:pt>
                <c:pt idx="10733">
                  <c:v>490.44536632628501</c:v>
                </c:pt>
                <c:pt idx="10734">
                  <c:v>490.438331141991</c:v>
                </c:pt>
                <c:pt idx="10735">
                  <c:v>490.39665180691202</c:v>
                </c:pt>
                <c:pt idx="10736">
                  <c:v>490.39657502443498</c:v>
                </c:pt>
                <c:pt idx="10737">
                  <c:v>490.37834002025102</c:v>
                </c:pt>
                <c:pt idx="10738">
                  <c:v>490.37573619297001</c:v>
                </c:pt>
                <c:pt idx="10739">
                  <c:v>490.34145150235901</c:v>
                </c:pt>
                <c:pt idx="10740">
                  <c:v>490.33371261650598</c:v>
                </c:pt>
                <c:pt idx="10741">
                  <c:v>490.29791603180797</c:v>
                </c:pt>
                <c:pt idx="10742">
                  <c:v>490.26703524227401</c:v>
                </c:pt>
                <c:pt idx="10743">
                  <c:v>490.26279106895902</c:v>
                </c:pt>
                <c:pt idx="10744">
                  <c:v>490.24775200336001</c:v>
                </c:pt>
                <c:pt idx="10745">
                  <c:v>490.24092130336498</c:v>
                </c:pt>
                <c:pt idx="10746">
                  <c:v>490.22228500094201</c:v>
                </c:pt>
                <c:pt idx="10747">
                  <c:v>490.21734914257399</c:v>
                </c:pt>
                <c:pt idx="10748">
                  <c:v>490.178997611</c:v>
                </c:pt>
                <c:pt idx="10749">
                  <c:v>490.17365680136601</c:v>
                </c:pt>
                <c:pt idx="10750">
                  <c:v>490.16958549607898</c:v>
                </c:pt>
                <c:pt idx="10751">
                  <c:v>490.14324743422799</c:v>
                </c:pt>
                <c:pt idx="10752">
                  <c:v>490.13251738077201</c:v>
                </c:pt>
                <c:pt idx="10753">
                  <c:v>490.11378087983201</c:v>
                </c:pt>
                <c:pt idx="10754">
                  <c:v>490.111826014722</c:v>
                </c:pt>
                <c:pt idx="10755">
                  <c:v>490.08849799680303</c:v>
                </c:pt>
                <c:pt idx="10756">
                  <c:v>490.07941230547402</c:v>
                </c:pt>
                <c:pt idx="10757">
                  <c:v>490.05962754416299</c:v>
                </c:pt>
                <c:pt idx="10758">
                  <c:v>490.04373187223399</c:v>
                </c:pt>
                <c:pt idx="10759">
                  <c:v>490.033711151565</c:v>
                </c:pt>
                <c:pt idx="10760">
                  <c:v>490.03062065399899</c:v>
                </c:pt>
                <c:pt idx="10761">
                  <c:v>490.011992594682</c:v>
                </c:pt>
                <c:pt idx="10762">
                  <c:v>490.00831464689901</c:v>
                </c:pt>
                <c:pt idx="10763">
                  <c:v>489.97153971251299</c:v>
                </c:pt>
                <c:pt idx="10764">
                  <c:v>489.872394195239</c:v>
                </c:pt>
                <c:pt idx="10765">
                  <c:v>489.86611295009902</c:v>
                </c:pt>
                <c:pt idx="10766">
                  <c:v>489.83537509130002</c:v>
                </c:pt>
                <c:pt idx="10767">
                  <c:v>489.82763583771799</c:v>
                </c:pt>
                <c:pt idx="10768">
                  <c:v>489.80184572483898</c:v>
                </c:pt>
                <c:pt idx="10769">
                  <c:v>489.79544485704201</c:v>
                </c:pt>
                <c:pt idx="10770">
                  <c:v>489.78572662217601</c:v>
                </c:pt>
                <c:pt idx="10771">
                  <c:v>489.776839885431</c:v>
                </c:pt>
                <c:pt idx="10772">
                  <c:v>489.77521069395601</c:v>
                </c:pt>
                <c:pt idx="10773">
                  <c:v>489.77392119373599</c:v>
                </c:pt>
                <c:pt idx="10774">
                  <c:v>489.75796774377301</c:v>
                </c:pt>
                <c:pt idx="10775">
                  <c:v>489.75448951888802</c:v>
                </c:pt>
                <c:pt idx="10776">
                  <c:v>489.74386461674601</c:v>
                </c:pt>
                <c:pt idx="10777">
                  <c:v>489.74221470456501</c:v>
                </c:pt>
                <c:pt idx="10778">
                  <c:v>489.72482199485597</c:v>
                </c:pt>
                <c:pt idx="10779">
                  <c:v>489.69565371016802</c:v>
                </c:pt>
                <c:pt idx="10780">
                  <c:v>489.693682620223</c:v>
                </c:pt>
                <c:pt idx="10781">
                  <c:v>489.66948256217898</c:v>
                </c:pt>
                <c:pt idx="10782">
                  <c:v>489.65382064803202</c:v>
                </c:pt>
                <c:pt idx="10783">
                  <c:v>489.64465343810099</c:v>
                </c:pt>
                <c:pt idx="10784">
                  <c:v>489.643248829821</c:v>
                </c:pt>
                <c:pt idx="10785">
                  <c:v>489.63000236228999</c:v>
                </c:pt>
                <c:pt idx="10786">
                  <c:v>489.607476023348</c:v>
                </c:pt>
                <c:pt idx="10787">
                  <c:v>489.60734782083398</c:v>
                </c:pt>
                <c:pt idx="10788">
                  <c:v>489.60194067067499</c:v>
                </c:pt>
                <c:pt idx="10789">
                  <c:v>489.60154388464201</c:v>
                </c:pt>
                <c:pt idx="10790">
                  <c:v>489.57328416530203</c:v>
                </c:pt>
                <c:pt idx="10791">
                  <c:v>489.54095137728899</c:v>
                </c:pt>
                <c:pt idx="10792">
                  <c:v>489.52381399911098</c:v>
                </c:pt>
                <c:pt idx="10793">
                  <c:v>489.51871145025899</c:v>
                </c:pt>
                <c:pt idx="10794">
                  <c:v>489.494919882776</c:v>
                </c:pt>
                <c:pt idx="10795">
                  <c:v>489.45756938802401</c:v>
                </c:pt>
                <c:pt idx="10796">
                  <c:v>489.45090425800402</c:v>
                </c:pt>
                <c:pt idx="10797">
                  <c:v>489.44103805742202</c:v>
                </c:pt>
                <c:pt idx="10798">
                  <c:v>489.415751754143</c:v>
                </c:pt>
                <c:pt idx="10799">
                  <c:v>489.39077662977002</c:v>
                </c:pt>
                <c:pt idx="10800">
                  <c:v>489.38319955702502</c:v>
                </c:pt>
                <c:pt idx="10801">
                  <c:v>489.36577702683098</c:v>
                </c:pt>
                <c:pt idx="10802">
                  <c:v>489.32755183874201</c:v>
                </c:pt>
                <c:pt idx="10803">
                  <c:v>489.26014695442302</c:v>
                </c:pt>
                <c:pt idx="10804">
                  <c:v>489.23900196067001</c:v>
                </c:pt>
                <c:pt idx="10805">
                  <c:v>489.23189077533601</c:v>
                </c:pt>
                <c:pt idx="10806">
                  <c:v>489.22485997969102</c:v>
                </c:pt>
                <c:pt idx="10807">
                  <c:v>489.210196348875</c:v>
                </c:pt>
                <c:pt idx="10808">
                  <c:v>489.20268809111298</c:v>
                </c:pt>
                <c:pt idx="10809">
                  <c:v>489.18684569849898</c:v>
                </c:pt>
                <c:pt idx="10810">
                  <c:v>489.14619034241201</c:v>
                </c:pt>
                <c:pt idx="10811">
                  <c:v>489.13901788241401</c:v>
                </c:pt>
                <c:pt idx="10812">
                  <c:v>489.129723094307</c:v>
                </c:pt>
                <c:pt idx="10813">
                  <c:v>489.11570495762498</c:v>
                </c:pt>
                <c:pt idx="10814">
                  <c:v>489.08569918361002</c:v>
                </c:pt>
                <c:pt idx="10815">
                  <c:v>489.08433903703099</c:v>
                </c:pt>
                <c:pt idx="10816">
                  <c:v>489.04708824400001</c:v>
                </c:pt>
                <c:pt idx="10817">
                  <c:v>489.03602674292802</c:v>
                </c:pt>
                <c:pt idx="10818">
                  <c:v>488.98715480117698</c:v>
                </c:pt>
                <c:pt idx="10819">
                  <c:v>488.97911835558898</c:v>
                </c:pt>
                <c:pt idx="10820">
                  <c:v>488.96478242856102</c:v>
                </c:pt>
                <c:pt idx="10821">
                  <c:v>488.95444875590601</c:v>
                </c:pt>
                <c:pt idx="10822">
                  <c:v>488.94777415949397</c:v>
                </c:pt>
                <c:pt idx="10823">
                  <c:v>488.90320895258702</c:v>
                </c:pt>
                <c:pt idx="10824">
                  <c:v>488.892471457017</c:v>
                </c:pt>
                <c:pt idx="10825">
                  <c:v>488.88329561813799</c:v>
                </c:pt>
                <c:pt idx="10826">
                  <c:v>488.857435884555</c:v>
                </c:pt>
                <c:pt idx="10827">
                  <c:v>488.856322467479</c:v>
                </c:pt>
                <c:pt idx="10828">
                  <c:v>488.85115085876299</c:v>
                </c:pt>
                <c:pt idx="10829">
                  <c:v>488.78480049304397</c:v>
                </c:pt>
                <c:pt idx="10830">
                  <c:v>488.76535434210399</c:v>
                </c:pt>
                <c:pt idx="10831">
                  <c:v>488.73797027212402</c:v>
                </c:pt>
                <c:pt idx="10832">
                  <c:v>488.69122427514498</c:v>
                </c:pt>
                <c:pt idx="10833">
                  <c:v>488.678062526536</c:v>
                </c:pt>
                <c:pt idx="10834">
                  <c:v>488.67274829244701</c:v>
                </c:pt>
                <c:pt idx="10835">
                  <c:v>488.667697904931</c:v>
                </c:pt>
                <c:pt idx="10836">
                  <c:v>488.66036583407401</c:v>
                </c:pt>
                <c:pt idx="10837">
                  <c:v>488.64159941370599</c:v>
                </c:pt>
                <c:pt idx="10838">
                  <c:v>488.63653698674602</c:v>
                </c:pt>
                <c:pt idx="10839">
                  <c:v>488.633663038593</c:v>
                </c:pt>
                <c:pt idx="10840">
                  <c:v>488.62898946330699</c:v>
                </c:pt>
                <c:pt idx="10841">
                  <c:v>488.60953088611501</c:v>
                </c:pt>
                <c:pt idx="10842">
                  <c:v>488.60725187728201</c:v>
                </c:pt>
                <c:pt idx="10843">
                  <c:v>488.577260306889</c:v>
                </c:pt>
                <c:pt idx="10844">
                  <c:v>488.56377440288298</c:v>
                </c:pt>
                <c:pt idx="10845">
                  <c:v>488.55466669044699</c:v>
                </c:pt>
                <c:pt idx="10846">
                  <c:v>488.51786626337798</c:v>
                </c:pt>
                <c:pt idx="10847">
                  <c:v>488.47034012475598</c:v>
                </c:pt>
                <c:pt idx="10848">
                  <c:v>488.447131666443</c:v>
                </c:pt>
                <c:pt idx="10849">
                  <c:v>488.42956429011502</c:v>
                </c:pt>
                <c:pt idx="10850">
                  <c:v>488.362749988274</c:v>
                </c:pt>
                <c:pt idx="10851">
                  <c:v>488.35710375287499</c:v>
                </c:pt>
                <c:pt idx="10852">
                  <c:v>488.32185575843101</c:v>
                </c:pt>
                <c:pt idx="10853">
                  <c:v>488.31045596277397</c:v>
                </c:pt>
                <c:pt idx="10854">
                  <c:v>488.29010584557301</c:v>
                </c:pt>
                <c:pt idx="10855">
                  <c:v>488.26925555684801</c:v>
                </c:pt>
                <c:pt idx="10856">
                  <c:v>488.26117622772603</c:v>
                </c:pt>
                <c:pt idx="10857">
                  <c:v>488.23349762272898</c:v>
                </c:pt>
                <c:pt idx="10858">
                  <c:v>488.21171403339702</c:v>
                </c:pt>
                <c:pt idx="10859">
                  <c:v>488.18725998271901</c:v>
                </c:pt>
                <c:pt idx="10860">
                  <c:v>488.17648864012898</c:v>
                </c:pt>
                <c:pt idx="10861">
                  <c:v>488.17339975353502</c:v>
                </c:pt>
                <c:pt idx="10862">
                  <c:v>488.14822177093703</c:v>
                </c:pt>
                <c:pt idx="10863">
                  <c:v>488.14066726231601</c:v>
                </c:pt>
                <c:pt idx="10864">
                  <c:v>488.135164862316</c:v>
                </c:pt>
                <c:pt idx="10865">
                  <c:v>488.09579744681298</c:v>
                </c:pt>
                <c:pt idx="10866">
                  <c:v>488.09301381670502</c:v>
                </c:pt>
                <c:pt idx="10867">
                  <c:v>488.09018023275399</c:v>
                </c:pt>
                <c:pt idx="10868">
                  <c:v>488.08864906573399</c:v>
                </c:pt>
                <c:pt idx="10869">
                  <c:v>488.08050211794898</c:v>
                </c:pt>
                <c:pt idx="10870">
                  <c:v>487.99326524983098</c:v>
                </c:pt>
                <c:pt idx="10871">
                  <c:v>487.95849268851401</c:v>
                </c:pt>
                <c:pt idx="10872">
                  <c:v>487.949044306904</c:v>
                </c:pt>
                <c:pt idx="10873">
                  <c:v>487.91046413662701</c:v>
                </c:pt>
                <c:pt idx="10874">
                  <c:v>487.91010613172699</c:v>
                </c:pt>
                <c:pt idx="10875">
                  <c:v>487.90518623237898</c:v>
                </c:pt>
                <c:pt idx="10876">
                  <c:v>487.87067880667303</c:v>
                </c:pt>
                <c:pt idx="10877">
                  <c:v>487.855214665164</c:v>
                </c:pt>
                <c:pt idx="10878">
                  <c:v>487.84567673836898</c:v>
                </c:pt>
                <c:pt idx="10879">
                  <c:v>487.79172008316601</c:v>
                </c:pt>
                <c:pt idx="10880">
                  <c:v>487.78953422102899</c:v>
                </c:pt>
                <c:pt idx="10881">
                  <c:v>487.78744391199803</c:v>
                </c:pt>
                <c:pt idx="10882">
                  <c:v>487.76714101713497</c:v>
                </c:pt>
                <c:pt idx="10883">
                  <c:v>487.744581658973</c:v>
                </c:pt>
                <c:pt idx="10884">
                  <c:v>487.73119367232101</c:v>
                </c:pt>
                <c:pt idx="10885">
                  <c:v>487.71964369855698</c:v>
                </c:pt>
                <c:pt idx="10886">
                  <c:v>487.700966077923</c:v>
                </c:pt>
                <c:pt idx="10887">
                  <c:v>487.66519642739098</c:v>
                </c:pt>
                <c:pt idx="10888">
                  <c:v>487.64837614827798</c:v>
                </c:pt>
                <c:pt idx="10889">
                  <c:v>487.64491515281702</c:v>
                </c:pt>
                <c:pt idx="10890">
                  <c:v>487.63275286381003</c:v>
                </c:pt>
                <c:pt idx="10891">
                  <c:v>487.63000576202302</c:v>
                </c:pt>
                <c:pt idx="10892">
                  <c:v>487.62693033140101</c:v>
                </c:pt>
                <c:pt idx="10893">
                  <c:v>487.60501741521398</c:v>
                </c:pt>
                <c:pt idx="10894">
                  <c:v>487.54637445654299</c:v>
                </c:pt>
                <c:pt idx="10895">
                  <c:v>487.54340284356999</c:v>
                </c:pt>
                <c:pt idx="10896">
                  <c:v>487.518172180129</c:v>
                </c:pt>
                <c:pt idx="10897">
                  <c:v>487.505411127711</c:v>
                </c:pt>
                <c:pt idx="10898">
                  <c:v>487.50116594412998</c:v>
                </c:pt>
                <c:pt idx="10899">
                  <c:v>487.47999916884999</c:v>
                </c:pt>
                <c:pt idx="10900">
                  <c:v>487.45383504075699</c:v>
                </c:pt>
                <c:pt idx="10901">
                  <c:v>487.43981047969697</c:v>
                </c:pt>
                <c:pt idx="10902">
                  <c:v>487.41001478224598</c:v>
                </c:pt>
                <c:pt idx="10903">
                  <c:v>487.404224494088</c:v>
                </c:pt>
                <c:pt idx="10904">
                  <c:v>487.39287909104701</c:v>
                </c:pt>
                <c:pt idx="10905">
                  <c:v>487.38443239827598</c:v>
                </c:pt>
                <c:pt idx="10906">
                  <c:v>487.35125729081199</c:v>
                </c:pt>
                <c:pt idx="10907">
                  <c:v>487.271862654676</c:v>
                </c:pt>
                <c:pt idx="10908">
                  <c:v>487.26833439806501</c:v>
                </c:pt>
                <c:pt idx="10909">
                  <c:v>487.26146924882499</c:v>
                </c:pt>
                <c:pt idx="10910">
                  <c:v>487.26010096448999</c:v>
                </c:pt>
                <c:pt idx="10911">
                  <c:v>487.25576677216998</c:v>
                </c:pt>
                <c:pt idx="10912">
                  <c:v>487.23693117062101</c:v>
                </c:pt>
                <c:pt idx="10913">
                  <c:v>487.22959521354301</c:v>
                </c:pt>
                <c:pt idx="10914">
                  <c:v>487.22454541256002</c:v>
                </c:pt>
                <c:pt idx="10915">
                  <c:v>487.20220593062999</c:v>
                </c:pt>
                <c:pt idx="10916">
                  <c:v>487.19964637727901</c:v>
                </c:pt>
                <c:pt idx="10917">
                  <c:v>487.17451104663201</c:v>
                </c:pt>
                <c:pt idx="10918">
                  <c:v>487.16734536883598</c:v>
                </c:pt>
                <c:pt idx="10919">
                  <c:v>487.10957195827501</c:v>
                </c:pt>
                <c:pt idx="10920">
                  <c:v>487.04682083406999</c:v>
                </c:pt>
                <c:pt idx="10921">
                  <c:v>487.037920190715</c:v>
                </c:pt>
                <c:pt idx="10922">
                  <c:v>487.02348416098101</c:v>
                </c:pt>
                <c:pt idx="10923">
                  <c:v>487.02234778959797</c:v>
                </c:pt>
                <c:pt idx="10924">
                  <c:v>487.00258571603803</c:v>
                </c:pt>
                <c:pt idx="10925">
                  <c:v>486.96232836452702</c:v>
                </c:pt>
                <c:pt idx="10926">
                  <c:v>486.944422098041</c:v>
                </c:pt>
                <c:pt idx="10927">
                  <c:v>486.92986381204901</c:v>
                </c:pt>
                <c:pt idx="10928">
                  <c:v>486.88396416560602</c:v>
                </c:pt>
                <c:pt idx="10929">
                  <c:v>486.87718403356598</c:v>
                </c:pt>
                <c:pt idx="10930">
                  <c:v>486.860960820076</c:v>
                </c:pt>
                <c:pt idx="10931">
                  <c:v>486.85951328368702</c:v>
                </c:pt>
                <c:pt idx="10932">
                  <c:v>486.81802539022402</c:v>
                </c:pt>
                <c:pt idx="10933">
                  <c:v>486.79289338713301</c:v>
                </c:pt>
                <c:pt idx="10934">
                  <c:v>486.77617506984302</c:v>
                </c:pt>
                <c:pt idx="10935">
                  <c:v>486.77448209353599</c:v>
                </c:pt>
                <c:pt idx="10936">
                  <c:v>486.74922791906903</c:v>
                </c:pt>
                <c:pt idx="10937">
                  <c:v>486.74359159535197</c:v>
                </c:pt>
                <c:pt idx="10938">
                  <c:v>486.74200834068301</c:v>
                </c:pt>
                <c:pt idx="10939">
                  <c:v>486.72219131554698</c:v>
                </c:pt>
                <c:pt idx="10940">
                  <c:v>486.71738320818503</c:v>
                </c:pt>
                <c:pt idx="10941">
                  <c:v>486.70403158686003</c:v>
                </c:pt>
                <c:pt idx="10942">
                  <c:v>486.69460899682502</c:v>
                </c:pt>
                <c:pt idx="10943">
                  <c:v>486.667736192051</c:v>
                </c:pt>
                <c:pt idx="10944">
                  <c:v>486.638976917717</c:v>
                </c:pt>
                <c:pt idx="10945">
                  <c:v>486.616819460405</c:v>
                </c:pt>
                <c:pt idx="10946">
                  <c:v>486.59241530440698</c:v>
                </c:pt>
                <c:pt idx="10947">
                  <c:v>486.59067925846699</c:v>
                </c:pt>
                <c:pt idx="10948">
                  <c:v>486.58571717839402</c:v>
                </c:pt>
                <c:pt idx="10949">
                  <c:v>486.58224170651101</c:v>
                </c:pt>
                <c:pt idx="10950">
                  <c:v>486.54853231434498</c:v>
                </c:pt>
                <c:pt idx="10951">
                  <c:v>486.50660701602902</c:v>
                </c:pt>
                <c:pt idx="10952">
                  <c:v>486.47578964997302</c:v>
                </c:pt>
                <c:pt idx="10953">
                  <c:v>486.472412196623</c:v>
                </c:pt>
                <c:pt idx="10954">
                  <c:v>486.43446712914499</c:v>
                </c:pt>
                <c:pt idx="10955">
                  <c:v>486.408333444368</c:v>
                </c:pt>
                <c:pt idx="10956">
                  <c:v>486.38201693395399</c:v>
                </c:pt>
                <c:pt idx="10957">
                  <c:v>486.35887891128999</c:v>
                </c:pt>
                <c:pt idx="10958">
                  <c:v>486.33565809752599</c:v>
                </c:pt>
                <c:pt idx="10959">
                  <c:v>486.31849022641501</c:v>
                </c:pt>
                <c:pt idx="10960">
                  <c:v>486.28327491792299</c:v>
                </c:pt>
                <c:pt idx="10961">
                  <c:v>486.26934956611501</c:v>
                </c:pt>
                <c:pt idx="10962">
                  <c:v>486.21222628409902</c:v>
                </c:pt>
                <c:pt idx="10963">
                  <c:v>486.17058115360101</c:v>
                </c:pt>
                <c:pt idx="10964">
                  <c:v>486.162569268281</c:v>
                </c:pt>
                <c:pt idx="10965">
                  <c:v>486.16157780690099</c:v>
                </c:pt>
                <c:pt idx="10966">
                  <c:v>486.15069954053598</c:v>
                </c:pt>
                <c:pt idx="10967">
                  <c:v>486.12877983391201</c:v>
                </c:pt>
                <c:pt idx="10968">
                  <c:v>486.09891090176097</c:v>
                </c:pt>
                <c:pt idx="10969">
                  <c:v>486.08310891072301</c:v>
                </c:pt>
                <c:pt idx="10970">
                  <c:v>486.08295330687798</c:v>
                </c:pt>
                <c:pt idx="10971">
                  <c:v>486.04196143475201</c:v>
                </c:pt>
                <c:pt idx="10972">
                  <c:v>486.02602078472802</c:v>
                </c:pt>
                <c:pt idx="10973">
                  <c:v>486.02277459570098</c:v>
                </c:pt>
                <c:pt idx="10974">
                  <c:v>486.01483596403</c:v>
                </c:pt>
                <c:pt idx="10975">
                  <c:v>485.97698701486598</c:v>
                </c:pt>
                <c:pt idx="10976">
                  <c:v>485.962318299873</c:v>
                </c:pt>
                <c:pt idx="10977">
                  <c:v>485.96029707467898</c:v>
                </c:pt>
                <c:pt idx="10978">
                  <c:v>485.94028101760603</c:v>
                </c:pt>
                <c:pt idx="10979">
                  <c:v>485.92617242484602</c:v>
                </c:pt>
                <c:pt idx="10980">
                  <c:v>485.90604497380798</c:v>
                </c:pt>
                <c:pt idx="10981">
                  <c:v>485.88077714783901</c:v>
                </c:pt>
                <c:pt idx="10982">
                  <c:v>485.87661980464401</c:v>
                </c:pt>
                <c:pt idx="10983">
                  <c:v>485.838732268294</c:v>
                </c:pt>
                <c:pt idx="10984">
                  <c:v>485.80452114434399</c:v>
                </c:pt>
                <c:pt idx="10985">
                  <c:v>485.78085178509798</c:v>
                </c:pt>
                <c:pt idx="10986">
                  <c:v>485.77295212216501</c:v>
                </c:pt>
                <c:pt idx="10987">
                  <c:v>485.74355347376599</c:v>
                </c:pt>
                <c:pt idx="10988">
                  <c:v>485.72398770643298</c:v>
                </c:pt>
                <c:pt idx="10989">
                  <c:v>485.706265050095</c:v>
                </c:pt>
                <c:pt idx="10990">
                  <c:v>485.66193194772399</c:v>
                </c:pt>
                <c:pt idx="10991">
                  <c:v>485.65706260223402</c:v>
                </c:pt>
                <c:pt idx="10992">
                  <c:v>485.64132362289098</c:v>
                </c:pt>
                <c:pt idx="10993">
                  <c:v>485.60598242213399</c:v>
                </c:pt>
                <c:pt idx="10994">
                  <c:v>485.58975844146801</c:v>
                </c:pt>
                <c:pt idx="10995">
                  <c:v>485.56594210603402</c:v>
                </c:pt>
                <c:pt idx="10996">
                  <c:v>485.56517464744098</c:v>
                </c:pt>
                <c:pt idx="10997">
                  <c:v>485.548481276156</c:v>
                </c:pt>
                <c:pt idx="10998">
                  <c:v>485.52993542362901</c:v>
                </c:pt>
                <c:pt idx="10999">
                  <c:v>485.52987631897003</c:v>
                </c:pt>
                <c:pt idx="11000">
                  <c:v>485.52206938553797</c:v>
                </c:pt>
                <c:pt idx="11001">
                  <c:v>485.51428498605799</c:v>
                </c:pt>
                <c:pt idx="11002">
                  <c:v>485.49834088217102</c:v>
                </c:pt>
                <c:pt idx="11003">
                  <c:v>485.49725605488999</c:v>
                </c:pt>
                <c:pt idx="11004">
                  <c:v>485.469315538449</c:v>
                </c:pt>
                <c:pt idx="11005">
                  <c:v>485.44798731365398</c:v>
                </c:pt>
                <c:pt idx="11006">
                  <c:v>485.43321795458598</c:v>
                </c:pt>
                <c:pt idx="11007">
                  <c:v>485.389989981935</c:v>
                </c:pt>
                <c:pt idx="11008">
                  <c:v>485.35609030942902</c:v>
                </c:pt>
                <c:pt idx="11009">
                  <c:v>485.312550209503</c:v>
                </c:pt>
                <c:pt idx="11010">
                  <c:v>485.30018778793999</c:v>
                </c:pt>
                <c:pt idx="11011">
                  <c:v>485.28438392564902</c:v>
                </c:pt>
                <c:pt idx="11012">
                  <c:v>485.26763248961402</c:v>
                </c:pt>
                <c:pt idx="11013">
                  <c:v>485.23964216469</c:v>
                </c:pt>
                <c:pt idx="11014">
                  <c:v>485.226111687696</c:v>
                </c:pt>
                <c:pt idx="11015">
                  <c:v>485.214251887275</c:v>
                </c:pt>
                <c:pt idx="11016">
                  <c:v>485.20795945230998</c:v>
                </c:pt>
                <c:pt idx="11017">
                  <c:v>485.186220911698</c:v>
                </c:pt>
                <c:pt idx="11018">
                  <c:v>485.18502343182399</c:v>
                </c:pt>
                <c:pt idx="11019">
                  <c:v>485.18020363812599</c:v>
                </c:pt>
                <c:pt idx="11020">
                  <c:v>485.17892198196301</c:v>
                </c:pt>
                <c:pt idx="11021">
                  <c:v>485.148258800843</c:v>
                </c:pt>
                <c:pt idx="11022">
                  <c:v>485.14660256514401</c:v>
                </c:pt>
                <c:pt idx="11023">
                  <c:v>485.14449543352703</c:v>
                </c:pt>
                <c:pt idx="11024">
                  <c:v>485.12431656380801</c:v>
                </c:pt>
                <c:pt idx="11025">
                  <c:v>485.11888092251598</c:v>
                </c:pt>
                <c:pt idx="11026">
                  <c:v>485.118699659919</c:v>
                </c:pt>
                <c:pt idx="11027">
                  <c:v>485.09691942290198</c:v>
                </c:pt>
                <c:pt idx="11028">
                  <c:v>485.08586265582102</c:v>
                </c:pt>
                <c:pt idx="11029">
                  <c:v>485.04887447581501</c:v>
                </c:pt>
                <c:pt idx="11030">
                  <c:v>485.04372404062502</c:v>
                </c:pt>
                <c:pt idx="11031">
                  <c:v>485.02558421980302</c:v>
                </c:pt>
                <c:pt idx="11032">
                  <c:v>485.02309244912402</c:v>
                </c:pt>
                <c:pt idx="11033">
                  <c:v>484.97728032892502</c:v>
                </c:pt>
                <c:pt idx="11034">
                  <c:v>484.96155041511901</c:v>
                </c:pt>
                <c:pt idx="11035">
                  <c:v>484.95011972380701</c:v>
                </c:pt>
                <c:pt idx="11036">
                  <c:v>484.92543147199802</c:v>
                </c:pt>
                <c:pt idx="11037">
                  <c:v>484.91535862505498</c:v>
                </c:pt>
                <c:pt idx="11038">
                  <c:v>484.88884251306303</c:v>
                </c:pt>
                <c:pt idx="11039">
                  <c:v>484.86052272811997</c:v>
                </c:pt>
                <c:pt idx="11040">
                  <c:v>484.83867686424901</c:v>
                </c:pt>
                <c:pt idx="11041">
                  <c:v>484.83558406505699</c:v>
                </c:pt>
                <c:pt idx="11042">
                  <c:v>484.827097727813</c:v>
                </c:pt>
                <c:pt idx="11043">
                  <c:v>484.80049502925698</c:v>
                </c:pt>
                <c:pt idx="11044">
                  <c:v>484.74346629051502</c:v>
                </c:pt>
                <c:pt idx="11045">
                  <c:v>484.74257101105201</c:v>
                </c:pt>
                <c:pt idx="11046">
                  <c:v>484.737016494844</c:v>
                </c:pt>
                <c:pt idx="11047">
                  <c:v>484.70107746594999</c:v>
                </c:pt>
                <c:pt idx="11048">
                  <c:v>484.686959151959</c:v>
                </c:pt>
                <c:pt idx="11049">
                  <c:v>484.660635148165</c:v>
                </c:pt>
                <c:pt idx="11050">
                  <c:v>484.64484070616197</c:v>
                </c:pt>
                <c:pt idx="11051">
                  <c:v>484.63699569372</c:v>
                </c:pt>
                <c:pt idx="11052">
                  <c:v>484.60969070220301</c:v>
                </c:pt>
                <c:pt idx="11053">
                  <c:v>484.59205038345902</c:v>
                </c:pt>
                <c:pt idx="11054">
                  <c:v>484.562075422904</c:v>
                </c:pt>
                <c:pt idx="11055">
                  <c:v>484.55674021363302</c:v>
                </c:pt>
                <c:pt idx="11056">
                  <c:v>484.55581091088499</c:v>
                </c:pt>
                <c:pt idx="11057">
                  <c:v>484.54691571575898</c:v>
                </c:pt>
                <c:pt idx="11058">
                  <c:v>484.54290426192199</c:v>
                </c:pt>
                <c:pt idx="11059">
                  <c:v>484.48577331973502</c:v>
                </c:pt>
                <c:pt idx="11060">
                  <c:v>484.46837774232802</c:v>
                </c:pt>
                <c:pt idx="11061">
                  <c:v>484.45612722565301</c:v>
                </c:pt>
                <c:pt idx="11062">
                  <c:v>484.40559904250199</c:v>
                </c:pt>
                <c:pt idx="11063">
                  <c:v>484.37307195814702</c:v>
                </c:pt>
                <c:pt idx="11064">
                  <c:v>484.37149709810302</c:v>
                </c:pt>
                <c:pt idx="11065">
                  <c:v>484.36846961023701</c:v>
                </c:pt>
                <c:pt idx="11066">
                  <c:v>484.35862888291001</c:v>
                </c:pt>
                <c:pt idx="11067">
                  <c:v>484.33044746947797</c:v>
                </c:pt>
                <c:pt idx="11068">
                  <c:v>484.327855886338</c:v>
                </c:pt>
                <c:pt idx="11069">
                  <c:v>484.32405371534497</c:v>
                </c:pt>
                <c:pt idx="11070">
                  <c:v>484.309388203678</c:v>
                </c:pt>
                <c:pt idx="11071">
                  <c:v>484.30683148982001</c:v>
                </c:pt>
                <c:pt idx="11072">
                  <c:v>484.26639462665003</c:v>
                </c:pt>
                <c:pt idx="11073">
                  <c:v>484.25503625387699</c:v>
                </c:pt>
                <c:pt idx="11074">
                  <c:v>484.20783699153799</c:v>
                </c:pt>
                <c:pt idx="11075">
                  <c:v>484.19710311936899</c:v>
                </c:pt>
                <c:pt idx="11076">
                  <c:v>484.185556411937</c:v>
                </c:pt>
                <c:pt idx="11077">
                  <c:v>484.18551252685</c:v>
                </c:pt>
                <c:pt idx="11078">
                  <c:v>484.17767504062499</c:v>
                </c:pt>
                <c:pt idx="11079">
                  <c:v>484.081689024436</c:v>
                </c:pt>
                <c:pt idx="11080">
                  <c:v>484.076621174477</c:v>
                </c:pt>
                <c:pt idx="11081">
                  <c:v>484.070584084232</c:v>
                </c:pt>
                <c:pt idx="11082">
                  <c:v>484.06429842048499</c:v>
                </c:pt>
                <c:pt idx="11083">
                  <c:v>484.05634072573099</c:v>
                </c:pt>
                <c:pt idx="11084">
                  <c:v>484.05141894345502</c:v>
                </c:pt>
                <c:pt idx="11085">
                  <c:v>484.03463796094201</c:v>
                </c:pt>
                <c:pt idx="11086">
                  <c:v>484.02027345620797</c:v>
                </c:pt>
                <c:pt idx="11087">
                  <c:v>484.01093840338399</c:v>
                </c:pt>
                <c:pt idx="11088">
                  <c:v>483.98431213133301</c:v>
                </c:pt>
                <c:pt idx="11089">
                  <c:v>483.97635095532797</c:v>
                </c:pt>
                <c:pt idx="11090">
                  <c:v>483.96470391917302</c:v>
                </c:pt>
                <c:pt idx="11091">
                  <c:v>483.96184011237398</c:v>
                </c:pt>
                <c:pt idx="11092">
                  <c:v>483.94101676245202</c:v>
                </c:pt>
                <c:pt idx="11093">
                  <c:v>483.89836370076199</c:v>
                </c:pt>
                <c:pt idx="11094">
                  <c:v>483.87772886701799</c:v>
                </c:pt>
                <c:pt idx="11095">
                  <c:v>483.83916814691401</c:v>
                </c:pt>
                <c:pt idx="11096">
                  <c:v>483.836219660805</c:v>
                </c:pt>
                <c:pt idx="11097">
                  <c:v>483.83546259616401</c:v>
                </c:pt>
                <c:pt idx="11098">
                  <c:v>483.75357384397302</c:v>
                </c:pt>
                <c:pt idx="11099">
                  <c:v>483.735471734729</c:v>
                </c:pt>
                <c:pt idx="11100">
                  <c:v>483.70320408551902</c:v>
                </c:pt>
                <c:pt idx="11101">
                  <c:v>483.70054030216198</c:v>
                </c:pt>
                <c:pt idx="11102">
                  <c:v>483.69631568864202</c:v>
                </c:pt>
                <c:pt idx="11103">
                  <c:v>483.69517698169199</c:v>
                </c:pt>
                <c:pt idx="11104">
                  <c:v>483.68843667622201</c:v>
                </c:pt>
                <c:pt idx="11105">
                  <c:v>483.68627740700799</c:v>
                </c:pt>
                <c:pt idx="11106">
                  <c:v>483.68020139158602</c:v>
                </c:pt>
                <c:pt idx="11107">
                  <c:v>483.66974925303902</c:v>
                </c:pt>
                <c:pt idx="11108">
                  <c:v>483.665710535269</c:v>
                </c:pt>
                <c:pt idx="11109">
                  <c:v>483.64881344360998</c:v>
                </c:pt>
                <c:pt idx="11110">
                  <c:v>483.64309038634099</c:v>
                </c:pt>
                <c:pt idx="11111">
                  <c:v>483.60249836064702</c:v>
                </c:pt>
                <c:pt idx="11112">
                  <c:v>483.57659674895001</c:v>
                </c:pt>
                <c:pt idx="11113">
                  <c:v>483.56802055197699</c:v>
                </c:pt>
                <c:pt idx="11114">
                  <c:v>483.47968465113303</c:v>
                </c:pt>
                <c:pt idx="11115">
                  <c:v>483.44614616784099</c:v>
                </c:pt>
                <c:pt idx="11116">
                  <c:v>483.43656822243997</c:v>
                </c:pt>
                <c:pt idx="11117">
                  <c:v>483.42966105700401</c:v>
                </c:pt>
                <c:pt idx="11118">
                  <c:v>483.42087435796901</c:v>
                </c:pt>
                <c:pt idx="11119">
                  <c:v>483.40755679447602</c:v>
                </c:pt>
                <c:pt idx="11120">
                  <c:v>483.39516848653102</c:v>
                </c:pt>
                <c:pt idx="11121">
                  <c:v>483.39114488517799</c:v>
                </c:pt>
                <c:pt idx="11122">
                  <c:v>483.37477082122399</c:v>
                </c:pt>
                <c:pt idx="11123">
                  <c:v>483.36770847401903</c:v>
                </c:pt>
                <c:pt idx="11124">
                  <c:v>483.35560235535797</c:v>
                </c:pt>
                <c:pt idx="11125">
                  <c:v>483.31313129775901</c:v>
                </c:pt>
                <c:pt idx="11126">
                  <c:v>483.29402553839998</c:v>
                </c:pt>
                <c:pt idx="11127">
                  <c:v>483.28007853481</c:v>
                </c:pt>
                <c:pt idx="11128">
                  <c:v>483.22470477297497</c:v>
                </c:pt>
                <c:pt idx="11129">
                  <c:v>483.18374081235299</c:v>
                </c:pt>
                <c:pt idx="11130">
                  <c:v>483.17481569733701</c:v>
                </c:pt>
                <c:pt idx="11131">
                  <c:v>483.171209241155</c:v>
                </c:pt>
                <c:pt idx="11132">
                  <c:v>483.16290094356998</c:v>
                </c:pt>
                <c:pt idx="11133">
                  <c:v>483.15735856413698</c:v>
                </c:pt>
                <c:pt idx="11134">
                  <c:v>483.144669594557</c:v>
                </c:pt>
                <c:pt idx="11135">
                  <c:v>483.14149973275698</c:v>
                </c:pt>
                <c:pt idx="11136">
                  <c:v>483.11164300275999</c:v>
                </c:pt>
                <c:pt idx="11137">
                  <c:v>483.05647593391501</c:v>
                </c:pt>
                <c:pt idx="11138">
                  <c:v>483.03625982603501</c:v>
                </c:pt>
                <c:pt idx="11139">
                  <c:v>483.02555917417999</c:v>
                </c:pt>
                <c:pt idx="11140">
                  <c:v>483.02015590816097</c:v>
                </c:pt>
                <c:pt idx="11141">
                  <c:v>482.976185011621</c:v>
                </c:pt>
                <c:pt idx="11142">
                  <c:v>482.96381151669902</c:v>
                </c:pt>
                <c:pt idx="11143">
                  <c:v>482.932594864348</c:v>
                </c:pt>
                <c:pt idx="11144">
                  <c:v>482.89597517302099</c:v>
                </c:pt>
                <c:pt idx="11145">
                  <c:v>482.89534953888699</c:v>
                </c:pt>
                <c:pt idx="11146">
                  <c:v>482.89299845484197</c:v>
                </c:pt>
                <c:pt idx="11147">
                  <c:v>482.889977280849</c:v>
                </c:pt>
                <c:pt idx="11148">
                  <c:v>482.88288721608501</c:v>
                </c:pt>
                <c:pt idx="11149">
                  <c:v>482.84258722740299</c:v>
                </c:pt>
                <c:pt idx="11150">
                  <c:v>482.83948045836098</c:v>
                </c:pt>
                <c:pt idx="11151">
                  <c:v>482.83698294620399</c:v>
                </c:pt>
                <c:pt idx="11152">
                  <c:v>482.824982186233</c:v>
                </c:pt>
                <c:pt idx="11153">
                  <c:v>482.787889799548</c:v>
                </c:pt>
                <c:pt idx="11154">
                  <c:v>482.76694213242001</c:v>
                </c:pt>
                <c:pt idx="11155">
                  <c:v>482.74877627964003</c:v>
                </c:pt>
                <c:pt idx="11156">
                  <c:v>482.71539254087497</c:v>
                </c:pt>
                <c:pt idx="11157">
                  <c:v>482.712451700435</c:v>
                </c:pt>
                <c:pt idx="11158">
                  <c:v>482.70424537650598</c:v>
                </c:pt>
                <c:pt idx="11159">
                  <c:v>482.673911547724</c:v>
                </c:pt>
                <c:pt idx="11160">
                  <c:v>482.65400548321003</c:v>
                </c:pt>
                <c:pt idx="11161">
                  <c:v>482.63708455433601</c:v>
                </c:pt>
                <c:pt idx="11162">
                  <c:v>482.62637376520701</c:v>
                </c:pt>
                <c:pt idx="11163">
                  <c:v>482.623329297216</c:v>
                </c:pt>
                <c:pt idx="11164">
                  <c:v>482.56845498132799</c:v>
                </c:pt>
                <c:pt idx="11165">
                  <c:v>482.562737776738</c:v>
                </c:pt>
                <c:pt idx="11166">
                  <c:v>482.55315608985001</c:v>
                </c:pt>
                <c:pt idx="11167">
                  <c:v>482.51182485160098</c:v>
                </c:pt>
                <c:pt idx="11168">
                  <c:v>482.50462346834098</c:v>
                </c:pt>
                <c:pt idx="11169">
                  <c:v>482.483904744575</c:v>
                </c:pt>
                <c:pt idx="11170">
                  <c:v>482.483517041722</c:v>
                </c:pt>
                <c:pt idx="11171">
                  <c:v>482.474815652215</c:v>
                </c:pt>
                <c:pt idx="11172">
                  <c:v>482.46163693978599</c:v>
                </c:pt>
                <c:pt idx="11173">
                  <c:v>482.41467384306202</c:v>
                </c:pt>
                <c:pt idx="11174">
                  <c:v>482.41184689132501</c:v>
                </c:pt>
                <c:pt idx="11175">
                  <c:v>482.40235842918003</c:v>
                </c:pt>
                <c:pt idx="11176">
                  <c:v>482.39695141431798</c:v>
                </c:pt>
                <c:pt idx="11177">
                  <c:v>482.38772753636403</c:v>
                </c:pt>
                <c:pt idx="11178">
                  <c:v>482.35806159761501</c:v>
                </c:pt>
                <c:pt idx="11179">
                  <c:v>482.34487953732003</c:v>
                </c:pt>
                <c:pt idx="11180">
                  <c:v>482.32683743875901</c:v>
                </c:pt>
                <c:pt idx="11181">
                  <c:v>482.30902417325302</c:v>
                </c:pt>
                <c:pt idx="11182">
                  <c:v>482.30822322751601</c:v>
                </c:pt>
                <c:pt idx="11183">
                  <c:v>482.299883550603</c:v>
                </c:pt>
                <c:pt idx="11184">
                  <c:v>482.26800469734502</c:v>
                </c:pt>
                <c:pt idx="11185">
                  <c:v>482.25292490929502</c:v>
                </c:pt>
                <c:pt idx="11186">
                  <c:v>482.25034204824499</c:v>
                </c:pt>
                <c:pt idx="11187">
                  <c:v>482.24992706162999</c:v>
                </c:pt>
                <c:pt idx="11188">
                  <c:v>482.23387636284099</c:v>
                </c:pt>
                <c:pt idx="11189">
                  <c:v>482.22795324056301</c:v>
                </c:pt>
                <c:pt idx="11190">
                  <c:v>482.22024881280299</c:v>
                </c:pt>
                <c:pt idx="11191">
                  <c:v>482.19495618700398</c:v>
                </c:pt>
                <c:pt idx="11192">
                  <c:v>482.19487942563302</c:v>
                </c:pt>
                <c:pt idx="11193">
                  <c:v>482.18067082491899</c:v>
                </c:pt>
                <c:pt idx="11194">
                  <c:v>482.17630348907301</c:v>
                </c:pt>
                <c:pt idx="11195">
                  <c:v>482.16335353265498</c:v>
                </c:pt>
                <c:pt idx="11196">
                  <c:v>482.11049083947501</c:v>
                </c:pt>
                <c:pt idx="11197">
                  <c:v>482.06335017849398</c:v>
                </c:pt>
                <c:pt idx="11198">
                  <c:v>481.99840720694499</c:v>
                </c:pt>
                <c:pt idx="11199">
                  <c:v>481.991740471166</c:v>
                </c:pt>
                <c:pt idx="11200">
                  <c:v>481.96983913319099</c:v>
                </c:pt>
                <c:pt idx="11201">
                  <c:v>481.95141234256698</c:v>
                </c:pt>
                <c:pt idx="11202">
                  <c:v>481.90714483336001</c:v>
                </c:pt>
                <c:pt idx="11203">
                  <c:v>481.89879352494597</c:v>
                </c:pt>
                <c:pt idx="11204">
                  <c:v>481.89506214368902</c:v>
                </c:pt>
                <c:pt idx="11205">
                  <c:v>481.870509863861</c:v>
                </c:pt>
                <c:pt idx="11206">
                  <c:v>481.84731949343399</c:v>
                </c:pt>
                <c:pt idx="11207">
                  <c:v>481.84685510877</c:v>
                </c:pt>
                <c:pt idx="11208">
                  <c:v>481.84446829557299</c:v>
                </c:pt>
                <c:pt idx="11209">
                  <c:v>481.84087441219401</c:v>
                </c:pt>
                <c:pt idx="11210">
                  <c:v>481.80341582274701</c:v>
                </c:pt>
                <c:pt idx="11211">
                  <c:v>481.779406096515</c:v>
                </c:pt>
                <c:pt idx="11212">
                  <c:v>481.77923112885901</c:v>
                </c:pt>
                <c:pt idx="11213">
                  <c:v>481.74025088377402</c:v>
                </c:pt>
                <c:pt idx="11214">
                  <c:v>481.70925858654999</c:v>
                </c:pt>
                <c:pt idx="11215">
                  <c:v>481.67014277460402</c:v>
                </c:pt>
                <c:pt idx="11216">
                  <c:v>481.63638734137402</c:v>
                </c:pt>
                <c:pt idx="11217">
                  <c:v>481.61520111106103</c:v>
                </c:pt>
                <c:pt idx="11218">
                  <c:v>481.59859917287997</c:v>
                </c:pt>
                <c:pt idx="11219">
                  <c:v>481.57121511379398</c:v>
                </c:pt>
                <c:pt idx="11220">
                  <c:v>481.55726127316899</c:v>
                </c:pt>
                <c:pt idx="11221">
                  <c:v>481.549010870926</c:v>
                </c:pt>
                <c:pt idx="11222">
                  <c:v>481.54132178767298</c:v>
                </c:pt>
                <c:pt idx="11223">
                  <c:v>481.519269080973</c:v>
                </c:pt>
                <c:pt idx="11224">
                  <c:v>481.51231161697399</c:v>
                </c:pt>
                <c:pt idx="11225">
                  <c:v>481.47201495155002</c:v>
                </c:pt>
                <c:pt idx="11226">
                  <c:v>481.46458860998001</c:v>
                </c:pt>
                <c:pt idx="11227">
                  <c:v>481.43855160320697</c:v>
                </c:pt>
                <c:pt idx="11228">
                  <c:v>481.42520817069101</c:v>
                </c:pt>
                <c:pt idx="11229">
                  <c:v>481.41284426238002</c:v>
                </c:pt>
                <c:pt idx="11230">
                  <c:v>481.36999602645199</c:v>
                </c:pt>
                <c:pt idx="11231">
                  <c:v>481.36887102733903</c:v>
                </c:pt>
                <c:pt idx="11232">
                  <c:v>481.36881635083699</c:v>
                </c:pt>
                <c:pt idx="11233">
                  <c:v>481.36846437799801</c:v>
                </c:pt>
                <c:pt idx="11234">
                  <c:v>481.33421346422801</c:v>
                </c:pt>
                <c:pt idx="11235">
                  <c:v>481.29952103502001</c:v>
                </c:pt>
                <c:pt idx="11236">
                  <c:v>481.28346412732498</c:v>
                </c:pt>
                <c:pt idx="11237">
                  <c:v>481.26310777403103</c:v>
                </c:pt>
                <c:pt idx="11238">
                  <c:v>481.25341941643097</c:v>
                </c:pt>
                <c:pt idx="11239">
                  <c:v>481.25154744952602</c:v>
                </c:pt>
                <c:pt idx="11240">
                  <c:v>481.25131723558599</c:v>
                </c:pt>
                <c:pt idx="11241">
                  <c:v>481.22472825481799</c:v>
                </c:pt>
                <c:pt idx="11242">
                  <c:v>481.21595191518799</c:v>
                </c:pt>
                <c:pt idx="11243">
                  <c:v>481.20640045422101</c:v>
                </c:pt>
                <c:pt idx="11244">
                  <c:v>481.19725365457202</c:v>
                </c:pt>
                <c:pt idx="11245">
                  <c:v>481.17260396849798</c:v>
                </c:pt>
                <c:pt idx="11246">
                  <c:v>481.164427825328</c:v>
                </c:pt>
                <c:pt idx="11247">
                  <c:v>481.15314559134799</c:v>
                </c:pt>
                <c:pt idx="11248">
                  <c:v>481.15021497927103</c:v>
                </c:pt>
                <c:pt idx="11249">
                  <c:v>481.13588640437098</c:v>
                </c:pt>
                <c:pt idx="11250">
                  <c:v>481.12731509494301</c:v>
                </c:pt>
                <c:pt idx="11251">
                  <c:v>481.12510514338902</c:v>
                </c:pt>
                <c:pt idx="11252">
                  <c:v>481.12315372113198</c:v>
                </c:pt>
                <c:pt idx="11253">
                  <c:v>481.09381687584101</c:v>
                </c:pt>
                <c:pt idx="11254">
                  <c:v>481.092139298132</c:v>
                </c:pt>
                <c:pt idx="11255">
                  <c:v>481.08446858616702</c:v>
                </c:pt>
                <c:pt idx="11256">
                  <c:v>481.05260934612897</c:v>
                </c:pt>
                <c:pt idx="11257">
                  <c:v>481.05214084116602</c:v>
                </c:pt>
                <c:pt idx="11258">
                  <c:v>481.050307385206</c:v>
                </c:pt>
                <c:pt idx="11259">
                  <c:v>481.04361957977801</c:v>
                </c:pt>
                <c:pt idx="11260">
                  <c:v>481.00934790241502</c:v>
                </c:pt>
                <c:pt idx="11261">
                  <c:v>480.982117388174</c:v>
                </c:pt>
                <c:pt idx="11262">
                  <c:v>480.97871731419701</c:v>
                </c:pt>
                <c:pt idx="11263">
                  <c:v>480.948941831757</c:v>
                </c:pt>
                <c:pt idx="11264">
                  <c:v>480.93273162258998</c:v>
                </c:pt>
                <c:pt idx="11265">
                  <c:v>480.92200184826999</c:v>
                </c:pt>
                <c:pt idx="11266">
                  <c:v>480.92116871093901</c:v>
                </c:pt>
                <c:pt idx="11267">
                  <c:v>480.90119069141002</c:v>
                </c:pt>
                <c:pt idx="11268">
                  <c:v>480.87719919518099</c:v>
                </c:pt>
                <c:pt idx="11269">
                  <c:v>480.87689075512202</c:v>
                </c:pt>
                <c:pt idx="11270">
                  <c:v>480.87438208962402</c:v>
                </c:pt>
                <c:pt idx="11271">
                  <c:v>480.85046847637</c:v>
                </c:pt>
                <c:pt idx="11272">
                  <c:v>480.84946653802598</c:v>
                </c:pt>
                <c:pt idx="11273">
                  <c:v>480.83604629497398</c:v>
                </c:pt>
                <c:pt idx="11274">
                  <c:v>480.82715711501299</c:v>
                </c:pt>
                <c:pt idx="11275">
                  <c:v>480.81961571075402</c:v>
                </c:pt>
                <c:pt idx="11276">
                  <c:v>480.81457610011898</c:v>
                </c:pt>
                <c:pt idx="11277">
                  <c:v>480.80594373833998</c:v>
                </c:pt>
                <c:pt idx="11278">
                  <c:v>480.80576631446701</c:v>
                </c:pt>
                <c:pt idx="11279">
                  <c:v>480.80538526589402</c:v>
                </c:pt>
                <c:pt idx="11280">
                  <c:v>480.76944617630198</c:v>
                </c:pt>
                <c:pt idx="11281">
                  <c:v>480.75940108252598</c:v>
                </c:pt>
                <c:pt idx="11282">
                  <c:v>480.73117253585599</c:v>
                </c:pt>
                <c:pt idx="11283">
                  <c:v>480.71811874728297</c:v>
                </c:pt>
                <c:pt idx="11284">
                  <c:v>480.70342047001202</c:v>
                </c:pt>
                <c:pt idx="11285">
                  <c:v>480.69641007585898</c:v>
                </c:pt>
                <c:pt idx="11286">
                  <c:v>480.668809728322</c:v>
                </c:pt>
                <c:pt idx="11287">
                  <c:v>480.666170028029</c:v>
                </c:pt>
                <c:pt idx="11288">
                  <c:v>480.61362800650602</c:v>
                </c:pt>
                <c:pt idx="11289">
                  <c:v>480.582879418326</c:v>
                </c:pt>
                <c:pt idx="11290">
                  <c:v>480.57868183254499</c:v>
                </c:pt>
                <c:pt idx="11291">
                  <c:v>480.56637806895799</c:v>
                </c:pt>
                <c:pt idx="11292">
                  <c:v>480.54263747911398</c:v>
                </c:pt>
                <c:pt idx="11293">
                  <c:v>480.53928049351202</c:v>
                </c:pt>
                <c:pt idx="11294">
                  <c:v>480.51605293691398</c:v>
                </c:pt>
                <c:pt idx="11295">
                  <c:v>480.50617349571598</c:v>
                </c:pt>
                <c:pt idx="11296">
                  <c:v>480.49790573298998</c:v>
                </c:pt>
                <c:pt idx="11297">
                  <c:v>480.49334370719799</c:v>
                </c:pt>
                <c:pt idx="11298">
                  <c:v>480.46153797559498</c:v>
                </c:pt>
                <c:pt idx="11299">
                  <c:v>480.43024446285398</c:v>
                </c:pt>
                <c:pt idx="11300">
                  <c:v>480.41856389119999</c:v>
                </c:pt>
                <c:pt idx="11301">
                  <c:v>480.39627300938702</c:v>
                </c:pt>
                <c:pt idx="11302">
                  <c:v>480.39526753184401</c:v>
                </c:pt>
                <c:pt idx="11303">
                  <c:v>480.37994103293698</c:v>
                </c:pt>
                <c:pt idx="11304">
                  <c:v>480.37890544965597</c:v>
                </c:pt>
                <c:pt idx="11305">
                  <c:v>480.366685569617</c:v>
                </c:pt>
                <c:pt idx="11306">
                  <c:v>480.35352530134799</c:v>
                </c:pt>
                <c:pt idx="11307">
                  <c:v>480.352848479177</c:v>
                </c:pt>
                <c:pt idx="11308">
                  <c:v>480.33891141170602</c:v>
                </c:pt>
                <c:pt idx="11309">
                  <c:v>480.338464973947</c:v>
                </c:pt>
                <c:pt idx="11310">
                  <c:v>480.32209438386099</c:v>
                </c:pt>
                <c:pt idx="11311">
                  <c:v>480.31944865715701</c:v>
                </c:pt>
                <c:pt idx="11312">
                  <c:v>480.31060271598398</c:v>
                </c:pt>
                <c:pt idx="11313">
                  <c:v>480.28483324224999</c:v>
                </c:pt>
                <c:pt idx="11314">
                  <c:v>480.27863181980501</c:v>
                </c:pt>
                <c:pt idx="11315">
                  <c:v>480.26667986868603</c:v>
                </c:pt>
                <c:pt idx="11316">
                  <c:v>480.254700520217</c:v>
                </c:pt>
                <c:pt idx="11317">
                  <c:v>480.23719504532698</c:v>
                </c:pt>
                <c:pt idx="11318">
                  <c:v>480.219821936681</c:v>
                </c:pt>
                <c:pt idx="11319">
                  <c:v>480.20824982754601</c:v>
                </c:pt>
                <c:pt idx="11320">
                  <c:v>480.19322926300498</c:v>
                </c:pt>
                <c:pt idx="11321">
                  <c:v>480.19020452816397</c:v>
                </c:pt>
                <c:pt idx="11322">
                  <c:v>480.17785639835603</c:v>
                </c:pt>
                <c:pt idx="11323">
                  <c:v>480.14338351742401</c:v>
                </c:pt>
                <c:pt idx="11324">
                  <c:v>480.14119484147</c:v>
                </c:pt>
                <c:pt idx="11325">
                  <c:v>480.09767933435</c:v>
                </c:pt>
                <c:pt idx="11326">
                  <c:v>480.075573872598</c:v>
                </c:pt>
                <c:pt idx="11327">
                  <c:v>480.072424556991</c:v>
                </c:pt>
                <c:pt idx="11328">
                  <c:v>480.06433113846498</c:v>
                </c:pt>
                <c:pt idx="11329">
                  <c:v>480.06021686457399</c:v>
                </c:pt>
                <c:pt idx="11330">
                  <c:v>480.04526857652502</c:v>
                </c:pt>
                <c:pt idx="11331">
                  <c:v>480.03330944282499</c:v>
                </c:pt>
                <c:pt idx="11332">
                  <c:v>480.02956556014999</c:v>
                </c:pt>
                <c:pt idx="11333">
                  <c:v>480.02954810345102</c:v>
                </c:pt>
                <c:pt idx="11334">
                  <c:v>480.02266634203198</c:v>
                </c:pt>
                <c:pt idx="11335">
                  <c:v>480.01541483992099</c:v>
                </c:pt>
                <c:pt idx="11336">
                  <c:v>480.01463877910498</c:v>
                </c:pt>
                <c:pt idx="11337">
                  <c:v>480.00571691034099</c:v>
                </c:pt>
                <c:pt idx="11338">
                  <c:v>479.91892909026001</c:v>
                </c:pt>
                <c:pt idx="11339">
                  <c:v>479.89164785987401</c:v>
                </c:pt>
                <c:pt idx="11340">
                  <c:v>479.83337768138199</c:v>
                </c:pt>
                <c:pt idx="11341">
                  <c:v>479.832940536683</c:v>
                </c:pt>
                <c:pt idx="11342">
                  <c:v>479.82026323968398</c:v>
                </c:pt>
                <c:pt idx="11343">
                  <c:v>479.817547969906</c:v>
                </c:pt>
                <c:pt idx="11344">
                  <c:v>479.81414295976799</c:v>
                </c:pt>
                <c:pt idx="11345">
                  <c:v>479.779336838316</c:v>
                </c:pt>
                <c:pt idx="11346">
                  <c:v>479.77740567272002</c:v>
                </c:pt>
                <c:pt idx="11347">
                  <c:v>479.74378926945298</c:v>
                </c:pt>
                <c:pt idx="11348">
                  <c:v>479.72103275795303</c:v>
                </c:pt>
                <c:pt idx="11349">
                  <c:v>479.72072654999698</c:v>
                </c:pt>
                <c:pt idx="11350">
                  <c:v>479.71890632151002</c:v>
                </c:pt>
                <c:pt idx="11351">
                  <c:v>479.69063925539098</c:v>
                </c:pt>
                <c:pt idx="11352">
                  <c:v>479.68456070474201</c:v>
                </c:pt>
                <c:pt idx="11353">
                  <c:v>479.66758183793598</c:v>
                </c:pt>
                <c:pt idx="11354">
                  <c:v>479.63170396603903</c:v>
                </c:pt>
                <c:pt idx="11355">
                  <c:v>479.61156845403798</c:v>
                </c:pt>
                <c:pt idx="11356">
                  <c:v>479.61139325583798</c:v>
                </c:pt>
                <c:pt idx="11357">
                  <c:v>479.60330059519998</c:v>
                </c:pt>
                <c:pt idx="11358">
                  <c:v>479.57242492255102</c:v>
                </c:pt>
                <c:pt idx="11359">
                  <c:v>479.54448536184202</c:v>
                </c:pt>
                <c:pt idx="11360">
                  <c:v>479.52072726677602</c:v>
                </c:pt>
                <c:pt idx="11361">
                  <c:v>479.49669723566598</c:v>
                </c:pt>
                <c:pt idx="11362">
                  <c:v>479.48347338844599</c:v>
                </c:pt>
                <c:pt idx="11363">
                  <c:v>479.46838543141303</c:v>
                </c:pt>
                <c:pt idx="11364">
                  <c:v>479.45693395200402</c:v>
                </c:pt>
                <c:pt idx="11365">
                  <c:v>479.45686408389702</c:v>
                </c:pt>
                <c:pt idx="11366">
                  <c:v>479.44399947497101</c:v>
                </c:pt>
                <c:pt idx="11367">
                  <c:v>479.42697884860502</c:v>
                </c:pt>
                <c:pt idx="11368">
                  <c:v>479.36601151648199</c:v>
                </c:pt>
                <c:pt idx="11369">
                  <c:v>479.354335039408</c:v>
                </c:pt>
                <c:pt idx="11370">
                  <c:v>479.35177917539602</c:v>
                </c:pt>
                <c:pt idx="11371">
                  <c:v>479.34980522702199</c:v>
                </c:pt>
                <c:pt idx="11372">
                  <c:v>479.32638989953</c:v>
                </c:pt>
                <c:pt idx="11373">
                  <c:v>479.30715252746597</c:v>
                </c:pt>
                <c:pt idx="11374">
                  <c:v>479.30363733880398</c:v>
                </c:pt>
                <c:pt idx="11375">
                  <c:v>479.30288863669801</c:v>
                </c:pt>
                <c:pt idx="11376">
                  <c:v>479.30130912446498</c:v>
                </c:pt>
                <c:pt idx="11377">
                  <c:v>479.29517464482899</c:v>
                </c:pt>
                <c:pt idx="11378">
                  <c:v>479.24175696075201</c:v>
                </c:pt>
                <c:pt idx="11379">
                  <c:v>479.240095440375</c:v>
                </c:pt>
                <c:pt idx="11380">
                  <c:v>479.23598365989301</c:v>
                </c:pt>
                <c:pt idx="11381">
                  <c:v>479.22381326079301</c:v>
                </c:pt>
                <c:pt idx="11382">
                  <c:v>479.21848931946897</c:v>
                </c:pt>
                <c:pt idx="11383">
                  <c:v>479.21149467294703</c:v>
                </c:pt>
                <c:pt idx="11384">
                  <c:v>479.173757484009</c:v>
                </c:pt>
                <c:pt idx="11385">
                  <c:v>479.15642884301099</c:v>
                </c:pt>
                <c:pt idx="11386">
                  <c:v>479.13144215467202</c:v>
                </c:pt>
                <c:pt idx="11387">
                  <c:v>479.11380439546502</c:v>
                </c:pt>
                <c:pt idx="11388">
                  <c:v>479.11211177172999</c:v>
                </c:pt>
                <c:pt idx="11389">
                  <c:v>479.070018806588</c:v>
                </c:pt>
                <c:pt idx="11390">
                  <c:v>479.06469336572098</c:v>
                </c:pt>
                <c:pt idx="11391">
                  <c:v>479.03844598735401</c:v>
                </c:pt>
                <c:pt idx="11392">
                  <c:v>479.03410053153999</c:v>
                </c:pt>
                <c:pt idx="11393">
                  <c:v>478.99886701470302</c:v>
                </c:pt>
                <c:pt idx="11394">
                  <c:v>478.963749817544</c:v>
                </c:pt>
                <c:pt idx="11395">
                  <c:v>478.90891161075899</c:v>
                </c:pt>
                <c:pt idx="11396">
                  <c:v>478.89310537875599</c:v>
                </c:pt>
                <c:pt idx="11397">
                  <c:v>478.88354478360998</c:v>
                </c:pt>
                <c:pt idx="11398">
                  <c:v>478.86599133607098</c:v>
                </c:pt>
                <c:pt idx="11399">
                  <c:v>478.83994133237098</c:v>
                </c:pt>
                <c:pt idx="11400">
                  <c:v>478.81701439520799</c:v>
                </c:pt>
                <c:pt idx="11401">
                  <c:v>478.81003119463702</c:v>
                </c:pt>
                <c:pt idx="11402">
                  <c:v>478.80454499179598</c:v>
                </c:pt>
                <c:pt idx="11403">
                  <c:v>478.80159618691198</c:v>
                </c:pt>
                <c:pt idx="11404">
                  <c:v>478.79351167687599</c:v>
                </c:pt>
                <c:pt idx="11405">
                  <c:v>478.78572652763501</c:v>
                </c:pt>
                <c:pt idx="11406">
                  <c:v>478.78045043317002</c:v>
                </c:pt>
                <c:pt idx="11407">
                  <c:v>478.73575253361599</c:v>
                </c:pt>
                <c:pt idx="11408">
                  <c:v>478.71678445752502</c:v>
                </c:pt>
                <c:pt idx="11409">
                  <c:v>478.70755815626597</c:v>
                </c:pt>
                <c:pt idx="11410">
                  <c:v>478.687944837754</c:v>
                </c:pt>
                <c:pt idx="11411">
                  <c:v>478.68195410315701</c:v>
                </c:pt>
                <c:pt idx="11412">
                  <c:v>478.67561866315498</c:v>
                </c:pt>
                <c:pt idx="11413">
                  <c:v>478.65546726626798</c:v>
                </c:pt>
                <c:pt idx="11414">
                  <c:v>478.65489236579799</c:v>
                </c:pt>
                <c:pt idx="11415">
                  <c:v>478.56262327547</c:v>
                </c:pt>
                <c:pt idx="11416">
                  <c:v>478.53649885723701</c:v>
                </c:pt>
                <c:pt idx="11417">
                  <c:v>478.53467437921398</c:v>
                </c:pt>
                <c:pt idx="11418">
                  <c:v>478.50813697144599</c:v>
                </c:pt>
                <c:pt idx="11419">
                  <c:v>478.49288719511901</c:v>
                </c:pt>
                <c:pt idx="11420">
                  <c:v>478.448144238628</c:v>
                </c:pt>
                <c:pt idx="11421">
                  <c:v>478.40972733663</c:v>
                </c:pt>
                <c:pt idx="11422">
                  <c:v>478.38634140115499</c:v>
                </c:pt>
                <c:pt idx="11423">
                  <c:v>478.37724647811098</c:v>
                </c:pt>
                <c:pt idx="11424">
                  <c:v>478.36329238325402</c:v>
                </c:pt>
                <c:pt idx="11425">
                  <c:v>478.36081693841697</c:v>
                </c:pt>
                <c:pt idx="11426">
                  <c:v>478.35796559404997</c:v>
                </c:pt>
                <c:pt idx="11427">
                  <c:v>478.35512053272203</c:v>
                </c:pt>
                <c:pt idx="11428">
                  <c:v>478.337369457477</c:v>
                </c:pt>
                <c:pt idx="11429">
                  <c:v>478.32053185526098</c:v>
                </c:pt>
                <c:pt idx="11430">
                  <c:v>478.30661639657302</c:v>
                </c:pt>
                <c:pt idx="11431">
                  <c:v>478.264875535849</c:v>
                </c:pt>
                <c:pt idx="11432">
                  <c:v>478.25162314965399</c:v>
                </c:pt>
                <c:pt idx="11433">
                  <c:v>478.217734410312</c:v>
                </c:pt>
                <c:pt idx="11434">
                  <c:v>478.20519404060798</c:v>
                </c:pt>
                <c:pt idx="11435">
                  <c:v>478.19513225275398</c:v>
                </c:pt>
                <c:pt idx="11436">
                  <c:v>478.11704884229601</c:v>
                </c:pt>
                <c:pt idx="11437">
                  <c:v>478.10037235449602</c:v>
                </c:pt>
                <c:pt idx="11438">
                  <c:v>478.09769960658099</c:v>
                </c:pt>
                <c:pt idx="11439">
                  <c:v>478.050537624664</c:v>
                </c:pt>
                <c:pt idx="11440">
                  <c:v>478.032894975837</c:v>
                </c:pt>
                <c:pt idx="11441">
                  <c:v>478.02289161273598</c:v>
                </c:pt>
                <c:pt idx="11442">
                  <c:v>478.01487421202802</c:v>
                </c:pt>
                <c:pt idx="11443">
                  <c:v>477.98948227460397</c:v>
                </c:pt>
                <c:pt idx="11444">
                  <c:v>477.93997070123902</c:v>
                </c:pt>
                <c:pt idx="11445">
                  <c:v>477.91272777069099</c:v>
                </c:pt>
                <c:pt idx="11446">
                  <c:v>477.89950144067802</c:v>
                </c:pt>
                <c:pt idx="11447">
                  <c:v>477.86801625824</c:v>
                </c:pt>
                <c:pt idx="11448">
                  <c:v>477.85864571460399</c:v>
                </c:pt>
                <c:pt idx="11449">
                  <c:v>477.82902296808697</c:v>
                </c:pt>
                <c:pt idx="11450">
                  <c:v>477.81889582199699</c:v>
                </c:pt>
                <c:pt idx="11451">
                  <c:v>477.77139718686999</c:v>
                </c:pt>
                <c:pt idx="11452">
                  <c:v>477.73952607465498</c:v>
                </c:pt>
                <c:pt idx="11453">
                  <c:v>477.73403062435301</c:v>
                </c:pt>
                <c:pt idx="11454">
                  <c:v>477.696527495976</c:v>
                </c:pt>
                <c:pt idx="11455">
                  <c:v>477.66962857218698</c:v>
                </c:pt>
                <c:pt idx="11456">
                  <c:v>477.663296105119</c:v>
                </c:pt>
                <c:pt idx="11457">
                  <c:v>477.65741534562898</c:v>
                </c:pt>
                <c:pt idx="11458">
                  <c:v>477.64276815601397</c:v>
                </c:pt>
                <c:pt idx="11459">
                  <c:v>477.64235125755101</c:v>
                </c:pt>
                <c:pt idx="11460">
                  <c:v>477.61909480354899</c:v>
                </c:pt>
                <c:pt idx="11461">
                  <c:v>477.59046404306702</c:v>
                </c:pt>
                <c:pt idx="11462">
                  <c:v>477.578355234024</c:v>
                </c:pt>
                <c:pt idx="11463">
                  <c:v>477.53968266741299</c:v>
                </c:pt>
                <c:pt idx="11464">
                  <c:v>477.49837269922301</c:v>
                </c:pt>
                <c:pt idx="11465">
                  <c:v>477.49110185643099</c:v>
                </c:pt>
                <c:pt idx="11466">
                  <c:v>477.48010140239899</c:v>
                </c:pt>
                <c:pt idx="11467">
                  <c:v>477.46614371198598</c:v>
                </c:pt>
                <c:pt idx="11468">
                  <c:v>477.447995442207</c:v>
                </c:pt>
                <c:pt idx="11469">
                  <c:v>477.42568952803202</c:v>
                </c:pt>
                <c:pt idx="11470">
                  <c:v>477.41912716064098</c:v>
                </c:pt>
                <c:pt idx="11471">
                  <c:v>477.41266778927297</c:v>
                </c:pt>
                <c:pt idx="11472">
                  <c:v>477.41177682405498</c:v>
                </c:pt>
                <c:pt idx="11473">
                  <c:v>477.40640041343499</c:v>
                </c:pt>
                <c:pt idx="11474">
                  <c:v>477.38988468155799</c:v>
                </c:pt>
                <c:pt idx="11475">
                  <c:v>477.37639400688602</c:v>
                </c:pt>
                <c:pt idx="11476">
                  <c:v>477.36687382321901</c:v>
                </c:pt>
                <c:pt idx="11477">
                  <c:v>477.36305410062999</c:v>
                </c:pt>
                <c:pt idx="11478">
                  <c:v>477.33651857453401</c:v>
                </c:pt>
                <c:pt idx="11479">
                  <c:v>477.30339573647097</c:v>
                </c:pt>
                <c:pt idx="11480">
                  <c:v>477.29023580146799</c:v>
                </c:pt>
                <c:pt idx="11481">
                  <c:v>477.24632441646798</c:v>
                </c:pt>
                <c:pt idx="11482">
                  <c:v>477.21254974818999</c:v>
                </c:pt>
                <c:pt idx="11483">
                  <c:v>477.21144541016798</c:v>
                </c:pt>
                <c:pt idx="11484">
                  <c:v>477.201333460341</c:v>
                </c:pt>
                <c:pt idx="11485">
                  <c:v>477.19186045631898</c:v>
                </c:pt>
                <c:pt idx="11486">
                  <c:v>477.18074467414198</c:v>
                </c:pt>
                <c:pt idx="11487">
                  <c:v>477.165220103031</c:v>
                </c:pt>
                <c:pt idx="11488">
                  <c:v>477.13849428911402</c:v>
                </c:pt>
                <c:pt idx="11489">
                  <c:v>477.13737728448001</c:v>
                </c:pt>
                <c:pt idx="11490">
                  <c:v>477.10550667371803</c:v>
                </c:pt>
                <c:pt idx="11491">
                  <c:v>477.08944184102597</c:v>
                </c:pt>
                <c:pt idx="11492">
                  <c:v>477.039530171124</c:v>
                </c:pt>
                <c:pt idx="11493">
                  <c:v>477.01946690475103</c:v>
                </c:pt>
                <c:pt idx="11494">
                  <c:v>477.01736282462099</c:v>
                </c:pt>
                <c:pt idx="11495">
                  <c:v>477.01468932294699</c:v>
                </c:pt>
                <c:pt idx="11496">
                  <c:v>477.00964585313397</c:v>
                </c:pt>
                <c:pt idx="11497">
                  <c:v>476.96418181370598</c:v>
                </c:pt>
                <c:pt idx="11498">
                  <c:v>476.96315733347001</c:v>
                </c:pt>
                <c:pt idx="11499">
                  <c:v>476.94702003142203</c:v>
                </c:pt>
                <c:pt idx="11500">
                  <c:v>476.92824135748299</c:v>
                </c:pt>
                <c:pt idx="11501">
                  <c:v>476.88201013634398</c:v>
                </c:pt>
                <c:pt idx="11502">
                  <c:v>476.87839423614002</c:v>
                </c:pt>
                <c:pt idx="11503">
                  <c:v>476.87510794489702</c:v>
                </c:pt>
                <c:pt idx="11504">
                  <c:v>476.85908123097801</c:v>
                </c:pt>
                <c:pt idx="11505">
                  <c:v>476.85384021221898</c:v>
                </c:pt>
                <c:pt idx="11506">
                  <c:v>476.83569901022298</c:v>
                </c:pt>
                <c:pt idx="11507">
                  <c:v>476.82174505629098</c:v>
                </c:pt>
                <c:pt idx="11508">
                  <c:v>476.82159307025802</c:v>
                </c:pt>
                <c:pt idx="11509">
                  <c:v>476.81533569127299</c:v>
                </c:pt>
                <c:pt idx="11510">
                  <c:v>476.78645381437701</c:v>
                </c:pt>
                <c:pt idx="11511">
                  <c:v>476.78562075114303</c:v>
                </c:pt>
                <c:pt idx="11512">
                  <c:v>476.76949755979899</c:v>
                </c:pt>
                <c:pt idx="11513">
                  <c:v>476.76089940244401</c:v>
                </c:pt>
                <c:pt idx="11514">
                  <c:v>476.75823018668098</c:v>
                </c:pt>
                <c:pt idx="11515">
                  <c:v>476.74749623667799</c:v>
                </c:pt>
                <c:pt idx="11516">
                  <c:v>476.738201488865</c:v>
                </c:pt>
                <c:pt idx="11517">
                  <c:v>476.72174496630902</c:v>
                </c:pt>
                <c:pt idx="11518">
                  <c:v>476.71950201834801</c:v>
                </c:pt>
                <c:pt idx="11519">
                  <c:v>476.71804280039498</c:v>
                </c:pt>
                <c:pt idx="11520">
                  <c:v>476.703741013718</c:v>
                </c:pt>
                <c:pt idx="11521">
                  <c:v>476.67415547133101</c:v>
                </c:pt>
                <c:pt idx="11522">
                  <c:v>476.66792583917299</c:v>
                </c:pt>
                <c:pt idx="11523">
                  <c:v>476.65278538103701</c:v>
                </c:pt>
                <c:pt idx="11524">
                  <c:v>476.65153162618702</c:v>
                </c:pt>
                <c:pt idx="11525">
                  <c:v>476.634247694289</c:v>
                </c:pt>
                <c:pt idx="11526">
                  <c:v>476.61271121574299</c:v>
                </c:pt>
                <c:pt idx="11527">
                  <c:v>476.60417226472998</c:v>
                </c:pt>
                <c:pt idx="11528">
                  <c:v>476.60397260523803</c:v>
                </c:pt>
                <c:pt idx="11529">
                  <c:v>476.567635320406</c:v>
                </c:pt>
                <c:pt idx="11530">
                  <c:v>476.54492303937798</c:v>
                </c:pt>
                <c:pt idx="11531">
                  <c:v>476.54232332559297</c:v>
                </c:pt>
                <c:pt idx="11532">
                  <c:v>476.53650248690099</c:v>
                </c:pt>
                <c:pt idx="11533">
                  <c:v>476.508692696678</c:v>
                </c:pt>
                <c:pt idx="11534">
                  <c:v>476.48659411615301</c:v>
                </c:pt>
                <c:pt idx="11535">
                  <c:v>476.47476937490399</c:v>
                </c:pt>
                <c:pt idx="11536">
                  <c:v>476.45564834891297</c:v>
                </c:pt>
                <c:pt idx="11537">
                  <c:v>476.45051140219101</c:v>
                </c:pt>
                <c:pt idx="11538">
                  <c:v>476.450012662235</c:v>
                </c:pt>
                <c:pt idx="11539">
                  <c:v>476.44622211509801</c:v>
                </c:pt>
                <c:pt idx="11540">
                  <c:v>476.439060532143</c:v>
                </c:pt>
                <c:pt idx="11541">
                  <c:v>476.42175482406401</c:v>
                </c:pt>
                <c:pt idx="11542">
                  <c:v>476.39674442499597</c:v>
                </c:pt>
                <c:pt idx="11543">
                  <c:v>476.39463291799098</c:v>
                </c:pt>
                <c:pt idx="11544">
                  <c:v>476.38055578964099</c:v>
                </c:pt>
                <c:pt idx="11545">
                  <c:v>476.37576580808502</c:v>
                </c:pt>
                <c:pt idx="11546">
                  <c:v>476.36223235652</c:v>
                </c:pt>
                <c:pt idx="11547">
                  <c:v>476.29625693216099</c:v>
                </c:pt>
                <c:pt idx="11548">
                  <c:v>476.29205419034201</c:v>
                </c:pt>
                <c:pt idx="11549">
                  <c:v>476.27887753384903</c:v>
                </c:pt>
                <c:pt idx="11550">
                  <c:v>476.26168707682598</c:v>
                </c:pt>
                <c:pt idx="11551">
                  <c:v>476.250290965879</c:v>
                </c:pt>
                <c:pt idx="11552">
                  <c:v>476.24632526412501</c:v>
                </c:pt>
                <c:pt idx="11553">
                  <c:v>476.24331242493201</c:v>
                </c:pt>
                <c:pt idx="11554">
                  <c:v>476.23334917391401</c:v>
                </c:pt>
                <c:pt idx="11555">
                  <c:v>476.23219188706003</c:v>
                </c:pt>
                <c:pt idx="11556">
                  <c:v>476.19612742531001</c:v>
                </c:pt>
                <c:pt idx="11557">
                  <c:v>476.19529904640001</c:v>
                </c:pt>
                <c:pt idx="11558">
                  <c:v>476.164747276909</c:v>
                </c:pt>
                <c:pt idx="11559">
                  <c:v>476.10786823652398</c:v>
                </c:pt>
                <c:pt idx="11560">
                  <c:v>476.10769090971303</c:v>
                </c:pt>
                <c:pt idx="11561">
                  <c:v>476.09638125636798</c:v>
                </c:pt>
                <c:pt idx="11562">
                  <c:v>476.09142333755398</c:v>
                </c:pt>
                <c:pt idx="11563">
                  <c:v>476.07031151077399</c:v>
                </c:pt>
                <c:pt idx="11564">
                  <c:v>476.02305434365798</c:v>
                </c:pt>
                <c:pt idx="11565">
                  <c:v>475.98948520200702</c:v>
                </c:pt>
                <c:pt idx="11566">
                  <c:v>475.98762149875699</c:v>
                </c:pt>
                <c:pt idx="11567">
                  <c:v>475.97833862779697</c:v>
                </c:pt>
                <c:pt idx="11568">
                  <c:v>475.97247469960598</c:v>
                </c:pt>
                <c:pt idx="11569">
                  <c:v>475.95657798751301</c:v>
                </c:pt>
                <c:pt idx="11570">
                  <c:v>475.93483828212402</c:v>
                </c:pt>
                <c:pt idx="11571">
                  <c:v>475.88236237128598</c:v>
                </c:pt>
                <c:pt idx="11572">
                  <c:v>475.86170008840202</c:v>
                </c:pt>
                <c:pt idx="11573">
                  <c:v>475.832887532131</c:v>
                </c:pt>
                <c:pt idx="11574">
                  <c:v>475.81305764584198</c:v>
                </c:pt>
                <c:pt idx="11575">
                  <c:v>475.79748311784903</c:v>
                </c:pt>
                <c:pt idx="11576">
                  <c:v>475.786924690852</c:v>
                </c:pt>
                <c:pt idx="11577">
                  <c:v>475.76208860165599</c:v>
                </c:pt>
                <c:pt idx="11578">
                  <c:v>475.755623660428</c:v>
                </c:pt>
                <c:pt idx="11579">
                  <c:v>475.754780262049</c:v>
                </c:pt>
                <c:pt idx="11580">
                  <c:v>475.72267105254701</c:v>
                </c:pt>
                <c:pt idx="11581">
                  <c:v>475.67970494947599</c:v>
                </c:pt>
                <c:pt idx="11582">
                  <c:v>475.67026002694797</c:v>
                </c:pt>
                <c:pt idx="11583">
                  <c:v>475.66955797543301</c:v>
                </c:pt>
                <c:pt idx="11584">
                  <c:v>475.65682924087099</c:v>
                </c:pt>
                <c:pt idx="11585">
                  <c:v>475.60703405560298</c:v>
                </c:pt>
                <c:pt idx="11586">
                  <c:v>475.60678662505899</c:v>
                </c:pt>
                <c:pt idx="11587">
                  <c:v>475.60198347034998</c:v>
                </c:pt>
                <c:pt idx="11588">
                  <c:v>475.56629403078801</c:v>
                </c:pt>
                <c:pt idx="11589">
                  <c:v>475.56007101733002</c:v>
                </c:pt>
                <c:pt idx="11590">
                  <c:v>475.53578050228401</c:v>
                </c:pt>
                <c:pt idx="11591">
                  <c:v>475.51707603826799</c:v>
                </c:pt>
                <c:pt idx="11592">
                  <c:v>475.50976866066298</c:v>
                </c:pt>
                <c:pt idx="11593">
                  <c:v>475.50535730568299</c:v>
                </c:pt>
                <c:pt idx="11594">
                  <c:v>475.484702705546</c:v>
                </c:pt>
                <c:pt idx="11595">
                  <c:v>475.47171248504401</c:v>
                </c:pt>
                <c:pt idx="11596">
                  <c:v>475.46072511595099</c:v>
                </c:pt>
                <c:pt idx="11597">
                  <c:v>475.44207478606802</c:v>
                </c:pt>
                <c:pt idx="11598">
                  <c:v>475.41578217466099</c:v>
                </c:pt>
                <c:pt idx="11599">
                  <c:v>475.387054587215</c:v>
                </c:pt>
                <c:pt idx="11600">
                  <c:v>475.36426769760698</c:v>
                </c:pt>
                <c:pt idx="11601">
                  <c:v>475.32515369864097</c:v>
                </c:pt>
                <c:pt idx="11602">
                  <c:v>475.28403977996697</c:v>
                </c:pt>
                <c:pt idx="11603">
                  <c:v>475.27300466266001</c:v>
                </c:pt>
                <c:pt idx="11604">
                  <c:v>475.25651834244502</c:v>
                </c:pt>
                <c:pt idx="11605">
                  <c:v>475.234340884696</c:v>
                </c:pt>
                <c:pt idx="11606">
                  <c:v>475.21142940016199</c:v>
                </c:pt>
                <c:pt idx="11607">
                  <c:v>475.20892369651699</c:v>
                </c:pt>
                <c:pt idx="11608">
                  <c:v>475.168956503564</c:v>
                </c:pt>
                <c:pt idx="11609">
                  <c:v>475.13033584587799</c:v>
                </c:pt>
                <c:pt idx="11610">
                  <c:v>475.12398557992401</c:v>
                </c:pt>
                <c:pt idx="11611">
                  <c:v>475.06332037866298</c:v>
                </c:pt>
                <c:pt idx="11612">
                  <c:v>475.05974079412999</c:v>
                </c:pt>
                <c:pt idx="11613">
                  <c:v>475.05257539204001</c:v>
                </c:pt>
                <c:pt idx="11614">
                  <c:v>475.052547958216</c:v>
                </c:pt>
                <c:pt idx="11615">
                  <c:v>475.03471501110602</c:v>
                </c:pt>
                <c:pt idx="11616">
                  <c:v>475.02601690760002</c:v>
                </c:pt>
                <c:pt idx="11617">
                  <c:v>475.01452926112802</c:v>
                </c:pt>
                <c:pt idx="11618">
                  <c:v>474.99201769771003</c:v>
                </c:pt>
                <c:pt idx="11619">
                  <c:v>474.97848223914298</c:v>
                </c:pt>
                <c:pt idx="11620">
                  <c:v>474.96887955816698</c:v>
                </c:pt>
                <c:pt idx="11621">
                  <c:v>474.96820420203102</c:v>
                </c:pt>
                <c:pt idx="11622">
                  <c:v>474.95028354933402</c:v>
                </c:pt>
                <c:pt idx="11623">
                  <c:v>474.94497485603102</c:v>
                </c:pt>
                <c:pt idx="11624">
                  <c:v>474.934848974038</c:v>
                </c:pt>
                <c:pt idx="11625">
                  <c:v>474.92821105898503</c:v>
                </c:pt>
                <c:pt idx="11626">
                  <c:v>474.927355434829</c:v>
                </c:pt>
                <c:pt idx="11627">
                  <c:v>474.92142053196199</c:v>
                </c:pt>
                <c:pt idx="11628">
                  <c:v>474.90703518701503</c:v>
                </c:pt>
                <c:pt idx="11629">
                  <c:v>474.90354140607502</c:v>
                </c:pt>
                <c:pt idx="11630">
                  <c:v>474.90152514217698</c:v>
                </c:pt>
                <c:pt idx="11631">
                  <c:v>474.89529702421498</c:v>
                </c:pt>
                <c:pt idx="11632">
                  <c:v>474.88608988030001</c:v>
                </c:pt>
                <c:pt idx="11633">
                  <c:v>474.87125053410603</c:v>
                </c:pt>
                <c:pt idx="11634">
                  <c:v>474.85458416928998</c:v>
                </c:pt>
                <c:pt idx="11635">
                  <c:v>474.85221750923603</c:v>
                </c:pt>
                <c:pt idx="11636">
                  <c:v>474.815312204414</c:v>
                </c:pt>
                <c:pt idx="11637">
                  <c:v>474.80965152128999</c:v>
                </c:pt>
                <c:pt idx="11638">
                  <c:v>474.80713039342299</c:v>
                </c:pt>
                <c:pt idx="11639">
                  <c:v>474.80235524602602</c:v>
                </c:pt>
                <c:pt idx="11640">
                  <c:v>474.786253353478</c:v>
                </c:pt>
                <c:pt idx="11641">
                  <c:v>474.78385624137599</c:v>
                </c:pt>
                <c:pt idx="11642">
                  <c:v>474.77785805440101</c:v>
                </c:pt>
                <c:pt idx="11643">
                  <c:v>474.77180876798798</c:v>
                </c:pt>
                <c:pt idx="11644">
                  <c:v>474.75980269218098</c:v>
                </c:pt>
                <c:pt idx="11645">
                  <c:v>474.73931917143</c:v>
                </c:pt>
                <c:pt idx="11646">
                  <c:v>474.73775344903601</c:v>
                </c:pt>
                <c:pt idx="11647">
                  <c:v>474.73769082945398</c:v>
                </c:pt>
                <c:pt idx="11648">
                  <c:v>474.724619280453</c:v>
                </c:pt>
                <c:pt idx="11649">
                  <c:v>474.72006294409698</c:v>
                </c:pt>
                <c:pt idx="11650">
                  <c:v>474.68872020972202</c:v>
                </c:pt>
                <c:pt idx="11651">
                  <c:v>474.62317551164602</c:v>
                </c:pt>
                <c:pt idx="11652">
                  <c:v>474.62168297967401</c:v>
                </c:pt>
                <c:pt idx="11653">
                  <c:v>474.59960580973598</c:v>
                </c:pt>
                <c:pt idx="11654">
                  <c:v>474.57742620076402</c:v>
                </c:pt>
                <c:pt idx="11655">
                  <c:v>474.531806751472</c:v>
                </c:pt>
                <c:pt idx="11656">
                  <c:v>474.514473221174</c:v>
                </c:pt>
                <c:pt idx="11657">
                  <c:v>474.50385773650402</c:v>
                </c:pt>
                <c:pt idx="11658">
                  <c:v>474.480162669533</c:v>
                </c:pt>
                <c:pt idx="11659">
                  <c:v>474.46797247745297</c:v>
                </c:pt>
                <c:pt idx="11660">
                  <c:v>474.46767452132298</c:v>
                </c:pt>
                <c:pt idx="11661">
                  <c:v>474.45146866614198</c:v>
                </c:pt>
                <c:pt idx="11662">
                  <c:v>474.43356940200903</c:v>
                </c:pt>
                <c:pt idx="11663">
                  <c:v>474.423980844521</c:v>
                </c:pt>
                <c:pt idx="11664">
                  <c:v>474.363614056838</c:v>
                </c:pt>
                <c:pt idx="11665">
                  <c:v>474.353290846623</c:v>
                </c:pt>
                <c:pt idx="11666">
                  <c:v>474.33417878536898</c:v>
                </c:pt>
                <c:pt idx="11667">
                  <c:v>474.309909302069</c:v>
                </c:pt>
                <c:pt idx="11668">
                  <c:v>474.30219570042698</c:v>
                </c:pt>
                <c:pt idx="11669">
                  <c:v>474.257197270132</c:v>
                </c:pt>
                <c:pt idx="11670">
                  <c:v>474.244033293087</c:v>
                </c:pt>
                <c:pt idx="11671">
                  <c:v>474.243730089569</c:v>
                </c:pt>
                <c:pt idx="11672">
                  <c:v>474.24282726903999</c:v>
                </c:pt>
                <c:pt idx="11673">
                  <c:v>474.17215978262402</c:v>
                </c:pt>
                <c:pt idx="11674">
                  <c:v>474.153260312979</c:v>
                </c:pt>
                <c:pt idx="11675">
                  <c:v>474.150413276736</c:v>
                </c:pt>
                <c:pt idx="11676">
                  <c:v>474.11709279273401</c:v>
                </c:pt>
                <c:pt idx="11677">
                  <c:v>474.10071568694798</c:v>
                </c:pt>
                <c:pt idx="11678">
                  <c:v>474.07621918167803</c:v>
                </c:pt>
                <c:pt idx="11679">
                  <c:v>474.07585489820502</c:v>
                </c:pt>
                <c:pt idx="11680">
                  <c:v>474.04913477959002</c:v>
                </c:pt>
                <c:pt idx="11681">
                  <c:v>474.01836031461698</c:v>
                </c:pt>
                <c:pt idx="11682">
                  <c:v>474.01805118015</c:v>
                </c:pt>
                <c:pt idx="11683">
                  <c:v>474.00800992166</c:v>
                </c:pt>
                <c:pt idx="11684">
                  <c:v>473.98429382122498</c:v>
                </c:pt>
                <c:pt idx="11685">
                  <c:v>473.96853949317102</c:v>
                </c:pt>
                <c:pt idx="11686">
                  <c:v>473.96709480515898</c:v>
                </c:pt>
                <c:pt idx="11687">
                  <c:v>473.96394269350202</c:v>
                </c:pt>
                <c:pt idx="11688">
                  <c:v>473.95433869146098</c:v>
                </c:pt>
                <c:pt idx="11689">
                  <c:v>473.95027759271397</c:v>
                </c:pt>
                <c:pt idx="11690">
                  <c:v>473.94812231101997</c:v>
                </c:pt>
                <c:pt idx="11691">
                  <c:v>473.94466701764799</c:v>
                </c:pt>
                <c:pt idx="11692">
                  <c:v>473.92528864863903</c:v>
                </c:pt>
                <c:pt idx="11693">
                  <c:v>473.90296962943802</c:v>
                </c:pt>
                <c:pt idx="11694">
                  <c:v>473.88772300325098</c:v>
                </c:pt>
                <c:pt idx="11695">
                  <c:v>473.87661022635001</c:v>
                </c:pt>
                <c:pt idx="11696">
                  <c:v>473.85001265130398</c:v>
                </c:pt>
                <c:pt idx="11697">
                  <c:v>473.84650802485999</c:v>
                </c:pt>
                <c:pt idx="11698">
                  <c:v>473.82099115746797</c:v>
                </c:pt>
                <c:pt idx="11699">
                  <c:v>473.81405493434301</c:v>
                </c:pt>
                <c:pt idx="11700">
                  <c:v>473.80676310973399</c:v>
                </c:pt>
                <c:pt idx="11701">
                  <c:v>473.77389495890901</c:v>
                </c:pt>
                <c:pt idx="11702">
                  <c:v>473.76979592024401</c:v>
                </c:pt>
                <c:pt idx="11703">
                  <c:v>473.59728225773199</c:v>
                </c:pt>
                <c:pt idx="11704">
                  <c:v>473.59529465466602</c:v>
                </c:pt>
                <c:pt idx="11705">
                  <c:v>473.563523638736</c:v>
                </c:pt>
                <c:pt idx="11706">
                  <c:v>473.538767100862</c:v>
                </c:pt>
                <c:pt idx="11707">
                  <c:v>473.48978104921599</c:v>
                </c:pt>
                <c:pt idx="11708">
                  <c:v>473.47345670989</c:v>
                </c:pt>
                <c:pt idx="11709">
                  <c:v>473.47163062555501</c:v>
                </c:pt>
                <c:pt idx="11710">
                  <c:v>473.46171191416403</c:v>
                </c:pt>
                <c:pt idx="11711">
                  <c:v>473.45523376484499</c:v>
                </c:pt>
                <c:pt idx="11712">
                  <c:v>473.37776340709701</c:v>
                </c:pt>
                <c:pt idx="11713">
                  <c:v>473.36866916065202</c:v>
                </c:pt>
                <c:pt idx="11714">
                  <c:v>473.35036284090199</c:v>
                </c:pt>
                <c:pt idx="11715">
                  <c:v>473.35012742429899</c:v>
                </c:pt>
                <c:pt idx="11716">
                  <c:v>473.275196017741</c:v>
                </c:pt>
                <c:pt idx="11717">
                  <c:v>473.21855493130101</c:v>
                </c:pt>
                <c:pt idx="11718">
                  <c:v>473.206963899068</c:v>
                </c:pt>
                <c:pt idx="11719">
                  <c:v>473.19027164897398</c:v>
                </c:pt>
                <c:pt idx="11720">
                  <c:v>473.17296007033298</c:v>
                </c:pt>
                <c:pt idx="11721">
                  <c:v>473.15519288035102</c:v>
                </c:pt>
                <c:pt idx="11722">
                  <c:v>473.15398938944298</c:v>
                </c:pt>
                <c:pt idx="11723">
                  <c:v>473.10968089629301</c:v>
                </c:pt>
                <c:pt idx="11724">
                  <c:v>473.10751931736399</c:v>
                </c:pt>
                <c:pt idx="11725">
                  <c:v>473.07067588634999</c:v>
                </c:pt>
                <c:pt idx="11726">
                  <c:v>473.06354167872502</c:v>
                </c:pt>
                <c:pt idx="11727">
                  <c:v>473.04698099364401</c:v>
                </c:pt>
                <c:pt idx="11728">
                  <c:v>473.02853981801599</c:v>
                </c:pt>
                <c:pt idx="11729">
                  <c:v>473.01300052276503</c:v>
                </c:pt>
                <c:pt idx="11730">
                  <c:v>473.00934827030699</c:v>
                </c:pt>
                <c:pt idx="11731">
                  <c:v>473.00890325236702</c:v>
                </c:pt>
                <c:pt idx="11732">
                  <c:v>472.998943206256</c:v>
                </c:pt>
                <c:pt idx="11733">
                  <c:v>472.96727061022699</c:v>
                </c:pt>
                <c:pt idx="11734">
                  <c:v>472.95012121331899</c:v>
                </c:pt>
                <c:pt idx="11735">
                  <c:v>472.93262453881198</c:v>
                </c:pt>
                <c:pt idx="11736">
                  <c:v>472.872078096015</c:v>
                </c:pt>
                <c:pt idx="11737">
                  <c:v>472.87141011841499</c:v>
                </c:pt>
                <c:pt idx="11738">
                  <c:v>472.867733941182</c:v>
                </c:pt>
                <c:pt idx="11739">
                  <c:v>472.850369797273</c:v>
                </c:pt>
                <c:pt idx="11740">
                  <c:v>472.74324614891401</c:v>
                </c:pt>
                <c:pt idx="11741">
                  <c:v>472.71964107775898</c:v>
                </c:pt>
                <c:pt idx="11742">
                  <c:v>472.68817402212198</c:v>
                </c:pt>
                <c:pt idx="11743">
                  <c:v>472.64999165932699</c:v>
                </c:pt>
                <c:pt idx="11744">
                  <c:v>472.62255214862898</c:v>
                </c:pt>
                <c:pt idx="11745">
                  <c:v>472.61638160616297</c:v>
                </c:pt>
                <c:pt idx="11746">
                  <c:v>472.60905629931898</c:v>
                </c:pt>
                <c:pt idx="11747">
                  <c:v>472.58794482407598</c:v>
                </c:pt>
                <c:pt idx="11748">
                  <c:v>472.57280607054503</c:v>
                </c:pt>
                <c:pt idx="11749">
                  <c:v>472.563483921895</c:v>
                </c:pt>
                <c:pt idx="11750">
                  <c:v>472.52743058848898</c:v>
                </c:pt>
                <c:pt idx="11751">
                  <c:v>472.49872330914297</c:v>
                </c:pt>
                <c:pt idx="11752">
                  <c:v>472.493384641896</c:v>
                </c:pt>
                <c:pt idx="11753">
                  <c:v>472.47517502563198</c:v>
                </c:pt>
                <c:pt idx="11754">
                  <c:v>472.427431574732</c:v>
                </c:pt>
                <c:pt idx="11755">
                  <c:v>472.426992331132</c:v>
                </c:pt>
                <c:pt idx="11756">
                  <c:v>472.41173402365098</c:v>
                </c:pt>
                <c:pt idx="11757">
                  <c:v>472.39545231534299</c:v>
                </c:pt>
                <c:pt idx="11758">
                  <c:v>472.39171634956301</c:v>
                </c:pt>
                <c:pt idx="11759">
                  <c:v>472.386274819314</c:v>
                </c:pt>
                <c:pt idx="11760">
                  <c:v>472.35943486827102</c:v>
                </c:pt>
                <c:pt idx="11761">
                  <c:v>472.35791115004901</c:v>
                </c:pt>
                <c:pt idx="11762">
                  <c:v>472.357608713503</c:v>
                </c:pt>
                <c:pt idx="11763">
                  <c:v>472.329988245165</c:v>
                </c:pt>
                <c:pt idx="11764">
                  <c:v>472.32401724323501</c:v>
                </c:pt>
                <c:pt idx="11765">
                  <c:v>472.30300856351403</c:v>
                </c:pt>
                <c:pt idx="11766">
                  <c:v>472.29545100405898</c:v>
                </c:pt>
                <c:pt idx="11767">
                  <c:v>472.28025572609403</c:v>
                </c:pt>
                <c:pt idx="11768">
                  <c:v>472.263681442532</c:v>
                </c:pt>
                <c:pt idx="11769">
                  <c:v>472.26200833805098</c:v>
                </c:pt>
                <c:pt idx="11770">
                  <c:v>472.219547554624</c:v>
                </c:pt>
                <c:pt idx="11771">
                  <c:v>472.16900881943099</c:v>
                </c:pt>
                <c:pt idx="11772">
                  <c:v>472.127455739065</c:v>
                </c:pt>
                <c:pt idx="11773">
                  <c:v>472.11705997873401</c:v>
                </c:pt>
                <c:pt idx="11774">
                  <c:v>472.10750814463802</c:v>
                </c:pt>
                <c:pt idx="11775">
                  <c:v>472.06569969010599</c:v>
                </c:pt>
                <c:pt idx="11776">
                  <c:v>472.01660684658299</c:v>
                </c:pt>
                <c:pt idx="11777">
                  <c:v>471.98499937775</c:v>
                </c:pt>
                <c:pt idx="11778">
                  <c:v>471.97684971310599</c:v>
                </c:pt>
                <c:pt idx="11779">
                  <c:v>471.96804574318901</c:v>
                </c:pt>
                <c:pt idx="11780">
                  <c:v>471.94902980636499</c:v>
                </c:pt>
                <c:pt idx="11781">
                  <c:v>471.90335861256699</c:v>
                </c:pt>
                <c:pt idx="11782">
                  <c:v>471.897925910151</c:v>
                </c:pt>
                <c:pt idx="11783">
                  <c:v>471.88445180747402</c:v>
                </c:pt>
                <c:pt idx="11784">
                  <c:v>471.88202513021798</c:v>
                </c:pt>
                <c:pt idx="11785">
                  <c:v>471.87746415770403</c:v>
                </c:pt>
                <c:pt idx="11786">
                  <c:v>471.83743684635903</c:v>
                </c:pt>
                <c:pt idx="11787">
                  <c:v>471.80747420030599</c:v>
                </c:pt>
                <c:pt idx="11788">
                  <c:v>471.76871035359301</c:v>
                </c:pt>
                <c:pt idx="11789">
                  <c:v>471.76582733744499</c:v>
                </c:pt>
                <c:pt idx="11790">
                  <c:v>471.74270485577802</c:v>
                </c:pt>
                <c:pt idx="11791">
                  <c:v>471.73811086704399</c:v>
                </c:pt>
                <c:pt idx="11792">
                  <c:v>471.72111351023</c:v>
                </c:pt>
                <c:pt idx="11793">
                  <c:v>471.667752164239</c:v>
                </c:pt>
                <c:pt idx="11794">
                  <c:v>471.65267171556201</c:v>
                </c:pt>
                <c:pt idx="11795">
                  <c:v>471.64488860766198</c:v>
                </c:pt>
                <c:pt idx="11796">
                  <c:v>471.63782749355897</c:v>
                </c:pt>
                <c:pt idx="11797">
                  <c:v>471.62938552715701</c:v>
                </c:pt>
                <c:pt idx="11798">
                  <c:v>471.55877047873997</c:v>
                </c:pt>
                <c:pt idx="11799">
                  <c:v>471.54039399926199</c:v>
                </c:pt>
                <c:pt idx="11800">
                  <c:v>471.532168269311</c:v>
                </c:pt>
                <c:pt idx="11801">
                  <c:v>471.49005909358101</c:v>
                </c:pt>
                <c:pt idx="11802">
                  <c:v>471.47793294935701</c:v>
                </c:pt>
                <c:pt idx="11803">
                  <c:v>471.45203020067203</c:v>
                </c:pt>
                <c:pt idx="11804">
                  <c:v>471.44337099077097</c:v>
                </c:pt>
                <c:pt idx="11805">
                  <c:v>471.42500946333098</c:v>
                </c:pt>
                <c:pt idx="11806">
                  <c:v>471.37996981489198</c:v>
                </c:pt>
                <c:pt idx="11807">
                  <c:v>471.37752779173798</c:v>
                </c:pt>
                <c:pt idx="11808">
                  <c:v>471.31818696675703</c:v>
                </c:pt>
                <c:pt idx="11809">
                  <c:v>471.25327647737402</c:v>
                </c:pt>
                <c:pt idx="11810">
                  <c:v>471.19004935267202</c:v>
                </c:pt>
                <c:pt idx="11811">
                  <c:v>471.16847799144398</c:v>
                </c:pt>
                <c:pt idx="11812">
                  <c:v>471.145222088602</c:v>
                </c:pt>
                <c:pt idx="11813">
                  <c:v>471.09591511208401</c:v>
                </c:pt>
                <c:pt idx="11814">
                  <c:v>471.07794290798398</c:v>
                </c:pt>
                <c:pt idx="11815">
                  <c:v>471.06944684618799</c:v>
                </c:pt>
                <c:pt idx="11816">
                  <c:v>471.06055580577902</c:v>
                </c:pt>
                <c:pt idx="11817">
                  <c:v>471.051409251226</c:v>
                </c:pt>
                <c:pt idx="11818">
                  <c:v>471.04813512789201</c:v>
                </c:pt>
                <c:pt idx="11819">
                  <c:v>471.04220989767902</c:v>
                </c:pt>
                <c:pt idx="11820">
                  <c:v>471.03075491645899</c:v>
                </c:pt>
                <c:pt idx="11821">
                  <c:v>471.014538500127</c:v>
                </c:pt>
                <c:pt idx="11822">
                  <c:v>470.982695397052</c:v>
                </c:pt>
                <c:pt idx="11823">
                  <c:v>470.95907000154602</c:v>
                </c:pt>
                <c:pt idx="11824">
                  <c:v>470.95194814996</c:v>
                </c:pt>
                <c:pt idx="11825">
                  <c:v>470.93543088593799</c:v>
                </c:pt>
                <c:pt idx="11826">
                  <c:v>470.92310851198403</c:v>
                </c:pt>
                <c:pt idx="11827">
                  <c:v>470.91647296119601</c:v>
                </c:pt>
                <c:pt idx="11828">
                  <c:v>470.87916317961998</c:v>
                </c:pt>
                <c:pt idx="11829">
                  <c:v>470.877414852779</c:v>
                </c:pt>
                <c:pt idx="11830">
                  <c:v>470.82994588712398</c:v>
                </c:pt>
                <c:pt idx="11831">
                  <c:v>470.81935433408898</c:v>
                </c:pt>
                <c:pt idx="11832">
                  <c:v>470.76259774203902</c:v>
                </c:pt>
                <c:pt idx="11833">
                  <c:v>470.720105381324</c:v>
                </c:pt>
                <c:pt idx="11834">
                  <c:v>470.66894274433298</c:v>
                </c:pt>
                <c:pt idx="11835">
                  <c:v>470.6598992168</c:v>
                </c:pt>
                <c:pt idx="11836">
                  <c:v>470.65770997982497</c:v>
                </c:pt>
                <c:pt idx="11837">
                  <c:v>470.636017344089</c:v>
                </c:pt>
                <c:pt idx="11838">
                  <c:v>470.61560262243802</c:v>
                </c:pt>
                <c:pt idx="11839">
                  <c:v>470.58911063735798</c:v>
                </c:pt>
                <c:pt idx="11840">
                  <c:v>470.458731267551</c:v>
                </c:pt>
                <c:pt idx="11841">
                  <c:v>470.45639264927598</c:v>
                </c:pt>
                <c:pt idx="11842">
                  <c:v>470.44146339648103</c:v>
                </c:pt>
                <c:pt idx="11843">
                  <c:v>470.40762318266701</c:v>
                </c:pt>
                <c:pt idx="11844">
                  <c:v>470.39565165949301</c:v>
                </c:pt>
                <c:pt idx="11845">
                  <c:v>470.38522291065902</c:v>
                </c:pt>
                <c:pt idx="11846">
                  <c:v>470.38135950453699</c:v>
                </c:pt>
                <c:pt idx="11847">
                  <c:v>470.35997734220098</c:v>
                </c:pt>
                <c:pt idx="11848">
                  <c:v>470.32645606578001</c:v>
                </c:pt>
                <c:pt idx="11849">
                  <c:v>470.32501219983197</c:v>
                </c:pt>
                <c:pt idx="11850">
                  <c:v>470.31750065456299</c:v>
                </c:pt>
                <c:pt idx="11851">
                  <c:v>470.31000561523302</c:v>
                </c:pt>
                <c:pt idx="11852">
                  <c:v>470.25472014727899</c:v>
                </c:pt>
                <c:pt idx="11853">
                  <c:v>470.25083644505099</c:v>
                </c:pt>
                <c:pt idx="11854">
                  <c:v>470.17603597755198</c:v>
                </c:pt>
                <c:pt idx="11855">
                  <c:v>470.17386760319499</c:v>
                </c:pt>
                <c:pt idx="11856">
                  <c:v>470.13892325841999</c:v>
                </c:pt>
                <c:pt idx="11857">
                  <c:v>470.12920109515397</c:v>
                </c:pt>
                <c:pt idx="11858">
                  <c:v>470.10937943795</c:v>
                </c:pt>
                <c:pt idx="11859">
                  <c:v>470.09994785560298</c:v>
                </c:pt>
                <c:pt idx="11860">
                  <c:v>470.09070151101702</c:v>
                </c:pt>
                <c:pt idx="11861">
                  <c:v>470.06746742824703</c:v>
                </c:pt>
                <c:pt idx="11862">
                  <c:v>470.04636230069099</c:v>
                </c:pt>
                <c:pt idx="11863">
                  <c:v>470.04517256829598</c:v>
                </c:pt>
                <c:pt idx="11864">
                  <c:v>470.034134959406</c:v>
                </c:pt>
                <c:pt idx="11865">
                  <c:v>469.97547235265398</c:v>
                </c:pt>
                <c:pt idx="11866">
                  <c:v>469.96981534972298</c:v>
                </c:pt>
                <c:pt idx="11867">
                  <c:v>469.96353835477902</c:v>
                </c:pt>
                <c:pt idx="11868">
                  <c:v>469.96332945161498</c:v>
                </c:pt>
                <c:pt idx="11869">
                  <c:v>469.96321657298802</c:v>
                </c:pt>
                <c:pt idx="11870">
                  <c:v>469.93460736031102</c:v>
                </c:pt>
                <c:pt idx="11871">
                  <c:v>469.91461883613403</c:v>
                </c:pt>
                <c:pt idx="11872">
                  <c:v>469.91371288467798</c:v>
                </c:pt>
                <c:pt idx="11873">
                  <c:v>469.90463868677699</c:v>
                </c:pt>
                <c:pt idx="11874">
                  <c:v>469.90460407816403</c:v>
                </c:pt>
                <c:pt idx="11875">
                  <c:v>469.90212726485902</c:v>
                </c:pt>
                <c:pt idx="11876">
                  <c:v>469.88613057348999</c:v>
                </c:pt>
                <c:pt idx="11877">
                  <c:v>469.878137235873</c:v>
                </c:pt>
                <c:pt idx="11878">
                  <c:v>469.87073966517301</c:v>
                </c:pt>
                <c:pt idx="11879">
                  <c:v>469.83766138152703</c:v>
                </c:pt>
                <c:pt idx="11880">
                  <c:v>469.83164131175101</c:v>
                </c:pt>
                <c:pt idx="11881">
                  <c:v>469.79708495941202</c:v>
                </c:pt>
                <c:pt idx="11882">
                  <c:v>469.77788755815197</c:v>
                </c:pt>
                <c:pt idx="11883">
                  <c:v>469.75634629923502</c:v>
                </c:pt>
                <c:pt idx="11884">
                  <c:v>469.741505259598</c:v>
                </c:pt>
                <c:pt idx="11885">
                  <c:v>469.710075336866</c:v>
                </c:pt>
                <c:pt idx="11886">
                  <c:v>469.68664800123202</c:v>
                </c:pt>
                <c:pt idx="11887">
                  <c:v>469.65159291970599</c:v>
                </c:pt>
                <c:pt idx="11888">
                  <c:v>469.62285584345301</c:v>
                </c:pt>
                <c:pt idx="11889">
                  <c:v>469.55608444476701</c:v>
                </c:pt>
                <c:pt idx="11890">
                  <c:v>469.52550354801002</c:v>
                </c:pt>
                <c:pt idx="11891">
                  <c:v>469.44748010088801</c:v>
                </c:pt>
                <c:pt idx="11892">
                  <c:v>469.426156958793</c:v>
                </c:pt>
                <c:pt idx="11893">
                  <c:v>469.41068196189798</c:v>
                </c:pt>
                <c:pt idx="11894">
                  <c:v>469.39277155429602</c:v>
                </c:pt>
                <c:pt idx="11895">
                  <c:v>469.37759393617603</c:v>
                </c:pt>
                <c:pt idx="11896">
                  <c:v>469.31947832686302</c:v>
                </c:pt>
                <c:pt idx="11897">
                  <c:v>469.29850363227803</c:v>
                </c:pt>
                <c:pt idx="11898">
                  <c:v>469.28121479328701</c:v>
                </c:pt>
                <c:pt idx="11899">
                  <c:v>469.27317405421599</c:v>
                </c:pt>
                <c:pt idx="11900">
                  <c:v>469.27299119231702</c:v>
                </c:pt>
                <c:pt idx="11901">
                  <c:v>469.24427645389301</c:v>
                </c:pt>
                <c:pt idx="11902">
                  <c:v>469.24212949289102</c:v>
                </c:pt>
                <c:pt idx="11903">
                  <c:v>469.22215529982202</c:v>
                </c:pt>
                <c:pt idx="11904">
                  <c:v>469.20596108860502</c:v>
                </c:pt>
                <c:pt idx="11905">
                  <c:v>469.12012917910999</c:v>
                </c:pt>
                <c:pt idx="11906">
                  <c:v>469.09373909665999</c:v>
                </c:pt>
                <c:pt idx="11907">
                  <c:v>469.07730726476598</c:v>
                </c:pt>
                <c:pt idx="11908">
                  <c:v>469.07378411542101</c:v>
                </c:pt>
                <c:pt idx="11909">
                  <c:v>469.07275641934598</c:v>
                </c:pt>
                <c:pt idx="11910">
                  <c:v>468.98584230892499</c:v>
                </c:pt>
                <c:pt idx="11911">
                  <c:v>468.97017757997099</c:v>
                </c:pt>
                <c:pt idx="11912">
                  <c:v>468.96726520379701</c:v>
                </c:pt>
                <c:pt idx="11913">
                  <c:v>468.96697226655499</c:v>
                </c:pt>
                <c:pt idx="11914">
                  <c:v>468.93726720707599</c:v>
                </c:pt>
                <c:pt idx="11915">
                  <c:v>468.92278187928201</c:v>
                </c:pt>
                <c:pt idx="11916">
                  <c:v>468.92058158385203</c:v>
                </c:pt>
                <c:pt idx="11917">
                  <c:v>468.90572861167999</c:v>
                </c:pt>
                <c:pt idx="11918">
                  <c:v>468.89553407860899</c:v>
                </c:pt>
                <c:pt idx="11919">
                  <c:v>468.89490353985298</c:v>
                </c:pt>
                <c:pt idx="11920">
                  <c:v>468.88051819185603</c:v>
                </c:pt>
                <c:pt idx="11921">
                  <c:v>468.86737401738401</c:v>
                </c:pt>
                <c:pt idx="11922">
                  <c:v>468.84515230042001</c:v>
                </c:pt>
                <c:pt idx="11923">
                  <c:v>468.80204426766397</c:v>
                </c:pt>
                <c:pt idx="11924">
                  <c:v>468.782492144076</c:v>
                </c:pt>
                <c:pt idx="11925">
                  <c:v>468.78076167638602</c:v>
                </c:pt>
                <c:pt idx="11926">
                  <c:v>468.77886525929802</c:v>
                </c:pt>
                <c:pt idx="11927">
                  <c:v>468.76176234937799</c:v>
                </c:pt>
                <c:pt idx="11928">
                  <c:v>468.75420547760001</c:v>
                </c:pt>
                <c:pt idx="11929">
                  <c:v>468.74190967158802</c:v>
                </c:pt>
                <c:pt idx="11930">
                  <c:v>468.73812421642299</c:v>
                </c:pt>
                <c:pt idx="11931">
                  <c:v>468.71020367064199</c:v>
                </c:pt>
                <c:pt idx="11932">
                  <c:v>468.70045326839602</c:v>
                </c:pt>
                <c:pt idx="11933">
                  <c:v>468.69494983345197</c:v>
                </c:pt>
                <c:pt idx="11934">
                  <c:v>468.692290688188</c:v>
                </c:pt>
                <c:pt idx="11935">
                  <c:v>468.69033352860998</c:v>
                </c:pt>
                <c:pt idx="11936">
                  <c:v>468.68454955961801</c:v>
                </c:pt>
                <c:pt idx="11937">
                  <c:v>468.66932420829198</c:v>
                </c:pt>
                <c:pt idx="11938">
                  <c:v>468.65814471002301</c:v>
                </c:pt>
                <c:pt idx="11939">
                  <c:v>468.64625821358902</c:v>
                </c:pt>
                <c:pt idx="11940">
                  <c:v>468.58879355899097</c:v>
                </c:pt>
                <c:pt idx="11941">
                  <c:v>468.560479774263</c:v>
                </c:pt>
                <c:pt idx="11942">
                  <c:v>468.50825440495402</c:v>
                </c:pt>
                <c:pt idx="11943">
                  <c:v>468.50196695815401</c:v>
                </c:pt>
                <c:pt idx="11944">
                  <c:v>468.46278341944998</c:v>
                </c:pt>
                <c:pt idx="11945">
                  <c:v>468.437754404168</c:v>
                </c:pt>
                <c:pt idx="11946">
                  <c:v>468.36789274528701</c:v>
                </c:pt>
                <c:pt idx="11947">
                  <c:v>468.35252086197102</c:v>
                </c:pt>
                <c:pt idx="11948">
                  <c:v>468.33909333088599</c:v>
                </c:pt>
                <c:pt idx="11949">
                  <c:v>468.33367916039902</c:v>
                </c:pt>
                <c:pt idx="11950">
                  <c:v>468.321087312244</c:v>
                </c:pt>
                <c:pt idx="11951">
                  <c:v>468.31425572582998</c:v>
                </c:pt>
                <c:pt idx="11952">
                  <c:v>468.28874061668898</c:v>
                </c:pt>
                <c:pt idx="11953">
                  <c:v>468.28007234053302</c:v>
                </c:pt>
                <c:pt idx="11954">
                  <c:v>468.27254985528901</c:v>
                </c:pt>
                <c:pt idx="11955">
                  <c:v>468.26481406481003</c:v>
                </c:pt>
                <c:pt idx="11956">
                  <c:v>468.25759032258298</c:v>
                </c:pt>
                <c:pt idx="11957">
                  <c:v>468.24013036326102</c:v>
                </c:pt>
                <c:pt idx="11958">
                  <c:v>468.217658901032</c:v>
                </c:pt>
                <c:pt idx="11959">
                  <c:v>468.21469232855497</c:v>
                </c:pt>
                <c:pt idx="11960">
                  <c:v>468.20676141671203</c:v>
                </c:pt>
                <c:pt idx="11961">
                  <c:v>468.15614738179403</c:v>
                </c:pt>
                <c:pt idx="11962">
                  <c:v>468.15497742366898</c:v>
                </c:pt>
                <c:pt idx="11963">
                  <c:v>468.15275293614297</c:v>
                </c:pt>
                <c:pt idx="11964">
                  <c:v>468.08157270618699</c:v>
                </c:pt>
                <c:pt idx="11965">
                  <c:v>468.03566987206102</c:v>
                </c:pt>
                <c:pt idx="11966">
                  <c:v>468.00603686806102</c:v>
                </c:pt>
                <c:pt idx="11967">
                  <c:v>468.004155361767</c:v>
                </c:pt>
                <c:pt idx="11968">
                  <c:v>467.99226364434998</c:v>
                </c:pt>
                <c:pt idx="11969">
                  <c:v>467.98281436426299</c:v>
                </c:pt>
                <c:pt idx="11970">
                  <c:v>467.95915951804102</c:v>
                </c:pt>
                <c:pt idx="11971">
                  <c:v>467.95779329258198</c:v>
                </c:pt>
                <c:pt idx="11972">
                  <c:v>467.941831159787</c:v>
                </c:pt>
                <c:pt idx="11973">
                  <c:v>467.927162617276</c:v>
                </c:pt>
                <c:pt idx="11974">
                  <c:v>467.91465911533101</c:v>
                </c:pt>
                <c:pt idx="11975">
                  <c:v>467.75048588612702</c:v>
                </c:pt>
                <c:pt idx="11976">
                  <c:v>467.72273167623399</c:v>
                </c:pt>
                <c:pt idx="11977">
                  <c:v>467.70801104165702</c:v>
                </c:pt>
                <c:pt idx="11978">
                  <c:v>467.68829375414902</c:v>
                </c:pt>
                <c:pt idx="11979">
                  <c:v>467.67784950861301</c:v>
                </c:pt>
                <c:pt idx="11980">
                  <c:v>467.64198523571901</c:v>
                </c:pt>
                <c:pt idx="11981">
                  <c:v>467.60120981284501</c:v>
                </c:pt>
                <c:pt idx="11982">
                  <c:v>467.59568538780798</c:v>
                </c:pt>
                <c:pt idx="11983">
                  <c:v>467.59067843492397</c:v>
                </c:pt>
                <c:pt idx="11984">
                  <c:v>467.587325624443</c:v>
                </c:pt>
                <c:pt idx="11985">
                  <c:v>467.58073424303501</c:v>
                </c:pt>
                <c:pt idx="11986">
                  <c:v>467.57701933984998</c:v>
                </c:pt>
                <c:pt idx="11987">
                  <c:v>467.53414136126702</c:v>
                </c:pt>
                <c:pt idx="11988">
                  <c:v>467.48911859978102</c:v>
                </c:pt>
                <c:pt idx="11989">
                  <c:v>467.47451741962999</c:v>
                </c:pt>
                <c:pt idx="11990">
                  <c:v>467.39661305249001</c:v>
                </c:pt>
                <c:pt idx="11991">
                  <c:v>467.37891102607398</c:v>
                </c:pt>
                <c:pt idx="11992">
                  <c:v>467.36518483247499</c:v>
                </c:pt>
                <c:pt idx="11993">
                  <c:v>467.29481816491801</c:v>
                </c:pt>
                <c:pt idx="11994">
                  <c:v>467.23673891064101</c:v>
                </c:pt>
                <c:pt idx="11995">
                  <c:v>467.23097796375902</c:v>
                </c:pt>
                <c:pt idx="11996">
                  <c:v>467.22836449796802</c:v>
                </c:pt>
                <c:pt idx="11997">
                  <c:v>467.225786405745</c:v>
                </c:pt>
                <c:pt idx="11998">
                  <c:v>467.22479354145901</c:v>
                </c:pt>
                <c:pt idx="11999">
                  <c:v>467.18886319152102</c:v>
                </c:pt>
                <c:pt idx="12000">
                  <c:v>467.18638033434797</c:v>
                </c:pt>
                <c:pt idx="12001">
                  <c:v>467.14295750005499</c:v>
                </c:pt>
                <c:pt idx="12002">
                  <c:v>467.13341122883003</c:v>
                </c:pt>
                <c:pt idx="12003">
                  <c:v>467.10874130241399</c:v>
                </c:pt>
                <c:pt idx="12004">
                  <c:v>467.107558174921</c:v>
                </c:pt>
                <c:pt idx="12005">
                  <c:v>467.06943512719403</c:v>
                </c:pt>
                <c:pt idx="12006">
                  <c:v>467.03129366482102</c:v>
                </c:pt>
                <c:pt idx="12007">
                  <c:v>466.97363435277202</c:v>
                </c:pt>
                <c:pt idx="12008">
                  <c:v>466.96599368982498</c:v>
                </c:pt>
                <c:pt idx="12009">
                  <c:v>466.92894734886102</c:v>
                </c:pt>
                <c:pt idx="12010">
                  <c:v>466.919967253094</c:v>
                </c:pt>
                <c:pt idx="12011">
                  <c:v>466.880958594628</c:v>
                </c:pt>
                <c:pt idx="12012">
                  <c:v>466.855967568599</c:v>
                </c:pt>
                <c:pt idx="12013">
                  <c:v>466.835825643372</c:v>
                </c:pt>
                <c:pt idx="12014">
                  <c:v>466.82977664070802</c:v>
                </c:pt>
                <c:pt idx="12015">
                  <c:v>466.82786093879298</c:v>
                </c:pt>
                <c:pt idx="12016">
                  <c:v>466.76912631500397</c:v>
                </c:pt>
                <c:pt idx="12017">
                  <c:v>466.76529938574703</c:v>
                </c:pt>
                <c:pt idx="12018">
                  <c:v>466.762923905702</c:v>
                </c:pt>
                <c:pt idx="12019">
                  <c:v>466.72073933469397</c:v>
                </c:pt>
                <c:pt idx="12020">
                  <c:v>466.69196505892199</c:v>
                </c:pt>
                <c:pt idx="12021">
                  <c:v>466.67127806235999</c:v>
                </c:pt>
                <c:pt idx="12022">
                  <c:v>466.66460661204297</c:v>
                </c:pt>
                <c:pt idx="12023">
                  <c:v>466.64909198305099</c:v>
                </c:pt>
                <c:pt idx="12024">
                  <c:v>466.64134655190799</c:v>
                </c:pt>
                <c:pt idx="12025">
                  <c:v>466.62961086558698</c:v>
                </c:pt>
                <c:pt idx="12026">
                  <c:v>466.58886101849799</c:v>
                </c:pt>
                <c:pt idx="12027">
                  <c:v>466.567463879549</c:v>
                </c:pt>
                <c:pt idx="12028">
                  <c:v>466.55672959120199</c:v>
                </c:pt>
                <c:pt idx="12029">
                  <c:v>466.55125208475602</c:v>
                </c:pt>
                <c:pt idx="12030">
                  <c:v>466.50147623481701</c:v>
                </c:pt>
                <c:pt idx="12031">
                  <c:v>466.43895788404399</c:v>
                </c:pt>
                <c:pt idx="12032">
                  <c:v>466.41466782323999</c:v>
                </c:pt>
                <c:pt idx="12033">
                  <c:v>466.39111918684699</c:v>
                </c:pt>
                <c:pt idx="12034">
                  <c:v>466.39035202279899</c:v>
                </c:pt>
                <c:pt idx="12035">
                  <c:v>466.38978986141802</c:v>
                </c:pt>
                <c:pt idx="12036">
                  <c:v>466.372684033967</c:v>
                </c:pt>
                <c:pt idx="12037">
                  <c:v>466.36085990144198</c:v>
                </c:pt>
                <c:pt idx="12038">
                  <c:v>466.35043802757701</c:v>
                </c:pt>
                <c:pt idx="12039">
                  <c:v>466.34064769202803</c:v>
                </c:pt>
                <c:pt idx="12040">
                  <c:v>466.28400272937898</c:v>
                </c:pt>
                <c:pt idx="12041">
                  <c:v>466.26279666683803</c:v>
                </c:pt>
                <c:pt idx="12042">
                  <c:v>466.25800177154798</c:v>
                </c:pt>
                <c:pt idx="12043">
                  <c:v>466.22262459955499</c:v>
                </c:pt>
                <c:pt idx="12044">
                  <c:v>466.19054780264702</c:v>
                </c:pt>
                <c:pt idx="12045">
                  <c:v>466.189465007156</c:v>
                </c:pt>
                <c:pt idx="12046">
                  <c:v>466.13943797334298</c:v>
                </c:pt>
                <c:pt idx="12047">
                  <c:v>466.09267282042299</c:v>
                </c:pt>
                <c:pt idx="12048">
                  <c:v>466.09208671889098</c:v>
                </c:pt>
                <c:pt idx="12049">
                  <c:v>466.0774664306</c:v>
                </c:pt>
                <c:pt idx="12050">
                  <c:v>466.07682365915599</c:v>
                </c:pt>
                <c:pt idx="12051">
                  <c:v>466.05014593705499</c:v>
                </c:pt>
                <c:pt idx="12052">
                  <c:v>466.0439180445</c:v>
                </c:pt>
                <c:pt idx="12053">
                  <c:v>465.99206922887299</c:v>
                </c:pt>
                <c:pt idx="12054">
                  <c:v>465.96254700962101</c:v>
                </c:pt>
                <c:pt idx="12055">
                  <c:v>465.96203978027899</c:v>
                </c:pt>
                <c:pt idx="12056">
                  <c:v>465.95238354182601</c:v>
                </c:pt>
                <c:pt idx="12057">
                  <c:v>465.95136980995898</c:v>
                </c:pt>
                <c:pt idx="12058">
                  <c:v>465.933053107359</c:v>
                </c:pt>
                <c:pt idx="12059">
                  <c:v>465.86055529090203</c:v>
                </c:pt>
                <c:pt idx="12060">
                  <c:v>465.855170602812</c:v>
                </c:pt>
                <c:pt idx="12061">
                  <c:v>465.83221177986098</c:v>
                </c:pt>
                <c:pt idx="12062">
                  <c:v>465.82269177546698</c:v>
                </c:pt>
                <c:pt idx="12063">
                  <c:v>465.79748893386801</c:v>
                </c:pt>
                <c:pt idx="12064">
                  <c:v>465.786792454367</c:v>
                </c:pt>
                <c:pt idx="12065">
                  <c:v>465.73423014197903</c:v>
                </c:pt>
                <c:pt idx="12066">
                  <c:v>465.67721251174299</c:v>
                </c:pt>
                <c:pt idx="12067">
                  <c:v>465.66159834908899</c:v>
                </c:pt>
                <c:pt idx="12068">
                  <c:v>465.637194348322</c:v>
                </c:pt>
                <c:pt idx="12069">
                  <c:v>465.61404960553398</c:v>
                </c:pt>
                <c:pt idx="12070">
                  <c:v>465.60415649596303</c:v>
                </c:pt>
                <c:pt idx="12071">
                  <c:v>465.55644605681999</c:v>
                </c:pt>
                <c:pt idx="12072">
                  <c:v>465.55171986616199</c:v>
                </c:pt>
                <c:pt idx="12073">
                  <c:v>465.48254521735498</c:v>
                </c:pt>
                <c:pt idx="12074">
                  <c:v>465.45748350502703</c:v>
                </c:pt>
                <c:pt idx="12075">
                  <c:v>465.45581932860102</c:v>
                </c:pt>
                <c:pt idx="12076">
                  <c:v>465.45363014347299</c:v>
                </c:pt>
                <c:pt idx="12077">
                  <c:v>465.34042885074598</c:v>
                </c:pt>
                <c:pt idx="12078">
                  <c:v>465.31282707088599</c:v>
                </c:pt>
                <c:pt idx="12079">
                  <c:v>465.30730801397698</c:v>
                </c:pt>
                <c:pt idx="12080">
                  <c:v>465.29844705455298</c:v>
                </c:pt>
                <c:pt idx="12081">
                  <c:v>465.26374762180097</c:v>
                </c:pt>
                <c:pt idx="12082">
                  <c:v>465.21270130323398</c:v>
                </c:pt>
                <c:pt idx="12083">
                  <c:v>465.18767074646701</c:v>
                </c:pt>
                <c:pt idx="12084">
                  <c:v>465.16053376440198</c:v>
                </c:pt>
                <c:pt idx="12085">
                  <c:v>465.15359131543602</c:v>
                </c:pt>
                <c:pt idx="12086">
                  <c:v>465.07395915695503</c:v>
                </c:pt>
                <c:pt idx="12087">
                  <c:v>465.07309669324098</c:v>
                </c:pt>
                <c:pt idx="12088">
                  <c:v>465.03749013625401</c:v>
                </c:pt>
                <c:pt idx="12089">
                  <c:v>465.001777266582</c:v>
                </c:pt>
                <c:pt idx="12090">
                  <c:v>465.00112446073001</c:v>
                </c:pt>
                <c:pt idx="12091">
                  <c:v>464.96258835452699</c:v>
                </c:pt>
                <c:pt idx="12092">
                  <c:v>464.91342899775299</c:v>
                </c:pt>
                <c:pt idx="12093">
                  <c:v>464.905079910327</c:v>
                </c:pt>
                <c:pt idx="12094">
                  <c:v>464.87645235289801</c:v>
                </c:pt>
                <c:pt idx="12095">
                  <c:v>464.85768186894398</c:v>
                </c:pt>
                <c:pt idx="12096">
                  <c:v>464.82903841135999</c:v>
                </c:pt>
                <c:pt idx="12097">
                  <c:v>464.76952329654802</c:v>
                </c:pt>
                <c:pt idx="12098">
                  <c:v>464.72767065514302</c:v>
                </c:pt>
                <c:pt idx="12099">
                  <c:v>464.697735142704</c:v>
                </c:pt>
                <c:pt idx="12100">
                  <c:v>464.685640040046</c:v>
                </c:pt>
                <c:pt idx="12101">
                  <c:v>464.672085429238</c:v>
                </c:pt>
                <c:pt idx="12102">
                  <c:v>464.65863960841602</c:v>
                </c:pt>
                <c:pt idx="12103">
                  <c:v>464.63700707064999</c:v>
                </c:pt>
                <c:pt idx="12104">
                  <c:v>464.612516697393</c:v>
                </c:pt>
                <c:pt idx="12105">
                  <c:v>464.60612275638499</c:v>
                </c:pt>
                <c:pt idx="12106">
                  <c:v>464.59033098661803</c:v>
                </c:pt>
                <c:pt idx="12107">
                  <c:v>464.57751205959698</c:v>
                </c:pt>
                <c:pt idx="12108">
                  <c:v>464.57565375163801</c:v>
                </c:pt>
                <c:pt idx="12109">
                  <c:v>464.50167632430203</c:v>
                </c:pt>
                <c:pt idx="12110">
                  <c:v>464.482728898495</c:v>
                </c:pt>
                <c:pt idx="12111">
                  <c:v>464.45826534111097</c:v>
                </c:pt>
                <c:pt idx="12112">
                  <c:v>464.415332814838</c:v>
                </c:pt>
                <c:pt idx="12113">
                  <c:v>464.40731738360603</c:v>
                </c:pt>
                <c:pt idx="12114">
                  <c:v>464.40525171340602</c:v>
                </c:pt>
                <c:pt idx="12115">
                  <c:v>464.40246763241998</c:v>
                </c:pt>
                <c:pt idx="12116">
                  <c:v>464.38003465315097</c:v>
                </c:pt>
                <c:pt idx="12117">
                  <c:v>464.29998923090398</c:v>
                </c:pt>
                <c:pt idx="12118">
                  <c:v>464.23171845954198</c:v>
                </c:pt>
                <c:pt idx="12119">
                  <c:v>464.22019020673798</c:v>
                </c:pt>
                <c:pt idx="12120">
                  <c:v>464.216787035403</c:v>
                </c:pt>
                <c:pt idx="12121">
                  <c:v>464.20713856281202</c:v>
                </c:pt>
                <c:pt idx="12122">
                  <c:v>464.19341962642397</c:v>
                </c:pt>
                <c:pt idx="12123">
                  <c:v>464.17501166765999</c:v>
                </c:pt>
                <c:pt idx="12124">
                  <c:v>464.15190523159299</c:v>
                </c:pt>
                <c:pt idx="12125">
                  <c:v>464.13464283237403</c:v>
                </c:pt>
                <c:pt idx="12126">
                  <c:v>464.06169186814702</c:v>
                </c:pt>
                <c:pt idx="12127">
                  <c:v>464.04244615133399</c:v>
                </c:pt>
                <c:pt idx="12128">
                  <c:v>464.03463561165398</c:v>
                </c:pt>
                <c:pt idx="12129">
                  <c:v>464.01742971321602</c:v>
                </c:pt>
                <c:pt idx="12130">
                  <c:v>463.99172685939902</c:v>
                </c:pt>
                <c:pt idx="12131">
                  <c:v>463.96450888422601</c:v>
                </c:pt>
                <c:pt idx="12132">
                  <c:v>463.933000091895</c:v>
                </c:pt>
                <c:pt idx="12133">
                  <c:v>463.93254459450998</c:v>
                </c:pt>
                <c:pt idx="12134">
                  <c:v>463.91494069291099</c:v>
                </c:pt>
                <c:pt idx="12135">
                  <c:v>463.91474832784201</c:v>
                </c:pt>
                <c:pt idx="12136">
                  <c:v>463.90229071963</c:v>
                </c:pt>
                <c:pt idx="12137">
                  <c:v>463.895384104892</c:v>
                </c:pt>
                <c:pt idx="12138">
                  <c:v>463.86783590331697</c:v>
                </c:pt>
                <c:pt idx="12139">
                  <c:v>463.86441032741197</c:v>
                </c:pt>
                <c:pt idx="12140">
                  <c:v>463.857429616003</c:v>
                </c:pt>
                <c:pt idx="12141">
                  <c:v>463.85534122293399</c:v>
                </c:pt>
                <c:pt idx="12142">
                  <c:v>463.837366735329</c:v>
                </c:pt>
                <c:pt idx="12143">
                  <c:v>463.823575311718</c:v>
                </c:pt>
                <c:pt idx="12144">
                  <c:v>463.80626460603401</c:v>
                </c:pt>
                <c:pt idx="12145">
                  <c:v>463.75519834113999</c:v>
                </c:pt>
                <c:pt idx="12146">
                  <c:v>463.734337902167</c:v>
                </c:pt>
                <c:pt idx="12147">
                  <c:v>463.72664164092998</c:v>
                </c:pt>
                <c:pt idx="12148">
                  <c:v>463.72236643707402</c:v>
                </c:pt>
                <c:pt idx="12149">
                  <c:v>463.704623303772</c:v>
                </c:pt>
                <c:pt idx="12150">
                  <c:v>463.70149643028202</c:v>
                </c:pt>
                <c:pt idx="12151">
                  <c:v>463.68663988754298</c:v>
                </c:pt>
                <c:pt idx="12152">
                  <c:v>463.66416535289397</c:v>
                </c:pt>
                <c:pt idx="12153">
                  <c:v>463.64378193444901</c:v>
                </c:pt>
                <c:pt idx="12154">
                  <c:v>463.64020063913699</c:v>
                </c:pt>
                <c:pt idx="12155">
                  <c:v>463.63896410100102</c:v>
                </c:pt>
                <c:pt idx="12156">
                  <c:v>463.60415561417398</c:v>
                </c:pt>
                <c:pt idx="12157">
                  <c:v>463.59248891021599</c:v>
                </c:pt>
                <c:pt idx="12158">
                  <c:v>463.56559885417499</c:v>
                </c:pt>
                <c:pt idx="12159">
                  <c:v>463.55220149138103</c:v>
                </c:pt>
                <c:pt idx="12160">
                  <c:v>463.54933751054602</c:v>
                </c:pt>
                <c:pt idx="12161">
                  <c:v>463.520347489855</c:v>
                </c:pt>
                <c:pt idx="12162">
                  <c:v>463.518141650095</c:v>
                </c:pt>
                <c:pt idx="12163">
                  <c:v>463.507348312342</c:v>
                </c:pt>
                <c:pt idx="12164">
                  <c:v>463.48923476330901</c:v>
                </c:pt>
                <c:pt idx="12165">
                  <c:v>463.474089703532</c:v>
                </c:pt>
                <c:pt idx="12166">
                  <c:v>463.45204352086398</c:v>
                </c:pt>
                <c:pt idx="12167">
                  <c:v>463.45130868812703</c:v>
                </c:pt>
                <c:pt idx="12168">
                  <c:v>463.42854491525298</c:v>
                </c:pt>
                <c:pt idx="12169">
                  <c:v>463.41538206882802</c:v>
                </c:pt>
                <c:pt idx="12170">
                  <c:v>463.41397701336098</c:v>
                </c:pt>
                <c:pt idx="12171">
                  <c:v>463.40546898624899</c:v>
                </c:pt>
                <c:pt idx="12172">
                  <c:v>463.40170356272</c:v>
                </c:pt>
                <c:pt idx="12173">
                  <c:v>463.39389858195398</c:v>
                </c:pt>
                <c:pt idx="12174">
                  <c:v>463.389238074339</c:v>
                </c:pt>
                <c:pt idx="12175">
                  <c:v>463.38029797578298</c:v>
                </c:pt>
                <c:pt idx="12176">
                  <c:v>463.355553742388</c:v>
                </c:pt>
                <c:pt idx="12177">
                  <c:v>463.349803279502</c:v>
                </c:pt>
                <c:pt idx="12178">
                  <c:v>463.34441016506099</c:v>
                </c:pt>
                <c:pt idx="12179">
                  <c:v>463.32204864897301</c:v>
                </c:pt>
                <c:pt idx="12180">
                  <c:v>463.28055408846802</c:v>
                </c:pt>
                <c:pt idx="12181">
                  <c:v>463.27158710670801</c:v>
                </c:pt>
                <c:pt idx="12182">
                  <c:v>463.25710036446702</c:v>
                </c:pt>
                <c:pt idx="12183">
                  <c:v>463.24973917701499</c:v>
                </c:pt>
                <c:pt idx="12184">
                  <c:v>463.22749733505202</c:v>
                </c:pt>
                <c:pt idx="12185">
                  <c:v>463.22597794953401</c:v>
                </c:pt>
                <c:pt idx="12186">
                  <c:v>463.22424804032198</c:v>
                </c:pt>
                <c:pt idx="12187">
                  <c:v>463.17549412650499</c:v>
                </c:pt>
                <c:pt idx="12188">
                  <c:v>463.16827804261101</c:v>
                </c:pt>
                <c:pt idx="12189">
                  <c:v>463.14279505919097</c:v>
                </c:pt>
                <c:pt idx="12190">
                  <c:v>463.13353766000898</c:v>
                </c:pt>
                <c:pt idx="12191">
                  <c:v>463.128678496585</c:v>
                </c:pt>
                <c:pt idx="12192">
                  <c:v>463.09318250179598</c:v>
                </c:pt>
                <c:pt idx="12193">
                  <c:v>463.09253774768899</c:v>
                </c:pt>
                <c:pt idx="12194">
                  <c:v>463.01792470632603</c:v>
                </c:pt>
                <c:pt idx="12195">
                  <c:v>462.99672516513101</c:v>
                </c:pt>
                <c:pt idx="12196">
                  <c:v>462.97899967717399</c:v>
                </c:pt>
                <c:pt idx="12197">
                  <c:v>462.94895446432599</c:v>
                </c:pt>
                <c:pt idx="12198">
                  <c:v>462.86074837008499</c:v>
                </c:pt>
                <c:pt idx="12199">
                  <c:v>462.847293602327</c:v>
                </c:pt>
                <c:pt idx="12200">
                  <c:v>462.83573269761899</c:v>
                </c:pt>
                <c:pt idx="12201">
                  <c:v>462.81927755081199</c:v>
                </c:pt>
                <c:pt idx="12202">
                  <c:v>462.81891250755302</c:v>
                </c:pt>
                <c:pt idx="12203">
                  <c:v>462.79683888467798</c:v>
                </c:pt>
                <c:pt idx="12204">
                  <c:v>462.79547174899699</c:v>
                </c:pt>
                <c:pt idx="12205">
                  <c:v>462.76514737194799</c:v>
                </c:pt>
                <c:pt idx="12206">
                  <c:v>462.748880099529</c:v>
                </c:pt>
                <c:pt idx="12207">
                  <c:v>462.73227003672298</c:v>
                </c:pt>
                <c:pt idx="12208">
                  <c:v>462.72572698095399</c:v>
                </c:pt>
                <c:pt idx="12209">
                  <c:v>462.71685048021999</c:v>
                </c:pt>
                <c:pt idx="12210">
                  <c:v>462.69915353474499</c:v>
                </c:pt>
                <c:pt idx="12211">
                  <c:v>462.64202839280199</c:v>
                </c:pt>
                <c:pt idx="12212">
                  <c:v>462.64004640957501</c:v>
                </c:pt>
                <c:pt idx="12213">
                  <c:v>462.63585536020599</c:v>
                </c:pt>
                <c:pt idx="12214">
                  <c:v>462.62889426359999</c:v>
                </c:pt>
                <c:pt idx="12215">
                  <c:v>462.585404013389</c:v>
                </c:pt>
                <c:pt idx="12216">
                  <c:v>462.56624275526599</c:v>
                </c:pt>
                <c:pt idx="12217">
                  <c:v>462.52512594436701</c:v>
                </c:pt>
                <c:pt idx="12218">
                  <c:v>462.44976506993498</c:v>
                </c:pt>
                <c:pt idx="12219">
                  <c:v>462.44659561421503</c:v>
                </c:pt>
                <c:pt idx="12220">
                  <c:v>462.43628165246201</c:v>
                </c:pt>
                <c:pt idx="12221">
                  <c:v>462.430338117247</c:v>
                </c:pt>
                <c:pt idx="12222">
                  <c:v>462.42820869697903</c:v>
                </c:pt>
                <c:pt idx="12223">
                  <c:v>462.42656385520098</c:v>
                </c:pt>
                <c:pt idx="12224">
                  <c:v>462.421135641967</c:v>
                </c:pt>
                <c:pt idx="12225">
                  <c:v>462.40448333034601</c:v>
                </c:pt>
                <c:pt idx="12226">
                  <c:v>462.37963291992901</c:v>
                </c:pt>
                <c:pt idx="12227">
                  <c:v>462.37864338794702</c:v>
                </c:pt>
                <c:pt idx="12228">
                  <c:v>462.35300734835499</c:v>
                </c:pt>
                <c:pt idx="12229">
                  <c:v>462.351375288329</c:v>
                </c:pt>
                <c:pt idx="12230">
                  <c:v>462.34583727160799</c:v>
                </c:pt>
                <c:pt idx="12231">
                  <c:v>462.31420535694599</c:v>
                </c:pt>
                <c:pt idx="12232">
                  <c:v>462.29579847033801</c:v>
                </c:pt>
                <c:pt idx="12233">
                  <c:v>462.28682191720299</c:v>
                </c:pt>
                <c:pt idx="12234">
                  <c:v>462.28382904943197</c:v>
                </c:pt>
                <c:pt idx="12235">
                  <c:v>462.277530202126</c:v>
                </c:pt>
                <c:pt idx="12236">
                  <c:v>462.266446169885</c:v>
                </c:pt>
                <c:pt idx="12237">
                  <c:v>462.203253591318</c:v>
                </c:pt>
                <c:pt idx="12238">
                  <c:v>462.18711015215803</c:v>
                </c:pt>
                <c:pt idx="12239">
                  <c:v>462.14602323129401</c:v>
                </c:pt>
                <c:pt idx="12240">
                  <c:v>462.13463797607102</c:v>
                </c:pt>
                <c:pt idx="12241">
                  <c:v>462.131174453553</c:v>
                </c:pt>
                <c:pt idx="12242">
                  <c:v>462.11804931504003</c:v>
                </c:pt>
                <c:pt idx="12243">
                  <c:v>462.10076950962798</c:v>
                </c:pt>
                <c:pt idx="12244">
                  <c:v>462.05947868966001</c:v>
                </c:pt>
                <c:pt idx="12245">
                  <c:v>462.04258127501299</c:v>
                </c:pt>
                <c:pt idx="12246">
                  <c:v>462.00417325619998</c:v>
                </c:pt>
                <c:pt idx="12247">
                  <c:v>461.98345224547302</c:v>
                </c:pt>
                <c:pt idx="12248">
                  <c:v>461.96981159230302</c:v>
                </c:pt>
                <c:pt idx="12249">
                  <c:v>461.96085308812798</c:v>
                </c:pt>
                <c:pt idx="12250">
                  <c:v>461.95801015922802</c:v>
                </c:pt>
                <c:pt idx="12251">
                  <c:v>461.93193052728498</c:v>
                </c:pt>
                <c:pt idx="12252">
                  <c:v>461.92376981256098</c:v>
                </c:pt>
                <c:pt idx="12253">
                  <c:v>461.89621503053303</c:v>
                </c:pt>
                <c:pt idx="12254">
                  <c:v>461.89410068503798</c:v>
                </c:pt>
                <c:pt idx="12255">
                  <c:v>461.87533073444899</c:v>
                </c:pt>
                <c:pt idx="12256">
                  <c:v>461.86629381893101</c:v>
                </c:pt>
                <c:pt idx="12257">
                  <c:v>461.85994306879701</c:v>
                </c:pt>
                <c:pt idx="12258">
                  <c:v>461.85329318857703</c:v>
                </c:pt>
                <c:pt idx="12259">
                  <c:v>461.81709792573099</c:v>
                </c:pt>
                <c:pt idx="12260">
                  <c:v>461.74130854970099</c:v>
                </c:pt>
                <c:pt idx="12261">
                  <c:v>461.74056763431901</c:v>
                </c:pt>
                <c:pt idx="12262">
                  <c:v>461.69101507713702</c:v>
                </c:pt>
                <c:pt idx="12263">
                  <c:v>461.61667450782301</c:v>
                </c:pt>
                <c:pt idx="12264">
                  <c:v>461.61264999643902</c:v>
                </c:pt>
                <c:pt idx="12265">
                  <c:v>461.60501654321399</c:v>
                </c:pt>
                <c:pt idx="12266">
                  <c:v>461.59418294271597</c:v>
                </c:pt>
                <c:pt idx="12267">
                  <c:v>461.588369072977</c:v>
                </c:pt>
                <c:pt idx="12268">
                  <c:v>461.554252035025</c:v>
                </c:pt>
                <c:pt idx="12269">
                  <c:v>461.49648010361</c:v>
                </c:pt>
                <c:pt idx="12270">
                  <c:v>461.47757139556199</c:v>
                </c:pt>
                <c:pt idx="12271">
                  <c:v>461.42733224693399</c:v>
                </c:pt>
                <c:pt idx="12272">
                  <c:v>461.38448359133599</c:v>
                </c:pt>
                <c:pt idx="12273">
                  <c:v>461.38152843669502</c:v>
                </c:pt>
                <c:pt idx="12274">
                  <c:v>461.34227644052203</c:v>
                </c:pt>
                <c:pt idx="12275">
                  <c:v>461.33161712374198</c:v>
                </c:pt>
                <c:pt idx="12276">
                  <c:v>461.31292218515102</c:v>
                </c:pt>
                <c:pt idx="12277">
                  <c:v>461.24580203390599</c:v>
                </c:pt>
                <c:pt idx="12278">
                  <c:v>461.24312626131501</c:v>
                </c:pt>
                <c:pt idx="12279">
                  <c:v>461.23432712201799</c:v>
                </c:pt>
                <c:pt idx="12280">
                  <c:v>461.21591751282801</c:v>
                </c:pt>
                <c:pt idx="12281">
                  <c:v>461.19336294029699</c:v>
                </c:pt>
                <c:pt idx="12282">
                  <c:v>461.15659538426399</c:v>
                </c:pt>
                <c:pt idx="12283">
                  <c:v>461.15093743002097</c:v>
                </c:pt>
                <c:pt idx="12284">
                  <c:v>461.14169174345</c:v>
                </c:pt>
                <c:pt idx="12285">
                  <c:v>461.13800798004002</c:v>
                </c:pt>
                <c:pt idx="12286">
                  <c:v>461.12478183564599</c:v>
                </c:pt>
                <c:pt idx="12287">
                  <c:v>461.11610114390601</c:v>
                </c:pt>
                <c:pt idx="12288">
                  <c:v>461.07720744099203</c:v>
                </c:pt>
                <c:pt idx="12289">
                  <c:v>461.071551048765</c:v>
                </c:pt>
                <c:pt idx="12290">
                  <c:v>461.03618077941098</c:v>
                </c:pt>
                <c:pt idx="12291">
                  <c:v>461.035531776276</c:v>
                </c:pt>
                <c:pt idx="12292">
                  <c:v>461.02163049234503</c:v>
                </c:pt>
                <c:pt idx="12293">
                  <c:v>461.00271203487603</c:v>
                </c:pt>
                <c:pt idx="12294">
                  <c:v>460.98260241499099</c:v>
                </c:pt>
                <c:pt idx="12295">
                  <c:v>460.97559262384601</c:v>
                </c:pt>
                <c:pt idx="12296">
                  <c:v>460.949493887264</c:v>
                </c:pt>
                <c:pt idx="12297">
                  <c:v>460.92653843800599</c:v>
                </c:pt>
                <c:pt idx="12298">
                  <c:v>460.92006452565499</c:v>
                </c:pt>
                <c:pt idx="12299">
                  <c:v>460.907036823223</c:v>
                </c:pt>
                <c:pt idx="12300">
                  <c:v>460.90672629625197</c:v>
                </c:pt>
                <c:pt idx="12301">
                  <c:v>460.88640913231899</c:v>
                </c:pt>
                <c:pt idx="12302">
                  <c:v>460.86781563053501</c:v>
                </c:pt>
                <c:pt idx="12303">
                  <c:v>460.85870035688703</c:v>
                </c:pt>
                <c:pt idx="12304">
                  <c:v>460.85376142270502</c:v>
                </c:pt>
                <c:pt idx="12305">
                  <c:v>460.81277661124398</c:v>
                </c:pt>
                <c:pt idx="12306">
                  <c:v>460.80280832511397</c:v>
                </c:pt>
                <c:pt idx="12307">
                  <c:v>460.78176381271902</c:v>
                </c:pt>
                <c:pt idx="12308">
                  <c:v>460.727313103293</c:v>
                </c:pt>
                <c:pt idx="12309">
                  <c:v>460.71828301264702</c:v>
                </c:pt>
                <c:pt idx="12310">
                  <c:v>460.71624441339799</c:v>
                </c:pt>
                <c:pt idx="12311">
                  <c:v>460.71209688567001</c:v>
                </c:pt>
                <c:pt idx="12312">
                  <c:v>460.67132848269898</c:v>
                </c:pt>
                <c:pt idx="12313">
                  <c:v>460.64434232513202</c:v>
                </c:pt>
                <c:pt idx="12314">
                  <c:v>460.618817824556</c:v>
                </c:pt>
                <c:pt idx="12315">
                  <c:v>460.61743367433098</c:v>
                </c:pt>
                <c:pt idx="12316">
                  <c:v>460.57964193663003</c:v>
                </c:pt>
                <c:pt idx="12317">
                  <c:v>460.55750662792099</c:v>
                </c:pt>
                <c:pt idx="12318">
                  <c:v>460.53225614149102</c:v>
                </c:pt>
                <c:pt idx="12319">
                  <c:v>460.52593643960898</c:v>
                </c:pt>
                <c:pt idx="12320">
                  <c:v>460.50826167603901</c:v>
                </c:pt>
                <c:pt idx="12321">
                  <c:v>460.45309275629899</c:v>
                </c:pt>
                <c:pt idx="12322">
                  <c:v>460.45162696808399</c:v>
                </c:pt>
                <c:pt idx="12323">
                  <c:v>460.43576856889899</c:v>
                </c:pt>
                <c:pt idx="12324">
                  <c:v>460.42298028609702</c:v>
                </c:pt>
                <c:pt idx="12325">
                  <c:v>460.42090340506599</c:v>
                </c:pt>
                <c:pt idx="12326">
                  <c:v>460.39175004851597</c:v>
                </c:pt>
                <c:pt idx="12327">
                  <c:v>460.37828707301998</c:v>
                </c:pt>
                <c:pt idx="12328">
                  <c:v>460.33743494551402</c:v>
                </c:pt>
                <c:pt idx="12329">
                  <c:v>460.32945433376898</c:v>
                </c:pt>
                <c:pt idx="12330">
                  <c:v>460.272719379455</c:v>
                </c:pt>
                <c:pt idx="12331">
                  <c:v>460.27234417072901</c:v>
                </c:pt>
                <c:pt idx="12332">
                  <c:v>460.24656795150003</c:v>
                </c:pt>
                <c:pt idx="12333">
                  <c:v>460.22491728805397</c:v>
                </c:pt>
                <c:pt idx="12334">
                  <c:v>460.222719435339</c:v>
                </c:pt>
                <c:pt idx="12335">
                  <c:v>460.18935333605299</c:v>
                </c:pt>
                <c:pt idx="12336">
                  <c:v>460.188614796872</c:v>
                </c:pt>
                <c:pt idx="12337">
                  <c:v>460.18762946582899</c:v>
                </c:pt>
                <c:pt idx="12338">
                  <c:v>460.17465560368402</c:v>
                </c:pt>
                <c:pt idx="12339">
                  <c:v>460.16967753067098</c:v>
                </c:pt>
                <c:pt idx="12340">
                  <c:v>460.15985741103401</c:v>
                </c:pt>
                <c:pt idx="12341">
                  <c:v>460.14941248129003</c:v>
                </c:pt>
                <c:pt idx="12342">
                  <c:v>460.12085394020801</c:v>
                </c:pt>
                <c:pt idx="12343">
                  <c:v>460.11064407662201</c:v>
                </c:pt>
                <c:pt idx="12344">
                  <c:v>460.10045319212003</c:v>
                </c:pt>
                <c:pt idx="12345">
                  <c:v>460.083948361561</c:v>
                </c:pt>
                <c:pt idx="12346">
                  <c:v>460.07789206007999</c:v>
                </c:pt>
                <c:pt idx="12347">
                  <c:v>460.07008423781099</c:v>
                </c:pt>
                <c:pt idx="12348">
                  <c:v>460.05525542376898</c:v>
                </c:pt>
                <c:pt idx="12349">
                  <c:v>460.04702897328002</c:v>
                </c:pt>
                <c:pt idx="12350">
                  <c:v>460.033593762245</c:v>
                </c:pt>
                <c:pt idx="12351">
                  <c:v>460.02245636925301</c:v>
                </c:pt>
                <c:pt idx="12352">
                  <c:v>460.01812363157802</c:v>
                </c:pt>
                <c:pt idx="12353">
                  <c:v>460.01504298212302</c:v>
                </c:pt>
                <c:pt idx="12354">
                  <c:v>459.98265624005597</c:v>
                </c:pt>
                <c:pt idx="12355">
                  <c:v>459.98058609071001</c:v>
                </c:pt>
                <c:pt idx="12356">
                  <c:v>459.95943116658202</c:v>
                </c:pt>
                <c:pt idx="12357">
                  <c:v>459.95832831447501</c:v>
                </c:pt>
                <c:pt idx="12358">
                  <c:v>459.95820590659298</c:v>
                </c:pt>
                <c:pt idx="12359">
                  <c:v>459.95672993851502</c:v>
                </c:pt>
                <c:pt idx="12360">
                  <c:v>459.92169722419402</c:v>
                </c:pt>
                <c:pt idx="12361">
                  <c:v>459.90165726498702</c:v>
                </c:pt>
                <c:pt idx="12362">
                  <c:v>459.88556760521601</c:v>
                </c:pt>
                <c:pt idx="12363">
                  <c:v>459.87512014293299</c:v>
                </c:pt>
                <c:pt idx="12364">
                  <c:v>459.86765073464602</c:v>
                </c:pt>
                <c:pt idx="12365">
                  <c:v>459.86596348329999</c:v>
                </c:pt>
                <c:pt idx="12366">
                  <c:v>459.86550403298997</c:v>
                </c:pt>
                <c:pt idx="12367">
                  <c:v>459.85510890171503</c:v>
                </c:pt>
                <c:pt idx="12368">
                  <c:v>459.84390054515001</c:v>
                </c:pt>
                <c:pt idx="12369">
                  <c:v>459.78433308723498</c:v>
                </c:pt>
                <c:pt idx="12370">
                  <c:v>459.753925540502</c:v>
                </c:pt>
                <c:pt idx="12371">
                  <c:v>459.735701629201</c:v>
                </c:pt>
                <c:pt idx="12372">
                  <c:v>459.72837613727899</c:v>
                </c:pt>
                <c:pt idx="12373">
                  <c:v>459.71517459891101</c:v>
                </c:pt>
                <c:pt idx="12374">
                  <c:v>459.71272471660001</c:v>
                </c:pt>
                <c:pt idx="12375">
                  <c:v>459.71211862966902</c:v>
                </c:pt>
                <c:pt idx="12376">
                  <c:v>459.70626284065099</c:v>
                </c:pt>
                <c:pt idx="12377">
                  <c:v>459.696914796008</c:v>
                </c:pt>
                <c:pt idx="12378">
                  <c:v>459.675626263764</c:v>
                </c:pt>
                <c:pt idx="12379">
                  <c:v>459.64654219280601</c:v>
                </c:pt>
                <c:pt idx="12380">
                  <c:v>459.63467870858398</c:v>
                </c:pt>
                <c:pt idx="12381">
                  <c:v>459.62222455736998</c:v>
                </c:pt>
                <c:pt idx="12382">
                  <c:v>459.592032835868</c:v>
                </c:pt>
                <c:pt idx="12383">
                  <c:v>459.57055930061603</c:v>
                </c:pt>
                <c:pt idx="12384">
                  <c:v>459.56593845401898</c:v>
                </c:pt>
                <c:pt idx="12385">
                  <c:v>459.52330939564001</c:v>
                </c:pt>
                <c:pt idx="12386">
                  <c:v>459.52205263124398</c:v>
                </c:pt>
                <c:pt idx="12387">
                  <c:v>459.50823428792398</c:v>
                </c:pt>
                <c:pt idx="12388">
                  <c:v>459.495686064403</c:v>
                </c:pt>
                <c:pt idx="12389">
                  <c:v>459.49189334784802</c:v>
                </c:pt>
                <c:pt idx="12390">
                  <c:v>459.48034133841298</c:v>
                </c:pt>
                <c:pt idx="12391">
                  <c:v>459.46919860163001</c:v>
                </c:pt>
                <c:pt idx="12392">
                  <c:v>459.45931824727199</c:v>
                </c:pt>
                <c:pt idx="12393">
                  <c:v>459.440355326906</c:v>
                </c:pt>
                <c:pt idx="12394">
                  <c:v>459.43531682107601</c:v>
                </c:pt>
                <c:pt idx="12395">
                  <c:v>459.42446562655499</c:v>
                </c:pt>
                <c:pt idx="12396">
                  <c:v>459.41911283700802</c:v>
                </c:pt>
                <c:pt idx="12397">
                  <c:v>459.40334852785998</c:v>
                </c:pt>
                <c:pt idx="12398">
                  <c:v>459.39931204317003</c:v>
                </c:pt>
                <c:pt idx="12399">
                  <c:v>459.39693336577699</c:v>
                </c:pt>
                <c:pt idx="12400">
                  <c:v>459.382106823291</c:v>
                </c:pt>
                <c:pt idx="12401">
                  <c:v>459.36036605288899</c:v>
                </c:pt>
                <c:pt idx="12402">
                  <c:v>459.35129428746501</c:v>
                </c:pt>
                <c:pt idx="12403">
                  <c:v>459.29844500525797</c:v>
                </c:pt>
                <c:pt idx="12404">
                  <c:v>459.26218104039401</c:v>
                </c:pt>
                <c:pt idx="12405">
                  <c:v>459.260598365117</c:v>
                </c:pt>
                <c:pt idx="12406">
                  <c:v>459.25890217962899</c:v>
                </c:pt>
                <c:pt idx="12407">
                  <c:v>459.23253093205301</c:v>
                </c:pt>
                <c:pt idx="12408">
                  <c:v>459.22178858395199</c:v>
                </c:pt>
                <c:pt idx="12409">
                  <c:v>459.21884413832998</c:v>
                </c:pt>
                <c:pt idx="12410">
                  <c:v>459.19777170028499</c:v>
                </c:pt>
                <c:pt idx="12411">
                  <c:v>459.195653720682</c:v>
                </c:pt>
                <c:pt idx="12412">
                  <c:v>459.16568358304499</c:v>
                </c:pt>
                <c:pt idx="12413">
                  <c:v>459.13839851857199</c:v>
                </c:pt>
                <c:pt idx="12414">
                  <c:v>459.11783670231898</c:v>
                </c:pt>
                <c:pt idx="12415">
                  <c:v>459.11544529858298</c:v>
                </c:pt>
                <c:pt idx="12416">
                  <c:v>459.11092520517599</c:v>
                </c:pt>
                <c:pt idx="12417">
                  <c:v>459.08464446630001</c:v>
                </c:pt>
                <c:pt idx="12418">
                  <c:v>459.07279944954797</c:v>
                </c:pt>
                <c:pt idx="12419">
                  <c:v>459.067965449393</c:v>
                </c:pt>
                <c:pt idx="12420">
                  <c:v>459.03910800014802</c:v>
                </c:pt>
                <c:pt idx="12421">
                  <c:v>458.96966813707701</c:v>
                </c:pt>
                <c:pt idx="12422">
                  <c:v>458.93686382431599</c:v>
                </c:pt>
                <c:pt idx="12423">
                  <c:v>458.93621768348601</c:v>
                </c:pt>
                <c:pt idx="12424">
                  <c:v>458.93111023933102</c:v>
                </c:pt>
                <c:pt idx="12425">
                  <c:v>458.926968316672</c:v>
                </c:pt>
                <c:pt idx="12426">
                  <c:v>458.921008044914</c:v>
                </c:pt>
                <c:pt idx="12427">
                  <c:v>458.91200512797599</c:v>
                </c:pt>
                <c:pt idx="12428">
                  <c:v>458.90456838568002</c:v>
                </c:pt>
                <c:pt idx="12429">
                  <c:v>458.89667729100802</c:v>
                </c:pt>
                <c:pt idx="12430">
                  <c:v>458.88126204722403</c:v>
                </c:pt>
                <c:pt idx="12431">
                  <c:v>458.87303390324598</c:v>
                </c:pt>
                <c:pt idx="12432">
                  <c:v>458.86999770178102</c:v>
                </c:pt>
                <c:pt idx="12433">
                  <c:v>458.84778866241498</c:v>
                </c:pt>
                <c:pt idx="12434">
                  <c:v>458.83271026434602</c:v>
                </c:pt>
                <c:pt idx="12435">
                  <c:v>458.82955920682599</c:v>
                </c:pt>
                <c:pt idx="12436">
                  <c:v>458.82543932470298</c:v>
                </c:pt>
                <c:pt idx="12437">
                  <c:v>458.822507141296</c:v>
                </c:pt>
                <c:pt idx="12438">
                  <c:v>458.81917595078102</c:v>
                </c:pt>
                <c:pt idx="12439">
                  <c:v>458.80411892912701</c:v>
                </c:pt>
                <c:pt idx="12440">
                  <c:v>458.79124540000799</c:v>
                </c:pt>
                <c:pt idx="12441">
                  <c:v>458.76353964627498</c:v>
                </c:pt>
                <c:pt idx="12442">
                  <c:v>458.701349363237</c:v>
                </c:pt>
                <c:pt idx="12443">
                  <c:v>458.69453788563197</c:v>
                </c:pt>
                <c:pt idx="12444">
                  <c:v>458.68599386972602</c:v>
                </c:pt>
                <c:pt idx="12445">
                  <c:v>458.65629935099201</c:v>
                </c:pt>
                <c:pt idx="12446">
                  <c:v>458.63766665013202</c:v>
                </c:pt>
                <c:pt idx="12447">
                  <c:v>458.61835640352501</c:v>
                </c:pt>
                <c:pt idx="12448">
                  <c:v>458.598988036089</c:v>
                </c:pt>
                <c:pt idx="12449">
                  <c:v>458.57691112469399</c:v>
                </c:pt>
                <c:pt idx="12450">
                  <c:v>458.56065261549497</c:v>
                </c:pt>
                <c:pt idx="12451">
                  <c:v>458.557995937719</c:v>
                </c:pt>
                <c:pt idx="12452">
                  <c:v>458.55209799489199</c:v>
                </c:pt>
                <c:pt idx="12453">
                  <c:v>458.54574912441302</c:v>
                </c:pt>
                <c:pt idx="12454">
                  <c:v>458.54436376407801</c:v>
                </c:pt>
                <c:pt idx="12455">
                  <c:v>458.540005640716</c:v>
                </c:pt>
                <c:pt idx="12456">
                  <c:v>458.53916374373699</c:v>
                </c:pt>
                <c:pt idx="12457">
                  <c:v>458.52157911906301</c:v>
                </c:pt>
                <c:pt idx="12458">
                  <c:v>458.50248061815603</c:v>
                </c:pt>
                <c:pt idx="12459">
                  <c:v>458.499195483628</c:v>
                </c:pt>
                <c:pt idx="12460">
                  <c:v>458.47960048737002</c:v>
                </c:pt>
                <c:pt idx="12461">
                  <c:v>458.43901632120901</c:v>
                </c:pt>
                <c:pt idx="12462">
                  <c:v>458.41658436792198</c:v>
                </c:pt>
                <c:pt idx="12463">
                  <c:v>458.39878456281599</c:v>
                </c:pt>
                <c:pt idx="12464">
                  <c:v>458.398572920079</c:v>
                </c:pt>
                <c:pt idx="12465">
                  <c:v>458.39114110237199</c:v>
                </c:pt>
                <c:pt idx="12466">
                  <c:v>458.36093227048599</c:v>
                </c:pt>
                <c:pt idx="12467">
                  <c:v>458.35737110868098</c:v>
                </c:pt>
                <c:pt idx="12468">
                  <c:v>458.344803443236</c:v>
                </c:pt>
                <c:pt idx="12469">
                  <c:v>458.32132564006002</c:v>
                </c:pt>
                <c:pt idx="12470">
                  <c:v>458.25737179363</c:v>
                </c:pt>
                <c:pt idx="12471">
                  <c:v>458.25669836479898</c:v>
                </c:pt>
                <c:pt idx="12472">
                  <c:v>458.16843618124801</c:v>
                </c:pt>
                <c:pt idx="12473">
                  <c:v>458.16812889132302</c:v>
                </c:pt>
                <c:pt idx="12474">
                  <c:v>458.14491042823101</c:v>
                </c:pt>
                <c:pt idx="12475">
                  <c:v>458.14213721134598</c:v>
                </c:pt>
                <c:pt idx="12476">
                  <c:v>458.13465988775101</c:v>
                </c:pt>
                <c:pt idx="12477">
                  <c:v>458.11144867539798</c:v>
                </c:pt>
                <c:pt idx="12478">
                  <c:v>458.07258591158597</c:v>
                </c:pt>
                <c:pt idx="12479">
                  <c:v>458.06448471320601</c:v>
                </c:pt>
                <c:pt idx="12480">
                  <c:v>458.052178188791</c:v>
                </c:pt>
                <c:pt idx="12481">
                  <c:v>458.05152396597401</c:v>
                </c:pt>
                <c:pt idx="12482">
                  <c:v>458.05075528688798</c:v>
                </c:pt>
                <c:pt idx="12483">
                  <c:v>458.04838077299502</c:v>
                </c:pt>
                <c:pt idx="12484">
                  <c:v>458.03139750042499</c:v>
                </c:pt>
                <c:pt idx="12485">
                  <c:v>457.97095757442003</c:v>
                </c:pt>
                <c:pt idx="12486">
                  <c:v>457.96563644760698</c:v>
                </c:pt>
                <c:pt idx="12487">
                  <c:v>457.955381697799</c:v>
                </c:pt>
                <c:pt idx="12488">
                  <c:v>457.95519757564199</c:v>
                </c:pt>
                <c:pt idx="12489">
                  <c:v>457.95507970542099</c:v>
                </c:pt>
                <c:pt idx="12490">
                  <c:v>457.95119308516502</c:v>
                </c:pt>
                <c:pt idx="12491">
                  <c:v>457.92616391217899</c:v>
                </c:pt>
                <c:pt idx="12492">
                  <c:v>457.909001798232</c:v>
                </c:pt>
                <c:pt idx="12493">
                  <c:v>457.90826546046299</c:v>
                </c:pt>
                <c:pt idx="12494">
                  <c:v>457.89772033674097</c:v>
                </c:pt>
                <c:pt idx="12495">
                  <c:v>457.89166339723801</c:v>
                </c:pt>
                <c:pt idx="12496">
                  <c:v>457.89133591479901</c:v>
                </c:pt>
                <c:pt idx="12497">
                  <c:v>457.88936052193998</c:v>
                </c:pt>
                <c:pt idx="12498">
                  <c:v>457.88090482892699</c:v>
                </c:pt>
                <c:pt idx="12499">
                  <c:v>457.87248787018899</c:v>
                </c:pt>
                <c:pt idx="12500">
                  <c:v>457.79814198253598</c:v>
                </c:pt>
                <c:pt idx="12501">
                  <c:v>457.78140618128299</c:v>
                </c:pt>
                <c:pt idx="12502">
                  <c:v>457.76697992522702</c:v>
                </c:pt>
                <c:pt idx="12503">
                  <c:v>457.74682651109498</c:v>
                </c:pt>
                <c:pt idx="12504">
                  <c:v>457.74177539929099</c:v>
                </c:pt>
                <c:pt idx="12505">
                  <c:v>457.721788171387</c:v>
                </c:pt>
                <c:pt idx="12506">
                  <c:v>457.709058330115</c:v>
                </c:pt>
                <c:pt idx="12507">
                  <c:v>457.69367310547102</c:v>
                </c:pt>
                <c:pt idx="12508">
                  <c:v>457.67268523513297</c:v>
                </c:pt>
                <c:pt idx="12509">
                  <c:v>457.63287925334703</c:v>
                </c:pt>
                <c:pt idx="12510">
                  <c:v>457.62738813646098</c:v>
                </c:pt>
                <c:pt idx="12511">
                  <c:v>457.61844896888198</c:v>
                </c:pt>
                <c:pt idx="12512">
                  <c:v>457.58536281546202</c:v>
                </c:pt>
                <c:pt idx="12513">
                  <c:v>457.57689515031302</c:v>
                </c:pt>
                <c:pt idx="12514">
                  <c:v>457.55170894882002</c:v>
                </c:pt>
                <c:pt idx="12515">
                  <c:v>457.51640254726698</c:v>
                </c:pt>
                <c:pt idx="12516">
                  <c:v>457.47412891149099</c:v>
                </c:pt>
                <c:pt idx="12517">
                  <c:v>457.47218063946099</c:v>
                </c:pt>
                <c:pt idx="12518">
                  <c:v>457.460095759777</c:v>
                </c:pt>
                <c:pt idx="12519">
                  <c:v>457.411108329706</c:v>
                </c:pt>
                <c:pt idx="12520">
                  <c:v>457.39387368941902</c:v>
                </c:pt>
                <c:pt idx="12521">
                  <c:v>457.38455858234499</c:v>
                </c:pt>
                <c:pt idx="12522">
                  <c:v>457.37558644963599</c:v>
                </c:pt>
                <c:pt idx="12523">
                  <c:v>457.33614769856001</c:v>
                </c:pt>
                <c:pt idx="12524">
                  <c:v>457.322397535037</c:v>
                </c:pt>
                <c:pt idx="12525">
                  <c:v>457.31785595696698</c:v>
                </c:pt>
                <c:pt idx="12526">
                  <c:v>457.30566330694398</c:v>
                </c:pt>
                <c:pt idx="12527">
                  <c:v>457.27217216200597</c:v>
                </c:pt>
                <c:pt idx="12528">
                  <c:v>457.262924601571</c:v>
                </c:pt>
                <c:pt idx="12529">
                  <c:v>457.26274132423299</c:v>
                </c:pt>
                <c:pt idx="12530">
                  <c:v>457.21558488054501</c:v>
                </c:pt>
                <c:pt idx="12531">
                  <c:v>457.208546019903</c:v>
                </c:pt>
                <c:pt idx="12532">
                  <c:v>457.20545917148002</c:v>
                </c:pt>
                <c:pt idx="12533">
                  <c:v>457.20390849072697</c:v>
                </c:pt>
                <c:pt idx="12534">
                  <c:v>457.192953044891</c:v>
                </c:pt>
                <c:pt idx="12535">
                  <c:v>457.18342466044299</c:v>
                </c:pt>
                <c:pt idx="12536">
                  <c:v>457.18270174245703</c:v>
                </c:pt>
                <c:pt idx="12537">
                  <c:v>457.14324159254301</c:v>
                </c:pt>
                <c:pt idx="12538">
                  <c:v>457.11717187753499</c:v>
                </c:pt>
                <c:pt idx="12539">
                  <c:v>457.11687094648698</c:v>
                </c:pt>
                <c:pt idx="12540">
                  <c:v>457.11034182145698</c:v>
                </c:pt>
                <c:pt idx="12541">
                  <c:v>457.10732988924099</c:v>
                </c:pt>
                <c:pt idx="12542">
                  <c:v>457.10002307058699</c:v>
                </c:pt>
                <c:pt idx="12543">
                  <c:v>457.01969112153802</c:v>
                </c:pt>
                <c:pt idx="12544">
                  <c:v>457.00697248002302</c:v>
                </c:pt>
                <c:pt idx="12545">
                  <c:v>456.97743950298201</c:v>
                </c:pt>
                <c:pt idx="12546">
                  <c:v>456.93212446437201</c:v>
                </c:pt>
                <c:pt idx="12547">
                  <c:v>456.92433502440201</c:v>
                </c:pt>
                <c:pt idx="12548">
                  <c:v>456.91864753792402</c:v>
                </c:pt>
                <c:pt idx="12549">
                  <c:v>456.87813652141102</c:v>
                </c:pt>
                <c:pt idx="12550">
                  <c:v>456.86879027357901</c:v>
                </c:pt>
                <c:pt idx="12551">
                  <c:v>456.84928351469102</c:v>
                </c:pt>
                <c:pt idx="12552">
                  <c:v>456.84610329361101</c:v>
                </c:pt>
                <c:pt idx="12553">
                  <c:v>456.81115754850202</c:v>
                </c:pt>
                <c:pt idx="12554">
                  <c:v>456.80688481425602</c:v>
                </c:pt>
                <c:pt idx="12555">
                  <c:v>456.80027294022699</c:v>
                </c:pt>
                <c:pt idx="12556">
                  <c:v>456.79725698902899</c:v>
                </c:pt>
                <c:pt idx="12557">
                  <c:v>456.79364023141</c:v>
                </c:pt>
                <c:pt idx="12558">
                  <c:v>456.78159966972299</c:v>
                </c:pt>
                <c:pt idx="12559">
                  <c:v>456.76626355205298</c:v>
                </c:pt>
                <c:pt idx="12560">
                  <c:v>456.72697663091498</c:v>
                </c:pt>
                <c:pt idx="12561">
                  <c:v>456.706429399797</c:v>
                </c:pt>
                <c:pt idx="12562">
                  <c:v>456.67820385354702</c:v>
                </c:pt>
                <c:pt idx="12563">
                  <c:v>456.65872738751301</c:v>
                </c:pt>
                <c:pt idx="12564">
                  <c:v>456.58494847565697</c:v>
                </c:pt>
                <c:pt idx="12565">
                  <c:v>456.576493451202</c:v>
                </c:pt>
                <c:pt idx="12566">
                  <c:v>456.56146258024199</c:v>
                </c:pt>
                <c:pt idx="12567">
                  <c:v>456.55536667323798</c:v>
                </c:pt>
                <c:pt idx="12568">
                  <c:v>456.55029627854702</c:v>
                </c:pt>
                <c:pt idx="12569">
                  <c:v>456.549467393996</c:v>
                </c:pt>
                <c:pt idx="12570">
                  <c:v>456.549284506498</c:v>
                </c:pt>
                <c:pt idx="12571">
                  <c:v>456.540737633964</c:v>
                </c:pt>
                <c:pt idx="12572">
                  <c:v>456.530492214709</c:v>
                </c:pt>
                <c:pt idx="12573">
                  <c:v>456.51871608678198</c:v>
                </c:pt>
                <c:pt idx="12574">
                  <c:v>456.50268123242398</c:v>
                </c:pt>
                <c:pt idx="12575">
                  <c:v>456.48329098252498</c:v>
                </c:pt>
                <c:pt idx="12576">
                  <c:v>456.478207349169</c:v>
                </c:pt>
                <c:pt idx="12577">
                  <c:v>456.45143991026703</c:v>
                </c:pt>
                <c:pt idx="12578">
                  <c:v>456.449423725222</c:v>
                </c:pt>
                <c:pt idx="12579">
                  <c:v>456.42345654938498</c:v>
                </c:pt>
                <c:pt idx="12580">
                  <c:v>456.41664769223098</c:v>
                </c:pt>
                <c:pt idx="12581">
                  <c:v>456.37171844655899</c:v>
                </c:pt>
                <c:pt idx="12582">
                  <c:v>456.36971091938</c:v>
                </c:pt>
                <c:pt idx="12583">
                  <c:v>456.325849736956</c:v>
                </c:pt>
                <c:pt idx="12584">
                  <c:v>456.31330035749801</c:v>
                </c:pt>
                <c:pt idx="12585">
                  <c:v>456.31170018616803</c:v>
                </c:pt>
                <c:pt idx="12586">
                  <c:v>456.27861170455299</c:v>
                </c:pt>
                <c:pt idx="12587">
                  <c:v>456.27831354274099</c:v>
                </c:pt>
                <c:pt idx="12588">
                  <c:v>456.26510046264298</c:v>
                </c:pt>
                <c:pt idx="12589">
                  <c:v>456.26010079878898</c:v>
                </c:pt>
                <c:pt idx="12590">
                  <c:v>456.25948830991598</c:v>
                </c:pt>
                <c:pt idx="12591">
                  <c:v>456.19568030392799</c:v>
                </c:pt>
                <c:pt idx="12592">
                  <c:v>456.18168566534098</c:v>
                </c:pt>
                <c:pt idx="12593">
                  <c:v>456.17156405796499</c:v>
                </c:pt>
                <c:pt idx="12594">
                  <c:v>456.16433010119601</c:v>
                </c:pt>
                <c:pt idx="12595">
                  <c:v>456.15435147260098</c:v>
                </c:pt>
                <c:pt idx="12596">
                  <c:v>456.15231402481402</c:v>
                </c:pt>
                <c:pt idx="12597">
                  <c:v>456.14167807438298</c:v>
                </c:pt>
                <c:pt idx="12598">
                  <c:v>456.14083204310901</c:v>
                </c:pt>
                <c:pt idx="12599">
                  <c:v>456.11184820390599</c:v>
                </c:pt>
                <c:pt idx="12600">
                  <c:v>456.07806945668102</c:v>
                </c:pt>
                <c:pt idx="12601">
                  <c:v>456.06656839648798</c:v>
                </c:pt>
                <c:pt idx="12602">
                  <c:v>456.053949966961</c:v>
                </c:pt>
                <c:pt idx="12603">
                  <c:v>455.99711029749602</c:v>
                </c:pt>
                <c:pt idx="12604">
                  <c:v>455.98824047999602</c:v>
                </c:pt>
                <c:pt idx="12605">
                  <c:v>455.964755472734</c:v>
                </c:pt>
                <c:pt idx="12606">
                  <c:v>455.94617800325801</c:v>
                </c:pt>
                <c:pt idx="12607">
                  <c:v>455.929888970109</c:v>
                </c:pt>
                <c:pt idx="12608">
                  <c:v>455.92689488886202</c:v>
                </c:pt>
                <c:pt idx="12609">
                  <c:v>455.92004039467901</c:v>
                </c:pt>
                <c:pt idx="12610">
                  <c:v>455.91940532345501</c:v>
                </c:pt>
                <c:pt idx="12611">
                  <c:v>455.84870581300498</c:v>
                </c:pt>
                <c:pt idx="12612">
                  <c:v>455.84379287234799</c:v>
                </c:pt>
                <c:pt idx="12613">
                  <c:v>455.825294761012</c:v>
                </c:pt>
                <c:pt idx="12614">
                  <c:v>455.80653398625401</c:v>
                </c:pt>
                <c:pt idx="12615">
                  <c:v>455.78299114223603</c:v>
                </c:pt>
                <c:pt idx="12616">
                  <c:v>455.71328037138301</c:v>
                </c:pt>
                <c:pt idx="12617">
                  <c:v>455.70995132404499</c:v>
                </c:pt>
                <c:pt idx="12618">
                  <c:v>455.69196603829602</c:v>
                </c:pt>
                <c:pt idx="12619">
                  <c:v>455.67493351066798</c:v>
                </c:pt>
                <c:pt idx="12620">
                  <c:v>455.66167371809598</c:v>
                </c:pt>
                <c:pt idx="12621">
                  <c:v>455.659573277589</c:v>
                </c:pt>
                <c:pt idx="12622">
                  <c:v>455.64029504456403</c:v>
                </c:pt>
                <c:pt idx="12623">
                  <c:v>455.63939586475101</c:v>
                </c:pt>
                <c:pt idx="12624">
                  <c:v>455.60577270671598</c:v>
                </c:pt>
                <c:pt idx="12625">
                  <c:v>455.58913249468401</c:v>
                </c:pt>
                <c:pt idx="12626">
                  <c:v>455.572330647314</c:v>
                </c:pt>
                <c:pt idx="12627">
                  <c:v>455.54718055628501</c:v>
                </c:pt>
                <c:pt idx="12628">
                  <c:v>455.53153296888303</c:v>
                </c:pt>
                <c:pt idx="12629">
                  <c:v>455.52004047389801</c:v>
                </c:pt>
                <c:pt idx="12630">
                  <c:v>455.50976259608399</c:v>
                </c:pt>
                <c:pt idx="12631">
                  <c:v>455.50476015858101</c:v>
                </c:pt>
                <c:pt idx="12632">
                  <c:v>455.48198647279202</c:v>
                </c:pt>
                <c:pt idx="12633">
                  <c:v>455.430682753616</c:v>
                </c:pt>
                <c:pt idx="12634">
                  <c:v>455.400153441231</c:v>
                </c:pt>
                <c:pt idx="12635">
                  <c:v>455.39971857653802</c:v>
                </c:pt>
                <c:pt idx="12636">
                  <c:v>455.39776231709601</c:v>
                </c:pt>
                <c:pt idx="12637">
                  <c:v>455.388068806413</c:v>
                </c:pt>
                <c:pt idx="12638">
                  <c:v>455.34085655485399</c:v>
                </c:pt>
                <c:pt idx="12639">
                  <c:v>455.34008995937398</c:v>
                </c:pt>
                <c:pt idx="12640">
                  <c:v>455.30320839995301</c:v>
                </c:pt>
                <c:pt idx="12641">
                  <c:v>455.28548988648498</c:v>
                </c:pt>
                <c:pt idx="12642">
                  <c:v>455.250719369016</c:v>
                </c:pt>
                <c:pt idx="12643">
                  <c:v>455.22721645378402</c:v>
                </c:pt>
                <c:pt idx="12644">
                  <c:v>455.206656416356</c:v>
                </c:pt>
                <c:pt idx="12645">
                  <c:v>455.20662392579999</c:v>
                </c:pt>
                <c:pt idx="12646">
                  <c:v>455.20038583109903</c:v>
                </c:pt>
                <c:pt idx="12647">
                  <c:v>455.18416832061502</c:v>
                </c:pt>
                <c:pt idx="12648">
                  <c:v>455.17311358767802</c:v>
                </c:pt>
                <c:pt idx="12649">
                  <c:v>455.16809730447</c:v>
                </c:pt>
                <c:pt idx="12650">
                  <c:v>455.15450142813501</c:v>
                </c:pt>
                <c:pt idx="12651">
                  <c:v>455.14836013738397</c:v>
                </c:pt>
                <c:pt idx="12652">
                  <c:v>455.13808153913902</c:v>
                </c:pt>
                <c:pt idx="12653">
                  <c:v>455.13576288967101</c:v>
                </c:pt>
                <c:pt idx="12654">
                  <c:v>455.09718711754903</c:v>
                </c:pt>
                <c:pt idx="12655">
                  <c:v>455.09154798805702</c:v>
                </c:pt>
                <c:pt idx="12656">
                  <c:v>455.08087396767303</c:v>
                </c:pt>
                <c:pt idx="12657">
                  <c:v>455.07825489167698</c:v>
                </c:pt>
                <c:pt idx="12658">
                  <c:v>455.04887160480598</c:v>
                </c:pt>
                <c:pt idx="12659">
                  <c:v>455.04408648048002</c:v>
                </c:pt>
                <c:pt idx="12660">
                  <c:v>455.01375873344898</c:v>
                </c:pt>
                <c:pt idx="12661">
                  <c:v>454.94526454344998</c:v>
                </c:pt>
                <c:pt idx="12662">
                  <c:v>454.92647497284702</c:v>
                </c:pt>
                <c:pt idx="12663">
                  <c:v>454.89079409922999</c:v>
                </c:pt>
                <c:pt idx="12664">
                  <c:v>454.885031069744</c:v>
                </c:pt>
                <c:pt idx="12665">
                  <c:v>454.86007553779899</c:v>
                </c:pt>
                <c:pt idx="12666">
                  <c:v>454.85739179163102</c:v>
                </c:pt>
                <c:pt idx="12667">
                  <c:v>454.85038403784699</c:v>
                </c:pt>
                <c:pt idx="12668">
                  <c:v>454.839366606716</c:v>
                </c:pt>
                <c:pt idx="12669">
                  <c:v>454.828029449513</c:v>
                </c:pt>
                <c:pt idx="12670">
                  <c:v>454.79387403890303</c:v>
                </c:pt>
                <c:pt idx="12671">
                  <c:v>454.77008442076402</c:v>
                </c:pt>
                <c:pt idx="12672">
                  <c:v>454.754317439386</c:v>
                </c:pt>
                <c:pt idx="12673">
                  <c:v>454.74397908165901</c:v>
                </c:pt>
                <c:pt idx="12674">
                  <c:v>454.725368364421</c:v>
                </c:pt>
                <c:pt idx="12675">
                  <c:v>454.70426813360501</c:v>
                </c:pt>
                <c:pt idx="12676">
                  <c:v>454.69506831418198</c:v>
                </c:pt>
                <c:pt idx="12677">
                  <c:v>454.62214974352401</c:v>
                </c:pt>
                <c:pt idx="12678">
                  <c:v>454.58165271211197</c:v>
                </c:pt>
                <c:pt idx="12679">
                  <c:v>454.564239424123</c:v>
                </c:pt>
                <c:pt idx="12680">
                  <c:v>454.55834776240403</c:v>
                </c:pt>
                <c:pt idx="12681">
                  <c:v>454.54355319851902</c:v>
                </c:pt>
                <c:pt idx="12682">
                  <c:v>454.54034283987801</c:v>
                </c:pt>
                <c:pt idx="12683">
                  <c:v>454.49616044260398</c:v>
                </c:pt>
                <c:pt idx="12684">
                  <c:v>454.47366051940099</c:v>
                </c:pt>
                <c:pt idx="12685">
                  <c:v>454.45965314241602</c:v>
                </c:pt>
                <c:pt idx="12686">
                  <c:v>454.41011940183103</c:v>
                </c:pt>
                <c:pt idx="12687">
                  <c:v>454.40909366663601</c:v>
                </c:pt>
                <c:pt idx="12688">
                  <c:v>454.40610096604701</c:v>
                </c:pt>
                <c:pt idx="12689">
                  <c:v>454.40487988959001</c:v>
                </c:pt>
                <c:pt idx="12690">
                  <c:v>454.39731319401602</c:v>
                </c:pt>
                <c:pt idx="12691">
                  <c:v>454.39167855251998</c:v>
                </c:pt>
                <c:pt idx="12692">
                  <c:v>454.390363302043</c:v>
                </c:pt>
                <c:pt idx="12693">
                  <c:v>454.36094741360802</c:v>
                </c:pt>
                <c:pt idx="12694">
                  <c:v>454.34726222389202</c:v>
                </c:pt>
                <c:pt idx="12695">
                  <c:v>454.333180088007</c:v>
                </c:pt>
                <c:pt idx="12696">
                  <c:v>454.31772033136502</c:v>
                </c:pt>
                <c:pt idx="12697">
                  <c:v>454.314532241937</c:v>
                </c:pt>
                <c:pt idx="12698">
                  <c:v>454.30814136536202</c:v>
                </c:pt>
                <c:pt idx="12699">
                  <c:v>454.30570191368599</c:v>
                </c:pt>
                <c:pt idx="12700">
                  <c:v>454.27602978586998</c:v>
                </c:pt>
                <c:pt idx="12701">
                  <c:v>454.26058559904402</c:v>
                </c:pt>
                <c:pt idx="12702">
                  <c:v>454.23147430077597</c:v>
                </c:pt>
                <c:pt idx="12703">
                  <c:v>454.22325899281998</c:v>
                </c:pt>
                <c:pt idx="12704">
                  <c:v>454.21362391719401</c:v>
                </c:pt>
                <c:pt idx="12705">
                  <c:v>454.19917233091098</c:v>
                </c:pt>
                <c:pt idx="12706">
                  <c:v>454.19810425975601</c:v>
                </c:pt>
                <c:pt idx="12707">
                  <c:v>454.19453602675799</c:v>
                </c:pt>
                <c:pt idx="12708">
                  <c:v>454.18724057655697</c:v>
                </c:pt>
                <c:pt idx="12709">
                  <c:v>454.16687518128799</c:v>
                </c:pt>
                <c:pt idx="12710">
                  <c:v>454.15746733236801</c:v>
                </c:pt>
                <c:pt idx="12711">
                  <c:v>454.14864218180497</c:v>
                </c:pt>
                <c:pt idx="12712">
                  <c:v>454.147095982758</c:v>
                </c:pt>
                <c:pt idx="12713">
                  <c:v>454.12021989216697</c:v>
                </c:pt>
                <c:pt idx="12714">
                  <c:v>454.11556416995802</c:v>
                </c:pt>
                <c:pt idx="12715">
                  <c:v>454.09243304281199</c:v>
                </c:pt>
                <c:pt idx="12716">
                  <c:v>454.08686453842699</c:v>
                </c:pt>
                <c:pt idx="12717">
                  <c:v>454.05404672096302</c:v>
                </c:pt>
                <c:pt idx="12718">
                  <c:v>454.01983846315602</c:v>
                </c:pt>
                <c:pt idx="12719">
                  <c:v>454.01727060623801</c:v>
                </c:pt>
                <c:pt idx="12720">
                  <c:v>454.01022782193098</c:v>
                </c:pt>
                <c:pt idx="12721">
                  <c:v>453.99748305270498</c:v>
                </c:pt>
                <c:pt idx="12722">
                  <c:v>453.98895488350098</c:v>
                </c:pt>
                <c:pt idx="12723">
                  <c:v>453.95688717741302</c:v>
                </c:pt>
                <c:pt idx="12724">
                  <c:v>453.88507253911399</c:v>
                </c:pt>
                <c:pt idx="12725">
                  <c:v>453.87010403662799</c:v>
                </c:pt>
                <c:pt idx="12726">
                  <c:v>453.829374620566</c:v>
                </c:pt>
                <c:pt idx="12727">
                  <c:v>453.81964435042198</c:v>
                </c:pt>
                <c:pt idx="12728">
                  <c:v>453.80229772300697</c:v>
                </c:pt>
                <c:pt idx="12729">
                  <c:v>453.77419673561297</c:v>
                </c:pt>
                <c:pt idx="12730">
                  <c:v>453.76914350904798</c:v>
                </c:pt>
                <c:pt idx="12731">
                  <c:v>453.768216330835</c:v>
                </c:pt>
                <c:pt idx="12732">
                  <c:v>453.75496362886599</c:v>
                </c:pt>
                <c:pt idx="12733">
                  <c:v>453.75182965175998</c:v>
                </c:pt>
                <c:pt idx="12734">
                  <c:v>453.74534858034798</c:v>
                </c:pt>
                <c:pt idx="12735">
                  <c:v>453.725459888118</c:v>
                </c:pt>
                <c:pt idx="12736">
                  <c:v>453.70747304928801</c:v>
                </c:pt>
                <c:pt idx="12737">
                  <c:v>453.699633101757</c:v>
                </c:pt>
                <c:pt idx="12738">
                  <c:v>453.69744481865501</c:v>
                </c:pt>
                <c:pt idx="12739">
                  <c:v>453.68410964555801</c:v>
                </c:pt>
                <c:pt idx="12740">
                  <c:v>453.68175639095102</c:v>
                </c:pt>
                <c:pt idx="12741">
                  <c:v>453.66617482571297</c:v>
                </c:pt>
                <c:pt idx="12742">
                  <c:v>453.63536461750601</c:v>
                </c:pt>
                <c:pt idx="12743">
                  <c:v>453.62140070182699</c:v>
                </c:pt>
                <c:pt idx="12744">
                  <c:v>453.61529234136299</c:v>
                </c:pt>
                <c:pt idx="12745">
                  <c:v>453.61465984165801</c:v>
                </c:pt>
                <c:pt idx="12746">
                  <c:v>453.588841882721</c:v>
                </c:pt>
                <c:pt idx="12747">
                  <c:v>453.57351468866398</c:v>
                </c:pt>
                <c:pt idx="12748">
                  <c:v>453.53203457843301</c:v>
                </c:pt>
                <c:pt idx="12749">
                  <c:v>453.52738070941501</c:v>
                </c:pt>
                <c:pt idx="12750">
                  <c:v>453.52648944931298</c:v>
                </c:pt>
                <c:pt idx="12751">
                  <c:v>453.507336493808</c:v>
                </c:pt>
                <c:pt idx="12752">
                  <c:v>453.454192731901</c:v>
                </c:pt>
                <c:pt idx="12753">
                  <c:v>453.448820172289</c:v>
                </c:pt>
                <c:pt idx="12754">
                  <c:v>453.436903996338</c:v>
                </c:pt>
                <c:pt idx="12755">
                  <c:v>453.42652258734103</c:v>
                </c:pt>
                <c:pt idx="12756">
                  <c:v>453.40795256456801</c:v>
                </c:pt>
                <c:pt idx="12757">
                  <c:v>453.40124028501998</c:v>
                </c:pt>
                <c:pt idx="12758">
                  <c:v>453.38969475922102</c:v>
                </c:pt>
                <c:pt idx="12759">
                  <c:v>453.36868731030398</c:v>
                </c:pt>
                <c:pt idx="12760">
                  <c:v>453.35741990303097</c:v>
                </c:pt>
                <c:pt idx="12761">
                  <c:v>453.35718384193399</c:v>
                </c:pt>
                <c:pt idx="12762">
                  <c:v>453.35293508983301</c:v>
                </c:pt>
                <c:pt idx="12763">
                  <c:v>453.33908553118198</c:v>
                </c:pt>
                <c:pt idx="12764">
                  <c:v>453.33704970048501</c:v>
                </c:pt>
                <c:pt idx="12765">
                  <c:v>453.33547440815602</c:v>
                </c:pt>
                <c:pt idx="12766">
                  <c:v>453.33355463927501</c:v>
                </c:pt>
                <c:pt idx="12767">
                  <c:v>453.32889962520397</c:v>
                </c:pt>
                <c:pt idx="12768">
                  <c:v>453.31994091001002</c:v>
                </c:pt>
                <c:pt idx="12769">
                  <c:v>453.31536395547801</c:v>
                </c:pt>
                <c:pt idx="12770">
                  <c:v>453.30997968553299</c:v>
                </c:pt>
                <c:pt idx="12771">
                  <c:v>453.30040558630299</c:v>
                </c:pt>
                <c:pt idx="12772">
                  <c:v>453.27922003351699</c:v>
                </c:pt>
                <c:pt idx="12773">
                  <c:v>453.27441007583599</c:v>
                </c:pt>
                <c:pt idx="12774">
                  <c:v>453.26559518899001</c:v>
                </c:pt>
                <c:pt idx="12775">
                  <c:v>453.25434360314898</c:v>
                </c:pt>
                <c:pt idx="12776">
                  <c:v>453.22861223901401</c:v>
                </c:pt>
                <c:pt idx="12777">
                  <c:v>453.22274742674301</c:v>
                </c:pt>
                <c:pt idx="12778">
                  <c:v>453.21882792508501</c:v>
                </c:pt>
                <c:pt idx="12779">
                  <c:v>453.21420877101701</c:v>
                </c:pt>
                <c:pt idx="12780">
                  <c:v>453.19188643593498</c:v>
                </c:pt>
                <c:pt idx="12781">
                  <c:v>453.18409551938601</c:v>
                </c:pt>
                <c:pt idx="12782">
                  <c:v>453.175572458955</c:v>
                </c:pt>
                <c:pt idx="12783">
                  <c:v>453.167019073066</c:v>
                </c:pt>
                <c:pt idx="12784">
                  <c:v>453.16515398141701</c:v>
                </c:pt>
                <c:pt idx="12785">
                  <c:v>453.16086643977297</c:v>
                </c:pt>
                <c:pt idx="12786">
                  <c:v>453.12784394993002</c:v>
                </c:pt>
                <c:pt idx="12787">
                  <c:v>453.12404524181301</c:v>
                </c:pt>
                <c:pt idx="12788">
                  <c:v>453.05743690072899</c:v>
                </c:pt>
                <c:pt idx="12789">
                  <c:v>453.05118293000203</c:v>
                </c:pt>
                <c:pt idx="12790">
                  <c:v>453.04755360763102</c:v>
                </c:pt>
                <c:pt idx="12791">
                  <c:v>453.04687087508</c:v>
                </c:pt>
                <c:pt idx="12792">
                  <c:v>453.02594012851102</c:v>
                </c:pt>
                <c:pt idx="12793">
                  <c:v>453.024479759222</c:v>
                </c:pt>
                <c:pt idx="12794">
                  <c:v>453.00761102869399</c:v>
                </c:pt>
                <c:pt idx="12795">
                  <c:v>452.99744343014203</c:v>
                </c:pt>
                <c:pt idx="12796">
                  <c:v>452.982962735054</c:v>
                </c:pt>
                <c:pt idx="12797">
                  <c:v>452.97869379251398</c:v>
                </c:pt>
                <c:pt idx="12798">
                  <c:v>452.97279719945499</c:v>
                </c:pt>
                <c:pt idx="12799">
                  <c:v>452.963775513114</c:v>
                </c:pt>
                <c:pt idx="12800">
                  <c:v>452.956280852752</c:v>
                </c:pt>
                <c:pt idx="12801">
                  <c:v>452.94572249904201</c:v>
                </c:pt>
                <c:pt idx="12802">
                  <c:v>452.94379121570302</c:v>
                </c:pt>
                <c:pt idx="12803">
                  <c:v>452.900661842766</c:v>
                </c:pt>
                <c:pt idx="12804">
                  <c:v>452.873863470272</c:v>
                </c:pt>
                <c:pt idx="12805">
                  <c:v>452.87039330866799</c:v>
                </c:pt>
                <c:pt idx="12806">
                  <c:v>452.86568954793</c:v>
                </c:pt>
                <c:pt idx="12807">
                  <c:v>452.82866850290998</c:v>
                </c:pt>
                <c:pt idx="12808">
                  <c:v>452.78185795847003</c:v>
                </c:pt>
                <c:pt idx="12809">
                  <c:v>452.75642007499602</c:v>
                </c:pt>
                <c:pt idx="12810">
                  <c:v>452.74608455728497</c:v>
                </c:pt>
                <c:pt idx="12811">
                  <c:v>452.71308683440702</c:v>
                </c:pt>
                <c:pt idx="12812">
                  <c:v>452.70938627665498</c:v>
                </c:pt>
                <c:pt idx="12813">
                  <c:v>452.70474054435101</c:v>
                </c:pt>
                <c:pt idx="12814">
                  <c:v>452.702210305542</c:v>
                </c:pt>
                <c:pt idx="12815">
                  <c:v>452.695604387689</c:v>
                </c:pt>
                <c:pt idx="12816">
                  <c:v>452.69280607885298</c:v>
                </c:pt>
                <c:pt idx="12817">
                  <c:v>452.68887282456001</c:v>
                </c:pt>
                <c:pt idx="12818">
                  <c:v>452.666848887779</c:v>
                </c:pt>
                <c:pt idx="12819">
                  <c:v>452.64562035355499</c:v>
                </c:pt>
                <c:pt idx="12820">
                  <c:v>452.63641832090798</c:v>
                </c:pt>
                <c:pt idx="12821">
                  <c:v>452.62862770157301</c:v>
                </c:pt>
                <c:pt idx="12822">
                  <c:v>452.61210655198897</c:v>
                </c:pt>
                <c:pt idx="12823">
                  <c:v>452.60485535953802</c:v>
                </c:pt>
                <c:pt idx="12824">
                  <c:v>452.59763465552697</c:v>
                </c:pt>
                <c:pt idx="12825">
                  <c:v>452.58754479756197</c:v>
                </c:pt>
                <c:pt idx="12826">
                  <c:v>452.58033699833902</c:v>
                </c:pt>
                <c:pt idx="12827">
                  <c:v>452.53160083635601</c:v>
                </c:pt>
                <c:pt idx="12828">
                  <c:v>452.50806664631801</c:v>
                </c:pt>
                <c:pt idx="12829">
                  <c:v>452.50479396333401</c:v>
                </c:pt>
                <c:pt idx="12830">
                  <c:v>452.435886954735</c:v>
                </c:pt>
                <c:pt idx="12831">
                  <c:v>452.42707355081302</c:v>
                </c:pt>
                <c:pt idx="12832">
                  <c:v>452.40012825929699</c:v>
                </c:pt>
                <c:pt idx="12833">
                  <c:v>452.38960369931601</c:v>
                </c:pt>
                <c:pt idx="12834">
                  <c:v>452.38423723490098</c:v>
                </c:pt>
                <c:pt idx="12835">
                  <c:v>452.36201039980102</c:v>
                </c:pt>
                <c:pt idx="12836">
                  <c:v>452.29926562173</c:v>
                </c:pt>
                <c:pt idx="12837">
                  <c:v>452.29503253593901</c:v>
                </c:pt>
                <c:pt idx="12838">
                  <c:v>452.28281709009002</c:v>
                </c:pt>
                <c:pt idx="12839">
                  <c:v>452.28135454462398</c:v>
                </c:pt>
                <c:pt idx="12840">
                  <c:v>452.23651223261402</c:v>
                </c:pt>
                <c:pt idx="12841">
                  <c:v>452.22827661776802</c:v>
                </c:pt>
                <c:pt idx="12842">
                  <c:v>452.185577043938</c:v>
                </c:pt>
                <c:pt idx="12843">
                  <c:v>452.18103356411399</c:v>
                </c:pt>
                <c:pt idx="12844">
                  <c:v>452.15837262546802</c:v>
                </c:pt>
                <c:pt idx="12845">
                  <c:v>452.14333566906498</c:v>
                </c:pt>
                <c:pt idx="12846">
                  <c:v>452.13889841919899</c:v>
                </c:pt>
                <c:pt idx="12847">
                  <c:v>452.13439575659902</c:v>
                </c:pt>
                <c:pt idx="12848">
                  <c:v>452.07288235410402</c:v>
                </c:pt>
                <c:pt idx="12849">
                  <c:v>452.07142742192599</c:v>
                </c:pt>
                <c:pt idx="12850">
                  <c:v>452.05597357544002</c:v>
                </c:pt>
                <c:pt idx="12851">
                  <c:v>452.05062954174201</c:v>
                </c:pt>
                <c:pt idx="12852">
                  <c:v>452.031251535948</c:v>
                </c:pt>
                <c:pt idx="12853">
                  <c:v>452.02705313655298</c:v>
                </c:pt>
                <c:pt idx="12854">
                  <c:v>452.02397414925201</c:v>
                </c:pt>
                <c:pt idx="12855">
                  <c:v>452.01257809136598</c:v>
                </c:pt>
                <c:pt idx="12856">
                  <c:v>452.00071178757099</c:v>
                </c:pt>
                <c:pt idx="12857">
                  <c:v>451.99734812820202</c:v>
                </c:pt>
                <c:pt idx="12858">
                  <c:v>451.97502994607601</c:v>
                </c:pt>
                <c:pt idx="12859">
                  <c:v>451.94552616771603</c:v>
                </c:pt>
                <c:pt idx="12860">
                  <c:v>451.93499197266198</c:v>
                </c:pt>
                <c:pt idx="12861">
                  <c:v>451.90361471390099</c:v>
                </c:pt>
                <c:pt idx="12862">
                  <c:v>451.873353456318</c:v>
                </c:pt>
                <c:pt idx="12863">
                  <c:v>451.86981229081101</c:v>
                </c:pt>
                <c:pt idx="12864">
                  <c:v>451.85881737407999</c:v>
                </c:pt>
                <c:pt idx="12865">
                  <c:v>451.85093333857998</c:v>
                </c:pt>
                <c:pt idx="12866">
                  <c:v>451.84692054115601</c:v>
                </c:pt>
                <c:pt idx="12867">
                  <c:v>451.82206608944699</c:v>
                </c:pt>
                <c:pt idx="12868">
                  <c:v>451.801256933518</c:v>
                </c:pt>
                <c:pt idx="12869">
                  <c:v>451.77290570583801</c:v>
                </c:pt>
                <c:pt idx="12870">
                  <c:v>451.766136813451</c:v>
                </c:pt>
                <c:pt idx="12871">
                  <c:v>451.74294048268501</c:v>
                </c:pt>
                <c:pt idx="12872">
                  <c:v>451.73272446004898</c:v>
                </c:pt>
                <c:pt idx="12873">
                  <c:v>451.71105494339002</c:v>
                </c:pt>
                <c:pt idx="12874">
                  <c:v>451.66943079215298</c:v>
                </c:pt>
                <c:pt idx="12875">
                  <c:v>451.65034454621599</c:v>
                </c:pt>
                <c:pt idx="12876">
                  <c:v>451.57672575042699</c:v>
                </c:pt>
                <c:pt idx="12877">
                  <c:v>451.56021354845501</c:v>
                </c:pt>
                <c:pt idx="12878">
                  <c:v>451.52047868570003</c:v>
                </c:pt>
                <c:pt idx="12879">
                  <c:v>451.502795008992</c:v>
                </c:pt>
                <c:pt idx="12880">
                  <c:v>451.49488691568899</c:v>
                </c:pt>
                <c:pt idx="12881">
                  <c:v>451.48264252250198</c:v>
                </c:pt>
                <c:pt idx="12882">
                  <c:v>451.42770735367998</c:v>
                </c:pt>
                <c:pt idx="12883">
                  <c:v>451.42007064721099</c:v>
                </c:pt>
                <c:pt idx="12884">
                  <c:v>451.41605593927801</c:v>
                </c:pt>
                <c:pt idx="12885">
                  <c:v>451.33473229530603</c:v>
                </c:pt>
                <c:pt idx="12886">
                  <c:v>451.31616010031701</c:v>
                </c:pt>
                <c:pt idx="12887">
                  <c:v>451.28758856583801</c:v>
                </c:pt>
                <c:pt idx="12888">
                  <c:v>451.27961480067898</c:v>
                </c:pt>
                <c:pt idx="12889">
                  <c:v>451.277410623207</c:v>
                </c:pt>
                <c:pt idx="12890">
                  <c:v>451.26185611306602</c:v>
                </c:pt>
                <c:pt idx="12891">
                  <c:v>451.25049958935102</c:v>
                </c:pt>
                <c:pt idx="12892">
                  <c:v>451.242422637</c:v>
                </c:pt>
                <c:pt idx="12893">
                  <c:v>451.22064453377499</c:v>
                </c:pt>
                <c:pt idx="12894">
                  <c:v>451.21944636497898</c:v>
                </c:pt>
                <c:pt idx="12895">
                  <c:v>451.192598032104</c:v>
                </c:pt>
                <c:pt idx="12896">
                  <c:v>451.17271104680702</c:v>
                </c:pt>
                <c:pt idx="12897">
                  <c:v>451.15607054761398</c:v>
                </c:pt>
                <c:pt idx="12898">
                  <c:v>451.154431156155</c:v>
                </c:pt>
                <c:pt idx="12899">
                  <c:v>451.10857682154898</c:v>
                </c:pt>
                <c:pt idx="12900">
                  <c:v>451.104646705611</c:v>
                </c:pt>
                <c:pt idx="12901">
                  <c:v>451.06516958771198</c:v>
                </c:pt>
                <c:pt idx="12902">
                  <c:v>451.058997743384</c:v>
                </c:pt>
                <c:pt idx="12903">
                  <c:v>451.03670927109403</c:v>
                </c:pt>
                <c:pt idx="12904">
                  <c:v>451.00135568165803</c:v>
                </c:pt>
                <c:pt idx="12905">
                  <c:v>450.99633019835699</c:v>
                </c:pt>
                <c:pt idx="12906">
                  <c:v>450.96106808554799</c:v>
                </c:pt>
                <c:pt idx="12907">
                  <c:v>450.91064010834401</c:v>
                </c:pt>
                <c:pt idx="12908">
                  <c:v>450.90615705419702</c:v>
                </c:pt>
                <c:pt idx="12909">
                  <c:v>450.88824182250301</c:v>
                </c:pt>
                <c:pt idx="12910">
                  <c:v>450.87270950744397</c:v>
                </c:pt>
                <c:pt idx="12911">
                  <c:v>450.86685743625901</c:v>
                </c:pt>
                <c:pt idx="12912">
                  <c:v>450.86262714876801</c:v>
                </c:pt>
                <c:pt idx="12913">
                  <c:v>450.860394075898</c:v>
                </c:pt>
                <c:pt idx="12914">
                  <c:v>450.85095428517099</c:v>
                </c:pt>
                <c:pt idx="12915">
                  <c:v>450.84636655817098</c:v>
                </c:pt>
                <c:pt idx="12916">
                  <c:v>450.83262703895002</c:v>
                </c:pt>
                <c:pt idx="12917">
                  <c:v>450.82487093602202</c:v>
                </c:pt>
                <c:pt idx="12918">
                  <c:v>450.79465830973197</c:v>
                </c:pt>
                <c:pt idx="12919">
                  <c:v>450.76541972960803</c:v>
                </c:pt>
                <c:pt idx="12920">
                  <c:v>450.75075465942501</c:v>
                </c:pt>
                <c:pt idx="12921">
                  <c:v>450.72671446900699</c:v>
                </c:pt>
                <c:pt idx="12922">
                  <c:v>450.70784752096199</c:v>
                </c:pt>
                <c:pt idx="12923">
                  <c:v>450.696121253027</c:v>
                </c:pt>
                <c:pt idx="12924">
                  <c:v>450.69521385957398</c:v>
                </c:pt>
                <c:pt idx="12925">
                  <c:v>450.69222812253798</c:v>
                </c:pt>
                <c:pt idx="12926">
                  <c:v>450.69014871360503</c:v>
                </c:pt>
                <c:pt idx="12927">
                  <c:v>450.68006516834299</c:v>
                </c:pt>
                <c:pt idx="12928">
                  <c:v>450.67666129162899</c:v>
                </c:pt>
                <c:pt idx="12929">
                  <c:v>450.67370129715601</c:v>
                </c:pt>
                <c:pt idx="12930">
                  <c:v>450.65474578110201</c:v>
                </c:pt>
                <c:pt idx="12931">
                  <c:v>450.61777502518601</c:v>
                </c:pt>
                <c:pt idx="12932">
                  <c:v>450.60093622847597</c:v>
                </c:pt>
                <c:pt idx="12933">
                  <c:v>450.60072505894601</c:v>
                </c:pt>
                <c:pt idx="12934">
                  <c:v>450.59463975090603</c:v>
                </c:pt>
                <c:pt idx="12935">
                  <c:v>450.56670672307598</c:v>
                </c:pt>
                <c:pt idx="12936">
                  <c:v>450.55530033781503</c:v>
                </c:pt>
                <c:pt idx="12937">
                  <c:v>450.55194185206898</c:v>
                </c:pt>
                <c:pt idx="12938">
                  <c:v>450.55121082131501</c:v>
                </c:pt>
                <c:pt idx="12939">
                  <c:v>450.54841556106197</c:v>
                </c:pt>
                <c:pt idx="12940">
                  <c:v>450.52504665756101</c:v>
                </c:pt>
                <c:pt idx="12941">
                  <c:v>450.51692907396301</c:v>
                </c:pt>
                <c:pt idx="12942">
                  <c:v>450.50315224307502</c:v>
                </c:pt>
                <c:pt idx="12943">
                  <c:v>450.490413341416</c:v>
                </c:pt>
                <c:pt idx="12944">
                  <c:v>450.47817421572501</c:v>
                </c:pt>
                <c:pt idx="12945">
                  <c:v>450.47426835372198</c:v>
                </c:pt>
                <c:pt idx="12946">
                  <c:v>450.45328963819497</c:v>
                </c:pt>
                <c:pt idx="12947">
                  <c:v>450.43661617089401</c:v>
                </c:pt>
                <c:pt idx="12948">
                  <c:v>450.42113464689101</c:v>
                </c:pt>
                <c:pt idx="12949">
                  <c:v>450.41571732703301</c:v>
                </c:pt>
                <c:pt idx="12950">
                  <c:v>450.41503873173298</c:v>
                </c:pt>
                <c:pt idx="12951">
                  <c:v>450.41413442600299</c:v>
                </c:pt>
                <c:pt idx="12952">
                  <c:v>450.35252111838702</c:v>
                </c:pt>
                <c:pt idx="12953">
                  <c:v>450.35135114691599</c:v>
                </c:pt>
                <c:pt idx="12954">
                  <c:v>450.34989216310902</c:v>
                </c:pt>
                <c:pt idx="12955">
                  <c:v>450.34194712706397</c:v>
                </c:pt>
                <c:pt idx="12956">
                  <c:v>450.31948057119098</c:v>
                </c:pt>
                <c:pt idx="12957">
                  <c:v>450.28457316133603</c:v>
                </c:pt>
                <c:pt idx="12958">
                  <c:v>450.28324643920701</c:v>
                </c:pt>
                <c:pt idx="12959">
                  <c:v>450.28282064179899</c:v>
                </c:pt>
                <c:pt idx="12960">
                  <c:v>450.27739865727301</c:v>
                </c:pt>
                <c:pt idx="12961">
                  <c:v>450.25828952109902</c:v>
                </c:pt>
                <c:pt idx="12962">
                  <c:v>450.23189743827697</c:v>
                </c:pt>
                <c:pt idx="12963">
                  <c:v>450.22563332492803</c:v>
                </c:pt>
                <c:pt idx="12964">
                  <c:v>450.20025891563802</c:v>
                </c:pt>
                <c:pt idx="12965">
                  <c:v>450.191237352553</c:v>
                </c:pt>
                <c:pt idx="12966">
                  <c:v>450.16737235757802</c:v>
                </c:pt>
                <c:pt idx="12967">
                  <c:v>450.14152170839401</c:v>
                </c:pt>
                <c:pt idx="12968">
                  <c:v>450.13212112998298</c:v>
                </c:pt>
                <c:pt idx="12969">
                  <c:v>450.10349307572301</c:v>
                </c:pt>
                <c:pt idx="12970">
                  <c:v>450.10015207180697</c:v>
                </c:pt>
                <c:pt idx="12971">
                  <c:v>450.094444467286</c:v>
                </c:pt>
                <c:pt idx="12972">
                  <c:v>450.06053146833602</c:v>
                </c:pt>
                <c:pt idx="12973">
                  <c:v>450.03139202073999</c:v>
                </c:pt>
                <c:pt idx="12974">
                  <c:v>449.99070719055999</c:v>
                </c:pt>
                <c:pt idx="12975">
                  <c:v>449.98145955558999</c:v>
                </c:pt>
                <c:pt idx="12976">
                  <c:v>449.98030849126002</c:v>
                </c:pt>
                <c:pt idx="12977">
                  <c:v>449.97401313849502</c:v>
                </c:pt>
                <c:pt idx="12978">
                  <c:v>449.96938815905901</c:v>
                </c:pt>
                <c:pt idx="12979">
                  <c:v>449.96459564793901</c:v>
                </c:pt>
                <c:pt idx="12980">
                  <c:v>449.945638209555</c:v>
                </c:pt>
                <c:pt idx="12981">
                  <c:v>449.92358026434403</c:v>
                </c:pt>
                <c:pt idx="12982">
                  <c:v>449.90688540780297</c:v>
                </c:pt>
                <c:pt idx="12983">
                  <c:v>449.90491080891599</c:v>
                </c:pt>
                <c:pt idx="12984">
                  <c:v>449.89628711789601</c:v>
                </c:pt>
                <c:pt idx="12985">
                  <c:v>449.87455935260903</c:v>
                </c:pt>
                <c:pt idx="12986">
                  <c:v>449.84482035735101</c:v>
                </c:pt>
                <c:pt idx="12987">
                  <c:v>449.83867623776501</c:v>
                </c:pt>
                <c:pt idx="12988">
                  <c:v>449.82964741759702</c:v>
                </c:pt>
                <c:pt idx="12989">
                  <c:v>449.82916928483598</c:v>
                </c:pt>
                <c:pt idx="12990">
                  <c:v>449.823232674613</c:v>
                </c:pt>
                <c:pt idx="12991">
                  <c:v>449.78491453185302</c:v>
                </c:pt>
                <c:pt idx="12992">
                  <c:v>449.776800475615</c:v>
                </c:pt>
                <c:pt idx="12993">
                  <c:v>449.764430618137</c:v>
                </c:pt>
                <c:pt idx="12994">
                  <c:v>449.74135481857502</c:v>
                </c:pt>
                <c:pt idx="12995">
                  <c:v>449.74099894884699</c:v>
                </c:pt>
                <c:pt idx="12996">
                  <c:v>449.73810035709897</c:v>
                </c:pt>
                <c:pt idx="12997">
                  <c:v>449.68800036846699</c:v>
                </c:pt>
                <c:pt idx="12998">
                  <c:v>449.66568701131098</c:v>
                </c:pt>
                <c:pt idx="12999">
                  <c:v>449.64152485096503</c:v>
                </c:pt>
                <c:pt idx="13000">
                  <c:v>449.641024679586</c:v>
                </c:pt>
                <c:pt idx="13001">
                  <c:v>449.62082680976198</c:v>
                </c:pt>
                <c:pt idx="13002">
                  <c:v>449.61909543282098</c:v>
                </c:pt>
                <c:pt idx="13003">
                  <c:v>449.60829842770698</c:v>
                </c:pt>
                <c:pt idx="13004">
                  <c:v>449.59040406211</c:v>
                </c:pt>
                <c:pt idx="13005">
                  <c:v>449.58342323993401</c:v>
                </c:pt>
                <c:pt idx="13006">
                  <c:v>449.57730963621702</c:v>
                </c:pt>
                <c:pt idx="13007">
                  <c:v>449.564175872634</c:v>
                </c:pt>
                <c:pt idx="13008">
                  <c:v>449.54211902501601</c:v>
                </c:pt>
                <c:pt idx="13009">
                  <c:v>449.54131312034099</c:v>
                </c:pt>
                <c:pt idx="13010">
                  <c:v>449.48313211330498</c:v>
                </c:pt>
                <c:pt idx="13011">
                  <c:v>449.46816165537399</c:v>
                </c:pt>
                <c:pt idx="13012">
                  <c:v>449.45964353000602</c:v>
                </c:pt>
                <c:pt idx="13013">
                  <c:v>449.44587452374498</c:v>
                </c:pt>
                <c:pt idx="13014">
                  <c:v>449.44488293168803</c:v>
                </c:pt>
                <c:pt idx="13015">
                  <c:v>449.41738619911501</c:v>
                </c:pt>
                <c:pt idx="13016">
                  <c:v>449.41695094067097</c:v>
                </c:pt>
                <c:pt idx="13017">
                  <c:v>449.40013999503799</c:v>
                </c:pt>
                <c:pt idx="13018">
                  <c:v>449.353908448879</c:v>
                </c:pt>
                <c:pt idx="13019">
                  <c:v>449.31210485141702</c:v>
                </c:pt>
                <c:pt idx="13020">
                  <c:v>449.29054156001899</c:v>
                </c:pt>
                <c:pt idx="13021">
                  <c:v>449.28333594695198</c:v>
                </c:pt>
                <c:pt idx="13022">
                  <c:v>449.28300629811099</c:v>
                </c:pt>
                <c:pt idx="13023">
                  <c:v>449.253942502749</c:v>
                </c:pt>
                <c:pt idx="13024">
                  <c:v>449.25307573018699</c:v>
                </c:pt>
                <c:pt idx="13025">
                  <c:v>449.241733553762</c:v>
                </c:pt>
                <c:pt idx="13026">
                  <c:v>449.202489084153</c:v>
                </c:pt>
                <c:pt idx="13027">
                  <c:v>449.17837347991599</c:v>
                </c:pt>
                <c:pt idx="13028">
                  <c:v>449.173584720755</c:v>
                </c:pt>
                <c:pt idx="13029">
                  <c:v>449.15849848500397</c:v>
                </c:pt>
                <c:pt idx="13030">
                  <c:v>449.156182992374</c:v>
                </c:pt>
                <c:pt idx="13031">
                  <c:v>449.14617020322601</c:v>
                </c:pt>
                <c:pt idx="13032">
                  <c:v>449.14292115170099</c:v>
                </c:pt>
                <c:pt idx="13033">
                  <c:v>449.12617096821901</c:v>
                </c:pt>
                <c:pt idx="13034">
                  <c:v>449.121861542099</c:v>
                </c:pt>
                <c:pt idx="13035">
                  <c:v>449.12131793392302</c:v>
                </c:pt>
                <c:pt idx="13036">
                  <c:v>449.108546082234</c:v>
                </c:pt>
                <c:pt idx="13037">
                  <c:v>449.07281737264202</c:v>
                </c:pt>
                <c:pt idx="13038">
                  <c:v>449.05777094973502</c:v>
                </c:pt>
                <c:pt idx="13039">
                  <c:v>449.05589901194202</c:v>
                </c:pt>
                <c:pt idx="13040">
                  <c:v>449.04573920911702</c:v>
                </c:pt>
                <c:pt idx="13041">
                  <c:v>449.04555516107501</c:v>
                </c:pt>
                <c:pt idx="13042">
                  <c:v>449.03943939241202</c:v>
                </c:pt>
                <c:pt idx="13043">
                  <c:v>449.007093717629</c:v>
                </c:pt>
                <c:pt idx="13044">
                  <c:v>449.005638050453</c:v>
                </c:pt>
                <c:pt idx="13045">
                  <c:v>449.00131420708101</c:v>
                </c:pt>
                <c:pt idx="13046">
                  <c:v>448.996964223237</c:v>
                </c:pt>
                <c:pt idx="13047">
                  <c:v>448.97448146851701</c:v>
                </c:pt>
                <c:pt idx="13048">
                  <c:v>448.97169200571801</c:v>
                </c:pt>
                <c:pt idx="13049">
                  <c:v>448.94927702829699</c:v>
                </c:pt>
                <c:pt idx="13050">
                  <c:v>448.94841430721402</c:v>
                </c:pt>
                <c:pt idx="13051">
                  <c:v>448.94077128905798</c:v>
                </c:pt>
                <c:pt idx="13052">
                  <c:v>448.92707348187201</c:v>
                </c:pt>
                <c:pt idx="13053">
                  <c:v>448.90375215171099</c:v>
                </c:pt>
                <c:pt idx="13054">
                  <c:v>448.899942529143</c:v>
                </c:pt>
                <c:pt idx="13055">
                  <c:v>448.88793536124899</c:v>
                </c:pt>
                <c:pt idx="13056">
                  <c:v>448.88121020732098</c:v>
                </c:pt>
                <c:pt idx="13057">
                  <c:v>448.87567711458701</c:v>
                </c:pt>
                <c:pt idx="13058">
                  <c:v>448.87127597206597</c:v>
                </c:pt>
                <c:pt idx="13059">
                  <c:v>448.857453131348</c:v>
                </c:pt>
                <c:pt idx="13060">
                  <c:v>448.81602717889501</c:v>
                </c:pt>
                <c:pt idx="13061">
                  <c:v>448.80769288890099</c:v>
                </c:pt>
                <c:pt idx="13062">
                  <c:v>448.79581042955698</c:v>
                </c:pt>
                <c:pt idx="13063">
                  <c:v>448.79214753989601</c:v>
                </c:pt>
                <c:pt idx="13064">
                  <c:v>448.78949432186897</c:v>
                </c:pt>
                <c:pt idx="13065">
                  <c:v>448.766017492375</c:v>
                </c:pt>
                <c:pt idx="13066">
                  <c:v>448.76476817663098</c:v>
                </c:pt>
                <c:pt idx="13067">
                  <c:v>448.76427393888798</c:v>
                </c:pt>
                <c:pt idx="13068">
                  <c:v>448.72423957879198</c:v>
                </c:pt>
                <c:pt idx="13069">
                  <c:v>448.70650515782899</c:v>
                </c:pt>
                <c:pt idx="13070">
                  <c:v>448.70155917858102</c:v>
                </c:pt>
                <c:pt idx="13071">
                  <c:v>448.66612455681701</c:v>
                </c:pt>
                <c:pt idx="13072">
                  <c:v>448.64212641570498</c:v>
                </c:pt>
                <c:pt idx="13073">
                  <c:v>448.64194912527</c:v>
                </c:pt>
                <c:pt idx="13074">
                  <c:v>448.62412798452698</c:v>
                </c:pt>
                <c:pt idx="13075">
                  <c:v>448.60375108322302</c:v>
                </c:pt>
                <c:pt idx="13076">
                  <c:v>448.59499277088401</c:v>
                </c:pt>
                <c:pt idx="13077">
                  <c:v>448.58633212448899</c:v>
                </c:pt>
                <c:pt idx="13078">
                  <c:v>448.57762134400502</c:v>
                </c:pt>
                <c:pt idx="13079">
                  <c:v>448.56218503068499</c:v>
                </c:pt>
                <c:pt idx="13080">
                  <c:v>448.53471683499299</c:v>
                </c:pt>
                <c:pt idx="13081">
                  <c:v>448.53313766153099</c:v>
                </c:pt>
                <c:pt idx="13082">
                  <c:v>448.52472370357498</c:v>
                </c:pt>
                <c:pt idx="13083">
                  <c:v>448.51144050592097</c:v>
                </c:pt>
                <c:pt idx="13084">
                  <c:v>448.49213078054999</c:v>
                </c:pt>
                <c:pt idx="13085">
                  <c:v>448.43475702137198</c:v>
                </c:pt>
                <c:pt idx="13086">
                  <c:v>448.40899620328202</c:v>
                </c:pt>
                <c:pt idx="13087">
                  <c:v>448.39153050945498</c:v>
                </c:pt>
                <c:pt idx="13088">
                  <c:v>448.35859534392699</c:v>
                </c:pt>
                <c:pt idx="13089">
                  <c:v>448.34408575940301</c:v>
                </c:pt>
                <c:pt idx="13090">
                  <c:v>448.34256203563302</c:v>
                </c:pt>
                <c:pt idx="13091">
                  <c:v>448.31433710292998</c:v>
                </c:pt>
                <c:pt idx="13092">
                  <c:v>448.30877959069898</c:v>
                </c:pt>
                <c:pt idx="13093">
                  <c:v>448.306983831634</c:v>
                </c:pt>
                <c:pt idx="13094">
                  <c:v>448.29679390252397</c:v>
                </c:pt>
                <c:pt idx="13095">
                  <c:v>448.26750380789099</c:v>
                </c:pt>
                <c:pt idx="13096">
                  <c:v>448.25401049834102</c:v>
                </c:pt>
                <c:pt idx="13097">
                  <c:v>448.25345014512197</c:v>
                </c:pt>
                <c:pt idx="13098">
                  <c:v>448.250460153603</c:v>
                </c:pt>
                <c:pt idx="13099">
                  <c:v>448.246742462192</c:v>
                </c:pt>
                <c:pt idx="13100">
                  <c:v>448.22651249859302</c:v>
                </c:pt>
                <c:pt idx="13101">
                  <c:v>448.21077606713902</c:v>
                </c:pt>
                <c:pt idx="13102">
                  <c:v>448.20991961034798</c:v>
                </c:pt>
                <c:pt idx="13103">
                  <c:v>448.20117625687197</c:v>
                </c:pt>
                <c:pt idx="13104">
                  <c:v>448.19452804553998</c:v>
                </c:pt>
                <c:pt idx="13105">
                  <c:v>448.17090332374499</c:v>
                </c:pt>
                <c:pt idx="13106">
                  <c:v>448.15642879835002</c:v>
                </c:pt>
                <c:pt idx="13107">
                  <c:v>448.148774824611</c:v>
                </c:pt>
                <c:pt idx="13108">
                  <c:v>448.12984029449802</c:v>
                </c:pt>
                <c:pt idx="13109">
                  <c:v>448.09525871092399</c:v>
                </c:pt>
                <c:pt idx="13110">
                  <c:v>448.09299189714</c:v>
                </c:pt>
                <c:pt idx="13111">
                  <c:v>448.08385569677398</c:v>
                </c:pt>
                <c:pt idx="13112">
                  <c:v>448.07295758341502</c:v>
                </c:pt>
                <c:pt idx="13113">
                  <c:v>448.070840556127</c:v>
                </c:pt>
                <c:pt idx="13114">
                  <c:v>448.05719571916302</c:v>
                </c:pt>
                <c:pt idx="13115">
                  <c:v>448.056667196673</c:v>
                </c:pt>
                <c:pt idx="13116">
                  <c:v>448.04921940838301</c:v>
                </c:pt>
                <c:pt idx="13117">
                  <c:v>448.02091165432699</c:v>
                </c:pt>
                <c:pt idx="13118">
                  <c:v>448.01249778384903</c:v>
                </c:pt>
                <c:pt idx="13119">
                  <c:v>448.00706711970901</c:v>
                </c:pt>
                <c:pt idx="13120">
                  <c:v>447.98988973265898</c:v>
                </c:pt>
                <c:pt idx="13121">
                  <c:v>447.97098430515001</c:v>
                </c:pt>
                <c:pt idx="13122">
                  <c:v>447.964581904608</c:v>
                </c:pt>
                <c:pt idx="13123">
                  <c:v>447.94506433268998</c:v>
                </c:pt>
                <c:pt idx="13124">
                  <c:v>447.931919919069</c:v>
                </c:pt>
                <c:pt idx="13125">
                  <c:v>447.92399233420502</c:v>
                </c:pt>
                <c:pt idx="13126">
                  <c:v>447.91664554941201</c:v>
                </c:pt>
                <c:pt idx="13127">
                  <c:v>447.91600802233802</c:v>
                </c:pt>
                <c:pt idx="13128">
                  <c:v>447.91005073397503</c:v>
                </c:pt>
                <c:pt idx="13129">
                  <c:v>447.90956164335</c:v>
                </c:pt>
                <c:pt idx="13130">
                  <c:v>447.906498564434</c:v>
                </c:pt>
                <c:pt idx="13131">
                  <c:v>447.86237767451098</c:v>
                </c:pt>
                <c:pt idx="13132">
                  <c:v>447.85528391858702</c:v>
                </c:pt>
                <c:pt idx="13133">
                  <c:v>447.843738529527</c:v>
                </c:pt>
                <c:pt idx="13134">
                  <c:v>447.83544500047202</c:v>
                </c:pt>
                <c:pt idx="13135">
                  <c:v>447.834533667789</c:v>
                </c:pt>
                <c:pt idx="13136">
                  <c:v>447.83385793428897</c:v>
                </c:pt>
                <c:pt idx="13137">
                  <c:v>447.82320090174102</c:v>
                </c:pt>
                <c:pt idx="13138">
                  <c:v>447.81030944921901</c:v>
                </c:pt>
                <c:pt idx="13139">
                  <c:v>447.78552544814198</c:v>
                </c:pt>
                <c:pt idx="13140">
                  <c:v>447.77086955229902</c:v>
                </c:pt>
                <c:pt idx="13141">
                  <c:v>447.76630876756298</c:v>
                </c:pt>
                <c:pt idx="13142">
                  <c:v>447.742010646739</c:v>
                </c:pt>
                <c:pt idx="13143">
                  <c:v>447.72802483971202</c:v>
                </c:pt>
                <c:pt idx="13144">
                  <c:v>447.69294466512002</c:v>
                </c:pt>
                <c:pt idx="13145">
                  <c:v>447.668511965861</c:v>
                </c:pt>
                <c:pt idx="13146">
                  <c:v>447.639991854492</c:v>
                </c:pt>
                <c:pt idx="13147">
                  <c:v>447.61609485325602</c:v>
                </c:pt>
                <c:pt idx="13148">
                  <c:v>447.609581415832</c:v>
                </c:pt>
                <c:pt idx="13149">
                  <c:v>447.595740681797</c:v>
                </c:pt>
                <c:pt idx="13150">
                  <c:v>447.58422346786398</c:v>
                </c:pt>
                <c:pt idx="13151">
                  <c:v>447.56230031108402</c:v>
                </c:pt>
                <c:pt idx="13152">
                  <c:v>447.55967546482401</c:v>
                </c:pt>
                <c:pt idx="13153">
                  <c:v>447.54154019616999</c:v>
                </c:pt>
                <c:pt idx="13154">
                  <c:v>447.529298626735</c:v>
                </c:pt>
                <c:pt idx="13155">
                  <c:v>447.48324963045701</c:v>
                </c:pt>
                <c:pt idx="13156">
                  <c:v>447.46004182728802</c:v>
                </c:pt>
                <c:pt idx="13157">
                  <c:v>447.43627842492498</c:v>
                </c:pt>
                <c:pt idx="13158">
                  <c:v>447.41413692890001</c:v>
                </c:pt>
                <c:pt idx="13159">
                  <c:v>447.40642729619299</c:v>
                </c:pt>
                <c:pt idx="13160">
                  <c:v>447.386611254012</c:v>
                </c:pt>
                <c:pt idx="13161">
                  <c:v>447.36706821827102</c:v>
                </c:pt>
                <c:pt idx="13162">
                  <c:v>447.35492290158498</c:v>
                </c:pt>
                <c:pt idx="13163">
                  <c:v>447.354070696463</c:v>
                </c:pt>
                <c:pt idx="13164">
                  <c:v>447.33923075371098</c:v>
                </c:pt>
                <c:pt idx="13165">
                  <c:v>447.332828362594</c:v>
                </c:pt>
                <c:pt idx="13166">
                  <c:v>447.32923106690703</c:v>
                </c:pt>
                <c:pt idx="13167">
                  <c:v>447.32690321888498</c:v>
                </c:pt>
                <c:pt idx="13168">
                  <c:v>447.27216712068599</c:v>
                </c:pt>
                <c:pt idx="13169">
                  <c:v>447.269445301985</c:v>
                </c:pt>
                <c:pt idx="13170">
                  <c:v>447.22537774249702</c:v>
                </c:pt>
                <c:pt idx="13171">
                  <c:v>447.21765355116202</c:v>
                </c:pt>
                <c:pt idx="13172">
                  <c:v>447.20469636368699</c:v>
                </c:pt>
                <c:pt idx="13173">
                  <c:v>447.17414700059197</c:v>
                </c:pt>
                <c:pt idx="13174">
                  <c:v>447.16185650162902</c:v>
                </c:pt>
                <c:pt idx="13175">
                  <c:v>447.16004095731398</c:v>
                </c:pt>
                <c:pt idx="13176">
                  <c:v>447.14739187427301</c:v>
                </c:pt>
                <c:pt idx="13177">
                  <c:v>447.14074969548301</c:v>
                </c:pt>
                <c:pt idx="13178">
                  <c:v>447.11004342535199</c:v>
                </c:pt>
                <c:pt idx="13179">
                  <c:v>447.07384041595702</c:v>
                </c:pt>
                <c:pt idx="13180">
                  <c:v>447.05967473626998</c:v>
                </c:pt>
                <c:pt idx="13181">
                  <c:v>447.04511915294302</c:v>
                </c:pt>
                <c:pt idx="13182">
                  <c:v>447.01869426920001</c:v>
                </c:pt>
                <c:pt idx="13183">
                  <c:v>446.99658631835098</c:v>
                </c:pt>
                <c:pt idx="13184">
                  <c:v>446.99421550724901</c:v>
                </c:pt>
                <c:pt idx="13185">
                  <c:v>446.98814349230003</c:v>
                </c:pt>
                <c:pt idx="13186">
                  <c:v>446.98587729888601</c:v>
                </c:pt>
                <c:pt idx="13187">
                  <c:v>446.98427011056498</c:v>
                </c:pt>
                <c:pt idx="13188">
                  <c:v>446.965225166994</c:v>
                </c:pt>
                <c:pt idx="13189">
                  <c:v>446.959487574322</c:v>
                </c:pt>
                <c:pt idx="13190">
                  <c:v>446.95706467916</c:v>
                </c:pt>
                <c:pt idx="13191">
                  <c:v>446.93345509770501</c:v>
                </c:pt>
                <c:pt idx="13192">
                  <c:v>446.92018594874799</c:v>
                </c:pt>
                <c:pt idx="13193">
                  <c:v>446.90618483001998</c:v>
                </c:pt>
                <c:pt idx="13194">
                  <c:v>446.88995387953599</c:v>
                </c:pt>
                <c:pt idx="13195">
                  <c:v>446.82698062614998</c:v>
                </c:pt>
                <c:pt idx="13196">
                  <c:v>446.82600346519001</c:v>
                </c:pt>
                <c:pt idx="13197">
                  <c:v>446.78930317135098</c:v>
                </c:pt>
                <c:pt idx="13198">
                  <c:v>446.78501684043601</c:v>
                </c:pt>
                <c:pt idx="13199">
                  <c:v>446.77269924973098</c:v>
                </c:pt>
                <c:pt idx="13200">
                  <c:v>446.75313409170701</c:v>
                </c:pt>
                <c:pt idx="13201">
                  <c:v>446.75150989798499</c:v>
                </c:pt>
                <c:pt idx="13202">
                  <c:v>446.74343958570699</c:v>
                </c:pt>
                <c:pt idx="13203">
                  <c:v>446.73665224333001</c:v>
                </c:pt>
                <c:pt idx="13204">
                  <c:v>446.72700915204899</c:v>
                </c:pt>
                <c:pt idx="13205">
                  <c:v>446.71412315745101</c:v>
                </c:pt>
                <c:pt idx="13206">
                  <c:v>446.67562715597802</c:v>
                </c:pt>
                <c:pt idx="13207">
                  <c:v>446.643901670275</c:v>
                </c:pt>
                <c:pt idx="13208">
                  <c:v>446.63046196449199</c:v>
                </c:pt>
                <c:pt idx="13209">
                  <c:v>446.62205418134801</c:v>
                </c:pt>
                <c:pt idx="13210">
                  <c:v>446.58009502397101</c:v>
                </c:pt>
                <c:pt idx="13211">
                  <c:v>446.57859639542397</c:v>
                </c:pt>
                <c:pt idx="13212">
                  <c:v>446.56572943050998</c:v>
                </c:pt>
                <c:pt idx="13213">
                  <c:v>446.56232970397798</c:v>
                </c:pt>
                <c:pt idx="13214">
                  <c:v>446.508723884299</c:v>
                </c:pt>
                <c:pt idx="13215">
                  <c:v>446.49840751576301</c:v>
                </c:pt>
                <c:pt idx="13216">
                  <c:v>446.48665889383801</c:v>
                </c:pt>
                <c:pt idx="13217">
                  <c:v>446.48012887738997</c:v>
                </c:pt>
                <c:pt idx="13218">
                  <c:v>446.47981306204599</c:v>
                </c:pt>
                <c:pt idx="13219">
                  <c:v>446.46958182070102</c:v>
                </c:pt>
                <c:pt idx="13220">
                  <c:v>446.43783594059698</c:v>
                </c:pt>
                <c:pt idx="13221">
                  <c:v>446.43709359261999</c:v>
                </c:pt>
                <c:pt idx="13222">
                  <c:v>446.421975792002</c:v>
                </c:pt>
                <c:pt idx="13223">
                  <c:v>446.40487450923399</c:v>
                </c:pt>
                <c:pt idx="13224">
                  <c:v>446.39213673359802</c:v>
                </c:pt>
                <c:pt idx="13225">
                  <c:v>446.38445281729099</c:v>
                </c:pt>
                <c:pt idx="13226">
                  <c:v>446.37144171287798</c:v>
                </c:pt>
                <c:pt idx="13227">
                  <c:v>446.36386819270501</c:v>
                </c:pt>
                <c:pt idx="13228">
                  <c:v>446.33967206812002</c:v>
                </c:pt>
                <c:pt idx="13229">
                  <c:v>446.33319961885297</c:v>
                </c:pt>
                <c:pt idx="13230">
                  <c:v>446.32064055379197</c:v>
                </c:pt>
                <c:pt idx="13231">
                  <c:v>446.30513513712799</c:v>
                </c:pt>
                <c:pt idx="13232">
                  <c:v>446.30304488135999</c:v>
                </c:pt>
                <c:pt idx="13233">
                  <c:v>446.28263679904802</c:v>
                </c:pt>
                <c:pt idx="13234">
                  <c:v>446.26264404353799</c:v>
                </c:pt>
                <c:pt idx="13235">
                  <c:v>446.26117437188299</c:v>
                </c:pt>
                <c:pt idx="13236">
                  <c:v>446.23218446054</c:v>
                </c:pt>
                <c:pt idx="13237">
                  <c:v>446.21552214593902</c:v>
                </c:pt>
                <c:pt idx="13238">
                  <c:v>446.18867467526098</c:v>
                </c:pt>
                <c:pt idx="13239">
                  <c:v>446.16178889149</c:v>
                </c:pt>
                <c:pt idx="13240">
                  <c:v>446.150074472798</c:v>
                </c:pt>
                <c:pt idx="13241">
                  <c:v>446.145042357666</c:v>
                </c:pt>
                <c:pt idx="13242">
                  <c:v>446.14222971343997</c:v>
                </c:pt>
                <c:pt idx="13243">
                  <c:v>446.13421175670697</c:v>
                </c:pt>
                <c:pt idx="13244">
                  <c:v>446.11405542532202</c:v>
                </c:pt>
                <c:pt idx="13245">
                  <c:v>446.066762592153</c:v>
                </c:pt>
                <c:pt idx="13246">
                  <c:v>446.05958340451599</c:v>
                </c:pt>
                <c:pt idx="13247">
                  <c:v>445.99999640174298</c:v>
                </c:pt>
                <c:pt idx="13248">
                  <c:v>445.97632735149801</c:v>
                </c:pt>
                <c:pt idx="13249">
                  <c:v>445.940324710364</c:v>
                </c:pt>
                <c:pt idx="13250">
                  <c:v>445.89332187120601</c:v>
                </c:pt>
                <c:pt idx="13251">
                  <c:v>445.88731480700301</c:v>
                </c:pt>
                <c:pt idx="13252">
                  <c:v>445.87841063307098</c:v>
                </c:pt>
                <c:pt idx="13253">
                  <c:v>445.85178731224897</c:v>
                </c:pt>
                <c:pt idx="13254">
                  <c:v>445.85096821727399</c:v>
                </c:pt>
                <c:pt idx="13255">
                  <c:v>445.830685788126</c:v>
                </c:pt>
                <c:pt idx="13256">
                  <c:v>445.81762642489099</c:v>
                </c:pt>
                <c:pt idx="13257">
                  <c:v>445.810876714019</c:v>
                </c:pt>
                <c:pt idx="13258">
                  <c:v>445.80516631287702</c:v>
                </c:pt>
                <c:pt idx="13259">
                  <c:v>445.79637310234801</c:v>
                </c:pt>
                <c:pt idx="13260">
                  <c:v>445.79415985857401</c:v>
                </c:pt>
                <c:pt idx="13261">
                  <c:v>445.74273328410999</c:v>
                </c:pt>
                <c:pt idx="13262">
                  <c:v>445.680077639883</c:v>
                </c:pt>
                <c:pt idx="13263">
                  <c:v>445.67630514828699</c:v>
                </c:pt>
                <c:pt idx="13264">
                  <c:v>445.65686395957999</c:v>
                </c:pt>
                <c:pt idx="13265">
                  <c:v>445.63715299028399</c:v>
                </c:pt>
                <c:pt idx="13266">
                  <c:v>445.61342947186398</c:v>
                </c:pt>
                <c:pt idx="13267">
                  <c:v>445.60480592727498</c:v>
                </c:pt>
                <c:pt idx="13268">
                  <c:v>445.59073357353498</c:v>
                </c:pt>
                <c:pt idx="13269">
                  <c:v>445.58103824405998</c:v>
                </c:pt>
                <c:pt idx="13270">
                  <c:v>445.57603235874598</c:v>
                </c:pt>
                <c:pt idx="13271">
                  <c:v>445.56936763799098</c:v>
                </c:pt>
                <c:pt idx="13272">
                  <c:v>445.54772416012901</c:v>
                </c:pt>
                <c:pt idx="13273">
                  <c:v>445.53742662542902</c:v>
                </c:pt>
                <c:pt idx="13274">
                  <c:v>445.517224559537</c:v>
                </c:pt>
                <c:pt idx="13275">
                  <c:v>445.50805358170999</c:v>
                </c:pt>
                <c:pt idx="13276">
                  <c:v>445.50535309853899</c:v>
                </c:pt>
                <c:pt idx="13277">
                  <c:v>445.50136046682701</c:v>
                </c:pt>
                <c:pt idx="13278">
                  <c:v>445.49001014459498</c:v>
                </c:pt>
                <c:pt idx="13279">
                  <c:v>445.472497210489</c:v>
                </c:pt>
                <c:pt idx="13280">
                  <c:v>445.45051929142198</c:v>
                </c:pt>
                <c:pt idx="13281">
                  <c:v>445.43487895786598</c:v>
                </c:pt>
                <c:pt idx="13282">
                  <c:v>445.42379823054</c:v>
                </c:pt>
                <c:pt idx="13283">
                  <c:v>445.40469537141701</c:v>
                </c:pt>
                <c:pt idx="13284">
                  <c:v>445.38794488789898</c:v>
                </c:pt>
                <c:pt idx="13285">
                  <c:v>445.36738307384002</c:v>
                </c:pt>
                <c:pt idx="13286">
                  <c:v>445.36195436431302</c:v>
                </c:pt>
                <c:pt idx="13287">
                  <c:v>445.35245555943698</c:v>
                </c:pt>
                <c:pt idx="13288">
                  <c:v>445.35237683962998</c:v>
                </c:pt>
                <c:pt idx="13289">
                  <c:v>445.33438504176502</c:v>
                </c:pt>
                <c:pt idx="13290">
                  <c:v>445.32693293836701</c:v>
                </c:pt>
                <c:pt idx="13291">
                  <c:v>445.31983416931502</c:v>
                </c:pt>
                <c:pt idx="13292">
                  <c:v>445.31956512930202</c:v>
                </c:pt>
                <c:pt idx="13293">
                  <c:v>445.29639766118999</c:v>
                </c:pt>
                <c:pt idx="13294">
                  <c:v>445.29608051505699</c:v>
                </c:pt>
                <c:pt idx="13295">
                  <c:v>445.29546230738299</c:v>
                </c:pt>
                <c:pt idx="13296">
                  <c:v>445.29250373638598</c:v>
                </c:pt>
                <c:pt idx="13297">
                  <c:v>445.28209805992702</c:v>
                </c:pt>
                <c:pt idx="13298">
                  <c:v>445.26031585484901</c:v>
                </c:pt>
                <c:pt idx="13299">
                  <c:v>445.24006200199602</c:v>
                </c:pt>
                <c:pt idx="13300">
                  <c:v>445.23556152891399</c:v>
                </c:pt>
                <c:pt idx="13301">
                  <c:v>445.22260673635401</c:v>
                </c:pt>
                <c:pt idx="13302">
                  <c:v>445.180442151043</c:v>
                </c:pt>
                <c:pt idx="13303">
                  <c:v>445.16653793766397</c:v>
                </c:pt>
                <c:pt idx="13304">
                  <c:v>445.16191077011803</c:v>
                </c:pt>
                <c:pt idx="13305">
                  <c:v>445.15956552131502</c:v>
                </c:pt>
                <c:pt idx="13306">
                  <c:v>445.15293216850398</c:v>
                </c:pt>
                <c:pt idx="13307">
                  <c:v>445.13922239691402</c:v>
                </c:pt>
                <c:pt idx="13308">
                  <c:v>445.12777143578501</c:v>
                </c:pt>
                <c:pt idx="13309">
                  <c:v>445.12164799416001</c:v>
                </c:pt>
                <c:pt idx="13310">
                  <c:v>445.10913598341102</c:v>
                </c:pt>
                <c:pt idx="13311">
                  <c:v>445.08981758715299</c:v>
                </c:pt>
                <c:pt idx="13312">
                  <c:v>445.07737113108698</c:v>
                </c:pt>
                <c:pt idx="13313">
                  <c:v>445.06174791600603</c:v>
                </c:pt>
                <c:pt idx="13314">
                  <c:v>445.02233229555299</c:v>
                </c:pt>
                <c:pt idx="13315">
                  <c:v>445.00899740631797</c:v>
                </c:pt>
                <c:pt idx="13316">
                  <c:v>445.00445000129798</c:v>
                </c:pt>
                <c:pt idx="13317">
                  <c:v>444.99965162157798</c:v>
                </c:pt>
                <c:pt idx="13318">
                  <c:v>444.99488721740801</c:v>
                </c:pt>
                <c:pt idx="13319">
                  <c:v>444.972337934758</c:v>
                </c:pt>
                <c:pt idx="13320">
                  <c:v>444.95441803436302</c:v>
                </c:pt>
                <c:pt idx="13321">
                  <c:v>444.94442489907601</c:v>
                </c:pt>
                <c:pt idx="13322">
                  <c:v>444.933748763111</c:v>
                </c:pt>
                <c:pt idx="13323">
                  <c:v>444.90100667756599</c:v>
                </c:pt>
                <c:pt idx="13324">
                  <c:v>444.89898641058397</c:v>
                </c:pt>
                <c:pt idx="13325">
                  <c:v>444.86890483786999</c:v>
                </c:pt>
                <c:pt idx="13326">
                  <c:v>444.833716078419</c:v>
                </c:pt>
                <c:pt idx="13327">
                  <c:v>444.78208942188502</c:v>
                </c:pt>
                <c:pt idx="13328">
                  <c:v>444.75856832846</c:v>
                </c:pt>
                <c:pt idx="13329">
                  <c:v>444.75188319652199</c:v>
                </c:pt>
                <c:pt idx="13330">
                  <c:v>444.74347276508701</c:v>
                </c:pt>
                <c:pt idx="13331">
                  <c:v>444.72232077951799</c:v>
                </c:pt>
                <c:pt idx="13332">
                  <c:v>444.70405730599498</c:v>
                </c:pt>
                <c:pt idx="13333">
                  <c:v>444.70112050535698</c:v>
                </c:pt>
                <c:pt idx="13334">
                  <c:v>444.69113622386601</c:v>
                </c:pt>
                <c:pt idx="13335">
                  <c:v>444.68417042237502</c:v>
                </c:pt>
                <c:pt idx="13336">
                  <c:v>444.66080491091299</c:v>
                </c:pt>
                <c:pt idx="13337">
                  <c:v>444.65893558412699</c:v>
                </c:pt>
                <c:pt idx="13338">
                  <c:v>444.576115748772</c:v>
                </c:pt>
                <c:pt idx="13339">
                  <c:v>444.55503695822102</c:v>
                </c:pt>
                <c:pt idx="13340">
                  <c:v>444.51602596685001</c:v>
                </c:pt>
                <c:pt idx="13341">
                  <c:v>444.48535098260902</c:v>
                </c:pt>
                <c:pt idx="13342">
                  <c:v>444.44153239426799</c:v>
                </c:pt>
                <c:pt idx="13343">
                  <c:v>444.36106204841599</c:v>
                </c:pt>
                <c:pt idx="13344">
                  <c:v>444.33186157295</c:v>
                </c:pt>
                <c:pt idx="13345">
                  <c:v>444.27444958023301</c:v>
                </c:pt>
                <c:pt idx="13346">
                  <c:v>444.26825156786998</c:v>
                </c:pt>
                <c:pt idx="13347">
                  <c:v>444.223265400397</c:v>
                </c:pt>
                <c:pt idx="13348">
                  <c:v>444.216636594769</c:v>
                </c:pt>
                <c:pt idx="13349">
                  <c:v>444.20357802077802</c:v>
                </c:pt>
                <c:pt idx="13350">
                  <c:v>444.19111613927998</c:v>
                </c:pt>
                <c:pt idx="13351">
                  <c:v>444.164701620127</c:v>
                </c:pt>
                <c:pt idx="13352">
                  <c:v>444.12400851308399</c:v>
                </c:pt>
                <c:pt idx="13353">
                  <c:v>444.08980208122603</c:v>
                </c:pt>
                <c:pt idx="13354">
                  <c:v>444.08837929458201</c:v>
                </c:pt>
                <c:pt idx="13355">
                  <c:v>444.07466759718397</c:v>
                </c:pt>
                <c:pt idx="13356">
                  <c:v>444.03888315380198</c:v>
                </c:pt>
                <c:pt idx="13357">
                  <c:v>444.03382180543298</c:v>
                </c:pt>
                <c:pt idx="13358">
                  <c:v>444.01504051988297</c:v>
                </c:pt>
                <c:pt idx="13359">
                  <c:v>444.01139468030101</c:v>
                </c:pt>
                <c:pt idx="13360">
                  <c:v>444.00588630699798</c:v>
                </c:pt>
                <c:pt idx="13361">
                  <c:v>444.00535828883898</c:v>
                </c:pt>
                <c:pt idx="13362">
                  <c:v>443.990102588799</c:v>
                </c:pt>
                <c:pt idx="13363">
                  <c:v>443.96724728970599</c:v>
                </c:pt>
                <c:pt idx="13364">
                  <c:v>443.95325058557597</c:v>
                </c:pt>
                <c:pt idx="13365">
                  <c:v>443.89791768063799</c:v>
                </c:pt>
                <c:pt idx="13366">
                  <c:v>443.88115114390502</c:v>
                </c:pt>
                <c:pt idx="13367">
                  <c:v>443.83798169359699</c:v>
                </c:pt>
                <c:pt idx="13368">
                  <c:v>443.80943172004299</c:v>
                </c:pt>
                <c:pt idx="13369">
                  <c:v>443.79634086575999</c:v>
                </c:pt>
                <c:pt idx="13370">
                  <c:v>443.78718790763202</c:v>
                </c:pt>
                <c:pt idx="13371">
                  <c:v>443.78470068261601</c:v>
                </c:pt>
                <c:pt idx="13372">
                  <c:v>443.76235562475398</c:v>
                </c:pt>
                <c:pt idx="13373">
                  <c:v>443.74297129803699</c:v>
                </c:pt>
                <c:pt idx="13374">
                  <c:v>443.674374531821</c:v>
                </c:pt>
                <c:pt idx="13375">
                  <c:v>443.64511571519301</c:v>
                </c:pt>
                <c:pt idx="13376">
                  <c:v>443.58711839839901</c:v>
                </c:pt>
                <c:pt idx="13377">
                  <c:v>443.58658487025502</c:v>
                </c:pt>
                <c:pt idx="13378">
                  <c:v>443.568968407439</c:v>
                </c:pt>
                <c:pt idx="13379">
                  <c:v>443.56384618980798</c:v>
                </c:pt>
                <c:pt idx="13380">
                  <c:v>443.55849428990501</c:v>
                </c:pt>
                <c:pt idx="13381">
                  <c:v>443.54978801422698</c:v>
                </c:pt>
                <c:pt idx="13382">
                  <c:v>443.496937052085</c:v>
                </c:pt>
                <c:pt idx="13383">
                  <c:v>443.472308681301</c:v>
                </c:pt>
                <c:pt idx="13384">
                  <c:v>443.46975146999699</c:v>
                </c:pt>
                <c:pt idx="13385">
                  <c:v>443.44805880085102</c:v>
                </c:pt>
                <c:pt idx="13386">
                  <c:v>443.43147197937998</c:v>
                </c:pt>
                <c:pt idx="13387">
                  <c:v>443.42204731021599</c:v>
                </c:pt>
                <c:pt idx="13388">
                  <c:v>443.392695184123</c:v>
                </c:pt>
                <c:pt idx="13389">
                  <c:v>443.38570055681299</c:v>
                </c:pt>
                <c:pt idx="13390">
                  <c:v>443.38509676061</c:v>
                </c:pt>
                <c:pt idx="13391">
                  <c:v>443.38478947828997</c:v>
                </c:pt>
                <c:pt idx="13392">
                  <c:v>443.37791110280898</c:v>
                </c:pt>
                <c:pt idx="13393">
                  <c:v>443.35685164936399</c:v>
                </c:pt>
                <c:pt idx="13394">
                  <c:v>443.32607758872803</c:v>
                </c:pt>
                <c:pt idx="13395">
                  <c:v>443.32248428217002</c:v>
                </c:pt>
                <c:pt idx="13396">
                  <c:v>443.31218770323801</c:v>
                </c:pt>
                <c:pt idx="13397">
                  <c:v>443.294629535289</c:v>
                </c:pt>
                <c:pt idx="13398">
                  <c:v>443.26532954838001</c:v>
                </c:pt>
                <c:pt idx="13399">
                  <c:v>443.26317690844002</c:v>
                </c:pt>
                <c:pt idx="13400">
                  <c:v>443.249428528137</c:v>
                </c:pt>
                <c:pt idx="13401">
                  <c:v>443.21552684014</c:v>
                </c:pt>
                <c:pt idx="13402">
                  <c:v>443.20621764702202</c:v>
                </c:pt>
                <c:pt idx="13403">
                  <c:v>443.20570725873898</c:v>
                </c:pt>
                <c:pt idx="13404">
                  <c:v>443.20441135650901</c:v>
                </c:pt>
                <c:pt idx="13405">
                  <c:v>443.20435683069502</c:v>
                </c:pt>
                <c:pt idx="13406">
                  <c:v>443.19025904110498</c:v>
                </c:pt>
                <c:pt idx="13407">
                  <c:v>443.169239679155</c:v>
                </c:pt>
                <c:pt idx="13408">
                  <c:v>443.15978894281898</c:v>
                </c:pt>
                <c:pt idx="13409">
                  <c:v>443.11717124315999</c:v>
                </c:pt>
                <c:pt idx="13410">
                  <c:v>443.10420700406399</c:v>
                </c:pt>
                <c:pt idx="13411">
                  <c:v>443.10393188570401</c:v>
                </c:pt>
                <c:pt idx="13412">
                  <c:v>443.06534861679302</c:v>
                </c:pt>
                <c:pt idx="13413">
                  <c:v>443.04523150441099</c:v>
                </c:pt>
                <c:pt idx="13414">
                  <c:v>443.04159814849498</c:v>
                </c:pt>
                <c:pt idx="13415">
                  <c:v>443.00151575076399</c:v>
                </c:pt>
                <c:pt idx="13416">
                  <c:v>442.88558432131998</c:v>
                </c:pt>
                <c:pt idx="13417">
                  <c:v>442.85807260000001</c:v>
                </c:pt>
                <c:pt idx="13418">
                  <c:v>442.837279672438</c:v>
                </c:pt>
                <c:pt idx="13419">
                  <c:v>442.82329834449303</c:v>
                </c:pt>
                <c:pt idx="13420">
                  <c:v>442.81896366922399</c:v>
                </c:pt>
                <c:pt idx="13421">
                  <c:v>442.81868461879799</c:v>
                </c:pt>
                <c:pt idx="13422">
                  <c:v>442.81427443912401</c:v>
                </c:pt>
                <c:pt idx="13423">
                  <c:v>442.808638975419</c:v>
                </c:pt>
                <c:pt idx="13424">
                  <c:v>442.79000862492597</c:v>
                </c:pt>
                <c:pt idx="13425">
                  <c:v>442.779466278928</c:v>
                </c:pt>
                <c:pt idx="13426">
                  <c:v>442.74688851396701</c:v>
                </c:pt>
                <c:pt idx="13427">
                  <c:v>442.74250282793798</c:v>
                </c:pt>
                <c:pt idx="13428">
                  <c:v>442.73752763597003</c:v>
                </c:pt>
                <c:pt idx="13429">
                  <c:v>442.73594280273102</c:v>
                </c:pt>
                <c:pt idx="13430">
                  <c:v>442.713700246874</c:v>
                </c:pt>
                <c:pt idx="13431">
                  <c:v>442.70381080908498</c:v>
                </c:pt>
                <c:pt idx="13432">
                  <c:v>442.697564279321</c:v>
                </c:pt>
                <c:pt idx="13433">
                  <c:v>442.69558890489202</c:v>
                </c:pt>
                <c:pt idx="13434">
                  <c:v>442.68390518844302</c:v>
                </c:pt>
                <c:pt idx="13435">
                  <c:v>442.67483565559201</c:v>
                </c:pt>
                <c:pt idx="13436">
                  <c:v>442.65926941778201</c:v>
                </c:pt>
                <c:pt idx="13437">
                  <c:v>442.653919560578</c:v>
                </c:pt>
                <c:pt idx="13438">
                  <c:v>442.645045869998</c:v>
                </c:pt>
                <c:pt idx="13439">
                  <c:v>442.61975155095797</c:v>
                </c:pt>
                <c:pt idx="13440">
                  <c:v>442.61574887445897</c:v>
                </c:pt>
                <c:pt idx="13441">
                  <c:v>442.583500388956</c:v>
                </c:pt>
                <c:pt idx="13442">
                  <c:v>442.56899469194798</c:v>
                </c:pt>
                <c:pt idx="13443">
                  <c:v>442.55854370680299</c:v>
                </c:pt>
                <c:pt idx="13444">
                  <c:v>442.54394106624</c:v>
                </c:pt>
                <c:pt idx="13445">
                  <c:v>442.52047363960202</c:v>
                </c:pt>
                <c:pt idx="13446">
                  <c:v>442.449614917036</c:v>
                </c:pt>
                <c:pt idx="13447">
                  <c:v>442.43535579815199</c:v>
                </c:pt>
                <c:pt idx="13448">
                  <c:v>442.43510535953999</c:v>
                </c:pt>
                <c:pt idx="13449">
                  <c:v>442.41965333190802</c:v>
                </c:pt>
                <c:pt idx="13450">
                  <c:v>442.41697024989799</c:v>
                </c:pt>
                <c:pt idx="13451">
                  <c:v>442.39830984215303</c:v>
                </c:pt>
                <c:pt idx="13452">
                  <c:v>442.382223930365</c:v>
                </c:pt>
                <c:pt idx="13453">
                  <c:v>442.37600149412702</c:v>
                </c:pt>
                <c:pt idx="13454">
                  <c:v>442.35236124390502</c:v>
                </c:pt>
                <c:pt idx="13455">
                  <c:v>442.35160174032501</c:v>
                </c:pt>
                <c:pt idx="13456">
                  <c:v>442.30598397083901</c:v>
                </c:pt>
                <c:pt idx="13457">
                  <c:v>442.302147743803</c:v>
                </c:pt>
                <c:pt idx="13458">
                  <c:v>442.30056524520398</c:v>
                </c:pt>
                <c:pt idx="13459">
                  <c:v>442.29192230336798</c:v>
                </c:pt>
                <c:pt idx="13460">
                  <c:v>442.28931399328002</c:v>
                </c:pt>
                <c:pt idx="13461">
                  <c:v>442.27917144596699</c:v>
                </c:pt>
                <c:pt idx="13462">
                  <c:v>442.27155894135899</c:v>
                </c:pt>
                <c:pt idx="13463">
                  <c:v>442.246275079594</c:v>
                </c:pt>
                <c:pt idx="13464">
                  <c:v>442.21763453301901</c:v>
                </c:pt>
                <c:pt idx="13465">
                  <c:v>442.12723416898598</c:v>
                </c:pt>
                <c:pt idx="13466">
                  <c:v>442.12211384690499</c:v>
                </c:pt>
                <c:pt idx="13467">
                  <c:v>442.11192168259902</c:v>
                </c:pt>
                <c:pt idx="13468">
                  <c:v>442.108752226673</c:v>
                </c:pt>
                <c:pt idx="13469">
                  <c:v>442.10812324221598</c:v>
                </c:pt>
                <c:pt idx="13470">
                  <c:v>442.10650386114702</c:v>
                </c:pt>
                <c:pt idx="13471">
                  <c:v>442.08546291836399</c:v>
                </c:pt>
                <c:pt idx="13472">
                  <c:v>441.98145841452998</c:v>
                </c:pt>
                <c:pt idx="13473">
                  <c:v>441.86780981758898</c:v>
                </c:pt>
                <c:pt idx="13474">
                  <c:v>441.86486810308998</c:v>
                </c:pt>
                <c:pt idx="13475">
                  <c:v>441.86468931783799</c:v>
                </c:pt>
                <c:pt idx="13476">
                  <c:v>441.846333299793</c:v>
                </c:pt>
                <c:pt idx="13477">
                  <c:v>441.82012065071098</c:v>
                </c:pt>
                <c:pt idx="13478">
                  <c:v>441.80678175158999</c:v>
                </c:pt>
                <c:pt idx="13479">
                  <c:v>441.80374317338698</c:v>
                </c:pt>
                <c:pt idx="13480">
                  <c:v>441.777760290956</c:v>
                </c:pt>
                <c:pt idx="13481">
                  <c:v>441.75006605203498</c:v>
                </c:pt>
                <c:pt idx="13482">
                  <c:v>441.72806324139702</c:v>
                </c:pt>
                <c:pt idx="13483">
                  <c:v>441.72678029479698</c:v>
                </c:pt>
                <c:pt idx="13484">
                  <c:v>441.69547543956901</c:v>
                </c:pt>
                <c:pt idx="13485">
                  <c:v>441.67255645188402</c:v>
                </c:pt>
                <c:pt idx="13486">
                  <c:v>441.67203232276802</c:v>
                </c:pt>
                <c:pt idx="13487">
                  <c:v>441.662298164162</c:v>
                </c:pt>
                <c:pt idx="13488">
                  <c:v>441.62201701733301</c:v>
                </c:pt>
                <c:pt idx="13489">
                  <c:v>441.60428723092201</c:v>
                </c:pt>
                <c:pt idx="13490">
                  <c:v>441.57394014213497</c:v>
                </c:pt>
                <c:pt idx="13491">
                  <c:v>441.56581239101001</c:v>
                </c:pt>
                <c:pt idx="13492">
                  <c:v>441.543830500534</c:v>
                </c:pt>
                <c:pt idx="13493">
                  <c:v>441.49388490588399</c:v>
                </c:pt>
                <c:pt idx="13494">
                  <c:v>441.47102111354002</c:v>
                </c:pt>
                <c:pt idx="13495">
                  <c:v>441.47019126775098</c:v>
                </c:pt>
                <c:pt idx="13496">
                  <c:v>441.430411116274</c:v>
                </c:pt>
                <c:pt idx="13497">
                  <c:v>441.42676181060102</c:v>
                </c:pt>
                <c:pt idx="13498">
                  <c:v>441.42438277968398</c:v>
                </c:pt>
                <c:pt idx="13499">
                  <c:v>441.40853982730903</c:v>
                </c:pt>
                <c:pt idx="13500">
                  <c:v>441.402010534319</c:v>
                </c:pt>
                <c:pt idx="13501">
                  <c:v>441.349179594916</c:v>
                </c:pt>
                <c:pt idx="13502">
                  <c:v>441.334204110553</c:v>
                </c:pt>
                <c:pt idx="13503">
                  <c:v>441.32724520828202</c:v>
                </c:pt>
                <c:pt idx="13504">
                  <c:v>441.31762252233398</c:v>
                </c:pt>
                <c:pt idx="13505">
                  <c:v>441.30805381994099</c:v>
                </c:pt>
                <c:pt idx="13506">
                  <c:v>441.29417571891798</c:v>
                </c:pt>
                <c:pt idx="13507">
                  <c:v>441.23085732356299</c:v>
                </c:pt>
                <c:pt idx="13508">
                  <c:v>441.20596384889598</c:v>
                </c:pt>
                <c:pt idx="13509">
                  <c:v>441.20223230846</c:v>
                </c:pt>
                <c:pt idx="13510">
                  <c:v>441.17599982497802</c:v>
                </c:pt>
                <c:pt idx="13511">
                  <c:v>441.14698946921402</c:v>
                </c:pt>
                <c:pt idx="13512">
                  <c:v>441.13332419623998</c:v>
                </c:pt>
                <c:pt idx="13513">
                  <c:v>441.11938875550902</c:v>
                </c:pt>
                <c:pt idx="13514">
                  <c:v>441.11112591287201</c:v>
                </c:pt>
                <c:pt idx="13515">
                  <c:v>441.06737405534102</c:v>
                </c:pt>
                <c:pt idx="13516">
                  <c:v>441.05819240445402</c:v>
                </c:pt>
                <c:pt idx="13517">
                  <c:v>441.050734362208</c:v>
                </c:pt>
                <c:pt idx="13518">
                  <c:v>441.03841176657301</c:v>
                </c:pt>
                <c:pt idx="13519">
                  <c:v>441.01984461275202</c:v>
                </c:pt>
                <c:pt idx="13520">
                  <c:v>441.01899051446298</c:v>
                </c:pt>
                <c:pt idx="13521">
                  <c:v>441.01585710406601</c:v>
                </c:pt>
                <c:pt idx="13522">
                  <c:v>441.01574768835297</c:v>
                </c:pt>
                <c:pt idx="13523">
                  <c:v>440.96676348714902</c:v>
                </c:pt>
                <c:pt idx="13524">
                  <c:v>440.95567866839298</c:v>
                </c:pt>
                <c:pt idx="13525">
                  <c:v>440.95303768055697</c:v>
                </c:pt>
                <c:pt idx="13526">
                  <c:v>440.952983170452</c:v>
                </c:pt>
                <c:pt idx="13527">
                  <c:v>440.94355749708001</c:v>
                </c:pt>
                <c:pt idx="13528">
                  <c:v>440.91780662779502</c:v>
                </c:pt>
                <c:pt idx="13529">
                  <c:v>440.88244578716598</c:v>
                </c:pt>
                <c:pt idx="13530">
                  <c:v>440.85054012114199</c:v>
                </c:pt>
                <c:pt idx="13531">
                  <c:v>440.84753836890502</c:v>
                </c:pt>
                <c:pt idx="13532">
                  <c:v>440.79613932638102</c:v>
                </c:pt>
                <c:pt idx="13533">
                  <c:v>440.79489222049602</c:v>
                </c:pt>
                <c:pt idx="13534">
                  <c:v>440.79083166952501</c:v>
                </c:pt>
                <c:pt idx="13535">
                  <c:v>440.76364905550503</c:v>
                </c:pt>
                <c:pt idx="13536">
                  <c:v>440.76314942364797</c:v>
                </c:pt>
                <c:pt idx="13537">
                  <c:v>440.76284508201701</c:v>
                </c:pt>
                <c:pt idx="13538">
                  <c:v>440.67752495550002</c:v>
                </c:pt>
                <c:pt idx="13539">
                  <c:v>440.67494187283398</c:v>
                </c:pt>
                <c:pt idx="13540">
                  <c:v>440.665409532605</c:v>
                </c:pt>
                <c:pt idx="13541">
                  <c:v>440.64135099830401</c:v>
                </c:pt>
                <c:pt idx="13542">
                  <c:v>440.62099228604501</c:v>
                </c:pt>
                <c:pt idx="13543">
                  <c:v>440.61172180711401</c:v>
                </c:pt>
                <c:pt idx="13544">
                  <c:v>440.58443083323198</c:v>
                </c:pt>
                <c:pt idx="13545">
                  <c:v>440.577897719953</c:v>
                </c:pt>
                <c:pt idx="13546">
                  <c:v>440.562058424474</c:v>
                </c:pt>
                <c:pt idx="13547">
                  <c:v>440.51730852282299</c:v>
                </c:pt>
                <c:pt idx="13548">
                  <c:v>440.50796858705399</c:v>
                </c:pt>
                <c:pt idx="13549">
                  <c:v>440.50673717400201</c:v>
                </c:pt>
                <c:pt idx="13550">
                  <c:v>440.43440110065501</c:v>
                </c:pt>
                <c:pt idx="13551">
                  <c:v>440.41261379490697</c:v>
                </c:pt>
                <c:pt idx="13552">
                  <c:v>440.409643482028</c:v>
                </c:pt>
                <c:pt idx="13553">
                  <c:v>440.395374620952</c:v>
                </c:pt>
                <c:pt idx="13554">
                  <c:v>440.38622298848799</c:v>
                </c:pt>
                <c:pt idx="13555">
                  <c:v>440.37791355755297</c:v>
                </c:pt>
                <c:pt idx="13556">
                  <c:v>440.370797956047</c:v>
                </c:pt>
                <c:pt idx="13557">
                  <c:v>440.35742876725101</c:v>
                </c:pt>
                <c:pt idx="13558">
                  <c:v>440.29305468423399</c:v>
                </c:pt>
                <c:pt idx="13559">
                  <c:v>440.28252865217598</c:v>
                </c:pt>
                <c:pt idx="13560">
                  <c:v>440.27387490953902</c:v>
                </c:pt>
                <c:pt idx="13561">
                  <c:v>440.198972317607</c:v>
                </c:pt>
                <c:pt idx="13562">
                  <c:v>440.19827306048199</c:v>
                </c:pt>
                <c:pt idx="13563">
                  <c:v>440.188712094236</c:v>
                </c:pt>
                <c:pt idx="13564">
                  <c:v>440.14698964371502</c:v>
                </c:pt>
                <c:pt idx="13565">
                  <c:v>440.12936207475002</c:v>
                </c:pt>
                <c:pt idx="13566">
                  <c:v>440.12863247399503</c:v>
                </c:pt>
                <c:pt idx="13567">
                  <c:v>440.123625809987</c:v>
                </c:pt>
                <c:pt idx="13568">
                  <c:v>440.10131644261497</c:v>
                </c:pt>
                <c:pt idx="13569">
                  <c:v>440.09868304870901</c:v>
                </c:pt>
                <c:pt idx="13570">
                  <c:v>440.07178151288798</c:v>
                </c:pt>
                <c:pt idx="13571">
                  <c:v>440.07083017189098</c:v>
                </c:pt>
                <c:pt idx="13572">
                  <c:v>440.06463256037398</c:v>
                </c:pt>
                <c:pt idx="13573">
                  <c:v>440.06037919966298</c:v>
                </c:pt>
                <c:pt idx="13574">
                  <c:v>440.05300731796399</c:v>
                </c:pt>
                <c:pt idx="13575">
                  <c:v>440.02368676840302</c:v>
                </c:pt>
                <c:pt idx="13576">
                  <c:v>440.01115929611097</c:v>
                </c:pt>
                <c:pt idx="13577">
                  <c:v>440.00733792912598</c:v>
                </c:pt>
                <c:pt idx="13578">
                  <c:v>439.997884432528</c:v>
                </c:pt>
                <c:pt idx="13579">
                  <c:v>439.97906856274398</c:v>
                </c:pt>
                <c:pt idx="13580">
                  <c:v>439.974765000974</c:v>
                </c:pt>
                <c:pt idx="13581">
                  <c:v>439.96680971335599</c:v>
                </c:pt>
                <c:pt idx="13582">
                  <c:v>439.96511989180499</c:v>
                </c:pt>
                <c:pt idx="13583">
                  <c:v>439.94615231349798</c:v>
                </c:pt>
                <c:pt idx="13584">
                  <c:v>439.94506189624502</c:v>
                </c:pt>
                <c:pt idx="13585">
                  <c:v>439.93542794100898</c:v>
                </c:pt>
                <c:pt idx="13586">
                  <c:v>439.92595974231199</c:v>
                </c:pt>
                <c:pt idx="13587">
                  <c:v>439.88934397608</c:v>
                </c:pt>
                <c:pt idx="13588">
                  <c:v>439.881625154007</c:v>
                </c:pt>
                <c:pt idx="13589">
                  <c:v>439.85539268511599</c:v>
                </c:pt>
                <c:pt idx="13590">
                  <c:v>439.84809527715998</c:v>
                </c:pt>
                <c:pt idx="13591">
                  <c:v>439.80653863172699</c:v>
                </c:pt>
                <c:pt idx="13592">
                  <c:v>439.791939565794</c:v>
                </c:pt>
                <c:pt idx="13593">
                  <c:v>439.7902750307</c:v>
                </c:pt>
                <c:pt idx="13594">
                  <c:v>439.76569119283801</c:v>
                </c:pt>
                <c:pt idx="13595">
                  <c:v>439.74625315772801</c:v>
                </c:pt>
                <c:pt idx="13596">
                  <c:v>439.71677708147502</c:v>
                </c:pt>
                <c:pt idx="13597">
                  <c:v>439.67977466165797</c:v>
                </c:pt>
                <c:pt idx="13598">
                  <c:v>439.67751810865298</c:v>
                </c:pt>
                <c:pt idx="13599">
                  <c:v>439.65599637969098</c:v>
                </c:pt>
                <c:pt idx="13600">
                  <c:v>439.62944279330998</c:v>
                </c:pt>
                <c:pt idx="13601">
                  <c:v>439.61572772223502</c:v>
                </c:pt>
                <c:pt idx="13602">
                  <c:v>439.61084663583199</c:v>
                </c:pt>
                <c:pt idx="13603">
                  <c:v>439.55464712449998</c:v>
                </c:pt>
                <c:pt idx="13604">
                  <c:v>439.55107170935798</c:v>
                </c:pt>
                <c:pt idx="13605">
                  <c:v>439.533213460534</c:v>
                </c:pt>
                <c:pt idx="13606">
                  <c:v>439.51881398441702</c:v>
                </c:pt>
                <c:pt idx="13607">
                  <c:v>439.50488038237802</c:v>
                </c:pt>
                <c:pt idx="13608">
                  <c:v>439.45815249552601</c:v>
                </c:pt>
                <c:pt idx="13609">
                  <c:v>439.45291633902201</c:v>
                </c:pt>
                <c:pt idx="13610">
                  <c:v>439.45168225029101</c:v>
                </c:pt>
                <c:pt idx="13611">
                  <c:v>439.41790651365699</c:v>
                </c:pt>
                <c:pt idx="13612">
                  <c:v>439.416858444593</c:v>
                </c:pt>
                <c:pt idx="13613">
                  <c:v>439.359062454595</c:v>
                </c:pt>
                <c:pt idx="13614">
                  <c:v>439.30996493651003</c:v>
                </c:pt>
                <c:pt idx="13615">
                  <c:v>439.30919784910299</c:v>
                </c:pt>
                <c:pt idx="13616">
                  <c:v>439.26671965746903</c:v>
                </c:pt>
                <c:pt idx="13617">
                  <c:v>439.23482998494802</c:v>
                </c:pt>
                <c:pt idx="13618">
                  <c:v>439.22059467602799</c:v>
                </c:pt>
                <c:pt idx="13619">
                  <c:v>439.19236115773901</c:v>
                </c:pt>
                <c:pt idx="13620">
                  <c:v>439.15308979117998</c:v>
                </c:pt>
                <c:pt idx="13621">
                  <c:v>439.09385853783198</c:v>
                </c:pt>
                <c:pt idx="13622">
                  <c:v>439.09237416214302</c:v>
                </c:pt>
                <c:pt idx="13623">
                  <c:v>439.07892369049199</c:v>
                </c:pt>
                <c:pt idx="13624">
                  <c:v>439.077957706691</c:v>
                </c:pt>
                <c:pt idx="13625">
                  <c:v>439.07664039607198</c:v>
                </c:pt>
                <c:pt idx="13626">
                  <c:v>439.05619500796098</c:v>
                </c:pt>
                <c:pt idx="13627">
                  <c:v>439.05592352797697</c:v>
                </c:pt>
                <c:pt idx="13628">
                  <c:v>439.05087545986498</c:v>
                </c:pt>
                <c:pt idx="13629">
                  <c:v>439.04486620826702</c:v>
                </c:pt>
                <c:pt idx="13630">
                  <c:v>439.04062016262901</c:v>
                </c:pt>
                <c:pt idx="13631">
                  <c:v>439.02744310131402</c:v>
                </c:pt>
                <c:pt idx="13632">
                  <c:v>439.018423737989</c:v>
                </c:pt>
                <c:pt idx="13633">
                  <c:v>439.01326111415398</c:v>
                </c:pt>
                <c:pt idx="13634">
                  <c:v>439.00637694749599</c:v>
                </c:pt>
                <c:pt idx="13635">
                  <c:v>439.00103778972101</c:v>
                </c:pt>
                <c:pt idx="13636">
                  <c:v>438.992798551291</c:v>
                </c:pt>
                <c:pt idx="13637">
                  <c:v>438.986108876169</c:v>
                </c:pt>
                <c:pt idx="13638">
                  <c:v>438.98285109679301</c:v>
                </c:pt>
                <c:pt idx="13639">
                  <c:v>438.98177116071798</c:v>
                </c:pt>
                <c:pt idx="13640">
                  <c:v>438.97745149071301</c:v>
                </c:pt>
                <c:pt idx="13641">
                  <c:v>438.97402293607701</c:v>
                </c:pt>
                <c:pt idx="13642">
                  <c:v>438.97037057187202</c:v>
                </c:pt>
                <c:pt idx="13643">
                  <c:v>438.963277677988</c:v>
                </c:pt>
                <c:pt idx="13644">
                  <c:v>438.96039417732999</c:v>
                </c:pt>
                <c:pt idx="13645">
                  <c:v>438.94870351383997</c:v>
                </c:pt>
                <c:pt idx="13646">
                  <c:v>438.94620447365202</c:v>
                </c:pt>
                <c:pt idx="13647">
                  <c:v>438.917172058142</c:v>
                </c:pt>
                <c:pt idx="13648">
                  <c:v>438.89821303213301</c:v>
                </c:pt>
                <c:pt idx="13649">
                  <c:v>438.88608817968299</c:v>
                </c:pt>
                <c:pt idx="13650">
                  <c:v>438.880442198325</c:v>
                </c:pt>
                <c:pt idx="13651">
                  <c:v>438.87678378862103</c:v>
                </c:pt>
                <c:pt idx="13652">
                  <c:v>438.86243111828497</c:v>
                </c:pt>
                <c:pt idx="13653">
                  <c:v>438.85737741749102</c:v>
                </c:pt>
                <c:pt idx="13654">
                  <c:v>438.85243740616102</c:v>
                </c:pt>
                <c:pt idx="13655">
                  <c:v>438.84983357797302</c:v>
                </c:pt>
                <c:pt idx="13656">
                  <c:v>438.81240312612999</c:v>
                </c:pt>
                <c:pt idx="13657">
                  <c:v>438.787202771041</c:v>
                </c:pt>
                <c:pt idx="13658">
                  <c:v>438.78532731043498</c:v>
                </c:pt>
                <c:pt idx="13659">
                  <c:v>438.75624485719601</c:v>
                </c:pt>
                <c:pt idx="13660">
                  <c:v>438.74345532238601</c:v>
                </c:pt>
                <c:pt idx="13661">
                  <c:v>438.74208470592401</c:v>
                </c:pt>
                <c:pt idx="13662">
                  <c:v>438.73693823265802</c:v>
                </c:pt>
                <c:pt idx="13663">
                  <c:v>438.72938555650597</c:v>
                </c:pt>
                <c:pt idx="13664">
                  <c:v>438.726081113833</c:v>
                </c:pt>
                <c:pt idx="13665">
                  <c:v>438.72364600237302</c:v>
                </c:pt>
                <c:pt idx="13666">
                  <c:v>438.70925578907202</c:v>
                </c:pt>
                <c:pt idx="13667">
                  <c:v>438.70297957312101</c:v>
                </c:pt>
                <c:pt idx="13668">
                  <c:v>438.69595447263703</c:v>
                </c:pt>
                <c:pt idx="13669">
                  <c:v>438.68754926870298</c:v>
                </c:pt>
                <c:pt idx="13670">
                  <c:v>438.68440465118402</c:v>
                </c:pt>
                <c:pt idx="13671">
                  <c:v>438.675508804738</c:v>
                </c:pt>
                <c:pt idx="13672">
                  <c:v>438.66083362698299</c:v>
                </c:pt>
                <c:pt idx="13673">
                  <c:v>438.57374353509999</c:v>
                </c:pt>
                <c:pt idx="13674">
                  <c:v>438.56343760225201</c:v>
                </c:pt>
                <c:pt idx="13675">
                  <c:v>438.54689802692297</c:v>
                </c:pt>
                <c:pt idx="13676">
                  <c:v>438.50648756272602</c:v>
                </c:pt>
                <c:pt idx="13677">
                  <c:v>438.50395894946502</c:v>
                </c:pt>
                <c:pt idx="13678">
                  <c:v>438.49633403220798</c:v>
                </c:pt>
                <c:pt idx="13679">
                  <c:v>438.47324219333399</c:v>
                </c:pt>
                <c:pt idx="13680">
                  <c:v>438.463752527167</c:v>
                </c:pt>
                <c:pt idx="13681">
                  <c:v>438.46101297572397</c:v>
                </c:pt>
                <c:pt idx="13682">
                  <c:v>438.45571481663598</c:v>
                </c:pt>
                <c:pt idx="13683">
                  <c:v>438.43936871343902</c:v>
                </c:pt>
                <c:pt idx="13684">
                  <c:v>438.430775548898</c:v>
                </c:pt>
                <c:pt idx="13685">
                  <c:v>438.42197925953099</c:v>
                </c:pt>
                <c:pt idx="13686">
                  <c:v>438.41799618284102</c:v>
                </c:pt>
                <c:pt idx="13687">
                  <c:v>438.40485788582299</c:v>
                </c:pt>
                <c:pt idx="13688">
                  <c:v>438.39358838628903</c:v>
                </c:pt>
                <c:pt idx="13689">
                  <c:v>438.38928943865898</c:v>
                </c:pt>
                <c:pt idx="13690">
                  <c:v>438.327724584723</c:v>
                </c:pt>
                <c:pt idx="13691">
                  <c:v>438.319320397946</c:v>
                </c:pt>
                <c:pt idx="13692">
                  <c:v>438.29279492129001</c:v>
                </c:pt>
                <c:pt idx="13693">
                  <c:v>438.24626019711201</c:v>
                </c:pt>
                <c:pt idx="13694">
                  <c:v>438.19320928752597</c:v>
                </c:pt>
                <c:pt idx="13695">
                  <c:v>438.17873348958801</c:v>
                </c:pt>
                <c:pt idx="13696">
                  <c:v>438.12627859830502</c:v>
                </c:pt>
                <c:pt idx="13697">
                  <c:v>438.084541047492</c:v>
                </c:pt>
                <c:pt idx="13698">
                  <c:v>437.95120856804499</c:v>
                </c:pt>
                <c:pt idx="13699">
                  <c:v>437.91213085027698</c:v>
                </c:pt>
                <c:pt idx="13700">
                  <c:v>437.91029203353099</c:v>
                </c:pt>
                <c:pt idx="13701">
                  <c:v>437.82118518876598</c:v>
                </c:pt>
                <c:pt idx="13702">
                  <c:v>437.820910446791</c:v>
                </c:pt>
                <c:pt idx="13703">
                  <c:v>437.807975028356</c:v>
                </c:pt>
                <c:pt idx="13704">
                  <c:v>437.70896591126399</c:v>
                </c:pt>
                <c:pt idx="13705">
                  <c:v>437.701187876848</c:v>
                </c:pt>
                <c:pt idx="13706">
                  <c:v>437.67526490749401</c:v>
                </c:pt>
                <c:pt idx="13707">
                  <c:v>437.59049406141003</c:v>
                </c:pt>
                <c:pt idx="13708">
                  <c:v>437.58726039275899</c:v>
                </c:pt>
                <c:pt idx="13709">
                  <c:v>437.55736034563398</c:v>
                </c:pt>
                <c:pt idx="13710">
                  <c:v>437.48040229608603</c:v>
                </c:pt>
                <c:pt idx="13711">
                  <c:v>437.47615586656502</c:v>
                </c:pt>
                <c:pt idx="13712">
                  <c:v>437.461049830592</c:v>
                </c:pt>
                <c:pt idx="13713">
                  <c:v>437.44618592678199</c:v>
                </c:pt>
                <c:pt idx="13714">
                  <c:v>437.44333317071101</c:v>
                </c:pt>
                <c:pt idx="13715">
                  <c:v>437.42219266833098</c:v>
                </c:pt>
                <c:pt idx="13716">
                  <c:v>437.41661578201001</c:v>
                </c:pt>
                <c:pt idx="13717">
                  <c:v>437.38215825769203</c:v>
                </c:pt>
                <c:pt idx="13718">
                  <c:v>437.38207985629401</c:v>
                </c:pt>
                <c:pt idx="13719">
                  <c:v>437.38115203784798</c:v>
                </c:pt>
                <c:pt idx="13720">
                  <c:v>437.36073903850701</c:v>
                </c:pt>
                <c:pt idx="13721">
                  <c:v>437.35775848125297</c:v>
                </c:pt>
                <c:pt idx="13722">
                  <c:v>437.35177417076397</c:v>
                </c:pt>
                <c:pt idx="13723">
                  <c:v>437.28927211729899</c:v>
                </c:pt>
                <c:pt idx="13724">
                  <c:v>437.287745190934</c:v>
                </c:pt>
                <c:pt idx="13725">
                  <c:v>437.280198252883</c:v>
                </c:pt>
                <c:pt idx="13726">
                  <c:v>437.245559806882</c:v>
                </c:pt>
                <c:pt idx="13727">
                  <c:v>437.23916331588299</c:v>
                </c:pt>
                <c:pt idx="13728">
                  <c:v>437.23870916862899</c:v>
                </c:pt>
                <c:pt idx="13729">
                  <c:v>437.21681346386202</c:v>
                </c:pt>
                <c:pt idx="13730">
                  <c:v>437.20410377184697</c:v>
                </c:pt>
                <c:pt idx="13731">
                  <c:v>437.19384336312402</c:v>
                </c:pt>
                <c:pt idx="13732">
                  <c:v>437.17725125269499</c:v>
                </c:pt>
                <c:pt idx="13733">
                  <c:v>437.11400944000002</c:v>
                </c:pt>
                <c:pt idx="13734">
                  <c:v>437.084668810327</c:v>
                </c:pt>
                <c:pt idx="13735">
                  <c:v>437.08225394180499</c:v>
                </c:pt>
                <c:pt idx="13736">
                  <c:v>437.06932869732202</c:v>
                </c:pt>
                <c:pt idx="13737">
                  <c:v>437.06679779405499</c:v>
                </c:pt>
                <c:pt idx="13738">
                  <c:v>437.031897759863</c:v>
                </c:pt>
                <c:pt idx="13739">
                  <c:v>437.015295218863</c:v>
                </c:pt>
                <c:pt idx="13740">
                  <c:v>436.99892905150801</c:v>
                </c:pt>
                <c:pt idx="13741">
                  <c:v>436.99600257249801</c:v>
                </c:pt>
                <c:pt idx="13742">
                  <c:v>436.95801296828603</c:v>
                </c:pt>
                <c:pt idx="13743">
                  <c:v>436.947525525424</c:v>
                </c:pt>
                <c:pt idx="13744">
                  <c:v>436.92011076360802</c:v>
                </c:pt>
                <c:pt idx="13745">
                  <c:v>436.91768760450901</c:v>
                </c:pt>
                <c:pt idx="13746">
                  <c:v>436.82184832745799</c:v>
                </c:pt>
                <c:pt idx="13747">
                  <c:v>436.811706423803</c:v>
                </c:pt>
                <c:pt idx="13748">
                  <c:v>436.79948523451401</c:v>
                </c:pt>
                <c:pt idx="13749">
                  <c:v>436.78284885776202</c:v>
                </c:pt>
                <c:pt idx="13750">
                  <c:v>436.77896184042697</c:v>
                </c:pt>
                <c:pt idx="13751">
                  <c:v>436.77330655242599</c:v>
                </c:pt>
                <c:pt idx="13752">
                  <c:v>436.73898297783398</c:v>
                </c:pt>
                <c:pt idx="13753">
                  <c:v>436.70906073984099</c:v>
                </c:pt>
                <c:pt idx="13754">
                  <c:v>436.61757026978</c:v>
                </c:pt>
                <c:pt idx="13755">
                  <c:v>436.61144643030701</c:v>
                </c:pt>
                <c:pt idx="13756">
                  <c:v>436.60597157223498</c:v>
                </c:pt>
                <c:pt idx="13757">
                  <c:v>436.60236255522102</c:v>
                </c:pt>
                <c:pt idx="13758">
                  <c:v>436.52229607426699</c:v>
                </c:pt>
                <c:pt idx="13759">
                  <c:v>436.48694322061999</c:v>
                </c:pt>
                <c:pt idx="13760">
                  <c:v>436.48691406046697</c:v>
                </c:pt>
                <c:pt idx="13761">
                  <c:v>436.46087415477399</c:v>
                </c:pt>
                <c:pt idx="13762">
                  <c:v>436.453412711878</c:v>
                </c:pt>
                <c:pt idx="13763">
                  <c:v>436.43497549713499</c:v>
                </c:pt>
                <c:pt idx="13764">
                  <c:v>436.43485534541202</c:v>
                </c:pt>
                <c:pt idx="13765">
                  <c:v>436.41254429708403</c:v>
                </c:pt>
                <c:pt idx="13766">
                  <c:v>436.36878573807297</c:v>
                </c:pt>
                <c:pt idx="13767">
                  <c:v>436.36446577016699</c:v>
                </c:pt>
                <c:pt idx="13768">
                  <c:v>436.35649599926802</c:v>
                </c:pt>
                <c:pt idx="13769">
                  <c:v>436.34474020703601</c:v>
                </c:pt>
                <c:pt idx="13770">
                  <c:v>436.33135226093401</c:v>
                </c:pt>
                <c:pt idx="13771">
                  <c:v>436.31668101547399</c:v>
                </c:pt>
                <c:pt idx="13772">
                  <c:v>436.27917775071302</c:v>
                </c:pt>
                <c:pt idx="13773">
                  <c:v>436.278364632077</c:v>
                </c:pt>
                <c:pt idx="13774">
                  <c:v>436.27098144371598</c:v>
                </c:pt>
                <c:pt idx="13775">
                  <c:v>436.21506504529799</c:v>
                </c:pt>
                <c:pt idx="13776">
                  <c:v>436.21245671068402</c:v>
                </c:pt>
                <c:pt idx="13777">
                  <c:v>436.20586724869702</c:v>
                </c:pt>
                <c:pt idx="13778">
                  <c:v>436.17388814606801</c:v>
                </c:pt>
                <c:pt idx="13779">
                  <c:v>436.17323661870199</c:v>
                </c:pt>
                <c:pt idx="13780">
                  <c:v>436.16078593917598</c:v>
                </c:pt>
                <c:pt idx="13781">
                  <c:v>436.15632673095598</c:v>
                </c:pt>
                <c:pt idx="13782">
                  <c:v>436.155224161371</c:v>
                </c:pt>
                <c:pt idx="13783">
                  <c:v>436.09717014187697</c:v>
                </c:pt>
                <c:pt idx="13784">
                  <c:v>436.08630156547503</c:v>
                </c:pt>
                <c:pt idx="13785">
                  <c:v>436.06266914284203</c:v>
                </c:pt>
                <c:pt idx="13786">
                  <c:v>436.024213912726</c:v>
                </c:pt>
                <c:pt idx="13787">
                  <c:v>436.01659841766502</c:v>
                </c:pt>
                <c:pt idx="13788">
                  <c:v>435.940710997238</c:v>
                </c:pt>
                <c:pt idx="13789">
                  <c:v>435.93590089333901</c:v>
                </c:pt>
                <c:pt idx="13790">
                  <c:v>435.90946024242697</c:v>
                </c:pt>
                <c:pt idx="13791">
                  <c:v>435.90362531750702</c:v>
                </c:pt>
                <c:pt idx="13792">
                  <c:v>435.89407928954103</c:v>
                </c:pt>
                <c:pt idx="13793">
                  <c:v>435.88918249710503</c:v>
                </c:pt>
                <c:pt idx="13794">
                  <c:v>435.87912080042901</c:v>
                </c:pt>
                <c:pt idx="13795">
                  <c:v>435.86948312515301</c:v>
                </c:pt>
                <c:pt idx="13796">
                  <c:v>435.862764326513</c:v>
                </c:pt>
                <c:pt idx="13797">
                  <c:v>435.82688503842598</c:v>
                </c:pt>
                <c:pt idx="13798">
                  <c:v>435.81582555551103</c:v>
                </c:pt>
                <c:pt idx="13799">
                  <c:v>435.81464967156501</c:v>
                </c:pt>
                <c:pt idx="13800">
                  <c:v>435.781027092827</c:v>
                </c:pt>
                <c:pt idx="13801">
                  <c:v>435.77257043009598</c:v>
                </c:pt>
                <c:pt idx="13802">
                  <c:v>435.76991328542499</c:v>
                </c:pt>
                <c:pt idx="13803">
                  <c:v>435.76719966591298</c:v>
                </c:pt>
                <c:pt idx="13804">
                  <c:v>435.76135614707601</c:v>
                </c:pt>
                <c:pt idx="13805">
                  <c:v>435.74607498748998</c:v>
                </c:pt>
                <c:pt idx="13806">
                  <c:v>435.68572062505001</c:v>
                </c:pt>
                <c:pt idx="13807">
                  <c:v>435.67261227642598</c:v>
                </c:pt>
                <c:pt idx="13808">
                  <c:v>435.61907325894799</c:v>
                </c:pt>
                <c:pt idx="13809">
                  <c:v>435.58665556125499</c:v>
                </c:pt>
                <c:pt idx="13810">
                  <c:v>435.567278931857</c:v>
                </c:pt>
                <c:pt idx="13811">
                  <c:v>435.55373641358699</c:v>
                </c:pt>
                <c:pt idx="13812">
                  <c:v>435.55016261675797</c:v>
                </c:pt>
                <c:pt idx="13813">
                  <c:v>435.54631724027701</c:v>
                </c:pt>
                <c:pt idx="13814">
                  <c:v>435.54563654218202</c:v>
                </c:pt>
                <c:pt idx="13815">
                  <c:v>435.47068366895599</c:v>
                </c:pt>
                <c:pt idx="13816">
                  <c:v>435.38746662032798</c:v>
                </c:pt>
                <c:pt idx="13817">
                  <c:v>435.35590684105699</c:v>
                </c:pt>
                <c:pt idx="13818">
                  <c:v>435.282460672642</c:v>
                </c:pt>
                <c:pt idx="13819">
                  <c:v>435.26984819743097</c:v>
                </c:pt>
                <c:pt idx="13820">
                  <c:v>435.226730366239</c:v>
                </c:pt>
                <c:pt idx="13821">
                  <c:v>435.22491223965898</c:v>
                </c:pt>
                <c:pt idx="13822">
                  <c:v>435.20567604249698</c:v>
                </c:pt>
                <c:pt idx="13823">
                  <c:v>435.162012226032</c:v>
                </c:pt>
                <c:pt idx="13824">
                  <c:v>435.10506571868302</c:v>
                </c:pt>
                <c:pt idx="13825">
                  <c:v>435.084130184473</c:v>
                </c:pt>
                <c:pt idx="13826">
                  <c:v>435.07954053005199</c:v>
                </c:pt>
                <c:pt idx="13827">
                  <c:v>435.01870578516701</c:v>
                </c:pt>
                <c:pt idx="13828">
                  <c:v>435.00559785135698</c:v>
                </c:pt>
                <c:pt idx="13829">
                  <c:v>434.98581430684601</c:v>
                </c:pt>
                <c:pt idx="13830">
                  <c:v>434.97353274953099</c:v>
                </c:pt>
                <c:pt idx="13831">
                  <c:v>434.97235239890398</c:v>
                </c:pt>
                <c:pt idx="13832">
                  <c:v>434.94032513580601</c:v>
                </c:pt>
                <c:pt idx="13833">
                  <c:v>434.92794114343798</c:v>
                </c:pt>
                <c:pt idx="13834">
                  <c:v>434.919609310211</c:v>
                </c:pt>
                <c:pt idx="13835">
                  <c:v>434.88884898501198</c:v>
                </c:pt>
                <c:pt idx="13836">
                  <c:v>434.88553954734903</c:v>
                </c:pt>
                <c:pt idx="13837">
                  <c:v>434.82748110874599</c:v>
                </c:pt>
                <c:pt idx="13838">
                  <c:v>434.82558787195302</c:v>
                </c:pt>
                <c:pt idx="13839">
                  <c:v>434.82370947905599</c:v>
                </c:pt>
                <c:pt idx="13840">
                  <c:v>434.82159714134701</c:v>
                </c:pt>
                <c:pt idx="13841">
                  <c:v>434.821585945165</c:v>
                </c:pt>
                <c:pt idx="13842">
                  <c:v>434.82119115606298</c:v>
                </c:pt>
                <c:pt idx="13843">
                  <c:v>434.81629654484902</c:v>
                </c:pt>
                <c:pt idx="13844">
                  <c:v>434.790251458564</c:v>
                </c:pt>
                <c:pt idx="13845">
                  <c:v>434.77498462304499</c:v>
                </c:pt>
                <c:pt idx="13846">
                  <c:v>434.748076235957</c:v>
                </c:pt>
                <c:pt idx="13847">
                  <c:v>434.743918512861</c:v>
                </c:pt>
                <c:pt idx="13848">
                  <c:v>434.74055833063602</c:v>
                </c:pt>
                <c:pt idx="13849">
                  <c:v>434.73840686288798</c:v>
                </c:pt>
                <c:pt idx="13850">
                  <c:v>434.73239224987299</c:v>
                </c:pt>
                <c:pt idx="13851">
                  <c:v>434.72739638968801</c:v>
                </c:pt>
                <c:pt idx="13852">
                  <c:v>434.66987648530699</c:v>
                </c:pt>
                <c:pt idx="13853">
                  <c:v>434.65343879969498</c:v>
                </c:pt>
                <c:pt idx="13854">
                  <c:v>434.64050625496799</c:v>
                </c:pt>
                <c:pt idx="13855">
                  <c:v>434.63699066722597</c:v>
                </c:pt>
                <c:pt idx="13856">
                  <c:v>434.62706724586201</c:v>
                </c:pt>
                <c:pt idx="13857">
                  <c:v>434.62517486102001</c:v>
                </c:pt>
                <c:pt idx="13858">
                  <c:v>434.58672485390798</c:v>
                </c:pt>
                <c:pt idx="13859">
                  <c:v>434.55272743427599</c:v>
                </c:pt>
                <c:pt idx="13860">
                  <c:v>434.54964075609399</c:v>
                </c:pt>
                <c:pt idx="13861">
                  <c:v>434.46757670165499</c:v>
                </c:pt>
                <c:pt idx="13862">
                  <c:v>434.44275133759402</c:v>
                </c:pt>
                <c:pt idx="13863">
                  <c:v>434.42742897668802</c:v>
                </c:pt>
                <c:pt idx="13864">
                  <c:v>434.42625416855998</c:v>
                </c:pt>
                <c:pt idx="13865">
                  <c:v>434.40908601842398</c:v>
                </c:pt>
                <c:pt idx="13866">
                  <c:v>434.39741126738699</c:v>
                </c:pt>
                <c:pt idx="13867">
                  <c:v>434.38913771541502</c:v>
                </c:pt>
                <c:pt idx="13868">
                  <c:v>434.35935154898402</c:v>
                </c:pt>
                <c:pt idx="13869">
                  <c:v>434.35839062001298</c:v>
                </c:pt>
                <c:pt idx="13870">
                  <c:v>434.340749715127</c:v>
                </c:pt>
                <c:pt idx="13871">
                  <c:v>434.33949087612598</c:v>
                </c:pt>
                <c:pt idx="13872">
                  <c:v>434.32349798269098</c:v>
                </c:pt>
                <c:pt idx="13873">
                  <c:v>434.29194084033298</c:v>
                </c:pt>
                <c:pt idx="13874">
                  <c:v>434.28818875984803</c:v>
                </c:pt>
                <c:pt idx="13875">
                  <c:v>434.23141017655797</c:v>
                </c:pt>
                <c:pt idx="13876">
                  <c:v>434.21724129427997</c:v>
                </c:pt>
                <c:pt idx="13877">
                  <c:v>434.20817424871598</c:v>
                </c:pt>
                <c:pt idx="13878">
                  <c:v>434.15292813241598</c:v>
                </c:pt>
                <c:pt idx="13879">
                  <c:v>434.14355454921002</c:v>
                </c:pt>
                <c:pt idx="13880">
                  <c:v>434.13141242681502</c:v>
                </c:pt>
                <c:pt idx="13881">
                  <c:v>434.12215741812798</c:v>
                </c:pt>
                <c:pt idx="13882">
                  <c:v>434.07845038141301</c:v>
                </c:pt>
                <c:pt idx="13883">
                  <c:v>434.05770154687502</c:v>
                </c:pt>
                <c:pt idx="13884">
                  <c:v>434.05543346383803</c:v>
                </c:pt>
                <c:pt idx="13885">
                  <c:v>434.00972186109902</c:v>
                </c:pt>
                <c:pt idx="13886">
                  <c:v>433.993583947118</c:v>
                </c:pt>
                <c:pt idx="13887">
                  <c:v>433.98346022364098</c:v>
                </c:pt>
                <c:pt idx="13888">
                  <c:v>433.93697793037597</c:v>
                </c:pt>
                <c:pt idx="13889">
                  <c:v>433.91967082493898</c:v>
                </c:pt>
                <c:pt idx="13890">
                  <c:v>433.90999915262</c:v>
                </c:pt>
                <c:pt idx="13891">
                  <c:v>433.90281936426101</c:v>
                </c:pt>
                <c:pt idx="13892">
                  <c:v>433.90114448928398</c:v>
                </c:pt>
                <c:pt idx="13893">
                  <c:v>433.894733914835</c:v>
                </c:pt>
                <c:pt idx="13894">
                  <c:v>433.88570322196102</c:v>
                </c:pt>
                <c:pt idx="13895">
                  <c:v>433.84330860000699</c:v>
                </c:pt>
                <c:pt idx="13896">
                  <c:v>433.82102259650998</c:v>
                </c:pt>
                <c:pt idx="13897">
                  <c:v>433.76147420525001</c:v>
                </c:pt>
                <c:pt idx="13898">
                  <c:v>433.706669817842</c:v>
                </c:pt>
                <c:pt idx="13899">
                  <c:v>433.70325604040301</c:v>
                </c:pt>
                <c:pt idx="13900">
                  <c:v>433.68982227361897</c:v>
                </c:pt>
                <c:pt idx="13901">
                  <c:v>433.67481525806102</c:v>
                </c:pt>
                <c:pt idx="13902">
                  <c:v>433.638502830991</c:v>
                </c:pt>
                <c:pt idx="13903">
                  <c:v>433.63047211376602</c:v>
                </c:pt>
                <c:pt idx="13904">
                  <c:v>433.62782292801899</c:v>
                </c:pt>
                <c:pt idx="13905">
                  <c:v>433.62360846886099</c:v>
                </c:pt>
                <c:pt idx="13906">
                  <c:v>433.615648830628</c:v>
                </c:pt>
                <c:pt idx="13907">
                  <c:v>433.60786996442801</c:v>
                </c:pt>
                <c:pt idx="13908">
                  <c:v>433.58770109277401</c:v>
                </c:pt>
                <c:pt idx="13909">
                  <c:v>433.587431465061</c:v>
                </c:pt>
                <c:pt idx="13910">
                  <c:v>433.57547420458798</c:v>
                </c:pt>
                <c:pt idx="13911">
                  <c:v>433.567430143558</c:v>
                </c:pt>
                <c:pt idx="13912">
                  <c:v>433.550317555878</c:v>
                </c:pt>
                <c:pt idx="13913">
                  <c:v>433.54811374580498</c:v>
                </c:pt>
                <c:pt idx="13914">
                  <c:v>433.51490734383401</c:v>
                </c:pt>
                <c:pt idx="13915">
                  <c:v>433.48529673085397</c:v>
                </c:pt>
                <c:pt idx="13916">
                  <c:v>433.46341695317602</c:v>
                </c:pt>
                <c:pt idx="13917">
                  <c:v>433.46025646353701</c:v>
                </c:pt>
                <c:pt idx="13918">
                  <c:v>433.44493868967402</c:v>
                </c:pt>
                <c:pt idx="13919">
                  <c:v>433.331661869252</c:v>
                </c:pt>
                <c:pt idx="13920">
                  <c:v>433.31007023417101</c:v>
                </c:pt>
                <c:pt idx="13921">
                  <c:v>433.25175429181598</c:v>
                </c:pt>
                <c:pt idx="13922">
                  <c:v>433.19532261624897</c:v>
                </c:pt>
                <c:pt idx="13923">
                  <c:v>433.18699209427501</c:v>
                </c:pt>
                <c:pt idx="13924">
                  <c:v>433.176171638234</c:v>
                </c:pt>
                <c:pt idx="13925">
                  <c:v>433.15816960544299</c:v>
                </c:pt>
                <c:pt idx="13926">
                  <c:v>433.12617775328903</c:v>
                </c:pt>
                <c:pt idx="13927">
                  <c:v>433.12202483904002</c:v>
                </c:pt>
                <c:pt idx="13928">
                  <c:v>433.11363151022101</c:v>
                </c:pt>
                <c:pt idx="13929">
                  <c:v>433.091276567146</c:v>
                </c:pt>
                <c:pt idx="13930">
                  <c:v>433.02522919769001</c:v>
                </c:pt>
                <c:pt idx="13931">
                  <c:v>433.001540930018</c:v>
                </c:pt>
                <c:pt idx="13932">
                  <c:v>432.97621317471902</c:v>
                </c:pt>
                <c:pt idx="13933">
                  <c:v>432.96398270640202</c:v>
                </c:pt>
                <c:pt idx="13934">
                  <c:v>432.92755106208398</c:v>
                </c:pt>
                <c:pt idx="13935">
                  <c:v>432.91367723896798</c:v>
                </c:pt>
                <c:pt idx="13936">
                  <c:v>432.86644003009201</c:v>
                </c:pt>
                <c:pt idx="13937">
                  <c:v>432.84429185019002</c:v>
                </c:pt>
                <c:pt idx="13938">
                  <c:v>432.83736785454897</c:v>
                </c:pt>
                <c:pt idx="13939">
                  <c:v>432.82234627000901</c:v>
                </c:pt>
                <c:pt idx="13940">
                  <c:v>432.804003113269</c:v>
                </c:pt>
                <c:pt idx="13941">
                  <c:v>432.78411086102199</c:v>
                </c:pt>
                <c:pt idx="13942">
                  <c:v>432.74914643040302</c:v>
                </c:pt>
                <c:pt idx="13943">
                  <c:v>432.69684436975598</c:v>
                </c:pt>
                <c:pt idx="13944">
                  <c:v>432.68350806399297</c:v>
                </c:pt>
                <c:pt idx="13945">
                  <c:v>432.59776922367899</c:v>
                </c:pt>
                <c:pt idx="13946">
                  <c:v>432.59231060601797</c:v>
                </c:pt>
                <c:pt idx="13947">
                  <c:v>432.55141528668702</c:v>
                </c:pt>
                <c:pt idx="13948">
                  <c:v>432.54571707889397</c:v>
                </c:pt>
                <c:pt idx="13949">
                  <c:v>432.52292247734101</c:v>
                </c:pt>
                <c:pt idx="13950">
                  <c:v>432.500089770035</c:v>
                </c:pt>
                <c:pt idx="13951">
                  <c:v>432.47617039654199</c:v>
                </c:pt>
                <c:pt idx="13952">
                  <c:v>432.47447810082099</c:v>
                </c:pt>
                <c:pt idx="13953">
                  <c:v>432.462461554524</c:v>
                </c:pt>
                <c:pt idx="13954">
                  <c:v>432.45056790950701</c:v>
                </c:pt>
                <c:pt idx="13955">
                  <c:v>432.44484165835502</c:v>
                </c:pt>
                <c:pt idx="13956">
                  <c:v>432.41372160673001</c:v>
                </c:pt>
                <c:pt idx="13957">
                  <c:v>432.392201672684</c:v>
                </c:pt>
                <c:pt idx="13958">
                  <c:v>432.39080387941499</c:v>
                </c:pt>
                <c:pt idx="13959">
                  <c:v>432.37928266095503</c:v>
                </c:pt>
                <c:pt idx="13960">
                  <c:v>432.373355952883</c:v>
                </c:pt>
                <c:pt idx="13961">
                  <c:v>432.32911757279197</c:v>
                </c:pt>
                <c:pt idx="13962">
                  <c:v>432.32079603508998</c:v>
                </c:pt>
                <c:pt idx="13963">
                  <c:v>432.31764651975197</c:v>
                </c:pt>
                <c:pt idx="13964">
                  <c:v>432.29228588412099</c:v>
                </c:pt>
                <c:pt idx="13965">
                  <c:v>432.27003414770297</c:v>
                </c:pt>
                <c:pt idx="13966">
                  <c:v>432.25714982690698</c:v>
                </c:pt>
                <c:pt idx="13967">
                  <c:v>432.23702423933503</c:v>
                </c:pt>
                <c:pt idx="13968">
                  <c:v>432.23427264626798</c:v>
                </c:pt>
                <c:pt idx="13969">
                  <c:v>432.156558932753</c:v>
                </c:pt>
                <c:pt idx="13970">
                  <c:v>432.143847860319</c:v>
                </c:pt>
                <c:pt idx="13971">
                  <c:v>432.126252401496</c:v>
                </c:pt>
                <c:pt idx="13972">
                  <c:v>432.11668826779601</c:v>
                </c:pt>
                <c:pt idx="13973">
                  <c:v>432.07216334945298</c:v>
                </c:pt>
                <c:pt idx="13974">
                  <c:v>432.06430980334</c:v>
                </c:pt>
                <c:pt idx="13975">
                  <c:v>432.05877082694002</c:v>
                </c:pt>
                <c:pt idx="13976">
                  <c:v>432.03757156758098</c:v>
                </c:pt>
                <c:pt idx="13977">
                  <c:v>432.029797405404</c:v>
                </c:pt>
                <c:pt idx="13978">
                  <c:v>432.02839742859101</c:v>
                </c:pt>
                <c:pt idx="13979">
                  <c:v>431.99008518968202</c:v>
                </c:pt>
                <c:pt idx="13980">
                  <c:v>431.91574964440298</c:v>
                </c:pt>
                <c:pt idx="13981">
                  <c:v>431.91137068365799</c:v>
                </c:pt>
                <c:pt idx="13982">
                  <c:v>431.90562379236201</c:v>
                </c:pt>
                <c:pt idx="13983">
                  <c:v>431.89644715569898</c:v>
                </c:pt>
                <c:pt idx="13984">
                  <c:v>431.89621045800402</c:v>
                </c:pt>
                <c:pt idx="13985">
                  <c:v>431.87537376416202</c:v>
                </c:pt>
                <c:pt idx="13986">
                  <c:v>431.86324191158599</c:v>
                </c:pt>
                <c:pt idx="13987">
                  <c:v>431.82296990588497</c:v>
                </c:pt>
                <c:pt idx="13988">
                  <c:v>431.81429127422598</c:v>
                </c:pt>
                <c:pt idx="13989">
                  <c:v>431.80995738136198</c:v>
                </c:pt>
                <c:pt idx="13990">
                  <c:v>431.74007109641099</c:v>
                </c:pt>
                <c:pt idx="13991">
                  <c:v>431.72737430176397</c:v>
                </c:pt>
                <c:pt idx="13992">
                  <c:v>431.72282586348001</c:v>
                </c:pt>
                <c:pt idx="13993">
                  <c:v>431.721321350773</c:v>
                </c:pt>
                <c:pt idx="13994">
                  <c:v>431.700359797153</c:v>
                </c:pt>
                <c:pt idx="13995">
                  <c:v>431.69762226835201</c:v>
                </c:pt>
                <c:pt idx="13996">
                  <c:v>431.68931613644202</c:v>
                </c:pt>
                <c:pt idx="13997">
                  <c:v>431.68715503433998</c:v>
                </c:pt>
                <c:pt idx="13998">
                  <c:v>431.65830975984898</c:v>
                </c:pt>
                <c:pt idx="13999">
                  <c:v>431.61673778081598</c:v>
                </c:pt>
                <c:pt idx="14000">
                  <c:v>431.610367550479</c:v>
                </c:pt>
                <c:pt idx="14001">
                  <c:v>431.606600528272</c:v>
                </c:pt>
                <c:pt idx="14002">
                  <c:v>431.60219682716598</c:v>
                </c:pt>
                <c:pt idx="14003">
                  <c:v>431.53081098488599</c:v>
                </c:pt>
                <c:pt idx="14004">
                  <c:v>431.51958917953698</c:v>
                </c:pt>
                <c:pt idx="14005">
                  <c:v>431.50332850697799</c:v>
                </c:pt>
                <c:pt idx="14006">
                  <c:v>431.49090436073601</c:v>
                </c:pt>
                <c:pt idx="14007">
                  <c:v>431.48468320962002</c:v>
                </c:pt>
                <c:pt idx="14008">
                  <c:v>431.48160774175199</c:v>
                </c:pt>
                <c:pt idx="14009">
                  <c:v>431.37538242977701</c:v>
                </c:pt>
                <c:pt idx="14010">
                  <c:v>431.34964365267899</c:v>
                </c:pt>
                <c:pt idx="14011">
                  <c:v>431.343788953679</c:v>
                </c:pt>
                <c:pt idx="14012">
                  <c:v>431.319272437123</c:v>
                </c:pt>
                <c:pt idx="14013">
                  <c:v>431.30277741785699</c:v>
                </c:pt>
                <c:pt idx="14014">
                  <c:v>431.28015816568001</c:v>
                </c:pt>
                <c:pt idx="14015">
                  <c:v>431.27418711074199</c:v>
                </c:pt>
                <c:pt idx="14016">
                  <c:v>431.24930525142202</c:v>
                </c:pt>
                <c:pt idx="14017">
                  <c:v>431.232847447447</c:v>
                </c:pt>
                <c:pt idx="14018">
                  <c:v>431.21670970278501</c:v>
                </c:pt>
                <c:pt idx="14019">
                  <c:v>431.19244323063799</c:v>
                </c:pt>
                <c:pt idx="14020">
                  <c:v>431.18038834460998</c:v>
                </c:pt>
                <c:pt idx="14021">
                  <c:v>431.17957613788298</c:v>
                </c:pt>
                <c:pt idx="14022">
                  <c:v>431.13502450676702</c:v>
                </c:pt>
                <c:pt idx="14023">
                  <c:v>431.13436662099599</c:v>
                </c:pt>
                <c:pt idx="14024">
                  <c:v>431.13066777758002</c:v>
                </c:pt>
                <c:pt idx="14025">
                  <c:v>431.12606363665901</c:v>
                </c:pt>
                <c:pt idx="14026">
                  <c:v>431.10931727355899</c:v>
                </c:pt>
                <c:pt idx="14027">
                  <c:v>431.092415609819</c:v>
                </c:pt>
                <c:pt idx="14028">
                  <c:v>431.07620812878201</c:v>
                </c:pt>
                <c:pt idx="14029">
                  <c:v>431.07002348838898</c:v>
                </c:pt>
                <c:pt idx="14030">
                  <c:v>431.05106240574298</c:v>
                </c:pt>
                <c:pt idx="14031">
                  <c:v>431.03340131917099</c:v>
                </c:pt>
                <c:pt idx="14032">
                  <c:v>431.02008968975503</c:v>
                </c:pt>
                <c:pt idx="14033">
                  <c:v>431.01017065192599</c:v>
                </c:pt>
                <c:pt idx="14034">
                  <c:v>431.00525951210898</c:v>
                </c:pt>
                <c:pt idx="14035">
                  <c:v>431.00387922734399</c:v>
                </c:pt>
                <c:pt idx="14036">
                  <c:v>430.99496877421501</c:v>
                </c:pt>
                <c:pt idx="14037">
                  <c:v>430.99238980519198</c:v>
                </c:pt>
                <c:pt idx="14038">
                  <c:v>430.97232572013002</c:v>
                </c:pt>
                <c:pt idx="14039">
                  <c:v>430.95234842213398</c:v>
                </c:pt>
                <c:pt idx="14040">
                  <c:v>430.93778379067101</c:v>
                </c:pt>
                <c:pt idx="14041">
                  <c:v>430.92517489756699</c:v>
                </c:pt>
                <c:pt idx="14042">
                  <c:v>430.90636704627201</c:v>
                </c:pt>
                <c:pt idx="14043">
                  <c:v>430.89350767604998</c:v>
                </c:pt>
                <c:pt idx="14044">
                  <c:v>430.883972479443</c:v>
                </c:pt>
                <c:pt idx="14045">
                  <c:v>430.85934595800501</c:v>
                </c:pt>
                <c:pt idx="14046">
                  <c:v>430.85391287502802</c:v>
                </c:pt>
                <c:pt idx="14047">
                  <c:v>430.839338181823</c:v>
                </c:pt>
                <c:pt idx="14048">
                  <c:v>430.80248439400202</c:v>
                </c:pt>
                <c:pt idx="14049">
                  <c:v>430.70139643530501</c:v>
                </c:pt>
                <c:pt idx="14050">
                  <c:v>430.68906618141301</c:v>
                </c:pt>
                <c:pt idx="14051">
                  <c:v>430.68087036471701</c:v>
                </c:pt>
                <c:pt idx="14052">
                  <c:v>430.64527236442399</c:v>
                </c:pt>
                <c:pt idx="14053">
                  <c:v>430.60593952705898</c:v>
                </c:pt>
                <c:pt idx="14054">
                  <c:v>430.60534016634</c:v>
                </c:pt>
                <c:pt idx="14055">
                  <c:v>430.599491145515</c:v>
                </c:pt>
                <c:pt idx="14056">
                  <c:v>430.58834854480801</c:v>
                </c:pt>
                <c:pt idx="14057">
                  <c:v>430.57981751823502</c:v>
                </c:pt>
                <c:pt idx="14058">
                  <c:v>430.56157248993799</c:v>
                </c:pt>
                <c:pt idx="14059">
                  <c:v>430.55792137130697</c:v>
                </c:pt>
                <c:pt idx="14060">
                  <c:v>430.55717696968702</c:v>
                </c:pt>
                <c:pt idx="14061">
                  <c:v>430.55226933249799</c:v>
                </c:pt>
                <c:pt idx="14062">
                  <c:v>430.55122555940301</c:v>
                </c:pt>
                <c:pt idx="14063">
                  <c:v>430.53234455142302</c:v>
                </c:pt>
                <c:pt idx="14064">
                  <c:v>430.50526585007702</c:v>
                </c:pt>
                <c:pt idx="14065">
                  <c:v>430.48060001088498</c:v>
                </c:pt>
                <c:pt idx="14066">
                  <c:v>430.42124476510099</c:v>
                </c:pt>
                <c:pt idx="14067">
                  <c:v>430.420492224768</c:v>
                </c:pt>
                <c:pt idx="14068">
                  <c:v>430.41493831921298</c:v>
                </c:pt>
                <c:pt idx="14069">
                  <c:v>430.40816857211797</c:v>
                </c:pt>
                <c:pt idx="14070">
                  <c:v>430.33873869209799</c:v>
                </c:pt>
                <c:pt idx="14071">
                  <c:v>430.33062120433198</c:v>
                </c:pt>
                <c:pt idx="14072">
                  <c:v>430.27439736945399</c:v>
                </c:pt>
                <c:pt idx="14073">
                  <c:v>430.26543607625001</c:v>
                </c:pt>
                <c:pt idx="14074">
                  <c:v>430.25451510231801</c:v>
                </c:pt>
                <c:pt idx="14075">
                  <c:v>430.25009843646001</c:v>
                </c:pt>
                <c:pt idx="14076">
                  <c:v>430.21855525482903</c:v>
                </c:pt>
                <c:pt idx="14077">
                  <c:v>430.187886828334</c:v>
                </c:pt>
                <c:pt idx="14078">
                  <c:v>430.18377325183297</c:v>
                </c:pt>
                <c:pt idx="14079">
                  <c:v>430.14300074399603</c:v>
                </c:pt>
                <c:pt idx="14080">
                  <c:v>430.13331064631598</c:v>
                </c:pt>
                <c:pt idx="14081">
                  <c:v>430.11181030082702</c:v>
                </c:pt>
                <c:pt idx="14082">
                  <c:v>430.08415242253199</c:v>
                </c:pt>
                <c:pt idx="14083">
                  <c:v>430.02110433122999</c:v>
                </c:pt>
                <c:pt idx="14084">
                  <c:v>430.018964945932</c:v>
                </c:pt>
                <c:pt idx="14085">
                  <c:v>429.984847316463</c:v>
                </c:pt>
                <c:pt idx="14086">
                  <c:v>429.97921288722603</c:v>
                </c:pt>
                <c:pt idx="14087">
                  <c:v>429.96035666667098</c:v>
                </c:pt>
                <c:pt idx="14088">
                  <c:v>429.95899359688099</c:v>
                </c:pt>
                <c:pt idx="14089">
                  <c:v>429.95384300017997</c:v>
                </c:pt>
                <c:pt idx="14090">
                  <c:v>429.95137393236502</c:v>
                </c:pt>
                <c:pt idx="14091">
                  <c:v>429.939337316999</c:v>
                </c:pt>
                <c:pt idx="14092">
                  <c:v>429.92194348346197</c:v>
                </c:pt>
                <c:pt idx="14093">
                  <c:v>429.87813373223298</c:v>
                </c:pt>
                <c:pt idx="14094">
                  <c:v>429.87575882218999</c:v>
                </c:pt>
                <c:pt idx="14095">
                  <c:v>429.802967715092</c:v>
                </c:pt>
                <c:pt idx="14096">
                  <c:v>429.79314880273103</c:v>
                </c:pt>
                <c:pt idx="14097">
                  <c:v>429.74594146990501</c:v>
                </c:pt>
                <c:pt idx="14098">
                  <c:v>429.74401865695302</c:v>
                </c:pt>
                <c:pt idx="14099">
                  <c:v>429.70821288376999</c:v>
                </c:pt>
                <c:pt idx="14100">
                  <c:v>429.69184224959901</c:v>
                </c:pt>
                <c:pt idx="14101">
                  <c:v>429.69132240313502</c:v>
                </c:pt>
                <c:pt idx="14102">
                  <c:v>429.676756375168</c:v>
                </c:pt>
                <c:pt idx="14103">
                  <c:v>429.66129723300202</c:v>
                </c:pt>
                <c:pt idx="14104">
                  <c:v>429.65959710392599</c:v>
                </c:pt>
                <c:pt idx="14105">
                  <c:v>429.65852986094001</c:v>
                </c:pt>
                <c:pt idx="14106">
                  <c:v>429.64852255243699</c:v>
                </c:pt>
                <c:pt idx="14107">
                  <c:v>429.64848226831299</c:v>
                </c:pt>
                <c:pt idx="14108">
                  <c:v>429.62549913100497</c:v>
                </c:pt>
                <c:pt idx="14109">
                  <c:v>429.62286758942003</c:v>
                </c:pt>
                <c:pt idx="14110">
                  <c:v>429.60636952702703</c:v>
                </c:pt>
                <c:pt idx="14111">
                  <c:v>429.58147778960699</c:v>
                </c:pt>
                <c:pt idx="14112">
                  <c:v>429.57413714755103</c:v>
                </c:pt>
                <c:pt idx="14113">
                  <c:v>429.523330832949</c:v>
                </c:pt>
                <c:pt idx="14114">
                  <c:v>429.514014115973</c:v>
                </c:pt>
                <c:pt idx="14115">
                  <c:v>429.49438047976298</c:v>
                </c:pt>
                <c:pt idx="14116">
                  <c:v>429.47062339886497</c:v>
                </c:pt>
                <c:pt idx="14117">
                  <c:v>429.45289078003901</c:v>
                </c:pt>
                <c:pt idx="14118">
                  <c:v>429.449671039343</c:v>
                </c:pt>
                <c:pt idx="14119">
                  <c:v>429.445810509605</c:v>
                </c:pt>
                <c:pt idx="14120">
                  <c:v>429.43818482305699</c:v>
                </c:pt>
                <c:pt idx="14121">
                  <c:v>429.42715495430798</c:v>
                </c:pt>
                <c:pt idx="14122">
                  <c:v>429.42624834396202</c:v>
                </c:pt>
                <c:pt idx="14123">
                  <c:v>429.40427787529097</c:v>
                </c:pt>
                <c:pt idx="14124">
                  <c:v>429.38154964471801</c:v>
                </c:pt>
                <c:pt idx="14125">
                  <c:v>429.37920339796602</c:v>
                </c:pt>
                <c:pt idx="14126">
                  <c:v>429.37697830830899</c:v>
                </c:pt>
                <c:pt idx="14127">
                  <c:v>429.283804879076</c:v>
                </c:pt>
                <c:pt idx="14128">
                  <c:v>429.26411002766503</c:v>
                </c:pt>
                <c:pt idx="14129">
                  <c:v>429.25310512438699</c:v>
                </c:pt>
                <c:pt idx="14130">
                  <c:v>429.25150577616199</c:v>
                </c:pt>
                <c:pt idx="14131">
                  <c:v>429.20568811825302</c:v>
                </c:pt>
                <c:pt idx="14132">
                  <c:v>429.17327506141697</c:v>
                </c:pt>
                <c:pt idx="14133">
                  <c:v>429.172182349877</c:v>
                </c:pt>
                <c:pt idx="14134">
                  <c:v>429.16491313664397</c:v>
                </c:pt>
                <c:pt idx="14135">
                  <c:v>429.158731171341</c:v>
                </c:pt>
                <c:pt idx="14136">
                  <c:v>429.13735144698501</c:v>
                </c:pt>
                <c:pt idx="14137">
                  <c:v>429.13251262798099</c:v>
                </c:pt>
                <c:pt idx="14138">
                  <c:v>429.11084422023902</c:v>
                </c:pt>
                <c:pt idx="14139">
                  <c:v>429.10198242587899</c:v>
                </c:pt>
                <c:pt idx="14140">
                  <c:v>429.08220340451197</c:v>
                </c:pt>
                <c:pt idx="14141">
                  <c:v>429.07684857127799</c:v>
                </c:pt>
                <c:pt idx="14142">
                  <c:v>429.059932022628</c:v>
                </c:pt>
                <c:pt idx="14143">
                  <c:v>429.04632778778301</c:v>
                </c:pt>
                <c:pt idx="14144">
                  <c:v>429.035545969395</c:v>
                </c:pt>
                <c:pt idx="14145">
                  <c:v>429.02175515256903</c:v>
                </c:pt>
                <c:pt idx="14146">
                  <c:v>429.00656837101297</c:v>
                </c:pt>
                <c:pt idx="14147">
                  <c:v>429.00464746445903</c:v>
                </c:pt>
                <c:pt idx="14148">
                  <c:v>428.98937142579899</c:v>
                </c:pt>
                <c:pt idx="14149">
                  <c:v>428.97364229413199</c:v>
                </c:pt>
                <c:pt idx="14150">
                  <c:v>428.97159224131002</c:v>
                </c:pt>
                <c:pt idx="14151">
                  <c:v>428.96548930804897</c:v>
                </c:pt>
                <c:pt idx="14152">
                  <c:v>428.96488653788998</c:v>
                </c:pt>
                <c:pt idx="14153">
                  <c:v>428.90177092021702</c:v>
                </c:pt>
                <c:pt idx="14154">
                  <c:v>428.87190550141702</c:v>
                </c:pt>
                <c:pt idx="14155">
                  <c:v>428.84634343900399</c:v>
                </c:pt>
                <c:pt idx="14156">
                  <c:v>428.83888673746497</c:v>
                </c:pt>
                <c:pt idx="14157">
                  <c:v>428.825068114224</c:v>
                </c:pt>
                <c:pt idx="14158">
                  <c:v>428.82364543955498</c:v>
                </c:pt>
                <c:pt idx="14159">
                  <c:v>428.82141117775302</c:v>
                </c:pt>
                <c:pt idx="14160">
                  <c:v>428.79852382513502</c:v>
                </c:pt>
                <c:pt idx="14161">
                  <c:v>428.77432265588902</c:v>
                </c:pt>
                <c:pt idx="14162">
                  <c:v>428.76633595385101</c:v>
                </c:pt>
                <c:pt idx="14163">
                  <c:v>428.74439335453599</c:v>
                </c:pt>
                <c:pt idx="14164">
                  <c:v>428.73594141477002</c:v>
                </c:pt>
                <c:pt idx="14165">
                  <c:v>428.73337008098503</c:v>
                </c:pt>
                <c:pt idx="14166">
                  <c:v>428.72730385641501</c:v>
                </c:pt>
                <c:pt idx="14167">
                  <c:v>428.71873977569697</c:v>
                </c:pt>
                <c:pt idx="14168">
                  <c:v>428.69409507934301</c:v>
                </c:pt>
                <c:pt idx="14169">
                  <c:v>428.68877175829499</c:v>
                </c:pt>
                <c:pt idx="14170">
                  <c:v>428.678137000905</c:v>
                </c:pt>
                <c:pt idx="14171">
                  <c:v>428.665296771567</c:v>
                </c:pt>
                <c:pt idx="14172">
                  <c:v>428.64921447126801</c:v>
                </c:pt>
                <c:pt idx="14173">
                  <c:v>428.64429040503097</c:v>
                </c:pt>
                <c:pt idx="14174">
                  <c:v>428.642494283394</c:v>
                </c:pt>
                <c:pt idx="14175">
                  <c:v>428.64086751392199</c:v>
                </c:pt>
                <c:pt idx="14176">
                  <c:v>428.62369783867598</c:v>
                </c:pt>
                <c:pt idx="14177">
                  <c:v>428.62047321381999</c:v>
                </c:pt>
                <c:pt idx="14178">
                  <c:v>428.61804062129499</c:v>
                </c:pt>
                <c:pt idx="14179">
                  <c:v>428.59891946994099</c:v>
                </c:pt>
                <c:pt idx="14180">
                  <c:v>428.57341889883099</c:v>
                </c:pt>
                <c:pt idx="14181">
                  <c:v>428.53041453889699</c:v>
                </c:pt>
                <c:pt idx="14182">
                  <c:v>428.52866945158399</c:v>
                </c:pt>
                <c:pt idx="14183">
                  <c:v>428.527027403575</c:v>
                </c:pt>
                <c:pt idx="14184">
                  <c:v>428.52665684028301</c:v>
                </c:pt>
                <c:pt idx="14185">
                  <c:v>428.48741286284599</c:v>
                </c:pt>
                <c:pt idx="14186">
                  <c:v>428.47870863143902</c:v>
                </c:pt>
                <c:pt idx="14187">
                  <c:v>428.46322049867302</c:v>
                </c:pt>
                <c:pt idx="14188">
                  <c:v>428.38413273253701</c:v>
                </c:pt>
                <c:pt idx="14189">
                  <c:v>428.37063375571199</c:v>
                </c:pt>
                <c:pt idx="14190">
                  <c:v>428.35428076495702</c:v>
                </c:pt>
                <c:pt idx="14191">
                  <c:v>428.33737921708001</c:v>
                </c:pt>
                <c:pt idx="14192">
                  <c:v>428.326809432348</c:v>
                </c:pt>
                <c:pt idx="14193">
                  <c:v>428.32651223210303</c:v>
                </c:pt>
                <c:pt idx="14194">
                  <c:v>428.31711195461497</c:v>
                </c:pt>
                <c:pt idx="14195">
                  <c:v>428.31391646036099</c:v>
                </c:pt>
                <c:pt idx="14196">
                  <c:v>428.31050445378298</c:v>
                </c:pt>
                <c:pt idx="14197">
                  <c:v>428.31045698691202</c:v>
                </c:pt>
                <c:pt idx="14198">
                  <c:v>428.26120939881901</c:v>
                </c:pt>
                <c:pt idx="14199">
                  <c:v>428.25736962064502</c:v>
                </c:pt>
                <c:pt idx="14200">
                  <c:v>428.23595411141298</c:v>
                </c:pt>
                <c:pt idx="14201">
                  <c:v>428.22743192097801</c:v>
                </c:pt>
                <c:pt idx="14202">
                  <c:v>428.213660646672</c:v>
                </c:pt>
                <c:pt idx="14203">
                  <c:v>428.20140206068697</c:v>
                </c:pt>
                <c:pt idx="14204">
                  <c:v>428.131990086587</c:v>
                </c:pt>
                <c:pt idx="14205">
                  <c:v>428.11859287993298</c:v>
                </c:pt>
                <c:pt idx="14206">
                  <c:v>428.113192416858</c:v>
                </c:pt>
                <c:pt idx="14207">
                  <c:v>428.111942858487</c:v>
                </c:pt>
                <c:pt idx="14208">
                  <c:v>428.11099929798098</c:v>
                </c:pt>
                <c:pt idx="14209">
                  <c:v>428.09571272722201</c:v>
                </c:pt>
                <c:pt idx="14210">
                  <c:v>428.09022258143199</c:v>
                </c:pt>
                <c:pt idx="14211">
                  <c:v>428.075797803782</c:v>
                </c:pt>
                <c:pt idx="14212">
                  <c:v>428.014770308994</c:v>
                </c:pt>
                <c:pt idx="14213">
                  <c:v>427.96096034042301</c:v>
                </c:pt>
                <c:pt idx="14214">
                  <c:v>427.95938134809398</c:v>
                </c:pt>
                <c:pt idx="14215">
                  <c:v>427.94809892308399</c:v>
                </c:pt>
                <c:pt idx="14216">
                  <c:v>427.93460640836298</c:v>
                </c:pt>
                <c:pt idx="14217">
                  <c:v>427.92459365385503</c:v>
                </c:pt>
                <c:pt idx="14218">
                  <c:v>427.862667277279</c:v>
                </c:pt>
                <c:pt idx="14219">
                  <c:v>427.85387943108799</c:v>
                </c:pt>
                <c:pt idx="14220">
                  <c:v>427.850297404147</c:v>
                </c:pt>
                <c:pt idx="14221">
                  <c:v>427.83606974454301</c:v>
                </c:pt>
                <c:pt idx="14222">
                  <c:v>427.81256402677002</c:v>
                </c:pt>
                <c:pt idx="14223">
                  <c:v>427.77810685996099</c:v>
                </c:pt>
                <c:pt idx="14224">
                  <c:v>427.769486794307</c:v>
                </c:pt>
                <c:pt idx="14225">
                  <c:v>427.75483882025497</c:v>
                </c:pt>
                <c:pt idx="14226">
                  <c:v>427.72947988077402</c:v>
                </c:pt>
                <c:pt idx="14227">
                  <c:v>427.72617644446001</c:v>
                </c:pt>
                <c:pt idx="14228">
                  <c:v>427.724891439506</c:v>
                </c:pt>
                <c:pt idx="14229">
                  <c:v>427.71595457073801</c:v>
                </c:pt>
                <c:pt idx="14230">
                  <c:v>427.674230141598</c:v>
                </c:pt>
                <c:pt idx="14231">
                  <c:v>427.66267184946099</c:v>
                </c:pt>
                <c:pt idx="14232">
                  <c:v>427.645535996109</c:v>
                </c:pt>
                <c:pt idx="14233">
                  <c:v>427.63723526646902</c:v>
                </c:pt>
                <c:pt idx="14234">
                  <c:v>427.62432508505202</c:v>
                </c:pt>
                <c:pt idx="14235">
                  <c:v>427.55963840470997</c:v>
                </c:pt>
                <c:pt idx="14236">
                  <c:v>427.50640608360902</c:v>
                </c:pt>
                <c:pt idx="14237">
                  <c:v>427.49683009258803</c:v>
                </c:pt>
                <c:pt idx="14238">
                  <c:v>427.47690946667302</c:v>
                </c:pt>
                <c:pt idx="14239">
                  <c:v>427.47194445812403</c:v>
                </c:pt>
                <c:pt idx="14240">
                  <c:v>427.41392938200102</c:v>
                </c:pt>
                <c:pt idx="14241">
                  <c:v>427.38984124276402</c:v>
                </c:pt>
                <c:pt idx="14242">
                  <c:v>427.37970021214801</c:v>
                </c:pt>
                <c:pt idx="14243">
                  <c:v>427.36470638689298</c:v>
                </c:pt>
                <c:pt idx="14244">
                  <c:v>427.35990377023398</c:v>
                </c:pt>
                <c:pt idx="14245">
                  <c:v>427.30660786605898</c:v>
                </c:pt>
                <c:pt idx="14246">
                  <c:v>427.30353365406597</c:v>
                </c:pt>
                <c:pt idx="14247">
                  <c:v>427.29533364216002</c:v>
                </c:pt>
                <c:pt idx="14248">
                  <c:v>427.28612234658999</c:v>
                </c:pt>
                <c:pt idx="14249">
                  <c:v>427.269543835089</c:v>
                </c:pt>
                <c:pt idx="14250">
                  <c:v>427.23480682756599</c:v>
                </c:pt>
                <c:pt idx="14251">
                  <c:v>427.23167869673</c:v>
                </c:pt>
                <c:pt idx="14252">
                  <c:v>427.20461032688399</c:v>
                </c:pt>
                <c:pt idx="14253">
                  <c:v>427.19083784996701</c:v>
                </c:pt>
                <c:pt idx="14254">
                  <c:v>427.16935219444099</c:v>
                </c:pt>
                <c:pt idx="14255">
                  <c:v>427.16921739387902</c:v>
                </c:pt>
                <c:pt idx="14256">
                  <c:v>427.16174753594498</c:v>
                </c:pt>
                <c:pt idx="14257">
                  <c:v>427.14691517594702</c:v>
                </c:pt>
                <c:pt idx="14258">
                  <c:v>427.12217928258099</c:v>
                </c:pt>
                <c:pt idx="14259">
                  <c:v>427.04977611210097</c:v>
                </c:pt>
                <c:pt idx="14260">
                  <c:v>427.04365200406102</c:v>
                </c:pt>
                <c:pt idx="14261">
                  <c:v>427.01840674048401</c:v>
                </c:pt>
                <c:pt idx="14262">
                  <c:v>427.000726880787</c:v>
                </c:pt>
                <c:pt idx="14263">
                  <c:v>426.96134227582002</c:v>
                </c:pt>
                <c:pt idx="14264">
                  <c:v>426.95544950798597</c:v>
                </c:pt>
                <c:pt idx="14265">
                  <c:v>426.93827150085599</c:v>
                </c:pt>
                <c:pt idx="14266">
                  <c:v>426.9298395948</c:v>
                </c:pt>
                <c:pt idx="14267">
                  <c:v>426.92447900058602</c:v>
                </c:pt>
                <c:pt idx="14268">
                  <c:v>426.88614009131101</c:v>
                </c:pt>
                <c:pt idx="14269">
                  <c:v>426.87095682381403</c:v>
                </c:pt>
                <c:pt idx="14270">
                  <c:v>426.865984443157</c:v>
                </c:pt>
                <c:pt idx="14271">
                  <c:v>426.83283594164197</c:v>
                </c:pt>
                <c:pt idx="14272">
                  <c:v>426.82915333248701</c:v>
                </c:pt>
                <c:pt idx="14273">
                  <c:v>426.81334946828702</c:v>
                </c:pt>
                <c:pt idx="14274">
                  <c:v>426.81092252819798</c:v>
                </c:pt>
                <c:pt idx="14275">
                  <c:v>426.79635084657798</c:v>
                </c:pt>
                <c:pt idx="14276">
                  <c:v>426.79143237273399</c:v>
                </c:pt>
                <c:pt idx="14277">
                  <c:v>426.78942145956302</c:v>
                </c:pt>
                <c:pt idx="14278">
                  <c:v>426.77622023246897</c:v>
                </c:pt>
                <c:pt idx="14279">
                  <c:v>426.77364037010398</c:v>
                </c:pt>
                <c:pt idx="14280">
                  <c:v>426.75136796027198</c:v>
                </c:pt>
                <c:pt idx="14281">
                  <c:v>426.74853430796901</c:v>
                </c:pt>
                <c:pt idx="14282">
                  <c:v>426.728541015806</c:v>
                </c:pt>
                <c:pt idx="14283">
                  <c:v>426.72662782868701</c:v>
                </c:pt>
                <c:pt idx="14284">
                  <c:v>426.72651580856098</c:v>
                </c:pt>
                <c:pt idx="14285">
                  <c:v>426.72635101331599</c:v>
                </c:pt>
                <c:pt idx="14286">
                  <c:v>426.71918423628802</c:v>
                </c:pt>
                <c:pt idx="14287">
                  <c:v>426.689148950554</c:v>
                </c:pt>
                <c:pt idx="14288">
                  <c:v>426.68695440384499</c:v>
                </c:pt>
                <c:pt idx="14289">
                  <c:v>426.67519898216898</c:v>
                </c:pt>
                <c:pt idx="14290">
                  <c:v>426.66149935299399</c:v>
                </c:pt>
                <c:pt idx="14291">
                  <c:v>426.64062535736798</c:v>
                </c:pt>
                <c:pt idx="14292">
                  <c:v>426.61773066223901</c:v>
                </c:pt>
                <c:pt idx="14293">
                  <c:v>426.60333333895602</c:v>
                </c:pt>
                <c:pt idx="14294">
                  <c:v>426.59937040474603</c:v>
                </c:pt>
                <c:pt idx="14295">
                  <c:v>426.54416948110901</c:v>
                </c:pt>
                <c:pt idx="14296">
                  <c:v>426.49012037825202</c:v>
                </c:pt>
                <c:pt idx="14297">
                  <c:v>426.45817115644797</c:v>
                </c:pt>
                <c:pt idx="14298">
                  <c:v>426.440744858389</c:v>
                </c:pt>
                <c:pt idx="14299">
                  <c:v>426.41150334608102</c:v>
                </c:pt>
                <c:pt idx="14300">
                  <c:v>426.41103461671003</c:v>
                </c:pt>
                <c:pt idx="14301">
                  <c:v>426.39986486499799</c:v>
                </c:pt>
                <c:pt idx="14302">
                  <c:v>426.39398632612301</c:v>
                </c:pt>
                <c:pt idx="14303">
                  <c:v>426.35133012868999</c:v>
                </c:pt>
                <c:pt idx="14304">
                  <c:v>426.34153099465698</c:v>
                </c:pt>
                <c:pt idx="14305">
                  <c:v>426.33132775475502</c:v>
                </c:pt>
                <c:pt idx="14306">
                  <c:v>426.28595457137197</c:v>
                </c:pt>
                <c:pt idx="14307">
                  <c:v>426.28562216615899</c:v>
                </c:pt>
                <c:pt idx="14308">
                  <c:v>426.272224268831</c:v>
                </c:pt>
                <c:pt idx="14309">
                  <c:v>426.26949557525899</c:v>
                </c:pt>
                <c:pt idx="14310">
                  <c:v>426.24925922586698</c:v>
                </c:pt>
                <c:pt idx="14311">
                  <c:v>426.24609552701099</c:v>
                </c:pt>
                <c:pt idx="14312">
                  <c:v>426.23654016837003</c:v>
                </c:pt>
                <c:pt idx="14313">
                  <c:v>426.23190566642</c:v>
                </c:pt>
                <c:pt idx="14314">
                  <c:v>426.19564222401698</c:v>
                </c:pt>
                <c:pt idx="14315">
                  <c:v>426.16988201881497</c:v>
                </c:pt>
                <c:pt idx="14316">
                  <c:v>426.13929589751001</c:v>
                </c:pt>
                <c:pt idx="14317">
                  <c:v>426.12295632618498</c:v>
                </c:pt>
                <c:pt idx="14318">
                  <c:v>426.10446474052799</c:v>
                </c:pt>
                <c:pt idx="14319">
                  <c:v>426.09679914168402</c:v>
                </c:pt>
                <c:pt idx="14320">
                  <c:v>426.09242583867501</c:v>
                </c:pt>
                <c:pt idx="14321">
                  <c:v>426.054925600996</c:v>
                </c:pt>
                <c:pt idx="14322">
                  <c:v>426.041247408044</c:v>
                </c:pt>
                <c:pt idx="14323">
                  <c:v>426.040439590598</c:v>
                </c:pt>
                <c:pt idx="14324">
                  <c:v>426.034076180569</c:v>
                </c:pt>
                <c:pt idx="14325">
                  <c:v>426.03263974049497</c:v>
                </c:pt>
                <c:pt idx="14326">
                  <c:v>426.03233574198902</c:v>
                </c:pt>
                <c:pt idx="14327">
                  <c:v>425.99755859040499</c:v>
                </c:pt>
                <c:pt idx="14328">
                  <c:v>425.98264689550302</c:v>
                </c:pt>
                <c:pt idx="14329">
                  <c:v>425.976634148644</c:v>
                </c:pt>
                <c:pt idx="14330">
                  <c:v>425.971140455355</c:v>
                </c:pt>
                <c:pt idx="14331">
                  <c:v>425.970850881285</c:v>
                </c:pt>
                <c:pt idx="14332">
                  <c:v>425.96702620688399</c:v>
                </c:pt>
                <c:pt idx="14333">
                  <c:v>425.95352918384498</c:v>
                </c:pt>
                <c:pt idx="14334">
                  <c:v>425.95184076225701</c:v>
                </c:pt>
                <c:pt idx="14335">
                  <c:v>425.94355085435899</c:v>
                </c:pt>
                <c:pt idx="14336">
                  <c:v>425.908362908703</c:v>
                </c:pt>
                <c:pt idx="14337">
                  <c:v>425.90783022950501</c:v>
                </c:pt>
                <c:pt idx="14338">
                  <c:v>425.88317287508198</c:v>
                </c:pt>
                <c:pt idx="14339">
                  <c:v>425.88087111099202</c:v>
                </c:pt>
                <c:pt idx="14340">
                  <c:v>425.87245435348302</c:v>
                </c:pt>
                <c:pt idx="14341">
                  <c:v>425.870402960918</c:v>
                </c:pt>
                <c:pt idx="14342">
                  <c:v>425.81686795116798</c:v>
                </c:pt>
                <c:pt idx="14343">
                  <c:v>425.81273518906198</c:v>
                </c:pt>
                <c:pt idx="14344">
                  <c:v>425.79970261961</c:v>
                </c:pt>
                <c:pt idx="14345">
                  <c:v>425.79776058627601</c:v>
                </c:pt>
                <c:pt idx="14346">
                  <c:v>425.78970137531002</c:v>
                </c:pt>
                <c:pt idx="14347">
                  <c:v>425.76022186450598</c:v>
                </c:pt>
                <c:pt idx="14348">
                  <c:v>425.74963697171103</c:v>
                </c:pt>
                <c:pt idx="14349">
                  <c:v>425.73822720043302</c:v>
                </c:pt>
                <c:pt idx="14350">
                  <c:v>425.70123286495198</c:v>
                </c:pt>
                <c:pt idx="14351">
                  <c:v>425.69181946870998</c:v>
                </c:pt>
                <c:pt idx="14352">
                  <c:v>425.68464076297698</c:v>
                </c:pt>
                <c:pt idx="14353">
                  <c:v>425.66151242621902</c:v>
                </c:pt>
                <c:pt idx="14354">
                  <c:v>425.65874228953402</c:v>
                </c:pt>
                <c:pt idx="14355">
                  <c:v>425.636510332547</c:v>
                </c:pt>
                <c:pt idx="14356">
                  <c:v>425.619224227666</c:v>
                </c:pt>
                <c:pt idx="14357">
                  <c:v>425.61909948001801</c:v>
                </c:pt>
                <c:pt idx="14358">
                  <c:v>425.617074993514</c:v>
                </c:pt>
                <c:pt idx="14359">
                  <c:v>425.61235667771399</c:v>
                </c:pt>
                <c:pt idx="14360">
                  <c:v>425.59391770381302</c:v>
                </c:pt>
                <c:pt idx="14361">
                  <c:v>425.588735026113</c:v>
                </c:pt>
                <c:pt idx="14362">
                  <c:v>425.57425033655699</c:v>
                </c:pt>
                <c:pt idx="14363">
                  <c:v>425.55318276663098</c:v>
                </c:pt>
                <c:pt idx="14364">
                  <c:v>425.55178952209098</c:v>
                </c:pt>
                <c:pt idx="14365">
                  <c:v>425.54777505773899</c:v>
                </c:pt>
                <c:pt idx="14366">
                  <c:v>425.508793980848</c:v>
                </c:pt>
                <c:pt idx="14367">
                  <c:v>425.50754160352699</c:v>
                </c:pt>
                <c:pt idx="14368">
                  <c:v>425.50143656488098</c:v>
                </c:pt>
                <c:pt idx="14369">
                  <c:v>425.47870167574899</c:v>
                </c:pt>
                <c:pt idx="14370">
                  <c:v>425.46340373285301</c:v>
                </c:pt>
                <c:pt idx="14371">
                  <c:v>425.46035885059098</c:v>
                </c:pt>
                <c:pt idx="14372">
                  <c:v>425.45750329619199</c:v>
                </c:pt>
                <c:pt idx="14373">
                  <c:v>425.45710734020702</c:v>
                </c:pt>
                <c:pt idx="14374">
                  <c:v>425.44094202874999</c:v>
                </c:pt>
                <c:pt idx="14375">
                  <c:v>425.425864699481</c:v>
                </c:pt>
                <c:pt idx="14376">
                  <c:v>425.42034016307099</c:v>
                </c:pt>
                <c:pt idx="14377">
                  <c:v>425.41834008883501</c:v>
                </c:pt>
                <c:pt idx="14378">
                  <c:v>425.41638995104898</c:v>
                </c:pt>
                <c:pt idx="14379">
                  <c:v>425.40339719032499</c:v>
                </c:pt>
                <c:pt idx="14380">
                  <c:v>425.37319859340897</c:v>
                </c:pt>
                <c:pt idx="14381">
                  <c:v>425.35631849788302</c:v>
                </c:pt>
                <c:pt idx="14382">
                  <c:v>425.32814410769498</c:v>
                </c:pt>
                <c:pt idx="14383">
                  <c:v>425.31807346809802</c:v>
                </c:pt>
                <c:pt idx="14384">
                  <c:v>425.31493243371602</c:v>
                </c:pt>
                <c:pt idx="14385">
                  <c:v>425.31052592087502</c:v>
                </c:pt>
                <c:pt idx="14386">
                  <c:v>425.29945053584902</c:v>
                </c:pt>
                <c:pt idx="14387">
                  <c:v>425.25602118552598</c:v>
                </c:pt>
                <c:pt idx="14388">
                  <c:v>425.23556639124502</c:v>
                </c:pt>
                <c:pt idx="14389">
                  <c:v>425.23339444818998</c:v>
                </c:pt>
                <c:pt idx="14390">
                  <c:v>425.22805425827602</c:v>
                </c:pt>
                <c:pt idx="14391">
                  <c:v>425.22095767938902</c:v>
                </c:pt>
                <c:pt idx="14392">
                  <c:v>425.21850966064301</c:v>
                </c:pt>
                <c:pt idx="14393">
                  <c:v>425.21312567394199</c:v>
                </c:pt>
                <c:pt idx="14394">
                  <c:v>425.20968657644602</c:v>
                </c:pt>
                <c:pt idx="14395">
                  <c:v>425.20946494449203</c:v>
                </c:pt>
                <c:pt idx="14396">
                  <c:v>425.18560594953999</c:v>
                </c:pt>
                <c:pt idx="14397">
                  <c:v>425.18272728024198</c:v>
                </c:pt>
                <c:pt idx="14398">
                  <c:v>425.18100731291202</c:v>
                </c:pt>
                <c:pt idx="14399">
                  <c:v>425.17198978648099</c:v>
                </c:pt>
                <c:pt idx="14400">
                  <c:v>425.16959336135</c:v>
                </c:pt>
                <c:pt idx="14401">
                  <c:v>425.166595069344</c:v>
                </c:pt>
                <c:pt idx="14402">
                  <c:v>425.15223036037997</c:v>
                </c:pt>
                <c:pt idx="14403">
                  <c:v>425.134417205739</c:v>
                </c:pt>
                <c:pt idx="14404">
                  <c:v>425.114890625805</c:v>
                </c:pt>
                <c:pt idx="14405">
                  <c:v>425.05213792815499</c:v>
                </c:pt>
                <c:pt idx="14406">
                  <c:v>425.00004317934503</c:v>
                </c:pt>
                <c:pt idx="14407">
                  <c:v>424.96345222794798</c:v>
                </c:pt>
                <c:pt idx="14408">
                  <c:v>424.95896188969601</c:v>
                </c:pt>
                <c:pt idx="14409">
                  <c:v>424.94001528634698</c:v>
                </c:pt>
                <c:pt idx="14410">
                  <c:v>424.93461460104101</c:v>
                </c:pt>
                <c:pt idx="14411">
                  <c:v>424.902685664773</c:v>
                </c:pt>
                <c:pt idx="14412">
                  <c:v>424.900088348476</c:v>
                </c:pt>
                <c:pt idx="14413">
                  <c:v>424.886603239208</c:v>
                </c:pt>
                <c:pt idx="14414">
                  <c:v>424.879962139783</c:v>
                </c:pt>
                <c:pt idx="14415">
                  <c:v>424.84264078226801</c:v>
                </c:pt>
                <c:pt idx="14416">
                  <c:v>424.83298587377101</c:v>
                </c:pt>
                <c:pt idx="14417">
                  <c:v>424.80420931368002</c:v>
                </c:pt>
                <c:pt idx="14418">
                  <c:v>424.79515476043599</c:v>
                </c:pt>
                <c:pt idx="14419">
                  <c:v>424.78803655046499</c:v>
                </c:pt>
                <c:pt idx="14420">
                  <c:v>424.76723456433501</c:v>
                </c:pt>
                <c:pt idx="14421">
                  <c:v>424.73905086008199</c:v>
                </c:pt>
                <c:pt idx="14422">
                  <c:v>424.72660944288799</c:v>
                </c:pt>
                <c:pt idx="14423">
                  <c:v>424.71552469359398</c:v>
                </c:pt>
                <c:pt idx="14424">
                  <c:v>424.70210031971601</c:v>
                </c:pt>
                <c:pt idx="14425">
                  <c:v>424.66436334327</c:v>
                </c:pt>
                <c:pt idx="14426">
                  <c:v>424.66053197672602</c:v>
                </c:pt>
                <c:pt idx="14427">
                  <c:v>424.65683781102302</c:v>
                </c:pt>
                <c:pt idx="14428">
                  <c:v>424.65359449049299</c:v>
                </c:pt>
                <c:pt idx="14429">
                  <c:v>424.59199740346997</c:v>
                </c:pt>
                <c:pt idx="14430">
                  <c:v>424.57591081067898</c:v>
                </c:pt>
                <c:pt idx="14431">
                  <c:v>424.55761606136798</c:v>
                </c:pt>
                <c:pt idx="14432">
                  <c:v>424.538788295703</c:v>
                </c:pt>
                <c:pt idx="14433">
                  <c:v>424.53696345652901</c:v>
                </c:pt>
                <c:pt idx="14434">
                  <c:v>424.53272386639799</c:v>
                </c:pt>
                <c:pt idx="14435">
                  <c:v>424.52996068400802</c:v>
                </c:pt>
                <c:pt idx="14436">
                  <c:v>424.509712280889</c:v>
                </c:pt>
                <c:pt idx="14437">
                  <c:v>424.48779820731897</c:v>
                </c:pt>
                <c:pt idx="14438">
                  <c:v>424.454303104806</c:v>
                </c:pt>
                <c:pt idx="14439">
                  <c:v>424.449099837441</c:v>
                </c:pt>
                <c:pt idx="14440">
                  <c:v>424.39691785177598</c:v>
                </c:pt>
                <c:pt idx="14441">
                  <c:v>424.375956816518</c:v>
                </c:pt>
                <c:pt idx="14442">
                  <c:v>424.36371977564801</c:v>
                </c:pt>
                <c:pt idx="14443">
                  <c:v>424.354287031978</c:v>
                </c:pt>
                <c:pt idx="14444">
                  <c:v>424.33531588550699</c:v>
                </c:pt>
                <c:pt idx="14445">
                  <c:v>424.33059432241498</c:v>
                </c:pt>
                <c:pt idx="14446">
                  <c:v>424.29601651650398</c:v>
                </c:pt>
                <c:pt idx="14447">
                  <c:v>424.28821255845997</c:v>
                </c:pt>
                <c:pt idx="14448">
                  <c:v>424.26750245106899</c:v>
                </c:pt>
                <c:pt idx="14449">
                  <c:v>424.24785921781</c:v>
                </c:pt>
                <c:pt idx="14450">
                  <c:v>424.23942413851501</c:v>
                </c:pt>
                <c:pt idx="14451">
                  <c:v>424.19724258755099</c:v>
                </c:pt>
                <c:pt idx="14452">
                  <c:v>424.18862223179599</c:v>
                </c:pt>
                <c:pt idx="14453">
                  <c:v>424.17763835740601</c:v>
                </c:pt>
                <c:pt idx="14454">
                  <c:v>424.156249000667</c:v>
                </c:pt>
                <c:pt idx="14455">
                  <c:v>424.15530494375503</c:v>
                </c:pt>
                <c:pt idx="14456">
                  <c:v>424.13263154670199</c:v>
                </c:pt>
                <c:pt idx="14457">
                  <c:v>424.11887918248999</c:v>
                </c:pt>
                <c:pt idx="14458">
                  <c:v>424.10830217625102</c:v>
                </c:pt>
                <c:pt idx="14459">
                  <c:v>424.08604027427401</c:v>
                </c:pt>
                <c:pt idx="14460">
                  <c:v>424.05500235138197</c:v>
                </c:pt>
                <c:pt idx="14461">
                  <c:v>424.03929194376599</c:v>
                </c:pt>
                <c:pt idx="14462">
                  <c:v>424.02776096119402</c:v>
                </c:pt>
                <c:pt idx="14463">
                  <c:v>424.02224919187103</c:v>
                </c:pt>
                <c:pt idx="14464">
                  <c:v>424.00577824474601</c:v>
                </c:pt>
                <c:pt idx="14465">
                  <c:v>423.996338928336</c:v>
                </c:pt>
                <c:pt idx="14466">
                  <c:v>423.99629904241903</c:v>
                </c:pt>
                <c:pt idx="14467">
                  <c:v>423.99426309190397</c:v>
                </c:pt>
                <c:pt idx="14468">
                  <c:v>423.99350248488503</c:v>
                </c:pt>
                <c:pt idx="14469">
                  <c:v>423.96739651245099</c:v>
                </c:pt>
                <c:pt idx="14470">
                  <c:v>423.94911819747102</c:v>
                </c:pt>
                <c:pt idx="14471">
                  <c:v>423.935117204417</c:v>
                </c:pt>
                <c:pt idx="14472">
                  <c:v>423.91923442642599</c:v>
                </c:pt>
                <c:pt idx="14473">
                  <c:v>423.87300678795498</c:v>
                </c:pt>
                <c:pt idx="14474">
                  <c:v>423.86045473412003</c:v>
                </c:pt>
                <c:pt idx="14475">
                  <c:v>423.85952162335502</c:v>
                </c:pt>
                <c:pt idx="14476">
                  <c:v>423.85946716397302</c:v>
                </c:pt>
                <c:pt idx="14477">
                  <c:v>423.83211032472002</c:v>
                </c:pt>
                <c:pt idx="14478">
                  <c:v>423.83204891643197</c:v>
                </c:pt>
                <c:pt idx="14479">
                  <c:v>423.83199748601299</c:v>
                </c:pt>
                <c:pt idx="14480">
                  <c:v>423.82940081334402</c:v>
                </c:pt>
                <c:pt idx="14481">
                  <c:v>423.82011211899697</c:v>
                </c:pt>
                <c:pt idx="14482">
                  <c:v>423.81452344981801</c:v>
                </c:pt>
                <c:pt idx="14483">
                  <c:v>423.79922792515902</c:v>
                </c:pt>
                <c:pt idx="14484">
                  <c:v>423.76841222707998</c:v>
                </c:pt>
                <c:pt idx="14485">
                  <c:v>423.76820092203599</c:v>
                </c:pt>
                <c:pt idx="14486">
                  <c:v>423.76637073204699</c:v>
                </c:pt>
                <c:pt idx="14487">
                  <c:v>423.76093700634902</c:v>
                </c:pt>
                <c:pt idx="14488">
                  <c:v>423.75972603392302</c:v>
                </c:pt>
                <c:pt idx="14489">
                  <c:v>423.74530448723499</c:v>
                </c:pt>
                <c:pt idx="14490">
                  <c:v>423.73611584035598</c:v>
                </c:pt>
                <c:pt idx="14491">
                  <c:v>423.66215027854003</c:v>
                </c:pt>
                <c:pt idx="14492">
                  <c:v>423.65208416291802</c:v>
                </c:pt>
                <c:pt idx="14493">
                  <c:v>423.650137115245</c:v>
                </c:pt>
                <c:pt idx="14494">
                  <c:v>423.64701060678198</c:v>
                </c:pt>
                <c:pt idx="14495">
                  <c:v>423.62793732973302</c:v>
                </c:pt>
                <c:pt idx="14496">
                  <c:v>423.60773740312698</c:v>
                </c:pt>
                <c:pt idx="14497">
                  <c:v>423.59472386166999</c:v>
                </c:pt>
                <c:pt idx="14498">
                  <c:v>423.57533938723498</c:v>
                </c:pt>
                <c:pt idx="14499">
                  <c:v>423.57439815524299</c:v>
                </c:pt>
                <c:pt idx="14500">
                  <c:v>423.563810831556</c:v>
                </c:pt>
                <c:pt idx="14501">
                  <c:v>423.552124767772</c:v>
                </c:pt>
                <c:pt idx="14502">
                  <c:v>423.54805013999999</c:v>
                </c:pt>
                <c:pt idx="14503">
                  <c:v>423.54763412613102</c:v>
                </c:pt>
                <c:pt idx="14504">
                  <c:v>423.51206289743499</c:v>
                </c:pt>
                <c:pt idx="14505">
                  <c:v>423.50302850318297</c:v>
                </c:pt>
                <c:pt idx="14506">
                  <c:v>423.45618076589801</c:v>
                </c:pt>
                <c:pt idx="14507">
                  <c:v>423.41135262972699</c:v>
                </c:pt>
                <c:pt idx="14508">
                  <c:v>423.41002880965902</c:v>
                </c:pt>
                <c:pt idx="14509">
                  <c:v>423.40975706444698</c:v>
                </c:pt>
                <c:pt idx="14510">
                  <c:v>423.40484367278702</c:v>
                </c:pt>
                <c:pt idx="14511">
                  <c:v>423.39539962610797</c:v>
                </c:pt>
                <c:pt idx="14512">
                  <c:v>423.37642158818397</c:v>
                </c:pt>
                <c:pt idx="14513">
                  <c:v>423.31845648114501</c:v>
                </c:pt>
                <c:pt idx="14514">
                  <c:v>423.31066945949698</c:v>
                </c:pt>
                <c:pt idx="14515">
                  <c:v>423.29835782250501</c:v>
                </c:pt>
                <c:pt idx="14516">
                  <c:v>423.28865571817698</c:v>
                </c:pt>
                <c:pt idx="14517">
                  <c:v>423.26837221881499</c:v>
                </c:pt>
                <c:pt idx="14518">
                  <c:v>423.229881822555</c:v>
                </c:pt>
                <c:pt idx="14519">
                  <c:v>423.22538224977399</c:v>
                </c:pt>
                <c:pt idx="14520">
                  <c:v>423.21790767822398</c:v>
                </c:pt>
                <c:pt idx="14521">
                  <c:v>423.18379587850598</c:v>
                </c:pt>
                <c:pt idx="14522">
                  <c:v>423.181476741746</c:v>
                </c:pt>
                <c:pt idx="14523">
                  <c:v>423.17152405101098</c:v>
                </c:pt>
                <c:pt idx="14524">
                  <c:v>423.167928405932</c:v>
                </c:pt>
                <c:pt idx="14525">
                  <c:v>423.16271150939002</c:v>
                </c:pt>
                <c:pt idx="14526">
                  <c:v>423.15885192277898</c:v>
                </c:pt>
                <c:pt idx="14527">
                  <c:v>423.14140043121</c:v>
                </c:pt>
                <c:pt idx="14528">
                  <c:v>423.13621158725698</c:v>
                </c:pt>
                <c:pt idx="14529">
                  <c:v>423.13182586352502</c:v>
                </c:pt>
                <c:pt idx="14530">
                  <c:v>423.12918294795799</c:v>
                </c:pt>
                <c:pt idx="14531">
                  <c:v>423.12205969263999</c:v>
                </c:pt>
                <c:pt idx="14532">
                  <c:v>423.11522877724002</c:v>
                </c:pt>
                <c:pt idx="14533">
                  <c:v>423.11308946451999</c:v>
                </c:pt>
                <c:pt idx="14534">
                  <c:v>423.10349222227597</c:v>
                </c:pt>
                <c:pt idx="14535">
                  <c:v>423.10281954041898</c:v>
                </c:pt>
                <c:pt idx="14536">
                  <c:v>423.08158512436199</c:v>
                </c:pt>
                <c:pt idx="14537">
                  <c:v>423.074784800896</c:v>
                </c:pt>
                <c:pt idx="14538">
                  <c:v>423.03898815603799</c:v>
                </c:pt>
                <c:pt idx="14539">
                  <c:v>422.99188053593502</c:v>
                </c:pt>
                <c:pt idx="14540">
                  <c:v>422.987427899019</c:v>
                </c:pt>
                <c:pt idx="14541">
                  <c:v>422.98721528518098</c:v>
                </c:pt>
                <c:pt idx="14542">
                  <c:v>422.97683992578499</c:v>
                </c:pt>
                <c:pt idx="14543">
                  <c:v>422.95130191691499</c:v>
                </c:pt>
                <c:pt idx="14544">
                  <c:v>422.94870108885999</c:v>
                </c:pt>
                <c:pt idx="14545">
                  <c:v>422.93426145101103</c:v>
                </c:pt>
                <c:pt idx="14546">
                  <c:v>422.91057587907801</c:v>
                </c:pt>
                <c:pt idx="14547">
                  <c:v>422.87836279710899</c:v>
                </c:pt>
                <c:pt idx="14548">
                  <c:v>422.85615831396802</c:v>
                </c:pt>
                <c:pt idx="14549">
                  <c:v>422.84599809904199</c:v>
                </c:pt>
                <c:pt idx="14550">
                  <c:v>422.843065087436</c:v>
                </c:pt>
                <c:pt idx="14551">
                  <c:v>422.83463121238498</c:v>
                </c:pt>
                <c:pt idx="14552">
                  <c:v>422.82771318367702</c:v>
                </c:pt>
                <c:pt idx="14553">
                  <c:v>422.826561769774</c:v>
                </c:pt>
                <c:pt idx="14554">
                  <c:v>422.81240673741303</c:v>
                </c:pt>
                <c:pt idx="14555">
                  <c:v>422.79380028864898</c:v>
                </c:pt>
                <c:pt idx="14556">
                  <c:v>422.793162003634</c:v>
                </c:pt>
                <c:pt idx="14557">
                  <c:v>422.77929396487798</c:v>
                </c:pt>
                <c:pt idx="14558">
                  <c:v>422.76491521672602</c:v>
                </c:pt>
                <c:pt idx="14559">
                  <c:v>422.74678390510502</c:v>
                </c:pt>
                <c:pt idx="14560">
                  <c:v>422.74503904241402</c:v>
                </c:pt>
                <c:pt idx="14561">
                  <c:v>422.73477095365899</c:v>
                </c:pt>
                <c:pt idx="14562">
                  <c:v>422.71001877015601</c:v>
                </c:pt>
                <c:pt idx="14563">
                  <c:v>422.66441806513802</c:v>
                </c:pt>
                <c:pt idx="14564">
                  <c:v>422.65876200833702</c:v>
                </c:pt>
                <c:pt idx="14565">
                  <c:v>422.64037541770301</c:v>
                </c:pt>
                <c:pt idx="14566">
                  <c:v>422.63918378026301</c:v>
                </c:pt>
                <c:pt idx="14567">
                  <c:v>422.62637422340998</c:v>
                </c:pt>
                <c:pt idx="14568">
                  <c:v>422.56645684184701</c:v>
                </c:pt>
                <c:pt idx="14569">
                  <c:v>422.53784290751003</c:v>
                </c:pt>
                <c:pt idx="14570">
                  <c:v>422.52930786660397</c:v>
                </c:pt>
                <c:pt idx="14571">
                  <c:v>422.52699822091</c:v>
                </c:pt>
                <c:pt idx="14572">
                  <c:v>422.51785684346999</c:v>
                </c:pt>
                <c:pt idx="14573">
                  <c:v>422.50526656948</c:v>
                </c:pt>
                <c:pt idx="14574">
                  <c:v>422.49474623080101</c:v>
                </c:pt>
                <c:pt idx="14575">
                  <c:v>422.49155416858798</c:v>
                </c:pt>
                <c:pt idx="14576">
                  <c:v>422.44424851821998</c:v>
                </c:pt>
                <c:pt idx="14577">
                  <c:v>422.441581071342</c:v>
                </c:pt>
                <c:pt idx="14578">
                  <c:v>422.40104697326501</c:v>
                </c:pt>
                <c:pt idx="14579">
                  <c:v>422.34933857234603</c:v>
                </c:pt>
                <c:pt idx="14580">
                  <c:v>422.315059321538</c:v>
                </c:pt>
                <c:pt idx="14581">
                  <c:v>422.27931913588202</c:v>
                </c:pt>
                <c:pt idx="14582">
                  <c:v>422.27219477744399</c:v>
                </c:pt>
                <c:pt idx="14583">
                  <c:v>422.27192657350702</c:v>
                </c:pt>
                <c:pt idx="14584">
                  <c:v>422.25998754172099</c:v>
                </c:pt>
                <c:pt idx="14585">
                  <c:v>422.214071261355</c:v>
                </c:pt>
                <c:pt idx="14586">
                  <c:v>422.213177951239</c:v>
                </c:pt>
                <c:pt idx="14587">
                  <c:v>422.20652225304798</c:v>
                </c:pt>
                <c:pt idx="14588">
                  <c:v>422.188131162064</c:v>
                </c:pt>
                <c:pt idx="14589">
                  <c:v>422.15949695419403</c:v>
                </c:pt>
                <c:pt idx="14590">
                  <c:v>422.12548383269302</c:v>
                </c:pt>
                <c:pt idx="14591">
                  <c:v>422.12246713317899</c:v>
                </c:pt>
                <c:pt idx="14592">
                  <c:v>422.11311660624898</c:v>
                </c:pt>
                <c:pt idx="14593">
                  <c:v>422.11243733197699</c:v>
                </c:pt>
                <c:pt idx="14594">
                  <c:v>422.04668930138803</c:v>
                </c:pt>
                <c:pt idx="14595">
                  <c:v>422.04134197247498</c:v>
                </c:pt>
                <c:pt idx="14596">
                  <c:v>422.035053747429</c:v>
                </c:pt>
                <c:pt idx="14597">
                  <c:v>422.00546789757698</c:v>
                </c:pt>
                <c:pt idx="14598">
                  <c:v>421.96466641126398</c:v>
                </c:pt>
                <c:pt idx="14599">
                  <c:v>421.95753023044603</c:v>
                </c:pt>
                <c:pt idx="14600">
                  <c:v>421.95134227146099</c:v>
                </c:pt>
                <c:pt idx="14601">
                  <c:v>421.93686714522403</c:v>
                </c:pt>
                <c:pt idx="14602">
                  <c:v>421.92880339584798</c:v>
                </c:pt>
                <c:pt idx="14603">
                  <c:v>421.91637748382198</c:v>
                </c:pt>
                <c:pt idx="14604">
                  <c:v>421.89389329040603</c:v>
                </c:pt>
                <c:pt idx="14605">
                  <c:v>421.83797471895099</c:v>
                </c:pt>
                <c:pt idx="14606">
                  <c:v>421.82722501362798</c:v>
                </c:pt>
                <c:pt idx="14607">
                  <c:v>421.79901102173602</c:v>
                </c:pt>
                <c:pt idx="14608">
                  <c:v>421.75757729047803</c:v>
                </c:pt>
                <c:pt idx="14609">
                  <c:v>421.75452766747401</c:v>
                </c:pt>
                <c:pt idx="14610">
                  <c:v>421.70931216166798</c:v>
                </c:pt>
                <c:pt idx="14611">
                  <c:v>421.70741362266898</c:v>
                </c:pt>
                <c:pt idx="14612">
                  <c:v>421.70110986464101</c:v>
                </c:pt>
                <c:pt idx="14613">
                  <c:v>421.69574853073499</c:v>
                </c:pt>
                <c:pt idx="14614">
                  <c:v>421.68394490192998</c:v>
                </c:pt>
                <c:pt idx="14615">
                  <c:v>421.63927746445898</c:v>
                </c:pt>
                <c:pt idx="14616">
                  <c:v>421.63752295523398</c:v>
                </c:pt>
                <c:pt idx="14617">
                  <c:v>421.59943035515801</c:v>
                </c:pt>
                <c:pt idx="14618">
                  <c:v>421.59651540564698</c:v>
                </c:pt>
                <c:pt idx="14619">
                  <c:v>421.54853076039899</c:v>
                </c:pt>
                <c:pt idx="14620">
                  <c:v>421.53621378937203</c:v>
                </c:pt>
                <c:pt idx="14621">
                  <c:v>421.52051740659499</c:v>
                </c:pt>
                <c:pt idx="14622">
                  <c:v>421.51791241360701</c:v>
                </c:pt>
                <c:pt idx="14623">
                  <c:v>421.49940820621202</c:v>
                </c:pt>
                <c:pt idx="14624">
                  <c:v>421.47425839018302</c:v>
                </c:pt>
                <c:pt idx="14625">
                  <c:v>421.446511180936</c:v>
                </c:pt>
                <c:pt idx="14626">
                  <c:v>421.43489249122399</c:v>
                </c:pt>
                <c:pt idx="14627">
                  <c:v>421.42375315564698</c:v>
                </c:pt>
                <c:pt idx="14628">
                  <c:v>421.38258582191202</c:v>
                </c:pt>
                <c:pt idx="14629">
                  <c:v>421.34443114499197</c:v>
                </c:pt>
                <c:pt idx="14630">
                  <c:v>421.34211957917398</c:v>
                </c:pt>
                <c:pt idx="14631">
                  <c:v>421.337821836557</c:v>
                </c:pt>
                <c:pt idx="14632">
                  <c:v>421.32495999660699</c:v>
                </c:pt>
                <c:pt idx="14633">
                  <c:v>421.29159393194197</c:v>
                </c:pt>
                <c:pt idx="14634">
                  <c:v>421.28326388522999</c:v>
                </c:pt>
                <c:pt idx="14635">
                  <c:v>421.275664654065</c:v>
                </c:pt>
                <c:pt idx="14636">
                  <c:v>421.25840424576802</c:v>
                </c:pt>
                <c:pt idx="14637">
                  <c:v>421.24377300589202</c:v>
                </c:pt>
                <c:pt idx="14638">
                  <c:v>421.23935483243298</c:v>
                </c:pt>
                <c:pt idx="14639">
                  <c:v>421.21828636497997</c:v>
                </c:pt>
                <c:pt idx="14640">
                  <c:v>421.21607235932998</c:v>
                </c:pt>
                <c:pt idx="14641">
                  <c:v>421.19898299452097</c:v>
                </c:pt>
                <c:pt idx="14642">
                  <c:v>421.13416864892997</c:v>
                </c:pt>
                <c:pt idx="14643">
                  <c:v>421.09655092441398</c:v>
                </c:pt>
                <c:pt idx="14644">
                  <c:v>421.05603719833698</c:v>
                </c:pt>
                <c:pt idx="14645">
                  <c:v>421.038600877779</c:v>
                </c:pt>
                <c:pt idx="14646">
                  <c:v>421.00238037049598</c:v>
                </c:pt>
                <c:pt idx="14647">
                  <c:v>420.99584305862101</c:v>
                </c:pt>
                <c:pt idx="14648">
                  <c:v>420.98690448101598</c:v>
                </c:pt>
                <c:pt idx="14649">
                  <c:v>420.98296300290201</c:v>
                </c:pt>
                <c:pt idx="14650">
                  <c:v>420.96439912505599</c:v>
                </c:pt>
                <c:pt idx="14651">
                  <c:v>420.93595397546102</c:v>
                </c:pt>
                <c:pt idx="14652">
                  <c:v>420.907812914847</c:v>
                </c:pt>
                <c:pt idx="14653">
                  <c:v>420.89868196522099</c:v>
                </c:pt>
                <c:pt idx="14654">
                  <c:v>420.882582420956</c:v>
                </c:pt>
                <c:pt idx="14655">
                  <c:v>420.86092675797499</c:v>
                </c:pt>
                <c:pt idx="14656">
                  <c:v>420.83304174745399</c:v>
                </c:pt>
                <c:pt idx="14657">
                  <c:v>420.78292250583598</c:v>
                </c:pt>
                <c:pt idx="14658">
                  <c:v>420.72715336959499</c:v>
                </c:pt>
                <c:pt idx="14659">
                  <c:v>420.71591551405203</c:v>
                </c:pt>
                <c:pt idx="14660">
                  <c:v>420.69314080951699</c:v>
                </c:pt>
                <c:pt idx="14661">
                  <c:v>420.68685676851902</c:v>
                </c:pt>
                <c:pt idx="14662">
                  <c:v>420.65257850301998</c:v>
                </c:pt>
                <c:pt idx="14663">
                  <c:v>420.59274946795699</c:v>
                </c:pt>
                <c:pt idx="14664">
                  <c:v>420.587992623182</c:v>
                </c:pt>
                <c:pt idx="14665">
                  <c:v>420.561702254007</c:v>
                </c:pt>
                <c:pt idx="14666">
                  <c:v>420.53249503586198</c:v>
                </c:pt>
                <c:pt idx="14667">
                  <c:v>420.52056769582202</c:v>
                </c:pt>
                <c:pt idx="14668">
                  <c:v>420.49094405647298</c:v>
                </c:pt>
                <c:pt idx="14669">
                  <c:v>420.48820547893598</c:v>
                </c:pt>
                <c:pt idx="14670">
                  <c:v>420.48682134264698</c:v>
                </c:pt>
                <c:pt idx="14671">
                  <c:v>420.48494841202302</c:v>
                </c:pt>
                <c:pt idx="14672">
                  <c:v>420.45269357245098</c:v>
                </c:pt>
                <c:pt idx="14673">
                  <c:v>420.40800481254303</c:v>
                </c:pt>
                <c:pt idx="14674">
                  <c:v>420.38132484778902</c:v>
                </c:pt>
                <c:pt idx="14675">
                  <c:v>420.33217791984202</c:v>
                </c:pt>
                <c:pt idx="14676">
                  <c:v>420.31947042393199</c:v>
                </c:pt>
                <c:pt idx="14677">
                  <c:v>420.25608714998799</c:v>
                </c:pt>
                <c:pt idx="14678">
                  <c:v>420.25608644374302</c:v>
                </c:pt>
                <c:pt idx="14679">
                  <c:v>420.20870627850599</c:v>
                </c:pt>
                <c:pt idx="14680">
                  <c:v>420.20175966117301</c:v>
                </c:pt>
                <c:pt idx="14681">
                  <c:v>420.17121549536603</c:v>
                </c:pt>
                <c:pt idx="14682">
                  <c:v>420.163009606814</c:v>
                </c:pt>
                <c:pt idx="14683">
                  <c:v>420.143557592413</c:v>
                </c:pt>
                <c:pt idx="14684">
                  <c:v>420.12976589701498</c:v>
                </c:pt>
                <c:pt idx="14685">
                  <c:v>420.10726522134502</c:v>
                </c:pt>
                <c:pt idx="14686">
                  <c:v>420.097291917272</c:v>
                </c:pt>
                <c:pt idx="14687">
                  <c:v>420.090366444604</c:v>
                </c:pt>
                <c:pt idx="14688">
                  <c:v>420.09006651374301</c:v>
                </c:pt>
                <c:pt idx="14689">
                  <c:v>420.08580994403599</c:v>
                </c:pt>
                <c:pt idx="14690">
                  <c:v>420.06119625343399</c:v>
                </c:pt>
                <c:pt idx="14691">
                  <c:v>420.04864778541798</c:v>
                </c:pt>
                <c:pt idx="14692">
                  <c:v>419.999546235612</c:v>
                </c:pt>
                <c:pt idx="14693">
                  <c:v>419.99624650328798</c:v>
                </c:pt>
                <c:pt idx="14694">
                  <c:v>419.99602127135699</c:v>
                </c:pt>
                <c:pt idx="14695">
                  <c:v>419.99572754493897</c:v>
                </c:pt>
                <c:pt idx="14696">
                  <c:v>419.99350677883501</c:v>
                </c:pt>
                <c:pt idx="14697">
                  <c:v>419.99255659560498</c:v>
                </c:pt>
                <c:pt idx="14698">
                  <c:v>419.99080237806498</c:v>
                </c:pt>
                <c:pt idx="14699">
                  <c:v>419.96476238747999</c:v>
                </c:pt>
                <c:pt idx="14700">
                  <c:v>419.89748928229301</c:v>
                </c:pt>
                <c:pt idx="14701">
                  <c:v>419.88182159528498</c:v>
                </c:pt>
                <c:pt idx="14702">
                  <c:v>419.85824557092099</c:v>
                </c:pt>
                <c:pt idx="14703">
                  <c:v>419.83304591934899</c:v>
                </c:pt>
                <c:pt idx="14704">
                  <c:v>419.80780771959797</c:v>
                </c:pt>
                <c:pt idx="14705">
                  <c:v>419.783458910761</c:v>
                </c:pt>
                <c:pt idx="14706">
                  <c:v>419.77988394016597</c:v>
                </c:pt>
                <c:pt idx="14707">
                  <c:v>419.77412535881302</c:v>
                </c:pt>
                <c:pt idx="14708">
                  <c:v>419.74984143778198</c:v>
                </c:pt>
                <c:pt idx="14709">
                  <c:v>419.73218883025402</c:v>
                </c:pt>
                <c:pt idx="14710">
                  <c:v>419.70990900723001</c:v>
                </c:pt>
                <c:pt idx="14711">
                  <c:v>419.70900321596201</c:v>
                </c:pt>
                <c:pt idx="14712">
                  <c:v>419.702842256228</c:v>
                </c:pt>
                <c:pt idx="14713">
                  <c:v>419.70115869816499</c:v>
                </c:pt>
                <c:pt idx="14714">
                  <c:v>419.68959568753201</c:v>
                </c:pt>
                <c:pt idx="14715">
                  <c:v>419.68680066717599</c:v>
                </c:pt>
                <c:pt idx="14716">
                  <c:v>419.65497212506102</c:v>
                </c:pt>
                <c:pt idx="14717">
                  <c:v>419.64390908352698</c:v>
                </c:pt>
                <c:pt idx="14718">
                  <c:v>419.61785485465202</c:v>
                </c:pt>
                <c:pt idx="14719">
                  <c:v>419.615082436016</c:v>
                </c:pt>
                <c:pt idx="14720">
                  <c:v>419.60927352580501</c:v>
                </c:pt>
                <c:pt idx="14721">
                  <c:v>419.53197189155799</c:v>
                </c:pt>
                <c:pt idx="14722">
                  <c:v>419.46030806660201</c:v>
                </c:pt>
                <c:pt idx="14723">
                  <c:v>419.456951778443</c:v>
                </c:pt>
                <c:pt idx="14724">
                  <c:v>419.45539245919298</c:v>
                </c:pt>
                <c:pt idx="14725">
                  <c:v>419.45517485062999</c:v>
                </c:pt>
                <c:pt idx="14726">
                  <c:v>419.45482960962801</c:v>
                </c:pt>
                <c:pt idx="14727">
                  <c:v>419.449598945491</c:v>
                </c:pt>
                <c:pt idx="14728">
                  <c:v>419.43474844008</c:v>
                </c:pt>
                <c:pt idx="14729">
                  <c:v>419.42007753292398</c:v>
                </c:pt>
                <c:pt idx="14730">
                  <c:v>419.39697236536</c:v>
                </c:pt>
                <c:pt idx="14731">
                  <c:v>419.39269059555198</c:v>
                </c:pt>
                <c:pt idx="14732">
                  <c:v>419.39267146332799</c:v>
                </c:pt>
                <c:pt idx="14733">
                  <c:v>419.37974100140201</c:v>
                </c:pt>
                <c:pt idx="14734">
                  <c:v>419.37302434845299</c:v>
                </c:pt>
                <c:pt idx="14735">
                  <c:v>419.35136653027001</c:v>
                </c:pt>
                <c:pt idx="14736">
                  <c:v>419.341754552466</c:v>
                </c:pt>
                <c:pt idx="14737">
                  <c:v>419.31784181027302</c:v>
                </c:pt>
                <c:pt idx="14738">
                  <c:v>419.277319499962</c:v>
                </c:pt>
                <c:pt idx="14739">
                  <c:v>419.25242507276801</c:v>
                </c:pt>
                <c:pt idx="14740">
                  <c:v>419.24169650423801</c:v>
                </c:pt>
                <c:pt idx="14741">
                  <c:v>419.21801387942298</c:v>
                </c:pt>
                <c:pt idx="14742">
                  <c:v>419.19361236507098</c:v>
                </c:pt>
                <c:pt idx="14743">
                  <c:v>419.08004747090598</c:v>
                </c:pt>
                <c:pt idx="14744">
                  <c:v>419.078463019249</c:v>
                </c:pt>
                <c:pt idx="14745">
                  <c:v>419.05038884854901</c:v>
                </c:pt>
                <c:pt idx="14746">
                  <c:v>419.02588441997699</c:v>
                </c:pt>
                <c:pt idx="14747">
                  <c:v>418.99875324175702</c:v>
                </c:pt>
                <c:pt idx="14748">
                  <c:v>418.982029512395</c:v>
                </c:pt>
                <c:pt idx="14749">
                  <c:v>418.96325992889098</c:v>
                </c:pt>
                <c:pt idx="14750">
                  <c:v>418.95635367066399</c:v>
                </c:pt>
                <c:pt idx="14751">
                  <c:v>418.926283874619</c:v>
                </c:pt>
                <c:pt idx="14752">
                  <c:v>418.92507963960202</c:v>
                </c:pt>
                <c:pt idx="14753">
                  <c:v>418.912995171001</c:v>
                </c:pt>
                <c:pt idx="14754">
                  <c:v>418.905848861322</c:v>
                </c:pt>
                <c:pt idx="14755">
                  <c:v>418.90120375638702</c:v>
                </c:pt>
                <c:pt idx="14756">
                  <c:v>418.87862685860802</c:v>
                </c:pt>
                <c:pt idx="14757">
                  <c:v>418.82969251461202</c:v>
                </c:pt>
                <c:pt idx="14758">
                  <c:v>418.79530980648701</c:v>
                </c:pt>
                <c:pt idx="14759">
                  <c:v>418.77777581244999</c:v>
                </c:pt>
                <c:pt idx="14760">
                  <c:v>418.76069779509999</c:v>
                </c:pt>
                <c:pt idx="14761">
                  <c:v>418.74434851746599</c:v>
                </c:pt>
                <c:pt idx="14762">
                  <c:v>418.71646281186901</c:v>
                </c:pt>
                <c:pt idx="14763">
                  <c:v>418.711617989182</c:v>
                </c:pt>
                <c:pt idx="14764">
                  <c:v>418.69760071467698</c:v>
                </c:pt>
                <c:pt idx="14765">
                  <c:v>418.69229506960301</c:v>
                </c:pt>
                <c:pt idx="14766">
                  <c:v>418.674205537067</c:v>
                </c:pt>
                <c:pt idx="14767">
                  <c:v>418.66754871971301</c:v>
                </c:pt>
                <c:pt idx="14768">
                  <c:v>418.65454570123597</c:v>
                </c:pt>
                <c:pt idx="14769">
                  <c:v>418.63563749683101</c:v>
                </c:pt>
                <c:pt idx="14770">
                  <c:v>418.619157128729</c:v>
                </c:pt>
                <c:pt idx="14771">
                  <c:v>418.59805992706799</c:v>
                </c:pt>
                <c:pt idx="14772">
                  <c:v>418.56132046747501</c:v>
                </c:pt>
                <c:pt idx="14773">
                  <c:v>418.53181597303501</c:v>
                </c:pt>
                <c:pt idx="14774">
                  <c:v>418.50495043999001</c:v>
                </c:pt>
                <c:pt idx="14775">
                  <c:v>418.48917876283701</c:v>
                </c:pt>
                <c:pt idx="14776">
                  <c:v>418.46813887185499</c:v>
                </c:pt>
                <c:pt idx="14777">
                  <c:v>418.38569687087499</c:v>
                </c:pt>
                <c:pt idx="14778">
                  <c:v>418.382716391744</c:v>
                </c:pt>
                <c:pt idx="14779">
                  <c:v>418.348220509947</c:v>
                </c:pt>
                <c:pt idx="14780">
                  <c:v>418.32687765637201</c:v>
                </c:pt>
                <c:pt idx="14781">
                  <c:v>418.29708878630697</c:v>
                </c:pt>
                <c:pt idx="14782">
                  <c:v>418.25951298216199</c:v>
                </c:pt>
                <c:pt idx="14783">
                  <c:v>418.25556315449899</c:v>
                </c:pt>
                <c:pt idx="14784">
                  <c:v>418.25423416361298</c:v>
                </c:pt>
                <c:pt idx="14785">
                  <c:v>418.249440899506</c:v>
                </c:pt>
                <c:pt idx="14786">
                  <c:v>418.24137571013</c:v>
                </c:pt>
                <c:pt idx="14787">
                  <c:v>418.23603700652399</c:v>
                </c:pt>
                <c:pt idx="14788">
                  <c:v>418.21209725937598</c:v>
                </c:pt>
                <c:pt idx="14789">
                  <c:v>418.21002285642402</c:v>
                </c:pt>
                <c:pt idx="14790">
                  <c:v>418.19588034435702</c:v>
                </c:pt>
                <c:pt idx="14791">
                  <c:v>418.19226970064</c:v>
                </c:pt>
                <c:pt idx="14792">
                  <c:v>418.18049697634899</c:v>
                </c:pt>
                <c:pt idx="14793">
                  <c:v>418.168277130825</c:v>
                </c:pt>
                <c:pt idx="14794">
                  <c:v>418.14492346162501</c:v>
                </c:pt>
                <c:pt idx="14795">
                  <c:v>418.129572534913</c:v>
                </c:pt>
                <c:pt idx="14796">
                  <c:v>418.08159989494402</c:v>
                </c:pt>
                <c:pt idx="14797">
                  <c:v>418.07801548664202</c:v>
                </c:pt>
                <c:pt idx="14798">
                  <c:v>418.072329967114</c:v>
                </c:pt>
                <c:pt idx="14799">
                  <c:v>418.07122762096299</c:v>
                </c:pt>
                <c:pt idx="14800">
                  <c:v>418.056146271486</c:v>
                </c:pt>
                <c:pt idx="14801">
                  <c:v>418.05439599648997</c:v>
                </c:pt>
                <c:pt idx="14802">
                  <c:v>418.05407474343099</c:v>
                </c:pt>
                <c:pt idx="14803">
                  <c:v>418.01090999645601</c:v>
                </c:pt>
                <c:pt idx="14804">
                  <c:v>417.98660054721302</c:v>
                </c:pt>
                <c:pt idx="14805">
                  <c:v>417.97294993371702</c:v>
                </c:pt>
                <c:pt idx="14806">
                  <c:v>417.97234328998701</c:v>
                </c:pt>
                <c:pt idx="14807">
                  <c:v>417.96727518447398</c:v>
                </c:pt>
                <c:pt idx="14808">
                  <c:v>417.95957881055801</c:v>
                </c:pt>
                <c:pt idx="14809">
                  <c:v>417.94026231371799</c:v>
                </c:pt>
                <c:pt idx="14810">
                  <c:v>417.883787876903</c:v>
                </c:pt>
                <c:pt idx="14811">
                  <c:v>417.87510108714798</c:v>
                </c:pt>
                <c:pt idx="14812">
                  <c:v>417.87334685652399</c:v>
                </c:pt>
                <c:pt idx="14813">
                  <c:v>417.82950004064401</c:v>
                </c:pt>
                <c:pt idx="14814">
                  <c:v>417.82215174823699</c:v>
                </c:pt>
                <c:pt idx="14815">
                  <c:v>417.78863384036998</c:v>
                </c:pt>
                <c:pt idx="14816">
                  <c:v>417.785934434838</c:v>
                </c:pt>
                <c:pt idx="14817">
                  <c:v>417.785404912952</c:v>
                </c:pt>
                <c:pt idx="14818">
                  <c:v>417.77592543589702</c:v>
                </c:pt>
                <c:pt idx="14819">
                  <c:v>417.77128675024898</c:v>
                </c:pt>
                <c:pt idx="14820">
                  <c:v>417.770972691667</c:v>
                </c:pt>
                <c:pt idx="14821">
                  <c:v>417.77041224586299</c:v>
                </c:pt>
                <c:pt idx="14822">
                  <c:v>417.76557321766302</c:v>
                </c:pt>
                <c:pt idx="14823">
                  <c:v>417.76427122829199</c:v>
                </c:pt>
                <c:pt idx="14824">
                  <c:v>417.75841461567302</c:v>
                </c:pt>
                <c:pt idx="14825">
                  <c:v>417.74223491436999</c:v>
                </c:pt>
                <c:pt idx="14826">
                  <c:v>417.73094871656701</c:v>
                </c:pt>
                <c:pt idx="14827">
                  <c:v>417.70992820085098</c:v>
                </c:pt>
                <c:pt idx="14828">
                  <c:v>417.67872808936698</c:v>
                </c:pt>
                <c:pt idx="14829">
                  <c:v>417.67275924035101</c:v>
                </c:pt>
                <c:pt idx="14830">
                  <c:v>417.64577931350101</c:v>
                </c:pt>
                <c:pt idx="14831">
                  <c:v>417.64124294761598</c:v>
                </c:pt>
                <c:pt idx="14832">
                  <c:v>417.63931750077398</c:v>
                </c:pt>
                <c:pt idx="14833">
                  <c:v>417.61969873799598</c:v>
                </c:pt>
                <c:pt idx="14834">
                  <c:v>417.56784870933598</c:v>
                </c:pt>
                <c:pt idx="14835">
                  <c:v>417.56193116293099</c:v>
                </c:pt>
                <c:pt idx="14836">
                  <c:v>417.52918037636903</c:v>
                </c:pt>
                <c:pt idx="14837">
                  <c:v>417.52426564549501</c:v>
                </c:pt>
                <c:pt idx="14838">
                  <c:v>417.52194547431498</c:v>
                </c:pt>
                <c:pt idx="14839">
                  <c:v>417.495159153195</c:v>
                </c:pt>
                <c:pt idx="14840">
                  <c:v>417.49430972965598</c:v>
                </c:pt>
                <c:pt idx="14841">
                  <c:v>417.41367209729202</c:v>
                </c:pt>
                <c:pt idx="14842">
                  <c:v>417.39638892721598</c:v>
                </c:pt>
                <c:pt idx="14843">
                  <c:v>417.37310677176703</c:v>
                </c:pt>
                <c:pt idx="14844">
                  <c:v>417.37205474984597</c:v>
                </c:pt>
                <c:pt idx="14845">
                  <c:v>417.33260408213198</c:v>
                </c:pt>
                <c:pt idx="14846">
                  <c:v>417.32132827649298</c:v>
                </c:pt>
                <c:pt idx="14847">
                  <c:v>417.31872768687498</c:v>
                </c:pt>
                <c:pt idx="14848">
                  <c:v>417.31062117719898</c:v>
                </c:pt>
                <c:pt idx="14849">
                  <c:v>417.30079996092098</c:v>
                </c:pt>
                <c:pt idx="14850">
                  <c:v>417.29619002835398</c:v>
                </c:pt>
                <c:pt idx="14851">
                  <c:v>417.28660893447602</c:v>
                </c:pt>
                <c:pt idx="14852">
                  <c:v>417.28346872209403</c:v>
                </c:pt>
                <c:pt idx="14853">
                  <c:v>417.28231503229699</c:v>
                </c:pt>
                <c:pt idx="14854">
                  <c:v>417.27860318691597</c:v>
                </c:pt>
                <c:pt idx="14855">
                  <c:v>417.275711986445</c:v>
                </c:pt>
                <c:pt idx="14856">
                  <c:v>417.27288566861</c:v>
                </c:pt>
                <c:pt idx="14857">
                  <c:v>417.23817696363301</c:v>
                </c:pt>
                <c:pt idx="14858">
                  <c:v>417.18941904290199</c:v>
                </c:pt>
                <c:pt idx="14859">
                  <c:v>417.17089388583298</c:v>
                </c:pt>
                <c:pt idx="14860">
                  <c:v>417.14997102582402</c:v>
                </c:pt>
                <c:pt idx="14861">
                  <c:v>417.12041708687599</c:v>
                </c:pt>
                <c:pt idx="14862">
                  <c:v>417.11528300861499</c:v>
                </c:pt>
                <c:pt idx="14863">
                  <c:v>417.08105144227198</c:v>
                </c:pt>
                <c:pt idx="14864">
                  <c:v>417.06578993997198</c:v>
                </c:pt>
                <c:pt idx="14865">
                  <c:v>417.05615671871999</c:v>
                </c:pt>
                <c:pt idx="14866">
                  <c:v>417.05294689021201</c:v>
                </c:pt>
                <c:pt idx="14867">
                  <c:v>417.04957126364701</c:v>
                </c:pt>
                <c:pt idx="14868">
                  <c:v>417.03593135393299</c:v>
                </c:pt>
                <c:pt idx="14869">
                  <c:v>417.01702962267899</c:v>
                </c:pt>
                <c:pt idx="14870">
                  <c:v>417.00543504586199</c:v>
                </c:pt>
                <c:pt idx="14871">
                  <c:v>416.99467733763402</c:v>
                </c:pt>
                <c:pt idx="14872">
                  <c:v>416.960796741764</c:v>
                </c:pt>
                <c:pt idx="14873">
                  <c:v>416.956012960066</c:v>
                </c:pt>
                <c:pt idx="14874">
                  <c:v>416.95231556769801</c:v>
                </c:pt>
                <c:pt idx="14875">
                  <c:v>416.93780659141402</c:v>
                </c:pt>
                <c:pt idx="14876">
                  <c:v>416.936575001363</c:v>
                </c:pt>
                <c:pt idx="14877">
                  <c:v>416.93623197069502</c:v>
                </c:pt>
                <c:pt idx="14878">
                  <c:v>416.892374185932</c:v>
                </c:pt>
                <c:pt idx="14879">
                  <c:v>416.87589806280602</c:v>
                </c:pt>
                <c:pt idx="14880">
                  <c:v>416.874982067659</c:v>
                </c:pt>
                <c:pt idx="14881">
                  <c:v>416.86057655669799</c:v>
                </c:pt>
                <c:pt idx="14882">
                  <c:v>416.80769608951499</c:v>
                </c:pt>
                <c:pt idx="14883">
                  <c:v>416.79892527296101</c:v>
                </c:pt>
                <c:pt idx="14884">
                  <c:v>416.78472320859998</c:v>
                </c:pt>
                <c:pt idx="14885">
                  <c:v>416.708547703818</c:v>
                </c:pt>
                <c:pt idx="14886">
                  <c:v>416.68920006481801</c:v>
                </c:pt>
                <c:pt idx="14887">
                  <c:v>416.65083723107199</c:v>
                </c:pt>
                <c:pt idx="14888">
                  <c:v>416.61900791319403</c:v>
                </c:pt>
                <c:pt idx="14889">
                  <c:v>416.61167118591999</c:v>
                </c:pt>
                <c:pt idx="14890">
                  <c:v>416.57433231867299</c:v>
                </c:pt>
                <c:pt idx="14891">
                  <c:v>416.57428018526502</c:v>
                </c:pt>
                <c:pt idx="14892">
                  <c:v>416.56538109006101</c:v>
                </c:pt>
                <c:pt idx="14893">
                  <c:v>416.56310278329897</c:v>
                </c:pt>
                <c:pt idx="14894">
                  <c:v>416.55819878035402</c:v>
                </c:pt>
                <c:pt idx="14895">
                  <c:v>416.544480018027</c:v>
                </c:pt>
                <c:pt idx="14896">
                  <c:v>416.53603742509398</c:v>
                </c:pt>
                <c:pt idx="14897">
                  <c:v>416.53417162186298</c:v>
                </c:pt>
                <c:pt idx="14898">
                  <c:v>416.49048910507599</c:v>
                </c:pt>
                <c:pt idx="14899">
                  <c:v>416.48288145585201</c:v>
                </c:pt>
                <c:pt idx="14900">
                  <c:v>416.477863683686</c:v>
                </c:pt>
                <c:pt idx="14901">
                  <c:v>416.47615909850202</c:v>
                </c:pt>
                <c:pt idx="14902">
                  <c:v>416.45768812699299</c:v>
                </c:pt>
                <c:pt idx="14903">
                  <c:v>416.44786151245</c:v>
                </c:pt>
                <c:pt idx="14904">
                  <c:v>416.444690377342</c:v>
                </c:pt>
                <c:pt idx="14905">
                  <c:v>416.44210453811399</c:v>
                </c:pt>
                <c:pt idx="14906">
                  <c:v>416.42691055226902</c:v>
                </c:pt>
                <c:pt idx="14907">
                  <c:v>416.41648233561602</c:v>
                </c:pt>
                <c:pt idx="14908">
                  <c:v>416.38323160609201</c:v>
                </c:pt>
                <c:pt idx="14909">
                  <c:v>416.38141433182</c:v>
                </c:pt>
                <c:pt idx="14910">
                  <c:v>416.35917842170602</c:v>
                </c:pt>
                <c:pt idx="14911">
                  <c:v>416.34171488007701</c:v>
                </c:pt>
                <c:pt idx="14912">
                  <c:v>416.32182189941102</c:v>
                </c:pt>
                <c:pt idx="14913">
                  <c:v>416.310886786281</c:v>
                </c:pt>
                <c:pt idx="14914">
                  <c:v>416.30775285240702</c:v>
                </c:pt>
                <c:pt idx="14915">
                  <c:v>416.29622737264799</c:v>
                </c:pt>
                <c:pt idx="14916">
                  <c:v>416.27655406738501</c:v>
                </c:pt>
                <c:pt idx="14917">
                  <c:v>416.275416197146</c:v>
                </c:pt>
                <c:pt idx="14918">
                  <c:v>416.24219257731897</c:v>
                </c:pt>
                <c:pt idx="14919">
                  <c:v>416.24058489356997</c:v>
                </c:pt>
                <c:pt idx="14920">
                  <c:v>416.239342776444</c:v>
                </c:pt>
                <c:pt idx="14921">
                  <c:v>416.23629954811901</c:v>
                </c:pt>
                <c:pt idx="14922">
                  <c:v>416.19333917001001</c:v>
                </c:pt>
                <c:pt idx="14923">
                  <c:v>416.19208988424998</c:v>
                </c:pt>
                <c:pt idx="14924">
                  <c:v>416.16391158336302</c:v>
                </c:pt>
                <c:pt idx="14925">
                  <c:v>416.11717242193401</c:v>
                </c:pt>
                <c:pt idx="14926">
                  <c:v>416.08531540702398</c:v>
                </c:pt>
                <c:pt idx="14927">
                  <c:v>416.07807445528601</c:v>
                </c:pt>
                <c:pt idx="14928">
                  <c:v>416.07199199356199</c:v>
                </c:pt>
                <c:pt idx="14929">
                  <c:v>416.05597011098098</c:v>
                </c:pt>
                <c:pt idx="14930">
                  <c:v>416.05343427836198</c:v>
                </c:pt>
                <c:pt idx="14931">
                  <c:v>416.03556736466498</c:v>
                </c:pt>
                <c:pt idx="14932">
                  <c:v>416.02109336384802</c:v>
                </c:pt>
                <c:pt idx="14933">
                  <c:v>415.99764230570003</c:v>
                </c:pt>
                <c:pt idx="14934">
                  <c:v>415.99113653483602</c:v>
                </c:pt>
                <c:pt idx="14935">
                  <c:v>415.97437149430601</c:v>
                </c:pt>
                <c:pt idx="14936">
                  <c:v>415.92717685221299</c:v>
                </c:pt>
                <c:pt idx="14937">
                  <c:v>415.90396531277497</c:v>
                </c:pt>
                <c:pt idx="14938">
                  <c:v>415.89839555865802</c:v>
                </c:pt>
                <c:pt idx="14939">
                  <c:v>415.874343200787</c:v>
                </c:pt>
                <c:pt idx="14940">
                  <c:v>415.86727433713003</c:v>
                </c:pt>
                <c:pt idx="14941">
                  <c:v>415.84168740085198</c:v>
                </c:pt>
                <c:pt idx="14942">
                  <c:v>415.84016896952699</c:v>
                </c:pt>
                <c:pt idx="14943">
                  <c:v>415.818708471099</c:v>
                </c:pt>
                <c:pt idx="14944">
                  <c:v>415.79823207081898</c:v>
                </c:pt>
                <c:pt idx="14945">
                  <c:v>415.72651374969098</c:v>
                </c:pt>
                <c:pt idx="14946">
                  <c:v>415.72520632203299</c:v>
                </c:pt>
                <c:pt idx="14947">
                  <c:v>415.707860510903</c:v>
                </c:pt>
                <c:pt idx="14948">
                  <c:v>415.70521073123899</c:v>
                </c:pt>
                <c:pt idx="14949">
                  <c:v>415.69676112727097</c:v>
                </c:pt>
                <c:pt idx="14950">
                  <c:v>415.685503407064</c:v>
                </c:pt>
                <c:pt idx="14951">
                  <c:v>415.673331226752</c:v>
                </c:pt>
                <c:pt idx="14952">
                  <c:v>415.63863846144801</c:v>
                </c:pt>
                <c:pt idx="14953">
                  <c:v>415.63392360869398</c:v>
                </c:pt>
                <c:pt idx="14954">
                  <c:v>415.62663619042797</c:v>
                </c:pt>
                <c:pt idx="14955">
                  <c:v>415.60111510525098</c:v>
                </c:pt>
                <c:pt idx="14956">
                  <c:v>415.598583384015</c:v>
                </c:pt>
                <c:pt idx="14957">
                  <c:v>415.44603601176402</c:v>
                </c:pt>
                <c:pt idx="14958">
                  <c:v>415.43428993840899</c:v>
                </c:pt>
                <c:pt idx="14959">
                  <c:v>415.40846088136499</c:v>
                </c:pt>
                <c:pt idx="14960">
                  <c:v>415.254796114557</c:v>
                </c:pt>
                <c:pt idx="14961">
                  <c:v>415.23480939855301</c:v>
                </c:pt>
                <c:pt idx="14962">
                  <c:v>415.21454530217301</c:v>
                </c:pt>
                <c:pt idx="14963">
                  <c:v>415.206988604233</c:v>
                </c:pt>
                <c:pt idx="14964">
                  <c:v>415.20132675450202</c:v>
                </c:pt>
                <c:pt idx="14965">
                  <c:v>415.19885617120099</c:v>
                </c:pt>
                <c:pt idx="14966">
                  <c:v>415.17051402363899</c:v>
                </c:pt>
                <c:pt idx="14967">
                  <c:v>415.14572123346198</c:v>
                </c:pt>
                <c:pt idx="14968">
                  <c:v>415.11832211880801</c:v>
                </c:pt>
                <c:pt idx="14969">
                  <c:v>415.115205581152</c:v>
                </c:pt>
                <c:pt idx="14970">
                  <c:v>415.10926258421301</c:v>
                </c:pt>
                <c:pt idx="14971">
                  <c:v>415.106541699204</c:v>
                </c:pt>
                <c:pt idx="14972">
                  <c:v>415.07198552051301</c:v>
                </c:pt>
                <c:pt idx="14973">
                  <c:v>415.065478624121</c:v>
                </c:pt>
                <c:pt idx="14974">
                  <c:v>415.060620507377</c:v>
                </c:pt>
                <c:pt idx="14975">
                  <c:v>415.046452351109</c:v>
                </c:pt>
                <c:pt idx="14976">
                  <c:v>415.020255083503</c:v>
                </c:pt>
                <c:pt idx="14977">
                  <c:v>415.01501777820499</c:v>
                </c:pt>
                <c:pt idx="14978">
                  <c:v>414.98440109683997</c:v>
                </c:pt>
                <c:pt idx="14979">
                  <c:v>414.97682409471599</c:v>
                </c:pt>
                <c:pt idx="14980">
                  <c:v>414.96547976506997</c:v>
                </c:pt>
                <c:pt idx="14981">
                  <c:v>414.96444315560802</c:v>
                </c:pt>
                <c:pt idx="14982">
                  <c:v>414.96309907736401</c:v>
                </c:pt>
                <c:pt idx="14983">
                  <c:v>414.96279537372999</c:v>
                </c:pt>
                <c:pt idx="14984">
                  <c:v>414.94835976682799</c:v>
                </c:pt>
                <c:pt idx="14985">
                  <c:v>414.91206687827798</c:v>
                </c:pt>
                <c:pt idx="14986">
                  <c:v>414.87438896002698</c:v>
                </c:pt>
                <c:pt idx="14987">
                  <c:v>414.83645709783099</c:v>
                </c:pt>
                <c:pt idx="14988">
                  <c:v>414.82852203298103</c:v>
                </c:pt>
                <c:pt idx="14989">
                  <c:v>414.79057440304302</c:v>
                </c:pt>
                <c:pt idx="14990">
                  <c:v>414.75558672690897</c:v>
                </c:pt>
                <c:pt idx="14991">
                  <c:v>414.73219317600598</c:v>
                </c:pt>
                <c:pt idx="14992">
                  <c:v>414.72658018222199</c:v>
                </c:pt>
                <c:pt idx="14993">
                  <c:v>414.67883766564398</c:v>
                </c:pt>
                <c:pt idx="14994">
                  <c:v>414.67488432044598</c:v>
                </c:pt>
                <c:pt idx="14995">
                  <c:v>414.65839453563001</c:v>
                </c:pt>
                <c:pt idx="14996">
                  <c:v>414.633324174221</c:v>
                </c:pt>
                <c:pt idx="14997">
                  <c:v>414.57924999151601</c:v>
                </c:pt>
                <c:pt idx="14998">
                  <c:v>414.54130644775</c:v>
                </c:pt>
                <c:pt idx="14999">
                  <c:v>414.51907074921797</c:v>
                </c:pt>
                <c:pt idx="15000">
                  <c:v>414.48510725968703</c:v>
                </c:pt>
                <c:pt idx="15001">
                  <c:v>414.466170328815</c:v>
                </c:pt>
                <c:pt idx="15002">
                  <c:v>414.46602932171299</c:v>
                </c:pt>
                <c:pt idx="15003">
                  <c:v>414.46007597342498</c:v>
                </c:pt>
                <c:pt idx="15004">
                  <c:v>414.40978227907402</c:v>
                </c:pt>
                <c:pt idx="15005">
                  <c:v>414.391600753018</c:v>
                </c:pt>
                <c:pt idx="15006">
                  <c:v>414.38998775904901</c:v>
                </c:pt>
                <c:pt idx="15007">
                  <c:v>414.383625533155</c:v>
                </c:pt>
                <c:pt idx="15008">
                  <c:v>414.355494323068</c:v>
                </c:pt>
                <c:pt idx="15009">
                  <c:v>414.33216111970302</c:v>
                </c:pt>
                <c:pt idx="15010">
                  <c:v>414.33137626629099</c:v>
                </c:pt>
                <c:pt idx="15011">
                  <c:v>414.32105721208598</c:v>
                </c:pt>
                <c:pt idx="15012">
                  <c:v>414.32002293968497</c:v>
                </c:pt>
                <c:pt idx="15013">
                  <c:v>414.31811148139099</c:v>
                </c:pt>
                <c:pt idx="15014">
                  <c:v>414.31079485956099</c:v>
                </c:pt>
                <c:pt idx="15015">
                  <c:v>414.29282837115198</c:v>
                </c:pt>
                <c:pt idx="15016">
                  <c:v>414.25430451097401</c:v>
                </c:pt>
                <c:pt idx="15017">
                  <c:v>414.25310875274198</c:v>
                </c:pt>
                <c:pt idx="15018">
                  <c:v>414.25292827406599</c:v>
                </c:pt>
                <c:pt idx="15019">
                  <c:v>414.25152961606</c:v>
                </c:pt>
                <c:pt idx="15020">
                  <c:v>414.22423143581301</c:v>
                </c:pt>
                <c:pt idx="15021">
                  <c:v>414.21337794595598</c:v>
                </c:pt>
                <c:pt idx="15022">
                  <c:v>414.20440671789902</c:v>
                </c:pt>
                <c:pt idx="15023">
                  <c:v>414.193003823808</c:v>
                </c:pt>
                <c:pt idx="15024">
                  <c:v>414.17263571061102</c:v>
                </c:pt>
                <c:pt idx="15025">
                  <c:v>414.12361219724602</c:v>
                </c:pt>
                <c:pt idx="15026">
                  <c:v>414.120740768747</c:v>
                </c:pt>
                <c:pt idx="15027">
                  <c:v>414.09254267495999</c:v>
                </c:pt>
                <c:pt idx="15028">
                  <c:v>414.085988201097</c:v>
                </c:pt>
                <c:pt idx="15029">
                  <c:v>414.04560790682802</c:v>
                </c:pt>
                <c:pt idx="15030">
                  <c:v>414.04202357928102</c:v>
                </c:pt>
                <c:pt idx="15031">
                  <c:v>414.036953426899</c:v>
                </c:pt>
                <c:pt idx="15032">
                  <c:v>414.03065551487299</c:v>
                </c:pt>
                <c:pt idx="15033">
                  <c:v>414.00269109627197</c:v>
                </c:pt>
                <c:pt idx="15034">
                  <c:v>413.98963768778702</c:v>
                </c:pt>
                <c:pt idx="15035">
                  <c:v>413.976479426732</c:v>
                </c:pt>
                <c:pt idx="15036">
                  <c:v>413.96347031564397</c:v>
                </c:pt>
                <c:pt idx="15037">
                  <c:v>413.95257114298698</c:v>
                </c:pt>
                <c:pt idx="15038">
                  <c:v>413.90872825314102</c:v>
                </c:pt>
                <c:pt idx="15039">
                  <c:v>413.89595492786702</c:v>
                </c:pt>
                <c:pt idx="15040">
                  <c:v>413.895943426428</c:v>
                </c:pt>
                <c:pt idx="15041">
                  <c:v>413.86262448554999</c:v>
                </c:pt>
                <c:pt idx="15042">
                  <c:v>413.80899504112801</c:v>
                </c:pt>
                <c:pt idx="15043">
                  <c:v>413.73431790800402</c:v>
                </c:pt>
                <c:pt idx="15044">
                  <c:v>413.71369136780902</c:v>
                </c:pt>
                <c:pt idx="15045">
                  <c:v>413.71131140209599</c:v>
                </c:pt>
                <c:pt idx="15046">
                  <c:v>413.69156326147498</c:v>
                </c:pt>
                <c:pt idx="15047">
                  <c:v>413.69069902164398</c:v>
                </c:pt>
                <c:pt idx="15048">
                  <c:v>413.688871116607</c:v>
                </c:pt>
                <c:pt idx="15049">
                  <c:v>413.688542968082</c:v>
                </c:pt>
                <c:pt idx="15050">
                  <c:v>413.68613426000599</c:v>
                </c:pt>
                <c:pt idx="15051">
                  <c:v>413.64710950985</c:v>
                </c:pt>
                <c:pt idx="15052">
                  <c:v>413.63863125523301</c:v>
                </c:pt>
                <c:pt idx="15053">
                  <c:v>413.61151813671199</c:v>
                </c:pt>
                <c:pt idx="15054">
                  <c:v>413.58577242732002</c:v>
                </c:pt>
                <c:pt idx="15055">
                  <c:v>413.58576087883898</c:v>
                </c:pt>
                <c:pt idx="15056">
                  <c:v>413.58104019158401</c:v>
                </c:pt>
                <c:pt idx="15057">
                  <c:v>413.52554124882897</c:v>
                </c:pt>
                <c:pt idx="15058">
                  <c:v>413.51019974892301</c:v>
                </c:pt>
                <c:pt idx="15059">
                  <c:v>413.501924163127</c:v>
                </c:pt>
                <c:pt idx="15060">
                  <c:v>413.50147818403201</c:v>
                </c:pt>
                <c:pt idx="15061">
                  <c:v>413.50069618839098</c:v>
                </c:pt>
                <c:pt idx="15062">
                  <c:v>413.49237591738199</c:v>
                </c:pt>
                <c:pt idx="15063">
                  <c:v>413.46126442208998</c:v>
                </c:pt>
                <c:pt idx="15064">
                  <c:v>413.40773432138297</c:v>
                </c:pt>
                <c:pt idx="15065">
                  <c:v>413.37422013430302</c:v>
                </c:pt>
                <c:pt idx="15066">
                  <c:v>413.37085915054001</c:v>
                </c:pt>
                <c:pt idx="15067">
                  <c:v>413.35548421761501</c:v>
                </c:pt>
                <c:pt idx="15068">
                  <c:v>413.344949520211</c:v>
                </c:pt>
                <c:pt idx="15069">
                  <c:v>413.31014887646501</c:v>
                </c:pt>
                <c:pt idx="15070">
                  <c:v>413.28034648644501</c:v>
                </c:pt>
                <c:pt idx="15071">
                  <c:v>413.27784675812899</c:v>
                </c:pt>
                <c:pt idx="15072">
                  <c:v>413.26434603741097</c:v>
                </c:pt>
                <c:pt idx="15073">
                  <c:v>413.24297408893301</c:v>
                </c:pt>
                <c:pt idx="15074">
                  <c:v>413.17490689663299</c:v>
                </c:pt>
                <c:pt idx="15075">
                  <c:v>413.14555745071902</c:v>
                </c:pt>
                <c:pt idx="15076">
                  <c:v>413.14298784082098</c:v>
                </c:pt>
                <c:pt idx="15077">
                  <c:v>413.10273734085399</c:v>
                </c:pt>
                <c:pt idx="15078">
                  <c:v>413.06969041992699</c:v>
                </c:pt>
                <c:pt idx="15079">
                  <c:v>413.02946223033501</c:v>
                </c:pt>
                <c:pt idx="15080">
                  <c:v>413.01338134971797</c:v>
                </c:pt>
                <c:pt idx="15081">
                  <c:v>413.01095975588498</c:v>
                </c:pt>
                <c:pt idx="15082">
                  <c:v>412.97896960667998</c:v>
                </c:pt>
                <c:pt idx="15083">
                  <c:v>412.96875300600902</c:v>
                </c:pt>
                <c:pt idx="15084">
                  <c:v>412.96274908435902</c:v>
                </c:pt>
                <c:pt idx="15085">
                  <c:v>412.91125644755101</c:v>
                </c:pt>
                <c:pt idx="15086">
                  <c:v>412.857201106319</c:v>
                </c:pt>
                <c:pt idx="15087">
                  <c:v>412.84778200577301</c:v>
                </c:pt>
                <c:pt idx="15088">
                  <c:v>412.84613295354399</c:v>
                </c:pt>
                <c:pt idx="15089">
                  <c:v>412.83383491571198</c:v>
                </c:pt>
                <c:pt idx="15090">
                  <c:v>412.81981019221399</c:v>
                </c:pt>
                <c:pt idx="15091">
                  <c:v>412.80270210536798</c:v>
                </c:pt>
                <c:pt idx="15092">
                  <c:v>412.80156258543599</c:v>
                </c:pt>
                <c:pt idx="15093">
                  <c:v>412.800576700254</c:v>
                </c:pt>
                <c:pt idx="15094">
                  <c:v>412.794827383079</c:v>
                </c:pt>
                <c:pt idx="15095">
                  <c:v>412.77170839892301</c:v>
                </c:pt>
                <c:pt idx="15096">
                  <c:v>412.757869101268</c:v>
                </c:pt>
                <c:pt idx="15097">
                  <c:v>412.75762709340597</c:v>
                </c:pt>
                <c:pt idx="15098">
                  <c:v>412.73698809736197</c:v>
                </c:pt>
                <c:pt idx="15099">
                  <c:v>412.67883955155702</c:v>
                </c:pt>
                <c:pt idx="15100">
                  <c:v>412.67073807093999</c:v>
                </c:pt>
                <c:pt idx="15101">
                  <c:v>412.57819283849898</c:v>
                </c:pt>
                <c:pt idx="15102">
                  <c:v>412.55488714668599</c:v>
                </c:pt>
                <c:pt idx="15103">
                  <c:v>412.54042620644799</c:v>
                </c:pt>
                <c:pt idx="15104">
                  <c:v>412.53798690788301</c:v>
                </c:pt>
                <c:pt idx="15105">
                  <c:v>412.51408655956499</c:v>
                </c:pt>
                <c:pt idx="15106">
                  <c:v>412.49967720007203</c:v>
                </c:pt>
                <c:pt idx="15107">
                  <c:v>412.46493605623698</c:v>
                </c:pt>
                <c:pt idx="15108">
                  <c:v>412.458756178822</c:v>
                </c:pt>
                <c:pt idx="15109">
                  <c:v>412.42970992065398</c:v>
                </c:pt>
                <c:pt idx="15110">
                  <c:v>412.38343326505799</c:v>
                </c:pt>
                <c:pt idx="15111">
                  <c:v>412.34654745793898</c:v>
                </c:pt>
                <c:pt idx="15112">
                  <c:v>412.30295995824503</c:v>
                </c:pt>
                <c:pt idx="15113">
                  <c:v>412.27898411570499</c:v>
                </c:pt>
                <c:pt idx="15114">
                  <c:v>412.26840642546398</c:v>
                </c:pt>
                <c:pt idx="15115">
                  <c:v>412.251391945249</c:v>
                </c:pt>
                <c:pt idx="15116">
                  <c:v>412.24866718636599</c:v>
                </c:pt>
                <c:pt idx="15117">
                  <c:v>412.23529918280701</c:v>
                </c:pt>
                <c:pt idx="15118">
                  <c:v>412.23125083507</c:v>
                </c:pt>
                <c:pt idx="15119">
                  <c:v>412.223364373663</c:v>
                </c:pt>
                <c:pt idx="15120">
                  <c:v>412.22287217627098</c:v>
                </c:pt>
                <c:pt idx="15121">
                  <c:v>412.21234256783799</c:v>
                </c:pt>
                <c:pt idx="15122">
                  <c:v>412.19887060350999</c:v>
                </c:pt>
                <c:pt idx="15123">
                  <c:v>412.19491680097599</c:v>
                </c:pt>
                <c:pt idx="15124">
                  <c:v>412.15056969468998</c:v>
                </c:pt>
                <c:pt idx="15125">
                  <c:v>412.147573434761</c:v>
                </c:pt>
                <c:pt idx="15126">
                  <c:v>412.11156289991902</c:v>
                </c:pt>
                <c:pt idx="15127">
                  <c:v>412.10972911174701</c:v>
                </c:pt>
                <c:pt idx="15128">
                  <c:v>412.09960401228898</c:v>
                </c:pt>
                <c:pt idx="15129">
                  <c:v>412.03499050709797</c:v>
                </c:pt>
                <c:pt idx="15130">
                  <c:v>412.00093717628999</c:v>
                </c:pt>
                <c:pt idx="15131">
                  <c:v>411.98849214179597</c:v>
                </c:pt>
                <c:pt idx="15132">
                  <c:v>411.97339577806298</c:v>
                </c:pt>
                <c:pt idx="15133">
                  <c:v>411.94312609820599</c:v>
                </c:pt>
                <c:pt idx="15134">
                  <c:v>411.89919417907902</c:v>
                </c:pt>
                <c:pt idx="15135">
                  <c:v>411.86892421669</c:v>
                </c:pt>
                <c:pt idx="15136">
                  <c:v>411.84296601507401</c:v>
                </c:pt>
                <c:pt idx="15137">
                  <c:v>411.83933981474598</c:v>
                </c:pt>
                <c:pt idx="15138">
                  <c:v>411.83377738548103</c:v>
                </c:pt>
                <c:pt idx="15139">
                  <c:v>411.80713952301699</c:v>
                </c:pt>
                <c:pt idx="15140">
                  <c:v>411.768924931534</c:v>
                </c:pt>
                <c:pt idx="15141">
                  <c:v>411.73421510419797</c:v>
                </c:pt>
                <c:pt idx="15142">
                  <c:v>411.65344130147503</c:v>
                </c:pt>
                <c:pt idx="15143">
                  <c:v>411.64667962251201</c:v>
                </c:pt>
                <c:pt idx="15144">
                  <c:v>411.64079391234998</c:v>
                </c:pt>
                <c:pt idx="15145">
                  <c:v>411.61788550666699</c:v>
                </c:pt>
                <c:pt idx="15146">
                  <c:v>411.60980368883901</c:v>
                </c:pt>
                <c:pt idx="15147">
                  <c:v>411.54165714517802</c:v>
                </c:pt>
                <c:pt idx="15148">
                  <c:v>411.52681310409002</c:v>
                </c:pt>
                <c:pt idx="15149">
                  <c:v>411.51385141280201</c:v>
                </c:pt>
                <c:pt idx="15150">
                  <c:v>411.49665182897201</c:v>
                </c:pt>
                <c:pt idx="15151">
                  <c:v>411.47485463332902</c:v>
                </c:pt>
                <c:pt idx="15152">
                  <c:v>411.46693928291103</c:v>
                </c:pt>
                <c:pt idx="15153">
                  <c:v>411.44848473728302</c:v>
                </c:pt>
                <c:pt idx="15154">
                  <c:v>411.43336494047298</c:v>
                </c:pt>
                <c:pt idx="15155">
                  <c:v>411.41984132282403</c:v>
                </c:pt>
                <c:pt idx="15156">
                  <c:v>411.39017985940598</c:v>
                </c:pt>
                <c:pt idx="15157">
                  <c:v>411.37085954264302</c:v>
                </c:pt>
                <c:pt idx="15158">
                  <c:v>411.32218901097701</c:v>
                </c:pt>
                <c:pt idx="15159">
                  <c:v>411.28918380920601</c:v>
                </c:pt>
                <c:pt idx="15160">
                  <c:v>411.27415711447202</c:v>
                </c:pt>
                <c:pt idx="15161">
                  <c:v>411.252350298495</c:v>
                </c:pt>
                <c:pt idx="15162">
                  <c:v>411.23632101941598</c:v>
                </c:pt>
                <c:pt idx="15163">
                  <c:v>411.22924966713998</c:v>
                </c:pt>
                <c:pt idx="15164">
                  <c:v>411.21586267314001</c:v>
                </c:pt>
                <c:pt idx="15165">
                  <c:v>411.16419028365499</c:v>
                </c:pt>
                <c:pt idx="15166">
                  <c:v>411.158936007438</c:v>
                </c:pt>
                <c:pt idx="15167">
                  <c:v>411.152893354951</c:v>
                </c:pt>
                <c:pt idx="15168">
                  <c:v>411.128076514518</c:v>
                </c:pt>
                <c:pt idx="15169">
                  <c:v>411.123345587465</c:v>
                </c:pt>
                <c:pt idx="15170">
                  <c:v>411.10798174283002</c:v>
                </c:pt>
                <c:pt idx="15171">
                  <c:v>411.08578361240501</c:v>
                </c:pt>
                <c:pt idx="15172">
                  <c:v>411.01908230755498</c:v>
                </c:pt>
                <c:pt idx="15173">
                  <c:v>410.99863998621203</c:v>
                </c:pt>
                <c:pt idx="15174">
                  <c:v>410.99539337308897</c:v>
                </c:pt>
                <c:pt idx="15175">
                  <c:v>410.97227287506001</c:v>
                </c:pt>
                <c:pt idx="15176">
                  <c:v>410.91123438424802</c:v>
                </c:pt>
                <c:pt idx="15177">
                  <c:v>410.89835355696101</c:v>
                </c:pt>
                <c:pt idx="15178">
                  <c:v>410.85069143833198</c:v>
                </c:pt>
                <c:pt idx="15179">
                  <c:v>410.83540510509903</c:v>
                </c:pt>
                <c:pt idx="15180">
                  <c:v>410.83260920454501</c:v>
                </c:pt>
                <c:pt idx="15181">
                  <c:v>410.70806003222702</c:v>
                </c:pt>
                <c:pt idx="15182">
                  <c:v>410.70796279485302</c:v>
                </c:pt>
                <c:pt idx="15183">
                  <c:v>410.70143126658701</c:v>
                </c:pt>
                <c:pt idx="15184">
                  <c:v>410.69273185298601</c:v>
                </c:pt>
                <c:pt idx="15185">
                  <c:v>410.62398959177699</c:v>
                </c:pt>
                <c:pt idx="15186">
                  <c:v>410.600128090765</c:v>
                </c:pt>
                <c:pt idx="15187">
                  <c:v>410.59251822539801</c:v>
                </c:pt>
                <c:pt idx="15188">
                  <c:v>410.49965075676499</c:v>
                </c:pt>
                <c:pt idx="15189">
                  <c:v>410.44611353179999</c:v>
                </c:pt>
                <c:pt idx="15190">
                  <c:v>410.435209284</c:v>
                </c:pt>
                <c:pt idx="15191">
                  <c:v>410.43211568865598</c:v>
                </c:pt>
                <c:pt idx="15192">
                  <c:v>410.41406378908499</c:v>
                </c:pt>
                <c:pt idx="15193">
                  <c:v>410.41345722328401</c:v>
                </c:pt>
                <c:pt idx="15194">
                  <c:v>410.39367371008501</c:v>
                </c:pt>
                <c:pt idx="15195">
                  <c:v>410.34112838029802</c:v>
                </c:pt>
                <c:pt idx="15196">
                  <c:v>410.32675040501698</c:v>
                </c:pt>
                <c:pt idx="15197">
                  <c:v>410.29195140645197</c:v>
                </c:pt>
                <c:pt idx="15198">
                  <c:v>410.23468474436299</c:v>
                </c:pt>
                <c:pt idx="15199">
                  <c:v>410.14494472168099</c:v>
                </c:pt>
                <c:pt idx="15200">
                  <c:v>410.12107428302699</c:v>
                </c:pt>
                <c:pt idx="15201">
                  <c:v>410.11946244315101</c:v>
                </c:pt>
                <c:pt idx="15202">
                  <c:v>410.11832251802502</c:v>
                </c:pt>
                <c:pt idx="15203">
                  <c:v>410.11795884088099</c:v>
                </c:pt>
                <c:pt idx="15204">
                  <c:v>410.11770591132398</c:v>
                </c:pt>
                <c:pt idx="15205">
                  <c:v>410.11688008788798</c:v>
                </c:pt>
                <c:pt idx="15206">
                  <c:v>410.11605484922802</c:v>
                </c:pt>
                <c:pt idx="15207">
                  <c:v>410.07965483823398</c:v>
                </c:pt>
                <c:pt idx="15208">
                  <c:v>410.058798748448</c:v>
                </c:pt>
                <c:pt idx="15209">
                  <c:v>410.042351554964</c:v>
                </c:pt>
                <c:pt idx="15210">
                  <c:v>409.97055105355798</c:v>
                </c:pt>
                <c:pt idx="15211">
                  <c:v>409.948626549523</c:v>
                </c:pt>
                <c:pt idx="15212">
                  <c:v>409.93528085458098</c:v>
                </c:pt>
                <c:pt idx="15213">
                  <c:v>409.91795312623401</c:v>
                </c:pt>
                <c:pt idx="15214">
                  <c:v>409.91762018052702</c:v>
                </c:pt>
                <c:pt idx="15215">
                  <c:v>409.915052824317</c:v>
                </c:pt>
                <c:pt idx="15216">
                  <c:v>409.91271704962401</c:v>
                </c:pt>
                <c:pt idx="15217">
                  <c:v>409.91035446826203</c:v>
                </c:pt>
                <c:pt idx="15218">
                  <c:v>409.910088952595</c:v>
                </c:pt>
                <c:pt idx="15219">
                  <c:v>409.90980228227198</c:v>
                </c:pt>
                <c:pt idx="15220">
                  <c:v>409.89979251787997</c:v>
                </c:pt>
                <c:pt idx="15221">
                  <c:v>409.87144485440399</c:v>
                </c:pt>
                <c:pt idx="15222">
                  <c:v>409.86882872776602</c:v>
                </c:pt>
                <c:pt idx="15223">
                  <c:v>409.865496019707</c:v>
                </c:pt>
                <c:pt idx="15224">
                  <c:v>409.86418597613698</c:v>
                </c:pt>
                <c:pt idx="15225">
                  <c:v>409.81622194993002</c:v>
                </c:pt>
                <c:pt idx="15226">
                  <c:v>409.81325357148501</c:v>
                </c:pt>
                <c:pt idx="15227">
                  <c:v>409.79020863719802</c:v>
                </c:pt>
                <c:pt idx="15228">
                  <c:v>409.78892222713301</c:v>
                </c:pt>
                <c:pt idx="15229">
                  <c:v>409.77144029817902</c:v>
                </c:pt>
                <c:pt idx="15230">
                  <c:v>409.770637005693</c:v>
                </c:pt>
                <c:pt idx="15231">
                  <c:v>409.751639782712</c:v>
                </c:pt>
                <c:pt idx="15232">
                  <c:v>409.72936412086699</c:v>
                </c:pt>
                <c:pt idx="15233">
                  <c:v>409.713497576262</c:v>
                </c:pt>
                <c:pt idx="15234">
                  <c:v>409.71343942058797</c:v>
                </c:pt>
                <c:pt idx="15235">
                  <c:v>409.71230349237999</c:v>
                </c:pt>
                <c:pt idx="15236">
                  <c:v>409.65880773508201</c:v>
                </c:pt>
                <c:pt idx="15237">
                  <c:v>409.624540519547</c:v>
                </c:pt>
                <c:pt idx="15238">
                  <c:v>409.60441094261</c:v>
                </c:pt>
                <c:pt idx="15239">
                  <c:v>409.59617230042602</c:v>
                </c:pt>
                <c:pt idx="15240">
                  <c:v>409.592853318491</c:v>
                </c:pt>
                <c:pt idx="15241">
                  <c:v>409.582200206506</c:v>
                </c:pt>
                <c:pt idx="15242">
                  <c:v>409.51113503992201</c:v>
                </c:pt>
                <c:pt idx="15243">
                  <c:v>409.50006149834797</c:v>
                </c:pt>
                <c:pt idx="15244">
                  <c:v>409.482957969675</c:v>
                </c:pt>
                <c:pt idx="15245">
                  <c:v>409.47155347823599</c:v>
                </c:pt>
                <c:pt idx="15246">
                  <c:v>409.46172840486599</c:v>
                </c:pt>
                <c:pt idx="15247">
                  <c:v>409.44966340979499</c:v>
                </c:pt>
                <c:pt idx="15248">
                  <c:v>409.44691450641102</c:v>
                </c:pt>
                <c:pt idx="15249">
                  <c:v>409.43728393081398</c:v>
                </c:pt>
                <c:pt idx="15250">
                  <c:v>409.38566922887702</c:v>
                </c:pt>
                <c:pt idx="15251">
                  <c:v>409.37647481819698</c:v>
                </c:pt>
                <c:pt idx="15252">
                  <c:v>409.359266867104</c:v>
                </c:pt>
                <c:pt idx="15253">
                  <c:v>409.336682288622</c:v>
                </c:pt>
                <c:pt idx="15254">
                  <c:v>409.31091209988199</c:v>
                </c:pt>
                <c:pt idx="15255">
                  <c:v>409.30885817395301</c:v>
                </c:pt>
                <c:pt idx="15256">
                  <c:v>409.294740757189</c:v>
                </c:pt>
                <c:pt idx="15257">
                  <c:v>409.28636575699102</c:v>
                </c:pt>
                <c:pt idx="15258">
                  <c:v>409.266472552023</c:v>
                </c:pt>
                <c:pt idx="15259">
                  <c:v>409.24047639062297</c:v>
                </c:pt>
                <c:pt idx="15260">
                  <c:v>409.21459862830199</c:v>
                </c:pt>
                <c:pt idx="15261">
                  <c:v>409.20358091732902</c:v>
                </c:pt>
                <c:pt idx="15262">
                  <c:v>409.15836714360501</c:v>
                </c:pt>
                <c:pt idx="15263">
                  <c:v>409.07834824528101</c:v>
                </c:pt>
                <c:pt idx="15264">
                  <c:v>409.07438804714798</c:v>
                </c:pt>
                <c:pt idx="15265">
                  <c:v>409.04551450597103</c:v>
                </c:pt>
                <c:pt idx="15266">
                  <c:v>409.018303480329</c:v>
                </c:pt>
                <c:pt idx="15267">
                  <c:v>409.00273990525898</c:v>
                </c:pt>
                <c:pt idx="15268">
                  <c:v>408.96188474885003</c:v>
                </c:pt>
                <c:pt idx="15269">
                  <c:v>408.95757469209798</c:v>
                </c:pt>
                <c:pt idx="15270">
                  <c:v>408.91741885795301</c:v>
                </c:pt>
                <c:pt idx="15271">
                  <c:v>408.91295564320802</c:v>
                </c:pt>
                <c:pt idx="15272">
                  <c:v>408.87036639145299</c:v>
                </c:pt>
                <c:pt idx="15273">
                  <c:v>408.86876780340998</c:v>
                </c:pt>
                <c:pt idx="15274">
                  <c:v>408.86342739283702</c:v>
                </c:pt>
                <c:pt idx="15275">
                  <c:v>408.857472619779</c:v>
                </c:pt>
                <c:pt idx="15276">
                  <c:v>408.81682063360398</c:v>
                </c:pt>
                <c:pt idx="15277">
                  <c:v>408.79513695729298</c:v>
                </c:pt>
                <c:pt idx="15278">
                  <c:v>408.78797081230198</c:v>
                </c:pt>
                <c:pt idx="15279">
                  <c:v>408.78623259712498</c:v>
                </c:pt>
                <c:pt idx="15280">
                  <c:v>408.78611038902801</c:v>
                </c:pt>
                <c:pt idx="15281">
                  <c:v>408.77416448477999</c:v>
                </c:pt>
                <c:pt idx="15282">
                  <c:v>408.758852631232</c:v>
                </c:pt>
                <c:pt idx="15283">
                  <c:v>408.66366470390602</c:v>
                </c:pt>
                <c:pt idx="15284">
                  <c:v>408.648614850429</c:v>
                </c:pt>
                <c:pt idx="15285">
                  <c:v>408.61891232058099</c:v>
                </c:pt>
                <c:pt idx="15286">
                  <c:v>408.56525561975599</c:v>
                </c:pt>
                <c:pt idx="15287">
                  <c:v>408.56520611199102</c:v>
                </c:pt>
                <c:pt idx="15288">
                  <c:v>408.52624213088097</c:v>
                </c:pt>
                <c:pt idx="15289">
                  <c:v>408.50551749818499</c:v>
                </c:pt>
                <c:pt idx="15290">
                  <c:v>408.476208814328</c:v>
                </c:pt>
                <c:pt idx="15291">
                  <c:v>408.43911915505402</c:v>
                </c:pt>
                <c:pt idx="15292">
                  <c:v>408.42038707664102</c:v>
                </c:pt>
                <c:pt idx="15293">
                  <c:v>408.38441478358402</c:v>
                </c:pt>
                <c:pt idx="15294">
                  <c:v>408.35812162297998</c:v>
                </c:pt>
                <c:pt idx="15295">
                  <c:v>408.35009866279501</c:v>
                </c:pt>
                <c:pt idx="15296">
                  <c:v>408.34218811189498</c:v>
                </c:pt>
                <c:pt idx="15297">
                  <c:v>408.30813871179498</c:v>
                </c:pt>
                <c:pt idx="15298">
                  <c:v>408.29710222285598</c:v>
                </c:pt>
                <c:pt idx="15299">
                  <c:v>408.29663088117002</c:v>
                </c:pt>
                <c:pt idx="15300">
                  <c:v>408.27140191927202</c:v>
                </c:pt>
                <c:pt idx="15301">
                  <c:v>408.24199155357297</c:v>
                </c:pt>
                <c:pt idx="15302">
                  <c:v>408.23987900020398</c:v>
                </c:pt>
                <c:pt idx="15303">
                  <c:v>408.12968524711999</c:v>
                </c:pt>
                <c:pt idx="15304">
                  <c:v>408.090105514936</c:v>
                </c:pt>
                <c:pt idx="15305">
                  <c:v>407.99063931627097</c:v>
                </c:pt>
                <c:pt idx="15306">
                  <c:v>407.98169257589598</c:v>
                </c:pt>
                <c:pt idx="15307">
                  <c:v>407.97904358388797</c:v>
                </c:pt>
                <c:pt idx="15308">
                  <c:v>407.92552640984599</c:v>
                </c:pt>
                <c:pt idx="15309">
                  <c:v>407.90633042911099</c:v>
                </c:pt>
                <c:pt idx="15310">
                  <c:v>407.87471294405702</c:v>
                </c:pt>
                <c:pt idx="15311">
                  <c:v>407.85834671698098</c:v>
                </c:pt>
                <c:pt idx="15312">
                  <c:v>407.81228064235501</c:v>
                </c:pt>
                <c:pt idx="15313">
                  <c:v>407.800429976521</c:v>
                </c:pt>
                <c:pt idx="15314">
                  <c:v>407.78192728894999</c:v>
                </c:pt>
                <c:pt idx="15315">
                  <c:v>407.78019364787298</c:v>
                </c:pt>
                <c:pt idx="15316">
                  <c:v>407.777254785445</c:v>
                </c:pt>
                <c:pt idx="15317">
                  <c:v>407.77029884701898</c:v>
                </c:pt>
                <c:pt idx="15318">
                  <c:v>407.75312492112698</c:v>
                </c:pt>
                <c:pt idx="15319">
                  <c:v>407.74710101516098</c:v>
                </c:pt>
                <c:pt idx="15320">
                  <c:v>407.74445562936398</c:v>
                </c:pt>
                <c:pt idx="15321">
                  <c:v>407.73971144488098</c:v>
                </c:pt>
                <c:pt idx="15322">
                  <c:v>407.73209498121201</c:v>
                </c:pt>
                <c:pt idx="15323">
                  <c:v>407.73195178931098</c:v>
                </c:pt>
                <c:pt idx="15324">
                  <c:v>407.68198412968002</c:v>
                </c:pt>
                <c:pt idx="15325">
                  <c:v>407.64169596514802</c:v>
                </c:pt>
                <c:pt idx="15326">
                  <c:v>407.63287036477698</c:v>
                </c:pt>
                <c:pt idx="15327">
                  <c:v>407.62080675068199</c:v>
                </c:pt>
                <c:pt idx="15328">
                  <c:v>407.60339417965798</c:v>
                </c:pt>
                <c:pt idx="15329">
                  <c:v>407.597051757092</c:v>
                </c:pt>
                <c:pt idx="15330">
                  <c:v>407.59698248399502</c:v>
                </c:pt>
                <c:pt idx="15331">
                  <c:v>407.57695390985901</c:v>
                </c:pt>
                <c:pt idx="15332">
                  <c:v>407.57278190922801</c:v>
                </c:pt>
                <c:pt idx="15333">
                  <c:v>407.57151535575298</c:v>
                </c:pt>
                <c:pt idx="15334">
                  <c:v>407.56259657380599</c:v>
                </c:pt>
                <c:pt idx="15335">
                  <c:v>407.53956328363898</c:v>
                </c:pt>
                <c:pt idx="15336">
                  <c:v>407.53025694616798</c:v>
                </c:pt>
                <c:pt idx="15337">
                  <c:v>407.530099168329</c:v>
                </c:pt>
                <c:pt idx="15338">
                  <c:v>407.52435793025899</c:v>
                </c:pt>
                <c:pt idx="15339">
                  <c:v>407.51419841673902</c:v>
                </c:pt>
                <c:pt idx="15340">
                  <c:v>407.48359888244198</c:v>
                </c:pt>
                <c:pt idx="15341">
                  <c:v>407.38259952563101</c:v>
                </c:pt>
                <c:pt idx="15342">
                  <c:v>407.37772249215197</c:v>
                </c:pt>
                <c:pt idx="15343">
                  <c:v>407.32371728960101</c:v>
                </c:pt>
                <c:pt idx="15344">
                  <c:v>407.23269791125603</c:v>
                </c:pt>
                <c:pt idx="15345">
                  <c:v>407.19363637291701</c:v>
                </c:pt>
                <c:pt idx="15346">
                  <c:v>407.013754973696</c:v>
                </c:pt>
                <c:pt idx="15347">
                  <c:v>407.00380214523301</c:v>
                </c:pt>
                <c:pt idx="15348">
                  <c:v>406.99114698042001</c:v>
                </c:pt>
                <c:pt idx="15349">
                  <c:v>406.986820564872</c:v>
                </c:pt>
                <c:pt idx="15350">
                  <c:v>406.96875204220697</c:v>
                </c:pt>
                <c:pt idx="15351">
                  <c:v>406.95325399045697</c:v>
                </c:pt>
                <c:pt idx="15352">
                  <c:v>406.92999857802602</c:v>
                </c:pt>
                <c:pt idx="15353">
                  <c:v>406.92178261625099</c:v>
                </c:pt>
                <c:pt idx="15354">
                  <c:v>406.84641903529302</c:v>
                </c:pt>
                <c:pt idx="15355">
                  <c:v>406.82770309389798</c:v>
                </c:pt>
                <c:pt idx="15356">
                  <c:v>406.81065814911898</c:v>
                </c:pt>
                <c:pt idx="15357">
                  <c:v>406.80898713229999</c:v>
                </c:pt>
                <c:pt idx="15358">
                  <c:v>406.80633052193502</c:v>
                </c:pt>
                <c:pt idx="15359">
                  <c:v>406.790840408235</c:v>
                </c:pt>
                <c:pt idx="15360">
                  <c:v>406.78680040278698</c:v>
                </c:pt>
                <c:pt idx="15361">
                  <c:v>406.75699481726298</c:v>
                </c:pt>
                <c:pt idx="15362">
                  <c:v>406.73611154006301</c:v>
                </c:pt>
                <c:pt idx="15363">
                  <c:v>406.73595152423599</c:v>
                </c:pt>
                <c:pt idx="15364">
                  <c:v>406.67777367339397</c:v>
                </c:pt>
                <c:pt idx="15365">
                  <c:v>406.59792180354799</c:v>
                </c:pt>
                <c:pt idx="15366">
                  <c:v>406.58150443347898</c:v>
                </c:pt>
                <c:pt idx="15367">
                  <c:v>406.55084871898498</c:v>
                </c:pt>
                <c:pt idx="15368">
                  <c:v>406.535509934228</c:v>
                </c:pt>
                <c:pt idx="15369">
                  <c:v>406.53002377141701</c:v>
                </c:pt>
                <c:pt idx="15370">
                  <c:v>406.51400734188098</c:v>
                </c:pt>
                <c:pt idx="15371">
                  <c:v>406.50183917141499</c:v>
                </c:pt>
                <c:pt idx="15372">
                  <c:v>406.484755159467</c:v>
                </c:pt>
                <c:pt idx="15373">
                  <c:v>406.45744156850299</c:v>
                </c:pt>
                <c:pt idx="15374">
                  <c:v>406.451571435571</c:v>
                </c:pt>
                <c:pt idx="15375">
                  <c:v>406.421710408933</c:v>
                </c:pt>
                <c:pt idx="15376">
                  <c:v>406.37166950043701</c:v>
                </c:pt>
                <c:pt idx="15377">
                  <c:v>406.32827314123898</c:v>
                </c:pt>
                <c:pt idx="15378">
                  <c:v>406.31000161480301</c:v>
                </c:pt>
                <c:pt idx="15379">
                  <c:v>406.29997972679598</c:v>
                </c:pt>
                <c:pt idx="15380">
                  <c:v>406.29993997085199</c:v>
                </c:pt>
                <c:pt idx="15381">
                  <c:v>406.27722695352497</c:v>
                </c:pt>
                <c:pt idx="15382">
                  <c:v>406.23477348580502</c:v>
                </c:pt>
                <c:pt idx="15383">
                  <c:v>406.22865821491598</c:v>
                </c:pt>
                <c:pt idx="15384">
                  <c:v>406.22649455586202</c:v>
                </c:pt>
                <c:pt idx="15385">
                  <c:v>406.20277074158599</c:v>
                </c:pt>
                <c:pt idx="15386">
                  <c:v>406.16455566898401</c:v>
                </c:pt>
                <c:pt idx="15387">
                  <c:v>406.14608683846598</c:v>
                </c:pt>
                <c:pt idx="15388">
                  <c:v>406.09387990904202</c:v>
                </c:pt>
                <c:pt idx="15389">
                  <c:v>406.08334317813302</c:v>
                </c:pt>
                <c:pt idx="15390">
                  <c:v>406.04616667123202</c:v>
                </c:pt>
                <c:pt idx="15391">
                  <c:v>406.04126564371899</c:v>
                </c:pt>
                <c:pt idx="15392">
                  <c:v>406.03736690088601</c:v>
                </c:pt>
                <c:pt idx="15393">
                  <c:v>405.99989592654998</c:v>
                </c:pt>
                <c:pt idx="15394">
                  <c:v>405.99185485433202</c:v>
                </c:pt>
                <c:pt idx="15395">
                  <c:v>405.991470988397</c:v>
                </c:pt>
                <c:pt idx="15396">
                  <c:v>405.99118899913901</c:v>
                </c:pt>
                <c:pt idx="15397">
                  <c:v>405.99079924999501</c:v>
                </c:pt>
                <c:pt idx="15398">
                  <c:v>405.96388710644197</c:v>
                </c:pt>
                <c:pt idx="15399">
                  <c:v>405.954273919331</c:v>
                </c:pt>
                <c:pt idx="15400">
                  <c:v>405.90912229587099</c:v>
                </c:pt>
                <c:pt idx="15401">
                  <c:v>405.89362096036899</c:v>
                </c:pt>
                <c:pt idx="15402">
                  <c:v>405.870216343219</c:v>
                </c:pt>
                <c:pt idx="15403">
                  <c:v>405.81019813520601</c:v>
                </c:pt>
                <c:pt idx="15404">
                  <c:v>405.79831265356199</c:v>
                </c:pt>
                <c:pt idx="15405">
                  <c:v>405.79186856487001</c:v>
                </c:pt>
                <c:pt idx="15406">
                  <c:v>405.79116699286499</c:v>
                </c:pt>
                <c:pt idx="15407">
                  <c:v>405.79108383485601</c:v>
                </c:pt>
                <c:pt idx="15408">
                  <c:v>405.78571794788797</c:v>
                </c:pt>
                <c:pt idx="15409">
                  <c:v>405.78505945952998</c:v>
                </c:pt>
                <c:pt idx="15410">
                  <c:v>405.78504183975298</c:v>
                </c:pt>
                <c:pt idx="15411">
                  <c:v>405.78497560283699</c:v>
                </c:pt>
                <c:pt idx="15412">
                  <c:v>405.78426303814501</c:v>
                </c:pt>
                <c:pt idx="15413">
                  <c:v>405.78283270270401</c:v>
                </c:pt>
                <c:pt idx="15414">
                  <c:v>405.78032944885399</c:v>
                </c:pt>
                <c:pt idx="15415">
                  <c:v>405.771952506324</c:v>
                </c:pt>
                <c:pt idx="15416">
                  <c:v>405.665654243061</c:v>
                </c:pt>
                <c:pt idx="15417">
                  <c:v>405.585758910773</c:v>
                </c:pt>
                <c:pt idx="15418">
                  <c:v>405.56214961041701</c:v>
                </c:pt>
                <c:pt idx="15419">
                  <c:v>405.54181846417202</c:v>
                </c:pt>
                <c:pt idx="15420">
                  <c:v>405.48465161671299</c:v>
                </c:pt>
                <c:pt idx="15421">
                  <c:v>405.461706261058</c:v>
                </c:pt>
                <c:pt idx="15422">
                  <c:v>405.45354903961203</c:v>
                </c:pt>
                <c:pt idx="15423">
                  <c:v>405.45199815881602</c:v>
                </c:pt>
                <c:pt idx="15424">
                  <c:v>405.45073504615698</c:v>
                </c:pt>
                <c:pt idx="15425">
                  <c:v>405.43506494828301</c:v>
                </c:pt>
                <c:pt idx="15426">
                  <c:v>405.42484681423002</c:v>
                </c:pt>
                <c:pt idx="15427">
                  <c:v>405.40681389155799</c:v>
                </c:pt>
                <c:pt idx="15428">
                  <c:v>405.36944102222401</c:v>
                </c:pt>
                <c:pt idx="15429">
                  <c:v>405.36388325325601</c:v>
                </c:pt>
                <c:pt idx="15430">
                  <c:v>405.340420686242</c:v>
                </c:pt>
                <c:pt idx="15431">
                  <c:v>405.34024542212399</c:v>
                </c:pt>
                <c:pt idx="15432">
                  <c:v>405.312426523493</c:v>
                </c:pt>
                <c:pt idx="15433">
                  <c:v>405.28421336280098</c:v>
                </c:pt>
                <c:pt idx="15434">
                  <c:v>405.28272446512602</c:v>
                </c:pt>
                <c:pt idx="15435">
                  <c:v>405.18711155332198</c:v>
                </c:pt>
                <c:pt idx="15436">
                  <c:v>405.12939573878299</c:v>
                </c:pt>
                <c:pt idx="15437">
                  <c:v>405.066325096551</c:v>
                </c:pt>
                <c:pt idx="15438">
                  <c:v>405.00580969007802</c:v>
                </c:pt>
                <c:pt idx="15439">
                  <c:v>404.98770174028698</c:v>
                </c:pt>
                <c:pt idx="15440">
                  <c:v>404.96792538716102</c:v>
                </c:pt>
                <c:pt idx="15441">
                  <c:v>404.92832075942198</c:v>
                </c:pt>
                <c:pt idx="15442">
                  <c:v>404.88793377158902</c:v>
                </c:pt>
                <c:pt idx="15443">
                  <c:v>404.82144193349501</c:v>
                </c:pt>
                <c:pt idx="15444">
                  <c:v>404.80361794235603</c:v>
                </c:pt>
                <c:pt idx="15445">
                  <c:v>404.788115734597</c:v>
                </c:pt>
                <c:pt idx="15446">
                  <c:v>404.78217081068198</c:v>
                </c:pt>
                <c:pt idx="15447">
                  <c:v>404.763894010358</c:v>
                </c:pt>
                <c:pt idx="15448">
                  <c:v>404.71370162064102</c:v>
                </c:pt>
                <c:pt idx="15449">
                  <c:v>404.71001154276399</c:v>
                </c:pt>
                <c:pt idx="15450">
                  <c:v>404.68422470309099</c:v>
                </c:pt>
                <c:pt idx="15451">
                  <c:v>404.67075031647403</c:v>
                </c:pt>
                <c:pt idx="15452">
                  <c:v>404.65597316951698</c:v>
                </c:pt>
                <c:pt idx="15453">
                  <c:v>404.65597137432297</c:v>
                </c:pt>
                <c:pt idx="15454">
                  <c:v>404.55657270459102</c:v>
                </c:pt>
                <c:pt idx="15455">
                  <c:v>404.52346747443897</c:v>
                </c:pt>
                <c:pt idx="15456">
                  <c:v>404.52095927370402</c:v>
                </c:pt>
                <c:pt idx="15457">
                  <c:v>404.47572210580199</c:v>
                </c:pt>
                <c:pt idx="15458">
                  <c:v>404.43376504395201</c:v>
                </c:pt>
                <c:pt idx="15459">
                  <c:v>404.31531561070602</c:v>
                </c:pt>
                <c:pt idx="15460">
                  <c:v>404.286312806279</c:v>
                </c:pt>
                <c:pt idx="15461">
                  <c:v>404.25251329740303</c:v>
                </c:pt>
                <c:pt idx="15462">
                  <c:v>404.19581964919399</c:v>
                </c:pt>
                <c:pt idx="15463">
                  <c:v>404.174891725468</c:v>
                </c:pt>
                <c:pt idx="15464">
                  <c:v>404.149282275595</c:v>
                </c:pt>
                <c:pt idx="15465">
                  <c:v>404.092266308707</c:v>
                </c:pt>
                <c:pt idx="15466">
                  <c:v>404.08600756803799</c:v>
                </c:pt>
                <c:pt idx="15467">
                  <c:v>404.06944592205002</c:v>
                </c:pt>
                <c:pt idx="15468">
                  <c:v>404.05136711483101</c:v>
                </c:pt>
                <c:pt idx="15469">
                  <c:v>404.04964922676498</c:v>
                </c:pt>
                <c:pt idx="15470">
                  <c:v>404.022810237035</c:v>
                </c:pt>
                <c:pt idx="15471">
                  <c:v>404.00949328345303</c:v>
                </c:pt>
                <c:pt idx="15472">
                  <c:v>403.97763468914297</c:v>
                </c:pt>
                <c:pt idx="15473">
                  <c:v>403.95939271303001</c:v>
                </c:pt>
                <c:pt idx="15474">
                  <c:v>403.956049471396</c:v>
                </c:pt>
                <c:pt idx="15475">
                  <c:v>403.91781303822899</c:v>
                </c:pt>
                <c:pt idx="15476">
                  <c:v>403.85543812922901</c:v>
                </c:pt>
                <c:pt idx="15477">
                  <c:v>403.80937489646197</c:v>
                </c:pt>
                <c:pt idx="15478">
                  <c:v>403.74664309074501</c:v>
                </c:pt>
                <c:pt idx="15479">
                  <c:v>403.73899594133098</c:v>
                </c:pt>
                <c:pt idx="15480">
                  <c:v>403.73798461204098</c:v>
                </c:pt>
                <c:pt idx="15481">
                  <c:v>403.66351377992697</c:v>
                </c:pt>
                <c:pt idx="15482">
                  <c:v>403.66129384367201</c:v>
                </c:pt>
                <c:pt idx="15483">
                  <c:v>403.650170932641</c:v>
                </c:pt>
                <c:pt idx="15484">
                  <c:v>403.64961163877899</c:v>
                </c:pt>
                <c:pt idx="15485">
                  <c:v>403.63955747179398</c:v>
                </c:pt>
                <c:pt idx="15486">
                  <c:v>403.62688316795101</c:v>
                </c:pt>
                <c:pt idx="15487">
                  <c:v>403.60331807606798</c:v>
                </c:pt>
                <c:pt idx="15488">
                  <c:v>403.56634987147498</c:v>
                </c:pt>
                <c:pt idx="15489">
                  <c:v>403.552752412372</c:v>
                </c:pt>
                <c:pt idx="15490">
                  <c:v>403.53908649267998</c:v>
                </c:pt>
                <c:pt idx="15491">
                  <c:v>403.51609937185202</c:v>
                </c:pt>
                <c:pt idx="15492">
                  <c:v>403.43584217835001</c:v>
                </c:pt>
                <c:pt idx="15493">
                  <c:v>403.43147179525602</c:v>
                </c:pt>
                <c:pt idx="15494">
                  <c:v>403.43026956544799</c:v>
                </c:pt>
                <c:pt idx="15495">
                  <c:v>403.41165580884802</c:v>
                </c:pt>
                <c:pt idx="15496">
                  <c:v>403.38306852723002</c:v>
                </c:pt>
                <c:pt idx="15497">
                  <c:v>403.34316183121302</c:v>
                </c:pt>
                <c:pt idx="15498">
                  <c:v>403.34106118682701</c:v>
                </c:pt>
                <c:pt idx="15499">
                  <c:v>403.33834278115899</c:v>
                </c:pt>
                <c:pt idx="15500">
                  <c:v>403.31593144432901</c:v>
                </c:pt>
                <c:pt idx="15501">
                  <c:v>403.25685696828799</c:v>
                </c:pt>
                <c:pt idx="15502">
                  <c:v>403.24223758147599</c:v>
                </c:pt>
                <c:pt idx="15503">
                  <c:v>403.226273559682</c:v>
                </c:pt>
                <c:pt idx="15504">
                  <c:v>403.223739685</c:v>
                </c:pt>
                <c:pt idx="15505">
                  <c:v>403.17692927113899</c:v>
                </c:pt>
                <c:pt idx="15506">
                  <c:v>403.17678910802402</c:v>
                </c:pt>
                <c:pt idx="15507">
                  <c:v>403.15929678524498</c:v>
                </c:pt>
                <c:pt idx="15508">
                  <c:v>403.142079751545</c:v>
                </c:pt>
                <c:pt idx="15509">
                  <c:v>403.135049499069</c:v>
                </c:pt>
                <c:pt idx="15510">
                  <c:v>403.039913416736</c:v>
                </c:pt>
                <c:pt idx="15511">
                  <c:v>403.02557971885801</c:v>
                </c:pt>
                <c:pt idx="15512">
                  <c:v>403.02261088851998</c:v>
                </c:pt>
                <c:pt idx="15513">
                  <c:v>403.00321016705402</c:v>
                </c:pt>
                <c:pt idx="15514">
                  <c:v>402.95714116531099</c:v>
                </c:pt>
                <c:pt idx="15515">
                  <c:v>402.942807613566</c:v>
                </c:pt>
                <c:pt idx="15516">
                  <c:v>402.847814423231</c:v>
                </c:pt>
                <c:pt idx="15517">
                  <c:v>402.84494288867802</c:v>
                </c:pt>
                <c:pt idx="15518">
                  <c:v>402.80622605681998</c:v>
                </c:pt>
                <c:pt idx="15519">
                  <c:v>402.80303745219402</c:v>
                </c:pt>
                <c:pt idx="15520">
                  <c:v>402.79327292019201</c:v>
                </c:pt>
                <c:pt idx="15521">
                  <c:v>402.76268232579298</c:v>
                </c:pt>
                <c:pt idx="15522">
                  <c:v>402.73704196312298</c:v>
                </c:pt>
                <c:pt idx="15523">
                  <c:v>402.73615569104697</c:v>
                </c:pt>
                <c:pt idx="15524">
                  <c:v>402.73516720719402</c:v>
                </c:pt>
                <c:pt idx="15525">
                  <c:v>402.62008359058399</c:v>
                </c:pt>
                <c:pt idx="15526">
                  <c:v>402.58589383933401</c:v>
                </c:pt>
                <c:pt idx="15527">
                  <c:v>402.54893540763698</c:v>
                </c:pt>
                <c:pt idx="15528">
                  <c:v>402.51392671835498</c:v>
                </c:pt>
                <c:pt idx="15529">
                  <c:v>402.49058429293302</c:v>
                </c:pt>
                <c:pt idx="15530">
                  <c:v>402.44091564791898</c:v>
                </c:pt>
                <c:pt idx="15531">
                  <c:v>402.43738342486699</c:v>
                </c:pt>
                <c:pt idx="15532">
                  <c:v>402.43088308018901</c:v>
                </c:pt>
                <c:pt idx="15533">
                  <c:v>402.420592851283</c:v>
                </c:pt>
                <c:pt idx="15534">
                  <c:v>402.28408470512301</c:v>
                </c:pt>
                <c:pt idx="15535">
                  <c:v>402.21215437132599</c:v>
                </c:pt>
                <c:pt idx="15536">
                  <c:v>402.19033429570601</c:v>
                </c:pt>
                <c:pt idx="15537">
                  <c:v>402.13804376700699</c:v>
                </c:pt>
                <c:pt idx="15538">
                  <c:v>402.13782067822802</c:v>
                </c:pt>
                <c:pt idx="15539">
                  <c:v>402.135924303352</c:v>
                </c:pt>
                <c:pt idx="15540">
                  <c:v>402.131568851677</c:v>
                </c:pt>
                <c:pt idx="15541">
                  <c:v>402.08578256875302</c:v>
                </c:pt>
                <c:pt idx="15542">
                  <c:v>402.067556677016</c:v>
                </c:pt>
                <c:pt idx="15543">
                  <c:v>402.04185534692999</c:v>
                </c:pt>
                <c:pt idx="15544">
                  <c:v>402.02644634715</c:v>
                </c:pt>
                <c:pt idx="15545">
                  <c:v>402.021345905793</c:v>
                </c:pt>
                <c:pt idx="15546">
                  <c:v>401.98445427867</c:v>
                </c:pt>
                <c:pt idx="15547">
                  <c:v>401.94143433309301</c:v>
                </c:pt>
                <c:pt idx="15548">
                  <c:v>401.91332421587703</c:v>
                </c:pt>
                <c:pt idx="15549">
                  <c:v>401.88497250297002</c:v>
                </c:pt>
                <c:pt idx="15550">
                  <c:v>401.84584078726698</c:v>
                </c:pt>
                <c:pt idx="15551">
                  <c:v>401.83738092156199</c:v>
                </c:pt>
                <c:pt idx="15552">
                  <c:v>401.82079935953197</c:v>
                </c:pt>
                <c:pt idx="15553">
                  <c:v>401.82008753210999</c:v>
                </c:pt>
                <c:pt idx="15554">
                  <c:v>401.78119525187799</c:v>
                </c:pt>
                <c:pt idx="15555">
                  <c:v>401.77710581229502</c:v>
                </c:pt>
                <c:pt idx="15556">
                  <c:v>401.76709916685797</c:v>
                </c:pt>
                <c:pt idx="15557">
                  <c:v>401.76295348792701</c:v>
                </c:pt>
                <c:pt idx="15558">
                  <c:v>401.75048232598999</c:v>
                </c:pt>
                <c:pt idx="15559">
                  <c:v>401.72644481450698</c:v>
                </c:pt>
                <c:pt idx="15560">
                  <c:v>401.68879933889298</c:v>
                </c:pt>
                <c:pt idx="15561">
                  <c:v>401.68538320782397</c:v>
                </c:pt>
                <c:pt idx="15562">
                  <c:v>401.68348604456901</c:v>
                </c:pt>
                <c:pt idx="15563">
                  <c:v>401.67370610627597</c:v>
                </c:pt>
                <c:pt idx="15564">
                  <c:v>401.66805951334499</c:v>
                </c:pt>
                <c:pt idx="15565">
                  <c:v>401.65681264798599</c:v>
                </c:pt>
                <c:pt idx="15566">
                  <c:v>401.64587534566999</c:v>
                </c:pt>
                <c:pt idx="15567">
                  <c:v>401.61427582668802</c:v>
                </c:pt>
                <c:pt idx="15568">
                  <c:v>401.61293403116002</c:v>
                </c:pt>
                <c:pt idx="15569">
                  <c:v>401.59328906005499</c:v>
                </c:pt>
                <c:pt idx="15570">
                  <c:v>401.58171380839099</c:v>
                </c:pt>
                <c:pt idx="15571">
                  <c:v>401.494771626682</c:v>
                </c:pt>
                <c:pt idx="15572">
                  <c:v>401.48241862638702</c:v>
                </c:pt>
                <c:pt idx="15573">
                  <c:v>401.47546184769402</c:v>
                </c:pt>
                <c:pt idx="15574">
                  <c:v>401.47479701994899</c:v>
                </c:pt>
                <c:pt idx="15575">
                  <c:v>401.41057411748801</c:v>
                </c:pt>
                <c:pt idx="15576">
                  <c:v>401.401628166612</c:v>
                </c:pt>
                <c:pt idx="15577">
                  <c:v>401.40018814906301</c:v>
                </c:pt>
                <c:pt idx="15578">
                  <c:v>401.36572004376501</c:v>
                </c:pt>
                <c:pt idx="15579">
                  <c:v>401.34214797654198</c:v>
                </c:pt>
                <c:pt idx="15580">
                  <c:v>401.34179500764498</c:v>
                </c:pt>
                <c:pt idx="15581">
                  <c:v>401.34085052088699</c:v>
                </c:pt>
                <c:pt idx="15582">
                  <c:v>401.32633927160799</c:v>
                </c:pt>
                <c:pt idx="15583">
                  <c:v>401.30319226681797</c:v>
                </c:pt>
                <c:pt idx="15584">
                  <c:v>401.27392481828502</c:v>
                </c:pt>
                <c:pt idx="15585">
                  <c:v>401.27060590123801</c:v>
                </c:pt>
                <c:pt idx="15586">
                  <c:v>401.25719280591898</c:v>
                </c:pt>
                <c:pt idx="15587">
                  <c:v>401.24698570971202</c:v>
                </c:pt>
                <c:pt idx="15588">
                  <c:v>401.2406130242</c:v>
                </c:pt>
                <c:pt idx="15589">
                  <c:v>401.23913390070101</c:v>
                </c:pt>
                <c:pt idx="15590">
                  <c:v>401.23314027031302</c:v>
                </c:pt>
                <c:pt idx="15591">
                  <c:v>401.21032175057201</c:v>
                </c:pt>
                <c:pt idx="15592">
                  <c:v>401.14916712727501</c:v>
                </c:pt>
                <c:pt idx="15593">
                  <c:v>401.14210872825799</c:v>
                </c:pt>
                <c:pt idx="15594">
                  <c:v>401.14039319501597</c:v>
                </c:pt>
                <c:pt idx="15595">
                  <c:v>401.14004800784897</c:v>
                </c:pt>
                <c:pt idx="15596">
                  <c:v>401.13938837135498</c:v>
                </c:pt>
                <c:pt idx="15597">
                  <c:v>401.138062025887</c:v>
                </c:pt>
                <c:pt idx="15598">
                  <c:v>401.12349920379501</c:v>
                </c:pt>
                <c:pt idx="15599">
                  <c:v>401.11015669951598</c:v>
                </c:pt>
                <c:pt idx="15600">
                  <c:v>401.03629080357803</c:v>
                </c:pt>
                <c:pt idx="15601">
                  <c:v>401.03287020133803</c:v>
                </c:pt>
                <c:pt idx="15602">
                  <c:v>401.01885548054202</c:v>
                </c:pt>
                <c:pt idx="15603">
                  <c:v>401.01876328626599</c:v>
                </c:pt>
                <c:pt idx="15604">
                  <c:v>401.01639880337501</c:v>
                </c:pt>
                <c:pt idx="15605">
                  <c:v>401.01595199880398</c:v>
                </c:pt>
                <c:pt idx="15606">
                  <c:v>400.99601089267401</c:v>
                </c:pt>
                <c:pt idx="15607">
                  <c:v>400.97168580189401</c:v>
                </c:pt>
                <c:pt idx="15608">
                  <c:v>400.971645723444</c:v>
                </c:pt>
                <c:pt idx="15609">
                  <c:v>400.958922948647</c:v>
                </c:pt>
                <c:pt idx="15610">
                  <c:v>400.95096200289998</c:v>
                </c:pt>
                <c:pt idx="15611">
                  <c:v>400.93468670602402</c:v>
                </c:pt>
                <c:pt idx="15612">
                  <c:v>400.93363283360497</c:v>
                </c:pt>
                <c:pt idx="15613">
                  <c:v>400.93338987973402</c:v>
                </c:pt>
                <c:pt idx="15614">
                  <c:v>400.932382232755</c:v>
                </c:pt>
                <c:pt idx="15615">
                  <c:v>400.93186155811202</c:v>
                </c:pt>
                <c:pt idx="15616">
                  <c:v>400.92981559931701</c:v>
                </c:pt>
                <c:pt idx="15617">
                  <c:v>400.924855646759</c:v>
                </c:pt>
                <c:pt idx="15618">
                  <c:v>400.92429717478399</c:v>
                </c:pt>
                <c:pt idx="15619">
                  <c:v>400.91286753194498</c:v>
                </c:pt>
                <c:pt idx="15620">
                  <c:v>400.87140079320397</c:v>
                </c:pt>
                <c:pt idx="15621">
                  <c:v>400.83600513349597</c:v>
                </c:pt>
                <c:pt idx="15622">
                  <c:v>400.76023046467401</c:v>
                </c:pt>
                <c:pt idx="15623">
                  <c:v>400.75370661781398</c:v>
                </c:pt>
                <c:pt idx="15624">
                  <c:v>400.75095037343499</c:v>
                </c:pt>
                <c:pt idx="15625">
                  <c:v>400.73572358223203</c:v>
                </c:pt>
                <c:pt idx="15626">
                  <c:v>400.730729353024</c:v>
                </c:pt>
                <c:pt idx="15627">
                  <c:v>400.71508912337799</c:v>
                </c:pt>
                <c:pt idx="15628">
                  <c:v>400.710839052469</c:v>
                </c:pt>
                <c:pt idx="15629">
                  <c:v>400.704656471585</c:v>
                </c:pt>
                <c:pt idx="15630">
                  <c:v>400.69684379950598</c:v>
                </c:pt>
                <c:pt idx="15631">
                  <c:v>400.68006345481899</c:v>
                </c:pt>
                <c:pt idx="15632">
                  <c:v>400.640929436627</c:v>
                </c:pt>
                <c:pt idx="15633">
                  <c:v>400.62574429336502</c:v>
                </c:pt>
                <c:pt idx="15634">
                  <c:v>400.59530074209698</c:v>
                </c:pt>
                <c:pt idx="15635">
                  <c:v>400.55349915744199</c:v>
                </c:pt>
                <c:pt idx="15636">
                  <c:v>400.54318256210001</c:v>
                </c:pt>
                <c:pt idx="15637">
                  <c:v>400.51341723704002</c:v>
                </c:pt>
                <c:pt idx="15638">
                  <c:v>400.48514972250302</c:v>
                </c:pt>
                <c:pt idx="15639">
                  <c:v>400.468421469004</c:v>
                </c:pt>
                <c:pt idx="15640">
                  <c:v>400.43183836159199</c:v>
                </c:pt>
                <c:pt idx="15641">
                  <c:v>400.39540730155397</c:v>
                </c:pt>
                <c:pt idx="15642">
                  <c:v>400.34178514046903</c:v>
                </c:pt>
                <c:pt idx="15643">
                  <c:v>400.333419561906</c:v>
                </c:pt>
                <c:pt idx="15644">
                  <c:v>400.32846911715501</c:v>
                </c:pt>
                <c:pt idx="15645">
                  <c:v>400.28288622822799</c:v>
                </c:pt>
                <c:pt idx="15646">
                  <c:v>400.22094310803101</c:v>
                </c:pt>
                <c:pt idx="15647">
                  <c:v>400.19941626842501</c:v>
                </c:pt>
                <c:pt idx="15648">
                  <c:v>400.194856807034</c:v>
                </c:pt>
                <c:pt idx="15649">
                  <c:v>400.192626376585</c:v>
                </c:pt>
                <c:pt idx="15650">
                  <c:v>400.15470437426802</c:v>
                </c:pt>
                <c:pt idx="15651">
                  <c:v>400.135322644469</c:v>
                </c:pt>
                <c:pt idx="15652">
                  <c:v>400.05452764032498</c:v>
                </c:pt>
                <c:pt idx="15653">
                  <c:v>400.03331687852102</c:v>
                </c:pt>
                <c:pt idx="15654">
                  <c:v>400.00574082681902</c:v>
                </c:pt>
                <c:pt idx="15655">
                  <c:v>399.93713646791298</c:v>
                </c:pt>
                <c:pt idx="15656">
                  <c:v>399.93427453005597</c:v>
                </c:pt>
                <c:pt idx="15657">
                  <c:v>399.90424101201302</c:v>
                </c:pt>
                <c:pt idx="15658">
                  <c:v>399.86150278132197</c:v>
                </c:pt>
                <c:pt idx="15659">
                  <c:v>399.83739482450801</c:v>
                </c:pt>
                <c:pt idx="15660">
                  <c:v>399.83369363213598</c:v>
                </c:pt>
                <c:pt idx="15661">
                  <c:v>399.82048431563101</c:v>
                </c:pt>
                <c:pt idx="15662">
                  <c:v>399.77869916530301</c:v>
                </c:pt>
                <c:pt idx="15663">
                  <c:v>399.75504936914098</c:v>
                </c:pt>
                <c:pt idx="15664">
                  <c:v>399.74628255938399</c:v>
                </c:pt>
                <c:pt idx="15665">
                  <c:v>399.73976491848299</c:v>
                </c:pt>
                <c:pt idx="15666">
                  <c:v>399.73829882259002</c:v>
                </c:pt>
                <c:pt idx="15667">
                  <c:v>399.71797271154998</c:v>
                </c:pt>
                <c:pt idx="15668">
                  <c:v>399.68634586502299</c:v>
                </c:pt>
                <c:pt idx="15669">
                  <c:v>399.64996124007303</c:v>
                </c:pt>
                <c:pt idx="15670">
                  <c:v>399.64912034382701</c:v>
                </c:pt>
                <c:pt idx="15671">
                  <c:v>399.641188477078</c:v>
                </c:pt>
                <c:pt idx="15672">
                  <c:v>399.63063694199599</c:v>
                </c:pt>
                <c:pt idx="15673">
                  <c:v>399.57807449963298</c:v>
                </c:pt>
                <c:pt idx="15674">
                  <c:v>399.51367391891898</c:v>
                </c:pt>
                <c:pt idx="15675">
                  <c:v>399.41779783794402</c:v>
                </c:pt>
                <c:pt idx="15676">
                  <c:v>399.37417400739599</c:v>
                </c:pt>
                <c:pt idx="15677">
                  <c:v>399.22383748726901</c:v>
                </c:pt>
                <c:pt idx="15678">
                  <c:v>399.17318754217899</c:v>
                </c:pt>
                <c:pt idx="15679">
                  <c:v>399.11152322066499</c:v>
                </c:pt>
                <c:pt idx="15680">
                  <c:v>399.089555670381</c:v>
                </c:pt>
                <c:pt idx="15681">
                  <c:v>398.99042135217098</c:v>
                </c:pt>
                <c:pt idx="15682">
                  <c:v>398.98295953362998</c:v>
                </c:pt>
                <c:pt idx="15683">
                  <c:v>398.96435915399297</c:v>
                </c:pt>
                <c:pt idx="15684">
                  <c:v>398.93662171228101</c:v>
                </c:pt>
                <c:pt idx="15685">
                  <c:v>398.90674877555801</c:v>
                </c:pt>
                <c:pt idx="15686">
                  <c:v>398.88437690709202</c:v>
                </c:pt>
                <c:pt idx="15687">
                  <c:v>398.87654829897298</c:v>
                </c:pt>
                <c:pt idx="15688">
                  <c:v>398.863776561343</c:v>
                </c:pt>
                <c:pt idx="15689">
                  <c:v>398.83485942768101</c:v>
                </c:pt>
                <c:pt idx="15690">
                  <c:v>398.82976555035299</c:v>
                </c:pt>
                <c:pt idx="15691">
                  <c:v>398.80262410236702</c:v>
                </c:pt>
                <c:pt idx="15692">
                  <c:v>398.78731164245801</c:v>
                </c:pt>
                <c:pt idx="15693">
                  <c:v>398.74228383634699</c:v>
                </c:pt>
                <c:pt idx="15694">
                  <c:v>398.57926139232598</c:v>
                </c:pt>
                <c:pt idx="15695">
                  <c:v>398.549010853315</c:v>
                </c:pt>
                <c:pt idx="15696">
                  <c:v>398.544494325242</c:v>
                </c:pt>
                <c:pt idx="15697">
                  <c:v>398.505045194454</c:v>
                </c:pt>
                <c:pt idx="15698">
                  <c:v>398.49294945512202</c:v>
                </c:pt>
                <c:pt idx="15699">
                  <c:v>398.49191205821</c:v>
                </c:pt>
                <c:pt idx="15700">
                  <c:v>398.45337351508999</c:v>
                </c:pt>
                <c:pt idx="15701">
                  <c:v>398.45042306429298</c:v>
                </c:pt>
                <c:pt idx="15702">
                  <c:v>398.40176074186598</c:v>
                </c:pt>
                <c:pt idx="15703">
                  <c:v>398.34421211082997</c:v>
                </c:pt>
                <c:pt idx="15704">
                  <c:v>398.31199536946701</c:v>
                </c:pt>
                <c:pt idx="15705">
                  <c:v>398.28590584388297</c:v>
                </c:pt>
                <c:pt idx="15706">
                  <c:v>398.28568518667697</c:v>
                </c:pt>
                <c:pt idx="15707">
                  <c:v>398.14196300727298</c:v>
                </c:pt>
                <c:pt idx="15708">
                  <c:v>398.14181426379298</c:v>
                </c:pt>
                <c:pt idx="15709">
                  <c:v>398.09791101590901</c:v>
                </c:pt>
                <c:pt idx="15710">
                  <c:v>398.08838037022798</c:v>
                </c:pt>
                <c:pt idx="15711">
                  <c:v>398.08635581608399</c:v>
                </c:pt>
                <c:pt idx="15712">
                  <c:v>398.08269816939401</c:v>
                </c:pt>
                <c:pt idx="15713">
                  <c:v>398.076580109053</c:v>
                </c:pt>
                <c:pt idx="15714">
                  <c:v>397.96918400016</c:v>
                </c:pt>
                <c:pt idx="15715">
                  <c:v>397.96392816729599</c:v>
                </c:pt>
                <c:pt idx="15716">
                  <c:v>397.91751411383501</c:v>
                </c:pt>
                <c:pt idx="15717">
                  <c:v>397.91159625812099</c:v>
                </c:pt>
                <c:pt idx="15718">
                  <c:v>397.886081699268</c:v>
                </c:pt>
                <c:pt idx="15719">
                  <c:v>397.773846803916</c:v>
                </c:pt>
                <c:pt idx="15720">
                  <c:v>397.75766711843301</c:v>
                </c:pt>
                <c:pt idx="15721">
                  <c:v>397.73790452815803</c:v>
                </c:pt>
                <c:pt idx="15722">
                  <c:v>397.69527228538198</c:v>
                </c:pt>
                <c:pt idx="15723">
                  <c:v>397.66752998476397</c:v>
                </c:pt>
                <c:pt idx="15724">
                  <c:v>397.64731781320199</c:v>
                </c:pt>
                <c:pt idx="15725">
                  <c:v>397.64694159305702</c:v>
                </c:pt>
                <c:pt idx="15726">
                  <c:v>397.64559091119497</c:v>
                </c:pt>
                <c:pt idx="15727">
                  <c:v>397.627180364845</c:v>
                </c:pt>
                <c:pt idx="15728">
                  <c:v>397.55777741709699</c:v>
                </c:pt>
                <c:pt idx="15729">
                  <c:v>397.53765499168401</c:v>
                </c:pt>
                <c:pt idx="15730">
                  <c:v>397.52443449668999</c:v>
                </c:pt>
                <c:pt idx="15731">
                  <c:v>397.51753938962202</c:v>
                </c:pt>
                <c:pt idx="15732">
                  <c:v>397.48751658195602</c:v>
                </c:pt>
                <c:pt idx="15733">
                  <c:v>397.459013183313</c:v>
                </c:pt>
                <c:pt idx="15734">
                  <c:v>397.44844146462401</c:v>
                </c:pt>
                <c:pt idx="15735">
                  <c:v>397.43152496409903</c:v>
                </c:pt>
                <c:pt idx="15736">
                  <c:v>397.42263573387498</c:v>
                </c:pt>
                <c:pt idx="15737">
                  <c:v>397.346214291487</c:v>
                </c:pt>
                <c:pt idx="15738">
                  <c:v>397.28530792845697</c:v>
                </c:pt>
                <c:pt idx="15739">
                  <c:v>397.283059935643</c:v>
                </c:pt>
                <c:pt idx="15740">
                  <c:v>397.27123968791301</c:v>
                </c:pt>
                <c:pt idx="15741">
                  <c:v>397.23288960867899</c:v>
                </c:pt>
                <c:pt idx="15742">
                  <c:v>397.22389206890301</c:v>
                </c:pt>
                <c:pt idx="15743">
                  <c:v>397.22117439161701</c:v>
                </c:pt>
                <c:pt idx="15744">
                  <c:v>397.18351490250097</c:v>
                </c:pt>
                <c:pt idx="15745">
                  <c:v>397.169346229361</c:v>
                </c:pt>
                <c:pt idx="15746">
                  <c:v>397.12185370153799</c:v>
                </c:pt>
                <c:pt idx="15747">
                  <c:v>397.05261296689503</c:v>
                </c:pt>
                <c:pt idx="15748">
                  <c:v>397.01593331062099</c:v>
                </c:pt>
                <c:pt idx="15749">
                  <c:v>396.98180283852099</c:v>
                </c:pt>
                <c:pt idx="15750">
                  <c:v>396.97845088400697</c:v>
                </c:pt>
                <c:pt idx="15751">
                  <c:v>396.97354897556198</c:v>
                </c:pt>
                <c:pt idx="15752">
                  <c:v>396.94748620872798</c:v>
                </c:pt>
                <c:pt idx="15753">
                  <c:v>396.87268083688798</c:v>
                </c:pt>
                <c:pt idx="15754">
                  <c:v>396.86477333140601</c:v>
                </c:pt>
                <c:pt idx="15755">
                  <c:v>396.848888321564</c:v>
                </c:pt>
                <c:pt idx="15756">
                  <c:v>396.84707264367103</c:v>
                </c:pt>
                <c:pt idx="15757">
                  <c:v>396.826502559625</c:v>
                </c:pt>
                <c:pt idx="15758">
                  <c:v>396.82474090107598</c:v>
                </c:pt>
                <c:pt idx="15759">
                  <c:v>396.79731521537798</c:v>
                </c:pt>
                <c:pt idx="15760">
                  <c:v>396.73472395138901</c:v>
                </c:pt>
                <c:pt idx="15761">
                  <c:v>396.722644501329</c:v>
                </c:pt>
                <c:pt idx="15762">
                  <c:v>396.70828444889798</c:v>
                </c:pt>
                <c:pt idx="15763">
                  <c:v>396.65009665867802</c:v>
                </c:pt>
                <c:pt idx="15764">
                  <c:v>396.64990774021499</c:v>
                </c:pt>
                <c:pt idx="15765">
                  <c:v>396.621662026487</c:v>
                </c:pt>
                <c:pt idx="15766">
                  <c:v>396.61501800119402</c:v>
                </c:pt>
                <c:pt idx="15767">
                  <c:v>396.58002091493898</c:v>
                </c:pt>
                <c:pt idx="15768">
                  <c:v>396.55904172000402</c:v>
                </c:pt>
                <c:pt idx="15769">
                  <c:v>396.55666024392002</c:v>
                </c:pt>
                <c:pt idx="15770">
                  <c:v>396.550500030053</c:v>
                </c:pt>
                <c:pt idx="15771">
                  <c:v>396.51753903878699</c:v>
                </c:pt>
                <c:pt idx="15772">
                  <c:v>396.51443004687701</c:v>
                </c:pt>
                <c:pt idx="15773">
                  <c:v>396.480574343331</c:v>
                </c:pt>
                <c:pt idx="15774">
                  <c:v>396.40057021011</c:v>
                </c:pt>
                <c:pt idx="15775">
                  <c:v>396.37086491810402</c:v>
                </c:pt>
                <c:pt idx="15776">
                  <c:v>396.36945469481998</c:v>
                </c:pt>
                <c:pt idx="15777">
                  <c:v>396.35517853482799</c:v>
                </c:pt>
                <c:pt idx="15778">
                  <c:v>396.34235141946101</c:v>
                </c:pt>
                <c:pt idx="15779">
                  <c:v>396.33693126829502</c:v>
                </c:pt>
                <c:pt idx="15780">
                  <c:v>396.22634184438198</c:v>
                </c:pt>
                <c:pt idx="15781">
                  <c:v>396.20212221728701</c:v>
                </c:pt>
                <c:pt idx="15782">
                  <c:v>396.16831058802097</c:v>
                </c:pt>
                <c:pt idx="15783">
                  <c:v>396.14619815705402</c:v>
                </c:pt>
                <c:pt idx="15784">
                  <c:v>396.03761167061998</c:v>
                </c:pt>
                <c:pt idx="15785">
                  <c:v>396.02505864885899</c:v>
                </c:pt>
                <c:pt idx="15786">
                  <c:v>396.01764551384798</c:v>
                </c:pt>
                <c:pt idx="15787">
                  <c:v>396.01719597408402</c:v>
                </c:pt>
                <c:pt idx="15788">
                  <c:v>396.01234471011799</c:v>
                </c:pt>
                <c:pt idx="15789">
                  <c:v>395.959148210379</c:v>
                </c:pt>
                <c:pt idx="15790">
                  <c:v>395.93905300107002</c:v>
                </c:pt>
                <c:pt idx="15791">
                  <c:v>395.90593652171498</c:v>
                </c:pt>
                <c:pt idx="15792">
                  <c:v>395.787924563491</c:v>
                </c:pt>
                <c:pt idx="15793">
                  <c:v>395.75203255514799</c:v>
                </c:pt>
                <c:pt idx="15794">
                  <c:v>395.744791828963</c:v>
                </c:pt>
                <c:pt idx="15795">
                  <c:v>395.68820811686101</c:v>
                </c:pt>
                <c:pt idx="15796">
                  <c:v>395.67009595818001</c:v>
                </c:pt>
                <c:pt idx="15797">
                  <c:v>395.63616723887299</c:v>
                </c:pt>
                <c:pt idx="15798">
                  <c:v>395.622368636408</c:v>
                </c:pt>
                <c:pt idx="15799">
                  <c:v>395.61876529039</c:v>
                </c:pt>
                <c:pt idx="15800">
                  <c:v>395.59805844394202</c:v>
                </c:pt>
                <c:pt idx="15801">
                  <c:v>395.59737022537098</c:v>
                </c:pt>
                <c:pt idx="15802">
                  <c:v>395.59496500723799</c:v>
                </c:pt>
                <c:pt idx="15803">
                  <c:v>395.59093346288802</c:v>
                </c:pt>
                <c:pt idx="15804">
                  <c:v>395.52346383851199</c:v>
                </c:pt>
                <c:pt idx="15805">
                  <c:v>395.50713710833099</c:v>
                </c:pt>
                <c:pt idx="15806">
                  <c:v>395.49883125650001</c:v>
                </c:pt>
                <c:pt idx="15807">
                  <c:v>395.497282029583</c:v>
                </c:pt>
                <c:pt idx="15808">
                  <c:v>395.49223122723703</c:v>
                </c:pt>
                <c:pt idx="15809">
                  <c:v>395.48511226038198</c:v>
                </c:pt>
                <c:pt idx="15810">
                  <c:v>395.47538316968502</c:v>
                </c:pt>
                <c:pt idx="15811">
                  <c:v>395.43722911035599</c:v>
                </c:pt>
                <c:pt idx="15812">
                  <c:v>395.41019161275898</c:v>
                </c:pt>
                <c:pt idx="15813">
                  <c:v>395.34927920894302</c:v>
                </c:pt>
                <c:pt idx="15814">
                  <c:v>395.29395768193302</c:v>
                </c:pt>
                <c:pt idx="15815">
                  <c:v>395.26498663297599</c:v>
                </c:pt>
                <c:pt idx="15816">
                  <c:v>395.23718070617298</c:v>
                </c:pt>
                <c:pt idx="15817">
                  <c:v>395.14108720986297</c:v>
                </c:pt>
                <c:pt idx="15818">
                  <c:v>395.12034351276401</c:v>
                </c:pt>
                <c:pt idx="15819">
                  <c:v>395.07151239547801</c:v>
                </c:pt>
                <c:pt idx="15820">
                  <c:v>394.99268735920498</c:v>
                </c:pt>
                <c:pt idx="15821">
                  <c:v>394.96127604821902</c:v>
                </c:pt>
                <c:pt idx="15822">
                  <c:v>394.81769831535001</c:v>
                </c:pt>
                <c:pt idx="15823">
                  <c:v>394.70851466266402</c:v>
                </c:pt>
                <c:pt idx="15824">
                  <c:v>394.66703894747297</c:v>
                </c:pt>
                <c:pt idx="15825">
                  <c:v>394.61491142621099</c:v>
                </c:pt>
                <c:pt idx="15826">
                  <c:v>394.57384808729103</c:v>
                </c:pt>
                <c:pt idx="15827">
                  <c:v>394.55362442791397</c:v>
                </c:pt>
                <c:pt idx="15828">
                  <c:v>394.46431351771599</c:v>
                </c:pt>
                <c:pt idx="15829">
                  <c:v>394.44644000292698</c:v>
                </c:pt>
                <c:pt idx="15830">
                  <c:v>394.42078293913698</c:v>
                </c:pt>
                <c:pt idx="15831">
                  <c:v>394.41748312949198</c:v>
                </c:pt>
                <c:pt idx="15832">
                  <c:v>394.40129919833203</c:v>
                </c:pt>
                <c:pt idx="15833">
                  <c:v>394.400548203131</c:v>
                </c:pt>
                <c:pt idx="15834">
                  <c:v>394.39657130946199</c:v>
                </c:pt>
                <c:pt idx="15835">
                  <c:v>394.36949474868101</c:v>
                </c:pt>
                <c:pt idx="15836">
                  <c:v>394.30826555090698</c:v>
                </c:pt>
                <c:pt idx="15837">
                  <c:v>394.2955630216</c:v>
                </c:pt>
                <c:pt idx="15838">
                  <c:v>394.257595736307</c:v>
                </c:pt>
                <c:pt idx="15839">
                  <c:v>394.16637191669298</c:v>
                </c:pt>
                <c:pt idx="15840">
                  <c:v>394.15588785496601</c:v>
                </c:pt>
                <c:pt idx="15841">
                  <c:v>394.139345227506</c:v>
                </c:pt>
                <c:pt idx="15842">
                  <c:v>394.13414955417397</c:v>
                </c:pt>
                <c:pt idx="15843">
                  <c:v>394.08780597487902</c:v>
                </c:pt>
                <c:pt idx="15844">
                  <c:v>394.08524163536799</c:v>
                </c:pt>
                <c:pt idx="15845">
                  <c:v>394.01782875468098</c:v>
                </c:pt>
                <c:pt idx="15846">
                  <c:v>393.99280738733398</c:v>
                </c:pt>
                <c:pt idx="15847">
                  <c:v>393.94768595232398</c:v>
                </c:pt>
                <c:pt idx="15848">
                  <c:v>393.94650723427202</c:v>
                </c:pt>
                <c:pt idx="15849">
                  <c:v>393.93524840257902</c:v>
                </c:pt>
                <c:pt idx="15850">
                  <c:v>393.92542002272501</c:v>
                </c:pt>
                <c:pt idx="15851">
                  <c:v>393.897567696598</c:v>
                </c:pt>
                <c:pt idx="15852">
                  <c:v>393.880672596848</c:v>
                </c:pt>
                <c:pt idx="15853">
                  <c:v>393.87679601462298</c:v>
                </c:pt>
                <c:pt idx="15854">
                  <c:v>393.848825466253</c:v>
                </c:pt>
                <c:pt idx="15855">
                  <c:v>393.81141714543497</c:v>
                </c:pt>
                <c:pt idx="15856">
                  <c:v>393.80190637984902</c:v>
                </c:pt>
                <c:pt idx="15857">
                  <c:v>393.79480477290502</c:v>
                </c:pt>
                <c:pt idx="15858">
                  <c:v>393.72738175705803</c:v>
                </c:pt>
                <c:pt idx="15859">
                  <c:v>393.699927586076</c:v>
                </c:pt>
                <c:pt idx="15860">
                  <c:v>393.69752982768699</c:v>
                </c:pt>
                <c:pt idx="15861">
                  <c:v>393.69083852874002</c:v>
                </c:pt>
                <c:pt idx="15862">
                  <c:v>393.676243256362</c:v>
                </c:pt>
                <c:pt idx="15863">
                  <c:v>393.66570291437898</c:v>
                </c:pt>
                <c:pt idx="15864">
                  <c:v>393.59024979491801</c:v>
                </c:pt>
                <c:pt idx="15865">
                  <c:v>393.51646060391101</c:v>
                </c:pt>
                <c:pt idx="15866">
                  <c:v>393.511835357385</c:v>
                </c:pt>
                <c:pt idx="15867">
                  <c:v>393.45221309804998</c:v>
                </c:pt>
                <c:pt idx="15868">
                  <c:v>393.43585496165599</c:v>
                </c:pt>
                <c:pt idx="15869">
                  <c:v>393.43430701178397</c:v>
                </c:pt>
                <c:pt idx="15870">
                  <c:v>393.413823918741</c:v>
                </c:pt>
                <c:pt idx="15871">
                  <c:v>393.40277719243699</c:v>
                </c:pt>
                <c:pt idx="15872">
                  <c:v>393.39322806744298</c:v>
                </c:pt>
                <c:pt idx="15873">
                  <c:v>393.33087162355997</c:v>
                </c:pt>
                <c:pt idx="15874">
                  <c:v>393.33053615736998</c:v>
                </c:pt>
                <c:pt idx="15875">
                  <c:v>393.32218939158298</c:v>
                </c:pt>
                <c:pt idx="15876">
                  <c:v>393.30014042348802</c:v>
                </c:pt>
                <c:pt idx="15877">
                  <c:v>393.29797733959202</c:v>
                </c:pt>
                <c:pt idx="15878">
                  <c:v>393.29309413095098</c:v>
                </c:pt>
                <c:pt idx="15879">
                  <c:v>393.25322511133498</c:v>
                </c:pt>
                <c:pt idx="15880">
                  <c:v>393.23913540534897</c:v>
                </c:pt>
                <c:pt idx="15881">
                  <c:v>393.22754116929701</c:v>
                </c:pt>
                <c:pt idx="15882">
                  <c:v>393.194812287172</c:v>
                </c:pt>
                <c:pt idx="15883">
                  <c:v>393.058070080476</c:v>
                </c:pt>
                <c:pt idx="15884">
                  <c:v>393.05156298402801</c:v>
                </c:pt>
                <c:pt idx="15885">
                  <c:v>393.05020108960701</c:v>
                </c:pt>
                <c:pt idx="15886">
                  <c:v>392.975734490901</c:v>
                </c:pt>
                <c:pt idx="15887">
                  <c:v>392.89510520542001</c:v>
                </c:pt>
                <c:pt idx="15888">
                  <c:v>392.88231310701201</c:v>
                </c:pt>
                <c:pt idx="15889">
                  <c:v>392.86999453268902</c:v>
                </c:pt>
                <c:pt idx="15890">
                  <c:v>392.82513087840499</c:v>
                </c:pt>
                <c:pt idx="15891">
                  <c:v>392.80674125913703</c:v>
                </c:pt>
                <c:pt idx="15892">
                  <c:v>392.78898017475802</c:v>
                </c:pt>
                <c:pt idx="15893">
                  <c:v>392.71510849029897</c:v>
                </c:pt>
                <c:pt idx="15894">
                  <c:v>392.64193675180502</c:v>
                </c:pt>
                <c:pt idx="15895">
                  <c:v>392.60544355311902</c:v>
                </c:pt>
                <c:pt idx="15896">
                  <c:v>392.60039734191099</c:v>
                </c:pt>
                <c:pt idx="15897">
                  <c:v>392.57766649825902</c:v>
                </c:pt>
                <c:pt idx="15898">
                  <c:v>392.55644589387401</c:v>
                </c:pt>
                <c:pt idx="15899">
                  <c:v>392.53599899513199</c:v>
                </c:pt>
                <c:pt idx="15900">
                  <c:v>392.52950239499802</c:v>
                </c:pt>
                <c:pt idx="15901">
                  <c:v>392.36639857722503</c:v>
                </c:pt>
                <c:pt idx="15902">
                  <c:v>392.358742620611</c:v>
                </c:pt>
                <c:pt idx="15903">
                  <c:v>392.28904035210599</c:v>
                </c:pt>
                <c:pt idx="15904">
                  <c:v>392.28108244278002</c:v>
                </c:pt>
                <c:pt idx="15905">
                  <c:v>392.27122206173601</c:v>
                </c:pt>
                <c:pt idx="15906">
                  <c:v>392.25862162073702</c:v>
                </c:pt>
                <c:pt idx="15907">
                  <c:v>392.24118595343299</c:v>
                </c:pt>
                <c:pt idx="15908">
                  <c:v>392.23452484054701</c:v>
                </c:pt>
                <c:pt idx="15909">
                  <c:v>392.218381843933</c:v>
                </c:pt>
                <c:pt idx="15910">
                  <c:v>392.21157544887302</c:v>
                </c:pt>
                <c:pt idx="15911">
                  <c:v>392.20885539427201</c:v>
                </c:pt>
                <c:pt idx="15912">
                  <c:v>392.20772119844798</c:v>
                </c:pt>
                <c:pt idx="15913">
                  <c:v>392.16080898551797</c:v>
                </c:pt>
                <c:pt idx="15914">
                  <c:v>392.15254040229303</c:v>
                </c:pt>
                <c:pt idx="15915">
                  <c:v>392.09788773030101</c:v>
                </c:pt>
                <c:pt idx="15916">
                  <c:v>392.08917300574001</c:v>
                </c:pt>
                <c:pt idx="15917">
                  <c:v>392.02033668311998</c:v>
                </c:pt>
                <c:pt idx="15918">
                  <c:v>392.011415564836</c:v>
                </c:pt>
                <c:pt idx="15919">
                  <c:v>391.98503832428997</c:v>
                </c:pt>
                <c:pt idx="15920">
                  <c:v>391.91402527813102</c:v>
                </c:pt>
                <c:pt idx="15921">
                  <c:v>391.89695702021601</c:v>
                </c:pt>
                <c:pt idx="15922">
                  <c:v>391.87098126749203</c:v>
                </c:pt>
                <c:pt idx="15923">
                  <c:v>391.81341089352401</c:v>
                </c:pt>
                <c:pt idx="15924">
                  <c:v>391.72202772672898</c:v>
                </c:pt>
                <c:pt idx="15925">
                  <c:v>391.69691634709102</c:v>
                </c:pt>
                <c:pt idx="15926">
                  <c:v>391.69490546145499</c:v>
                </c:pt>
                <c:pt idx="15927">
                  <c:v>391.68393817633199</c:v>
                </c:pt>
                <c:pt idx="15928">
                  <c:v>391.67805984420198</c:v>
                </c:pt>
                <c:pt idx="15929">
                  <c:v>391.66350768814402</c:v>
                </c:pt>
                <c:pt idx="15930">
                  <c:v>391.64643738119901</c:v>
                </c:pt>
                <c:pt idx="15931">
                  <c:v>391.64532395693197</c:v>
                </c:pt>
                <c:pt idx="15932">
                  <c:v>391.60308551354001</c:v>
                </c:pt>
                <c:pt idx="15933">
                  <c:v>391.58848429522601</c:v>
                </c:pt>
                <c:pt idx="15934">
                  <c:v>391.56783108440601</c:v>
                </c:pt>
                <c:pt idx="15935">
                  <c:v>391.56276268391503</c:v>
                </c:pt>
                <c:pt idx="15936">
                  <c:v>391.548581060728</c:v>
                </c:pt>
                <c:pt idx="15937">
                  <c:v>391.53581505612402</c:v>
                </c:pt>
                <c:pt idx="15938">
                  <c:v>391.52881459963697</c:v>
                </c:pt>
                <c:pt idx="15939">
                  <c:v>391.52688784134102</c:v>
                </c:pt>
                <c:pt idx="15940">
                  <c:v>391.525885525202</c:v>
                </c:pt>
                <c:pt idx="15941">
                  <c:v>391.51654026903401</c:v>
                </c:pt>
                <c:pt idx="15942">
                  <c:v>391.50831805988003</c:v>
                </c:pt>
                <c:pt idx="15943">
                  <c:v>391.49908882724998</c:v>
                </c:pt>
                <c:pt idx="15944">
                  <c:v>391.46706231379102</c:v>
                </c:pt>
                <c:pt idx="15945">
                  <c:v>391.42054328491503</c:v>
                </c:pt>
                <c:pt idx="15946">
                  <c:v>391.41665029951503</c:v>
                </c:pt>
                <c:pt idx="15947">
                  <c:v>391.39555164330199</c:v>
                </c:pt>
                <c:pt idx="15948">
                  <c:v>391.39439758796601</c:v>
                </c:pt>
                <c:pt idx="15949">
                  <c:v>391.36989033686899</c:v>
                </c:pt>
                <c:pt idx="15950">
                  <c:v>391.34354028290198</c:v>
                </c:pt>
                <c:pt idx="15951">
                  <c:v>391.34297094526198</c:v>
                </c:pt>
                <c:pt idx="15952">
                  <c:v>391.32921832039199</c:v>
                </c:pt>
                <c:pt idx="15953">
                  <c:v>391.30899098817201</c:v>
                </c:pt>
                <c:pt idx="15954">
                  <c:v>391.30011389292901</c:v>
                </c:pt>
                <c:pt idx="15955">
                  <c:v>391.21646227103503</c:v>
                </c:pt>
                <c:pt idx="15956">
                  <c:v>391.210102353617</c:v>
                </c:pt>
                <c:pt idx="15957">
                  <c:v>391.19925447096398</c:v>
                </c:pt>
                <c:pt idx="15958">
                  <c:v>391.19168751038899</c:v>
                </c:pt>
                <c:pt idx="15959">
                  <c:v>391.11753335511298</c:v>
                </c:pt>
                <c:pt idx="15960">
                  <c:v>391.08100601788101</c:v>
                </c:pt>
                <c:pt idx="15961">
                  <c:v>391.066482237206</c:v>
                </c:pt>
                <c:pt idx="15962">
                  <c:v>391.05257551131399</c:v>
                </c:pt>
                <c:pt idx="15963">
                  <c:v>391.01312713645302</c:v>
                </c:pt>
                <c:pt idx="15964">
                  <c:v>390.98213701711802</c:v>
                </c:pt>
                <c:pt idx="15965">
                  <c:v>390.96994567217899</c:v>
                </c:pt>
                <c:pt idx="15966">
                  <c:v>390.96110868698901</c:v>
                </c:pt>
                <c:pt idx="15967">
                  <c:v>390.91845371401803</c:v>
                </c:pt>
                <c:pt idx="15968">
                  <c:v>390.90188420026499</c:v>
                </c:pt>
                <c:pt idx="15969">
                  <c:v>390.88590321642698</c:v>
                </c:pt>
                <c:pt idx="15970">
                  <c:v>390.81787356010801</c:v>
                </c:pt>
                <c:pt idx="15971">
                  <c:v>390.805477977127</c:v>
                </c:pt>
                <c:pt idx="15972">
                  <c:v>390.71814569123302</c:v>
                </c:pt>
                <c:pt idx="15973">
                  <c:v>390.71003297616397</c:v>
                </c:pt>
                <c:pt idx="15974">
                  <c:v>390.69506419653101</c:v>
                </c:pt>
                <c:pt idx="15975">
                  <c:v>390.683004956655</c:v>
                </c:pt>
                <c:pt idx="15976">
                  <c:v>390.62269337771897</c:v>
                </c:pt>
                <c:pt idx="15977">
                  <c:v>390.59233847737698</c:v>
                </c:pt>
                <c:pt idx="15978">
                  <c:v>390.54931720811197</c:v>
                </c:pt>
                <c:pt idx="15979">
                  <c:v>390.53587931988699</c:v>
                </c:pt>
                <c:pt idx="15980">
                  <c:v>390.51938060019802</c:v>
                </c:pt>
                <c:pt idx="15981">
                  <c:v>390.49942376140399</c:v>
                </c:pt>
                <c:pt idx="15982">
                  <c:v>390.43495777017</c:v>
                </c:pt>
                <c:pt idx="15983">
                  <c:v>390.42174337401599</c:v>
                </c:pt>
                <c:pt idx="15984">
                  <c:v>390.409814595272</c:v>
                </c:pt>
                <c:pt idx="15985">
                  <c:v>390.39219981085802</c:v>
                </c:pt>
                <c:pt idx="15986">
                  <c:v>390.31676694012299</c:v>
                </c:pt>
                <c:pt idx="15987">
                  <c:v>390.298851237093</c:v>
                </c:pt>
                <c:pt idx="15988">
                  <c:v>390.28871008689998</c:v>
                </c:pt>
                <c:pt idx="15989">
                  <c:v>390.24921396507602</c:v>
                </c:pt>
                <c:pt idx="15990">
                  <c:v>390.19198070305703</c:v>
                </c:pt>
                <c:pt idx="15991">
                  <c:v>390.13464581475398</c:v>
                </c:pt>
                <c:pt idx="15992">
                  <c:v>390.08013205166799</c:v>
                </c:pt>
                <c:pt idx="15993">
                  <c:v>390.07904200342699</c:v>
                </c:pt>
                <c:pt idx="15994">
                  <c:v>390.06922353177498</c:v>
                </c:pt>
                <c:pt idx="15995">
                  <c:v>390.054525824699</c:v>
                </c:pt>
                <c:pt idx="15996">
                  <c:v>390.03328408884101</c:v>
                </c:pt>
                <c:pt idx="15997">
                  <c:v>390.02926332374801</c:v>
                </c:pt>
                <c:pt idx="15998">
                  <c:v>389.87068712523899</c:v>
                </c:pt>
                <c:pt idx="15999">
                  <c:v>389.83847596183602</c:v>
                </c:pt>
                <c:pt idx="16000">
                  <c:v>389.75916074646898</c:v>
                </c:pt>
                <c:pt idx="16001">
                  <c:v>389.71987077405299</c:v>
                </c:pt>
                <c:pt idx="16002">
                  <c:v>389.71194161649998</c:v>
                </c:pt>
                <c:pt idx="16003">
                  <c:v>389.69972512606603</c:v>
                </c:pt>
                <c:pt idx="16004">
                  <c:v>389.58083553454799</c:v>
                </c:pt>
                <c:pt idx="16005">
                  <c:v>389.534019318719</c:v>
                </c:pt>
                <c:pt idx="16006">
                  <c:v>389.51632940654099</c:v>
                </c:pt>
                <c:pt idx="16007">
                  <c:v>389.512008665682</c:v>
                </c:pt>
                <c:pt idx="16008">
                  <c:v>389.50705502377002</c:v>
                </c:pt>
                <c:pt idx="16009">
                  <c:v>389.37818024806103</c:v>
                </c:pt>
                <c:pt idx="16010">
                  <c:v>389.37477416659698</c:v>
                </c:pt>
                <c:pt idx="16011">
                  <c:v>389.34220914331797</c:v>
                </c:pt>
                <c:pt idx="16012">
                  <c:v>389.33466575526103</c:v>
                </c:pt>
                <c:pt idx="16013">
                  <c:v>389.29615868259498</c:v>
                </c:pt>
                <c:pt idx="16014">
                  <c:v>389.27101892911003</c:v>
                </c:pt>
                <c:pt idx="16015">
                  <c:v>389.25368512101397</c:v>
                </c:pt>
                <c:pt idx="16016">
                  <c:v>389.252476192411</c:v>
                </c:pt>
                <c:pt idx="16017">
                  <c:v>389.21476557712202</c:v>
                </c:pt>
                <c:pt idx="16018">
                  <c:v>389.20218890490099</c:v>
                </c:pt>
                <c:pt idx="16019">
                  <c:v>389.17573796960397</c:v>
                </c:pt>
                <c:pt idx="16020">
                  <c:v>389.12907376437897</c:v>
                </c:pt>
                <c:pt idx="16021">
                  <c:v>389.11638418063302</c:v>
                </c:pt>
                <c:pt idx="16022">
                  <c:v>389.08166466096498</c:v>
                </c:pt>
                <c:pt idx="16023">
                  <c:v>389.07112999721602</c:v>
                </c:pt>
                <c:pt idx="16024">
                  <c:v>389.05962546430601</c:v>
                </c:pt>
                <c:pt idx="16025">
                  <c:v>389.04507618628799</c:v>
                </c:pt>
                <c:pt idx="16026">
                  <c:v>389.03056609175297</c:v>
                </c:pt>
                <c:pt idx="16027">
                  <c:v>389.02978437146697</c:v>
                </c:pt>
                <c:pt idx="16028">
                  <c:v>389.01736043103102</c:v>
                </c:pt>
                <c:pt idx="16029">
                  <c:v>389.01128766246899</c:v>
                </c:pt>
                <c:pt idx="16030">
                  <c:v>389.00268557851001</c:v>
                </c:pt>
                <c:pt idx="16031">
                  <c:v>389.00060165385003</c:v>
                </c:pt>
                <c:pt idx="16032">
                  <c:v>388.93507633755797</c:v>
                </c:pt>
                <c:pt idx="16033">
                  <c:v>388.874782267076</c:v>
                </c:pt>
                <c:pt idx="16034">
                  <c:v>388.80942809041102</c:v>
                </c:pt>
                <c:pt idx="16035">
                  <c:v>388.76488495743303</c:v>
                </c:pt>
                <c:pt idx="16036">
                  <c:v>388.74564676512801</c:v>
                </c:pt>
                <c:pt idx="16037">
                  <c:v>388.65995263489299</c:v>
                </c:pt>
                <c:pt idx="16038">
                  <c:v>388.63769088497901</c:v>
                </c:pt>
                <c:pt idx="16039">
                  <c:v>388.635795477606</c:v>
                </c:pt>
                <c:pt idx="16040">
                  <c:v>388.59731312629401</c:v>
                </c:pt>
                <c:pt idx="16041">
                  <c:v>388.58275373059098</c:v>
                </c:pt>
                <c:pt idx="16042">
                  <c:v>388.57039832685001</c:v>
                </c:pt>
                <c:pt idx="16043">
                  <c:v>388.53630812026898</c:v>
                </c:pt>
                <c:pt idx="16044">
                  <c:v>388.44540078172702</c:v>
                </c:pt>
                <c:pt idx="16045">
                  <c:v>388.42951089636</c:v>
                </c:pt>
                <c:pt idx="16046">
                  <c:v>388.41688482857103</c:v>
                </c:pt>
                <c:pt idx="16047">
                  <c:v>388.310318121889</c:v>
                </c:pt>
                <c:pt idx="16048">
                  <c:v>388.26441340614002</c:v>
                </c:pt>
                <c:pt idx="16049">
                  <c:v>388.25891794848002</c:v>
                </c:pt>
                <c:pt idx="16050">
                  <c:v>388.24319591261701</c:v>
                </c:pt>
                <c:pt idx="16051">
                  <c:v>388.12515520340401</c:v>
                </c:pt>
                <c:pt idx="16052">
                  <c:v>388.06638856692899</c:v>
                </c:pt>
                <c:pt idx="16053">
                  <c:v>388.04461474465597</c:v>
                </c:pt>
                <c:pt idx="16054">
                  <c:v>388.02195274334099</c:v>
                </c:pt>
                <c:pt idx="16055">
                  <c:v>388.01700475272497</c:v>
                </c:pt>
                <c:pt idx="16056">
                  <c:v>387.976256250983</c:v>
                </c:pt>
                <c:pt idx="16057">
                  <c:v>387.96571061235801</c:v>
                </c:pt>
                <c:pt idx="16058">
                  <c:v>387.95463810646601</c:v>
                </c:pt>
                <c:pt idx="16059">
                  <c:v>387.91616493298397</c:v>
                </c:pt>
                <c:pt idx="16060">
                  <c:v>387.86128708657498</c:v>
                </c:pt>
                <c:pt idx="16061">
                  <c:v>387.71498646051202</c:v>
                </c:pt>
                <c:pt idx="16062">
                  <c:v>387.64649731305701</c:v>
                </c:pt>
                <c:pt idx="16063">
                  <c:v>387.634977243663</c:v>
                </c:pt>
                <c:pt idx="16064">
                  <c:v>387.63447951994101</c:v>
                </c:pt>
                <c:pt idx="16065">
                  <c:v>387.61105464966198</c:v>
                </c:pt>
                <c:pt idx="16066">
                  <c:v>387.56397503729897</c:v>
                </c:pt>
                <c:pt idx="16067">
                  <c:v>387.490436785648</c:v>
                </c:pt>
                <c:pt idx="16068">
                  <c:v>387.48341243052602</c:v>
                </c:pt>
                <c:pt idx="16069">
                  <c:v>387.45042091391599</c:v>
                </c:pt>
                <c:pt idx="16070">
                  <c:v>387.40685581553998</c:v>
                </c:pt>
                <c:pt idx="16071">
                  <c:v>387.40255664853998</c:v>
                </c:pt>
                <c:pt idx="16072">
                  <c:v>387.38365477040799</c:v>
                </c:pt>
                <c:pt idx="16073">
                  <c:v>387.33913621682802</c:v>
                </c:pt>
                <c:pt idx="16074">
                  <c:v>387.305982039642</c:v>
                </c:pt>
                <c:pt idx="16075">
                  <c:v>387.30062407122801</c:v>
                </c:pt>
                <c:pt idx="16076">
                  <c:v>387.28879024680498</c:v>
                </c:pt>
                <c:pt idx="16077">
                  <c:v>387.20400428825701</c:v>
                </c:pt>
                <c:pt idx="16078">
                  <c:v>387.15340888303399</c:v>
                </c:pt>
                <c:pt idx="16079">
                  <c:v>387.15119642010899</c:v>
                </c:pt>
                <c:pt idx="16080">
                  <c:v>387.12075954443401</c:v>
                </c:pt>
                <c:pt idx="16081">
                  <c:v>387.11005309703302</c:v>
                </c:pt>
                <c:pt idx="16082">
                  <c:v>387.10939887326202</c:v>
                </c:pt>
                <c:pt idx="16083">
                  <c:v>387.09655179095301</c:v>
                </c:pt>
                <c:pt idx="16084">
                  <c:v>387.0775105701</c:v>
                </c:pt>
                <c:pt idx="16085">
                  <c:v>387.04068571966098</c:v>
                </c:pt>
                <c:pt idx="16086">
                  <c:v>386.98985171004898</c:v>
                </c:pt>
                <c:pt idx="16087">
                  <c:v>386.95417534754</c:v>
                </c:pt>
                <c:pt idx="16088">
                  <c:v>386.913539836128</c:v>
                </c:pt>
                <c:pt idx="16089">
                  <c:v>386.860318510485</c:v>
                </c:pt>
                <c:pt idx="16090">
                  <c:v>386.81730676686402</c:v>
                </c:pt>
                <c:pt idx="16091">
                  <c:v>386.736858275852</c:v>
                </c:pt>
                <c:pt idx="16092">
                  <c:v>386.69273286542398</c:v>
                </c:pt>
                <c:pt idx="16093">
                  <c:v>386.67598707594902</c:v>
                </c:pt>
                <c:pt idx="16094">
                  <c:v>386.63159568315001</c:v>
                </c:pt>
                <c:pt idx="16095">
                  <c:v>386.540596314146</c:v>
                </c:pt>
                <c:pt idx="16096">
                  <c:v>386.50948127202997</c:v>
                </c:pt>
                <c:pt idx="16097">
                  <c:v>386.43785175790498</c:v>
                </c:pt>
                <c:pt idx="16098">
                  <c:v>386.39729456861397</c:v>
                </c:pt>
                <c:pt idx="16099">
                  <c:v>386.34708028349502</c:v>
                </c:pt>
                <c:pt idx="16100">
                  <c:v>386.32494740899102</c:v>
                </c:pt>
                <c:pt idx="16101">
                  <c:v>386.315957061483</c:v>
                </c:pt>
                <c:pt idx="16102">
                  <c:v>386.30028581505098</c:v>
                </c:pt>
                <c:pt idx="16103">
                  <c:v>386.29425216000402</c:v>
                </c:pt>
                <c:pt idx="16104">
                  <c:v>386.26698008438598</c:v>
                </c:pt>
                <c:pt idx="16105">
                  <c:v>386.22555410394699</c:v>
                </c:pt>
                <c:pt idx="16106">
                  <c:v>386.187392053915</c:v>
                </c:pt>
                <c:pt idx="16107">
                  <c:v>386.17369877942298</c:v>
                </c:pt>
                <c:pt idx="16108">
                  <c:v>386.16289318248101</c:v>
                </c:pt>
                <c:pt idx="16109">
                  <c:v>386.15158793931101</c:v>
                </c:pt>
                <c:pt idx="16110">
                  <c:v>386.12406523616102</c:v>
                </c:pt>
                <c:pt idx="16111">
                  <c:v>386.11961385854897</c:v>
                </c:pt>
                <c:pt idx="16112">
                  <c:v>386.116884265961</c:v>
                </c:pt>
                <c:pt idx="16113">
                  <c:v>386.09062441859601</c:v>
                </c:pt>
                <c:pt idx="16114">
                  <c:v>386.019166561193</c:v>
                </c:pt>
                <c:pt idx="16115">
                  <c:v>386.00237297782502</c:v>
                </c:pt>
                <c:pt idx="16116">
                  <c:v>385.95595302166601</c:v>
                </c:pt>
                <c:pt idx="16117">
                  <c:v>385.85858522194599</c:v>
                </c:pt>
                <c:pt idx="16118">
                  <c:v>385.83423510833802</c:v>
                </c:pt>
                <c:pt idx="16119">
                  <c:v>385.82692408382798</c:v>
                </c:pt>
                <c:pt idx="16120">
                  <c:v>385.82287270677398</c:v>
                </c:pt>
                <c:pt idx="16121">
                  <c:v>385.821223355558</c:v>
                </c:pt>
                <c:pt idx="16122">
                  <c:v>385.81670509303501</c:v>
                </c:pt>
                <c:pt idx="16123">
                  <c:v>385.79454544588702</c:v>
                </c:pt>
                <c:pt idx="16124">
                  <c:v>385.77830190580102</c:v>
                </c:pt>
                <c:pt idx="16125">
                  <c:v>385.77729101471999</c:v>
                </c:pt>
                <c:pt idx="16126">
                  <c:v>385.72241966323901</c:v>
                </c:pt>
                <c:pt idx="16127">
                  <c:v>385.70160993357399</c:v>
                </c:pt>
                <c:pt idx="16128">
                  <c:v>385.64114593991502</c:v>
                </c:pt>
                <c:pt idx="16129">
                  <c:v>385.62445254999699</c:v>
                </c:pt>
                <c:pt idx="16130">
                  <c:v>385.60454174462598</c:v>
                </c:pt>
                <c:pt idx="16131">
                  <c:v>385.59993726039102</c:v>
                </c:pt>
                <c:pt idx="16132">
                  <c:v>385.50776659074199</c:v>
                </c:pt>
                <c:pt idx="16133">
                  <c:v>385.49529346459298</c:v>
                </c:pt>
                <c:pt idx="16134">
                  <c:v>385.43473908656802</c:v>
                </c:pt>
                <c:pt idx="16135">
                  <c:v>385.38543857278398</c:v>
                </c:pt>
                <c:pt idx="16136">
                  <c:v>385.38285923588899</c:v>
                </c:pt>
                <c:pt idx="16137">
                  <c:v>385.36428413744898</c:v>
                </c:pt>
                <c:pt idx="16138">
                  <c:v>385.35370178420197</c:v>
                </c:pt>
                <c:pt idx="16139">
                  <c:v>385.30582861515302</c:v>
                </c:pt>
                <c:pt idx="16140">
                  <c:v>385.272621236075</c:v>
                </c:pt>
                <c:pt idx="16141">
                  <c:v>385.22124934113799</c:v>
                </c:pt>
                <c:pt idx="16142">
                  <c:v>385.21945182275999</c:v>
                </c:pt>
                <c:pt idx="16143">
                  <c:v>385.21874462387899</c:v>
                </c:pt>
                <c:pt idx="16144">
                  <c:v>385.21080935637599</c:v>
                </c:pt>
                <c:pt idx="16145">
                  <c:v>385.192896296497</c:v>
                </c:pt>
                <c:pt idx="16146">
                  <c:v>385.08772844143402</c:v>
                </c:pt>
                <c:pt idx="16147">
                  <c:v>385.05875433595901</c:v>
                </c:pt>
                <c:pt idx="16148">
                  <c:v>385.05365115289902</c:v>
                </c:pt>
                <c:pt idx="16149">
                  <c:v>384.99802540627599</c:v>
                </c:pt>
                <c:pt idx="16150">
                  <c:v>384.97884014509202</c:v>
                </c:pt>
                <c:pt idx="16151">
                  <c:v>384.96022108717398</c:v>
                </c:pt>
                <c:pt idx="16152">
                  <c:v>384.82052636093499</c:v>
                </c:pt>
                <c:pt idx="16153">
                  <c:v>384.77943955553798</c:v>
                </c:pt>
                <c:pt idx="16154">
                  <c:v>384.76872280223898</c:v>
                </c:pt>
                <c:pt idx="16155">
                  <c:v>384.76160958676201</c:v>
                </c:pt>
                <c:pt idx="16156">
                  <c:v>384.70739557660602</c:v>
                </c:pt>
                <c:pt idx="16157">
                  <c:v>384.670198754235</c:v>
                </c:pt>
                <c:pt idx="16158">
                  <c:v>384.62743560358001</c:v>
                </c:pt>
                <c:pt idx="16159">
                  <c:v>384.61561313213599</c:v>
                </c:pt>
                <c:pt idx="16160">
                  <c:v>384.60799248485898</c:v>
                </c:pt>
                <c:pt idx="16161">
                  <c:v>384.58414334684602</c:v>
                </c:pt>
                <c:pt idx="16162">
                  <c:v>384.57601522651498</c:v>
                </c:pt>
                <c:pt idx="16163">
                  <c:v>384.537741991568</c:v>
                </c:pt>
                <c:pt idx="16164">
                  <c:v>384.53757793162401</c:v>
                </c:pt>
                <c:pt idx="16165">
                  <c:v>384.52713941294701</c:v>
                </c:pt>
                <c:pt idx="16166">
                  <c:v>384.51093772194503</c:v>
                </c:pt>
                <c:pt idx="16167">
                  <c:v>384.49321616533501</c:v>
                </c:pt>
                <c:pt idx="16168">
                  <c:v>384.49138112567101</c:v>
                </c:pt>
                <c:pt idx="16169">
                  <c:v>384.489337467447</c:v>
                </c:pt>
                <c:pt idx="16170">
                  <c:v>384.46788697591802</c:v>
                </c:pt>
                <c:pt idx="16171">
                  <c:v>384.45065689198299</c:v>
                </c:pt>
                <c:pt idx="16172">
                  <c:v>384.340948967283</c:v>
                </c:pt>
                <c:pt idx="16173">
                  <c:v>384.18674234715701</c:v>
                </c:pt>
                <c:pt idx="16174">
                  <c:v>384.17243315083198</c:v>
                </c:pt>
                <c:pt idx="16175">
                  <c:v>384.137094735983</c:v>
                </c:pt>
                <c:pt idx="16176">
                  <c:v>384.13303489301097</c:v>
                </c:pt>
                <c:pt idx="16177">
                  <c:v>384.108888191554</c:v>
                </c:pt>
                <c:pt idx="16178">
                  <c:v>384.02378652909198</c:v>
                </c:pt>
                <c:pt idx="16179">
                  <c:v>383.95435056193099</c:v>
                </c:pt>
                <c:pt idx="16180">
                  <c:v>383.91456305723898</c:v>
                </c:pt>
                <c:pt idx="16181">
                  <c:v>383.88003726989302</c:v>
                </c:pt>
                <c:pt idx="16182">
                  <c:v>383.87696967805101</c:v>
                </c:pt>
                <c:pt idx="16183">
                  <c:v>383.784031886957</c:v>
                </c:pt>
                <c:pt idx="16184">
                  <c:v>383.77589150771399</c:v>
                </c:pt>
                <c:pt idx="16185">
                  <c:v>383.56302939621298</c:v>
                </c:pt>
                <c:pt idx="16186">
                  <c:v>383.51499003592301</c:v>
                </c:pt>
                <c:pt idx="16187">
                  <c:v>383.44421226961202</c:v>
                </c:pt>
                <c:pt idx="16188">
                  <c:v>383.42583184411399</c:v>
                </c:pt>
                <c:pt idx="16189">
                  <c:v>383.38589442410398</c:v>
                </c:pt>
                <c:pt idx="16190">
                  <c:v>383.37459396099899</c:v>
                </c:pt>
                <c:pt idx="16191">
                  <c:v>383.35516162325399</c:v>
                </c:pt>
                <c:pt idx="16192">
                  <c:v>383.31591109998499</c:v>
                </c:pt>
                <c:pt idx="16193">
                  <c:v>383.219099812678</c:v>
                </c:pt>
                <c:pt idx="16194">
                  <c:v>383.19823184852697</c:v>
                </c:pt>
                <c:pt idx="16195">
                  <c:v>383.11977172224999</c:v>
                </c:pt>
                <c:pt idx="16196">
                  <c:v>383.070996668953</c:v>
                </c:pt>
                <c:pt idx="16197">
                  <c:v>383.04569487037401</c:v>
                </c:pt>
                <c:pt idx="16198">
                  <c:v>382.92185339102099</c:v>
                </c:pt>
                <c:pt idx="16199">
                  <c:v>382.843685315188</c:v>
                </c:pt>
                <c:pt idx="16200">
                  <c:v>382.84109267357098</c:v>
                </c:pt>
                <c:pt idx="16201">
                  <c:v>382.83128220201701</c:v>
                </c:pt>
                <c:pt idx="16202">
                  <c:v>382.82811175483499</c:v>
                </c:pt>
                <c:pt idx="16203">
                  <c:v>382.82793981172603</c:v>
                </c:pt>
                <c:pt idx="16204">
                  <c:v>382.80016961310798</c:v>
                </c:pt>
                <c:pt idx="16205">
                  <c:v>382.71924902813902</c:v>
                </c:pt>
                <c:pt idx="16206">
                  <c:v>382.709820862779</c:v>
                </c:pt>
                <c:pt idx="16207">
                  <c:v>382.70425261914397</c:v>
                </c:pt>
                <c:pt idx="16208">
                  <c:v>382.66261813999398</c:v>
                </c:pt>
                <c:pt idx="16209">
                  <c:v>382.65786114447201</c:v>
                </c:pt>
                <c:pt idx="16210">
                  <c:v>382.649981598382</c:v>
                </c:pt>
                <c:pt idx="16211">
                  <c:v>382.60270359631801</c:v>
                </c:pt>
                <c:pt idx="16212">
                  <c:v>382.59702817476602</c:v>
                </c:pt>
                <c:pt idx="16213">
                  <c:v>382.59298114344199</c:v>
                </c:pt>
                <c:pt idx="16214">
                  <c:v>382.590970088311</c:v>
                </c:pt>
                <c:pt idx="16215">
                  <c:v>382.53328708869299</c:v>
                </c:pt>
                <c:pt idx="16216">
                  <c:v>382.52758365372699</c:v>
                </c:pt>
                <c:pt idx="16217">
                  <c:v>382.38654917738199</c:v>
                </c:pt>
                <c:pt idx="16218">
                  <c:v>382.37859329379103</c:v>
                </c:pt>
                <c:pt idx="16219">
                  <c:v>382.30238986065098</c:v>
                </c:pt>
                <c:pt idx="16220">
                  <c:v>382.26433974301199</c:v>
                </c:pt>
                <c:pt idx="16221">
                  <c:v>382.25405042969697</c:v>
                </c:pt>
                <c:pt idx="16222">
                  <c:v>382.19185889026301</c:v>
                </c:pt>
                <c:pt idx="16223">
                  <c:v>382.126460139904</c:v>
                </c:pt>
                <c:pt idx="16224">
                  <c:v>382.08877097992797</c:v>
                </c:pt>
                <c:pt idx="16225">
                  <c:v>382.05985381518002</c:v>
                </c:pt>
                <c:pt idx="16226">
                  <c:v>382.04570846855501</c:v>
                </c:pt>
                <c:pt idx="16227">
                  <c:v>382.02800010514102</c:v>
                </c:pt>
                <c:pt idx="16228">
                  <c:v>382.005999954792</c:v>
                </c:pt>
                <c:pt idx="16229">
                  <c:v>381.97595631726102</c:v>
                </c:pt>
                <c:pt idx="16230">
                  <c:v>381.961049495493</c:v>
                </c:pt>
                <c:pt idx="16231">
                  <c:v>381.94097083879001</c:v>
                </c:pt>
                <c:pt idx="16232">
                  <c:v>381.92993495392199</c:v>
                </c:pt>
                <c:pt idx="16233">
                  <c:v>381.908240005479</c:v>
                </c:pt>
                <c:pt idx="16234">
                  <c:v>381.842458482589</c:v>
                </c:pt>
                <c:pt idx="16235">
                  <c:v>381.82523895357002</c:v>
                </c:pt>
                <c:pt idx="16236">
                  <c:v>381.81236748838597</c:v>
                </c:pt>
                <c:pt idx="16237">
                  <c:v>381.78083146516502</c:v>
                </c:pt>
                <c:pt idx="16238">
                  <c:v>381.769013828499</c:v>
                </c:pt>
                <c:pt idx="16239">
                  <c:v>381.76536473391502</c:v>
                </c:pt>
                <c:pt idx="16240">
                  <c:v>381.733021990976</c:v>
                </c:pt>
                <c:pt idx="16241">
                  <c:v>381.72066269277502</c:v>
                </c:pt>
                <c:pt idx="16242">
                  <c:v>381.70500135670397</c:v>
                </c:pt>
                <c:pt idx="16243">
                  <c:v>381.69701189806</c:v>
                </c:pt>
                <c:pt idx="16244">
                  <c:v>381.67157389002398</c:v>
                </c:pt>
                <c:pt idx="16245">
                  <c:v>381.67015687857503</c:v>
                </c:pt>
                <c:pt idx="16246">
                  <c:v>381.60939267648598</c:v>
                </c:pt>
                <c:pt idx="16247">
                  <c:v>381.52994251293001</c:v>
                </c:pt>
                <c:pt idx="16248">
                  <c:v>381.508188601337</c:v>
                </c:pt>
                <c:pt idx="16249">
                  <c:v>381.48035916129299</c:v>
                </c:pt>
                <c:pt idx="16250">
                  <c:v>381.44668239838398</c:v>
                </c:pt>
                <c:pt idx="16251">
                  <c:v>381.21085292145602</c:v>
                </c:pt>
                <c:pt idx="16252">
                  <c:v>381.10948797064901</c:v>
                </c:pt>
                <c:pt idx="16253">
                  <c:v>381.08812699044802</c:v>
                </c:pt>
                <c:pt idx="16254">
                  <c:v>380.98473991507501</c:v>
                </c:pt>
                <c:pt idx="16255">
                  <c:v>380.90891169490101</c:v>
                </c:pt>
                <c:pt idx="16256">
                  <c:v>380.90271758350798</c:v>
                </c:pt>
                <c:pt idx="16257">
                  <c:v>380.848138509975</c:v>
                </c:pt>
                <c:pt idx="16258">
                  <c:v>380.81005912294</c:v>
                </c:pt>
                <c:pt idx="16259">
                  <c:v>380.75772805754502</c:v>
                </c:pt>
                <c:pt idx="16260">
                  <c:v>380.75118320574097</c:v>
                </c:pt>
                <c:pt idx="16261">
                  <c:v>380.65232159468098</c:v>
                </c:pt>
                <c:pt idx="16262">
                  <c:v>380.633827100578</c:v>
                </c:pt>
                <c:pt idx="16263">
                  <c:v>380.60853570686203</c:v>
                </c:pt>
                <c:pt idx="16264">
                  <c:v>380.561283326433</c:v>
                </c:pt>
                <c:pt idx="16265">
                  <c:v>380.54342299982602</c:v>
                </c:pt>
                <c:pt idx="16266">
                  <c:v>380.53821518238101</c:v>
                </c:pt>
                <c:pt idx="16267">
                  <c:v>380.50566745989602</c:v>
                </c:pt>
                <c:pt idx="16268">
                  <c:v>380.47372061795198</c:v>
                </c:pt>
                <c:pt idx="16269">
                  <c:v>380.34773892714901</c:v>
                </c:pt>
                <c:pt idx="16270">
                  <c:v>380.32722318789303</c:v>
                </c:pt>
                <c:pt idx="16271">
                  <c:v>380.31364006254398</c:v>
                </c:pt>
                <c:pt idx="16272">
                  <c:v>380.30404138722298</c:v>
                </c:pt>
                <c:pt idx="16273">
                  <c:v>380.24981880469699</c:v>
                </c:pt>
                <c:pt idx="16274">
                  <c:v>380.22413424099801</c:v>
                </c:pt>
                <c:pt idx="16275">
                  <c:v>380.18196534641203</c:v>
                </c:pt>
                <c:pt idx="16276">
                  <c:v>380.103042084366</c:v>
                </c:pt>
                <c:pt idx="16277">
                  <c:v>380.05825450449402</c:v>
                </c:pt>
                <c:pt idx="16278">
                  <c:v>380.01706560385702</c:v>
                </c:pt>
                <c:pt idx="16279">
                  <c:v>379.98555393061702</c:v>
                </c:pt>
                <c:pt idx="16280">
                  <c:v>379.96069297095102</c:v>
                </c:pt>
                <c:pt idx="16281">
                  <c:v>379.84235963852598</c:v>
                </c:pt>
                <c:pt idx="16282">
                  <c:v>379.83760273155701</c:v>
                </c:pt>
                <c:pt idx="16283">
                  <c:v>379.76468604843598</c:v>
                </c:pt>
                <c:pt idx="16284">
                  <c:v>379.76303244183998</c:v>
                </c:pt>
                <c:pt idx="16285">
                  <c:v>379.63873110641202</c:v>
                </c:pt>
                <c:pt idx="16286">
                  <c:v>379.61586875450598</c:v>
                </c:pt>
                <c:pt idx="16287">
                  <c:v>379.60939978472601</c:v>
                </c:pt>
                <c:pt idx="16288">
                  <c:v>379.59785254930102</c:v>
                </c:pt>
                <c:pt idx="16289">
                  <c:v>379.52609545413401</c:v>
                </c:pt>
                <c:pt idx="16290">
                  <c:v>379.52316206954202</c:v>
                </c:pt>
                <c:pt idx="16291">
                  <c:v>379.51510915268102</c:v>
                </c:pt>
                <c:pt idx="16292">
                  <c:v>379.46431156697599</c:v>
                </c:pt>
                <c:pt idx="16293">
                  <c:v>379.45118193160903</c:v>
                </c:pt>
                <c:pt idx="16294">
                  <c:v>379.44638087470003</c:v>
                </c:pt>
                <c:pt idx="16295">
                  <c:v>379.43746242524998</c:v>
                </c:pt>
                <c:pt idx="16296">
                  <c:v>379.40794560353697</c:v>
                </c:pt>
                <c:pt idx="16297">
                  <c:v>379.30179097997501</c:v>
                </c:pt>
                <c:pt idx="16298">
                  <c:v>379.29283020420303</c:v>
                </c:pt>
                <c:pt idx="16299">
                  <c:v>379.274991490856</c:v>
                </c:pt>
                <c:pt idx="16300">
                  <c:v>379.17388018642703</c:v>
                </c:pt>
                <c:pt idx="16301">
                  <c:v>379.10398099904899</c:v>
                </c:pt>
                <c:pt idx="16302">
                  <c:v>379.06333722049902</c:v>
                </c:pt>
                <c:pt idx="16303">
                  <c:v>378.997485529664</c:v>
                </c:pt>
                <c:pt idx="16304">
                  <c:v>378.99210750158602</c:v>
                </c:pt>
                <c:pt idx="16305">
                  <c:v>378.98060843465203</c:v>
                </c:pt>
                <c:pt idx="16306">
                  <c:v>378.93888215382401</c:v>
                </c:pt>
                <c:pt idx="16307">
                  <c:v>378.85772278667503</c:v>
                </c:pt>
                <c:pt idx="16308">
                  <c:v>378.79818328856999</c:v>
                </c:pt>
                <c:pt idx="16309">
                  <c:v>378.79391036456701</c:v>
                </c:pt>
                <c:pt idx="16310">
                  <c:v>378.77920514849001</c:v>
                </c:pt>
                <c:pt idx="16311">
                  <c:v>378.76631301377898</c:v>
                </c:pt>
                <c:pt idx="16312">
                  <c:v>378.735547213046</c:v>
                </c:pt>
                <c:pt idx="16313">
                  <c:v>378.707926383185</c:v>
                </c:pt>
                <c:pt idx="16314">
                  <c:v>378.61549649615398</c:v>
                </c:pt>
                <c:pt idx="16315">
                  <c:v>378.577942873018</c:v>
                </c:pt>
                <c:pt idx="16316">
                  <c:v>378.555982473104</c:v>
                </c:pt>
                <c:pt idx="16317">
                  <c:v>378.49262696327298</c:v>
                </c:pt>
                <c:pt idx="16318">
                  <c:v>378.49173995934501</c:v>
                </c:pt>
                <c:pt idx="16319">
                  <c:v>378.44303139155301</c:v>
                </c:pt>
                <c:pt idx="16320">
                  <c:v>378.43929300155202</c:v>
                </c:pt>
                <c:pt idx="16321">
                  <c:v>378.38984139230001</c:v>
                </c:pt>
                <c:pt idx="16322">
                  <c:v>378.33550115201001</c:v>
                </c:pt>
                <c:pt idx="16323">
                  <c:v>378.33438188132402</c:v>
                </c:pt>
                <c:pt idx="16324">
                  <c:v>378.23403390632501</c:v>
                </c:pt>
                <c:pt idx="16325">
                  <c:v>378.22036708761999</c:v>
                </c:pt>
                <c:pt idx="16326">
                  <c:v>378.21329527973398</c:v>
                </c:pt>
                <c:pt idx="16327">
                  <c:v>378.21297069287198</c:v>
                </c:pt>
                <c:pt idx="16328">
                  <c:v>378.09284064021199</c:v>
                </c:pt>
                <c:pt idx="16329">
                  <c:v>378.05140054494598</c:v>
                </c:pt>
                <c:pt idx="16330">
                  <c:v>378.02647922684201</c:v>
                </c:pt>
                <c:pt idx="16331">
                  <c:v>377.97724352746798</c:v>
                </c:pt>
                <c:pt idx="16332">
                  <c:v>377.95904340456502</c:v>
                </c:pt>
                <c:pt idx="16333">
                  <c:v>377.92314234763899</c:v>
                </c:pt>
                <c:pt idx="16334">
                  <c:v>377.91025888343302</c:v>
                </c:pt>
                <c:pt idx="16335">
                  <c:v>377.81032590364902</c:v>
                </c:pt>
                <c:pt idx="16336">
                  <c:v>377.806856588203</c:v>
                </c:pt>
                <c:pt idx="16337">
                  <c:v>377.80541887275501</c:v>
                </c:pt>
                <c:pt idx="16338">
                  <c:v>377.79501634660897</c:v>
                </c:pt>
                <c:pt idx="16339">
                  <c:v>377.75895548690102</c:v>
                </c:pt>
                <c:pt idx="16340">
                  <c:v>377.66212386093702</c:v>
                </c:pt>
                <c:pt idx="16341">
                  <c:v>377.65556500659</c:v>
                </c:pt>
                <c:pt idx="16342">
                  <c:v>377.65219446381599</c:v>
                </c:pt>
                <c:pt idx="16343">
                  <c:v>377.64142880621301</c:v>
                </c:pt>
                <c:pt idx="16344">
                  <c:v>377.623556751411</c:v>
                </c:pt>
                <c:pt idx="16345">
                  <c:v>377.62285223253502</c:v>
                </c:pt>
                <c:pt idx="16346">
                  <c:v>377.60477707657299</c:v>
                </c:pt>
                <c:pt idx="16347">
                  <c:v>377.59868881142597</c:v>
                </c:pt>
                <c:pt idx="16348">
                  <c:v>377.59762252169799</c:v>
                </c:pt>
                <c:pt idx="16349">
                  <c:v>377.59401023928001</c:v>
                </c:pt>
                <c:pt idx="16350">
                  <c:v>377.58932809722103</c:v>
                </c:pt>
                <c:pt idx="16351">
                  <c:v>377.578549184417</c:v>
                </c:pt>
                <c:pt idx="16352">
                  <c:v>377.55673894170002</c:v>
                </c:pt>
                <c:pt idx="16353">
                  <c:v>377.52531711760599</c:v>
                </c:pt>
                <c:pt idx="16354">
                  <c:v>377.40832677936999</c:v>
                </c:pt>
                <c:pt idx="16355">
                  <c:v>377.38236250927503</c:v>
                </c:pt>
                <c:pt idx="16356">
                  <c:v>377.34583388416303</c:v>
                </c:pt>
                <c:pt idx="16357">
                  <c:v>377.25778179804399</c:v>
                </c:pt>
                <c:pt idx="16358">
                  <c:v>377.21678186563003</c:v>
                </c:pt>
                <c:pt idx="16359">
                  <c:v>377.14703628721799</c:v>
                </c:pt>
                <c:pt idx="16360">
                  <c:v>377.10367900608298</c:v>
                </c:pt>
                <c:pt idx="16361">
                  <c:v>377.06704833495797</c:v>
                </c:pt>
                <c:pt idx="16362">
                  <c:v>377.05777484397998</c:v>
                </c:pt>
                <c:pt idx="16363">
                  <c:v>377.04329827002698</c:v>
                </c:pt>
                <c:pt idx="16364">
                  <c:v>376.99159527907898</c:v>
                </c:pt>
                <c:pt idx="16365">
                  <c:v>376.95434758386199</c:v>
                </c:pt>
                <c:pt idx="16366">
                  <c:v>376.89404967861901</c:v>
                </c:pt>
                <c:pt idx="16367">
                  <c:v>376.79538645492403</c:v>
                </c:pt>
                <c:pt idx="16368">
                  <c:v>376.78951508848297</c:v>
                </c:pt>
                <c:pt idx="16369">
                  <c:v>376.75720748910197</c:v>
                </c:pt>
                <c:pt idx="16370">
                  <c:v>376.69621499614601</c:v>
                </c:pt>
                <c:pt idx="16371">
                  <c:v>376.59861090536498</c:v>
                </c:pt>
                <c:pt idx="16372">
                  <c:v>376.59303120765298</c:v>
                </c:pt>
                <c:pt idx="16373">
                  <c:v>376.562558277314</c:v>
                </c:pt>
                <c:pt idx="16374">
                  <c:v>376.53265725530503</c:v>
                </c:pt>
                <c:pt idx="16375">
                  <c:v>376.497027115837</c:v>
                </c:pt>
                <c:pt idx="16376">
                  <c:v>376.4827726849</c:v>
                </c:pt>
                <c:pt idx="16377">
                  <c:v>376.475228604893</c:v>
                </c:pt>
                <c:pt idx="16378">
                  <c:v>376.45674140144399</c:v>
                </c:pt>
                <c:pt idx="16379">
                  <c:v>376.42708150960999</c:v>
                </c:pt>
                <c:pt idx="16380">
                  <c:v>376.39295936807201</c:v>
                </c:pt>
                <c:pt idx="16381">
                  <c:v>376.36845343821602</c:v>
                </c:pt>
                <c:pt idx="16382">
                  <c:v>376.28849901610897</c:v>
                </c:pt>
                <c:pt idx="16383">
                  <c:v>376.15571255717703</c:v>
                </c:pt>
                <c:pt idx="16384">
                  <c:v>376.12532996849399</c:v>
                </c:pt>
                <c:pt idx="16385">
                  <c:v>376.11176825759702</c:v>
                </c:pt>
                <c:pt idx="16386">
                  <c:v>376.08260956128998</c:v>
                </c:pt>
                <c:pt idx="16387">
                  <c:v>376.02055794508198</c:v>
                </c:pt>
                <c:pt idx="16388">
                  <c:v>376.01203582158303</c:v>
                </c:pt>
                <c:pt idx="16389">
                  <c:v>376.00978466070598</c:v>
                </c:pt>
                <c:pt idx="16390">
                  <c:v>376.00347150006002</c:v>
                </c:pt>
                <c:pt idx="16391">
                  <c:v>375.98850712823599</c:v>
                </c:pt>
                <c:pt idx="16392">
                  <c:v>375.95132506995202</c:v>
                </c:pt>
                <c:pt idx="16393">
                  <c:v>375.909965891821</c:v>
                </c:pt>
                <c:pt idx="16394">
                  <c:v>375.90909452665198</c:v>
                </c:pt>
                <c:pt idx="16395">
                  <c:v>375.88958206998001</c:v>
                </c:pt>
                <c:pt idx="16396">
                  <c:v>375.8634310521</c:v>
                </c:pt>
                <c:pt idx="16397">
                  <c:v>375.83643520714202</c:v>
                </c:pt>
                <c:pt idx="16398">
                  <c:v>375.81529861132202</c:v>
                </c:pt>
                <c:pt idx="16399">
                  <c:v>375.78890234846102</c:v>
                </c:pt>
                <c:pt idx="16400">
                  <c:v>375.78160056587001</c:v>
                </c:pt>
                <c:pt idx="16401">
                  <c:v>375.760892517988</c:v>
                </c:pt>
                <c:pt idx="16402">
                  <c:v>375.68730253425502</c:v>
                </c:pt>
                <c:pt idx="16403">
                  <c:v>375.65336765374701</c:v>
                </c:pt>
                <c:pt idx="16404">
                  <c:v>375.49976200372799</c:v>
                </c:pt>
                <c:pt idx="16405">
                  <c:v>375.43017334903499</c:v>
                </c:pt>
                <c:pt idx="16406">
                  <c:v>375.40402914058802</c:v>
                </c:pt>
                <c:pt idx="16407">
                  <c:v>375.39991350634699</c:v>
                </c:pt>
                <c:pt idx="16408">
                  <c:v>375.3944298765</c:v>
                </c:pt>
                <c:pt idx="16409">
                  <c:v>375.34601288948102</c:v>
                </c:pt>
                <c:pt idx="16410">
                  <c:v>375.32191862803398</c:v>
                </c:pt>
                <c:pt idx="16411">
                  <c:v>375.27150108912599</c:v>
                </c:pt>
                <c:pt idx="16412">
                  <c:v>375.26193306141403</c:v>
                </c:pt>
                <c:pt idx="16413">
                  <c:v>375.25489216646702</c:v>
                </c:pt>
                <c:pt idx="16414">
                  <c:v>375.20505707423399</c:v>
                </c:pt>
                <c:pt idx="16415">
                  <c:v>375.15024464363199</c:v>
                </c:pt>
                <c:pt idx="16416">
                  <c:v>375.10998443373302</c:v>
                </c:pt>
                <c:pt idx="16417">
                  <c:v>375.06942914838203</c:v>
                </c:pt>
                <c:pt idx="16418">
                  <c:v>375.04184295535202</c:v>
                </c:pt>
                <c:pt idx="16419">
                  <c:v>374.95777071955803</c:v>
                </c:pt>
                <c:pt idx="16420">
                  <c:v>374.913439202154</c:v>
                </c:pt>
                <c:pt idx="16421">
                  <c:v>374.83547844469399</c:v>
                </c:pt>
                <c:pt idx="16422">
                  <c:v>374.77793504303702</c:v>
                </c:pt>
                <c:pt idx="16423">
                  <c:v>374.77345639898698</c:v>
                </c:pt>
                <c:pt idx="16424">
                  <c:v>374.70508292550102</c:v>
                </c:pt>
                <c:pt idx="16425">
                  <c:v>374.70190814377298</c:v>
                </c:pt>
                <c:pt idx="16426">
                  <c:v>374.61872095205399</c:v>
                </c:pt>
                <c:pt idx="16427">
                  <c:v>374.61842120477297</c:v>
                </c:pt>
                <c:pt idx="16428">
                  <c:v>374.59565497656303</c:v>
                </c:pt>
                <c:pt idx="16429">
                  <c:v>374.588570428141</c:v>
                </c:pt>
                <c:pt idx="16430">
                  <c:v>374.58398174355398</c:v>
                </c:pt>
                <c:pt idx="16431">
                  <c:v>374.55637119902298</c:v>
                </c:pt>
                <c:pt idx="16432">
                  <c:v>374.54849505588402</c:v>
                </c:pt>
                <c:pt idx="16433">
                  <c:v>374.524770290493</c:v>
                </c:pt>
                <c:pt idx="16434">
                  <c:v>374.48560847707898</c:v>
                </c:pt>
                <c:pt idx="16435">
                  <c:v>374.44311622729799</c:v>
                </c:pt>
                <c:pt idx="16436">
                  <c:v>374.42245685694098</c:v>
                </c:pt>
                <c:pt idx="16437">
                  <c:v>374.41469775105202</c:v>
                </c:pt>
                <c:pt idx="16438">
                  <c:v>374.401166381005</c:v>
                </c:pt>
                <c:pt idx="16439">
                  <c:v>374.38771033367499</c:v>
                </c:pt>
                <c:pt idx="16440">
                  <c:v>374.38221491032499</c:v>
                </c:pt>
                <c:pt idx="16441">
                  <c:v>374.33366967434102</c:v>
                </c:pt>
                <c:pt idx="16442">
                  <c:v>374.33360471921901</c:v>
                </c:pt>
                <c:pt idx="16443">
                  <c:v>374.29367985309801</c:v>
                </c:pt>
                <c:pt idx="16444">
                  <c:v>374.29020271287601</c:v>
                </c:pt>
                <c:pt idx="16445">
                  <c:v>374.22592340378202</c:v>
                </c:pt>
                <c:pt idx="16446">
                  <c:v>374.15454676209703</c:v>
                </c:pt>
                <c:pt idx="16447">
                  <c:v>374.15292539982102</c:v>
                </c:pt>
                <c:pt idx="16448">
                  <c:v>374.07121546810498</c:v>
                </c:pt>
                <c:pt idx="16449">
                  <c:v>374.043182720098</c:v>
                </c:pt>
                <c:pt idx="16450">
                  <c:v>374.02154418122598</c:v>
                </c:pt>
                <c:pt idx="16451">
                  <c:v>374.02139192665999</c:v>
                </c:pt>
                <c:pt idx="16452">
                  <c:v>374.020313231111</c:v>
                </c:pt>
                <c:pt idx="16453">
                  <c:v>374.02011616570098</c:v>
                </c:pt>
                <c:pt idx="16454">
                  <c:v>373.99525307641102</c:v>
                </c:pt>
                <c:pt idx="16455">
                  <c:v>373.98699139713801</c:v>
                </c:pt>
                <c:pt idx="16456">
                  <c:v>373.96859720826001</c:v>
                </c:pt>
                <c:pt idx="16457">
                  <c:v>373.878646997018</c:v>
                </c:pt>
                <c:pt idx="16458">
                  <c:v>373.747347301839</c:v>
                </c:pt>
                <c:pt idx="16459">
                  <c:v>373.73612484377799</c:v>
                </c:pt>
                <c:pt idx="16460">
                  <c:v>373.70572018599597</c:v>
                </c:pt>
                <c:pt idx="16461">
                  <c:v>373.65663044325902</c:v>
                </c:pt>
                <c:pt idx="16462">
                  <c:v>373.65610217505701</c:v>
                </c:pt>
                <c:pt idx="16463">
                  <c:v>373.59510482652303</c:v>
                </c:pt>
                <c:pt idx="16464">
                  <c:v>373.54704669299298</c:v>
                </c:pt>
                <c:pt idx="16465">
                  <c:v>373.53134156912802</c:v>
                </c:pt>
                <c:pt idx="16466">
                  <c:v>373.51885081029599</c:v>
                </c:pt>
                <c:pt idx="16467">
                  <c:v>373.49320865846499</c:v>
                </c:pt>
                <c:pt idx="16468">
                  <c:v>373.48861766229697</c:v>
                </c:pt>
                <c:pt idx="16469">
                  <c:v>373.41349083722599</c:v>
                </c:pt>
                <c:pt idx="16470">
                  <c:v>373.388599726797</c:v>
                </c:pt>
                <c:pt idx="16471">
                  <c:v>373.36213871531902</c:v>
                </c:pt>
                <c:pt idx="16472">
                  <c:v>373.34749298973497</c:v>
                </c:pt>
                <c:pt idx="16473">
                  <c:v>373.30983240414599</c:v>
                </c:pt>
                <c:pt idx="16474">
                  <c:v>373.281736431056</c:v>
                </c:pt>
                <c:pt idx="16475">
                  <c:v>373.211765388554</c:v>
                </c:pt>
                <c:pt idx="16476">
                  <c:v>373.17159241566299</c:v>
                </c:pt>
                <c:pt idx="16477">
                  <c:v>373.15709896682699</c:v>
                </c:pt>
                <c:pt idx="16478">
                  <c:v>373.15298145631601</c:v>
                </c:pt>
                <c:pt idx="16479">
                  <c:v>373.129238624506</c:v>
                </c:pt>
                <c:pt idx="16480">
                  <c:v>373.11862509434297</c:v>
                </c:pt>
                <c:pt idx="16481">
                  <c:v>373.01108731847899</c:v>
                </c:pt>
                <c:pt idx="16482">
                  <c:v>372.952799499121</c:v>
                </c:pt>
                <c:pt idx="16483">
                  <c:v>372.92061956376602</c:v>
                </c:pt>
                <c:pt idx="16484">
                  <c:v>372.87516907489601</c:v>
                </c:pt>
                <c:pt idx="16485">
                  <c:v>372.83595892912302</c:v>
                </c:pt>
                <c:pt idx="16486">
                  <c:v>372.771438323013</c:v>
                </c:pt>
                <c:pt idx="16487">
                  <c:v>372.76696350952301</c:v>
                </c:pt>
                <c:pt idx="16488">
                  <c:v>372.76155092001102</c:v>
                </c:pt>
                <c:pt idx="16489">
                  <c:v>372.75409491988501</c:v>
                </c:pt>
                <c:pt idx="16490">
                  <c:v>372.66456298553101</c:v>
                </c:pt>
                <c:pt idx="16491">
                  <c:v>372.615982968911</c:v>
                </c:pt>
                <c:pt idx="16492">
                  <c:v>372.59934699625097</c:v>
                </c:pt>
                <c:pt idx="16493">
                  <c:v>372.57838218011898</c:v>
                </c:pt>
                <c:pt idx="16494">
                  <c:v>372.55974397613397</c:v>
                </c:pt>
                <c:pt idx="16495">
                  <c:v>372.53149254222501</c:v>
                </c:pt>
                <c:pt idx="16496">
                  <c:v>372.475326414557</c:v>
                </c:pt>
                <c:pt idx="16497">
                  <c:v>372.421497234387</c:v>
                </c:pt>
                <c:pt idx="16498">
                  <c:v>372.37475334158597</c:v>
                </c:pt>
                <c:pt idx="16499">
                  <c:v>372.354517297249</c:v>
                </c:pt>
                <c:pt idx="16500">
                  <c:v>372.30236690903502</c:v>
                </c:pt>
                <c:pt idx="16501">
                  <c:v>372.272018741941</c:v>
                </c:pt>
                <c:pt idx="16502">
                  <c:v>372.189644662771</c:v>
                </c:pt>
                <c:pt idx="16503">
                  <c:v>372.15594521488202</c:v>
                </c:pt>
                <c:pt idx="16504">
                  <c:v>372.13628597121101</c:v>
                </c:pt>
                <c:pt idx="16505">
                  <c:v>372.049662129122</c:v>
                </c:pt>
                <c:pt idx="16506">
                  <c:v>371.997917688418</c:v>
                </c:pt>
                <c:pt idx="16507">
                  <c:v>371.97561492343499</c:v>
                </c:pt>
                <c:pt idx="16508">
                  <c:v>371.95129612098799</c:v>
                </c:pt>
                <c:pt idx="16509">
                  <c:v>371.80877250993098</c:v>
                </c:pt>
                <c:pt idx="16510">
                  <c:v>371.779771406186</c:v>
                </c:pt>
                <c:pt idx="16511">
                  <c:v>371.77504079163998</c:v>
                </c:pt>
                <c:pt idx="16512">
                  <c:v>371.72211080369698</c:v>
                </c:pt>
                <c:pt idx="16513">
                  <c:v>371.68428551935602</c:v>
                </c:pt>
                <c:pt idx="16514">
                  <c:v>371.47976747743797</c:v>
                </c:pt>
                <c:pt idx="16515">
                  <c:v>371.454822507676</c:v>
                </c:pt>
                <c:pt idx="16516">
                  <c:v>371.420293728133</c:v>
                </c:pt>
                <c:pt idx="16517">
                  <c:v>371.41249178905099</c:v>
                </c:pt>
                <c:pt idx="16518">
                  <c:v>371.37113152888998</c:v>
                </c:pt>
                <c:pt idx="16519">
                  <c:v>371.34249268151098</c:v>
                </c:pt>
                <c:pt idx="16520">
                  <c:v>371.34150632221503</c:v>
                </c:pt>
                <c:pt idx="16521">
                  <c:v>371.29608094119601</c:v>
                </c:pt>
                <c:pt idx="16522">
                  <c:v>371.27621803684002</c:v>
                </c:pt>
                <c:pt idx="16523">
                  <c:v>371.13936844976598</c:v>
                </c:pt>
                <c:pt idx="16524">
                  <c:v>371.096720551658</c:v>
                </c:pt>
                <c:pt idx="16525">
                  <c:v>371.08389326516402</c:v>
                </c:pt>
                <c:pt idx="16526">
                  <c:v>370.993924497975</c:v>
                </c:pt>
                <c:pt idx="16527">
                  <c:v>370.993403225495</c:v>
                </c:pt>
                <c:pt idx="16528">
                  <c:v>370.91140548732</c:v>
                </c:pt>
                <c:pt idx="16529">
                  <c:v>370.88718010943001</c:v>
                </c:pt>
                <c:pt idx="16530">
                  <c:v>370.88365009773099</c:v>
                </c:pt>
                <c:pt idx="16531">
                  <c:v>370.84985352687301</c:v>
                </c:pt>
                <c:pt idx="16532">
                  <c:v>370.84446510485401</c:v>
                </c:pt>
                <c:pt idx="16533">
                  <c:v>370.68219846372199</c:v>
                </c:pt>
                <c:pt idx="16534">
                  <c:v>370.67774045366502</c:v>
                </c:pt>
                <c:pt idx="16535">
                  <c:v>370.672901826003</c:v>
                </c:pt>
                <c:pt idx="16536">
                  <c:v>370.66550954595999</c:v>
                </c:pt>
                <c:pt idx="16537">
                  <c:v>370.65807237870501</c:v>
                </c:pt>
                <c:pt idx="16538">
                  <c:v>370.64839672081098</c:v>
                </c:pt>
                <c:pt idx="16539">
                  <c:v>370.62592407032201</c:v>
                </c:pt>
                <c:pt idx="16540">
                  <c:v>370.57106536257902</c:v>
                </c:pt>
                <c:pt idx="16541">
                  <c:v>370.52451623727598</c:v>
                </c:pt>
                <c:pt idx="16542">
                  <c:v>370.47459483023403</c:v>
                </c:pt>
                <c:pt idx="16543">
                  <c:v>370.46151743963799</c:v>
                </c:pt>
                <c:pt idx="16544">
                  <c:v>370.42948781190199</c:v>
                </c:pt>
                <c:pt idx="16545">
                  <c:v>370.36283482000403</c:v>
                </c:pt>
                <c:pt idx="16546">
                  <c:v>370.35842649257</c:v>
                </c:pt>
                <c:pt idx="16547">
                  <c:v>370.35526460745501</c:v>
                </c:pt>
                <c:pt idx="16548">
                  <c:v>370.34185627876701</c:v>
                </c:pt>
                <c:pt idx="16549">
                  <c:v>370.31805034659101</c:v>
                </c:pt>
                <c:pt idx="16550">
                  <c:v>370.31759330057201</c:v>
                </c:pt>
                <c:pt idx="16551">
                  <c:v>370.31384078515498</c:v>
                </c:pt>
                <c:pt idx="16552">
                  <c:v>370.30713845780002</c:v>
                </c:pt>
                <c:pt idx="16553">
                  <c:v>370.278320455212</c:v>
                </c:pt>
                <c:pt idx="16554">
                  <c:v>370.27440979884199</c:v>
                </c:pt>
                <c:pt idx="16555">
                  <c:v>370.26382814989501</c:v>
                </c:pt>
                <c:pt idx="16556">
                  <c:v>370.23076291967902</c:v>
                </c:pt>
                <c:pt idx="16557">
                  <c:v>370.228911175615</c:v>
                </c:pt>
                <c:pt idx="16558">
                  <c:v>370.17865906246101</c:v>
                </c:pt>
                <c:pt idx="16559">
                  <c:v>370.16830177613701</c:v>
                </c:pt>
                <c:pt idx="16560">
                  <c:v>370.11234580124199</c:v>
                </c:pt>
                <c:pt idx="16561">
                  <c:v>370.10094135738302</c:v>
                </c:pt>
                <c:pt idx="16562">
                  <c:v>370.07029041132802</c:v>
                </c:pt>
                <c:pt idx="16563">
                  <c:v>370.05939889742001</c:v>
                </c:pt>
                <c:pt idx="16564">
                  <c:v>370.05198362644398</c:v>
                </c:pt>
                <c:pt idx="16565">
                  <c:v>370.02884847485501</c:v>
                </c:pt>
                <c:pt idx="16566">
                  <c:v>370.02526562822197</c:v>
                </c:pt>
                <c:pt idx="16567">
                  <c:v>369.98270725733801</c:v>
                </c:pt>
                <c:pt idx="16568">
                  <c:v>369.96499109720003</c:v>
                </c:pt>
                <c:pt idx="16569">
                  <c:v>369.96307136758998</c:v>
                </c:pt>
                <c:pt idx="16570">
                  <c:v>369.805809094609</c:v>
                </c:pt>
                <c:pt idx="16571">
                  <c:v>369.76126914278098</c:v>
                </c:pt>
                <c:pt idx="16572">
                  <c:v>369.75203295082798</c:v>
                </c:pt>
                <c:pt idx="16573">
                  <c:v>369.72793977490301</c:v>
                </c:pt>
                <c:pt idx="16574">
                  <c:v>369.69003160581201</c:v>
                </c:pt>
                <c:pt idx="16575">
                  <c:v>369.61089623388301</c:v>
                </c:pt>
                <c:pt idx="16576">
                  <c:v>369.60476240196499</c:v>
                </c:pt>
                <c:pt idx="16577">
                  <c:v>369.44708491686498</c:v>
                </c:pt>
                <c:pt idx="16578">
                  <c:v>369.43721119167401</c:v>
                </c:pt>
                <c:pt idx="16579">
                  <c:v>369.436522788731</c:v>
                </c:pt>
                <c:pt idx="16580">
                  <c:v>369.42423547734899</c:v>
                </c:pt>
                <c:pt idx="16581">
                  <c:v>369.33875411302301</c:v>
                </c:pt>
                <c:pt idx="16582">
                  <c:v>369.33801685614401</c:v>
                </c:pt>
                <c:pt idx="16583">
                  <c:v>369.30181221764701</c:v>
                </c:pt>
                <c:pt idx="16584">
                  <c:v>369.23508993904198</c:v>
                </c:pt>
                <c:pt idx="16585">
                  <c:v>369.19624861689101</c:v>
                </c:pt>
                <c:pt idx="16586">
                  <c:v>369.18949005482102</c:v>
                </c:pt>
                <c:pt idx="16587">
                  <c:v>369.17509295870701</c:v>
                </c:pt>
                <c:pt idx="16588">
                  <c:v>369.15798467354699</c:v>
                </c:pt>
                <c:pt idx="16589">
                  <c:v>369.04803365982201</c:v>
                </c:pt>
                <c:pt idx="16590">
                  <c:v>369.02014801909502</c:v>
                </c:pt>
                <c:pt idx="16591">
                  <c:v>368.997174838072</c:v>
                </c:pt>
                <c:pt idx="16592">
                  <c:v>368.97461090312697</c:v>
                </c:pt>
                <c:pt idx="16593">
                  <c:v>368.95279314934101</c:v>
                </c:pt>
                <c:pt idx="16594">
                  <c:v>368.92471827002498</c:v>
                </c:pt>
                <c:pt idx="16595">
                  <c:v>368.90195898017299</c:v>
                </c:pt>
                <c:pt idx="16596">
                  <c:v>368.891816925895</c:v>
                </c:pt>
                <c:pt idx="16597">
                  <c:v>368.88417398559898</c:v>
                </c:pt>
                <c:pt idx="16598">
                  <c:v>368.879954737373</c:v>
                </c:pt>
                <c:pt idx="16599">
                  <c:v>368.75798193620301</c:v>
                </c:pt>
                <c:pt idx="16600">
                  <c:v>368.742853471579</c:v>
                </c:pt>
                <c:pt idx="16601">
                  <c:v>368.73176045062002</c:v>
                </c:pt>
                <c:pt idx="16602">
                  <c:v>368.717025772917</c:v>
                </c:pt>
                <c:pt idx="16603">
                  <c:v>368.61205206426303</c:v>
                </c:pt>
                <c:pt idx="16604">
                  <c:v>368.60135482766401</c:v>
                </c:pt>
                <c:pt idx="16605">
                  <c:v>368.57309367232</c:v>
                </c:pt>
                <c:pt idx="16606">
                  <c:v>368.55586280564597</c:v>
                </c:pt>
                <c:pt idx="16607">
                  <c:v>368.53999385800302</c:v>
                </c:pt>
                <c:pt idx="16608">
                  <c:v>368.48770023831503</c:v>
                </c:pt>
                <c:pt idx="16609">
                  <c:v>368.41742002013501</c:v>
                </c:pt>
                <c:pt idx="16610">
                  <c:v>368.38584279454801</c:v>
                </c:pt>
                <c:pt idx="16611">
                  <c:v>368.33938273405101</c:v>
                </c:pt>
                <c:pt idx="16612">
                  <c:v>368.21523564341499</c:v>
                </c:pt>
                <c:pt idx="16613">
                  <c:v>368.17132972260902</c:v>
                </c:pt>
                <c:pt idx="16614">
                  <c:v>368.15776278169898</c:v>
                </c:pt>
                <c:pt idx="16615">
                  <c:v>368.14956023344001</c:v>
                </c:pt>
                <c:pt idx="16616">
                  <c:v>368.14744406769597</c:v>
                </c:pt>
                <c:pt idx="16617">
                  <c:v>368.10902095708099</c:v>
                </c:pt>
                <c:pt idx="16618">
                  <c:v>368.10687475364</c:v>
                </c:pt>
                <c:pt idx="16619">
                  <c:v>368.09134410397701</c:v>
                </c:pt>
                <c:pt idx="16620">
                  <c:v>368.07889810767301</c:v>
                </c:pt>
                <c:pt idx="16621">
                  <c:v>367.972312554947</c:v>
                </c:pt>
                <c:pt idx="16622">
                  <c:v>367.944063041042</c:v>
                </c:pt>
                <c:pt idx="16623">
                  <c:v>367.86384841536301</c:v>
                </c:pt>
                <c:pt idx="16624">
                  <c:v>367.85799841464302</c:v>
                </c:pt>
                <c:pt idx="16625">
                  <c:v>367.85254653623298</c:v>
                </c:pt>
                <c:pt idx="16626">
                  <c:v>367.835254970591</c:v>
                </c:pt>
                <c:pt idx="16627">
                  <c:v>367.65103155474401</c:v>
                </c:pt>
                <c:pt idx="16628">
                  <c:v>367.637320207502</c:v>
                </c:pt>
                <c:pt idx="16629">
                  <c:v>367.63354836533699</c:v>
                </c:pt>
                <c:pt idx="16630">
                  <c:v>367.62696805056498</c:v>
                </c:pt>
                <c:pt idx="16631">
                  <c:v>367.62637368352398</c:v>
                </c:pt>
                <c:pt idx="16632">
                  <c:v>367.56854739370402</c:v>
                </c:pt>
                <c:pt idx="16633">
                  <c:v>367.52867685729399</c:v>
                </c:pt>
                <c:pt idx="16634">
                  <c:v>367.45955051015301</c:v>
                </c:pt>
                <c:pt idx="16635">
                  <c:v>367.45148794084002</c:v>
                </c:pt>
                <c:pt idx="16636">
                  <c:v>367.43069680619698</c:v>
                </c:pt>
                <c:pt idx="16637">
                  <c:v>367.34898396676698</c:v>
                </c:pt>
                <c:pt idx="16638">
                  <c:v>367.34577381414601</c:v>
                </c:pt>
                <c:pt idx="16639">
                  <c:v>367.32670368873499</c:v>
                </c:pt>
                <c:pt idx="16640">
                  <c:v>367.29562182969198</c:v>
                </c:pt>
                <c:pt idx="16641">
                  <c:v>367.24541355422002</c:v>
                </c:pt>
                <c:pt idx="16642">
                  <c:v>367.23030271832999</c:v>
                </c:pt>
                <c:pt idx="16643">
                  <c:v>367.20628729408202</c:v>
                </c:pt>
                <c:pt idx="16644">
                  <c:v>367.160126229968</c:v>
                </c:pt>
                <c:pt idx="16645">
                  <c:v>367.12967121913198</c:v>
                </c:pt>
                <c:pt idx="16646">
                  <c:v>367.04290456131702</c:v>
                </c:pt>
                <c:pt idx="16647">
                  <c:v>366.96252111255501</c:v>
                </c:pt>
                <c:pt idx="16648">
                  <c:v>366.93405971537697</c:v>
                </c:pt>
                <c:pt idx="16649">
                  <c:v>366.92209173236398</c:v>
                </c:pt>
                <c:pt idx="16650">
                  <c:v>366.92086803401901</c:v>
                </c:pt>
                <c:pt idx="16651">
                  <c:v>366.84955668318298</c:v>
                </c:pt>
                <c:pt idx="16652">
                  <c:v>366.79239465496403</c:v>
                </c:pt>
                <c:pt idx="16653">
                  <c:v>366.77553759659401</c:v>
                </c:pt>
                <c:pt idx="16654">
                  <c:v>366.759478307959</c:v>
                </c:pt>
                <c:pt idx="16655">
                  <c:v>366.73431839061999</c:v>
                </c:pt>
                <c:pt idx="16656">
                  <c:v>366.68816297335798</c:v>
                </c:pt>
                <c:pt idx="16657">
                  <c:v>366.58463290726598</c:v>
                </c:pt>
                <c:pt idx="16658">
                  <c:v>366.58422239408202</c:v>
                </c:pt>
                <c:pt idx="16659">
                  <c:v>366.58106575124998</c:v>
                </c:pt>
                <c:pt idx="16660">
                  <c:v>366.57977273111902</c:v>
                </c:pt>
                <c:pt idx="16661">
                  <c:v>366.54001196120203</c:v>
                </c:pt>
                <c:pt idx="16662">
                  <c:v>366.49609587834698</c:v>
                </c:pt>
                <c:pt idx="16663">
                  <c:v>366.47359238512502</c:v>
                </c:pt>
                <c:pt idx="16664">
                  <c:v>366.44231058532301</c:v>
                </c:pt>
                <c:pt idx="16665">
                  <c:v>366.38231576160803</c:v>
                </c:pt>
                <c:pt idx="16666">
                  <c:v>366.37247187459502</c:v>
                </c:pt>
                <c:pt idx="16667">
                  <c:v>366.33450745698201</c:v>
                </c:pt>
                <c:pt idx="16668">
                  <c:v>366.32411509648699</c:v>
                </c:pt>
                <c:pt idx="16669">
                  <c:v>366.30934324894997</c:v>
                </c:pt>
                <c:pt idx="16670">
                  <c:v>366.298336167115</c:v>
                </c:pt>
                <c:pt idx="16671">
                  <c:v>366.28735129820899</c:v>
                </c:pt>
                <c:pt idx="16672">
                  <c:v>366.21762286392197</c:v>
                </c:pt>
                <c:pt idx="16673">
                  <c:v>366.21394558670698</c:v>
                </c:pt>
                <c:pt idx="16674">
                  <c:v>366.08904853900401</c:v>
                </c:pt>
                <c:pt idx="16675">
                  <c:v>366.03256533870399</c:v>
                </c:pt>
                <c:pt idx="16676">
                  <c:v>365.96974040870901</c:v>
                </c:pt>
                <c:pt idx="16677">
                  <c:v>365.95700033879098</c:v>
                </c:pt>
                <c:pt idx="16678">
                  <c:v>365.94570997331999</c:v>
                </c:pt>
                <c:pt idx="16679">
                  <c:v>365.86955284581501</c:v>
                </c:pt>
                <c:pt idx="16680">
                  <c:v>365.86135086617901</c:v>
                </c:pt>
                <c:pt idx="16681">
                  <c:v>365.83353869212698</c:v>
                </c:pt>
                <c:pt idx="16682">
                  <c:v>365.74087458522501</c:v>
                </c:pt>
                <c:pt idx="16683">
                  <c:v>365.71169731397299</c:v>
                </c:pt>
                <c:pt idx="16684">
                  <c:v>365.58905863811702</c:v>
                </c:pt>
                <c:pt idx="16685">
                  <c:v>365.55882000345201</c:v>
                </c:pt>
                <c:pt idx="16686">
                  <c:v>365.54879692393399</c:v>
                </c:pt>
                <c:pt idx="16687">
                  <c:v>365.527538689035</c:v>
                </c:pt>
                <c:pt idx="16688">
                  <c:v>365.493641833244</c:v>
                </c:pt>
                <c:pt idx="16689">
                  <c:v>365.47034422279597</c:v>
                </c:pt>
                <c:pt idx="16690">
                  <c:v>365.41513843158202</c:v>
                </c:pt>
                <c:pt idx="16691">
                  <c:v>365.39138878953298</c:v>
                </c:pt>
                <c:pt idx="16692">
                  <c:v>365.32591336400202</c:v>
                </c:pt>
                <c:pt idx="16693">
                  <c:v>365.10596150218299</c:v>
                </c:pt>
                <c:pt idx="16694">
                  <c:v>365.069103958879</c:v>
                </c:pt>
                <c:pt idx="16695">
                  <c:v>365.04911209630302</c:v>
                </c:pt>
                <c:pt idx="16696">
                  <c:v>365.001531198902</c:v>
                </c:pt>
                <c:pt idx="16697">
                  <c:v>364.91722728366199</c:v>
                </c:pt>
                <c:pt idx="16698">
                  <c:v>364.89455689985198</c:v>
                </c:pt>
                <c:pt idx="16699">
                  <c:v>364.81189937723599</c:v>
                </c:pt>
                <c:pt idx="16700">
                  <c:v>364.80712724432601</c:v>
                </c:pt>
                <c:pt idx="16701">
                  <c:v>364.803980378863</c:v>
                </c:pt>
                <c:pt idx="16702">
                  <c:v>364.777853700408</c:v>
                </c:pt>
                <c:pt idx="16703">
                  <c:v>364.71429819769003</c:v>
                </c:pt>
                <c:pt idx="16704">
                  <c:v>364.69776628780102</c:v>
                </c:pt>
                <c:pt idx="16705">
                  <c:v>364.66744096027998</c:v>
                </c:pt>
                <c:pt idx="16706">
                  <c:v>364.64559416938602</c:v>
                </c:pt>
                <c:pt idx="16707">
                  <c:v>364.63337770821698</c:v>
                </c:pt>
                <c:pt idx="16708">
                  <c:v>364.604302290372</c:v>
                </c:pt>
                <c:pt idx="16709">
                  <c:v>364.59626585557203</c:v>
                </c:pt>
                <c:pt idx="16710">
                  <c:v>364.58796974191</c:v>
                </c:pt>
                <c:pt idx="16711">
                  <c:v>364.548376221181</c:v>
                </c:pt>
                <c:pt idx="16712">
                  <c:v>364.52908023888199</c:v>
                </c:pt>
                <c:pt idx="16713">
                  <c:v>364.48584370342797</c:v>
                </c:pt>
                <c:pt idx="16714">
                  <c:v>364.466818558537</c:v>
                </c:pt>
                <c:pt idx="16715">
                  <c:v>364.45981663574099</c:v>
                </c:pt>
                <c:pt idx="16716">
                  <c:v>364.45773338249899</c:v>
                </c:pt>
                <c:pt idx="16717">
                  <c:v>364.45545732885398</c:v>
                </c:pt>
                <c:pt idx="16718">
                  <c:v>364.43185875731501</c:v>
                </c:pt>
                <c:pt idx="16719">
                  <c:v>364.32450244682599</c:v>
                </c:pt>
                <c:pt idx="16720">
                  <c:v>364.32410058883301</c:v>
                </c:pt>
                <c:pt idx="16721">
                  <c:v>364.303642750265</c:v>
                </c:pt>
                <c:pt idx="16722">
                  <c:v>364.277788034742</c:v>
                </c:pt>
                <c:pt idx="16723">
                  <c:v>364.20953997011497</c:v>
                </c:pt>
                <c:pt idx="16724">
                  <c:v>364.20282433097998</c:v>
                </c:pt>
                <c:pt idx="16725">
                  <c:v>364.18885017001401</c:v>
                </c:pt>
                <c:pt idx="16726">
                  <c:v>364.12601343182098</c:v>
                </c:pt>
                <c:pt idx="16727">
                  <c:v>364.09020273212298</c:v>
                </c:pt>
                <c:pt idx="16728">
                  <c:v>364.04264090085701</c:v>
                </c:pt>
                <c:pt idx="16729">
                  <c:v>364.02046603731799</c:v>
                </c:pt>
                <c:pt idx="16730">
                  <c:v>363.99481290791903</c:v>
                </c:pt>
                <c:pt idx="16731">
                  <c:v>363.96560087507601</c:v>
                </c:pt>
                <c:pt idx="16732">
                  <c:v>363.961770655865</c:v>
                </c:pt>
                <c:pt idx="16733">
                  <c:v>363.872574709866</c:v>
                </c:pt>
                <c:pt idx="16734">
                  <c:v>363.79733249424601</c:v>
                </c:pt>
                <c:pt idx="16735">
                  <c:v>363.71337630363001</c:v>
                </c:pt>
                <c:pt idx="16736">
                  <c:v>363.63604074963899</c:v>
                </c:pt>
                <c:pt idx="16737">
                  <c:v>363.62413095893601</c:v>
                </c:pt>
                <c:pt idx="16738">
                  <c:v>363.60135532940598</c:v>
                </c:pt>
                <c:pt idx="16739">
                  <c:v>363.51928236909202</c:v>
                </c:pt>
                <c:pt idx="16740">
                  <c:v>363.50314948013602</c:v>
                </c:pt>
                <c:pt idx="16741">
                  <c:v>363.47091599449999</c:v>
                </c:pt>
                <c:pt idx="16742">
                  <c:v>363.38287791565898</c:v>
                </c:pt>
                <c:pt idx="16743">
                  <c:v>363.348452730286</c:v>
                </c:pt>
                <c:pt idx="16744">
                  <c:v>363.31048098820798</c:v>
                </c:pt>
                <c:pt idx="16745">
                  <c:v>363.24722430032102</c:v>
                </c:pt>
                <c:pt idx="16746">
                  <c:v>363.24113278132501</c:v>
                </c:pt>
                <c:pt idx="16747">
                  <c:v>363.14404345169902</c:v>
                </c:pt>
                <c:pt idx="16748">
                  <c:v>363.13816747429502</c:v>
                </c:pt>
                <c:pt idx="16749">
                  <c:v>363.112310446739</c:v>
                </c:pt>
                <c:pt idx="16750">
                  <c:v>362.902890525045</c:v>
                </c:pt>
                <c:pt idx="16751">
                  <c:v>362.87036819536797</c:v>
                </c:pt>
                <c:pt idx="16752">
                  <c:v>362.80246022271501</c:v>
                </c:pt>
                <c:pt idx="16753">
                  <c:v>362.762385435488</c:v>
                </c:pt>
                <c:pt idx="16754">
                  <c:v>362.67685829195699</c:v>
                </c:pt>
                <c:pt idx="16755">
                  <c:v>362.67007231202501</c:v>
                </c:pt>
                <c:pt idx="16756">
                  <c:v>362.635550788616</c:v>
                </c:pt>
                <c:pt idx="16757">
                  <c:v>362.50053891617102</c:v>
                </c:pt>
                <c:pt idx="16758">
                  <c:v>362.45362253735198</c:v>
                </c:pt>
                <c:pt idx="16759">
                  <c:v>362.39975953681102</c:v>
                </c:pt>
                <c:pt idx="16760">
                  <c:v>362.38023795832902</c:v>
                </c:pt>
                <c:pt idx="16761">
                  <c:v>362.33820779112</c:v>
                </c:pt>
                <c:pt idx="16762">
                  <c:v>362.306840508037</c:v>
                </c:pt>
                <c:pt idx="16763">
                  <c:v>362.18834588077698</c:v>
                </c:pt>
                <c:pt idx="16764">
                  <c:v>362.089960289087</c:v>
                </c:pt>
                <c:pt idx="16765">
                  <c:v>362.081915611917</c:v>
                </c:pt>
                <c:pt idx="16766">
                  <c:v>361.98783336022598</c:v>
                </c:pt>
                <c:pt idx="16767">
                  <c:v>361.98316772960101</c:v>
                </c:pt>
                <c:pt idx="16768">
                  <c:v>361.94553412929798</c:v>
                </c:pt>
                <c:pt idx="16769">
                  <c:v>361.87590760222599</c:v>
                </c:pt>
                <c:pt idx="16770">
                  <c:v>361.84905139998398</c:v>
                </c:pt>
                <c:pt idx="16771">
                  <c:v>361.83059305370398</c:v>
                </c:pt>
                <c:pt idx="16772">
                  <c:v>361.82390359941598</c:v>
                </c:pt>
                <c:pt idx="16773">
                  <c:v>361.781634871184</c:v>
                </c:pt>
                <c:pt idx="16774">
                  <c:v>361.75830138851001</c:v>
                </c:pt>
                <c:pt idx="16775">
                  <c:v>361.71137152248201</c:v>
                </c:pt>
                <c:pt idx="16776">
                  <c:v>361.67443605029001</c:v>
                </c:pt>
                <c:pt idx="16777">
                  <c:v>361.65036697067001</c:v>
                </c:pt>
                <c:pt idx="16778">
                  <c:v>361.624823791202</c:v>
                </c:pt>
                <c:pt idx="16779">
                  <c:v>361.585396457478</c:v>
                </c:pt>
                <c:pt idx="16780">
                  <c:v>361.541297336821</c:v>
                </c:pt>
                <c:pt idx="16781">
                  <c:v>361.51761421704902</c:v>
                </c:pt>
                <c:pt idx="16782">
                  <c:v>361.465961095735</c:v>
                </c:pt>
                <c:pt idx="16783">
                  <c:v>361.44525619274498</c:v>
                </c:pt>
                <c:pt idx="16784">
                  <c:v>361.39560191923698</c:v>
                </c:pt>
                <c:pt idx="16785">
                  <c:v>361.381565161472</c:v>
                </c:pt>
                <c:pt idx="16786">
                  <c:v>361.372855526764</c:v>
                </c:pt>
                <c:pt idx="16787">
                  <c:v>361.36559469912697</c:v>
                </c:pt>
                <c:pt idx="16788">
                  <c:v>361.358081930195</c:v>
                </c:pt>
                <c:pt idx="16789">
                  <c:v>361.32677660914999</c:v>
                </c:pt>
                <c:pt idx="16790">
                  <c:v>361.25327672839097</c:v>
                </c:pt>
                <c:pt idx="16791">
                  <c:v>361.23121246399501</c:v>
                </c:pt>
                <c:pt idx="16792">
                  <c:v>361.175628068447</c:v>
                </c:pt>
                <c:pt idx="16793">
                  <c:v>361.12197676360103</c:v>
                </c:pt>
                <c:pt idx="16794">
                  <c:v>361.12069691460499</c:v>
                </c:pt>
                <c:pt idx="16795">
                  <c:v>361.11232161555301</c:v>
                </c:pt>
                <c:pt idx="16796">
                  <c:v>361.10618605927101</c:v>
                </c:pt>
                <c:pt idx="16797">
                  <c:v>361.04360982056602</c:v>
                </c:pt>
                <c:pt idx="16798">
                  <c:v>361.03555728725098</c:v>
                </c:pt>
                <c:pt idx="16799">
                  <c:v>361.02533692441</c:v>
                </c:pt>
                <c:pt idx="16800">
                  <c:v>360.96026387422899</c:v>
                </c:pt>
                <c:pt idx="16801">
                  <c:v>360.85529159991501</c:v>
                </c:pt>
                <c:pt idx="16802">
                  <c:v>360.82968890216898</c:v>
                </c:pt>
                <c:pt idx="16803">
                  <c:v>360.70446947109502</c:v>
                </c:pt>
                <c:pt idx="16804">
                  <c:v>360.55830949426502</c:v>
                </c:pt>
                <c:pt idx="16805">
                  <c:v>360.55130066750002</c:v>
                </c:pt>
                <c:pt idx="16806">
                  <c:v>360.53483586677402</c:v>
                </c:pt>
                <c:pt idx="16807">
                  <c:v>360.50589923316397</c:v>
                </c:pt>
                <c:pt idx="16808">
                  <c:v>360.49788714632803</c:v>
                </c:pt>
                <c:pt idx="16809">
                  <c:v>360.41857611243302</c:v>
                </c:pt>
                <c:pt idx="16810">
                  <c:v>360.41656883655702</c:v>
                </c:pt>
                <c:pt idx="16811">
                  <c:v>360.40441497373098</c:v>
                </c:pt>
                <c:pt idx="16812">
                  <c:v>360.40080019742101</c:v>
                </c:pt>
                <c:pt idx="16813">
                  <c:v>360.38780071470097</c:v>
                </c:pt>
                <c:pt idx="16814">
                  <c:v>360.362425462918</c:v>
                </c:pt>
                <c:pt idx="16815">
                  <c:v>360.36105951803501</c:v>
                </c:pt>
                <c:pt idx="16816">
                  <c:v>360.17621565020801</c:v>
                </c:pt>
                <c:pt idx="16817">
                  <c:v>360.17414503149001</c:v>
                </c:pt>
                <c:pt idx="16818">
                  <c:v>360.17064945820101</c:v>
                </c:pt>
                <c:pt idx="16819">
                  <c:v>359.99924767622298</c:v>
                </c:pt>
                <c:pt idx="16820">
                  <c:v>359.99276259038402</c:v>
                </c:pt>
                <c:pt idx="16821">
                  <c:v>359.79997506161698</c:v>
                </c:pt>
                <c:pt idx="16822">
                  <c:v>359.789327236406</c:v>
                </c:pt>
                <c:pt idx="16823">
                  <c:v>359.76180506137001</c:v>
                </c:pt>
                <c:pt idx="16824">
                  <c:v>359.70142775968998</c:v>
                </c:pt>
                <c:pt idx="16825">
                  <c:v>359.66924948286697</c:v>
                </c:pt>
                <c:pt idx="16826">
                  <c:v>359.61116799888202</c:v>
                </c:pt>
                <c:pt idx="16827">
                  <c:v>359.575241268578</c:v>
                </c:pt>
                <c:pt idx="16828">
                  <c:v>359.566877860842</c:v>
                </c:pt>
                <c:pt idx="16829">
                  <c:v>359.55406611345097</c:v>
                </c:pt>
                <c:pt idx="16830">
                  <c:v>359.53847158398497</c:v>
                </c:pt>
                <c:pt idx="16831">
                  <c:v>359.53718495642499</c:v>
                </c:pt>
                <c:pt idx="16832">
                  <c:v>359.44551103750803</c:v>
                </c:pt>
                <c:pt idx="16833">
                  <c:v>359.426103345721</c:v>
                </c:pt>
                <c:pt idx="16834">
                  <c:v>359.37133326592902</c:v>
                </c:pt>
                <c:pt idx="16835">
                  <c:v>359.33466511021902</c:v>
                </c:pt>
                <c:pt idx="16836">
                  <c:v>359.28474959808898</c:v>
                </c:pt>
                <c:pt idx="16837">
                  <c:v>359.20690931530902</c:v>
                </c:pt>
                <c:pt idx="16838">
                  <c:v>359.03417050220497</c:v>
                </c:pt>
                <c:pt idx="16839">
                  <c:v>359.03183359379398</c:v>
                </c:pt>
                <c:pt idx="16840">
                  <c:v>359.00683559471599</c:v>
                </c:pt>
                <c:pt idx="16841">
                  <c:v>359.00422539972197</c:v>
                </c:pt>
                <c:pt idx="16842">
                  <c:v>358.878763930758</c:v>
                </c:pt>
                <c:pt idx="16843">
                  <c:v>358.82713962659801</c:v>
                </c:pt>
                <c:pt idx="16844">
                  <c:v>358.80619092936701</c:v>
                </c:pt>
                <c:pt idx="16845">
                  <c:v>358.70716367921102</c:v>
                </c:pt>
                <c:pt idx="16846">
                  <c:v>358.66219502540599</c:v>
                </c:pt>
                <c:pt idx="16847">
                  <c:v>358.60800755993699</c:v>
                </c:pt>
                <c:pt idx="16848">
                  <c:v>358.57455291064099</c:v>
                </c:pt>
                <c:pt idx="16849">
                  <c:v>358.55017580215701</c:v>
                </c:pt>
                <c:pt idx="16850">
                  <c:v>358.52423320397702</c:v>
                </c:pt>
                <c:pt idx="16851">
                  <c:v>358.47461566412898</c:v>
                </c:pt>
                <c:pt idx="16852">
                  <c:v>358.46671364047302</c:v>
                </c:pt>
                <c:pt idx="16853">
                  <c:v>358.449399450903</c:v>
                </c:pt>
                <c:pt idx="16854">
                  <c:v>358.407826560199</c:v>
                </c:pt>
                <c:pt idx="16855">
                  <c:v>358.39663417989999</c:v>
                </c:pt>
                <c:pt idx="16856">
                  <c:v>358.323430846549</c:v>
                </c:pt>
                <c:pt idx="16857">
                  <c:v>358.29873126308797</c:v>
                </c:pt>
                <c:pt idx="16858">
                  <c:v>358.29468979475098</c:v>
                </c:pt>
                <c:pt idx="16859">
                  <c:v>358.28103993803597</c:v>
                </c:pt>
                <c:pt idx="16860">
                  <c:v>358.26554686917501</c:v>
                </c:pt>
                <c:pt idx="16861">
                  <c:v>358.23552137028003</c:v>
                </c:pt>
                <c:pt idx="16862">
                  <c:v>358.23402870393602</c:v>
                </c:pt>
                <c:pt idx="16863">
                  <c:v>358.22440597645999</c:v>
                </c:pt>
                <c:pt idx="16864">
                  <c:v>358.19274191517098</c:v>
                </c:pt>
                <c:pt idx="16865">
                  <c:v>358.17498486957402</c:v>
                </c:pt>
                <c:pt idx="16866">
                  <c:v>358.14953251911101</c:v>
                </c:pt>
                <c:pt idx="16867">
                  <c:v>358.12664490245697</c:v>
                </c:pt>
                <c:pt idx="16868">
                  <c:v>358.12143745008802</c:v>
                </c:pt>
                <c:pt idx="16869">
                  <c:v>358.10790374041198</c:v>
                </c:pt>
                <c:pt idx="16870">
                  <c:v>358.10300136507999</c:v>
                </c:pt>
                <c:pt idx="16871">
                  <c:v>358.09501180783002</c:v>
                </c:pt>
                <c:pt idx="16872">
                  <c:v>358.084719933722</c:v>
                </c:pt>
                <c:pt idx="16873">
                  <c:v>358.06042003516802</c:v>
                </c:pt>
                <c:pt idx="16874">
                  <c:v>358.04964622836297</c:v>
                </c:pt>
                <c:pt idx="16875">
                  <c:v>358.02876160983197</c:v>
                </c:pt>
                <c:pt idx="16876">
                  <c:v>357.91620219225001</c:v>
                </c:pt>
                <c:pt idx="16877">
                  <c:v>357.88662505277603</c:v>
                </c:pt>
                <c:pt idx="16878">
                  <c:v>357.75680874343601</c:v>
                </c:pt>
                <c:pt idx="16879">
                  <c:v>357.71286939908401</c:v>
                </c:pt>
                <c:pt idx="16880">
                  <c:v>357.702442756457</c:v>
                </c:pt>
                <c:pt idx="16881">
                  <c:v>357.607639280596</c:v>
                </c:pt>
                <c:pt idx="16882">
                  <c:v>357.58260050168798</c:v>
                </c:pt>
                <c:pt idx="16883">
                  <c:v>357.51581794875102</c:v>
                </c:pt>
                <c:pt idx="16884">
                  <c:v>357.49283714550199</c:v>
                </c:pt>
                <c:pt idx="16885">
                  <c:v>357.44843224366201</c:v>
                </c:pt>
                <c:pt idx="16886">
                  <c:v>357.43180409581601</c:v>
                </c:pt>
                <c:pt idx="16887">
                  <c:v>357.41304559262602</c:v>
                </c:pt>
                <c:pt idx="16888">
                  <c:v>357.396000428376</c:v>
                </c:pt>
                <c:pt idx="16889">
                  <c:v>357.30893390015098</c:v>
                </c:pt>
                <c:pt idx="16890">
                  <c:v>357.30799149249998</c:v>
                </c:pt>
                <c:pt idx="16891">
                  <c:v>357.20572886156901</c:v>
                </c:pt>
                <c:pt idx="16892">
                  <c:v>357.204555235437</c:v>
                </c:pt>
                <c:pt idx="16893">
                  <c:v>357.14922356632297</c:v>
                </c:pt>
                <c:pt idx="16894">
                  <c:v>357.14225737528602</c:v>
                </c:pt>
                <c:pt idx="16895">
                  <c:v>357.08387885256002</c:v>
                </c:pt>
                <c:pt idx="16896">
                  <c:v>357.03069818367101</c:v>
                </c:pt>
                <c:pt idx="16897">
                  <c:v>356.99103917635102</c:v>
                </c:pt>
                <c:pt idx="16898">
                  <c:v>356.936251019248</c:v>
                </c:pt>
                <c:pt idx="16899">
                  <c:v>356.92364172919201</c:v>
                </c:pt>
                <c:pt idx="16900">
                  <c:v>356.90853439359103</c:v>
                </c:pt>
                <c:pt idx="16901">
                  <c:v>356.68760764314601</c:v>
                </c:pt>
                <c:pt idx="16902">
                  <c:v>356.67761028807303</c:v>
                </c:pt>
                <c:pt idx="16903">
                  <c:v>356.468831758752</c:v>
                </c:pt>
                <c:pt idx="16904">
                  <c:v>356.46296403799897</c:v>
                </c:pt>
                <c:pt idx="16905">
                  <c:v>356.42217099409498</c:v>
                </c:pt>
                <c:pt idx="16906">
                  <c:v>356.39964673674001</c:v>
                </c:pt>
                <c:pt idx="16907">
                  <c:v>356.38329758476101</c:v>
                </c:pt>
                <c:pt idx="16908">
                  <c:v>356.27598704597398</c:v>
                </c:pt>
                <c:pt idx="16909">
                  <c:v>356.25523951102298</c:v>
                </c:pt>
                <c:pt idx="16910">
                  <c:v>356.23820767099198</c:v>
                </c:pt>
                <c:pt idx="16911">
                  <c:v>356.11767109904099</c:v>
                </c:pt>
                <c:pt idx="16912">
                  <c:v>356.08865818125503</c:v>
                </c:pt>
                <c:pt idx="16913">
                  <c:v>355.96797959820901</c:v>
                </c:pt>
                <c:pt idx="16914">
                  <c:v>355.91378572898702</c:v>
                </c:pt>
                <c:pt idx="16915">
                  <c:v>355.867555598195</c:v>
                </c:pt>
                <c:pt idx="16916">
                  <c:v>355.80996652310802</c:v>
                </c:pt>
                <c:pt idx="16917">
                  <c:v>355.80689135613801</c:v>
                </c:pt>
                <c:pt idx="16918">
                  <c:v>355.792901094765</c:v>
                </c:pt>
                <c:pt idx="16919">
                  <c:v>355.77367436828803</c:v>
                </c:pt>
                <c:pt idx="16920">
                  <c:v>355.75278473838603</c:v>
                </c:pt>
                <c:pt idx="16921">
                  <c:v>355.731936315361</c:v>
                </c:pt>
                <c:pt idx="16922">
                  <c:v>355.68180853688102</c:v>
                </c:pt>
                <c:pt idx="16923">
                  <c:v>355.67325289886702</c:v>
                </c:pt>
                <c:pt idx="16924">
                  <c:v>355.62200726091203</c:v>
                </c:pt>
                <c:pt idx="16925">
                  <c:v>355.47296942563997</c:v>
                </c:pt>
                <c:pt idx="16926">
                  <c:v>355.26644924222597</c:v>
                </c:pt>
                <c:pt idx="16927">
                  <c:v>355.130976632309</c:v>
                </c:pt>
                <c:pt idx="16928">
                  <c:v>354.96747454739602</c:v>
                </c:pt>
                <c:pt idx="16929">
                  <c:v>354.94574978094101</c:v>
                </c:pt>
                <c:pt idx="16930">
                  <c:v>354.88451903961902</c:v>
                </c:pt>
                <c:pt idx="16931">
                  <c:v>354.86163654995602</c:v>
                </c:pt>
                <c:pt idx="16932">
                  <c:v>354.66305628459497</c:v>
                </c:pt>
                <c:pt idx="16933">
                  <c:v>354.65601837763001</c:v>
                </c:pt>
                <c:pt idx="16934">
                  <c:v>354.65542453382398</c:v>
                </c:pt>
                <c:pt idx="16935">
                  <c:v>354.65434038412297</c:v>
                </c:pt>
                <c:pt idx="16936">
                  <c:v>354.64926194572001</c:v>
                </c:pt>
                <c:pt idx="16937">
                  <c:v>354.54180784756801</c:v>
                </c:pt>
                <c:pt idx="16938">
                  <c:v>354.50524863170398</c:v>
                </c:pt>
                <c:pt idx="16939">
                  <c:v>354.48673357285998</c:v>
                </c:pt>
                <c:pt idx="16940">
                  <c:v>354.47233675533198</c:v>
                </c:pt>
                <c:pt idx="16941">
                  <c:v>354.33658963815401</c:v>
                </c:pt>
                <c:pt idx="16942">
                  <c:v>354.27555043134601</c:v>
                </c:pt>
                <c:pt idx="16943">
                  <c:v>354.273478491059</c:v>
                </c:pt>
                <c:pt idx="16944">
                  <c:v>354.26507300081602</c:v>
                </c:pt>
                <c:pt idx="16945">
                  <c:v>354.21416096022898</c:v>
                </c:pt>
                <c:pt idx="16946">
                  <c:v>354.213094603032</c:v>
                </c:pt>
                <c:pt idx="16947">
                  <c:v>354.20812174099501</c:v>
                </c:pt>
                <c:pt idx="16948">
                  <c:v>354.18260780083898</c:v>
                </c:pt>
                <c:pt idx="16949">
                  <c:v>354.15992222232398</c:v>
                </c:pt>
                <c:pt idx="16950">
                  <c:v>354.15193297647801</c:v>
                </c:pt>
                <c:pt idx="16951">
                  <c:v>354.120758018348</c:v>
                </c:pt>
                <c:pt idx="16952">
                  <c:v>354.09777554886199</c:v>
                </c:pt>
                <c:pt idx="16953">
                  <c:v>353.95582361179203</c:v>
                </c:pt>
                <c:pt idx="16954">
                  <c:v>353.941119709389</c:v>
                </c:pt>
                <c:pt idx="16955">
                  <c:v>353.77722157661401</c:v>
                </c:pt>
                <c:pt idx="16956">
                  <c:v>353.73214370269699</c:v>
                </c:pt>
                <c:pt idx="16957">
                  <c:v>353.67817551718099</c:v>
                </c:pt>
                <c:pt idx="16958">
                  <c:v>353.583633536457</c:v>
                </c:pt>
                <c:pt idx="16959">
                  <c:v>353.55563304167299</c:v>
                </c:pt>
                <c:pt idx="16960">
                  <c:v>353.52760151277403</c:v>
                </c:pt>
                <c:pt idx="16961">
                  <c:v>353.505187608141</c:v>
                </c:pt>
                <c:pt idx="16962">
                  <c:v>353.48089337639402</c:v>
                </c:pt>
                <c:pt idx="16963">
                  <c:v>353.46984257756998</c:v>
                </c:pt>
                <c:pt idx="16964">
                  <c:v>353.34531845990898</c:v>
                </c:pt>
                <c:pt idx="16965">
                  <c:v>353.288683773581</c:v>
                </c:pt>
                <c:pt idx="16966">
                  <c:v>353.284193761582</c:v>
                </c:pt>
                <c:pt idx="16967">
                  <c:v>353.25943658111402</c:v>
                </c:pt>
                <c:pt idx="16968">
                  <c:v>353.249596171181</c:v>
                </c:pt>
                <c:pt idx="16969">
                  <c:v>353.17572277816402</c:v>
                </c:pt>
                <c:pt idx="16970">
                  <c:v>353.065312426025</c:v>
                </c:pt>
                <c:pt idx="16971">
                  <c:v>352.99999093573501</c:v>
                </c:pt>
                <c:pt idx="16972">
                  <c:v>352.874475287042</c:v>
                </c:pt>
                <c:pt idx="16973">
                  <c:v>352.817307688374</c:v>
                </c:pt>
                <c:pt idx="16974">
                  <c:v>352.76724123234197</c:v>
                </c:pt>
                <c:pt idx="16975">
                  <c:v>352.72415812770299</c:v>
                </c:pt>
                <c:pt idx="16976">
                  <c:v>352.692493939933</c:v>
                </c:pt>
                <c:pt idx="16977">
                  <c:v>352.59351493666401</c:v>
                </c:pt>
                <c:pt idx="16978">
                  <c:v>352.58222570229498</c:v>
                </c:pt>
                <c:pt idx="16979">
                  <c:v>352.52882592698302</c:v>
                </c:pt>
                <c:pt idx="16980">
                  <c:v>352.46519422321899</c:v>
                </c:pt>
                <c:pt idx="16981">
                  <c:v>352.38312677652601</c:v>
                </c:pt>
                <c:pt idx="16982">
                  <c:v>352.370739072834</c:v>
                </c:pt>
                <c:pt idx="16983">
                  <c:v>352.35945278226598</c:v>
                </c:pt>
                <c:pt idx="16984">
                  <c:v>352.31578561606699</c:v>
                </c:pt>
                <c:pt idx="16985">
                  <c:v>352.30610261416302</c:v>
                </c:pt>
                <c:pt idx="16986">
                  <c:v>352.28105492560002</c:v>
                </c:pt>
                <c:pt idx="16987">
                  <c:v>352.27854804861101</c:v>
                </c:pt>
                <c:pt idx="16988">
                  <c:v>352.273764267187</c:v>
                </c:pt>
                <c:pt idx="16989">
                  <c:v>352.21776253629298</c:v>
                </c:pt>
                <c:pt idx="16990">
                  <c:v>352.09640512529398</c:v>
                </c:pt>
                <c:pt idx="16991">
                  <c:v>352.06378304203798</c:v>
                </c:pt>
                <c:pt idx="16992">
                  <c:v>352.05742693091702</c:v>
                </c:pt>
                <c:pt idx="16993">
                  <c:v>352.05626876090099</c:v>
                </c:pt>
                <c:pt idx="16994">
                  <c:v>352.05334086449</c:v>
                </c:pt>
                <c:pt idx="16995">
                  <c:v>352.04634224945403</c:v>
                </c:pt>
                <c:pt idx="16996">
                  <c:v>352.03603610966201</c:v>
                </c:pt>
                <c:pt idx="16997">
                  <c:v>351.69448727244003</c:v>
                </c:pt>
                <c:pt idx="16998">
                  <c:v>351.68236810008301</c:v>
                </c:pt>
                <c:pt idx="16999">
                  <c:v>351.67335915482897</c:v>
                </c:pt>
                <c:pt idx="17000">
                  <c:v>351.65693541997598</c:v>
                </c:pt>
                <c:pt idx="17001">
                  <c:v>351.65487307124698</c:v>
                </c:pt>
                <c:pt idx="17002">
                  <c:v>351.65089979673502</c:v>
                </c:pt>
                <c:pt idx="17003">
                  <c:v>351.63768456137399</c:v>
                </c:pt>
                <c:pt idx="17004">
                  <c:v>351.60378221003202</c:v>
                </c:pt>
                <c:pt idx="17005">
                  <c:v>351.56187615133598</c:v>
                </c:pt>
                <c:pt idx="17006">
                  <c:v>351.52634564135599</c:v>
                </c:pt>
                <c:pt idx="17007">
                  <c:v>351.49111566351002</c:v>
                </c:pt>
                <c:pt idx="17008">
                  <c:v>351.433086674126</c:v>
                </c:pt>
                <c:pt idx="17009">
                  <c:v>351.43144592335898</c:v>
                </c:pt>
                <c:pt idx="17010">
                  <c:v>351.42833911794497</c:v>
                </c:pt>
                <c:pt idx="17011">
                  <c:v>351.418890034821</c:v>
                </c:pt>
                <c:pt idx="17012">
                  <c:v>351.41476220716697</c:v>
                </c:pt>
                <c:pt idx="17013">
                  <c:v>351.41393716866003</c:v>
                </c:pt>
                <c:pt idx="17014">
                  <c:v>351.35352708576499</c:v>
                </c:pt>
                <c:pt idx="17015">
                  <c:v>351.34504919891299</c:v>
                </c:pt>
                <c:pt idx="17016">
                  <c:v>351.34457738580102</c:v>
                </c:pt>
                <c:pt idx="17017">
                  <c:v>351.31179461568701</c:v>
                </c:pt>
                <c:pt idx="17018">
                  <c:v>351.29938103061801</c:v>
                </c:pt>
                <c:pt idx="17019">
                  <c:v>351.28946208440999</c:v>
                </c:pt>
                <c:pt idx="17020">
                  <c:v>351.25931195161502</c:v>
                </c:pt>
                <c:pt idx="17021">
                  <c:v>351.23788424660898</c:v>
                </c:pt>
                <c:pt idx="17022">
                  <c:v>351.225148104575</c:v>
                </c:pt>
                <c:pt idx="17023">
                  <c:v>351.22391966213098</c:v>
                </c:pt>
                <c:pt idx="17024">
                  <c:v>351.22026712173903</c:v>
                </c:pt>
                <c:pt idx="17025">
                  <c:v>351.21897172726602</c:v>
                </c:pt>
                <c:pt idx="17026">
                  <c:v>351.21783856070601</c:v>
                </c:pt>
                <c:pt idx="17027">
                  <c:v>351.21263140185999</c:v>
                </c:pt>
                <c:pt idx="17028">
                  <c:v>351.208916249303</c:v>
                </c:pt>
                <c:pt idx="17029">
                  <c:v>351.207948407537</c:v>
                </c:pt>
                <c:pt idx="17030">
                  <c:v>351.20079010736202</c:v>
                </c:pt>
                <c:pt idx="17031">
                  <c:v>351.19478797880703</c:v>
                </c:pt>
                <c:pt idx="17032">
                  <c:v>351.19156878570197</c:v>
                </c:pt>
                <c:pt idx="17033">
                  <c:v>351.18736659305</c:v>
                </c:pt>
                <c:pt idx="17034">
                  <c:v>351.18633571642499</c:v>
                </c:pt>
                <c:pt idx="17035">
                  <c:v>351.18375916825102</c:v>
                </c:pt>
                <c:pt idx="17036">
                  <c:v>351.18246608074799</c:v>
                </c:pt>
                <c:pt idx="17037">
                  <c:v>351.18143298493101</c:v>
                </c:pt>
                <c:pt idx="17038">
                  <c:v>351.18109420178502</c:v>
                </c:pt>
                <c:pt idx="17039">
                  <c:v>351.18066844518398</c:v>
                </c:pt>
                <c:pt idx="17040">
                  <c:v>351.18007597828398</c:v>
                </c:pt>
                <c:pt idx="17041">
                  <c:v>351.17988138249899</c:v>
                </c:pt>
                <c:pt idx="17042">
                  <c:v>351.179235360213</c:v>
                </c:pt>
                <c:pt idx="17043">
                  <c:v>351.17821825260899</c:v>
                </c:pt>
                <c:pt idx="17044">
                  <c:v>351.17589184392898</c:v>
                </c:pt>
                <c:pt idx="17045">
                  <c:v>351.17432624735801</c:v>
                </c:pt>
                <c:pt idx="17046">
                  <c:v>351.17115514068303</c:v>
                </c:pt>
                <c:pt idx="17047">
                  <c:v>351.17084267389902</c:v>
                </c:pt>
                <c:pt idx="17048">
                  <c:v>351.16964415474501</c:v>
                </c:pt>
                <c:pt idx="17049">
                  <c:v>351.16934805205801</c:v>
                </c:pt>
                <c:pt idx="17050">
                  <c:v>351.16805253143701</c:v>
                </c:pt>
                <c:pt idx="17051">
                  <c:v>351.16568685140601</c:v>
                </c:pt>
                <c:pt idx="17052">
                  <c:v>351.16484079132601</c:v>
                </c:pt>
                <c:pt idx="17053">
                  <c:v>351.16209262745502</c:v>
                </c:pt>
                <c:pt idx="17054">
                  <c:v>351.161573696559</c:v>
                </c:pt>
                <c:pt idx="17055">
                  <c:v>351.16136738488899</c:v>
                </c:pt>
                <c:pt idx="17056">
                  <c:v>351.16117410605602</c:v>
                </c:pt>
                <c:pt idx="17057">
                  <c:v>351.16084168426499</c:v>
                </c:pt>
                <c:pt idx="17058">
                  <c:v>351.15998372395097</c:v>
                </c:pt>
                <c:pt idx="17059">
                  <c:v>351.15998126897898</c:v>
                </c:pt>
                <c:pt idx="17060">
                  <c:v>351.15964663316203</c:v>
                </c:pt>
                <c:pt idx="17061">
                  <c:v>351.15950030190299</c:v>
                </c:pt>
                <c:pt idx="17062">
                  <c:v>351.157556912232</c:v>
                </c:pt>
                <c:pt idx="17063">
                  <c:v>351.15684711851901</c:v>
                </c:pt>
                <c:pt idx="17064">
                  <c:v>351.15641265332198</c:v>
                </c:pt>
                <c:pt idx="17065">
                  <c:v>351.15636500750901</c:v>
                </c:pt>
                <c:pt idx="17066">
                  <c:v>351.15569363214098</c:v>
                </c:pt>
                <c:pt idx="17067">
                  <c:v>351.15417811429398</c:v>
                </c:pt>
                <c:pt idx="17068">
                  <c:v>351.15315266827503</c:v>
                </c:pt>
                <c:pt idx="17069">
                  <c:v>351.15041541649202</c:v>
                </c:pt>
                <c:pt idx="17070">
                  <c:v>351.14999153302199</c:v>
                </c:pt>
                <c:pt idx="17071">
                  <c:v>351.14765247903802</c:v>
                </c:pt>
                <c:pt idx="17072">
                  <c:v>351.14665548682598</c:v>
                </c:pt>
                <c:pt idx="17073">
                  <c:v>351.14456912809999</c:v>
                </c:pt>
                <c:pt idx="17074">
                  <c:v>351.14454387236401</c:v>
                </c:pt>
                <c:pt idx="17075">
                  <c:v>351.14330726125502</c:v>
                </c:pt>
                <c:pt idx="17076">
                  <c:v>351.14286880406399</c:v>
                </c:pt>
                <c:pt idx="17077">
                  <c:v>351.14107325878803</c:v>
                </c:pt>
                <c:pt idx="17078">
                  <c:v>351.14039978655001</c:v>
                </c:pt>
                <c:pt idx="17079">
                  <c:v>351.13900366652501</c:v>
                </c:pt>
                <c:pt idx="17080">
                  <c:v>351.13791914587802</c:v>
                </c:pt>
                <c:pt idx="17081">
                  <c:v>351.13553527639601</c:v>
                </c:pt>
                <c:pt idx="17082">
                  <c:v>351.134720597578</c:v>
                </c:pt>
                <c:pt idx="17083">
                  <c:v>351.13352916449003</c:v>
                </c:pt>
                <c:pt idx="17084">
                  <c:v>351.12997835292202</c:v>
                </c:pt>
                <c:pt idx="17085">
                  <c:v>351.12941318237898</c:v>
                </c:pt>
                <c:pt idx="17086">
                  <c:v>351.12590307013801</c:v>
                </c:pt>
                <c:pt idx="17087">
                  <c:v>351.12342260697898</c:v>
                </c:pt>
                <c:pt idx="17088">
                  <c:v>351.12225452741802</c:v>
                </c:pt>
                <c:pt idx="17089">
                  <c:v>351.12186713856801</c:v>
                </c:pt>
                <c:pt idx="17090">
                  <c:v>351.117814402237</c:v>
                </c:pt>
                <c:pt idx="17091">
                  <c:v>351.11582430458799</c:v>
                </c:pt>
                <c:pt idx="17092">
                  <c:v>351.11049724222698</c:v>
                </c:pt>
                <c:pt idx="17093">
                  <c:v>351.107193013879</c:v>
                </c:pt>
                <c:pt idx="17094">
                  <c:v>351.04207563525603</c:v>
                </c:pt>
                <c:pt idx="17095">
                  <c:v>351.01187752783301</c:v>
                </c:pt>
                <c:pt idx="17096">
                  <c:v>350.97116908436999</c:v>
                </c:pt>
                <c:pt idx="17097">
                  <c:v>350.942430020176</c:v>
                </c:pt>
                <c:pt idx="17098">
                  <c:v>350.92804659839101</c:v>
                </c:pt>
                <c:pt idx="17099">
                  <c:v>350.90525806235399</c:v>
                </c:pt>
                <c:pt idx="17100">
                  <c:v>350.87219324058702</c:v>
                </c:pt>
                <c:pt idx="17101">
                  <c:v>350.79001203026598</c:v>
                </c:pt>
                <c:pt idx="17102">
                  <c:v>350.74811076722301</c:v>
                </c:pt>
                <c:pt idx="17103">
                  <c:v>350.74499444884702</c:v>
                </c:pt>
                <c:pt idx="17104">
                  <c:v>350.73366720594402</c:v>
                </c:pt>
                <c:pt idx="17105">
                  <c:v>350.72954063241002</c:v>
                </c:pt>
                <c:pt idx="17106">
                  <c:v>350.69287561646098</c:v>
                </c:pt>
                <c:pt idx="17107">
                  <c:v>350.59662303679102</c:v>
                </c:pt>
                <c:pt idx="17108">
                  <c:v>350.59549703676498</c:v>
                </c:pt>
                <c:pt idx="17109">
                  <c:v>350.49899287064699</c:v>
                </c:pt>
                <c:pt idx="17110">
                  <c:v>350.47749592546199</c:v>
                </c:pt>
                <c:pt idx="17111">
                  <c:v>350.45896352400302</c:v>
                </c:pt>
                <c:pt idx="17112">
                  <c:v>350.44457656363602</c:v>
                </c:pt>
                <c:pt idx="17113">
                  <c:v>350.40349016974301</c:v>
                </c:pt>
                <c:pt idx="17114">
                  <c:v>350.18576615044202</c:v>
                </c:pt>
                <c:pt idx="17115">
                  <c:v>350.18508432015699</c:v>
                </c:pt>
                <c:pt idx="17116">
                  <c:v>350.16914794648801</c:v>
                </c:pt>
                <c:pt idx="17117">
                  <c:v>350.15452887549799</c:v>
                </c:pt>
                <c:pt idx="17118">
                  <c:v>350.144384385649</c:v>
                </c:pt>
                <c:pt idx="17119">
                  <c:v>350.13732708132898</c:v>
                </c:pt>
                <c:pt idx="17120">
                  <c:v>349.97299879537701</c:v>
                </c:pt>
                <c:pt idx="17121">
                  <c:v>349.86503068523899</c:v>
                </c:pt>
                <c:pt idx="17122">
                  <c:v>349.85934960819202</c:v>
                </c:pt>
                <c:pt idx="17123">
                  <c:v>349.78955602225398</c:v>
                </c:pt>
                <c:pt idx="17124">
                  <c:v>349.77312988019702</c:v>
                </c:pt>
                <c:pt idx="17125">
                  <c:v>349.76478097630502</c:v>
                </c:pt>
                <c:pt idx="17126">
                  <c:v>349.66430531095199</c:v>
                </c:pt>
                <c:pt idx="17127">
                  <c:v>349.66400236995798</c:v>
                </c:pt>
                <c:pt idx="17128">
                  <c:v>349.66354482272601</c:v>
                </c:pt>
                <c:pt idx="17129">
                  <c:v>349.66323577237699</c:v>
                </c:pt>
                <c:pt idx="17130">
                  <c:v>349.66314322725799</c:v>
                </c:pt>
                <c:pt idx="17131">
                  <c:v>349.66304244401903</c:v>
                </c:pt>
                <c:pt idx="17132">
                  <c:v>349.66302481091498</c:v>
                </c:pt>
                <c:pt idx="17133">
                  <c:v>349.66301256492198</c:v>
                </c:pt>
                <c:pt idx="17134">
                  <c:v>349.66267783923701</c:v>
                </c:pt>
                <c:pt idx="17135">
                  <c:v>349.662608646362</c:v>
                </c:pt>
                <c:pt idx="17136">
                  <c:v>349.66260798690502</c:v>
                </c:pt>
                <c:pt idx="17137">
                  <c:v>349.65981033205702</c:v>
                </c:pt>
                <c:pt idx="17138">
                  <c:v>349.658321346219</c:v>
                </c:pt>
                <c:pt idx="17139">
                  <c:v>349.64510377996402</c:v>
                </c:pt>
                <c:pt idx="17140">
                  <c:v>349.62470500016502</c:v>
                </c:pt>
                <c:pt idx="17141">
                  <c:v>349.61558103622701</c:v>
                </c:pt>
                <c:pt idx="17142">
                  <c:v>349.61383761002497</c:v>
                </c:pt>
                <c:pt idx="17143">
                  <c:v>349.45570057349801</c:v>
                </c:pt>
                <c:pt idx="17144">
                  <c:v>349.45529513122398</c:v>
                </c:pt>
                <c:pt idx="17145">
                  <c:v>349.41230720598202</c:v>
                </c:pt>
                <c:pt idx="17146">
                  <c:v>349.40538245290799</c:v>
                </c:pt>
                <c:pt idx="17147">
                  <c:v>349.39292059144799</c:v>
                </c:pt>
                <c:pt idx="17148">
                  <c:v>349.36939724253699</c:v>
                </c:pt>
                <c:pt idx="17149">
                  <c:v>349.25879297163601</c:v>
                </c:pt>
                <c:pt idx="17150">
                  <c:v>349.25452420356299</c:v>
                </c:pt>
                <c:pt idx="17151">
                  <c:v>349.25229644189398</c:v>
                </c:pt>
                <c:pt idx="17152">
                  <c:v>349.24211779491998</c:v>
                </c:pt>
                <c:pt idx="17153">
                  <c:v>349.204507045708</c:v>
                </c:pt>
                <c:pt idx="17154">
                  <c:v>349.18074032521599</c:v>
                </c:pt>
                <c:pt idx="17155">
                  <c:v>349.17148302419599</c:v>
                </c:pt>
                <c:pt idx="17156">
                  <c:v>349.15257973779597</c:v>
                </c:pt>
                <c:pt idx="17157">
                  <c:v>349.13403371398402</c:v>
                </c:pt>
                <c:pt idx="17158">
                  <c:v>349.10314924614198</c:v>
                </c:pt>
                <c:pt idx="17159">
                  <c:v>349.01728744504101</c:v>
                </c:pt>
                <c:pt idx="17160">
                  <c:v>348.99425682456501</c:v>
                </c:pt>
                <c:pt idx="17161">
                  <c:v>348.92093636022003</c:v>
                </c:pt>
                <c:pt idx="17162">
                  <c:v>348.91109002450099</c:v>
                </c:pt>
                <c:pt idx="17163">
                  <c:v>348.85274821941402</c:v>
                </c:pt>
                <c:pt idx="17164">
                  <c:v>348.75247922267101</c:v>
                </c:pt>
                <c:pt idx="17165">
                  <c:v>348.74943800867902</c:v>
                </c:pt>
                <c:pt idx="17166">
                  <c:v>348.74742261796899</c:v>
                </c:pt>
                <c:pt idx="17167">
                  <c:v>348.73484103552897</c:v>
                </c:pt>
                <c:pt idx="17168">
                  <c:v>348.67283858400799</c:v>
                </c:pt>
                <c:pt idx="17169">
                  <c:v>348.66884379932299</c:v>
                </c:pt>
                <c:pt idx="17170">
                  <c:v>348.51646375028298</c:v>
                </c:pt>
                <c:pt idx="17171">
                  <c:v>348.44243225080999</c:v>
                </c:pt>
                <c:pt idx="17172">
                  <c:v>348.37818402737503</c:v>
                </c:pt>
                <c:pt idx="17173">
                  <c:v>348.310760832531</c:v>
                </c:pt>
                <c:pt idx="17174">
                  <c:v>348.03718809091299</c:v>
                </c:pt>
                <c:pt idx="17175">
                  <c:v>348.02731688825901</c:v>
                </c:pt>
                <c:pt idx="17176">
                  <c:v>348.01229231367199</c:v>
                </c:pt>
                <c:pt idx="17177">
                  <c:v>347.960274742742</c:v>
                </c:pt>
                <c:pt idx="17178">
                  <c:v>347.82869492965</c:v>
                </c:pt>
                <c:pt idx="17179">
                  <c:v>347.76569059687603</c:v>
                </c:pt>
                <c:pt idx="17180">
                  <c:v>347.74205067896901</c:v>
                </c:pt>
                <c:pt idx="17181">
                  <c:v>347.68542416097199</c:v>
                </c:pt>
                <c:pt idx="17182">
                  <c:v>347.66972145710298</c:v>
                </c:pt>
                <c:pt idx="17183">
                  <c:v>347.66857997083298</c:v>
                </c:pt>
                <c:pt idx="17184">
                  <c:v>347.631455046442</c:v>
                </c:pt>
                <c:pt idx="17185">
                  <c:v>347.6109294698</c:v>
                </c:pt>
                <c:pt idx="17186">
                  <c:v>347.58027587770698</c:v>
                </c:pt>
                <c:pt idx="17187">
                  <c:v>347.56005909932799</c:v>
                </c:pt>
                <c:pt idx="17188">
                  <c:v>347.53473020683202</c:v>
                </c:pt>
                <c:pt idx="17189">
                  <c:v>347.35742384085199</c:v>
                </c:pt>
                <c:pt idx="17190">
                  <c:v>347.32155421163498</c:v>
                </c:pt>
                <c:pt idx="17191">
                  <c:v>347.26744303786899</c:v>
                </c:pt>
                <c:pt idx="17192">
                  <c:v>347.25467676750799</c:v>
                </c:pt>
                <c:pt idx="17193">
                  <c:v>347.16019866115499</c:v>
                </c:pt>
                <c:pt idx="17194">
                  <c:v>347.15279690726601</c:v>
                </c:pt>
                <c:pt idx="17195">
                  <c:v>347.14856713389798</c:v>
                </c:pt>
                <c:pt idx="17196">
                  <c:v>347.144149251263</c:v>
                </c:pt>
                <c:pt idx="17197">
                  <c:v>347.13797373123998</c:v>
                </c:pt>
                <c:pt idx="17198">
                  <c:v>347.06460465534599</c:v>
                </c:pt>
                <c:pt idx="17199">
                  <c:v>347.00119611422002</c:v>
                </c:pt>
                <c:pt idx="17200">
                  <c:v>346.96482170607101</c:v>
                </c:pt>
                <c:pt idx="17201">
                  <c:v>346.88193612886801</c:v>
                </c:pt>
                <c:pt idx="17202">
                  <c:v>346.79167209449503</c:v>
                </c:pt>
                <c:pt idx="17203">
                  <c:v>346.78632706087302</c:v>
                </c:pt>
                <c:pt idx="17204">
                  <c:v>346.77824475582702</c:v>
                </c:pt>
                <c:pt idx="17205">
                  <c:v>346.76083718310599</c:v>
                </c:pt>
                <c:pt idx="17206">
                  <c:v>346.75808224421598</c:v>
                </c:pt>
                <c:pt idx="17207">
                  <c:v>346.748540229181</c:v>
                </c:pt>
                <c:pt idx="17208">
                  <c:v>346.73232236778603</c:v>
                </c:pt>
                <c:pt idx="17209">
                  <c:v>346.724771326439</c:v>
                </c:pt>
                <c:pt idx="17210">
                  <c:v>346.58461496836298</c:v>
                </c:pt>
                <c:pt idx="17211">
                  <c:v>346.57300801316501</c:v>
                </c:pt>
                <c:pt idx="17212">
                  <c:v>346.57216693838802</c:v>
                </c:pt>
                <c:pt idx="17213">
                  <c:v>346.56945752781701</c:v>
                </c:pt>
                <c:pt idx="17214">
                  <c:v>346.54944635592301</c:v>
                </c:pt>
                <c:pt idx="17215">
                  <c:v>346.54222921379699</c:v>
                </c:pt>
                <c:pt idx="17216">
                  <c:v>346.52265615736701</c:v>
                </c:pt>
                <c:pt idx="17217">
                  <c:v>346.52090764869598</c:v>
                </c:pt>
                <c:pt idx="17218">
                  <c:v>346.48217213763797</c:v>
                </c:pt>
                <c:pt idx="17219">
                  <c:v>346.45774355724399</c:v>
                </c:pt>
                <c:pt idx="17220">
                  <c:v>346.40782059735398</c:v>
                </c:pt>
                <c:pt idx="17221">
                  <c:v>346.36764303920899</c:v>
                </c:pt>
                <c:pt idx="17222">
                  <c:v>346.363627787204</c:v>
                </c:pt>
                <c:pt idx="17223">
                  <c:v>346.32087049071401</c:v>
                </c:pt>
                <c:pt idx="17224">
                  <c:v>346.320488566253</c:v>
                </c:pt>
                <c:pt idx="17225">
                  <c:v>346.32002439914498</c:v>
                </c:pt>
                <c:pt idx="17226">
                  <c:v>346.31131870541202</c:v>
                </c:pt>
                <c:pt idx="17227">
                  <c:v>346.31114380015299</c:v>
                </c:pt>
                <c:pt idx="17228">
                  <c:v>346.30294172893099</c:v>
                </c:pt>
                <c:pt idx="17229">
                  <c:v>346.298080484595</c:v>
                </c:pt>
                <c:pt idx="17230">
                  <c:v>346.29597067307401</c:v>
                </c:pt>
                <c:pt idx="17231">
                  <c:v>346.29312496592701</c:v>
                </c:pt>
                <c:pt idx="17232">
                  <c:v>346.29198017145899</c:v>
                </c:pt>
                <c:pt idx="17233">
                  <c:v>346.28918036021003</c:v>
                </c:pt>
                <c:pt idx="17234">
                  <c:v>346.28631605733699</c:v>
                </c:pt>
                <c:pt idx="17235">
                  <c:v>346.28262860688699</c:v>
                </c:pt>
                <c:pt idx="17236">
                  <c:v>346.27912179833498</c:v>
                </c:pt>
                <c:pt idx="17237">
                  <c:v>346.26523466710398</c:v>
                </c:pt>
                <c:pt idx="17238">
                  <c:v>346.26332729884598</c:v>
                </c:pt>
                <c:pt idx="17239">
                  <c:v>346.25761662647301</c:v>
                </c:pt>
                <c:pt idx="17240">
                  <c:v>346.25719735455499</c:v>
                </c:pt>
                <c:pt idx="17241">
                  <c:v>346.24675016953302</c:v>
                </c:pt>
                <c:pt idx="17242">
                  <c:v>346.23855829754399</c:v>
                </c:pt>
                <c:pt idx="17243">
                  <c:v>346.21785730476199</c:v>
                </c:pt>
                <c:pt idx="17244">
                  <c:v>346.20884988632002</c:v>
                </c:pt>
                <c:pt idx="17245">
                  <c:v>346.17864208336101</c:v>
                </c:pt>
                <c:pt idx="17246">
                  <c:v>346.16811306290401</c:v>
                </c:pt>
                <c:pt idx="17247">
                  <c:v>346.10788343901697</c:v>
                </c:pt>
                <c:pt idx="17248">
                  <c:v>346.104662849779</c:v>
                </c:pt>
                <c:pt idx="17249">
                  <c:v>346.10310318348797</c:v>
                </c:pt>
                <c:pt idx="17250">
                  <c:v>346.09638590983798</c:v>
                </c:pt>
                <c:pt idx="17251">
                  <c:v>346.09535060805501</c:v>
                </c:pt>
                <c:pt idx="17252">
                  <c:v>346.09462982754098</c:v>
                </c:pt>
                <c:pt idx="17253">
                  <c:v>346.09348140546501</c:v>
                </c:pt>
                <c:pt idx="17254">
                  <c:v>346.093350118481</c:v>
                </c:pt>
                <c:pt idx="17255">
                  <c:v>346.09102041513398</c:v>
                </c:pt>
                <c:pt idx="17256">
                  <c:v>346.08959353354999</c:v>
                </c:pt>
                <c:pt idx="17257">
                  <c:v>346.088251463696</c:v>
                </c:pt>
                <c:pt idx="17258">
                  <c:v>346.08809843173299</c:v>
                </c:pt>
                <c:pt idx="17259">
                  <c:v>346.08769637459102</c:v>
                </c:pt>
                <c:pt idx="17260">
                  <c:v>346.08581222933202</c:v>
                </c:pt>
                <c:pt idx="17261">
                  <c:v>346.08527583420403</c:v>
                </c:pt>
                <c:pt idx="17262">
                  <c:v>346.085195316404</c:v>
                </c:pt>
                <c:pt idx="17263">
                  <c:v>346.083586286127</c:v>
                </c:pt>
                <c:pt idx="17264">
                  <c:v>346.08257188675202</c:v>
                </c:pt>
                <c:pt idx="17265">
                  <c:v>346.08247530420999</c:v>
                </c:pt>
                <c:pt idx="17266">
                  <c:v>346.081744542558</c:v>
                </c:pt>
                <c:pt idx="17267">
                  <c:v>346.08166016675898</c:v>
                </c:pt>
                <c:pt idx="17268">
                  <c:v>346.08066313944801</c:v>
                </c:pt>
                <c:pt idx="17269">
                  <c:v>346.07924424286199</c:v>
                </c:pt>
                <c:pt idx="17270">
                  <c:v>346.078268546505</c:v>
                </c:pt>
                <c:pt idx="17271">
                  <c:v>346.07796019142302</c:v>
                </c:pt>
                <c:pt idx="17272">
                  <c:v>346.07648434868003</c:v>
                </c:pt>
                <c:pt idx="17273">
                  <c:v>346.07633238389002</c:v>
                </c:pt>
                <c:pt idx="17274">
                  <c:v>346.07622269033601</c:v>
                </c:pt>
                <c:pt idx="17275">
                  <c:v>346.076113871448</c:v>
                </c:pt>
                <c:pt idx="17276">
                  <c:v>346.074720186327</c:v>
                </c:pt>
                <c:pt idx="17277">
                  <c:v>346.074289973129</c:v>
                </c:pt>
                <c:pt idx="17278">
                  <c:v>346.07398899732902</c:v>
                </c:pt>
                <c:pt idx="17279">
                  <c:v>346.07395944195702</c:v>
                </c:pt>
                <c:pt idx="17280">
                  <c:v>346.07331661697799</c:v>
                </c:pt>
                <c:pt idx="17281">
                  <c:v>346.07324531939997</c:v>
                </c:pt>
                <c:pt idx="17282">
                  <c:v>346.07285417325602</c:v>
                </c:pt>
                <c:pt idx="17283">
                  <c:v>346.07275926224798</c:v>
                </c:pt>
                <c:pt idx="17284">
                  <c:v>346.07142994899101</c:v>
                </c:pt>
                <c:pt idx="17285">
                  <c:v>346.07134965178199</c:v>
                </c:pt>
                <c:pt idx="17286">
                  <c:v>346.07050288545503</c:v>
                </c:pt>
                <c:pt idx="17287">
                  <c:v>346.07022746003202</c:v>
                </c:pt>
                <c:pt idx="17288">
                  <c:v>346.06875992244602</c:v>
                </c:pt>
                <c:pt idx="17289">
                  <c:v>346.06859085489299</c:v>
                </c:pt>
                <c:pt idx="17290">
                  <c:v>346.06821859271298</c:v>
                </c:pt>
                <c:pt idx="17291">
                  <c:v>346.06713457479799</c:v>
                </c:pt>
                <c:pt idx="17292">
                  <c:v>346.06699121035098</c:v>
                </c:pt>
                <c:pt idx="17293">
                  <c:v>346.06665351725098</c:v>
                </c:pt>
                <c:pt idx="17294">
                  <c:v>346.06590283992199</c:v>
                </c:pt>
                <c:pt idx="17295">
                  <c:v>346.064808002593</c:v>
                </c:pt>
                <c:pt idx="17296">
                  <c:v>346.06480430216902</c:v>
                </c:pt>
                <c:pt idx="17297">
                  <c:v>346.06422544985202</c:v>
                </c:pt>
                <c:pt idx="17298">
                  <c:v>346.06293507594199</c:v>
                </c:pt>
                <c:pt idx="17299">
                  <c:v>346.06137333170398</c:v>
                </c:pt>
                <c:pt idx="17300">
                  <c:v>346.05935988617301</c:v>
                </c:pt>
                <c:pt idx="17301">
                  <c:v>346.059322840199</c:v>
                </c:pt>
                <c:pt idx="17302">
                  <c:v>346.05925507442998</c:v>
                </c:pt>
                <c:pt idx="17303">
                  <c:v>346.05901053733101</c:v>
                </c:pt>
                <c:pt idx="17304">
                  <c:v>346.0568148648</c:v>
                </c:pt>
                <c:pt idx="17305">
                  <c:v>346.05570763693999</c:v>
                </c:pt>
                <c:pt idx="17306">
                  <c:v>346.054351188125</c:v>
                </c:pt>
                <c:pt idx="17307">
                  <c:v>346.05399083178497</c:v>
                </c:pt>
                <c:pt idx="17308">
                  <c:v>346.05320761485899</c:v>
                </c:pt>
                <c:pt idx="17309">
                  <c:v>346.05271316135497</c:v>
                </c:pt>
                <c:pt idx="17310">
                  <c:v>346.05268751621401</c:v>
                </c:pt>
                <c:pt idx="17311">
                  <c:v>346.05261149919897</c:v>
                </c:pt>
                <c:pt idx="17312">
                  <c:v>346.05123430540903</c:v>
                </c:pt>
                <c:pt idx="17313">
                  <c:v>346.05100054160999</c:v>
                </c:pt>
                <c:pt idx="17314">
                  <c:v>346.04800095688103</c:v>
                </c:pt>
                <c:pt idx="17315">
                  <c:v>346.046406461321</c:v>
                </c:pt>
                <c:pt idx="17316">
                  <c:v>346.046094633054</c:v>
                </c:pt>
                <c:pt idx="17317">
                  <c:v>346.04389038480502</c:v>
                </c:pt>
                <c:pt idx="17318">
                  <c:v>346.043576160925</c:v>
                </c:pt>
                <c:pt idx="17319">
                  <c:v>346.03898370317501</c:v>
                </c:pt>
                <c:pt idx="17320">
                  <c:v>346.038729804414</c:v>
                </c:pt>
                <c:pt idx="17321">
                  <c:v>346.037924582708</c:v>
                </c:pt>
                <c:pt idx="17322">
                  <c:v>346.03137505484102</c:v>
                </c:pt>
                <c:pt idx="17323">
                  <c:v>346.03066749180999</c:v>
                </c:pt>
                <c:pt idx="17324">
                  <c:v>346.02976356499499</c:v>
                </c:pt>
                <c:pt idx="17325">
                  <c:v>346.02844503233001</c:v>
                </c:pt>
                <c:pt idx="17326">
                  <c:v>346.01553000748402</c:v>
                </c:pt>
                <c:pt idx="17327">
                  <c:v>345.98898597138299</c:v>
                </c:pt>
                <c:pt idx="17328">
                  <c:v>345.86443839042499</c:v>
                </c:pt>
                <c:pt idx="17329">
                  <c:v>345.77836690960498</c:v>
                </c:pt>
                <c:pt idx="17330">
                  <c:v>345.74308100817098</c:v>
                </c:pt>
                <c:pt idx="17331">
                  <c:v>345.67687809159798</c:v>
                </c:pt>
                <c:pt idx="17332">
                  <c:v>345.66929168689001</c:v>
                </c:pt>
                <c:pt idx="17333">
                  <c:v>345.53706440573302</c:v>
                </c:pt>
                <c:pt idx="17334">
                  <c:v>345.51819204290399</c:v>
                </c:pt>
                <c:pt idx="17335">
                  <c:v>345.49289213155299</c:v>
                </c:pt>
                <c:pt idx="17336">
                  <c:v>345.464325714594</c:v>
                </c:pt>
                <c:pt idx="17337">
                  <c:v>345.44675660012399</c:v>
                </c:pt>
                <c:pt idx="17338">
                  <c:v>345.429242669671</c:v>
                </c:pt>
                <c:pt idx="17339">
                  <c:v>345.42569792837401</c:v>
                </c:pt>
                <c:pt idx="17340">
                  <c:v>345.40040987947702</c:v>
                </c:pt>
                <c:pt idx="17341">
                  <c:v>345.36338710423701</c:v>
                </c:pt>
                <c:pt idx="17342">
                  <c:v>345.36275016784799</c:v>
                </c:pt>
                <c:pt idx="17343">
                  <c:v>345.36085118257898</c:v>
                </c:pt>
                <c:pt idx="17344">
                  <c:v>345.35847796706503</c:v>
                </c:pt>
                <c:pt idx="17345">
                  <c:v>345.31628193402099</c:v>
                </c:pt>
                <c:pt idx="17346">
                  <c:v>345.29911670145498</c:v>
                </c:pt>
                <c:pt idx="17347">
                  <c:v>345.26855939939901</c:v>
                </c:pt>
                <c:pt idx="17348">
                  <c:v>345.24642594291902</c:v>
                </c:pt>
                <c:pt idx="17349">
                  <c:v>345.232676414796</c:v>
                </c:pt>
                <c:pt idx="17350">
                  <c:v>345.18358040769101</c:v>
                </c:pt>
                <c:pt idx="17351">
                  <c:v>345.138929841508</c:v>
                </c:pt>
                <c:pt idx="17352">
                  <c:v>345.09063174501301</c:v>
                </c:pt>
                <c:pt idx="17353">
                  <c:v>345.01047836742299</c:v>
                </c:pt>
                <c:pt idx="17354">
                  <c:v>344.99444837845601</c:v>
                </c:pt>
                <c:pt idx="17355">
                  <c:v>344.86685980050299</c:v>
                </c:pt>
                <c:pt idx="17356">
                  <c:v>344.78377813227303</c:v>
                </c:pt>
                <c:pt idx="17357">
                  <c:v>344.76607690195198</c:v>
                </c:pt>
                <c:pt idx="17358">
                  <c:v>344.71196116891798</c:v>
                </c:pt>
                <c:pt idx="17359">
                  <c:v>344.649675672988</c:v>
                </c:pt>
                <c:pt idx="17360">
                  <c:v>344.64372414668497</c:v>
                </c:pt>
                <c:pt idx="17361">
                  <c:v>344.58867792132799</c:v>
                </c:pt>
                <c:pt idx="17362">
                  <c:v>344.55593431001</c:v>
                </c:pt>
                <c:pt idx="17363">
                  <c:v>344.54744346540298</c:v>
                </c:pt>
                <c:pt idx="17364">
                  <c:v>344.49185134522799</c:v>
                </c:pt>
                <c:pt idx="17365">
                  <c:v>344.43857453206402</c:v>
                </c:pt>
                <c:pt idx="17366">
                  <c:v>344.35109167228597</c:v>
                </c:pt>
                <c:pt idx="17367">
                  <c:v>344.34318166548201</c:v>
                </c:pt>
                <c:pt idx="17368">
                  <c:v>344.24562563450598</c:v>
                </c:pt>
                <c:pt idx="17369">
                  <c:v>344.22841451036402</c:v>
                </c:pt>
                <c:pt idx="17370">
                  <c:v>344.22816913209698</c:v>
                </c:pt>
                <c:pt idx="17371">
                  <c:v>344.13418864025601</c:v>
                </c:pt>
                <c:pt idx="17372">
                  <c:v>344.11890152462303</c:v>
                </c:pt>
                <c:pt idx="17373">
                  <c:v>344.094675239244</c:v>
                </c:pt>
                <c:pt idx="17374">
                  <c:v>344.03676224026299</c:v>
                </c:pt>
                <c:pt idx="17375">
                  <c:v>344.01758216620902</c:v>
                </c:pt>
                <c:pt idx="17376">
                  <c:v>344.01348515206502</c:v>
                </c:pt>
                <c:pt idx="17377">
                  <c:v>343.91464956952001</c:v>
                </c:pt>
                <c:pt idx="17378">
                  <c:v>343.897860670542</c:v>
                </c:pt>
                <c:pt idx="17379">
                  <c:v>343.86181859084297</c:v>
                </c:pt>
                <c:pt idx="17380">
                  <c:v>343.853421476042</c:v>
                </c:pt>
                <c:pt idx="17381">
                  <c:v>343.788767784257</c:v>
                </c:pt>
                <c:pt idx="17382">
                  <c:v>343.78339183945297</c:v>
                </c:pt>
                <c:pt idx="17383">
                  <c:v>343.639353040294</c:v>
                </c:pt>
                <c:pt idx="17384">
                  <c:v>343.59023400824702</c:v>
                </c:pt>
                <c:pt idx="17385">
                  <c:v>343.50505196372501</c:v>
                </c:pt>
                <c:pt idx="17386">
                  <c:v>343.42494510588301</c:v>
                </c:pt>
                <c:pt idx="17387">
                  <c:v>343.41933044506698</c:v>
                </c:pt>
                <c:pt idx="17388">
                  <c:v>343.345190545408</c:v>
                </c:pt>
                <c:pt idx="17389">
                  <c:v>343.30662399137702</c:v>
                </c:pt>
                <c:pt idx="17390">
                  <c:v>343.26471192407797</c:v>
                </c:pt>
                <c:pt idx="17391">
                  <c:v>343.25849211250801</c:v>
                </c:pt>
                <c:pt idx="17392">
                  <c:v>343.22809601653501</c:v>
                </c:pt>
                <c:pt idx="17393">
                  <c:v>343.18972296490398</c:v>
                </c:pt>
                <c:pt idx="17394">
                  <c:v>343.186559582634</c:v>
                </c:pt>
                <c:pt idx="17395">
                  <c:v>343.17009819700598</c:v>
                </c:pt>
                <c:pt idx="17396">
                  <c:v>343.09489616226602</c:v>
                </c:pt>
                <c:pt idx="17397">
                  <c:v>343.07948402199099</c:v>
                </c:pt>
                <c:pt idx="17398">
                  <c:v>343.07809425987602</c:v>
                </c:pt>
                <c:pt idx="17399">
                  <c:v>343.03346075845701</c:v>
                </c:pt>
                <c:pt idx="17400">
                  <c:v>342.91608211668199</c:v>
                </c:pt>
                <c:pt idx="17401">
                  <c:v>342.89584739035399</c:v>
                </c:pt>
                <c:pt idx="17402">
                  <c:v>342.894269663697</c:v>
                </c:pt>
                <c:pt idx="17403">
                  <c:v>342.89274377711098</c:v>
                </c:pt>
                <c:pt idx="17404">
                  <c:v>342.82064718729498</c:v>
                </c:pt>
                <c:pt idx="17405">
                  <c:v>342.79688901954199</c:v>
                </c:pt>
                <c:pt idx="17406">
                  <c:v>342.70735014949798</c:v>
                </c:pt>
                <c:pt idx="17407">
                  <c:v>342.65639819013097</c:v>
                </c:pt>
                <c:pt idx="17408">
                  <c:v>342.64291730321901</c:v>
                </c:pt>
                <c:pt idx="17409">
                  <c:v>342.64013306490898</c:v>
                </c:pt>
                <c:pt idx="17410">
                  <c:v>342.57714153704001</c:v>
                </c:pt>
                <c:pt idx="17411">
                  <c:v>342.54602211574098</c:v>
                </c:pt>
                <c:pt idx="17412">
                  <c:v>342.53634400761302</c:v>
                </c:pt>
                <c:pt idx="17413">
                  <c:v>342.51199659257401</c:v>
                </c:pt>
                <c:pt idx="17414">
                  <c:v>342.50177622083902</c:v>
                </c:pt>
                <c:pt idx="17415">
                  <c:v>342.43579344659702</c:v>
                </c:pt>
                <c:pt idx="17416">
                  <c:v>342.43410249608502</c:v>
                </c:pt>
                <c:pt idx="17417">
                  <c:v>342.41130586277097</c:v>
                </c:pt>
                <c:pt idx="17418">
                  <c:v>342.40659098580898</c:v>
                </c:pt>
                <c:pt idx="17419">
                  <c:v>342.30966143705899</c:v>
                </c:pt>
                <c:pt idx="17420">
                  <c:v>342.303607405435</c:v>
                </c:pt>
                <c:pt idx="17421">
                  <c:v>342.284365045698</c:v>
                </c:pt>
                <c:pt idx="17422">
                  <c:v>342.23307572430701</c:v>
                </c:pt>
                <c:pt idx="17423">
                  <c:v>342.15084014823401</c:v>
                </c:pt>
                <c:pt idx="17424">
                  <c:v>342.10278989706399</c:v>
                </c:pt>
                <c:pt idx="17425">
                  <c:v>342.04939229483</c:v>
                </c:pt>
                <c:pt idx="17426">
                  <c:v>341.96864993489402</c:v>
                </c:pt>
                <c:pt idx="17427">
                  <c:v>341.965583227183</c:v>
                </c:pt>
                <c:pt idx="17428">
                  <c:v>341.88374092368502</c:v>
                </c:pt>
                <c:pt idx="17429">
                  <c:v>341.88108096750898</c:v>
                </c:pt>
                <c:pt idx="17430">
                  <c:v>341.878570379721</c:v>
                </c:pt>
                <c:pt idx="17431">
                  <c:v>341.85073273862201</c:v>
                </c:pt>
                <c:pt idx="17432">
                  <c:v>341.82012492360599</c:v>
                </c:pt>
                <c:pt idx="17433">
                  <c:v>341.79964913033302</c:v>
                </c:pt>
                <c:pt idx="17434">
                  <c:v>341.76269065357297</c:v>
                </c:pt>
                <c:pt idx="17435">
                  <c:v>341.75961952144797</c:v>
                </c:pt>
                <c:pt idx="17436">
                  <c:v>341.74245926960702</c:v>
                </c:pt>
                <c:pt idx="17437">
                  <c:v>341.73371468445703</c:v>
                </c:pt>
                <c:pt idx="17438">
                  <c:v>341.72985065312002</c:v>
                </c:pt>
                <c:pt idx="17439">
                  <c:v>341.702360480778</c:v>
                </c:pt>
                <c:pt idx="17440">
                  <c:v>341.64926272238301</c:v>
                </c:pt>
                <c:pt idx="17441">
                  <c:v>341.62097870313198</c:v>
                </c:pt>
                <c:pt idx="17442">
                  <c:v>341.56851346289397</c:v>
                </c:pt>
                <c:pt idx="17443">
                  <c:v>341.52793141181598</c:v>
                </c:pt>
                <c:pt idx="17444">
                  <c:v>341.502475296287</c:v>
                </c:pt>
                <c:pt idx="17445">
                  <c:v>341.473846326851</c:v>
                </c:pt>
                <c:pt idx="17446">
                  <c:v>341.46523400985501</c:v>
                </c:pt>
                <c:pt idx="17447">
                  <c:v>341.46448420636699</c:v>
                </c:pt>
                <c:pt idx="17448">
                  <c:v>341.46104611431099</c:v>
                </c:pt>
                <c:pt idx="17449">
                  <c:v>341.39813666314097</c:v>
                </c:pt>
                <c:pt idx="17450">
                  <c:v>341.35087399861197</c:v>
                </c:pt>
                <c:pt idx="17451">
                  <c:v>341.32067592980502</c:v>
                </c:pt>
                <c:pt idx="17452">
                  <c:v>341.26706614576898</c:v>
                </c:pt>
                <c:pt idx="17453">
                  <c:v>341.25534218563303</c:v>
                </c:pt>
                <c:pt idx="17454">
                  <c:v>341.24733000817702</c:v>
                </c:pt>
                <c:pt idx="17455">
                  <c:v>341.13048156854001</c:v>
                </c:pt>
                <c:pt idx="17456">
                  <c:v>341.066893529494</c:v>
                </c:pt>
                <c:pt idx="17457">
                  <c:v>341.02512467049002</c:v>
                </c:pt>
                <c:pt idx="17458">
                  <c:v>341.00401596852498</c:v>
                </c:pt>
                <c:pt idx="17459">
                  <c:v>340.98911924985202</c:v>
                </c:pt>
                <c:pt idx="17460">
                  <c:v>340.95364338891198</c:v>
                </c:pt>
                <c:pt idx="17461">
                  <c:v>340.85747360390201</c:v>
                </c:pt>
                <c:pt idx="17462">
                  <c:v>340.83867592000502</c:v>
                </c:pt>
                <c:pt idx="17463">
                  <c:v>340.71914890127601</c:v>
                </c:pt>
                <c:pt idx="17464">
                  <c:v>340.66996820969001</c:v>
                </c:pt>
                <c:pt idx="17465">
                  <c:v>340.669381432016</c:v>
                </c:pt>
                <c:pt idx="17466">
                  <c:v>340.64132495569299</c:v>
                </c:pt>
                <c:pt idx="17467">
                  <c:v>340.62656589586402</c:v>
                </c:pt>
                <c:pt idx="17468">
                  <c:v>340.59371792997001</c:v>
                </c:pt>
                <c:pt idx="17469">
                  <c:v>340.59371099386902</c:v>
                </c:pt>
                <c:pt idx="17470">
                  <c:v>340.57107506585498</c:v>
                </c:pt>
                <c:pt idx="17471">
                  <c:v>340.53422849565999</c:v>
                </c:pt>
                <c:pt idx="17472">
                  <c:v>340.52377955280599</c:v>
                </c:pt>
                <c:pt idx="17473">
                  <c:v>340.513721321427</c:v>
                </c:pt>
                <c:pt idx="17474">
                  <c:v>340.47754280019899</c:v>
                </c:pt>
                <c:pt idx="17475">
                  <c:v>340.46256231703597</c:v>
                </c:pt>
                <c:pt idx="17476">
                  <c:v>340.46153580757698</c:v>
                </c:pt>
                <c:pt idx="17477">
                  <c:v>340.427957366405</c:v>
                </c:pt>
                <c:pt idx="17478">
                  <c:v>340.41403631860402</c:v>
                </c:pt>
                <c:pt idx="17479">
                  <c:v>340.39530789508098</c:v>
                </c:pt>
                <c:pt idx="17480">
                  <c:v>340.37848802453601</c:v>
                </c:pt>
                <c:pt idx="17481">
                  <c:v>340.37707665287297</c:v>
                </c:pt>
                <c:pt idx="17482">
                  <c:v>340.37216363535299</c:v>
                </c:pt>
                <c:pt idx="17483">
                  <c:v>340.33572077796799</c:v>
                </c:pt>
                <c:pt idx="17484">
                  <c:v>340.26124647963798</c:v>
                </c:pt>
                <c:pt idx="17485">
                  <c:v>340.25477800571298</c:v>
                </c:pt>
                <c:pt idx="17486">
                  <c:v>340.20397661745301</c:v>
                </c:pt>
                <c:pt idx="17487">
                  <c:v>340.20383505738198</c:v>
                </c:pt>
                <c:pt idx="17488">
                  <c:v>340.19471736946099</c:v>
                </c:pt>
                <c:pt idx="17489">
                  <c:v>340.12631561213402</c:v>
                </c:pt>
                <c:pt idx="17490">
                  <c:v>340.11611568849202</c:v>
                </c:pt>
                <c:pt idx="17491">
                  <c:v>340.06457344822297</c:v>
                </c:pt>
                <c:pt idx="17492">
                  <c:v>340.06343218293301</c:v>
                </c:pt>
                <c:pt idx="17493">
                  <c:v>340.06211732175598</c:v>
                </c:pt>
                <c:pt idx="17494">
                  <c:v>340.04693306130002</c:v>
                </c:pt>
                <c:pt idx="17495">
                  <c:v>340.03953751204898</c:v>
                </c:pt>
                <c:pt idx="17496">
                  <c:v>340.03139585789899</c:v>
                </c:pt>
                <c:pt idx="17497">
                  <c:v>340.02797074975598</c:v>
                </c:pt>
                <c:pt idx="17498">
                  <c:v>340.00027935729997</c:v>
                </c:pt>
                <c:pt idx="17499">
                  <c:v>339.93409982191099</c:v>
                </c:pt>
                <c:pt idx="17500">
                  <c:v>339.93362259217798</c:v>
                </c:pt>
                <c:pt idx="17501">
                  <c:v>339.90590510960698</c:v>
                </c:pt>
                <c:pt idx="17502">
                  <c:v>339.87884943359501</c:v>
                </c:pt>
                <c:pt idx="17503">
                  <c:v>339.87358180511501</c:v>
                </c:pt>
                <c:pt idx="17504">
                  <c:v>339.86820870176598</c:v>
                </c:pt>
                <c:pt idx="17505">
                  <c:v>339.86133738686499</c:v>
                </c:pt>
                <c:pt idx="17506">
                  <c:v>339.80291372570798</c:v>
                </c:pt>
                <c:pt idx="17507">
                  <c:v>339.79046435916803</c:v>
                </c:pt>
                <c:pt idx="17508">
                  <c:v>339.78886479065801</c:v>
                </c:pt>
                <c:pt idx="17509">
                  <c:v>339.78350748012099</c:v>
                </c:pt>
                <c:pt idx="17510">
                  <c:v>339.77620002045597</c:v>
                </c:pt>
                <c:pt idx="17511">
                  <c:v>339.76495002278699</c:v>
                </c:pt>
                <c:pt idx="17512">
                  <c:v>339.72963226731002</c:v>
                </c:pt>
                <c:pt idx="17513">
                  <c:v>339.72343246675899</c:v>
                </c:pt>
                <c:pt idx="17514">
                  <c:v>339.71880996923198</c:v>
                </c:pt>
                <c:pt idx="17515">
                  <c:v>339.694310236067</c:v>
                </c:pt>
                <c:pt idx="17516">
                  <c:v>339.68801684113402</c:v>
                </c:pt>
                <c:pt idx="17517">
                  <c:v>339.66196745169901</c:v>
                </c:pt>
                <c:pt idx="17518">
                  <c:v>339.65966732403899</c:v>
                </c:pt>
                <c:pt idx="17519">
                  <c:v>339.58201450419398</c:v>
                </c:pt>
                <c:pt idx="17520">
                  <c:v>339.578413835432</c:v>
                </c:pt>
                <c:pt idx="17521">
                  <c:v>339.54525345292097</c:v>
                </c:pt>
                <c:pt idx="17522">
                  <c:v>339.51372015937602</c:v>
                </c:pt>
                <c:pt idx="17523">
                  <c:v>339.4784700916</c:v>
                </c:pt>
                <c:pt idx="17524">
                  <c:v>339.440727556198</c:v>
                </c:pt>
                <c:pt idx="17525">
                  <c:v>339.421628792619</c:v>
                </c:pt>
                <c:pt idx="17526">
                  <c:v>339.40317967299097</c:v>
                </c:pt>
                <c:pt idx="17527">
                  <c:v>339.391846723399</c:v>
                </c:pt>
                <c:pt idx="17528">
                  <c:v>339.37104148424402</c:v>
                </c:pt>
                <c:pt idx="17529">
                  <c:v>339.33631544109699</c:v>
                </c:pt>
                <c:pt idx="17530">
                  <c:v>339.28955139081899</c:v>
                </c:pt>
                <c:pt idx="17531">
                  <c:v>339.26904992055597</c:v>
                </c:pt>
                <c:pt idx="17532">
                  <c:v>339.246340358628</c:v>
                </c:pt>
                <c:pt idx="17533">
                  <c:v>339.23956999471397</c:v>
                </c:pt>
                <c:pt idx="17534">
                  <c:v>339.220984672653</c:v>
                </c:pt>
                <c:pt idx="17535">
                  <c:v>339.20036847979998</c:v>
                </c:pt>
                <c:pt idx="17536">
                  <c:v>339.19197982061797</c:v>
                </c:pt>
                <c:pt idx="17537">
                  <c:v>339.14666319123199</c:v>
                </c:pt>
                <c:pt idx="17538">
                  <c:v>339.033901623188</c:v>
                </c:pt>
                <c:pt idx="17539">
                  <c:v>339.01129530465897</c:v>
                </c:pt>
                <c:pt idx="17540">
                  <c:v>338.90558121835602</c:v>
                </c:pt>
                <c:pt idx="17541">
                  <c:v>338.88964751267201</c:v>
                </c:pt>
                <c:pt idx="17542">
                  <c:v>338.82309254149402</c:v>
                </c:pt>
                <c:pt idx="17543">
                  <c:v>338.78783878995301</c:v>
                </c:pt>
                <c:pt idx="17544">
                  <c:v>338.759636851587</c:v>
                </c:pt>
                <c:pt idx="17545">
                  <c:v>338.72342596950301</c:v>
                </c:pt>
                <c:pt idx="17546">
                  <c:v>338.62528113585802</c:v>
                </c:pt>
                <c:pt idx="17547">
                  <c:v>338.61304629220803</c:v>
                </c:pt>
                <c:pt idx="17548">
                  <c:v>338.47659505325203</c:v>
                </c:pt>
                <c:pt idx="17549">
                  <c:v>338.43736136309002</c:v>
                </c:pt>
                <c:pt idx="17550">
                  <c:v>338.41633249004099</c:v>
                </c:pt>
                <c:pt idx="17551">
                  <c:v>338.40224778012401</c:v>
                </c:pt>
                <c:pt idx="17552">
                  <c:v>338.37281083658598</c:v>
                </c:pt>
                <c:pt idx="17553">
                  <c:v>338.36642861498399</c:v>
                </c:pt>
                <c:pt idx="17554">
                  <c:v>338.35343444173702</c:v>
                </c:pt>
                <c:pt idx="17555">
                  <c:v>338.33009941682701</c:v>
                </c:pt>
                <c:pt idx="17556">
                  <c:v>338.32659546148398</c:v>
                </c:pt>
                <c:pt idx="17557">
                  <c:v>338.31330833511799</c:v>
                </c:pt>
                <c:pt idx="17558">
                  <c:v>338.308729479433</c:v>
                </c:pt>
                <c:pt idx="17559">
                  <c:v>338.29368671378899</c:v>
                </c:pt>
                <c:pt idx="17560">
                  <c:v>338.26430698494198</c:v>
                </c:pt>
                <c:pt idx="17561">
                  <c:v>338.23253508521702</c:v>
                </c:pt>
                <c:pt idx="17562">
                  <c:v>338.13995423627898</c:v>
                </c:pt>
                <c:pt idx="17563">
                  <c:v>338.127873129889</c:v>
                </c:pt>
                <c:pt idx="17564">
                  <c:v>338.12235760798399</c:v>
                </c:pt>
                <c:pt idx="17565">
                  <c:v>338.11832831646097</c:v>
                </c:pt>
                <c:pt idx="17566">
                  <c:v>338.11433072878702</c:v>
                </c:pt>
                <c:pt idx="17567">
                  <c:v>338.11106205953899</c:v>
                </c:pt>
                <c:pt idx="17568">
                  <c:v>338.09541965513898</c:v>
                </c:pt>
                <c:pt idx="17569">
                  <c:v>337.97759100990999</c:v>
                </c:pt>
                <c:pt idx="17570">
                  <c:v>337.955908066419</c:v>
                </c:pt>
                <c:pt idx="17571">
                  <c:v>337.92033492141798</c:v>
                </c:pt>
                <c:pt idx="17572">
                  <c:v>337.91302569791998</c:v>
                </c:pt>
                <c:pt idx="17573">
                  <c:v>337.90118747157601</c:v>
                </c:pt>
                <c:pt idx="17574">
                  <c:v>337.87633409786099</c:v>
                </c:pt>
                <c:pt idx="17575">
                  <c:v>337.82474383258</c:v>
                </c:pt>
                <c:pt idx="17576">
                  <c:v>337.80322816165602</c:v>
                </c:pt>
                <c:pt idx="17577">
                  <c:v>337.75238904850698</c:v>
                </c:pt>
                <c:pt idx="17578">
                  <c:v>337.74743937037999</c:v>
                </c:pt>
                <c:pt idx="17579">
                  <c:v>337.66981188861303</c:v>
                </c:pt>
                <c:pt idx="17580">
                  <c:v>337.65933969100399</c:v>
                </c:pt>
                <c:pt idx="17581">
                  <c:v>337.64988557165401</c:v>
                </c:pt>
                <c:pt idx="17582">
                  <c:v>337.63064360997402</c:v>
                </c:pt>
                <c:pt idx="17583">
                  <c:v>337.59367925517398</c:v>
                </c:pt>
                <c:pt idx="17584">
                  <c:v>337.51617268868</c:v>
                </c:pt>
                <c:pt idx="17585">
                  <c:v>337.51513262585001</c:v>
                </c:pt>
                <c:pt idx="17586">
                  <c:v>337.428522541603</c:v>
                </c:pt>
                <c:pt idx="17587">
                  <c:v>337.42000732964499</c:v>
                </c:pt>
                <c:pt idx="17588">
                  <c:v>337.41627271597503</c:v>
                </c:pt>
                <c:pt idx="17589">
                  <c:v>337.40542705063501</c:v>
                </c:pt>
                <c:pt idx="17590">
                  <c:v>337.40359441917298</c:v>
                </c:pt>
                <c:pt idx="17591">
                  <c:v>337.342446780437</c:v>
                </c:pt>
                <c:pt idx="17592">
                  <c:v>337.33082568515402</c:v>
                </c:pt>
                <c:pt idx="17593">
                  <c:v>337.27811993679001</c:v>
                </c:pt>
                <c:pt idx="17594">
                  <c:v>337.26825582578499</c:v>
                </c:pt>
                <c:pt idx="17595">
                  <c:v>337.24748739150999</c:v>
                </c:pt>
                <c:pt idx="17596">
                  <c:v>337.17804931177199</c:v>
                </c:pt>
                <c:pt idx="17597">
                  <c:v>337.16709967350999</c:v>
                </c:pt>
                <c:pt idx="17598">
                  <c:v>337.10675274204999</c:v>
                </c:pt>
                <c:pt idx="17599">
                  <c:v>337.009349989263</c:v>
                </c:pt>
                <c:pt idx="17600">
                  <c:v>336.98750162116801</c:v>
                </c:pt>
                <c:pt idx="17601">
                  <c:v>336.98015354641097</c:v>
                </c:pt>
                <c:pt idx="17602">
                  <c:v>336.938246281555</c:v>
                </c:pt>
                <c:pt idx="17603">
                  <c:v>336.86935066130002</c:v>
                </c:pt>
                <c:pt idx="17604">
                  <c:v>336.86181167944801</c:v>
                </c:pt>
                <c:pt idx="17605">
                  <c:v>336.83844280769898</c:v>
                </c:pt>
                <c:pt idx="17606">
                  <c:v>336.83805540451402</c:v>
                </c:pt>
                <c:pt idx="17607">
                  <c:v>336.815205103057</c:v>
                </c:pt>
                <c:pt idx="17608">
                  <c:v>336.77271250035</c:v>
                </c:pt>
                <c:pt idx="17609">
                  <c:v>336.77026131865898</c:v>
                </c:pt>
                <c:pt idx="17610">
                  <c:v>336.75179104695297</c:v>
                </c:pt>
                <c:pt idx="17611">
                  <c:v>336.74261582903199</c:v>
                </c:pt>
                <c:pt idx="17612">
                  <c:v>336.74051237425601</c:v>
                </c:pt>
                <c:pt idx="17613">
                  <c:v>336.73935511575598</c:v>
                </c:pt>
                <c:pt idx="17614">
                  <c:v>336.70342091111098</c:v>
                </c:pt>
                <c:pt idx="17615">
                  <c:v>336.67519354192098</c:v>
                </c:pt>
                <c:pt idx="17616">
                  <c:v>336.64525316129198</c:v>
                </c:pt>
                <c:pt idx="17617">
                  <c:v>336.63801955718998</c:v>
                </c:pt>
                <c:pt idx="17618">
                  <c:v>336.60360334569401</c:v>
                </c:pt>
                <c:pt idx="17619">
                  <c:v>336.58106474095302</c:v>
                </c:pt>
                <c:pt idx="17620">
                  <c:v>336.47595975168298</c:v>
                </c:pt>
                <c:pt idx="17621">
                  <c:v>336.47126893488098</c:v>
                </c:pt>
                <c:pt idx="17622">
                  <c:v>336.45493484440698</c:v>
                </c:pt>
                <c:pt idx="17623">
                  <c:v>336.429267949934</c:v>
                </c:pt>
                <c:pt idx="17624">
                  <c:v>336.40276480993703</c:v>
                </c:pt>
                <c:pt idx="17625">
                  <c:v>336.387707516825</c:v>
                </c:pt>
                <c:pt idx="17626">
                  <c:v>336.38451430521002</c:v>
                </c:pt>
                <c:pt idx="17627">
                  <c:v>336.37434413561698</c:v>
                </c:pt>
                <c:pt idx="17628">
                  <c:v>336.36117309189501</c:v>
                </c:pt>
                <c:pt idx="17629">
                  <c:v>336.353795366317</c:v>
                </c:pt>
                <c:pt idx="17630">
                  <c:v>336.33999391878598</c:v>
                </c:pt>
                <c:pt idx="17631">
                  <c:v>336.29198335958398</c:v>
                </c:pt>
                <c:pt idx="17632">
                  <c:v>336.26296440884897</c:v>
                </c:pt>
                <c:pt idx="17633">
                  <c:v>336.15867664324901</c:v>
                </c:pt>
                <c:pt idx="17634">
                  <c:v>336.14164621488197</c:v>
                </c:pt>
                <c:pt idx="17635">
                  <c:v>336.12365723466098</c:v>
                </c:pt>
                <c:pt idx="17636">
                  <c:v>336.12180220755801</c:v>
                </c:pt>
                <c:pt idx="17637">
                  <c:v>336.04406781999802</c:v>
                </c:pt>
                <c:pt idx="17638">
                  <c:v>336.01681858552098</c:v>
                </c:pt>
                <c:pt idx="17639">
                  <c:v>335.95646249264399</c:v>
                </c:pt>
                <c:pt idx="17640">
                  <c:v>335.94858095676898</c:v>
                </c:pt>
                <c:pt idx="17641">
                  <c:v>335.943318082757</c:v>
                </c:pt>
                <c:pt idx="17642">
                  <c:v>335.93708310278402</c:v>
                </c:pt>
                <c:pt idx="17643">
                  <c:v>335.85872196663502</c:v>
                </c:pt>
                <c:pt idx="17644">
                  <c:v>335.82360601822103</c:v>
                </c:pt>
                <c:pt idx="17645">
                  <c:v>335.749669237094</c:v>
                </c:pt>
                <c:pt idx="17646">
                  <c:v>335.71560453310201</c:v>
                </c:pt>
                <c:pt idx="17647">
                  <c:v>335.71512932515799</c:v>
                </c:pt>
                <c:pt idx="17648">
                  <c:v>335.71435566727098</c:v>
                </c:pt>
                <c:pt idx="17649">
                  <c:v>335.71347790112702</c:v>
                </c:pt>
                <c:pt idx="17650">
                  <c:v>335.594187262687</c:v>
                </c:pt>
                <c:pt idx="17651">
                  <c:v>335.58464228705799</c:v>
                </c:pt>
                <c:pt idx="17652">
                  <c:v>335.56840812097101</c:v>
                </c:pt>
                <c:pt idx="17653">
                  <c:v>335.55915179028699</c:v>
                </c:pt>
                <c:pt idx="17654">
                  <c:v>335.55510671638098</c:v>
                </c:pt>
                <c:pt idx="17655">
                  <c:v>335.50425083228902</c:v>
                </c:pt>
                <c:pt idx="17656">
                  <c:v>335.50104474941497</c:v>
                </c:pt>
                <c:pt idx="17657">
                  <c:v>335.49885810174499</c:v>
                </c:pt>
                <c:pt idx="17658">
                  <c:v>335.48250918572001</c:v>
                </c:pt>
                <c:pt idx="17659">
                  <c:v>335.47389770630201</c:v>
                </c:pt>
                <c:pt idx="17660">
                  <c:v>335.43006731962498</c:v>
                </c:pt>
                <c:pt idx="17661">
                  <c:v>335.41543396545399</c:v>
                </c:pt>
                <c:pt idx="17662">
                  <c:v>335.41038866098899</c:v>
                </c:pt>
                <c:pt idx="17663">
                  <c:v>335.35004030580001</c:v>
                </c:pt>
                <c:pt idx="17664">
                  <c:v>335.34070008655101</c:v>
                </c:pt>
                <c:pt idx="17665">
                  <c:v>335.29152015854299</c:v>
                </c:pt>
                <c:pt idx="17666">
                  <c:v>335.27141811248401</c:v>
                </c:pt>
                <c:pt idx="17667">
                  <c:v>335.25168624219799</c:v>
                </c:pt>
                <c:pt idx="17668">
                  <c:v>335.20170175787399</c:v>
                </c:pt>
                <c:pt idx="17669">
                  <c:v>335.07435091102502</c:v>
                </c:pt>
                <c:pt idx="17670">
                  <c:v>335.062644930457</c:v>
                </c:pt>
                <c:pt idx="17671">
                  <c:v>335.02068347466599</c:v>
                </c:pt>
                <c:pt idx="17672">
                  <c:v>334.95228446274001</c:v>
                </c:pt>
                <c:pt idx="17673">
                  <c:v>334.946002474539</c:v>
                </c:pt>
                <c:pt idx="17674">
                  <c:v>334.76285452674199</c:v>
                </c:pt>
                <c:pt idx="17675">
                  <c:v>334.76280480220498</c:v>
                </c:pt>
                <c:pt idx="17676">
                  <c:v>334.75955626039899</c:v>
                </c:pt>
                <c:pt idx="17677">
                  <c:v>334.68603493020902</c:v>
                </c:pt>
                <c:pt idx="17678">
                  <c:v>334.62397087610901</c:v>
                </c:pt>
                <c:pt idx="17679">
                  <c:v>334.54481542666201</c:v>
                </c:pt>
                <c:pt idx="17680">
                  <c:v>334.54211671203802</c:v>
                </c:pt>
                <c:pt idx="17681">
                  <c:v>334.49122215217898</c:v>
                </c:pt>
                <c:pt idx="17682">
                  <c:v>334.484959221944</c:v>
                </c:pt>
                <c:pt idx="17683">
                  <c:v>334.46630669277101</c:v>
                </c:pt>
                <c:pt idx="17684">
                  <c:v>334.44987955069303</c:v>
                </c:pt>
                <c:pt idx="17685">
                  <c:v>334.42757125119402</c:v>
                </c:pt>
                <c:pt idx="17686">
                  <c:v>334.39536439492298</c:v>
                </c:pt>
                <c:pt idx="17687">
                  <c:v>334.32181044333697</c:v>
                </c:pt>
                <c:pt idx="17688">
                  <c:v>334.27763376477498</c:v>
                </c:pt>
                <c:pt idx="17689">
                  <c:v>334.25567374642299</c:v>
                </c:pt>
                <c:pt idx="17690">
                  <c:v>334.25516007465598</c:v>
                </c:pt>
                <c:pt idx="17691">
                  <c:v>334.22550588139597</c:v>
                </c:pt>
                <c:pt idx="17692">
                  <c:v>334.20045740663397</c:v>
                </c:pt>
                <c:pt idx="17693">
                  <c:v>334.180881808376</c:v>
                </c:pt>
                <c:pt idx="17694">
                  <c:v>334.16812427906001</c:v>
                </c:pt>
                <c:pt idx="17695">
                  <c:v>334.15293018137203</c:v>
                </c:pt>
                <c:pt idx="17696">
                  <c:v>334.13164143150499</c:v>
                </c:pt>
                <c:pt idx="17697">
                  <c:v>334.100772352349</c:v>
                </c:pt>
                <c:pt idx="17698">
                  <c:v>334.09770667693601</c:v>
                </c:pt>
                <c:pt idx="17699">
                  <c:v>334.07581809354701</c:v>
                </c:pt>
                <c:pt idx="17700">
                  <c:v>334.07030196930498</c:v>
                </c:pt>
                <c:pt idx="17701">
                  <c:v>334.06856512991999</c:v>
                </c:pt>
                <c:pt idx="17702">
                  <c:v>334.01854845128003</c:v>
                </c:pt>
                <c:pt idx="17703">
                  <c:v>333.98900551328097</c:v>
                </c:pt>
                <c:pt idx="17704">
                  <c:v>333.96941253504599</c:v>
                </c:pt>
                <c:pt idx="17705">
                  <c:v>333.955108239487</c:v>
                </c:pt>
                <c:pt idx="17706">
                  <c:v>333.88439983094202</c:v>
                </c:pt>
                <c:pt idx="17707">
                  <c:v>333.863096056296</c:v>
                </c:pt>
                <c:pt idx="17708">
                  <c:v>333.852929029758</c:v>
                </c:pt>
                <c:pt idx="17709">
                  <c:v>333.83136425271499</c:v>
                </c:pt>
                <c:pt idx="17710">
                  <c:v>333.829906691823</c:v>
                </c:pt>
                <c:pt idx="17711">
                  <c:v>333.81003763158498</c:v>
                </c:pt>
                <c:pt idx="17712">
                  <c:v>333.75323673614798</c:v>
                </c:pt>
                <c:pt idx="17713">
                  <c:v>333.73968328040303</c:v>
                </c:pt>
                <c:pt idx="17714">
                  <c:v>333.68349091109098</c:v>
                </c:pt>
                <c:pt idx="17715">
                  <c:v>333.64045446940003</c:v>
                </c:pt>
                <c:pt idx="17716">
                  <c:v>333.61588244248401</c:v>
                </c:pt>
                <c:pt idx="17717">
                  <c:v>333.59708711348202</c:v>
                </c:pt>
                <c:pt idx="17718">
                  <c:v>333.59639890669899</c:v>
                </c:pt>
                <c:pt idx="17719">
                  <c:v>333.59097484138402</c:v>
                </c:pt>
                <c:pt idx="17720">
                  <c:v>333.58296763060298</c:v>
                </c:pt>
                <c:pt idx="17721">
                  <c:v>333.574373513311</c:v>
                </c:pt>
                <c:pt idx="17722">
                  <c:v>333.56136933245398</c:v>
                </c:pt>
                <c:pt idx="17723">
                  <c:v>333.56081396798299</c:v>
                </c:pt>
                <c:pt idx="17724">
                  <c:v>333.503247622988</c:v>
                </c:pt>
                <c:pt idx="17725">
                  <c:v>333.47037307116699</c:v>
                </c:pt>
                <c:pt idx="17726">
                  <c:v>333.45358371166799</c:v>
                </c:pt>
                <c:pt idx="17727">
                  <c:v>333.411870190407</c:v>
                </c:pt>
                <c:pt idx="17728">
                  <c:v>333.40113395012202</c:v>
                </c:pt>
                <c:pt idx="17729">
                  <c:v>333.39160738719698</c:v>
                </c:pt>
                <c:pt idx="17730">
                  <c:v>333.36689307976798</c:v>
                </c:pt>
                <c:pt idx="17731">
                  <c:v>333.34977807287601</c:v>
                </c:pt>
                <c:pt idx="17732">
                  <c:v>333.18575860037402</c:v>
                </c:pt>
                <c:pt idx="17733">
                  <c:v>333.15978058493801</c:v>
                </c:pt>
                <c:pt idx="17734">
                  <c:v>333.13301397453802</c:v>
                </c:pt>
                <c:pt idx="17735">
                  <c:v>333.12320854087</c:v>
                </c:pt>
                <c:pt idx="17736">
                  <c:v>333.07405630020202</c:v>
                </c:pt>
                <c:pt idx="17737">
                  <c:v>333.062236597408</c:v>
                </c:pt>
                <c:pt idx="17738">
                  <c:v>333.05085514182099</c:v>
                </c:pt>
                <c:pt idx="17739">
                  <c:v>333.04548029773599</c:v>
                </c:pt>
                <c:pt idx="17740">
                  <c:v>333.033730859017</c:v>
                </c:pt>
                <c:pt idx="17741">
                  <c:v>333.02669611025601</c:v>
                </c:pt>
                <c:pt idx="17742">
                  <c:v>333.02339361819901</c:v>
                </c:pt>
                <c:pt idx="17743">
                  <c:v>332.99141863849502</c:v>
                </c:pt>
                <c:pt idx="17744">
                  <c:v>332.975622432997</c:v>
                </c:pt>
                <c:pt idx="17745">
                  <c:v>332.95382547338198</c:v>
                </c:pt>
                <c:pt idx="17746">
                  <c:v>332.931242593702</c:v>
                </c:pt>
                <c:pt idx="17747">
                  <c:v>332.89111066751701</c:v>
                </c:pt>
                <c:pt idx="17748">
                  <c:v>332.81446387879799</c:v>
                </c:pt>
                <c:pt idx="17749">
                  <c:v>332.76184837690602</c:v>
                </c:pt>
                <c:pt idx="17750">
                  <c:v>332.75200802587602</c:v>
                </c:pt>
                <c:pt idx="17751">
                  <c:v>332.71256377583001</c:v>
                </c:pt>
                <c:pt idx="17752">
                  <c:v>332.70664024560801</c:v>
                </c:pt>
                <c:pt idx="17753">
                  <c:v>332.66864883332499</c:v>
                </c:pt>
                <c:pt idx="17754">
                  <c:v>332.59800364000301</c:v>
                </c:pt>
                <c:pt idx="17755">
                  <c:v>332.57362109324998</c:v>
                </c:pt>
                <c:pt idx="17756">
                  <c:v>332.55811558437898</c:v>
                </c:pt>
                <c:pt idx="17757">
                  <c:v>332.52274376950197</c:v>
                </c:pt>
                <c:pt idx="17758">
                  <c:v>332.47099527374002</c:v>
                </c:pt>
                <c:pt idx="17759">
                  <c:v>332.43976541596197</c:v>
                </c:pt>
                <c:pt idx="17760">
                  <c:v>332.43772804682999</c:v>
                </c:pt>
                <c:pt idx="17761">
                  <c:v>332.41923053289099</c:v>
                </c:pt>
                <c:pt idx="17762">
                  <c:v>332.41498158942602</c:v>
                </c:pt>
                <c:pt idx="17763">
                  <c:v>332.40618508882199</c:v>
                </c:pt>
                <c:pt idx="17764">
                  <c:v>332.40490678645602</c:v>
                </c:pt>
                <c:pt idx="17765">
                  <c:v>332.341170519206</c:v>
                </c:pt>
                <c:pt idx="17766">
                  <c:v>332.30156834525002</c:v>
                </c:pt>
                <c:pt idx="17767">
                  <c:v>332.29326095300001</c:v>
                </c:pt>
                <c:pt idx="17768">
                  <c:v>332.24177673573899</c:v>
                </c:pt>
                <c:pt idx="17769">
                  <c:v>332.21560650663201</c:v>
                </c:pt>
                <c:pt idx="17770">
                  <c:v>332.201448471204</c:v>
                </c:pt>
                <c:pt idx="17771">
                  <c:v>332.19282602784301</c:v>
                </c:pt>
                <c:pt idx="17772">
                  <c:v>332.15859056661998</c:v>
                </c:pt>
                <c:pt idx="17773">
                  <c:v>332.14574559593399</c:v>
                </c:pt>
                <c:pt idx="17774">
                  <c:v>332.14548940485599</c:v>
                </c:pt>
                <c:pt idx="17775">
                  <c:v>332.12937897509403</c:v>
                </c:pt>
                <c:pt idx="17776">
                  <c:v>332.092694704591</c:v>
                </c:pt>
                <c:pt idx="17777">
                  <c:v>332.087136645621</c:v>
                </c:pt>
                <c:pt idx="17778">
                  <c:v>332.07751942921902</c:v>
                </c:pt>
                <c:pt idx="17779">
                  <c:v>332.07086129872403</c:v>
                </c:pt>
                <c:pt idx="17780">
                  <c:v>332.06788373314498</c:v>
                </c:pt>
                <c:pt idx="17781">
                  <c:v>332.03657818258802</c:v>
                </c:pt>
                <c:pt idx="17782">
                  <c:v>332.01420649540103</c:v>
                </c:pt>
                <c:pt idx="17783">
                  <c:v>331.96818642105802</c:v>
                </c:pt>
                <c:pt idx="17784">
                  <c:v>331.949821088188</c:v>
                </c:pt>
                <c:pt idx="17785">
                  <c:v>331.94822562625802</c:v>
                </c:pt>
                <c:pt idx="17786">
                  <c:v>331.87107836543697</c:v>
                </c:pt>
                <c:pt idx="17787">
                  <c:v>331.847095837609</c:v>
                </c:pt>
                <c:pt idx="17788">
                  <c:v>331.80107039541502</c:v>
                </c:pt>
                <c:pt idx="17789">
                  <c:v>331.76418884145301</c:v>
                </c:pt>
                <c:pt idx="17790">
                  <c:v>331.75808566679098</c:v>
                </c:pt>
                <c:pt idx="17791">
                  <c:v>331.69585720475601</c:v>
                </c:pt>
                <c:pt idx="17792">
                  <c:v>331.69243542013101</c:v>
                </c:pt>
                <c:pt idx="17793">
                  <c:v>331.6670036411</c:v>
                </c:pt>
                <c:pt idx="17794">
                  <c:v>331.66568482042601</c:v>
                </c:pt>
                <c:pt idx="17795">
                  <c:v>331.65466633094701</c:v>
                </c:pt>
                <c:pt idx="17796">
                  <c:v>331.637866570575</c:v>
                </c:pt>
                <c:pt idx="17797">
                  <c:v>331.61631113985499</c:v>
                </c:pt>
                <c:pt idx="17798">
                  <c:v>331.52770158086798</c:v>
                </c:pt>
                <c:pt idx="17799">
                  <c:v>331.44965226714203</c:v>
                </c:pt>
                <c:pt idx="17800">
                  <c:v>331.39451463835701</c:v>
                </c:pt>
                <c:pt idx="17801">
                  <c:v>331.37564150367501</c:v>
                </c:pt>
                <c:pt idx="17802">
                  <c:v>331.27314985913699</c:v>
                </c:pt>
                <c:pt idx="17803">
                  <c:v>331.27311114014702</c:v>
                </c:pt>
                <c:pt idx="17804">
                  <c:v>331.26298677343101</c:v>
                </c:pt>
                <c:pt idx="17805">
                  <c:v>331.21577149272599</c:v>
                </c:pt>
                <c:pt idx="17806">
                  <c:v>331.17582894578698</c:v>
                </c:pt>
                <c:pt idx="17807">
                  <c:v>331.08746596903399</c:v>
                </c:pt>
                <c:pt idx="17808">
                  <c:v>331.063634708368</c:v>
                </c:pt>
                <c:pt idx="17809">
                  <c:v>330.96924962915199</c:v>
                </c:pt>
                <c:pt idx="17810">
                  <c:v>330.95183584152801</c:v>
                </c:pt>
                <c:pt idx="17811">
                  <c:v>330.95066921573499</c:v>
                </c:pt>
                <c:pt idx="17812">
                  <c:v>330.89172027129399</c:v>
                </c:pt>
                <c:pt idx="17813">
                  <c:v>330.83915207324901</c:v>
                </c:pt>
                <c:pt idx="17814">
                  <c:v>330.74149043858802</c:v>
                </c:pt>
                <c:pt idx="17815">
                  <c:v>330.64757972505498</c:v>
                </c:pt>
                <c:pt idx="17816">
                  <c:v>330.64008058585</c:v>
                </c:pt>
                <c:pt idx="17817">
                  <c:v>330.56378821547003</c:v>
                </c:pt>
                <c:pt idx="17818">
                  <c:v>330.56303410117602</c:v>
                </c:pt>
                <c:pt idx="17819">
                  <c:v>330.46497358666898</c:v>
                </c:pt>
                <c:pt idx="17820">
                  <c:v>330.42078077196601</c:v>
                </c:pt>
                <c:pt idx="17821">
                  <c:v>330.40733265223099</c:v>
                </c:pt>
                <c:pt idx="17822">
                  <c:v>330.30263845592702</c:v>
                </c:pt>
                <c:pt idx="17823">
                  <c:v>330.178199854544</c:v>
                </c:pt>
                <c:pt idx="17824">
                  <c:v>330.14174505589</c:v>
                </c:pt>
                <c:pt idx="17825">
                  <c:v>330.13671802272501</c:v>
                </c:pt>
                <c:pt idx="17826">
                  <c:v>330.00572189020897</c:v>
                </c:pt>
                <c:pt idx="17827">
                  <c:v>329.92592160314899</c:v>
                </c:pt>
                <c:pt idx="17828">
                  <c:v>329.86150203055001</c:v>
                </c:pt>
                <c:pt idx="17829">
                  <c:v>329.85476915311301</c:v>
                </c:pt>
                <c:pt idx="17830">
                  <c:v>329.78528027578602</c:v>
                </c:pt>
                <c:pt idx="17831">
                  <c:v>329.75776024000902</c:v>
                </c:pt>
                <c:pt idx="17832">
                  <c:v>329.72625686619602</c:v>
                </c:pt>
                <c:pt idx="17833">
                  <c:v>329.71461142837097</c:v>
                </c:pt>
                <c:pt idx="17834">
                  <c:v>329.66156059297799</c:v>
                </c:pt>
                <c:pt idx="17835">
                  <c:v>329.559384831415</c:v>
                </c:pt>
                <c:pt idx="17836">
                  <c:v>329.49916189214002</c:v>
                </c:pt>
                <c:pt idx="17837">
                  <c:v>329.48016255633701</c:v>
                </c:pt>
                <c:pt idx="17838">
                  <c:v>329.363620622121</c:v>
                </c:pt>
                <c:pt idx="17839">
                  <c:v>329.30289093974898</c:v>
                </c:pt>
                <c:pt idx="17840">
                  <c:v>329.25653418161698</c:v>
                </c:pt>
                <c:pt idx="17841">
                  <c:v>329.24709411039601</c:v>
                </c:pt>
                <c:pt idx="17842">
                  <c:v>329.22639559400398</c:v>
                </c:pt>
                <c:pt idx="17843">
                  <c:v>329.22133924206798</c:v>
                </c:pt>
                <c:pt idx="17844">
                  <c:v>329.218517962607</c:v>
                </c:pt>
                <c:pt idx="17845">
                  <c:v>329.21396203226902</c:v>
                </c:pt>
                <c:pt idx="17846">
                  <c:v>329.16394322534302</c:v>
                </c:pt>
                <c:pt idx="17847">
                  <c:v>329.14840985024301</c:v>
                </c:pt>
                <c:pt idx="17848">
                  <c:v>329.11366583766699</c:v>
                </c:pt>
                <c:pt idx="17849">
                  <c:v>329.11057900124899</c:v>
                </c:pt>
                <c:pt idx="17850">
                  <c:v>329.11053227771498</c:v>
                </c:pt>
                <c:pt idx="17851">
                  <c:v>328.94574441814899</c:v>
                </c:pt>
                <c:pt idx="17852">
                  <c:v>328.93866279858202</c:v>
                </c:pt>
                <c:pt idx="17853">
                  <c:v>328.936754600048</c:v>
                </c:pt>
                <c:pt idx="17854">
                  <c:v>328.92538384023101</c:v>
                </c:pt>
                <c:pt idx="17855">
                  <c:v>328.886873453254</c:v>
                </c:pt>
                <c:pt idx="17856">
                  <c:v>328.882875719205</c:v>
                </c:pt>
                <c:pt idx="17857">
                  <c:v>328.879780601584</c:v>
                </c:pt>
                <c:pt idx="17858">
                  <c:v>328.81565911632401</c:v>
                </c:pt>
                <c:pt idx="17859">
                  <c:v>328.72447260321502</c:v>
                </c:pt>
                <c:pt idx="17860">
                  <c:v>328.72417038777098</c:v>
                </c:pt>
                <c:pt idx="17861">
                  <c:v>328.503457281593</c:v>
                </c:pt>
                <c:pt idx="17862">
                  <c:v>328.46306555264698</c:v>
                </c:pt>
                <c:pt idx="17863">
                  <c:v>328.45182599286801</c:v>
                </c:pt>
                <c:pt idx="17864">
                  <c:v>328.41300922786201</c:v>
                </c:pt>
                <c:pt idx="17865">
                  <c:v>328.40313152450699</c:v>
                </c:pt>
                <c:pt idx="17866">
                  <c:v>328.37149495245001</c:v>
                </c:pt>
                <c:pt idx="17867">
                  <c:v>328.361398642278</c:v>
                </c:pt>
                <c:pt idx="17868">
                  <c:v>328.30151912118998</c:v>
                </c:pt>
                <c:pt idx="17869">
                  <c:v>328.25157350018901</c:v>
                </c:pt>
                <c:pt idx="17870">
                  <c:v>328.16539130828897</c:v>
                </c:pt>
                <c:pt idx="17871">
                  <c:v>328.139625843261</c:v>
                </c:pt>
                <c:pt idx="17872">
                  <c:v>328.11278294987</c:v>
                </c:pt>
                <c:pt idx="17873">
                  <c:v>328.09637426768199</c:v>
                </c:pt>
                <c:pt idx="17874">
                  <c:v>328.08513889474801</c:v>
                </c:pt>
                <c:pt idx="17875">
                  <c:v>328.00056133381503</c:v>
                </c:pt>
                <c:pt idx="17876">
                  <c:v>327.99302620913897</c:v>
                </c:pt>
                <c:pt idx="17877">
                  <c:v>327.93899604567798</c:v>
                </c:pt>
                <c:pt idx="17878">
                  <c:v>327.88428095702398</c:v>
                </c:pt>
                <c:pt idx="17879">
                  <c:v>327.85091778673302</c:v>
                </c:pt>
                <c:pt idx="17880">
                  <c:v>327.83505846423498</c:v>
                </c:pt>
                <c:pt idx="17881">
                  <c:v>327.673929738043</c:v>
                </c:pt>
                <c:pt idx="17882">
                  <c:v>327.59732195079499</c:v>
                </c:pt>
                <c:pt idx="17883">
                  <c:v>327.40685837283399</c:v>
                </c:pt>
                <c:pt idx="17884">
                  <c:v>327.36081077131303</c:v>
                </c:pt>
                <c:pt idx="17885">
                  <c:v>327.35860860835902</c:v>
                </c:pt>
                <c:pt idx="17886">
                  <c:v>327.33851110058498</c:v>
                </c:pt>
                <c:pt idx="17887">
                  <c:v>327.31873121641598</c:v>
                </c:pt>
                <c:pt idx="17888">
                  <c:v>327.31196510354903</c:v>
                </c:pt>
                <c:pt idx="17889">
                  <c:v>327.31031235482999</c:v>
                </c:pt>
                <c:pt idx="17890">
                  <c:v>327.29597923518998</c:v>
                </c:pt>
                <c:pt idx="17891">
                  <c:v>327.27831986356603</c:v>
                </c:pt>
                <c:pt idx="17892">
                  <c:v>327.22966776702202</c:v>
                </c:pt>
                <c:pt idx="17893">
                  <c:v>327.18304289385497</c:v>
                </c:pt>
                <c:pt idx="17894">
                  <c:v>327.12525217930897</c:v>
                </c:pt>
                <c:pt idx="17895">
                  <c:v>327.09498286372298</c:v>
                </c:pt>
                <c:pt idx="17896">
                  <c:v>327.05410687720502</c:v>
                </c:pt>
                <c:pt idx="17897">
                  <c:v>326.99823349394302</c:v>
                </c:pt>
                <c:pt idx="17898">
                  <c:v>326.98402760859398</c:v>
                </c:pt>
                <c:pt idx="17899">
                  <c:v>326.88126894665299</c:v>
                </c:pt>
                <c:pt idx="17900">
                  <c:v>326.870074469565</c:v>
                </c:pt>
                <c:pt idx="17901">
                  <c:v>326.86210990016502</c:v>
                </c:pt>
                <c:pt idx="17902">
                  <c:v>326.65497015152903</c:v>
                </c:pt>
                <c:pt idx="17903">
                  <c:v>326.58851095362598</c:v>
                </c:pt>
                <c:pt idx="17904">
                  <c:v>326.55557432633702</c:v>
                </c:pt>
                <c:pt idx="17905">
                  <c:v>326.536164682307</c:v>
                </c:pt>
                <c:pt idx="17906">
                  <c:v>326.52963413025498</c:v>
                </c:pt>
                <c:pt idx="17907">
                  <c:v>326.459166812793</c:v>
                </c:pt>
                <c:pt idx="17908">
                  <c:v>326.44692206928801</c:v>
                </c:pt>
                <c:pt idx="17909">
                  <c:v>326.43914447827302</c:v>
                </c:pt>
                <c:pt idx="17910">
                  <c:v>326.43807527500098</c:v>
                </c:pt>
                <c:pt idx="17911">
                  <c:v>326.40819466676498</c:v>
                </c:pt>
                <c:pt idx="17912">
                  <c:v>326.37517018404498</c:v>
                </c:pt>
                <c:pt idx="17913">
                  <c:v>326.37148000546199</c:v>
                </c:pt>
                <c:pt idx="17914">
                  <c:v>326.35367364710902</c:v>
                </c:pt>
                <c:pt idx="17915">
                  <c:v>326.31548760180902</c:v>
                </c:pt>
                <c:pt idx="17916">
                  <c:v>326.25584367892299</c:v>
                </c:pt>
                <c:pt idx="17917">
                  <c:v>326.25345839807397</c:v>
                </c:pt>
                <c:pt idx="17918">
                  <c:v>326.18190106821999</c:v>
                </c:pt>
                <c:pt idx="17919">
                  <c:v>326.11638685056698</c:v>
                </c:pt>
                <c:pt idx="17920">
                  <c:v>326.10490393703702</c:v>
                </c:pt>
                <c:pt idx="17921">
                  <c:v>326.08066559323402</c:v>
                </c:pt>
                <c:pt idx="17922">
                  <c:v>326.07392324747599</c:v>
                </c:pt>
                <c:pt idx="17923">
                  <c:v>326.07374126129997</c:v>
                </c:pt>
                <c:pt idx="17924">
                  <c:v>326.054683803236</c:v>
                </c:pt>
                <c:pt idx="17925">
                  <c:v>326.05352850202598</c:v>
                </c:pt>
                <c:pt idx="17926">
                  <c:v>326.03867335807399</c:v>
                </c:pt>
                <c:pt idx="17927">
                  <c:v>326.02879020029297</c:v>
                </c:pt>
                <c:pt idx="17928">
                  <c:v>326.02616308941901</c:v>
                </c:pt>
                <c:pt idx="17929">
                  <c:v>325.98487898924901</c:v>
                </c:pt>
                <c:pt idx="17930">
                  <c:v>325.93800355664598</c:v>
                </c:pt>
                <c:pt idx="17931">
                  <c:v>325.91818107397501</c:v>
                </c:pt>
                <c:pt idx="17932">
                  <c:v>325.908850662676</c:v>
                </c:pt>
                <c:pt idx="17933">
                  <c:v>325.87065342217602</c:v>
                </c:pt>
                <c:pt idx="17934">
                  <c:v>325.85539412620301</c:v>
                </c:pt>
                <c:pt idx="17935">
                  <c:v>325.72916416967502</c:v>
                </c:pt>
                <c:pt idx="17936">
                  <c:v>325.49819900418601</c:v>
                </c:pt>
                <c:pt idx="17937">
                  <c:v>325.48663606440903</c:v>
                </c:pt>
                <c:pt idx="17938">
                  <c:v>325.453556536745</c:v>
                </c:pt>
                <c:pt idx="17939">
                  <c:v>325.45245505824198</c:v>
                </c:pt>
                <c:pt idx="17940">
                  <c:v>325.414908598485</c:v>
                </c:pt>
                <c:pt idx="17941">
                  <c:v>325.32924745794298</c:v>
                </c:pt>
                <c:pt idx="17942">
                  <c:v>325.31843358924601</c:v>
                </c:pt>
                <c:pt idx="17943">
                  <c:v>325.27540198409201</c:v>
                </c:pt>
                <c:pt idx="17944">
                  <c:v>325.17949844378398</c:v>
                </c:pt>
                <c:pt idx="17945">
                  <c:v>325.17237562568403</c:v>
                </c:pt>
                <c:pt idx="17946">
                  <c:v>325.083550678856</c:v>
                </c:pt>
                <c:pt idx="17947">
                  <c:v>325.07545663094101</c:v>
                </c:pt>
                <c:pt idx="17948">
                  <c:v>325.07181292851499</c:v>
                </c:pt>
                <c:pt idx="17949">
                  <c:v>325.04252646831702</c:v>
                </c:pt>
                <c:pt idx="17950">
                  <c:v>325.00507570400799</c:v>
                </c:pt>
                <c:pt idx="17951">
                  <c:v>324.95766044051999</c:v>
                </c:pt>
                <c:pt idx="17952">
                  <c:v>324.95512443107202</c:v>
                </c:pt>
                <c:pt idx="17953">
                  <c:v>324.952765398606</c:v>
                </c:pt>
                <c:pt idx="17954">
                  <c:v>324.93897145394902</c:v>
                </c:pt>
                <c:pt idx="17955">
                  <c:v>324.880705405968</c:v>
                </c:pt>
                <c:pt idx="17956">
                  <c:v>324.87958312999598</c:v>
                </c:pt>
                <c:pt idx="17957">
                  <c:v>324.86463407141798</c:v>
                </c:pt>
                <c:pt idx="17958">
                  <c:v>324.859177517099</c:v>
                </c:pt>
                <c:pt idx="17959">
                  <c:v>324.848853921466</c:v>
                </c:pt>
                <c:pt idx="17960">
                  <c:v>324.822489173863</c:v>
                </c:pt>
                <c:pt idx="17961">
                  <c:v>324.70414736326302</c:v>
                </c:pt>
                <c:pt idx="17962">
                  <c:v>324.61854690390601</c:v>
                </c:pt>
                <c:pt idx="17963">
                  <c:v>324.60575045764602</c:v>
                </c:pt>
                <c:pt idx="17964">
                  <c:v>324.58398508679198</c:v>
                </c:pt>
                <c:pt idx="17965">
                  <c:v>324.52161255159598</c:v>
                </c:pt>
                <c:pt idx="17966">
                  <c:v>324.47290138500802</c:v>
                </c:pt>
                <c:pt idx="17967">
                  <c:v>324.46410182059799</c:v>
                </c:pt>
                <c:pt idx="17968">
                  <c:v>324.45760833132198</c:v>
                </c:pt>
                <c:pt idx="17969">
                  <c:v>324.45104750297401</c:v>
                </c:pt>
                <c:pt idx="17970">
                  <c:v>324.44719313600001</c:v>
                </c:pt>
                <c:pt idx="17971">
                  <c:v>324.39066246444202</c:v>
                </c:pt>
                <c:pt idx="17972">
                  <c:v>324.35742264374301</c:v>
                </c:pt>
                <c:pt idx="17973">
                  <c:v>324.34451276902502</c:v>
                </c:pt>
                <c:pt idx="17974">
                  <c:v>324.34408674223698</c:v>
                </c:pt>
                <c:pt idx="17975">
                  <c:v>324.31432951954099</c:v>
                </c:pt>
                <c:pt idx="17976">
                  <c:v>324.29263635503401</c:v>
                </c:pt>
                <c:pt idx="17977">
                  <c:v>324.28394878556003</c:v>
                </c:pt>
                <c:pt idx="17978">
                  <c:v>324.28123796843198</c:v>
                </c:pt>
                <c:pt idx="17979">
                  <c:v>324.23256765201802</c:v>
                </c:pt>
                <c:pt idx="17980">
                  <c:v>324.23155770346199</c:v>
                </c:pt>
                <c:pt idx="17981">
                  <c:v>324.22682384855398</c:v>
                </c:pt>
                <c:pt idx="17982">
                  <c:v>324.20433369199202</c:v>
                </c:pt>
                <c:pt idx="17983">
                  <c:v>324.19281533074002</c:v>
                </c:pt>
                <c:pt idx="17984">
                  <c:v>324.17823957513298</c:v>
                </c:pt>
                <c:pt idx="17985">
                  <c:v>324.144859450186</c:v>
                </c:pt>
                <c:pt idx="17986">
                  <c:v>324.10826873530698</c:v>
                </c:pt>
                <c:pt idx="17987">
                  <c:v>324.08067999266302</c:v>
                </c:pt>
                <c:pt idx="17988">
                  <c:v>324.07286322195301</c:v>
                </c:pt>
                <c:pt idx="17989">
                  <c:v>323.90307862727201</c:v>
                </c:pt>
                <c:pt idx="17990">
                  <c:v>323.87904353442298</c:v>
                </c:pt>
                <c:pt idx="17991">
                  <c:v>323.808668611852</c:v>
                </c:pt>
                <c:pt idx="17992">
                  <c:v>323.78036183500302</c:v>
                </c:pt>
                <c:pt idx="17993">
                  <c:v>323.76653896655199</c:v>
                </c:pt>
                <c:pt idx="17994">
                  <c:v>323.72867737017998</c:v>
                </c:pt>
                <c:pt idx="17995">
                  <c:v>323.67272679034801</c:v>
                </c:pt>
                <c:pt idx="17996">
                  <c:v>323.66989133372601</c:v>
                </c:pt>
                <c:pt idx="17997">
                  <c:v>323.66411513267599</c:v>
                </c:pt>
                <c:pt idx="17998">
                  <c:v>323.66151372396098</c:v>
                </c:pt>
                <c:pt idx="17999">
                  <c:v>323.63832825097597</c:v>
                </c:pt>
                <c:pt idx="18000">
                  <c:v>323.58884903936797</c:v>
                </c:pt>
                <c:pt idx="18001">
                  <c:v>323.54788147723298</c:v>
                </c:pt>
                <c:pt idx="18002">
                  <c:v>323.53207250589998</c:v>
                </c:pt>
                <c:pt idx="18003">
                  <c:v>323.46802986304999</c:v>
                </c:pt>
                <c:pt idx="18004">
                  <c:v>323.45819873622997</c:v>
                </c:pt>
                <c:pt idx="18005">
                  <c:v>323.37711581296298</c:v>
                </c:pt>
                <c:pt idx="18006">
                  <c:v>323.36799322671698</c:v>
                </c:pt>
                <c:pt idx="18007">
                  <c:v>323.343526139235</c:v>
                </c:pt>
                <c:pt idx="18008">
                  <c:v>323.302868477174</c:v>
                </c:pt>
                <c:pt idx="18009">
                  <c:v>323.23918918323199</c:v>
                </c:pt>
                <c:pt idx="18010">
                  <c:v>323.236820807534</c:v>
                </c:pt>
                <c:pt idx="18011">
                  <c:v>323.19982657107499</c:v>
                </c:pt>
                <c:pt idx="18012">
                  <c:v>323.06229901302999</c:v>
                </c:pt>
                <c:pt idx="18013">
                  <c:v>323.05759582016799</c:v>
                </c:pt>
                <c:pt idx="18014">
                  <c:v>323.037370256717</c:v>
                </c:pt>
                <c:pt idx="18015">
                  <c:v>323.01342839325798</c:v>
                </c:pt>
                <c:pt idx="18016">
                  <c:v>322.99949116985101</c:v>
                </c:pt>
                <c:pt idx="18017">
                  <c:v>322.98552001751898</c:v>
                </c:pt>
                <c:pt idx="18018">
                  <c:v>322.941538784214</c:v>
                </c:pt>
                <c:pt idx="18019">
                  <c:v>322.92163008934199</c:v>
                </c:pt>
                <c:pt idx="18020">
                  <c:v>322.71885239169899</c:v>
                </c:pt>
                <c:pt idx="18021">
                  <c:v>322.68350340785202</c:v>
                </c:pt>
                <c:pt idx="18022">
                  <c:v>322.67046470760999</c:v>
                </c:pt>
                <c:pt idx="18023">
                  <c:v>322.65772627094799</c:v>
                </c:pt>
                <c:pt idx="18024">
                  <c:v>322.59097487329598</c:v>
                </c:pt>
                <c:pt idx="18025">
                  <c:v>322.424933218685</c:v>
                </c:pt>
                <c:pt idx="18026">
                  <c:v>322.27233822696701</c:v>
                </c:pt>
                <c:pt idx="18027">
                  <c:v>322.24079560583601</c:v>
                </c:pt>
                <c:pt idx="18028">
                  <c:v>322.23218985288702</c:v>
                </c:pt>
                <c:pt idx="18029">
                  <c:v>322.16901317402198</c:v>
                </c:pt>
                <c:pt idx="18030">
                  <c:v>322.09397783100599</c:v>
                </c:pt>
                <c:pt idx="18031">
                  <c:v>322.01111613616803</c:v>
                </c:pt>
                <c:pt idx="18032">
                  <c:v>321.96515423332897</c:v>
                </c:pt>
                <c:pt idx="18033">
                  <c:v>321.96474422788498</c:v>
                </c:pt>
                <c:pt idx="18034">
                  <c:v>321.96173629555</c:v>
                </c:pt>
                <c:pt idx="18035">
                  <c:v>321.94344873633702</c:v>
                </c:pt>
                <c:pt idx="18036">
                  <c:v>321.938969780999</c:v>
                </c:pt>
                <c:pt idx="18037">
                  <c:v>321.93381278746199</c:v>
                </c:pt>
                <c:pt idx="18038">
                  <c:v>321.93330868057501</c:v>
                </c:pt>
                <c:pt idx="18039">
                  <c:v>321.93099432596301</c:v>
                </c:pt>
                <c:pt idx="18040">
                  <c:v>321.79925817602202</c:v>
                </c:pt>
                <c:pt idx="18041">
                  <c:v>321.77289977627402</c:v>
                </c:pt>
                <c:pt idx="18042">
                  <c:v>321.76072466077699</c:v>
                </c:pt>
                <c:pt idx="18043">
                  <c:v>321.73392780919102</c:v>
                </c:pt>
                <c:pt idx="18044">
                  <c:v>321.68663107675701</c:v>
                </c:pt>
                <c:pt idx="18045">
                  <c:v>321.65187852962703</c:v>
                </c:pt>
                <c:pt idx="18046">
                  <c:v>321.64481338838601</c:v>
                </c:pt>
                <c:pt idx="18047">
                  <c:v>321.63784797704602</c:v>
                </c:pt>
                <c:pt idx="18048">
                  <c:v>321.60525731620203</c:v>
                </c:pt>
                <c:pt idx="18049">
                  <c:v>321.50314958566599</c:v>
                </c:pt>
                <c:pt idx="18050">
                  <c:v>321.49896738315698</c:v>
                </c:pt>
                <c:pt idx="18051">
                  <c:v>321.48016130983802</c:v>
                </c:pt>
                <c:pt idx="18052">
                  <c:v>321.47374101870003</c:v>
                </c:pt>
                <c:pt idx="18053">
                  <c:v>321.47340479244201</c:v>
                </c:pt>
                <c:pt idx="18054">
                  <c:v>321.45785059925402</c:v>
                </c:pt>
                <c:pt idx="18055">
                  <c:v>321.44828037429397</c:v>
                </c:pt>
                <c:pt idx="18056">
                  <c:v>321.43636958435599</c:v>
                </c:pt>
                <c:pt idx="18057">
                  <c:v>321.43139919607597</c:v>
                </c:pt>
                <c:pt idx="18058">
                  <c:v>321.393911367209</c:v>
                </c:pt>
                <c:pt idx="18059">
                  <c:v>321.35751763073199</c:v>
                </c:pt>
                <c:pt idx="18060">
                  <c:v>321.35032717123499</c:v>
                </c:pt>
                <c:pt idx="18061">
                  <c:v>321.29251524761497</c:v>
                </c:pt>
                <c:pt idx="18062">
                  <c:v>321.27804726992002</c:v>
                </c:pt>
                <c:pt idx="18063">
                  <c:v>321.15335445905498</c:v>
                </c:pt>
                <c:pt idx="18064">
                  <c:v>321.13921174508999</c:v>
                </c:pt>
                <c:pt idx="18065">
                  <c:v>321.071789750851</c:v>
                </c:pt>
                <c:pt idx="18066">
                  <c:v>321.02847822253801</c:v>
                </c:pt>
                <c:pt idx="18067">
                  <c:v>320.967113790864</c:v>
                </c:pt>
                <c:pt idx="18068">
                  <c:v>320.93259958695398</c:v>
                </c:pt>
                <c:pt idx="18069">
                  <c:v>320.92875212050802</c:v>
                </c:pt>
                <c:pt idx="18070">
                  <c:v>320.75213219636402</c:v>
                </c:pt>
                <c:pt idx="18071">
                  <c:v>320.75166636717302</c:v>
                </c:pt>
                <c:pt idx="18072">
                  <c:v>320.668803330125</c:v>
                </c:pt>
                <c:pt idx="18073">
                  <c:v>320.66484249448501</c:v>
                </c:pt>
                <c:pt idx="18074">
                  <c:v>320.58775499352203</c:v>
                </c:pt>
                <c:pt idx="18075">
                  <c:v>320.58535413030597</c:v>
                </c:pt>
                <c:pt idx="18076">
                  <c:v>320.557757645094</c:v>
                </c:pt>
                <c:pt idx="18077">
                  <c:v>320.52097995138303</c:v>
                </c:pt>
                <c:pt idx="18078">
                  <c:v>320.51535396017101</c:v>
                </c:pt>
                <c:pt idx="18079">
                  <c:v>320.46898794537202</c:v>
                </c:pt>
                <c:pt idx="18080">
                  <c:v>320.45217374624599</c:v>
                </c:pt>
                <c:pt idx="18081">
                  <c:v>320.44689750951801</c:v>
                </c:pt>
                <c:pt idx="18082">
                  <c:v>320.431537490746</c:v>
                </c:pt>
                <c:pt idx="18083">
                  <c:v>320.41849004058901</c:v>
                </c:pt>
                <c:pt idx="18084">
                  <c:v>320.38219840627102</c:v>
                </c:pt>
                <c:pt idx="18085">
                  <c:v>320.37513854101201</c:v>
                </c:pt>
                <c:pt idx="18086">
                  <c:v>320.27749429368498</c:v>
                </c:pt>
                <c:pt idx="18087">
                  <c:v>320.19208763281102</c:v>
                </c:pt>
                <c:pt idx="18088">
                  <c:v>320.16918327838403</c:v>
                </c:pt>
                <c:pt idx="18089">
                  <c:v>320.11988691323398</c:v>
                </c:pt>
                <c:pt idx="18090">
                  <c:v>320.078778535097</c:v>
                </c:pt>
                <c:pt idx="18091">
                  <c:v>320.020332971524</c:v>
                </c:pt>
                <c:pt idx="18092">
                  <c:v>320.008389294994</c:v>
                </c:pt>
                <c:pt idx="18093">
                  <c:v>319.97990725519003</c:v>
                </c:pt>
                <c:pt idx="18094">
                  <c:v>319.93219291062502</c:v>
                </c:pt>
                <c:pt idx="18095">
                  <c:v>319.89259695294498</c:v>
                </c:pt>
                <c:pt idx="18096">
                  <c:v>319.79778441472399</c:v>
                </c:pt>
                <c:pt idx="18097">
                  <c:v>319.79723095395798</c:v>
                </c:pt>
                <c:pt idx="18098">
                  <c:v>319.79562807764398</c:v>
                </c:pt>
                <c:pt idx="18099">
                  <c:v>319.77696136251399</c:v>
                </c:pt>
                <c:pt idx="18100">
                  <c:v>319.64390142199602</c:v>
                </c:pt>
                <c:pt idx="18101">
                  <c:v>319.59563678582401</c:v>
                </c:pt>
                <c:pt idx="18102">
                  <c:v>319.55259904907598</c:v>
                </c:pt>
                <c:pt idx="18103">
                  <c:v>319.54861554256797</c:v>
                </c:pt>
                <c:pt idx="18104">
                  <c:v>319.548390340499</c:v>
                </c:pt>
                <c:pt idx="18105">
                  <c:v>319.33286011951498</c:v>
                </c:pt>
                <c:pt idx="18106">
                  <c:v>319.33159297294702</c:v>
                </c:pt>
                <c:pt idx="18107">
                  <c:v>319.27466244751599</c:v>
                </c:pt>
                <c:pt idx="18108">
                  <c:v>319.25695255148503</c:v>
                </c:pt>
                <c:pt idx="18109">
                  <c:v>319.25128025295299</c:v>
                </c:pt>
                <c:pt idx="18110">
                  <c:v>319.22379226663202</c:v>
                </c:pt>
                <c:pt idx="18111">
                  <c:v>319.14291720389002</c:v>
                </c:pt>
                <c:pt idx="18112">
                  <c:v>319.10911951147102</c:v>
                </c:pt>
                <c:pt idx="18113">
                  <c:v>319.01451275865202</c:v>
                </c:pt>
                <c:pt idx="18114">
                  <c:v>318.96870523334798</c:v>
                </c:pt>
                <c:pt idx="18115">
                  <c:v>318.94703924038902</c:v>
                </c:pt>
                <c:pt idx="18116">
                  <c:v>318.93426267919199</c:v>
                </c:pt>
                <c:pt idx="18117">
                  <c:v>318.91240937030801</c:v>
                </c:pt>
                <c:pt idx="18118">
                  <c:v>318.88771585521499</c:v>
                </c:pt>
                <c:pt idx="18119">
                  <c:v>318.85808143286698</c:v>
                </c:pt>
                <c:pt idx="18120">
                  <c:v>318.84065551135001</c:v>
                </c:pt>
                <c:pt idx="18121">
                  <c:v>318.805808975373</c:v>
                </c:pt>
                <c:pt idx="18122">
                  <c:v>318.77498942726402</c:v>
                </c:pt>
                <c:pt idx="18123">
                  <c:v>318.747865436209</c:v>
                </c:pt>
                <c:pt idx="18124">
                  <c:v>318.64705716946401</c:v>
                </c:pt>
                <c:pt idx="18125">
                  <c:v>318.58250731299898</c:v>
                </c:pt>
                <c:pt idx="18126">
                  <c:v>318.580731885533</c:v>
                </c:pt>
                <c:pt idx="18127">
                  <c:v>318.55593279252997</c:v>
                </c:pt>
                <c:pt idx="18128">
                  <c:v>318.47000419941799</c:v>
                </c:pt>
                <c:pt idx="18129">
                  <c:v>318.45739958234998</c:v>
                </c:pt>
                <c:pt idx="18130">
                  <c:v>318.39850465261998</c:v>
                </c:pt>
                <c:pt idx="18131">
                  <c:v>318.36629661172401</c:v>
                </c:pt>
                <c:pt idx="18132">
                  <c:v>318.21492872605199</c:v>
                </c:pt>
                <c:pt idx="18133">
                  <c:v>318.18304731648402</c:v>
                </c:pt>
                <c:pt idx="18134">
                  <c:v>318.14556495909</c:v>
                </c:pt>
                <c:pt idx="18135">
                  <c:v>318.14446750629901</c:v>
                </c:pt>
                <c:pt idx="18136">
                  <c:v>318.072290555591</c:v>
                </c:pt>
                <c:pt idx="18137">
                  <c:v>318.05828832234198</c:v>
                </c:pt>
                <c:pt idx="18138">
                  <c:v>318.03815002478598</c:v>
                </c:pt>
                <c:pt idx="18139">
                  <c:v>318.01943764767702</c:v>
                </c:pt>
                <c:pt idx="18140">
                  <c:v>317.99461450943102</c:v>
                </c:pt>
                <c:pt idx="18141">
                  <c:v>317.91746193804602</c:v>
                </c:pt>
                <c:pt idx="18142">
                  <c:v>317.82810665401797</c:v>
                </c:pt>
                <c:pt idx="18143">
                  <c:v>317.77028640289501</c:v>
                </c:pt>
                <c:pt idx="18144">
                  <c:v>317.74919467184702</c:v>
                </c:pt>
                <c:pt idx="18145">
                  <c:v>317.70675219378302</c:v>
                </c:pt>
                <c:pt idx="18146">
                  <c:v>317.685584620501</c:v>
                </c:pt>
                <c:pt idx="18147">
                  <c:v>317.62489416128199</c:v>
                </c:pt>
                <c:pt idx="18148">
                  <c:v>317.48466197111497</c:v>
                </c:pt>
                <c:pt idx="18149">
                  <c:v>317.37975079529002</c:v>
                </c:pt>
                <c:pt idx="18150">
                  <c:v>317.35146086621</c:v>
                </c:pt>
                <c:pt idx="18151">
                  <c:v>317.33973631252002</c:v>
                </c:pt>
                <c:pt idx="18152">
                  <c:v>317.33369712642099</c:v>
                </c:pt>
                <c:pt idx="18153">
                  <c:v>317.26319455794999</c:v>
                </c:pt>
                <c:pt idx="18154">
                  <c:v>317.210235583447</c:v>
                </c:pt>
                <c:pt idx="18155">
                  <c:v>317.20303010169698</c:v>
                </c:pt>
                <c:pt idx="18156">
                  <c:v>317.20264962302701</c:v>
                </c:pt>
                <c:pt idx="18157">
                  <c:v>317.19610029004201</c:v>
                </c:pt>
                <c:pt idx="18158">
                  <c:v>317.17289040321998</c:v>
                </c:pt>
                <c:pt idx="18159">
                  <c:v>317.16890100229</c:v>
                </c:pt>
                <c:pt idx="18160">
                  <c:v>317.16096088923501</c:v>
                </c:pt>
                <c:pt idx="18161">
                  <c:v>317.157368195694</c:v>
                </c:pt>
                <c:pt idx="18162">
                  <c:v>317.14493770440498</c:v>
                </c:pt>
                <c:pt idx="18163">
                  <c:v>317.13159557000898</c:v>
                </c:pt>
                <c:pt idx="18164">
                  <c:v>317.09083093766401</c:v>
                </c:pt>
                <c:pt idx="18165">
                  <c:v>317.04705310055698</c:v>
                </c:pt>
                <c:pt idx="18166">
                  <c:v>317.02063566543501</c:v>
                </c:pt>
                <c:pt idx="18167">
                  <c:v>316.94692039612403</c:v>
                </c:pt>
                <c:pt idx="18168">
                  <c:v>316.92924983620497</c:v>
                </c:pt>
                <c:pt idx="18169">
                  <c:v>316.87848042117002</c:v>
                </c:pt>
                <c:pt idx="18170">
                  <c:v>316.873550271243</c:v>
                </c:pt>
                <c:pt idx="18171">
                  <c:v>316.83417859094698</c:v>
                </c:pt>
                <c:pt idx="18172">
                  <c:v>316.79782999552998</c:v>
                </c:pt>
                <c:pt idx="18173">
                  <c:v>316.78935180006101</c:v>
                </c:pt>
                <c:pt idx="18174">
                  <c:v>316.74626038231497</c:v>
                </c:pt>
                <c:pt idx="18175">
                  <c:v>316.74535926741601</c:v>
                </c:pt>
                <c:pt idx="18176">
                  <c:v>316.73010288515098</c:v>
                </c:pt>
                <c:pt idx="18177">
                  <c:v>316.72303765061099</c:v>
                </c:pt>
                <c:pt idx="18178">
                  <c:v>316.72238753237201</c:v>
                </c:pt>
                <c:pt idx="18179">
                  <c:v>316.71300205642598</c:v>
                </c:pt>
                <c:pt idx="18180">
                  <c:v>316.68085881987599</c:v>
                </c:pt>
                <c:pt idx="18181">
                  <c:v>316.63930307008798</c:v>
                </c:pt>
                <c:pt idx="18182">
                  <c:v>316.60603554155699</c:v>
                </c:pt>
                <c:pt idx="18183">
                  <c:v>316.56127726064602</c:v>
                </c:pt>
                <c:pt idx="18184">
                  <c:v>316.55506527259701</c:v>
                </c:pt>
                <c:pt idx="18185">
                  <c:v>316.46429789412298</c:v>
                </c:pt>
                <c:pt idx="18186">
                  <c:v>316.43211317426199</c:v>
                </c:pt>
                <c:pt idx="18187">
                  <c:v>316.42701048516102</c:v>
                </c:pt>
                <c:pt idx="18188">
                  <c:v>316.39619054965402</c:v>
                </c:pt>
                <c:pt idx="18189">
                  <c:v>316.359523800467</c:v>
                </c:pt>
                <c:pt idx="18190">
                  <c:v>316.30966110082801</c:v>
                </c:pt>
                <c:pt idx="18191">
                  <c:v>316.29739806334601</c:v>
                </c:pt>
                <c:pt idx="18192">
                  <c:v>316.29095487333399</c:v>
                </c:pt>
                <c:pt idx="18193">
                  <c:v>316.28870920950402</c:v>
                </c:pt>
                <c:pt idx="18194">
                  <c:v>316.24898238906002</c:v>
                </c:pt>
                <c:pt idx="18195">
                  <c:v>316.243463125652</c:v>
                </c:pt>
                <c:pt idx="18196">
                  <c:v>316.177091490522</c:v>
                </c:pt>
                <c:pt idx="18197">
                  <c:v>316.09175194078801</c:v>
                </c:pt>
                <c:pt idx="18198">
                  <c:v>316.08902938863002</c:v>
                </c:pt>
                <c:pt idx="18199">
                  <c:v>316.07531451232802</c:v>
                </c:pt>
                <c:pt idx="18200">
                  <c:v>315.96544297914602</c:v>
                </c:pt>
                <c:pt idx="18201">
                  <c:v>315.89962080182499</c:v>
                </c:pt>
                <c:pt idx="18202">
                  <c:v>315.85787805947899</c:v>
                </c:pt>
                <c:pt idx="18203">
                  <c:v>315.77230651936702</c:v>
                </c:pt>
                <c:pt idx="18204">
                  <c:v>315.77215778593597</c:v>
                </c:pt>
                <c:pt idx="18205">
                  <c:v>315.77169419758297</c:v>
                </c:pt>
                <c:pt idx="18206">
                  <c:v>315.76752519171401</c:v>
                </c:pt>
                <c:pt idx="18207">
                  <c:v>315.76019403269999</c:v>
                </c:pt>
                <c:pt idx="18208">
                  <c:v>315.75103157064001</c:v>
                </c:pt>
                <c:pt idx="18209">
                  <c:v>315.72582048044097</c:v>
                </c:pt>
                <c:pt idx="18210">
                  <c:v>315.706480083126</c:v>
                </c:pt>
                <c:pt idx="18211">
                  <c:v>315.70596704224897</c:v>
                </c:pt>
                <c:pt idx="18212">
                  <c:v>315.66703270685599</c:v>
                </c:pt>
                <c:pt idx="18213">
                  <c:v>315.66308820719701</c:v>
                </c:pt>
                <c:pt idx="18214">
                  <c:v>315.540362862976</c:v>
                </c:pt>
                <c:pt idx="18215">
                  <c:v>315.52781517172099</c:v>
                </c:pt>
                <c:pt idx="18216">
                  <c:v>315.52370281387601</c:v>
                </c:pt>
                <c:pt idx="18217">
                  <c:v>315.50101382352</c:v>
                </c:pt>
                <c:pt idx="18218">
                  <c:v>315.49189652192001</c:v>
                </c:pt>
                <c:pt idx="18219">
                  <c:v>315.48831413620002</c:v>
                </c:pt>
                <c:pt idx="18220">
                  <c:v>315.47574910358202</c:v>
                </c:pt>
                <c:pt idx="18221">
                  <c:v>315.38865160902401</c:v>
                </c:pt>
                <c:pt idx="18222">
                  <c:v>315.36258155638899</c:v>
                </c:pt>
                <c:pt idx="18223">
                  <c:v>315.34854713931202</c:v>
                </c:pt>
                <c:pt idx="18224">
                  <c:v>315.32918405258198</c:v>
                </c:pt>
                <c:pt idx="18225">
                  <c:v>315.31062106612001</c:v>
                </c:pt>
                <c:pt idx="18226">
                  <c:v>315.28125183706999</c:v>
                </c:pt>
                <c:pt idx="18227">
                  <c:v>315.27216169397502</c:v>
                </c:pt>
                <c:pt idx="18228">
                  <c:v>315.18238767583603</c:v>
                </c:pt>
                <c:pt idx="18229">
                  <c:v>315.13330303639498</c:v>
                </c:pt>
                <c:pt idx="18230">
                  <c:v>315.11768877791002</c:v>
                </c:pt>
                <c:pt idx="18231">
                  <c:v>315.10009615195003</c:v>
                </c:pt>
                <c:pt idx="18232">
                  <c:v>315.05814474148599</c:v>
                </c:pt>
                <c:pt idx="18233">
                  <c:v>315.02850836262098</c:v>
                </c:pt>
                <c:pt idx="18234">
                  <c:v>314.99436240350798</c:v>
                </c:pt>
                <c:pt idx="18235">
                  <c:v>314.98487581914901</c:v>
                </c:pt>
                <c:pt idx="18236">
                  <c:v>314.96719534828298</c:v>
                </c:pt>
                <c:pt idx="18237">
                  <c:v>314.95559835684401</c:v>
                </c:pt>
                <c:pt idx="18238">
                  <c:v>314.89865295793402</c:v>
                </c:pt>
                <c:pt idx="18239">
                  <c:v>314.86476413077099</c:v>
                </c:pt>
                <c:pt idx="18240">
                  <c:v>314.86319571366499</c:v>
                </c:pt>
                <c:pt idx="18241">
                  <c:v>314.83347233182297</c:v>
                </c:pt>
                <c:pt idx="18242">
                  <c:v>314.82717473101502</c:v>
                </c:pt>
                <c:pt idx="18243">
                  <c:v>314.81906127840301</c:v>
                </c:pt>
                <c:pt idx="18244">
                  <c:v>314.81194361608402</c:v>
                </c:pt>
                <c:pt idx="18245">
                  <c:v>314.76550432415002</c:v>
                </c:pt>
                <c:pt idx="18246">
                  <c:v>314.72648159435101</c:v>
                </c:pt>
                <c:pt idx="18247">
                  <c:v>314.70471910601202</c:v>
                </c:pt>
                <c:pt idx="18248">
                  <c:v>314.68934782872498</c:v>
                </c:pt>
                <c:pt idx="18249">
                  <c:v>314.67351382619597</c:v>
                </c:pt>
                <c:pt idx="18250">
                  <c:v>314.47999220384798</c:v>
                </c:pt>
                <c:pt idx="18251">
                  <c:v>314.47498966192097</c:v>
                </c:pt>
                <c:pt idx="18252">
                  <c:v>314.47304141876998</c:v>
                </c:pt>
                <c:pt idx="18253">
                  <c:v>314.454773480249</c:v>
                </c:pt>
                <c:pt idx="18254">
                  <c:v>314.45349829666202</c:v>
                </c:pt>
                <c:pt idx="18255">
                  <c:v>314.43851433802701</c:v>
                </c:pt>
                <c:pt idx="18256">
                  <c:v>314.408567215316</c:v>
                </c:pt>
                <c:pt idx="18257">
                  <c:v>314.24456926962301</c:v>
                </c:pt>
                <c:pt idx="18258">
                  <c:v>314.18742099609</c:v>
                </c:pt>
                <c:pt idx="18259">
                  <c:v>314.18700517018499</c:v>
                </c:pt>
                <c:pt idx="18260">
                  <c:v>314.18129810296898</c:v>
                </c:pt>
                <c:pt idx="18261">
                  <c:v>314.16646602597598</c:v>
                </c:pt>
                <c:pt idx="18262">
                  <c:v>314.13742643852601</c:v>
                </c:pt>
                <c:pt idx="18263">
                  <c:v>314.062356415105</c:v>
                </c:pt>
                <c:pt idx="18264">
                  <c:v>314.04484132651697</c:v>
                </c:pt>
                <c:pt idx="18265">
                  <c:v>313.94021174841998</c:v>
                </c:pt>
                <c:pt idx="18266">
                  <c:v>313.91731865813699</c:v>
                </c:pt>
                <c:pt idx="18267">
                  <c:v>313.868339923669</c:v>
                </c:pt>
                <c:pt idx="18268">
                  <c:v>313.849187023502</c:v>
                </c:pt>
                <c:pt idx="18269">
                  <c:v>313.81470582438197</c:v>
                </c:pt>
                <c:pt idx="18270">
                  <c:v>313.75618666805002</c:v>
                </c:pt>
                <c:pt idx="18271">
                  <c:v>313.66738072716697</c:v>
                </c:pt>
                <c:pt idx="18272">
                  <c:v>313.60630809018102</c:v>
                </c:pt>
                <c:pt idx="18273">
                  <c:v>313.59396486433201</c:v>
                </c:pt>
                <c:pt idx="18274">
                  <c:v>313.53936878226199</c:v>
                </c:pt>
                <c:pt idx="18275">
                  <c:v>313.536919781493</c:v>
                </c:pt>
                <c:pt idx="18276">
                  <c:v>313.488126862944</c:v>
                </c:pt>
                <c:pt idx="18277">
                  <c:v>313.44779723978797</c:v>
                </c:pt>
                <c:pt idx="18278">
                  <c:v>313.406261388232</c:v>
                </c:pt>
                <c:pt idx="18279">
                  <c:v>313.342213533956</c:v>
                </c:pt>
                <c:pt idx="18280">
                  <c:v>313.33540691030902</c:v>
                </c:pt>
                <c:pt idx="18281">
                  <c:v>313.29881359272298</c:v>
                </c:pt>
                <c:pt idx="18282">
                  <c:v>313.25404409244999</c:v>
                </c:pt>
                <c:pt idx="18283">
                  <c:v>313.20618661432201</c:v>
                </c:pt>
                <c:pt idx="18284">
                  <c:v>313.19670643824799</c:v>
                </c:pt>
                <c:pt idx="18285">
                  <c:v>313.18604324603598</c:v>
                </c:pt>
                <c:pt idx="18286">
                  <c:v>313.15570974647</c:v>
                </c:pt>
                <c:pt idx="18287">
                  <c:v>313.10121395577102</c:v>
                </c:pt>
                <c:pt idx="18288">
                  <c:v>313.09678463802101</c:v>
                </c:pt>
                <c:pt idx="18289">
                  <c:v>313.07341457124397</c:v>
                </c:pt>
                <c:pt idx="18290">
                  <c:v>313.06724743708401</c:v>
                </c:pt>
                <c:pt idx="18291">
                  <c:v>313.05251014199001</c:v>
                </c:pt>
                <c:pt idx="18292">
                  <c:v>313.03334973063397</c:v>
                </c:pt>
                <c:pt idx="18293">
                  <c:v>312.93948856425197</c:v>
                </c:pt>
                <c:pt idx="18294">
                  <c:v>312.83699832942602</c:v>
                </c:pt>
                <c:pt idx="18295">
                  <c:v>312.79924327965</c:v>
                </c:pt>
                <c:pt idx="18296">
                  <c:v>312.777513828292</c:v>
                </c:pt>
                <c:pt idx="18297">
                  <c:v>312.77189468246502</c:v>
                </c:pt>
                <c:pt idx="18298">
                  <c:v>312.76615725526898</c:v>
                </c:pt>
                <c:pt idx="18299">
                  <c:v>312.76388390324001</c:v>
                </c:pt>
                <c:pt idx="18300">
                  <c:v>312.68396251751102</c:v>
                </c:pt>
                <c:pt idx="18301">
                  <c:v>312.663463950981</c:v>
                </c:pt>
                <c:pt idx="18302">
                  <c:v>312.561367598537</c:v>
                </c:pt>
                <c:pt idx="18303">
                  <c:v>312.53026490990499</c:v>
                </c:pt>
                <c:pt idx="18304">
                  <c:v>312.52687428042901</c:v>
                </c:pt>
                <c:pt idx="18305">
                  <c:v>312.51835877499599</c:v>
                </c:pt>
                <c:pt idx="18306">
                  <c:v>312.51552924633398</c:v>
                </c:pt>
                <c:pt idx="18307">
                  <c:v>312.50832288785199</c:v>
                </c:pt>
                <c:pt idx="18308">
                  <c:v>312.47235263293999</c:v>
                </c:pt>
                <c:pt idx="18309">
                  <c:v>312.468236105394</c:v>
                </c:pt>
                <c:pt idx="18310">
                  <c:v>312.413773692311</c:v>
                </c:pt>
                <c:pt idx="18311">
                  <c:v>312.38729650118103</c:v>
                </c:pt>
                <c:pt idx="18312">
                  <c:v>312.38536141434003</c:v>
                </c:pt>
                <c:pt idx="18313">
                  <c:v>312.37779042553802</c:v>
                </c:pt>
                <c:pt idx="18314">
                  <c:v>312.31792296972901</c:v>
                </c:pt>
                <c:pt idx="18315">
                  <c:v>312.317618065229</c:v>
                </c:pt>
                <c:pt idx="18316">
                  <c:v>312.30220525276002</c:v>
                </c:pt>
                <c:pt idx="18317">
                  <c:v>312.29363199395198</c:v>
                </c:pt>
                <c:pt idx="18318">
                  <c:v>312.289974824355</c:v>
                </c:pt>
                <c:pt idx="18319">
                  <c:v>312.12945506624197</c:v>
                </c:pt>
                <c:pt idx="18320">
                  <c:v>312.103572545585</c:v>
                </c:pt>
                <c:pt idx="18321">
                  <c:v>312.00482955725698</c:v>
                </c:pt>
                <c:pt idx="18322">
                  <c:v>311.96528757849597</c:v>
                </c:pt>
                <c:pt idx="18323">
                  <c:v>311.93756219440797</c:v>
                </c:pt>
                <c:pt idx="18324">
                  <c:v>311.92474299589401</c:v>
                </c:pt>
                <c:pt idx="18325">
                  <c:v>311.90695477727502</c:v>
                </c:pt>
                <c:pt idx="18326">
                  <c:v>311.84379223121198</c:v>
                </c:pt>
                <c:pt idx="18327">
                  <c:v>311.81703939531002</c:v>
                </c:pt>
                <c:pt idx="18328">
                  <c:v>311.78812126135801</c:v>
                </c:pt>
                <c:pt idx="18329">
                  <c:v>311.77706073066099</c:v>
                </c:pt>
                <c:pt idx="18330">
                  <c:v>311.74473639756798</c:v>
                </c:pt>
                <c:pt idx="18331">
                  <c:v>311.72169651891301</c:v>
                </c:pt>
                <c:pt idx="18332">
                  <c:v>311.71965866181199</c:v>
                </c:pt>
                <c:pt idx="18333">
                  <c:v>311.70120909001599</c:v>
                </c:pt>
                <c:pt idx="18334">
                  <c:v>311.65125744526699</c:v>
                </c:pt>
                <c:pt idx="18335">
                  <c:v>311.647991008595</c:v>
                </c:pt>
                <c:pt idx="18336">
                  <c:v>311.64106226493402</c:v>
                </c:pt>
                <c:pt idx="18337">
                  <c:v>311.62659953546</c:v>
                </c:pt>
                <c:pt idx="18338">
                  <c:v>311.619904954356</c:v>
                </c:pt>
                <c:pt idx="18339">
                  <c:v>311.50534252818898</c:v>
                </c:pt>
                <c:pt idx="18340">
                  <c:v>311.48712615858699</c:v>
                </c:pt>
                <c:pt idx="18341">
                  <c:v>311.481139413731</c:v>
                </c:pt>
                <c:pt idx="18342">
                  <c:v>311.46832736252202</c:v>
                </c:pt>
                <c:pt idx="18343">
                  <c:v>311.447917901035</c:v>
                </c:pt>
                <c:pt idx="18344">
                  <c:v>311.43509212352097</c:v>
                </c:pt>
                <c:pt idx="18345">
                  <c:v>311.42022667723398</c:v>
                </c:pt>
                <c:pt idx="18346">
                  <c:v>311.40977925867702</c:v>
                </c:pt>
                <c:pt idx="18347">
                  <c:v>311.39749782295399</c:v>
                </c:pt>
                <c:pt idx="18348">
                  <c:v>311.38215747423601</c:v>
                </c:pt>
                <c:pt idx="18349">
                  <c:v>311.37980153334598</c:v>
                </c:pt>
                <c:pt idx="18350">
                  <c:v>311.29426450329299</c:v>
                </c:pt>
                <c:pt idx="18351">
                  <c:v>311.27679071606201</c:v>
                </c:pt>
                <c:pt idx="18352">
                  <c:v>311.26541544609199</c:v>
                </c:pt>
                <c:pt idx="18353">
                  <c:v>311.24280024026899</c:v>
                </c:pt>
                <c:pt idx="18354">
                  <c:v>311.20450305690701</c:v>
                </c:pt>
                <c:pt idx="18355">
                  <c:v>311.11386843094999</c:v>
                </c:pt>
                <c:pt idx="18356">
                  <c:v>311.11099406791197</c:v>
                </c:pt>
                <c:pt idx="18357">
                  <c:v>311.10705615708201</c:v>
                </c:pt>
                <c:pt idx="18358">
                  <c:v>311.09568816017202</c:v>
                </c:pt>
                <c:pt idx="18359">
                  <c:v>311.08975150534201</c:v>
                </c:pt>
                <c:pt idx="18360">
                  <c:v>311.08517932550399</c:v>
                </c:pt>
                <c:pt idx="18361">
                  <c:v>311.08345516161899</c:v>
                </c:pt>
                <c:pt idx="18362">
                  <c:v>310.984586580881</c:v>
                </c:pt>
                <c:pt idx="18363">
                  <c:v>310.93018090646001</c:v>
                </c:pt>
                <c:pt idx="18364">
                  <c:v>310.92314091891097</c:v>
                </c:pt>
                <c:pt idx="18365">
                  <c:v>310.90989377144803</c:v>
                </c:pt>
                <c:pt idx="18366">
                  <c:v>310.89693525311299</c:v>
                </c:pt>
                <c:pt idx="18367">
                  <c:v>310.85575751261598</c:v>
                </c:pt>
                <c:pt idx="18368">
                  <c:v>310.81664236673799</c:v>
                </c:pt>
                <c:pt idx="18369">
                  <c:v>310.81559651227099</c:v>
                </c:pt>
                <c:pt idx="18370">
                  <c:v>310.78347752167502</c:v>
                </c:pt>
                <c:pt idx="18371">
                  <c:v>310.77595687182901</c:v>
                </c:pt>
                <c:pt idx="18372">
                  <c:v>310.767587579728</c:v>
                </c:pt>
                <c:pt idx="18373">
                  <c:v>310.76200543983498</c:v>
                </c:pt>
                <c:pt idx="18374">
                  <c:v>310.74542938458001</c:v>
                </c:pt>
                <c:pt idx="18375">
                  <c:v>310.73996113483599</c:v>
                </c:pt>
                <c:pt idx="18376">
                  <c:v>310.716785724011</c:v>
                </c:pt>
                <c:pt idx="18377">
                  <c:v>310.687085667166</c:v>
                </c:pt>
                <c:pt idx="18378">
                  <c:v>310.64331235276802</c:v>
                </c:pt>
                <c:pt idx="18379">
                  <c:v>310.63745006168199</c:v>
                </c:pt>
                <c:pt idx="18380">
                  <c:v>310.603121217943</c:v>
                </c:pt>
                <c:pt idx="18381">
                  <c:v>310.551305634747</c:v>
                </c:pt>
                <c:pt idx="18382">
                  <c:v>310.515046713662</c:v>
                </c:pt>
                <c:pt idx="18383">
                  <c:v>310.45787472495499</c:v>
                </c:pt>
                <c:pt idx="18384">
                  <c:v>310.44462902741299</c:v>
                </c:pt>
                <c:pt idx="18385">
                  <c:v>310.36786474486797</c:v>
                </c:pt>
                <c:pt idx="18386">
                  <c:v>310.33295954302201</c:v>
                </c:pt>
                <c:pt idx="18387">
                  <c:v>310.31153324785203</c:v>
                </c:pt>
                <c:pt idx="18388">
                  <c:v>310.30321101422999</c:v>
                </c:pt>
                <c:pt idx="18389">
                  <c:v>310.28928891061099</c:v>
                </c:pt>
                <c:pt idx="18390">
                  <c:v>310.20902237779399</c:v>
                </c:pt>
                <c:pt idx="18391">
                  <c:v>310.16594986251903</c:v>
                </c:pt>
                <c:pt idx="18392">
                  <c:v>310.15587692340802</c:v>
                </c:pt>
                <c:pt idx="18393">
                  <c:v>310.15582673847501</c:v>
                </c:pt>
                <c:pt idx="18394">
                  <c:v>310.15212992761502</c:v>
                </c:pt>
                <c:pt idx="18395">
                  <c:v>310.14746795072602</c:v>
                </c:pt>
                <c:pt idx="18396">
                  <c:v>310.13514136273898</c:v>
                </c:pt>
                <c:pt idx="18397">
                  <c:v>310.11859016168199</c:v>
                </c:pt>
                <c:pt idx="18398">
                  <c:v>310.11447487580898</c:v>
                </c:pt>
                <c:pt idx="18399">
                  <c:v>310.07094085816902</c:v>
                </c:pt>
                <c:pt idx="18400">
                  <c:v>310.05329453944501</c:v>
                </c:pt>
                <c:pt idx="18401">
                  <c:v>310.01916200805101</c:v>
                </c:pt>
                <c:pt idx="18402">
                  <c:v>310.01321615751499</c:v>
                </c:pt>
                <c:pt idx="18403">
                  <c:v>309.94677097782301</c:v>
                </c:pt>
                <c:pt idx="18404">
                  <c:v>309.77382992961901</c:v>
                </c:pt>
                <c:pt idx="18405">
                  <c:v>309.71379756708001</c:v>
                </c:pt>
                <c:pt idx="18406">
                  <c:v>309.66360813653603</c:v>
                </c:pt>
                <c:pt idx="18407">
                  <c:v>309.58239915540997</c:v>
                </c:pt>
                <c:pt idx="18408">
                  <c:v>309.574852807517</c:v>
                </c:pt>
                <c:pt idx="18409">
                  <c:v>309.52896388844698</c:v>
                </c:pt>
                <c:pt idx="18410">
                  <c:v>309.48662461124701</c:v>
                </c:pt>
                <c:pt idx="18411">
                  <c:v>309.48086620910902</c:v>
                </c:pt>
                <c:pt idx="18412">
                  <c:v>309.47749166038398</c:v>
                </c:pt>
                <c:pt idx="18413">
                  <c:v>309.46922797834497</c:v>
                </c:pt>
                <c:pt idx="18414">
                  <c:v>309.410129828462</c:v>
                </c:pt>
                <c:pt idx="18415">
                  <c:v>309.40261720439702</c:v>
                </c:pt>
                <c:pt idx="18416">
                  <c:v>309.40221338646899</c:v>
                </c:pt>
                <c:pt idx="18417">
                  <c:v>309.397325900547</c:v>
                </c:pt>
                <c:pt idx="18418">
                  <c:v>309.36954832109302</c:v>
                </c:pt>
                <c:pt idx="18419">
                  <c:v>309.366886045961</c:v>
                </c:pt>
                <c:pt idx="18420">
                  <c:v>309.349626483338</c:v>
                </c:pt>
                <c:pt idx="18421">
                  <c:v>309.257857242326</c:v>
                </c:pt>
                <c:pt idx="18422">
                  <c:v>309.19865570325601</c:v>
                </c:pt>
                <c:pt idx="18423">
                  <c:v>309.18957255296999</c:v>
                </c:pt>
                <c:pt idx="18424">
                  <c:v>309.15884297020301</c:v>
                </c:pt>
                <c:pt idx="18425">
                  <c:v>309.14227042153601</c:v>
                </c:pt>
                <c:pt idx="18426">
                  <c:v>309.10003970028203</c:v>
                </c:pt>
                <c:pt idx="18427">
                  <c:v>309.08175524868699</c:v>
                </c:pt>
                <c:pt idx="18428">
                  <c:v>309.07785173665002</c:v>
                </c:pt>
                <c:pt idx="18429">
                  <c:v>309.027132083781</c:v>
                </c:pt>
                <c:pt idx="18430">
                  <c:v>308.99064966425601</c:v>
                </c:pt>
                <c:pt idx="18431">
                  <c:v>308.97154362093698</c:v>
                </c:pt>
                <c:pt idx="18432">
                  <c:v>308.89241948508698</c:v>
                </c:pt>
                <c:pt idx="18433">
                  <c:v>308.89177339376499</c:v>
                </c:pt>
                <c:pt idx="18434">
                  <c:v>308.88512942473699</c:v>
                </c:pt>
                <c:pt idx="18435">
                  <c:v>308.83458270443299</c:v>
                </c:pt>
                <c:pt idx="18436">
                  <c:v>308.82052340149198</c:v>
                </c:pt>
                <c:pt idx="18437">
                  <c:v>308.72739218695301</c:v>
                </c:pt>
                <c:pt idx="18438">
                  <c:v>308.71119168459302</c:v>
                </c:pt>
                <c:pt idx="18439">
                  <c:v>308.70491226784299</c:v>
                </c:pt>
                <c:pt idx="18440">
                  <c:v>308.63797802515001</c:v>
                </c:pt>
                <c:pt idx="18441">
                  <c:v>308.62597588925098</c:v>
                </c:pt>
                <c:pt idx="18442">
                  <c:v>308.62194029288702</c:v>
                </c:pt>
                <c:pt idx="18443">
                  <c:v>308.60809042441099</c:v>
                </c:pt>
                <c:pt idx="18444">
                  <c:v>308.58882241135899</c:v>
                </c:pt>
                <c:pt idx="18445">
                  <c:v>308.57677155773598</c:v>
                </c:pt>
                <c:pt idx="18446">
                  <c:v>308.57273306438498</c:v>
                </c:pt>
                <c:pt idx="18447">
                  <c:v>308.570444267938</c:v>
                </c:pt>
                <c:pt idx="18448">
                  <c:v>308.47160836070901</c:v>
                </c:pt>
                <c:pt idx="18449">
                  <c:v>308.46272783699601</c:v>
                </c:pt>
                <c:pt idx="18450">
                  <c:v>308.44308860455698</c:v>
                </c:pt>
                <c:pt idx="18451">
                  <c:v>308.41005513627402</c:v>
                </c:pt>
                <c:pt idx="18452">
                  <c:v>308.40433502832599</c:v>
                </c:pt>
                <c:pt idx="18453">
                  <c:v>308.37268694845602</c:v>
                </c:pt>
                <c:pt idx="18454">
                  <c:v>308.22266359720101</c:v>
                </c:pt>
                <c:pt idx="18455">
                  <c:v>308.21526448722</c:v>
                </c:pt>
                <c:pt idx="18456">
                  <c:v>308.20553503340699</c:v>
                </c:pt>
                <c:pt idx="18457">
                  <c:v>308.190187023183</c:v>
                </c:pt>
                <c:pt idx="18458">
                  <c:v>308.082443630429</c:v>
                </c:pt>
                <c:pt idx="18459">
                  <c:v>307.98515935755802</c:v>
                </c:pt>
                <c:pt idx="18460">
                  <c:v>307.98107287137901</c:v>
                </c:pt>
                <c:pt idx="18461">
                  <c:v>307.978150080239</c:v>
                </c:pt>
                <c:pt idx="18462">
                  <c:v>307.94234496631799</c:v>
                </c:pt>
                <c:pt idx="18463">
                  <c:v>307.84523051666599</c:v>
                </c:pt>
                <c:pt idx="18464">
                  <c:v>307.838139125743</c:v>
                </c:pt>
                <c:pt idx="18465">
                  <c:v>307.79354161914301</c:v>
                </c:pt>
                <c:pt idx="18466">
                  <c:v>307.78521680617399</c:v>
                </c:pt>
                <c:pt idx="18467">
                  <c:v>307.74577869362298</c:v>
                </c:pt>
                <c:pt idx="18468">
                  <c:v>307.631060950723</c:v>
                </c:pt>
                <c:pt idx="18469">
                  <c:v>307.62403723808097</c:v>
                </c:pt>
                <c:pt idx="18470">
                  <c:v>307.61755639829198</c:v>
                </c:pt>
                <c:pt idx="18471">
                  <c:v>307.613662474487</c:v>
                </c:pt>
                <c:pt idx="18472">
                  <c:v>307.59636369442899</c:v>
                </c:pt>
                <c:pt idx="18473">
                  <c:v>307.55608189202297</c:v>
                </c:pt>
                <c:pt idx="18474">
                  <c:v>307.54811065315897</c:v>
                </c:pt>
                <c:pt idx="18475">
                  <c:v>307.54568562575798</c:v>
                </c:pt>
                <c:pt idx="18476">
                  <c:v>307.511089205639</c:v>
                </c:pt>
                <c:pt idx="18477">
                  <c:v>307.49013195114998</c:v>
                </c:pt>
                <c:pt idx="18478">
                  <c:v>307.42518558584902</c:v>
                </c:pt>
                <c:pt idx="18479">
                  <c:v>307.31880181395002</c:v>
                </c:pt>
                <c:pt idx="18480">
                  <c:v>307.292403661229</c:v>
                </c:pt>
                <c:pt idx="18481">
                  <c:v>307.23087336858703</c:v>
                </c:pt>
                <c:pt idx="18482">
                  <c:v>307.20708960198903</c:v>
                </c:pt>
                <c:pt idx="18483">
                  <c:v>307.20269557657798</c:v>
                </c:pt>
                <c:pt idx="18484">
                  <c:v>307.18772072178399</c:v>
                </c:pt>
                <c:pt idx="18485">
                  <c:v>307.13345277688597</c:v>
                </c:pt>
                <c:pt idx="18486">
                  <c:v>307.12164269142897</c:v>
                </c:pt>
                <c:pt idx="18487">
                  <c:v>307.07827438136002</c:v>
                </c:pt>
                <c:pt idx="18488">
                  <c:v>307.06043648369098</c:v>
                </c:pt>
                <c:pt idx="18489">
                  <c:v>307.04282476096301</c:v>
                </c:pt>
                <c:pt idx="18490">
                  <c:v>307.04239956286898</c:v>
                </c:pt>
                <c:pt idx="18491">
                  <c:v>307.01572282023102</c:v>
                </c:pt>
                <c:pt idx="18492">
                  <c:v>306.91557347944899</c:v>
                </c:pt>
                <c:pt idx="18493">
                  <c:v>306.87374746583902</c:v>
                </c:pt>
                <c:pt idx="18494">
                  <c:v>306.86861271539101</c:v>
                </c:pt>
                <c:pt idx="18495">
                  <c:v>306.82896891653502</c:v>
                </c:pt>
                <c:pt idx="18496">
                  <c:v>306.79020885681899</c:v>
                </c:pt>
                <c:pt idx="18497">
                  <c:v>306.77411026396402</c:v>
                </c:pt>
                <c:pt idx="18498">
                  <c:v>306.76470812895798</c:v>
                </c:pt>
                <c:pt idx="18499">
                  <c:v>306.71045181315901</c:v>
                </c:pt>
                <c:pt idx="18500">
                  <c:v>306.69818156562297</c:v>
                </c:pt>
                <c:pt idx="18501">
                  <c:v>306.61929439794199</c:v>
                </c:pt>
                <c:pt idx="18502">
                  <c:v>306.58058435850501</c:v>
                </c:pt>
                <c:pt idx="18503">
                  <c:v>306.55895967163298</c:v>
                </c:pt>
                <c:pt idx="18504">
                  <c:v>306.40927458589499</c:v>
                </c:pt>
                <c:pt idx="18505">
                  <c:v>306.38258734954201</c:v>
                </c:pt>
                <c:pt idx="18506">
                  <c:v>306.37566005052901</c:v>
                </c:pt>
                <c:pt idx="18507">
                  <c:v>306.28207979587802</c:v>
                </c:pt>
                <c:pt idx="18508">
                  <c:v>306.279691220568</c:v>
                </c:pt>
                <c:pt idx="18509">
                  <c:v>306.27819517630002</c:v>
                </c:pt>
                <c:pt idx="18510">
                  <c:v>306.26923316799002</c:v>
                </c:pt>
                <c:pt idx="18511">
                  <c:v>306.26161561070597</c:v>
                </c:pt>
                <c:pt idx="18512">
                  <c:v>306.24700814037999</c:v>
                </c:pt>
                <c:pt idx="18513">
                  <c:v>306.2045765817</c:v>
                </c:pt>
                <c:pt idx="18514">
                  <c:v>306.17273796882301</c:v>
                </c:pt>
                <c:pt idx="18515">
                  <c:v>306.15566374470598</c:v>
                </c:pt>
                <c:pt idx="18516">
                  <c:v>306.02512555885198</c:v>
                </c:pt>
                <c:pt idx="18517">
                  <c:v>305.99849920327102</c:v>
                </c:pt>
                <c:pt idx="18518">
                  <c:v>305.96439141144901</c:v>
                </c:pt>
                <c:pt idx="18519">
                  <c:v>305.91879463174701</c:v>
                </c:pt>
                <c:pt idx="18520">
                  <c:v>305.90285209844802</c:v>
                </c:pt>
                <c:pt idx="18521">
                  <c:v>305.89629070829102</c:v>
                </c:pt>
                <c:pt idx="18522">
                  <c:v>305.84861608348899</c:v>
                </c:pt>
                <c:pt idx="18523">
                  <c:v>305.83132517236299</c:v>
                </c:pt>
                <c:pt idx="18524">
                  <c:v>305.822585083555</c:v>
                </c:pt>
                <c:pt idx="18525">
                  <c:v>305.81957897796599</c:v>
                </c:pt>
                <c:pt idx="18526">
                  <c:v>305.81651282310497</c:v>
                </c:pt>
                <c:pt idx="18527">
                  <c:v>305.75429934031098</c:v>
                </c:pt>
                <c:pt idx="18528">
                  <c:v>305.72418176450799</c:v>
                </c:pt>
                <c:pt idx="18529">
                  <c:v>305.683762205108</c:v>
                </c:pt>
                <c:pt idx="18530">
                  <c:v>305.68133238751301</c:v>
                </c:pt>
                <c:pt idx="18531">
                  <c:v>305.669823106568</c:v>
                </c:pt>
                <c:pt idx="18532">
                  <c:v>305.66595719803001</c:v>
                </c:pt>
                <c:pt idx="18533">
                  <c:v>305.66321795344101</c:v>
                </c:pt>
                <c:pt idx="18534">
                  <c:v>305.65172184864502</c:v>
                </c:pt>
                <c:pt idx="18535">
                  <c:v>305.64887256235897</c:v>
                </c:pt>
                <c:pt idx="18536">
                  <c:v>305.63106539466003</c:v>
                </c:pt>
                <c:pt idx="18537">
                  <c:v>305.62989496504701</c:v>
                </c:pt>
                <c:pt idx="18538">
                  <c:v>305.62286715840003</c:v>
                </c:pt>
                <c:pt idx="18539">
                  <c:v>305.61768376050497</c:v>
                </c:pt>
                <c:pt idx="18540">
                  <c:v>305.609035796846</c:v>
                </c:pt>
                <c:pt idx="18541">
                  <c:v>305.604935280338</c:v>
                </c:pt>
                <c:pt idx="18542">
                  <c:v>305.594492031443</c:v>
                </c:pt>
                <c:pt idx="18543">
                  <c:v>305.59119118639398</c:v>
                </c:pt>
                <c:pt idx="18544">
                  <c:v>305.56888751275397</c:v>
                </c:pt>
                <c:pt idx="18545">
                  <c:v>305.56102584016497</c:v>
                </c:pt>
                <c:pt idx="18546">
                  <c:v>305.525362392989</c:v>
                </c:pt>
                <c:pt idx="18547">
                  <c:v>305.52431288995803</c:v>
                </c:pt>
                <c:pt idx="18548">
                  <c:v>305.51288037164198</c:v>
                </c:pt>
                <c:pt idx="18549">
                  <c:v>305.50005444789798</c:v>
                </c:pt>
                <c:pt idx="18550">
                  <c:v>305.49183587483998</c:v>
                </c:pt>
                <c:pt idx="18551">
                  <c:v>305.48227100358503</c:v>
                </c:pt>
                <c:pt idx="18552">
                  <c:v>305.47733458344197</c:v>
                </c:pt>
                <c:pt idx="18553">
                  <c:v>305.47392743234798</c:v>
                </c:pt>
                <c:pt idx="18554">
                  <c:v>305.47382572220198</c:v>
                </c:pt>
                <c:pt idx="18555">
                  <c:v>305.473512248117</c:v>
                </c:pt>
                <c:pt idx="18556">
                  <c:v>305.473017578944</c:v>
                </c:pt>
                <c:pt idx="18557">
                  <c:v>305.46704699539998</c:v>
                </c:pt>
                <c:pt idx="18558">
                  <c:v>305.45922764045201</c:v>
                </c:pt>
                <c:pt idx="18559">
                  <c:v>305.443507673022</c:v>
                </c:pt>
                <c:pt idx="18560">
                  <c:v>305.441226799064</c:v>
                </c:pt>
                <c:pt idx="18561">
                  <c:v>305.42178249068598</c:v>
                </c:pt>
                <c:pt idx="18562">
                  <c:v>305.418263141848</c:v>
                </c:pt>
                <c:pt idx="18563">
                  <c:v>305.41540609460998</c:v>
                </c:pt>
                <c:pt idx="18564">
                  <c:v>305.38796794557197</c:v>
                </c:pt>
                <c:pt idx="18565">
                  <c:v>305.38144115692501</c:v>
                </c:pt>
                <c:pt idx="18566">
                  <c:v>305.37564612428503</c:v>
                </c:pt>
                <c:pt idx="18567">
                  <c:v>305.373111080179</c:v>
                </c:pt>
                <c:pt idx="18568">
                  <c:v>305.35244605873498</c:v>
                </c:pt>
                <c:pt idx="18569">
                  <c:v>305.33613331225899</c:v>
                </c:pt>
                <c:pt idx="18570">
                  <c:v>305.330576994529</c:v>
                </c:pt>
                <c:pt idx="18571">
                  <c:v>305.32946585610699</c:v>
                </c:pt>
                <c:pt idx="18572">
                  <c:v>305.32163817133397</c:v>
                </c:pt>
                <c:pt idx="18573">
                  <c:v>305.31547419685501</c:v>
                </c:pt>
                <c:pt idx="18574">
                  <c:v>305.30408745669899</c:v>
                </c:pt>
                <c:pt idx="18575">
                  <c:v>305.28840910050599</c:v>
                </c:pt>
                <c:pt idx="18576">
                  <c:v>305.28834286557998</c:v>
                </c:pt>
                <c:pt idx="18577">
                  <c:v>305.28678753707402</c:v>
                </c:pt>
                <c:pt idx="18578">
                  <c:v>305.27702364843799</c:v>
                </c:pt>
                <c:pt idx="18579">
                  <c:v>305.25103806830498</c:v>
                </c:pt>
                <c:pt idx="18580">
                  <c:v>305.24685114786001</c:v>
                </c:pt>
                <c:pt idx="18581">
                  <c:v>305.24081831079701</c:v>
                </c:pt>
                <c:pt idx="18582">
                  <c:v>305.239130522138</c:v>
                </c:pt>
                <c:pt idx="18583">
                  <c:v>305.23591308118802</c:v>
                </c:pt>
                <c:pt idx="18584">
                  <c:v>305.23456221348903</c:v>
                </c:pt>
                <c:pt idx="18585">
                  <c:v>305.233794316287</c:v>
                </c:pt>
                <c:pt idx="18586">
                  <c:v>305.20609009552601</c:v>
                </c:pt>
                <c:pt idx="18587">
                  <c:v>305.198727074619</c:v>
                </c:pt>
                <c:pt idx="18588">
                  <c:v>305.19436229762499</c:v>
                </c:pt>
                <c:pt idx="18589">
                  <c:v>305.18808021064302</c:v>
                </c:pt>
                <c:pt idx="18590">
                  <c:v>305.16062936913602</c:v>
                </c:pt>
                <c:pt idx="18591">
                  <c:v>305.15536572796799</c:v>
                </c:pt>
                <c:pt idx="18592">
                  <c:v>305.14797278337102</c:v>
                </c:pt>
                <c:pt idx="18593">
                  <c:v>305.14513637323603</c:v>
                </c:pt>
                <c:pt idx="18594">
                  <c:v>305.14276070560601</c:v>
                </c:pt>
                <c:pt idx="18595">
                  <c:v>305.140953614213</c:v>
                </c:pt>
                <c:pt idx="18596">
                  <c:v>305.14033538320598</c:v>
                </c:pt>
                <c:pt idx="18597">
                  <c:v>305.13898072831603</c:v>
                </c:pt>
                <c:pt idx="18598">
                  <c:v>305.12732331663602</c:v>
                </c:pt>
                <c:pt idx="18599">
                  <c:v>305.103530054386</c:v>
                </c:pt>
                <c:pt idx="18600">
                  <c:v>305.10053762085101</c:v>
                </c:pt>
                <c:pt idx="18601">
                  <c:v>305.09410452278399</c:v>
                </c:pt>
                <c:pt idx="18602">
                  <c:v>305.08921447503701</c:v>
                </c:pt>
                <c:pt idx="18603">
                  <c:v>305.05914374740303</c:v>
                </c:pt>
                <c:pt idx="18604">
                  <c:v>305.057479488154</c:v>
                </c:pt>
                <c:pt idx="18605">
                  <c:v>305.03469469497901</c:v>
                </c:pt>
                <c:pt idx="18606">
                  <c:v>305.01251827036299</c:v>
                </c:pt>
                <c:pt idx="18607">
                  <c:v>304.99505760675999</c:v>
                </c:pt>
                <c:pt idx="18608">
                  <c:v>304.98067490839202</c:v>
                </c:pt>
                <c:pt idx="18609">
                  <c:v>304.98004494180702</c:v>
                </c:pt>
                <c:pt idx="18610">
                  <c:v>304.92227691675998</c:v>
                </c:pt>
                <c:pt idx="18611">
                  <c:v>304.91441575712798</c:v>
                </c:pt>
                <c:pt idx="18612">
                  <c:v>304.90383087185398</c:v>
                </c:pt>
                <c:pt idx="18613">
                  <c:v>304.89518110694098</c:v>
                </c:pt>
                <c:pt idx="18614">
                  <c:v>304.88236187582999</c:v>
                </c:pt>
                <c:pt idx="18615">
                  <c:v>304.87140765224598</c:v>
                </c:pt>
                <c:pt idx="18616">
                  <c:v>304.85040109916599</c:v>
                </c:pt>
                <c:pt idx="18617">
                  <c:v>304.837153912894</c:v>
                </c:pt>
                <c:pt idx="18618">
                  <c:v>304.78246189304298</c:v>
                </c:pt>
                <c:pt idx="18619">
                  <c:v>304.75007925181001</c:v>
                </c:pt>
                <c:pt idx="18620">
                  <c:v>304.74246903302901</c:v>
                </c:pt>
                <c:pt idx="18621">
                  <c:v>304.726623226632</c:v>
                </c:pt>
                <c:pt idx="18622">
                  <c:v>304.70338599291</c:v>
                </c:pt>
                <c:pt idx="18623">
                  <c:v>304.69508835698599</c:v>
                </c:pt>
                <c:pt idx="18624">
                  <c:v>304.68621518556</c:v>
                </c:pt>
                <c:pt idx="18625">
                  <c:v>304.67374025449101</c:v>
                </c:pt>
                <c:pt idx="18626">
                  <c:v>304.648359044995</c:v>
                </c:pt>
                <c:pt idx="18627">
                  <c:v>304.64317822925</c:v>
                </c:pt>
                <c:pt idx="18628">
                  <c:v>304.64052196739499</c:v>
                </c:pt>
                <c:pt idx="18629">
                  <c:v>304.63435917642101</c:v>
                </c:pt>
                <c:pt idx="18630">
                  <c:v>304.63352045347398</c:v>
                </c:pt>
                <c:pt idx="18631">
                  <c:v>304.62713730214801</c:v>
                </c:pt>
                <c:pt idx="18632">
                  <c:v>304.62189380942499</c:v>
                </c:pt>
                <c:pt idx="18633">
                  <c:v>304.60949565865099</c:v>
                </c:pt>
                <c:pt idx="18634">
                  <c:v>304.60794198509399</c:v>
                </c:pt>
                <c:pt idx="18635">
                  <c:v>304.58148160543601</c:v>
                </c:pt>
                <c:pt idx="18636">
                  <c:v>304.56135268584302</c:v>
                </c:pt>
                <c:pt idx="18637">
                  <c:v>304.55786854672698</c:v>
                </c:pt>
                <c:pt idx="18638">
                  <c:v>304.541842402209</c:v>
                </c:pt>
                <c:pt idx="18639">
                  <c:v>304.527645516142</c:v>
                </c:pt>
                <c:pt idx="18640">
                  <c:v>304.50302525011</c:v>
                </c:pt>
                <c:pt idx="18641">
                  <c:v>304.47142275520503</c:v>
                </c:pt>
                <c:pt idx="18642">
                  <c:v>304.45295534353897</c:v>
                </c:pt>
                <c:pt idx="18643">
                  <c:v>304.44791375163101</c:v>
                </c:pt>
                <c:pt idx="18644">
                  <c:v>304.41869540204999</c:v>
                </c:pt>
                <c:pt idx="18645">
                  <c:v>304.40510105021002</c:v>
                </c:pt>
                <c:pt idx="18646">
                  <c:v>304.40223464084102</c:v>
                </c:pt>
                <c:pt idx="18647">
                  <c:v>304.380207726094</c:v>
                </c:pt>
                <c:pt idx="18648">
                  <c:v>304.338397447609</c:v>
                </c:pt>
                <c:pt idx="18649">
                  <c:v>304.307727166159</c:v>
                </c:pt>
                <c:pt idx="18650">
                  <c:v>304.30029108246799</c:v>
                </c:pt>
                <c:pt idx="18651">
                  <c:v>304.29901750044598</c:v>
                </c:pt>
                <c:pt idx="18652">
                  <c:v>304.26779867706603</c:v>
                </c:pt>
                <c:pt idx="18653">
                  <c:v>304.261486650253</c:v>
                </c:pt>
                <c:pt idx="18654">
                  <c:v>304.25142535927102</c:v>
                </c:pt>
                <c:pt idx="18655">
                  <c:v>304.20150677609303</c:v>
                </c:pt>
                <c:pt idx="18656">
                  <c:v>304.18132914567502</c:v>
                </c:pt>
                <c:pt idx="18657">
                  <c:v>304.16344304384</c:v>
                </c:pt>
                <c:pt idx="18658">
                  <c:v>304.11653197901597</c:v>
                </c:pt>
                <c:pt idx="18659">
                  <c:v>304.10478640586501</c:v>
                </c:pt>
                <c:pt idx="18660">
                  <c:v>304.08931970407798</c:v>
                </c:pt>
                <c:pt idx="18661">
                  <c:v>304.08153857362498</c:v>
                </c:pt>
                <c:pt idx="18662">
                  <c:v>304.078104290255</c:v>
                </c:pt>
                <c:pt idx="18663">
                  <c:v>304.072046777075</c:v>
                </c:pt>
                <c:pt idx="18664">
                  <c:v>304.06547637386899</c:v>
                </c:pt>
                <c:pt idx="18665">
                  <c:v>304.00820250849898</c:v>
                </c:pt>
                <c:pt idx="18666">
                  <c:v>304.00360254551703</c:v>
                </c:pt>
                <c:pt idx="18667">
                  <c:v>303.96628992586801</c:v>
                </c:pt>
                <c:pt idx="18668">
                  <c:v>303.96135654368402</c:v>
                </c:pt>
                <c:pt idx="18669">
                  <c:v>303.944477710542</c:v>
                </c:pt>
                <c:pt idx="18670">
                  <c:v>303.86647953348103</c:v>
                </c:pt>
                <c:pt idx="18671">
                  <c:v>303.84048105023697</c:v>
                </c:pt>
                <c:pt idx="18672">
                  <c:v>303.80566501885397</c:v>
                </c:pt>
                <c:pt idx="18673">
                  <c:v>303.790344564799</c:v>
                </c:pt>
                <c:pt idx="18674">
                  <c:v>303.78265538432203</c:v>
                </c:pt>
                <c:pt idx="18675">
                  <c:v>303.77497881102602</c:v>
                </c:pt>
                <c:pt idx="18676">
                  <c:v>303.77385797885898</c:v>
                </c:pt>
                <c:pt idx="18677">
                  <c:v>303.72712608242603</c:v>
                </c:pt>
                <c:pt idx="18678">
                  <c:v>303.71528650506502</c:v>
                </c:pt>
                <c:pt idx="18679">
                  <c:v>303.70105722330902</c:v>
                </c:pt>
                <c:pt idx="18680">
                  <c:v>303.68952211772603</c:v>
                </c:pt>
                <c:pt idx="18681">
                  <c:v>303.68029330093401</c:v>
                </c:pt>
                <c:pt idx="18682">
                  <c:v>303.67827815592801</c:v>
                </c:pt>
                <c:pt idx="18683">
                  <c:v>303.67729952257702</c:v>
                </c:pt>
                <c:pt idx="18684">
                  <c:v>303.65628194417798</c:v>
                </c:pt>
                <c:pt idx="18685">
                  <c:v>303.65468012198897</c:v>
                </c:pt>
                <c:pt idx="18686">
                  <c:v>303.64093557415703</c:v>
                </c:pt>
                <c:pt idx="18687">
                  <c:v>303.58560975685202</c:v>
                </c:pt>
                <c:pt idx="18688">
                  <c:v>303.58540196110198</c:v>
                </c:pt>
                <c:pt idx="18689">
                  <c:v>303.571336849337</c:v>
                </c:pt>
                <c:pt idx="18690">
                  <c:v>303.57035079099501</c:v>
                </c:pt>
                <c:pt idx="18691">
                  <c:v>303.54124558049699</c:v>
                </c:pt>
                <c:pt idx="18692">
                  <c:v>303.54100228573401</c:v>
                </c:pt>
                <c:pt idx="18693">
                  <c:v>303.530024594709</c:v>
                </c:pt>
                <c:pt idx="18694">
                  <c:v>303.52843812474498</c:v>
                </c:pt>
                <c:pt idx="18695">
                  <c:v>303.52371252290101</c:v>
                </c:pt>
                <c:pt idx="18696">
                  <c:v>303.484260432562</c:v>
                </c:pt>
                <c:pt idx="18697">
                  <c:v>303.48311952676301</c:v>
                </c:pt>
                <c:pt idx="18698">
                  <c:v>303.46944952732099</c:v>
                </c:pt>
                <c:pt idx="18699">
                  <c:v>303.46668954266602</c:v>
                </c:pt>
                <c:pt idx="18700">
                  <c:v>303.44041670025098</c:v>
                </c:pt>
                <c:pt idx="18701">
                  <c:v>303.43882671893601</c:v>
                </c:pt>
                <c:pt idx="18702">
                  <c:v>303.436867659418</c:v>
                </c:pt>
                <c:pt idx="18703">
                  <c:v>303.42081644218803</c:v>
                </c:pt>
                <c:pt idx="18704">
                  <c:v>303.40664023759399</c:v>
                </c:pt>
                <c:pt idx="18705">
                  <c:v>303.37941343533799</c:v>
                </c:pt>
                <c:pt idx="18706">
                  <c:v>303.37178626565202</c:v>
                </c:pt>
                <c:pt idx="18707">
                  <c:v>303.36789835547199</c:v>
                </c:pt>
                <c:pt idx="18708">
                  <c:v>303.35716825871998</c:v>
                </c:pt>
                <c:pt idx="18709">
                  <c:v>303.34667805169198</c:v>
                </c:pt>
                <c:pt idx="18710">
                  <c:v>303.34214634716398</c:v>
                </c:pt>
                <c:pt idx="18711">
                  <c:v>303.33838818166601</c:v>
                </c:pt>
                <c:pt idx="18712">
                  <c:v>303.28562116276402</c:v>
                </c:pt>
                <c:pt idx="18713">
                  <c:v>303.26324198574798</c:v>
                </c:pt>
                <c:pt idx="18714">
                  <c:v>303.25091058423999</c:v>
                </c:pt>
                <c:pt idx="18715">
                  <c:v>303.13370198350202</c:v>
                </c:pt>
                <c:pt idx="18716">
                  <c:v>303.12377146562</c:v>
                </c:pt>
                <c:pt idx="18717">
                  <c:v>303.10538323282498</c:v>
                </c:pt>
                <c:pt idx="18718">
                  <c:v>303.046711979306</c:v>
                </c:pt>
                <c:pt idx="18719">
                  <c:v>302.998379496513</c:v>
                </c:pt>
                <c:pt idx="18720">
                  <c:v>302.98661165350302</c:v>
                </c:pt>
                <c:pt idx="18721">
                  <c:v>302.96146515992001</c:v>
                </c:pt>
                <c:pt idx="18722">
                  <c:v>302.902721541944</c:v>
                </c:pt>
                <c:pt idx="18723">
                  <c:v>302.87883909760501</c:v>
                </c:pt>
                <c:pt idx="18724">
                  <c:v>302.87598176179398</c:v>
                </c:pt>
                <c:pt idx="18725">
                  <c:v>302.85794621318303</c:v>
                </c:pt>
                <c:pt idx="18726">
                  <c:v>302.84231343940598</c:v>
                </c:pt>
                <c:pt idx="18727">
                  <c:v>302.841982704212</c:v>
                </c:pt>
                <c:pt idx="18728">
                  <c:v>302.82536517272598</c:v>
                </c:pt>
                <c:pt idx="18729">
                  <c:v>302.806299387178</c:v>
                </c:pt>
                <c:pt idx="18730">
                  <c:v>302.79437207468698</c:v>
                </c:pt>
                <c:pt idx="18731">
                  <c:v>302.793042122484</c:v>
                </c:pt>
                <c:pt idx="18732">
                  <c:v>302.78691051238502</c:v>
                </c:pt>
                <c:pt idx="18733">
                  <c:v>302.74847215249298</c:v>
                </c:pt>
                <c:pt idx="18734">
                  <c:v>302.70519233475801</c:v>
                </c:pt>
                <c:pt idx="18735">
                  <c:v>302.70328828962198</c:v>
                </c:pt>
                <c:pt idx="18736">
                  <c:v>302.69278216470701</c:v>
                </c:pt>
                <c:pt idx="18737">
                  <c:v>302.68628084102397</c:v>
                </c:pt>
                <c:pt idx="18738">
                  <c:v>302.681671985143</c:v>
                </c:pt>
                <c:pt idx="18739">
                  <c:v>302.67334485932003</c:v>
                </c:pt>
                <c:pt idx="18740">
                  <c:v>302.66174695943602</c:v>
                </c:pt>
                <c:pt idx="18741">
                  <c:v>302.60614397553098</c:v>
                </c:pt>
                <c:pt idx="18742">
                  <c:v>302.59939638307497</c:v>
                </c:pt>
                <c:pt idx="18743">
                  <c:v>302.57736256877598</c:v>
                </c:pt>
                <c:pt idx="18744">
                  <c:v>302.55200327806</c:v>
                </c:pt>
                <c:pt idx="18745">
                  <c:v>302.54278294450302</c:v>
                </c:pt>
                <c:pt idx="18746">
                  <c:v>302.513237228138</c:v>
                </c:pt>
                <c:pt idx="18747">
                  <c:v>302.50798716896901</c:v>
                </c:pt>
                <c:pt idx="18748">
                  <c:v>302.48833173293502</c:v>
                </c:pt>
                <c:pt idx="18749">
                  <c:v>302.33786657527702</c:v>
                </c:pt>
                <c:pt idx="18750">
                  <c:v>302.33619018392898</c:v>
                </c:pt>
                <c:pt idx="18751">
                  <c:v>302.33423978932399</c:v>
                </c:pt>
                <c:pt idx="18752">
                  <c:v>302.29280358581099</c:v>
                </c:pt>
                <c:pt idx="18753">
                  <c:v>302.29015227451299</c:v>
                </c:pt>
                <c:pt idx="18754">
                  <c:v>302.28884939449199</c:v>
                </c:pt>
                <c:pt idx="18755">
                  <c:v>302.27848468330501</c:v>
                </c:pt>
                <c:pt idx="18756">
                  <c:v>302.26876885653598</c:v>
                </c:pt>
                <c:pt idx="18757">
                  <c:v>302.213441324396</c:v>
                </c:pt>
                <c:pt idx="18758">
                  <c:v>302.20232072026801</c:v>
                </c:pt>
                <c:pt idx="18759">
                  <c:v>302.20021680696198</c:v>
                </c:pt>
                <c:pt idx="18760">
                  <c:v>302.16537766023998</c:v>
                </c:pt>
                <c:pt idx="18761">
                  <c:v>302.14706507866202</c:v>
                </c:pt>
                <c:pt idx="18762">
                  <c:v>302.05598522527299</c:v>
                </c:pt>
                <c:pt idx="18763">
                  <c:v>302.01235624535798</c:v>
                </c:pt>
                <c:pt idx="18764">
                  <c:v>301.94841709209402</c:v>
                </c:pt>
                <c:pt idx="18765">
                  <c:v>301.94669456357002</c:v>
                </c:pt>
                <c:pt idx="18766">
                  <c:v>301.91962530296098</c:v>
                </c:pt>
                <c:pt idx="18767">
                  <c:v>301.88871306502199</c:v>
                </c:pt>
                <c:pt idx="18768">
                  <c:v>301.88213458332501</c:v>
                </c:pt>
                <c:pt idx="18769">
                  <c:v>301.79624464976501</c:v>
                </c:pt>
                <c:pt idx="18770">
                  <c:v>301.794185254544</c:v>
                </c:pt>
                <c:pt idx="18771">
                  <c:v>301.79323977738198</c:v>
                </c:pt>
                <c:pt idx="18772">
                  <c:v>301.78804726043302</c:v>
                </c:pt>
                <c:pt idx="18773">
                  <c:v>301.78587250908703</c:v>
                </c:pt>
                <c:pt idx="18774">
                  <c:v>301.77291499565001</c:v>
                </c:pt>
                <c:pt idx="18775">
                  <c:v>301.68356621712297</c:v>
                </c:pt>
                <c:pt idx="18776">
                  <c:v>301.67689717321502</c:v>
                </c:pt>
                <c:pt idx="18777">
                  <c:v>301.64378695587999</c:v>
                </c:pt>
                <c:pt idx="18778">
                  <c:v>301.61005053125001</c:v>
                </c:pt>
                <c:pt idx="18779">
                  <c:v>301.59103904477502</c:v>
                </c:pt>
                <c:pt idx="18780">
                  <c:v>301.56837190814298</c:v>
                </c:pt>
                <c:pt idx="18781">
                  <c:v>301.51278802179303</c:v>
                </c:pt>
                <c:pt idx="18782">
                  <c:v>301.438287656667</c:v>
                </c:pt>
                <c:pt idx="18783">
                  <c:v>301.43665110125301</c:v>
                </c:pt>
                <c:pt idx="18784">
                  <c:v>301.431518171177</c:v>
                </c:pt>
                <c:pt idx="18785">
                  <c:v>301.42916389707301</c:v>
                </c:pt>
                <c:pt idx="18786">
                  <c:v>301.42182093172499</c:v>
                </c:pt>
                <c:pt idx="18787">
                  <c:v>301.39728703782799</c:v>
                </c:pt>
                <c:pt idx="18788">
                  <c:v>301.39541044621001</c:v>
                </c:pt>
                <c:pt idx="18789">
                  <c:v>301.296421922349</c:v>
                </c:pt>
                <c:pt idx="18790">
                  <c:v>301.283325651106</c:v>
                </c:pt>
                <c:pt idx="18791">
                  <c:v>301.28130993958399</c:v>
                </c:pt>
                <c:pt idx="18792">
                  <c:v>301.18521663578099</c:v>
                </c:pt>
                <c:pt idx="18793">
                  <c:v>301.15580126976602</c:v>
                </c:pt>
                <c:pt idx="18794">
                  <c:v>301.13379740625402</c:v>
                </c:pt>
                <c:pt idx="18795">
                  <c:v>301.13368897348801</c:v>
                </c:pt>
                <c:pt idx="18796">
                  <c:v>301.10999125918198</c:v>
                </c:pt>
                <c:pt idx="18797">
                  <c:v>301.04826738527902</c:v>
                </c:pt>
                <c:pt idx="18798">
                  <c:v>301.040928067246</c:v>
                </c:pt>
                <c:pt idx="18799">
                  <c:v>301.040282257814</c:v>
                </c:pt>
                <c:pt idx="18800">
                  <c:v>301.02325928437898</c:v>
                </c:pt>
                <c:pt idx="18801">
                  <c:v>301.01085389833099</c:v>
                </c:pt>
                <c:pt idx="18802">
                  <c:v>300.96081869111202</c:v>
                </c:pt>
                <c:pt idx="18803">
                  <c:v>300.95550577170002</c:v>
                </c:pt>
                <c:pt idx="18804">
                  <c:v>300.94152705476301</c:v>
                </c:pt>
                <c:pt idx="18805">
                  <c:v>300.850514682447</c:v>
                </c:pt>
                <c:pt idx="18806">
                  <c:v>300.82932973500903</c:v>
                </c:pt>
                <c:pt idx="18807">
                  <c:v>300.82300833760098</c:v>
                </c:pt>
                <c:pt idx="18808">
                  <c:v>300.73397844543399</c:v>
                </c:pt>
                <c:pt idx="18809">
                  <c:v>300.72966032819397</c:v>
                </c:pt>
                <c:pt idx="18810">
                  <c:v>300.675638920138</c:v>
                </c:pt>
                <c:pt idx="18811">
                  <c:v>300.57404320594202</c:v>
                </c:pt>
                <c:pt idx="18812">
                  <c:v>300.55889888394199</c:v>
                </c:pt>
                <c:pt idx="18813">
                  <c:v>300.50682270695302</c:v>
                </c:pt>
                <c:pt idx="18814">
                  <c:v>300.43833509442402</c:v>
                </c:pt>
                <c:pt idx="18815">
                  <c:v>300.43276490564</c:v>
                </c:pt>
                <c:pt idx="18816">
                  <c:v>300.42614087213002</c:v>
                </c:pt>
                <c:pt idx="18817">
                  <c:v>300.41301919981902</c:v>
                </c:pt>
                <c:pt idx="18818">
                  <c:v>300.398262693432</c:v>
                </c:pt>
                <c:pt idx="18819">
                  <c:v>300.377528171253</c:v>
                </c:pt>
                <c:pt idx="18820">
                  <c:v>300.348993953856</c:v>
                </c:pt>
                <c:pt idx="18821">
                  <c:v>300.28891214203901</c:v>
                </c:pt>
                <c:pt idx="18822">
                  <c:v>300.23967179237502</c:v>
                </c:pt>
                <c:pt idx="18823">
                  <c:v>300.22623901928898</c:v>
                </c:pt>
                <c:pt idx="18824">
                  <c:v>300.22280906145801</c:v>
                </c:pt>
                <c:pt idx="18825">
                  <c:v>300.18568199920298</c:v>
                </c:pt>
                <c:pt idx="18826">
                  <c:v>300.16817803221198</c:v>
                </c:pt>
                <c:pt idx="18827">
                  <c:v>300.082543699523</c:v>
                </c:pt>
                <c:pt idx="18828">
                  <c:v>300.06149791747998</c:v>
                </c:pt>
                <c:pt idx="18829">
                  <c:v>300.06138872270702</c:v>
                </c:pt>
                <c:pt idx="18830">
                  <c:v>300.04691634077199</c:v>
                </c:pt>
                <c:pt idx="18831">
                  <c:v>299.98591039872798</c:v>
                </c:pt>
                <c:pt idx="18832">
                  <c:v>299.88051737558101</c:v>
                </c:pt>
                <c:pt idx="18833">
                  <c:v>299.74637047168102</c:v>
                </c:pt>
                <c:pt idx="18834">
                  <c:v>299.72744829985498</c:v>
                </c:pt>
                <c:pt idx="18835">
                  <c:v>299.71183688671698</c:v>
                </c:pt>
                <c:pt idx="18836">
                  <c:v>299.70392905168097</c:v>
                </c:pt>
                <c:pt idx="18837">
                  <c:v>299.66232490128601</c:v>
                </c:pt>
                <c:pt idx="18838">
                  <c:v>299.65322943953799</c:v>
                </c:pt>
                <c:pt idx="18839">
                  <c:v>299.62153651859597</c:v>
                </c:pt>
                <c:pt idx="18840">
                  <c:v>299.617906604719</c:v>
                </c:pt>
                <c:pt idx="18841">
                  <c:v>299.61157975968001</c:v>
                </c:pt>
                <c:pt idx="18842">
                  <c:v>299.60978697776602</c:v>
                </c:pt>
                <c:pt idx="18843">
                  <c:v>299.596042052293</c:v>
                </c:pt>
                <c:pt idx="18844">
                  <c:v>299.59333635392699</c:v>
                </c:pt>
                <c:pt idx="18845">
                  <c:v>299.58579729636801</c:v>
                </c:pt>
                <c:pt idx="18846">
                  <c:v>299.57692172079999</c:v>
                </c:pt>
                <c:pt idx="18847">
                  <c:v>299.56979033148298</c:v>
                </c:pt>
                <c:pt idx="18848">
                  <c:v>299.56509591012298</c:v>
                </c:pt>
                <c:pt idx="18849">
                  <c:v>299.55822910151898</c:v>
                </c:pt>
                <c:pt idx="18850">
                  <c:v>299.53981162702797</c:v>
                </c:pt>
                <c:pt idx="18851">
                  <c:v>299.53178359698802</c:v>
                </c:pt>
                <c:pt idx="18852">
                  <c:v>299.43684265632697</c:v>
                </c:pt>
                <c:pt idx="18853">
                  <c:v>299.42795881887599</c:v>
                </c:pt>
                <c:pt idx="18854">
                  <c:v>299.40951648504102</c:v>
                </c:pt>
                <c:pt idx="18855">
                  <c:v>299.40694224248602</c:v>
                </c:pt>
                <c:pt idx="18856">
                  <c:v>299.36619843456498</c:v>
                </c:pt>
                <c:pt idx="18857">
                  <c:v>299.32270820407302</c:v>
                </c:pt>
                <c:pt idx="18858">
                  <c:v>299.31519242382501</c:v>
                </c:pt>
                <c:pt idx="18859">
                  <c:v>299.22827489991602</c:v>
                </c:pt>
                <c:pt idx="18860">
                  <c:v>299.217073616699</c:v>
                </c:pt>
                <c:pt idx="18861">
                  <c:v>299.21663931216</c:v>
                </c:pt>
                <c:pt idx="18862">
                  <c:v>299.19001207165297</c:v>
                </c:pt>
                <c:pt idx="18863">
                  <c:v>299.17921653497302</c:v>
                </c:pt>
                <c:pt idx="18864">
                  <c:v>299.16736780884497</c:v>
                </c:pt>
                <c:pt idx="18865">
                  <c:v>299.14002090862499</c:v>
                </c:pt>
                <c:pt idx="18866">
                  <c:v>299.13480459515199</c:v>
                </c:pt>
                <c:pt idx="18867">
                  <c:v>299.118551607114</c:v>
                </c:pt>
                <c:pt idx="18868">
                  <c:v>299.10503745338201</c:v>
                </c:pt>
                <c:pt idx="18869">
                  <c:v>299.091028543108</c:v>
                </c:pt>
                <c:pt idx="18870">
                  <c:v>299.08972804961201</c:v>
                </c:pt>
                <c:pt idx="18871">
                  <c:v>299.08014794597801</c:v>
                </c:pt>
                <c:pt idx="18872">
                  <c:v>299.06308390740003</c:v>
                </c:pt>
                <c:pt idx="18873">
                  <c:v>299.040255300669</c:v>
                </c:pt>
                <c:pt idx="18874">
                  <c:v>299.03222956914402</c:v>
                </c:pt>
                <c:pt idx="18875">
                  <c:v>299.02165467185199</c:v>
                </c:pt>
                <c:pt idx="18876">
                  <c:v>299.02026750938501</c:v>
                </c:pt>
                <c:pt idx="18877">
                  <c:v>298.96894935437598</c:v>
                </c:pt>
                <c:pt idx="18878">
                  <c:v>298.93803769834398</c:v>
                </c:pt>
                <c:pt idx="18879">
                  <c:v>298.93662082013401</c:v>
                </c:pt>
                <c:pt idx="18880">
                  <c:v>298.90535358211901</c:v>
                </c:pt>
                <c:pt idx="18881">
                  <c:v>298.88839279587</c:v>
                </c:pt>
                <c:pt idx="18882">
                  <c:v>298.87818001034401</c:v>
                </c:pt>
                <c:pt idx="18883">
                  <c:v>298.87708328966602</c:v>
                </c:pt>
                <c:pt idx="18884">
                  <c:v>298.858372390814</c:v>
                </c:pt>
                <c:pt idx="18885">
                  <c:v>298.844839949917</c:v>
                </c:pt>
                <c:pt idx="18886">
                  <c:v>298.84385835835201</c:v>
                </c:pt>
                <c:pt idx="18887">
                  <c:v>298.84038572922998</c:v>
                </c:pt>
                <c:pt idx="18888">
                  <c:v>298.78608721024801</c:v>
                </c:pt>
                <c:pt idx="18889">
                  <c:v>298.77709590486398</c:v>
                </c:pt>
                <c:pt idx="18890">
                  <c:v>298.75743257966798</c:v>
                </c:pt>
                <c:pt idx="18891">
                  <c:v>298.75539230741202</c:v>
                </c:pt>
                <c:pt idx="18892">
                  <c:v>298.755172565767</c:v>
                </c:pt>
                <c:pt idx="18893">
                  <c:v>298.754166999777</c:v>
                </c:pt>
                <c:pt idx="18894">
                  <c:v>298.73753355885498</c:v>
                </c:pt>
                <c:pt idx="18895">
                  <c:v>298.68097353280803</c:v>
                </c:pt>
                <c:pt idx="18896">
                  <c:v>298.66748695426003</c:v>
                </c:pt>
                <c:pt idx="18897">
                  <c:v>298.64857437484</c:v>
                </c:pt>
                <c:pt idx="18898">
                  <c:v>298.63713749723303</c:v>
                </c:pt>
                <c:pt idx="18899">
                  <c:v>298.62396054002699</c:v>
                </c:pt>
                <c:pt idx="18900">
                  <c:v>298.61944661173101</c:v>
                </c:pt>
                <c:pt idx="18901">
                  <c:v>298.57793351404803</c:v>
                </c:pt>
                <c:pt idx="18902">
                  <c:v>298.554340336211</c:v>
                </c:pt>
                <c:pt idx="18903">
                  <c:v>298.54121082735799</c:v>
                </c:pt>
                <c:pt idx="18904">
                  <c:v>298.52756138369</c:v>
                </c:pt>
                <c:pt idx="18905">
                  <c:v>298.50478198687603</c:v>
                </c:pt>
                <c:pt idx="18906">
                  <c:v>298.49879913981903</c:v>
                </c:pt>
                <c:pt idx="18907">
                  <c:v>298.48359893100002</c:v>
                </c:pt>
                <c:pt idx="18908">
                  <c:v>298.48306945049501</c:v>
                </c:pt>
                <c:pt idx="18909">
                  <c:v>298.48252511288098</c:v>
                </c:pt>
                <c:pt idx="18910">
                  <c:v>298.48207368381901</c:v>
                </c:pt>
                <c:pt idx="18911">
                  <c:v>298.42086944031399</c:v>
                </c:pt>
                <c:pt idx="18912">
                  <c:v>298.39580603940698</c:v>
                </c:pt>
                <c:pt idx="18913">
                  <c:v>298.35705311039197</c:v>
                </c:pt>
                <c:pt idx="18914">
                  <c:v>298.296788516037</c:v>
                </c:pt>
                <c:pt idx="18915">
                  <c:v>298.28664836279398</c:v>
                </c:pt>
                <c:pt idx="18916">
                  <c:v>298.26493356466898</c:v>
                </c:pt>
                <c:pt idx="18917">
                  <c:v>298.24847388611403</c:v>
                </c:pt>
                <c:pt idx="18918">
                  <c:v>298.24447620882199</c:v>
                </c:pt>
                <c:pt idx="18919">
                  <c:v>298.10535031300702</c:v>
                </c:pt>
                <c:pt idx="18920">
                  <c:v>298.08059141466902</c:v>
                </c:pt>
                <c:pt idx="18921">
                  <c:v>298.07741404386701</c:v>
                </c:pt>
                <c:pt idx="18922">
                  <c:v>298.06590662564298</c:v>
                </c:pt>
                <c:pt idx="18923">
                  <c:v>297.90003218240503</c:v>
                </c:pt>
                <c:pt idx="18924">
                  <c:v>297.87121059618198</c:v>
                </c:pt>
                <c:pt idx="18925">
                  <c:v>297.85869779817</c:v>
                </c:pt>
                <c:pt idx="18926">
                  <c:v>297.83173359976797</c:v>
                </c:pt>
                <c:pt idx="18927">
                  <c:v>297.82940941139998</c:v>
                </c:pt>
                <c:pt idx="18928">
                  <c:v>297.77755874449099</c:v>
                </c:pt>
                <c:pt idx="18929">
                  <c:v>297.75693856361499</c:v>
                </c:pt>
                <c:pt idx="18930">
                  <c:v>297.753769657465</c:v>
                </c:pt>
                <c:pt idx="18931">
                  <c:v>297.71913656273</c:v>
                </c:pt>
                <c:pt idx="18932">
                  <c:v>297.69964966093198</c:v>
                </c:pt>
                <c:pt idx="18933">
                  <c:v>297.58923255087399</c:v>
                </c:pt>
                <c:pt idx="18934">
                  <c:v>297.56659707672401</c:v>
                </c:pt>
                <c:pt idx="18935">
                  <c:v>297.549157569241</c:v>
                </c:pt>
                <c:pt idx="18936">
                  <c:v>297.51101405357502</c:v>
                </c:pt>
                <c:pt idx="18937">
                  <c:v>297.46126548707099</c:v>
                </c:pt>
                <c:pt idx="18938">
                  <c:v>297.45185060190801</c:v>
                </c:pt>
                <c:pt idx="18939">
                  <c:v>297.44739465351898</c:v>
                </c:pt>
                <c:pt idx="18940">
                  <c:v>297.43951183664001</c:v>
                </c:pt>
                <c:pt idx="18941">
                  <c:v>297.431259919838</c:v>
                </c:pt>
                <c:pt idx="18942">
                  <c:v>297.41114214008797</c:v>
                </c:pt>
                <c:pt idx="18943">
                  <c:v>297.39094896651801</c:v>
                </c:pt>
                <c:pt idx="18944">
                  <c:v>297.37872989240998</c:v>
                </c:pt>
                <c:pt idx="18945">
                  <c:v>297.34504985769797</c:v>
                </c:pt>
                <c:pt idx="18946">
                  <c:v>297.34419091803699</c:v>
                </c:pt>
                <c:pt idx="18947">
                  <c:v>297.34412934904202</c:v>
                </c:pt>
                <c:pt idx="18948">
                  <c:v>297.32284839057797</c:v>
                </c:pt>
                <c:pt idx="18949">
                  <c:v>297.30896528419999</c:v>
                </c:pt>
                <c:pt idx="18950">
                  <c:v>297.25835606380502</c:v>
                </c:pt>
                <c:pt idx="18951">
                  <c:v>297.257482601086</c:v>
                </c:pt>
                <c:pt idx="18952">
                  <c:v>297.20859491244801</c:v>
                </c:pt>
                <c:pt idx="18953">
                  <c:v>297.19994506450701</c:v>
                </c:pt>
                <c:pt idx="18954">
                  <c:v>297.18918714456203</c:v>
                </c:pt>
                <c:pt idx="18955">
                  <c:v>297.15614848962002</c:v>
                </c:pt>
                <c:pt idx="18956">
                  <c:v>297.15085171016602</c:v>
                </c:pt>
                <c:pt idx="18957">
                  <c:v>297.10615679881403</c:v>
                </c:pt>
                <c:pt idx="18958">
                  <c:v>297.09722537280601</c:v>
                </c:pt>
                <c:pt idx="18959">
                  <c:v>297.08973663924002</c:v>
                </c:pt>
                <c:pt idx="18960">
                  <c:v>297.08203653138497</c:v>
                </c:pt>
                <c:pt idx="18961">
                  <c:v>297.07597564176001</c:v>
                </c:pt>
                <c:pt idx="18962">
                  <c:v>297.073224104725</c:v>
                </c:pt>
                <c:pt idx="18963">
                  <c:v>296.962567155795</c:v>
                </c:pt>
                <c:pt idx="18964">
                  <c:v>296.95848886407299</c:v>
                </c:pt>
                <c:pt idx="18965">
                  <c:v>296.95711070321198</c:v>
                </c:pt>
                <c:pt idx="18966">
                  <c:v>296.90533686717998</c:v>
                </c:pt>
                <c:pt idx="18967">
                  <c:v>296.90105879598298</c:v>
                </c:pt>
                <c:pt idx="18968">
                  <c:v>296.86021086100101</c:v>
                </c:pt>
                <c:pt idx="18969">
                  <c:v>296.80841704596997</c:v>
                </c:pt>
                <c:pt idx="18970">
                  <c:v>296.79682456300202</c:v>
                </c:pt>
                <c:pt idx="18971">
                  <c:v>296.77199908765999</c:v>
                </c:pt>
                <c:pt idx="18972">
                  <c:v>296.709533763173</c:v>
                </c:pt>
                <c:pt idx="18973">
                  <c:v>296.68934127924598</c:v>
                </c:pt>
                <c:pt idx="18974">
                  <c:v>296.63249535892299</c:v>
                </c:pt>
                <c:pt idx="18975">
                  <c:v>296.593407601347</c:v>
                </c:pt>
                <c:pt idx="18976">
                  <c:v>296.571753703735</c:v>
                </c:pt>
                <c:pt idx="18977">
                  <c:v>296.56819256107298</c:v>
                </c:pt>
                <c:pt idx="18978">
                  <c:v>296.48139293761898</c:v>
                </c:pt>
                <c:pt idx="18979">
                  <c:v>296.48064835787198</c:v>
                </c:pt>
                <c:pt idx="18980">
                  <c:v>296.44225843010503</c:v>
                </c:pt>
                <c:pt idx="18981">
                  <c:v>296.37577154255303</c:v>
                </c:pt>
                <c:pt idx="18982">
                  <c:v>296.36363221031502</c:v>
                </c:pt>
                <c:pt idx="18983">
                  <c:v>296.36325304573199</c:v>
                </c:pt>
                <c:pt idx="18984">
                  <c:v>296.32024976243702</c:v>
                </c:pt>
                <c:pt idx="18985">
                  <c:v>296.31002002184698</c:v>
                </c:pt>
                <c:pt idx="18986">
                  <c:v>296.22798016186402</c:v>
                </c:pt>
                <c:pt idx="18987">
                  <c:v>296.178654859939</c:v>
                </c:pt>
                <c:pt idx="18988">
                  <c:v>296.17150116863201</c:v>
                </c:pt>
                <c:pt idx="18989">
                  <c:v>296.16894466965198</c:v>
                </c:pt>
                <c:pt idx="18990">
                  <c:v>296.12262959766298</c:v>
                </c:pt>
                <c:pt idx="18991">
                  <c:v>296.11085462042598</c:v>
                </c:pt>
                <c:pt idx="18992">
                  <c:v>296.105641908856</c:v>
                </c:pt>
                <c:pt idx="18993">
                  <c:v>296.08256252820303</c:v>
                </c:pt>
                <c:pt idx="18994">
                  <c:v>296.01484017870598</c:v>
                </c:pt>
                <c:pt idx="18995">
                  <c:v>296.01022956323197</c:v>
                </c:pt>
                <c:pt idx="18996">
                  <c:v>295.975327378055</c:v>
                </c:pt>
                <c:pt idx="18997">
                  <c:v>295.97175992946501</c:v>
                </c:pt>
                <c:pt idx="18998">
                  <c:v>295.96475063739302</c:v>
                </c:pt>
                <c:pt idx="18999">
                  <c:v>295.93583903435399</c:v>
                </c:pt>
                <c:pt idx="19000">
                  <c:v>295.93041096828898</c:v>
                </c:pt>
                <c:pt idx="19001">
                  <c:v>295.92681748474399</c:v>
                </c:pt>
                <c:pt idx="19002">
                  <c:v>295.90191156277803</c:v>
                </c:pt>
                <c:pt idx="19003">
                  <c:v>295.885013570956</c:v>
                </c:pt>
                <c:pt idx="19004">
                  <c:v>295.85690767579598</c:v>
                </c:pt>
                <c:pt idx="19005">
                  <c:v>295.80489947042201</c:v>
                </c:pt>
                <c:pt idx="19006">
                  <c:v>295.79314733001303</c:v>
                </c:pt>
                <c:pt idx="19007">
                  <c:v>295.76918651141301</c:v>
                </c:pt>
                <c:pt idx="19008">
                  <c:v>295.71345970596798</c:v>
                </c:pt>
                <c:pt idx="19009">
                  <c:v>295.71329723211198</c:v>
                </c:pt>
                <c:pt idx="19010">
                  <c:v>295.67873670539097</c:v>
                </c:pt>
                <c:pt idx="19011">
                  <c:v>295.67059769230002</c:v>
                </c:pt>
                <c:pt idx="19012">
                  <c:v>295.59211327502601</c:v>
                </c:pt>
                <c:pt idx="19013">
                  <c:v>295.58709344494099</c:v>
                </c:pt>
                <c:pt idx="19014">
                  <c:v>295.46139234174598</c:v>
                </c:pt>
                <c:pt idx="19015">
                  <c:v>295.44785752092798</c:v>
                </c:pt>
                <c:pt idx="19016">
                  <c:v>295.39643671233398</c:v>
                </c:pt>
                <c:pt idx="19017">
                  <c:v>295.39267310924498</c:v>
                </c:pt>
                <c:pt idx="19018">
                  <c:v>295.387153351775</c:v>
                </c:pt>
                <c:pt idx="19019">
                  <c:v>295.372146828913</c:v>
                </c:pt>
                <c:pt idx="19020">
                  <c:v>295.371223652597</c:v>
                </c:pt>
                <c:pt idx="19021">
                  <c:v>295.36310317280601</c:v>
                </c:pt>
                <c:pt idx="19022">
                  <c:v>295.33107317029601</c:v>
                </c:pt>
                <c:pt idx="19023">
                  <c:v>295.32518908250597</c:v>
                </c:pt>
                <c:pt idx="19024">
                  <c:v>295.28555167482301</c:v>
                </c:pt>
                <c:pt idx="19025">
                  <c:v>295.24662050533499</c:v>
                </c:pt>
                <c:pt idx="19026">
                  <c:v>295.21162778875299</c:v>
                </c:pt>
                <c:pt idx="19027">
                  <c:v>295.129467892234</c:v>
                </c:pt>
                <c:pt idx="19028">
                  <c:v>295.12688510018302</c:v>
                </c:pt>
                <c:pt idx="19029">
                  <c:v>295.11169358491901</c:v>
                </c:pt>
                <c:pt idx="19030">
                  <c:v>295.09136132806401</c:v>
                </c:pt>
                <c:pt idx="19031">
                  <c:v>295.09115493996001</c:v>
                </c:pt>
                <c:pt idx="19032">
                  <c:v>295.09020858109</c:v>
                </c:pt>
                <c:pt idx="19033">
                  <c:v>295.07717443399798</c:v>
                </c:pt>
                <c:pt idx="19034">
                  <c:v>295.06766728705202</c:v>
                </c:pt>
                <c:pt idx="19035">
                  <c:v>295.00048885946899</c:v>
                </c:pt>
                <c:pt idx="19036">
                  <c:v>294.98890190365597</c:v>
                </c:pt>
                <c:pt idx="19037">
                  <c:v>294.90009066905299</c:v>
                </c:pt>
                <c:pt idx="19038">
                  <c:v>294.892710919916</c:v>
                </c:pt>
                <c:pt idx="19039">
                  <c:v>294.89012762925398</c:v>
                </c:pt>
                <c:pt idx="19040">
                  <c:v>294.85359867789998</c:v>
                </c:pt>
                <c:pt idx="19041">
                  <c:v>294.84840541573902</c:v>
                </c:pt>
                <c:pt idx="19042">
                  <c:v>294.81626693231902</c:v>
                </c:pt>
                <c:pt idx="19043">
                  <c:v>294.757178177583</c:v>
                </c:pt>
                <c:pt idx="19044">
                  <c:v>294.71344144211201</c:v>
                </c:pt>
                <c:pt idx="19045">
                  <c:v>294.69780581502403</c:v>
                </c:pt>
                <c:pt idx="19046">
                  <c:v>294.68999749971698</c:v>
                </c:pt>
                <c:pt idx="19047">
                  <c:v>294.64886158880398</c:v>
                </c:pt>
                <c:pt idx="19048">
                  <c:v>294.63755785964401</c:v>
                </c:pt>
                <c:pt idx="19049">
                  <c:v>294.62575474287303</c:v>
                </c:pt>
                <c:pt idx="19050">
                  <c:v>294.58946006391102</c:v>
                </c:pt>
                <c:pt idx="19051">
                  <c:v>294.58797175091303</c:v>
                </c:pt>
                <c:pt idx="19052">
                  <c:v>294.54116376839301</c:v>
                </c:pt>
                <c:pt idx="19053">
                  <c:v>294.52819511772998</c:v>
                </c:pt>
                <c:pt idx="19054">
                  <c:v>294.526137021132</c:v>
                </c:pt>
                <c:pt idx="19055">
                  <c:v>294.44247311297499</c:v>
                </c:pt>
                <c:pt idx="19056">
                  <c:v>294.44068462047102</c:v>
                </c:pt>
                <c:pt idx="19057">
                  <c:v>294.39844610381601</c:v>
                </c:pt>
                <c:pt idx="19058">
                  <c:v>294.369454781196</c:v>
                </c:pt>
                <c:pt idx="19059">
                  <c:v>294.35438213565197</c:v>
                </c:pt>
                <c:pt idx="19060">
                  <c:v>294.35332785551401</c:v>
                </c:pt>
                <c:pt idx="19061">
                  <c:v>294.31992722450798</c:v>
                </c:pt>
                <c:pt idx="19062">
                  <c:v>294.22909203333001</c:v>
                </c:pt>
                <c:pt idx="19063">
                  <c:v>294.22192967304102</c:v>
                </c:pt>
                <c:pt idx="19064">
                  <c:v>294.18225009015703</c:v>
                </c:pt>
                <c:pt idx="19065">
                  <c:v>294.09308588978502</c:v>
                </c:pt>
                <c:pt idx="19066">
                  <c:v>294.061256930875</c:v>
                </c:pt>
                <c:pt idx="19067">
                  <c:v>294.04020120496602</c:v>
                </c:pt>
                <c:pt idx="19068">
                  <c:v>294.01261922076202</c:v>
                </c:pt>
                <c:pt idx="19069">
                  <c:v>294.007436900291</c:v>
                </c:pt>
                <c:pt idx="19070">
                  <c:v>293.97611528172303</c:v>
                </c:pt>
                <c:pt idx="19071">
                  <c:v>293.79559697917398</c:v>
                </c:pt>
                <c:pt idx="19072">
                  <c:v>293.77623630350098</c:v>
                </c:pt>
                <c:pt idx="19073">
                  <c:v>293.76406268221803</c:v>
                </c:pt>
                <c:pt idx="19074">
                  <c:v>293.74910743468899</c:v>
                </c:pt>
                <c:pt idx="19075">
                  <c:v>293.72375090925101</c:v>
                </c:pt>
                <c:pt idx="19076">
                  <c:v>293.720321440612</c:v>
                </c:pt>
                <c:pt idx="19077">
                  <c:v>293.712589822967</c:v>
                </c:pt>
                <c:pt idx="19078">
                  <c:v>293.69374684456</c:v>
                </c:pt>
                <c:pt idx="19079">
                  <c:v>293.69312206664603</c:v>
                </c:pt>
                <c:pt idx="19080">
                  <c:v>293.67500119337001</c:v>
                </c:pt>
                <c:pt idx="19081">
                  <c:v>293.62120419560898</c:v>
                </c:pt>
                <c:pt idx="19082">
                  <c:v>293.603985761682</c:v>
                </c:pt>
                <c:pt idx="19083">
                  <c:v>293.56506457526001</c:v>
                </c:pt>
                <c:pt idx="19084">
                  <c:v>293.55887825251801</c:v>
                </c:pt>
                <c:pt idx="19085">
                  <c:v>293.55421978169397</c:v>
                </c:pt>
                <c:pt idx="19086">
                  <c:v>293.54227302407298</c:v>
                </c:pt>
                <c:pt idx="19087">
                  <c:v>293.51896322246102</c:v>
                </c:pt>
                <c:pt idx="19088">
                  <c:v>293.508087522349</c:v>
                </c:pt>
                <c:pt idx="19089">
                  <c:v>293.49360426880202</c:v>
                </c:pt>
                <c:pt idx="19090">
                  <c:v>293.47832513270799</c:v>
                </c:pt>
                <c:pt idx="19091">
                  <c:v>293.44862888234297</c:v>
                </c:pt>
                <c:pt idx="19092">
                  <c:v>293.44240277143098</c:v>
                </c:pt>
                <c:pt idx="19093">
                  <c:v>293.43899785041702</c:v>
                </c:pt>
                <c:pt idx="19094">
                  <c:v>293.40116733099302</c:v>
                </c:pt>
                <c:pt idx="19095">
                  <c:v>293.38992081495297</c:v>
                </c:pt>
                <c:pt idx="19096">
                  <c:v>293.34214994387298</c:v>
                </c:pt>
                <c:pt idx="19097">
                  <c:v>293.34193911194501</c:v>
                </c:pt>
                <c:pt idx="19098">
                  <c:v>293.27718557172898</c:v>
                </c:pt>
                <c:pt idx="19099">
                  <c:v>293.25798231874398</c:v>
                </c:pt>
                <c:pt idx="19100">
                  <c:v>293.248707716149</c:v>
                </c:pt>
                <c:pt idx="19101">
                  <c:v>293.24152095628199</c:v>
                </c:pt>
                <c:pt idx="19102">
                  <c:v>293.22013509340701</c:v>
                </c:pt>
                <c:pt idx="19103">
                  <c:v>293.18753495664203</c:v>
                </c:pt>
                <c:pt idx="19104">
                  <c:v>293.177833671202</c:v>
                </c:pt>
                <c:pt idx="19105">
                  <c:v>293.10809959464598</c:v>
                </c:pt>
                <c:pt idx="19106">
                  <c:v>293.05760568103801</c:v>
                </c:pt>
                <c:pt idx="19107">
                  <c:v>293.04419513341901</c:v>
                </c:pt>
                <c:pt idx="19108">
                  <c:v>292.986128686641</c:v>
                </c:pt>
                <c:pt idx="19109">
                  <c:v>292.90297377954602</c:v>
                </c:pt>
                <c:pt idx="19110">
                  <c:v>292.88874191303597</c:v>
                </c:pt>
                <c:pt idx="19111">
                  <c:v>292.87683506592498</c:v>
                </c:pt>
                <c:pt idx="19112">
                  <c:v>292.839284364766</c:v>
                </c:pt>
                <c:pt idx="19113">
                  <c:v>292.73858203017602</c:v>
                </c:pt>
                <c:pt idx="19114">
                  <c:v>292.656125805209</c:v>
                </c:pt>
                <c:pt idx="19115">
                  <c:v>292.57790677243702</c:v>
                </c:pt>
                <c:pt idx="19116">
                  <c:v>292.55295824464201</c:v>
                </c:pt>
                <c:pt idx="19117">
                  <c:v>292.51504630332101</c:v>
                </c:pt>
                <c:pt idx="19118">
                  <c:v>292.45577567301501</c:v>
                </c:pt>
                <c:pt idx="19119">
                  <c:v>292.42418639079398</c:v>
                </c:pt>
                <c:pt idx="19120">
                  <c:v>292.42269142509599</c:v>
                </c:pt>
                <c:pt idx="19121">
                  <c:v>292.39235402647898</c:v>
                </c:pt>
                <c:pt idx="19122">
                  <c:v>292.38247663716999</c:v>
                </c:pt>
                <c:pt idx="19123">
                  <c:v>292.32547542579903</c:v>
                </c:pt>
                <c:pt idx="19124">
                  <c:v>292.318674956537</c:v>
                </c:pt>
                <c:pt idx="19125">
                  <c:v>292.29436229061201</c:v>
                </c:pt>
                <c:pt idx="19126">
                  <c:v>292.293052998348</c:v>
                </c:pt>
                <c:pt idx="19127">
                  <c:v>292.28412090396301</c:v>
                </c:pt>
                <c:pt idx="19128">
                  <c:v>292.22905032881999</c:v>
                </c:pt>
                <c:pt idx="19129">
                  <c:v>292.19915536266399</c:v>
                </c:pt>
                <c:pt idx="19130">
                  <c:v>292.19687623458498</c:v>
                </c:pt>
                <c:pt idx="19131">
                  <c:v>292.16128805202402</c:v>
                </c:pt>
                <c:pt idx="19132">
                  <c:v>292.08632510446</c:v>
                </c:pt>
                <c:pt idx="19133">
                  <c:v>292.05471574829397</c:v>
                </c:pt>
                <c:pt idx="19134">
                  <c:v>292.034342867075</c:v>
                </c:pt>
                <c:pt idx="19135">
                  <c:v>292.02401875639902</c:v>
                </c:pt>
                <c:pt idx="19136">
                  <c:v>292.00510628724697</c:v>
                </c:pt>
                <c:pt idx="19137">
                  <c:v>291.98313369965001</c:v>
                </c:pt>
                <c:pt idx="19138">
                  <c:v>291.96881370739101</c:v>
                </c:pt>
                <c:pt idx="19139">
                  <c:v>291.96455540274098</c:v>
                </c:pt>
                <c:pt idx="19140">
                  <c:v>291.89797638878002</c:v>
                </c:pt>
                <c:pt idx="19141">
                  <c:v>291.86026101894601</c:v>
                </c:pt>
                <c:pt idx="19142">
                  <c:v>291.779353778521</c:v>
                </c:pt>
                <c:pt idx="19143">
                  <c:v>291.76918007345898</c:v>
                </c:pt>
                <c:pt idx="19144">
                  <c:v>291.76679566342602</c:v>
                </c:pt>
                <c:pt idx="19145">
                  <c:v>291.763461009146</c:v>
                </c:pt>
                <c:pt idx="19146">
                  <c:v>291.72959778256802</c:v>
                </c:pt>
                <c:pt idx="19147">
                  <c:v>291.68828680148198</c:v>
                </c:pt>
                <c:pt idx="19148">
                  <c:v>291.67031174585702</c:v>
                </c:pt>
                <c:pt idx="19149">
                  <c:v>291.650723186383</c:v>
                </c:pt>
                <c:pt idx="19150">
                  <c:v>291.61298797977997</c:v>
                </c:pt>
                <c:pt idx="19151">
                  <c:v>291.611922251983</c:v>
                </c:pt>
                <c:pt idx="19152">
                  <c:v>291.561472095677</c:v>
                </c:pt>
                <c:pt idx="19153">
                  <c:v>291.54851485603598</c:v>
                </c:pt>
                <c:pt idx="19154">
                  <c:v>291.530276830297</c:v>
                </c:pt>
                <c:pt idx="19155">
                  <c:v>291.52632345146202</c:v>
                </c:pt>
                <c:pt idx="19156">
                  <c:v>291.52339593364201</c:v>
                </c:pt>
                <c:pt idx="19157">
                  <c:v>291.52152254304502</c:v>
                </c:pt>
                <c:pt idx="19158">
                  <c:v>291.48977638439197</c:v>
                </c:pt>
                <c:pt idx="19159">
                  <c:v>291.48856870749</c:v>
                </c:pt>
                <c:pt idx="19160">
                  <c:v>291.42673261042597</c:v>
                </c:pt>
                <c:pt idx="19161">
                  <c:v>291.39247140842298</c:v>
                </c:pt>
                <c:pt idx="19162">
                  <c:v>291.38842100499397</c:v>
                </c:pt>
                <c:pt idx="19163">
                  <c:v>291.38077313576503</c:v>
                </c:pt>
                <c:pt idx="19164">
                  <c:v>291.37009575725301</c:v>
                </c:pt>
                <c:pt idx="19165">
                  <c:v>291.36771348652502</c:v>
                </c:pt>
                <c:pt idx="19166">
                  <c:v>291.35519375576899</c:v>
                </c:pt>
                <c:pt idx="19167">
                  <c:v>291.343736685262</c:v>
                </c:pt>
                <c:pt idx="19168">
                  <c:v>291.33180382940498</c:v>
                </c:pt>
                <c:pt idx="19169">
                  <c:v>291.26179276716198</c:v>
                </c:pt>
                <c:pt idx="19170">
                  <c:v>291.25693853255899</c:v>
                </c:pt>
                <c:pt idx="19171">
                  <c:v>291.23362970137703</c:v>
                </c:pt>
                <c:pt idx="19172">
                  <c:v>291.22234846442001</c:v>
                </c:pt>
                <c:pt idx="19173">
                  <c:v>291.21983855835498</c:v>
                </c:pt>
                <c:pt idx="19174">
                  <c:v>291.212211854472</c:v>
                </c:pt>
                <c:pt idx="19175">
                  <c:v>291.21137845035901</c:v>
                </c:pt>
                <c:pt idx="19176">
                  <c:v>291.20739609056102</c:v>
                </c:pt>
                <c:pt idx="19177">
                  <c:v>291.14547626367602</c:v>
                </c:pt>
                <c:pt idx="19178">
                  <c:v>291.05470362612198</c:v>
                </c:pt>
                <c:pt idx="19179">
                  <c:v>291.03188773811399</c:v>
                </c:pt>
                <c:pt idx="19180">
                  <c:v>291.03007370042599</c:v>
                </c:pt>
                <c:pt idx="19181">
                  <c:v>291.02701938320899</c:v>
                </c:pt>
                <c:pt idx="19182">
                  <c:v>291.01254231300402</c:v>
                </c:pt>
                <c:pt idx="19183">
                  <c:v>290.974613456996</c:v>
                </c:pt>
                <c:pt idx="19184">
                  <c:v>290.95278205350002</c:v>
                </c:pt>
                <c:pt idx="19185">
                  <c:v>290.93572776674898</c:v>
                </c:pt>
                <c:pt idx="19186">
                  <c:v>290.89349370142799</c:v>
                </c:pt>
                <c:pt idx="19187">
                  <c:v>290.866146131422</c:v>
                </c:pt>
                <c:pt idx="19188">
                  <c:v>290.82927516554599</c:v>
                </c:pt>
                <c:pt idx="19189">
                  <c:v>290.81691286894898</c:v>
                </c:pt>
                <c:pt idx="19190">
                  <c:v>290.78385174472299</c:v>
                </c:pt>
                <c:pt idx="19191">
                  <c:v>290.77823214042002</c:v>
                </c:pt>
                <c:pt idx="19192">
                  <c:v>290.69928905133798</c:v>
                </c:pt>
                <c:pt idx="19193">
                  <c:v>290.68273550961402</c:v>
                </c:pt>
                <c:pt idx="19194">
                  <c:v>290.66723004006099</c:v>
                </c:pt>
                <c:pt idx="19195">
                  <c:v>290.640634853785</c:v>
                </c:pt>
                <c:pt idx="19196">
                  <c:v>290.61589471800602</c:v>
                </c:pt>
                <c:pt idx="19197">
                  <c:v>290.59648110044702</c:v>
                </c:pt>
                <c:pt idx="19198">
                  <c:v>290.55630402649302</c:v>
                </c:pt>
                <c:pt idx="19199">
                  <c:v>290.55277023597603</c:v>
                </c:pt>
                <c:pt idx="19200">
                  <c:v>290.53701312227298</c:v>
                </c:pt>
                <c:pt idx="19201">
                  <c:v>290.52074530789099</c:v>
                </c:pt>
                <c:pt idx="19202">
                  <c:v>290.51360857477101</c:v>
                </c:pt>
                <c:pt idx="19203">
                  <c:v>290.48724100106102</c:v>
                </c:pt>
                <c:pt idx="19204">
                  <c:v>290.48711467728202</c:v>
                </c:pt>
                <c:pt idx="19205">
                  <c:v>290.48496265997301</c:v>
                </c:pt>
                <c:pt idx="19206">
                  <c:v>290.45924197677198</c:v>
                </c:pt>
                <c:pt idx="19207">
                  <c:v>290.43292485553297</c:v>
                </c:pt>
                <c:pt idx="19208">
                  <c:v>290.43172538956298</c:v>
                </c:pt>
                <c:pt idx="19209">
                  <c:v>290.398770155683</c:v>
                </c:pt>
                <c:pt idx="19210">
                  <c:v>290.39719714214903</c:v>
                </c:pt>
                <c:pt idx="19211">
                  <c:v>290.388841196545</c:v>
                </c:pt>
                <c:pt idx="19212">
                  <c:v>290.36407615550399</c:v>
                </c:pt>
                <c:pt idx="19213">
                  <c:v>290.36172841326101</c:v>
                </c:pt>
                <c:pt idx="19214">
                  <c:v>290.34790500571899</c:v>
                </c:pt>
                <c:pt idx="19215">
                  <c:v>290.31216749885101</c:v>
                </c:pt>
                <c:pt idx="19216">
                  <c:v>290.30463682378399</c:v>
                </c:pt>
                <c:pt idx="19217">
                  <c:v>290.28387089390202</c:v>
                </c:pt>
                <c:pt idx="19218">
                  <c:v>290.27793581245601</c:v>
                </c:pt>
                <c:pt idx="19219">
                  <c:v>290.22510829072201</c:v>
                </c:pt>
                <c:pt idx="19220">
                  <c:v>290.19480948913701</c:v>
                </c:pt>
                <c:pt idx="19221">
                  <c:v>290.194007934691</c:v>
                </c:pt>
                <c:pt idx="19222">
                  <c:v>290.145446984427</c:v>
                </c:pt>
                <c:pt idx="19223">
                  <c:v>290.12879240860701</c:v>
                </c:pt>
                <c:pt idx="19224">
                  <c:v>290.045237782176</c:v>
                </c:pt>
                <c:pt idx="19225">
                  <c:v>290.03729119403101</c:v>
                </c:pt>
                <c:pt idx="19226">
                  <c:v>290.02560845764299</c:v>
                </c:pt>
                <c:pt idx="19227">
                  <c:v>290.02115876914701</c:v>
                </c:pt>
                <c:pt idx="19228">
                  <c:v>290.01873440945701</c:v>
                </c:pt>
                <c:pt idx="19229">
                  <c:v>290.01627433273501</c:v>
                </c:pt>
                <c:pt idx="19230">
                  <c:v>290.01488471216402</c:v>
                </c:pt>
                <c:pt idx="19231">
                  <c:v>290.01003221150597</c:v>
                </c:pt>
                <c:pt idx="19232">
                  <c:v>290.00234156005399</c:v>
                </c:pt>
                <c:pt idx="19233">
                  <c:v>289.94375984720398</c:v>
                </c:pt>
                <c:pt idx="19234">
                  <c:v>289.92568525139097</c:v>
                </c:pt>
                <c:pt idx="19235">
                  <c:v>289.900656855536</c:v>
                </c:pt>
                <c:pt idx="19236">
                  <c:v>289.87230634112501</c:v>
                </c:pt>
                <c:pt idx="19237">
                  <c:v>289.86277730456499</c:v>
                </c:pt>
                <c:pt idx="19238">
                  <c:v>289.85832807155299</c:v>
                </c:pt>
                <c:pt idx="19239">
                  <c:v>289.85689367863898</c:v>
                </c:pt>
                <c:pt idx="19240">
                  <c:v>289.85050058074302</c:v>
                </c:pt>
                <c:pt idx="19241">
                  <c:v>289.848926762448</c:v>
                </c:pt>
                <c:pt idx="19242">
                  <c:v>289.83548436347797</c:v>
                </c:pt>
                <c:pt idx="19243">
                  <c:v>289.82428420291097</c:v>
                </c:pt>
                <c:pt idx="19244">
                  <c:v>289.81995970318098</c:v>
                </c:pt>
                <c:pt idx="19245">
                  <c:v>289.80716695445199</c:v>
                </c:pt>
                <c:pt idx="19246">
                  <c:v>289.78468122925898</c:v>
                </c:pt>
                <c:pt idx="19247">
                  <c:v>289.74661495712098</c:v>
                </c:pt>
                <c:pt idx="19248">
                  <c:v>289.72040680217299</c:v>
                </c:pt>
                <c:pt idx="19249">
                  <c:v>289.70652561873698</c:v>
                </c:pt>
                <c:pt idx="19250">
                  <c:v>289.69449643767098</c:v>
                </c:pt>
                <c:pt idx="19251">
                  <c:v>289.64810855804501</c:v>
                </c:pt>
                <c:pt idx="19252">
                  <c:v>289.64075844407699</c:v>
                </c:pt>
                <c:pt idx="19253">
                  <c:v>289.632541729997</c:v>
                </c:pt>
                <c:pt idx="19254">
                  <c:v>289.61643752309499</c:v>
                </c:pt>
                <c:pt idx="19255">
                  <c:v>289.58859071896501</c:v>
                </c:pt>
                <c:pt idx="19256">
                  <c:v>289.58719153291997</c:v>
                </c:pt>
                <c:pt idx="19257">
                  <c:v>289.57979823164601</c:v>
                </c:pt>
                <c:pt idx="19258">
                  <c:v>289.48452165834601</c:v>
                </c:pt>
                <c:pt idx="19259">
                  <c:v>289.46801530108797</c:v>
                </c:pt>
                <c:pt idx="19260">
                  <c:v>289.46555501819898</c:v>
                </c:pt>
                <c:pt idx="19261">
                  <c:v>289.43069065229298</c:v>
                </c:pt>
                <c:pt idx="19262">
                  <c:v>289.4179927815</c:v>
                </c:pt>
                <c:pt idx="19263">
                  <c:v>289.40662703486697</c:v>
                </c:pt>
                <c:pt idx="19264">
                  <c:v>289.362931423747</c:v>
                </c:pt>
                <c:pt idx="19265">
                  <c:v>289.33925664989198</c:v>
                </c:pt>
                <c:pt idx="19266">
                  <c:v>289.31528292967403</c:v>
                </c:pt>
                <c:pt idx="19267">
                  <c:v>289.30269092299898</c:v>
                </c:pt>
                <c:pt idx="19268">
                  <c:v>289.29415110382899</c:v>
                </c:pt>
                <c:pt idx="19269">
                  <c:v>289.27790909620398</c:v>
                </c:pt>
                <c:pt idx="19270">
                  <c:v>289.25914368186</c:v>
                </c:pt>
                <c:pt idx="19271">
                  <c:v>289.230896997174</c:v>
                </c:pt>
                <c:pt idx="19272">
                  <c:v>289.21155242347601</c:v>
                </c:pt>
                <c:pt idx="19273">
                  <c:v>289.16489683311403</c:v>
                </c:pt>
                <c:pt idx="19274">
                  <c:v>289.15947426359401</c:v>
                </c:pt>
                <c:pt idx="19275">
                  <c:v>289.15657934931198</c:v>
                </c:pt>
                <c:pt idx="19276">
                  <c:v>289.13796747996099</c:v>
                </c:pt>
                <c:pt idx="19277">
                  <c:v>289.135267299416</c:v>
                </c:pt>
                <c:pt idx="19278">
                  <c:v>289.11831699631102</c:v>
                </c:pt>
                <c:pt idx="19279">
                  <c:v>289.11257743546901</c:v>
                </c:pt>
                <c:pt idx="19280">
                  <c:v>289.08143622590501</c:v>
                </c:pt>
                <c:pt idx="19281">
                  <c:v>289.07446271359299</c:v>
                </c:pt>
                <c:pt idx="19282">
                  <c:v>289.04349230194703</c:v>
                </c:pt>
                <c:pt idx="19283">
                  <c:v>289.014482212546</c:v>
                </c:pt>
                <c:pt idx="19284">
                  <c:v>288.99077330701198</c:v>
                </c:pt>
                <c:pt idx="19285">
                  <c:v>288.98858475314</c:v>
                </c:pt>
                <c:pt idx="19286">
                  <c:v>288.963263550796</c:v>
                </c:pt>
                <c:pt idx="19287">
                  <c:v>288.912974947973</c:v>
                </c:pt>
                <c:pt idx="19288">
                  <c:v>288.91159271525902</c:v>
                </c:pt>
                <c:pt idx="19289">
                  <c:v>288.89036446894499</c:v>
                </c:pt>
                <c:pt idx="19290">
                  <c:v>288.83006603692201</c:v>
                </c:pt>
                <c:pt idx="19291">
                  <c:v>288.72883955695801</c:v>
                </c:pt>
                <c:pt idx="19292">
                  <c:v>288.71804915353101</c:v>
                </c:pt>
                <c:pt idx="19293">
                  <c:v>288.68684765002899</c:v>
                </c:pt>
                <c:pt idx="19294">
                  <c:v>288.65958503434803</c:v>
                </c:pt>
                <c:pt idx="19295">
                  <c:v>288.637823403129</c:v>
                </c:pt>
                <c:pt idx="19296">
                  <c:v>288.63612898761897</c:v>
                </c:pt>
                <c:pt idx="19297">
                  <c:v>288.604036331744</c:v>
                </c:pt>
                <c:pt idx="19298">
                  <c:v>288.54237644770302</c:v>
                </c:pt>
                <c:pt idx="19299">
                  <c:v>288.49598110636299</c:v>
                </c:pt>
                <c:pt idx="19300">
                  <c:v>288.44176608133398</c:v>
                </c:pt>
                <c:pt idx="19301">
                  <c:v>288.44019793469801</c:v>
                </c:pt>
                <c:pt idx="19302">
                  <c:v>288.41652380035299</c:v>
                </c:pt>
                <c:pt idx="19303">
                  <c:v>288.398981843988</c:v>
                </c:pt>
                <c:pt idx="19304">
                  <c:v>288.39615442725199</c:v>
                </c:pt>
                <c:pt idx="19305">
                  <c:v>288.38755963833597</c:v>
                </c:pt>
                <c:pt idx="19306">
                  <c:v>288.36994802338597</c:v>
                </c:pt>
                <c:pt idx="19307">
                  <c:v>288.36285934239299</c:v>
                </c:pt>
                <c:pt idx="19308">
                  <c:v>288.30602819177602</c:v>
                </c:pt>
                <c:pt idx="19309">
                  <c:v>288.29631727040697</c:v>
                </c:pt>
                <c:pt idx="19310">
                  <c:v>288.292184076571</c:v>
                </c:pt>
                <c:pt idx="19311">
                  <c:v>288.29032577951102</c:v>
                </c:pt>
                <c:pt idx="19312">
                  <c:v>288.22280357260098</c:v>
                </c:pt>
                <c:pt idx="19313">
                  <c:v>288.20309664404402</c:v>
                </c:pt>
                <c:pt idx="19314">
                  <c:v>288.19134746746602</c:v>
                </c:pt>
                <c:pt idx="19315">
                  <c:v>288.18739761576899</c:v>
                </c:pt>
                <c:pt idx="19316">
                  <c:v>288.16948336613899</c:v>
                </c:pt>
                <c:pt idx="19317">
                  <c:v>288.16621517528398</c:v>
                </c:pt>
                <c:pt idx="19318">
                  <c:v>288.142583675141</c:v>
                </c:pt>
                <c:pt idx="19319">
                  <c:v>288.11544569976201</c:v>
                </c:pt>
                <c:pt idx="19320">
                  <c:v>288.07185490325799</c:v>
                </c:pt>
                <c:pt idx="19321">
                  <c:v>288.05810731209499</c:v>
                </c:pt>
                <c:pt idx="19322">
                  <c:v>288.02184002527599</c:v>
                </c:pt>
                <c:pt idx="19323">
                  <c:v>288.01804764818098</c:v>
                </c:pt>
                <c:pt idx="19324">
                  <c:v>287.97285609635099</c:v>
                </c:pt>
                <c:pt idx="19325">
                  <c:v>287.932942025768</c:v>
                </c:pt>
                <c:pt idx="19326">
                  <c:v>287.904710035096</c:v>
                </c:pt>
                <c:pt idx="19327">
                  <c:v>287.89885316461698</c:v>
                </c:pt>
                <c:pt idx="19328">
                  <c:v>287.89131164215598</c:v>
                </c:pt>
                <c:pt idx="19329">
                  <c:v>287.87461635789299</c:v>
                </c:pt>
                <c:pt idx="19330">
                  <c:v>287.84346470259999</c:v>
                </c:pt>
                <c:pt idx="19331">
                  <c:v>287.83956143616803</c:v>
                </c:pt>
                <c:pt idx="19332">
                  <c:v>287.79854934983598</c:v>
                </c:pt>
                <c:pt idx="19333">
                  <c:v>287.77403169699397</c:v>
                </c:pt>
                <c:pt idx="19334">
                  <c:v>287.749408463083</c:v>
                </c:pt>
                <c:pt idx="19335">
                  <c:v>287.74473989225498</c:v>
                </c:pt>
                <c:pt idx="19336">
                  <c:v>287.72938756498399</c:v>
                </c:pt>
                <c:pt idx="19337">
                  <c:v>287.72856359908701</c:v>
                </c:pt>
                <c:pt idx="19338">
                  <c:v>287.68528079123399</c:v>
                </c:pt>
                <c:pt idx="19339">
                  <c:v>287.68438245610599</c:v>
                </c:pt>
                <c:pt idx="19340">
                  <c:v>287.66479310949302</c:v>
                </c:pt>
                <c:pt idx="19341">
                  <c:v>287.64660271172801</c:v>
                </c:pt>
                <c:pt idx="19342">
                  <c:v>287.622416783826</c:v>
                </c:pt>
                <c:pt idx="19343">
                  <c:v>287.61961298195598</c:v>
                </c:pt>
                <c:pt idx="19344">
                  <c:v>287.543396495894</c:v>
                </c:pt>
                <c:pt idx="19345">
                  <c:v>287.54230957409601</c:v>
                </c:pt>
                <c:pt idx="19346">
                  <c:v>287.49740554998698</c:v>
                </c:pt>
                <c:pt idx="19347">
                  <c:v>287.494928254581</c:v>
                </c:pt>
                <c:pt idx="19348">
                  <c:v>287.48741956991103</c:v>
                </c:pt>
                <c:pt idx="19349">
                  <c:v>287.44926026084698</c:v>
                </c:pt>
                <c:pt idx="19350">
                  <c:v>287.445616821513</c:v>
                </c:pt>
                <c:pt idx="19351">
                  <c:v>287.43981520313901</c:v>
                </c:pt>
                <c:pt idx="19352">
                  <c:v>287.412718955402</c:v>
                </c:pt>
                <c:pt idx="19353">
                  <c:v>287.409914416726</c:v>
                </c:pt>
                <c:pt idx="19354">
                  <c:v>287.32267875344598</c:v>
                </c:pt>
                <c:pt idx="19355">
                  <c:v>287.29636536538197</c:v>
                </c:pt>
                <c:pt idx="19356">
                  <c:v>287.25248538087698</c:v>
                </c:pt>
                <c:pt idx="19357">
                  <c:v>287.23299103557798</c:v>
                </c:pt>
                <c:pt idx="19358">
                  <c:v>287.18048780547502</c:v>
                </c:pt>
                <c:pt idx="19359">
                  <c:v>287.171020305404</c:v>
                </c:pt>
                <c:pt idx="19360">
                  <c:v>287.16424147124798</c:v>
                </c:pt>
                <c:pt idx="19361">
                  <c:v>287.12296474212502</c:v>
                </c:pt>
                <c:pt idx="19362">
                  <c:v>287.103523564103</c:v>
                </c:pt>
                <c:pt idx="19363">
                  <c:v>287.07048603547099</c:v>
                </c:pt>
                <c:pt idx="19364">
                  <c:v>287.04870614452602</c:v>
                </c:pt>
                <c:pt idx="19365">
                  <c:v>287.01181515826698</c:v>
                </c:pt>
                <c:pt idx="19366">
                  <c:v>286.98421437370001</c:v>
                </c:pt>
                <c:pt idx="19367">
                  <c:v>286.94874609737298</c:v>
                </c:pt>
                <c:pt idx="19368">
                  <c:v>286.93634406892102</c:v>
                </c:pt>
                <c:pt idx="19369">
                  <c:v>286.91770518628499</c:v>
                </c:pt>
                <c:pt idx="19370">
                  <c:v>286.90837924128101</c:v>
                </c:pt>
                <c:pt idx="19371">
                  <c:v>286.87649666036202</c:v>
                </c:pt>
                <c:pt idx="19372">
                  <c:v>286.79927923587599</c:v>
                </c:pt>
                <c:pt idx="19373">
                  <c:v>286.799177886167</c:v>
                </c:pt>
                <c:pt idx="19374">
                  <c:v>286.76996539816599</c:v>
                </c:pt>
                <c:pt idx="19375">
                  <c:v>286.76014791970698</c:v>
                </c:pt>
                <c:pt idx="19376">
                  <c:v>286.75142594827099</c:v>
                </c:pt>
                <c:pt idx="19377">
                  <c:v>286.738699127904</c:v>
                </c:pt>
                <c:pt idx="19378">
                  <c:v>286.72229242605601</c:v>
                </c:pt>
                <c:pt idx="19379">
                  <c:v>286.72204660725799</c:v>
                </c:pt>
                <c:pt idx="19380">
                  <c:v>286.68364095770698</c:v>
                </c:pt>
                <c:pt idx="19381">
                  <c:v>286.672655557116</c:v>
                </c:pt>
                <c:pt idx="19382">
                  <c:v>286.66051738349898</c:v>
                </c:pt>
                <c:pt idx="19383">
                  <c:v>286.65828760833301</c:v>
                </c:pt>
                <c:pt idx="19384">
                  <c:v>286.61625247469698</c:v>
                </c:pt>
                <c:pt idx="19385">
                  <c:v>286.608964777707</c:v>
                </c:pt>
                <c:pt idx="19386">
                  <c:v>286.52814771701901</c:v>
                </c:pt>
                <c:pt idx="19387">
                  <c:v>286.52520803451699</c:v>
                </c:pt>
                <c:pt idx="19388">
                  <c:v>286.48863448974998</c:v>
                </c:pt>
                <c:pt idx="19389">
                  <c:v>286.471294966421</c:v>
                </c:pt>
                <c:pt idx="19390">
                  <c:v>286.454216572701</c:v>
                </c:pt>
                <c:pt idx="19391">
                  <c:v>286.44650197358698</c:v>
                </c:pt>
                <c:pt idx="19392">
                  <c:v>286.39343122033898</c:v>
                </c:pt>
                <c:pt idx="19393">
                  <c:v>286.38362703424502</c:v>
                </c:pt>
                <c:pt idx="19394">
                  <c:v>286.37624255585001</c:v>
                </c:pt>
                <c:pt idx="19395">
                  <c:v>286.37217272604198</c:v>
                </c:pt>
                <c:pt idx="19396">
                  <c:v>286.35620692873499</c:v>
                </c:pt>
                <c:pt idx="19397">
                  <c:v>286.34749799419302</c:v>
                </c:pt>
                <c:pt idx="19398">
                  <c:v>286.332838772586</c:v>
                </c:pt>
                <c:pt idx="19399">
                  <c:v>286.27763180747399</c:v>
                </c:pt>
                <c:pt idx="19400">
                  <c:v>286.268537269744</c:v>
                </c:pt>
                <c:pt idx="19401">
                  <c:v>286.247636239337</c:v>
                </c:pt>
                <c:pt idx="19402">
                  <c:v>286.23718265491198</c:v>
                </c:pt>
                <c:pt idx="19403">
                  <c:v>286.18859244468803</c:v>
                </c:pt>
                <c:pt idx="19404">
                  <c:v>286.18519899741199</c:v>
                </c:pt>
                <c:pt idx="19405">
                  <c:v>286.18510194284499</c:v>
                </c:pt>
                <c:pt idx="19406">
                  <c:v>286.16292317821001</c:v>
                </c:pt>
                <c:pt idx="19407">
                  <c:v>286.13503937552099</c:v>
                </c:pt>
                <c:pt idx="19408">
                  <c:v>286.13413744311498</c:v>
                </c:pt>
                <c:pt idx="19409">
                  <c:v>286.067250037137</c:v>
                </c:pt>
                <c:pt idx="19410">
                  <c:v>286.000777221487</c:v>
                </c:pt>
                <c:pt idx="19411">
                  <c:v>285.95276336630798</c:v>
                </c:pt>
                <c:pt idx="19412">
                  <c:v>285.90855954670599</c:v>
                </c:pt>
                <c:pt idx="19413">
                  <c:v>285.90780886466899</c:v>
                </c:pt>
                <c:pt idx="19414">
                  <c:v>285.76524247291701</c:v>
                </c:pt>
                <c:pt idx="19415">
                  <c:v>285.65574291994301</c:v>
                </c:pt>
                <c:pt idx="19416">
                  <c:v>285.64796137932501</c:v>
                </c:pt>
                <c:pt idx="19417">
                  <c:v>285.60093072041502</c:v>
                </c:pt>
                <c:pt idx="19418">
                  <c:v>285.59686064511698</c:v>
                </c:pt>
                <c:pt idx="19419">
                  <c:v>285.580468904263</c:v>
                </c:pt>
                <c:pt idx="19420">
                  <c:v>285.56345892840699</c:v>
                </c:pt>
                <c:pt idx="19421">
                  <c:v>285.54389984160701</c:v>
                </c:pt>
                <c:pt idx="19422">
                  <c:v>285.543393013193</c:v>
                </c:pt>
                <c:pt idx="19423">
                  <c:v>285.52236655771901</c:v>
                </c:pt>
                <c:pt idx="19424">
                  <c:v>285.45602968370702</c:v>
                </c:pt>
                <c:pt idx="19425">
                  <c:v>285.41361627977301</c:v>
                </c:pt>
                <c:pt idx="19426">
                  <c:v>285.407749659611</c:v>
                </c:pt>
                <c:pt idx="19427">
                  <c:v>285.33248121424703</c:v>
                </c:pt>
                <c:pt idx="19428">
                  <c:v>285.28945019176501</c:v>
                </c:pt>
                <c:pt idx="19429">
                  <c:v>285.281896951259</c:v>
                </c:pt>
                <c:pt idx="19430">
                  <c:v>285.28012287168502</c:v>
                </c:pt>
                <c:pt idx="19431">
                  <c:v>285.26282213877101</c:v>
                </c:pt>
                <c:pt idx="19432">
                  <c:v>285.24344220807802</c:v>
                </c:pt>
                <c:pt idx="19433">
                  <c:v>285.22590183669098</c:v>
                </c:pt>
                <c:pt idx="19434">
                  <c:v>285.213233413642</c:v>
                </c:pt>
                <c:pt idx="19435">
                  <c:v>285.14922700399399</c:v>
                </c:pt>
                <c:pt idx="19436">
                  <c:v>285.139956084201</c:v>
                </c:pt>
                <c:pt idx="19437">
                  <c:v>285.11140615232199</c:v>
                </c:pt>
                <c:pt idx="19438">
                  <c:v>285.09970673899898</c:v>
                </c:pt>
                <c:pt idx="19439">
                  <c:v>285.09192291671798</c:v>
                </c:pt>
                <c:pt idx="19440">
                  <c:v>285.078244669139</c:v>
                </c:pt>
                <c:pt idx="19441">
                  <c:v>285.05866511547498</c:v>
                </c:pt>
                <c:pt idx="19442">
                  <c:v>285.015950588458</c:v>
                </c:pt>
                <c:pt idx="19443">
                  <c:v>284.91056962578602</c:v>
                </c:pt>
                <c:pt idx="19444">
                  <c:v>284.79403992383698</c:v>
                </c:pt>
                <c:pt idx="19445">
                  <c:v>284.78829310327001</c:v>
                </c:pt>
                <c:pt idx="19446">
                  <c:v>284.74600169244002</c:v>
                </c:pt>
                <c:pt idx="19447">
                  <c:v>284.69910679544802</c:v>
                </c:pt>
                <c:pt idx="19448">
                  <c:v>284.68409456229102</c:v>
                </c:pt>
                <c:pt idx="19449">
                  <c:v>284.67841645401001</c:v>
                </c:pt>
                <c:pt idx="19450">
                  <c:v>284.66798118511201</c:v>
                </c:pt>
                <c:pt idx="19451">
                  <c:v>284.658526722636</c:v>
                </c:pt>
                <c:pt idx="19452">
                  <c:v>284.63286636124201</c:v>
                </c:pt>
                <c:pt idx="19453">
                  <c:v>284.62965549561699</c:v>
                </c:pt>
                <c:pt idx="19454">
                  <c:v>284.56693008623301</c:v>
                </c:pt>
                <c:pt idx="19455">
                  <c:v>284.555715713609</c:v>
                </c:pt>
                <c:pt idx="19456">
                  <c:v>284.55432399864202</c:v>
                </c:pt>
                <c:pt idx="19457">
                  <c:v>284.476198446632</c:v>
                </c:pt>
                <c:pt idx="19458">
                  <c:v>284.46055244033198</c:v>
                </c:pt>
                <c:pt idx="19459">
                  <c:v>284.411440687923</c:v>
                </c:pt>
                <c:pt idx="19460">
                  <c:v>284.39896020003602</c:v>
                </c:pt>
                <c:pt idx="19461">
                  <c:v>284.391649452823</c:v>
                </c:pt>
                <c:pt idx="19462">
                  <c:v>284.384187962954</c:v>
                </c:pt>
                <c:pt idx="19463">
                  <c:v>284.34853259028</c:v>
                </c:pt>
                <c:pt idx="19464">
                  <c:v>284.31003596023902</c:v>
                </c:pt>
                <c:pt idx="19465">
                  <c:v>284.264279057122</c:v>
                </c:pt>
                <c:pt idx="19466">
                  <c:v>284.23848084007398</c:v>
                </c:pt>
                <c:pt idx="19467">
                  <c:v>284.21357775881899</c:v>
                </c:pt>
                <c:pt idx="19468">
                  <c:v>284.21092440818899</c:v>
                </c:pt>
                <c:pt idx="19469">
                  <c:v>284.16641966328098</c:v>
                </c:pt>
                <c:pt idx="19470">
                  <c:v>284.155522659756</c:v>
                </c:pt>
                <c:pt idx="19471">
                  <c:v>284.13719238483998</c:v>
                </c:pt>
                <c:pt idx="19472">
                  <c:v>284.12788064197099</c:v>
                </c:pt>
                <c:pt idx="19473">
                  <c:v>284.08438523973302</c:v>
                </c:pt>
                <c:pt idx="19474">
                  <c:v>284.05599215518799</c:v>
                </c:pt>
                <c:pt idx="19475">
                  <c:v>283.982112673735</c:v>
                </c:pt>
                <c:pt idx="19476">
                  <c:v>283.96900818289902</c:v>
                </c:pt>
                <c:pt idx="19477">
                  <c:v>283.95979659083798</c:v>
                </c:pt>
                <c:pt idx="19478">
                  <c:v>283.95841717254899</c:v>
                </c:pt>
                <c:pt idx="19479">
                  <c:v>283.93720209185602</c:v>
                </c:pt>
                <c:pt idx="19480">
                  <c:v>283.913396106108</c:v>
                </c:pt>
                <c:pt idx="19481">
                  <c:v>283.82446187405799</c:v>
                </c:pt>
                <c:pt idx="19482">
                  <c:v>283.80352113254702</c:v>
                </c:pt>
                <c:pt idx="19483">
                  <c:v>283.71731812919597</c:v>
                </c:pt>
                <c:pt idx="19484">
                  <c:v>283.70340847302498</c:v>
                </c:pt>
                <c:pt idx="19485">
                  <c:v>283.688445096186</c:v>
                </c:pt>
                <c:pt idx="19486">
                  <c:v>283.67827498672801</c:v>
                </c:pt>
                <c:pt idx="19487">
                  <c:v>283.65830603071402</c:v>
                </c:pt>
                <c:pt idx="19488">
                  <c:v>283.64938518844599</c:v>
                </c:pt>
                <c:pt idx="19489">
                  <c:v>283.619335902947</c:v>
                </c:pt>
                <c:pt idx="19490">
                  <c:v>283.55323433034903</c:v>
                </c:pt>
                <c:pt idx="19491">
                  <c:v>283.53626949030303</c:v>
                </c:pt>
                <c:pt idx="19492">
                  <c:v>283.49360353792702</c:v>
                </c:pt>
                <c:pt idx="19493">
                  <c:v>283.47644357953402</c:v>
                </c:pt>
                <c:pt idx="19494">
                  <c:v>283.45035083387501</c:v>
                </c:pt>
                <c:pt idx="19495">
                  <c:v>283.44694661206</c:v>
                </c:pt>
                <c:pt idx="19496">
                  <c:v>283.43893446865798</c:v>
                </c:pt>
                <c:pt idx="19497">
                  <c:v>283.43872914706998</c:v>
                </c:pt>
                <c:pt idx="19498">
                  <c:v>283.432141133215</c:v>
                </c:pt>
                <c:pt idx="19499">
                  <c:v>283.394251071442</c:v>
                </c:pt>
                <c:pt idx="19500">
                  <c:v>283.37992324414199</c:v>
                </c:pt>
                <c:pt idx="19501">
                  <c:v>283.36426992374999</c:v>
                </c:pt>
                <c:pt idx="19502">
                  <c:v>283.35185397145199</c:v>
                </c:pt>
                <c:pt idx="19503">
                  <c:v>283.33150268376102</c:v>
                </c:pt>
                <c:pt idx="19504">
                  <c:v>283.32888493618998</c:v>
                </c:pt>
                <c:pt idx="19505">
                  <c:v>283.26917010308301</c:v>
                </c:pt>
                <c:pt idx="19506">
                  <c:v>283.26131990304401</c:v>
                </c:pt>
                <c:pt idx="19507">
                  <c:v>283.252577543987</c:v>
                </c:pt>
                <c:pt idx="19508">
                  <c:v>283.228442810942</c:v>
                </c:pt>
                <c:pt idx="19509">
                  <c:v>283.16457673669299</c:v>
                </c:pt>
                <c:pt idx="19510">
                  <c:v>283.07754159868898</c:v>
                </c:pt>
                <c:pt idx="19511">
                  <c:v>283.05714969270201</c:v>
                </c:pt>
                <c:pt idx="19512">
                  <c:v>283.04384105000503</c:v>
                </c:pt>
                <c:pt idx="19513">
                  <c:v>283.01183679448002</c:v>
                </c:pt>
                <c:pt idx="19514">
                  <c:v>282.98273505408099</c:v>
                </c:pt>
                <c:pt idx="19515">
                  <c:v>282.97942021889298</c:v>
                </c:pt>
                <c:pt idx="19516">
                  <c:v>282.977625644233</c:v>
                </c:pt>
                <c:pt idx="19517">
                  <c:v>282.97686708439898</c:v>
                </c:pt>
                <c:pt idx="19518">
                  <c:v>282.97638669393899</c:v>
                </c:pt>
                <c:pt idx="19519">
                  <c:v>282.96019791185103</c:v>
                </c:pt>
                <c:pt idx="19520">
                  <c:v>282.950230249181</c:v>
                </c:pt>
                <c:pt idx="19521">
                  <c:v>282.94329408023401</c:v>
                </c:pt>
                <c:pt idx="19522">
                  <c:v>282.92768072287703</c:v>
                </c:pt>
                <c:pt idx="19523">
                  <c:v>282.89402396179202</c:v>
                </c:pt>
                <c:pt idx="19524">
                  <c:v>282.83003392789601</c:v>
                </c:pt>
                <c:pt idx="19525">
                  <c:v>282.82494602940801</c:v>
                </c:pt>
                <c:pt idx="19526">
                  <c:v>282.82025738423499</c:v>
                </c:pt>
                <c:pt idx="19527">
                  <c:v>282.81122289042298</c:v>
                </c:pt>
                <c:pt idx="19528">
                  <c:v>282.78937404104801</c:v>
                </c:pt>
                <c:pt idx="19529">
                  <c:v>282.77899467370798</c:v>
                </c:pt>
                <c:pt idx="19530">
                  <c:v>282.74244173015097</c:v>
                </c:pt>
                <c:pt idx="19531">
                  <c:v>282.72699034474402</c:v>
                </c:pt>
                <c:pt idx="19532">
                  <c:v>282.71589949154202</c:v>
                </c:pt>
                <c:pt idx="19533">
                  <c:v>282.71112804011398</c:v>
                </c:pt>
                <c:pt idx="19534">
                  <c:v>282.69748960645501</c:v>
                </c:pt>
                <c:pt idx="19535">
                  <c:v>282.66788445892001</c:v>
                </c:pt>
                <c:pt idx="19536">
                  <c:v>282.65586862955303</c:v>
                </c:pt>
                <c:pt idx="19537">
                  <c:v>282.64743778637501</c:v>
                </c:pt>
                <c:pt idx="19538">
                  <c:v>282.58645274853899</c:v>
                </c:pt>
                <c:pt idx="19539">
                  <c:v>282.56398743995902</c:v>
                </c:pt>
                <c:pt idx="19540">
                  <c:v>282.46224669338397</c:v>
                </c:pt>
                <c:pt idx="19541">
                  <c:v>282.45393399862297</c:v>
                </c:pt>
                <c:pt idx="19542">
                  <c:v>282.44076138151797</c:v>
                </c:pt>
                <c:pt idx="19543">
                  <c:v>282.42407647491001</c:v>
                </c:pt>
                <c:pt idx="19544">
                  <c:v>282.42095380566201</c:v>
                </c:pt>
                <c:pt idx="19545">
                  <c:v>282.39011334293599</c:v>
                </c:pt>
                <c:pt idx="19546">
                  <c:v>282.37539169415601</c:v>
                </c:pt>
                <c:pt idx="19547">
                  <c:v>282.28254497667399</c:v>
                </c:pt>
                <c:pt idx="19548">
                  <c:v>282.28099500043697</c:v>
                </c:pt>
                <c:pt idx="19549">
                  <c:v>282.26795512275902</c:v>
                </c:pt>
                <c:pt idx="19550">
                  <c:v>282.11414387935997</c:v>
                </c:pt>
                <c:pt idx="19551">
                  <c:v>282.10736962144603</c:v>
                </c:pt>
                <c:pt idx="19552">
                  <c:v>282.06625239967502</c:v>
                </c:pt>
                <c:pt idx="19553">
                  <c:v>282.00401301680398</c:v>
                </c:pt>
                <c:pt idx="19554">
                  <c:v>281.95718150472902</c:v>
                </c:pt>
                <c:pt idx="19555">
                  <c:v>281.91742562223601</c:v>
                </c:pt>
                <c:pt idx="19556">
                  <c:v>281.88582768885499</c:v>
                </c:pt>
                <c:pt idx="19557">
                  <c:v>281.85267913204598</c:v>
                </c:pt>
                <c:pt idx="19558">
                  <c:v>281.82963649940598</c:v>
                </c:pt>
                <c:pt idx="19559">
                  <c:v>281.81510499133799</c:v>
                </c:pt>
                <c:pt idx="19560">
                  <c:v>281.787638154935</c:v>
                </c:pt>
                <c:pt idx="19561">
                  <c:v>281.74010486554403</c:v>
                </c:pt>
                <c:pt idx="19562">
                  <c:v>281.73558920908999</c:v>
                </c:pt>
                <c:pt idx="19563">
                  <c:v>281.72981636606499</c:v>
                </c:pt>
                <c:pt idx="19564">
                  <c:v>281.67124702440498</c:v>
                </c:pt>
                <c:pt idx="19565">
                  <c:v>281.64587002614201</c:v>
                </c:pt>
                <c:pt idx="19566">
                  <c:v>281.52439495445702</c:v>
                </c:pt>
                <c:pt idx="19567">
                  <c:v>281.47858348216897</c:v>
                </c:pt>
                <c:pt idx="19568">
                  <c:v>281.47152618222702</c:v>
                </c:pt>
                <c:pt idx="19569">
                  <c:v>281.453510855339</c:v>
                </c:pt>
                <c:pt idx="19570">
                  <c:v>281.41068162151402</c:v>
                </c:pt>
                <c:pt idx="19571">
                  <c:v>281.40826175946802</c:v>
                </c:pt>
                <c:pt idx="19572">
                  <c:v>281.37240147330101</c:v>
                </c:pt>
                <c:pt idx="19573">
                  <c:v>281.36292003728101</c:v>
                </c:pt>
                <c:pt idx="19574">
                  <c:v>281.36072103921799</c:v>
                </c:pt>
                <c:pt idx="19575">
                  <c:v>281.35763460509799</c:v>
                </c:pt>
                <c:pt idx="19576">
                  <c:v>281.35005584854599</c:v>
                </c:pt>
                <c:pt idx="19577">
                  <c:v>281.34630395091102</c:v>
                </c:pt>
                <c:pt idx="19578">
                  <c:v>281.302055912024</c:v>
                </c:pt>
                <c:pt idx="19579">
                  <c:v>281.28260341130198</c:v>
                </c:pt>
                <c:pt idx="19580">
                  <c:v>281.22385448964201</c:v>
                </c:pt>
                <c:pt idx="19581">
                  <c:v>281.16515229571303</c:v>
                </c:pt>
                <c:pt idx="19582">
                  <c:v>281.13440685331</c:v>
                </c:pt>
                <c:pt idx="19583">
                  <c:v>281.03861824905499</c:v>
                </c:pt>
                <c:pt idx="19584">
                  <c:v>280.99344378698299</c:v>
                </c:pt>
                <c:pt idx="19585">
                  <c:v>280.97291332746499</c:v>
                </c:pt>
                <c:pt idx="19586">
                  <c:v>280.95580832548899</c:v>
                </c:pt>
                <c:pt idx="19587">
                  <c:v>280.93870817499197</c:v>
                </c:pt>
                <c:pt idx="19588">
                  <c:v>280.92849577972999</c:v>
                </c:pt>
                <c:pt idx="19589">
                  <c:v>280.87735292910003</c:v>
                </c:pt>
                <c:pt idx="19590">
                  <c:v>280.877256731579</c:v>
                </c:pt>
                <c:pt idx="19591">
                  <c:v>280.85193591562802</c:v>
                </c:pt>
                <c:pt idx="19592">
                  <c:v>280.73931410950098</c:v>
                </c:pt>
                <c:pt idx="19593">
                  <c:v>280.62265875279797</c:v>
                </c:pt>
                <c:pt idx="19594">
                  <c:v>280.58403345371403</c:v>
                </c:pt>
                <c:pt idx="19595">
                  <c:v>280.57168267524497</c:v>
                </c:pt>
                <c:pt idx="19596">
                  <c:v>280.56016329035498</c:v>
                </c:pt>
                <c:pt idx="19597">
                  <c:v>280.507185003225</c:v>
                </c:pt>
                <c:pt idx="19598">
                  <c:v>280.48215788954099</c:v>
                </c:pt>
                <c:pt idx="19599">
                  <c:v>280.453033251134</c:v>
                </c:pt>
                <c:pt idx="19600">
                  <c:v>280.44018221031899</c:v>
                </c:pt>
                <c:pt idx="19601">
                  <c:v>280.41819185511798</c:v>
                </c:pt>
                <c:pt idx="19602">
                  <c:v>280.35336231938999</c:v>
                </c:pt>
                <c:pt idx="19603">
                  <c:v>280.34604315847503</c:v>
                </c:pt>
                <c:pt idx="19604">
                  <c:v>280.34551838405599</c:v>
                </c:pt>
                <c:pt idx="19605">
                  <c:v>280.25610875832803</c:v>
                </c:pt>
                <c:pt idx="19606">
                  <c:v>280.25271201866599</c:v>
                </c:pt>
                <c:pt idx="19607">
                  <c:v>280.247275725176</c:v>
                </c:pt>
                <c:pt idx="19608">
                  <c:v>280.24643017573601</c:v>
                </c:pt>
                <c:pt idx="19609">
                  <c:v>280.20270865414199</c:v>
                </c:pt>
                <c:pt idx="19610">
                  <c:v>280.19511736333402</c:v>
                </c:pt>
                <c:pt idx="19611">
                  <c:v>280.10583206406397</c:v>
                </c:pt>
                <c:pt idx="19612">
                  <c:v>280.098364681281</c:v>
                </c:pt>
                <c:pt idx="19613">
                  <c:v>280.09643218485797</c:v>
                </c:pt>
                <c:pt idx="19614">
                  <c:v>280.06476946033598</c:v>
                </c:pt>
                <c:pt idx="19615">
                  <c:v>280.047688651692</c:v>
                </c:pt>
                <c:pt idx="19616">
                  <c:v>279.905056047046</c:v>
                </c:pt>
                <c:pt idx="19617">
                  <c:v>279.88841070012199</c:v>
                </c:pt>
                <c:pt idx="19618">
                  <c:v>279.88021124696502</c:v>
                </c:pt>
                <c:pt idx="19619">
                  <c:v>279.86766678761802</c:v>
                </c:pt>
                <c:pt idx="19620">
                  <c:v>279.827404191131</c:v>
                </c:pt>
                <c:pt idx="19621">
                  <c:v>279.78249450391201</c:v>
                </c:pt>
                <c:pt idx="19622">
                  <c:v>279.76604319653302</c:v>
                </c:pt>
                <c:pt idx="19623">
                  <c:v>279.76570676573999</c:v>
                </c:pt>
                <c:pt idx="19624">
                  <c:v>279.65158862914899</c:v>
                </c:pt>
                <c:pt idx="19625">
                  <c:v>279.63026740398402</c:v>
                </c:pt>
                <c:pt idx="19626">
                  <c:v>279.61356625104298</c:v>
                </c:pt>
                <c:pt idx="19627">
                  <c:v>279.58470672639902</c:v>
                </c:pt>
                <c:pt idx="19628">
                  <c:v>279.46964620091802</c:v>
                </c:pt>
                <c:pt idx="19629">
                  <c:v>279.42550633667599</c:v>
                </c:pt>
                <c:pt idx="19630">
                  <c:v>279.41931657010201</c:v>
                </c:pt>
                <c:pt idx="19631">
                  <c:v>279.398950254613</c:v>
                </c:pt>
                <c:pt idx="19632">
                  <c:v>279.37430488343898</c:v>
                </c:pt>
                <c:pt idx="19633">
                  <c:v>279.364530091674</c:v>
                </c:pt>
                <c:pt idx="19634">
                  <c:v>279.34995544922498</c:v>
                </c:pt>
                <c:pt idx="19635">
                  <c:v>279.33493688891298</c:v>
                </c:pt>
                <c:pt idx="19636">
                  <c:v>279.33106323833402</c:v>
                </c:pt>
                <c:pt idx="19637">
                  <c:v>279.322850807804</c:v>
                </c:pt>
                <c:pt idx="19638">
                  <c:v>279.31635472886899</c:v>
                </c:pt>
                <c:pt idx="19639">
                  <c:v>279.232890236652</c:v>
                </c:pt>
                <c:pt idx="19640">
                  <c:v>279.19377280141299</c:v>
                </c:pt>
                <c:pt idx="19641">
                  <c:v>279.19183868156102</c:v>
                </c:pt>
                <c:pt idx="19642">
                  <c:v>279.189687492573</c:v>
                </c:pt>
                <c:pt idx="19643">
                  <c:v>279.17730243649402</c:v>
                </c:pt>
                <c:pt idx="19644">
                  <c:v>279.17556214161903</c:v>
                </c:pt>
                <c:pt idx="19645">
                  <c:v>279.16440457304799</c:v>
                </c:pt>
                <c:pt idx="19646">
                  <c:v>279.125789805522</c:v>
                </c:pt>
                <c:pt idx="19647">
                  <c:v>279.11070495083402</c:v>
                </c:pt>
                <c:pt idx="19648">
                  <c:v>279.109454635367</c:v>
                </c:pt>
                <c:pt idx="19649">
                  <c:v>279.0886105994</c:v>
                </c:pt>
                <c:pt idx="19650">
                  <c:v>279.07464776277197</c:v>
                </c:pt>
                <c:pt idx="19651">
                  <c:v>279.066729291456</c:v>
                </c:pt>
                <c:pt idx="19652">
                  <c:v>279.06406328297197</c:v>
                </c:pt>
                <c:pt idx="19653">
                  <c:v>279.04717645808802</c:v>
                </c:pt>
                <c:pt idx="19654">
                  <c:v>279.038633653408</c:v>
                </c:pt>
                <c:pt idx="19655">
                  <c:v>279.03701546284299</c:v>
                </c:pt>
                <c:pt idx="19656">
                  <c:v>279.01892098234703</c:v>
                </c:pt>
                <c:pt idx="19657">
                  <c:v>279.01440318963103</c:v>
                </c:pt>
                <c:pt idx="19658">
                  <c:v>278.98315729778398</c:v>
                </c:pt>
                <c:pt idx="19659">
                  <c:v>278.96899595942102</c:v>
                </c:pt>
                <c:pt idx="19660">
                  <c:v>278.85350495398802</c:v>
                </c:pt>
                <c:pt idx="19661">
                  <c:v>278.823983588011</c:v>
                </c:pt>
                <c:pt idx="19662">
                  <c:v>278.78588982101599</c:v>
                </c:pt>
                <c:pt idx="19663">
                  <c:v>278.73209129280099</c:v>
                </c:pt>
                <c:pt idx="19664">
                  <c:v>278.71884724514501</c:v>
                </c:pt>
                <c:pt idx="19665">
                  <c:v>278.70587279287003</c:v>
                </c:pt>
                <c:pt idx="19666">
                  <c:v>278.69174472266201</c:v>
                </c:pt>
                <c:pt idx="19667">
                  <c:v>278.68232154640998</c:v>
                </c:pt>
                <c:pt idx="19668">
                  <c:v>278.68107845848499</c:v>
                </c:pt>
                <c:pt idx="19669">
                  <c:v>278.67817022480199</c:v>
                </c:pt>
                <c:pt idx="19670">
                  <c:v>278.64626259781897</c:v>
                </c:pt>
                <c:pt idx="19671">
                  <c:v>278.60028740009301</c:v>
                </c:pt>
                <c:pt idx="19672">
                  <c:v>278.50105462221597</c:v>
                </c:pt>
                <c:pt idx="19673">
                  <c:v>278.49754551747799</c:v>
                </c:pt>
                <c:pt idx="19674">
                  <c:v>278.45044843654301</c:v>
                </c:pt>
                <c:pt idx="19675">
                  <c:v>278.41359655871503</c:v>
                </c:pt>
                <c:pt idx="19676">
                  <c:v>278.40775082738202</c:v>
                </c:pt>
                <c:pt idx="19677">
                  <c:v>278.39637712619401</c:v>
                </c:pt>
                <c:pt idx="19678">
                  <c:v>278.35252916652098</c:v>
                </c:pt>
                <c:pt idx="19679">
                  <c:v>278.34467900078801</c:v>
                </c:pt>
                <c:pt idx="19680">
                  <c:v>278.33879340186797</c:v>
                </c:pt>
                <c:pt idx="19681">
                  <c:v>278.315858646734</c:v>
                </c:pt>
                <c:pt idx="19682">
                  <c:v>278.18790803521102</c:v>
                </c:pt>
                <c:pt idx="19683">
                  <c:v>278.18258957783701</c:v>
                </c:pt>
                <c:pt idx="19684">
                  <c:v>278.16536872767801</c:v>
                </c:pt>
                <c:pt idx="19685">
                  <c:v>278.137707020005</c:v>
                </c:pt>
                <c:pt idx="19686">
                  <c:v>278.13316626919698</c:v>
                </c:pt>
                <c:pt idx="19687">
                  <c:v>278.12568043377399</c:v>
                </c:pt>
                <c:pt idx="19688">
                  <c:v>277.90057594404198</c:v>
                </c:pt>
                <c:pt idx="19689">
                  <c:v>277.87204192707702</c:v>
                </c:pt>
                <c:pt idx="19690">
                  <c:v>277.860597108614</c:v>
                </c:pt>
                <c:pt idx="19691">
                  <c:v>277.817467447512</c:v>
                </c:pt>
                <c:pt idx="19692">
                  <c:v>277.803745399636</c:v>
                </c:pt>
                <c:pt idx="19693">
                  <c:v>277.79187493538802</c:v>
                </c:pt>
                <c:pt idx="19694">
                  <c:v>277.75553422753097</c:v>
                </c:pt>
                <c:pt idx="19695">
                  <c:v>277.75435593256901</c:v>
                </c:pt>
                <c:pt idx="19696">
                  <c:v>277.74291431470601</c:v>
                </c:pt>
                <c:pt idx="19697">
                  <c:v>277.73869637187101</c:v>
                </c:pt>
                <c:pt idx="19698">
                  <c:v>277.72459448838703</c:v>
                </c:pt>
                <c:pt idx="19699">
                  <c:v>277.66299115621803</c:v>
                </c:pt>
                <c:pt idx="19700">
                  <c:v>277.65512974962201</c:v>
                </c:pt>
                <c:pt idx="19701">
                  <c:v>277.611113139559</c:v>
                </c:pt>
                <c:pt idx="19702">
                  <c:v>277.58155467182303</c:v>
                </c:pt>
                <c:pt idx="19703">
                  <c:v>277.56837369337501</c:v>
                </c:pt>
                <c:pt idx="19704">
                  <c:v>277.56384043442301</c:v>
                </c:pt>
                <c:pt idx="19705">
                  <c:v>277.561005648476</c:v>
                </c:pt>
                <c:pt idx="19706">
                  <c:v>277.52554126946399</c:v>
                </c:pt>
                <c:pt idx="19707">
                  <c:v>277.50460369538399</c:v>
                </c:pt>
                <c:pt idx="19708">
                  <c:v>277.48229333164602</c:v>
                </c:pt>
                <c:pt idx="19709">
                  <c:v>277.471361925292</c:v>
                </c:pt>
                <c:pt idx="19710">
                  <c:v>277.39007322862102</c:v>
                </c:pt>
                <c:pt idx="19711">
                  <c:v>277.36645800253899</c:v>
                </c:pt>
                <c:pt idx="19712">
                  <c:v>277.34285835118101</c:v>
                </c:pt>
                <c:pt idx="19713">
                  <c:v>277.33396322049498</c:v>
                </c:pt>
                <c:pt idx="19714">
                  <c:v>277.33080519187303</c:v>
                </c:pt>
                <c:pt idx="19715">
                  <c:v>277.319588375438</c:v>
                </c:pt>
                <c:pt idx="19716">
                  <c:v>277.31278948872898</c:v>
                </c:pt>
                <c:pt idx="19717">
                  <c:v>277.22172296950902</c:v>
                </c:pt>
                <c:pt idx="19718">
                  <c:v>277.21996927110803</c:v>
                </c:pt>
                <c:pt idx="19719">
                  <c:v>277.161874261261</c:v>
                </c:pt>
                <c:pt idx="19720">
                  <c:v>277.11886505865999</c:v>
                </c:pt>
                <c:pt idx="19721">
                  <c:v>277.10587285419302</c:v>
                </c:pt>
                <c:pt idx="19722">
                  <c:v>277.09018738529801</c:v>
                </c:pt>
                <c:pt idx="19723">
                  <c:v>277.07994334991901</c:v>
                </c:pt>
                <c:pt idx="19724">
                  <c:v>277.07783832203103</c:v>
                </c:pt>
                <c:pt idx="19725">
                  <c:v>277.05032865533099</c:v>
                </c:pt>
                <c:pt idx="19726">
                  <c:v>276.99661385335099</c:v>
                </c:pt>
                <c:pt idx="19727">
                  <c:v>276.936717931678</c:v>
                </c:pt>
                <c:pt idx="19728">
                  <c:v>276.91637371771202</c:v>
                </c:pt>
                <c:pt idx="19729">
                  <c:v>276.89332817611898</c:v>
                </c:pt>
                <c:pt idx="19730">
                  <c:v>276.85890200264498</c:v>
                </c:pt>
                <c:pt idx="19731">
                  <c:v>276.85380205953999</c:v>
                </c:pt>
                <c:pt idx="19732">
                  <c:v>276.853413010628</c:v>
                </c:pt>
                <c:pt idx="19733">
                  <c:v>276.822031525596</c:v>
                </c:pt>
                <c:pt idx="19734">
                  <c:v>276.81240658059301</c:v>
                </c:pt>
                <c:pt idx="19735">
                  <c:v>276.79542412807598</c:v>
                </c:pt>
                <c:pt idx="19736">
                  <c:v>276.786748387518</c:v>
                </c:pt>
                <c:pt idx="19737">
                  <c:v>276.73656229411199</c:v>
                </c:pt>
                <c:pt idx="19738">
                  <c:v>276.67518645349497</c:v>
                </c:pt>
                <c:pt idx="19739">
                  <c:v>276.66297077978402</c:v>
                </c:pt>
                <c:pt idx="19740">
                  <c:v>276.642890313799</c:v>
                </c:pt>
                <c:pt idx="19741">
                  <c:v>276.58114737801401</c:v>
                </c:pt>
                <c:pt idx="19742">
                  <c:v>276.50316757818302</c:v>
                </c:pt>
                <c:pt idx="19743">
                  <c:v>276.50194674474102</c:v>
                </c:pt>
                <c:pt idx="19744">
                  <c:v>276.49773815689298</c:v>
                </c:pt>
                <c:pt idx="19745">
                  <c:v>276.42363886569302</c:v>
                </c:pt>
                <c:pt idx="19746">
                  <c:v>276.40237581311402</c:v>
                </c:pt>
                <c:pt idx="19747">
                  <c:v>276.312829295749</c:v>
                </c:pt>
                <c:pt idx="19748">
                  <c:v>276.28254296832802</c:v>
                </c:pt>
                <c:pt idx="19749">
                  <c:v>276.26083327871902</c:v>
                </c:pt>
                <c:pt idx="19750">
                  <c:v>276.26032384230899</c:v>
                </c:pt>
                <c:pt idx="19751">
                  <c:v>276.254599843253</c:v>
                </c:pt>
                <c:pt idx="19752">
                  <c:v>276.24153562365899</c:v>
                </c:pt>
                <c:pt idx="19753">
                  <c:v>276.18130678556798</c:v>
                </c:pt>
                <c:pt idx="19754">
                  <c:v>276.06273164060002</c:v>
                </c:pt>
                <c:pt idx="19755">
                  <c:v>276.01306782058998</c:v>
                </c:pt>
                <c:pt idx="19756">
                  <c:v>276.00358457863501</c:v>
                </c:pt>
                <c:pt idx="19757">
                  <c:v>275.99349782709601</c:v>
                </c:pt>
                <c:pt idx="19758">
                  <c:v>275.92049168463598</c:v>
                </c:pt>
                <c:pt idx="19759">
                  <c:v>275.88986816757</c:v>
                </c:pt>
                <c:pt idx="19760">
                  <c:v>275.81012476216802</c:v>
                </c:pt>
                <c:pt idx="19761">
                  <c:v>275.80740209593398</c:v>
                </c:pt>
                <c:pt idx="19762">
                  <c:v>275.72285469700603</c:v>
                </c:pt>
                <c:pt idx="19763">
                  <c:v>275.70651339441298</c:v>
                </c:pt>
                <c:pt idx="19764">
                  <c:v>275.63312051269202</c:v>
                </c:pt>
                <c:pt idx="19765">
                  <c:v>275.586131324132</c:v>
                </c:pt>
                <c:pt idx="19766">
                  <c:v>275.563656896167</c:v>
                </c:pt>
                <c:pt idx="19767">
                  <c:v>275.54349213364202</c:v>
                </c:pt>
                <c:pt idx="19768">
                  <c:v>275.512727739311</c:v>
                </c:pt>
                <c:pt idx="19769">
                  <c:v>275.46647628494298</c:v>
                </c:pt>
                <c:pt idx="19770">
                  <c:v>275.41016693783598</c:v>
                </c:pt>
                <c:pt idx="19771">
                  <c:v>275.40988693238</c:v>
                </c:pt>
                <c:pt idx="19772">
                  <c:v>275.33434851227202</c:v>
                </c:pt>
                <c:pt idx="19773">
                  <c:v>275.33048187601997</c:v>
                </c:pt>
                <c:pt idx="19774">
                  <c:v>275.31814338891098</c:v>
                </c:pt>
                <c:pt idx="19775">
                  <c:v>275.29783944389601</c:v>
                </c:pt>
                <c:pt idx="19776">
                  <c:v>275.27365208677099</c:v>
                </c:pt>
                <c:pt idx="19777">
                  <c:v>275.26561644325102</c:v>
                </c:pt>
                <c:pt idx="19778">
                  <c:v>275.24021261354602</c:v>
                </c:pt>
                <c:pt idx="19779">
                  <c:v>275.139454095791</c:v>
                </c:pt>
                <c:pt idx="19780">
                  <c:v>275.12018589101598</c:v>
                </c:pt>
                <c:pt idx="19781">
                  <c:v>275.059498621888</c:v>
                </c:pt>
                <c:pt idx="19782">
                  <c:v>275.04472868104801</c:v>
                </c:pt>
                <c:pt idx="19783">
                  <c:v>275.03425970521698</c:v>
                </c:pt>
                <c:pt idx="19784">
                  <c:v>274.962831049062</c:v>
                </c:pt>
                <c:pt idx="19785">
                  <c:v>274.94349013099003</c:v>
                </c:pt>
                <c:pt idx="19786">
                  <c:v>274.90596353341698</c:v>
                </c:pt>
                <c:pt idx="19787">
                  <c:v>274.85806504021099</c:v>
                </c:pt>
                <c:pt idx="19788">
                  <c:v>274.84907931601902</c:v>
                </c:pt>
                <c:pt idx="19789">
                  <c:v>274.83184405059899</c:v>
                </c:pt>
                <c:pt idx="19790">
                  <c:v>274.79936109311598</c:v>
                </c:pt>
                <c:pt idx="19791">
                  <c:v>274.784291465904</c:v>
                </c:pt>
                <c:pt idx="19792">
                  <c:v>274.781917847871</c:v>
                </c:pt>
                <c:pt idx="19793">
                  <c:v>274.780538913084</c:v>
                </c:pt>
                <c:pt idx="19794">
                  <c:v>274.75380002845702</c:v>
                </c:pt>
                <c:pt idx="19795">
                  <c:v>274.73170824239401</c:v>
                </c:pt>
                <c:pt idx="19796">
                  <c:v>274.71924147380599</c:v>
                </c:pt>
                <c:pt idx="19797">
                  <c:v>274.64637254733799</c:v>
                </c:pt>
                <c:pt idx="19798">
                  <c:v>274.56019175777999</c:v>
                </c:pt>
                <c:pt idx="19799">
                  <c:v>274.522901820291</c:v>
                </c:pt>
                <c:pt idx="19800">
                  <c:v>274.51873038622102</c:v>
                </c:pt>
                <c:pt idx="19801">
                  <c:v>274.44079969813998</c:v>
                </c:pt>
                <c:pt idx="19802">
                  <c:v>274.386418250551</c:v>
                </c:pt>
                <c:pt idx="19803">
                  <c:v>274.33249143395199</c:v>
                </c:pt>
                <c:pt idx="19804">
                  <c:v>274.32330211591898</c:v>
                </c:pt>
                <c:pt idx="19805">
                  <c:v>274.31874954127801</c:v>
                </c:pt>
                <c:pt idx="19806">
                  <c:v>274.30740892956402</c:v>
                </c:pt>
                <c:pt idx="19807">
                  <c:v>274.30034813675701</c:v>
                </c:pt>
                <c:pt idx="19808">
                  <c:v>274.29750259104998</c:v>
                </c:pt>
                <c:pt idx="19809">
                  <c:v>274.25285845899202</c:v>
                </c:pt>
                <c:pt idx="19810">
                  <c:v>274.23305725560903</c:v>
                </c:pt>
                <c:pt idx="19811">
                  <c:v>274.20327604324501</c:v>
                </c:pt>
                <c:pt idx="19812">
                  <c:v>274.18596577962899</c:v>
                </c:pt>
                <c:pt idx="19813">
                  <c:v>274.16653969312898</c:v>
                </c:pt>
                <c:pt idx="19814">
                  <c:v>274.16224410790699</c:v>
                </c:pt>
                <c:pt idx="19815">
                  <c:v>274.13908511464302</c:v>
                </c:pt>
                <c:pt idx="19816">
                  <c:v>274.11721240659102</c:v>
                </c:pt>
                <c:pt idx="19817">
                  <c:v>274.07252962189699</c:v>
                </c:pt>
                <c:pt idx="19818">
                  <c:v>274.06296238665101</c:v>
                </c:pt>
                <c:pt idx="19819">
                  <c:v>274.05854460001001</c:v>
                </c:pt>
                <c:pt idx="19820">
                  <c:v>274.04017089094202</c:v>
                </c:pt>
                <c:pt idx="19821">
                  <c:v>274.02774795297699</c:v>
                </c:pt>
                <c:pt idx="19822">
                  <c:v>274.01287912055801</c:v>
                </c:pt>
                <c:pt idx="19823">
                  <c:v>274.00284875178801</c:v>
                </c:pt>
                <c:pt idx="19824">
                  <c:v>273.965068541123</c:v>
                </c:pt>
                <c:pt idx="19825">
                  <c:v>273.95352047330198</c:v>
                </c:pt>
                <c:pt idx="19826">
                  <c:v>273.95334961525799</c:v>
                </c:pt>
                <c:pt idx="19827">
                  <c:v>273.94649631066301</c:v>
                </c:pt>
                <c:pt idx="19828">
                  <c:v>273.93786878516198</c:v>
                </c:pt>
                <c:pt idx="19829">
                  <c:v>273.92494846464501</c:v>
                </c:pt>
                <c:pt idx="19830">
                  <c:v>273.91487476161001</c:v>
                </c:pt>
                <c:pt idx="19831">
                  <c:v>273.88474836754199</c:v>
                </c:pt>
                <c:pt idx="19832">
                  <c:v>273.84887007467501</c:v>
                </c:pt>
                <c:pt idx="19833">
                  <c:v>273.84726766118899</c:v>
                </c:pt>
                <c:pt idx="19834">
                  <c:v>273.84200122378002</c:v>
                </c:pt>
                <c:pt idx="19835">
                  <c:v>273.781043302981</c:v>
                </c:pt>
                <c:pt idx="19836">
                  <c:v>273.75160826613899</c:v>
                </c:pt>
                <c:pt idx="19837">
                  <c:v>273.751387604618</c:v>
                </c:pt>
                <c:pt idx="19838">
                  <c:v>273.72771209715501</c:v>
                </c:pt>
                <c:pt idx="19839">
                  <c:v>273.71204260424997</c:v>
                </c:pt>
                <c:pt idx="19840">
                  <c:v>273.67018735536197</c:v>
                </c:pt>
                <c:pt idx="19841">
                  <c:v>273.657402002526</c:v>
                </c:pt>
                <c:pt idx="19842">
                  <c:v>273.63146360096601</c:v>
                </c:pt>
                <c:pt idx="19843">
                  <c:v>273.62838372797103</c:v>
                </c:pt>
                <c:pt idx="19844">
                  <c:v>273.56262516135899</c:v>
                </c:pt>
                <c:pt idx="19845">
                  <c:v>273.48600656234601</c:v>
                </c:pt>
                <c:pt idx="19846">
                  <c:v>273.38697824693901</c:v>
                </c:pt>
                <c:pt idx="19847">
                  <c:v>273.32418949450198</c:v>
                </c:pt>
                <c:pt idx="19848">
                  <c:v>273.32222296219101</c:v>
                </c:pt>
                <c:pt idx="19849">
                  <c:v>273.28425178117197</c:v>
                </c:pt>
                <c:pt idx="19850">
                  <c:v>273.20103303042299</c:v>
                </c:pt>
                <c:pt idx="19851">
                  <c:v>273.14592483383899</c:v>
                </c:pt>
                <c:pt idx="19852">
                  <c:v>273.081929394307</c:v>
                </c:pt>
                <c:pt idx="19853">
                  <c:v>273.07596371524801</c:v>
                </c:pt>
                <c:pt idx="19854">
                  <c:v>273.065350967862</c:v>
                </c:pt>
                <c:pt idx="19855">
                  <c:v>273.04911428903</c:v>
                </c:pt>
                <c:pt idx="19856">
                  <c:v>273.01196071708802</c:v>
                </c:pt>
                <c:pt idx="19857">
                  <c:v>273.00138696195398</c:v>
                </c:pt>
                <c:pt idx="19858">
                  <c:v>272.98077626596603</c:v>
                </c:pt>
                <c:pt idx="19859">
                  <c:v>272.93678429029802</c:v>
                </c:pt>
                <c:pt idx="19860">
                  <c:v>272.91403982872799</c:v>
                </c:pt>
                <c:pt idx="19861">
                  <c:v>272.88814879468498</c:v>
                </c:pt>
                <c:pt idx="19862">
                  <c:v>272.88312048529701</c:v>
                </c:pt>
                <c:pt idx="19863">
                  <c:v>272.86905903934002</c:v>
                </c:pt>
                <c:pt idx="19864">
                  <c:v>272.77421374875502</c:v>
                </c:pt>
                <c:pt idx="19865">
                  <c:v>272.77266749299099</c:v>
                </c:pt>
                <c:pt idx="19866">
                  <c:v>272.70050694857798</c:v>
                </c:pt>
                <c:pt idx="19867">
                  <c:v>272.63264324784501</c:v>
                </c:pt>
                <c:pt idx="19868">
                  <c:v>272.60838951293903</c:v>
                </c:pt>
                <c:pt idx="19869">
                  <c:v>272.56381081487501</c:v>
                </c:pt>
                <c:pt idx="19870">
                  <c:v>272.54741046733602</c:v>
                </c:pt>
                <c:pt idx="19871">
                  <c:v>272.49802718728603</c:v>
                </c:pt>
                <c:pt idx="19872">
                  <c:v>272.41082225760101</c:v>
                </c:pt>
                <c:pt idx="19873">
                  <c:v>272.384743950651</c:v>
                </c:pt>
                <c:pt idx="19874">
                  <c:v>272.34680055075802</c:v>
                </c:pt>
                <c:pt idx="19875">
                  <c:v>272.31223824021203</c:v>
                </c:pt>
                <c:pt idx="19876">
                  <c:v>272.30129391302597</c:v>
                </c:pt>
                <c:pt idx="19877">
                  <c:v>272.23818735405399</c:v>
                </c:pt>
                <c:pt idx="19878">
                  <c:v>272.22317964170401</c:v>
                </c:pt>
                <c:pt idx="19879">
                  <c:v>272.20633286196801</c:v>
                </c:pt>
                <c:pt idx="19880">
                  <c:v>272.18984287460597</c:v>
                </c:pt>
                <c:pt idx="19881">
                  <c:v>272.15174564299599</c:v>
                </c:pt>
                <c:pt idx="19882">
                  <c:v>272.14690621770399</c:v>
                </c:pt>
                <c:pt idx="19883">
                  <c:v>272.13368382510902</c:v>
                </c:pt>
                <c:pt idx="19884">
                  <c:v>272.012375891641</c:v>
                </c:pt>
                <c:pt idx="19885">
                  <c:v>271.98403538102201</c:v>
                </c:pt>
                <c:pt idx="19886">
                  <c:v>271.94747631422899</c:v>
                </c:pt>
                <c:pt idx="19887">
                  <c:v>271.92817473499503</c:v>
                </c:pt>
                <c:pt idx="19888">
                  <c:v>271.90929967677198</c:v>
                </c:pt>
                <c:pt idx="19889">
                  <c:v>271.872770917796</c:v>
                </c:pt>
                <c:pt idx="19890">
                  <c:v>271.85674240276899</c:v>
                </c:pt>
                <c:pt idx="19891">
                  <c:v>271.79248414389798</c:v>
                </c:pt>
                <c:pt idx="19892">
                  <c:v>271.72890874540701</c:v>
                </c:pt>
                <c:pt idx="19893">
                  <c:v>271.612473740795</c:v>
                </c:pt>
                <c:pt idx="19894">
                  <c:v>271.54343960385199</c:v>
                </c:pt>
                <c:pt idx="19895">
                  <c:v>271.50447672529202</c:v>
                </c:pt>
                <c:pt idx="19896">
                  <c:v>271.501411685194</c:v>
                </c:pt>
                <c:pt idx="19897">
                  <c:v>271.49555500132698</c:v>
                </c:pt>
                <c:pt idx="19898">
                  <c:v>271.45183833626697</c:v>
                </c:pt>
                <c:pt idx="19899">
                  <c:v>271.39299988370499</c:v>
                </c:pt>
                <c:pt idx="19900">
                  <c:v>271.38219690341299</c:v>
                </c:pt>
                <c:pt idx="19901">
                  <c:v>271.37619157760702</c:v>
                </c:pt>
                <c:pt idx="19902">
                  <c:v>271.31538291856202</c:v>
                </c:pt>
                <c:pt idx="19903">
                  <c:v>271.31096720776202</c:v>
                </c:pt>
                <c:pt idx="19904">
                  <c:v>271.26474089713599</c:v>
                </c:pt>
                <c:pt idx="19905">
                  <c:v>271.25174860351098</c:v>
                </c:pt>
                <c:pt idx="19906">
                  <c:v>271.19505442448798</c:v>
                </c:pt>
                <c:pt idx="19907">
                  <c:v>271.13650516271599</c:v>
                </c:pt>
                <c:pt idx="19908">
                  <c:v>271.13228069108999</c:v>
                </c:pt>
                <c:pt idx="19909">
                  <c:v>271.09507907498897</c:v>
                </c:pt>
                <c:pt idx="19910">
                  <c:v>271.06049871197598</c:v>
                </c:pt>
                <c:pt idx="19911">
                  <c:v>271.03519842552799</c:v>
                </c:pt>
                <c:pt idx="19912">
                  <c:v>271.01070982203402</c:v>
                </c:pt>
                <c:pt idx="19913">
                  <c:v>270.98785531004802</c:v>
                </c:pt>
                <c:pt idx="19914">
                  <c:v>270.95731767640501</c:v>
                </c:pt>
                <c:pt idx="19915">
                  <c:v>270.93155383199399</c:v>
                </c:pt>
                <c:pt idx="19916">
                  <c:v>270.87654700307598</c:v>
                </c:pt>
                <c:pt idx="19917">
                  <c:v>270.87534837474402</c:v>
                </c:pt>
                <c:pt idx="19918">
                  <c:v>270.85636081525701</c:v>
                </c:pt>
                <c:pt idx="19919">
                  <c:v>270.76539630768201</c:v>
                </c:pt>
                <c:pt idx="19920">
                  <c:v>270.75235342168099</c:v>
                </c:pt>
                <c:pt idx="19921">
                  <c:v>270.73927994114899</c:v>
                </c:pt>
                <c:pt idx="19922">
                  <c:v>270.71022422052101</c:v>
                </c:pt>
                <c:pt idx="19923">
                  <c:v>270.68995921635099</c:v>
                </c:pt>
                <c:pt idx="19924">
                  <c:v>270.55953529346903</c:v>
                </c:pt>
                <c:pt idx="19925">
                  <c:v>270.50841043346202</c:v>
                </c:pt>
                <c:pt idx="19926">
                  <c:v>270.504429952821</c:v>
                </c:pt>
                <c:pt idx="19927">
                  <c:v>270.487024771579</c:v>
                </c:pt>
                <c:pt idx="19928">
                  <c:v>270.46249004043602</c:v>
                </c:pt>
                <c:pt idx="19929">
                  <c:v>270.447587045175</c:v>
                </c:pt>
                <c:pt idx="19930">
                  <c:v>270.433507825579</c:v>
                </c:pt>
                <c:pt idx="19931">
                  <c:v>270.39953989672102</c:v>
                </c:pt>
                <c:pt idx="19932">
                  <c:v>270.37120400147001</c:v>
                </c:pt>
                <c:pt idx="19933">
                  <c:v>270.36889765060198</c:v>
                </c:pt>
                <c:pt idx="19934">
                  <c:v>270.28611763365399</c:v>
                </c:pt>
                <c:pt idx="19935">
                  <c:v>270.21148182376299</c:v>
                </c:pt>
                <c:pt idx="19936">
                  <c:v>270.14672633141799</c:v>
                </c:pt>
                <c:pt idx="19937">
                  <c:v>270.12548594042801</c:v>
                </c:pt>
                <c:pt idx="19938">
                  <c:v>270.10027276223798</c:v>
                </c:pt>
                <c:pt idx="19939">
                  <c:v>270.06579634360202</c:v>
                </c:pt>
                <c:pt idx="19940">
                  <c:v>270.06069858076</c:v>
                </c:pt>
                <c:pt idx="19941">
                  <c:v>269.97511425027801</c:v>
                </c:pt>
                <c:pt idx="19942">
                  <c:v>269.93727206828902</c:v>
                </c:pt>
                <c:pt idx="19943">
                  <c:v>269.87667318129297</c:v>
                </c:pt>
                <c:pt idx="19944">
                  <c:v>269.84198002376098</c:v>
                </c:pt>
                <c:pt idx="19945">
                  <c:v>269.79778116605701</c:v>
                </c:pt>
                <c:pt idx="19946">
                  <c:v>269.76706592175901</c:v>
                </c:pt>
                <c:pt idx="19947">
                  <c:v>269.70344374661499</c:v>
                </c:pt>
                <c:pt idx="19948">
                  <c:v>269.64095029687002</c:v>
                </c:pt>
                <c:pt idx="19949">
                  <c:v>269.63854556997399</c:v>
                </c:pt>
                <c:pt idx="19950">
                  <c:v>269.60303954181802</c:v>
                </c:pt>
                <c:pt idx="19951">
                  <c:v>269.51839265387702</c:v>
                </c:pt>
                <c:pt idx="19952">
                  <c:v>269.515368006198</c:v>
                </c:pt>
                <c:pt idx="19953">
                  <c:v>269.50612823426201</c:v>
                </c:pt>
                <c:pt idx="19954">
                  <c:v>269.405356158524</c:v>
                </c:pt>
                <c:pt idx="19955">
                  <c:v>269.38644923435299</c:v>
                </c:pt>
                <c:pt idx="19956">
                  <c:v>269.38014295148503</c:v>
                </c:pt>
                <c:pt idx="19957">
                  <c:v>269.37180282142901</c:v>
                </c:pt>
                <c:pt idx="19958">
                  <c:v>269.334083773815</c:v>
                </c:pt>
                <c:pt idx="19959">
                  <c:v>269.30399585444599</c:v>
                </c:pt>
                <c:pt idx="19960">
                  <c:v>269.29729209255402</c:v>
                </c:pt>
                <c:pt idx="19961">
                  <c:v>269.23411802611599</c:v>
                </c:pt>
                <c:pt idx="19962">
                  <c:v>269.22938045844501</c:v>
                </c:pt>
                <c:pt idx="19963">
                  <c:v>269.18932432420598</c:v>
                </c:pt>
                <c:pt idx="19964">
                  <c:v>269.13544748212502</c:v>
                </c:pt>
                <c:pt idx="19965">
                  <c:v>269.11726817490899</c:v>
                </c:pt>
                <c:pt idx="19966">
                  <c:v>269.09102729606599</c:v>
                </c:pt>
                <c:pt idx="19967">
                  <c:v>269.08331874870601</c:v>
                </c:pt>
                <c:pt idx="19968">
                  <c:v>269.06125621323201</c:v>
                </c:pt>
                <c:pt idx="19969">
                  <c:v>268.99980809922801</c:v>
                </c:pt>
                <c:pt idx="19970">
                  <c:v>268.988303080322</c:v>
                </c:pt>
                <c:pt idx="19971">
                  <c:v>268.96752511199497</c:v>
                </c:pt>
                <c:pt idx="19972">
                  <c:v>268.95822674910403</c:v>
                </c:pt>
                <c:pt idx="19973">
                  <c:v>268.947332239079</c:v>
                </c:pt>
                <c:pt idx="19974">
                  <c:v>268.94189723892299</c:v>
                </c:pt>
                <c:pt idx="19975">
                  <c:v>268.91127573371699</c:v>
                </c:pt>
                <c:pt idx="19976">
                  <c:v>268.89603807131198</c:v>
                </c:pt>
                <c:pt idx="19977">
                  <c:v>268.84609802369101</c:v>
                </c:pt>
                <c:pt idx="19978">
                  <c:v>268.82476695029698</c:v>
                </c:pt>
                <c:pt idx="19979">
                  <c:v>268.81909796899902</c:v>
                </c:pt>
                <c:pt idx="19980">
                  <c:v>268.79643753567399</c:v>
                </c:pt>
                <c:pt idx="19981">
                  <c:v>268.75213029184999</c:v>
                </c:pt>
                <c:pt idx="19982">
                  <c:v>268.74118269949702</c:v>
                </c:pt>
                <c:pt idx="19983">
                  <c:v>268.732397236434</c:v>
                </c:pt>
                <c:pt idx="19984">
                  <c:v>268.71409473352099</c:v>
                </c:pt>
                <c:pt idx="19985">
                  <c:v>268.71032732078498</c:v>
                </c:pt>
                <c:pt idx="19986">
                  <c:v>268.694235868926</c:v>
                </c:pt>
                <c:pt idx="19987">
                  <c:v>268.68595733066599</c:v>
                </c:pt>
                <c:pt idx="19988">
                  <c:v>268.67786002705498</c:v>
                </c:pt>
                <c:pt idx="19989">
                  <c:v>268.65470104803001</c:v>
                </c:pt>
                <c:pt idx="19990">
                  <c:v>268.61981749192302</c:v>
                </c:pt>
                <c:pt idx="19991">
                  <c:v>268.61627466873801</c:v>
                </c:pt>
                <c:pt idx="19992">
                  <c:v>268.60418016323302</c:v>
                </c:pt>
                <c:pt idx="19993">
                  <c:v>268.60287749057102</c:v>
                </c:pt>
                <c:pt idx="19994">
                  <c:v>268.60079561143402</c:v>
                </c:pt>
                <c:pt idx="19995">
                  <c:v>268.58431581596602</c:v>
                </c:pt>
                <c:pt idx="19996">
                  <c:v>268.57434445217001</c:v>
                </c:pt>
                <c:pt idx="19997">
                  <c:v>268.56711128838703</c:v>
                </c:pt>
                <c:pt idx="19998">
                  <c:v>268.538944875249</c:v>
                </c:pt>
                <c:pt idx="19999">
                  <c:v>268.53640779942299</c:v>
                </c:pt>
                <c:pt idx="20000">
                  <c:v>268.49810595207998</c:v>
                </c:pt>
                <c:pt idx="20001">
                  <c:v>268.45775222597098</c:v>
                </c:pt>
                <c:pt idx="20002">
                  <c:v>268.44192379800398</c:v>
                </c:pt>
                <c:pt idx="20003">
                  <c:v>268.44156762220399</c:v>
                </c:pt>
                <c:pt idx="20004">
                  <c:v>268.40371016929902</c:v>
                </c:pt>
                <c:pt idx="20005">
                  <c:v>268.39347577261202</c:v>
                </c:pt>
                <c:pt idx="20006">
                  <c:v>268.374319462485</c:v>
                </c:pt>
                <c:pt idx="20007">
                  <c:v>268.36799756172798</c:v>
                </c:pt>
                <c:pt idx="20008">
                  <c:v>268.24860322225697</c:v>
                </c:pt>
                <c:pt idx="20009">
                  <c:v>268.18989008923501</c:v>
                </c:pt>
                <c:pt idx="20010">
                  <c:v>268.16221033420101</c:v>
                </c:pt>
                <c:pt idx="20011">
                  <c:v>268.13496225484101</c:v>
                </c:pt>
                <c:pt idx="20012">
                  <c:v>268.04816409481998</c:v>
                </c:pt>
                <c:pt idx="20013">
                  <c:v>268.04422382207201</c:v>
                </c:pt>
                <c:pt idx="20014">
                  <c:v>268.01669327030999</c:v>
                </c:pt>
                <c:pt idx="20015">
                  <c:v>268.00056897764802</c:v>
                </c:pt>
                <c:pt idx="20016">
                  <c:v>267.98221266540702</c:v>
                </c:pt>
                <c:pt idx="20017">
                  <c:v>267.979362083468</c:v>
                </c:pt>
                <c:pt idx="20018">
                  <c:v>267.95496649833302</c:v>
                </c:pt>
                <c:pt idx="20019">
                  <c:v>267.95261462667901</c:v>
                </c:pt>
                <c:pt idx="20020">
                  <c:v>267.93047734641101</c:v>
                </c:pt>
                <c:pt idx="20021">
                  <c:v>267.91732366194998</c:v>
                </c:pt>
                <c:pt idx="20022">
                  <c:v>267.91630910373499</c:v>
                </c:pt>
                <c:pt idx="20023">
                  <c:v>267.887172808721</c:v>
                </c:pt>
                <c:pt idx="20024">
                  <c:v>267.868310176482</c:v>
                </c:pt>
                <c:pt idx="20025">
                  <c:v>267.85230239658699</c:v>
                </c:pt>
                <c:pt idx="20026">
                  <c:v>267.85209487461299</c:v>
                </c:pt>
                <c:pt idx="20027">
                  <c:v>267.84496273924998</c:v>
                </c:pt>
                <c:pt idx="20028">
                  <c:v>267.83465549651601</c:v>
                </c:pt>
                <c:pt idx="20029">
                  <c:v>267.79958190372099</c:v>
                </c:pt>
                <c:pt idx="20030">
                  <c:v>267.77385343549503</c:v>
                </c:pt>
                <c:pt idx="20031">
                  <c:v>267.70241245259899</c:v>
                </c:pt>
                <c:pt idx="20032">
                  <c:v>267.67348474331902</c:v>
                </c:pt>
                <c:pt idx="20033">
                  <c:v>267.67291110679503</c:v>
                </c:pt>
                <c:pt idx="20034">
                  <c:v>267.64657298834101</c:v>
                </c:pt>
                <c:pt idx="20035">
                  <c:v>267.64025382914201</c:v>
                </c:pt>
                <c:pt idx="20036">
                  <c:v>267.56842936906202</c:v>
                </c:pt>
                <c:pt idx="20037">
                  <c:v>267.56444561890601</c:v>
                </c:pt>
                <c:pt idx="20038">
                  <c:v>267.50463812793203</c:v>
                </c:pt>
                <c:pt idx="20039">
                  <c:v>267.48503407791497</c:v>
                </c:pt>
                <c:pt idx="20040">
                  <c:v>267.46840860161598</c:v>
                </c:pt>
                <c:pt idx="20041">
                  <c:v>267.46832330045697</c:v>
                </c:pt>
                <c:pt idx="20042">
                  <c:v>267.45173835296498</c:v>
                </c:pt>
                <c:pt idx="20043">
                  <c:v>267.41047525636702</c:v>
                </c:pt>
                <c:pt idx="20044">
                  <c:v>267.37533937010602</c:v>
                </c:pt>
                <c:pt idx="20045">
                  <c:v>267.30731158913198</c:v>
                </c:pt>
                <c:pt idx="20046">
                  <c:v>267.294133422811</c:v>
                </c:pt>
                <c:pt idx="20047">
                  <c:v>267.19357628510301</c:v>
                </c:pt>
                <c:pt idx="20048">
                  <c:v>267.16756708903102</c:v>
                </c:pt>
                <c:pt idx="20049">
                  <c:v>267.083606618744</c:v>
                </c:pt>
                <c:pt idx="20050">
                  <c:v>267.065125082056</c:v>
                </c:pt>
                <c:pt idx="20051">
                  <c:v>267.05201354254501</c:v>
                </c:pt>
                <c:pt idx="20052">
                  <c:v>267.03813926151901</c:v>
                </c:pt>
                <c:pt idx="20053">
                  <c:v>267.03096359400502</c:v>
                </c:pt>
                <c:pt idx="20054">
                  <c:v>266.96285085604899</c:v>
                </c:pt>
                <c:pt idx="20055">
                  <c:v>266.92725015240001</c:v>
                </c:pt>
                <c:pt idx="20056">
                  <c:v>266.91830131474899</c:v>
                </c:pt>
                <c:pt idx="20057">
                  <c:v>266.89865223525999</c:v>
                </c:pt>
                <c:pt idx="20058">
                  <c:v>266.89229527393701</c:v>
                </c:pt>
                <c:pt idx="20059">
                  <c:v>266.72642402858702</c:v>
                </c:pt>
                <c:pt idx="20060">
                  <c:v>266.70309788456001</c:v>
                </c:pt>
                <c:pt idx="20061">
                  <c:v>266.673314963238</c:v>
                </c:pt>
                <c:pt idx="20062">
                  <c:v>266.65876729523302</c:v>
                </c:pt>
                <c:pt idx="20063">
                  <c:v>266.65665670335</c:v>
                </c:pt>
                <c:pt idx="20064">
                  <c:v>266.64799240097301</c:v>
                </c:pt>
                <c:pt idx="20065">
                  <c:v>266.62970378568701</c:v>
                </c:pt>
                <c:pt idx="20066">
                  <c:v>266.60715293550902</c:v>
                </c:pt>
                <c:pt idx="20067">
                  <c:v>266.578370274517</c:v>
                </c:pt>
                <c:pt idx="20068">
                  <c:v>266.54828110524602</c:v>
                </c:pt>
                <c:pt idx="20069">
                  <c:v>266.54347277383903</c:v>
                </c:pt>
                <c:pt idx="20070">
                  <c:v>266.50939270236199</c:v>
                </c:pt>
                <c:pt idx="20071">
                  <c:v>266.43345803986603</c:v>
                </c:pt>
                <c:pt idx="20072">
                  <c:v>266.41553524490598</c:v>
                </c:pt>
                <c:pt idx="20073">
                  <c:v>266.37571846501601</c:v>
                </c:pt>
                <c:pt idx="20074">
                  <c:v>266.27599882043103</c:v>
                </c:pt>
                <c:pt idx="20075">
                  <c:v>266.273426082794</c:v>
                </c:pt>
                <c:pt idx="20076">
                  <c:v>266.22821880263598</c:v>
                </c:pt>
                <c:pt idx="20077">
                  <c:v>266.21733381365902</c:v>
                </c:pt>
                <c:pt idx="20078">
                  <c:v>266.13322227137701</c:v>
                </c:pt>
                <c:pt idx="20079">
                  <c:v>266.096954658681</c:v>
                </c:pt>
                <c:pt idx="20080">
                  <c:v>266.07739501286102</c:v>
                </c:pt>
                <c:pt idx="20081">
                  <c:v>266.07590661397001</c:v>
                </c:pt>
                <c:pt idx="20082">
                  <c:v>266.04964705667498</c:v>
                </c:pt>
                <c:pt idx="20083">
                  <c:v>266.03940412655902</c:v>
                </c:pt>
                <c:pt idx="20084">
                  <c:v>266.03521735618898</c:v>
                </c:pt>
                <c:pt idx="20085">
                  <c:v>266.015658806994</c:v>
                </c:pt>
                <c:pt idx="20086">
                  <c:v>266.010310285662</c:v>
                </c:pt>
                <c:pt idx="20087">
                  <c:v>266.00761968001899</c:v>
                </c:pt>
                <c:pt idx="20088">
                  <c:v>265.95237677557299</c:v>
                </c:pt>
                <c:pt idx="20089">
                  <c:v>265.91915177662798</c:v>
                </c:pt>
                <c:pt idx="20090">
                  <c:v>265.82561709217401</c:v>
                </c:pt>
                <c:pt idx="20091">
                  <c:v>265.77292714525697</c:v>
                </c:pt>
                <c:pt idx="20092">
                  <c:v>265.751447642914</c:v>
                </c:pt>
                <c:pt idx="20093">
                  <c:v>265.745595141173</c:v>
                </c:pt>
                <c:pt idx="20094">
                  <c:v>265.73709915979299</c:v>
                </c:pt>
                <c:pt idx="20095">
                  <c:v>265.64378474295103</c:v>
                </c:pt>
                <c:pt idx="20096">
                  <c:v>265.60077167521899</c:v>
                </c:pt>
                <c:pt idx="20097">
                  <c:v>265.59478767903198</c:v>
                </c:pt>
                <c:pt idx="20098">
                  <c:v>265.58128931225002</c:v>
                </c:pt>
                <c:pt idx="20099">
                  <c:v>265.53801244780198</c:v>
                </c:pt>
                <c:pt idx="20100">
                  <c:v>265.51874561963501</c:v>
                </c:pt>
                <c:pt idx="20101">
                  <c:v>265.50291404558101</c:v>
                </c:pt>
                <c:pt idx="20102">
                  <c:v>265.45874276242802</c:v>
                </c:pt>
                <c:pt idx="20103">
                  <c:v>265.40686694174298</c:v>
                </c:pt>
                <c:pt idx="20104">
                  <c:v>265.39975382837002</c:v>
                </c:pt>
                <c:pt idx="20105">
                  <c:v>265.389278255634</c:v>
                </c:pt>
                <c:pt idx="20106">
                  <c:v>265.36116102257898</c:v>
                </c:pt>
                <c:pt idx="20107">
                  <c:v>265.356964284566</c:v>
                </c:pt>
                <c:pt idx="20108">
                  <c:v>265.34354525811801</c:v>
                </c:pt>
                <c:pt idx="20109">
                  <c:v>265.33163497961198</c:v>
                </c:pt>
                <c:pt idx="20110">
                  <c:v>265.30321044950199</c:v>
                </c:pt>
                <c:pt idx="20111">
                  <c:v>265.28039490270299</c:v>
                </c:pt>
                <c:pt idx="20112">
                  <c:v>265.27332923067098</c:v>
                </c:pt>
                <c:pt idx="20113">
                  <c:v>265.26533009668998</c:v>
                </c:pt>
                <c:pt idx="20114">
                  <c:v>265.25697425393901</c:v>
                </c:pt>
                <c:pt idx="20115">
                  <c:v>265.19132544814602</c:v>
                </c:pt>
                <c:pt idx="20116">
                  <c:v>265.17773456821499</c:v>
                </c:pt>
                <c:pt idx="20117">
                  <c:v>265.15593697043403</c:v>
                </c:pt>
                <c:pt idx="20118">
                  <c:v>265.14226843421602</c:v>
                </c:pt>
                <c:pt idx="20119">
                  <c:v>265.08339604437703</c:v>
                </c:pt>
                <c:pt idx="20120">
                  <c:v>265.08282738176501</c:v>
                </c:pt>
                <c:pt idx="20121">
                  <c:v>265.03678229805797</c:v>
                </c:pt>
                <c:pt idx="20122">
                  <c:v>264.99202639818799</c:v>
                </c:pt>
                <c:pt idx="20123">
                  <c:v>264.96147505978001</c:v>
                </c:pt>
                <c:pt idx="20124">
                  <c:v>264.95739554388501</c:v>
                </c:pt>
                <c:pt idx="20125">
                  <c:v>264.94049497934702</c:v>
                </c:pt>
                <c:pt idx="20126">
                  <c:v>264.92777622707001</c:v>
                </c:pt>
                <c:pt idx="20127">
                  <c:v>264.90324201645501</c:v>
                </c:pt>
                <c:pt idx="20128">
                  <c:v>264.89155543250803</c:v>
                </c:pt>
                <c:pt idx="20129">
                  <c:v>264.88355199846598</c:v>
                </c:pt>
                <c:pt idx="20130">
                  <c:v>264.87762843103002</c:v>
                </c:pt>
                <c:pt idx="20131">
                  <c:v>264.87353961828001</c:v>
                </c:pt>
                <c:pt idx="20132">
                  <c:v>264.86425681250199</c:v>
                </c:pt>
                <c:pt idx="20133">
                  <c:v>264.84801363229701</c:v>
                </c:pt>
                <c:pt idx="20134">
                  <c:v>264.82955111246002</c:v>
                </c:pt>
                <c:pt idx="20135">
                  <c:v>264.82362493187799</c:v>
                </c:pt>
                <c:pt idx="20136">
                  <c:v>264.736714313498</c:v>
                </c:pt>
                <c:pt idx="20137">
                  <c:v>264.73439739444501</c:v>
                </c:pt>
                <c:pt idx="20138">
                  <c:v>264.722512410055</c:v>
                </c:pt>
                <c:pt idx="20139">
                  <c:v>264.71599369412002</c:v>
                </c:pt>
                <c:pt idx="20140">
                  <c:v>264.66113123442699</c:v>
                </c:pt>
                <c:pt idx="20141">
                  <c:v>264.63476773321798</c:v>
                </c:pt>
                <c:pt idx="20142">
                  <c:v>264.62700602396302</c:v>
                </c:pt>
                <c:pt idx="20143">
                  <c:v>264.55609345709502</c:v>
                </c:pt>
                <c:pt idx="20144">
                  <c:v>264.52464042141401</c:v>
                </c:pt>
                <c:pt idx="20145">
                  <c:v>264.523919523394</c:v>
                </c:pt>
                <c:pt idx="20146">
                  <c:v>264.50854979557897</c:v>
                </c:pt>
                <c:pt idx="20147">
                  <c:v>264.48282841824999</c:v>
                </c:pt>
                <c:pt idx="20148">
                  <c:v>264.46851722280297</c:v>
                </c:pt>
                <c:pt idx="20149">
                  <c:v>264.45641785557098</c:v>
                </c:pt>
                <c:pt idx="20150">
                  <c:v>264.45302636805297</c:v>
                </c:pt>
                <c:pt idx="20151">
                  <c:v>264.448022282647</c:v>
                </c:pt>
                <c:pt idx="20152">
                  <c:v>264.42418665289603</c:v>
                </c:pt>
                <c:pt idx="20153">
                  <c:v>264.30020238071597</c:v>
                </c:pt>
                <c:pt idx="20154">
                  <c:v>264.29232061998198</c:v>
                </c:pt>
                <c:pt idx="20155">
                  <c:v>264.20830492999397</c:v>
                </c:pt>
                <c:pt idx="20156">
                  <c:v>264.18745598458401</c:v>
                </c:pt>
                <c:pt idx="20157">
                  <c:v>264.14938749931201</c:v>
                </c:pt>
                <c:pt idx="20158">
                  <c:v>264.13965746748102</c:v>
                </c:pt>
                <c:pt idx="20159">
                  <c:v>264.08830788078899</c:v>
                </c:pt>
                <c:pt idx="20160">
                  <c:v>264.07097859473902</c:v>
                </c:pt>
                <c:pt idx="20161">
                  <c:v>264.03815446952001</c:v>
                </c:pt>
                <c:pt idx="20162">
                  <c:v>264.037657326697</c:v>
                </c:pt>
                <c:pt idx="20163">
                  <c:v>264.02701398438302</c:v>
                </c:pt>
                <c:pt idx="20164">
                  <c:v>264.02014045434601</c:v>
                </c:pt>
                <c:pt idx="20165">
                  <c:v>263.99364136452101</c:v>
                </c:pt>
                <c:pt idx="20166">
                  <c:v>263.98498816455299</c:v>
                </c:pt>
                <c:pt idx="20167">
                  <c:v>263.965455225781</c:v>
                </c:pt>
                <c:pt idx="20168">
                  <c:v>263.88704356925001</c:v>
                </c:pt>
                <c:pt idx="20169">
                  <c:v>263.87190513646101</c:v>
                </c:pt>
                <c:pt idx="20170">
                  <c:v>263.83609218252798</c:v>
                </c:pt>
                <c:pt idx="20171">
                  <c:v>263.80688212068401</c:v>
                </c:pt>
                <c:pt idx="20172">
                  <c:v>263.80002652157202</c:v>
                </c:pt>
                <c:pt idx="20173">
                  <c:v>263.72205158337903</c:v>
                </c:pt>
                <c:pt idx="20174">
                  <c:v>263.69135970469102</c:v>
                </c:pt>
                <c:pt idx="20175">
                  <c:v>263.64314187832201</c:v>
                </c:pt>
                <c:pt idx="20176">
                  <c:v>263.58649336099398</c:v>
                </c:pt>
                <c:pt idx="20177">
                  <c:v>263.56863175991401</c:v>
                </c:pt>
                <c:pt idx="20178">
                  <c:v>263.53801420746498</c:v>
                </c:pt>
                <c:pt idx="20179">
                  <c:v>263.53519514201599</c:v>
                </c:pt>
                <c:pt idx="20180">
                  <c:v>263.52539899257999</c:v>
                </c:pt>
                <c:pt idx="20181">
                  <c:v>263.51475132044197</c:v>
                </c:pt>
                <c:pt idx="20182">
                  <c:v>263.46135299004101</c:v>
                </c:pt>
                <c:pt idx="20183">
                  <c:v>263.411440772888</c:v>
                </c:pt>
                <c:pt idx="20184">
                  <c:v>263.41082261031301</c:v>
                </c:pt>
                <c:pt idx="20185">
                  <c:v>263.41071861773901</c:v>
                </c:pt>
                <c:pt idx="20186">
                  <c:v>263.40402183754202</c:v>
                </c:pt>
                <c:pt idx="20187">
                  <c:v>263.40210569597099</c:v>
                </c:pt>
                <c:pt idx="20188">
                  <c:v>263.39727771953301</c:v>
                </c:pt>
                <c:pt idx="20189">
                  <c:v>263.38183948084799</c:v>
                </c:pt>
                <c:pt idx="20190">
                  <c:v>263.378317476863</c:v>
                </c:pt>
                <c:pt idx="20191">
                  <c:v>263.36365977987901</c:v>
                </c:pt>
                <c:pt idx="20192">
                  <c:v>263.29639013257702</c:v>
                </c:pt>
                <c:pt idx="20193">
                  <c:v>263.26465292530202</c:v>
                </c:pt>
                <c:pt idx="20194">
                  <c:v>263.255343632326</c:v>
                </c:pt>
                <c:pt idx="20195">
                  <c:v>263.23302112344999</c:v>
                </c:pt>
                <c:pt idx="20196">
                  <c:v>263.20555915569901</c:v>
                </c:pt>
                <c:pt idx="20197">
                  <c:v>263.19801663450801</c:v>
                </c:pt>
                <c:pt idx="20198">
                  <c:v>263.17744290908502</c:v>
                </c:pt>
                <c:pt idx="20199">
                  <c:v>263.13169639743899</c:v>
                </c:pt>
                <c:pt idx="20200">
                  <c:v>263.094267835908</c:v>
                </c:pt>
                <c:pt idx="20201">
                  <c:v>263.06981971299302</c:v>
                </c:pt>
                <c:pt idx="20202">
                  <c:v>263.06527055268401</c:v>
                </c:pt>
                <c:pt idx="20203">
                  <c:v>263.042364731416</c:v>
                </c:pt>
                <c:pt idx="20204">
                  <c:v>263.03530049282801</c:v>
                </c:pt>
                <c:pt idx="20205">
                  <c:v>262.94388528412298</c:v>
                </c:pt>
                <c:pt idx="20206">
                  <c:v>262.89417959948702</c:v>
                </c:pt>
                <c:pt idx="20207">
                  <c:v>262.870969358092</c:v>
                </c:pt>
                <c:pt idx="20208">
                  <c:v>262.83764866598102</c:v>
                </c:pt>
                <c:pt idx="20209">
                  <c:v>262.82924042189399</c:v>
                </c:pt>
                <c:pt idx="20210">
                  <c:v>262.75775252361899</c:v>
                </c:pt>
                <c:pt idx="20211">
                  <c:v>262.75718495274299</c:v>
                </c:pt>
                <c:pt idx="20212">
                  <c:v>262.74688896766799</c:v>
                </c:pt>
                <c:pt idx="20213">
                  <c:v>262.664661953029</c:v>
                </c:pt>
                <c:pt idx="20214">
                  <c:v>262.640172931199</c:v>
                </c:pt>
                <c:pt idx="20215">
                  <c:v>262.63756949137098</c:v>
                </c:pt>
                <c:pt idx="20216">
                  <c:v>262.63192886960502</c:v>
                </c:pt>
                <c:pt idx="20217">
                  <c:v>262.63114118999403</c:v>
                </c:pt>
                <c:pt idx="20218">
                  <c:v>262.62964203151</c:v>
                </c:pt>
                <c:pt idx="20219">
                  <c:v>262.62207908366599</c:v>
                </c:pt>
                <c:pt idx="20220">
                  <c:v>262.61420837805099</c:v>
                </c:pt>
                <c:pt idx="20221">
                  <c:v>262.61178833722698</c:v>
                </c:pt>
                <c:pt idx="20222">
                  <c:v>262.567214604703</c:v>
                </c:pt>
                <c:pt idx="20223">
                  <c:v>262.54807523691102</c:v>
                </c:pt>
                <c:pt idx="20224">
                  <c:v>262.53643495283598</c:v>
                </c:pt>
                <c:pt idx="20225">
                  <c:v>262.51623890503703</c:v>
                </c:pt>
                <c:pt idx="20226">
                  <c:v>262.50014299986799</c:v>
                </c:pt>
                <c:pt idx="20227">
                  <c:v>262.49174193840702</c:v>
                </c:pt>
                <c:pt idx="20228">
                  <c:v>262.46412059903798</c:v>
                </c:pt>
                <c:pt idx="20229">
                  <c:v>262.46214291944602</c:v>
                </c:pt>
                <c:pt idx="20230">
                  <c:v>262.43352154876101</c:v>
                </c:pt>
                <c:pt idx="20231">
                  <c:v>262.430574793917</c:v>
                </c:pt>
                <c:pt idx="20232">
                  <c:v>262.41969060407001</c:v>
                </c:pt>
                <c:pt idx="20233">
                  <c:v>262.41515105084699</c:v>
                </c:pt>
                <c:pt idx="20234">
                  <c:v>262.37128626912698</c:v>
                </c:pt>
                <c:pt idx="20235">
                  <c:v>262.36565994164499</c:v>
                </c:pt>
                <c:pt idx="20236">
                  <c:v>262.358712388475</c:v>
                </c:pt>
                <c:pt idx="20237">
                  <c:v>262.32538994341502</c:v>
                </c:pt>
                <c:pt idx="20238">
                  <c:v>262.31713549256898</c:v>
                </c:pt>
                <c:pt idx="20239">
                  <c:v>262.26287031646598</c:v>
                </c:pt>
                <c:pt idx="20240">
                  <c:v>262.23160197397601</c:v>
                </c:pt>
                <c:pt idx="20241">
                  <c:v>262.18432761552299</c:v>
                </c:pt>
                <c:pt idx="20242">
                  <c:v>262.082878507185</c:v>
                </c:pt>
                <c:pt idx="20243">
                  <c:v>262.07245793212002</c:v>
                </c:pt>
                <c:pt idx="20244">
                  <c:v>262.07158948034601</c:v>
                </c:pt>
                <c:pt idx="20245">
                  <c:v>262.05571038525198</c:v>
                </c:pt>
                <c:pt idx="20246">
                  <c:v>262.05516994985197</c:v>
                </c:pt>
                <c:pt idx="20247">
                  <c:v>261.94149186657103</c:v>
                </c:pt>
                <c:pt idx="20248">
                  <c:v>261.92697640193597</c:v>
                </c:pt>
                <c:pt idx="20249">
                  <c:v>261.91582054368899</c:v>
                </c:pt>
                <c:pt idx="20250">
                  <c:v>261.86863207795801</c:v>
                </c:pt>
                <c:pt idx="20251">
                  <c:v>261.86623463408301</c:v>
                </c:pt>
                <c:pt idx="20252">
                  <c:v>261.86006946415802</c:v>
                </c:pt>
                <c:pt idx="20253">
                  <c:v>261.84700793385502</c:v>
                </c:pt>
                <c:pt idx="20254">
                  <c:v>261.83415967168901</c:v>
                </c:pt>
                <c:pt idx="20255">
                  <c:v>261.78627083748501</c:v>
                </c:pt>
                <c:pt idx="20256">
                  <c:v>261.75496719510102</c:v>
                </c:pt>
                <c:pt idx="20257">
                  <c:v>261.72165768016202</c:v>
                </c:pt>
                <c:pt idx="20258">
                  <c:v>261.72071290179298</c:v>
                </c:pt>
                <c:pt idx="20259">
                  <c:v>261.634744960555</c:v>
                </c:pt>
                <c:pt idx="20260">
                  <c:v>261.61378058112501</c:v>
                </c:pt>
                <c:pt idx="20261">
                  <c:v>261.61246120147098</c:v>
                </c:pt>
                <c:pt idx="20262">
                  <c:v>261.60667808144399</c:v>
                </c:pt>
                <c:pt idx="20263">
                  <c:v>261.60023308308899</c:v>
                </c:pt>
                <c:pt idx="20264">
                  <c:v>261.49255486713002</c:v>
                </c:pt>
                <c:pt idx="20265">
                  <c:v>261.47962071406897</c:v>
                </c:pt>
                <c:pt idx="20266">
                  <c:v>261.43267965881898</c:v>
                </c:pt>
                <c:pt idx="20267">
                  <c:v>261.43146433663202</c:v>
                </c:pt>
                <c:pt idx="20268">
                  <c:v>261.39941786328001</c:v>
                </c:pt>
                <c:pt idx="20269">
                  <c:v>261.34602922923801</c:v>
                </c:pt>
                <c:pt idx="20270">
                  <c:v>261.33823721772399</c:v>
                </c:pt>
                <c:pt idx="20271">
                  <c:v>261.31325618918498</c:v>
                </c:pt>
                <c:pt idx="20272">
                  <c:v>261.28879152759703</c:v>
                </c:pt>
                <c:pt idx="20273">
                  <c:v>261.251341917275</c:v>
                </c:pt>
                <c:pt idx="20274">
                  <c:v>261.24827481909398</c:v>
                </c:pt>
                <c:pt idx="20275">
                  <c:v>261.19731928073998</c:v>
                </c:pt>
                <c:pt idx="20276">
                  <c:v>261.19155100443197</c:v>
                </c:pt>
                <c:pt idx="20277">
                  <c:v>261.184782318175</c:v>
                </c:pt>
                <c:pt idx="20278">
                  <c:v>261.18303817759403</c:v>
                </c:pt>
                <c:pt idx="20279">
                  <c:v>261.17428012369101</c:v>
                </c:pt>
                <c:pt idx="20280">
                  <c:v>261.16022068659902</c:v>
                </c:pt>
                <c:pt idx="20281">
                  <c:v>261.15767908634598</c:v>
                </c:pt>
                <c:pt idx="20282">
                  <c:v>261.14137999400401</c:v>
                </c:pt>
                <c:pt idx="20283">
                  <c:v>261.08297253747901</c:v>
                </c:pt>
                <c:pt idx="20284">
                  <c:v>261.044591866019</c:v>
                </c:pt>
                <c:pt idx="20285">
                  <c:v>261.04156995207398</c:v>
                </c:pt>
                <c:pt idx="20286">
                  <c:v>261.016763076681</c:v>
                </c:pt>
                <c:pt idx="20287">
                  <c:v>260.99268385979798</c:v>
                </c:pt>
                <c:pt idx="20288">
                  <c:v>260.97344992323798</c:v>
                </c:pt>
                <c:pt idx="20289">
                  <c:v>260.96184806572103</c:v>
                </c:pt>
                <c:pt idx="20290">
                  <c:v>260.94831323163203</c:v>
                </c:pt>
                <c:pt idx="20291">
                  <c:v>260.82793633828999</c:v>
                </c:pt>
                <c:pt idx="20292">
                  <c:v>260.81565185160798</c:v>
                </c:pt>
                <c:pt idx="20293">
                  <c:v>260.78660718252598</c:v>
                </c:pt>
                <c:pt idx="20294">
                  <c:v>260.76353731832103</c:v>
                </c:pt>
                <c:pt idx="20295">
                  <c:v>260.724408155383</c:v>
                </c:pt>
                <c:pt idx="20296">
                  <c:v>260.71482247646702</c:v>
                </c:pt>
                <c:pt idx="20297">
                  <c:v>260.70635842821002</c:v>
                </c:pt>
                <c:pt idx="20298">
                  <c:v>260.685748613008</c:v>
                </c:pt>
                <c:pt idx="20299">
                  <c:v>260.67959827435402</c:v>
                </c:pt>
                <c:pt idx="20300">
                  <c:v>260.67177135582102</c:v>
                </c:pt>
                <c:pt idx="20301">
                  <c:v>260.65563701618203</c:v>
                </c:pt>
                <c:pt idx="20302">
                  <c:v>260.65536214812198</c:v>
                </c:pt>
                <c:pt idx="20303">
                  <c:v>260.60711727822297</c:v>
                </c:pt>
                <c:pt idx="20304">
                  <c:v>260.59041292769399</c:v>
                </c:pt>
                <c:pt idx="20305">
                  <c:v>260.57519256852697</c:v>
                </c:pt>
                <c:pt idx="20306">
                  <c:v>260.56605549608298</c:v>
                </c:pt>
                <c:pt idx="20307">
                  <c:v>260.56096261737798</c:v>
                </c:pt>
                <c:pt idx="20308">
                  <c:v>260.56076219405202</c:v>
                </c:pt>
                <c:pt idx="20309">
                  <c:v>260.51595904947999</c:v>
                </c:pt>
                <c:pt idx="20310">
                  <c:v>260.49288983793502</c:v>
                </c:pt>
                <c:pt idx="20311">
                  <c:v>260.478198191209</c:v>
                </c:pt>
                <c:pt idx="20312">
                  <c:v>260.47512736183501</c:v>
                </c:pt>
                <c:pt idx="20313">
                  <c:v>260.46757594692002</c:v>
                </c:pt>
                <c:pt idx="20314">
                  <c:v>260.39492199949302</c:v>
                </c:pt>
                <c:pt idx="20315">
                  <c:v>260.373788407799</c:v>
                </c:pt>
                <c:pt idx="20316">
                  <c:v>260.19771500697601</c:v>
                </c:pt>
                <c:pt idx="20317">
                  <c:v>260.11462387295899</c:v>
                </c:pt>
                <c:pt idx="20318">
                  <c:v>260.112758822074</c:v>
                </c:pt>
                <c:pt idx="20319">
                  <c:v>260.11188925676601</c:v>
                </c:pt>
                <c:pt idx="20320">
                  <c:v>260.09469777580398</c:v>
                </c:pt>
                <c:pt idx="20321">
                  <c:v>260.08399583691602</c:v>
                </c:pt>
                <c:pt idx="20322">
                  <c:v>260.00171528056501</c:v>
                </c:pt>
                <c:pt idx="20323">
                  <c:v>259.99574759594401</c:v>
                </c:pt>
                <c:pt idx="20324">
                  <c:v>259.96931236960199</c:v>
                </c:pt>
                <c:pt idx="20325">
                  <c:v>259.95672606499397</c:v>
                </c:pt>
                <c:pt idx="20326">
                  <c:v>259.934362148432</c:v>
                </c:pt>
                <c:pt idx="20327">
                  <c:v>259.807812234072</c:v>
                </c:pt>
                <c:pt idx="20328">
                  <c:v>259.76952545247502</c:v>
                </c:pt>
                <c:pt idx="20329">
                  <c:v>259.75973684347099</c:v>
                </c:pt>
                <c:pt idx="20330">
                  <c:v>259.73847942482701</c:v>
                </c:pt>
                <c:pt idx="20331">
                  <c:v>259.69430820443398</c:v>
                </c:pt>
                <c:pt idx="20332">
                  <c:v>259.65849250542402</c:v>
                </c:pt>
                <c:pt idx="20333">
                  <c:v>259.65295472192201</c:v>
                </c:pt>
                <c:pt idx="20334">
                  <c:v>259.64047177595501</c:v>
                </c:pt>
                <c:pt idx="20335">
                  <c:v>259.629344171078</c:v>
                </c:pt>
                <c:pt idx="20336">
                  <c:v>259.624173096145</c:v>
                </c:pt>
                <c:pt idx="20337">
                  <c:v>259.56750042730101</c:v>
                </c:pt>
                <c:pt idx="20338">
                  <c:v>259.454621255495</c:v>
                </c:pt>
                <c:pt idx="20339">
                  <c:v>259.449837275861</c:v>
                </c:pt>
                <c:pt idx="20340">
                  <c:v>259.43177334477201</c:v>
                </c:pt>
                <c:pt idx="20341">
                  <c:v>259.38644213100298</c:v>
                </c:pt>
                <c:pt idx="20342">
                  <c:v>259.35629493128801</c:v>
                </c:pt>
                <c:pt idx="20343">
                  <c:v>259.35406893314001</c:v>
                </c:pt>
                <c:pt idx="20344">
                  <c:v>259.30461307300601</c:v>
                </c:pt>
                <c:pt idx="20345">
                  <c:v>259.28826436351801</c:v>
                </c:pt>
                <c:pt idx="20346">
                  <c:v>259.28290109106899</c:v>
                </c:pt>
                <c:pt idx="20347">
                  <c:v>259.25592702089398</c:v>
                </c:pt>
                <c:pt idx="20348">
                  <c:v>259.174937907041</c:v>
                </c:pt>
                <c:pt idx="20349">
                  <c:v>259.16804780701301</c:v>
                </c:pt>
                <c:pt idx="20350">
                  <c:v>259.16132088571601</c:v>
                </c:pt>
                <c:pt idx="20351">
                  <c:v>259.14421565782402</c:v>
                </c:pt>
                <c:pt idx="20352">
                  <c:v>259.13160449666799</c:v>
                </c:pt>
                <c:pt idx="20353">
                  <c:v>259.091935403175</c:v>
                </c:pt>
                <c:pt idx="20354">
                  <c:v>259.03864954164101</c:v>
                </c:pt>
                <c:pt idx="20355">
                  <c:v>259.038576180554</c:v>
                </c:pt>
                <c:pt idx="20356">
                  <c:v>259.00300715881298</c:v>
                </c:pt>
                <c:pt idx="20357">
                  <c:v>258.90585134407797</c:v>
                </c:pt>
                <c:pt idx="20358">
                  <c:v>258.86887383854298</c:v>
                </c:pt>
                <c:pt idx="20359">
                  <c:v>258.78028622943299</c:v>
                </c:pt>
                <c:pt idx="20360">
                  <c:v>258.774494855466</c:v>
                </c:pt>
                <c:pt idx="20361">
                  <c:v>258.77257568759399</c:v>
                </c:pt>
                <c:pt idx="20362">
                  <c:v>258.75562191339702</c:v>
                </c:pt>
                <c:pt idx="20363">
                  <c:v>258.68893943097299</c:v>
                </c:pt>
                <c:pt idx="20364">
                  <c:v>258.66669279118503</c:v>
                </c:pt>
                <c:pt idx="20365">
                  <c:v>258.65005877083098</c:v>
                </c:pt>
                <c:pt idx="20366">
                  <c:v>258.57668765589301</c:v>
                </c:pt>
                <c:pt idx="20367">
                  <c:v>258.55789934555003</c:v>
                </c:pt>
                <c:pt idx="20368">
                  <c:v>258.55403409830399</c:v>
                </c:pt>
                <c:pt idx="20369">
                  <c:v>258.52852641849699</c:v>
                </c:pt>
                <c:pt idx="20370">
                  <c:v>258.48290410877701</c:v>
                </c:pt>
                <c:pt idx="20371">
                  <c:v>258.42342054305402</c:v>
                </c:pt>
                <c:pt idx="20372">
                  <c:v>258.42319633857602</c:v>
                </c:pt>
                <c:pt idx="20373">
                  <c:v>258.41427179394799</c:v>
                </c:pt>
                <c:pt idx="20374">
                  <c:v>258.39217551697902</c:v>
                </c:pt>
                <c:pt idx="20375">
                  <c:v>258.36514427843002</c:v>
                </c:pt>
                <c:pt idx="20376">
                  <c:v>258.35941164092299</c:v>
                </c:pt>
                <c:pt idx="20377">
                  <c:v>258.35508265227202</c:v>
                </c:pt>
                <c:pt idx="20378">
                  <c:v>258.27156455173798</c:v>
                </c:pt>
                <c:pt idx="20379">
                  <c:v>258.24545682282701</c:v>
                </c:pt>
                <c:pt idx="20380">
                  <c:v>258.238262805072</c:v>
                </c:pt>
                <c:pt idx="20381">
                  <c:v>258.22988855146298</c:v>
                </c:pt>
                <c:pt idx="20382">
                  <c:v>258.22252650301402</c:v>
                </c:pt>
                <c:pt idx="20383">
                  <c:v>258.21024947028701</c:v>
                </c:pt>
                <c:pt idx="20384">
                  <c:v>258.19209606928399</c:v>
                </c:pt>
                <c:pt idx="20385">
                  <c:v>258.18844675702002</c:v>
                </c:pt>
                <c:pt idx="20386">
                  <c:v>258.18470890246402</c:v>
                </c:pt>
                <c:pt idx="20387">
                  <c:v>258.162967662688</c:v>
                </c:pt>
                <c:pt idx="20388">
                  <c:v>258.13376263225899</c:v>
                </c:pt>
                <c:pt idx="20389">
                  <c:v>258.127312056542</c:v>
                </c:pt>
                <c:pt idx="20390">
                  <c:v>258.10730414201998</c:v>
                </c:pt>
                <c:pt idx="20391">
                  <c:v>258.08272310574603</c:v>
                </c:pt>
                <c:pt idx="20392">
                  <c:v>258.03231786202798</c:v>
                </c:pt>
                <c:pt idx="20393">
                  <c:v>258.02622104150299</c:v>
                </c:pt>
                <c:pt idx="20394">
                  <c:v>258.02532794741597</c:v>
                </c:pt>
                <c:pt idx="20395">
                  <c:v>257.97071060737198</c:v>
                </c:pt>
                <c:pt idx="20396">
                  <c:v>257.95210676791402</c:v>
                </c:pt>
                <c:pt idx="20397">
                  <c:v>257.90040203103302</c:v>
                </c:pt>
                <c:pt idx="20398">
                  <c:v>257.82994016748899</c:v>
                </c:pt>
                <c:pt idx="20399">
                  <c:v>257.82965497414602</c:v>
                </c:pt>
                <c:pt idx="20400">
                  <c:v>257.82001159118698</c:v>
                </c:pt>
                <c:pt idx="20401">
                  <c:v>257.790720409198</c:v>
                </c:pt>
                <c:pt idx="20402">
                  <c:v>257.74695277280199</c:v>
                </c:pt>
                <c:pt idx="20403">
                  <c:v>257.740895294062</c:v>
                </c:pt>
                <c:pt idx="20404">
                  <c:v>257.71543165811403</c:v>
                </c:pt>
                <c:pt idx="20405">
                  <c:v>257.70970815313399</c:v>
                </c:pt>
                <c:pt idx="20406">
                  <c:v>257.62336013059598</c:v>
                </c:pt>
                <c:pt idx="20407">
                  <c:v>257.597778152008</c:v>
                </c:pt>
                <c:pt idx="20408">
                  <c:v>257.59004090354603</c:v>
                </c:pt>
                <c:pt idx="20409">
                  <c:v>257.57034672765201</c:v>
                </c:pt>
                <c:pt idx="20410">
                  <c:v>257.52956891371298</c:v>
                </c:pt>
                <c:pt idx="20411">
                  <c:v>257.52380339118702</c:v>
                </c:pt>
                <c:pt idx="20412">
                  <c:v>257.50253567438602</c:v>
                </c:pt>
                <c:pt idx="20413">
                  <c:v>257.417838095523</c:v>
                </c:pt>
                <c:pt idx="20414">
                  <c:v>257.41470044860398</c:v>
                </c:pt>
                <c:pt idx="20415">
                  <c:v>257.40897977857298</c:v>
                </c:pt>
                <c:pt idx="20416">
                  <c:v>257.4088194917</c:v>
                </c:pt>
                <c:pt idx="20417">
                  <c:v>257.38996640724201</c:v>
                </c:pt>
                <c:pt idx="20418">
                  <c:v>257.38770093500602</c:v>
                </c:pt>
                <c:pt idx="20419">
                  <c:v>257.34895843081603</c:v>
                </c:pt>
                <c:pt idx="20420">
                  <c:v>257.33220519138501</c:v>
                </c:pt>
                <c:pt idx="20421">
                  <c:v>257.33075471265897</c:v>
                </c:pt>
                <c:pt idx="20422">
                  <c:v>257.31065565724401</c:v>
                </c:pt>
                <c:pt idx="20423">
                  <c:v>257.288676399096</c:v>
                </c:pt>
                <c:pt idx="20424">
                  <c:v>257.276191438956</c:v>
                </c:pt>
                <c:pt idx="20425">
                  <c:v>257.247865165804</c:v>
                </c:pt>
                <c:pt idx="20426">
                  <c:v>257.21399103412602</c:v>
                </c:pt>
                <c:pt idx="20427">
                  <c:v>257.21241419749498</c:v>
                </c:pt>
                <c:pt idx="20428">
                  <c:v>257.17551468980503</c:v>
                </c:pt>
                <c:pt idx="20429">
                  <c:v>257.12356956815</c:v>
                </c:pt>
                <c:pt idx="20430">
                  <c:v>257.09165797360299</c:v>
                </c:pt>
                <c:pt idx="20431">
                  <c:v>257.05111024579401</c:v>
                </c:pt>
                <c:pt idx="20432">
                  <c:v>257.05037430206397</c:v>
                </c:pt>
                <c:pt idx="20433">
                  <c:v>257.03429878852103</c:v>
                </c:pt>
                <c:pt idx="20434">
                  <c:v>257.02359189522798</c:v>
                </c:pt>
                <c:pt idx="20435">
                  <c:v>256.92284667120902</c:v>
                </c:pt>
                <c:pt idx="20436">
                  <c:v>256.918938491787</c:v>
                </c:pt>
                <c:pt idx="20437">
                  <c:v>256.90074894694402</c:v>
                </c:pt>
                <c:pt idx="20438">
                  <c:v>256.84437396354798</c:v>
                </c:pt>
                <c:pt idx="20439">
                  <c:v>256.81746857588797</c:v>
                </c:pt>
                <c:pt idx="20440">
                  <c:v>256.80805689455002</c:v>
                </c:pt>
                <c:pt idx="20441">
                  <c:v>256.80682215218002</c:v>
                </c:pt>
                <c:pt idx="20442">
                  <c:v>256.80342895561699</c:v>
                </c:pt>
                <c:pt idx="20443">
                  <c:v>256.80189969669198</c:v>
                </c:pt>
                <c:pt idx="20444">
                  <c:v>256.78961088196201</c:v>
                </c:pt>
                <c:pt idx="20445">
                  <c:v>256.77442386283298</c:v>
                </c:pt>
                <c:pt idx="20446">
                  <c:v>256.75578058668299</c:v>
                </c:pt>
                <c:pt idx="20447">
                  <c:v>256.70737479863698</c:v>
                </c:pt>
                <c:pt idx="20448">
                  <c:v>256.65380811255102</c:v>
                </c:pt>
                <c:pt idx="20449">
                  <c:v>256.64709206941302</c:v>
                </c:pt>
                <c:pt idx="20450">
                  <c:v>256.61389125847899</c:v>
                </c:pt>
                <c:pt idx="20451">
                  <c:v>256.60237474522899</c:v>
                </c:pt>
                <c:pt idx="20452">
                  <c:v>256.57928676137999</c:v>
                </c:pt>
                <c:pt idx="20453">
                  <c:v>256.546441981751</c:v>
                </c:pt>
                <c:pt idx="20454">
                  <c:v>256.51852983844299</c:v>
                </c:pt>
                <c:pt idx="20455">
                  <c:v>256.50551702811998</c:v>
                </c:pt>
                <c:pt idx="20456">
                  <c:v>256.48928684906798</c:v>
                </c:pt>
                <c:pt idx="20457">
                  <c:v>256.478746405322</c:v>
                </c:pt>
                <c:pt idx="20458">
                  <c:v>256.46390046283602</c:v>
                </c:pt>
                <c:pt idx="20459">
                  <c:v>256.41676191124498</c:v>
                </c:pt>
                <c:pt idx="20460">
                  <c:v>256.40222004673899</c:v>
                </c:pt>
                <c:pt idx="20461">
                  <c:v>256.36338170939501</c:v>
                </c:pt>
                <c:pt idx="20462">
                  <c:v>256.29464290337899</c:v>
                </c:pt>
                <c:pt idx="20463">
                  <c:v>256.289413777356</c:v>
                </c:pt>
                <c:pt idx="20464">
                  <c:v>256.271923569092</c:v>
                </c:pt>
                <c:pt idx="20465">
                  <c:v>256.26012309534502</c:v>
                </c:pt>
                <c:pt idx="20466">
                  <c:v>256.24052527635803</c:v>
                </c:pt>
                <c:pt idx="20467">
                  <c:v>256.21945518759998</c:v>
                </c:pt>
                <c:pt idx="20468">
                  <c:v>256.21158032991298</c:v>
                </c:pt>
                <c:pt idx="20469">
                  <c:v>256.197028283907</c:v>
                </c:pt>
                <c:pt idx="20470">
                  <c:v>256.17818148598201</c:v>
                </c:pt>
                <c:pt idx="20471">
                  <c:v>256.14480690217499</c:v>
                </c:pt>
                <c:pt idx="20472">
                  <c:v>256.137867643231</c:v>
                </c:pt>
                <c:pt idx="20473">
                  <c:v>256.05336509807302</c:v>
                </c:pt>
                <c:pt idx="20474">
                  <c:v>256.05256596836699</c:v>
                </c:pt>
                <c:pt idx="20475">
                  <c:v>256.02202911628302</c:v>
                </c:pt>
                <c:pt idx="20476">
                  <c:v>255.951323650028</c:v>
                </c:pt>
                <c:pt idx="20477">
                  <c:v>255.93349266685101</c:v>
                </c:pt>
                <c:pt idx="20478">
                  <c:v>255.88118096836999</c:v>
                </c:pt>
                <c:pt idx="20479">
                  <c:v>255.81001574789801</c:v>
                </c:pt>
                <c:pt idx="20480">
                  <c:v>255.78578493032799</c:v>
                </c:pt>
                <c:pt idx="20481">
                  <c:v>255.75848621679799</c:v>
                </c:pt>
                <c:pt idx="20482">
                  <c:v>255.74842011890101</c:v>
                </c:pt>
                <c:pt idx="20483">
                  <c:v>255.72358887816699</c:v>
                </c:pt>
                <c:pt idx="20484">
                  <c:v>255.722921682644</c:v>
                </c:pt>
                <c:pt idx="20485">
                  <c:v>255.69372441239099</c:v>
                </c:pt>
                <c:pt idx="20486">
                  <c:v>255.64091999156</c:v>
                </c:pt>
                <c:pt idx="20487">
                  <c:v>255.610289474176</c:v>
                </c:pt>
                <c:pt idx="20488">
                  <c:v>255.587623555589</c:v>
                </c:pt>
                <c:pt idx="20489">
                  <c:v>255.53541004112</c:v>
                </c:pt>
                <c:pt idx="20490">
                  <c:v>255.51036828454099</c:v>
                </c:pt>
                <c:pt idx="20491">
                  <c:v>255.44995031325101</c:v>
                </c:pt>
                <c:pt idx="20492">
                  <c:v>255.430722943631</c:v>
                </c:pt>
                <c:pt idx="20493">
                  <c:v>255.41904890557501</c:v>
                </c:pt>
                <c:pt idx="20494">
                  <c:v>255.41489145334</c:v>
                </c:pt>
                <c:pt idx="20495">
                  <c:v>255.39992630715599</c:v>
                </c:pt>
                <c:pt idx="20496">
                  <c:v>255.38168586874301</c:v>
                </c:pt>
                <c:pt idx="20497">
                  <c:v>255.36667806242801</c:v>
                </c:pt>
                <c:pt idx="20498">
                  <c:v>255.34326515542699</c:v>
                </c:pt>
                <c:pt idx="20499">
                  <c:v>255.305638505221</c:v>
                </c:pt>
                <c:pt idx="20500">
                  <c:v>255.283935110702</c:v>
                </c:pt>
                <c:pt idx="20501">
                  <c:v>255.262470659972</c:v>
                </c:pt>
                <c:pt idx="20502">
                  <c:v>255.244274146463</c:v>
                </c:pt>
                <c:pt idx="20503">
                  <c:v>255.22421027310301</c:v>
                </c:pt>
                <c:pt idx="20504">
                  <c:v>255.19702785250399</c:v>
                </c:pt>
                <c:pt idx="20505">
                  <c:v>255.13079408093</c:v>
                </c:pt>
                <c:pt idx="20506">
                  <c:v>255.07617322493201</c:v>
                </c:pt>
                <c:pt idx="20507">
                  <c:v>255.03937237336899</c:v>
                </c:pt>
                <c:pt idx="20508">
                  <c:v>255.030943653512</c:v>
                </c:pt>
                <c:pt idx="20509">
                  <c:v>254.99719193035199</c:v>
                </c:pt>
                <c:pt idx="20510">
                  <c:v>254.98437633271399</c:v>
                </c:pt>
                <c:pt idx="20511">
                  <c:v>254.966708320858</c:v>
                </c:pt>
                <c:pt idx="20512">
                  <c:v>254.93653071566001</c:v>
                </c:pt>
                <c:pt idx="20513">
                  <c:v>254.93550113297201</c:v>
                </c:pt>
                <c:pt idx="20514">
                  <c:v>254.92567596909501</c:v>
                </c:pt>
                <c:pt idx="20515">
                  <c:v>254.849354994766</c:v>
                </c:pt>
                <c:pt idx="20516">
                  <c:v>254.80834987631101</c:v>
                </c:pt>
                <c:pt idx="20517">
                  <c:v>254.807505308657</c:v>
                </c:pt>
                <c:pt idx="20518">
                  <c:v>254.77199337667099</c:v>
                </c:pt>
                <c:pt idx="20519">
                  <c:v>254.7136682183</c:v>
                </c:pt>
                <c:pt idx="20520">
                  <c:v>254.70475998844799</c:v>
                </c:pt>
                <c:pt idx="20521">
                  <c:v>254.69755648240499</c:v>
                </c:pt>
                <c:pt idx="20522">
                  <c:v>254.60616154918699</c:v>
                </c:pt>
                <c:pt idx="20523">
                  <c:v>254.600234131523</c:v>
                </c:pt>
                <c:pt idx="20524">
                  <c:v>254.59381262585501</c:v>
                </c:pt>
                <c:pt idx="20525">
                  <c:v>254.513701165583</c:v>
                </c:pt>
                <c:pt idx="20526">
                  <c:v>254.51201085742801</c:v>
                </c:pt>
                <c:pt idx="20527">
                  <c:v>254.507377511078</c:v>
                </c:pt>
                <c:pt idx="20528">
                  <c:v>254.47608312973199</c:v>
                </c:pt>
                <c:pt idx="20529">
                  <c:v>254.37777373770501</c:v>
                </c:pt>
                <c:pt idx="20530">
                  <c:v>254.35561196960401</c:v>
                </c:pt>
                <c:pt idx="20531">
                  <c:v>254.268181569159</c:v>
                </c:pt>
                <c:pt idx="20532">
                  <c:v>254.23158732406199</c:v>
                </c:pt>
                <c:pt idx="20533">
                  <c:v>254.191200736723</c:v>
                </c:pt>
                <c:pt idx="20534">
                  <c:v>254.14822482564199</c:v>
                </c:pt>
                <c:pt idx="20535">
                  <c:v>254.14448232689301</c:v>
                </c:pt>
                <c:pt idx="20536">
                  <c:v>254.131069640449</c:v>
                </c:pt>
                <c:pt idx="20537">
                  <c:v>254.09508697673999</c:v>
                </c:pt>
                <c:pt idx="20538">
                  <c:v>254.08650255971901</c:v>
                </c:pt>
                <c:pt idx="20539">
                  <c:v>254.07476446890701</c:v>
                </c:pt>
                <c:pt idx="20540">
                  <c:v>253.99573834574301</c:v>
                </c:pt>
                <c:pt idx="20541">
                  <c:v>253.979795992889</c:v>
                </c:pt>
                <c:pt idx="20542">
                  <c:v>253.94362075657301</c:v>
                </c:pt>
                <c:pt idx="20543">
                  <c:v>253.94062800089901</c:v>
                </c:pt>
                <c:pt idx="20544">
                  <c:v>253.92969820071801</c:v>
                </c:pt>
                <c:pt idx="20545">
                  <c:v>253.877122219348</c:v>
                </c:pt>
                <c:pt idx="20546">
                  <c:v>253.84070004295299</c:v>
                </c:pt>
                <c:pt idx="20547">
                  <c:v>253.84021624738801</c:v>
                </c:pt>
                <c:pt idx="20548">
                  <c:v>253.767046310491</c:v>
                </c:pt>
                <c:pt idx="20549">
                  <c:v>253.756360085105</c:v>
                </c:pt>
                <c:pt idx="20550">
                  <c:v>253.72010059079699</c:v>
                </c:pt>
                <c:pt idx="20551">
                  <c:v>253.70737991500201</c:v>
                </c:pt>
                <c:pt idx="20552">
                  <c:v>253.67651134344999</c:v>
                </c:pt>
                <c:pt idx="20553">
                  <c:v>253.67376744890001</c:v>
                </c:pt>
                <c:pt idx="20554">
                  <c:v>253.62085785530101</c:v>
                </c:pt>
                <c:pt idx="20555">
                  <c:v>253.60089429892901</c:v>
                </c:pt>
                <c:pt idx="20556">
                  <c:v>253.56087883233801</c:v>
                </c:pt>
                <c:pt idx="20557">
                  <c:v>253.489970124553</c:v>
                </c:pt>
                <c:pt idx="20558">
                  <c:v>253.44044871659199</c:v>
                </c:pt>
                <c:pt idx="20559">
                  <c:v>253.41634164682699</c:v>
                </c:pt>
                <c:pt idx="20560">
                  <c:v>253.410258443733</c:v>
                </c:pt>
                <c:pt idx="20561">
                  <c:v>253.38389199195299</c:v>
                </c:pt>
                <c:pt idx="20562">
                  <c:v>253.38359574423001</c:v>
                </c:pt>
                <c:pt idx="20563">
                  <c:v>253.31678616286999</c:v>
                </c:pt>
                <c:pt idx="20564">
                  <c:v>253.24434837311099</c:v>
                </c:pt>
                <c:pt idx="20565">
                  <c:v>253.24341927388099</c:v>
                </c:pt>
                <c:pt idx="20566">
                  <c:v>253.23838833207901</c:v>
                </c:pt>
                <c:pt idx="20567">
                  <c:v>253.21503184052199</c:v>
                </c:pt>
                <c:pt idx="20568">
                  <c:v>253.17581910257499</c:v>
                </c:pt>
                <c:pt idx="20569">
                  <c:v>253.174469398957</c:v>
                </c:pt>
                <c:pt idx="20570">
                  <c:v>253.173288997052</c:v>
                </c:pt>
                <c:pt idx="20571">
                  <c:v>253.17238329784499</c:v>
                </c:pt>
                <c:pt idx="20572">
                  <c:v>253.14272209926199</c:v>
                </c:pt>
                <c:pt idx="20573">
                  <c:v>253.140099163657</c:v>
                </c:pt>
                <c:pt idx="20574">
                  <c:v>253.10866198759999</c:v>
                </c:pt>
                <c:pt idx="20575">
                  <c:v>253.09588872068301</c:v>
                </c:pt>
                <c:pt idx="20576">
                  <c:v>253.06242302451301</c:v>
                </c:pt>
                <c:pt idx="20577">
                  <c:v>253.030651632413</c:v>
                </c:pt>
                <c:pt idx="20578">
                  <c:v>253.00604206117299</c:v>
                </c:pt>
                <c:pt idx="20579">
                  <c:v>252.99994830044599</c:v>
                </c:pt>
                <c:pt idx="20580">
                  <c:v>252.98210544581701</c:v>
                </c:pt>
                <c:pt idx="20581">
                  <c:v>252.97348866742101</c:v>
                </c:pt>
                <c:pt idx="20582">
                  <c:v>252.94143682094099</c:v>
                </c:pt>
                <c:pt idx="20583">
                  <c:v>252.93673840277299</c:v>
                </c:pt>
                <c:pt idx="20584">
                  <c:v>252.935847097372</c:v>
                </c:pt>
                <c:pt idx="20585">
                  <c:v>252.89999188299399</c:v>
                </c:pt>
                <c:pt idx="20586">
                  <c:v>252.89433295830599</c:v>
                </c:pt>
                <c:pt idx="20587">
                  <c:v>252.89145684195501</c:v>
                </c:pt>
                <c:pt idx="20588">
                  <c:v>252.88821652416601</c:v>
                </c:pt>
                <c:pt idx="20589">
                  <c:v>252.85418300447799</c:v>
                </c:pt>
                <c:pt idx="20590">
                  <c:v>252.850855876102</c:v>
                </c:pt>
                <c:pt idx="20591">
                  <c:v>252.84436318263801</c:v>
                </c:pt>
                <c:pt idx="20592">
                  <c:v>252.80009750799201</c:v>
                </c:pt>
                <c:pt idx="20593">
                  <c:v>252.78880215121401</c:v>
                </c:pt>
                <c:pt idx="20594">
                  <c:v>252.715591143566</c:v>
                </c:pt>
                <c:pt idx="20595">
                  <c:v>252.699261215284</c:v>
                </c:pt>
                <c:pt idx="20596">
                  <c:v>252.69516393571601</c:v>
                </c:pt>
                <c:pt idx="20597">
                  <c:v>252.672884672066</c:v>
                </c:pt>
                <c:pt idx="20598">
                  <c:v>252.55887562574</c:v>
                </c:pt>
                <c:pt idx="20599">
                  <c:v>252.53840040696599</c:v>
                </c:pt>
                <c:pt idx="20600">
                  <c:v>252.48683081124599</c:v>
                </c:pt>
                <c:pt idx="20601">
                  <c:v>252.44991768253499</c:v>
                </c:pt>
                <c:pt idx="20602">
                  <c:v>252.38915000548499</c:v>
                </c:pt>
                <c:pt idx="20603">
                  <c:v>252.367353179752</c:v>
                </c:pt>
                <c:pt idx="20604">
                  <c:v>252.34331570795399</c:v>
                </c:pt>
                <c:pt idx="20605">
                  <c:v>252.30700700679699</c:v>
                </c:pt>
                <c:pt idx="20606">
                  <c:v>252.276430295528</c:v>
                </c:pt>
                <c:pt idx="20607">
                  <c:v>252.27214163230499</c:v>
                </c:pt>
                <c:pt idx="20608">
                  <c:v>252.24800832606999</c:v>
                </c:pt>
                <c:pt idx="20609">
                  <c:v>252.23825952532701</c:v>
                </c:pt>
                <c:pt idx="20610">
                  <c:v>252.231398333735</c:v>
                </c:pt>
                <c:pt idx="20611">
                  <c:v>252.218048120177</c:v>
                </c:pt>
                <c:pt idx="20612">
                  <c:v>252.204127602836</c:v>
                </c:pt>
                <c:pt idx="20613">
                  <c:v>252.16729897787701</c:v>
                </c:pt>
                <c:pt idx="20614">
                  <c:v>252.155431539201</c:v>
                </c:pt>
                <c:pt idx="20615">
                  <c:v>252.13651026894601</c:v>
                </c:pt>
                <c:pt idx="20616">
                  <c:v>252.134829819011</c:v>
                </c:pt>
                <c:pt idx="20617">
                  <c:v>252.13181174446299</c:v>
                </c:pt>
                <c:pt idx="20618">
                  <c:v>252.124146144191</c:v>
                </c:pt>
                <c:pt idx="20619">
                  <c:v>252.103058300984</c:v>
                </c:pt>
                <c:pt idx="20620">
                  <c:v>252.088210479846</c:v>
                </c:pt>
                <c:pt idx="20621">
                  <c:v>252.08129888542001</c:v>
                </c:pt>
                <c:pt idx="20622">
                  <c:v>252.05120386897499</c:v>
                </c:pt>
                <c:pt idx="20623">
                  <c:v>252.005229280902</c:v>
                </c:pt>
                <c:pt idx="20624">
                  <c:v>251.992706855726</c:v>
                </c:pt>
                <c:pt idx="20625">
                  <c:v>251.97359043180401</c:v>
                </c:pt>
                <c:pt idx="20626">
                  <c:v>251.933166036058</c:v>
                </c:pt>
                <c:pt idx="20627">
                  <c:v>251.87635299821801</c:v>
                </c:pt>
                <c:pt idx="20628">
                  <c:v>251.874935961023</c:v>
                </c:pt>
                <c:pt idx="20629">
                  <c:v>251.85942370202599</c:v>
                </c:pt>
                <c:pt idx="20630">
                  <c:v>251.857620983755</c:v>
                </c:pt>
                <c:pt idx="20631">
                  <c:v>251.798715835173</c:v>
                </c:pt>
                <c:pt idx="20632">
                  <c:v>251.76795172814701</c:v>
                </c:pt>
                <c:pt idx="20633">
                  <c:v>251.68384914370799</c:v>
                </c:pt>
                <c:pt idx="20634">
                  <c:v>251.66777733542</c:v>
                </c:pt>
                <c:pt idx="20635">
                  <c:v>251.66465143206</c:v>
                </c:pt>
                <c:pt idx="20636">
                  <c:v>251.66096050244099</c:v>
                </c:pt>
                <c:pt idx="20637">
                  <c:v>251.63243406172501</c:v>
                </c:pt>
                <c:pt idx="20638">
                  <c:v>251.57195000957799</c:v>
                </c:pt>
                <c:pt idx="20639">
                  <c:v>251.475234133789</c:v>
                </c:pt>
                <c:pt idx="20640">
                  <c:v>251.40247692376701</c:v>
                </c:pt>
                <c:pt idx="20641">
                  <c:v>251.352225507154</c:v>
                </c:pt>
                <c:pt idx="20642">
                  <c:v>251.330198237384</c:v>
                </c:pt>
                <c:pt idx="20643">
                  <c:v>251.298281501856</c:v>
                </c:pt>
                <c:pt idx="20644">
                  <c:v>251.27642032527299</c:v>
                </c:pt>
                <c:pt idx="20645">
                  <c:v>251.272772916576</c:v>
                </c:pt>
                <c:pt idx="20646">
                  <c:v>251.25628191847301</c:v>
                </c:pt>
                <c:pt idx="20647">
                  <c:v>251.16033059564199</c:v>
                </c:pt>
                <c:pt idx="20648">
                  <c:v>251.145373575843</c:v>
                </c:pt>
                <c:pt idx="20649">
                  <c:v>251.08604280887101</c:v>
                </c:pt>
                <c:pt idx="20650">
                  <c:v>251.049120326229</c:v>
                </c:pt>
                <c:pt idx="20651">
                  <c:v>251.022030090892</c:v>
                </c:pt>
                <c:pt idx="20652">
                  <c:v>250.96187003409901</c:v>
                </c:pt>
                <c:pt idx="20653">
                  <c:v>250.958134516234</c:v>
                </c:pt>
                <c:pt idx="20654">
                  <c:v>250.947499924667</c:v>
                </c:pt>
                <c:pt idx="20655">
                  <c:v>250.94196789337499</c:v>
                </c:pt>
                <c:pt idx="20656">
                  <c:v>250.94062308892299</c:v>
                </c:pt>
                <c:pt idx="20657">
                  <c:v>250.92215454345401</c:v>
                </c:pt>
                <c:pt idx="20658">
                  <c:v>250.882355694197</c:v>
                </c:pt>
                <c:pt idx="20659">
                  <c:v>250.85871404343001</c:v>
                </c:pt>
                <c:pt idx="20660">
                  <c:v>250.841605473827</c:v>
                </c:pt>
                <c:pt idx="20661">
                  <c:v>250.80685553228599</c:v>
                </c:pt>
                <c:pt idx="20662">
                  <c:v>250.80349832610099</c:v>
                </c:pt>
                <c:pt idx="20663">
                  <c:v>250.76664345183801</c:v>
                </c:pt>
                <c:pt idx="20664">
                  <c:v>250.750898754872</c:v>
                </c:pt>
                <c:pt idx="20665">
                  <c:v>250.740381017505</c:v>
                </c:pt>
                <c:pt idx="20666">
                  <c:v>250.732527202743</c:v>
                </c:pt>
                <c:pt idx="20667">
                  <c:v>250.72427238068099</c:v>
                </c:pt>
                <c:pt idx="20668">
                  <c:v>250.71351751445999</c:v>
                </c:pt>
                <c:pt idx="20669">
                  <c:v>250.69610034403101</c:v>
                </c:pt>
                <c:pt idx="20670">
                  <c:v>250.68002906013601</c:v>
                </c:pt>
                <c:pt idx="20671">
                  <c:v>250.57530831179</c:v>
                </c:pt>
                <c:pt idx="20672">
                  <c:v>250.57464118562299</c:v>
                </c:pt>
                <c:pt idx="20673">
                  <c:v>250.56852897660701</c:v>
                </c:pt>
                <c:pt idx="20674">
                  <c:v>250.507678192979</c:v>
                </c:pt>
                <c:pt idx="20675">
                  <c:v>250.50685579997599</c:v>
                </c:pt>
                <c:pt idx="20676">
                  <c:v>250.501606335264</c:v>
                </c:pt>
                <c:pt idx="20677">
                  <c:v>250.489724954754</c:v>
                </c:pt>
                <c:pt idx="20678">
                  <c:v>250.48078405119401</c:v>
                </c:pt>
                <c:pt idx="20679">
                  <c:v>250.445417922334</c:v>
                </c:pt>
                <c:pt idx="20680">
                  <c:v>250.440697288813</c:v>
                </c:pt>
                <c:pt idx="20681">
                  <c:v>250.43516495314</c:v>
                </c:pt>
                <c:pt idx="20682">
                  <c:v>250.427911106225</c:v>
                </c:pt>
                <c:pt idx="20683">
                  <c:v>250.372849117801</c:v>
                </c:pt>
                <c:pt idx="20684">
                  <c:v>250.35610361012499</c:v>
                </c:pt>
                <c:pt idx="20685">
                  <c:v>250.28591416760801</c:v>
                </c:pt>
                <c:pt idx="20686">
                  <c:v>250.284010126189</c:v>
                </c:pt>
                <c:pt idx="20687">
                  <c:v>250.28283150269701</c:v>
                </c:pt>
                <c:pt idx="20688">
                  <c:v>250.27962527217599</c:v>
                </c:pt>
                <c:pt idx="20689">
                  <c:v>250.21862734188301</c:v>
                </c:pt>
                <c:pt idx="20690">
                  <c:v>250.175736374244</c:v>
                </c:pt>
                <c:pt idx="20691">
                  <c:v>250.17224458081</c:v>
                </c:pt>
                <c:pt idx="20692">
                  <c:v>250.15056090387699</c:v>
                </c:pt>
                <c:pt idx="20693">
                  <c:v>250.107354945574</c:v>
                </c:pt>
                <c:pt idx="20694">
                  <c:v>250.06030913379601</c:v>
                </c:pt>
                <c:pt idx="20695">
                  <c:v>250.00595587279199</c:v>
                </c:pt>
                <c:pt idx="20696">
                  <c:v>249.95537322875401</c:v>
                </c:pt>
                <c:pt idx="20697">
                  <c:v>249.95429756478501</c:v>
                </c:pt>
                <c:pt idx="20698">
                  <c:v>249.91090961523801</c:v>
                </c:pt>
                <c:pt idx="20699">
                  <c:v>249.89007122552701</c:v>
                </c:pt>
                <c:pt idx="20700">
                  <c:v>249.702204446189</c:v>
                </c:pt>
                <c:pt idx="20701">
                  <c:v>249.631810612556</c:v>
                </c:pt>
                <c:pt idx="20702">
                  <c:v>249.62100522612801</c:v>
                </c:pt>
                <c:pt idx="20703">
                  <c:v>249.472626105752</c:v>
                </c:pt>
                <c:pt idx="20704">
                  <c:v>249.44510711444201</c:v>
                </c:pt>
                <c:pt idx="20705">
                  <c:v>249.42010490788999</c:v>
                </c:pt>
                <c:pt idx="20706">
                  <c:v>249.41042081184401</c:v>
                </c:pt>
                <c:pt idx="20707">
                  <c:v>249.379276673948</c:v>
                </c:pt>
                <c:pt idx="20708">
                  <c:v>249.32687990262099</c:v>
                </c:pt>
                <c:pt idx="20709">
                  <c:v>249.305520397008</c:v>
                </c:pt>
                <c:pt idx="20710">
                  <c:v>249.291537154455</c:v>
                </c:pt>
                <c:pt idx="20711">
                  <c:v>249.264226634214</c:v>
                </c:pt>
                <c:pt idx="20712">
                  <c:v>249.25663624558001</c:v>
                </c:pt>
                <c:pt idx="20713">
                  <c:v>249.24031403482601</c:v>
                </c:pt>
                <c:pt idx="20714">
                  <c:v>249.19967697644199</c:v>
                </c:pt>
                <c:pt idx="20715">
                  <c:v>249.13938777207201</c:v>
                </c:pt>
                <c:pt idx="20716">
                  <c:v>249.138439223403</c:v>
                </c:pt>
                <c:pt idx="20717">
                  <c:v>249.12061558872401</c:v>
                </c:pt>
                <c:pt idx="20718">
                  <c:v>249.05779654633901</c:v>
                </c:pt>
                <c:pt idx="20719">
                  <c:v>249.04896158047001</c:v>
                </c:pt>
                <c:pt idx="20720">
                  <c:v>249.03367608748101</c:v>
                </c:pt>
                <c:pt idx="20721">
                  <c:v>249.010617481662</c:v>
                </c:pt>
                <c:pt idx="20722">
                  <c:v>248.99415117285201</c:v>
                </c:pt>
                <c:pt idx="20723">
                  <c:v>248.98755087230299</c:v>
                </c:pt>
                <c:pt idx="20724">
                  <c:v>248.96339610930701</c:v>
                </c:pt>
                <c:pt idx="20725">
                  <c:v>248.934637555569</c:v>
                </c:pt>
                <c:pt idx="20726">
                  <c:v>248.932564201519</c:v>
                </c:pt>
                <c:pt idx="20727">
                  <c:v>248.908310351045</c:v>
                </c:pt>
                <c:pt idx="20728">
                  <c:v>248.783032667676</c:v>
                </c:pt>
                <c:pt idx="20729">
                  <c:v>248.74246684939899</c:v>
                </c:pt>
                <c:pt idx="20730">
                  <c:v>248.718533033043</c:v>
                </c:pt>
                <c:pt idx="20731">
                  <c:v>248.68053026695901</c:v>
                </c:pt>
                <c:pt idx="20732">
                  <c:v>248.67514347631999</c:v>
                </c:pt>
                <c:pt idx="20733">
                  <c:v>248.62016089703101</c:v>
                </c:pt>
                <c:pt idx="20734">
                  <c:v>248.597469381286</c:v>
                </c:pt>
                <c:pt idx="20735">
                  <c:v>248.574619206477</c:v>
                </c:pt>
                <c:pt idx="20736">
                  <c:v>248.50262201087199</c:v>
                </c:pt>
                <c:pt idx="20737">
                  <c:v>248.487093749433</c:v>
                </c:pt>
                <c:pt idx="20738">
                  <c:v>248.44739017663301</c:v>
                </c:pt>
                <c:pt idx="20739">
                  <c:v>248.389168227601</c:v>
                </c:pt>
                <c:pt idx="20740">
                  <c:v>248.33936458828001</c:v>
                </c:pt>
                <c:pt idx="20741">
                  <c:v>248.30643424217899</c:v>
                </c:pt>
                <c:pt idx="20742">
                  <c:v>248.266504272867</c:v>
                </c:pt>
                <c:pt idx="20743">
                  <c:v>248.24100111061301</c:v>
                </c:pt>
                <c:pt idx="20744">
                  <c:v>248.23188341321199</c:v>
                </c:pt>
                <c:pt idx="20745">
                  <c:v>248.19400614639301</c:v>
                </c:pt>
                <c:pt idx="20746">
                  <c:v>248.19376382205499</c:v>
                </c:pt>
                <c:pt idx="20747">
                  <c:v>248.159123740616</c:v>
                </c:pt>
                <c:pt idx="20748">
                  <c:v>248.14423098186899</c:v>
                </c:pt>
                <c:pt idx="20749">
                  <c:v>248.03813082775201</c:v>
                </c:pt>
                <c:pt idx="20750">
                  <c:v>248.01432713328199</c:v>
                </c:pt>
                <c:pt idx="20751">
                  <c:v>248.009234063425</c:v>
                </c:pt>
                <c:pt idx="20752">
                  <c:v>247.99051197796001</c:v>
                </c:pt>
                <c:pt idx="20753">
                  <c:v>247.94599028623699</c:v>
                </c:pt>
                <c:pt idx="20754">
                  <c:v>247.92096377935101</c:v>
                </c:pt>
                <c:pt idx="20755">
                  <c:v>247.856341912906</c:v>
                </c:pt>
                <c:pt idx="20756">
                  <c:v>247.81282900993801</c:v>
                </c:pt>
                <c:pt idx="20757">
                  <c:v>247.80457574111401</c:v>
                </c:pt>
                <c:pt idx="20758">
                  <c:v>247.79492739164399</c:v>
                </c:pt>
                <c:pt idx="20759">
                  <c:v>247.738870889125</c:v>
                </c:pt>
                <c:pt idx="20760">
                  <c:v>247.683439281559</c:v>
                </c:pt>
                <c:pt idx="20761">
                  <c:v>247.68159789884999</c:v>
                </c:pt>
                <c:pt idx="20762">
                  <c:v>247.65871060033501</c:v>
                </c:pt>
                <c:pt idx="20763">
                  <c:v>247.57515351930601</c:v>
                </c:pt>
                <c:pt idx="20764">
                  <c:v>247.55262847488501</c:v>
                </c:pt>
                <c:pt idx="20765">
                  <c:v>247.523919517792</c:v>
                </c:pt>
                <c:pt idx="20766">
                  <c:v>247.49775826053499</c:v>
                </c:pt>
                <c:pt idx="20767">
                  <c:v>247.42507930441801</c:v>
                </c:pt>
                <c:pt idx="20768">
                  <c:v>247.422339621151</c:v>
                </c:pt>
                <c:pt idx="20769">
                  <c:v>247.41691210174901</c:v>
                </c:pt>
                <c:pt idx="20770">
                  <c:v>247.39350281679299</c:v>
                </c:pt>
                <c:pt idx="20771">
                  <c:v>247.38828178070099</c:v>
                </c:pt>
                <c:pt idx="20772">
                  <c:v>247.292911398336</c:v>
                </c:pt>
                <c:pt idx="20773">
                  <c:v>247.286509104993</c:v>
                </c:pt>
                <c:pt idx="20774">
                  <c:v>247.23833390948499</c:v>
                </c:pt>
                <c:pt idx="20775">
                  <c:v>247.19812893408999</c:v>
                </c:pt>
                <c:pt idx="20776">
                  <c:v>247.15563618696299</c:v>
                </c:pt>
                <c:pt idx="20777">
                  <c:v>247.11105252073199</c:v>
                </c:pt>
                <c:pt idx="20778">
                  <c:v>247.095948700951</c:v>
                </c:pt>
                <c:pt idx="20779">
                  <c:v>247.072248392669</c:v>
                </c:pt>
                <c:pt idx="20780">
                  <c:v>247.055934154581</c:v>
                </c:pt>
                <c:pt idx="20781">
                  <c:v>247.04400510759999</c:v>
                </c:pt>
                <c:pt idx="20782">
                  <c:v>246.955760250846</c:v>
                </c:pt>
                <c:pt idx="20783">
                  <c:v>246.94007287111799</c:v>
                </c:pt>
                <c:pt idx="20784">
                  <c:v>246.92741403029001</c:v>
                </c:pt>
                <c:pt idx="20785">
                  <c:v>246.911746012404</c:v>
                </c:pt>
                <c:pt idx="20786">
                  <c:v>246.861330662884</c:v>
                </c:pt>
                <c:pt idx="20787">
                  <c:v>246.85693661299501</c:v>
                </c:pt>
                <c:pt idx="20788">
                  <c:v>246.849019417177</c:v>
                </c:pt>
                <c:pt idx="20789">
                  <c:v>246.839136174407</c:v>
                </c:pt>
                <c:pt idx="20790">
                  <c:v>246.82473955820001</c:v>
                </c:pt>
                <c:pt idx="20791">
                  <c:v>246.80156972287801</c:v>
                </c:pt>
                <c:pt idx="20792">
                  <c:v>246.79149103158801</c:v>
                </c:pt>
                <c:pt idx="20793">
                  <c:v>246.72449148724399</c:v>
                </c:pt>
                <c:pt idx="20794">
                  <c:v>246.70192948265901</c:v>
                </c:pt>
                <c:pt idx="20795">
                  <c:v>246.69725612276599</c:v>
                </c:pt>
                <c:pt idx="20796">
                  <c:v>246.66727527416501</c:v>
                </c:pt>
                <c:pt idx="20797">
                  <c:v>246.66318042743299</c:v>
                </c:pt>
                <c:pt idx="20798">
                  <c:v>246.57552309494301</c:v>
                </c:pt>
                <c:pt idx="20799">
                  <c:v>246.559275262846</c:v>
                </c:pt>
                <c:pt idx="20800">
                  <c:v>246.54905860647301</c:v>
                </c:pt>
                <c:pt idx="20801">
                  <c:v>246.47960458851199</c:v>
                </c:pt>
                <c:pt idx="20802">
                  <c:v>246.47947343553199</c:v>
                </c:pt>
                <c:pt idx="20803">
                  <c:v>246.43382819858999</c:v>
                </c:pt>
                <c:pt idx="20804">
                  <c:v>246.40975878178</c:v>
                </c:pt>
                <c:pt idx="20805">
                  <c:v>246.37281293281001</c:v>
                </c:pt>
                <c:pt idx="20806">
                  <c:v>246.25401933779</c:v>
                </c:pt>
                <c:pt idx="20807">
                  <c:v>246.18551429309599</c:v>
                </c:pt>
                <c:pt idx="20808">
                  <c:v>246.171649757751</c:v>
                </c:pt>
                <c:pt idx="20809">
                  <c:v>246.170778858446</c:v>
                </c:pt>
                <c:pt idx="20810">
                  <c:v>246.08780702322699</c:v>
                </c:pt>
                <c:pt idx="20811">
                  <c:v>246.05837283015799</c:v>
                </c:pt>
                <c:pt idx="20812">
                  <c:v>246.01846881590799</c:v>
                </c:pt>
                <c:pt idx="20813">
                  <c:v>246.01055289910701</c:v>
                </c:pt>
                <c:pt idx="20814">
                  <c:v>245.991408475144</c:v>
                </c:pt>
                <c:pt idx="20815">
                  <c:v>245.98748838755699</c:v>
                </c:pt>
                <c:pt idx="20816">
                  <c:v>245.97030569672799</c:v>
                </c:pt>
                <c:pt idx="20817">
                  <c:v>245.94756628653599</c:v>
                </c:pt>
                <c:pt idx="20818">
                  <c:v>245.90558417564</c:v>
                </c:pt>
                <c:pt idx="20819">
                  <c:v>245.88320273279101</c:v>
                </c:pt>
                <c:pt idx="20820">
                  <c:v>245.84475668951501</c:v>
                </c:pt>
                <c:pt idx="20821">
                  <c:v>245.785032910789</c:v>
                </c:pt>
                <c:pt idx="20822">
                  <c:v>245.74199690164701</c:v>
                </c:pt>
                <c:pt idx="20823">
                  <c:v>245.73549004994501</c:v>
                </c:pt>
                <c:pt idx="20824">
                  <c:v>245.70469288011901</c:v>
                </c:pt>
                <c:pt idx="20825">
                  <c:v>245.685699120706</c:v>
                </c:pt>
                <c:pt idx="20826">
                  <c:v>245.660309331989</c:v>
                </c:pt>
                <c:pt idx="20827">
                  <c:v>245.65508678960001</c:v>
                </c:pt>
                <c:pt idx="20828">
                  <c:v>245.65146862999001</c:v>
                </c:pt>
                <c:pt idx="20829">
                  <c:v>245.64108829431501</c:v>
                </c:pt>
                <c:pt idx="20830">
                  <c:v>245.612164669782</c:v>
                </c:pt>
                <c:pt idx="20831">
                  <c:v>245.593865830309</c:v>
                </c:pt>
                <c:pt idx="20832">
                  <c:v>245.54410802433401</c:v>
                </c:pt>
                <c:pt idx="20833">
                  <c:v>245.54347119438299</c:v>
                </c:pt>
                <c:pt idx="20834">
                  <c:v>245.53298938719399</c:v>
                </c:pt>
                <c:pt idx="20835">
                  <c:v>245.52809665733599</c:v>
                </c:pt>
                <c:pt idx="20836">
                  <c:v>245.52438409169</c:v>
                </c:pt>
                <c:pt idx="20837">
                  <c:v>245.522611243369</c:v>
                </c:pt>
                <c:pt idx="20838">
                  <c:v>245.51822832315199</c:v>
                </c:pt>
                <c:pt idx="20839">
                  <c:v>245.47320868141199</c:v>
                </c:pt>
                <c:pt idx="20840">
                  <c:v>245.46859202125401</c:v>
                </c:pt>
                <c:pt idx="20841">
                  <c:v>245.45301374597199</c:v>
                </c:pt>
                <c:pt idx="20842">
                  <c:v>245.41630521493099</c:v>
                </c:pt>
                <c:pt idx="20843">
                  <c:v>245.33218126416099</c:v>
                </c:pt>
                <c:pt idx="20844">
                  <c:v>245.32345561124501</c:v>
                </c:pt>
                <c:pt idx="20845">
                  <c:v>245.31099454210201</c:v>
                </c:pt>
                <c:pt idx="20846">
                  <c:v>245.28333200093101</c:v>
                </c:pt>
                <c:pt idx="20847">
                  <c:v>245.275047342698</c:v>
                </c:pt>
                <c:pt idx="20848">
                  <c:v>245.25680993925801</c:v>
                </c:pt>
                <c:pt idx="20849">
                  <c:v>245.244195886765</c:v>
                </c:pt>
                <c:pt idx="20850">
                  <c:v>245.23070063378501</c:v>
                </c:pt>
                <c:pt idx="20851">
                  <c:v>245.22006472931</c:v>
                </c:pt>
                <c:pt idx="20852">
                  <c:v>245.18911193698699</c:v>
                </c:pt>
                <c:pt idx="20853">
                  <c:v>245.18890831940399</c:v>
                </c:pt>
                <c:pt idx="20854">
                  <c:v>245.14713981439101</c:v>
                </c:pt>
                <c:pt idx="20855">
                  <c:v>245.14472048428101</c:v>
                </c:pt>
                <c:pt idx="20856">
                  <c:v>245.10719081795801</c:v>
                </c:pt>
                <c:pt idx="20857">
                  <c:v>245.03163946980499</c:v>
                </c:pt>
                <c:pt idx="20858">
                  <c:v>244.99931157030201</c:v>
                </c:pt>
                <c:pt idx="20859">
                  <c:v>244.91555340609401</c:v>
                </c:pt>
                <c:pt idx="20860">
                  <c:v>244.888810735389</c:v>
                </c:pt>
                <c:pt idx="20861">
                  <c:v>244.84314393292499</c:v>
                </c:pt>
                <c:pt idx="20862">
                  <c:v>244.83164885685699</c:v>
                </c:pt>
                <c:pt idx="20863">
                  <c:v>244.80801588177101</c:v>
                </c:pt>
                <c:pt idx="20864">
                  <c:v>244.78486283032299</c:v>
                </c:pt>
                <c:pt idx="20865">
                  <c:v>244.74453215229499</c:v>
                </c:pt>
                <c:pt idx="20866">
                  <c:v>244.73075857424399</c:v>
                </c:pt>
                <c:pt idx="20867">
                  <c:v>244.71198142174001</c:v>
                </c:pt>
                <c:pt idx="20868">
                  <c:v>244.682568211183</c:v>
                </c:pt>
                <c:pt idx="20869">
                  <c:v>244.61156943454</c:v>
                </c:pt>
                <c:pt idx="20870">
                  <c:v>244.606164933939</c:v>
                </c:pt>
                <c:pt idx="20871">
                  <c:v>244.58410681394</c:v>
                </c:pt>
                <c:pt idx="20872">
                  <c:v>244.55441948288299</c:v>
                </c:pt>
                <c:pt idx="20873">
                  <c:v>244.50507818120701</c:v>
                </c:pt>
                <c:pt idx="20874">
                  <c:v>244.49456504598899</c:v>
                </c:pt>
                <c:pt idx="20875">
                  <c:v>244.432992014387</c:v>
                </c:pt>
                <c:pt idx="20876">
                  <c:v>244.41766806893699</c:v>
                </c:pt>
                <c:pt idx="20877">
                  <c:v>244.39178809750601</c:v>
                </c:pt>
                <c:pt idx="20878">
                  <c:v>244.34378296158701</c:v>
                </c:pt>
                <c:pt idx="20879">
                  <c:v>244.31244802958301</c:v>
                </c:pt>
                <c:pt idx="20880">
                  <c:v>244.29429461090299</c:v>
                </c:pt>
                <c:pt idx="20881">
                  <c:v>244.25342312235</c:v>
                </c:pt>
                <c:pt idx="20882">
                  <c:v>244.24251714915701</c:v>
                </c:pt>
                <c:pt idx="20883">
                  <c:v>244.23389670599801</c:v>
                </c:pt>
                <c:pt idx="20884">
                  <c:v>244.159226602823</c:v>
                </c:pt>
                <c:pt idx="20885">
                  <c:v>244.12330164314</c:v>
                </c:pt>
                <c:pt idx="20886">
                  <c:v>244.04556758473299</c:v>
                </c:pt>
                <c:pt idx="20887">
                  <c:v>243.98528986964001</c:v>
                </c:pt>
                <c:pt idx="20888">
                  <c:v>243.885704283471</c:v>
                </c:pt>
                <c:pt idx="20889">
                  <c:v>243.87368953310099</c:v>
                </c:pt>
                <c:pt idx="20890">
                  <c:v>243.87194665969099</c:v>
                </c:pt>
                <c:pt idx="20891">
                  <c:v>243.77586538334501</c:v>
                </c:pt>
                <c:pt idx="20892">
                  <c:v>243.751064936999</c:v>
                </c:pt>
                <c:pt idx="20893">
                  <c:v>243.732175950525</c:v>
                </c:pt>
                <c:pt idx="20894">
                  <c:v>243.67000806932299</c:v>
                </c:pt>
                <c:pt idx="20895">
                  <c:v>243.64909859458299</c:v>
                </c:pt>
                <c:pt idx="20896">
                  <c:v>243.64476867666599</c:v>
                </c:pt>
                <c:pt idx="20897">
                  <c:v>243.63859801237899</c:v>
                </c:pt>
                <c:pt idx="20898">
                  <c:v>243.62692005314</c:v>
                </c:pt>
                <c:pt idx="20899">
                  <c:v>243.62082354916001</c:v>
                </c:pt>
                <c:pt idx="20900">
                  <c:v>243.61834482342999</c:v>
                </c:pt>
                <c:pt idx="20901">
                  <c:v>243.60867187267201</c:v>
                </c:pt>
                <c:pt idx="20902">
                  <c:v>243.58912451703199</c:v>
                </c:pt>
                <c:pt idx="20903">
                  <c:v>243.55027024829201</c:v>
                </c:pt>
                <c:pt idx="20904">
                  <c:v>243.53245295282699</c:v>
                </c:pt>
                <c:pt idx="20905">
                  <c:v>243.511958949567</c:v>
                </c:pt>
                <c:pt idx="20906">
                  <c:v>243.49803945822001</c:v>
                </c:pt>
                <c:pt idx="20907">
                  <c:v>243.40484245102201</c:v>
                </c:pt>
                <c:pt idx="20908">
                  <c:v>243.39560227078201</c:v>
                </c:pt>
                <c:pt idx="20909">
                  <c:v>243.33897428228099</c:v>
                </c:pt>
                <c:pt idx="20910">
                  <c:v>243.326906989696</c:v>
                </c:pt>
                <c:pt idx="20911">
                  <c:v>243.30869335884699</c:v>
                </c:pt>
                <c:pt idx="20912">
                  <c:v>243.29514344993001</c:v>
                </c:pt>
                <c:pt idx="20913">
                  <c:v>243.139092494496</c:v>
                </c:pt>
                <c:pt idx="20914">
                  <c:v>243.13249323297799</c:v>
                </c:pt>
                <c:pt idx="20915">
                  <c:v>243.05536455511299</c:v>
                </c:pt>
                <c:pt idx="20916">
                  <c:v>243.04834133788</c:v>
                </c:pt>
                <c:pt idx="20917">
                  <c:v>242.982946743582</c:v>
                </c:pt>
                <c:pt idx="20918">
                  <c:v>242.96320762760999</c:v>
                </c:pt>
                <c:pt idx="20919">
                  <c:v>242.93023635949501</c:v>
                </c:pt>
                <c:pt idx="20920">
                  <c:v>242.91688630193499</c:v>
                </c:pt>
                <c:pt idx="20921">
                  <c:v>242.86571646964899</c:v>
                </c:pt>
                <c:pt idx="20922">
                  <c:v>242.79260382065601</c:v>
                </c:pt>
                <c:pt idx="20923">
                  <c:v>242.76068705888099</c:v>
                </c:pt>
                <c:pt idx="20924">
                  <c:v>242.757782791963</c:v>
                </c:pt>
                <c:pt idx="20925">
                  <c:v>242.745048315909</c:v>
                </c:pt>
                <c:pt idx="20926">
                  <c:v>242.707785860006</c:v>
                </c:pt>
                <c:pt idx="20927">
                  <c:v>242.70038648483799</c:v>
                </c:pt>
                <c:pt idx="20928">
                  <c:v>242.68230997728699</c:v>
                </c:pt>
                <c:pt idx="20929">
                  <c:v>242.679818109173</c:v>
                </c:pt>
                <c:pt idx="20930">
                  <c:v>242.655488850659</c:v>
                </c:pt>
                <c:pt idx="20931">
                  <c:v>242.62872990202499</c:v>
                </c:pt>
                <c:pt idx="20932">
                  <c:v>242.608275130262</c:v>
                </c:pt>
                <c:pt idx="20933">
                  <c:v>242.57865190227699</c:v>
                </c:pt>
                <c:pt idx="20934">
                  <c:v>242.53325343301199</c:v>
                </c:pt>
                <c:pt idx="20935">
                  <c:v>242.450039065841</c:v>
                </c:pt>
                <c:pt idx="20936">
                  <c:v>242.416831155236</c:v>
                </c:pt>
                <c:pt idx="20937">
                  <c:v>242.40062720776999</c:v>
                </c:pt>
                <c:pt idx="20938">
                  <c:v>242.37527966267101</c:v>
                </c:pt>
                <c:pt idx="20939">
                  <c:v>242.33032697769701</c:v>
                </c:pt>
                <c:pt idx="20940">
                  <c:v>242.27607265458599</c:v>
                </c:pt>
                <c:pt idx="20941">
                  <c:v>242.124566315691</c:v>
                </c:pt>
                <c:pt idx="20942">
                  <c:v>242.0382433728</c:v>
                </c:pt>
                <c:pt idx="20943">
                  <c:v>242.02361739816999</c:v>
                </c:pt>
                <c:pt idx="20944">
                  <c:v>242.00215691872901</c:v>
                </c:pt>
                <c:pt idx="20945">
                  <c:v>242.00141358909201</c:v>
                </c:pt>
                <c:pt idx="20946">
                  <c:v>241.99960856652001</c:v>
                </c:pt>
                <c:pt idx="20947">
                  <c:v>241.980542560374</c:v>
                </c:pt>
                <c:pt idx="20948">
                  <c:v>241.93566038212299</c:v>
                </c:pt>
                <c:pt idx="20949">
                  <c:v>241.84326164564101</c:v>
                </c:pt>
                <c:pt idx="20950">
                  <c:v>241.79726499701999</c:v>
                </c:pt>
                <c:pt idx="20951">
                  <c:v>241.74822058025001</c:v>
                </c:pt>
                <c:pt idx="20952">
                  <c:v>241.73975642922801</c:v>
                </c:pt>
                <c:pt idx="20953">
                  <c:v>241.690854753297</c:v>
                </c:pt>
                <c:pt idx="20954">
                  <c:v>241.61121168967199</c:v>
                </c:pt>
                <c:pt idx="20955">
                  <c:v>241.60648899628001</c:v>
                </c:pt>
                <c:pt idx="20956">
                  <c:v>241.57376090016999</c:v>
                </c:pt>
                <c:pt idx="20957">
                  <c:v>241.56208558792801</c:v>
                </c:pt>
                <c:pt idx="20958">
                  <c:v>241.56129713362</c:v>
                </c:pt>
                <c:pt idx="20959">
                  <c:v>241.54126904253999</c:v>
                </c:pt>
                <c:pt idx="20960">
                  <c:v>241.525657333113</c:v>
                </c:pt>
                <c:pt idx="20961">
                  <c:v>241.51934978051401</c:v>
                </c:pt>
                <c:pt idx="20962">
                  <c:v>241.51002375716601</c:v>
                </c:pt>
                <c:pt idx="20963">
                  <c:v>241.47076739357499</c:v>
                </c:pt>
                <c:pt idx="20964">
                  <c:v>241.46267175895301</c:v>
                </c:pt>
                <c:pt idx="20965">
                  <c:v>241.424933515281</c:v>
                </c:pt>
                <c:pt idx="20966">
                  <c:v>241.42265287344901</c:v>
                </c:pt>
                <c:pt idx="20967">
                  <c:v>241.355818678779</c:v>
                </c:pt>
                <c:pt idx="20968">
                  <c:v>241.29803874408</c:v>
                </c:pt>
                <c:pt idx="20969">
                  <c:v>241.29667655273701</c:v>
                </c:pt>
                <c:pt idx="20970">
                  <c:v>241.264803646345</c:v>
                </c:pt>
                <c:pt idx="20971">
                  <c:v>241.22973427292999</c:v>
                </c:pt>
                <c:pt idx="20972">
                  <c:v>241.16236891482001</c:v>
                </c:pt>
                <c:pt idx="20973">
                  <c:v>241.13039896730299</c:v>
                </c:pt>
                <c:pt idx="20974">
                  <c:v>241.12039984321399</c:v>
                </c:pt>
                <c:pt idx="20975">
                  <c:v>241.08149005578699</c:v>
                </c:pt>
                <c:pt idx="20976">
                  <c:v>241.04371515298899</c:v>
                </c:pt>
                <c:pt idx="20977">
                  <c:v>241.043472141237</c:v>
                </c:pt>
                <c:pt idx="20978">
                  <c:v>241.02750376493401</c:v>
                </c:pt>
                <c:pt idx="20979">
                  <c:v>241.000993156985</c:v>
                </c:pt>
                <c:pt idx="20980">
                  <c:v>240.94517555220401</c:v>
                </c:pt>
                <c:pt idx="20981">
                  <c:v>240.86567155894099</c:v>
                </c:pt>
                <c:pt idx="20982">
                  <c:v>240.83343290781499</c:v>
                </c:pt>
                <c:pt idx="20983">
                  <c:v>240.81353542981401</c:v>
                </c:pt>
                <c:pt idx="20984">
                  <c:v>240.80307280908801</c:v>
                </c:pt>
                <c:pt idx="20985">
                  <c:v>240.80282150205801</c:v>
                </c:pt>
                <c:pt idx="20986">
                  <c:v>240.76811373583101</c:v>
                </c:pt>
                <c:pt idx="20987">
                  <c:v>240.72667579370901</c:v>
                </c:pt>
                <c:pt idx="20988">
                  <c:v>240.67204400165301</c:v>
                </c:pt>
                <c:pt idx="20989">
                  <c:v>240.64879162283901</c:v>
                </c:pt>
                <c:pt idx="20990">
                  <c:v>240.626820423764</c:v>
                </c:pt>
                <c:pt idx="20991">
                  <c:v>240.60490490456701</c:v>
                </c:pt>
                <c:pt idx="20992">
                  <c:v>240.587701432719</c:v>
                </c:pt>
                <c:pt idx="20993">
                  <c:v>240.53678490508199</c:v>
                </c:pt>
                <c:pt idx="20994">
                  <c:v>240.52166423662501</c:v>
                </c:pt>
                <c:pt idx="20995">
                  <c:v>240.50183907579299</c:v>
                </c:pt>
                <c:pt idx="20996">
                  <c:v>240.47623595006399</c:v>
                </c:pt>
                <c:pt idx="20997">
                  <c:v>240.45632443224099</c:v>
                </c:pt>
                <c:pt idx="20998">
                  <c:v>240.39183532192101</c:v>
                </c:pt>
                <c:pt idx="20999">
                  <c:v>240.37812594498001</c:v>
                </c:pt>
                <c:pt idx="21000">
                  <c:v>240.29682527199401</c:v>
                </c:pt>
                <c:pt idx="21001">
                  <c:v>240.28440352021099</c:v>
                </c:pt>
                <c:pt idx="21002">
                  <c:v>240.23235093090901</c:v>
                </c:pt>
                <c:pt idx="21003">
                  <c:v>240.225594249522</c:v>
                </c:pt>
                <c:pt idx="21004">
                  <c:v>240.13434120402999</c:v>
                </c:pt>
                <c:pt idx="21005">
                  <c:v>240.097413695054</c:v>
                </c:pt>
                <c:pt idx="21006">
                  <c:v>240.04769088027601</c:v>
                </c:pt>
                <c:pt idx="21007">
                  <c:v>240.02610871654801</c:v>
                </c:pt>
                <c:pt idx="21008">
                  <c:v>240.00202051086799</c:v>
                </c:pt>
                <c:pt idx="21009">
                  <c:v>239.99661213386301</c:v>
                </c:pt>
                <c:pt idx="21010">
                  <c:v>239.982897470458</c:v>
                </c:pt>
                <c:pt idx="21011">
                  <c:v>239.975292567031</c:v>
                </c:pt>
                <c:pt idx="21012">
                  <c:v>239.97408801679401</c:v>
                </c:pt>
                <c:pt idx="21013">
                  <c:v>239.960699125237</c:v>
                </c:pt>
                <c:pt idx="21014">
                  <c:v>239.949299155967</c:v>
                </c:pt>
                <c:pt idx="21015">
                  <c:v>239.84786360998899</c:v>
                </c:pt>
                <c:pt idx="21016">
                  <c:v>239.81681877863701</c:v>
                </c:pt>
                <c:pt idx="21017">
                  <c:v>239.79250115186699</c:v>
                </c:pt>
                <c:pt idx="21018">
                  <c:v>239.71973609828501</c:v>
                </c:pt>
                <c:pt idx="21019">
                  <c:v>239.63600447119799</c:v>
                </c:pt>
                <c:pt idx="21020">
                  <c:v>239.63266896634801</c:v>
                </c:pt>
                <c:pt idx="21021">
                  <c:v>239.55145075340999</c:v>
                </c:pt>
                <c:pt idx="21022">
                  <c:v>239.549996382975</c:v>
                </c:pt>
                <c:pt idx="21023">
                  <c:v>239.46427782199299</c:v>
                </c:pt>
                <c:pt idx="21024">
                  <c:v>239.381363971735</c:v>
                </c:pt>
                <c:pt idx="21025">
                  <c:v>239.351974577612</c:v>
                </c:pt>
                <c:pt idx="21026">
                  <c:v>239.35147621972899</c:v>
                </c:pt>
                <c:pt idx="21027">
                  <c:v>239.327633970992</c:v>
                </c:pt>
                <c:pt idx="21028">
                  <c:v>239.28825174990101</c:v>
                </c:pt>
                <c:pt idx="21029">
                  <c:v>239.27810448554899</c:v>
                </c:pt>
                <c:pt idx="21030">
                  <c:v>239.24960878864101</c:v>
                </c:pt>
                <c:pt idx="21031">
                  <c:v>239.22931921438499</c:v>
                </c:pt>
                <c:pt idx="21032">
                  <c:v>239.17929718356299</c:v>
                </c:pt>
                <c:pt idx="21033">
                  <c:v>239.13796199639901</c:v>
                </c:pt>
                <c:pt idx="21034">
                  <c:v>239.126806229278</c:v>
                </c:pt>
                <c:pt idx="21035">
                  <c:v>239.08039960806099</c:v>
                </c:pt>
                <c:pt idx="21036">
                  <c:v>239.04994105415</c:v>
                </c:pt>
                <c:pt idx="21037">
                  <c:v>239.04273495563501</c:v>
                </c:pt>
                <c:pt idx="21038">
                  <c:v>239.03029150783399</c:v>
                </c:pt>
                <c:pt idx="21039">
                  <c:v>238.98000513348899</c:v>
                </c:pt>
                <c:pt idx="21040">
                  <c:v>238.97852450112799</c:v>
                </c:pt>
                <c:pt idx="21041">
                  <c:v>238.92713935785901</c:v>
                </c:pt>
                <c:pt idx="21042">
                  <c:v>238.90613015949501</c:v>
                </c:pt>
                <c:pt idx="21043">
                  <c:v>238.83433427593499</c:v>
                </c:pt>
                <c:pt idx="21044">
                  <c:v>238.78663108538899</c:v>
                </c:pt>
                <c:pt idx="21045">
                  <c:v>238.78204633131801</c:v>
                </c:pt>
                <c:pt idx="21046">
                  <c:v>238.73494694017199</c:v>
                </c:pt>
                <c:pt idx="21047">
                  <c:v>238.66830340576701</c:v>
                </c:pt>
                <c:pt idx="21048">
                  <c:v>238.56613901813199</c:v>
                </c:pt>
                <c:pt idx="21049">
                  <c:v>238.557799818652</c:v>
                </c:pt>
                <c:pt idx="21050">
                  <c:v>238.55546402971299</c:v>
                </c:pt>
                <c:pt idx="21051">
                  <c:v>238.552670536992</c:v>
                </c:pt>
                <c:pt idx="21052">
                  <c:v>238.52850513374</c:v>
                </c:pt>
                <c:pt idx="21053">
                  <c:v>238.51733130026901</c:v>
                </c:pt>
                <c:pt idx="21054">
                  <c:v>238.51262245586599</c:v>
                </c:pt>
                <c:pt idx="21055">
                  <c:v>238.50391580734799</c:v>
                </c:pt>
                <c:pt idx="21056">
                  <c:v>238.49779584356699</c:v>
                </c:pt>
                <c:pt idx="21057">
                  <c:v>238.469118832872</c:v>
                </c:pt>
                <c:pt idx="21058">
                  <c:v>238.46031701708</c:v>
                </c:pt>
                <c:pt idx="21059">
                  <c:v>238.427443205912</c:v>
                </c:pt>
                <c:pt idx="21060">
                  <c:v>238.42284899120099</c:v>
                </c:pt>
                <c:pt idx="21061">
                  <c:v>238.36531074316201</c:v>
                </c:pt>
                <c:pt idx="21062">
                  <c:v>238.34831130975999</c:v>
                </c:pt>
                <c:pt idx="21063">
                  <c:v>238.347380883759</c:v>
                </c:pt>
                <c:pt idx="21064">
                  <c:v>238.33063424520699</c:v>
                </c:pt>
                <c:pt idx="21065">
                  <c:v>238.30956207895099</c:v>
                </c:pt>
                <c:pt idx="21066">
                  <c:v>238.28726579998499</c:v>
                </c:pt>
                <c:pt idx="21067">
                  <c:v>238.28610315799801</c:v>
                </c:pt>
                <c:pt idx="21068">
                  <c:v>238.193821074417</c:v>
                </c:pt>
                <c:pt idx="21069">
                  <c:v>238.17016581022699</c:v>
                </c:pt>
                <c:pt idx="21070">
                  <c:v>238.096135212767</c:v>
                </c:pt>
                <c:pt idx="21071">
                  <c:v>238.07971526427801</c:v>
                </c:pt>
                <c:pt idx="21072">
                  <c:v>238.05216004463199</c:v>
                </c:pt>
                <c:pt idx="21073">
                  <c:v>238.00654829142599</c:v>
                </c:pt>
                <c:pt idx="21074">
                  <c:v>237.98841412444801</c:v>
                </c:pt>
                <c:pt idx="21075">
                  <c:v>237.94617623113001</c:v>
                </c:pt>
                <c:pt idx="21076">
                  <c:v>237.91347012414701</c:v>
                </c:pt>
                <c:pt idx="21077">
                  <c:v>237.86667545811801</c:v>
                </c:pt>
                <c:pt idx="21078">
                  <c:v>237.84313265775299</c:v>
                </c:pt>
                <c:pt idx="21079">
                  <c:v>237.840397247185</c:v>
                </c:pt>
                <c:pt idx="21080">
                  <c:v>237.82645691466499</c:v>
                </c:pt>
                <c:pt idx="21081">
                  <c:v>237.779889039561</c:v>
                </c:pt>
                <c:pt idx="21082">
                  <c:v>237.757010098432</c:v>
                </c:pt>
                <c:pt idx="21083">
                  <c:v>237.71708960878499</c:v>
                </c:pt>
                <c:pt idx="21084">
                  <c:v>237.69830734391499</c:v>
                </c:pt>
                <c:pt idx="21085">
                  <c:v>237.655853030261</c:v>
                </c:pt>
                <c:pt idx="21086">
                  <c:v>237.62641206499799</c:v>
                </c:pt>
                <c:pt idx="21087">
                  <c:v>237.59888561039099</c:v>
                </c:pt>
                <c:pt idx="21088">
                  <c:v>237.55543167173701</c:v>
                </c:pt>
                <c:pt idx="21089">
                  <c:v>237.515131974659</c:v>
                </c:pt>
                <c:pt idx="21090">
                  <c:v>237.330455023475</c:v>
                </c:pt>
                <c:pt idx="21091">
                  <c:v>237.281975213431</c:v>
                </c:pt>
                <c:pt idx="21092">
                  <c:v>237.216489077777</c:v>
                </c:pt>
                <c:pt idx="21093">
                  <c:v>237.171775819891</c:v>
                </c:pt>
                <c:pt idx="21094">
                  <c:v>237.155607629473</c:v>
                </c:pt>
                <c:pt idx="21095">
                  <c:v>237.15214706204901</c:v>
                </c:pt>
                <c:pt idx="21096">
                  <c:v>237.07329222441899</c:v>
                </c:pt>
                <c:pt idx="21097">
                  <c:v>237.00490694325501</c:v>
                </c:pt>
                <c:pt idx="21098">
                  <c:v>236.99565647847101</c:v>
                </c:pt>
                <c:pt idx="21099">
                  <c:v>236.988463704754</c:v>
                </c:pt>
                <c:pt idx="21100">
                  <c:v>236.98708908287199</c:v>
                </c:pt>
                <c:pt idx="21101">
                  <c:v>236.98068007603999</c:v>
                </c:pt>
                <c:pt idx="21102">
                  <c:v>236.95053594496699</c:v>
                </c:pt>
                <c:pt idx="21103">
                  <c:v>236.94400865278001</c:v>
                </c:pt>
                <c:pt idx="21104">
                  <c:v>236.92032726723701</c:v>
                </c:pt>
                <c:pt idx="21105">
                  <c:v>236.87475200709699</c:v>
                </c:pt>
                <c:pt idx="21106">
                  <c:v>236.83996825349399</c:v>
                </c:pt>
                <c:pt idx="21107">
                  <c:v>236.78059613353</c:v>
                </c:pt>
                <c:pt idx="21108">
                  <c:v>236.780303432925</c:v>
                </c:pt>
                <c:pt idx="21109">
                  <c:v>236.756212712771</c:v>
                </c:pt>
                <c:pt idx="21110">
                  <c:v>236.74556717197299</c:v>
                </c:pt>
                <c:pt idx="21111">
                  <c:v>236.70542836058499</c:v>
                </c:pt>
                <c:pt idx="21112">
                  <c:v>236.67791178813999</c:v>
                </c:pt>
                <c:pt idx="21113">
                  <c:v>236.64981581641999</c:v>
                </c:pt>
                <c:pt idx="21114">
                  <c:v>236.63798790518399</c:v>
                </c:pt>
                <c:pt idx="21115">
                  <c:v>236.62399283686</c:v>
                </c:pt>
                <c:pt idx="21116">
                  <c:v>236.598635175781</c:v>
                </c:pt>
                <c:pt idx="21117">
                  <c:v>236.58115630136501</c:v>
                </c:pt>
                <c:pt idx="21118">
                  <c:v>236.56101757723499</c:v>
                </c:pt>
                <c:pt idx="21119">
                  <c:v>236.54886841560699</c:v>
                </c:pt>
                <c:pt idx="21120">
                  <c:v>236.54883485453101</c:v>
                </c:pt>
                <c:pt idx="21121">
                  <c:v>236.54459561268399</c:v>
                </c:pt>
                <c:pt idx="21122">
                  <c:v>236.52549433298699</c:v>
                </c:pt>
                <c:pt idx="21123">
                  <c:v>236.521544265876</c:v>
                </c:pt>
                <c:pt idx="21124">
                  <c:v>236.51336562685501</c:v>
                </c:pt>
                <c:pt idx="21125">
                  <c:v>236.49608851294599</c:v>
                </c:pt>
                <c:pt idx="21126">
                  <c:v>236.49361515500101</c:v>
                </c:pt>
                <c:pt idx="21127">
                  <c:v>236.455360316401</c:v>
                </c:pt>
                <c:pt idx="21128">
                  <c:v>236.37342732033201</c:v>
                </c:pt>
                <c:pt idx="21129">
                  <c:v>236.347963113834</c:v>
                </c:pt>
                <c:pt idx="21130">
                  <c:v>236.17856391762899</c:v>
                </c:pt>
                <c:pt idx="21131">
                  <c:v>236.15731687828099</c:v>
                </c:pt>
                <c:pt idx="21132">
                  <c:v>236.11605143712501</c:v>
                </c:pt>
                <c:pt idx="21133">
                  <c:v>235.996233557365</c:v>
                </c:pt>
                <c:pt idx="21134">
                  <c:v>235.989357867845</c:v>
                </c:pt>
                <c:pt idx="21135">
                  <c:v>235.97024155518099</c:v>
                </c:pt>
                <c:pt idx="21136">
                  <c:v>235.95343986083299</c:v>
                </c:pt>
                <c:pt idx="21137">
                  <c:v>235.93402113965701</c:v>
                </c:pt>
                <c:pt idx="21138">
                  <c:v>235.905957719947</c:v>
                </c:pt>
                <c:pt idx="21139">
                  <c:v>235.878713731885</c:v>
                </c:pt>
                <c:pt idx="21140">
                  <c:v>235.86233945520399</c:v>
                </c:pt>
                <c:pt idx="21141">
                  <c:v>235.83680794820401</c:v>
                </c:pt>
                <c:pt idx="21142">
                  <c:v>235.830623772721</c:v>
                </c:pt>
                <c:pt idx="21143">
                  <c:v>235.81376224618501</c:v>
                </c:pt>
                <c:pt idx="21144">
                  <c:v>235.782195318899</c:v>
                </c:pt>
                <c:pt idx="21145">
                  <c:v>235.769719810151</c:v>
                </c:pt>
                <c:pt idx="21146">
                  <c:v>235.71860382972699</c:v>
                </c:pt>
                <c:pt idx="21147">
                  <c:v>235.70364260406399</c:v>
                </c:pt>
                <c:pt idx="21148">
                  <c:v>235.67284849483099</c:v>
                </c:pt>
                <c:pt idx="21149">
                  <c:v>235.672146546542</c:v>
                </c:pt>
                <c:pt idx="21150">
                  <c:v>235.64728518128899</c:v>
                </c:pt>
                <c:pt idx="21151">
                  <c:v>235.64293031219901</c:v>
                </c:pt>
                <c:pt idx="21152">
                  <c:v>235.62463228195799</c:v>
                </c:pt>
                <c:pt idx="21153">
                  <c:v>235.599795140439</c:v>
                </c:pt>
                <c:pt idx="21154">
                  <c:v>235.54033366969199</c:v>
                </c:pt>
                <c:pt idx="21155">
                  <c:v>235.50809515725999</c:v>
                </c:pt>
                <c:pt idx="21156">
                  <c:v>235.49894663487299</c:v>
                </c:pt>
                <c:pt idx="21157">
                  <c:v>235.49488828246399</c:v>
                </c:pt>
                <c:pt idx="21158">
                  <c:v>235.48838341629499</c:v>
                </c:pt>
                <c:pt idx="21159">
                  <c:v>235.48319006782199</c:v>
                </c:pt>
                <c:pt idx="21160">
                  <c:v>235.47471126330299</c:v>
                </c:pt>
                <c:pt idx="21161">
                  <c:v>235.431100868409</c:v>
                </c:pt>
                <c:pt idx="21162">
                  <c:v>235.39024317550499</c:v>
                </c:pt>
                <c:pt idx="21163">
                  <c:v>235.31661783280501</c:v>
                </c:pt>
                <c:pt idx="21164">
                  <c:v>235.30111114758401</c:v>
                </c:pt>
                <c:pt idx="21165">
                  <c:v>235.26907440272799</c:v>
                </c:pt>
                <c:pt idx="21166">
                  <c:v>235.230486605278</c:v>
                </c:pt>
                <c:pt idx="21167">
                  <c:v>235.21804514416499</c:v>
                </c:pt>
                <c:pt idx="21168">
                  <c:v>235.20673305701899</c:v>
                </c:pt>
                <c:pt idx="21169">
                  <c:v>235.18081294163301</c:v>
                </c:pt>
                <c:pt idx="21170">
                  <c:v>235.178878107363</c:v>
                </c:pt>
                <c:pt idx="21171">
                  <c:v>235.16058425510801</c:v>
                </c:pt>
                <c:pt idx="21172">
                  <c:v>235.07933178246401</c:v>
                </c:pt>
                <c:pt idx="21173">
                  <c:v>235.06809035890601</c:v>
                </c:pt>
                <c:pt idx="21174">
                  <c:v>235.01426107755699</c:v>
                </c:pt>
                <c:pt idx="21175">
                  <c:v>234.971896776558</c:v>
                </c:pt>
                <c:pt idx="21176">
                  <c:v>234.96374867865899</c:v>
                </c:pt>
                <c:pt idx="21177">
                  <c:v>234.95429512440899</c:v>
                </c:pt>
                <c:pt idx="21178">
                  <c:v>234.94503229941901</c:v>
                </c:pt>
                <c:pt idx="21179">
                  <c:v>234.921520307777</c:v>
                </c:pt>
                <c:pt idx="21180">
                  <c:v>234.87694354984299</c:v>
                </c:pt>
                <c:pt idx="21181">
                  <c:v>234.82424538567599</c:v>
                </c:pt>
                <c:pt idx="21182">
                  <c:v>234.79977189728601</c:v>
                </c:pt>
                <c:pt idx="21183">
                  <c:v>234.79665396861199</c:v>
                </c:pt>
                <c:pt idx="21184">
                  <c:v>234.792632967771</c:v>
                </c:pt>
                <c:pt idx="21185">
                  <c:v>234.768837543301</c:v>
                </c:pt>
                <c:pt idx="21186">
                  <c:v>234.73362231411099</c:v>
                </c:pt>
                <c:pt idx="21187">
                  <c:v>234.62639828303799</c:v>
                </c:pt>
                <c:pt idx="21188">
                  <c:v>234.61948042537199</c:v>
                </c:pt>
                <c:pt idx="21189">
                  <c:v>234.586649072151</c:v>
                </c:pt>
                <c:pt idx="21190">
                  <c:v>234.579269938664</c:v>
                </c:pt>
                <c:pt idx="21191">
                  <c:v>234.57830778217999</c:v>
                </c:pt>
                <c:pt idx="21192">
                  <c:v>234.57808762924401</c:v>
                </c:pt>
                <c:pt idx="21193">
                  <c:v>234.55492791546999</c:v>
                </c:pt>
                <c:pt idx="21194">
                  <c:v>234.542981236033</c:v>
                </c:pt>
                <c:pt idx="21195">
                  <c:v>234.51819419143999</c:v>
                </c:pt>
                <c:pt idx="21196">
                  <c:v>234.517999524266</c:v>
                </c:pt>
                <c:pt idx="21197">
                  <c:v>234.514031589246</c:v>
                </c:pt>
                <c:pt idx="21198">
                  <c:v>234.44558280385499</c:v>
                </c:pt>
                <c:pt idx="21199">
                  <c:v>234.445251068906</c:v>
                </c:pt>
                <c:pt idx="21200">
                  <c:v>234.38112217327799</c:v>
                </c:pt>
                <c:pt idx="21201">
                  <c:v>234.33306133106501</c:v>
                </c:pt>
                <c:pt idx="21202">
                  <c:v>234.30221186317999</c:v>
                </c:pt>
                <c:pt idx="21203">
                  <c:v>234.23158422026199</c:v>
                </c:pt>
                <c:pt idx="21204">
                  <c:v>234.220644717531</c:v>
                </c:pt>
                <c:pt idx="21205">
                  <c:v>234.172953362193</c:v>
                </c:pt>
                <c:pt idx="21206">
                  <c:v>234.16895671365401</c:v>
                </c:pt>
                <c:pt idx="21207">
                  <c:v>234.148789009468</c:v>
                </c:pt>
                <c:pt idx="21208">
                  <c:v>234.12949491741</c:v>
                </c:pt>
                <c:pt idx="21209">
                  <c:v>234.127896509924</c:v>
                </c:pt>
                <c:pt idx="21210">
                  <c:v>234.10382019662501</c:v>
                </c:pt>
                <c:pt idx="21211">
                  <c:v>234.046789526103</c:v>
                </c:pt>
                <c:pt idx="21212">
                  <c:v>234.01151169476901</c:v>
                </c:pt>
                <c:pt idx="21213">
                  <c:v>234.001976465951</c:v>
                </c:pt>
                <c:pt idx="21214">
                  <c:v>233.949048903847</c:v>
                </c:pt>
                <c:pt idx="21215">
                  <c:v>233.929763026941</c:v>
                </c:pt>
                <c:pt idx="21216">
                  <c:v>233.87672802639901</c:v>
                </c:pt>
                <c:pt idx="21217">
                  <c:v>233.85293589197099</c:v>
                </c:pt>
                <c:pt idx="21218">
                  <c:v>233.836357529834</c:v>
                </c:pt>
                <c:pt idx="21219">
                  <c:v>233.78697446934001</c:v>
                </c:pt>
                <c:pt idx="21220">
                  <c:v>233.78689119567099</c:v>
                </c:pt>
                <c:pt idx="21221">
                  <c:v>233.73283094352499</c:v>
                </c:pt>
                <c:pt idx="21222">
                  <c:v>233.72990149909</c:v>
                </c:pt>
                <c:pt idx="21223">
                  <c:v>233.67792820946201</c:v>
                </c:pt>
                <c:pt idx="21224">
                  <c:v>233.65786651055799</c:v>
                </c:pt>
                <c:pt idx="21225">
                  <c:v>233.64952978848001</c:v>
                </c:pt>
                <c:pt idx="21226">
                  <c:v>233.61241151743599</c:v>
                </c:pt>
                <c:pt idx="21227">
                  <c:v>233.58804329570799</c:v>
                </c:pt>
                <c:pt idx="21228">
                  <c:v>233.536291022368</c:v>
                </c:pt>
                <c:pt idx="21229">
                  <c:v>233.535782833372</c:v>
                </c:pt>
                <c:pt idx="21230">
                  <c:v>233.519114508005</c:v>
                </c:pt>
                <c:pt idx="21231">
                  <c:v>233.47917429603399</c:v>
                </c:pt>
                <c:pt idx="21232">
                  <c:v>233.40553562966301</c:v>
                </c:pt>
                <c:pt idx="21233">
                  <c:v>233.33563753227199</c:v>
                </c:pt>
                <c:pt idx="21234">
                  <c:v>233.33203190573599</c:v>
                </c:pt>
                <c:pt idx="21235">
                  <c:v>233.28934783695499</c:v>
                </c:pt>
                <c:pt idx="21236">
                  <c:v>233.28657481789199</c:v>
                </c:pt>
                <c:pt idx="21237">
                  <c:v>233.28108368558699</c:v>
                </c:pt>
                <c:pt idx="21238">
                  <c:v>233.22191656771</c:v>
                </c:pt>
                <c:pt idx="21239">
                  <c:v>233.188137012467</c:v>
                </c:pt>
                <c:pt idx="21240">
                  <c:v>233.14627415287799</c:v>
                </c:pt>
                <c:pt idx="21241">
                  <c:v>233.12880233556601</c:v>
                </c:pt>
                <c:pt idx="21242">
                  <c:v>233.12137420477501</c:v>
                </c:pt>
                <c:pt idx="21243">
                  <c:v>233.11913274613499</c:v>
                </c:pt>
                <c:pt idx="21244">
                  <c:v>233.11259321927301</c:v>
                </c:pt>
                <c:pt idx="21245">
                  <c:v>233.107877875931</c:v>
                </c:pt>
                <c:pt idx="21246">
                  <c:v>233.102905444117</c:v>
                </c:pt>
                <c:pt idx="21247">
                  <c:v>233.028132631608</c:v>
                </c:pt>
                <c:pt idx="21248">
                  <c:v>233.00251217048401</c:v>
                </c:pt>
                <c:pt idx="21249">
                  <c:v>232.96939984467599</c:v>
                </c:pt>
                <c:pt idx="21250">
                  <c:v>232.96922645022599</c:v>
                </c:pt>
                <c:pt idx="21251">
                  <c:v>232.96894398312801</c:v>
                </c:pt>
                <c:pt idx="21252">
                  <c:v>232.96874068469501</c:v>
                </c:pt>
                <c:pt idx="21253">
                  <c:v>232.96794559496701</c:v>
                </c:pt>
                <c:pt idx="21254">
                  <c:v>232.966029143404</c:v>
                </c:pt>
                <c:pt idx="21255">
                  <c:v>232.89643495681599</c:v>
                </c:pt>
                <c:pt idx="21256">
                  <c:v>232.86578466290001</c:v>
                </c:pt>
                <c:pt idx="21257">
                  <c:v>232.849161537622</c:v>
                </c:pt>
                <c:pt idx="21258">
                  <c:v>232.84611943572699</c:v>
                </c:pt>
                <c:pt idx="21259">
                  <c:v>232.841400530638</c:v>
                </c:pt>
                <c:pt idx="21260">
                  <c:v>232.82094483505699</c:v>
                </c:pt>
                <c:pt idx="21261">
                  <c:v>232.79294174113599</c:v>
                </c:pt>
                <c:pt idx="21262">
                  <c:v>232.67114409819999</c:v>
                </c:pt>
                <c:pt idx="21263">
                  <c:v>232.63380143023201</c:v>
                </c:pt>
                <c:pt idx="21264">
                  <c:v>232.631027297153</c:v>
                </c:pt>
                <c:pt idx="21265">
                  <c:v>232.61566201038701</c:v>
                </c:pt>
                <c:pt idx="21266">
                  <c:v>232.58847038105401</c:v>
                </c:pt>
                <c:pt idx="21267">
                  <c:v>232.55733346108201</c:v>
                </c:pt>
                <c:pt idx="21268">
                  <c:v>232.549718472054</c:v>
                </c:pt>
                <c:pt idx="21269">
                  <c:v>232.53962562508599</c:v>
                </c:pt>
                <c:pt idx="21270">
                  <c:v>232.533304630918</c:v>
                </c:pt>
                <c:pt idx="21271">
                  <c:v>232.499856284831</c:v>
                </c:pt>
                <c:pt idx="21272">
                  <c:v>232.47941781172199</c:v>
                </c:pt>
                <c:pt idx="21273">
                  <c:v>232.44843768136599</c:v>
                </c:pt>
                <c:pt idx="21274">
                  <c:v>232.44804770238801</c:v>
                </c:pt>
                <c:pt idx="21275">
                  <c:v>232.447628096058</c:v>
                </c:pt>
                <c:pt idx="21276">
                  <c:v>232.44748394469599</c:v>
                </c:pt>
                <c:pt idx="21277">
                  <c:v>232.44366425572201</c:v>
                </c:pt>
                <c:pt idx="21278">
                  <c:v>232.341644141773</c:v>
                </c:pt>
                <c:pt idx="21279">
                  <c:v>232.31932323369301</c:v>
                </c:pt>
                <c:pt idx="21280">
                  <c:v>232.29682845479999</c:v>
                </c:pt>
                <c:pt idx="21281">
                  <c:v>232.26991362311199</c:v>
                </c:pt>
                <c:pt idx="21282">
                  <c:v>232.19577971676901</c:v>
                </c:pt>
                <c:pt idx="21283">
                  <c:v>232.19349173984099</c:v>
                </c:pt>
                <c:pt idx="21284">
                  <c:v>232.147632596222</c:v>
                </c:pt>
                <c:pt idx="21285">
                  <c:v>232.13838796890099</c:v>
                </c:pt>
                <c:pt idx="21286">
                  <c:v>232.134510830876</c:v>
                </c:pt>
                <c:pt idx="21287">
                  <c:v>232.12074161894299</c:v>
                </c:pt>
                <c:pt idx="21288">
                  <c:v>232.04028996282099</c:v>
                </c:pt>
                <c:pt idx="21289">
                  <c:v>231.95958613976899</c:v>
                </c:pt>
                <c:pt idx="21290">
                  <c:v>231.948532920876</c:v>
                </c:pt>
                <c:pt idx="21291">
                  <c:v>231.94415882162301</c:v>
                </c:pt>
                <c:pt idx="21292">
                  <c:v>231.932136386417</c:v>
                </c:pt>
                <c:pt idx="21293">
                  <c:v>231.92587640314699</c:v>
                </c:pt>
                <c:pt idx="21294">
                  <c:v>231.88465621383401</c:v>
                </c:pt>
                <c:pt idx="21295">
                  <c:v>231.869439594222</c:v>
                </c:pt>
                <c:pt idx="21296">
                  <c:v>231.86797174540499</c:v>
                </c:pt>
                <c:pt idx="21297">
                  <c:v>231.734616905938</c:v>
                </c:pt>
                <c:pt idx="21298">
                  <c:v>231.72204644859201</c:v>
                </c:pt>
                <c:pt idx="21299">
                  <c:v>231.668464150853</c:v>
                </c:pt>
                <c:pt idx="21300">
                  <c:v>231.551214185872</c:v>
                </c:pt>
                <c:pt idx="21301">
                  <c:v>231.509295469167</c:v>
                </c:pt>
                <c:pt idx="21302">
                  <c:v>231.474845959291</c:v>
                </c:pt>
                <c:pt idx="21303">
                  <c:v>231.47055885027001</c:v>
                </c:pt>
                <c:pt idx="21304">
                  <c:v>231.44658809185501</c:v>
                </c:pt>
                <c:pt idx="21305">
                  <c:v>231.43517543715399</c:v>
                </c:pt>
                <c:pt idx="21306">
                  <c:v>231.38307965466299</c:v>
                </c:pt>
                <c:pt idx="21307">
                  <c:v>231.35594221061399</c:v>
                </c:pt>
                <c:pt idx="21308">
                  <c:v>231.343447156557</c:v>
                </c:pt>
                <c:pt idx="21309">
                  <c:v>231.262432757818</c:v>
                </c:pt>
                <c:pt idx="21310">
                  <c:v>231.19911799654699</c:v>
                </c:pt>
                <c:pt idx="21311">
                  <c:v>231.12907691880599</c:v>
                </c:pt>
                <c:pt idx="21312">
                  <c:v>231.113466653323</c:v>
                </c:pt>
                <c:pt idx="21313">
                  <c:v>231.102235050225</c:v>
                </c:pt>
                <c:pt idx="21314">
                  <c:v>231.10201226933</c:v>
                </c:pt>
                <c:pt idx="21315">
                  <c:v>231.078396578509</c:v>
                </c:pt>
                <c:pt idx="21316">
                  <c:v>231.033516542359</c:v>
                </c:pt>
                <c:pt idx="21317">
                  <c:v>230.99591148275201</c:v>
                </c:pt>
                <c:pt idx="21318">
                  <c:v>230.949894748448</c:v>
                </c:pt>
                <c:pt idx="21319">
                  <c:v>230.93278540097401</c:v>
                </c:pt>
                <c:pt idx="21320">
                  <c:v>230.92379623692699</c:v>
                </c:pt>
                <c:pt idx="21321">
                  <c:v>230.881480666995</c:v>
                </c:pt>
                <c:pt idx="21322">
                  <c:v>230.872024128383</c:v>
                </c:pt>
                <c:pt idx="21323">
                  <c:v>230.81488401641801</c:v>
                </c:pt>
                <c:pt idx="21324">
                  <c:v>230.80071258000899</c:v>
                </c:pt>
                <c:pt idx="21325">
                  <c:v>230.755671758159</c:v>
                </c:pt>
                <c:pt idx="21326">
                  <c:v>230.7175178343</c:v>
                </c:pt>
                <c:pt idx="21327">
                  <c:v>230.61252921788801</c:v>
                </c:pt>
                <c:pt idx="21328">
                  <c:v>230.596062067036</c:v>
                </c:pt>
                <c:pt idx="21329">
                  <c:v>230.59380651012299</c:v>
                </c:pt>
                <c:pt idx="21330">
                  <c:v>230.483189696371</c:v>
                </c:pt>
                <c:pt idx="21331">
                  <c:v>230.38297085743599</c:v>
                </c:pt>
                <c:pt idx="21332">
                  <c:v>230.27499624400599</c:v>
                </c:pt>
                <c:pt idx="21333">
                  <c:v>230.190657489145</c:v>
                </c:pt>
                <c:pt idx="21334">
                  <c:v>230.176190335402</c:v>
                </c:pt>
                <c:pt idx="21335">
                  <c:v>230.16145246859901</c:v>
                </c:pt>
                <c:pt idx="21336">
                  <c:v>230.15159080450101</c:v>
                </c:pt>
                <c:pt idx="21337">
                  <c:v>230.13167744894599</c:v>
                </c:pt>
                <c:pt idx="21338">
                  <c:v>230.10865737481899</c:v>
                </c:pt>
                <c:pt idx="21339">
                  <c:v>230.04597230358399</c:v>
                </c:pt>
                <c:pt idx="21340">
                  <c:v>230.014877557685</c:v>
                </c:pt>
                <c:pt idx="21341">
                  <c:v>229.990820360725</c:v>
                </c:pt>
                <c:pt idx="21342">
                  <c:v>229.87218792239699</c:v>
                </c:pt>
                <c:pt idx="21343">
                  <c:v>229.87114285417599</c:v>
                </c:pt>
                <c:pt idx="21344">
                  <c:v>229.81742197054399</c:v>
                </c:pt>
                <c:pt idx="21345">
                  <c:v>229.815648200986</c:v>
                </c:pt>
                <c:pt idx="21346">
                  <c:v>229.74413536522499</c:v>
                </c:pt>
                <c:pt idx="21347">
                  <c:v>229.72097743609999</c:v>
                </c:pt>
                <c:pt idx="21348">
                  <c:v>229.709059449759</c:v>
                </c:pt>
                <c:pt idx="21349">
                  <c:v>229.68381939391099</c:v>
                </c:pt>
                <c:pt idx="21350">
                  <c:v>229.66771620438499</c:v>
                </c:pt>
                <c:pt idx="21351">
                  <c:v>229.634216807879</c:v>
                </c:pt>
                <c:pt idx="21352">
                  <c:v>229.615939594335</c:v>
                </c:pt>
                <c:pt idx="21353">
                  <c:v>229.58954567371501</c:v>
                </c:pt>
                <c:pt idx="21354">
                  <c:v>229.522542196167</c:v>
                </c:pt>
                <c:pt idx="21355">
                  <c:v>229.50712353034999</c:v>
                </c:pt>
                <c:pt idx="21356">
                  <c:v>229.44793832643799</c:v>
                </c:pt>
                <c:pt idx="21357">
                  <c:v>229.44083311427099</c:v>
                </c:pt>
                <c:pt idx="21358">
                  <c:v>229.410925348994</c:v>
                </c:pt>
                <c:pt idx="21359">
                  <c:v>229.23568642385601</c:v>
                </c:pt>
                <c:pt idx="21360">
                  <c:v>229.22391748237601</c:v>
                </c:pt>
                <c:pt idx="21361">
                  <c:v>229.20872423404199</c:v>
                </c:pt>
                <c:pt idx="21362">
                  <c:v>228.893720067299</c:v>
                </c:pt>
                <c:pt idx="21363">
                  <c:v>228.83725800701799</c:v>
                </c:pt>
                <c:pt idx="21364">
                  <c:v>228.78625040057901</c:v>
                </c:pt>
                <c:pt idx="21365">
                  <c:v>228.78299331689499</c:v>
                </c:pt>
                <c:pt idx="21366">
                  <c:v>228.76156530178301</c:v>
                </c:pt>
                <c:pt idx="21367">
                  <c:v>228.75504966807799</c:v>
                </c:pt>
                <c:pt idx="21368">
                  <c:v>228.732713766351</c:v>
                </c:pt>
                <c:pt idx="21369">
                  <c:v>228.71777119735299</c:v>
                </c:pt>
                <c:pt idx="21370">
                  <c:v>228.71544490318101</c:v>
                </c:pt>
                <c:pt idx="21371">
                  <c:v>228.70847258053499</c:v>
                </c:pt>
                <c:pt idx="21372">
                  <c:v>228.672342172269</c:v>
                </c:pt>
                <c:pt idx="21373">
                  <c:v>228.65027569493401</c:v>
                </c:pt>
                <c:pt idx="21374">
                  <c:v>228.590144382658</c:v>
                </c:pt>
                <c:pt idx="21375">
                  <c:v>228.56630762516201</c:v>
                </c:pt>
                <c:pt idx="21376">
                  <c:v>228.55033156431901</c:v>
                </c:pt>
                <c:pt idx="21377">
                  <c:v>228.53754018189201</c:v>
                </c:pt>
                <c:pt idx="21378">
                  <c:v>228.524981516373</c:v>
                </c:pt>
                <c:pt idx="21379">
                  <c:v>228.503279905461</c:v>
                </c:pt>
                <c:pt idx="21380">
                  <c:v>228.50181783530201</c:v>
                </c:pt>
                <c:pt idx="21381">
                  <c:v>228.49223319452199</c:v>
                </c:pt>
                <c:pt idx="21382">
                  <c:v>228.47757801287301</c:v>
                </c:pt>
                <c:pt idx="21383">
                  <c:v>228.46859051094</c:v>
                </c:pt>
                <c:pt idx="21384">
                  <c:v>228.46819929774699</c:v>
                </c:pt>
                <c:pt idx="21385">
                  <c:v>228.340414024534</c:v>
                </c:pt>
                <c:pt idx="21386">
                  <c:v>228.323520508878</c:v>
                </c:pt>
                <c:pt idx="21387">
                  <c:v>228.29779111268499</c:v>
                </c:pt>
                <c:pt idx="21388">
                  <c:v>228.29395419290699</c:v>
                </c:pt>
                <c:pt idx="21389">
                  <c:v>228.282198041073</c:v>
                </c:pt>
                <c:pt idx="21390">
                  <c:v>228.26476751057101</c:v>
                </c:pt>
                <c:pt idx="21391">
                  <c:v>228.22855711466499</c:v>
                </c:pt>
                <c:pt idx="21392">
                  <c:v>228.15035754846099</c:v>
                </c:pt>
                <c:pt idx="21393">
                  <c:v>228.14990110685201</c:v>
                </c:pt>
                <c:pt idx="21394">
                  <c:v>228.096287248105</c:v>
                </c:pt>
                <c:pt idx="21395">
                  <c:v>228.07812252453999</c:v>
                </c:pt>
                <c:pt idx="21396">
                  <c:v>227.97986261290501</c:v>
                </c:pt>
                <c:pt idx="21397">
                  <c:v>227.91925266898599</c:v>
                </c:pt>
                <c:pt idx="21398">
                  <c:v>227.90251764358501</c:v>
                </c:pt>
                <c:pt idx="21399">
                  <c:v>227.90117886215501</c:v>
                </c:pt>
                <c:pt idx="21400">
                  <c:v>227.848121445011</c:v>
                </c:pt>
                <c:pt idx="21401">
                  <c:v>227.79717495782501</c:v>
                </c:pt>
                <c:pt idx="21402">
                  <c:v>227.785110879039</c:v>
                </c:pt>
                <c:pt idx="21403">
                  <c:v>227.778911777074</c:v>
                </c:pt>
                <c:pt idx="21404">
                  <c:v>227.74180274459701</c:v>
                </c:pt>
                <c:pt idx="21405">
                  <c:v>227.69837065423101</c:v>
                </c:pt>
                <c:pt idx="21406">
                  <c:v>227.69380398572901</c:v>
                </c:pt>
                <c:pt idx="21407">
                  <c:v>227.65417369877301</c:v>
                </c:pt>
                <c:pt idx="21408">
                  <c:v>227.59910467400101</c:v>
                </c:pt>
                <c:pt idx="21409">
                  <c:v>227.54330567289799</c:v>
                </c:pt>
                <c:pt idx="21410">
                  <c:v>227.507062249737</c:v>
                </c:pt>
                <c:pt idx="21411">
                  <c:v>227.46142162928601</c:v>
                </c:pt>
                <c:pt idx="21412">
                  <c:v>227.42251850408999</c:v>
                </c:pt>
                <c:pt idx="21413">
                  <c:v>227.41331226195501</c:v>
                </c:pt>
                <c:pt idx="21414">
                  <c:v>227.401785715725</c:v>
                </c:pt>
                <c:pt idx="21415">
                  <c:v>227.379153498893</c:v>
                </c:pt>
                <c:pt idx="21416">
                  <c:v>227.34714153861299</c:v>
                </c:pt>
                <c:pt idx="21417">
                  <c:v>227.30788611584501</c:v>
                </c:pt>
                <c:pt idx="21418">
                  <c:v>227.19251917391099</c:v>
                </c:pt>
                <c:pt idx="21419">
                  <c:v>227.11738603929101</c:v>
                </c:pt>
                <c:pt idx="21420">
                  <c:v>227.10532195620101</c:v>
                </c:pt>
                <c:pt idx="21421">
                  <c:v>227.09640437388899</c:v>
                </c:pt>
                <c:pt idx="21422">
                  <c:v>227.05669198623701</c:v>
                </c:pt>
                <c:pt idx="21423">
                  <c:v>227.01790837657799</c:v>
                </c:pt>
                <c:pt idx="21424">
                  <c:v>226.97714659888501</c:v>
                </c:pt>
                <c:pt idx="21425">
                  <c:v>226.94279190126201</c:v>
                </c:pt>
                <c:pt idx="21426">
                  <c:v>226.92634010862099</c:v>
                </c:pt>
                <c:pt idx="21427">
                  <c:v>226.92506163069999</c:v>
                </c:pt>
                <c:pt idx="21428">
                  <c:v>226.87688632193499</c:v>
                </c:pt>
                <c:pt idx="21429">
                  <c:v>226.79238456290801</c:v>
                </c:pt>
                <c:pt idx="21430">
                  <c:v>226.791663132341</c:v>
                </c:pt>
                <c:pt idx="21431">
                  <c:v>226.72543820521901</c:v>
                </c:pt>
                <c:pt idx="21432">
                  <c:v>226.723828733093</c:v>
                </c:pt>
                <c:pt idx="21433">
                  <c:v>226.696189059554</c:v>
                </c:pt>
                <c:pt idx="21434">
                  <c:v>226.651902695861</c:v>
                </c:pt>
                <c:pt idx="21435">
                  <c:v>226.60097446690199</c:v>
                </c:pt>
                <c:pt idx="21436">
                  <c:v>226.58265785014501</c:v>
                </c:pt>
                <c:pt idx="21437">
                  <c:v>226.579124718564</c:v>
                </c:pt>
                <c:pt idx="21438">
                  <c:v>226.562548894944</c:v>
                </c:pt>
                <c:pt idx="21439">
                  <c:v>226.526371275554</c:v>
                </c:pt>
                <c:pt idx="21440">
                  <c:v>226.50887386385901</c:v>
                </c:pt>
                <c:pt idx="21441">
                  <c:v>226.44133594343199</c:v>
                </c:pt>
                <c:pt idx="21442">
                  <c:v>226.419217249833</c:v>
                </c:pt>
                <c:pt idx="21443">
                  <c:v>226.402756303541</c:v>
                </c:pt>
                <c:pt idx="21444">
                  <c:v>226.37572849646099</c:v>
                </c:pt>
                <c:pt idx="21445">
                  <c:v>226.34323223806001</c:v>
                </c:pt>
                <c:pt idx="21446">
                  <c:v>226.30367425791999</c:v>
                </c:pt>
                <c:pt idx="21447">
                  <c:v>226.288721744085</c:v>
                </c:pt>
                <c:pt idx="21448">
                  <c:v>226.24437112093901</c:v>
                </c:pt>
                <c:pt idx="21449">
                  <c:v>226.218727751621</c:v>
                </c:pt>
                <c:pt idx="21450">
                  <c:v>226.19382872578501</c:v>
                </c:pt>
                <c:pt idx="21451">
                  <c:v>226.158599119748</c:v>
                </c:pt>
                <c:pt idx="21452">
                  <c:v>226.14559921021501</c:v>
                </c:pt>
                <c:pt idx="21453">
                  <c:v>226.131127835803</c:v>
                </c:pt>
                <c:pt idx="21454">
                  <c:v>226.053927229995</c:v>
                </c:pt>
                <c:pt idx="21455">
                  <c:v>226.010270353973</c:v>
                </c:pt>
                <c:pt idx="21456">
                  <c:v>225.992642532026</c:v>
                </c:pt>
                <c:pt idx="21457">
                  <c:v>225.95841669707701</c:v>
                </c:pt>
                <c:pt idx="21458">
                  <c:v>225.82134580266199</c:v>
                </c:pt>
                <c:pt idx="21459">
                  <c:v>225.820541500601</c:v>
                </c:pt>
                <c:pt idx="21460">
                  <c:v>225.800006141675</c:v>
                </c:pt>
                <c:pt idx="21461">
                  <c:v>225.78053019843</c:v>
                </c:pt>
                <c:pt idx="21462">
                  <c:v>225.77661697545199</c:v>
                </c:pt>
                <c:pt idx="21463">
                  <c:v>225.76464311498199</c:v>
                </c:pt>
                <c:pt idx="21464">
                  <c:v>225.691003410284</c:v>
                </c:pt>
                <c:pt idx="21465">
                  <c:v>225.664628538633</c:v>
                </c:pt>
                <c:pt idx="21466">
                  <c:v>225.65412601192401</c:v>
                </c:pt>
                <c:pt idx="21467">
                  <c:v>225.61217517515601</c:v>
                </c:pt>
                <c:pt idx="21468">
                  <c:v>225.57785468100801</c:v>
                </c:pt>
                <c:pt idx="21469">
                  <c:v>225.562669310046</c:v>
                </c:pt>
                <c:pt idx="21470">
                  <c:v>225.55397821913999</c:v>
                </c:pt>
                <c:pt idx="21471">
                  <c:v>225.54831114472501</c:v>
                </c:pt>
                <c:pt idx="21472">
                  <c:v>225.54246759380399</c:v>
                </c:pt>
                <c:pt idx="21473">
                  <c:v>225.536848370982</c:v>
                </c:pt>
                <c:pt idx="21474">
                  <c:v>225.51478210991101</c:v>
                </c:pt>
                <c:pt idx="21475">
                  <c:v>225.48037448439899</c:v>
                </c:pt>
                <c:pt idx="21476">
                  <c:v>225.46974944356199</c:v>
                </c:pt>
                <c:pt idx="21477">
                  <c:v>225.44106269844201</c:v>
                </c:pt>
                <c:pt idx="21478">
                  <c:v>225.409087152219</c:v>
                </c:pt>
                <c:pt idx="21479">
                  <c:v>225.382493111776</c:v>
                </c:pt>
                <c:pt idx="21480">
                  <c:v>225.36126179051601</c:v>
                </c:pt>
                <c:pt idx="21481">
                  <c:v>225.26918078360299</c:v>
                </c:pt>
                <c:pt idx="21482">
                  <c:v>225.22982338534499</c:v>
                </c:pt>
                <c:pt idx="21483">
                  <c:v>225.19921624273701</c:v>
                </c:pt>
                <c:pt idx="21484">
                  <c:v>225.14861175862299</c:v>
                </c:pt>
                <c:pt idx="21485">
                  <c:v>225.13828166800101</c:v>
                </c:pt>
                <c:pt idx="21486">
                  <c:v>225.10518735096599</c:v>
                </c:pt>
                <c:pt idx="21487">
                  <c:v>225.087478232813</c:v>
                </c:pt>
                <c:pt idx="21488">
                  <c:v>225.038191739491</c:v>
                </c:pt>
                <c:pt idx="21489">
                  <c:v>225.03666069572699</c:v>
                </c:pt>
                <c:pt idx="21490">
                  <c:v>225.02573915846801</c:v>
                </c:pt>
                <c:pt idx="21491">
                  <c:v>224.98519511306199</c:v>
                </c:pt>
                <c:pt idx="21492">
                  <c:v>224.92017848434199</c:v>
                </c:pt>
                <c:pt idx="21493">
                  <c:v>224.91951308801799</c:v>
                </c:pt>
                <c:pt idx="21494">
                  <c:v>224.80762914966201</c:v>
                </c:pt>
                <c:pt idx="21495">
                  <c:v>224.78985225731299</c:v>
                </c:pt>
                <c:pt idx="21496">
                  <c:v>224.73633153532199</c:v>
                </c:pt>
                <c:pt idx="21497">
                  <c:v>224.72514493301799</c:v>
                </c:pt>
                <c:pt idx="21498">
                  <c:v>224.62342320909599</c:v>
                </c:pt>
                <c:pt idx="21499">
                  <c:v>224.58656986090699</c:v>
                </c:pt>
                <c:pt idx="21500">
                  <c:v>224.51095939633601</c:v>
                </c:pt>
                <c:pt idx="21501">
                  <c:v>224.37033883600199</c:v>
                </c:pt>
                <c:pt idx="21502">
                  <c:v>224.33901434962499</c:v>
                </c:pt>
                <c:pt idx="21503">
                  <c:v>224.33152724913299</c:v>
                </c:pt>
                <c:pt idx="21504">
                  <c:v>224.30811638478099</c:v>
                </c:pt>
                <c:pt idx="21505">
                  <c:v>224.24007139256301</c:v>
                </c:pt>
                <c:pt idx="21506">
                  <c:v>224.199631881447</c:v>
                </c:pt>
                <c:pt idx="21507">
                  <c:v>224.138365581203</c:v>
                </c:pt>
                <c:pt idx="21508">
                  <c:v>224.13836523163801</c:v>
                </c:pt>
                <c:pt idx="21509">
                  <c:v>224.03098409475299</c:v>
                </c:pt>
                <c:pt idx="21510">
                  <c:v>224.015152630778</c:v>
                </c:pt>
                <c:pt idx="21511">
                  <c:v>223.99395281045199</c:v>
                </c:pt>
                <c:pt idx="21512">
                  <c:v>223.985107893752</c:v>
                </c:pt>
                <c:pt idx="21513">
                  <c:v>223.97519106270801</c:v>
                </c:pt>
                <c:pt idx="21514">
                  <c:v>223.975117308318</c:v>
                </c:pt>
                <c:pt idx="21515">
                  <c:v>223.92118247623301</c:v>
                </c:pt>
                <c:pt idx="21516">
                  <c:v>223.92033748610001</c:v>
                </c:pt>
                <c:pt idx="21517">
                  <c:v>223.918421045168</c:v>
                </c:pt>
                <c:pt idx="21518">
                  <c:v>223.90221142319299</c:v>
                </c:pt>
                <c:pt idx="21519">
                  <c:v>223.88301815866899</c:v>
                </c:pt>
                <c:pt idx="21520">
                  <c:v>223.85551536696201</c:v>
                </c:pt>
                <c:pt idx="21521">
                  <c:v>223.81696309634799</c:v>
                </c:pt>
                <c:pt idx="21522">
                  <c:v>223.81058032360701</c:v>
                </c:pt>
                <c:pt idx="21523">
                  <c:v>223.80995790552001</c:v>
                </c:pt>
                <c:pt idx="21524">
                  <c:v>223.806137355347</c:v>
                </c:pt>
                <c:pt idx="21525">
                  <c:v>223.73767385233401</c:v>
                </c:pt>
                <c:pt idx="21526">
                  <c:v>223.72055097627501</c:v>
                </c:pt>
                <c:pt idx="21527">
                  <c:v>223.71560130664599</c:v>
                </c:pt>
                <c:pt idx="21528">
                  <c:v>223.686259572258</c:v>
                </c:pt>
                <c:pt idx="21529">
                  <c:v>223.633763863486</c:v>
                </c:pt>
                <c:pt idx="21530">
                  <c:v>223.632522267361</c:v>
                </c:pt>
                <c:pt idx="21531">
                  <c:v>223.63101262714201</c:v>
                </c:pt>
                <c:pt idx="21532">
                  <c:v>223.611188553045</c:v>
                </c:pt>
                <c:pt idx="21533">
                  <c:v>223.53225660780899</c:v>
                </c:pt>
                <c:pt idx="21534">
                  <c:v>223.49441757388499</c:v>
                </c:pt>
                <c:pt idx="21535">
                  <c:v>223.47053050869599</c:v>
                </c:pt>
                <c:pt idx="21536">
                  <c:v>223.46307074025299</c:v>
                </c:pt>
                <c:pt idx="21537">
                  <c:v>223.45876919631499</c:v>
                </c:pt>
                <c:pt idx="21538">
                  <c:v>223.45454605605801</c:v>
                </c:pt>
                <c:pt idx="21539">
                  <c:v>223.45380794343299</c:v>
                </c:pt>
                <c:pt idx="21540">
                  <c:v>223.45327158844901</c:v>
                </c:pt>
                <c:pt idx="21541">
                  <c:v>223.45086572644601</c:v>
                </c:pt>
                <c:pt idx="21542">
                  <c:v>223.39763664589299</c:v>
                </c:pt>
                <c:pt idx="21543">
                  <c:v>223.37701863847201</c:v>
                </c:pt>
                <c:pt idx="21544">
                  <c:v>223.37056351914501</c:v>
                </c:pt>
                <c:pt idx="21545">
                  <c:v>223.34630663230499</c:v>
                </c:pt>
                <c:pt idx="21546">
                  <c:v>223.316478840858</c:v>
                </c:pt>
                <c:pt idx="21547">
                  <c:v>223.285827562321</c:v>
                </c:pt>
                <c:pt idx="21548">
                  <c:v>223.23826653681101</c:v>
                </c:pt>
                <c:pt idx="21549">
                  <c:v>223.22954774606399</c:v>
                </c:pt>
                <c:pt idx="21550">
                  <c:v>223.19359572231599</c:v>
                </c:pt>
                <c:pt idx="21551">
                  <c:v>223.16918006210599</c:v>
                </c:pt>
                <c:pt idx="21552">
                  <c:v>223.10016732623799</c:v>
                </c:pt>
                <c:pt idx="21553">
                  <c:v>223.02027183124801</c:v>
                </c:pt>
                <c:pt idx="21554">
                  <c:v>222.93612087731699</c:v>
                </c:pt>
                <c:pt idx="21555">
                  <c:v>222.92488059114399</c:v>
                </c:pt>
                <c:pt idx="21556">
                  <c:v>222.90957388922399</c:v>
                </c:pt>
                <c:pt idx="21557">
                  <c:v>222.90625679156099</c:v>
                </c:pt>
                <c:pt idx="21558">
                  <c:v>222.88316268151499</c:v>
                </c:pt>
                <c:pt idx="21559">
                  <c:v>222.735975109196</c:v>
                </c:pt>
                <c:pt idx="21560">
                  <c:v>222.69585211546701</c:v>
                </c:pt>
                <c:pt idx="21561">
                  <c:v>222.65228740870899</c:v>
                </c:pt>
                <c:pt idx="21562">
                  <c:v>222.64656723795801</c:v>
                </c:pt>
                <c:pt idx="21563">
                  <c:v>222.632046010972</c:v>
                </c:pt>
                <c:pt idx="21564">
                  <c:v>222.59498271781899</c:v>
                </c:pt>
                <c:pt idx="21565">
                  <c:v>222.55371349095199</c:v>
                </c:pt>
                <c:pt idx="21566">
                  <c:v>222.460207102693</c:v>
                </c:pt>
                <c:pt idx="21567">
                  <c:v>222.45362405847601</c:v>
                </c:pt>
                <c:pt idx="21568">
                  <c:v>222.411760590608</c:v>
                </c:pt>
                <c:pt idx="21569">
                  <c:v>222.373029499593</c:v>
                </c:pt>
                <c:pt idx="21570">
                  <c:v>222.366023233525</c:v>
                </c:pt>
                <c:pt idx="21571">
                  <c:v>222.332241966807</c:v>
                </c:pt>
                <c:pt idx="21572">
                  <c:v>222.31945887037199</c:v>
                </c:pt>
                <c:pt idx="21573">
                  <c:v>222.31590197201899</c:v>
                </c:pt>
                <c:pt idx="21574">
                  <c:v>222.30602470220299</c:v>
                </c:pt>
                <c:pt idx="21575">
                  <c:v>222.21458953457099</c:v>
                </c:pt>
                <c:pt idx="21576">
                  <c:v>222.21029974293</c:v>
                </c:pt>
                <c:pt idx="21577">
                  <c:v>222.19225001865999</c:v>
                </c:pt>
                <c:pt idx="21578">
                  <c:v>222.18398858800001</c:v>
                </c:pt>
                <c:pt idx="21579">
                  <c:v>222.15655585538499</c:v>
                </c:pt>
                <c:pt idx="21580">
                  <c:v>222.14193649059601</c:v>
                </c:pt>
                <c:pt idx="21581">
                  <c:v>222.136969741678</c:v>
                </c:pt>
                <c:pt idx="21582">
                  <c:v>222.117559817933</c:v>
                </c:pt>
                <c:pt idx="21583">
                  <c:v>222.07621441794299</c:v>
                </c:pt>
                <c:pt idx="21584">
                  <c:v>222.05719188192799</c:v>
                </c:pt>
                <c:pt idx="21585">
                  <c:v>222.02571703609399</c:v>
                </c:pt>
                <c:pt idx="21586">
                  <c:v>221.819756073067</c:v>
                </c:pt>
                <c:pt idx="21587">
                  <c:v>221.72426268820001</c:v>
                </c:pt>
                <c:pt idx="21588">
                  <c:v>221.71145330134399</c:v>
                </c:pt>
                <c:pt idx="21589">
                  <c:v>221.69216026344799</c:v>
                </c:pt>
                <c:pt idx="21590">
                  <c:v>221.64862200645999</c:v>
                </c:pt>
                <c:pt idx="21591">
                  <c:v>221.62119237120399</c:v>
                </c:pt>
                <c:pt idx="21592">
                  <c:v>221.615887569004</c:v>
                </c:pt>
                <c:pt idx="21593">
                  <c:v>221.44668152758399</c:v>
                </c:pt>
                <c:pt idx="21594">
                  <c:v>221.44035239639399</c:v>
                </c:pt>
                <c:pt idx="21595">
                  <c:v>221.43007151800299</c:v>
                </c:pt>
                <c:pt idx="21596">
                  <c:v>221.40792383711701</c:v>
                </c:pt>
                <c:pt idx="21597">
                  <c:v>221.400804752147</c:v>
                </c:pt>
                <c:pt idx="21598">
                  <c:v>221.398283075081</c:v>
                </c:pt>
                <c:pt idx="21599">
                  <c:v>221.395737516438</c:v>
                </c:pt>
                <c:pt idx="21600">
                  <c:v>221.393589659399</c:v>
                </c:pt>
                <c:pt idx="21601">
                  <c:v>221.312310770029</c:v>
                </c:pt>
                <c:pt idx="21602">
                  <c:v>221.29857000513101</c:v>
                </c:pt>
                <c:pt idx="21603">
                  <c:v>221.27695275183601</c:v>
                </c:pt>
                <c:pt idx="21604">
                  <c:v>221.264999845792</c:v>
                </c:pt>
                <c:pt idx="21605">
                  <c:v>221.25241473941199</c:v>
                </c:pt>
                <c:pt idx="21606">
                  <c:v>221.24372742457001</c:v>
                </c:pt>
                <c:pt idx="21607">
                  <c:v>221.149781385566</c:v>
                </c:pt>
                <c:pt idx="21608">
                  <c:v>221.12795746379999</c:v>
                </c:pt>
                <c:pt idx="21609">
                  <c:v>221.114071432591</c:v>
                </c:pt>
                <c:pt idx="21610">
                  <c:v>221.09539141984101</c:v>
                </c:pt>
                <c:pt idx="21611">
                  <c:v>220.80223621890499</c:v>
                </c:pt>
                <c:pt idx="21612">
                  <c:v>220.76663346669801</c:v>
                </c:pt>
                <c:pt idx="21613">
                  <c:v>220.76565852364899</c:v>
                </c:pt>
                <c:pt idx="21614">
                  <c:v>220.75106162563901</c:v>
                </c:pt>
                <c:pt idx="21615">
                  <c:v>220.73879804397001</c:v>
                </c:pt>
                <c:pt idx="21616">
                  <c:v>220.64768277174699</c:v>
                </c:pt>
                <c:pt idx="21617">
                  <c:v>220.62087239325899</c:v>
                </c:pt>
                <c:pt idx="21618">
                  <c:v>220.53822583765299</c:v>
                </c:pt>
                <c:pt idx="21619">
                  <c:v>220.526791290788</c:v>
                </c:pt>
                <c:pt idx="21620">
                  <c:v>220.49520556587399</c:v>
                </c:pt>
                <c:pt idx="21621">
                  <c:v>220.483737611604</c:v>
                </c:pt>
                <c:pt idx="21622">
                  <c:v>220.469620911737</c:v>
                </c:pt>
                <c:pt idx="21623">
                  <c:v>220.460576568824</c:v>
                </c:pt>
                <c:pt idx="21624">
                  <c:v>220.437963403851</c:v>
                </c:pt>
                <c:pt idx="21625">
                  <c:v>220.41634961751001</c:v>
                </c:pt>
                <c:pt idx="21626">
                  <c:v>220.38376878288099</c:v>
                </c:pt>
                <c:pt idx="21627">
                  <c:v>220.36299240928099</c:v>
                </c:pt>
                <c:pt idx="21628">
                  <c:v>220.27538633180299</c:v>
                </c:pt>
                <c:pt idx="21629">
                  <c:v>220.25583792631801</c:v>
                </c:pt>
                <c:pt idx="21630">
                  <c:v>220.22692236026899</c:v>
                </c:pt>
                <c:pt idx="21631">
                  <c:v>220.21270311313501</c:v>
                </c:pt>
                <c:pt idx="21632">
                  <c:v>220.211653220633</c:v>
                </c:pt>
                <c:pt idx="21633">
                  <c:v>220.19722442083699</c:v>
                </c:pt>
                <c:pt idx="21634">
                  <c:v>220.142929029611</c:v>
                </c:pt>
                <c:pt idx="21635">
                  <c:v>220.13395468242999</c:v>
                </c:pt>
                <c:pt idx="21636">
                  <c:v>220.12320879249299</c:v>
                </c:pt>
                <c:pt idx="21637">
                  <c:v>220.10881595261799</c:v>
                </c:pt>
                <c:pt idx="21638">
                  <c:v>220.105503575386</c:v>
                </c:pt>
                <c:pt idx="21639">
                  <c:v>220.041646874056</c:v>
                </c:pt>
                <c:pt idx="21640">
                  <c:v>220.029073707653</c:v>
                </c:pt>
                <c:pt idx="21641">
                  <c:v>219.98788347555501</c:v>
                </c:pt>
                <c:pt idx="21642">
                  <c:v>219.96000891183499</c:v>
                </c:pt>
                <c:pt idx="21643">
                  <c:v>219.938476782582</c:v>
                </c:pt>
                <c:pt idx="21644">
                  <c:v>219.91709917189601</c:v>
                </c:pt>
                <c:pt idx="21645">
                  <c:v>219.90689032618101</c:v>
                </c:pt>
                <c:pt idx="21646">
                  <c:v>219.867139943979</c:v>
                </c:pt>
                <c:pt idx="21647">
                  <c:v>219.84884103778501</c:v>
                </c:pt>
                <c:pt idx="21648">
                  <c:v>219.835941700891</c:v>
                </c:pt>
                <c:pt idx="21649">
                  <c:v>219.79184981821999</c:v>
                </c:pt>
                <c:pt idx="21650">
                  <c:v>219.73384787259801</c:v>
                </c:pt>
                <c:pt idx="21651">
                  <c:v>219.68653754969199</c:v>
                </c:pt>
                <c:pt idx="21652">
                  <c:v>219.61606862549701</c:v>
                </c:pt>
                <c:pt idx="21653">
                  <c:v>219.58085514647101</c:v>
                </c:pt>
                <c:pt idx="21654">
                  <c:v>219.56063435826701</c:v>
                </c:pt>
                <c:pt idx="21655">
                  <c:v>219.551990042282</c:v>
                </c:pt>
                <c:pt idx="21656">
                  <c:v>219.53455314958501</c:v>
                </c:pt>
                <c:pt idx="21657">
                  <c:v>219.52302543566901</c:v>
                </c:pt>
                <c:pt idx="21658">
                  <c:v>219.51661562496</c:v>
                </c:pt>
                <c:pt idx="21659">
                  <c:v>219.50571024924699</c:v>
                </c:pt>
                <c:pt idx="21660">
                  <c:v>219.475098075559</c:v>
                </c:pt>
                <c:pt idx="21661">
                  <c:v>219.375742243876</c:v>
                </c:pt>
                <c:pt idx="21662">
                  <c:v>219.34412879258801</c:v>
                </c:pt>
                <c:pt idx="21663">
                  <c:v>219.26529577247101</c:v>
                </c:pt>
                <c:pt idx="21664">
                  <c:v>219.20933662260501</c:v>
                </c:pt>
                <c:pt idx="21665">
                  <c:v>219.16212923896799</c:v>
                </c:pt>
                <c:pt idx="21666">
                  <c:v>219.110838747359</c:v>
                </c:pt>
                <c:pt idx="21667">
                  <c:v>219.01221622455</c:v>
                </c:pt>
                <c:pt idx="21668">
                  <c:v>218.96596874739799</c:v>
                </c:pt>
                <c:pt idx="21669">
                  <c:v>218.95774959627099</c:v>
                </c:pt>
                <c:pt idx="21670">
                  <c:v>218.944323969321</c:v>
                </c:pt>
                <c:pt idx="21671">
                  <c:v>218.910808058681</c:v>
                </c:pt>
                <c:pt idx="21672">
                  <c:v>218.90508623513301</c:v>
                </c:pt>
                <c:pt idx="21673">
                  <c:v>218.90364823050399</c:v>
                </c:pt>
                <c:pt idx="21674">
                  <c:v>218.89670673690699</c:v>
                </c:pt>
                <c:pt idx="21675">
                  <c:v>218.86763996360901</c:v>
                </c:pt>
                <c:pt idx="21676">
                  <c:v>218.80177927179901</c:v>
                </c:pt>
                <c:pt idx="21677">
                  <c:v>218.770962099255</c:v>
                </c:pt>
                <c:pt idx="21678">
                  <c:v>218.76279705448201</c:v>
                </c:pt>
                <c:pt idx="21679">
                  <c:v>218.728404267255</c:v>
                </c:pt>
                <c:pt idx="21680">
                  <c:v>218.690111329134</c:v>
                </c:pt>
                <c:pt idx="21681">
                  <c:v>218.688075046525</c:v>
                </c:pt>
                <c:pt idx="21682">
                  <c:v>218.64118296660899</c:v>
                </c:pt>
                <c:pt idx="21683">
                  <c:v>218.581288147338</c:v>
                </c:pt>
                <c:pt idx="21684">
                  <c:v>218.55837788477101</c:v>
                </c:pt>
                <c:pt idx="21685">
                  <c:v>218.53085709595101</c:v>
                </c:pt>
                <c:pt idx="21686">
                  <c:v>218.47222617717401</c:v>
                </c:pt>
                <c:pt idx="21687">
                  <c:v>218.44536833023699</c:v>
                </c:pt>
                <c:pt idx="21688">
                  <c:v>218.36750571268499</c:v>
                </c:pt>
                <c:pt idx="21689">
                  <c:v>218.364005921076</c:v>
                </c:pt>
                <c:pt idx="21690">
                  <c:v>218.34640186163199</c:v>
                </c:pt>
                <c:pt idx="21691">
                  <c:v>218.335557688812</c:v>
                </c:pt>
                <c:pt idx="21692">
                  <c:v>218.32945030574501</c:v>
                </c:pt>
                <c:pt idx="21693">
                  <c:v>218.27185976232201</c:v>
                </c:pt>
                <c:pt idx="21694">
                  <c:v>218.256583709252</c:v>
                </c:pt>
                <c:pt idx="21695">
                  <c:v>218.24665737093099</c:v>
                </c:pt>
                <c:pt idx="21696">
                  <c:v>218.202789240573</c:v>
                </c:pt>
                <c:pt idx="21697">
                  <c:v>218.142805067778</c:v>
                </c:pt>
                <c:pt idx="21698">
                  <c:v>218.134707580194</c:v>
                </c:pt>
                <c:pt idx="21699">
                  <c:v>218.080621449088</c:v>
                </c:pt>
                <c:pt idx="21700">
                  <c:v>218.01834515345001</c:v>
                </c:pt>
                <c:pt idx="21701">
                  <c:v>217.97046186575</c:v>
                </c:pt>
                <c:pt idx="21702">
                  <c:v>217.95992481789301</c:v>
                </c:pt>
                <c:pt idx="21703">
                  <c:v>217.95309351914401</c:v>
                </c:pt>
                <c:pt idx="21704">
                  <c:v>217.94379619519901</c:v>
                </c:pt>
                <c:pt idx="21705">
                  <c:v>217.92892139102801</c:v>
                </c:pt>
                <c:pt idx="21706">
                  <c:v>217.91671190602901</c:v>
                </c:pt>
                <c:pt idx="21707">
                  <c:v>217.90216013026699</c:v>
                </c:pt>
                <c:pt idx="21708">
                  <c:v>217.90099385352801</c:v>
                </c:pt>
                <c:pt idx="21709">
                  <c:v>217.87294563661001</c:v>
                </c:pt>
                <c:pt idx="21710">
                  <c:v>217.86801671368099</c:v>
                </c:pt>
                <c:pt idx="21711">
                  <c:v>217.65633262597899</c:v>
                </c:pt>
                <c:pt idx="21712">
                  <c:v>217.596273173463</c:v>
                </c:pt>
                <c:pt idx="21713">
                  <c:v>217.570398186365</c:v>
                </c:pt>
                <c:pt idx="21714">
                  <c:v>217.56657862809399</c:v>
                </c:pt>
                <c:pt idx="21715">
                  <c:v>217.565510487057</c:v>
                </c:pt>
                <c:pt idx="21716">
                  <c:v>217.49512570946399</c:v>
                </c:pt>
                <c:pt idx="21717">
                  <c:v>217.47050491975401</c:v>
                </c:pt>
                <c:pt idx="21718">
                  <c:v>217.40734451593701</c:v>
                </c:pt>
                <c:pt idx="21719">
                  <c:v>217.35668375727499</c:v>
                </c:pt>
                <c:pt idx="21720">
                  <c:v>217.35321397987801</c:v>
                </c:pt>
                <c:pt idx="21721">
                  <c:v>217.32983953508901</c:v>
                </c:pt>
                <c:pt idx="21722">
                  <c:v>217.286042660493</c:v>
                </c:pt>
                <c:pt idx="21723">
                  <c:v>217.23572818017001</c:v>
                </c:pt>
                <c:pt idx="21724">
                  <c:v>217.23420988742001</c:v>
                </c:pt>
                <c:pt idx="21725">
                  <c:v>217.178600322438</c:v>
                </c:pt>
                <c:pt idx="21726">
                  <c:v>217.09644398442799</c:v>
                </c:pt>
                <c:pt idx="21727">
                  <c:v>217.08276368286701</c:v>
                </c:pt>
                <c:pt idx="21728">
                  <c:v>217.03911518221301</c:v>
                </c:pt>
                <c:pt idx="21729">
                  <c:v>217.01694140279099</c:v>
                </c:pt>
                <c:pt idx="21730">
                  <c:v>217.01194161201599</c:v>
                </c:pt>
                <c:pt idx="21731">
                  <c:v>216.971703689881</c:v>
                </c:pt>
                <c:pt idx="21732">
                  <c:v>216.96944220307901</c:v>
                </c:pt>
                <c:pt idx="21733">
                  <c:v>216.846163926429</c:v>
                </c:pt>
                <c:pt idx="21734">
                  <c:v>216.84312726980599</c:v>
                </c:pt>
                <c:pt idx="21735">
                  <c:v>216.838266408278</c:v>
                </c:pt>
                <c:pt idx="21736">
                  <c:v>216.82453706884999</c:v>
                </c:pt>
                <c:pt idx="21737">
                  <c:v>216.81739496177701</c:v>
                </c:pt>
                <c:pt idx="21738">
                  <c:v>216.762684176872</c:v>
                </c:pt>
                <c:pt idx="21739">
                  <c:v>216.75391631242601</c:v>
                </c:pt>
                <c:pt idx="21740">
                  <c:v>216.73257496257801</c:v>
                </c:pt>
                <c:pt idx="21741">
                  <c:v>216.699132604901</c:v>
                </c:pt>
                <c:pt idx="21742">
                  <c:v>216.68560785500199</c:v>
                </c:pt>
                <c:pt idx="21743">
                  <c:v>216.66916928221499</c:v>
                </c:pt>
                <c:pt idx="21744">
                  <c:v>216.66335890848401</c:v>
                </c:pt>
                <c:pt idx="21745">
                  <c:v>216.65045397643399</c:v>
                </c:pt>
                <c:pt idx="21746">
                  <c:v>216.61665382584499</c:v>
                </c:pt>
                <c:pt idx="21747">
                  <c:v>216.57863479335401</c:v>
                </c:pt>
                <c:pt idx="21748">
                  <c:v>216.563162582567</c:v>
                </c:pt>
                <c:pt idx="21749">
                  <c:v>216.491211561515</c:v>
                </c:pt>
                <c:pt idx="21750">
                  <c:v>216.442933357459</c:v>
                </c:pt>
                <c:pt idx="21751">
                  <c:v>216.43036549714401</c:v>
                </c:pt>
                <c:pt idx="21752">
                  <c:v>216.41256091426499</c:v>
                </c:pt>
                <c:pt idx="21753">
                  <c:v>216.38298986119699</c:v>
                </c:pt>
                <c:pt idx="21754">
                  <c:v>216.35843880962901</c:v>
                </c:pt>
                <c:pt idx="21755">
                  <c:v>216.34416463386</c:v>
                </c:pt>
                <c:pt idx="21756">
                  <c:v>216.282844074672</c:v>
                </c:pt>
                <c:pt idx="21757">
                  <c:v>216.24781514746499</c:v>
                </c:pt>
                <c:pt idx="21758">
                  <c:v>216.20574578195999</c:v>
                </c:pt>
                <c:pt idx="21759">
                  <c:v>216.188366436851</c:v>
                </c:pt>
                <c:pt idx="21760">
                  <c:v>216.033060814621</c:v>
                </c:pt>
                <c:pt idx="21761">
                  <c:v>215.94627418226</c:v>
                </c:pt>
                <c:pt idx="21762">
                  <c:v>215.92940503851901</c:v>
                </c:pt>
                <c:pt idx="21763">
                  <c:v>215.92806874974801</c:v>
                </c:pt>
                <c:pt idx="21764">
                  <c:v>215.910171243657</c:v>
                </c:pt>
                <c:pt idx="21765">
                  <c:v>215.90613268699499</c:v>
                </c:pt>
                <c:pt idx="21766">
                  <c:v>215.87301886882099</c:v>
                </c:pt>
                <c:pt idx="21767">
                  <c:v>215.86840141291401</c:v>
                </c:pt>
                <c:pt idx="21768">
                  <c:v>215.803774232417</c:v>
                </c:pt>
                <c:pt idx="21769">
                  <c:v>215.797805919935</c:v>
                </c:pt>
                <c:pt idx="21770">
                  <c:v>215.75088424270899</c:v>
                </c:pt>
                <c:pt idx="21771">
                  <c:v>215.74464008840499</c:v>
                </c:pt>
                <c:pt idx="21772">
                  <c:v>215.698042323979</c:v>
                </c:pt>
                <c:pt idx="21773">
                  <c:v>215.693199615558</c:v>
                </c:pt>
                <c:pt idx="21774">
                  <c:v>215.669633043765</c:v>
                </c:pt>
                <c:pt idx="21775">
                  <c:v>215.61675940797301</c:v>
                </c:pt>
                <c:pt idx="21776">
                  <c:v>215.56545354933999</c:v>
                </c:pt>
                <c:pt idx="21777">
                  <c:v>215.51088059993199</c:v>
                </c:pt>
                <c:pt idx="21778">
                  <c:v>215.468375044091</c:v>
                </c:pt>
                <c:pt idx="21779">
                  <c:v>215.46808678531099</c:v>
                </c:pt>
                <c:pt idx="21780">
                  <c:v>215.458432323105</c:v>
                </c:pt>
                <c:pt idx="21781">
                  <c:v>215.42852315465501</c:v>
                </c:pt>
                <c:pt idx="21782">
                  <c:v>215.40438634251001</c:v>
                </c:pt>
                <c:pt idx="21783">
                  <c:v>215.36745749945999</c:v>
                </c:pt>
                <c:pt idx="21784">
                  <c:v>215.34310103414299</c:v>
                </c:pt>
                <c:pt idx="21785">
                  <c:v>215.33039440632001</c:v>
                </c:pt>
                <c:pt idx="21786">
                  <c:v>215.325924889155</c:v>
                </c:pt>
                <c:pt idx="21787">
                  <c:v>215.298368959757</c:v>
                </c:pt>
                <c:pt idx="21788">
                  <c:v>215.28409299534101</c:v>
                </c:pt>
                <c:pt idx="21789">
                  <c:v>215.221948370604</c:v>
                </c:pt>
                <c:pt idx="21790">
                  <c:v>215.187812538656</c:v>
                </c:pt>
                <c:pt idx="21791">
                  <c:v>215.15902207342401</c:v>
                </c:pt>
                <c:pt idx="21792">
                  <c:v>215.15142243897799</c:v>
                </c:pt>
                <c:pt idx="21793">
                  <c:v>215.124408409285</c:v>
                </c:pt>
                <c:pt idx="21794">
                  <c:v>215.05471246287999</c:v>
                </c:pt>
                <c:pt idx="21795">
                  <c:v>215.05204069197299</c:v>
                </c:pt>
                <c:pt idx="21796">
                  <c:v>215.05127161597801</c:v>
                </c:pt>
                <c:pt idx="21797">
                  <c:v>215.048692354102</c:v>
                </c:pt>
                <c:pt idx="21798">
                  <c:v>215.04770746041899</c:v>
                </c:pt>
                <c:pt idx="21799">
                  <c:v>215.03678716826701</c:v>
                </c:pt>
                <c:pt idx="21800">
                  <c:v>215.02726038930501</c:v>
                </c:pt>
                <c:pt idx="21801">
                  <c:v>214.99852758535201</c:v>
                </c:pt>
                <c:pt idx="21802">
                  <c:v>214.99687385076601</c:v>
                </c:pt>
                <c:pt idx="21803">
                  <c:v>214.991169073706</c:v>
                </c:pt>
                <c:pt idx="21804">
                  <c:v>214.968907015166</c:v>
                </c:pt>
                <c:pt idx="21805">
                  <c:v>214.82819538640399</c:v>
                </c:pt>
                <c:pt idx="21806">
                  <c:v>214.78867067932001</c:v>
                </c:pt>
                <c:pt idx="21807">
                  <c:v>214.77910770910199</c:v>
                </c:pt>
                <c:pt idx="21808">
                  <c:v>214.77104131344799</c:v>
                </c:pt>
                <c:pt idx="21809">
                  <c:v>214.74003939725301</c:v>
                </c:pt>
                <c:pt idx="21810">
                  <c:v>214.72823675392399</c:v>
                </c:pt>
                <c:pt idx="21811">
                  <c:v>214.71781521947801</c:v>
                </c:pt>
                <c:pt idx="21812">
                  <c:v>214.71432000045701</c:v>
                </c:pt>
                <c:pt idx="21813">
                  <c:v>214.711884986776</c:v>
                </c:pt>
                <c:pt idx="21814">
                  <c:v>214.70694883198399</c:v>
                </c:pt>
                <c:pt idx="21815">
                  <c:v>214.694952958447</c:v>
                </c:pt>
                <c:pt idx="21816">
                  <c:v>214.615717574737</c:v>
                </c:pt>
                <c:pt idx="21817">
                  <c:v>214.59670706559601</c:v>
                </c:pt>
                <c:pt idx="21818">
                  <c:v>214.53633319845301</c:v>
                </c:pt>
                <c:pt idx="21819">
                  <c:v>214.52986213432601</c:v>
                </c:pt>
                <c:pt idx="21820">
                  <c:v>214.49603432966899</c:v>
                </c:pt>
                <c:pt idx="21821">
                  <c:v>214.476665499858</c:v>
                </c:pt>
                <c:pt idx="21822">
                  <c:v>214.46868559309499</c:v>
                </c:pt>
                <c:pt idx="21823">
                  <c:v>214.463886599977</c:v>
                </c:pt>
                <c:pt idx="21824">
                  <c:v>214.43906740527899</c:v>
                </c:pt>
                <c:pt idx="21825">
                  <c:v>214.41643796632101</c:v>
                </c:pt>
                <c:pt idx="21826">
                  <c:v>214.41201937501</c:v>
                </c:pt>
                <c:pt idx="21827">
                  <c:v>214.38498758633699</c:v>
                </c:pt>
                <c:pt idx="21828">
                  <c:v>214.38281732835401</c:v>
                </c:pt>
                <c:pt idx="21829">
                  <c:v>214.36972146015199</c:v>
                </c:pt>
                <c:pt idx="21830">
                  <c:v>214.36656077112499</c:v>
                </c:pt>
                <c:pt idx="21831">
                  <c:v>214.255452636386</c:v>
                </c:pt>
                <c:pt idx="21832">
                  <c:v>214.248048967702</c:v>
                </c:pt>
                <c:pt idx="21833">
                  <c:v>214.24760308195701</c:v>
                </c:pt>
                <c:pt idx="21834">
                  <c:v>214.142698671983</c:v>
                </c:pt>
                <c:pt idx="21835">
                  <c:v>214.08926620855101</c:v>
                </c:pt>
                <c:pt idx="21836">
                  <c:v>214.05183369554101</c:v>
                </c:pt>
                <c:pt idx="21837">
                  <c:v>214.04472505388</c:v>
                </c:pt>
                <c:pt idx="21838">
                  <c:v>214.02183194323001</c:v>
                </c:pt>
                <c:pt idx="21839">
                  <c:v>213.932071538603</c:v>
                </c:pt>
                <c:pt idx="21840">
                  <c:v>213.925061955594</c:v>
                </c:pt>
                <c:pt idx="21841">
                  <c:v>213.89877456438799</c:v>
                </c:pt>
                <c:pt idx="21842">
                  <c:v>213.74700502195699</c:v>
                </c:pt>
                <c:pt idx="21843">
                  <c:v>213.74532462162199</c:v>
                </c:pt>
                <c:pt idx="21844">
                  <c:v>213.701582078006</c:v>
                </c:pt>
                <c:pt idx="21845">
                  <c:v>213.696812718882</c:v>
                </c:pt>
                <c:pt idx="21846">
                  <c:v>213.69341360400099</c:v>
                </c:pt>
                <c:pt idx="21847">
                  <c:v>213.67203552883899</c:v>
                </c:pt>
                <c:pt idx="21848">
                  <c:v>213.652001126968</c:v>
                </c:pt>
                <c:pt idx="21849">
                  <c:v>213.646887823979</c:v>
                </c:pt>
                <c:pt idx="21850">
                  <c:v>213.64525282580101</c:v>
                </c:pt>
                <c:pt idx="21851">
                  <c:v>213.631349351902</c:v>
                </c:pt>
                <c:pt idx="21852">
                  <c:v>213.62077109164599</c:v>
                </c:pt>
                <c:pt idx="21853">
                  <c:v>213.61191746850801</c:v>
                </c:pt>
                <c:pt idx="21854">
                  <c:v>213.56710419663401</c:v>
                </c:pt>
                <c:pt idx="21855">
                  <c:v>213.49015214346599</c:v>
                </c:pt>
                <c:pt idx="21856">
                  <c:v>213.465332500024</c:v>
                </c:pt>
                <c:pt idx="21857">
                  <c:v>213.44568165105801</c:v>
                </c:pt>
                <c:pt idx="21858">
                  <c:v>213.44117777355501</c:v>
                </c:pt>
                <c:pt idx="21859">
                  <c:v>213.38958504341099</c:v>
                </c:pt>
                <c:pt idx="21860">
                  <c:v>213.37183802043401</c:v>
                </c:pt>
                <c:pt idx="21861">
                  <c:v>213.32978611562001</c:v>
                </c:pt>
                <c:pt idx="21862">
                  <c:v>213.29515914714401</c:v>
                </c:pt>
                <c:pt idx="21863">
                  <c:v>213.295088397873</c:v>
                </c:pt>
                <c:pt idx="21864">
                  <c:v>213.29154252039399</c:v>
                </c:pt>
                <c:pt idx="21865">
                  <c:v>213.274190755777</c:v>
                </c:pt>
                <c:pt idx="21866">
                  <c:v>213.272390860814</c:v>
                </c:pt>
                <c:pt idx="21867">
                  <c:v>213.254386960912</c:v>
                </c:pt>
                <c:pt idx="21868">
                  <c:v>213.24825629823201</c:v>
                </c:pt>
                <c:pt idx="21869">
                  <c:v>213.23525833107999</c:v>
                </c:pt>
                <c:pt idx="21870">
                  <c:v>213.23096365817199</c:v>
                </c:pt>
                <c:pt idx="21871">
                  <c:v>213.139887934527</c:v>
                </c:pt>
                <c:pt idx="21872">
                  <c:v>212.98821038200199</c:v>
                </c:pt>
                <c:pt idx="21873">
                  <c:v>212.98718678280201</c:v>
                </c:pt>
                <c:pt idx="21874">
                  <c:v>212.95701702453101</c:v>
                </c:pt>
                <c:pt idx="21875">
                  <c:v>212.951456368365</c:v>
                </c:pt>
                <c:pt idx="21876">
                  <c:v>212.851240412283</c:v>
                </c:pt>
                <c:pt idx="21877">
                  <c:v>212.831215377219</c:v>
                </c:pt>
                <c:pt idx="21878">
                  <c:v>212.78046951313101</c:v>
                </c:pt>
                <c:pt idx="21879">
                  <c:v>212.68299158085901</c:v>
                </c:pt>
                <c:pt idx="21880">
                  <c:v>212.55946091872801</c:v>
                </c:pt>
                <c:pt idx="21881">
                  <c:v>212.545564938175</c:v>
                </c:pt>
                <c:pt idx="21882">
                  <c:v>212.54180417317701</c:v>
                </c:pt>
                <c:pt idx="21883">
                  <c:v>212.46808349938499</c:v>
                </c:pt>
                <c:pt idx="21884">
                  <c:v>212.437429007491</c:v>
                </c:pt>
                <c:pt idx="21885">
                  <c:v>212.403104501017</c:v>
                </c:pt>
                <c:pt idx="21886">
                  <c:v>212.38433370182901</c:v>
                </c:pt>
                <c:pt idx="21887">
                  <c:v>212.36978436068901</c:v>
                </c:pt>
                <c:pt idx="21888">
                  <c:v>212.36546389341001</c:v>
                </c:pt>
                <c:pt idx="21889">
                  <c:v>212.34472308885299</c:v>
                </c:pt>
                <c:pt idx="21890">
                  <c:v>212.32422635845401</c:v>
                </c:pt>
                <c:pt idx="21891">
                  <c:v>212.298426533525</c:v>
                </c:pt>
                <c:pt idx="21892">
                  <c:v>212.24735591096501</c:v>
                </c:pt>
                <c:pt idx="21893">
                  <c:v>212.22683182947199</c:v>
                </c:pt>
                <c:pt idx="21894">
                  <c:v>212.20594539455399</c:v>
                </c:pt>
                <c:pt idx="21895">
                  <c:v>212.20216316600801</c:v>
                </c:pt>
                <c:pt idx="21896">
                  <c:v>212.178193093414</c:v>
                </c:pt>
                <c:pt idx="21897">
                  <c:v>212.17490026321499</c:v>
                </c:pt>
                <c:pt idx="21898">
                  <c:v>212.174162512572</c:v>
                </c:pt>
                <c:pt idx="21899">
                  <c:v>212.084775716704</c:v>
                </c:pt>
                <c:pt idx="21900">
                  <c:v>212.07483902245099</c:v>
                </c:pt>
                <c:pt idx="21901">
                  <c:v>212.06364126130001</c:v>
                </c:pt>
                <c:pt idx="21902">
                  <c:v>212.01775419883799</c:v>
                </c:pt>
                <c:pt idx="21903">
                  <c:v>211.99080633436901</c:v>
                </c:pt>
                <c:pt idx="21904">
                  <c:v>211.95262992415201</c:v>
                </c:pt>
                <c:pt idx="21905">
                  <c:v>211.877765526269</c:v>
                </c:pt>
                <c:pt idx="21906">
                  <c:v>211.85962261510301</c:v>
                </c:pt>
                <c:pt idx="21907">
                  <c:v>211.84627962760999</c:v>
                </c:pt>
                <c:pt idx="21908">
                  <c:v>211.84352105571</c:v>
                </c:pt>
                <c:pt idx="21909">
                  <c:v>211.83208610747201</c:v>
                </c:pt>
                <c:pt idx="21910">
                  <c:v>211.82642176193099</c:v>
                </c:pt>
                <c:pt idx="21911">
                  <c:v>211.813700494187</c:v>
                </c:pt>
                <c:pt idx="21912">
                  <c:v>211.803396065718</c:v>
                </c:pt>
                <c:pt idx="21913">
                  <c:v>211.79941529407401</c:v>
                </c:pt>
                <c:pt idx="21914">
                  <c:v>211.734265556201</c:v>
                </c:pt>
                <c:pt idx="21915">
                  <c:v>211.69821807726399</c:v>
                </c:pt>
                <c:pt idx="21916">
                  <c:v>211.68808993458799</c:v>
                </c:pt>
                <c:pt idx="21917">
                  <c:v>211.68450664813301</c:v>
                </c:pt>
                <c:pt idx="21918">
                  <c:v>211.67735155118001</c:v>
                </c:pt>
                <c:pt idx="21919">
                  <c:v>211.67377955817199</c:v>
                </c:pt>
                <c:pt idx="21920">
                  <c:v>211.62429482062799</c:v>
                </c:pt>
                <c:pt idx="21921">
                  <c:v>211.54178325664401</c:v>
                </c:pt>
                <c:pt idx="21922">
                  <c:v>211.53149290186499</c:v>
                </c:pt>
                <c:pt idx="21923">
                  <c:v>211.51548258191301</c:v>
                </c:pt>
                <c:pt idx="21924">
                  <c:v>211.481167788352</c:v>
                </c:pt>
                <c:pt idx="21925">
                  <c:v>211.45164784309301</c:v>
                </c:pt>
                <c:pt idx="21926">
                  <c:v>211.44688573285001</c:v>
                </c:pt>
                <c:pt idx="21927">
                  <c:v>211.35923575176599</c:v>
                </c:pt>
                <c:pt idx="21928">
                  <c:v>211.296637808837</c:v>
                </c:pt>
                <c:pt idx="21929">
                  <c:v>211.26265359752099</c:v>
                </c:pt>
                <c:pt idx="21930">
                  <c:v>211.235482761745</c:v>
                </c:pt>
                <c:pt idx="21931">
                  <c:v>211.10988781530699</c:v>
                </c:pt>
                <c:pt idx="21932">
                  <c:v>211.003877288848</c:v>
                </c:pt>
                <c:pt idx="21933">
                  <c:v>210.997437142683</c:v>
                </c:pt>
                <c:pt idx="21934">
                  <c:v>210.97966534959099</c:v>
                </c:pt>
                <c:pt idx="21935">
                  <c:v>210.97946610112399</c:v>
                </c:pt>
                <c:pt idx="21936">
                  <c:v>210.96336384638499</c:v>
                </c:pt>
                <c:pt idx="21937">
                  <c:v>210.94086429554301</c:v>
                </c:pt>
                <c:pt idx="21938">
                  <c:v>210.90766441482401</c:v>
                </c:pt>
                <c:pt idx="21939">
                  <c:v>210.801139768063</c:v>
                </c:pt>
                <c:pt idx="21940">
                  <c:v>210.79902838478699</c:v>
                </c:pt>
                <c:pt idx="21941">
                  <c:v>210.78361369583601</c:v>
                </c:pt>
                <c:pt idx="21942">
                  <c:v>210.78355867093401</c:v>
                </c:pt>
                <c:pt idx="21943">
                  <c:v>210.72714017534199</c:v>
                </c:pt>
                <c:pt idx="21944">
                  <c:v>210.700452155872</c:v>
                </c:pt>
                <c:pt idx="21945">
                  <c:v>210.67104735713301</c:v>
                </c:pt>
                <c:pt idx="21946">
                  <c:v>210.622923965815</c:v>
                </c:pt>
                <c:pt idx="21947">
                  <c:v>210.62134517710101</c:v>
                </c:pt>
                <c:pt idx="21948">
                  <c:v>210.52792423391301</c:v>
                </c:pt>
                <c:pt idx="21949">
                  <c:v>210.507848947182</c:v>
                </c:pt>
                <c:pt idx="21950">
                  <c:v>210.45585258615</c:v>
                </c:pt>
                <c:pt idx="21951">
                  <c:v>210.447285571994</c:v>
                </c:pt>
                <c:pt idx="21952">
                  <c:v>210.432116718868</c:v>
                </c:pt>
                <c:pt idx="21953">
                  <c:v>210.40700870919099</c:v>
                </c:pt>
                <c:pt idx="21954">
                  <c:v>210.382822553426</c:v>
                </c:pt>
                <c:pt idx="21955">
                  <c:v>210.36707414995399</c:v>
                </c:pt>
                <c:pt idx="21956">
                  <c:v>210.35966844570501</c:v>
                </c:pt>
                <c:pt idx="21957">
                  <c:v>210.35833469449099</c:v>
                </c:pt>
                <c:pt idx="21958">
                  <c:v>210.33938692684501</c:v>
                </c:pt>
                <c:pt idx="21959">
                  <c:v>210.31929401823601</c:v>
                </c:pt>
                <c:pt idx="21960">
                  <c:v>210.31307001307599</c:v>
                </c:pt>
                <c:pt idx="21961">
                  <c:v>210.24583236556501</c:v>
                </c:pt>
                <c:pt idx="21962">
                  <c:v>210.22572316858</c:v>
                </c:pt>
                <c:pt idx="21963">
                  <c:v>210.220320815543</c:v>
                </c:pt>
                <c:pt idx="21964">
                  <c:v>210.213465329988</c:v>
                </c:pt>
                <c:pt idx="21965">
                  <c:v>210.13259514373701</c:v>
                </c:pt>
                <c:pt idx="21966">
                  <c:v>210.110524992911</c:v>
                </c:pt>
                <c:pt idx="21967">
                  <c:v>210.109036884771</c:v>
                </c:pt>
                <c:pt idx="21968">
                  <c:v>210.05895290045399</c:v>
                </c:pt>
                <c:pt idx="21969">
                  <c:v>210.00273024726599</c:v>
                </c:pt>
                <c:pt idx="21970">
                  <c:v>209.98713260818201</c:v>
                </c:pt>
                <c:pt idx="21971">
                  <c:v>209.95502332338901</c:v>
                </c:pt>
                <c:pt idx="21972">
                  <c:v>209.90651699964599</c:v>
                </c:pt>
                <c:pt idx="21973">
                  <c:v>209.73887806343899</c:v>
                </c:pt>
                <c:pt idx="21974">
                  <c:v>209.657976295536</c:v>
                </c:pt>
                <c:pt idx="21975">
                  <c:v>209.63479972987699</c:v>
                </c:pt>
                <c:pt idx="21976">
                  <c:v>209.629228059452</c:v>
                </c:pt>
                <c:pt idx="21977">
                  <c:v>209.56897010013699</c:v>
                </c:pt>
                <c:pt idx="21978">
                  <c:v>209.56349721170901</c:v>
                </c:pt>
                <c:pt idx="21979">
                  <c:v>209.55272504807999</c:v>
                </c:pt>
                <c:pt idx="21980">
                  <c:v>209.50178159094801</c:v>
                </c:pt>
                <c:pt idx="21981">
                  <c:v>209.48941351537499</c:v>
                </c:pt>
                <c:pt idx="21982">
                  <c:v>209.44583543640601</c:v>
                </c:pt>
                <c:pt idx="21983">
                  <c:v>209.44093438207</c:v>
                </c:pt>
                <c:pt idx="21984">
                  <c:v>209.42402961393</c:v>
                </c:pt>
                <c:pt idx="21985">
                  <c:v>209.36681617558199</c:v>
                </c:pt>
                <c:pt idx="21986">
                  <c:v>209.35949034182499</c:v>
                </c:pt>
                <c:pt idx="21987">
                  <c:v>209.34107517222699</c:v>
                </c:pt>
                <c:pt idx="21988">
                  <c:v>209.31175435564001</c:v>
                </c:pt>
                <c:pt idx="21989">
                  <c:v>209.213486202334</c:v>
                </c:pt>
                <c:pt idx="21990">
                  <c:v>209.213220604675</c:v>
                </c:pt>
                <c:pt idx="21991">
                  <c:v>209.17138627791201</c:v>
                </c:pt>
                <c:pt idx="21992">
                  <c:v>209.14023082955899</c:v>
                </c:pt>
                <c:pt idx="21993">
                  <c:v>209.13263670824</c:v>
                </c:pt>
                <c:pt idx="21994">
                  <c:v>209.07849749437401</c:v>
                </c:pt>
                <c:pt idx="21995">
                  <c:v>209.07612776961301</c:v>
                </c:pt>
                <c:pt idx="21996">
                  <c:v>209.04138078646901</c:v>
                </c:pt>
                <c:pt idx="21997">
                  <c:v>208.98269229598401</c:v>
                </c:pt>
                <c:pt idx="21998">
                  <c:v>208.96383687322901</c:v>
                </c:pt>
                <c:pt idx="21999">
                  <c:v>208.948710788705</c:v>
                </c:pt>
                <c:pt idx="22000">
                  <c:v>208.84304835155999</c:v>
                </c:pt>
                <c:pt idx="22001">
                  <c:v>208.82535372980499</c:v>
                </c:pt>
                <c:pt idx="22002">
                  <c:v>208.824961539448</c:v>
                </c:pt>
                <c:pt idx="22003">
                  <c:v>208.79902022558201</c:v>
                </c:pt>
                <c:pt idx="22004">
                  <c:v>208.75469929718099</c:v>
                </c:pt>
                <c:pt idx="22005">
                  <c:v>208.73576415142401</c:v>
                </c:pt>
                <c:pt idx="22006">
                  <c:v>208.729558828687</c:v>
                </c:pt>
                <c:pt idx="22007">
                  <c:v>208.67200890004699</c:v>
                </c:pt>
                <c:pt idx="22008">
                  <c:v>208.64129257744599</c:v>
                </c:pt>
                <c:pt idx="22009">
                  <c:v>208.60089910333201</c:v>
                </c:pt>
                <c:pt idx="22010">
                  <c:v>208.59763537078999</c:v>
                </c:pt>
                <c:pt idx="22011">
                  <c:v>208.58841032633501</c:v>
                </c:pt>
                <c:pt idx="22012">
                  <c:v>208.56088030705101</c:v>
                </c:pt>
                <c:pt idx="22013">
                  <c:v>208.521431165959</c:v>
                </c:pt>
                <c:pt idx="22014">
                  <c:v>208.484289407456</c:v>
                </c:pt>
                <c:pt idx="22015">
                  <c:v>208.44480293852999</c:v>
                </c:pt>
                <c:pt idx="22016">
                  <c:v>208.43995296797601</c:v>
                </c:pt>
                <c:pt idx="22017">
                  <c:v>208.43861537203799</c:v>
                </c:pt>
                <c:pt idx="22018">
                  <c:v>208.43323290309201</c:v>
                </c:pt>
                <c:pt idx="22019">
                  <c:v>208.427192271688</c:v>
                </c:pt>
                <c:pt idx="22020">
                  <c:v>208.371671372592</c:v>
                </c:pt>
                <c:pt idx="22021">
                  <c:v>208.36754878113001</c:v>
                </c:pt>
                <c:pt idx="22022">
                  <c:v>208.36423815804301</c:v>
                </c:pt>
                <c:pt idx="22023">
                  <c:v>208.323069263983</c:v>
                </c:pt>
                <c:pt idx="22024">
                  <c:v>208.294073183585</c:v>
                </c:pt>
                <c:pt idx="22025">
                  <c:v>208.244979792138</c:v>
                </c:pt>
                <c:pt idx="22026">
                  <c:v>208.10668595219599</c:v>
                </c:pt>
                <c:pt idx="22027">
                  <c:v>208.06724616623501</c:v>
                </c:pt>
                <c:pt idx="22028">
                  <c:v>208.01382873336701</c:v>
                </c:pt>
                <c:pt idx="22029">
                  <c:v>207.92544170760999</c:v>
                </c:pt>
                <c:pt idx="22030">
                  <c:v>207.92082690966501</c:v>
                </c:pt>
                <c:pt idx="22031">
                  <c:v>207.89291594033699</c:v>
                </c:pt>
                <c:pt idx="22032">
                  <c:v>207.88616113686101</c:v>
                </c:pt>
                <c:pt idx="22033">
                  <c:v>207.869147573253</c:v>
                </c:pt>
                <c:pt idx="22034">
                  <c:v>207.85711295232599</c:v>
                </c:pt>
                <c:pt idx="22035">
                  <c:v>207.798535309258</c:v>
                </c:pt>
                <c:pt idx="22036">
                  <c:v>207.77644324375299</c:v>
                </c:pt>
                <c:pt idx="22037">
                  <c:v>207.752289180155</c:v>
                </c:pt>
                <c:pt idx="22038">
                  <c:v>207.73343184729799</c:v>
                </c:pt>
                <c:pt idx="22039">
                  <c:v>207.61778781071899</c:v>
                </c:pt>
                <c:pt idx="22040">
                  <c:v>207.600375377022</c:v>
                </c:pt>
                <c:pt idx="22041">
                  <c:v>207.591404254255</c:v>
                </c:pt>
                <c:pt idx="22042">
                  <c:v>207.53966329871901</c:v>
                </c:pt>
                <c:pt idx="22043">
                  <c:v>207.49109408173101</c:v>
                </c:pt>
                <c:pt idx="22044">
                  <c:v>207.48587345737999</c:v>
                </c:pt>
                <c:pt idx="22045">
                  <c:v>207.48528654306401</c:v>
                </c:pt>
                <c:pt idx="22046">
                  <c:v>207.45062170138701</c:v>
                </c:pt>
                <c:pt idx="22047">
                  <c:v>207.41815000300801</c:v>
                </c:pt>
                <c:pt idx="22048">
                  <c:v>207.411911565639</c:v>
                </c:pt>
                <c:pt idx="22049">
                  <c:v>207.322131328246</c:v>
                </c:pt>
                <c:pt idx="22050">
                  <c:v>207.290791466531</c:v>
                </c:pt>
                <c:pt idx="22051">
                  <c:v>207.24667941842799</c:v>
                </c:pt>
                <c:pt idx="22052">
                  <c:v>207.245950953114</c:v>
                </c:pt>
                <c:pt idx="22053">
                  <c:v>207.23549304474099</c:v>
                </c:pt>
                <c:pt idx="22054">
                  <c:v>207.21383599444499</c:v>
                </c:pt>
                <c:pt idx="22055">
                  <c:v>206.99309316929401</c:v>
                </c:pt>
                <c:pt idx="22056">
                  <c:v>206.98496803843599</c:v>
                </c:pt>
                <c:pt idx="22057">
                  <c:v>206.97777114538499</c:v>
                </c:pt>
                <c:pt idx="22058">
                  <c:v>206.95382080362501</c:v>
                </c:pt>
                <c:pt idx="22059">
                  <c:v>206.906203492559</c:v>
                </c:pt>
                <c:pt idx="22060">
                  <c:v>206.82823731523899</c:v>
                </c:pt>
                <c:pt idx="22061">
                  <c:v>206.807141404585</c:v>
                </c:pt>
                <c:pt idx="22062">
                  <c:v>206.779401822892</c:v>
                </c:pt>
                <c:pt idx="22063">
                  <c:v>206.74707392828401</c:v>
                </c:pt>
                <c:pt idx="22064">
                  <c:v>206.66149769287</c:v>
                </c:pt>
                <c:pt idx="22065">
                  <c:v>206.62651124246099</c:v>
                </c:pt>
                <c:pt idx="22066">
                  <c:v>206.59209376093301</c:v>
                </c:pt>
                <c:pt idx="22067">
                  <c:v>206.565938143919</c:v>
                </c:pt>
                <c:pt idx="22068">
                  <c:v>206.55987406814199</c:v>
                </c:pt>
                <c:pt idx="22069">
                  <c:v>206.54825688056101</c:v>
                </c:pt>
                <c:pt idx="22070">
                  <c:v>206.532669929994</c:v>
                </c:pt>
                <c:pt idx="22071">
                  <c:v>206.48981772285401</c:v>
                </c:pt>
                <c:pt idx="22072">
                  <c:v>206.44324628668099</c:v>
                </c:pt>
                <c:pt idx="22073">
                  <c:v>206.44240278908299</c:v>
                </c:pt>
                <c:pt idx="22074">
                  <c:v>206.38767020064299</c:v>
                </c:pt>
                <c:pt idx="22075">
                  <c:v>206.37764518290999</c:v>
                </c:pt>
                <c:pt idx="22076">
                  <c:v>206.337774839107</c:v>
                </c:pt>
                <c:pt idx="22077">
                  <c:v>206.30020923072499</c:v>
                </c:pt>
                <c:pt idx="22078">
                  <c:v>206.25947233704599</c:v>
                </c:pt>
                <c:pt idx="22079">
                  <c:v>206.257728029596</c:v>
                </c:pt>
                <c:pt idx="22080">
                  <c:v>206.21880038221599</c:v>
                </c:pt>
                <c:pt idx="22081">
                  <c:v>206.185358036271</c:v>
                </c:pt>
                <c:pt idx="22082">
                  <c:v>206.139350507839</c:v>
                </c:pt>
                <c:pt idx="22083">
                  <c:v>206.094711098967</c:v>
                </c:pt>
                <c:pt idx="22084">
                  <c:v>206.06766145500799</c:v>
                </c:pt>
                <c:pt idx="22085">
                  <c:v>206.04818690452501</c:v>
                </c:pt>
                <c:pt idx="22086">
                  <c:v>206.04114179317</c:v>
                </c:pt>
                <c:pt idx="22087">
                  <c:v>205.985482501311</c:v>
                </c:pt>
                <c:pt idx="22088">
                  <c:v>205.97490435196801</c:v>
                </c:pt>
                <c:pt idx="22089">
                  <c:v>205.97423633415099</c:v>
                </c:pt>
                <c:pt idx="22090">
                  <c:v>205.953028950207</c:v>
                </c:pt>
                <c:pt idx="22091">
                  <c:v>205.90735669261699</c:v>
                </c:pt>
                <c:pt idx="22092">
                  <c:v>205.89703882795001</c:v>
                </c:pt>
                <c:pt idx="22093">
                  <c:v>205.88495894281499</c:v>
                </c:pt>
                <c:pt idx="22094">
                  <c:v>205.85419797660001</c:v>
                </c:pt>
                <c:pt idx="22095">
                  <c:v>205.84732851176801</c:v>
                </c:pt>
                <c:pt idx="22096">
                  <c:v>205.83178945326401</c:v>
                </c:pt>
                <c:pt idx="22097">
                  <c:v>205.819273225713</c:v>
                </c:pt>
                <c:pt idx="22098">
                  <c:v>205.81864909730601</c:v>
                </c:pt>
                <c:pt idx="22099">
                  <c:v>205.80087803594299</c:v>
                </c:pt>
                <c:pt idx="22100">
                  <c:v>205.77464495992999</c:v>
                </c:pt>
                <c:pt idx="22101">
                  <c:v>205.74008746910101</c:v>
                </c:pt>
                <c:pt idx="22102">
                  <c:v>205.71516728743501</c:v>
                </c:pt>
                <c:pt idx="22103">
                  <c:v>205.69123368074401</c:v>
                </c:pt>
                <c:pt idx="22104">
                  <c:v>205.68680462543301</c:v>
                </c:pt>
                <c:pt idx="22105">
                  <c:v>205.65633974968</c:v>
                </c:pt>
                <c:pt idx="22106">
                  <c:v>205.64368175173001</c:v>
                </c:pt>
                <c:pt idx="22107">
                  <c:v>205.63412553213999</c:v>
                </c:pt>
                <c:pt idx="22108">
                  <c:v>205.63409917338399</c:v>
                </c:pt>
                <c:pt idx="22109">
                  <c:v>205.57882843730101</c:v>
                </c:pt>
                <c:pt idx="22110">
                  <c:v>205.51397524907699</c:v>
                </c:pt>
                <c:pt idx="22111">
                  <c:v>205.50368021624499</c:v>
                </c:pt>
                <c:pt idx="22112">
                  <c:v>205.501857086592</c:v>
                </c:pt>
                <c:pt idx="22113">
                  <c:v>205.490228378593</c:v>
                </c:pt>
                <c:pt idx="22114">
                  <c:v>205.47691279939099</c:v>
                </c:pt>
                <c:pt idx="22115">
                  <c:v>205.386973090537</c:v>
                </c:pt>
                <c:pt idx="22116">
                  <c:v>205.34727803044501</c:v>
                </c:pt>
                <c:pt idx="22117">
                  <c:v>205.285919530987</c:v>
                </c:pt>
                <c:pt idx="22118">
                  <c:v>205.26107325607299</c:v>
                </c:pt>
                <c:pt idx="22119">
                  <c:v>205.24463923458299</c:v>
                </c:pt>
                <c:pt idx="22120">
                  <c:v>205.190141971147</c:v>
                </c:pt>
                <c:pt idx="22121">
                  <c:v>205.157005921261</c:v>
                </c:pt>
                <c:pt idx="22122">
                  <c:v>205.140144411471</c:v>
                </c:pt>
                <c:pt idx="22123">
                  <c:v>205.13146746493899</c:v>
                </c:pt>
                <c:pt idx="22124">
                  <c:v>205.12989284165801</c:v>
                </c:pt>
                <c:pt idx="22125">
                  <c:v>205.12433526887099</c:v>
                </c:pt>
                <c:pt idx="22126">
                  <c:v>205.10768590670699</c:v>
                </c:pt>
                <c:pt idx="22127">
                  <c:v>205.089369820109</c:v>
                </c:pt>
                <c:pt idx="22128">
                  <c:v>205.00488887987899</c:v>
                </c:pt>
                <c:pt idx="22129">
                  <c:v>204.944041868977</c:v>
                </c:pt>
                <c:pt idx="22130">
                  <c:v>204.847933826184</c:v>
                </c:pt>
                <c:pt idx="22131">
                  <c:v>204.81999668742199</c:v>
                </c:pt>
                <c:pt idx="22132">
                  <c:v>204.78395851766501</c:v>
                </c:pt>
                <c:pt idx="22133">
                  <c:v>204.774526937866</c:v>
                </c:pt>
                <c:pt idx="22134">
                  <c:v>204.77233039088901</c:v>
                </c:pt>
                <c:pt idx="22135">
                  <c:v>204.760412622399</c:v>
                </c:pt>
                <c:pt idx="22136">
                  <c:v>204.74737286353499</c:v>
                </c:pt>
                <c:pt idx="22137">
                  <c:v>204.64641773323299</c:v>
                </c:pt>
                <c:pt idx="22138">
                  <c:v>204.59640456642899</c:v>
                </c:pt>
                <c:pt idx="22139">
                  <c:v>204.58535437413801</c:v>
                </c:pt>
                <c:pt idx="22140">
                  <c:v>204.51640532434899</c:v>
                </c:pt>
                <c:pt idx="22141">
                  <c:v>204.504587884177</c:v>
                </c:pt>
                <c:pt idx="22142">
                  <c:v>204.47314822206599</c:v>
                </c:pt>
                <c:pt idx="22143">
                  <c:v>204.42898879747801</c:v>
                </c:pt>
                <c:pt idx="22144">
                  <c:v>204.40224461099601</c:v>
                </c:pt>
                <c:pt idx="22145">
                  <c:v>204.40027799151099</c:v>
                </c:pt>
                <c:pt idx="22146">
                  <c:v>204.364176220476</c:v>
                </c:pt>
                <c:pt idx="22147">
                  <c:v>204.35729051953001</c:v>
                </c:pt>
                <c:pt idx="22148">
                  <c:v>204.34275808938401</c:v>
                </c:pt>
                <c:pt idx="22149">
                  <c:v>204.31536456445201</c:v>
                </c:pt>
                <c:pt idx="22150">
                  <c:v>204.29494228127601</c:v>
                </c:pt>
                <c:pt idx="22151">
                  <c:v>204.25050656237201</c:v>
                </c:pt>
                <c:pt idx="22152">
                  <c:v>204.23030808020101</c:v>
                </c:pt>
                <c:pt idx="22153">
                  <c:v>204.19866828773701</c:v>
                </c:pt>
                <c:pt idx="22154">
                  <c:v>204.19007422675699</c:v>
                </c:pt>
                <c:pt idx="22155">
                  <c:v>204.18584047033301</c:v>
                </c:pt>
                <c:pt idx="22156">
                  <c:v>204.132352937316</c:v>
                </c:pt>
                <c:pt idx="22157">
                  <c:v>204.11515902629401</c:v>
                </c:pt>
                <c:pt idx="22158">
                  <c:v>204.070129821976</c:v>
                </c:pt>
                <c:pt idx="22159">
                  <c:v>204.04350670686401</c:v>
                </c:pt>
                <c:pt idx="22160">
                  <c:v>204.022053464339</c:v>
                </c:pt>
                <c:pt idx="22161">
                  <c:v>204.01346572202601</c:v>
                </c:pt>
                <c:pt idx="22162">
                  <c:v>203.91463742862899</c:v>
                </c:pt>
                <c:pt idx="22163">
                  <c:v>203.907508987781</c:v>
                </c:pt>
                <c:pt idx="22164">
                  <c:v>203.882684296805</c:v>
                </c:pt>
                <c:pt idx="22165">
                  <c:v>203.85624965355601</c:v>
                </c:pt>
                <c:pt idx="22166">
                  <c:v>203.80999491801001</c:v>
                </c:pt>
                <c:pt idx="22167">
                  <c:v>203.80245074844001</c:v>
                </c:pt>
                <c:pt idx="22168">
                  <c:v>203.746732878573</c:v>
                </c:pt>
                <c:pt idx="22169">
                  <c:v>203.74592289844301</c:v>
                </c:pt>
                <c:pt idx="22170">
                  <c:v>203.71631140896699</c:v>
                </c:pt>
                <c:pt idx="22171">
                  <c:v>203.67613529855299</c:v>
                </c:pt>
                <c:pt idx="22172">
                  <c:v>203.65505228725601</c:v>
                </c:pt>
                <c:pt idx="22173">
                  <c:v>203.61113769323899</c:v>
                </c:pt>
                <c:pt idx="22174">
                  <c:v>203.59611889304901</c:v>
                </c:pt>
                <c:pt idx="22175">
                  <c:v>203.56299284503299</c:v>
                </c:pt>
                <c:pt idx="22176">
                  <c:v>203.55247606229301</c:v>
                </c:pt>
                <c:pt idx="22177">
                  <c:v>203.52234165192399</c:v>
                </c:pt>
                <c:pt idx="22178">
                  <c:v>203.51896960083801</c:v>
                </c:pt>
                <c:pt idx="22179">
                  <c:v>203.41556971408099</c:v>
                </c:pt>
                <c:pt idx="22180">
                  <c:v>203.36019112581599</c:v>
                </c:pt>
                <c:pt idx="22181">
                  <c:v>203.34241909634801</c:v>
                </c:pt>
                <c:pt idx="22182">
                  <c:v>203.34100342172499</c:v>
                </c:pt>
                <c:pt idx="22183">
                  <c:v>203.27936023215599</c:v>
                </c:pt>
                <c:pt idx="22184">
                  <c:v>203.26402169634099</c:v>
                </c:pt>
                <c:pt idx="22185">
                  <c:v>203.26002063473501</c:v>
                </c:pt>
                <c:pt idx="22186">
                  <c:v>203.23056922773699</c:v>
                </c:pt>
                <c:pt idx="22187">
                  <c:v>203.22520531583899</c:v>
                </c:pt>
                <c:pt idx="22188">
                  <c:v>203.21802505430301</c:v>
                </c:pt>
                <c:pt idx="22189">
                  <c:v>203.206790077607</c:v>
                </c:pt>
                <c:pt idx="22190">
                  <c:v>203.20362133129299</c:v>
                </c:pt>
                <c:pt idx="22191">
                  <c:v>203.19670072972099</c:v>
                </c:pt>
                <c:pt idx="22192">
                  <c:v>203.18650638488799</c:v>
                </c:pt>
                <c:pt idx="22193">
                  <c:v>203.17554911519301</c:v>
                </c:pt>
                <c:pt idx="22194">
                  <c:v>203.15800584566699</c:v>
                </c:pt>
                <c:pt idx="22195">
                  <c:v>203.11244440950401</c:v>
                </c:pt>
                <c:pt idx="22196">
                  <c:v>203.07000038661201</c:v>
                </c:pt>
                <c:pt idx="22197">
                  <c:v>203.064380334573</c:v>
                </c:pt>
                <c:pt idx="22198">
                  <c:v>203.03754051594399</c:v>
                </c:pt>
                <c:pt idx="22199">
                  <c:v>203.02780037676399</c:v>
                </c:pt>
                <c:pt idx="22200">
                  <c:v>202.91344622708701</c:v>
                </c:pt>
                <c:pt idx="22201">
                  <c:v>202.91019197989101</c:v>
                </c:pt>
                <c:pt idx="22202">
                  <c:v>202.87757647178</c:v>
                </c:pt>
                <c:pt idx="22203">
                  <c:v>202.80542810661399</c:v>
                </c:pt>
                <c:pt idx="22204">
                  <c:v>202.76638776122701</c:v>
                </c:pt>
                <c:pt idx="22205">
                  <c:v>202.75346489036599</c:v>
                </c:pt>
                <c:pt idx="22206">
                  <c:v>202.710334780322</c:v>
                </c:pt>
                <c:pt idx="22207">
                  <c:v>202.697230540818</c:v>
                </c:pt>
                <c:pt idx="22208">
                  <c:v>202.694459813641</c:v>
                </c:pt>
                <c:pt idx="22209">
                  <c:v>202.67731503298299</c:v>
                </c:pt>
                <c:pt idx="22210">
                  <c:v>202.657577907291</c:v>
                </c:pt>
                <c:pt idx="22211">
                  <c:v>202.611681505608</c:v>
                </c:pt>
                <c:pt idx="22212">
                  <c:v>202.60055279881101</c:v>
                </c:pt>
                <c:pt idx="22213">
                  <c:v>202.58248149626999</c:v>
                </c:pt>
                <c:pt idx="22214">
                  <c:v>202.56083854993199</c:v>
                </c:pt>
                <c:pt idx="22215">
                  <c:v>202.551023984913</c:v>
                </c:pt>
                <c:pt idx="22216">
                  <c:v>202.55075790102001</c:v>
                </c:pt>
                <c:pt idx="22217">
                  <c:v>202.525024012182</c:v>
                </c:pt>
                <c:pt idx="22218">
                  <c:v>202.50653786521201</c:v>
                </c:pt>
                <c:pt idx="22219">
                  <c:v>202.49841655329899</c:v>
                </c:pt>
                <c:pt idx="22220">
                  <c:v>202.496869833018</c:v>
                </c:pt>
                <c:pt idx="22221">
                  <c:v>202.46065209622299</c:v>
                </c:pt>
                <c:pt idx="22222">
                  <c:v>202.428629337926</c:v>
                </c:pt>
                <c:pt idx="22223">
                  <c:v>202.426229062462</c:v>
                </c:pt>
                <c:pt idx="22224">
                  <c:v>202.352938688248</c:v>
                </c:pt>
                <c:pt idx="22225">
                  <c:v>202.34516378982599</c:v>
                </c:pt>
                <c:pt idx="22226">
                  <c:v>202.31111660161301</c:v>
                </c:pt>
                <c:pt idx="22227">
                  <c:v>202.310351221925</c:v>
                </c:pt>
                <c:pt idx="22228">
                  <c:v>202.25183189035999</c:v>
                </c:pt>
                <c:pt idx="22229">
                  <c:v>202.24376280599299</c:v>
                </c:pt>
                <c:pt idx="22230">
                  <c:v>202.24246165392</c:v>
                </c:pt>
                <c:pt idx="22231">
                  <c:v>202.22546892999699</c:v>
                </c:pt>
                <c:pt idx="22232">
                  <c:v>202.21268545448501</c:v>
                </c:pt>
                <c:pt idx="22233">
                  <c:v>202.20489510943</c:v>
                </c:pt>
                <c:pt idx="22234">
                  <c:v>202.189236828194</c:v>
                </c:pt>
                <c:pt idx="22235">
                  <c:v>202.18487812785901</c:v>
                </c:pt>
                <c:pt idx="22236">
                  <c:v>202.148296102953</c:v>
                </c:pt>
                <c:pt idx="22237">
                  <c:v>202.07257175468899</c:v>
                </c:pt>
                <c:pt idx="22238">
                  <c:v>202.070474028776</c:v>
                </c:pt>
                <c:pt idx="22239">
                  <c:v>202.01443938818599</c:v>
                </c:pt>
                <c:pt idx="22240">
                  <c:v>202.01382996639001</c:v>
                </c:pt>
                <c:pt idx="22241">
                  <c:v>201.96352155378801</c:v>
                </c:pt>
                <c:pt idx="22242">
                  <c:v>201.875404259867</c:v>
                </c:pt>
                <c:pt idx="22243">
                  <c:v>201.84361045444899</c:v>
                </c:pt>
                <c:pt idx="22244">
                  <c:v>201.84041846925399</c:v>
                </c:pt>
                <c:pt idx="22245">
                  <c:v>201.758389611577</c:v>
                </c:pt>
                <c:pt idx="22246">
                  <c:v>201.73647631851</c:v>
                </c:pt>
                <c:pt idx="22247">
                  <c:v>201.73366446971801</c:v>
                </c:pt>
                <c:pt idx="22248">
                  <c:v>201.724314402755</c:v>
                </c:pt>
                <c:pt idx="22249">
                  <c:v>201.72254056628299</c:v>
                </c:pt>
                <c:pt idx="22250">
                  <c:v>201.704020048367</c:v>
                </c:pt>
                <c:pt idx="22251">
                  <c:v>201.67219697069299</c:v>
                </c:pt>
                <c:pt idx="22252">
                  <c:v>201.59923976854799</c:v>
                </c:pt>
                <c:pt idx="22253">
                  <c:v>201.56175389494601</c:v>
                </c:pt>
                <c:pt idx="22254">
                  <c:v>201.548176419627</c:v>
                </c:pt>
                <c:pt idx="22255">
                  <c:v>201.54353416457701</c:v>
                </c:pt>
                <c:pt idx="22256">
                  <c:v>201.535121524891</c:v>
                </c:pt>
                <c:pt idx="22257">
                  <c:v>201.52837447362401</c:v>
                </c:pt>
                <c:pt idx="22258">
                  <c:v>201.49647002422401</c:v>
                </c:pt>
                <c:pt idx="22259">
                  <c:v>201.46664319829</c:v>
                </c:pt>
                <c:pt idx="22260">
                  <c:v>201.459228019118</c:v>
                </c:pt>
                <c:pt idx="22261">
                  <c:v>201.42096956396901</c:v>
                </c:pt>
                <c:pt idx="22262">
                  <c:v>201.40871964880401</c:v>
                </c:pt>
                <c:pt idx="22263">
                  <c:v>201.35982530957199</c:v>
                </c:pt>
                <c:pt idx="22264">
                  <c:v>201.26551031870301</c:v>
                </c:pt>
                <c:pt idx="22265">
                  <c:v>201.248464062024</c:v>
                </c:pt>
                <c:pt idx="22266">
                  <c:v>201.17621873015599</c:v>
                </c:pt>
                <c:pt idx="22267">
                  <c:v>201.17215148680799</c:v>
                </c:pt>
                <c:pt idx="22268">
                  <c:v>201.15079075026401</c:v>
                </c:pt>
                <c:pt idx="22269">
                  <c:v>201.093888961896</c:v>
                </c:pt>
                <c:pt idx="22270">
                  <c:v>201.07824464752201</c:v>
                </c:pt>
                <c:pt idx="22271">
                  <c:v>200.97486777327299</c:v>
                </c:pt>
                <c:pt idx="22272">
                  <c:v>200.95382964884899</c:v>
                </c:pt>
                <c:pt idx="22273">
                  <c:v>200.94196641853199</c:v>
                </c:pt>
                <c:pt idx="22274">
                  <c:v>200.92510706130801</c:v>
                </c:pt>
                <c:pt idx="22275">
                  <c:v>200.895095875056</c:v>
                </c:pt>
                <c:pt idx="22276">
                  <c:v>200.88105515682</c:v>
                </c:pt>
                <c:pt idx="22277">
                  <c:v>200.85409373460601</c:v>
                </c:pt>
                <c:pt idx="22278">
                  <c:v>200.85352368401601</c:v>
                </c:pt>
                <c:pt idx="22279">
                  <c:v>200.844096525125</c:v>
                </c:pt>
                <c:pt idx="22280">
                  <c:v>200.84155915886799</c:v>
                </c:pt>
                <c:pt idx="22281">
                  <c:v>200.81038869464999</c:v>
                </c:pt>
                <c:pt idx="22282">
                  <c:v>200.807345881163</c:v>
                </c:pt>
                <c:pt idx="22283">
                  <c:v>200.79347269887799</c:v>
                </c:pt>
                <c:pt idx="22284">
                  <c:v>200.74226251633701</c:v>
                </c:pt>
                <c:pt idx="22285">
                  <c:v>200.74004154273601</c:v>
                </c:pt>
                <c:pt idx="22286">
                  <c:v>200.61919222557901</c:v>
                </c:pt>
                <c:pt idx="22287">
                  <c:v>200.55246821226001</c:v>
                </c:pt>
                <c:pt idx="22288">
                  <c:v>200.53395117829399</c:v>
                </c:pt>
                <c:pt idx="22289">
                  <c:v>200.52517495710799</c:v>
                </c:pt>
                <c:pt idx="22290">
                  <c:v>200.52446932005799</c:v>
                </c:pt>
                <c:pt idx="22291">
                  <c:v>200.51521603145301</c:v>
                </c:pt>
                <c:pt idx="22292">
                  <c:v>200.494339422639</c:v>
                </c:pt>
                <c:pt idx="22293">
                  <c:v>200.47543979794901</c:v>
                </c:pt>
                <c:pt idx="22294">
                  <c:v>200.45060051730101</c:v>
                </c:pt>
                <c:pt idx="22295">
                  <c:v>200.43405880287099</c:v>
                </c:pt>
                <c:pt idx="22296">
                  <c:v>200.386746273889</c:v>
                </c:pt>
                <c:pt idx="22297">
                  <c:v>200.361816954245</c:v>
                </c:pt>
                <c:pt idx="22298">
                  <c:v>200.31857938447601</c:v>
                </c:pt>
                <c:pt idx="22299">
                  <c:v>200.23720043054601</c:v>
                </c:pt>
                <c:pt idx="22300">
                  <c:v>200.21729283715499</c:v>
                </c:pt>
                <c:pt idx="22301">
                  <c:v>200.209927637406</c:v>
                </c:pt>
                <c:pt idx="22302">
                  <c:v>200.19634869591701</c:v>
                </c:pt>
                <c:pt idx="22303">
                  <c:v>200.14239831765201</c:v>
                </c:pt>
                <c:pt idx="22304">
                  <c:v>200.07930376710101</c:v>
                </c:pt>
                <c:pt idx="22305">
                  <c:v>200.06043141228599</c:v>
                </c:pt>
                <c:pt idx="22306">
                  <c:v>200.04133504064299</c:v>
                </c:pt>
                <c:pt idx="22307">
                  <c:v>200.012018270449</c:v>
                </c:pt>
                <c:pt idx="22308">
                  <c:v>199.99807417932701</c:v>
                </c:pt>
                <c:pt idx="22309">
                  <c:v>199.991363044119</c:v>
                </c:pt>
                <c:pt idx="22310">
                  <c:v>199.953838064303</c:v>
                </c:pt>
                <c:pt idx="22311">
                  <c:v>199.93514273935199</c:v>
                </c:pt>
                <c:pt idx="22312">
                  <c:v>199.91732971666099</c:v>
                </c:pt>
                <c:pt idx="22313">
                  <c:v>199.91458000135501</c:v>
                </c:pt>
                <c:pt idx="22314">
                  <c:v>199.90783511204199</c:v>
                </c:pt>
                <c:pt idx="22315">
                  <c:v>199.89573555493499</c:v>
                </c:pt>
                <c:pt idx="22316">
                  <c:v>199.79907070757801</c:v>
                </c:pt>
                <c:pt idx="22317">
                  <c:v>199.72191369516401</c:v>
                </c:pt>
                <c:pt idx="22318">
                  <c:v>199.66009041841599</c:v>
                </c:pt>
                <c:pt idx="22319">
                  <c:v>199.62570299844401</c:v>
                </c:pt>
                <c:pt idx="22320">
                  <c:v>199.62036658192599</c:v>
                </c:pt>
                <c:pt idx="22321">
                  <c:v>199.609484484565</c:v>
                </c:pt>
                <c:pt idx="22322">
                  <c:v>199.54065616019199</c:v>
                </c:pt>
                <c:pt idx="22323">
                  <c:v>199.53546310970199</c:v>
                </c:pt>
                <c:pt idx="22324">
                  <c:v>199.50140130821899</c:v>
                </c:pt>
                <c:pt idx="22325">
                  <c:v>199.46146792127701</c:v>
                </c:pt>
                <c:pt idx="22326">
                  <c:v>199.39885135294699</c:v>
                </c:pt>
                <c:pt idx="22327">
                  <c:v>199.38695228383699</c:v>
                </c:pt>
                <c:pt idx="22328">
                  <c:v>199.301502920307</c:v>
                </c:pt>
                <c:pt idx="22329">
                  <c:v>199.27463346143099</c:v>
                </c:pt>
                <c:pt idx="22330">
                  <c:v>199.22702835428601</c:v>
                </c:pt>
                <c:pt idx="22331">
                  <c:v>199.21068219113499</c:v>
                </c:pt>
                <c:pt idx="22332">
                  <c:v>199.15612840593101</c:v>
                </c:pt>
                <c:pt idx="22333">
                  <c:v>199.13554644682901</c:v>
                </c:pt>
                <c:pt idx="22334">
                  <c:v>199.12631600146</c:v>
                </c:pt>
                <c:pt idx="22335">
                  <c:v>199.115868074964</c:v>
                </c:pt>
                <c:pt idx="22336">
                  <c:v>199.09612475915799</c:v>
                </c:pt>
                <c:pt idx="22337">
                  <c:v>199.089244069259</c:v>
                </c:pt>
                <c:pt idx="22338">
                  <c:v>199.060136439784</c:v>
                </c:pt>
                <c:pt idx="22339">
                  <c:v>199.05920162998001</c:v>
                </c:pt>
                <c:pt idx="22340">
                  <c:v>199.03255401910101</c:v>
                </c:pt>
                <c:pt idx="22341">
                  <c:v>199.004443937497</c:v>
                </c:pt>
                <c:pt idx="22342">
                  <c:v>198.985519779209</c:v>
                </c:pt>
                <c:pt idx="22343">
                  <c:v>198.97355973873101</c:v>
                </c:pt>
                <c:pt idx="22344">
                  <c:v>198.95389100222201</c:v>
                </c:pt>
                <c:pt idx="22345">
                  <c:v>198.85626249476499</c:v>
                </c:pt>
                <c:pt idx="22346">
                  <c:v>198.82478993260901</c:v>
                </c:pt>
                <c:pt idx="22347">
                  <c:v>198.77811106271099</c:v>
                </c:pt>
                <c:pt idx="22348">
                  <c:v>198.76288745804399</c:v>
                </c:pt>
                <c:pt idx="22349">
                  <c:v>198.72442868186499</c:v>
                </c:pt>
                <c:pt idx="22350">
                  <c:v>198.65501718565699</c:v>
                </c:pt>
                <c:pt idx="22351">
                  <c:v>198.65394122459301</c:v>
                </c:pt>
                <c:pt idx="22352">
                  <c:v>198.63578499947499</c:v>
                </c:pt>
                <c:pt idx="22353">
                  <c:v>198.61283354616901</c:v>
                </c:pt>
                <c:pt idx="22354">
                  <c:v>198.60747389701899</c:v>
                </c:pt>
                <c:pt idx="22355">
                  <c:v>198.59683893485601</c:v>
                </c:pt>
                <c:pt idx="22356">
                  <c:v>198.564081412506</c:v>
                </c:pt>
                <c:pt idx="22357">
                  <c:v>198.54906927132899</c:v>
                </c:pt>
                <c:pt idx="22358">
                  <c:v>198.53549426720599</c:v>
                </c:pt>
                <c:pt idx="22359">
                  <c:v>198.51219632108001</c:v>
                </c:pt>
                <c:pt idx="22360">
                  <c:v>198.44487232220601</c:v>
                </c:pt>
                <c:pt idx="22361">
                  <c:v>198.416493245281</c:v>
                </c:pt>
                <c:pt idx="22362">
                  <c:v>198.370427271132</c:v>
                </c:pt>
                <c:pt idx="22363">
                  <c:v>198.324611779576</c:v>
                </c:pt>
                <c:pt idx="22364">
                  <c:v>198.31195421713599</c:v>
                </c:pt>
                <c:pt idx="22365">
                  <c:v>198.29571646983399</c:v>
                </c:pt>
                <c:pt idx="22366">
                  <c:v>198.25632725006099</c:v>
                </c:pt>
                <c:pt idx="22367">
                  <c:v>198.22841007065301</c:v>
                </c:pt>
                <c:pt idx="22368">
                  <c:v>198.18275834845599</c:v>
                </c:pt>
                <c:pt idx="22369">
                  <c:v>198.16998760518999</c:v>
                </c:pt>
                <c:pt idx="22370">
                  <c:v>198.114729300503</c:v>
                </c:pt>
                <c:pt idx="22371">
                  <c:v>198.09836914831399</c:v>
                </c:pt>
                <c:pt idx="22372">
                  <c:v>198.08712100751501</c:v>
                </c:pt>
                <c:pt idx="22373">
                  <c:v>198.017325886853</c:v>
                </c:pt>
                <c:pt idx="22374">
                  <c:v>198.00047399751401</c:v>
                </c:pt>
                <c:pt idx="22375">
                  <c:v>197.95328884447201</c:v>
                </c:pt>
                <c:pt idx="22376">
                  <c:v>197.93638760141801</c:v>
                </c:pt>
                <c:pt idx="22377">
                  <c:v>197.93319396592099</c:v>
                </c:pt>
                <c:pt idx="22378">
                  <c:v>197.930931177368</c:v>
                </c:pt>
                <c:pt idx="22379">
                  <c:v>197.87008060895499</c:v>
                </c:pt>
                <c:pt idx="22380">
                  <c:v>197.85857473234299</c:v>
                </c:pt>
                <c:pt idx="22381">
                  <c:v>197.855756928256</c:v>
                </c:pt>
                <c:pt idx="22382">
                  <c:v>197.83297918530201</c:v>
                </c:pt>
                <c:pt idx="22383">
                  <c:v>197.78254903854801</c:v>
                </c:pt>
                <c:pt idx="22384">
                  <c:v>197.77961182104301</c:v>
                </c:pt>
                <c:pt idx="22385">
                  <c:v>197.73988033170701</c:v>
                </c:pt>
                <c:pt idx="22386">
                  <c:v>197.732855189296</c:v>
                </c:pt>
                <c:pt idx="22387">
                  <c:v>197.72921688359901</c:v>
                </c:pt>
                <c:pt idx="22388">
                  <c:v>197.70211765257</c:v>
                </c:pt>
                <c:pt idx="22389">
                  <c:v>197.699367933339</c:v>
                </c:pt>
                <c:pt idx="22390">
                  <c:v>197.678135639251</c:v>
                </c:pt>
                <c:pt idx="22391">
                  <c:v>197.67386883652799</c:v>
                </c:pt>
                <c:pt idx="22392">
                  <c:v>197.63721261857199</c:v>
                </c:pt>
                <c:pt idx="22393">
                  <c:v>197.596937652501</c:v>
                </c:pt>
                <c:pt idx="22394">
                  <c:v>197.58760868262999</c:v>
                </c:pt>
                <c:pt idx="22395">
                  <c:v>197.57584613690801</c:v>
                </c:pt>
                <c:pt idx="22396">
                  <c:v>197.56640555811501</c:v>
                </c:pt>
                <c:pt idx="22397">
                  <c:v>197.54684228908499</c:v>
                </c:pt>
                <c:pt idx="22398">
                  <c:v>197.51589478239799</c:v>
                </c:pt>
                <c:pt idx="22399">
                  <c:v>197.497622050735</c:v>
                </c:pt>
                <c:pt idx="22400">
                  <c:v>197.48763457213701</c:v>
                </c:pt>
                <c:pt idx="22401">
                  <c:v>197.485972048809</c:v>
                </c:pt>
                <c:pt idx="22402">
                  <c:v>197.46417212792599</c:v>
                </c:pt>
                <c:pt idx="22403">
                  <c:v>197.44593756110299</c:v>
                </c:pt>
                <c:pt idx="22404">
                  <c:v>197.358828122555</c:v>
                </c:pt>
                <c:pt idx="22405">
                  <c:v>197.324609804641</c:v>
                </c:pt>
                <c:pt idx="22406">
                  <c:v>197.307459700626</c:v>
                </c:pt>
                <c:pt idx="22407">
                  <c:v>197.24271764850999</c:v>
                </c:pt>
                <c:pt idx="22408">
                  <c:v>197.21495461681801</c:v>
                </c:pt>
                <c:pt idx="22409">
                  <c:v>197.170041258813</c:v>
                </c:pt>
                <c:pt idx="22410">
                  <c:v>197.147192672735</c:v>
                </c:pt>
                <c:pt idx="22411">
                  <c:v>197.13399664395001</c:v>
                </c:pt>
                <c:pt idx="22412">
                  <c:v>197.12882299347001</c:v>
                </c:pt>
                <c:pt idx="22413">
                  <c:v>197.07052136202401</c:v>
                </c:pt>
                <c:pt idx="22414">
                  <c:v>197.022571275915</c:v>
                </c:pt>
                <c:pt idx="22415">
                  <c:v>196.97959702018301</c:v>
                </c:pt>
                <c:pt idx="22416">
                  <c:v>196.936688247608</c:v>
                </c:pt>
                <c:pt idx="22417">
                  <c:v>196.93096265463601</c:v>
                </c:pt>
                <c:pt idx="22418">
                  <c:v>196.89098817077701</c:v>
                </c:pt>
                <c:pt idx="22419">
                  <c:v>196.83575673794701</c:v>
                </c:pt>
                <c:pt idx="22420">
                  <c:v>196.82271752486301</c:v>
                </c:pt>
                <c:pt idx="22421">
                  <c:v>196.82037233409599</c:v>
                </c:pt>
                <c:pt idx="22422">
                  <c:v>196.79832934058999</c:v>
                </c:pt>
                <c:pt idx="22423">
                  <c:v>196.78873115741601</c:v>
                </c:pt>
                <c:pt idx="22424">
                  <c:v>196.727340667855</c:v>
                </c:pt>
                <c:pt idx="22425">
                  <c:v>196.714117484583</c:v>
                </c:pt>
                <c:pt idx="22426">
                  <c:v>196.65647940437299</c:v>
                </c:pt>
                <c:pt idx="22427">
                  <c:v>196.65308434838499</c:v>
                </c:pt>
                <c:pt idx="22428">
                  <c:v>196.64766001787001</c:v>
                </c:pt>
                <c:pt idx="22429">
                  <c:v>196.62160910761901</c:v>
                </c:pt>
                <c:pt idx="22430">
                  <c:v>196.607675094039</c:v>
                </c:pt>
                <c:pt idx="22431">
                  <c:v>196.48058031728601</c:v>
                </c:pt>
                <c:pt idx="22432">
                  <c:v>196.45715889662901</c:v>
                </c:pt>
                <c:pt idx="22433">
                  <c:v>196.445942484141</c:v>
                </c:pt>
                <c:pt idx="22434">
                  <c:v>196.39221534779699</c:v>
                </c:pt>
                <c:pt idx="22435">
                  <c:v>196.38214510742699</c:v>
                </c:pt>
                <c:pt idx="22436">
                  <c:v>196.364622179126</c:v>
                </c:pt>
                <c:pt idx="22437">
                  <c:v>196.31367959445299</c:v>
                </c:pt>
                <c:pt idx="22438">
                  <c:v>196.27777272046001</c:v>
                </c:pt>
                <c:pt idx="22439">
                  <c:v>196.26752089706099</c:v>
                </c:pt>
                <c:pt idx="22440">
                  <c:v>196.243650610961</c:v>
                </c:pt>
                <c:pt idx="22441">
                  <c:v>196.216991885613</c:v>
                </c:pt>
                <c:pt idx="22442">
                  <c:v>196.215619213048</c:v>
                </c:pt>
                <c:pt idx="22443">
                  <c:v>196.21445123701901</c:v>
                </c:pt>
                <c:pt idx="22444">
                  <c:v>196.20380677525</c:v>
                </c:pt>
                <c:pt idx="22445">
                  <c:v>196.180911073479</c:v>
                </c:pt>
                <c:pt idx="22446">
                  <c:v>196.176549665636</c:v>
                </c:pt>
                <c:pt idx="22447">
                  <c:v>196.10610871666799</c:v>
                </c:pt>
                <c:pt idx="22448">
                  <c:v>196.09880064602899</c:v>
                </c:pt>
                <c:pt idx="22449">
                  <c:v>196.04042359559</c:v>
                </c:pt>
                <c:pt idx="22450">
                  <c:v>196.02472674459699</c:v>
                </c:pt>
                <c:pt idx="22451">
                  <c:v>196.016973684064</c:v>
                </c:pt>
                <c:pt idx="22452">
                  <c:v>195.97538334671501</c:v>
                </c:pt>
                <c:pt idx="22453">
                  <c:v>195.95272028686699</c:v>
                </c:pt>
                <c:pt idx="22454">
                  <c:v>195.94349753322001</c:v>
                </c:pt>
                <c:pt idx="22455">
                  <c:v>195.91238825925299</c:v>
                </c:pt>
                <c:pt idx="22456">
                  <c:v>195.90972507999999</c:v>
                </c:pt>
                <c:pt idx="22457">
                  <c:v>195.90518972365501</c:v>
                </c:pt>
                <c:pt idx="22458">
                  <c:v>195.869258119969</c:v>
                </c:pt>
                <c:pt idx="22459">
                  <c:v>195.84572416699501</c:v>
                </c:pt>
                <c:pt idx="22460">
                  <c:v>195.84331523574701</c:v>
                </c:pt>
                <c:pt idx="22461">
                  <c:v>195.826616261147</c:v>
                </c:pt>
                <c:pt idx="22462">
                  <c:v>195.82302176379699</c:v>
                </c:pt>
                <c:pt idx="22463">
                  <c:v>195.75225139822899</c:v>
                </c:pt>
                <c:pt idx="22464">
                  <c:v>195.74891811904399</c:v>
                </c:pt>
                <c:pt idx="22465">
                  <c:v>195.74715680093399</c:v>
                </c:pt>
                <c:pt idx="22466">
                  <c:v>195.74136494751201</c:v>
                </c:pt>
                <c:pt idx="22467">
                  <c:v>195.73683092223601</c:v>
                </c:pt>
                <c:pt idx="22468">
                  <c:v>195.72322605087399</c:v>
                </c:pt>
                <c:pt idx="22469">
                  <c:v>195.70944574037</c:v>
                </c:pt>
                <c:pt idx="22470">
                  <c:v>195.70106066663399</c:v>
                </c:pt>
                <c:pt idx="22471">
                  <c:v>195.700970829742</c:v>
                </c:pt>
                <c:pt idx="22472">
                  <c:v>195.667799734982</c:v>
                </c:pt>
                <c:pt idx="22473">
                  <c:v>195.65368039902199</c:v>
                </c:pt>
                <c:pt idx="22474">
                  <c:v>195.60721668677601</c:v>
                </c:pt>
                <c:pt idx="22475">
                  <c:v>195.60070691412699</c:v>
                </c:pt>
                <c:pt idx="22476">
                  <c:v>195.49685770723499</c:v>
                </c:pt>
                <c:pt idx="22477">
                  <c:v>195.47972917476</c:v>
                </c:pt>
                <c:pt idx="22478">
                  <c:v>195.47959320469701</c:v>
                </c:pt>
                <c:pt idx="22479">
                  <c:v>195.47430082628401</c:v>
                </c:pt>
                <c:pt idx="22480">
                  <c:v>195.44821581093601</c:v>
                </c:pt>
                <c:pt idx="22481">
                  <c:v>195.380278111016</c:v>
                </c:pt>
                <c:pt idx="22482">
                  <c:v>195.35088185405701</c:v>
                </c:pt>
                <c:pt idx="22483">
                  <c:v>195.34300421997901</c:v>
                </c:pt>
                <c:pt idx="22484">
                  <c:v>195.34283476826801</c:v>
                </c:pt>
                <c:pt idx="22485">
                  <c:v>195.32780595497101</c:v>
                </c:pt>
                <c:pt idx="22486">
                  <c:v>195.30499298218899</c:v>
                </c:pt>
                <c:pt idx="22487">
                  <c:v>195.30366591057901</c:v>
                </c:pt>
                <c:pt idx="22488">
                  <c:v>195.27694428060801</c:v>
                </c:pt>
                <c:pt idx="22489">
                  <c:v>195.27203608523899</c:v>
                </c:pt>
                <c:pt idx="22490">
                  <c:v>195.26903510390099</c:v>
                </c:pt>
                <c:pt idx="22491">
                  <c:v>195.16764812628401</c:v>
                </c:pt>
                <c:pt idx="22492">
                  <c:v>195.163316875698</c:v>
                </c:pt>
                <c:pt idx="22493">
                  <c:v>195.161998517348</c:v>
                </c:pt>
                <c:pt idx="22494">
                  <c:v>195.157190725395</c:v>
                </c:pt>
                <c:pt idx="22495">
                  <c:v>195.14953636892301</c:v>
                </c:pt>
                <c:pt idx="22496">
                  <c:v>195.08175452269799</c:v>
                </c:pt>
                <c:pt idx="22497">
                  <c:v>195.042366060365</c:v>
                </c:pt>
                <c:pt idx="22498">
                  <c:v>195.024546479729</c:v>
                </c:pt>
                <c:pt idx="22499">
                  <c:v>195.020816308452</c:v>
                </c:pt>
                <c:pt idx="22500">
                  <c:v>195.00722799050499</c:v>
                </c:pt>
                <c:pt idx="22501">
                  <c:v>194.979995236089</c:v>
                </c:pt>
                <c:pt idx="22502">
                  <c:v>194.88076688221</c:v>
                </c:pt>
                <c:pt idx="22503">
                  <c:v>194.85050385924501</c:v>
                </c:pt>
                <c:pt idx="22504">
                  <c:v>194.83408389151799</c:v>
                </c:pt>
                <c:pt idx="22505">
                  <c:v>194.75559294743499</c:v>
                </c:pt>
                <c:pt idx="22506">
                  <c:v>194.668172196798</c:v>
                </c:pt>
                <c:pt idx="22507">
                  <c:v>194.66549604376701</c:v>
                </c:pt>
                <c:pt idx="22508">
                  <c:v>194.60219681674801</c:v>
                </c:pt>
                <c:pt idx="22509">
                  <c:v>194.54558254657999</c:v>
                </c:pt>
                <c:pt idx="22510">
                  <c:v>194.527915258501</c:v>
                </c:pt>
                <c:pt idx="22511">
                  <c:v>194.46353846988299</c:v>
                </c:pt>
                <c:pt idx="22512">
                  <c:v>194.42814442545199</c:v>
                </c:pt>
                <c:pt idx="22513">
                  <c:v>194.418765274907</c:v>
                </c:pt>
                <c:pt idx="22514">
                  <c:v>194.41724343208901</c:v>
                </c:pt>
                <c:pt idx="22515">
                  <c:v>194.37401014024201</c:v>
                </c:pt>
                <c:pt idx="22516">
                  <c:v>194.35126994272201</c:v>
                </c:pt>
                <c:pt idx="22517">
                  <c:v>194.34021952673001</c:v>
                </c:pt>
                <c:pt idx="22518">
                  <c:v>194.33304957073599</c:v>
                </c:pt>
                <c:pt idx="22519">
                  <c:v>194.30250671147499</c:v>
                </c:pt>
                <c:pt idx="22520">
                  <c:v>194.29450014435901</c:v>
                </c:pt>
                <c:pt idx="22521">
                  <c:v>194.256892864251</c:v>
                </c:pt>
                <c:pt idx="22522">
                  <c:v>194.16905133568</c:v>
                </c:pt>
                <c:pt idx="22523">
                  <c:v>194.167590788936</c:v>
                </c:pt>
                <c:pt idx="22524">
                  <c:v>194.14591153887599</c:v>
                </c:pt>
                <c:pt idx="22525">
                  <c:v>194.140826010572</c:v>
                </c:pt>
                <c:pt idx="22526">
                  <c:v>194.05709640664901</c:v>
                </c:pt>
                <c:pt idx="22527">
                  <c:v>194.033918690174</c:v>
                </c:pt>
                <c:pt idx="22528">
                  <c:v>193.98260411270499</c:v>
                </c:pt>
                <c:pt idx="22529">
                  <c:v>193.896887708755</c:v>
                </c:pt>
                <c:pt idx="22530">
                  <c:v>193.89643437739801</c:v>
                </c:pt>
                <c:pt idx="22531">
                  <c:v>193.89597418297899</c:v>
                </c:pt>
                <c:pt idx="22532">
                  <c:v>193.89571883824499</c:v>
                </c:pt>
                <c:pt idx="22533">
                  <c:v>193.87137654707101</c:v>
                </c:pt>
                <c:pt idx="22534">
                  <c:v>193.805278654825</c:v>
                </c:pt>
                <c:pt idx="22535">
                  <c:v>193.80359893955799</c:v>
                </c:pt>
                <c:pt idx="22536">
                  <c:v>193.792276021368</c:v>
                </c:pt>
                <c:pt idx="22537">
                  <c:v>193.74455014546501</c:v>
                </c:pt>
                <c:pt idx="22538">
                  <c:v>193.730622083952</c:v>
                </c:pt>
                <c:pt idx="22539">
                  <c:v>193.641343183977</c:v>
                </c:pt>
                <c:pt idx="22540">
                  <c:v>193.582984753472</c:v>
                </c:pt>
                <c:pt idx="22541">
                  <c:v>193.56081298136701</c:v>
                </c:pt>
                <c:pt idx="22542">
                  <c:v>193.54721883717301</c:v>
                </c:pt>
                <c:pt idx="22543">
                  <c:v>193.53482603382599</c:v>
                </c:pt>
                <c:pt idx="22544">
                  <c:v>193.50135803756399</c:v>
                </c:pt>
                <c:pt idx="22545">
                  <c:v>193.49821948185101</c:v>
                </c:pt>
                <c:pt idx="22546">
                  <c:v>193.44562418288399</c:v>
                </c:pt>
                <c:pt idx="22547">
                  <c:v>193.432719348284</c:v>
                </c:pt>
                <c:pt idx="22548">
                  <c:v>193.42990563409501</c:v>
                </c:pt>
                <c:pt idx="22549">
                  <c:v>193.40488587200599</c:v>
                </c:pt>
                <c:pt idx="22550">
                  <c:v>193.37570153373099</c:v>
                </c:pt>
                <c:pt idx="22551">
                  <c:v>193.37535421330401</c:v>
                </c:pt>
                <c:pt idx="22552">
                  <c:v>193.375320443894</c:v>
                </c:pt>
                <c:pt idx="22553">
                  <c:v>193.360507114142</c:v>
                </c:pt>
                <c:pt idx="22554">
                  <c:v>193.357613603038</c:v>
                </c:pt>
                <c:pt idx="22555">
                  <c:v>193.32598935834699</c:v>
                </c:pt>
                <c:pt idx="22556">
                  <c:v>193.318623077213</c:v>
                </c:pt>
                <c:pt idx="22557">
                  <c:v>193.30433476443099</c:v>
                </c:pt>
                <c:pt idx="22558">
                  <c:v>193.266293883119</c:v>
                </c:pt>
                <c:pt idx="22559">
                  <c:v>193.241491749018</c:v>
                </c:pt>
                <c:pt idx="22560">
                  <c:v>193.19011251892999</c:v>
                </c:pt>
                <c:pt idx="22561">
                  <c:v>193.16746088711</c:v>
                </c:pt>
                <c:pt idx="22562">
                  <c:v>193.16717823738</c:v>
                </c:pt>
                <c:pt idx="22563">
                  <c:v>193.15996005622</c:v>
                </c:pt>
                <c:pt idx="22564">
                  <c:v>193.13657590023399</c:v>
                </c:pt>
                <c:pt idx="22565">
                  <c:v>193.063426907739</c:v>
                </c:pt>
                <c:pt idx="22566">
                  <c:v>193.05773435053899</c:v>
                </c:pt>
                <c:pt idx="22567">
                  <c:v>193.04423462967301</c:v>
                </c:pt>
                <c:pt idx="22568">
                  <c:v>193.03079516128</c:v>
                </c:pt>
                <c:pt idx="22569">
                  <c:v>193.01440343025601</c:v>
                </c:pt>
                <c:pt idx="22570">
                  <c:v>192.96082412943201</c:v>
                </c:pt>
                <c:pt idx="22571">
                  <c:v>192.92270650667899</c:v>
                </c:pt>
                <c:pt idx="22572">
                  <c:v>192.90084567272601</c:v>
                </c:pt>
                <c:pt idx="22573">
                  <c:v>192.843007193506</c:v>
                </c:pt>
                <c:pt idx="22574">
                  <c:v>192.80740869519701</c:v>
                </c:pt>
                <c:pt idx="22575">
                  <c:v>192.69920776456101</c:v>
                </c:pt>
                <c:pt idx="22576">
                  <c:v>192.67059868186999</c:v>
                </c:pt>
                <c:pt idx="22577">
                  <c:v>192.617041304135</c:v>
                </c:pt>
                <c:pt idx="22578">
                  <c:v>192.596660132728</c:v>
                </c:pt>
                <c:pt idx="22579">
                  <c:v>192.58688791134799</c:v>
                </c:pt>
                <c:pt idx="22580">
                  <c:v>192.572048282315</c:v>
                </c:pt>
                <c:pt idx="22581">
                  <c:v>192.56386586383499</c:v>
                </c:pt>
                <c:pt idx="22582">
                  <c:v>192.550443491534</c:v>
                </c:pt>
                <c:pt idx="22583">
                  <c:v>192.527007826664</c:v>
                </c:pt>
                <c:pt idx="22584">
                  <c:v>192.46577475049199</c:v>
                </c:pt>
                <c:pt idx="22585">
                  <c:v>192.43971801723899</c:v>
                </c:pt>
                <c:pt idx="22586">
                  <c:v>192.295157773471</c:v>
                </c:pt>
                <c:pt idx="22587">
                  <c:v>192.29224417394201</c:v>
                </c:pt>
                <c:pt idx="22588">
                  <c:v>192.288908860352</c:v>
                </c:pt>
                <c:pt idx="22589">
                  <c:v>192.26146691691599</c:v>
                </c:pt>
                <c:pt idx="22590">
                  <c:v>192.25166633927</c:v>
                </c:pt>
                <c:pt idx="22591">
                  <c:v>192.214196453868</c:v>
                </c:pt>
                <c:pt idx="22592">
                  <c:v>192.20515892246999</c:v>
                </c:pt>
                <c:pt idx="22593">
                  <c:v>192.20344326327199</c:v>
                </c:pt>
                <c:pt idx="22594">
                  <c:v>192.197992627931</c:v>
                </c:pt>
                <c:pt idx="22595">
                  <c:v>192.16149415442601</c:v>
                </c:pt>
                <c:pt idx="22596">
                  <c:v>192.094573403368</c:v>
                </c:pt>
                <c:pt idx="22597">
                  <c:v>192.02638436573201</c:v>
                </c:pt>
                <c:pt idx="22598">
                  <c:v>192.00211519750201</c:v>
                </c:pt>
                <c:pt idx="22599">
                  <c:v>191.98612838327799</c:v>
                </c:pt>
                <c:pt idx="22600">
                  <c:v>191.97543007218101</c:v>
                </c:pt>
                <c:pt idx="22601">
                  <c:v>191.97341670969999</c:v>
                </c:pt>
                <c:pt idx="22602">
                  <c:v>191.952064802118</c:v>
                </c:pt>
                <c:pt idx="22603">
                  <c:v>191.93891306867101</c:v>
                </c:pt>
                <c:pt idx="22604">
                  <c:v>191.88863182116</c:v>
                </c:pt>
                <c:pt idx="22605">
                  <c:v>191.87745147477</c:v>
                </c:pt>
                <c:pt idx="22606">
                  <c:v>191.874188502202</c:v>
                </c:pt>
                <c:pt idx="22607">
                  <c:v>191.86190884508599</c:v>
                </c:pt>
                <c:pt idx="22608">
                  <c:v>191.860362658795</c:v>
                </c:pt>
                <c:pt idx="22609">
                  <c:v>191.77937319103401</c:v>
                </c:pt>
                <c:pt idx="22610">
                  <c:v>191.76814350286099</c:v>
                </c:pt>
                <c:pt idx="22611">
                  <c:v>191.719982687373</c:v>
                </c:pt>
                <c:pt idx="22612">
                  <c:v>191.70805176289801</c:v>
                </c:pt>
                <c:pt idx="22613">
                  <c:v>191.69981744133301</c:v>
                </c:pt>
                <c:pt idx="22614">
                  <c:v>191.688526624426</c:v>
                </c:pt>
                <c:pt idx="22615">
                  <c:v>191.66837761143901</c:v>
                </c:pt>
                <c:pt idx="22616">
                  <c:v>191.658365936134</c:v>
                </c:pt>
                <c:pt idx="22617">
                  <c:v>191.643770022117</c:v>
                </c:pt>
                <c:pt idx="22618">
                  <c:v>191.606144170476</c:v>
                </c:pt>
                <c:pt idx="22619">
                  <c:v>191.59261635266901</c:v>
                </c:pt>
                <c:pt idx="22620">
                  <c:v>191.59036136143999</c:v>
                </c:pt>
                <c:pt idx="22621">
                  <c:v>191.577201728723</c:v>
                </c:pt>
                <c:pt idx="22622">
                  <c:v>191.549747798357</c:v>
                </c:pt>
                <c:pt idx="22623">
                  <c:v>191.41647839069699</c:v>
                </c:pt>
                <c:pt idx="22624">
                  <c:v>191.414265994055</c:v>
                </c:pt>
                <c:pt idx="22625">
                  <c:v>191.35662814003899</c:v>
                </c:pt>
                <c:pt idx="22626">
                  <c:v>191.33743002746499</c:v>
                </c:pt>
                <c:pt idx="22627">
                  <c:v>191.326178809227</c:v>
                </c:pt>
                <c:pt idx="22628">
                  <c:v>191.30575023071799</c:v>
                </c:pt>
                <c:pt idx="22629">
                  <c:v>191.294783461409</c:v>
                </c:pt>
                <c:pt idx="22630">
                  <c:v>191.27509610345601</c:v>
                </c:pt>
                <c:pt idx="22631">
                  <c:v>191.24368111940399</c:v>
                </c:pt>
                <c:pt idx="22632">
                  <c:v>191.241086628933</c:v>
                </c:pt>
                <c:pt idx="22633">
                  <c:v>191.23780043051499</c:v>
                </c:pt>
                <c:pt idx="22634">
                  <c:v>191.19484302459901</c:v>
                </c:pt>
                <c:pt idx="22635">
                  <c:v>191.16613126657401</c:v>
                </c:pt>
                <c:pt idx="22636">
                  <c:v>191.16152468129599</c:v>
                </c:pt>
                <c:pt idx="22637">
                  <c:v>191.071237187782</c:v>
                </c:pt>
                <c:pt idx="22638">
                  <c:v>191.03598880326501</c:v>
                </c:pt>
                <c:pt idx="22639">
                  <c:v>191.02488039190999</c:v>
                </c:pt>
                <c:pt idx="22640">
                  <c:v>191.010103456661</c:v>
                </c:pt>
                <c:pt idx="22641">
                  <c:v>190.94435361981201</c:v>
                </c:pt>
                <c:pt idx="22642">
                  <c:v>190.92315621675201</c:v>
                </c:pt>
                <c:pt idx="22643">
                  <c:v>190.88593998875601</c:v>
                </c:pt>
                <c:pt idx="22644">
                  <c:v>190.851868457243</c:v>
                </c:pt>
                <c:pt idx="22645">
                  <c:v>190.78674459600199</c:v>
                </c:pt>
                <c:pt idx="22646">
                  <c:v>190.781366442809</c:v>
                </c:pt>
                <c:pt idx="22647">
                  <c:v>190.75906412217401</c:v>
                </c:pt>
                <c:pt idx="22648">
                  <c:v>190.75603891952599</c:v>
                </c:pt>
                <c:pt idx="22649">
                  <c:v>190.75312406057</c:v>
                </c:pt>
                <c:pt idx="22650">
                  <c:v>190.715343035617</c:v>
                </c:pt>
                <c:pt idx="22651">
                  <c:v>190.71452348882099</c:v>
                </c:pt>
                <c:pt idx="22652">
                  <c:v>190.703039028495</c:v>
                </c:pt>
                <c:pt idx="22653">
                  <c:v>190.671137249027</c:v>
                </c:pt>
                <c:pt idx="22654">
                  <c:v>190.656790520063</c:v>
                </c:pt>
                <c:pt idx="22655">
                  <c:v>190.647628346152</c:v>
                </c:pt>
                <c:pt idx="22656">
                  <c:v>190.62573703142399</c:v>
                </c:pt>
                <c:pt idx="22657">
                  <c:v>190.61076918069401</c:v>
                </c:pt>
                <c:pt idx="22658">
                  <c:v>190.59591461766399</c:v>
                </c:pt>
                <c:pt idx="22659">
                  <c:v>190.59455412425999</c:v>
                </c:pt>
                <c:pt idx="22660">
                  <c:v>190.523644204617</c:v>
                </c:pt>
                <c:pt idx="22661">
                  <c:v>190.52279498149301</c:v>
                </c:pt>
                <c:pt idx="22662">
                  <c:v>190.51013323735901</c:v>
                </c:pt>
                <c:pt idx="22663">
                  <c:v>190.49473774843301</c:v>
                </c:pt>
                <c:pt idx="22664">
                  <c:v>190.47550552107501</c:v>
                </c:pt>
                <c:pt idx="22665">
                  <c:v>190.41566131224201</c:v>
                </c:pt>
                <c:pt idx="22666">
                  <c:v>190.39987608926899</c:v>
                </c:pt>
                <c:pt idx="22667">
                  <c:v>190.31980865701601</c:v>
                </c:pt>
                <c:pt idx="22668">
                  <c:v>190.269681445977</c:v>
                </c:pt>
                <c:pt idx="22669">
                  <c:v>190.26435000212501</c:v>
                </c:pt>
                <c:pt idx="22670">
                  <c:v>190.21524929613099</c:v>
                </c:pt>
                <c:pt idx="22671">
                  <c:v>190.164398372237</c:v>
                </c:pt>
                <c:pt idx="22672">
                  <c:v>190.131159404448</c:v>
                </c:pt>
                <c:pt idx="22673">
                  <c:v>190.123595468026</c:v>
                </c:pt>
                <c:pt idx="22674">
                  <c:v>190.10751685683201</c:v>
                </c:pt>
                <c:pt idx="22675">
                  <c:v>190.10407969736701</c:v>
                </c:pt>
                <c:pt idx="22676">
                  <c:v>190.10253741191099</c:v>
                </c:pt>
                <c:pt idx="22677">
                  <c:v>190.05653306015401</c:v>
                </c:pt>
                <c:pt idx="22678">
                  <c:v>190.03585015955699</c:v>
                </c:pt>
                <c:pt idx="22679">
                  <c:v>190.01949892508901</c:v>
                </c:pt>
                <c:pt idx="22680">
                  <c:v>190.008768949059</c:v>
                </c:pt>
                <c:pt idx="22681">
                  <c:v>189.976538802573</c:v>
                </c:pt>
                <c:pt idx="22682">
                  <c:v>189.96604861350701</c:v>
                </c:pt>
                <c:pt idx="22683">
                  <c:v>189.963603099496</c:v>
                </c:pt>
                <c:pt idx="22684">
                  <c:v>189.927202332354</c:v>
                </c:pt>
                <c:pt idx="22685">
                  <c:v>189.91719262766</c:v>
                </c:pt>
                <c:pt idx="22686">
                  <c:v>189.90772360582801</c:v>
                </c:pt>
                <c:pt idx="22687">
                  <c:v>189.87508217937901</c:v>
                </c:pt>
                <c:pt idx="22688">
                  <c:v>189.80584939066401</c:v>
                </c:pt>
                <c:pt idx="22689">
                  <c:v>189.797026013297</c:v>
                </c:pt>
                <c:pt idx="22690">
                  <c:v>189.77677433996101</c:v>
                </c:pt>
                <c:pt idx="22691">
                  <c:v>189.760221258743</c:v>
                </c:pt>
                <c:pt idx="22692">
                  <c:v>189.687674702576</c:v>
                </c:pt>
                <c:pt idx="22693">
                  <c:v>189.68556541881</c:v>
                </c:pt>
                <c:pt idx="22694">
                  <c:v>189.676869276486</c:v>
                </c:pt>
                <c:pt idx="22695">
                  <c:v>189.676833708185</c:v>
                </c:pt>
                <c:pt idx="22696">
                  <c:v>189.66954710961801</c:v>
                </c:pt>
                <c:pt idx="22697">
                  <c:v>189.65246545411301</c:v>
                </c:pt>
                <c:pt idx="22698">
                  <c:v>189.65204014242801</c:v>
                </c:pt>
                <c:pt idx="22699">
                  <c:v>189.64934071179201</c:v>
                </c:pt>
                <c:pt idx="22700">
                  <c:v>189.608607274376</c:v>
                </c:pt>
                <c:pt idx="22701">
                  <c:v>189.604067131834</c:v>
                </c:pt>
                <c:pt idx="22702">
                  <c:v>189.59174534106899</c:v>
                </c:pt>
                <c:pt idx="22703">
                  <c:v>189.56172416439901</c:v>
                </c:pt>
                <c:pt idx="22704">
                  <c:v>189.548153645203</c:v>
                </c:pt>
                <c:pt idx="22705">
                  <c:v>189.531604400302</c:v>
                </c:pt>
                <c:pt idx="22706">
                  <c:v>189.52354319664801</c:v>
                </c:pt>
                <c:pt idx="22707">
                  <c:v>189.50686616802301</c:v>
                </c:pt>
                <c:pt idx="22708">
                  <c:v>189.40538707276301</c:v>
                </c:pt>
                <c:pt idx="22709">
                  <c:v>189.346668534423</c:v>
                </c:pt>
                <c:pt idx="22710">
                  <c:v>189.28278256184001</c:v>
                </c:pt>
                <c:pt idx="22711">
                  <c:v>189.25595000524001</c:v>
                </c:pt>
                <c:pt idx="22712">
                  <c:v>189.23654210664901</c:v>
                </c:pt>
                <c:pt idx="22713">
                  <c:v>189.212308284926</c:v>
                </c:pt>
                <c:pt idx="22714">
                  <c:v>189.20632484270101</c:v>
                </c:pt>
                <c:pt idx="22715">
                  <c:v>189.17581205554501</c:v>
                </c:pt>
                <c:pt idx="22716">
                  <c:v>189.161451677066</c:v>
                </c:pt>
                <c:pt idx="22717">
                  <c:v>189.15243274058301</c:v>
                </c:pt>
                <c:pt idx="22718">
                  <c:v>189.06814124404599</c:v>
                </c:pt>
                <c:pt idx="22719">
                  <c:v>189.04502739070799</c:v>
                </c:pt>
                <c:pt idx="22720">
                  <c:v>189.037042534911</c:v>
                </c:pt>
                <c:pt idx="22721">
                  <c:v>189.02696768261799</c:v>
                </c:pt>
                <c:pt idx="22722">
                  <c:v>188.99755969539399</c:v>
                </c:pt>
                <c:pt idx="22723">
                  <c:v>188.98923969449999</c:v>
                </c:pt>
                <c:pt idx="22724">
                  <c:v>188.984286489807</c:v>
                </c:pt>
                <c:pt idx="22725">
                  <c:v>188.973935825122</c:v>
                </c:pt>
                <c:pt idx="22726">
                  <c:v>188.963256589645</c:v>
                </c:pt>
                <c:pt idx="22727">
                  <c:v>188.961679067094</c:v>
                </c:pt>
                <c:pt idx="22728">
                  <c:v>188.93530253001001</c:v>
                </c:pt>
                <c:pt idx="22729">
                  <c:v>188.90301048705601</c:v>
                </c:pt>
                <c:pt idx="22730">
                  <c:v>188.87739508804299</c:v>
                </c:pt>
                <c:pt idx="22731">
                  <c:v>188.86833347933899</c:v>
                </c:pt>
                <c:pt idx="22732">
                  <c:v>188.86692670534001</c:v>
                </c:pt>
                <c:pt idx="22733">
                  <c:v>188.85749147529299</c:v>
                </c:pt>
                <c:pt idx="22734">
                  <c:v>188.81819261734199</c:v>
                </c:pt>
                <c:pt idx="22735">
                  <c:v>188.815646306193</c:v>
                </c:pt>
                <c:pt idx="22736">
                  <c:v>188.78813712198701</c:v>
                </c:pt>
                <c:pt idx="22737">
                  <c:v>188.778738229434</c:v>
                </c:pt>
                <c:pt idx="22738">
                  <c:v>188.77484768296199</c:v>
                </c:pt>
                <c:pt idx="22739">
                  <c:v>188.76769497965</c:v>
                </c:pt>
                <c:pt idx="22740">
                  <c:v>188.722866513198</c:v>
                </c:pt>
                <c:pt idx="22741">
                  <c:v>188.71568904958599</c:v>
                </c:pt>
                <c:pt idx="22742">
                  <c:v>188.70844823190399</c:v>
                </c:pt>
                <c:pt idx="22743">
                  <c:v>188.70189888228001</c:v>
                </c:pt>
                <c:pt idx="22744">
                  <c:v>188.69831377968501</c:v>
                </c:pt>
                <c:pt idx="22745">
                  <c:v>188.697318675178</c:v>
                </c:pt>
                <c:pt idx="22746">
                  <c:v>188.684531728</c:v>
                </c:pt>
                <c:pt idx="22747">
                  <c:v>188.64700406738999</c:v>
                </c:pt>
                <c:pt idx="22748">
                  <c:v>188.637657151225</c:v>
                </c:pt>
                <c:pt idx="22749">
                  <c:v>188.600803362758</c:v>
                </c:pt>
                <c:pt idx="22750">
                  <c:v>188.56569278107801</c:v>
                </c:pt>
                <c:pt idx="22751">
                  <c:v>188.514193918953</c:v>
                </c:pt>
                <c:pt idx="22752">
                  <c:v>188.51020648361799</c:v>
                </c:pt>
                <c:pt idx="22753">
                  <c:v>188.449858263305</c:v>
                </c:pt>
                <c:pt idx="22754">
                  <c:v>188.37397883926101</c:v>
                </c:pt>
                <c:pt idx="22755">
                  <c:v>188.34629657203701</c:v>
                </c:pt>
                <c:pt idx="22756">
                  <c:v>188.344869353934</c:v>
                </c:pt>
                <c:pt idx="22757">
                  <c:v>188.34183887624999</c:v>
                </c:pt>
                <c:pt idx="22758">
                  <c:v>188.336387662557</c:v>
                </c:pt>
                <c:pt idx="22759">
                  <c:v>188.294097005894</c:v>
                </c:pt>
                <c:pt idx="22760">
                  <c:v>188.28444103236799</c:v>
                </c:pt>
                <c:pt idx="22761">
                  <c:v>188.278232758538</c:v>
                </c:pt>
                <c:pt idx="22762">
                  <c:v>188.27370665003201</c:v>
                </c:pt>
                <c:pt idx="22763">
                  <c:v>188.273667505486</c:v>
                </c:pt>
                <c:pt idx="22764">
                  <c:v>188.269510776223</c:v>
                </c:pt>
                <c:pt idx="22765">
                  <c:v>188.26730034673301</c:v>
                </c:pt>
                <c:pt idx="22766">
                  <c:v>188.20069893924801</c:v>
                </c:pt>
                <c:pt idx="22767">
                  <c:v>188.053785683744</c:v>
                </c:pt>
                <c:pt idx="22768">
                  <c:v>188.05375201624099</c:v>
                </c:pt>
                <c:pt idx="22769">
                  <c:v>188.04936750453999</c:v>
                </c:pt>
                <c:pt idx="22770">
                  <c:v>188.04823801441</c:v>
                </c:pt>
                <c:pt idx="22771">
                  <c:v>188.018557525022</c:v>
                </c:pt>
                <c:pt idx="22772">
                  <c:v>187.99217855638699</c:v>
                </c:pt>
                <c:pt idx="22773">
                  <c:v>187.98314704272599</c:v>
                </c:pt>
                <c:pt idx="22774">
                  <c:v>187.911692006256</c:v>
                </c:pt>
                <c:pt idx="22775">
                  <c:v>187.74445858458</c:v>
                </c:pt>
                <c:pt idx="22776">
                  <c:v>187.71812735556099</c:v>
                </c:pt>
                <c:pt idx="22777">
                  <c:v>187.712710860448</c:v>
                </c:pt>
                <c:pt idx="22778">
                  <c:v>187.67798238213999</c:v>
                </c:pt>
                <c:pt idx="22779">
                  <c:v>187.659682958367</c:v>
                </c:pt>
                <c:pt idx="22780">
                  <c:v>187.61635535123901</c:v>
                </c:pt>
                <c:pt idx="22781">
                  <c:v>187.611234332148</c:v>
                </c:pt>
                <c:pt idx="22782">
                  <c:v>187.549300976832</c:v>
                </c:pt>
                <c:pt idx="22783">
                  <c:v>187.53059475616701</c:v>
                </c:pt>
                <c:pt idx="22784">
                  <c:v>187.52993769974</c:v>
                </c:pt>
                <c:pt idx="22785">
                  <c:v>187.49695033332</c:v>
                </c:pt>
                <c:pt idx="22786">
                  <c:v>187.461367346288</c:v>
                </c:pt>
                <c:pt idx="22787">
                  <c:v>187.45084244821601</c:v>
                </c:pt>
                <c:pt idx="22788">
                  <c:v>187.433062713699</c:v>
                </c:pt>
                <c:pt idx="22789">
                  <c:v>187.35943039878899</c:v>
                </c:pt>
                <c:pt idx="22790">
                  <c:v>187.356360635415</c:v>
                </c:pt>
                <c:pt idx="22791">
                  <c:v>187.34836989077201</c:v>
                </c:pt>
                <c:pt idx="22792">
                  <c:v>187.328778770648</c:v>
                </c:pt>
                <c:pt idx="22793">
                  <c:v>187.302594536117</c:v>
                </c:pt>
                <c:pt idx="22794">
                  <c:v>187.27629320445001</c:v>
                </c:pt>
                <c:pt idx="22795">
                  <c:v>187.26054448805399</c:v>
                </c:pt>
                <c:pt idx="22796">
                  <c:v>187.25919815811599</c:v>
                </c:pt>
                <c:pt idx="22797">
                  <c:v>187.25630238584799</c:v>
                </c:pt>
                <c:pt idx="22798">
                  <c:v>187.25107821667501</c:v>
                </c:pt>
                <c:pt idx="22799">
                  <c:v>187.236806522851</c:v>
                </c:pt>
                <c:pt idx="22800">
                  <c:v>187.23150093555299</c:v>
                </c:pt>
                <c:pt idx="22801">
                  <c:v>187.17964501333299</c:v>
                </c:pt>
                <c:pt idx="22802">
                  <c:v>187.110734194337</c:v>
                </c:pt>
                <c:pt idx="22803">
                  <c:v>187.10169511158199</c:v>
                </c:pt>
                <c:pt idx="22804">
                  <c:v>187.069601519087</c:v>
                </c:pt>
                <c:pt idx="22805">
                  <c:v>187.03751254922099</c:v>
                </c:pt>
                <c:pt idx="22806">
                  <c:v>187.02466605643201</c:v>
                </c:pt>
                <c:pt idx="22807">
                  <c:v>186.965090055958</c:v>
                </c:pt>
                <c:pt idx="22808">
                  <c:v>186.91671774262699</c:v>
                </c:pt>
                <c:pt idx="22809">
                  <c:v>186.90941213806599</c:v>
                </c:pt>
                <c:pt idx="22810">
                  <c:v>186.898500473448</c:v>
                </c:pt>
                <c:pt idx="22811">
                  <c:v>186.88800148213801</c:v>
                </c:pt>
                <c:pt idx="22812">
                  <c:v>186.85617033357201</c:v>
                </c:pt>
                <c:pt idx="22813">
                  <c:v>186.82578494456601</c:v>
                </c:pt>
                <c:pt idx="22814">
                  <c:v>186.78454011689399</c:v>
                </c:pt>
                <c:pt idx="22815">
                  <c:v>186.77886958521501</c:v>
                </c:pt>
                <c:pt idx="22816">
                  <c:v>186.74647905231299</c:v>
                </c:pt>
                <c:pt idx="22817">
                  <c:v>186.70300350445601</c:v>
                </c:pt>
                <c:pt idx="22818">
                  <c:v>186.69557681346799</c:v>
                </c:pt>
                <c:pt idx="22819">
                  <c:v>186.63727012392201</c:v>
                </c:pt>
                <c:pt idx="22820">
                  <c:v>186.62009804867</c:v>
                </c:pt>
                <c:pt idx="22821">
                  <c:v>186.58555338549101</c:v>
                </c:pt>
                <c:pt idx="22822">
                  <c:v>186.57072450509301</c:v>
                </c:pt>
                <c:pt idx="22823">
                  <c:v>186.53507895094</c:v>
                </c:pt>
                <c:pt idx="22824">
                  <c:v>186.485051480664</c:v>
                </c:pt>
                <c:pt idx="22825">
                  <c:v>186.43325732852699</c:v>
                </c:pt>
                <c:pt idx="22826">
                  <c:v>186.42885297174001</c:v>
                </c:pt>
                <c:pt idx="22827">
                  <c:v>186.42152142785</c:v>
                </c:pt>
                <c:pt idx="22828">
                  <c:v>186.415371728026</c:v>
                </c:pt>
                <c:pt idx="22829">
                  <c:v>186.40894197816101</c:v>
                </c:pt>
                <c:pt idx="22830">
                  <c:v>186.365302412045</c:v>
                </c:pt>
                <c:pt idx="22831">
                  <c:v>186.353012703199</c:v>
                </c:pt>
                <c:pt idx="22832">
                  <c:v>186.35218556137301</c:v>
                </c:pt>
                <c:pt idx="22833">
                  <c:v>186.31005137832801</c:v>
                </c:pt>
                <c:pt idx="22834">
                  <c:v>186.302180055355</c:v>
                </c:pt>
                <c:pt idx="22835">
                  <c:v>186.205082533781</c:v>
                </c:pt>
                <c:pt idx="22836">
                  <c:v>186.155865767443</c:v>
                </c:pt>
                <c:pt idx="22837">
                  <c:v>186.13140515457999</c:v>
                </c:pt>
                <c:pt idx="22838">
                  <c:v>186.09202464667499</c:v>
                </c:pt>
                <c:pt idx="22839">
                  <c:v>186.05843466758699</c:v>
                </c:pt>
                <c:pt idx="22840">
                  <c:v>186.05230784526699</c:v>
                </c:pt>
                <c:pt idx="22841">
                  <c:v>185.975080959824</c:v>
                </c:pt>
                <c:pt idx="22842">
                  <c:v>185.94564013141499</c:v>
                </c:pt>
                <c:pt idx="22843">
                  <c:v>185.91681305850199</c:v>
                </c:pt>
                <c:pt idx="22844">
                  <c:v>185.89400188398301</c:v>
                </c:pt>
                <c:pt idx="22845">
                  <c:v>185.89263636703501</c:v>
                </c:pt>
                <c:pt idx="22846">
                  <c:v>185.86328145443201</c:v>
                </c:pt>
                <c:pt idx="22847">
                  <c:v>185.72893817162901</c:v>
                </c:pt>
                <c:pt idx="22848">
                  <c:v>185.71627228641799</c:v>
                </c:pt>
                <c:pt idx="22849">
                  <c:v>185.70813480469101</c:v>
                </c:pt>
                <c:pt idx="22850">
                  <c:v>185.70536746024499</c:v>
                </c:pt>
                <c:pt idx="22851">
                  <c:v>185.698356865249</c:v>
                </c:pt>
                <c:pt idx="22852">
                  <c:v>185.69484140278001</c:v>
                </c:pt>
                <c:pt idx="22853">
                  <c:v>185.64648575673499</c:v>
                </c:pt>
                <c:pt idx="22854">
                  <c:v>185.63692206441701</c:v>
                </c:pt>
                <c:pt idx="22855">
                  <c:v>185.62885056317501</c:v>
                </c:pt>
                <c:pt idx="22856">
                  <c:v>185.62259184206101</c:v>
                </c:pt>
                <c:pt idx="22857">
                  <c:v>185.60171323415301</c:v>
                </c:pt>
                <c:pt idx="22858">
                  <c:v>185.584694386362</c:v>
                </c:pt>
                <c:pt idx="22859">
                  <c:v>185.58350845710399</c:v>
                </c:pt>
                <c:pt idx="22860">
                  <c:v>185.567152579235</c:v>
                </c:pt>
                <c:pt idx="22861">
                  <c:v>185.56247594739401</c:v>
                </c:pt>
                <c:pt idx="22862">
                  <c:v>185.560667214923</c:v>
                </c:pt>
                <c:pt idx="22863">
                  <c:v>185.532687783119</c:v>
                </c:pt>
                <c:pt idx="22864">
                  <c:v>185.50254653661699</c:v>
                </c:pt>
                <c:pt idx="22865">
                  <c:v>185.50031228166799</c:v>
                </c:pt>
                <c:pt idx="22866">
                  <c:v>185.458644747899</c:v>
                </c:pt>
                <c:pt idx="22867">
                  <c:v>185.44288723554899</c:v>
                </c:pt>
                <c:pt idx="22868">
                  <c:v>185.434541642732</c:v>
                </c:pt>
                <c:pt idx="22869">
                  <c:v>185.419354158902</c:v>
                </c:pt>
                <c:pt idx="22870">
                  <c:v>185.36604551706299</c:v>
                </c:pt>
                <c:pt idx="22871">
                  <c:v>185.35164843038299</c:v>
                </c:pt>
                <c:pt idx="22872">
                  <c:v>185.30403835924301</c:v>
                </c:pt>
                <c:pt idx="22873">
                  <c:v>185.26733225484199</c:v>
                </c:pt>
                <c:pt idx="22874">
                  <c:v>185.24970928902701</c:v>
                </c:pt>
                <c:pt idx="22875">
                  <c:v>185.182626574685</c:v>
                </c:pt>
                <c:pt idx="22876">
                  <c:v>185.168664348215</c:v>
                </c:pt>
                <c:pt idx="22877">
                  <c:v>185.14772999059099</c:v>
                </c:pt>
                <c:pt idx="22878">
                  <c:v>185.13478599592301</c:v>
                </c:pt>
                <c:pt idx="22879">
                  <c:v>185.12455985541001</c:v>
                </c:pt>
                <c:pt idx="22880">
                  <c:v>185.122482829897</c:v>
                </c:pt>
                <c:pt idx="22881">
                  <c:v>185.111406010857</c:v>
                </c:pt>
                <c:pt idx="22882">
                  <c:v>185.03688350814599</c:v>
                </c:pt>
                <c:pt idx="22883">
                  <c:v>185.02188465425999</c:v>
                </c:pt>
                <c:pt idx="22884">
                  <c:v>184.97727707948101</c:v>
                </c:pt>
                <c:pt idx="22885">
                  <c:v>184.927247229541</c:v>
                </c:pt>
                <c:pt idx="22886">
                  <c:v>184.88831352519199</c:v>
                </c:pt>
                <c:pt idx="22887">
                  <c:v>184.86902874428199</c:v>
                </c:pt>
                <c:pt idx="22888">
                  <c:v>184.79391308988301</c:v>
                </c:pt>
                <c:pt idx="22889">
                  <c:v>184.72064505731001</c:v>
                </c:pt>
                <c:pt idx="22890">
                  <c:v>184.70550988371201</c:v>
                </c:pt>
                <c:pt idx="22891">
                  <c:v>184.684033989657</c:v>
                </c:pt>
                <c:pt idx="22892">
                  <c:v>184.646658435034</c:v>
                </c:pt>
                <c:pt idx="22893">
                  <c:v>184.60879247715701</c:v>
                </c:pt>
                <c:pt idx="22894">
                  <c:v>184.54306013983799</c:v>
                </c:pt>
                <c:pt idx="22895">
                  <c:v>184.51750469806299</c:v>
                </c:pt>
                <c:pt idx="22896">
                  <c:v>184.50805606715301</c:v>
                </c:pt>
                <c:pt idx="22897">
                  <c:v>184.47248276126399</c:v>
                </c:pt>
                <c:pt idx="22898">
                  <c:v>184.45305460168299</c:v>
                </c:pt>
                <c:pt idx="22899">
                  <c:v>184.407887106034</c:v>
                </c:pt>
                <c:pt idx="22900">
                  <c:v>184.36050347716201</c:v>
                </c:pt>
                <c:pt idx="22901">
                  <c:v>184.324817410588</c:v>
                </c:pt>
                <c:pt idx="22902">
                  <c:v>184.31118191027599</c:v>
                </c:pt>
                <c:pt idx="22903">
                  <c:v>184.27732731571601</c:v>
                </c:pt>
                <c:pt idx="22904">
                  <c:v>184.2741267895</c:v>
                </c:pt>
                <c:pt idx="22905">
                  <c:v>184.27248046043701</c:v>
                </c:pt>
                <c:pt idx="22906">
                  <c:v>184.269571347121</c:v>
                </c:pt>
                <c:pt idx="22907">
                  <c:v>184.255768003176</c:v>
                </c:pt>
                <c:pt idx="22908">
                  <c:v>184.15510248702699</c:v>
                </c:pt>
                <c:pt idx="22909">
                  <c:v>184.14638531725399</c:v>
                </c:pt>
                <c:pt idx="22910">
                  <c:v>184.08466312454999</c:v>
                </c:pt>
                <c:pt idx="22911">
                  <c:v>184.05952592975501</c:v>
                </c:pt>
                <c:pt idx="22912">
                  <c:v>184.038680395098</c:v>
                </c:pt>
                <c:pt idx="22913">
                  <c:v>183.990657038374</c:v>
                </c:pt>
                <c:pt idx="22914">
                  <c:v>183.98144828599101</c:v>
                </c:pt>
                <c:pt idx="22915">
                  <c:v>183.92792238428001</c:v>
                </c:pt>
                <c:pt idx="22916">
                  <c:v>183.875251038004</c:v>
                </c:pt>
                <c:pt idx="22917">
                  <c:v>183.86949137071201</c:v>
                </c:pt>
                <c:pt idx="22918">
                  <c:v>183.861673741939</c:v>
                </c:pt>
                <c:pt idx="22919">
                  <c:v>183.85136534636101</c:v>
                </c:pt>
                <c:pt idx="22920">
                  <c:v>183.82068298237601</c:v>
                </c:pt>
                <c:pt idx="22921">
                  <c:v>183.80490743941601</c:v>
                </c:pt>
                <c:pt idx="22922">
                  <c:v>183.804297352574</c:v>
                </c:pt>
                <c:pt idx="22923">
                  <c:v>183.79763387700501</c:v>
                </c:pt>
                <c:pt idx="22924">
                  <c:v>183.792500518119</c:v>
                </c:pt>
                <c:pt idx="22925">
                  <c:v>183.78542809010699</c:v>
                </c:pt>
                <c:pt idx="22926">
                  <c:v>183.77296267517801</c:v>
                </c:pt>
                <c:pt idx="22927">
                  <c:v>183.74011226096599</c:v>
                </c:pt>
                <c:pt idx="22928">
                  <c:v>183.73108574835899</c:v>
                </c:pt>
                <c:pt idx="22929">
                  <c:v>183.73104475241399</c:v>
                </c:pt>
                <c:pt idx="22930">
                  <c:v>183.70987832049099</c:v>
                </c:pt>
                <c:pt idx="22931">
                  <c:v>183.65833910667999</c:v>
                </c:pt>
                <c:pt idx="22932">
                  <c:v>183.64459311382799</c:v>
                </c:pt>
                <c:pt idx="22933">
                  <c:v>183.58402147804699</c:v>
                </c:pt>
                <c:pt idx="22934">
                  <c:v>183.553207784797</c:v>
                </c:pt>
                <c:pt idx="22935">
                  <c:v>183.537930927329</c:v>
                </c:pt>
                <c:pt idx="22936">
                  <c:v>183.517836824668</c:v>
                </c:pt>
                <c:pt idx="22937">
                  <c:v>183.51622882642599</c:v>
                </c:pt>
                <c:pt idx="22938">
                  <c:v>183.50170563834001</c:v>
                </c:pt>
                <c:pt idx="22939">
                  <c:v>183.50147352996399</c:v>
                </c:pt>
                <c:pt idx="22940">
                  <c:v>183.49168475968699</c:v>
                </c:pt>
                <c:pt idx="22941">
                  <c:v>183.48895539645201</c:v>
                </c:pt>
                <c:pt idx="22942">
                  <c:v>183.46694422320701</c:v>
                </c:pt>
                <c:pt idx="22943">
                  <c:v>183.437028755282</c:v>
                </c:pt>
                <c:pt idx="22944">
                  <c:v>183.34542302139599</c:v>
                </c:pt>
                <c:pt idx="22945">
                  <c:v>183.30196018427401</c:v>
                </c:pt>
                <c:pt idx="22946">
                  <c:v>183.253990844578</c:v>
                </c:pt>
                <c:pt idx="22947">
                  <c:v>183.217931523625</c:v>
                </c:pt>
                <c:pt idx="22948">
                  <c:v>183.19422649741401</c:v>
                </c:pt>
                <c:pt idx="22949">
                  <c:v>183.17863457374301</c:v>
                </c:pt>
                <c:pt idx="22950">
                  <c:v>183.171120383855</c:v>
                </c:pt>
                <c:pt idx="22951">
                  <c:v>183.153374509412</c:v>
                </c:pt>
                <c:pt idx="22952">
                  <c:v>183.12678734046199</c:v>
                </c:pt>
                <c:pt idx="22953">
                  <c:v>183.124275989506</c:v>
                </c:pt>
                <c:pt idx="22954">
                  <c:v>183.107700202106</c:v>
                </c:pt>
                <c:pt idx="22955">
                  <c:v>183.08965609831299</c:v>
                </c:pt>
                <c:pt idx="22956">
                  <c:v>183.03598880473299</c:v>
                </c:pt>
                <c:pt idx="22957">
                  <c:v>183.02967234396499</c:v>
                </c:pt>
                <c:pt idx="22958">
                  <c:v>182.991479073379</c:v>
                </c:pt>
                <c:pt idx="22959">
                  <c:v>182.96238002780001</c:v>
                </c:pt>
                <c:pt idx="22960">
                  <c:v>182.92886183321201</c:v>
                </c:pt>
                <c:pt idx="22961">
                  <c:v>182.923357299538</c:v>
                </c:pt>
                <c:pt idx="22962">
                  <c:v>182.92017218446401</c:v>
                </c:pt>
                <c:pt idx="22963">
                  <c:v>182.91099441012</c:v>
                </c:pt>
                <c:pt idx="22964">
                  <c:v>182.88213532621</c:v>
                </c:pt>
                <c:pt idx="22965">
                  <c:v>182.879553026785</c:v>
                </c:pt>
                <c:pt idx="22966">
                  <c:v>182.874215753426</c:v>
                </c:pt>
                <c:pt idx="22967">
                  <c:v>182.86826343156699</c:v>
                </c:pt>
                <c:pt idx="22968">
                  <c:v>182.776029532644</c:v>
                </c:pt>
                <c:pt idx="22969">
                  <c:v>182.76022663795999</c:v>
                </c:pt>
                <c:pt idx="22970">
                  <c:v>182.73631875780001</c:v>
                </c:pt>
                <c:pt idx="22971">
                  <c:v>182.72485051420301</c:v>
                </c:pt>
                <c:pt idx="22972">
                  <c:v>182.70340622101699</c:v>
                </c:pt>
                <c:pt idx="22973">
                  <c:v>182.691436784568</c:v>
                </c:pt>
                <c:pt idx="22974">
                  <c:v>182.689834713095</c:v>
                </c:pt>
                <c:pt idx="22975">
                  <c:v>182.67235365216601</c:v>
                </c:pt>
                <c:pt idx="22976">
                  <c:v>182.66353100646299</c:v>
                </c:pt>
                <c:pt idx="22977">
                  <c:v>182.65415742340201</c:v>
                </c:pt>
                <c:pt idx="22978">
                  <c:v>182.64383345138799</c:v>
                </c:pt>
                <c:pt idx="22979">
                  <c:v>182.63926858140701</c:v>
                </c:pt>
                <c:pt idx="22980">
                  <c:v>182.635863059337</c:v>
                </c:pt>
                <c:pt idx="22981">
                  <c:v>182.621479865417</c:v>
                </c:pt>
                <c:pt idx="22982">
                  <c:v>182.620101139285</c:v>
                </c:pt>
                <c:pt idx="22983">
                  <c:v>182.61728291646801</c:v>
                </c:pt>
                <c:pt idx="22984">
                  <c:v>182.59884591771501</c:v>
                </c:pt>
                <c:pt idx="22985">
                  <c:v>182.57500147141499</c:v>
                </c:pt>
                <c:pt idx="22986">
                  <c:v>182.53196170010401</c:v>
                </c:pt>
                <c:pt idx="22987">
                  <c:v>182.504634749979</c:v>
                </c:pt>
                <c:pt idx="22988">
                  <c:v>182.49177437655101</c:v>
                </c:pt>
                <c:pt idx="22989">
                  <c:v>182.46030889340901</c:v>
                </c:pt>
                <c:pt idx="22990">
                  <c:v>182.362640308133</c:v>
                </c:pt>
                <c:pt idx="22991">
                  <c:v>182.33780365079701</c:v>
                </c:pt>
                <c:pt idx="22992">
                  <c:v>182.32030579049101</c:v>
                </c:pt>
                <c:pt idx="22993">
                  <c:v>182.31844795121299</c:v>
                </c:pt>
                <c:pt idx="22994">
                  <c:v>182.30673039106699</c:v>
                </c:pt>
                <c:pt idx="22995">
                  <c:v>182.302766686669</c:v>
                </c:pt>
                <c:pt idx="22996">
                  <c:v>182.275388923436</c:v>
                </c:pt>
                <c:pt idx="22997">
                  <c:v>182.22929000655</c:v>
                </c:pt>
                <c:pt idx="22998">
                  <c:v>182.21826881880199</c:v>
                </c:pt>
                <c:pt idx="22999">
                  <c:v>182.21260084586601</c:v>
                </c:pt>
                <c:pt idx="23000">
                  <c:v>182.20834367776001</c:v>
                </c:pt>
                <c:pt idx="23001">
                  <c:v>182.16464619288001</c:v>
                </c:pt>
                <c:pt idx="23002">
                  <c:v>182.14932347856799</c:v>
                </c:pt>
                <c:pt idx="23003">
                  <c:v>182.13687652752199</c:v>
                </c:pt>
                <c:pt idx="23004">
                  <c:v>182.12778161897199</c:v>
                </c:pt>
                <c:pt idx="23005">
                  <c:v>182.09834634692601</c:v>
                </c:pt>
                <c:pt idx="23006">
                  <c:v>182.07628794337299</c:v>
                </c:pt>
                <c:pt idx="23007">
                  <c:v>182.06435490300899</c:v>
                </c:pt>
                <c:pt idx="23008">
                  <c:v>182.050832581744</c:v>
                </c:pt>
                <c:pt idx="23009">
                  <c:v>182.04618883952801</c:v>
                </c:pt>
                <c:pt idx="23010">
                  <c:v>182.045363471249</c:v>
                </c:pt>
                <c:pt idx="23011">
                  <c:v>182.04347685213199</c:v>
                </c:pt>
                <c:pt idx="23012">
                  <c:v>182.039831353609</c:v>
                </c:pt>
                <c:pt idx="23013">
                  <c:v>182.03979578940999</c:v>
                </c:pt>
                <c:pt idx="23014">
                  <c:v>182.03260401889199</c:v>
                </c:pt>
                <c:pt idx="23015">
                  <c:v>182.00949715150301</c:v>
                </c:pt>
                <c:pt idx="23016">
                  <c:v>181.98890659579899</c:v>
                </c:pt>
                <c:pt idx="23017">
                  <c:v>181.980937769115</c:v>
                </c:pt>
                <c:pt idx="23018">
                  <c:v>181.97558426065899</c:v>
                </c:pt>
                <c:pt idx="23019">
                  <c:v>181.969772415964</c:v>
                </c:pt>
                <c:pt idx="23020">
                  <c:v>181.936263060697</c:v>
                </c:pt>
                <c:pt idx="23021">
                  <c:v>181.926497978161</c:v>
                </c:pt>
                <c:pt idx="23022">
                  <c:v>181.91739920301299</c:v>
                </c:pt>
                <c:pt idx="23023">
                  <c:v>181.90429873613701</c:v>
                </c:pt>
                <c:pt idx="23024">
                  <c:v>181.90249046239799</c:v>
                </c:pt>
                <c:pt idx="23025">
                  <c:v>181.90098564873901</c:v>
                </c:pt>
                <c:pt idx="23026">
                  <c:v>181.889561130461</c:v>
                </c:pt>
                <c:pt idx="23027">
                  <c:v>181.87724407367</c:v>
                </c:pt>
                <c:pt idx="23028">
                  <c:v>181.85467191268799</c:v>
                </c:pt>
                <c:pt idx="23029">
                  <c:v>181.84590681590299</c:v>
                </c:pt>
                <c:pt idx="23030">
                  <c:v>181.83116211820899</c:v>
                </c:pt>
                <c:pt idx="23031">
                  <c:v>181.80480294608699</c:v>
                </c:pt>
                <c:pt idx="23032">
                  <c:v>181.800652119082</c:v>
                </c:pt>
                <c:pt idx="23033">
                  <c:v>181.77517367597099</c:v>
                </c:pt>
                <c:pt idx="23034">
                  <c:v>181.748014718467</c:v>
                </c:pt>
                <c:pt idx="23035">
                  <c:v>181.725100227659</c:v>
                </c:pt>
                <c:pt idx="23036">
                  <c:v>181.71119336355301</c:v>
                </c:pt>
                <c:pt idx="23037">
                  <c:v>181.68212269487699</c:v>
                </c:pt>
                <c:pt idx="23038">
                  <c:v>181.586190373318</c:v>
                </c:pt>
                <c:pt idx="23039">
                  <c:v>181.57976966524299</c:v>
                </c:pt>
                <c:pt idx="23040">
                  <c:v>181.56566601718501</c:v>
                </c:pt>
                <c:pt idx="23041">
                  <c:v>181.560268189064</c:v>
                </c:pt>
                <c:pt idx="23042">
                  <c:v>181.54576182332499</c:v>
                </c:pt>
                <c:pt idx="23043">
                  <c:v>181.537531705557</c:v>
                </c:pt>
                <c:pt idx="23044">
                  <c:v>181.53182927583299</c:v>
                </c:pt>
                <c:pt idx="23045">
                  <c:v>181.515476912536</c:v>
                </c:pt>
                <c:pt idx="23046">
                  <c:v>181.51473179449201</c:v>
                </c:pt>
                <c:pt idx="23047">
                  <c:v>181.510000301925</c:v>
                </c:pt>
                <c:pt idx="23048">
                  <c:v>181.50908144310699</c:v>
                </c:pt>
                <c:pt idx="23049">
                  <c:v>181.499154220203</c:v>
                </c:pt>
                <c:pt idx="23050">
                  <c:v>181.497800500171</c:v>
                </c:pt>
                <c:pt idx="23051">
                  <c:v>181.48643630616999</c:v>
                </c:pt>
                <c:pt idx="23052">
                  <c:v>181.48293088850701</c:v>
                </c:pt>
                <c:pt idx="23053">
                  <c:v>181.47625498280999</c:v>
                </c:pt>
                <c:pt idx="23054">
                  <c:v>181.463450336292</c:v>
                </c:pt>
                <c:pt idx="23055">
                  <c:v>181.41980052117799</c:v>
                </c:pt>
                <c:pt idx="23056">
                  <c:v>181.39560619039099</c:v>
                </c:pt>
                <c:pt idx="23057">
                  <c:v>181.379949226652</c:v>
                </c:pt>
                <c:pt idx="23058">
                  <c:v>181.37095912215099</c:v>
                </c:pt>
                <c:pt idx="23059">
                  <c:v>181.36849159046901</c:v>
                </c:pt>
                <c:pt idx="23060">
                  <c:v>181.35766389555999</c:v>
                </c:pt>
                <c:pt idx="23061">
                  <c:v>181.35722346630001</c:v>
                </c:pt>
                <c:pt idx="23062">
                  <c:v>181.35632442916</c:v>
                </c:pt>
                <c:pt idx="23063">
                  <c:v>181.353237345558</c:v>
                </c:pt>
                <c:pt idx="23064">
                  <c:v>181.346210983568</c:v>
                </c:pt>
                <c:pt idx="23065">
                  <c:v>181.34171375183701</c:v>
                </c:pt>
                <c:pt idx="23066">
                  <c:v>181.32513460769101</c:v>
                </c:pt>
                <c:pt idx="23067">
                  <c:v>181.32412580968401</c:v>
                </c:pt>
                <c:pt idx="23068">
                  <c:v>181.32283006152699</c:v>
                </c:pt>
                <c:pt idx="23069">
                  <c:v>181.32131410636799</c:v>
                </c:pt>
                <c:pt idx="23070">
                  <c:v>181.318317584651</c:v>
                </c:pt>
                <c:pt idx="23071">
                  <c:v>181.316563795246</c:v>
                </c:pt>
                <c:pt idx="23072">
                  <c:v>181.31248402825199</c:v>
                </c:pt>
                <c:pt idx="23073">
                  <c:v>181.31147674715999</c:v>
                </c:pt>
                <c:pt idx="23074">
                  <c:v>181.31102394080901</c:v>
                </c:pt>
                <c:pt idx="23075">
                  <c:v>181.31021792634601</c:v>
                </c:pt>
                <c:pt idx="23076">
                  <c:v>181.30048574299801</c:v>
                </c:pt>
                <c:pt idx="23077">
                  <c:v>181.29611507663699</c:v>
                </c:pt>
                <c:pt idx="23078">
                  <c:v>181.293952754233</c:v>
                </c:pt>
                <c:pt idx="23079">
                  <c:v>181.29142231791101</c:v>
                </c:pt>
                <c:pt idx="23080">
                  <c:v>181.28888188059099</c:v>
                </c:pt>
                <c:pt idx="23081">
                  <c:v>181.283818532726</c:v>
                </c:pt>
                <c:pt idx="23082">
                  <c:v>181.28205584983201</c:v>
                </c:pt>
                <c:pt idx="23083">
                  <c:v>181.271172335985</c:v>
                </c:pt>
                <c:pt idx="23084">
                  <c:v>181.269081606529</c:v>
                </c:pt>
                <c:pt idx="23085">
                  <c:v>181.259097589085</c:v>
                </c:pt>
                <c:pt idx="23086">
                  <c:v>181.252905440094</c:v>
                </c:pt>
                <c:pt idx="23087">
                  <c:v>181.234802417781</c:v>
                </c:pt>
                <c:pt idx="23088">
                  <c:v>181.23472189879999</c:v>
                </c:pt>
                <c:pt idx="23089">
                  <c:v>181.21379432887301</c:v>
                </c:pt>
                <c:pt idx="23090">
                  <c:v>181.21167995415999</c:v>
                </c:pt>
                <c:pt idx="23091">
                  <c:v>181.21163418295299</c:v>
                </c:pt>
                <c:pt idx="23092">
                  <c:v>181.19530302881401</c:v>
                </c:pt>
                <c:pt idx="23093">
                  <c:v>181.19439817070901</c:v>
                </c:pt>
                <c:pt idx="23094">
                  <c:v>181.16273804507</c:v>
                </c:pt>
                <c:pt idx="23095">
                  <c:v>181.094859716618</c:v>
                </c:pt>
                <c:pt idx="23096">
                  <c:v>181.09158134254201</c:v>
                </c:pt>
                <c:pt idx="23097">
                  <c:v>181.090592646094</c:v>
                </c:pt>
                <c:pt idx="23098">
                  <c:v>181.052615346538</c:v>
                </c:pt>
                <c:pt idx="23099">
                  <c:v>181.05068920865401</c:v>
                </c:pt>
                <c:pt idx="23100">
                  <c:v>181.037474429236</c:v>
                </c:pt>
                <c:pt idx="23101">
                  <c:v>181.026547225211</c:v>
                </c:pt>
                <c:pt idx="23102">
                  <c:v>180.977020107404</c:v>
                </c:pt>
                <c:pt idx="23103">
                  <c:v>180.94590287159701</c:v>
                </c:pt>
                <c:pt idx="23104">
                  <c:v>180.94322283486099</c:v>
                </c:pt>
                <c:pt idx="23105">
                  <c:v>180.93334682919999</c:v>
                </c:pt>
                <c:pt idx="23106">
                  <c:v>180.874711493435</c:v>
                </c:pt>
                <c:pt idx="23107">
                  <c:v>180.871562994832</c:v>
                </c:pt>
                <c:pt idx="23108">
                  <c:v>180.84993695133099</c:v>
                </c:pt>
                <c:pt idx="23109">
                  <c:v>180.786885420136</c:v>
                </c:pt>
                <c:pt idx="23110">
                  <c:v>180.75885671843801</c:v>
                </c:pt>
                <c:pt idx="23111">
                  <c:v>180.753145389282</c:v>
                </c:pt>
                <c:pt idx="23112">
                  <c:v>180.741214419502</c:v>
                </c:pt>
                <c:pt idx="23113">
                  <c:v>180.70772101266101</c:v>
                </c:pt>
                <c:pt idx="23114">
                  <c:v>180.69300675241701</c:v>
                </c:pt>
                <c:pt idx="23115">
                  <c:v>180.682881606347</c:v>
                </c:pt>
                <c:pt idx="23116">
                  <c:v>180.67725968953701</c:v>
                </c:pt>
                <c:pt idx="23117">
                  <c:v>180.66863239315501</c:v>
                </c:pt>
                <c:pt idx="23118">
                  <c:v>180.645462552297</c:v>
                </c:pt>
                <c:pt idx="23119">
                  <c:v>180.62979098023499</c:v>
                </c:pt>
                <c:pt idx="23120">
                  <c:v>180.611112728715</c:v>
                </c:pt>
                <c:pt idx="23121">
                  <c:v>180.595935752532</c:v>
                </c:pt>
                <c:pt idx="23122">
                  <c:v>180.58644098316299</c:v>
                </c:pt>
                <c:pt idx="23123">
                  <c:v>180.57699752902599</c:v>
                </c:pt>
                <c:pt idx="23124">
                  <c:v>180.566901784641</c:v>
                </c:pt>
                <c:pt idx="23125">
                  <c:v>180.54756456098099</c:v>
                </c:pt>
                <c:pt idx="23126">
                  <c:v>180.54169969622799</c:v>
                </c:pt>
                <c:pt idx="23127">
                  <c:v>180.54036895300001</c:v>
                </c:pt>
                <c:pt idx="23128">
                  <c:v>180.51738860738499</c:v>
                </c:pt>
                <c:pt idx="23129">
                  <c:v>180.48329561883199</c:v>
                </c:pt>
                <c:pt idx="23130">
                  <c:v>180.48159342722099</c:v>
                </c:pt>
                <c:pt idx="23131">
                  <c:v>180.473073400224</c:v>
                </c:pt>
                <c:pt idx="23132">
                  <c:v>180.45315310825799</c:v>
                </c:pt>
                <c:pt idx="23133">
                  <c:v>180.44896559359799</c:v>
                </c:pt>
                <c:pt idx="23134">
                  <c:v>180.44206095285301</c:v>
                </c:pt>
                <c:pt idx="23135">
                  <c:v>180.42436139300699</c:v>
                </c:pt>
                <c:pt idx="23136">
                  <c:v>180.42279957300099</c:v>
                </c:pt>
                <c:pt idx="23137">
                  <c:v>180.41293149595899</c:v>
                </c:pt>
                <c:pt idx="23138">
                  <c:v>180.39389819919199</c:v>
                </c:pt>
                <c:pt idx="23139">
                  <c:v>180.37682668338101</c:v>
                </c:pt>
                <c:pt idx="23140">
                  <c:v>180.36026996387801</c:v>
                </c:pt>
                <c:pt idx="23141">
                  <c:v>180.271215151196</c:v>
                </c:pt>
                <c:pt idx="23142">
                  <c:v>180.26414924769301</c:v>
                </c:pt>
                <c:pt idx="23143">
                  <c:v>180.257310168049</c:v>
                </c:pt>
                <c:pt idx="23144">
                  <c:v>180.252842823013</c:v>
                </c:pt>
                <c:pt idx="23145">
                  <c:v>180.24533273150499</c:v>
                </c:pt>
                <c:pt idx="23146">
                  <c:v>180.14880466331601</c:v>
                </c:pt>
                <c:pt idx="23147">
                  <c:v>180.12342498618699</c:v>
                </c:pt>
                <c:pt idx="23148">
                  <c:v>180.08009989956801</c:v>
                </c:pt>
                <c:pt idx="23149">
                  <c:v>180.067313761572</c:v>
                </c:pt>
                <c:pt idx="23150">
                  <c:v>180.04449221240901</c:v>
                </c:pt>
                <c:pt idx="23151">
                  <c:v>180.03587815719499</c:v>
                </c:pt>
                <c:pt idx="23152">
                  <c:v>180.01370450660201</c:v>
                </c:pt>
                <c:pt idx="23153">
                  <c:v>180.00422581492299</c:v>
                </c:pt>
                <c:pt idx="23154">
                  <c:v>179.993886942106</c:v>
                </c:pt>
                <c:pt idx="23155">
                  <c:v>179.967900249194</c:v>
                </c:pt>
                <c:pt idx="23156">
                  <c:v>179.96482992878899</c:v>
                </c:pt>
                <c:pt idx="23157">
                  <c:v>179.96213874714601</c:v>
                </c:pt>
                <c:pt idx="23158">
                  <c:v>179.91970264281301</c:v>
                </c:pt>
                <c:pt idx="23159">
                  <c:v>179.86937657668901</c:v>
                </c:pt>
                <c:pt idx="23160">
                  <c:v>179.839147897494</c:v>
                </c:pt>
                <c:pt idx="23161">
                  <c:v>179.82196279042799</c:v>
                </c:pt>
                <c:pt idx="23162">
                  <c:v>179.819932613942</c:v>
                </c:pt>
                <c:pt idx="23163">
                  <c:v>179.80790187061601</c:v>
                </c:pt>
                <c:pt idx="23164">
                  <c:v>179.80540164677299</c:v>
                </c:pt>
                <c:pt idx="23165">
                  <c:v>179.77897769311701</c:v>
                </c:pt>
                <c:pt idx="23166">
                  <c:v>179.74632646677401</c:v>
                </c:pt>
                <c:pt idx="23167">
                  <c:v>179.74619608327899</c:v>
                </c:pt>
                <c:pt idx="23168">
                  <c:v>179.742320214476</c:v>
                </c:pt>
                <c:pt idx="23169">
                  <c:v>179.74122992457799</c:v>
                </c:pt>
                <c:pt idx="23170">
                  <c:v>179.730023591997</c:v>
                </c:pt>
                <c:pt idx="23171">
                  <c:v>179.71682315387099</c:v>
                </c:pt>
                <c:pt idx="23172">
                  <c:v>179.600487567214</c:v>
                </c:pt>
                <c:pt idx="23173">
                  <c:v>179.56777271637401</c:v>
                </c:pt>
                <c:pt idx="23174">
                  <c:v>179.53742180767</c:v>
                </c:pt>
                <c:pt idx="23175">
                  <c:v>179.519800502713</c:v>
                </c:pt>
                <c:pt idx="23176">
                  <c:v>179.492798326707</c:v>
                </c:pt>
                <c:pt idx="23177">
                  <c:v>179.46766681617601</c:v>
                </c:pt>
                <c:pt idx="23178">
                  <c:v>179.43914780249801</c:v>
                </c:pt>
                <c:pt idx="23179">
                  <c:v>179.433738139696</c:v>
                </c:pt>
                <c:pt idx="23180">
                  <c:v>179.42798545877599</c:v>
                </c:pt>
                <c:pt idx="23181">
                  <c:v>179.38791380380499</c:v>
                </c:pt>
                <c:pt idx="23182">
                  <c:v>179.381469676661</c:v>
                </c:pt>
                <c:pt idx="23183">
                  <c:v>179.33419254056199</c:v>
                </c:pt>
                <c:pt idx="23184">
                  <c:v>179.32413989229499</c:v>
                </c:pt>
                <c:pt idx="23185">
                  <c:v>179.263425637491</c:v>
                </c:pt>
                <c:pt idx="23186">
                  <c:v>179.24173805304599</c:v>
                </c:pt>
                <c:pt idx="23187">
                  <c:v>179.23287620404099</c:v>
                </c:pt>
                <c:pt idx="23188">
                  <c:v>179.23024601162501</c:v>
                </c:pt>
                <c:pt idx="23189">
                  <c:v>179.15804605994001</c:v>
                </c:pt>
                <c:pt idx="23190">
                  <c:v>179.15700547575099</c:v>
                </c:pt>
                <c:pt idx="23191">
                  <c:v>179.14814712398001</c:v>
                </c:pt>
                <c:pt idx="23192">
                  <c:v>179.14079005411199</c:v>
                </c:pt>
                <c:pt idx="23193">
                  <c:v>179.13402953879501</c:v>
                </c:pt>
                <c:pt idx="23194">
                  <c:v>179.13068910306299</c:v>
                </c:pt>
                <c:pt idx="23195">
                  <c:v>179.10105505572199</c:v>
                </c:pt>
                <c:pt idx="23196">
                  <c:v>179.09632801963301</c:v>
                </c:pt>
                <c:pt idx="23197">
                  <c:v>179.09086811670801</c:v>
                </c:pt>
                <c:pt idx="23198">
                  <c:v>179.06067269261999</c:v>
                </c:pt>
                <c:pt idx="23199">
                  <c:v>179.04447281946301</c:v>
                </c:pt>
                <c:pt idx="23200">
                  <c:v>179.023719895764</c:v>
                </c:pt>
                <c:pt idx="23201">
                  <c:v>179.006749776579</c:v>
                </c:pt>
                <c:pt idx="23202">
                  <c:v>178.963739545794</c:v>
                </c:pt>
                <c:pt idx="23203">
                  <c:v>178.957599103207</c:v>
                </c:pt>
                <c:pt idx="23204">
                  <c:v>178.947613936908</c:v>
                </c:pt>
                <c:pt idx="23205">
                  <c:v>178.94050931595299</c:v>
                </c:pt>
                <c:pt idx="23206">
                  <c:v>178.91742718246701</c:v>
                </c:pt>
                <c:pt idx="23207">
                  <c:v>178.91694124770299</c:v>
                </c:pt>
                <c:pt idx="23208">
                  <c:v>178.886293457157</c:v>
                </c:pt>
                <c:pt idx="23209">
                  <c:v>178.88398804588601</c:v>
                </c:pt>
                <c:pt idx="23210">
                  <c:v>178.851924167248</c:v>
                </c:pt>
                <c:pt idx="23211">
                  <c:v>178.85178363779099</c:v>
                </c:pt>
                <c:pt idx="23212">
                  <c:v>178.81776908814101</c:v>
                </c:pt>
                <c:pt idx="23213">
                  <c:v>178.804110741062</c:v>
                </c:pt>
                <c:pt idx="23214">
                  <c:v>178.79652061223001</c:v>
                </c:pt>
                <c:pt idx="23215">
                  <c:v>178.77108356958701</c:v>
                </c:pt>
                <c:pt idx="23216">
                  <c:v>178.74279711494799</c:v>
                </c:pt>
                <c:pt idx="23217">
                  <c:v>178.72611612535499</c:v>
                </c:pt>
                <c:pt idx="23218">
                  <c:v>178.705084180331</c:v>
                </c:pt>
                <c:pt idx="23219">
                  <c:v>178.69724934478299</c:v>
                </c:pt>
                <c:pt idx="23220">
                  <c:v>178.69573361456</c:v>
                </c:pt>
                <c:pt idx="23221">
                  <c:v>178.68147446515201</c:v>
                </c:pt>
                <c:pt idx="23222">
                  <c:v>178.667755286356</c:v>
                </c:pt>
                <c:pt idx="23223">
                  <c:v>178.66170241980001</c:v>
                </c:pt>
                <c:pt idx="23224">
                  <c:v>178.589092123163</c:v>
                </c:pt>
                <c:pt idx="23225">
                  <c:v>178.54523241381099</c:v>
                </c:pt>
                <c:pt idx="23226">
                  <c:v>178.517407217797</c:v>
                </c:pt>
                <c:pt idx="23227">
                  <c:v>178.503575210311</c:v>
                </c:pt>
                <c:pt idx="23228">
                  <c:v>178.501291328462</c:v>
                </c:pt>
                <c:pt idx="23229">
                  <c:v>178.494381960808</c:v>
                </c:pt>
                <c:pt idx="23230">
                  <c:v>178.48784858734001</c:v>
                </c:pt>
                <c:pt idx="23231">
                  <c:v>178.45607631910499</c:v>
                </c:pt>
                <c:pt idx="23232">
                  <c:v>178.44416476571899</c:v>
                </c:pt>
                <c:pt idx="23233">
                  <c:v>178.42885371092501</c:v>
                </c:pt>
                <c:pt idx="23234">
                  <c:v>178.417311980314</c:v>
                </c:pt>
                <c:pt idx="23235">
                  <c:v>178.40874545527399</c:v>
                </c:pt>
                <c:pt idx="23236">
                  <c:v>178.38406963660299</c:v>
                </c:pt>
                <c:pt idx="23237">
                  <c:v>178.36914478645099</c:v>
                </c:pt>
                <c:pt idx="23238">
                  <c:v>178.363199215891</c:v>
                </c:pt>
                <c:pt idx="23239">
                  <c:v>178.360646281361</c:v>
                </c:pt>
                <c:pt idx="23240">
                  <c:v>178.33547262860199</c:v>
                </c:pt>
                <c:pt idx="23241">
                  <c:v>178.31961631404599</c:v>
                </c:pt>
                <c:pt idx="23242">
                  <c:v>178.31463482732701</c:v>
                </c:pt>
                <c:pt idx="23243">
                  <c:v>178.312281298616</c:v>
                </c:pt>
                <c:pt idx="23244">
                  <c:v>178.30980997718299</c:v>
                </c:pt>
                <c:pt idx="23245">
                  <c:v>178.304483483518</c:v>
                </c:pt>
                <c:pt idx="23246">
                  <c:v>178.25419089071599</c:v>
                </c:pt>
                <c:pt idx="23247">
                  <c:v>178.25177733950699</c:v>
                </c:pt>
                <c:pt idx="23248">
                  <c:v>178.243103580335</c:v>
                </c:pt>
                <c:pt idx="23249">
                  <c:v>178.22461227955199</c:v>
                </c:pt>
                <c:pt idx="23250">
                  <c:v>178.20652673138801</c:v>
                </c:pt>
                <c:pt idx="23251">
                  <c:v>178.20014934307699</c:v>
                </c:pt>
                <c:pt idx="23252">
                  <c:v>178.168801608726</c:v>
                </c:pt>
                <c:pt idx="23253">
                  <c:v>178.15067942487801</c:v>
                </c:pt>
                <c:pt idx="23254">
                  <c:v>178.13281296047401</c:v>
                </c:pt>
                <c:pt idx="23255">
                  <c:v>178.10970262876299</c:v>
                </c:pt>
                <c:pt idx="23256">
                  <c:v>178.10594841977399</c:v>
                </c:pt>
                <c:pt idx="23257">
                  <c:v>178.083726823348</c:v>
                </c:pt>
                <c:pt idx="23258">
                  <c:v>178.07356477184001</c:v>
                </c:pt>
                <c:pt idx="23259">
                  <c:v>178.07017511919599</c:v>
                </c:pt>
                <c:pt idx="23260">
                  <c:v>178.05596318047699</c:v>
                </c:pt>
                <c:pt idx="23261">
                  <c:v>178.004807100965</c:v>
                </c:pt>
                <c:pt idx="23262">
                  <c:v>177.956954654893</c:v>
                </c:pt>
                <c:pt idx="23263">
                  <c:v>177.923108417142</c:v>
                </c:pt>
                <c:pt idx="23264">
                  <c:v>177.907304876648</c:v>
                </c:pt>
                <c:pt idx="23265">
                  <c:v>177.87888255830299</c:v>
                </c:pt>
                <c:pt idx="23266">
                  <c:v>177.864279325665</c:v>
                </c:pt>
                <c:pt idx="23267">
                  <c:v>177.85691036502999</c:v>
                </c:pt>
                <c:pt idx="23268">
                  <c:v>177.83678051899099</c:v>
                </c:pt>
                <c:pt idx="23269">
                  <c:v>177.82259937728699</c:v>
                </c:pt>
                <c:pt idx="23270">
                  <c:v>177.80923269021901</c:v>
                </c:pt>
                <c:pt idx="23271">
                  <c:v>177.80820985688001</c:v>
                </c:pt>
                <c:pt idx="23272">
                  <c:v>177.80690213685</c:v>
                </c:pt>
                <c:pt idx="23273">
                  <c:v>177.80458704540601</c:v>
                </c:pt>
                <c:pt idx="23274">
                  <c:v>177.77422328857301</c:v>
                </c:pt>
                <c:pt idx="23275">
                  <c:v>177.76704635544499</c:v>
                </c:pt>
                <c:pt idx="23276">
                  <c:v>177.75277412283199</c:v>
                </c:pt>
                <c:pt idx="23277">
                  <c:v>177.74605587143</c:v>
                </c:pt>
                <c:pt idx="23278">
                  <c:v>177.74408078204101</c:v>
                </c:pt>
                <c:pt idx="23279">
                  <c:v>177.74312749197901</c:v>
                </c:pt>
                <c:pt idx="23280">
                  <c:v>177.701733489426</c:v>
                </c:pt>
                <c:pt idx="23281">
                  <c:v>177.65629266937401</c:v>
                </c:pt>
                <c:pt idx="23282">
                  <c:v>177.65595455345701</c:v>
                </c:pt>
                <c:pt idx="23283">
                  <c:v>177.64214254987999</c:v>
                </c:pt>
                <c:pt idx="23284">
                  <c:v>177.62214251691299</c:v>
                </c:pt>
                <c:pt idx="23285">
                  <c:v>177.61681313731199</c:v>
                </c:pt>
                <c:pt idx="23286">
                  <c:v>177.57074382486499</c:v>
                </c:pt>
                <c:pt idx="23287">
                  <c:v>177.55129639865299</c:v>
                </c:pt>
                <c:pt idx="23288">
                  <c:v>177.54460482720901</c:v>
                </c:pt>
                <c:pt idx="23289">
                  <c:v>177.44242829861</c:v>
                </c:pt>
                <c:pt idx="23290">
                  <c:v>177.44120970443799</c:v>
                </c:pt>
                <c:pt idx="23291">
                  <c:v>177.410935971648</c:v>
                </c:pt>
                <c:pt idx="23292">
                  <c:v>177.40946409607</c:v>
                </c:pt>
                <c:pt idx="23293">
                  <c:v>177.395785019947</c:v>
                </c:pt>
                <c:pt idx="23294">
                  <c:v>177.38639372378501</c:v>
                </c:pt>
                <c:pt idx="23295">
                  <c:v>177.298287238581</c:v>
                </c:pt>
                <c:pt idx="23296">
                  <c:v>177.267886921035</c:v>
                </c:pt>
                <c:pt idx="23297">
                  <c:v>177.26553186557101</c:v>
                </c:pt>
                <c:pt idx="23298">
                  <c:v>177.24048110051501</c:v>
                </c:pt>
                <c:pt idx="23299">
                  <c:v>177.22166151000701</c:v>
                </c:pt>
                <c:pt idx="23300">
                  <c:v>177.183829689871</c:v>
                </c:pt>
                <c:pt idx="23301">
                  <c:v>177.11267440276501</c:v>
                </c:pt>
                <c:pt idx="23302">
                  <c:v>177.09547590287301</c:v>
                </c:pt>
                <c:pt idx="23303">
                  <c:v>177.084680723068</c:v>
                </c:pt>
                <c:pt idx="23304">
                  <c:v>177.06427909119401</c:v>
                </c:pt>
                <c:pt idx="23305">
                  <c:v>177.05299543624</c:v>
                </c:pt>
                <c:pt idx="23306">
                  <c:v>177.038233484035</c:v>
                </c:pt>
                <c:pt idx="23307">
                  <c:v>177.030468463049</c:v>
                </c:pt>
                <c:pt idx="23308">
                  <c:v>177.01694136325801</c:v>
                </c:pt>
                <c:pt idx="23309">
                  <c:v>177.010679233285</c:v>
                </c:pt>
                <c:pt idx="23310">
                  <c:v>176.993698335696</c:v>
                </c:pt>
                <c:pt idx="23311">
                  <c:v>176.976047449579</c:v>
                </c:pt>
                <c:pt idx="23312">
                  <c:v>176.97512984112299</c:v>
                </c:pt>
                <c:pt idx="23313">
                  <c:v>176.96557023502001</c:v>
                </c:pt>
                <c:pt idx="23314">
                  <c:v>176.95759233240699</c:v>
                </c:pt>
                <c:pt idx="23315">
                  <c:v>176.95476422101299</c:v>
                </c:pt>
                <c:pt idx="23316">
                  <c:v>176.94816594553899</c:v>
                </c:pt>
                <c:pt idx="23317">
                  <c:v>176.88919143199101</c:v>
                </c:pt>
                <c:pt idx="23318">
                  <c:v>176.84025236358201</c:v>
                </c:pt>
                <c:pt idx="23319">
                  <c:v>176.83510473390001</c:v>
                </c:pt>
                <c:pt idx="23320">
                  <c:v>176.82789027404701</c:v>
                </c:pt>
                <c:pt idx="23321">
                  <c:v>176.80242043161201</c:v>
                </c:pt>
                <c:pt idx="23322">
                  <c:v>176.79560109863999</c:v>
                </c:pt>
                <c:pt idx="23323">
                  <c:v>176.776879065564</c:v>
                </c:pt>
                <c:pt idx="23324">
                  <c:v>176.752870130389</c:v>
                </c:pt>
                <c:pt idx="23325">
                  <c:v>176.74739824009899</c:v>
                </c:pt>
                <c:pt idx="23326">
                  <c:v>176.71037533832899</c:v>
                </c:pt>
                <c:pt idx="23327">
                  <c:v>176.702167808127</c:v>
                </c:pt>
                <c:pt idx="23328">
                  <c:v>176.66853434618901</c:v>
                </c:pt>
                <c:pt idx="23329">
                  <c:v>176.64597088219699</c:v>
                </c:pt>
                <c:pt idx="23330">
                  <c:v>176.62406243771599</c:v>
                </c:pt>
                <c:pt idx="23331">
                  <c:v>176.60711308763999</c:v>
                </c:pt>
                <c:pt idx="23332">
                  <c:v>176.576175398228</c:v>
                </c:pt>
                <c:pt idx="23333">
                  <c:v>176.53873186233901</c:v>
                </c:pt>
                <c:pt idx="23334">
                  <c:v>176.502496198421</c:v>
                </c:pt>
                <c:pt idx="23335">
                  <c:v>176.502076135414</c:v>
                </c:pt>
                <c:pt idx="23336">
                  <c:v>176.48302733241101</c:v>
                </c:pt>
                <c:pt idx="23337">
                  <c:v>176.46538311683699</c:v>
                </c:pt>
                <c:pt idx="23338">
                  <c:v>176.46236787013399</c:v>
                </c:pt>
                <c:pt idx="23339">
                  <c:v>176.43843489161901</c:v>
                </c:pt>
                <c:pt idx="23340">
                  <c:v>176.41665192542101</c:v>
                </c:pt>
                <c:pt idx="23341">
                  <c:v>176.41241381558899</c:v>
                </c:pt>
                <c:pt idx="23342">
                  <c:v>176.38793185672299</c:v>
                </c:pt>
                <c:pt idx="23343">
                  <c:v>176.37572168610399</c:v>
                </c:pt>
                <c:pt idx="23344">
                  <c:v>176.36219220525899</c:v>
                </c:pt>
                <c:pt idx="23345">
                  <c:v>176.36087769291899</c:v>
                </c:pt>
                <c:pt idx="23346">
                  <c:v>176.33201042427001</c:v>
                </c:pt>
                <c:pt idx="23347">
                  <c:v>176.326773883915</c:v>
                </c:pt>
                <c:pt idx="23348">
                  <c:v>176.31594627619199</c:v>
                </c:pt>
                <c:pt idx="23349">
                  <c:v>176.31094408789301</c:v>
                </c:pt>
                <c:pt idx="23350">
                  <c:v>176.30675153341599</c:v>
                </c:pt>
                <c:pt idx="23351">
                  <c:v>176.29147304985199</c:v>
                </c:pt>
                <c:pt idx="23352">
                  <c:v>176.26909605265399</c:v>
                </c:pt>
                <c:pt idx="23353">
                  <c:v>176.26775880448</c:v>
                </c:pt>
                <c:pt idx="23354">
                  <c:v>176.04819373262299</c:v>
                </c:pt>
                <c:pt idx="23355">
                  <c:v>176.039609723665</c:v>
                </c:pt>
                <c:pt idx="23356">
                  <c:v>175.99418092936301</c:v>
                </c:pt>
                <c:pt idx="23357">
                  <c:v>175.975939827356</c:v>
                </c:pt>
                <c:pt idx="23358">
                  <c:v>175.96731451754999</c:v>
                </c:pt>
                <c:pt idx="23359">
                  <c:v>175.96198867508099</c:v>
                </c:pt>
                <c:pt idx="23360">
                  <c:v>175.95256811694699</c:v>
                </c:pt>
                <c:pt idx="23361">
                  <c:v>175.926609526812</c:v>
                </c:pt>
                <c:pt idx="23362">
                  <c:v>175.92176262819299</c:v>
                </c:pt>
                <c:pt idx="23363">
                  <c:v>175.91177881515401</c:v>
                </c:pt>
                <c:pt idx="23364">
                  <c:v>175.901992048116</c:v>
                </c:pt>
                <c:pt idx="23365">
                  <c:v>175.89650437723799</c:v>
                </c:pt>
                <c:pt idx="23366">
                  <c:v>175.89018074644599</c:v>
                </c:pt>
                <c:pt idx="23367">
                  <c:v>175.84494882693701</c:v>
                </c:pt>
                <c:pt idx="23368">
                  <c:v>175.84164084968901</c:v>
                </c:pt>
                <c:pt idx="23369">
                  <c:v>175.81954464699399</c:v>
                </c:pt>
                <c:pt idx="23370">
                  <c:v>175.81397967436999</c:v>
                </c:pt>
                <c:pt idx="23371">
                  <c:v>175.802314320173</c:v>
                </c:pt>
                <c:pt idx="23372">
                  <c:v>175.78141890476701</c:v>
                </c:pt>
                <c:pt idx="23373">
                  <c:v>175.76202481520301</c:v>
                </c:pt>
                <c:pt idx="23374">
                  <c:v>175.73847614118199</c:v>
                </c:pt>
                <c:pt idx="23375">
                  <c:v>175.714900244803</c:v>
                </c:pt>
                <c:pt idx="23376">
                  <c:v>175.706466164246</c:v>
                </c:pt>
                <c:pt idx="23377">
                  <c:v>175.70281175992099</c:v>
                </c:pt>
                <c:pt idx="23378">
                  <c:v>175.699453050052</c:v>
                </c:pt>
                <c:pt idx="23379">
                  <c:v>175.66348210501801</c:v>
                </c:pt>
                <c:pt idx="23380">
                  <c:v>175.63217745220001</c:v>
                </c:pt>
                <c:pt idx="23381">
                  <c:v>175.63050391756801</c:v>
                </c:pt>
                <c:pt idx="23382">
                  <c:v>175.622922041002</c:v>
                </c:pt>
                <c:pt idx="23383">
                  <c:v>175.61499799560599</c:v>
                </c:pt>
                <c:pt idx="23384">
                  <c:v>175.61439959296601</c:v>
                </c:pt>
                <c:pt idx="23385">
                  <c:v>175.609022151571</c:v>
                </c:pt>
                <c:pt idx="23386">
                  <c:v>175.57124247580501</c:v>
                </c:pt>
                <c:pt idx="23387">
                  <c:v>175.44462851922</c:v>
                </c:pt>
                <c:pt idx="23388">
                  <c:v>175.44387906013</c:v>
                </c:pt>
                <c:pt idx="23389">
                  <c:v>175.41848888071499</c:v>
                </c:pt>
                <c:pt idx="23390">
                  <c:v>175.41758144454701</c:v>
                </c:pt>
                <c:pt idx="23391">
                  <c:v>175.41470391679701</c:v>
                </c:pt>
                <c:pt idx="23392">
                  <c:v>175.40294345010099</c:v>
                </c:pt>
                <c:pt idx="23393">
                  <c:v>175.34226255578599</c:v>
                </c:pt>
                <c:pt idx="23394">
                  <c:v>175.33723900903999</c:v>
                </c:pt>
                <c:pt idx="23395">
                  <c:v>175.33262637015099</c:v>
                </c:pt>
                <c:pt idx="23396">
                  <c:v>175.31253943003699</c:v>
                </c:pt>
                <c:pt idx="23397">
                  <c:v>175.301516267946</c:v>
                </c:pt>
                <c:pt idx="23398">
                  <c:v>175.27389424691901</c:v>
                </c:pt>
                <c:pt idx="23399">
                  <c:v>175.24737323455301</c:v>
                </c:pt>
                <c:pt idx="23400">
                  <c:v>175.22853647070599</c:v>
                </c:pt>
                <c:pt idx="23401">
                  <c:v>175.183094505253</c:v>
                </c:pt>
                <c:pt idx="23402">
                  <c:v>175.161359245558</c:v>
                </c:pt>
                <c:pt idx="23403">
                  <c:v>175.15588401600701</c:v>
                </c:pt>
                <c:pt idx="23404">
                  <c:v>175.13511861261799</c:v>
                </c:pt>
                <c:pt idx="23405">
                  <c:v>175.06470343500499</c:v>
                </c:pt>
                <c:pt idx="23406">
                  <c:v>175.03907362702799</c:v>
                </c:pt>
                <c:pt idx="23407">
                  <c:v>174.99308984573699</c:v>
                </c:pt>
                <c:pt idx="23408">
                  <c:v>174.92170240069299</c:v>
                </c:pt>
                <c:pt idx="23409">
                  <c:v>174.90475801548101</c:v>
                </c:pt>
                <c:pt idx="23410">
                  <c:v>174.810132583393</c:v>
                </c:pt>
                <c:pt idx="23411">
                  <c:v>174.80713836413301</c:v>
                </c:pt>
                <c:pt idx="23412">
                  <c:v>174.80246166491801</c:v>
                </c:pt>
                <c:pt idx="23413">
                  <c:v>174.79813079079301</c:v>
                </c:pt>
                <c:pt idx="23414">
                  <c:v>174.75904458585899</c:v>
                </c:pt>
                <c:pt idx="23415">
                  <c:v>174.74384238279001</c:v>
                </c:pt>
                <c:pt idx="23416">
                  <c:v>174.73982150578499</c:v>
                </c:pt>
                <c:pt idx="23417">
                  <c:v>174.73466389199999</c:v>
                </c:pt>
                <c:pt idx="23418">
                  <c:v>174.71610464335001</c:v>
                </c:pt>
                <c:pt idx="23419">
                  <c:v>174.71468170647299</c:v>
                </c:pt>
                <c:pt idx="23420">
                  <c:v>174.69726340816999</c:v>
                </c:pt>
                <c:pt idx="23421">
                  <c:v>174.677187407356</c:v>
                </c:pt>
                <c:pt idx="23422">
                  <c:v>174.66411838597099</c:v>
                </c:pt>
                <c:pt idx="23423">
                  <c:v>174.63108247800901</c:v>
                </c:pt>
                <c:pt idx="23424">
                  <c:v>174.58986856932501</c:v>
                </c:pt>
                <c:pt idx="23425">
                  <c:v>174.586463069985</c:v>
                </c:pt>
                <c:pt idx="23426">
                  <c:v>174.56267181216299</c:v>
                </c:pt>
                <c:pt idx="23427">
                  <c:v>174.505458506764</c:v>
                </c:pt>
                <c:pt idx="23428">
                  <c:v>174.47088661987399</c:v>
                </c:pt>
                <c:pt idx="23429">
                  <c:v>174.46478701244999</c:v>
                </c:pt>
                <c:pt idx="23430">
                  <c:v>174.44417984858299</c:v>
                </c:pt>
                <c:pt idx="23431">
                  <c:v>174.427970255248</c:v>
                </c:pt>
                <c:pt idx="23432">
                  <c:v>174.41657437780199</c:v>
                </c:pt>
                <c:pt idx="23433">
                  <c:v>174.36077236519199</c:v>
                </c:pt>
                <c:pt idx="23434">
                  <c:v>174.36054916506899</c:v>
                </c:pt>
                <c:pt idx="23435">
                  <c:v>174.35972740202499</c:v>
                </c:pt>
                <c:pt idx="23436">
                  <c:v>174.359102619163</c:v>
                </c:pt>
                <c:pt idx="23437">
                  <c:v>174.30096606580199</c:v>
                </c:pt>
                <c:pt idx="23438">
                  <c:v>174.29224134102901</c:v>
                </c:pt>
                <c:pt idx="23439">
                  <c:v>174.27335394241999</c:v>
                </c:pt>
                <c:pt idx="23440">
                  <c:v>174.249680941745</c:v>
                </c:pt>
                <c:pt idx="23441">
                  <c:v>174.23476416843499</c:v>
                </c:pt>
                <c:pt idx="23442">
                  <c:v>174.23066679656699</c:v>
                </c:pt>
                <c:pt idx="23443">
                  <c:v>174.211736988924</c:v>
                </c:pt>
                <c:pt idx="23444">
                  <c:v>174.175168442288</c:v>
                </c:pt>
                <c:pt idx="23445">
                  <c:v>174.17415788568999</c:v>
                </c:pt>
                <c:pt idx="23446">
                  <c:v>174.16470821038001</c:v>
                </c:pt>
                <c:pt idx="23447">
                  <c:v>174.14985221954501</c:v>
                </c:pt>
                <c:pt idx="23448">
                  <c:v>174.13803869057</c:v>
                </c:pt>
                <c:pt idx="23449">
                  <c:v>174.13732880081901</c:v>
                </c:pt>
                <c:pt idx="23450">
                  <c:v>174.09881517192699</c:v>
                </c:pt>
                <c:pt idx="23451">
                  <c:v>174.089497317579</c:v>
                </c:pt>
                <c:pt idx="23452">
                  <c:v>174.068638127025</c:v>
                </c:pt>
                <c:pt idx="23453">
                  <c:v>174.06048034483501</c:v>
                </c:pt>
                <c:pt idx="23454">
                  <c:v>174.04359440068899</c:v>
                </c:pt>
                <c:pt idx="23455">
                  <c:v>174.025673851096</c:v>
                </c:pt>
                <c:pt idx="23456">
                  <c:v>174.01574714345901</c:v>
                </c:pt>
                <c:pt idx="23457">
                  <c:v>174.01277211010799</c:v>
                </c:pt>
                <c:pt idx="23458">
                  <c:v>174.010382951227</c:v>
                </c:pt>
                <c:pt idx="23459">
                  <c:v>173.99363890862699</c:v>
                </c:pt>
                <c:pt idx="23460">
                  <c:v>173.980312566365</c:v>
                </c:pt>
                <c:pt idx="23461">
                  <c:v>173.97349671753301</c:v>
                </c:pt>
                <c:pt idx="23462">
                  <c:v>173.96563850459</c:v>
                </c:pt>
                <c:pt idx="23463">
                  <c:v>173.962640244623</c:v>
                </c:pt>
                <c:pt idx="23464">
                  <c:v>173.940543471518</c:v>
                </c:pt>
                <c:pt idx="23465">
                  <c:v>173.92105805839</c:v>
                </c:pt>
                <c:pt idx="23466">
                  <c:v>173.88763323077501</c:v>
                </c:pt>
                <c:pt idx="23467">
                  <c:v>173.877188707286</c:v>
                </c:pt>
                <c:pt idx="23468">
                  <c:v>173.871277554562</c:v>
                </c:pt>
                <c:pt idx="23469">
                  <c:v>173.839169672059</c:v>
                </c:pt>
                <c:pt idx="23470">
                  <c:v>173.83884294607299</c:v>
                </c:pt>
                <c:pt idx="23471">
                  <c:v>173.802998524982</c:v>
                </c:pt>
                <c:pt idx="23472">
                  <c:v>173.76639466197199</c:v>
                </c:pt>
                <c:pt idx="23473">
                  <c:v>173.756750590107</c:v>
                </c:pt>
                <c:pt idx="23474">
                  <c:v>173.73157770847001</c:v>
                </c:pt>
                <c:pt idx="23475">
                  <c:v>173.727234923129</c:v>
                </c:pt>
                <c:pt idx="23476">
                  <c:v>173.719870353402</c:v>
                </c:pt>
                <c:pt idx="23477">
                  <c:v>173.70020923601001</c:v>
                </c:pt>
                <c:pt idx="23478">
                  <c:v>173.69203439380999</c:v>
                </c:pt>
                <c:pt idx="23479">
                  <c:v>173.62667435525901</c:v>
                </c:pt>
                <c:pt idx="23480">
                  <c:v>173.60985137522599</c:v>
                </c:pt>
                <c:pt idx="23481">
                  <c:v>173.594501285071</c:v>
                </c:pt>
                <c:pt idx="23482">
                  <c:v>173.590614906637</c:v>
                </c:pt>
                <c:pt idx="23483">
                  <c:v>173.573994587513</c:v>
                </c:pt>
                <c:pt idx="23484">
                  <c:v>173.54197563717599</c:v>
                </c:pt>
                <c:pt idx="23485">
                  <c:v>173.476516721227</c:v>
                </c:pt>
                <c:pt idx="23486">
                  <c:v>173.45629400891801</c:v>
                </c:pt>
                <c:pt idx="23487">
                  <c:v>173.44361366679701</c:v>
                </c:pt>
                <c:pt idx="23488">
                  <c:v>173.415747432502</c:v>
                </c:pt>
                <c:pt idx="23489">
                  <c:v>173.412478946401</c:v>
                </c:pt>
                <c:pt idx="23490">
                  <c:v>173.40398353089</c:v>
                </c:pt>
                <c:pt idx="23491">
                  <c:v>173.38924181097099</c:v>
                </c:pt>
                <c:pt idx="23492">
                  <c:v>173.34916770475701</c:v>
                </c:pt>
                <c:pt idx="23493">
                  <c:v>173.30622046650399</c:v>
                </c:pt>
                <c:pt idx="23494">
                  <c:v>173.20509126197501</c:v>
                </c:pt>
                <c:pt idx="23495">
                  <c:v>173.20311537325901</c:v>
                </c:pt>
                <c:pt idx="23496">
                  <c:v>173.140415365986</c:v>
                </c:pt>
                <c:pt idx="23497">
                  <c:v>173.12097165959099</c:v>
                </c:pt>
                <c:pt idx="23498">
                  <c:v>173.11582769235</c:v>
                </c:pt>
                <c:pt idx="23499">
                  <c:v>173.10653224963099</c:v>
                </c:pt>
                <c:pt idx="23500">
                  <c:v>173.089770182449</c:v>
                </c:pt>
                <c:pt idx="23501">
                  <c:v>173.08142869060401</c:v>
                </c:pt>
                <c:pt idx="23502">
                  <c:v>173.03622910994699</c:v>
                </c:pt>
                <c:pt idx="23503">
                  <c:v>173.034519839593</c:v>
                </c:pt>
                <c:pt idx="23504">
                  <c:v>173.03067947089599</c:v>
                </c:pt>
                <c:pt idx="23505">
                  <c:v>173.015479155398</c:v>
                </c:pt>
                <c:pt idx="23506">
                  <c:v>173.009764773043</c:v>
                </c:pt>
                <c:pt idx="23507">
                  <c:v>172.987339779856</c:v>
                </c:pt>
                <c:pt idx="23508">
                  <c:v>172.98521240224099</c:v>
                </c:pt>
                <c:pt idx="23509">
                  <c:v>172.984365460454</c:v>
                </c:pt>
                <c:pt idx="23510">
                  <c:v>172.978894651601</c:v>
                </c:pt>
                <c:pt idx="23511">
                  <c:v>172.92997481741699</c:v>
                </c:pt>
                <c:pt idx="23512">
                  <c:v>172.90794086444399</c:v>
                </c:pt>
                <c:pt idx="23513">
                  <c:v>172.86708863492299</c:v>
                </c:pt>
                <c:pt idx="23514">
                  <c:v>172.85727469039</c:v>
                </c:pt>
                <c:pt idx="23515">
                  <c:v>172.83991132121901</c:v>
                </c:pt>
                <c:pt idx="23516">
                  <c:v>172.838075612263</c:v>
                </c:pt>
                <c:pt idx="23517">
                  <c:v>172.79989488972501</c:v>
                </c:pt>
                <c:pt idx="23518">
                  <c:v>172.79230239572999</c:v>
                </c:pt>
                <c:pt idx="23519">
                  <c:v>172.74579034345601</c:v>
                </c:pt>
                <c:pt idx="23520">
                  <c:v>172.742928498803</c:v>
                </c:pt>
                <c:pt idx="23521">
                  <c:v>172.73246774562401</c:v>
                </c:pt>
                <c:pt idx="23522">
                  <c:v>172.70577262127699</c:v>
                </c:pt>
                <c:pt idx="23523">
                  <c:v>172.69930520504499</c:v>
                </c:pt>
                <c:pt idx="23524">
                  <c:v>172.684608474241</c:v>
                </c:pt>
                <c:pt idx="23525">
                  <c:v>172.601147313117</c:v>
                </c:pt>
                <c:pt idx="23526">
                  <c:v>172.597459300656</c:v>
                </c:pt>
                <c:pt idx="23527">
                  <c:v>172.57237269635601</c:v>
                </c:pt>
                <c:pt idx="23528">
                  <c:v>172.55692356044699</c:v>
                </c:pt>
                <c:pt idx="23529">
                  <c:v>172.544457337523</c:v>
                </c:pt>
                <c:pt idx="23530">
                  <c:v>172.53759490419301</c:v>
                </c:pt>
                <c:pt idx="23531">
                  <c:v>172.534588667268</c:v>
                </c:pt>
                <c:pt idx="23532">
                  <c:v>172.49883100287499</c:v>
                </c:pt>
                <c:pt idx="23533">
                  <c:v>172.48840051779001</c:v>
                </c:pt>
                <c:pt idx="23534">
                  <c:v>172.48609343070299</c:v>
                </c:pt>
                <c:pt idx="23535">
                  <c:v>172.480829420145</c:v>
                </c:pt>
                <c:pt idx="23536">
                  <c:v>172.439472170106</c:v>
                </c:pt>
                <c:pt idx="23537">
                  <c:v>172.43072257541101</c:v>
                </c:pt>
                <c:pt idx="23538">
                  <c:v>172.40495345727399</c:v>
                </c:pt>
                <c:pt idx="23539">
                  <c:v>172.359283805584</c:v>
                </c:pt>
                <c:pt idx="23540">
                  <c:v>172.352182648048</c:v>
                </c:pt>
                <c:pt idx="23541">
                  <c:v>172.34401676171899</c:v>
                </c:pt>
                <c:pt idx="23542">
                  <c:v>172.32489256781901</c:v>
                </c:pt>
                <c:pt idx="23543">
                  <c:v>172.313846752416</c:v>
                </c:pt>
                <c:pt idx="23544">
                  <c:v>172.29410642440899</c:v>
                </c:pt>
                <c:pt idx="23545">
                  <c:v>172.291242018654</c:v>
                </c:pt>
                <c:pt idx="23546">
                  <c:v>172.26486334788399</c:v>
                </c:pt>
                <c:pt idx="23547">
                  <c:v>172.252723277331</c:v>
                </c:pt>
                <c:pt idx="23548">
                  <c:v>172.245768921581</c:v>
                </c:pt>
                <c:pt idx="23549">
                  <c:v>172.23354404999901</c:v>
                </c:pt>
                <c:pt idx="23550">
                  <c:v>172.232642100693</c:v>
                </c:pt>
                <c:pt idx="23551">
                  <c:v>172.22235627199899</c:v>
                </c:pt>
                <c:pt idx="23552">
                  <c:v>172.17088322091701</c:v>
                </c:pt>
                <c:pt idx="23553">
                  <c:v>172.16126817067601</c:v>
                </c:pt>
                <c:pt idx="23554">
                  <c:v>172.16091012017901</c:v>
                </c:pt>
                <c:pt idx="23555">
                  <c:v>172.14018999532499</c:v>
                </c:pt>
                <c:pt idx="23556">
                  <c:v>172.11657144386601</c:v>
                </c:pt>
                <c:pt idx="23557">
                  <c:v>172.085500964235</c:v>
                </c:pt>
                <c:pt idx="23558">
                  <c:v>172.07023027786701</c:v>
                </c:pt>
                <c:pt idx="23559">
                  <c:v>172.04689110014101</c:v>
                </c:pt>
                <c:pt idx="23560">
                  <c:v>172.04652641377299</c:v>
                </c:pt>
                <c:pt idx="23561">
                  <c:v>172.04576580052901</c:v>
                </c:pt>
                <c:pt idx="23562">
                  <c:v>172.03406310611101</c:v>
                </c:pt>
                <c:pt idx="23563">
                  <c:v>172.03058174353399</c:v>
                </c:pt>
                <c:pt idx="23564">
                  <c:v>172.00872802447199</c:v>
                </c:pt>
                <c:pt idx="23565">
                  <c:v>171.98590453655399</c:v>
                </c:pt>
                <c:pt idx="23566">
                  <c:v>171.98130440765999</c:v>
                </c:pt>
                <c:pt idx="23567">
                  <c:v>171.96058089753399</c:v>
                </c:pt>
                <c:pt idx="23568">
                  <c:v>171.95564258782301</c:v>
                </c:pt>
                <c:pt idx="23569">
                  <c:v>171.95372418873399</c:v>
                </c:pt>
                <c:pt idx="23570">
                  <c:v>171.947084514213</c:v>
                </c:pt>
                <c:pt idx="23571">
                  <c:v>171.929669127496</c:v>
                </c:pt>
                <c:pt idx="23572">
                  <c:v>171.92051110139499</c:v>
                </c:pt>
                <c:pt idx="23573">
                  <c:v>171.89118391396499</c:v>
                </c:pt>
                <c:pt idx="23574">
                  <c:v>171.88859143247399</c:v>
                </c:pt>
                <c:pt idx="23575">
                  <c:v>171.84995448514599</c:v>
                </c:pt>
                <c:pt idx="23576">
                  <c:v>171.83618384490001</c:v>
                </c:pt>
                <c:pt idx="23577">
                  <c:v>171.772367843132</c:v>
                </c:pt>
                <c:pt idx="23578">
                  <c:v>171.77196169731999</c:v>
                </c:pt>
                <c:pt idx="23579">
                  <c:v>171.765997717288</c:v>
                </c:pt>
                <c:pt idx="23580">
                  <c:v>171.727710883702</c:v>
                </c:pt>
                <c:pt idx="23581">
                  <c:v>171.719971967025</c:v>
                </c:pt>
                <c:pt idx="23582">
                  <c:v>171.70641847605299</c:v>
                </c:pt>
                <c:pt idx="23583">
                  <c:v>171.69865908436299</c:v>
                </c:pt>
                <c:pt idx="23584">
                  <c:v>171.69481884892099</c:v>
                </c:pt>
                <c:pt idx="23585">
                  <c:v>171.66281967147299</c:v>
                </c:pt>
                <c:pt idx="23586">
                  <c:v>171.650287271</c:v>
                </c:pt>
                <c:pt idx="23587">
                  <c:v>171.640496712388</c:v>
                </c:pt>
                <c:pt idx="23588">
                  <c:v>171.61448569433401</c:v>
                </c:pt>
                <c:pt idx="23589">
                  <c:v>171.58627547815399</c:v>
                </c:pt>
                <c:pt idx="23590">
                  <c:v>171.585827084101</c:v>
                </c:pt>
                <c:pt idx="23591">
                  <c:v>171.56840495472301</c:v>
                </c:pt>
                <c:pt idx="23592">
                  <c:v>171.56647054504</c:v>
                </c:pt>
                <c:pt idx="23593">
                  <c:v>171.55133362263899</c:v>
                </c:pt>
                <c:pt idx="23594">
                  <c:v>171.54994682539399</c:v>
                </c:pt>
                <c:pt idx="23595">
                  <c:v>171.54907653769899</c:v>
                </c:pt>
                <c:pt idx="23596">
                  <c:v>171.539774536453</c:v>
                </c:pt>
                <c:pt idx="23597">
                  <c:v>171.52436652656601</c:v>
                </c:pt>
                <c:pt idx="23598">
                  <c:v>171.52291578223901</c:v>
                </c:pt>
                <c:pt idx="23599">
                  <c:v>171.48755424616101</c:v>
                </c:pt>
                <c:pt idx="23600">
                  <c:v>171.48020094816701</c:v>
                </c:pt>
                <c:pt idx="23601">
                  <c:v>171.479141148107</c:v>
                </c:pt>
                <c:pt idx="23602">
                  <c:v>171.467262181</c:v>
                </c:pt>
                <c:pt idx="23603">
                  <c:v>171.46322472301401</c:v>
                </c:pt>
                <c:pt idx="23604">
                  <c:v>171.45840992435501</c:v>
                </c:pt>
                <c:pt idx="23605">
                  <c:v>171.448016702449</c:v>
                </c:pt>
                <c:pt idx="23606">
                  <c:v>171.30701461433</c:v>
                </c:pt>
                <c:pt idx="23607">
                  <c:v>171.28272831496199</c:v>
                </c:pt>
                <c:pt idx="23608">
                  <c:v>171.273082823647</c:v>
                </c:pt>
                <c:pt idx="23609">
                  <c:v>171.25940482156099</c:v>
                </c:pt>
                <c:pt idx="23610">
                  <c:v>171.249353354676</c:v>
                </c:pt>
                <c:pt idx="23611">
                  <c:v>171.20540749013301</c:v>
                </c:pt>
                <c:pt idx="23612">
                  <c:v>171.19677704812699</c:v>
                </c:pt>
                <c:pt idx="23613">
                  <c:v>171.176368206912</c:v>
                </c:pt>
                <c:pt idx="23614">
                  <c:v>171.15060751475599</c:v>
                </c:pt>
                <c:pt idx="23615">
                  <c:v>171.13011089940801</c:v>
                </c:pt>
                <c:pt idx="23616">
                  <c:v>171.09499826412801</c:v>
                </c:pt>
                <c:pt idx="23617">
                  <c:v>171.09015992971101</c:v>
                </c:pt>
                <c:pt idx="23618">
                  <c:v>171.07924792156001</c:v>
                </c:pt>
                <c:pt idx="23619">
                  <c:v>171.075411927273</c:v>
                </c:pt>
                <c:pt idx="23620">
                  <c:v>171.07412961881599</c:v>
                </c:pt>
                <c:pt idx="23621">
                  <c:v>171.01295233118901</c:v>
                </c:pt>
                <c:pt idx="23622">
                  <c:v>171.010505588146</c:v>
                </c:pt>
                <c:pt idx="23623">
                  <c:v>170.97247528703599</c:v>
                </c:pt>
                <c:pt idx="23624">
                  <c:v>170.96634199837001</c:v>
                </c:pt>
                <c:pt idx="23625">
                  <c:v>170.96194347218599</c:v>
                </c:pt>
                <c:pt idx="23626">
                  <c:v>170.925627468226</c:v>
                </c:pt>
                <c:pt idx="23627">
                  <c:v>170.91931558442499</c:v>
                </c:pt>
                <c:pt idx="23628">
                  <c:v>170.888920773047</c:v>
                </c:pt>
                <c:pt idx="23629">
                  <c:v>170.87670350885401</c:v>
                </c:pt>
                <c:pt idx="23630">
                  <c:v>170.845628663724</c:v>
                </c:pt>
                <c:pt idx="23631">
                  <c:v>170.83558239722299</c:v>
                </c:pt>
                <c:pt idx="23632">
                  <c:v>170.828167443116</c:v>
                </c:pt>
                <c:pt idx="23633">
                  <c:v>170.791304968178</c:v>
                </c:pt>
                <c:pt idx="23634">
                  <c:v>170.723233074354</c:v>
                </c:pt>
                <c:pt idx="23635">
                  <c:v>170.700437874025</c:v>
                </c:pt>
                <c:pt idx="23636">
                  <c:v>170.65399808166299</c:v>
                </c:pt>
                <c:pt idx="23637">
                  <c:v>170.639844825225</c:v>
                </c:pt>
                <c:pt idx="23638">
                  <c:v>170.625618011684</c:v>
                </c:pt>
                <c:pt idx="23639">
                  <c:v>170.597352808788</c:v>
                </c:pt>
                <c:pt idx="23640">
                  <c:v>170.591349217871</c:v>
                </c:pt>
                <c:pt idx="23641">
                  <c:v>170.53354537918199</c:v>
                </c:pt>
                <c:pt idx="23642">
                  <c:v>170.53242474902299</c:v>
                </c:pt>
                <c:pt idx="23643">
                  <c:v>170.526481852806</c:v>
                </c:pt>
                <c:pt idx="23644">
                  <c:v>170.48308276673299</c:v>
                </c:pt>
                <c:pt idx="23645">
                  <c:v>170.439710152825</c:v>
                </c:pt>
                <c:pt idx="23646">
                  <c:v>170.408096407687</c:v>
                </c:pt>
                <c:pt idx="23647">
                  <c:v>170.39307494809401</c:v>
                </c:pt>
                <c:pt idx="23648">
                  <c:v>170.38594871675801</c:v>
                </c:pt>
                <c:pt idx="23649">
                  <c:v>170.32955674456599</c:v>
                </c:pt>
                <c:pt idx="23650">
                  <c:v>170.32058877926499</c:v>
                </c:pt>
                <c:pt idx="23651">
                  <c:v>170.31602483004801</c:v>
                </c:pt>
                <c:pt idx="23652">
                  <c:v>170.29631292186099</c:v>
                </c:pt>
                <c:pt idx="23653">
                  <c:v>170.28484283671099</c:v>
                </c:pt>
                <c:pt idx="23654">
                  <c:v>170.27767989186799</c:v>
                </c:pt>
                <c:pt idx="23655">
                  <c:v>170.23890421124199</c:v>
                </c:pt>
                <c:pt idx="23656">
                  <c:v>170.23597135937999</c:v>
                </c:pt>
                <c:pt idx="23657">
                  <c:v>170.22383595392401</c:v>
                </c:pt>
                <c:pt idx="23658">
                  <c:v>170.19732606141099</c:v>
                </c:pt>
                <c:pt idx="23659">
                  <c:v>170.166860171293</c:v>
                </c:pt>
                <c:pt idx="23660">
                  <c:v>170.14592061301201</c:v>
                </c:pt>
                <c:pt idx="23661">
                  <c:v>170.13492207623401</c:v>
                </c:pt>
                <c:pt idx="23662">
                  <c:v>170.122144032325</c:v>
                </c:pt>
                <c:pt idx="23663">
                  <c:v>170.10038096051201</c:v>
                </c:pt>
                <c:pt idx="23664">
                  <c:v>170.092210829176</c:v>
                </c:pt>
                <c:pt idx="23665">
                  <c:v>170.08615099796</c:v>
                </c:pt>
                <c:pt idx="23666">
                  <c:v>170.07598760065</c:v>
                </c:pt>
                <c:pt idx="23667">
                  <c:v>170.069746723202</c:v>
                </c:pt>
                <c:pt idx="23668">
                  <c:v>170.05443842813801</c:v>
                </c:pt>
                <c:pt idx="23669">
                  <c:v>170.04712281456801</c:v>
                </c:pt>
                <c:pt idx="23670">
                  <c:v>170.033053197675</c:v>
                </c:pt>
                <c:pt idx="23671">
                  <c:v>169.986929074008</c:v>
                </c:pt>
                <c:pt idx="23672">
                  <c:v>169.97920241587201</c:v>
                </c:pt>
                <c:pt idx="23673">
                  <c:v>169.97314169382699</c:v>
                </c:pt>
                <c:pt idx="23674">
                  <c:v>169.96691503331101</c:v>
                </c:pt>
                <c:pt idx="23675">
                  <c:v>169.93795552019901</c:v>
                </c:pt>
                <c:pt idx="23676">
                  <c:v>169.93750969993999</c:v>
                </c:pt>
                <c:pt idx="23677">
                  <c:v>169.895768705644</c:v>
                </c:pt>
                <c:pt idx="23678">
                  <c:v>169.89140738778201</c:v>
                </c:pt>
                <c:pt idx="23679">
                  <c:v>169.86236585037301</c:v>
                </c:pt>
                <c:pt idx="23680">
                  <c:v>169.83551088701</c:v>
                </c:pt>
                <c:pt idx="23681">
                  <c:v>169.82355875159399</c:v>
                </c:pt>
                <c:pt idx="23682">
                  <c:v>169.81771198209</c:v>
                </c:pt>
                <c:pt idx="23683">
                  <c:v>169.782763332629</c:v>
                </c:pt>
                <c:pt idx="23684">
                  <c:v>169.78027088962</c:v>
                </c:pt>
                <c:pt idx="23685">
                  <c:v>169.753005149828</c:v>
                </c:pt>
                <c:pt idx="23686">
                  <c:v>169.73948723216299</c:v>
                </c:pt>
                <c:pt idx="23687">
                  <c:v>169.703543273836</c:v>
                </c:pt>
                <c:pt idx="23688">
                  <c:v>169.69596326251599</c:v>
                </c:pt>
                <c:pt idx="23689">
                  <c:v>169.68929249580799</c:v>
                </c:pt>
                <c:pt idx="23690">
                  <c:v>169.68625584586599</c:v>
                </c:pt>
                <c:pt idx="23691">
                  <c:v>169.640505015011</c:v>
                </c:pt>
                <c:pt idx="23692">
                  <c:v>169.62306025337199</c:v>
                </c:pt>
                <c:pt idx="23693">
                  <c:v>169.61324032622301</c:v>
                </c:pt>
                <c:pt idx="23694">
                  <c:v>169.57958114340701</c:v>
                </c:pt>
                <c:pt idx="23695">
                  <c:v>169.570055389256</c:v>
                </c:pt>
                <c:pt idx="23696">
                  <c:v>169.545870796039</c:v>
                </c:pt>
                <c:pt idx="23697">
                  <c:v>169.528324893903</c:v>
                </c:pt>
                <c:pt idx="23698">
                  <c:v>169.520999354476</c:v>
                </c:pt>
                <c:pt idx="23699">
                  <c:v>169.493850579862</c:v>
                </c:pt>
                <c:pt idx="23700">
                  <c:v>169.492909751562</c:v>
                </c:pt>
                <c:pt idx="23701">
                  <c:v>169.48843150228299</c:v>
                </c:pt>
                <c:pt idx="23702">
                  <c:v>169.45363425220501</c:v>
                </c:pt>
                <c:pt idx="23703">
                  <c:v>169.44965306397401</c:v>
                </c:pt>
                <c:pt idx="23704">
                  <c:v>169.43729168950901</c:v>
                </c:pt>
                <c:pt idx="23705">
                  <c:v>169.434957339932</c:v>
                </c:pt>
                <c:pt idx="23706">
                  <c:v>169.43411150417501</c:v>
                </c:pt>
                <c:pt idx="23707">
                  <c:v>169.42739830551801</c:v>
                </c:pt>
                <c:pt idx="23708">
                  <c:v>169.39511767190399</c:v>
                </c:pt>
                <c:pt idx="23709">
                  <c:v>169.38196871079799</c:v>
                </c:pt>
                <c:pt idx="23710">
                  <c:v>169.36007376533499</c:v>
                </c:pt>
                <c:pt idx="23711">
                  <c:v>169.330239163046</c:v>
                </c:pt>
                <c:pt idx="23712">
                  <c:v>169.32320553864</c:v>
                </c:pt>
                <c:pt idx="23713">
                  <c:v>169.31746018698999</c:v>
                </c:pt>
                <c:pt idx="23714">
                  <c:v>169.315939133028</c:v>
                </c:pt>
                <c:pt idx="23715">
                  <c:v>169.31569559655799</c:v>
                </c:pt>
                <c:pt idx="23716">
                  <c:v>169.30578551865699</c:v>
                </c:pt>
                <c:pt idx="23717">
                  <c:v>169.27255863027099</c:v>
                </c:pt>
                <c:pt idx="23718">
                  <c:v>169.270568495931</c:v>
                </c:pt>
                <c:pt idx="23719">
                  <c:v>169.26104205386201</c:v>
                </c:pt>
                <c:pt idx="23720">
                  <c:v>169.26088921245699</c:v>
                </c:pt>
                <c:pt idx="23721">
                  <c:v>169.24977608023801</c:v>
                </c:pt>
                <c:pt idx="23722">
                  <c:v>169.24336305558401</c:v>
                </c:pt>
                <c:pt idx="23723">
                  <c:v>169.23707811579101</c:v>
                </c:pt>
                <c:pt idx="23724">
                  <c:v>169.234419080777</c:v>
                </c:pt>
                <c:pt idx="23725">
                  <c:v>169.22376737160499</c:v>
                </c:pt>
                <c:pt idx="23726">
                  <c:v>169.21353592145201</c:v>
                </c:pt>
                <c:pt idx="23727">
                  <c:v>169.17690829706601</c:v>
                </c:pt>
                <c:pt idx="23728">
                  <c:v>169.166272201336</c:v>
                </c:pt>
                <c:pt idx="23729">
                  <c:v>169.16147023206699</c:v>
                </c:pt>
                <c:pt idx="23730">
                  <c:v>169.136612258958</c:v>
                </c:pt>
                <c:pt idx="23731">
                  <c:v>169.13089478949499</c:v>
                </c:pt>
                <c:pt idx="23732">
                  <c:v>169.128771492824</c:v>
                </c:pt>
                <c:pt idx="23733">
                  <c:v>169.095764585777</c:v>
                </c:pt>
                <c:pt idx="23734">
                  <c:v>169.077130425505</c:v>
                </c:pt>
                <c:pt idx="23735">
                  <c:v>169.02036055220199</c:v>
                </c:pt>
                <c:pt idx="23736">
                  <c:v>168.986321217279</c:v>
                </c:pt>
                <c:pt idx="23737">
                  <c:v>168.972703853018</c:v>
                </c:pt>
                <c:pt idx="23738">
                  <c:v>168.96270949669301</c:v>
                </c:pt>
                <c:pt idx="23739">
                  <c:v>168.95549711532701</c:v>
                </c:pt>
                <c:pt idx="23740">
                  <c:v>168.94150413213501</c:v>
                </c:pt>
                <c:pt idx="23741">
                  <c:v>168.91217843621999</c:v>
                </c:pt>
                <c:pt idx="23742">
                  <c:v>168.90802920628499</c:v>
                </c:pt>
                <c:pt idx="23743">
                  <c:v>168.90298520344399</c:v>
                </c:pt>
                <c:pt idx="23744">
                  <c:v>168.90246542615799</c:v>
                </c:pt>
                <c:pt idx="23745">
                  <c:v>168.888200447039</c:v>
                </c:pt>
                <c:pt idx="23746">
                  <c:v>168.85368034197799</c:v>
                </c:pt>
                <c:pt idx="23747">
                  <c:v>168.85240144383999</c:v>
                </c:pt>
                <c:pt idx="23748">
                  <c:v>168.84321510122999</c:v>
                </c:pt>
                <c:pt idx="23749">
                  <c:v>168.83889848349099</c:v>
                </c:pt>
                <c:pt idx="23750">
                  <c:v>168.81686292994101</c:v>
                </c:pt>
                <c:pt idx="23751">
                  <c:v>168.813669300469</c:v>
                </c:pt>
                <c:pt idx="23752">
                  <c:v>168.78391546747301</c:v>
                </c:pt>
                <c:pt idx="23753">
                  <c:v>168.78218988379101</c:v>
                </c:pt>
                <c:pt idx="23754">
                  <c:v>168.773841817657</c:v>
                </c:pt>
                <c:pt idx="23755">
                  <c:v>168.77348585964299</c:v>
                </c:pt>
                <c:pt idx="23756">
                  <c:v>168.733630358498</c:v>
                </c:pt>
                <c:pt idx="23757">
                  <c:v>168.716626982088</c:v>
                </c:pt>
                <c:pt idx="23758">
                  <c:v>168.70918633367501</c:v>
                </c:pt>
                <c:pt idx="23759">
                  <c:v>168.693233509311</c:v>
                </c:pt>
                <c:pt idx="23760">
                  <c:v>168.69256563515401</c:v>
                </c:pt>
                <c:pt idx="23761">
                  <c:v>168.66292539748801</c:v>
                </c:pt>
                <c:pt idx="23762">
                  <c:v>168.635924538014</c:v>
                </c:pt>
                <c:pt idx="23763">
                  <c:v>168.63074352157099</c:v>
                </c:pt>
                <c:pt idx="23764">
                  <c:v>168.630577375223</c:v>
                </c:pt>
                <c:pt idx="23765">
                  <c:v>168.60709103565301</c:v>
                </c:pt>
                <c:pt idx="23766">
                  <c:v>168.582087846615</c:v>
                </c:pt>
                <c:pt idx="23767">
                  <c:v>168.569394527387</c:v>
                </c:pt>
                <c:pt idx="23768">
                  <c:v>168.56192279571101</c:v>
                </c:pt>
                <c:pt idx="23769">
                  <c:v>168.51726213413599</c:v>
                </c:pt>
                <c:pt idx="23770">
                  <c:v>168.515762524309</c:v>
                </c:pt>
                <c:pt idx="23771">
                  <c:v>168.51173043542201</c:v>
                </c:pt>
                <c:pt idx="23772">
                  <c:v>168.501874692634</c:v>
                </c:pt>
                <c:pt idx="23773">
                  <c:v>168.47801261451801</c:v>
                </c:pt>
                <c:pt idx="23774">
                  <c:v>168.380608554812</c:v>
                </c:pt>
                <c:pt idx="23775">
                  <c:v>168.37766064856399</c:v>
                </c:pt>
                <c:pt idx="23776">
                  <c:v>168.332385992344</c:v>
                </c:pt>
                <c:pt idx="23777">
                  <c:v>168.320600397991</c:v>
                </c:pt>
                <c:pt idx="23778">
                  <c:v>168.30047217573801</c:v>
                </c:pt>
                <c:pt idx="23779">
                  <c:v>168.27652612123899</c:v>
                </c:pt>
                <c:pt idx="23780">
                  <c:v>168.27615724305599</c:v>
                </c:pt>
                <c:pt idx="23781">
                  <c:v>168.23370539449201</c:v>
                </c:pt>
                <c:pt idx="23782">
                  <c:v>168.22828184303299</c:v>
                </c:pt>
                <c:pt idx="23783">
                  <c:v>168.228259081673</c:v>
                </c:pt>
                <c:pt idx="23784">
                  <c:v>168.22044160065701</c:v>
                </c:pt>
                <c:pt idx="23785">
                  <c:v>168.20376461945801</c:v>
                </c:pt>
                <c:pt idx="23786">
                  <c:v>168.18838316167901</c:v>
                </c:pt>
                <c:pt idx="23787">
                  <c:v>168.18647250136101</c:v>
                </c:pt>
                <c:pt idx="23788">
                  <c:v>168.18387867189699</c:v>
                </c:pt>
                <c:pt idx="23789">
                  <c:v>168.183489464281</c:v>
                </c:pt>
                <c:pt idx="23790">
                  <c:v>168.18308010004799</c:v>
                </c:pt>
                <c:pt idx="23791">
                  <c:v>168.168811805762</c:v>
                </c:pt>
                <c:pt idx="23792">
                  <c:v>168.15825039072399</c:v>
                </c:pt>
                <c:pt idx="23793">
                  <c:v>168.11599877507399</c:v>
                </c:pt>
                <c:pt idx="23794">
                  <c:v>168.095471266034</c:v>
                </c:pt>
                <c:pt idx="23795">
                  <c:v>168.07815957963899</c:v>
                </c:pt>
                <c:pt idx="23796">
                  <c:v>168.077915930047</c:v>
                </c:pt>
                <c:pt idx="23797">
                  <c:v>168.05123575749701</c:v>
                </c:pt>
                <c:pt idx="23798">
                  <c:v>168.04895003457199</c:v>
                </c:pt>
                <c:pt idx="23799">
                  <c:v>168.03570501026701</c:v>
                </c:pt>
                <c:pt idx="23800">
                  <c:v>168.01604904867699</c:v>
                </c:pt>
                <c:pt idx="23801">
                  <c:v>168.010261574292</c:v>
                </c:pt>
                <c:pt idx="23802">
                  <c:v>168.001352791366</c:v>
                </c:pt>
                <c:pt idx="23803">
                  <c:v>167.98469468289599</c:v>
                </c:pt>
                <c:pt idx="23804">
                  <c:v>167.90131539142999</c:v>
                </c:pt>
                <c:pt idx="23805">
                  <c:v>167.86342456617501</c:v>
                </c:pt>
                <c:pt idx="23806">
                  <c:v>167.85910067942899</c:v>
                </c:pt>
                <c:pt idx="23807">
                  <c:v>167.85743114849399</c:v>
                </c:pt>
                <c:pt idx="23808">
                  <c:v>167.845946193456</c:v>
                </c:pt>
                <c:pt idx="23809">
                  <c:v>167.84191825473499</c:v>
                </c:pt>
                <c:pt idx="23810">
                  <c:v>167.82681028718901</c:v>
                </c:pt>
                <c:pt idx="23811">
                  <c:v>167.82569772771501</c:v>
                </c:pt>
                <c:pt idx="23812">
                  <c:v>167.818198452546</c:v>
                </c:pt>
                <c:pt idx="23813">
                  <c:v>167.81380460899501</c:v>
                </c:pt>
                <c:pt idx="23814">
                  <c:v>167.79256265960001</c:v>
                </c:pt>
                <c:pt idx="23815">
                  <c:v>167.792149173334</c:v>
                </c:pt>
                <c:pt idx="23816">
                  <c:v>167.78881946159601</c:v>
                </c:pt>
                <c:pt idx="23817">
                  <c:v>167.779923386321</c:v>
                </c:pt>
                <c:pt idx="23818">
                  <c:v>167.77851943297799</c:v>
                </c:pt>
                <c:pt idx="23819">
                  <c:v>167.76956641717101</c:v>
                </c:pt>
                <c:pt idx="23820">
                  <c:v>167.764845092591</c:v>
                </c:pt>
                <c:pt idx="23821">
                  <c:v>167.75272693967801</c:v>
                </c:pt>
                <c:pt idx="23822">
                  <c:v>167.75171940175801</c:v>
                </c:pt>
                <c:pt idx="23823">
                  <c:v>167.70975251780999</c:v>
                </c:pt>
                <c:pt idx="23824">
                  <c:v>167.70730051047801</c:v>
                </c:pt>
                <c:pt idx="23825">
                  <c:v>167.70463642499601</c:v>
                </c:pt>
                <c:pt idx="23826">
                  <c:v>167.700078969332</c:v>
                </c:pt>
                <c:pt idx="23827">
                  <c:v>167.69554043876499</c:v>
                </c:pt>
                <c:pt idx="23828">
                  <c:v>167.669189919812</c:v>
                </c:pt>
                <c:pt idx="23829">
                  <c:v>167.63997783228601</c:v>
                </c:pt>
                <c:pt idx="23830">
                  <c:v>167.61245010158001</c:v>
                </c:pt>
                <c:pt idx="23831">
                  <c:v>167.60371894328</c:v>
                </c:pt>
                <c:pt idx="23832">
                  <c:v>167.59701719517801</c:v>
                </c:pt>
                <c:pt idx="23833">
                  <c:v>167.57187823738499</c:v>
                </c:pt>
                <c:pt idx="23834">
                  <c:v>167.518540689384</c:v>
                </c:pt>
                <c:pt idx="23835">
                  <c:v>167.49969083602801</c:v>
                </c:pt>
                <c:pt idx="23836">
                  <c:v>167.493955680742</c:v>
                </c:pt>
                <c:pt idx="23837">
                  <c:v>167.49255164275201</c:v>
                </c:pt>
                <c:pt idx="23838">
                  <c:v>167.476322089371</c:v>
                </c:pt>
                <c:pt idx="23839">
                  <c:v>167.46616139391699</c:v>
                </c:pt>
                <c:pt idx="23840">
                  <c:v>167.41907590019801</c:v>
                </c:pt>
                <c:pt idx="23841">
                  <c:v>167.41285013388801</c:v>
                </c:pt>
                <c:pt idx="23842">
                  <c:v>167.411199405422</c:v>
                </c:pt>
                <c:pt idx="23843">
                  <c:v>167.39797318355201</c:v>
                </c:pt>
                <c:pt idx="23844">
                  <c:v>167.387255621609</c:v>
                </c:pt>
                <c:pt idx="23845">
                  <c:v>167.376620390255</c:v>
                </c:pt>
                <c:pt idx="23846">
                  <c:v>167.370826941562</c:v>
                </c:pt>
                <c:pt idx="23847">
                  <c:v>167.36473824669901</c:v>
                </c:pt>
                <c:pt idx="23848">
                  <c:v>167.36404383729101</c:v>
                </c:pt>
                <c:pt idx="23849">
                  <c:v>167.35894339238101</c:v>
                </c:pt>
                <c:pt idx="23850">
                  <c:v>167.33182462544201</c:v>
                </c:pt>
                <c:pt idx="23851">
                  <c:v>167.32250832651499</c:v>
                </c:pt>
                <c:pt idx="23852">
                  <c:v>167.32067327158001</c:v>
                </c:pt>
                <c:pt idx="23853">
                  <c:v>167.30842388389499</c:v>
                </c:pt>
                <c:pt idx="23854">
                  <c:v>167.304754159937</c:v>
                </c:pt>
                <c:pt idx="23855">
                  <c:v>167.29291187348599</c:v>
                </c:pt>
                <c:pt idx="23856">
                  <c:v>167.28790166431301</c:v>
                </c:pt>
                <c:pt idx="23857">
                  <c:v>167.27820017690701</c:v>
                </c:pt>
                <c:pt idx="23858">
                  <c:v>167.269250490388</c:v>
                </c:pt>
                <c:pt idx="23859">
                  <c:v>167.26908675959999</c:v>
                </c:pt>
                <c:pt idx="23860">
                  <c:v>167.26502914529999</c:v>
                </c:pt>
                <c:pt idx="23861">
                  <c:v>167.21537412255799</c:v>
                </c:pt>
                <c:pt idx="23862">
                  <c:v>167.206025951855</c:v>
                </c:pt>
                <c:pt idx="23863">
                  <c:v>167.17030482958901</c:v>
                </c:pt>
                <c:pt idx="23864">
                  <c:v>167.17004975351301</c:v>
                </c:pt>
                <c:pt idx="23865">
                  <c:v>167.16350215998199</c:v>
                </c:pt>
                <c:pt idx="23866">
                  <c:v>167.12520187346499</c:v>
                </c:pt>
                <c:pt idx="23867">
                  <c:v>167.11165469238199</c:v>
                </c:pt>
                <c:pt idx="23868">
                  <c:v>167.10806876200999</c:v>
                </c:pt>
                <c:pt idx="23869">
                  <c:v>167.05661182361001</c:v>
                </c:pt>
                <c:pt idx="23870">
                  <c:v>167.055264785834</c:v>
                </c:pt>
                <c:pt idx="23871">
                  <c:v>167.05386580284301</c:v>
                </c:pt>
                <c:pt idx="23872">
                  <c:v>167.04872489562899</c:v>
                </c:pt>
                <c:pt idx="23873">
                  <c:v>167.04292048522299</c:v>
                </c:pt>
                <c:pt idx="23874">
                  <c:v>167.039745653956</c:v>
                </c:pt>
                <c:pt idx="23875">
                  <c:v>167.02111761913901</c:v>
                </c:pt>
                <c:pt idx="23876">
                  <c:v>167.00516305391099</c:v>
                </c:pt>
                <c:pt idx="23877">
                  <c:v>166.99247531595</c:v>
                </c:pt>
                <c:pt idx="23878">
                  <c:v>166.99136992440401</c:v>
                </c:pt>
                <c:pt idx="23879">
                  <c:v>166.98997261377801</c:v>
                </c:pt>
                <c:pt idx="23880">
                  <c:v>166.976286283793</c:v>
                </c:pt>
                <c:pt idx="23881">
                  <c:v>166.976205705328</c:v>
                </c:pt>
                <c:pt idx="23882">
                  <c:v>166.96978194877499</c:v>
                </c:pt>
                <c:pt idx="23883">
                  <c:v>166.96866543410599</c:v>
                </c:pt>
                <c:pt idx="23884">
                  <c:v>166.950661239288</c:v>
                </c:pt>
                <c:pt idx="23885">
                  <c:v>166.94517734332999</c:v>
                </c:pt>
                <c:pt idx="23886">
                  <c:v>166.93627592086099</c:v>
                </c:pt>
                <c:pt idx="23887">
                  <c:v>166.93282423621</c:v>
                </c:pt>
                <c:pt idx="23888">
                  <c:v>166.92350324906101</c:v>
                </c:pt>
                <c:pt idx="23889">
                  <c:v>166.91008786033899</c:v>
                </c:pt>
                <c:pt idx="23890">
                  <c:v>166.908863556044</c:v>
                </c:pt>
                <c:pt idx="23891">
                  <c:v>166.88368574506799</c:v>
                </c:pt>
                <c:pt idx="23892">
                  <c:v>166.864907481036</c:v>
                </c:pt>
                <c:pt idx="23893">
                  <c:v>166.86313481419401</c:v>
                </c:pt>
                <c:pt idx="23894">
                  <c:v>166.84312889540999</c:v>
                </c:pt>
                <c:pt idx="23895">
                  <c:v>166.81943215122499</c:v>
                </c:pt>
                <c:pt idx="23896">
                  <c:v>166.80698504514501</c:v>
                </c:pt>
                <c:pt idx="23897">
                  <c:v>166.806063458605</c:v>
                </c:pt>
                <c:pt idx="23898">
                  <c:v>166.794168872867</c:v>
                </c:pt>
                <c:pt idx="23899">
                  <c:v>166.781854299316</c:v>
                </c:pt>
                <c:pt idx="23900">
                  <c:v>166.76969960865301</c:v>
                </c:pt>
                <c:pt idx="23901">
                  <c:v>166.731887674733</c:v>
                </c:pt>
                <c:pt idx="23902">
                  <c:v>166.72872009199801</c:v>
                </c:pt>
                <c:pt idx="23903">
                  <c:v>166.71786941727899</c:v>
                </c:pt>
                <c:pt idx="23904">
                  <c:v>166.69555695411299</c:v>
                </c:pt>
                <c:pt idx="23905">
                  <c:v>166.68308408265699</c:v>
                </c:pt>
                <c:pt idx="23906">
                  <c:v>166.67790112595699</c:v>
                </c:pt>
                <c:pt idx="23907">
                  <c:v>166.67090631519099</c:v>
                </c:pt>
                <c:pt idx="23908">
                  <c:v>166.644209516768</c:v>
                </c:pt>
                <c:pt idx="23909">
                  <c:v>166.64122382474</c:v>
                </c:pt>
                <c:pt idx="23910">
                  <c:v>166.62315243990901</c:v>
                </c:pt>
                <c:pt idx="23911">
                  <c:v>166.61039767875701</c:v>
                </c:pt>
                <c:pt idx="23912">
                  <c:v>166.6095949665</c:v>
                </c:pt>
                <c:pt idx="23913">
                  <c:v>166.59711162335401</c:v>
                </c:pt>
                <c:pt idx="23914">
                  <c:v>166.58976511692501</c:v>
                </c:pt>
                <c:pt idx="23915">
                  <c:v>166.57205921042501</c:v>
                </c:pt>
                <c:pt idx="23916">
                  <c:v>166.56562247438001</c:v>
                </c:pt>
                <c:pt idx="23917">
                  <c:v>166.56484349283599</c:v>
                </c:pt>
                <c:pt idx="23918">
                  <c:v>166.562258713061</c:v>
                </c:pt>
                <c:pt idx="23919">
                  <c:v>166.55916452671801</c:v>
                </c:pt>
                <c:pt idx="23920">
                  <c:v>166.55389533728501</c:v>
                </c:pt>
                <c:pt idx="23921">
                  <c:v>166.53996922613101</c:v>
                </c:pt>
                <c:pt idx="23922">
                  <c:v>166.513283706962</c:v>
                </c:pt>
                <c:pt idx="23923">
                  <c:v>166.50340805858099</c:v>
                </c:pt>
                <c:pt idx="23924">
                  <c:v>166.49286432376499</c:v>
                </c:pt>
                <c:pt idx="23925">
                  <c:v>166.465749918141</c:v>
                </c:pt>
                <c:pt idx="23926">
                  <c:v>166.44972508112099</c:v>
                </c:pt>
                <c:pt idx="23927">
                  <c:v>166.44566127787601</c:v>
                </c:pt>
                <c:pt idx="23928">
                  <c:v>166.43813117695299</c:v>
                </c:pt>
                <c:pt idx="23929">
                  <c:v>166.41284087896099</c:v>
                </c:pt>
                <c:pt idx="23930">
                  <c:v>166.401424785123</c:v>
                </c:pt>
                <c:pt idx="23931">
                  <c:v>166.395440925206</c:v>
                </c:pt>
                <c:pt idx="23932">
                  <c:v>166.39028302498099</c:v>
                </c:pt>
                <c:pt idx="23933">
                  <c:v>166.37788046783001</c:v>
                </c:pt>
                <c:pt idx="23934">
                  <c:v>166.370324300953</c:v>
                </c:pt>
                <c:pt idx="23935">
                  <c:v>166.34874039132299</c:v>
                </c:pt>
                <c:pt idx="23936">
                  <c:v>166.34616500087901</c:v>
                </c:pt>
                <c:pt idx="23937">
                  <c:v>166.338513096328</c:v>
                </c:pt>
                <c:pt idx="23938">
                  <c:v>166.315146872746</c:v>
                </c:pt>
                <c:pt idx="23939">
                  <c:v>166.307319908647</c:v>
                </c:pt>
                <c:pt idx="23940">
                  <c:v>166.25678708556299</c:v>
                </c:pt>
                <c:pt idx="23941">
                  <c:v>166.239843785321</c:v>
                </c:pt>
                <c:pt idx="23942">
                  <c:v>166.231287987679</c:v>
                </c:pt>
                <c:pt idx="23943">
                  <c:v>166.23121215278499</c:v>
                </c:pt>
                <c:pt idx="23944">
                  <c:v>166.20305512325601</c:v>
                </c:pt>
                <c:pt idx="23945">
                  <c:v>166.193247729761</c:v>
                </c:pt>
                <c:pt idx="23946">
                  <c:v>166.12049783371401</c:v>
                </c:pt>
                <c:pt idx="23947">
                  <c:v>166.118896059224</c:v>
                </c:pt>
                <c:pt idx="23948">
                  <c:v>166.110217456149</c:v>
                </c:pt>
                <c:pt idx="23949">
                  <c:v>166.09953563943199</c:v>
                </c:pt>
                <c:pt idx="23950">
                  <c:v>166.098598653577</c:v>
                </c:pt>
                <c:pt idx="23951">
                  <c:v>166.090114583938</c:v>
                </c:pt>
                <c:pt idx="23952">
                  <c:v>166.08749924382599</c:v>
                </c:pt>
                <c:pt idx="23953">
                  <c:v>166.07885067407901</c:v>
                </c:pt>
                <c:pt idx="23954">
                  <c:v>166.076877497379</c:v>
                </c:pt>
                <c:pt idx="23955">
                  <c:v>166.06597174849699</c:v>
                </c:pt>
                <c:pt idx="23956">
                  <c:v>166.02760513434399</c:v>
                </c:pt>
                <c:pt idx="23957">
                  <c:v>166.015076510607</c:v>
                </c:pt>
                <c:pt idx="23958">
                  <c:v>165.99653246342899</c:v>
                </c:pt>
                <c:pt idx="23959">
                  <c:v>165.99347192715501</c:v>
                </c:pt>
                <c:pt idx="23960">
                  <c:v>165.968703298203</c:v>
                </c:pt>
                <c:pt idx="23961">
                  <c:v>165.93637108919299</c:v>
                </c:pt>
                <c:pt idx="23962">
                  <c:v>165.93585289739599</c:v>
                </c:pt>
                <c:pt idx="23963">
                  <c:v>165.93438096883</c:v>
                </c:pt>
                <c:pt idx="23964">
                  <c:v>165.92203692224601</c:v>
                </c:pt>
                <c:pt idx="23965">
                  <c:v>165.90167977674301</c:v>
                </c:pt>
                <c:pt idx="23966">
                  <c:v>165.883221591059</c:v>
                </c:pt>
                <c:pt idx="23967">
                  <c:v>165.873103358663</c:v>
                </c:pt>
                <c:pt idx="23968">
                  <c:v>165.860020942875</c:v>
                </c:pt>
                <c:pt idx="23969">
                  <c:v>165.839421022837</c:v>
                </c:pt>
                <c:pt idx="23970">
                  <c:v>165.83435182722701</c:v>
                </c:pt>
                <c:pt idx="23971">
                  <c:v>165.83175052215299</c:v>
                </c:pt>
                <c:pt idx="23972">
                  <c:v>165.82721134406299</c:v>
                </c:pt>
                <c:pt idx="23973">
                  <c:v>165.817879742777</c:v>
                </c:pt>
                <c:pt idx="23974">
                  <c:v>165.81159084701599</c:v>
                </c:pt>
                <c:pt idx="23975">
                  <c:v>165.810176160716</c:v>
                </c:pt>
                <c:pt idx="23976">
                  <c:v>165.80924286179101</c:v>
                </c:pt>
                <c:pt idx="23977">
                  <c:v>165.80301775021701</c:v>
                </c:pt>
                <c:pt idx="23978">
                  <c:v>165.78318754483399</c:v>
                </c:pt>
                <c:pt idx="23979">
                  <c:v>165.77962134618801</c:v>
                </c:pt>
                <c:pt idx="23980">
                  <c:v>165.742316339365</c:v>
                </c:pt>
                <c:pt idx="23981">
                  <c:v>165.74194143251299</c:v>
                </c:pt>
                <c:pt idx="23982">
                  <c:v>165.730469866915</c:v>
                </c:pt>
                <c:pt idx="23983">
                  <c:v>165.72320106590701</c:v>
                </c:pt>
                <c:pt idx="23984">
                  <c:v>165.71987468700499</c:v>
                </c:pt>
                <c:pt idx="23985">
                  <c:v>165.71118997140999</c:v>
                </c:pt>
                <c:pt idx="23986">
                  <c:v>165.64319399371101</c:v>
                </c:pt>
                <c:pt idx="23987">
                  <c:v>165.63927203093701</c:v>
                </c:pt>
                <c:pt idx="23988">
                  <c:v>165.63244943279099</c:v>
                </c:pt>
                <c:pt idx="23989">
                  <c:v>165.61550256675699</c:v>
                </c:pt>
                <c:pt idx="23990">
                  <c:v>165.546104083123</c:v>
                </c:pt>
                <c:pt idx="23991">
                  <c:v>165.529914713549</c:v>
                </c:pt>
                <c:pt idx="23992">
                  <c:v>165.529023226096</c:v>
                </c:pt>
                <c:pt idx="23993">
                  <c:v>165.528473602839</c:v>
                </c:pt>
                <c:pt idx="23994">
                  <c:v>165.52818303766901</c:v>
                </c:pt>
                <c:pt idx="23995">
                  <c:v>165.524749640973</c:v>
                </c:pt>
                <c:pt idx="23996">
                  <c:v>165.504900877772</c:v>
                </c:pt>
                <c:pt idx="23997">
                  <c:v>165.50189228180301</c:v>
                </c:pt>
                <c:pt idx="23998">
                  <c:v>165.49260626310101</c:v>
                </c:pt>
                <c:pt idx="23999">
                  <c:v>165.472584464313</c:v>
                </c:pt>
                <c:pt idx="24000">
                  <c:v>165.43015414566301</c:v>
                </c:pt>
                <c:pt idx="24001">
                  <c:v>165.42574215196399</c:v>
                </c:pt>
                <c:pt idx="24002">
                  <c:v>165.41637669854401</c:v>
                </c:pt>
                <c:pt idx="24003">
                  <c:v>165.34039170803899</c:v>
                </c:pt>
                <c:pt idx="24004">
                  <c:v>165.336376679685</c:v>
                </c:pt>
                <c:pt idx="24005">
                  <c:v>165.31598519008901</c:v>
                </c:pt>
                <c:pt idx="24006">
                  <c:v>165.289163950963</c:v>
                </c:pt>
                <c:pt idx="24007">
                  <c:v>165.267018659</c:v>
                </c:pt>
                <c:pt idx="24008">
                  <c:v>165.260606846173</c:v>
                </c:pt>
                <c:pt idx="24009">
                  <c:v>165.24279694380201</c:v>
                </c:pt>
                <c:pt idx="24010">
                  <c:v>165.22070635823201</c:v>
                </c:pt>
                <c:pt idx="24011">
                  <c:v>165.19977758620601</c:v>
                </c:pt>
                <c:pt idx="24012">
                  <c:v>165.15688339046599</c:v>
                </c:pt>
                <c:pt idx="24013">
                  <c:v>165.15111524757299</c:v>
                </c:pt>
                <c:pt idx="24014">
                  <c:v>165.13684065815599</c:v>
                </c:pt>
                <c:pt idx="24015">
                  <c:v>165.10371770459801</c:v>
                </c:pt>
                <c:pt idx="24016">
                  <c:v>165.027976006796</c:v>
                </c:pt>
                <c:pt idx="24017">
                  <c:v>165.027945704834</c:v>
                </c:pt>
                <c:pt idx="24018">
                  <c:v>165.02533180496599</c:v>
                </c:pt>
                <c:pt idx="24019">
                  <c:v>165.01430302975999</c:v>
                </c:pt>
                <c:pt idx="24020">
                  <c:v>165.012415868658</c:v>
                </c:pt>
                <c:pt idx="24021">
                  <c:v>164.98193559716</c:v>
                </c:pt>
                <c:pt idx="24022">
                  <c:v>164.91473366041001</c:v>
                </c:pt>
                <c:pt idx="24023">
                  <c:v>164.89003083142501</c:v>
                </c:pt>
                <c:pt idx="24024">
                  <c:v>164.874289114433</c:v>
                </c:pt>
                <c:pt idx="24025">
                  <c:v>164.870498746734</c:v>
                </c:pt>
                <c:pt idx="24026">
                  <c:v>164.82877776945</c:v>
                </c:pt>
                <c:pt idx="24027">
                  <c:v>164.82340762218701</c:v>
                </c:pt>
                <c:pt idx="24028">
                  <c:v>164.771393709092</c:v>
                </c:pt>
                <c:pt idx="24029">
                  <c:v>164.76924267755399</c:v>
                </c:pt>
                <c:pt idx="24030">
                  <c:v>164.75208951987599</c:v>
                </c:pt>
                <c:pt idx="24031">
                  <c:v>164.73611226048001</c:v>
                </c:pt>
                <c:pt idx="24032">
                  <c:v>164.735374369027</c:v>
                </c:pt>
                <c:pt idx="24033">
                  <c:v>164.73052163705501</c:v>
                </c:pt>
                <c:pt idx="24034">
                  <c:v>164.719746627364</c:v>
                </c:pt>
                <c:pt idx="24035">
                  <c:v>164.71821577738399</c:v>
                </c:pt>
                <c:pt idx="24036">
                  <c:v>164.71189667907601</c:v>
                </c:pt>
                <c:pt idx="24037">
                  <c:v>164.70192863008401</c:v>
                </c:pt>
                <c:pt idx="24038">
                  <c:v>164.68065636902901</c:v>
                </c:pt>
                <c:pt idx="24039">
                  <c:v>164.673936552279</c:v>
                </c:pt>
                <c:pt idx="24040">
                  <c:v>164.671781904049</c:v>
                </c:pt>
                <c:pt idx="24041">
                  <c:v>164.657150298782</c:v>
                </c:pt>
                <c:pt idx="24042">
                  <c:v>164.65250064912701</c:v>
                </c:pt>
                <c:pt idx="24043">
                  <c:v>164.64786817146199</c:v>
                </c:pt>
                <c:pt idx="24044">
                  <c:v>164.64094049930799</c:v>
                </c:pt>
                <c:pt idx="24045">
                  <c:v>164.63709851200801</c:v>
                </c:pt>
                <c:pt idx="24046">
                  <c:v>164.62720076359801</c:v>
                </c:pt>
                <c:pt idx="24047">
                  <c:v>164.60673397682501</c:v>
                </c:pt>
                <c:pt idx="24048">
                  <c:v>164.59713667361601</c:v>
                </c:pt>
                <c:pt idx="24049">
                  <c:v>164.58153060410501</c:v>
                </c:pt>
                <c:pt idx="24050">
                  <c:v>164.55418252954101</c:v>
                </c:pt>
                <c:pt idx="24051">
                  <c:v>164.53298884453599</c:v>
                </c:pt>
                <c:pt idx="24052">
                  <c:v>164.53027404979801</c:v>
                </c:pt>
                <c:pt idx="24053">
                  <c:v>164.46836234896301</c:v>
                </c:pt>
                <c:pt idx="24054">
                  <c:v>164.46725410131799</c:v>
                </c:pt>
                <c:pt idx="24055">
                  <c:v>164.466853385685</c:v>
                </c:pt>
                <c:pt idx="24056">
                  <c:v>164.45303734113901</c:v>
                </c:pt>
                <c:pt idx="24057">
                  <c:v>164.437970971775</c:v>
                </c:pt>
                <c:pt idx="24058">
                  <c:v>164.43792311534199</c:v>
                </c:pt>
                <c:pt idx="24059">
                  <c:v>164.43765378304499</c:v>
                </c:pt>
                <c:pt idx="24060">
                  <c:v>164.42461940955201</c:v>
                </c:pt>
                <c:pt idx="24061">
                  <c:v>164.42222136771201</c:v>
                </c:pt>
                <c:pt idx="24062">
                  <c:v>164.41840627761101</c:v>
                </c:pt>
                <c:pt idx="24063">
                  <c:v>164.41659356934699</c:v>
                </c:pt>
                <c:pt idx="24064">
                  <c:v>164.33679561880101</c:v>
                </c:pt>
                <c:pt idx="24065">
                  <c:v>164.33469710262401</c:v>
                </c:pt>
                <c:pt idx="24066">
                  <c:v>164.33053030392901</c:v>
                </c:pt>
                <c:pt idx="24067">
                  <c:v>164.30590561646699</c:v>
                </c:pt>
                <c:pt idx="24068">
                  <c:v>164.27487864857</c:v>
                </c:pt>
                <c:pt idx="24069">
                  <c:v>164.27404923032799</c:v>
                </c:pt>
                <c:pt idx="24070">
                  <c:v>164.23761292816499</c:v>
                </c:pt>
                <c:pt idx="24071">
                  <c:v>164.23050243006199</c:v>
                </c:pt>
                <c:pt idx="24072">
                  <c:v>164.20365446984201</c:v>
                </c:pt>
                <c:pt idx="24073">
                  <c:v>164.194546138666</c:v>
                </c:pt>
                <c:pt idx="24074">
                  <c:v>164.18456711970401</c:v>
                </c:pt>
                <c:pt idx="24075">
                  <c:v>164.171618702389</c:v>
                </c:pt>
                <c:pt idx="24076">
                  <c:v>164.15993573060101</c:v>
                </c:pt>
                <c:pt idx="24077">
                  <c:v>164.154844893703</c:v>
                </c:pt>
                <c:pt idx="24078">
                  <c:v>164.14439026450799</c:v>
                </c:pt>
                <c:pt idx="24079">
                  <c:v>164.10313304411901</c:v>
                </c:pt>
                <c:pt idx="24080">
                  <c:v>164.093997204663</c:v>
                </c:pt>
                <c:pt idx="24081">
                  <c:v>164.08475732477399</c:v>
                </c:pt>
                <c:pt idx="24082">
                  <c:v>164.070321635613</c:v>
                </c:pt>
                <c:pt idx="24083">
                  <c:v>164.04131626181601</c:v>
                </c:pt>
                <c:pt idx="24084">
                  <c:v>164.00891829134</c:v>
                </c:pt>
                <c:pt idx="24085">
                  <c:v>164.00264685546699</c:v>
                </c:pt>
                <c:pt idx="24086">
                  <c:v>163.99951753330501</c:v>
                </c:pt>
                <c:pt idx="24087">
                  <c:v>163.97576577556299</c:v>
                </c:pt>
                <c:pt idx="24088">
                  <c:v>163.975599494997</c:v>
                </c:pt>
                <c:pt idx="24089">
                  <c:v>163.93761769180099</c:v>
                </c:pt>
                <c:pt idx="24090">
                  <c:v>163.93361924141999</c:v>
                </c:pt>
                <c:pt idx="24091">
                  <c:v>163.92926583108999</c:v>
                </c:pt>
                <c:pt idx="24092">
                  <c:v>163.796571720694</c:v>
                </c:pt>
                <c:pt idx="24093">
                  <c:v>163.753533085952</c:v>
                </c:pt>
                <c:pt idx="24094">
                  <c:v>163.75346555505001</c:v>
                </c:pt>
                <c:pt idx="24095">
                  <c:v>163.740073444757</c:v>
                </c:pt>
                <c:pt idx="24096">
                  <c:v>163.72161131770699</c:v>
                </c:pt>
                <c:pt idx="24097">
                  <c:v>163.653316498127</c:v>
                </c:pt>
                <c:pt idx="24098">
                  <c:v>163.64752114318301</c:v>
                </c:pt>
                <c:pt idx="24099">
                  <c:v>163.63457043285999</c:v>
                </c:pt>
                <c:pt idx="24100">
                  <c:v>163.61622331015801</c:v>
                </c:pt>
                <c:pt idx="24101">
                  <c:v>163.55789023577699</c:v>
                </c:pt>
                <c:pt idx="24102">
                  <c:v>163.55050514069501</c:v>
                </c:pt>
                <c:pt idx="24103">
                  <c:v>163.54053904074701</c:v>
                </c:pt>
                <c:pt idx="24104">
                  <c:v>163.539751360167</c:v>
                </c:pt>
                <c:pt idx="24105">
                  <c:v>163.53344568408599</c:v>
                </c:pt>
                <c:pt idx="24106">
                  <c:v>163.525974181262</c:v>
                </c:pt>
                <c:pt idx="24107">
                  <c:v>163.52267229618801</c:v>
                </c:pt>
                <c:pt idx="24108">
                  <c:v>163.51940174532001</c:v>
                </c:pt>
                <c:pt idx="24109">
                  <c:v>163.474171082504</c:v>
                </c:pt>
                <c:pt idx="24110">
                  <c:v>163.40625833516401</c:v>
                </c:pt>
                <c:pt idx="24111">
                  <c:v>163.40343524942901</c:v>
                </c:pt>
                <c:pt idx="24112">
                  <c:v>163.39956288020201</c:v>
                </c:pt>
                <c:pt idx="24113">
                  <c:v>163.39559835164499</c:v>
                </c:pt>
                <c:pt idx="24114">
                  <c:v>163.37100608244</c:v>
                </c:pt>
                <c:pt idx="24115">
                  <c:v>163.33854792377201</c:v>
                </c:pt>
                <c:pt idx="24116">
                  <c:v>163.33513113570399</c:v>
                </c:pt>
                <c:pt idx="24117">
                  <c:v>163.29067286782899</c:v>
                </c:pt>
                <c:pt idx="24118">
                  <c:v>163.285867514578</c:v>
                </c:pt>
                <c:pt idx="24119">
                  <c:v>163.280544211056</c:v>
                </c:pt>
                <c:pt idx="24120">
                  <c:v>163.27163305041299</c:v>
                </c:pt>
                <c:pt idx="24121">
                  <c:v>163.25986132851</c:v>
                </c:pt>
                <c:pt idx="24122">
                  <c:v>163.23779581175199</c:v>
                </c:pt>
                <c:pt idx="24123">
                  <c:v>163.23761274613699</c:v>
                </c:pt>
                <c:pt idx="24124">
                  <c:v>163.23514854898301</c:v>
                </c:pt>
                <c:pt idx="24125">
                  <c:v>163.212844516243</c:v>
                </c:pt>
                <c:pt idx="24126">
                  <c:v>163.19854307673299</c:v>
                </c:pt>
                <c:pt idx="24127">
                  <c:v>163.16692901705801</c:v>
                </c:pt>
                <c:pt idx="24128">
                  <c:v>163.162430663821</c:v>
                </c:pt>
                <c:pt idx="24129">
                  <c:v>163.162378148134</c:v>
                </c:pt>
                <c:pt idx="24130">
                  <c:v>163.15816249931899</c:v>
                </c:pt>
                <c:pt idx="24131">
                  <c:v>163.14972237192501</c:v>
                </c:pt>
                <c:pt idx="24132">
                  <c:v>163.147655001126</c:v>
                </c:pt>
                <c:pt idx="24133">
                  <c:v>163.131459560878</c:v>
                </c:pt>
                <c:pt idx="24134">
                  <c:v>163.121620028232</c:v>
                </c:pt>
                <c:pt idx="24135">
                  <c:v>163.05053755180299</c:v>
                </c:pt>
                <c:pt idx="24136">
                  <c:v>163.03458740603699</c:v>
                </c:pt>
                <c:pt idx="24137">
                  <c:v>163.02043749879201</c:v>
                </c:pt>
                <c:pt idx="24138">
                  <c:v>162.985504940613</c:v>
                </c:pt>
                <c:pt idx="24139">
                  <c:v>162.98219923029799</c:v>
                </c:pt>
                <c:pt idx="24140">
                  <c:v>162.96321164718901</c:v>
                </c:pt>
                <c:pt idx="24141">
                  <c:v>162.927507221723</c:v>
                </c:pt>
                <c:pt idx="24142">
                  <c:v>162.90816067910799</c:v>
                </c:pt>
                <c:pt idx="24143">
                  <c:v>162.891876871394</c:v>
                </c:pt>
                <c:pt idx="24144">
                  <c:v>162.85812644234801</c:v>
                </c:pt>
                <c:pt idx="24145">
                  <c:v>162.849097568487</c:v>
                </c:pt>
                <c:pt idx="24146">
                  <c:v>162.836953437353</c:v>
                </c:pt>
                <c:pt idx="24147">
                  <c:v>162.80756023878999</c:v>
                </c:pt>
                <c:pt idx="24148">
                  <c:v>162.76032730913201</c:v>
                </c:pt>
                <c:pt idx="24149">
                  <c:v>162.747348463642</c:v>
                </c:pt>
                <c:pt idx="24150">
                  <c:v>162.73383929618001</c:v>
                </c:pt>
                <c:pt idx="24151">
                  <c:v>162.72658352987301</c:v>
                </c:pt>
                <c:pt idx="24152">
                  <c:v>162.72182442718801</c:v>
                </c:pt>
                <c:pt idx="24153">
                  <c:v>162.71921206899501</c:v>
                </c:pt>
                <c:pt idx="24154">
                  <c:v>162.709903305122</c:v>
                </c:pt>
                <c:pt idx="24155">
                  <c:v>162.65355007891799</c:v>
                </c:pt>
                <c:pt idx="24156">
                  <c:v>162.65073572868101</c:v>
                </c:pt>
                <c:pt idx="24157">
                  <c:v>162.64760379974001</c:v>
                </c:pt>
                <c:pt idx="24158">
                  <c:v>162.63017517646401</c:v>
                </c:pt>
                <c:pt idx="24159">
                  <c:v>162.61197958121201</c:v>
                </c:pt>
                <c:pt idx="24160">
                  <c:v>162.588789249298</c:v>
                </c:pt>
                <c:pt idx="24161">
                  <c:v>162.58267570514599</c:v>
                </c:pt>
                <c:pt idx="24162">
                  <c:v>162.56980570065801</c:v>
                </c:pt>
                <c:pt idx="24163">
                  <c:v>162.52976650375999</c:v>
                </c:pt>
                <c:pt idx="24164">
                  <c:v>162.512403456713</c:v>
                </c:pt>
                <c:pt idx="24165">
                  <c:v>162.47557837196999</c:v>
                </c:pt>
                <c:pt idx="24166">
                  <c:v>162.45787288287801</c:v>
                </c:pt>
                <c:pt idx="24167">
                  <c:v>162.44506148315901</c:v>
                </c:pt>
                <c:pt idx="24168">
                  <c:v>162.425686129062</c:v>
                </c:pt>
                <c:pt idx="24169">
                  <c:v>162.42305612331899</c:v>
                </c:pt>
                <c:pt idx="24170">
                  <c:v>162.401129612917</c:v>
                </c:pt>
                <c:pt idx="24171">
                  <c:v>162.40030728631601</c:v>
                </c:pt>
                <c:pt idx="24172">
                  <c:v>162.381090896317</c:v>
                </c:pt>
                <c:pt idx="24173">
                  <c:v>162.36830816530301</c:v>
                </c:pt>
                <c:pt idx="24174">
                  <c:v>162.334262296503</c:v>
                </c:pt>
                <c:pt idx="24175">
                  <c:v>162.331486280398</c:v>
                </c:pt>
                <c:pt idx="24176">
                  <c:v>162.28412627824201</c:v>
                </c:pt>
                <c:pt idx="24177">
                  <c:v>162.27960641254001</c:v>
                </c:pt>
                <c:pt idx="24178">
                  <c:v>162.21909941681599</c:v>
                </c:pt>
                <c:pt idx="24179">
                  <c:v>162.213077500987</c:v>
                </c:pt>
                <c:pt idx="24180">
                  <c:v>162.20274539697201</c:v>
                </c:pt>
                <c:pt idx="24181">
                  <c:v>162.199583368247</c:v>
                </c:pt>
                <c:pt idx="24182">
                  <c:v>162.193174492369</c:v>
                </c:pt>
                <c:pt idx="24183">
                  <c:v>162.18004932807301</c:v>
                </c:pt>
                <c:pt idx="24184">
                  <c:v>162.17716725291601</c:v>
                </c:pt>
                <c:pt idx="24185">
                  <c:v>162.158987015165</c:v>
                </c:pt>
                <c:pt idx="24186">
                  <c:v>162.141865812188</c:v>
                </c:pt>
                <c:pt idx="24187">
                  <c:v>162.13222806982901</c:v>
                </c:pt>
                <c:pt idx="24188">
                  <c:v>162.11190990327401</c:v>
                </c:pt>
                <c:pt idx="24189">
                  <c:v>162.106281411536</c:v>
                </c:pt>
                <c:pt idx="24190">
                  <c:v>162.07154607063401</c:v>
                </c:pt>
                <c:pt idx="24191">
                  <c:v>162.03133071383601</c:v>
                </c:pt>
                <c:pt idx="24192">
                  <c:v>162.020498261081</c:v>
                </c:pt>
                <c:pt idx="24193">
                  <c:v>162.00113590681099</c:v>
                </c:pt>
                <c:pt idx="24194">
                  <c:v>161.96435978487401</c:v>
                </c:pt>
                <c:pt idx="24195">
                  <c:v>161.96071899104101</c:v>
                </c:pt>
                <c:pt idx="24196">
                  <c:v>161.95822355091499</c:v>
                </c:pt>
                <c:pt idx="24197">
                  <c:v>161.949259502714</c:v>
                </c:pt>
                <c:pt idx="24198">
                  <c:v>161.92289774643399</c:v>
                </c:pt>
                <c:pt idx="24199">
                  <c:v>161.90070724793199</c:v>
                </c:pt>
                <c:pt idx="24200">
                  <c:v>161.89736647795701</c:v>
                </c:pt>
                <c:pt idx="24201">
                  <c:v>161.89071894101599</c:v>
                </c:pt>
                <c:pt idx="24202">
                  <c:v>161.87220969782501</c:v>
                </c:pt>
                <c:pt idx="24203">
                  <c:v>161.83826780535</c:v>
                </c:pt>
                <c:pt idx="24204">
                  <c:v>161.799958962273</c:v>
                </c:pt>
                <c:pt idx="24205">
                  <c:v>161.76121700226301</c:v>
                </c:pt>
                <c:pt idx="24206">
                  <c:v>161.732271189073</c:v>
                </c:pt>
                <c:pt idx="24207">
                  <c:v>161.67521733022301</c:v>
                </c:pt>
                <c:pt idx="24208">
                  <c:v>161.66856044931501</c:v>
                </c:pt>
                <c:pt idx="24209">
                  <c:v>161.64825376651501</c:v>
                </c:pt>
                <c:pt idx="24210">
                  <c:v>161.62181384660801</c:v>
                </c:pt>
                <c:pt idx="24211">
                  <c:v>161.619417617849</c:v>
                </c:pt>
                <c:pt idx="24212">
                  <c:v>161.563194356715</c:v>
                </c:pt>
                <c:pt idx="24213">
                  <c:v>161.55814743082701</c:v>
                </c:pt>
                <c:pt idx="24214">
                  <c:v>161.54500304350901</c:v>
                </c:pt>
                <c:pt idx="24215">
                  <c:v>161.54405128981699</c:v>
                </c:pt>
                <c:pt idx="24216">
                  <c:v>161.538467275709</c:v>
                </c:pt>
                <c:pt idx="24217">
                  <c:v>161.531095038877</c:v>
                </c:pt>
                <c:pt idx="24218">
                  <c:v>161.497212731421</c:v>
                </c:pt>
                <c:pt idx="24219">
                  <c:v>161.49569724367399</c:v>
                </c:pt>
                <c:pt idx="24220">
                  <c:v>161.48804540865501</c:v>
                </c:pt>
                <c:pt idx="24221">
                  <c:v>161.47916052071301</c:v>
                </c:pt>
                <c:pt idx="24222">
                  <c:v>161.478932505042</c:v>
                </c:pt>
                <c:pt idx="24223">
                  <c:v>161.44609280360999</c:v>
                </c:pt>
                <c:pt idx="24224">
                  <c:v>161.43330167735701</c:v>
                </c:pt>
                <c:pt idx="24225">
                  <c:v>161.43231279422699</c:v>
                </c:pt>
                <c:pt idx="24226">
                  <c:v>161.41896604629</c:v>
                </c:pt>
                <c:pt idx="24227">
                  <c:v>161.40422041905799</c:v>
                </c:pt>
                <c:pt idx="24228">
                  <c:v>161.39714128890401</c:v>
                </c:pt>
                <c:pt idx="24229">
                  <c:v>161.380885115707</c:v>
                </c:pt>
                <c:pt idx="24230">
                  <c:v>161.32675387037901</c:v>
                </c:pt>
                <c:pt idx="24231">
                  <c:v>161.310257649493</c:v>
                </c:pt>
                <c:pt idx="24232">
                  <c:v>161.29645438309601</c:v>
                </c:pt>
                <c:pt idx="24233">
                  <c:v>161.292139246396</c:v>
                </c:pt>
                <c:pt idx="24234">
                  <c:v>161.28777494195401</c:v>
                </c:pt>
                <c:pt idx="24235">
                  <c:v>161.28527882054701</c:v>
                </c:pt>
                <c:pt idx="24236">
                  <c:v>161.27578754765099</c:v>
                </c:pt>
                <c:pt idx="24237">
                  <c:v>161.23548149093</c:v>
                </c:pt>
                <c:pt idx="24238">
                  <c:v>161.21943285928799</c:v>
                </c:pt>
                <c:pt idx="24239">
                  <c:v>161.20546971239099</c:v>
                </c:pt>
                <c:pt idx="24240">
                  <c:v>161.187837306424</c:v>
                </c:pt>
                <c:pt idx="24241">
                  <c:v>161.103035325967</c:v>
                </c:pt>
                <c:pt idx="24242">
                  <c:v>161.081116171453</c:v>
                </c:pt>
                <c:pt idx="24243">
                  <c:v>161.07478405135501</c:v>
                </c:pt>
                <c:pt idx="24244">
                  <c:v>161.06238665290601</c:v>
                </c:pt>
                <c:pt idx="24245">
                  <c:v>161.060383993843</c:v>
                </c:pt>
                <c:pt idx="24246">
                  <c:v>161.02801758702699</c:v>
                </c:pt>
                <c:pt idx="24247">
                  <c:v>161.006887013323</c:v>
                </c:pt>
                <c:pt idx="24248">
                  <c:v>160.99017767920799</c:v>
                </c:pt>
                <c:pt idx="24249">
                  <c:v>160.97474794977899</c:v>
                </c:pt>
                <c:pt idx="24250">
                  <c:v>160.97020523676099</c:v>
                </c:pt>
                <c:pt idx="24251">
                  <c:v>160.96674705212899</c:v>
                </c:pt>
                <c:pt idx="24252">
                  <c:v>160.962952179951</c:v>
                </c:pt>
                <c:pt idx="24253">
                  <c:v>160.95011981902499</c:v>
                </c:pt>
                <c:pt idx="24254">
                  <c:v>160.94951901433299</c:v>
                </c:pt>
                <c:pt idx="24255">
                  <c:v>160.915949496406</c:v>
                </c:pt>
                <c:pt idx="24256">
                  <c:v>160.89144965324101</c:v>
                </c:pt>
                <c:pt idx="24257">
                  <c:v>160.85999030656399</c:v>
                </c:pt>
                <c:pt idx="24258">
                  <c:v>160.85379407415701</c:v>
                </c:pt>
                <c:pt idx="24259">
                  <c:v>160.79895578790999</c:v>
                </c:pt>
                <c:pt idx="24260">
                  <c:v>160.79850196652299</c:v>
                </c:pt>
                <c:pt idx="24261">
                  <c:v>160.78135599554301</c:v>
                </c:pt>
                <c:pt idx="24262">
                  <c:v>160.780747321728</c:v>
                </c:pt>
                <c:pt idx="24263">
                  <c:v>160.77024687106899</c:v>
                </c:pt>
                <c:pt idx="24264">
                  <c:v>160.770144932986</c:v>
                </c:pt>
                <c:pt idx="24265">
                  <c:v>160.76105943964299</c:v>
                </c:pt>
                <c:pt idx="24266">
                  <c:v>160.76094354436299</c:v>
                </c:pt>
                <c:pt idx="24267">
                  <c:v>160.73243555100399</c:v>
                </c:pt>
                <c:pt idx="24268">
                  <c:v>160.71790088558001</c:v>
                </c:pt>
                <c:pt idx="24269">
                  <c:v>160.715089411501</c:v>
                </c:pt>
                <c:pt idx="24270">
                  <c:v>160.610768006444</c:v>
                </c:pt>
                <c:pt idx="24271">
                  <c:v>160.60993781603</c:v>
                </c:pt>
                <c:pt idx="24272">
                  <c:v>160.60770997363301</c:v>
                </c:pt>
                <c:pt idx="24273">
                  <c:v>160.588560334514</c:v>
                </c:pt>
                <c:pt idx="24274">
                  <c:v>160.56475411191801</c:v>
                </c:pt>
                <c:pt idx="24275">
                  <c:v>160.56389357955501</c:v>
                </c:pt>
                <c:pt idx="24276">
                  <c:v>160.55311369556699</c:v>
                </c:pt>
                <c:pt idx="24277">
                  <c:v>160.544484977975</c:v>
                </c:pt>
                <c:pt idx="24278">
                  <c:v>160.52226467495001</c:v>
                </c:pt>
                <c:pt idx="24279">
                  <c:v>160.501755161918</c:v>
                </c:pt>
                <c:pt idx="24280">
                  <c:v>160.486535002918</c:v>
                </c:pt>
                <c:pt idx="24281">
                  <c:v>160.44267840347999</c:v>
                </c:pt>
                <c:pt idx="24282">
                  <c:v>160.38678105820901</c:v>
                </c:pt>
                <c:pt idx="24283">
                  <c:v>160.36104072226101</c:v>
                </c:pt>
                <c:pt idx="24284">
                  <c:v>160.35311973096401</c:v>
                </c:pt>
                <c:pt idx="24285">
                  <c:v>160.33712784362001</c:v>
                </c:pt>
                <c:pt idx="24286">
                  <c:v>160.335249099782</c:v>
                </c:pt>
                <c:pt idx="24287">
                  <c:v>160.32374034982701</c:v>
                </c:pt>
                <c:pt idx="24288">
                  <c:v>160.30479393845499</c:v>
                </c:pt>
                <c:pt idx="24289">
                  <c:v>160.30255912899099</c:v>
                </c:pt>
                <c:pt idx="24290">
                  <c:v>160.27973773519801</c:v>
                </c:pt>
                <c:pt idx="24291">
                  <c:v>160.27502708633099</c:v>
                </c:pt>
                <c:pt idx="24292">
                  <c:v>160.25122559362001</c:v>
                </c:pt>
                <c:pt idx="24293">
                  <c:v>160.24527610620299</c:v>
                </c:pt>
                <c:pt idx="24294">
                  <c:v>160.238328977327</c:v>
                </c:pt>
                <c:pt idx="24295">
                  <c:v>160.21690678583599</c:v>
                </c:pt>
                <c:pt idx="24296">
                  <c:v>160.20793256561899</c:v>
                </c:pt>
                <c:pt idx="24297">
                  <c:v>160.194454253011</c:v>
                </c:pt>
                <c:pt idx="24298">
                  <c:v>160.15677267394301</c:v>
                </c:pt>
                <c:pt idx="24299">
                  <c:v>160.15142327814999</c:v>
                </c:pt>
                <c:pt idx="24300">
                  <c:v>160.103069542952</c:v>
                </c:pt>
                <c:pt idx="24301">
                  <c:v>160.085259638184</c:v>
                </c:pt>
                <c:pt idx="24302">
                  <c:v>160.08275812913101</c:v>
                </c:pt>
                <c:pt idx="24303">
                  <c:v>160.07743239922101</c:v>
                </c:pt>
                <c:pt idx="24304">
                  <c:v>160.059826940797</c:v>
                </c:pt>
                <c:pt idx="24305">
                  <c:v>160.00824080714</c:v>
                </c:pt>
                <c:pt idx="24306">
                  <c:v>159.977755061886</c:v>
                </c:pt>
                <c:pt idx="24307">
                  <c:v>159.94659969913499</c:v>
                </c:pt>
                <c:pt idx="24308">
                  <c:v>159.946252624295</c:v>
                </c:pt>
                <c:pt idx="24309">
                  <c:v>159.94468031320901</c:v>
                </c:pt>
                <c:pt idx="24310">
                  <c:v>159.94355262193099</c:v>
                </c:pt>
                <c:pt idx="24311">
                  <c:v>159.92632475964299</c:v>
                </c:pt>
                <c:pt idx="24312">
                  <c:v>159.92100369368501</c:v>
                </c:pt>
                <c:pt idx="24313">
                  <c:v>159.91671350138901</c:v>
                </c:pt>
                <c:pt idx="24314">
                  <c:v>159.90073263857701</c:v>
                </c:pt>
                <c:pt idx="24315">
                  <c:v>159.889290343423</c:v>
                </c:pt>
                <c:pt idx="24316">
                  <c:v>159.86501665554499</c:v>
                </c:pt>
                <c:pt idx="24317">
                  <c:v>159.85499973824699</c:v>
                </c:pt>
                <c:pt idx="24318">
                  <c:v>159.83746380432601</c:v>
                </c:pt>
                <c:pt idx="24319">
                  <c:v>159.83562396646499</c:v>
                </c:pt>
                <c:pt idx="24320">
                  <c:v>159.82331850389701</c:v>
                </c:pt>
                <c:pt idx="24321">
                  <c:v>159.81531157543401</c:v>
                </c:pt>
                <c:pt idx="24322">
                  <c:v>159.80989294390201</c:v>
                </c:pt>
                <c:pt idx="24323">
                  <c:v>159.80699052341799</c:v>
                </c:pt>
                <c:pt idx="24324">
                  <c:v>159.76739219848201</c:v>
                </c:pt>
                <c:pt idx="24325">
                  <c:v>159.75225782349699</c:v>
                </c:pt>
                <c:pt idx="24326">
                  <c:v>159.74055429576401</c:v>
                </c:pt>
                <c:pt idx="24327">
                  <c:v>159.71484836971601</c:v>
                </c:pt>
                <c:pt idx="24328">
                  <c:v>159.714729712447</c:v>
                </c:pt>
                <c:pt idx="24329">
                  <c:v>159.70863196477501</c:v>
                </c:pt>
                <c:pt idx="24330">
                  <c:v>159.68582854928701</c:v>
                </c:pt>
                <c:pt idx="24331">
                  <c:v>159.59245767643699</c:v>
                </c:pt>
                <c:pt idx="24332">
                  <c:v>159.588967764888</c:v>
                </c:pt>
                <c:pt idx="24333">
                  <c:v>159.563924144201</c:v>
                </c:pt>
                <c:pt idx="24334">
                  <c:v>159.55269570071201</c:v>
                </c:pt>
                <c:pt idx="24335">
                  <c:v>159.54933509902099</c:v>
                </c:pt>
                <c:pt idx="24336">
                  <c:v>159.539169437353</c:v>
                </c:pt>
                <c:pt idx="24337">
                  <c:v>159.535233223966</c:v>
                </c:pt>
                <c:pt idx="24338">
                  <c:v>159.50944697463299</c:v>
                </c:pt>
                <c:pt idx="24339">
                  <c:v>159.50164653085</c:v>
                </c:pt>
                <c:pt idx="24340">
                  <c:v>159.471072269248</c:v>
                </c:pt>
                <c:pt idx="24341">
                  <c:v>159.46510623514499</c:v>
                </c:pt>
                <c:pt idx="24342">
                  <c:v>159.464593892435</c:v>
                </c:pt>
                <c:pt idx="24343">
                  <c:v>159.45681680652299</c:v>
                </c:pt>
                <c:pt idx="24344">
                  <c:v>159.43596176690701</c:v>
                </c:pt>
                <c:pt idx="24345">
                  <c:v>159.42351856410801</c:v>
                </c:pt>
                <c:pt idx="24346">
                  <c:v>159.42052698824199</c:v>
                </c:pt>
                <c:pt idx="24347">
                  <c:v>159.40856697733699</c:v>
                </c:pt>
                <c:pt idx="24348">
                  <c:v>159.376277827731</c:v>
                </c:pt>
                <c:pt idx="24349">
                  <c:v>159.36799886517599</c:v>
                </c:pt>
                <c:pt idx="24350">
                  <c:v>159.35318672331499</c:v>
                </c:pt>
                <c:pt idx="24351">
                  <c:v>159.32759872609</c:v>
                </c:pt>
                <c:pt idx="24352">
                  <c:v>159.317536363735</c:v>
                </c:pt>
                <c:pt idx="24353">
                  <c:v>159.295282853597</c:v>
                </c:pt>
                <c:pt idx="24354">
                  <c:v>159.26674372093299</c:v>
                </c:pt>
                <c:pt idx="24355">
                  <c:v>159.21196744669399</c:v>
                </c:pt>
                <c:pt idx="24356">
                  <c:v>159.18137657484701</c:v>
                </c:pt>
                <c:pt idx="24357">
                  <c:v>159.18089661190001</c:v>
                </c:pt>
                <c:pt idx="24358">
                  <c:v>159.17226780172001</c:v>
                </c:pt>
                <c:pt idx="24359">
                  <c:v>159.15555207777501</c:v>
                </c:pt>
                <c:pt idx="24360">
                  <c:v>159.15244046090399</c:v>
                </c:pt>
                <c:pt idx="24361">
                  <c:v>159.13177393350301</c:v>
                </c:pt>
                <c:pt idx="24362">
                  <c:v>159.12769677044801</c:v>
                </c:pt>
                <c:pt idx="24363">
                  <c:v>159.064946852627</c:v>
                </c:pt>
                <c:pt idx="24364">
                  <c:v>159.04032063844301</c:v>
                </c:pt>
                <c:pt idx="24365">
                  <c:v>158.99494227497701</c:v>
                </c:pt>
                <c:pt idx="24366">
                  <c:v>158.99029919714201</c:v>
                </c:pt>
                <c:pt idx="24367">
                  <c:v>158.98690072658999</c:v>
                </c:pt>
                <c:pt idx="24368">
                  <c:v>158.95529624781199</c:v>
                </c:pt>
                <c:pt idx="24369">
                  <c:v>158.952836486834</c:v>
                </c:pt>
                <c:pt idx="24370">
                  <c:v>158.94639792163201</c:v>
                </c:pt>
                <c:pt idx="24371">
                  <c:v>158.94540327585301</c:v>
                </c:pt>
                <c:pt idx="24372">
                  <c:v>158.93657464591701</c:v>
                </c:pt>
                <c:pt idx="24373">
                  <c:v>158.928411020331</c:v>
                </c:pt>
                <c:pt idx="24374">
                  <c:v>158.92461962738301</c:v>
                </c:pt>
                <c:pt idx="24375">
                  <c:v>158.917292312527</c:v>
                </c:pt>
                <c:pt idx="24376">
                  <c:v>158.915196860462</c:v>
                </c:pt>
                <c:pt idx="24377">
                  <c:v>158.86062124066601</c:v>
                </c:pt>
                <c:pt idx="24378">
                  <c:v>158.84947406472</c:v>
                </c:pt>
                <c:pt idx="24379">
                  <c:v>158.78805691102099</c:v>
                </c:pt>
                <c:pt idx="24380">
                  <c:v>158.77752348839701</c:v>
                </c:pt>
                <c:pt idx="24381">
                  <c:v>158.75082392791199</c:v>
                </c:pt>
                <c:pt idx="24382">
                  <c:v>158.731737938653</c:v>
                </c:pt>
                <c:pt idx="24383">
                  <c:v>158.708361856588</c:v>
                </c:pt>
                <c:pt idx="24384">
                  <c:v>158.66118147418999</c:v>
                </c:pt>
                <c:pt idx="24385">
                  <c:v>158.65980374914801</c:v>
                </c:pt>
                <c:pt idx="24386">
                  <c:v>158.65143055081401</c:v>
                </c:pt>
                <c:pt idx="24387">
                  <c:v>158.65060002467001</c:v>
                </c:pt>
                <c:pt idx="24388">
                  <c:v>158.62299759601299</c:v>
                </c:pt>
                <c:pt idx="24389">
                  <c:v>158.610670386788</c:v>
                </c:pt>
                <c:pt idx="24390">
                  <c:v>158.57316295208599</c:v>
                </c:pt>
                <c:pt idx="24391">
                  <c:v>158.56382684087799</c:v>
                </c:pt>
                <c:pt idx="24392">
                  <c:v>158.560599016656</c:v>
                </c:pt>
                <c:pt idx="24393">
                  <c:v>158.53246075190199</c:v>
                </c:pt>
                <c:pt idx="24394">
                  <c:v>158.525039099851</c:v>
                </c:pt>
                <c:pt idx="24395">
                  <c:v>158.46527934895499</c:v>
                </c:pt>
                <c:pt idx="24396">
                  <c:v>158.46309481613599</c:v>
                </c:pt>
                <c:pt idx="24397">
                  <c:v>158.46268579119601</c:v>
                </c:pt>
                <c:pt idx="24398">
                  <c:v>158.42513905346999</c:v>
                </c:pt>
                <c:pt idx="24399">
                  <c:v>158.32001553506501</c:v>
                </c:pt>
                <c:pt idx="24400">
                  <c:v>158.31186502774</c:v>
                </c:pt>
                <c:pt idx="24401">
                  <c:v>158.30562460729001</c:v>
                </c:pt>
                <c:pt idx="24402">
                  <c:v>158.30067945569999</c:v>
                </c:pt>
                <c:pt idx="24403">
                  <c:v>158.29415103186301</c:v>
                </c:pt>
                <c:pt idx="24404">
                  <c:v>158.26211025037199</c:v>
                </c:pt>
                <c:pt idx="24405">
                  <c:v>158.245839088389</c:v>
                </c:pt>
                <c:pt idx="24406">
                  <c:v>158.21547009594201</c:v>
                </c:pt>
                <c:pt idx="24407">
                  <c:v>158.19627463078399</c:v>
                </c:pt>
                <c:pt idx="24408">
                  <c:v>158.185016360292</c:v>
                </c:pt>
                <c:pt idx="24409">
                  <c:v>158.183592684583</c:v>
                </c:pt>
                <c:pt idx="24410">
                  <c:v>158.178851124967</c:v>
                </c:pt>
                <c:pt idx="24411">
                  <c:v>158.176215090136</c:v>
                </c:pt>
                <c:pt idx="24412">
                  <c:v>158.174300464098</c:v>
                </c:pt>
                <c:pt idx="24413">
                  <c:v>158.14372275770901</c:v>
                </c:pt>
                <c:pt idx="24414">
                  <c:v>158.130461296769</c:v>
                </c:pt>
                <c:pt idx="24415">
                  <c:v>158.10985915409699</c:v>
                </c:pt>
                <c:pt idx="24416">
                  <c:v>158.08926636975301</c:v>
                </c:pt>
                <c:pt idx="24417">
                  <c:v>158.08462153446001</c:v>
                </c:pt>
                <c:pt idx="24418">
                  <c:v>158.05855415903901</c:v>
                </c:pt>
                <c:pt idx="24419">
                  <c:v>158.05181367825099</c:v>
                </c:pt>
                <c:pt idx="24420">
                  <c:v>157.97377487338201</c:v>
                </c:pt>
                <c:pt idx="24421">
                  <c:v>157.945760240802</c:v>
                </c:pt>
                <c:pt idx="24422">
                  <c:v>157.93540360613699</c:v>
                </c:pt>
                <c:pt idx="24423">
                  <c:v>157.92638840943999</c:v>
                </c:pt>
                <c:pt idx="24424">
                  <c:v>157.91164517768601</c:v>
                </c:pt>
                <c:pt idx="24425">
                  <c:v>157.846904363384</c:v>
                </c:pt>
                <c:pt idx="24426">
                  <c:v>157.84361806185601</c:v>
                </c:pt>
                <c:pt idx="24427">
                  <c:v>157.84024898347801</c:v>
                </c:pt>
                <c:pt idx="24428">
                  <c:v>157.83850294595999</c:v>
                </c:pt>
                <c:pt idx="24429">
                  <c:v>157.832809088331</c:v>
                </c:pt>
                <c:pt idx="24430">
                  <c:v>157.79960566417199</c:v>
                </c:pt>
                <c:pt idx="24431">
                  <c:v>157.77460239688301</c:v>
                </c:pt>
                <c:pt idx="24432">
                  <c:v>157.68606449475399</c:v>
                </c:pt>
                <c:pt idx="24433">
                  <c:v>157.649862027392</c:v>
                </c:pt>
                <c:pt idx="24434">
                  <c:v>157.62204703608799</c:v>
                </c:pt>
                <c:pt idx="24435">
                  <c:v>157.61071344023901</c:v>
                </c:pt>
                <c:pt idx="24436">
                  <c:v>157.60770042926001</c:v>
                </c:pt>
                <c:pt idx="24437">
                  <c:v>157.59167185256501</c:v>
                </c:pt>
                <c:pt idx="24438">
                  <c:v>157.518487891684</c:v>
                </c:pt>
                <c:pt idx="24439">
                  <c:v>157.51030024199</c:v>
                </c:pt>
                <c:pt idx="24440">
                  <c:v>157.50013583102901</c:v>
                </c:pt>
                <c:pt idx="24441">
                  <c:v>157.47816768358501</c:v>
                </c:pt>
                <c:pt idx="24442">
                  <c:v>157.44912973583499</c:v>
                </c:pt>
                <c:pt idx="24443">
                  <c:v>157.42287106247801</c:v>
                </c:pt>
                <c:pt idx="24444">
                  <c:v>157.42104736343799</c:v>
                </c:pt>
                <c:pt idx="24445">
                  <c:v>157.40289247889399</c:v>
                </c:pt>
                <c:pt idx="24446">
                  <c:v>157.389561375342</c:v>
                </c:pt>
                <c:pt idx="24447">
                  <c:v>157.30393903944699</c:v>
                </c:pt>
                <c:pt idx="24448">
                  <c:v>157.27510078149399</c:v>
                </c:pt>
                <c:pt idx="24449">
                  <c:v>157.251895387541</c:v>
                </c:pt>
                <c:pt idx="24450">
                  <c:v>157.24750352551999</c:v>
                </c:pt>
                <c:pt idx="24451">
                  <c:v>157.19974701964</c:v>
                </c:pt>
                <c:pt idx="24452">
                  <c:v>157.17771792240299</c:v>
                </c:pt>
                <c:pt idx="24453">
                  <c:v>157.17613063621599</c:v>
                </c:pt>
                <c:pt idx="24454">
                  <c:v>157.17137884123599</c:v>
                </c:pt>
                <c:pt idx="24455">
                  <c:v>157.14312187859201</c:v>
                </c:pt>
                <c:pt idx="24456">
                  <c:v>157.13852459526001</c:v>
                </c:pt>
                <c:pt idx="24457">
                  <c:v>157.12371575757999</c:v>
                </c:pt>
                <c:pt idx="24458">
                  <c:v>157.11781760464501</c:v>
                </c:pt>
                <c:pt idx="24459">
                  <c:v>157.10888736729001</c:v>
                </c:pt>
                <c:pt idx="24460">
                  <c:v>157.10358663950799</c:v>
                </c:pt>
                <c:pt idx="24461">
                  <c:v>157.089435018351</c:v>
                </c:pt>
                <c:pt idx="24462">
                  <c:v>157.08119205268699</c:v>
                </c:pt>
                <c:pt idx="24463">
                  <c:v>157.04211630603001</c:v>
                </c:pt>
                <c:pt idx="24464">
                  <c:v>157.04143793025199</c:v>
                </c:pt>
                <c:pt idx="24465">
                  <c:v>157.04127432207699</c:v>
                </c:pt>
                <c:pt idx="24466">
                  <c:v>157.012611574196</c:v>
                </c:pt>
                <c:pt idx="24467">
                  <c:v>156.99389983462501</c:v>
                </c:pt>
                <c:pt idx="24468">
                  <c:v>156.98425121237301</c:v>
                </c:pt>
                <c:pt idx="24469">
                  <c:v>156.983954320523</c:v>
                </c:pt>
                <c:pt idx="24470">
                  <c:v>156.977424925913</c:v>
                </c:pt>
                <c:pt idx="24471">
                  <c:v>156.96860493585399</c:v>
                </c:pt>
                <c:pt idx="24472">
                  <c:v>156.965828720464</c:v>
                </c:pt>
                <c:pt idx="24473">
                  <c:v>156.96325693436199</c:v>
                </c:pt>
                <c:pt idx="24474">
                  <c:v>156.95431257554699</c:v>
                </c:pt>
                <c:pt idx="24475">
                  <c:v>156.951972052462</c:v>
                </c:pt>
                <c:pt idx="24476">
                  <c:v>156.95172245083</c:v>
                </c:pt>
                <c:pt idx="24477">
                  <c:v>156.95117422121501</c:v>
                </c:pt>
                <c:pt idx="24478">
                  <c:v>156.900043169486</c:v>
                </c:pt>
                <c:pt idx="24479">
                  <c:v>156.84429151078101</c:v>
                </c:pt>
                <c:pt idx="24480">
                  <c:v>156.807813397621</c:v>
                </c:pt>
                <c:pt idx="24481">
                  <c:v>156.74308478593699</c:v>
                </c:pt>
                <c:pt idx="24482">
                  <c:v>156.71192127990099</c:v>
                </c:pt>
                <c:pt idx="24483">
                  <c:v>156.708353813195</c:v>
                </c:pt>
                <c:pt idx="24484">
                  <c:v>156.70510210467401</c:v>
                </c:pt>
                <c:pt idx="24485">
                  <c:v>156.65106890296499</c:v>
                </c:pt>
                <c:pt idx="24486">
                  <c:v>156.6315042386</c:v>
                </c:pt>
                <c:pt idx="24487">
                  <c:v>156.63014367554399</c:v>
                </c:pt>
                <c:pt idx="24488">
                  <c:v>156.62890510747999</c:v>
                </c:pt>
                <c:pt idx="24489">
                  <c:v>156.627644060667</c:v>
                </c:pt>
                <c:pt idx="24490">
                  <c:v>156.60124779618101</c:v>
                </c:pt>
                <c:pt idx="24491">
                  <c:v>156.59950302037501</c:v>
                </c:pt>
                <c:pt idx="24492">
                  <c:v>156.58763892990299</c:v>
                </c:pt>
                <c:pt idx="24493">
                  <c:v>156.52198499645399</c:v>
                </c:pt>
                <c:pt idx="24494">
                  <c:v>156.49710584985201</c:v>
                </c:pt>
                <c:pt idx="24495">
                  <c:v>156.47702835215199</c:v>
                </c:pt>
                <c:pt idx="24496">
                  <c:v>156.474289476058</c:v>
                </c:pt>
                <c:pt idx="24497">
                  <c:v>156.46456922463699</c:v>
                </c:pt>
                <c:pt idx="24498">
                  <c:v>156.43033805079401</c:v>
                </c:pt>
                <c:pt idx="24499">
                  <c:v>156.358146992001</c:v>
                </c:pt>
                <c:pt idx="24500">
                  <c:v>156.28847481925499</c:v>
                </c:pt>
                <c:pt idx="24501">
                  <c:v>156.27535253390801</c:v>
                </c:pt>
                <c:pt idx="24502">
                  <c:v>156.267327389906</c:v>
                </c:pt>
                <c:pt idx="24503">
                  <c:v>156.226999984282</c:v>
                </c:pt>
                <c:pt idx="24504">
                  <c:v>156.19699501174</c:v>
                </c:pt>
                <c:pt idx="24505">
                  <c:v>156.19519036506199</c:v>
                </c:pt>
                <c:pt idx="24506">
                  <c:v>156.188357120983</c:v>
                </c:pt>
                <c:pt idx="24507">
                  <c:v>156.15006458090301</c:v>
                </c:pt>
                <c:pt idx="24508">
                  <c:v>156.13511835943001</c:v>
                </c:pt>
                <c:pt idx="24509">
                  <c:v>156.11676508279399</c:v>
                </c:pt>
                <c:pt idx="24510">
                  <c:v>156.104439943578</c:v>
                </c:pt>
                <c:pt idx="24511">
                  <c:v>156.090982987801</c:v>
                </c:pt>
                <c:pt idx="24512">
                  <c:v>156.08294297288899</c:v>
                </c:pt>
                <c:pt idx="24513">
                  <c:v>156.05889115107601</c:v>
                </c:pt>
                <c:pt idx="24514">
                  <c:v>156.04039041489301</c:v>
                </c:pt>
                <c:pt idx="24515">
                  <c:v>156.02830109321499</c:v>
                </c:pt>
                <c:pt idx="24516">
                  <c:v>155.99785823420399</c:v>
                </c:pt>
                <c:pt idx="24517">
                  <c:v>155.9923349131</c:v>
                </c:pt>
                <c:pt idx="24518">
                  <c:v>155.97961136766801</c:v>
                </c:pt>
                <c:pt idx="24519">
                  <c:v>155.974491130887</c:v>
                </c:pt>
                <c:pt idx="24520">
                  <c:v>155.936583749785</c:v>
                </c:pt>
                <c:pt idx="24521">
                  <c:v>155.878425612499</c:v>
                </c:pt>
                <c:pt idx="24522">
                  <c:v>155.87099428392099</c:v>
                </c:pt>
                <c:pt idx="24523">
                  <c:v>155.85563445365599</c:v>
                </c:pt>
                <c:pt idx="24524">
                  <c:v>155.85522480974501</c:v>
                </c:pt>
                <c:pt idx="24525">
                  <c:v>155.81788798532901</c:v>
                </c:pt>
                <c:pt idx="24526">
                  <c:v>155.80896408239599</c:v>
                </c:pt>
                <c:pt idx="24527">
                  <c:v>155.80819402442199</c:v>
                </c:pt>
                <c:pt idx="24528">
                  <c:v>155.79983390620799</c:v>
                </c:pt>
                <c:pt idx="24529">
                  <c:v>155.798820611396</c:v>
                </c:pt>
                <c:pt idx="24530">
                  <c:v>155.79496083001999</c:v>
                </c:pt>
                <c:pt idx="24531">
                  <c:v>155.77466523825299</c:v>
                </c:pt>
                <c:pt idx="24532">
                  <c:v>155.7448823286</c:v>
                </c:pt>
                <c:pt idx="24533">
                  <c:v>155.74027759255199</c:v>
                </c:pt>
                <c:pt idx="24534">
                  <c:v>155.7326567268</c:v>
                </c:pt>
                <c:pt idx="24535">
                  <c:v>155.71234689389499</c:v>
                </c:pt>
                <c:pt idx="24536">
                  <c:v>155.71220164278401</c:v>
                </c:pt>
                <c:pt idx="24537">
                  <c:v>155.694668761663</c:v>
                </c:pt>
                <c:pt idx="24538">
                  <c:v>155.687881572306</c:v>
                </c:pt>
                <c:pt idx="24539">
                  <c:v>155.68661142823399</c:v>
                </c:pt>
                <c:pt idx="24540">
                  <c:v>155.67867298370399</c:v>
                </c:pt>
                <c:pt idx="24541">
                  <c:v>155.671117871653</c:v>
                </c:pt>
                <c:pt idx="24542">
                  <c:v>155.657665999345</c:v>
                </c:pt>
                <c:pt idx="24543">
                  <c:v>155.63807440058301</c:v>
                </c:pt>
                <c:pt idx="24544">
                  <c:v>155.63696882749099</c:v>
                </c:pt>
                <c:pt idx="24545">
                  <c:v>155.624118020151</c:v>
                </c:pt>
                <c:pt idx="24546">
                  <c:v>155.620939013205</c:v>
                </c:pt>
                <c:pt idx="24547">
                  <c:v>155.57832363301</c:v>
                </c:pt>
                <c:pt idx="24548">
                  <c:v>155.561740788191</c:v>
                </c:pt>
                <c:pt idx="24549">
                  <c:v>155.55989416964201</c:v>
                </c:pt>
                <c:pt idx="24550">
                  <c:v>155.53582363533499</c:v>
                </c:pt>
                <c:pt idx="24551">
                  <c:v>155.52131988724699</c:v>
                </c:pt>
                <c:pt idx="24552">
                  <c:v>155.44993242173899</c:v>
                </c:pt>
                <c:pt idx="24553">
                  <c:v>155.43715153267701</c:v>
                </c:pt>
                <c:pt idx="24554">
                  <c:v>155.42714658353501</c:v>
                </c:pt>
                <c:pt idx="24555">
                  <c:v>155.40005791977899</c:v>
                </c:pt>
                <c:pt idx="24556">
                  <c:v>155.39803284278199</c:v>
                </c:pt>
                <c:pt idx="24557">
                  <c:v>155.39754148490701</c:v>
                </c:pt>
                <c:pt idx="24558">
                  <c:v>155.37235939161101</c:v>
                </c:pt>
                <c:pt idx="24559">
                  <c:v>155.342334911877</c:v>
                </c:pt>
                <c:pt idx="24560">
                  <c:v>155.341014097939</c:v>
                </c:pt>
                <c:pt idx="24561">
                  <c:v>155.318041035959</c:v>
                </c:pt>
                <c:pt idx="24562">
                  <c:v>155.30267313221199</c:v>
                </c:pt>
                <c:pt idx="24563">
                  <c:v>155.290138305738</c:v>
                </c:pt>
                <c:pt idx="24564">
                  <c:v>155.284100200343</c:v>
                </c:pt>
                <c:pt idx="24565">
                  <c:v>155.276636401064</c:v>
                </c:pt>
                <c:pt idx="24566">
                  <c:v>155.27491303041899</c:v>
                </c:pt>
                <c:pt idx="24567">
                  <c:v>155.24249449926299</c:v>
                </c:pt>
                <c:pt idx="24568">
                  <c:v>155.162110892361</c:v>
                </c:pt>
                <c:pt idx="24569">
                  <c:v>155.15724496688301</c:v>
                </c:pt>
                <c:pt idx="24570">
                  <c:v>155.14505228996401</c:v>
                </c:pt>
                <c:pt idx="24571">
                  <c:v>155.13206937311901</c:v>
                </c:pt>
                <c:pt idx="24572">
                  <c:v>155.11803507641599</c:v>
                </c:pt>
                <c:pt idx="24573">
                  <c:v>155.11094749953301</c:v>
                </c:pt>
                <c:pt idx="24574">
                  <c:v>155.08007349290801</c:v>
                </c:pt>
                <c:pt idx="24575">
                  <c:v>155.06204623857499</c:v>
                </c:pt>
                <c:pt idx="24576">
                  <c:v>155.058670129321</c:v>
                </c:pt>
                <c:pt idx="24577">
                  <c:v>155.05534362737299</c:v>
                </c:pt>
                <c:pt idx="24578">
                  <c:v>155.05075567969101</c:v>
                </c:pt>
                <c:pt idx="24579">
                  <c:v>155.02422596814699</c:v>
                </c:pt>
                <c:pt idx="24580">
                  <c:v>154.975413130894</c:v>
                </c:pt>
                <c:pt idx="24581">
                  <c:v>154.965048542012</c:v>
                </c:pt>
                <c:pt idx="24582">
                  <c:v>154.95352731329601</c:v>
                </c:pt>
                <c:pt idx="24583">
                  <c:v>154.927911552187</c:v>
                </c:pt>
                <c:pt idx="24584">
                  <c:v>154.92588030859301</c:v>
                </c:pt>
                <c:pt idx="24585">
                  <c:v>154.91537873947999</c:v>
                </c:pt>
                <c:pt idx="24586">
                  <c:v>154.83275293814401</c:v>
                </c:pt>
                <c:pt idx="24587">
                  <c:v>154.82358880666001</c:v>
                </c:pt>
                <c:pt idx="24588">
                  <c:v>154.80341133612399</c:v>
                </c:pt>
                <c:pt idx="24589">
                  <c:v>154.78756276692499</c:v>
                </c:pt>
                <c:pt idx="24590">
                  <c:v>154.78167192986899</c:v>
                </c:pt>
                <c:pt idx="24591">
                  <c:v>154.77799990251</c:v>
                </c:pt>
                <c:pt idx="24592">
                  <c:v>154.77267934639301</c:v>
                </c:pt>
                <c:pt idx="24593">
                  <c:v>154.76749702268</c:v>
                </c:pt>
                <c:pt idx="24594">
                  <c:v>154.76646903099299</c:v>
                </c:pt>
                <c:pt idx="24595">
                  <c:v>154.73994615039999</c:v>
                </c:pt>
                <c:pt idx="24596">
                  <c:v>154.71740130942899</c:v>
                </c:pt>
                <c:pt idx="24597">
                  <c:v>154.67919686913899</c:v>
                </c:pt>
                <c:pt idx="24598">
                  <c:v>154.67025775260001</c:v>
                </c:pt>
                <c:pt idx="24599">
                  <c:v>154.66623076524601</c:v>
                </c:pt>
                <c:pt idx="24600">
                  <c:v>154.65264330076999</c:v>
                </c:pt>
                <c:pt idx="24601">
                  <c:v>154.61556495239299</c:v>
                </c:pt>
                <c:pt idx="24602">
                  <c:v>154.615471729327</c:v>
                </c:pt>
                <c:pt idx="24603">
                  <c:v>154.61517617885499</c:v>
                </c:pt>
                <c:pt idx="24604">
                  <c:v>154.61506844142701</c:v>
                </c:pt>
                <c:pt idx="24605">
                  <c:v>154.58931657960599</c:v>
                </c:pt>
                <c:pt idx="24606">
                  <c:v>154.58535408663101</c:v>
                </c:pt>
                <c:pt idx="24607">
                  <c:v>154.57915624512</c:v>
                </c:pt>
                <c:pt idx="24608">
                  <c:v>154.56640465987701</c:v>
                </c:pt>
                <c:pt idx="24609">
                  <c:v>154.55194235922301</c:v>
                </c:pt>
                <c:pt idx="24610">
                  <c:v>154.53079954392999</c:v>
                </c:pt>
                <c:pt idx="24611">
                  <c:v>154.52494506711699</c:v>
                </c:pt>
                <c:pt idx="24612">
                  <c:v>154.510324791345</c:v>
                </c:pt>
                <c:pt idx="24613">
                  <c:v>154.49142866077099</c:v>
                </c:pt>
                <c:pt idx="24614">
                  <c:v>154.489413228095</c:v>
                </c:pt>
                <c:pt idx="24615">
                  <c:v>154.472073557583</c:v>
                </c:pt>
                <c:pt idx="24616">
                  <c:v>154.465991716563</c:v>
                </c:pt>
                <c:pt idx="24617">
                  <c:v>154.448637652195</c:v>
                </c:pt>
                <c:pt idx="24618">
                  <c:v>154.44291428032199</c:v>
                </c:pt>
                <c:pt idx="24619">
                  <c:v>154.34519918127199</c:v>
                </c:pt>
                <c:pt idx="24620">
                  <c:v>154.339688707356</c:v>
                </c:pt>
                <c:pt idx="24621">
                  <c:v>154.31039804514899</c:v>
                </c:pt>
                <c:pt idx="24622">
                  <c:v>154.302952252192</c:v>
                </c:pt>
                <c:pt idx="24623">
                  <c:v>154.30261035323599</c:v>
                </c:pt>
                <c:pt idx="24624">
                  <c:v>154.30252274362201</c:v>
                </c:pt>
                <c:pt idx="24625">
                  <c:v>154.30098705580801</c:v>
                </c:pt>
                <c:pt idx="24626">
                  <c:v>154.27884752665901</c:v>
                </c:pt>
                <c:pt idx="24627">
                  <c:v>154.27700974415799</c:v>
                </c:pt>
                <c:pt idx="24628">
                  <c:v>154.27356991188401</c:v>
                </c:pt>
                <c:pt idx="24629">
                  <c:v>154.27089982977799</c:v>
                </c:pt>
                <c:pt idx="24630">
                  <c:v>154.26299078378099</c:v>
                </c:pt>
                <c:pt idx="24631">
                  <c:v>154.259552687922</c:v>
                </c:pt>
                <c:pt idx="24632">
                  <c:v>154.23695721557701</c:v>
                </c:pt>
                <c:pt idx="24633">
                  <c:v>154.23197324085601</c:v>
                </c:pt>
                <c:pt idx="24634">
                  <c:v>154.230658593377</c:v>
                </c:pt>
                <c:pt idx="24635">
                  <c:v>154.20469994811901</c:v>
                </c:pt>
                <c:pt idx="24636">
                  <c:v>154.199494678017</c:v>
                </c:pt>
                <c:pt idx="24637">
                  <c:v>154.16968227368201</c:v>
                </c:pt>
                <c:pt idx="24638">
                  <c:v>154.15481172705799</c:v>
                </c:pt>
                <c:pt idx="24639">
                  <c:v>154.13937166753499</c:v>
                </c:pt>
                <c:pt idx="24640">
                  <c:v>154.13527118559099</c:v>
                </c:pt>
                <c:pt idx="24641">
                  <c:v>154.12210583020001</c:v>
                </c:pt>
                <c:pt idx="24642">
                  <c:v>154.12137874078201</c:v>
                </c:pt>
                <c:pt idx="24643">
                  <c:v>154.101006027316</c:v>
                </c:pt>
                <c:pt idx="24644">
                  <c:v>154.08271616124699</c:v>
                </c:pt>
                <c:pt idx="24645">
                  <c:v>154.079657571556</c:v>
                </c:pt>
                <c:pt idx="24646">
                  <c:v>154.05137076987799</c:v>
                </c:pt>
                <c:pt idx="24647">
                  <c:v>154.05008225384</c:v>
                </c:pt>
                <c:pt idx="24648">
                  <c:v>154.049341466199</c:v>
                </c:pt>
                <c:pt idx="24649">
                  <c:v>154.04904265261399</c:v>
                </c:pt>
                <c:pt idx="24650">
                  <c:v>153.972896591839</c:v>
                </c:pt>
                <c:pt idx="24651">
                  <c:v>153.964477604134</c:v>
                </c:pt>
                <c:pt idx="24652">
                  <c:v>153.938844465199</c:v>
                </c:pt>
                <c:pt idx="24653">
                  <c:v>153.920329833941</c:v>
                </c:pt>
                <c:pt idx="24654">
                  <c:v>153.91041111946001</c:v>
                </c:pt>
                <c:pt idx="24655">
                  <c:v>153.799045134018</c:v>
                </c:pt>
                <c:pt idx="24656">
                  <c:v>153.79782556692101</c:v>
                </c:pt>
                <c:pt idx="24657">
                  <c:v>153.785605282543</c:v>
                </c:pt>
                <c:pt idx="24658">
                  <c:v>153.76560537524</c:v>
                </c:pt>
                <c:pt idx="24659">
                  <c:v>153.74121800694701</c:v>
                </c:pt>
                <c:pt idx="24660">
                  <c:v>153.73965986739199</c:v>
                </c:pt>
                <c:pt idx="24661">
                  <c:v>153.72899789419</c:v>
                </c:pt>
                <c:pt idx="24662">
                  <c:v>153.72341342999201</c:v>
                </c:pt>
                <c:pt idx="24663">
                  <c:v>153.721979904054</c:v>
                </c:pt>
                <c:pt idx="24664">
                  <c:v>153.72069601925301</c:v>
                </c:pt>
                <c:pt idx="24665">
                  <c:v>153.72006066133801</c:v>
                </c:pt>
                <c:pt idx="24666">
                  <c:v>153.71326891207201</c:v>
                </c:pt>
                <c:pt idx="24667">
                  <c:v>153.703974478742</c:v>
                </c:pt>
                <c:pt idx="24668">
                  <c:v>153.66616491096099</c:v>
                </c:pt>
                <c:pt idx="24669">
                  <c:v>153.640477835963</c:v>
                </c:pt>
                <c:pt idx="24670">
                  <c:v>153.602115140179</c:v>
                </c:pt>
                <c:pt idx="24671">
                  <c:v>153.59957028188401</c:v>
                </c:pt>
                <c:pt idx="24672">
                  <c:v>153.58840462793401</c:v>
                </c:pt>
                <c:pt idx="24673">
                  <c:v>153.581187803891</c:v>
                </c:pt>
                <c:pt idx="24674">
                  <c:v>153.517491899025</c:v>
                </c:pt>
                <c:pt idx="24675">
                  <c:v>153.455967128938</c:v>
                </c:pt>
                <c:pt idx="24676">
                  <c:v>153.44076026849399</c:v>
                </c:pt>
                <c:pt idx="24677">
                  <c:v>153.437178357666</c:v>
                </c:pt>
                <c:pt idx="24678">
                  <c:v>153.423775913866</c:v>
                </c:pt>
                <c:pt idx="24679">
                  <c:v>153.417281946722</c:v>
                </c:pt>
                <c:pt idx="24680">
                  <c:v>153.392859094237</c:v>
                </c:pt>
                <c:pt idx="24681">
                  <c:v>153.386801729985</c:v>
                </c:pt>
                <c:pt idx="24682">
                  <c:v>153.378859245352</c:v>
                </c:pt>
                <c:pt idx="24683">
                  <c:v>153.37059589400701</c:v>
                </c:pt>
                <c:pt idx="24684">
                  <c:v>153.36440906893901</c:v>
                </c:pt>
                <c:pt idx="24685">
                  <c:v>153.35183603598401</c:v>
                </c:pt>
                <c:pt idx="24686">
                  <c:v>153.319455060959</c:v>
                </c:pt>
                <c:pt idx="24687">
                  <c:v>153.307517590478</c:v>
                </c:pt>
                <c:pt idx="24688">
                  <c:v>153.276359325958</c:v>
                </c:pt>
                <c:pt idx="24689">
                  <c:v>153.24822443330299</c:v>
                </c:pt>
                <c:pt idx="24690">
                  <c:v>153.09962098148901</c:v>
                </c:pt>
                <c:pt idx="24691">
                  <c:v>153.09781912909801</c:v>
                </c:pt>
                <c:pt idx="24692">
                  <c:v>153.09631847060299</c:v>
                </c:pt>
                <c:pt idx="24693">
                  <c:v>153.09435585740999</c:v>
                </c:pt>
                <c:pt idx="24694">
                  <c:v>153.073560346932</c:v>
                </c:pt>
                <c:pt idx="24695">
                  <c:v>153.07298326915401</c:v>
                </c:pt>
                <c:pt idx="24696">
                  <c:v>153.070872382266</c:v>
                </c:pt>
                <c:pt idx="24697">
                  <c:v>153.03664665526</c:v>
                </c:pt>
                <c:pt idx="24698">
                  <c:v>153.03267578260301</c:v>
                </c:pt>
                <c:pt idx="24699">
                  <c:v>153.03062809971601</c:v>
                </c:pt>
                <c:pt idx="24700">
                  <c:v>153.024177335498</c:v>
                </c:pt>
                <c:pt idx="24701">
                  <c:v>153.00650582704401</c:v>
                </c:pt>
                <c:pt idx="24702">
                  <c:v>152.99602196582501</c:v>
                </c:pt>
                <c:pt idx="24703">
                  <c:v>152.990071512469</c:v>
                </c:pt>
                <c:pt idx="24704">
                  <c:v>152.98273416206899</c:v>
                </c:pt>
                <c:pt idx="24705">
                  <c:v>152.978848651747</c:v>
                </c:pt>
                <c:pt idx="24706">
                  <c:v>152.97830417607699</c:v>
                </c:pt>
                <c:pt idx="24707">
                  <c:v>152.935439026653</c:v>
                </c:pt>
                <c:pt idx="24708">
                  <c:v>152.90034194489701</c:v>
                </c:pt>
                <c:pt idx="24709">
                  <c:v>152.89421028987701</c:v>
                </c:pt>
                <c:pt idx="24710">
                  <c:v>152.876865301018</c:v>
                </c:pt>
                <c:pt idx="24711">
                  <c:v>152.862620118243</c:v>
                </c:pt>
                <c:pt idx="24712">
                  <c:v>152.84275163643201</c:v>
                </c:pt>
                <c:pt idx="24713">
                  <c:v>152.82059614187</c:v>
                </c:pt>
                <c:pt idx="24714">
                  <c:v>152.81845999787399</c:v>
                </c:pt>
                <c:pt idx="24715">
                  <c:v>152.80184369043499</c:v>
                </c:pt>
                <c:pt idx="24716">
                  <c:v>152.72483539210299</c:v>
                </c:pt>
                <c:pt idx="24717">
                  <c:v>152.717491559233</c:v>
                </c:pt>
                <c:pt idx="24718">
                  <c:v>152.690517256486</c:v>
                </c:pt>
                <c:pt idx="24719">
                  <c:v>152.68573950669199</c:v>
                </c:pt>
                <c:pt idx="24720">
                  <c:v>152.64917656615199</c:v>
                </c:pt>
                <c:pt idx="24721">
                  <c:v>152.625232731903</c:v>
                </c:pt>
                <c:pt idx="24722">
                  <c:v>152.580790983068</c:v>
                </c:pt>
                <c:pt idx="24723">
                  <c:v>152.54679692521</c:v>
                </c:pt>
                <c:pt idx="24724">
                  <c:v>152.536345274794</c:v>
                </c:pt>
                <c:pt idx="24725">
                  <c:v>152.53212502128801</c:v>
                </c:pt>
                <c:pt idx="24726">
                  <c:v>152.52036411367101</c:v>
                </c:pt>
                <c:pt idx="24727">
                  <c:v>152.503773587426</c:v>
                </c:pt>
                <c:pt idx="24728">
                  <c:v>152.43654793597599</c:v>
                </c:pt>
                <c:pt idx="24729">
                  <c:v>152.38182346385</c:v>
                </c:pt>
                <c:pt idx="24730">
                  <c:v>152.37114843022201</c:v>
                </c:pt>
                <c:pt idx="24731">
                  <c:v>152.36619261763701</c:v>
                </c:pt>
                <c:pt idx="24732">
                  <c:v>152.34924700044601</c:v>
                </c:pt>
                <c:pt idx="24733">
                  <c:v>152.34752398362701</c:v>
                </c:pt>
                <c:pt idx="24734">
                  <c:v>152.30554026778401</c:v>
                </c:pt>
                <c:pt idx="24735">
                  <c:v>152.24271421697301</c:v>
                </c:pt>
                <c:pt idx="24736">
                  <c:v>152.21911588689801</c:v>
                </c:pt>
                <c:pt idx="24737">
                  <c:v>152.18106688192901</c:v>
                </c:pt>
                <c:pt idx="24738">
                  <c:v>152.15210651872999</c:v>
                </c:pt>
                <c:pt idx="24739">
                  <c:v>152.13134154656001</c:v>
                </c:pt>
                <c:pt idx="24740">
                  <c:v>152.12951561152701</c:v>
                </c:pt>
                <c:pt idx="24741">
                  <c:v>152.106917146835</c:v>
                </c:pt>
                <c:pt idx="24742">
                  <c:v>152.07795209627599</c:v>
                </c:pt>
                <c:pt idx="24743">
                  <c:v>152.07408208294601</c:v>
                </c:pt>
                <c:pt idx="24744">
                  <c:v>152.05582696683101</c:v>
                </c:pt>
                <c:pt idx="24745">
                  <c:v>152.02351849938299</c:v>
                </c:pt>
                <c:pt idx="24746">
                  <c:v>152.02030032157299</c:v>
                </c:pt>
                <c:pt idx="24747">
                  <c:v>152.01857466185999</c:v>
                </c:pt>
                <c:pt idx="24748">
                  <c:v>152.00231089248899</c:v>
                </c:pt>
                <c:pt idx="24749">
                  <c:v>151.999484311727</c:v>
                </c:pt>
                <c:pt idx="24750">
                  <c:v>151.98561736163299</c:v>
                </c:pt>
                <c:pt idx="24751">
                  <c:v>151.97475013712301</c:v>
                </c:pt>
                <c:pt idx="24752">
                  <c:v>151.96548193097701</c:v>
                </c:pt>
                <c:pt idx="24753">
                  <c:v>151.940709147413</c:v>
                </c:pt>
                <c:pt idx="24754">
                  <c:v>151.93856067344299</c:v>
                </c:pt>
                <c:pt idx="24755">
                  <c:v>151.914405878395</c:v>
                </c:pt>
                <c:pt idx="24756">
                  <c:v>151.87184317875</c:v>
                </c:pt>
                <c:pt idx="24757">
                  <c:v>151.867401028204</c:v>
                </c:pt>
                <c:pt idx="24758">
                  <c:v>151.86440858034601</c:v>
                </c:pt>
                <c:pt idx="24759">
                  <c:v>151.84868030997899</c:v>
                </c:pt>
                <c:pt idx="24760">
                  <c:v>151.844182960566</c:v>
                </c:pt>
                <c:pt idx="24761">
                  <c:v>151.80518265176499</c:v>
                </c:pt>
                <c:pt idx="24762">
                  <c:v>151.80114550409499</c:v>
                </c:pt>
                <c:pt idx="24763">
                  <c:v>151.752047525206</c:v>
                </c:pt>
                <c:pt idx="24764">
                  <c:v>151.74334878602301</c:v>
                </c:pt>
                <c:pt idx="24765">
                  <c:v>151.743268297263</c:v>
                </c:pt>
                <c:pt idx="24766">
                  <c:v>151.73254224979399</c:v>
                </c:pt>
                <c:pt idx="24767">
                  <c:v>151.70906721068101</c:v>
                </c:pt>
                <c:pt idx="24768">
                  <c:v>151.70488636507599</c:v>
                </c:pt>
                <c:pt idx="24769">
                  <c:v>151.69243899479699</c:v>
                </c:pt>
                <c:pt idx="24770">
                  <c:v>151.69220986076101</c:v>
                </c:pt>
                <c:pt idx="24771">
                  <c:v>151.66079608297699</c:v>
                </c:pt>
                <c:pt idx="24772">
                  <c:v>151.60520218437799</c:v>
                </c:pt>
                <c:pt idx="24773">
                  <c:v>151.603584007005</c:v>
                </c:pt>
                <c:pt idx="24774">
                  <c:v>151.58194232349501</c:v>
                </c:pt>
                <c:pt idx="24775">
                  <c:v>151.542516141052</c:v>
                </c:pt>
                <c:pt idx="24776">
                  <c:v>151.54170803615699</c:v>
                </c:pt>
                <c:pt idx="24777">
                  <c:v>151.53039005732001</c:v>
                </c:pt>
                <c:pt idx="24778">
                  <c:v>151.511382374194</c:v>
                </c:pt>
                <c:pt idx="24779">
                  <c:v>151.504613200878</c:v>
                </c:pt>
                <c:pt idx="24780">
                  <c:v>151.48969424130999</c:v>
                </c:pt>
                <c:pt idx="24781">
                  <c:v>151.48745807359799</c:v>
                </c:pt>
                <c:pt idx="24782">
                  <c:v>151.46076860101499</c:v>
                </c:pt>
                <c:pt idx="24783">
                  <c:v>151.43378632763699</c:v>
                </c:pt>
                <c:pt idx="24784">
                  <c:v>151.42654058209999</c:v>
                </c:pt>
                <c:pt idx="24785">
                  <c:v>151.42567400310199</c:v>
                </c:pt>
                <c:pt idx="24786">
                  <c:v>151.41041597473799</c:v>
                </c:pt>
                <c:pt idx="24787">
                  <c:v>151.38072779478699</c:v>
                </c:pt>
                <c:pt idx="24788">
                  <c:v>151.36398201960199</c:v>
                </c:pt>
                <c:pt idx="24789">
                  <c:v>151.34674054809599</c:v>
                </c:pt>
                <c:pt idx="24790">
                  <c:v>151.30475458346601</c:v>
                </c:pt>
                <c:pt idx="24791">
                  <c:v>151.29553021146501</c:v>
                </c:pt>
                <c:pt idx="24792">
                  <c:v>151.27998813172999</c:v>
                </c:pt>
                <c:pt idx="24793">
                  <c:v>151.26158885190401</c:v>
                </c:pt>
                <c:pt idx="24794">
                  <c:v>151.24978390732801</c:v>
                </c:pt>
                <c:pt idx="24795">
                  <c:v>151.24753585216601</c:v>
                </c:pt>
                <c:pt idx="24796">
                  <c:v>151.16084553404801</c:v>
                </c:pt>
                <c:pt idx="24797">
                  <c:v>151.150522152088</c:v>
                </c:pt>
                <c:pt idx="24798">
                  <c:v>151.11022754952299</c:v>
                </c:pt>
                <c:pt idx="24799">
                  <c:v>151.03583028024599</c:v>
                </c:pt>
                <c:pt idx="24800">
                  <c:v>151.02488818748699</c:v>
                </c:pt>
                <c:pt idx="24801">
                  <c:v>151.010456753619</c:v>
                </c:pt>
                <c:pt idx="24802">
                  <c:v>150.98948515839501</c:v>
                </c:pt>
                <c:pt idx="24803">
                  <c:v>150.974377773361</c:v>
                </c:pt>
                <c:pt idx="24804">
                  <c:v>150.96196091997501</c:v>
                </c:pt>
                <c:pt idx="24805">
                  <c:v>150.95517637619699</c:v>
                </c:pt>
                <c:pt idx="24806">
                  <c:v>150.93833324740501</c:v>
                </c:pt>
                <c:pt idx="24807">
                  <c:v>150.905124964153</c:v>
                </c:pt>
                <c:pt idx="24808">
                  <c:v>150.88872165784801</c:v>
                </c:pt>
                <c:pt idx="24809">
                  <c:v>150.858068292068</c:v>
                </c:pt>
                <c:pt idx="24810">
                  <c:v>150.85802214263899</c:v>
                </c:pt>
                <c:pt idx="24811">
                  <c:v>150.83649016942101</c:v>
                </c:pt>
                <c:pt idx="24812">
                  <c:v>150.82453134666</c:v>
                </c:pt>
                <c:pt idx="24813">
                  <c:v>150.795219996621</c:v>
                </c:pt>
                <c:pt idx="24814">
                  <c:v>150.79242088682901</c:v>
                </c:pt>
                <c:pt idx="24815">
                  <c:v>150.77607073267899</c:v>
                </c:pt>
                <c:pt idx="24816">
                  <c:v>150.72100536786999</c:v>
                </c:pt>
                <c:pt idx="24817">
                  <c:v>150.65373156671299</c:v>
                </c:pt>
                <c:pt idx="24818">
                  <c:v>150.598143542662</c:v>
                </c:pt>
                <c:pt idx="24819">
                  <c:v>150.59603012249099</c:v>
                </c:pt>
                <c:pt idx="24820">
                  <c:v>150.57085352569399</c:v>
                </c:pt>
                <c:pt idx="24821">
                  <c:v>150.55821701604501</c:v>
                </c:pt>
                <c:pt idx="24822">
                  <c:v>150.51986050283301</c:v>
                </c:pt>
                <c:pt idx="24823">
                  <c:v>150.501886120237</c:v>
                </c:pt>
                <c:pt idx="24824">
                  <c:v>150.339972297082</c:v>
                </c:pt>
                <c:pt idx="24825">
                  <c:v>150.32708940273599</c:v>
                </c:pt>
                <c:pt idx="24826">
                  <c:v>150.32362305135001</c:v>
                </c:pt>
                <c:pt idx="24827">
                  <c:v>150.30936085881399</c:v>
                </c:pt>
                <c:pt idx="24828">
                  <c:v>150.27512139083501</c:v>
                </c:pt>
                <c:pt idx="24829">
                  <c:v>150.274455521503</c:v>
                </c:pt>
                <c:pt idx="24830">
                  <c:v>150.22970142396699</c:v>
                </c:pt>
                <c:pt idx="24831">
                  <c:v>150.218909925265</c:v>
                </c:pt>
                <c:pt idx="24832">
                  <c:v>150.21243447268699</c:v>
                </c:pt>
                <c:pt idx="24833">
                  <c:v>150.171224821468</c:v>
                </c:pt>
                <c:pt idx="24834">
                  <c:v>150.16308825035901</c:v>
                </c:pt>
                <c:pt idx="24835">
                  <c:v>150.14903089916899</c:v>
                </c:pt>
                <c:pt idx="24836">
                  <c:v>150.106871330144</c:v>
                </c:pt>
                <c:pt idx="24837">
                  <c:v>150.07875919389701</c:v>
                </c:pt>
                <c:pt idx="24838">
                  <c:v>150.07599115928599</c:v>
                </c:pt>
                <c:pt idx="24839">
                  <c:v>150.05681314888599</c:v>
                </c:pt>
                <c:pt idx="24840">
                  <c:v>150.054323873534</c:v>
                </c:pt>
                <c:pt idx="24841">
                  <c:v>150.04950648905199</c:v>
                </c:pt>
                <c:pt idx="24842">
                  <c:v>150.01195954309799</c:v>
                </c:pt>
                <c:pt idx="24843">
                  <c:v>149.99962603582401</c:v>
                </c:pt>
                <c:pt idx="24844">
                  <c:v>149.98905844590701</c:v>
                </c:pt>
                <c:pt idx="24845">
                  <c:v>149.988164098444</c:v>
                </c:pt>
                <c:pt idx="24846">
                  <c:v>149.962119534019</c:v>
                </c:pt>
                <c:pt idx="24847">
                  <c:v>149.96050952960999</c:v>
                </c:pt>
                <c:pt idx="24848">
                  <c:v>149.95338319149499</c:v>
                </c:pt>
                <c:pt idx="24849">
                  <c:v>149.933200290435</c:v>
                </c:pt>
                <c:pt idx="24850">
                  <c:v>149.93305078902401</c:v>
                </c:pt>
                <c:pt idx="24851">
                  <c:v>149.91586983081999</c:v>
                </c:pt>
                <c:pt idx="24852">
                  <c:v>149.914294736844</c:v>
                </c:pt>
                <c:pt idx="24853">
                  <c:v>149.88305740668801</c:v>
                </c:pt>
                <c:pt idx="24854">
                  <c:v>149.859306918165</c:v>
                </c:pt>
                <c:pt idx="24855">
                  <c:v>149.85784114987899</c:v>
                </c:pt>
                <c:pt idx="24856">
                  <c:v>149.85690563818599</c:v>
                </c:pt>
                <c:pt idx="24857">
                  <c:v>149.83983862098299</c:v>
                </c:pt>
                <c:pt idx="24858">
                  <c:v>149.81615546946901</c:v>
                </c:pt>
                <c:pt idx="24859">
                  <c:v>149.78829677887401</c:v>
                </c:pt>
                <c:pt idx="24860">
                  <c:v>149.78399335474001</c:v>
                </c:pt>
                <c:pt idx="24861">
                  <c:v>149.78246654031199</c:v>
                </c:pt>
                <c:pt idx="24862">
                  <c:v>149.78209318721099</c:v>
                </c:pt>
                <c:pt idx="24863">
                  <c:v>149.753036716352</c:v>
                </c:pt>
                <c:pt idx="24864">
                  <c:v>149.703782991743</c:v>
                </c:pt>
                <c:pt idx="24865">
                  <c:v>149.69490828713401</c:v>
                </c:pt>
                <c:pt idx="24866">
                  <c:v>149.67171403780699</c:v>
                </c:pt>
                <c:pt idx="24867">
                  <c:v>149.656374324946</c:v>
                </c:pt>
                <c:pt idx="24868">
                  <c:v>149.61107769335101</c:v>
                </c:pt>
                <c:pt idx="24869">
                  <c:v>149.565964602572</c:v>
                </c:pt>
                <c:pt idx="24870">
                  <c:v>149.559575588434</c:v>
                </c:pt>
                <c:pt idx="24871">
                  <c:v>149.551457972409</c:v>
                </c:pt>
                <c:pt idx="24872">
                  <c:v>149.550659382346</c:v>
                </c:pt>
                <c:pt idx="24873">
                  <c:v>149.544991014701</c:v>
                </c:pt>
                <c:pt idx="24874">
                  <c:v>149.54367704140199</c:v>
                </c:pt>
                <c:pt idx="24875">
                  <c:v>149.432446935245</c:v>
                </c:pt>
                <c:pt idx="24876">
                  <c:v>149.35108272967099</c:v>
                </c:pt>
                <c:pt idx="24877">
                  <c:v>149.34900344059599</c:v>
                </c:pt>
                <c:pt idx="24878">
                  <c:v>149.348273863391</c:v>
                </c:pt>
                <c:pt idx="24879">
                  <c:v>149.331146951504</c:v>
                </c:pt>
                <c:pt idx="24880">
                  <c:v>149.32847281548601</c:v>
                </c:pt>
                <c:pt idx="24881">
                  <c:v>149.327774726987</c:v>
                </c:pt>
                <c:pt idx="24882">
                  <c:v>149.319670156304</c:v>
                </c:pt>
                <c:pt idx="24883">
                  <c:v>149.31154547822501</c:v>
                </c:pt>
                <c:pt idx="24884">
                  <c:v>149.276730656197</c:v>
                </c:pt>
                <c:pt idx="24885">
                  <c:v>149.27553603528801</c:v>
                </c:pt>
                <c:pt idx="24886">
                  <c:v>149.267942257416</c:v>
                </c:pt>
                <c:pt idx="24887">
                  <c:v>149.25763195808301</c:v>
                </c:pt>
                <c:pt idx="24888">
                  <c:v>149.25085034199901</c:v>
                </c:pt>
                <c:pt idx="24889">
                  <c:v>149.249260272762</c:v>
                </c:pt>
                <c:pt idx="24890">
                  <c:v>149.24178008984299</c:v>
                </c:pt>
                <c:pt idx="24891">
                  <c:v>149.23537721026199</c:v>
                </c:pt>
                <c:pt idx="24892">
                  <c:v>149.182277499458</c:v>
                </c:pt>
                <c:pt idx="24893">
                  <c:v>149.175363012914</c:v>
                </c:pt>
                <c:pt idx="24894">
                  <c:v>149.16010329866401</c:v>
                </c:pt>
                <c:pt idx="24895">
                  <c:v>149.110589116483</c:v>
                </c:pt>
                <c:pt idx="24896">
                  <c:v>149.09663997010401</c:v>
                </c:pt>
                <c:pt idx="24897">
                  <c:v>149.08959168111301</c:v>
                </c:pt>
                <c:pt idx="24898">
                  <c:v>149.04214989651101</c:v>
                </c:pt>
                <c:pt idx="24899">
                  <c:v>149.033705029858</c:v>
                </c:pt>
                <c:pt idx="24900">
                  <c:v>149.03337427719501</c:v>
                </c:pt>
                <c:pt idx="24901">
                  <c:v>149.03265813117901</c:v>
                </c:pt>
                <c:pt idx="24902">
                  <c:v>148.99513765171201</c:v>
                </c:pt>
                <c:pt idx="24903">
                  <c:v>148.976080476764</c:v>
                </c:pt>
                <c:pt idx="24904">
                  <c:v>148.95733084325099</c:v>
                </c:pt>
                <c:pt idx="24905">
                  <c:v>148.94316977782501</c:v>
                </c:pt>
                <c:pt idx="24906">
                  <c:v>148.92237417964901</c:v>
                </c:pt>
                <c:pt idx="24907">
                  <c:v>148.89175851932299</c:v>
                </c:pt>
                <c:pt idx="24908">
                  <c:v>148.85792584027399</c:v>
                </c:pt>
                <c:pt idx="24909">
                  <c:v>148.85683674821399</c:v>
                </c:pt>
                <c:pt idx="24910">
                  <c:v>148.84105834267501</c:v>
                </c:pt>
                <c:pt idx="24911">
                  <c:v>148.78485075558501</c:v>
                </c:pt>
                <c:pt idx="24912">
                  <c:v>148.78421237566801</c:v>
                </c:pt>
                <c:pt idx="24913">
                  <c:v>148.74794913437901</c:v>
                </c:pt>
                <c:pt idx="24914">
                  <c:v>148.71507421519999</c:v>
                </c:pt>
                <c:pt idx="24915">
                  <c:v>148.68976724284099</c:v>
                </c:pt>
                <c:pt idx="24916">
                  <c:v>148.64864178190399</c:v>
                </c:pt>
                <c:pt idx="24917">
                  <c:v>148.63849834585599</c:v>
                </c:pt>
                <c:pt idx="24918">
                  <c:v>148.63134270480401</c:v>
                </c:pt>
                <c:pt idx="24919">
                  <c:v>148.61965540855101</c:v>
                </c:pt>
                <c:pt idx="24920">
                  <c:v>148.580722271105</c:v>
                </c:pt>
                <c:pt idx="24921">
                  <c:v>148.55963369653799</c:v>
                </c:pt>
                <c:pt idx="24922">
                  <c:v>148.551952648754</c:v>
                </c:pt>
                <c:pt idx="24923">
                  <c:v>148.52000313553799</c:v>
                </c:pt>
                <c:pt idx="24924">
                  <c:v>148.50688792212</c:v>
                </c:pt>
                <c:pt idx="24925">
                  <c:v>148.49146585723801</c:v>
                </c:pt>
                <c:pt idx="24926">
                  <c:v>148.46702315071801</c:v>
                </c:pt>
                <c:pt idx="24927">
                  <c:v>148.46558135673999</c:v>
                </c:pt>
                <c:pt idx="24928">
                  <c:v>148.42999164824801</c:v>
                </c:pt>
                <c:pt idx="24929">
                  <c:v>148.41525651152901</c:v>
                </c:pt>
                <c:pt idx="24930">
                  <c:v>148.407944963983</c:v>
                </c:pt>
                <c:pt idx="24931">
                  <c:v>148.395216519808</c:v>
                </c:pt>
                <c:pt idx="24932">
                  <c:v>148.35300482043999</c:v>
                </c:pt>
                <c:pt idx="24933">
                  <c:v>148.35253435755999</c:v>
                </c:pt>
                <c:pt idx="24934">
                  <c:v>148.34393508278501</c:v>
                </c:pt>
                <c:pt idx="24935">
                  <c:v>148.32699165647199</c:v>
                </c:pt>
                <c:pt idx="24936">
                  <c:v>148.31840756740499</c:v>
                </c:pt>
                <c:pt idx="24937">
                  <c:v>148.30969506113101</c:v>
                </c:pt>
                <c:pt idx="24938">
                  <c:v>148.28031670140501</c:v>
                </c:pt>
                <c:pt idx="24939">
                  <c:v>148.260587517923</c:v>
                </c:pt>
                <c:pt idx="24940">
                  <c:v>148.20225738678101</c:v>
                </c:pt>
                <c:pt idx="24941">
                  <c:v>148.18517562678801</c:v>
                </c:pt>
                <c:pt idx="24942">
                  <c:v>148.17602911878899</c:v>
                </c:pt>
                <c:pt idx="24943">
                  <c:v>148.158280590479</c:v>
                </c:pt>
                <c:pt idx="24944">
                  <c:v>148.103758071752</c:v>
                </c:pt>
                <c:pt idx="24945">
                  <c:v>148.049511805365</c:v>
                </c:pt>
                <c:pt idx="24946">
                  <c:v>148.04516999255699</c:v>
                </c:pt>
                <c:pt idx="24947">
                  <c:v>148.00448194262799</c:v>
                </c:pt>
                <c:pt idx="24948">
                  <c:v>147.960326503971</c:v>
                </c:pt>
                <c:pt idx="24949">
                  <c:v>147.91992266346799</c:v>
                </c:pt>
                <c:pt idx="24950">
                  <c:v>147.91795600676701</c:v>
                </c:pt>
                <c:pt idx="24951">
                  <c:v>147.88772766333599</c:v>
                </c:pt>
                <c:pt idx="24952">
                  <c:v>147.82934972947601</c:v>
                </c:pt>
                <c:pt idx="24953">
                  <c:v>147.79976948952</c:v>
                </c:pt>
                <c:pt idx="24954">
                  <c:v>147.71916777366999</c:v>
                </c:pt>
                <c:pt idx="24955">
                  <c:v>147.709376319906</c:v>
                </c:pt>
                <c:pt idx="24956">
                  <c:v>147.69094954403101</c:v>
                </c:pt>
                <c:pt idx="24957">
                  <c:v>147.67967278074599</c:v>
                </c:pt>
                <c:pt idx="24958">
                  <c:v>147.66496755779201</c:v>
                </c:pt>
                <c:pt idx="24959">
                  <c:v>147.64875868707401</c:v>
                </c:pt>
                <c:pt idx="24960">
                  <c:v>147.59792487690601</c:v>
                </c:pt>
                <c:pt idx="24961">
                  <c:v>147.59338027044001</c:v>
                </c:pt>
                <c:pt idx="24962">
                  <c:v>147.53690537427201</c:v>
                </c:pt>
                <c:pt idx="24963">
                  <c:v>147.526637479236</c:v>
                </c:pt>
                <c:pt idx="24964">
                  <c:v>147.481698990974</c:v>
                </c:pt>
                <c:pt idx="24965">
                  <c:v>147.46517748710701</c:v>
                </c:pt>
                <c:pt idx="24966">
                  <c:v>147.43955692008001</c:v>
                </c:pt>
                <c:pt idx="24967">
                  <c:v>147.43391205026501</c:v>
                </c:pt>
                <c:pt idx="24968">
                  <c:v>147.406402538668</c:v>
                </c:pt>
                <c:pt idx="24969">
                  <c:v>147.405898471261</c:v>
                </c:pt>
                <c:pt idx="24970">
                  <c:v>147.39612841473101</c:v>
                </c:pt>
                <c:pt idx="24971">
                  <c:v>147.364608947476</c:v>
                </c:pt>
                <c:pt idx="24972">
                  <c:v>147.316224881057</c:v>
                </c:pt>
                <c:pt idx="24973">
                  <c:v>147.28722115427601</c:v>
                </c:pt>
                <c:pt idx="24974">
                  <c:v>147.20382730191201</c:v>
                </c:pt>
                <c:pt idx="24975">
                  <c:v>147.15074920817901</c:v>
                </c:pt>
                <c:pt idx="24976">
                  <c:v>147.10043270675399</c:v>
                </c:pt>
                <c:pt idx="24977">
                  <c:v>147.09466533063701</c:v>
                </c:pt>
                <c:pt idx="24978">
                  <c:v>147.077153096253</c:v>
                </c:pt>
                <c:pt idx="24979">
                  <c:v>147.063055845387</c:v>
                </c:pt>
                <c:pt idx="24980">
                  <c:v>147.062617532112</c:v>
                </c:pt>
                <c:pt idx="24981">
                  <c:v>147.052130276241</c:v>
                </c:pt>
                <c:pt idx="24982">
                  <c:v>147.04369064232401</c:v>
                </c:pt>
                <c:pt idx="24983">
                  <c:v>147.022024803515</c:v>
                </c:pt>
                <c:pt idx="24984">
                  <c:v>147.01860457111701</c:v>
                </c:pt>
                <c:pt idx="24985">
                  <c:v>146.99944052743999</c:v>
                </c:pt>
                <c:pt idx="24986">
                  <c:v>146.99717751348601</c:v>
                </c:pt>
                <c:pt idx="24987">
                  <c:v>146.99307026591001</c:v>
                </c:pt>
                <c:pt idx="24988">
                  <c:v>146.97100563954601</c:v>
                </c:pt>
                <c:pt idx="24989">
                  <c:v>146.88063309398399</c:v>
                </c:pt>
                <c:pt idx="24990">
                  <c:v>146.874705596339</c:v>
                </c:pt>
                <c:pt idx="24991">
                  <c:v>146.86736493541699</c:v>
                </c:pt>
                <c:pt idx="24992">
                  <c:v>146.84731507828101</c:v>
                </c:pt>
                <c:pt idx="24993">
                  <c:v>146.84481402508999</c:v>
                </c:pt>
                <c:pt idx="24994">
                  <c:v>146.804837252867</c:v>
                </c:pt>
                <c:pt idx="24995">
                  <c:v>146.76357764256099</c:v>
                </c:pt>
                <c:pt idx="24996">
                  <c:v>146.750883467877</c:v>
                </c:pt>
                <c:pt idx="24997">
                  <c:v>146.741227639882</c:v>
                </c:pt>
                <c:pt idx="24998">
                  <c:v>146.72494101253201</c:v>
                </c:pt>
                <c:pt idx="24999">
                  <c:v>146.70015656822599</c:v>
                </c:pt>
                <c:pt idx="25000">
                  <c:v>146.68347490700401</c:v>
                </c:pt>
                <c:pt idx="25001">
                  <c:v>146.672004263026</c:v>
                </c:pt>
                <c:pt idx="25002">
                  <c:v>146.65659722485199</c:v>
                </c:pt>
                <c:pt idx="25003">
                  <c:v>146.65099537410299</c:v>
                </c:pt>
                <c:pt idx="25004">
                  <c:v>146.62986400696099</c:v>
                </c:pt>
                <c:pt idx="25005">
                  <c:v>146.62749949755801</c:v>
                </c:pt>
                <c:pt idx="25006">
                  <c:v>146.624701064547</c:v>
                </c:pt>
                <c:pt idx="25007">
                  <c:v>146.623700266665</c:v>
                </c:pt>
                <c:pt idx="25008">
                  <c:v>146.61901865406401</c:v>
                </c:pt>
                <c:pt idx="25009">
                  <c:v>146.61600769295501</c:v>
                </c:pt>
                <c:pt idx="25010">
                  <c:v>146.580783289593</c:v>
                </c:pt>
                <c:pt idx="25011">
                  <c:v>146.53303970309</c:v>
                </c:pt>
                <c:pt idx="25012">
                  <c:v>146.52482757927299</c:v>
                </c:pt>
                <c:pt idx="25013">
                  <c:v>146.482287880917</c:v>
                </c:pt>
                <c:pt idx="25014">
                  <c:v>146.45016576011301</c:v>
                </c:pt>
                <c:pt idx="25015">
                  <c:v>146.413543968867</c:v>
                </c:pt>
                <c:pt idx="25016">
                  <c:v>146.317912557537</c:v>
                </c:pt>
                <c:pt idx="25017">
                  <c:v>146.30004774580601</c:v>
                </c:pt>
                <c:pt idx="25018">
                  <c:v>146.29126082088999</c:v>
                </c:pt>
                <c:pt idx="25019">
                  <c:v>146.281078026248</c:v>
                </c:pt>
                <c:pt idx="25020">
                  <c:v>146.256015013417</c:v>
                </c:pt>
                <c:pt idx="25021">
                  <c:v>146.252332961017</c:v>
                </c:pt>
                <c:pt idx="25022">
                  <c:v>146.23087940404901</c:v>
                </c:pt>
                <c:pt idx="25023">
                  <c:v>146.22508225309301</c:v>
                </c:pt>
                <c:pt idx="25024">
                  <c:v>146.22446099358501</c:v>
                </c:pt>
                <c:pt idx="25025">
                  <c:v>146.204485097038</c:v>
                </c:pt>
                <c:pt idx="25026">
                  <c:v>146.20393162518801</c:v>
                </c:pt>
                <c:pt idx="25027">
                  <c:v>146.11444507135801</c:v>
                </c:pt>
                <c:pt idx="25028">
                  <c:v>146.10934951792299</c:v>
                </c:pt>
                <c:pt idx="25029">
                  <c:v>146.045573343222</c:v>
                </c:pt>
                <c:pt idx="25030">
                  <c:v>146.011168890638</c:v>
                </c:pt>
                <c:pt idx="25031">
                  <c:v>146.00017410838501</c:v>
                </c:pt>
                <c:pt idx="25032">
                  <c:v>145.97375284846501</c:v>
                </c:pt>
                <c:pt idx="25033">
                  <c:v>145.96277961903201</c:v>
                </c:pt>
                <c:pt idx="25034">
                  <c:v>145.95270661423299</c:v>
                </c:pt>
                <c:pt idx="25035">
                  <c:v>145.95248598978401</c:v>
                </c:pt>
                <c:pt idx="25036">
                  <c:v>145.94503803900099</c:v>
                </c:pt>
                <c:pt idx="25037">
                  <c:v>145.89038103797401</c:v>
                </c:pt>
                <c:pt idx="25038">
                  <c:v>145.88285175878201</c:v>
                </c:pt>
                <c:pt idx="25039">
                  <c:v>145.849928173233</c:v>
                </c:pt>
                <c:pt idx="25040">
                  <c:v>145.842438423343</c:v>
                </c:pt>
                <c:pt idx="25041">
                  <c:v>145.821683246004</c:v>
                </c:pt>
                <c:pt idx="25042">
                  <c:v>145.81205026190699</c:v>
                </c:pt>
                <c:pt idx="25043">
                  <c:v>145.74134504900499</c:v>
                </c:pt>
                <c:pt idx="25044">
                  <c:v>145.707703104334</c:v>
                </c:pt>
                <c:pt idx="25045">
                  <c:v>145.67163505752401</c:v>
                </c:pt>
                <c:pt idx="25046">
                  <c:v>145.634499094841</c:v>
                </c:pt>
                <c:pt idx="25047">
                  <c:v>145.63009617798801</c:v>
                </c:pt>
                <c:pt idx="25048">
                  <c:v>145.62303936981201</c:v>
                </c:pt>
                <c:pt idx="25049">
                  <c:v>145.61959107527201</c:v>
                </c:pt>
                <c:pt idx="25050">
                  <c:v>145.610412817362</c:v>
                </c:pt>
                <c:pt idx="25051">
                  <c:v>145.60474883823301</c:v>
                </c:pt>
                <c:pt idx="25052">
                  <c:v>145.59740466433001</c:v>
                </c:pt>
                <c:pt idx="25053">
                  <c:v>145.596396561765</c:v>
                </c:pt>
                <c:pt idx="25054">
                  <c:v>145.58853276498601</c:v>
                </c:pt>
                <c:pt idx="25055">
                  <c:v>145.55345821539501</c:v>
                </c:pt>
                <c:pt idx="25056">
                  <c:v>145.504621516936</c:v>
                </c:pt>
                <c:pt idx="25057">
                  <c:v>145.50038712466099</c:v>
                </c:pt>
                <c:pt idx="25058">
                  <c:v>145.49206494381099</c:v>
                </c:pt>
                <c:pt idx="25059">
                  <c:v>145.42636410484599</c:v>
                </c:pt>
                <c:pt idx="25060">
                  <c:v>145.387099650366</c:v>
                </c:pt>
                <c:pt idx="25061">
                  <c:v>145.37290772637201</c:v>
                </c:pt>
                <c:pt idx="25062">
                  <c:v>145.358333587782</c:v>
                </c:pt>
                <c:pt idx="25063">
                  <c:v>145.35044138558101</c:v>
                </c:pt>
                <c:pt idx="25064">
                  <c:v>145.320929030473</c:v>
                </c:pt>
                <c:pt idx="25065">
                  <c:v>145.313547471986</c:v>
                </c:pt>
                <c:pt idx="25066">
                  <c:v>145.308578813629</c:v>
                </c:pt>
                <c:pt idx="25067">
                  <c:v>145.30720042210399</c:v>
                </c:pt>
                <c:pt idx="25068">
                  <c:v>145.26628737164</c:v>
                </c:pt>
                <c:pt idx="25069">
                  <c:v>145.265685112623</c:v>
                </c:pt>
                <c:pt idx="25070">
                  <c:v>145.25874097588499</c:v>
                </c:pt>
                <c:pt idx="25071">
                  <c:v>145.24734139288699</c:v>
                </c:pt>
                <c:pt idx="25072">
                  <c:v>145.23679274712401</c:v>
                </c:pt>
                <c:pt idx="25073">
                  <c:v>145.23388688996101</c:v>
                </c:pt>
                <c:pt idx="25074">
                  <c:v>145.22873450797599</c:v>
                </c:pt>
                <c:pt idx="25075">
                  <c:v>145.22209767753401</c:v>
                </c:pt>
                <c:pt idx="25076">
                  <c:v>145.20456975843501</c:v>
                </c:pt>
                <c:pt idx="25077">
                  <c:v>145.20100613170101</c:v>
                </c:pt>
                <c:pt idx="25078">
                  <c:v>145.198404882586</c:v>
                </c:pt>
                <c:pt idx="25079">
                  <c:v>145.197248748025</c:v>
                </c:pt>
                <c:pt idx="25080">
                  <c:v>145.18168643027801</c:v>
                </c:pt>
                <c:pt idx="25081">
                  <c:v>145.08725352764301</c:v>
                </c:pt>
                <c:pt idx="25082">
                  <c:v>145.079941207362</c:v>
                </c:pt>
                <c:pt idx="25083">
                  <c:v>145.07962711967301</c:v>
                </c:pt>
                <c:pt idx="25084">
                  <c:v>145.07440011662899</c:v>
                </c:pt>
                <c:pt idx="25085">
                  <c:v>145.07063362529101</c:v>
                </c:pt>
                <c:pt idx="25086">
                  <c:v>145.064927632929</c:v>
                </c:pt>
                <c:pt idx="25087">
                  <c:v>144.98574345837801</c:v>
                </c:pt>
                <c:pt idx="25088">
                  <c:v>144.944247541717</c:v>
                </c:pt>
                <c:pt idx="25089">
                  <c:v>144.932242141323</c:v>
                </c:pt>
                <c:pt idx="25090">
                  <c:v>144.93039033173699</c:v>
                </c:pt>
                <c:pt idx="25091">
                  <c:v>144.90572273754299</c:v>
                </c:pt>
                <c:pt idx="25092">
                  <c:v>144.87846861592999</c:v>
                </c:pt>
                <c:pt idx="25093">
                  <c:v>144.87033282843299</c:v>
                </c:pt>
                <c:pt idx="25094">
                  <c:v>144.868832129027</c:v>
                </c:pt>
                <c:pt idx="25095">
                  <c:v>144.86275628874299</c:v>
                </c:pt>
                <c:pt idx="25096">
                  <c:v>144.86135723509199</c:v>
                </c:pt>
                <c:pt idx="25097">
                  <c:v>144.80503674211101</c:v>
                </c:pt>
                <c:pt idx="25098">
                  <c:v>144.71241691422401</c:v>
                </c:pt>
                <c:pt idx="25099">
                  <c:v>144.696904648241</c:v>
                </c:pt>
                <c:pt idx="25100">
                  <c:v>144.67438797522499</c:v>
                </c:pt>
                <c:pt idx="25101">
                  <c:v>144.66996851371701</c:v>
                </c:pt>
                <c:pt idx="25102">
                  <c:v>144.66173721725599</c:v>
                </c:pt>
                <c:pt idx="25103">
                  <c:v>144.65979020942501</c:v>
                </c:pt>
                <c:pt idx="25104">
                  <c:v>144.64747346086199</c:v>
                </c:pt>
                <c:pt idx="25105">
                  <c:v>144.644132830914</c:v>
                </c:pt>
                <c:pt idx="25106">
                  <c:v>144.61031225156</c:v>
                </c:pt>
                <c:pt idx="25107">
                  <c:v>144.57981634500999</c:v>
                </c:pt>
                <c:pt idx="25108">
                  <c:v>144.57246995218901</c:v>
                </c:pt>
                <c:pt idx="25109">
                  <c:v>144.52886839068799</c:v>
                </c:pt>
                <c:pt idx="25110">
                  <c:v>144.52755495799599</c:v>
                </c:pt>
                <c:pt idx="25111">
                  <c:v>144.51954264608099</c:v>
                </c:pt>
                <c:pt idx="25112">
                  <c:v>144.51593317950301</c:v>
                </c:pt>
                <c:pt idx="25113">
                  <c:v>144.51179286982099</c:v>
                </c:pt>
                <c:pt idx="25114">
                  <c:v>144.51108972731299</c:v>
                </c:pt>
                <c:pt idx="25115">
                  <c:v>144.43836881919901</c:v>
                </c:pt>
                <c:pt idx="25116">
                  <c:v>144.373593010414</c:v>
                </c:pt>
                <c:pt idx="25117">
                  <c:v>144.352033036118</c:v>
                </c:pt>
                <c:pt idx="25118">
                  <c:v>144.32084903057401</c:v>
                </c:pt>
                <c:pt idx="25119">
                  <c:v>144.320433488974</c:v>
                </c:pt>
                <c:pt idx="25120">
                  <c:v>144.31553814511699</c:v>
                </c:pt>
                <c:pt idx="25121">
                  <c:v>144.31434142586099</c:v>
                </c:pt>
                <c:pt idx="25122">
                  <c:v>144.30621328500899</c:v>
                </c:pt>
                <c:pt idx="25123">
                  <c:v>144.17384153042599</c:v>
                </c:pt>
                <c:pt idx="25124">
                  <c:v>144.14543705923299</c:v>
                </c:pt>
                <c:pt idx="25125">
                  <c:v>144.07986108520001</c:v>
                </c:pt>
                <c:pt idx="25126">
                  <c:v>144.064009826854</c:v>
                </c:pt>
                <c:pt idx="25127">
                  <c:v>144.05007050965401</c:v>
                </c:pt>
                <c:pt idx="25128">
                  <c:v>144.042440076443</c:v>
                </c:pt>
                <c:pt idx="25129">
                  <c:v>144.027872650213</c:v>
                </c:pt>
                <c:pt idx="25130">
                  <c:v>144.01189503392499</c:v>
                </c:pt>
                <c:pt idx="25131">
                  <c:v>143.99422076074799</c:v>
                </c:pt>
                <c:pt idx="25132">
                  <c:v>143.92148660769601</c:v>
                </c:pt>
                <c:pt idx="25133">
                  <c:v>143.914246928989</c:v>
                </c:pt>
                <c:pt idx="25134">
                  <c:v>143.819078322769</c:v>
                </c:pt>
                <c:pt idx="25135">
                  <c:v>143.770571833867</c:v>
                </c:pt>
                <c:pt idx="25136">
                  <c:v>143.74665548679599</c:v>
                </c:pt>
                <c:pt idx="25137">
                  <c:v>143.70506364747999</c:v>
                </c:pt>
                <c:pt idx="25138">
                  <c:v>143.67639847508499</c:v>
                </c:pt>
                <c:pt idx="25139">
                  <c:v>143.67135649739799</c:v>
                </c:pt>
                <c:pt idx="25140">
                  <c:v>143.61213282101201</c:v>
                </c:pt>
                <c:pt idx="25141">
                  <c:v>143.609932443514</c:v>
                </c:pt>
                <c:pt idx="25142">
                  <c:v>143.60396414664399</c:v>
                </c:pt>
                <c:pt idx="25143">
                  <c:v>143.597745172949</c:v>
                </c:pt>
                <c:pt idx="25144">
                  <c:v>143.59022168289599</c:v>
                </c:pt>
                <c:pt idx="25145">
                  <c:v>143.53913986642101</c:v>
                </c:pt>
                <c:pt idx="25146">
                  <c:v>143.53772610225701</c:v>
                </c:pt>
                <c:pt idx="25147">
                  <c:v>143.52003818772499</c:v>
                </c:pt>
                <c:pt idx="25148">
                  <c:v>143.45761793224699</c:v>
                </c:pt>
                <c:pt idx="25149">
                  <c:v>143.451983878221</c:v>
                </c:pt>
                <c:pt idx="25150">
                  <c:v>143.43705388833001</c:v>
                </c:pt>
                <c:pt idx="25151">
                  <c:v>143.42613523781901</c:v>
                </c:pt>
                <c:pt idx="25152">
                  <c:v>143.382191756564</c:v>
                </c:pt>
                <c:pt idx="25153">
                  <c:v>143.37755946672499</c:v>
                </c:pt>
                <c:pt idx="25154">
                  <c:v>143.35033382843099</c:v>
                </c:pt>
                <c:pt idx="25155">
                  <c:v>143.30996631881999</c:v>
                </c:pt>
                <c:pt idx="25156">
                  <c:v>143.29511708065601</c:v>
                </c:pt>
                <c:pt idx="25157">
                  <c:v>143.25043942711201</c:v>
                </c:pt>
                <c:pt idx="25158">
                  <c:v>143.185580889569</c:v>
                </c:pt>
                <c:pt idx="25159">
                  <c:v>143.155771624723</c:v>
                </c:pt>
                <c:pt idx="25160">
                  <c:v>143.147196764086</c:v>
                </c:pt>
                <c:pt idx="25161">
                  <c:v>143.111496287623</c:v>
                </c:pt>
                <c:pt idx="25162">
                  <c:v>143.05782741182</c:v>
                </c:pt>
                <c:pt idx="25163">
                  <c:v>143.02721281403601</c:v>
                </c:pt>
                <c:pt idx="25164">
                  <c:v>143.00850200129699</c:v>
                </c:pt>
                <c:pt idx="25165">
                  <c:v>142.99319537580001</c:v>
                </c:pt>
                <c:pt idx="25166">
                  <c:v>142.915361642672</c:v>
                </c:pt>
                <c:pt idx="25167">
                  <c:v>142.87061077736499</c:v>
                </c:pt>
                <c:pt idx="25168">
                  <c:v>142.82672497016401</c:v>
                </c:pt>
                <c:pt idx="25169">
                  <c:v>142.824511390879</c:v>
                </c:pt>
                <c:pt idx="25170">
                  <c:v>142.80114867559999</c:v>
                </c:pt>
                <c:pt idx="25171">
                  <c:v>142.769613842761</c:v>
                </c:pt>
                <c:pt idx="25172">
                  <c:v>142.71624755622301</c:v>
                </c:pt>
                <c:pt idx="25173">
                  <c:v>142.697602635848</c:v>
                </c:pt>
                <c:pt idx="25174">
                  <c:v>142.695072966494</c:v>
                </c:pt>
                <c:pt idx="25175">
                  <c:v>142.664059336734</c:v>
                </c:pt>
                <c:pt idx="25176">
                  <c:v>142.62854718715201</c:v>
                </c:pt>
                <c:pt idx="25177">
                  <c:v>142.62764920314299</c:v>
                </c:pt>
                <c:pt idx="25178">
                  <c:v>142.62224495900799</c:v>
                </c:pt>
                <c:pt idx="25179">
                  <c:v>142.60410452354799</c:v>
                </c:pt>
                <c:pt idx="25180">
                  <c:v>142.59066786944601</c:v>
                </c:pt>
                <c:pt idx="25181">
                  <c:v>142.577099067565</c:v>
                </c:pt>
                <c:pt idx="25182">
                  <c:v>142.571554977304</c:v>
                </c:pt>
                <c:pt idx="25183">
                  <c:v>142.56731073282799</c:v>
                </c:pt>
                <c:pt idx="25184">
                  <c:v>142.54703558770501</c:v>
                </c:pt>
                <c:pt idx="25185">
                  <c:v>142.54693609175499</c:v>
                </c:pt>
                <c:pt idx="25186">
                  <c:v>142.54139388084801</c:v>
                </c:pt>
                <c:pt idx="25187">
                  <c:v>142.53800283779</c:v>
                </c:pt>
                <c:pt idx="25188">
                  <c:v>142.535721414389</c:v>
                </c:pt>
                <c:pt idx="25189">
                  <c:v>142.533068767385</c:v>
                </c:pt>
                <c:pt idx="25190">
                  <c:v>142.52487812907199</c:v>
                </c:pt>
                <c:pt idx="25191">
                  <c:v>142.52458142033601</c:v>
                </c:pt>
                <c:pt idx="25192">
                  <c:v>142.52059877216701</c:v>
                </c:pt>
                <c:pt idx="25193">
                  <c:v>142.50417655551001</c:v>
                </c:pt>
                <c:pt idx="25194">
                  <c:v>142.501965768811</c:v>
                </c:pt>
                <c:pt idx="25195">
                  <c:v>142.50077246471599</c:v>
                </c:pt>
                <c:pt idx="25196">
                  <c:v>142.49703266522499</c:v>
                </c:pt>
                <c:pt idx="25197">
                  <c:v>142.46630198804399</c:v>
                </c:pt>
                <c:pt idx="25198">
                  <c:v>142.41848523654099</c:v>
                </c:pt>
                <c:pt idx="25199">
                  <c:v>142.40175171254401</c:v>
                </c:pt>
                <c:pt idx="25200">
                  <c:v>142.37625075355999</c:v>
                </c:pt>
                <c:pt idx="25201">
                  <c:v>142.36793927717</c:v>
                </c:pt>
                <c:pt idx="25202">
                  <c:v>142.36069108469999</c:v>
                </c:pt>
                <c:pt idx="25203">
                  <c:v>142.351803151746</c:v>
                </c:pt>
                <c:pt idx="25204">
                  <c:v>142.33785267554501</c:v>
                </c:pt>
                <c:pt idx="25205">
                  <c:v>142.33685992377801</c:v>
                </c:pt>
                <c:pt idx="25206">
                  <c:v>142.331536658386</c:v>
                </c:pt>
                <c:pt idx="25207">
                  <c:v>142.32961898602801</c:v>
                </c:pt>
                <c:pt idx="25208">
                  <c:v>142.32548355052199</c:v>
                </c:pt>
                <c:pt idx="25209">
                  <c:v>142.325005319653</c:v>
                </c:pt>
                <c:pt idx="25210">
                  <c:v>142.320005524127</c:v>
                </c:pt>
                <c:pt idx="25211">
                  <c:v>142.30949442336799</c:v>
                </c:pt>
                <c:pt idx="25212">
                  <c:v>142.306257787482</c:v>
                </c:pt>
                <c:pt idx="25213">
                  <c:v>142.290468417683</c:v>
                </c:pt>
                <c:pt idx="25214">
                  <c:v>142.290021889597</c:v>
                </c:pt>
                <c:pt idx="25215">
                  <c:v>142.269084870303</c:v>
                </c:pt>
                <c:pt idx="25216">
                  <c:v>142.225704360534</c:v>
                </c:pt>
                <c:pt idx="25217">
                  <c:v>142.19258638872799</c:v>
                </c:pt>
                <c:pt idx="25218">
                  <c:v>142.19088273536801</c:v>
                </c:pt>
                <c:pt idx="25219">
                  <c:v>142.11114077241399</c:v>
                </c:pt>
                <c:pt idx="25220">
                  <c:v>142.10002710601</c:v>
                </c:pt>
                <c:pt idx="25221">
                  <c:v>142.09229976291999</c:v>
                </c:pt>
                <c:pt idx="25222">
                  <c:v>142.077753699705</c:v>
                </c:pt>
                <c:pt idx="25223">
                  <c:v>142.076123526342</c:v>
                </c:pt>
                <c:pt idx="25224">
                  <c:v>142.07575520691799</c:v>
                </c:pt>
                <c:pt idx="25225">
                  <c:v>142.07266070343999</c:v>
                </c:pt>
                <c:pt idx="25226">
                  <c:v>142.07065913341299</c:v>
                </c:pt>
                <c:pt idx="25227">
                  <c:v>142.07040721682699</c:v>
                </c:pt>
                <c:pt idx="25228">
                  <c:v>142.06553357197899</c:v>
                </c:pt>
                <c:pt idx="25229">
                  <c:v>142.06385762084901</c:v>
                </c:pt>
                <c:pt idx="25230">
                  <c:v>142.06358670151701</c:v>
                </c:pt>
                <c:pt idx="25231">
                  <c:v>142.06279076486501</c:v>
                </c:pt>
                <c:pt idx="25232">
                  <c:v>142.061023025998</c:v>
                </c:pt>
                <c:pt idx="25233">
                  <c:v>142.058221890422</c:v>
                </c:pt>
                <c:pt idx="25234">
                  <c:v>142.05392571878801</c:v>
                </c:pt>
                <c:pt idx="25235">
                  <c:v>142.052838007449</c:v>
                </c:pt>
                <c:pt idx="25236">
                  <c:v>142.04858116706399</c:v>
                </c:pt>
                <c:pt idx="25237">
                  <c:v>142.04669022466501</c:v>
                </c:pt>
                <c:pt idx="25238">
                  <c:v>142.03959408435699</c:v>
                </c:pt>
                <c:pt idx="25239">
                  <c:v>141.93951450189499</c:v>
                </c:pt>
                <c:pt idx="25240">
                  <c:v>141.91380252271</c:v>
                </c:pt>
                <c:pt idx="25241">
                  <c:v>141.90903543776099</c:v>
                </c:pt>
                <c:pt idx="25242">
                  <c:v>141.89776735288501</c:v>
                </c:pt>
                <c:pt idx="25243">
                  <c:v>141.88364476516301</c:v>
                </c:pt>
                <c:pt idx="25244">
                  <c:v>141.880554701514</c:v>
                </c:pt>
                <c:pt idx="25245">
                  <c:v>141.87132447502</c:v>
                </c:pt>
                <c:pt idx="25246">
                  <c:v>141.869811438086</c:v>
                </c:pt>
                <c:pt idx="25247">
                  <c:v>141.86655358904</c:v>
                </c:pt>
                <c:pt idx="25248">
                  <c:v>141.86638487399799</c:v>
                </c:pt>
                <c:pt idx="25249">
                  <c:v>141.86517310863599</c:v>
                </c:pt>
                <c:pt idx="25250">
                  <c:v>141.86489682021201</c:v>
                </c:pt>
                <c:pt idx="25251">
                  <c:v>141.863580386564</c:v>
                </c:pt>
                <c:pt idx="25252">
                  <c:v>141.86153669279599</c:v>
                </c:pt>
                <c:pt idx="25253">
                  <c:v>141.85947344034199</c:v>
                </c:pt>
                <c:pt idx="25254">
                  <c:v>141.85699098454401</c:v>
                </c:pt>
                <c:pt idx="25255">
                  <c:v>141.84989825477899</c:v>
                </c:pt>
                <c:pt idx="25256">
                  <c:v>141.848031971875</c:v>
                </c:pt>
                <c:pt idx="25257">
                  <c:v>141.84473663575599</c:v>
                </c:pt>
                <c:pt idx="25258">
                  <c:v>141.83961877875299</c:v>
                </c:pt>
                <c:pt idx="25259">
                  <c:v>141.822782356598</c:v>
                </c:pt>
                <c:pt idx="25260">
                  <c:v>141.776306674561</c:v>
                </c:pt>
                <c:pt idx="25261">
                  <c:v>141.75397941361501</c:v>
                </c:pt>
                <c:pt idx="25262">
                  <c:v>141.71073547543099</c:v>
                </c:pt>
                <c:pt idx="25263">
                  <c:v>141.68735912147901</c:v>
                </c:pt>
                <c:pt idx="25264">
                  <c:v>141.67860665795399</c:v>
                </c:pt>
                <c:pt idx="25265">
                  <c:v>141.618252968159</c:v>
                </c:pt>
                <c:pt idx="25266">
                  <c:v>141.544455014183</c:v>
                </c:pt>
                <c:pt idx="25267">
                  <c:v>141.542797235074</c:v>
                </c:pt>
                <c:pt idx="25268">
                  <c:v>141.539228634913</c:v>
                </c:pt>
                <c:pt idx="25269">
                  <c:v>141.53863177392</c:v>
                </c:pt>
                <c:pt idx="25270">
                  <c:v>141.52764913886301</c:v>
                </c:pt>
                <c:pt idx="25271">
                  <c:v>141.47052211356601</c:v>
                </c:pt>
                <c:pt idx="25272">
                  <c:v>141.467244670833</c:v>
                </c:pt>
                <c:pt idx="25273">
                  <c:v>141.406220091667</c:v>
                </c:pt>
                <c:pt idx="25274">
                  <c:v>141.365917008248</c:v>
                </c:pt>
                <c:pt idx="25275">
                  <c:v>141.352128502071</c:v>
                </c:pt>
                <c:pt idx="25276">
                  <c:v>141.33987883585601</c:v>
                </c:pt>
                <c:pt idx="25277">
                  <c:v>141.300410225344</c:v>
                </c:pt>
                <c:pt idx="25278">
                  <c:v>141.23396243024601</c:v>
                </c:pt>
                <c:pt idx="25279">
                  <c:v>141.22265421485099</c:v>
                </c:pt>
                <c:pt idx="25280">
                  <c:v>141.21919287526899</c:v>
                </c:pt>
                <c:pt idx="25281">
                  <c:v>141.20080298672701</c:v>
                </c:pt>
                <c:pt idx="25282">
                  <c:v>141.16195033025701</c:v>
                </c:pt>
                <c:pt idx="25283">
                  <c:v>141.15415324225501</c:v>
                </c:pt>
                <c:pt idx="25284">
                  <c:v>141.148993924275</c:v>
                </c:pt>
                <c:pt idx="25285">
                  <c:v>141.13666042038301</c:v>
                </c:pt>
                <c:pt idx="25286">
                  <c:v>141.134803011559</c:v>
                </c:pt>
                <c:pt idx="25287">
                  <c:v>141.13131354013299</c:v>
                </c:pt>
                <c:pt idx="25288">
                  <c:v>141.122787367565</c:v>
                </c:pt>
                <c:pt idx="25289">
                  <c:v>141.079890183017</c:v>
                </c:pt>
                <c:pt idx="25290">
                  <c:v>141.05199982036001</c:v>
                </c:pt>
                <c:pt idx="25291">
                  <c:v>141.01596111347399</c:v>
                </c:pt>
                <c:pt idx="25292">
                  <c:v>141.006154185573</c:v>
                </c:pt>
                <c:pt idx="25293">
                  <c:v>140.94307727602001</c:v>
                </c:pt>
                <c:pt idx="25294">
                  <c:v>140.93087765085801</c:v>
                </c:pt>
                <c:pt idx="25295">
                  <c:v>140.93061931314901</c:v>
                </c:pt>
                <c:pt idx="25296">
                  <c:v>140.930236433723</c:v>
                </c:pt>
                <c:pt idx="25297">
                  <c:v>140.930036686676</c:v>
                </c:pt>
                <c:pt idx="25298">
                  <c:v>140.90515107927999</c:v>
                </c:pt>
                <c:pt idx="25299">
                  <c:v>140.89836089717201</c:v>
                </c:pt>
                <c:pt idx="25300">
                  <c:v>140.874197729624</c:v>
                </c:pt>
                <c:pt idx="25301">
                  <c:v>140.86794509951901</c:v>
                </c:pt>
                <c:pt idx="25302">
                  <c:v>140.829307956636</c:v>
                </c:pt>
                <c:pt idx="25303">
                  <c:v>140.79245623735599</c:v>
                </c:pt>
                <c:pt idx="25304">
                  <c:v>140.784532887192</c:v>
                </c:pt>
                <c:pt idx="25305">
                  <c:v>140.75553769215699</c:v>
                </c:pt>
                <c:pt idx="25306">
                  <c:v>140.75387653580901</c:v>
                </c:pt>
                <c:pt idx="25307">
                  <c:v>140.744225513207</c:v>
                </c:pt>
                <c:pt idx="25308">
                  <c:v>140.73776413733401</c:v>
                </c:pt>
                <c:pt idx="25309">
                  <c:v>140.734808231453</c:v>
                </c:pt>
                <c:pt idx="25310">
                  <c:v>140.72890294806001</c:v>
                </c:pt>
                <c:pt idx="25311">
                  <c:v>140.72325160692401</c:v>
                </c:pt>
                <c:pt idx="25312">
                  <c:v>140.72283645111699</c:v>
                </c:pt>
                <c:pt idx="25313">
                  <c:v>140.72262451544199</c:v>
                </c:pt>
                <c:pt idx="25314">
                  <c:v>140.72244363082501</c:v>
                </c:pt>
                <c:pt idx="25315">
                  <c:v>140.722419360304</c:v>
                </c:pt>
                <c:pt idx="25316">
                  <c:v>140.71882588665301</c:v>
                </c:pt>
                <c:pt idx="25317">
                  <c:v>140.717343942539</c:v>
                </c:pt>
                <c:pt idx="25318">
                  <c:v>140.60538795766601</c:v>
                </c:pt>
                <c:pt idx="25319">
                  <c:v>140.51289809835399</c:v>
                </c:pt>
                <c:pt idx="25320">
                  <c:v>140.48846793201099</c:v>
                </c:pt>
                <c:pt idx="25321">
                  <c:v>140.44743444716599</c:v>
                </c:pt>
                <c:pt idx="25322">
                  <c:v>140.41484171098799</c:v>
                </c:pt>
                <c:pt idx="25323">
                  <c:v>140.41287994198399</c:v>
                </c:pt>
                <c:pt idx="25324">
                  <c:v>140.40923171582801</c:v>
                </c:pt>
                <c:pt idx="25325">
                  <c:v>140.40922688358</c:v>
                </c:pt>
                <c:pt idx="25326">
                  <c:v>140.40894450475699</c:v>
                </c:pt>
                <c:pt idx="25327">
                  <c:v>140.40883616151001</c:v>
                </c:pt>
                <c:pt idx="25328">
                  <c:v>140.408513260745</c:v>
                </c:pt>
                <c:pt idx="25329">
                  <c:v>140.40829102152901</c:v>
                </c:pt>
                <c:pt idx="25330">
                  <c:v>140.39487465976299</c:v>
                </c:pt>
                <c:pt idx="25331">
                  <c:v>140.388081283687</c:v>
                </c:pt>
                <c:pt idx="25332">
                  <c:v>140.36346544851199</c:v>
                </c:pt>
                <c:pt idx="25333">
                  <c:v>140.352941973551</c:v>
                </c:pt>
                <c:pt idx="25334">
                  <c:v>140.24788952598001</c:v>
                </c:pt>
                <c:pt idx="25335">
                  <c:v>140.22401901601799</c:v>
                </c:pt>
                <c:pt idx="25336">
                  <c:v>140.20186060753699</c:v>
                </c:pt>
                <c:pt idx="25337">
                  <c:v>140.20182409983099</c:v>
                </c:pt>
                <c:pt idx="25338">
                  <c:v>140.20156215144399</c:v>
                </c:pt>
                <c:pt idx="25339">
                  <c:v>140.201542018841</c:v>
                </c:pt>
                <c:pt idx="25340">
                  <c:v>140.20124178996201</c:v>
                </c:pt>
                <c:pt idx="25341">
                  <c:v>140.20101566806301</c:v>
                </c:pt>
                <c:pt idx="25342">
                  <c:v>140.182696990408</c:v>
                </c:pt>
                <c:pt idx="25343">
                  <c:v>140.15518686397499</c:v>
                </c:pt>
                <c:pt idx="25344">
                  <c:v>140.13600414652001</c:v>
                </c:pt>
                <c:pt idx="25345">
                  <c:v>140.13042386248401</c:v>
                </c:pt>
                <c:pt idx="25346">
                  <c:v>140.11488511892901</c:v>
                </c:pt>
                <c:pt idx="25347">
                  <c:v>140.055492048991</c:v>
                </c:pt>
                <c:pt idx="25348">
                  <c:v>140.052859402054</c:v>
                </c:pt>
                <c:pt idx="25349">
                  <c:v>140.046334030721</c:v>
                </c:pt>
                <c:pt idx="25350">
                  <c:v>140.013012024593</c:v>
                </c:pt>
                <c:pt idx="25351">
                  <c:v>140.01086306907499</c:v>
                </c:pt>
                <c:pt idx="25352">
                  <c:v>140.001746380387</c:v>
                </c:pt>
                <c:pt idx="25353">
                  <c:v>139.961757043267</c:v>
                </c:pt>
                <c:pt idx="25354">
                  <c:v>139.96147378604701</c:v>
                </c:pt>
                <c:pt idx="25355">
                  <c:v>139.93643048293501</c:v>
                </c:pt>
                <c:pt idx="25356">
                  <c:v>139.90430996435001</c:v>
                </c:pt>
                <c:pt idx="25357">
                  <c:v>139.871041938312</c:v>
                </c:pt>
                <c:pt idx="25358">
                  <c:v>139.81719867730601</c:v>
                </c:pt>
                <c:pt idx="25359">
                  <c:v>139.81014604298301</c:v>
                </c:pt>
                <c:pt idx="25360">
                  <c:v>139.76785716377699</c:v>
                </c:pt>
                <c:pt idx="25361">
                  <c:v>139.68274199573401</c:v>
                </c:pt>
                <c:pt idx="25362">
                  <c:v>139.67713779848</c:v>
                </c:pt>
                <c:pt idx="25363">
                  <c:v>139.616210857147</c:v>
                </c:pt>
                <c:pt idx="25364">
                  <c:v>139.551260872021</c:v>
                </c:pt>
                <c:pt idx="25365">
                  <c:v>139.541313946771</c:v>
                </c:pt>
                <c:pt idx="25366">
                  <c:v>139.47144810633901</c:v>
                </c:pt>
                <c:pt idx="25367">
                  <c:v>139.46116981146801</c:v>
                </c:pt>
                <c:pt idx="25368">
                  <c:v>139.44576099599001</c:v>
                </c:pt>
                <c:pt idx="25369">
                  <c:v>139.43650587398901</c:v>
                </c:pt>
                <c:pt idx="25370">
                  <c:v>139.43457090679999</c:v>
                </c:pt>
                <c:pt idx="25371">
                  <c:v>139.41865914108499</c:v>
                </c:pt>
                <c:pt idx="25372">
                  <c:v>139.348919208208</c:v>
                </c:pt>
                <c:pt idx="25373">
                  <c:v>139.34599720227399</c:v>
                </c:pt>
                <c:pt idx="25374">
                  <c:v>139.33124676728301</c:v>
                </c:pt>
                <c:pt idx="25375">
                  <c:v>139.313695064207</c:v>
                </c:pt>
                <c:pt idx="25376">
                  <c:v>139.27084212013199</c:v>
                </c:pt>
                <c:pt idx="25377">
                  <c:v>139.25283750943299</c:v>
                </c:pt>
                <c:pt idx="25378">
                  <c:v>139.22707455287801</c:v>
                </c:pt>
                <c:pt idx="25379">
                  <c:v>139.22623774530399</c:v>
                </c:pt>
                <c:pt idx="25380">
                  <c:v>139.21113707221599</c:v>
                </c:pt>
                <c:pt idx="25381">
                  <c:v>139.20672904883</c:v>
                </c:pt>
                <c:pt idx="25382">
                  <c:v>139.19543415685399</c:v>
                </c:pt>
                <c:pt idx="25383">
                  <c:v>139.160514252165</c:v>
                </c:pt>
                <c:pt idx="25384">
                  <c:v>139.09744585235899</c:v>
                </c:pt>
                <c:pt idx="25385">
                  <c:v>139.091546243148</c:v>
                </c:pt>
                <c:pt idx="25386">
                  <c:v>139.088227633202</c:v>
                </c:pt>
                <c:pt idx="25387">
                  <c:v>139.08261323384201</c:v>
                </c:pt>
                <c:pt idx="25388">
                  <c:v>139.07275176428399</c:v>
                </c:pt>
                <c:pt idx="25389">
                  <c:v>139.04906576956799</c:v>
                </c:pt>
                <c:pt idx="25390">
                  <c:v>139.02635388760899</c:v>
                </c:pt>
                <c:pt idx="25391">
                  <c:v>138.870957538613</c:v>
                </c:pt>
                <c:pt idx="25392">
                  <c:v>138.86306184374001</c:v>
                </c:pt>
                <c:pt idx="25393">
                  <c:v>138.8435733382</c:v>
                </c:pt>
                <c:pt idx="25394">
                  <c:v>138.80218572335099</c:v>
                </c:pt>
                <c:pt idx="25395">
                  <c:v>138.78319600486299</c:v>
                </c:pt>
                <c:pt idx="25396">
                  <c:v>138.75281464920499</c:v>
                </c:pt>
                <c:pt idx="25397">
                  <c:v>138.74422298203299</c:v>
                </c:pt>
                <c:pt idx="25398">
                  <c:v>138.71100523208099</c:v>
                </c:pt>
                <c:pt idx="25399">
                  <c:v>138.68792616141499</c:v>
                </c:pt>
                <c:pt idx="25400">
                  <c:v>138.653619517539</c:v>
                </c:pt>
                <c:pt idx="25401">
                  <c:v>138.64435426917899</c:v>
                </c:pt>
                <c:pt idx="25402">
                  <c:v>138.64016344879801</c:v>
                </c:pt>
                <c:pt idx="25403">
                  <c:v>138.63784323608601</c:v>
                </c:pt>
                <c:pt idx="25404">
                  <c:v>138.502498794145</c:v>
                </c:pt>
                <c:pt idx="25405">
                  <c:v>138.33343006191899</c:v>
                </c:pt>
                <c:pt idx="25406">
                  <c:v>138.236413061397</c:v>
                </c:pt>
                <c:pt idx="25407">
                  <c:v>138.235331668725</c:v>
                </c:pt>
                <c:pt idx="25408">
                  <c:v>138.233848536153</c:v>
                </c:pt>
                <c:pt idx="25409">
                  <c:v>138.19168651391999</c:v>
                </c:pt>
                <c:pt idx="25410">
                  <c:v>138.187132217216</c:v>
                </c:pt>
                <c:pt idx="25411">
                  <c:v>138.182338634931</c:v>
                </c:pt>
                <c:pt idx="25412">
                  <c:v>138.168029739285</c:v>
                </c:pt>
                <c:pt idx="25413">
                  <c:v>138.13010484068701</c:v>
                </c:pt>
                <c:pt idx="25414">
                  <c:v>138.095255195883</c:v>
                </c:pt>
                <c:pt idx="25415">
                  <c:v>138.054396211235</c:v>
                </c:pt>
                <c:pt idx="25416">
                  <c:v>138.01274171042201</c:v>
                </c:pt>
                <c:pt idx="25417">
                  <c:v>137.99563247371501</c:v>
                </c:pt>
                <c:pt idx="25418">
                  <c:v>137.953192434073</c:v>
                </c:pt>
                <c:pt idx="25419">
                  <c:v>137.95210540982899</c:v>
                </c:pt>
                <c:pt idx="25420">
                  <c:v>137.948960489293</c:v>
                </c:pt>
                <c:pt idx="25421">
                  <c:v>137.92474359433601</c:v>
                </c:pt>
                <c:pt idx="25422">
                  <c:v>137.90291368221199</c:v>
                </c:pt>
                <c:pt idx="25423">
                  <c:v>137.90204908684001</c:v>
                </c:pt>
                <c:pt idx="25424">
                  <c:v>137.896589251173</c:v>
                </c:pt>
                <c:pt idx="25425">
                  <c:v>137.89193205072999</c:v>
                </c:pt>
                <c:pt idx="25426">
                  <c:v>137.84968083423001</c:v>
                </c:pt>
                <c:pt idx="25427">
                  <c:v>137.80439431030001</c:v>
                </c:pt>
                <c:pt idx="25428">
                  <c:v>137.796729199076</c:v>
                </c:pt>
                <c:pt idx="25429">
                  <c:v>137.785701472482</c:v>
                </c:pt>
                <c:pt idx="25430">
                  <c:v>137.783774451353</c:v>
                </c:pt>
                <c:pt idx="25431">
                  <c:v>137.696745463394</c:v>
                </c:pt>
                <c:pt idx="25432">
                  <c:v>137.66086582511099</c:v>
                </c:pt>
                <c:pt idx="25433">
                  <c:v>137.63450249344601</c:v>
                </c:pt>
                <c:pt idx="25434">
                  <c:v>137.631021830561</c:v>
                </c:pt>
                <c:pt idx="25435">
                  <c:v>137.54172410423101</c:v>
                </c:pt>
                <c:pt idx="25436">
                  <c:v>137.524541106622</c:v>
                </c:pt>
                <c:pt idx="25437">
                  <c:v>137.49584270788901</c:v>
                </c:pt>
                <c:pt idx="25438">
                  <c:v>137.41964267410401</c:v>
                </c:pt>
                <c:pt idx="25439">
                  <c:v>137.341147302574</c:v>
                </c:pt>
                <c:pt idx="25440">
                  <c:v>137.303509589562</c:v>
                </c:pt>
                <c:pt idx="25441">
                  <c:v>137.298741824903</c:v>
                </c:pt>
                <c:pt idx="25442">
                  <c:v>137.29405590807599</c:v>
                </c:pt>
                <c:pt idx="25443">
                  <c:v>137.25834750541301</c:v>
                </c:pt>
                <c:pt idx="25444">
                  <c:v>137.21266370248699</c:v>
                </c:pt>
                <c:pt idx="25445">
                  <c:v>137.20505680344201</c:v>
                </c:pt>
                <c:pt idx="25446">
                  <c:v>137.135985228393</c:v>
                </c:pt>
                <c:pt idx="25447">
                  <c:v>137.12609236245399</c:v>
                </c:pt>
                <c:pt idx="25448">
                  <c:v>137.121418111819</c:v>
                </c:pt>
                <c:pt idx="25449">
                  <c:v>137.032460886206</c:v>
                </c:pt>
                <c:pt idx="25450">
                  <c:v>137.031823536377</c:v>
                </c:pt>
                <c:pt idx="25451">
                  <c:v>137.00487380496699</c:v>
                </c:pt>
                <c:pt idx="25452">
                  <c:v>136.98619294796001</c:v>
                </c:pt>
                <c:pt idx="25453">
                  <c:v>136.947761051865</c:v>
                </c:pt>
                <c:pt idx="25454">
                  <c:v>136.876088433088</c:v>
                </c:pt>
                <c:pt idx="25455">
                  <c:v>136.79007898881599</c:v>
                </c:pt>
                <c:pt idx="25456">
                  <c:v>136.759000992664</c:v>
                </c:pt>
                <c:pt idx="25457">
                  <c:v>136.71892416756799</c:v>
                </c:pt>
                <c:pt idx="25458">
                  <c:v>136.71489191962701</c:v>
                </c:pt>
                <c:pt idx="25459">
                  <c:v>136.68392622016</c:v>
                </c:pt>
                <c:pt idx="25460">
                  <c:v>136.61479906345599</c:v>
                </c:pt>
                <c:pt idx="25461">
                  <c:v>136.610456068475</c:v>
                </c:pt>
                <c:pt idx="25462">
                  <c:v>136.573398784321</c:v>
                </c:pt>
                <c:pt idx="25463">
                  <c:v>136.54856797385401</c:v>
                </c:pt>
                <c:pt idx="25464">
                  <c:v>136.54586075238501</c:v>
                </c:pt>
                <c:pt idx="25465">
                  <c:v>136.50558145991801</c:v>
                </c:pt>
                <c:pt idx="25466">
                  <c:v>136.46166841422499</c:v>
                </c:pt>
                <c:pt idx="25467">
                  <c:v>136.42104285072401</c:v>
                </c:pt>
                <c:pt idx="25468">
                  <c:v>136.391402917417</c:v>
                </c:pt>
                <c:pt idx="25469">
                  <c:v>136.36526701853299</c:v>
                </c:pt>
                <c:pt idx="25470">
                  <c:v>136.32402472509401</c:v>
                </c:pt>
                <c:pt idx="25471">
                  <c:v>136.31013141462799</c:v>
                </c:pt>
                <c:pt idx="25472">
                  <c:v>136.30767788928901</c:v>
                </c:pt>
                <c:pt idx="25473">
                  <c:v>136.275322719028</c:v>
                </c:pt>
                <c:pt idx="25474">
                  <c:v>136.274970507977</c:v>
                </c:pt>
                <c:pt idx="25475">
                  <c:v>136.25000512226299</c:v>
                </c:pt>
                <c:pt idx="25476">
                  <c:v>136.238825289765</c:v>
                </c:pt>
                <c:pt idx="25477">
                  <c:v>136.23389227810199</c:v>
                </c:pt>
                <c:pt idx="25478">
                  <c:v>136.21341086969301</c:v>
                </c:pt>
                <c:pt idx="25479">
                  <c:v>136.196059093131</c:v>
                </c:pt>
                <c:pt idx="25480">
                  <c:v>136.16849662057101</c:v>
                </c:pt>
                <c:pt idx="25481">
                  <c:v>136.141896364849</c:v>
                </c:pt>
                <c:pt idx="25482">
                  <c:v>136.09948874671699</c:v>
                </c:pt>
                <c:pt idx="25483">
                  <c:v>136.082226054259</c:v>
                </c:pt>
                <c:pt idx="25484">
                  <c:v>136.06653444236301</c:v>
                </c:pt>
                <c:pt idx="25485">
                  <c:v>136.02674201283199</c:v>
                </c:pt>
                <c:pt idx="25486">
                  <c:v>135.96607936630301</c:v>
                </c:pt>
                <c:pt idx="25487">
                  <c:v>135.94358906197201</c:v>
                </c:pt>
                <c:pt idx="25488">
                  <c:v>135.923813829051</c:v>
                </c:pt>
                <c:pt idx="25489">
                  <c:v>135.89585074808801</c:v>
                </c:pt>
                <c:pt idx="25490">
                  <c:v>135.861795924257</c:v>
                </c:pt>
                <c:pt idx="25491">
                  <c:v>135.827922147686</c:v>
                </c:pt>
                <c:pt idx="25492">
                  <c:v>135.80914031334899</c:v>
                </c:pt>
                <c:pt idx="25493">
                  <c:v>135.721361204239</c:v>
                </c:pt>
                <c:pt idx="25494">
                  <c:v>135.68696742896199</c:v>
                </c:pt>
                <c:pt idx="25495">
                  <c:v>135.670149663621</c:v>
                </c:pt>
                <c:pt idx="25496">
                  <c:v>135.62882420707999</c:v>
                </c:pt>
                <c:pt idx="25497">
                  <c:v>135.58404929870201</c:v>
                </c:pt>
                <c:pt idx="25498">
                  <c:v>135.523970370028</c:v>
                </c:pt>
                <c:pt idx="25499">
                  <c:v>135.51443153524701</c:v>
                </c:pt>
                <c:pt idx="25500">
                  <c:v>135.49363601127001</c:v>
                </c:pt>
                <c:pt idx="25501">
                  <c:v>135.425722694482</c:v>
                </c:pt>
                <c:pt idx="25502">
                  <c:v>135.38998419330699</c:v>
                </c:pt>
                <c:pt idx="25503">
                  <c:v>135.31497295285399</c:v>
                </c:pt>
                <c:pt idx="25504">
                  <c:v>135.30416914705199</c:v>
                </c:pt>
                <c:pt idx="25505">
                  <c:v>135.26450470327299</c:v>
                </c:pt>
                <c:pt idx="25506">
                  <c:v>135.25896003369101</c:v>
                </c:pt>
                <c:pt idx="25507">
                  <c:v>135.23513518209501</c:v>
                </c:pt>
                <c:pt idx="25508">
                  <c:v>135.19402703692501</c:v>
                </c:pt>
                <c:pt idx="25509">
                  <c:v>135.18196614721001</c:v>
                </c:pt>
                <c:pt idx="25510">
                  <c:v>135.16326067855701</c:v>
                </c:pt>
                <c:pt idx="25511">
                  <c:v>135.161038939326</c:v>
                </c:pt>
                <c:pt idx="25512">
                  <c:v>135.13102084021</c:v>
                </c:pt>
                <c:pt idx="25513">
                  <c:v>135.12692715560399</c:v>
                </c:pt>
                <c:pt idx="25514">
                  <c:v>135.066309088959</c:v>
                </c:pt>
                <c:pt idx="25515">
                  <c:v>135.035089106632</c:v>
                </c:pt>
                <c:pt idx="25516">
                  <c:v>135.01050395756801</c:v>
                </c:pt>
                <c:pt idx="25517">
                  <c:v>135.008827314634</c:v>
                </c:pt>
                <c:pt idx="25518">
                  <c:v>134.99997763110699</c:v>
                </c:pt>
                <c:pt idx="25519">
                  <c:v>134.95440196638901</c:v>
                </c:pt>
                <c:pt idx="25520">
                  <c:v>134.89808871190399</c:v>
                </c:pt>
                <c:pt idx="25521">
                  <c:v>134.89299548088499</c:v>
                </c:pt>
                <c:pt idx="25522">
                  <c:v>134.89255207808901</c:v>
                </c:pt>
                <c:pt idx="25523">
                  <c:v>134.892006235054</c:v>
                </c:pt>
                <c:pt idx="25524">
                  <c:v>134.84122110679201</c:v>
                </c:pt>
                <c:pt idx="25525">
                  <c:v>134.824280333552</c:v>
                </c:pt>
                <c:pt idx="25526">
                  <c:v>134.78581981463199</c:v>
                </c:pt>
                <c:pt idx="25527">
                  <c:v>134.72927287828901</c:v>
                </c:pt>
                <c:pt idx="25528">
                  <c:v>134.70633191940601</c:v>
                </c:pt>
                <c:pt idx="25529">
                  <c:v>134.691093068139</c:v>
                </c:pt>
                <c:pt idx="25530">
                  <c:v>134.66906771811699</c:v>
                </c:pt>
                <c:pt idx="25531">
                  <c:v>134.62463782909199</c:v>
                </c:pt>
                <c:pt idx="25532">
                  <c:v>134.61603135015099</c:v>
                </c:pt>
                <c:pt idx="25533">
                  <c:v>134.61555020487901</c:v>
                </c:pt>
                <c:pt idx="25534">
                  <c:v>134.61081323655</c:v>
                </c:pt>
                <c:pt idx="25535">
                  <c:v>134.59792189275001</c:v>
                </c:pt>
                <c:pt idx="25536">
                  <c:v>134.5935459893</c:v>
                </c:pt>
                <c:pt idx="25537">
                  <c:v>134.56403983252801</c:v>
                </c:pt>
                <c:pt idx="25538">
                  <c:v>134.54866839453601</c:v>
                </c:pt>
                <c:pt idx="25539">
                  <c:v>134.54841957999901</c:v>
                </c:pt>
                <c:pt idx="25540">
                  <c:v>134.53116653209699</c:v>
                </c:pt>
                <c:pt idx="25541">
                  <c:v>134.46283076835101</c:v>
                </c:pt>
                <c:pt idx="25542">
                  <c:v>134.44675745042801</c:v>
                </c:pt>
                <c:pt idx="25543">
                  <c:v>134.441679119687</c:v>
                </c:pt>
                <c:pt idx="25544">
                  <c:v>134.41124627305999</c:v>
                </c:pt>
                <c:pt idx="25545">
                  <c:v>134.39574456947301</c:v>
                </c:pt>
                <c:pt idx="25546">
                  <c:v>134.36857241644299</c:v>
                </c:pt>
                <c:pt idx="25547">
                  <c:v>134.35107991518399</c:v>
                </c:pt>
                <c:pt idx="25548">
                  <c:v>134.33925192296999</c:v>
                </c:pt>
                <c:pt idx="25549">
                  <c:v>134.33353081729899</c:v>
                </c:pt>
                <c:pt idx="25550">
                  <c:v>134.32704572161401</c:v>
                </c:pt>
                <c:pt idx="25551">
                  <c:v>134.315556616854</c:v>
                </c:pt>
                <c:pt idx="25552">
                  <c:v>134.304834118332</c:v>
                </c:pt>
                <c:pt idx="25553">
                  <c:v>134.29275896593299</c:v>
                </c:pt>
                <c:pt idx="25554">
                  <c:v>134.242369338266</c:v>
                </c:pt>
                <c:pt idx="25555">
                  <c:v>134.215157596577</c:v>
                </c:pt>
                <c:pt idx="25556">
                  <c:v>134.18484199343399</c:v>
                </c:pt>
                <c:pt idx="25557">
                  <c:v>134.16993663479201</c:v>
                </c:pt>
                <c:pt idx="25558">
                  <c:v>134.09532966484699</c:v>
                </c:pt>
                <c:pt idx="25559">
                  <c:v>134.07559493252899</c:v>
                </c:pt>
                <c:pt idx="25560">
                  <c:v>134.058066671071</c:v>
                </c:pt>
                <c:pt idx="25561">
                  <c:v>134.04271974564</c:v>
                </c:pt>
                <c:pt idx="25562">
                  <c:v>134.01927908978601</c:v>
                </c:pt>
                <c:pt idx="25563">
                  <c:v>133.91816733253501</c:v>
                </c:pt>
                <c:pt idx="25564">
                  <c:v>133.89153934130999</c:v>
                </c:pt>
                <c:pt idx="25565">
                  <c:v>133.88924072610499</c:v>
                </c:pt>
                <c:pt idx="25566">
                  <c:v>133.836515355057</c:v>
                </c:pt>
                <c:pt idx="25567">
                  <c:v>133.833110462289</c:v>
                </c:pt>
                <c:pt idx="25568">
                  <c:v>133.81219974281001</c:v>
                </c:pt>
                <c:pt idx="25569">
                  <c:v>133.773210836445</c:v>
                </c:pt>
                <c:pt idx="25570">
                  <c:v>133.734220068366</c:v>
                </c:pt>
                <c:pt idx="25571">
                  <c:v>133.70341593768299</c:v>
                </c:pt>
                <c:pt idx="25572">
                  <c:v>133.696286933137</c:v>
                </c:pt>
                <c:pt idx="25573">
                  <c:v>133.694374769104</c:v>
                </c:pt>
                <c:pt idx="25574">
                  <c:v>133.61767934298399</c:v>
                </c:pt>
                <c:pt idx="25575">
                  <c:v>133.60974475891399</c:v>
                </c:pt>
                <c:pt idx="25576">
                  <c:v>133.58022458470401</c:v>
                </c:pt>
                <c:pt idx="25577">
                  <c:v>133.576606486396</c:v>
                </c:pt>
                <c:pt idx="25578">
                  <c:v>133.57140475681399</c:v>
                </c:pt>
                <c:pt idx="25579">
                  <c:v>133.55608955155799</c:v>
                </c:pt>
                <c:pt idx="25580">
                  <c:v>133.555855463082</c:v>
                </c:pt>
                <c:pt idx="25581">
                  <c:v>133.54865194366499</c:v>
                </c:pt>
                <c:pt idx="25582">
                  <c:v>133.481755772393</c:v>
                </c:pt>
                <c:pt idx="25583">
                  <c:v>133.45368676571499</c:v>
                </c:pt>
                <c:pt idx="25584">
                  <c:v>133.38970915742999</c:v>
                </c:pt>
                <c:pt idx="25585">
                  <c:v>133.351053597846</c:v>
                </c:pt>
                <c:pt idx="25586">
                  <c:v>133.32221965376601</c:v>
                </c:pt>
                <c:pt idx="25587">
                  <c:v>133.30577497940499</c:v>
                </c:pt>
                <c:pt idx="25588">
                  <c:v>133.27159529467599</c:v>
                </c:pt>
                <c:pt idx="25589">
                  <c:v>133.23173471323301</c:v>
                </c:pt>
                <c:pt idx="25590">
                  <c:v>133.21837878914701</c:v>
                </c:pt>
                <c:pt idx="25591">
                  <c:v>133.21541500686601</c:v>
                </c:pt>
                <c:pt idx="25592">
                  <c:v>133.19311594939001</c:v>
                </c:pt>
                <c:pt idx="25593">
                  <c:v>133.140434355303</c:v>
                </c:pt>
                <c:pt idx="25594">
                  <c:v>133.106092490983</c:v>
                </c:pt>
                <c:pt idx="25595">
                  <c:v>133.098025142593</c:v>
                </c:pt>
                <c:pt idx="25596">
                  <c:v>133.042391149281</c:v>
                </c:pt>
                <c:pt idx="25597">
                  <c:v>132.97627395639699</c:v>
                </c:pt>
                <c:pt idx="25598">
                  <c:v>132.88431137190599</c:v>
                </c:pt>
                <c:pt idx="25599">
                  <c:v>132.854123768043</c:v>
                </c:pt>
                <c:pt idx="25600">
                  <c:v>132.817692544095</c:v>
                </c:pt>
                <c:pt idx="25601">
                  <c:v>132.81159426398</c:v>
                </c:pt>
                <c:pt idx="25602">
                  <c:v>132.76653370218901</c:v>
                </c:pt>
                <c:pt idx="25603">
                  <c:v>132.71104215757799</c:v>
                </c:pt>
                <c:pt idx="25604">
                  <c:v>132.65031437464501</c:v>
                </c:pt>
                <c:pt idx="25605">
                  <c:v>132.64103131595201</c:v>
                </c:pt>
                <c:pt idx="25606">
                  <c:v>132.61881068636899</c:v>
                </c:pt>
                <c:pt idx="25607">
                  <c:v>132.49721208176899</c:v>
                </c:pt>
                <c:pt idx="25608">
                  <c:v>132.46704990155601</c:v>
                </c:pt>
                <c:pt idx="25609">
                  <c:v>132.460811670211</c:v>
                </c:pt>
                <c:pt idx="25610">
                  <c:v>132.263606941967</c:v>
                </c:pt>
                <c:pt idx="25611">
                  <c:v>132.21469615662801</c:v>
                </c:pt>
                <c:pt idx="25612">
                  <c:v>132.21187520288501</c:v>
                </c:pt>
                <c:pt idx="25613">
                  <c:v>132.19782452914899</c:v>
                </c:pt>
                <c:pt idx="25614">
                  <c:v>132.159701039423</c:v>
                </c:pt>
                <c:pt idx="25615">
                  <c:v>132.06087588327799</c:v>
                </c:pt>
                <c:pt idx="25616">
                  <c:v>132.02007630152201</c:v>
                </c:pt>
                <c:pt idx="25617">
                  <c:v>131.988672984213</c:v>
                </c:pt>
                <c:pt idx="25618">
                  <c:v>131.936685442966</c:v>
                </c:pt>
                <c:pt idx="25619">
                  <c:v>131.83491402169199</c:v>
                </c:pt>
                <c:pt idx="25620">
                  <c:v>131.81284040721101</c:v>
                </c:pt>
                <c:pt idx="25621">
                  <c:v>131.80589192072301</c:v>
                </c:pt>
                <c:pt idx="25622">
                  <c:v>131.79133483689799</c:v>
                </c:pt>
                <c:pt idx="25623">
                  <c:v>131.74845602905501</c:v>
                </c:pt>
                <c:pt idx="25624">
                  <c:v>131.73090304541901</c:v>
                </c:pt>
                <c:pt idx="25625">
                  <c:v>131.72969217406001</c:v>
                </c:pt>
                <c:pt idx="25626">
                  <c:v>131.72966628896401</c:v>
                </c:pt>
                <c:pt idx="25627">
                  <c:v>131.684846451612</c:v>
                </c:pt>
                <c:pt idx="25628">
                  <c:v>131.64666394759399</c:v>
                </c:pt>
                <c:pt idx="25629">
                  <c:v>131.625913290472</c:v>
                </c:pt>
                <c:pt idx="25630">
                  <c:v>131.608521753377</c:v>
                </c:pt>
                <c:pt idx="25631">
                  <c:v>131.602149608318</c:v>
                </c:pt>
                <c:pt idx="25632">
                  <c:v>131.59481088626799</c:v>
                </c:pt>
                <c:pt idx="25633">
                  <c:v>131.527064330016</c:v>
                </c:pt>
                <c:pt idx="25634">
                  <c:v>131.523974252393</c:v>
                </c:pt>
                <c:pt idx="25635">
                  <c:v>131.52294636105799</c:v>
                </c:pt>
                <c:pt idx="25636">
                  <c:v>131.52144099717401</c:v>
                </c:pt>
                <c:pt idx="25637">
                  <c:v>131.52080587208701</c:v>
                </c:pt>
                <c:pt idx="25638">
                  <c:v>131.51030162959401</c:v>
                </c:pt>
                <c:pt idx="25639">
                  <c:v>131.504837360723</c:v>
                </c:pt>
                <c:pt idx="25640">
                  <c:v>131.484304179335</c:v>
                </c:pt>
                <c:pt idx="25641">
                  <c:v>131.41520831370201</c:v>
                </c:pt>
                <c:pt idx="25642">
                  <c:v>131.39443024340599</c:v>
                </c:pt>
                <c:pt idx="25643">
                  <c:v>131.38096564949899</c:v>
                </c:pt>
                <c:pt idx="25644">
                  <c:v>131.376768727089</c:v>
                </c:pt>
                <c:pt idx="25645">
                  <c:v>131.37004611626901</c:v>
                </c:pt>
                <c:pt idx="25646">
                  <c:v>131.315005029481</c:v>
                </c:pt>
                <c:pt idx="25647">
                  <c:v>131.26420959822701</c:v>
                </c:pt>
                <c:pt idx="25648">
                  <c:v>131.25971657949</c:v>
                </c:pt>
                <c:pt idx="25649">
                  <c:v>131.24779647883199</c:v>
                </c:pt>
                <c:pt idx="25650">
                  <c:v>131.18846975154599</c:v>
                </c:pt>
                <c:pt idx="25651">
                  <c:v>131.17685077598799</c:v>
                </c:pt>
                <c:pt idx="25652">
                  <c:v>131.16703303897299</c:v>
                </c:pt>
                <c:pt idx="25653">
                  <c:v>131.15055457764001</c:v>
                </c:pt>
                <c:pt idx="25654">
                  <c:v>131.13531337472199</c:v>
                </c:pt>
                <c:pt idx="25655">
                  <c:v>131.10470529200299</c:v>
                </c:pt>
                <c:pt idx="25656">
                  <c:v>131.04131689398099</c:v>
                </c:pt>
                <c:pt idx="25657">
                  <c:v>131.03198871645699</c:v>
                </c:pt>
                <c:pt idx="25658">
                  <c:v>131.02127193935101</c:v>
                </c:pt>
                <c:pt idx="25659">
                  <c:v>130.98714992361599</c:v>
                </c:pt>
                <c:pt idx="25660">
                  <c:v>130.97193920940899</c:v>
                </c:pt>
                <c:pt idx="25661">
                  <c:v>130.943272609122</c:v>
                </c:pt>
                <c:pt idx="25662">
                  <c:v>130.93522694163801</c:v>
                </c:pt>
                <c:pt idx="25663">
                  <c:v>130.930592634616</c:v>
                </c:pt>
                <c:pt idx="25664">
                  <c:v>130.85629526521501</c:v>
                </c:pt>
                <c:pt idx="25665">
                  <c:v>130.78946326924</c:v>
                </c:pt>
                <c:pt idx="25666">
                  <c:v>130.77250987504101</c:v>
                </c:pt>
                <c:pt idx="25667">
                  <c:v>130.73528503245899</c:v>
                </c:pt>
                <c:pt idx="25668">
                  <c:v>130.71034323688201</c:v>
                </c:pt>
                <c:pt idx="25669">
                  <c:v>130.70472223571599</c:v>
                </c:pt>
                <c:pt idx="25670">
                  <c:v>130.67493833515601</c:v>
                </c:pt>
                <c:pt idx="25671">
                  <c:v>130.674870280096</c:v>
                </c:pt>
                <c:pt idx="25672">
                  <c:v>130.673981886391</c:v>
                </c:pt>
                <c:pt idx="25673">
                  <c:v>130.631025167037</c:v>
                </c:pt>
                <c:pt idx="25674">
                  <c:v>130.62195755404801</c:v>
                </c:pt>
                <c:pt idx="25675">
                  <c:v>130.62023125163299</c:v>
                </c:pt>
                <c:pt idx="25676">
                  <c:v>130.60439220685501</c:v>
                </c:pt>
                <c:pt idx="25677">
                  <c:v>130.592894001345</c:v>
                </c:pt>
                <c:pt idx="25678">
                  <c:v>130.572546535649</c:v>
                </c:pt>
                <c:pt idx="25679">
                  <c:v>130.563773635758</c:v>
                </c:pt>
                <c:pt idx="25680">
                  <c:v>130.55038377081601</c:v>
                </c:pt>
                <c:pt idx="25681">
                  <c:v>130.528367262481</c:v>
                </c:pt>
                <c:pt idx="25682">
                  <c:v>130.525890498628</c:v>
                </c:pt>
                <c:pt idx="25683">
                  <c:v>130.502900775912</c:v>
                </c:pt>
                <c:pt idx="25684">
                  <c:v>130.49721743193399</c:v>
                </c:pt>
                <c:pt idx="25685">
                  <c:v>130.496897115975</c:v>
                </c:pt>
                <c:pt idx="25686">
                  <c:v>130.49638511543901</c:v>
                </c:pt>
                <c:pt idx="25687">
                  <c:v>130.48496791347301</c:v>
                </c:pt>
                <c:pt idx="25688">
                  <c:v>130.43152423097999</c:v>
                </c:pt>
                <c:pt idx="25689">
                  <c:v>130.406516930723</c:v>
                </c:pt>
                <c:pt idx="25690">
                  <c:v>130.364375666238</c:v>
                </c:pt>
                <c:pt idx="25691">
                  <c:v>130.35621063547501</c:v>
                </c:pt>
                <c:pt idx="25692">
                  <c:v>130.329941962627</c:v>
                </c:pt>
                <c:pt idx="25693">
                  <c:v>130.31202823443499</c:v>
                </c:pt>
                <c:pt idx="25694">
                  <c:v>130.26704415294799</c:v>
                </c:pt>
                <c:pt idx="25695">
                  <c:v>130.22563938985499</c:v>
                </c:pt>
                <c:pt idx="25696">
                  <c:v>130.215344179281</c:v>
                </c:pt>
                <c:pt idx="25697">
                  <c:v>130.21391059794701</c:v>
                </c:pt>
                <c:pt idx="25698">
                  <c:v>130.175829258813</c:v>
                </c:pt>
                <c:pt idx="25699">
                  <c:v>130.157323436485</c:v>
                </c:pt>
                <c:pt idx="25700">
                  <c:v>130.11453961362599</c:v>
                </c:pt>
                <c:pt idx="25701">
                  <c:v>130.1022213503</c:v>
                </c:pt>
                <c:pt idx="25702">
                  <c:v>130.066346517043</c:v>
                </c:pt>
                <c:pt idx="25703">
                  <c:v>130.038693557275</c:v>
                </c:pt>
                <c:pt idx="25704">
                  <c:v>129.94608372478999</c:v>
                </c:pt>
                <c:pt idx="25705">
                  <c:v>129.93112067850501</c:v>
                </c:pt>
                <c:pt idx="25706">
                  <c:v>129.92669743940101</c:v>
                </c:pt>
                <c:pt idx="25707">
                  <c:v>129.91109338673999</c:v>
                </c:pt>
                <c:pt idx="25708">
                  <c:v>129.733410670209</c:v>
                </c:pt>
                <c:pt idx="25709">
                  <c:v>129.711421423025</c:v>
                </c:pt>
                <c:pt idx="25710">
                  <c:v>129.71093165676101</c:v>
                </c:pt>
                <c:pt idx="25711">
                  <c:v>129.69390831291099</c:v>
                </c:pt>
                <c:pt idx="25712">
                  <c:v>129.61558370947699</c:v>
                </c:pt>
                <c:pt idx="25713">
                  <c:v>129.58715073889999</c:v>
                </c:pt>
                <c:pt idx="25714">
                  <c:v>129.58381155483301</c:v>
                </c:pt>
                <c:pt idx="25715">
                  <c:v>129.55534637203701</c:v>
                </c:pt>
                <c:pt idx="25716">
                  <c:v>129.55342508423701</c:v>
                </c:pt>
                <c:pt idx="25717">
                  <c:v>129.54744208145601</c:v>
                </c:pt>
                <c:pt idx="25718">
                  <c:v>129.484273325939</c:v>
                </c:pt>
                <c:pt idx="25719">
                  <c:v>129.47605732829001</c:v>
                </c:pt>
                <c:pt idx="25720">
                  <c:v>129.44426709878499</c:v>
                </c:pt>
                <c:pt idx="25721">
                  <c:v>129.424821827964</c:v>
                </c:pt>
                <c:pt idx="25722">
                  <c:v>129.413519112204</c:v>
                </c:pt>
                <c:pt idx="25723">
                  <c:v>129.39955832957901</c:v>
                </c:pt>
                <c:pt idx="25724">
                  <c:v>129.35091209834101</c:v>
                </c:pt>
                <c:pt idx="25725">
                  <c:v>129.342674093357</c:v>
                </c:pt>
                <c:pt idx="25726">
                  <c:v>129.33303857478299</c:v>
                </c:pt>
                <c:pt idx="25727">
                  <c:v>129.29336018379999</c:v>
                </c:pt>
                <c:pt idx="25728">
                  <c:v>129.29328132509599</c:v>
                </c:pt>
                <c:pt idx="25729">
                  <c:v>129.28032949744599</c:v>
                </c:pt>
                <c:pt idx="25730">
                  <c:v>129.25427229893401</c:v>
                </c:pt>
                <c:pt idx="25731">
                  <c:v>129.18970653219699</c:v>
                </c:pt>
                <c:pt idx="25732">
                  <c:v>129.18717585171899</c:v>
                </c:pt>
                <c:pt idx="25733">
                  <c:v>129.12896829892401</c:v>
                </c:pt>
                <c:pt idx="25734">
                  <c:v>129.07821352160201</c:v>
                </c:pt>
                <c:pt idx="25735">
                  <c:v>129.07593699185799</c:v>
                </c:pt>
                <c:pt idx="25736">
                  <c:v>129.067924451599</c:v>
                </c:pt>
                <c:pt idx="25737">
                  <c:v>129.03485196176899</c:v>
                </c:pt>
                <c:pt idx="25738">
                  <c:v>129.00443046997501</c:v>
                </c:pt>
                <c:pt idx="25739">
                  <c:v>128.926171198752</c:v>
                </c:pt>
                <c:pt idx="25740">
                  <c:v>128.907325620796</c:v>
                </c:pt>
                <c:pt idx="25741">
                  <c:v>128.90697342758099</c:v>
                </c:pt>
                <c:pt idx="25742">
                  <c:v>128.90072865449099</c:v>
                </c:pt>
                <c:pt idx="25743">
                  <c:v>128.886380943717</c:v>
                </c:pt>
                <c:pt idx="25744">
                  <c:v>128.88630555895099</c:v>
                </c:pt>
                <c:pt idx="25745">
                  <c:v>128.84722030695599</c:v>
                </c:pt>
                <c:pt idx="25746">
                  <c:v>128.83995133023799</c:v>
                </c:pt>
                <c:pt idx="25747">
                  <c:v>128.82572467291101</c:v>
                </c:pt>
                <c:pt idx="25748">
                  <c:v>128.816677497461</c:v>
                </c:pt>
                <c:pt idx="25749">
                  <c:v>128.79795430655801</c:v>
                </c:pt>
                <c:pt idx="25750">
                  <c:v>128.752470688361</c:v>
                </c:pt>
                <c:pt idx="25751">
                  <c:v>128.74329774847499</c:v>
                </c:pt>
                <c:pt idx="25752">
                  <c:v>128.737277221694</c:v>
                </c:pt>
                <c:pt idx="25753">
                  <c:v>128.73504974412401</c:v>
                </c:pt>
                <c:pt idx="25754">
                  <c:v>128.72952712463501</c:v>
                </c:pt>
                <c:pt idx="25755">
                  <c:v>128.726478732537</c:v>
                </c:pt>
                <c:pt idx="25756">
                  <c:v>128.68177000543099</c:v>
                </c:pt>
                <c:pt idx="25757">
                  <c:v>128.68082423413901</c:v>
                </c:pt>
                <c:pt idx="25758">
                  <c:v>128.677696752034</c:v>
                </c:pt>
                <c:pt idx="25759">
                  <c:v>128.65780094645899</c:v>
                </c:pt>
                <c:pt idx="25760">
                  <c:v>128.647834946975</c:v>
                </c:pt>
                <c:pt idx="25761">
                  <c:v>128.63276979579101</c:v>
                </c:pt>
                <c:pt idx="25762">
                  <c:v>128.625061421368</c:v>
                </c:pt>
                <c:pt idx="25763">
                  <c:v>128.60954160148299</c:v>
                </c:pt>
                <c:pt idx="25764">
                  <c:v>128.57533076899401</c:v>
                </c:pt>
                <c:pt idx="25765">
                  <c:v>128.51206820818399</c:v>
                </c:pt>
                <c:pt idx="25766">
                  <c:v>128.496631657623</c:v>
                </c:pt>
                <c:pt idx="25767">
                  <c:v>128.49302458377099</c:v>
                </c:pt>
                <c:pt idx="25768">
                  <c:v>128.46019741257899</c:v>
                </c:pt>
                <c:pt idx="25769">
                  <c:v>128.45888201981199</c:v>
                </c:pt>
                <c:pt idx="25770">
                  <c:v>128.434233928118</c:v>
                </c:pt>
                <c:pt idx="25771">
                  <c:v>128.43076234188001</c:v>
                </c:pt>
                <c:pt idx="25772">
                  <c:v>128.407034282208</c:v>
                </c:pt>
                <c:pt idx="25773">
                  <c:v>128.401497216623</c:v>
                </c:pt>
                <c:pt idx="25774">
                  <c:v>128.361284430008</c:v>
                </c:pt>
                <c:pt idx="25775">
                  <c:v>128.34608000062201</c:v>
                </c:pt>
                <c:pt idx="25776">
                  <c:v>128.34008047393499</c:v>
                </c:pt>
                <c:pt idx="25777">
                  <c:v>128.320893995376</c:v>
                </c:pt>
                <c:pt idx="25778">
                  <c:v>128.281106744814</c:v>
                </c:pt>
                <c:pt idx="25779">
                  <c:v>128.25714126362701</c:v>
                </c:pt>
                <c:pt idx="25780">
                  <c:v>128.24433244474301</c:v>
                </c:pt>
                <c:pt idx="25781">
                  <c:v>128.23283160260701</c:v>
                </c:pt>
                <c:pt idx="25782">
                  <c:v>128.18953631763901</c:v>
                </c:pt>
                <c:pt idx="25783">
                  <c:v>128.18589169573201</c:v>
                </c:pt>
                <c:pt idx="25784">
                  <c:v>128.14427723614801</c:v>
                </c:pt>
                <c:pt idx="25785">
                  <c:v>128.12701056131701</c:v>
                </c:pt>
                <c:pt idx="25786">
                  <c:v>128.12388157182599</c:v>
                </c:pt>
                <c:pt idx="25787">
                  <c:v>128.114998720317</c:v>
                </c:pt>
                <c:pt idx="25788">
                  <c:v>128.06098904880099</c:v>
                </c:pt>
                <c:pt idx="25789">
                  <c:v>128.046389788955</c:v>
                </c:pt>
                <c:pt idx="25790">
                  <c:v>127.989608328062</c:v>
                </c:pt>
                <c:pt idx="25791">
                  <c:v>127.96157581404501</c:v>
                </c:pt>
                <c:pt idx="25792">
                  <c:v>127.93223562646</c:v>
                </c:pt>
                <c:pt idx="25793">
                  <c:v>127.90951041573101</c:v>
                </c:pt>
                <c:pt idx="25794">
                  <c:v>127.87334666721701</c:v>
                </c:pt>
                <c:pt idx="25795">
                  <c:v>127.870751212098</c:v>
                </c:pt>
                <c:pt idx="25796">
                  <c:v>127.860361833933</c:v>
                </c:pt>
                <c:pt idx="25797">
                  <c:v>127.857577273567</c:v>
                </c:pt>
                <c:pt idx="25798">
                  <c:v>127.851193912989</c:v>
                </c:pt>
                <c:pt idx="25799">
                  <c:v>127.829263203878</c:v>
                </c:pt>
                <c:pt idx="25800">
                  <c:v>127.826150955592</c:v>
                </c:pt>
                <c:pt idx="25801">
                  <c:v>127.80358354521</c:v>
                </c:pt>
                <c:pt idx="25802">
                  <c:v>127.80229315925401</c:v>
                </c:pt>
                <c:pt idx="25803">
                  <c:v>127.676708024227</c:v>
                </c:pt>
                <c:pt idx="25804">
                  <c:v>127.64181964527501</c:v>
                </c:pt>
                <c:pt idx="25805">
                  <c:v>127.636225634905</c:v>
                </c:pt>
                <c:pt idx="25806">
                  <c:v>127.62645519300099</c:v>
                </c:pt>
                <c:pt idx="25807">
                  <c:v>127.565118302014</c:v>
                </c:pt>
                <c:pt idx="25808">
                  <c:v>127.561399938525</c:v>
                </c:pt>
                <c:pt idx="25809">
                  <c:v>127.555140930996</c:v>
                </c:pt>
                <c:pt idx="25810">
                  <c:v>127.495862494243</c:v>
                </c:pt>
                <c:pt idx="25811">
                  <c:v>127.47983953865599</c:v>
                </c:pt>
                <c:pt idx="25812">
                  <c:v>127.414324287559</c:v>
                </c:pt>
                <c:pt idx="25813">
                  <c:v>127.41401692835301</c:v>
                </c:pt>
                <c:pt idx="25814">
                  <c:v>127.37749248656699</c:v>
                </c:pt>
                <c:pt idx="25815">
                  <c:v>127.348233001705</c:v>
                </c:pt>
                <c:pt idx="25816">
                  <c:v>127.277320432607</c:v>
                </c:pt>
                <c:pt idx="25817">
                  <c:v>127.11819151303099</c:v>
                </c:pt>
                <c:pt idx="25818">
                  <c:v>127.10662065904</c:v>
                </c:pt>
                <c:pt idx="25819">
                  <c:v>127.082543871586</c:v>
                </c:pt>
                <c:pt idx="25820">
                  <c:v>127.044432546454</c:v>
                </c:pt>
                <c:pt idx="25821">
                  <c:v>127.02638346201</c:v>
                </c:pt>
                <c:pt idx="25822">
                  <c:v>126.86293290320999</c:v>
                </c:pt>
                <c:pt idx="25823">
                  <c:v>126.832517895013</c:v>
                </c:pt>
                <c:pt idx="25824">
                  <c:v>126.797533987435</c:v>
                </c:pt>
                <c:pt idx="25825">
                  <c:v>126.74908502322199</c:v>
                </c:pt>
                <c:pt idx="25826">
                  <c:v>126.743377826714</c:v>
                </c:pt>
                <c:pt idx="25827">
                  <c:v>126.73506478936</c:v>
                </c:pt>
                <c:pt idx="25828">
                  <c:v>126.730271820059</c:v>
                </c:pt>
                <c:pt idx="25829">
                  <c:v>126.715115560689</c:v>
                </c:pt>
                <c:pt idx="25830">
                  <c:v>126.71397413868701</c:v>
                </c:pt>
                <c:pt idx="25831">
                  <c:v>126.674643394938</c:v>
                </c:pt>
                <c:pt idx="25832">
                  <c:v>126.654865629654</c:v>
                </c:pt>
                <c:pt idx="25833">
                  <c:v>126.63890716252099</c:v>
                </c:pt>
                <c:pt idx="25834">
                  <c:v>126.625846497951</c:v>
                </c:pt>
                <c:pt idx="25835">
                  <c:v>126.610127889247</c:v>
                </c:pt>
                <c:pt idx="25836">
                  <c:v>126.599095221149</c:v>
                </c:pt>
                <c:pt idx="25837">
                  <c:v>126.591026256063</c:v>
                </c:pt>
                <c:pt idx="25838">
                  <c:v>126.582057135027</c:v>
                </c:pt>
                <c:pt idx="25839">
                  <c:v>126.558893894356</c:v>
                </c:pt>
                <c:pt idx="25840">
                  <c:v>126.557010430826</c:v>
                </c:pt>
                <c:pt idx="25841">
                  <c:v>126.54566383596401</c:v>
                </c:pt>
                <c:pt idx="25842">
                  <c:v>126.512216905912</c:v>
                </c:pt>
                <c:pt idx="25843">
                  <c:v>126.499503714741</c:v>
                </c:pt>
                <c:pt idx="25844">
                  <c:v>126.48776583837601</c:v>
                </c:pt>
                <c:pt idx="25845">
                  <c:v>126.483213626752</c:v>
                </c:pt>
                <c:pt idx="25846">
                  <c:v>126.48045903040099</c:v>
                </c:pt>
                <c:pt idx="25847">
                  <c:v>126.459792633549</c:v>
                </c:pt>
                <c:pt idx="25848">
                  <c:v>126.415524164856</c:v>
                </c:pt>
                <c:pt idx="25849">
                  <c:v>126.39358439142801</c:v>
                </c:pt>
                <c:pt idx="25850">
                  <c:v>126.37710002258601</c:v>
                </c:pt>
                <c:pt idx="25851">
                  <c:v>126.365681190812</c:v>
                </c:pt>
                <c:pt idx="25852">
                  <c:v>126.334167516977</c:v>
                </c:pt>
                <c:pt idx="25853">
                  <c:v>126.33065977307</c:v>
                </c:pt>
                <c:pt idx="25854">
                  <c:v>126.28577470149401</c:v>
                </c:pt>
                <c:pt idx="25855">
                  <c:v>126.24404278967501</c:v>
                </c:pt>
                <c:pt idx="25856">
                  <c:v>126.213972519328</c:v>
                </c:pt>
                <c:pt idx="25857">
                  <c:v>126.170690475911</c:v>
                </c:pt>
                <c:pt idx="25858">
                  <c:v>126.118224224286</c:v>
                </c:pt>
                <c:pt idx="25859">
                  <c:v>126.05625918507999</c:v>
                </c:pt>
                <c:pt idx="25860">
                  <c:v>126.01656346199699</c:v>
                </c:pt>
                <c:pt idx="25861">
                  <c:v>125.99635309988101</c:v>
                </c:pt>
                <c:pt idx="25862">
                  <c:v>125.974499800933</c:v>
                </c:pt>
                <c:pt idx="25863">
                  <c:v>125.939749326699</c:v>
                </c:pt>
                <c:pt idx="25864">
                  <c:v>125.923150948412</c:v>
                </c:pt>
                <c:pt idx="25865">
                  <c:v>125.891578062013</c:v>
                </c:pt>
                <c:pt idx="25866">
                  <c:v>125.88660543815</c:v>
                </c:pt>
                <c:pt idx="25867">
                  <c:v>125.875439426931</c:v>
                </c:pt>
                <c:pt idx="25868">
                  <c:v>125.856377650334</c:v>
                </c:pt>
                <c:pt idx="25869">
                  <c:v>125.855294491938</c:v>
                </c:pt>
                <c:pt idx="25870">
                  <c:v>125.820758943832</c:v>
                </c:pt>
                <c:pt idx="25871">
                  <c:v>125.81782653941799</c:v>
                </c:pt>
                <c:pt idx="25872">
                  <c:v>125.811931652613</c:v>
                </c:pt>
                <c:pt idx="25873">
                  <c:v>125.809685834305</c:v>
                </c:pt>
                <c:pt idx="25874">
                  <c:v>125.78330194964499</c:v>
                </c:pt>
                <c:pt idx="25875">
                  <c:v>125.770614990249</c:v>
                </c:pt>
                <c:pt idx="25876">
                  <c:v>125.746967386446</c:v>
                </c:pt>
                <c:pt idx="25877">
                  <c:v>125.74179643538299</c:v>
                </c:pt>
                <c:pt idx="25878">
                  <c:v>125.729289050708</c:v>
                </c:pt>
                <c:pt idx="25879">
                  <c:v>125.722757490643</c:v>
                </c:pt>
                <c:pt idx="25880">
                  <c:v>125.698277599421</c:v>
                </c:pt>
                <c:pt idx="25881">
                  <c:v>125.689203979439</c:v>
                </c:pt>
                <c:pt idx="25882">
                  <c:v>125.68809471103199</c:v>
                </c:pt>
                <c:pt idx="25883">
                  <c:v>125.57544306436399</c:v>
                </c:pt>
                <c:pt idx="25884">
                  <c:v>125.575099407252</c:v>
                </c:pt>
                <c:pt idx="25885">
                  <c:v>125.518034798847</c:v>
                </c:pt>
                <c:pt idx="25886">
                  <c:v>125.51356346151</c:v>
                </c:pt>
                <c:pt idx="25887">
                  <c:v>125.50631067711301</c:v>
                </c:pt>
                <c:pt idx="25888">
                  <c:v>125.453337508354</c:v>
                </c:pt>
                <c:pt idx="25889">
                  <c:v>125.44594364064</c:v>
                </c:pt>
                <c:pt idx="25890">
                  <c:v>125.38844600900001</c:v>
                </c:pt>
                <c:pt idx="25891">
                  <c:v>125.367306216355</c:v>
                </c:pt>
                <c:pt idx="25892">
                  <c:v>125.343713143618</c:v>
                </c:pt>
                <c:pt idx="25893">
                  <c:v>125.281923707454</c:v>
                </c:pt>
                <c:pt idx="25894">
                  <c:v>125.23551974121899</c:v>
                </c:pt>
                <c:pt idx="25895">
                  <c:v>125.221300663576</c:v>
                </c:pt>
                <c:pt idx="25896">
                  <c:v>125.22102630872099</c:v>
                </c:pt>
                <c:pt idx="25897">
                  <c:v>125.218491521243</c:v>
                </c:pt>
                <c:pt idx="25898">
                  <c:v>125.12141062900901</c:v>
                </c:pt>
                <c:pt idx="25899">
                  <c:v>125.100186928442</c:v>
                </c:pt>
                <c:pt idx="25900">
                  <c:v>125.013669204853</c:v>
                </c:pt>
                <c:pt idx="25901">
                  <c:v>124.963190401986</c:v>
                </c:pt>
                <c:pt idx="25902">
                  <c:v>124.96065712027701</c:v>
                </c:pt>
                <c:pt idx="25903">
                  <c:v>124.95736518943001</c:v>
                </c:pt>
                <c:pt idx="25904">
                  <c:v>124.92630526054801</c:v>
                </c:pt>
                <c:pt idx="25905">
                  <c:v>124.88283128536</c:v>
                </c:pt>
                <c:pt idx="25906">
                  <c:v>124.86506278940701</c:v>
                </c:pt>
                <c:pt idx="25907">
                  <c:v>124.841895170724</c:v>
                </c:pt>
                <c:pt idx="25908">
                  <c:v>124.78853393178299</c:v>
                </c:pt>
                <c:pt idx="25909">
                  <c:v>124.702443831114</c:v>
                </c:pt>
                <c:pt idx="25910">
                  <c:v>124.65669493515701</c:v>
                </c:pt>
                <c:pt idx="25911">
                  <c:v>124.64216691625499</c:v>
                </c:pt>
                <c:pt idx="25912">
                  <c:v>124.641515992582</c:v>
                </c:pt>
                <c:pt idx="25913">
                  <c:v>124.64029994158901</c:v>
                </c:pt>
                <c:pt idx="25914">
                  <c:v>124.64006946738699</c:v>
                </c:pt>
                <c:pt idx="25915">
                  <c:v>124.639896379655</c:v>
                </c:pt>
                <c:pt idx="25916">
                  <c:v>124.639758718281</c:v>
                </c:pt>
                <c:pt idx="25917">
                  <c:v>124.639718205809</c:v>
                </c:pt>
                <c:pt idx="25918">
                  <c:v>124.639702152552</c:v>
                </c:pt>
                <c:pt idx="25919">
                  <c:v>124.639691032966</c:v>
                </c:pt>
                <c:pt idx="25920">
                  <c:v>124.639690427426</c:v>
                </c:pt>
                <c:pt idx="25921">
                  <c:v>124.63968662183299</c:v>
                </c:pt>
                <c:pt idx="25922">
                  <c:v>124.63958954872901</c:v>
                </c:pt>
                <c:pt idx="25923">
                  <c:v>124.639160948656</c:v>
                </c:pt>
                <c:pt idx="25924">
                  <c:v>124.621920914295</c:v>
                </c:pt>
                <c:pt idx="25925">
                  <c:v>124.60026455082</c:v>
                </c:pt>
                <c:pt idx="25926">
                  <c:v>124.59310211819999</c:v>
                </c:pt>
                <c:pt idx="25927">
                  <c:v>124.56969665074899</c:v>
                </c:pt>
                <c:pt idx="25928">
                  <c:v>124.56020656122701</c:v>
                </c:pt>
                <c:pt idx="25929">
                  <c:v>124.528338104444</c:v>
                </c:pt>
                <c:pt idx="25930">
                  <c:v>124.520686031422</c:v>
                </c:pt>
                <c:pt idx="25931">
                  <c:v>124.50349008456099</c:v>
                </c:pt>
                <c:pt idx="25932">
                  <c:v>124.501278024147</c:v>
                </c:pt>
                <c:pt idx="25933">
                  <c:v>124.485812413519</c:v>
                </c:pt>
                <c:pt idx="25934">
                  <c:v>124.47574948635901</c:v>
                </c:pt>
                <c:pt idx="25935">
                  <c:v>124.46227601853801</c:v>
                </c:pt>
                <c:pt idx="25936">
                  <c:v>124.459325584192</c:v>
                </c:pt>
                <c:pt idx="25937">
                  <c:v>124.459311011007</c:v>
                </c:pt>
                <c:pt idx="25938">
                  <c:v>124.432907903969</c:v>
                </c:pt>
                <c:pt idx="25939">
                  <c:v>124.432689097419</c:v>
                </c:pt>
                <c:pt idx="25940">
                  <c:v>124.43255468736299</c:v>
                </c:pt>
                <c:pt idx="25941">
                  <c:v>124.43237482666601</c:v>
                </c:pt>
                <c:pt idx="25942">
                  <c:v>124.432358342036</c:v>
                </c:pt>
                <c:pt idx="25943">
                  <c:v>124.43233247357701</c:v>
                </c:pt>
                <c:pt idx="25944">
                  <c:v>124.432293810936</c:v>
                </c:pt>
                <c:pt idx="25945">
                  <c:v>124.43223644813</c:v>
                </c:pt>
                <c:pt idx="25946">
                  <c:v>124.43193990062299</c:v>
                </c:pt>
                <c:pt idx="25947">
                  <c:v>124.43141621193899</c:v>
                </c:pt>
                <c:pt idx="25948">
                  <c:v>124.43140010909801</c:v>
                </c:pt>
                <c:pt idx="25949">
                  <c:v>124.431381994219</c:v>
                </c:pt>
                <c:pt idx="25950">
                  <c:v>124.431139200449</c:v>
                </c:pt>
                <c:pt idx="25951">
                  <c:v>124.431125932548</c:v>
                </c:pt>
                <c:pt idx="25952">
                  <c:v>124.431120874602</c:v>
                </c:pt>
                <c:pt idx="25953">
                  <c:v>124.431113677265</c:v>
                </c:pt>
                <c:pt idx="25954">
                  <c:v>124.428336838452</c:v>
                </c:pt>
                <c:pt idx="25955">
                  <c:v>124.4158638336</c:v>
                </c:pt>
                <c:pt idx="25956">
                  <c:v>124.401098582158</c:v>
                </c:pt>
                <c:pt idx="25957">
                  <c:v>124.397509308708</c:v>
                </c:pt>
                <c:pt idx="25958">
                  <c:v>124.37419113582899</c:v>
                </c:pt>
                <c:pt idx="25959">
                  <c:v>124.36965421095999</c:v>
                </c:pt>
                <c:pt idx="25960">
                  <c:v>124.366845487072</c:v>
                </c:pt>
                <c:pt idx="25961">
                  <c:v>124.344998649034</c:v>
                </c:pt>
                <c:pt idx="25962">
                  <c:v>124.337959173854</c:v>
                </c:pt>
                <c:pt idx="25963">
                  <c:v>124.335181168872</c:v>
                </c:pt>
                <c:pt idx="25964">
                  <c:v>124.331049414256</c:v>
                </c:pt>
                <c:pt idx="25965">
                  <c:v>124.329114813987</c:v>
                </c:pt>
                <c:pt idx="25966">
                  <c:v>124.312613543396</c:v>
                </c:pt>
                <c:pt idx="25967">
                  <c:v>124.31184543416001</c:v>
                </c:pt>
                <c:pt idx="25968">
                  <c:v>124.29528326525499</c:v>
                </c:pt>
                <c:pt idx="25969">
                  <c:v>124.261929836357</c:v>
                </c:pt>
                <c:pt idx="25970">
                  <c:v>124.255310420569</c:v>
                </c:pt>
                <c:pt idx="25971">
                  <c:v>124.24488514903599</c:v>
                </c:pt>
                <c:pt idx="25972">
                  <c:v>124.226834584412</c:v>
                </c:pt>
                <c:pt idx="25973">
                  <c:v>124.220350648989</c:v>
                </c:pt>
                <c:pt idx="25974">
                  <c:v>124.199618740974</c:v>
                </c:pt>
                <c:pt idx="25975">
                  <c:v>124.175359114214</c:v>
                </c:pt>
                <c:pt idx="25976">
                  <c:v>124.167080107839</c:v>
                </c:pt>
                <c:pt idx="25977">
                  <c:v>124.16396723393299</c:v>
                </c:pt>
                <c:pt idx="25978">
                  <c:v>124.135329488883</c:v>
                </c:pt>
                <c:pt idx="25979">
                  <c:v>124.12830025084899</c:v>
                </c:pt>
                <c:pt idx="25980">
                  <c:v>124.119497187894</c:v>
                </c:pt>
                <c:pt idx="25981">
                  <c:v>124.11922063452801</c:v>
                </c:pt>
                <c:pt idx="25982">
                  <c:v>124.119167819781</c:v>
                </c:pt>
                <c:pt idx="25983">
                  <c:v>124.11910117960301</c:v>
                </c:pt>
                <c:pt idx="25984">
                  <c:v>124.118860656397</c:v>
                </c:pt>
                <c:pt idx="25985">
                  <c:v>124.11866875397401</c:v>
                </c:pt>
                <c:pt idx="25986">
                  <c:v>124.11853156892199</c:v>
                </c:pt>
                <c:pt idx="25987">
                  <c:v>124.11849533394501</c:v>
                </c:pt>
                <c:pt idx="25988">
                  <c:v>124.118451162768</c:v>
                </c:pt>
                <c:pt idx="25989">
                  <c:v>124.11843120348399</c:v>
                </c:pt>
                <c:pt idx="25990">
                  <c:v>124.118340795956</c:v>
                </c:pt>
                <c:pt idx="25991">
                  <c:v>124.11818758016901</c:v>
                </c:pt>
                <c:pt idx="25992">
                  <c:v>124.118100387678</c:v>
                </c:pt>
                <c:pt idx="25993">
                  <c:v>124.116252879689</c:v>
                </c:pt>
                <c:pt idx="25994">
                  <c:v>124.09317386007299</c:v>
                </c:pt>
                <c:pt idx="25995">
                  <c:v>124.077606505021</c:v>
                </c:pt>
                <c:pt idx="25996">
                  <c:v>124.061356535803</c:v>
                </c:pt>
                <c:pt idx="25997">
                  <c:v>124.02888342903</c:v>
                </c:pt>
                <c:pt idx="25998">
                  <c:v>124.023597457387</c:v>
                </c:pt>
                <c:pt idx="25999">
                  <c:v>123.964798979644</c:v>
                </c:pt>
                <c:pt idx="26000">
                  <c:v>123.952451549149</c:v>
                </c:pt>
                <c:pt idx="26001">
                  <c:v>123.93360958422601</c:v>
                </c:pt>
                <c:pt idx="26002">
                  <c:v>123.926726614012</c:v>
                </c:pt>
                <c:pt idx="26003">
                  <c:v>123.911907257092</c:v>
                </c:pt>
                <c:pt idx="26004">
                  <c:v>123.911806166015</c:v>
                </c:pt>
                <c:pt idx="26005">
                  <c:v>123.91150731204699</c:v>
                </c:pt>
                <c:pt idx="26006">
                  <c:v>123.911151111731</c:v>
                </c:pt>
                <c:pt idx="26007">
                  <c:v>123.911089384291</c:v>
                </c:pt>
                <c:pt idx="26008">
                  <c:v>123.91108920228299</c:v>
                </c:pt>
                <c:pt idx="26009">
                  <c:v>123.91107331378301</c:v>
                </c:pt>
                <c:pt idx="26010">
                  <c:v>123.911014944052</c:v>
                </c:pt>
                <c:pt idx="26011">
                  <c:v>123.910965345883</c:v>
                </c:pt>
                <c:pt idx="26012">
                  <c:v>123.91079857747999</c:v>
                </c:pt>
                <c:pt idx="26013">
                  <c:v>123.91073177435599</c:v>
                </c:pt>
                <c:pt idx="26014">
                  <c:v>123.910718681099</c:v>
                </c:pt>
                <c:pt idx="26015">
                  <c:v>123.910588952867</c:v>
                </c:pt>
                <c:pt idx="26016">
                  <c:v>123.910494606123</c:v>
                </c:pt>
                <c:pt idx="26017">
                  <c:v>123.910219950944</c:v>
                </c:pt>
                <c:pt idx="26018">
                  <c:v>123.874666753965</c:v>
                </c:pt>
                <c:pt idx="26019">
                  <c:v>123.859953010238</c:v>
                </c:pt>
                <c:pt idx="26020">
                  <c:v>123.852898867874</c:v>
                </c:pt>
                <c:pt idx="26021">
                  <c:v>123.84034806247401</c:v>
                </c:pt>
                <c:pt idx="26022">
                  <c:v>123.72535496146099</c:v>
                </c:pt>
                <c:pt idx="26023">
                  <c:v>123.716525801625</c:v>
                </c:pt>
                <c:pt idx="26024">
                  <c:v>123.703265853772</c:v>
                </c:pt>
                <c:pt idx="26025">
                  <c:v>123.667249488373</c:v>
                </c:pt>
                <c:pt idx="26026">
                  <c:v>123.658061952271</c:v>
                </c:pt>
                <c:pt idx="26027">
                  <c:v>123.657662930394</c:v>
                </c:pt>
                <c:pt idx="26028">
                  <c:v>123.65146890867101</c:v>
                </c:pt>
                <c:pt idx="26029">
                  <c:v>123.61888753500099</c:v>
                </c:pt>
                <c:pt idx="26030">
                  <c:v>123.600071869986</c:v>
                </c:pt>
                <c:pt idx="26031">
                  <c:v>123.573090572034</c:v>
                </c:pt>
                <c:pt idx="26032">
                  <c:v>123.52906089906099</c:v>
                </c:pt>
                <c:pt idx="26033">
                  <c:v>123.49105418824399</c:v>
                </c:pt>
                <c:pt idx="26034">
                  <c:v>123.412956827456</c:v>
                </c:pt>
                <c:pt idx="26035">
                  <c:v>123.406876322667</c:v>
                </c:pt>
                <c:pt idx="26036">
                  <c:v>123.40456085954401</c:v>
                </c:pt>
                <c:pt idx="26037">
                  <c:v>123.39586633466899</c:v>
                </c:pt>
                <c:pt idx="26038">
                  <c:v>123.39299266513601</c:v>
                </c:pt>
                <c:pt idx="26039">
                  <c:v>123.374762206803</c:v>
                </c:pt>
                <c:pt idx="26040">
                  <c:v>123.34140308954601</c:v>
                </c:pt>
                <c:pt idx="26041">
                  <c:v>123.32897296214099</c:v>
                </c:pt>
                <c:pt idx="26042">
                  <c:v>123.327580783841</c:v>
                </c:pt>
                <c:pt idx="26043">
                  <c:v>123.218205324064</c:v>
                </c:pt>
                <c:pt idx="26044">
                  <c:v>123.198086699592</c:v>
                </c:pt>
                <c:pt idx="26045">
                  <c:v>123.184249068304</c:v>
                </c:pt>
                <c:pt idx="26046">
                  <c:v>123.18153848395301</c:v>
                </c:pt>
                <c:pt idx="26047">
                  <c:v>123.157391288434</c:v>
                </c:pt>
                <c:pt idx="26048">
                  <c:v>123.153873905179</c:v>
                </c:pt>
                <c:pt idx="26049">
                  <c:v>123.11701385959999</c:v>
                </c:pt>
                <c:pt idx="26050">
                  <c:v>123.110009345728</c:v>
                </c:pt>
                <c:pt idx="26051">
                  <c:v>123.05034893647399</c:v>
                </c:pt>
                <c:pt idx="26052">
                  <c:v>123.04673475857901</c:v>
                </c:pt>
                <c:pt idx="26053">
                  <c:v>123.046440041138</c:v>
                </c:pt>
                <c:pt idx="26054">
                  <c:v>123.037593944661</c:v>
                </c:pt>
                <c:pt idx="26055">
                  <c:v>123.01647584718</c:v>
                </c:pt>
                <c:pt idx="26056">
                  <c:v>123.012365794396</c:v>
                </c:pt>
                <c:pt idx="26057">
                  <c:v>122.984288613424</c:v>
                </c:pt>
                <c:pt idx="26058">
                  <c:v>122.974114442173</c:v>
                </c:pt>
                <c:pt idx="26059">
                  <c:v>122.97400451071999</c:v>
                </c:pt>
                <c:pt idx="26060">
                  <c:v>122.9738978414</c:v>
                </c:pt>
                <c:pt idx="26061">
                  <c:v>122.964612211345</c:v>
                </c:pt>
                <c:pt idx="26062">
                  <c:v>122.96304442767899</c:v>
                </c:pt>
                <c:pt idx="26063">
                  <c:v>122.95592587969</c:v>
                </c:pt>
                <c:pt idx="26064">
                  <c:v>122.94653692679501</c:v>
                </c:pt>
                <c:pt idx="26065">
                  <c:v>122.906154735941</c:v>
                </c:pt>
                <c:pt idx="26066">
                  <c:v>122.89625559389199</c:v>
                </c:pt>
                <c:pt idx="26067">
                  <c:v>122.880182985605</c:v>
                </c:pt>
                <c:pt idx="26068">
                  <c:v>122.875756286761</c:v>
                </c:pt>
                <c:pt idx="26069">
                  <c:v>122.87110615553</c:v>
                </c:pt>
                <c:pt idx="26070">
                  <c:v>122.859399921934</c:v>
                </c:pt>
                <c:pt idx="26071">
                  <c:v>122.842340282378</c:v>
                </c:pt>
                <c:pt idx="26072">
                  <c:v>122.84083345416801</c:v>
                </c:pt>
                <c:pt idx="26073">
                  <c:v>122.836710993938</c:v>
                </c:pt>
                <c:pt idx="26074">
                  <c:v>122.82797370302001</c:v>
                </c:pt>
                <c:pt idx="26075">
                  <c:v>122.825940089295</c:v>
                </c:pt>
                <c:pt idx="26076">
                  <c:v>122.812829650043</c:v>
                </c:pt>
                <c:pt idx="26077">
                  <c:v>122.805806966052</c:v>
                </c:pt>
                <c:pt idx="26078">
                  <c:v>122.803268760264</c:v>
                </c:pt>
                <c:pt idx="26079">
                  <c:v>122.7986888122</c:v>
                </c:pt>
                <c:pt idx="26080">
                  <c:v>122.79706907993101</c:v>
                </c:pt>
                <c:pt idx="26081">
                  <c:v>122.783376132028</c:v>
                </c:pt>
                <c:pt idx="26082">
                  <c:v>122.74656916647101</c:v>
                </c:pt>
                <c:pt idx="26083">
                  <c:v>122.741727381373</c:v>
                </c:pt>
                <c:pt idx="26084">
                  <c:v>122.738407735455</c:v>
                </c:pt>
                <c:pt idx="26085">
                  <c:v>122.735550774928</c:v>
                </c:pt>
                <c:pt idx="26086">
                  <c:v>122.72818191983301</c:v>
                </c:pt>
                <c:pt idx="26087">
                  <c:v>122.714904922725</c:v>
                </c:pt>
                <c:pt idx="26088">
                  <c:v>122.71406432097299</c:v>
                </c:pt>
                <c:pt idx="26089">
                  <c:v>122.710001804402</c:v>
                </c:pt>
                <c:pt idx="26090">
                  <c:v>122.68750742592999</c:v>
                </c:pt>
                <c:pt idx="26091">
                  <c:v>122.676870960803</c:v>
                </c:pt>
                <c:pt idx="26092">
                  <c:v>122.675744019181</c:v>
                </c:pt>
                <c:pt idx="26093">
                  <c:v>122.670279275889</c:v>
                </c:pt>
                <c:pt idx="26094">
                  <c:v>122.660529341963</c:v>
                </c:pt>
                <c:pt idx="26095">
                  <c:v>122.65274394682299</c:v>
                </c:pt>
                <c:pt idx="26096">
                  <c:v>122.642461436497</c:v>
                </c:pt>
                <c:pt idx="26097">
                  <c:v>122.640716423345</c:v>
                </c:pt>
                <c:pt idx="26098">
                  <c:v>122.636255435474</c:v>
                </c:pt>
                <c:pt idx="26099">
                  <c:v>122.634861187442</c:v>
                </c:pt>
                <c:pt idx="26100">
                  <c:v>122.63083116028299</c:v>
                </c:pt>
                <c:pt idx="26101">
                  <c:v>122.62796052279499</c:v>
                </c:pt>
                <c:pt idx="26102">
                  <c:v>122.62528867814</c:v>
                </c:pt>
                <c:pt idx="26103">
                  <c:v>122.62503760026</c:v>
                </c:pt>
                <c:pt idx="26104">
                  <c:v>122.62361133708799</c:v>
                </c:pt>
                <c:pt idx="26105">
                  <c:v>122.62090056464601</c:v>
                </c:pt>
                <c:pt idx="26106">
                  <c:v>122.620898713335</c:v>
                </c:pt>
                <c:pt idx="26107">
                  <c:v>122.620450343814</c:v>
                </c:pt>
                <c:pt idx="26108">
                  <c:v>122.61731948545101</c:v>
                </c:pt>
                <c:pt idx="26109">
                  <c:v>122.615387311088</c:v>
                </c:pt>
                <c:pt idx="26110">
                  <c:v>122.60456704796201</c:v>
                </c:pt>
                <c:pt idx="26111">
                  <c:v>122.60127072299601</c:v>
                </c:pt>
                <c:pt idx="26112">
                  <c:v>122.60059794942801</c:v>
                </c:pt>
                <c:pt idx="26113">
                  <c:v>122.59942246293301</c:v>
                </c:pt>
                <c:pt idx="26114">
                  <c:v>122.595980511343</c:v>
                </c:pt>
                <c:pt idx="26115">
                  <c:v>122.59496959191701</c:v>
                </c:pt>
                <c:pt idx="26116">
                  <c:v>122.590350888703</c:v>
                </c:pt>
                <c:pt idx="26117">
                  <c:v>122.583039208473</c:v>
                </c:pt>
                <c:pt idx="26118">
                  <c:v>122.577478486647</c:v>
                </c:pt>
                <c:pt idx="26119">
                  <c:v>122.55664159378099</c:v>
                </c:pt>
                <c:pt idx="26120">
                  <c:v>122.54707274347</c:v>
                </c:pt>
                <c:pt idx="26121">
                  <c:v>122.536714763856</c:v>
                </c:pt>
                <c:pt idx="26122">
                  <c:v>122.534515387525</c:v>
                </c:pt>
                <c:pt idx="26123">
                  <c:v>122.525706807369</c:v>
                </c:pt>
                <c:pt idx="26124">
                  <c:v>122.521204977156</c:v>
                </c:pt>
                <c:pt idx="26125">
                  <c:v>122.518988876392</c:v>
                </c:pt>
                <c:pt idx="26126">
                  <c:v>122.515445273916</c:v>
                </c:pt>
                <c:pt idx="26127">
                  <c:v>122.512423668377</c:v>
                </c:pt>
                <c:pt idx="26128">
                  <c:v>122.51072500352799</c:v>
                </c:pt>
                <c:pt idx="26129">
                  <c:v>122.50807446875901</c:v>
                </c:pt>
                <c:pt idx="26130">
                  <c:v>122.504319957823</c:v>
                </c:pt>
                <c:pt idx="26131">
                  <c:v>122.48379823582</c:v>
                </c:pt>
                <c:pt idx="26132">
                  <c:v>122.48347492751699</c:v>
                </c:pt>
                <c:pt idx="26133">
                  <c:v>122.48335370047199</c:v>
                </c:pt>
                <c:pt idx="26134">
                  <c:v>122.474687285382</c:v>
                </c:pt>
                <c:pt idx="26135">
                  <c:v>122.46392494926501</c:v>
                </c:pt>
                <c:pt idx="26136">
                  <c:v>122.450457401693</c:v>
                </c:pt>
                <c:pt idx="26137">
                  <c:v>122.43887881040401</c:v>
                </c:pt>
                <c:pt idx="26138">
                  <c:v>122.436707189719</c:v>
                </c:pt>
                <c:pt idx="26139">
                  <c:v>122.435133558196</c:v>
                </c:pt>
                <c:pt idx="26140">
                  <c:v>122.42860497647401</c:v>
                </c:pt>
                <c:pt idx="26141">
                  <c:v>122.423523127552</c:v>
                </c:pt>
                <c:pt idx="26142">
                  <c:v>122.408551424297</c:v>
                </c:pt>
                <c:pt idx="26143">
                  <c:v>122.402139903598</c:v>
                </c:pt>
                <c:pt idx="26144">
                  <c:v>122.389965053816</c:v>
                </c:pt>
                <c:pt idx="26145">
                  <c:v>122.38764041946</c:v>
                </c:pt>
                <c:pt idx="26146">
                  <c:v>122.385639441655</c:v>
                </c:pt>
                <c:pt idx="26147">
                  <c:v>122.38559740315399</c:v>
                </c:pt>
                <c:pt idx="26148">
                  <c:v>122.37739462965899</c:v>
                </c:pt>
                <c:pt idx="26149">
                  <c:v>122.357586235059</c:v>
                </c:pt>
                <c:pt idx="26150">
                  <c:v>122.333417319343</c:v>
                </c:pt>
                <c:pt idx="26151">
                  <c:v>122.263415826604</c:v>
                </c:pt>
                <c:pt idx="26152">
                  <c:v>122.24746159107001</c:v>
                </c:pt>
                <c:pt idx="26153">
                  <c:v>122.242924131672</c:v>
                </c:pt>
                <c:pt idx="26154">
                  <c:v>122.17566004372701</c:v>
                </c:pt>
                <c:pt idx="26155">
                  <c:v>122.16526620406999</c:v>
                </c:pt>
                <c:pt idx="26156">
                  <c:v>122.156386788579</c:v>
                </c:pt>
                <c:pt idx="26157">
                  <c:v>122.141852273895</c:v>
                </c:pt>
                <c:pt idx="26158">
                  <c:v>122.052588585457</c:v>
                </c:pt>
                <c:pt idx="26159">
                  <c:v>122.026220683265</c:v>
                </c:pt>
                <c:pt idx="26160">
                  <c:v>121.977309418852</c:v>
                </c:pt>
                <c:pt idx="26161">
                  <c:v>121.975537877007</c:v>
                </c:pt>
                <c:pt idx="26162">
                  <c:v>121.974312328689</c:v>
                </c:pt>
                <c:pt idx="26163">
                  <c:v>121.96980020245999</c:v>
                </c:pt>
                <c:pt idx="26164">
                  <c:v>121.939071912879</c:v>
                </c:pt>
                <c:pt idx="26165">
                  <c:v>121.927316707888</c:v>
                </c:pt>
                <c:pt idx="26166">
                  <c:v>121.918113152202</c:v>
                </c:pt>
                <c:pt idx="26167">
                  <c:v>121.90959975801201</c:v>
                </c:pt>
                <c:pt idx="26168">
                  <c:v>121.88955583716501</c:v>
                </c:pt>
                <c:pt idx="26169">
                  <c:v>121.857843546354</c:v>
                </c:pt>
                <c:pt idx="26170">
                  <c:v>121.824429350656</c:v>
                </c:pt>
                <c:pt idx="26171">
                  <c:v>121.82117918566399</c:v>
                </c:pt>
                <c:pt idx="26172">
                  <c:v>121.812531342692</c:v>
                </c:pt>
                <c:pt idx="26173">
                  <c:v>121.80246697845401</c:v>
                </c:pt>
                <c:pt idx="26174">
                  <c:v>121.75675192125399</c:v>
                </c:pt>
                <c:pt idx="26175">
                  <c:v>121.745609143122</c:v>
                </c:pt>
                <c:pt idx="26176">
                  <c:v>121.65738806621501</c:v>
                </c:pt>
                <c:pt idx="26177">
                  <c:v>121.64267949322399</c:v>
                </c:pt>
                <c:pt idx="26178">
                  <c:v>121.60691174242299</c:v>
                </c:pt>
                <c:pt idx="26179">
                  <c:v>121.60545249248</c:v>
                </c:pt>
                <c:pt idx="26180">
                  <c:v>121.54442923628601</c:v>
                </c:pt>
                <c:pt idx="26181">
                  <c:v>121.490602992055</c:v>
                </c:pt>
                <c:pt idx="26182">
                  <c:v>121.43736609106099</c:v>
                </c:pt>
                <c:pt idx="26183">
                  <c:v>121.432761392972</c:v>
                </c:pt>
                <c:pt idx="26184">
                  <c:v>121.430943555919</c:v>
                </c:pt>
                <c:pt idx="26185">
                  <c:v>121.42591797493201</c:v>
                </c:pt>
                <c:pt idx="26186">
                  <c:v>121.390792886997</c:v>
                </c:pt>
                <c:pt idx="26187">
                  <c:v>121.365078241956</c:v>
                </c:pt>
                <c:pt idx="26188">
                  <c:v>121.20873601835901</c:v>
                </c:pt>
                <c:pt idx="26189">
                  <c:v>121.183720540545</c:v>
                </c:pt>
                <c:pt idx="26190">
                  <c:v>121.114134382215</c:v>
                </c:pt>
                <c:pt idx="26191">
                  <c:v>121.095759651237</c:v>
                </c:pt>
                <c:pt idx="26192">
                  <c:v>121.031772212131</c:v>
                </c:pt>
                <c:pt idx="26193">
                  <c:v>121.02301719451999</c:v>
                </c:pt>
                <c:pt idx="26194">
                  <c:v>120.96314380828299</c:v>
                </c:pt>
                <c:pt idx="26195">
                  <c:v>120.936494991898</c:v>
                </c:pt>
                <c:pt idx="26196">
                  <c:v>120.9076860086</c:v>
                </c:pt>
                <c:pt idx="26197">
                  <c:v>120.868152808445</c:v>
                </c:pt>
                <c:pt idx="26198">
                  <c:v>120.841273593011</c:v>
                </c:pt>
                <c:pt idx="26199">
                  <c:v>120.831667095195</c:v>
                </c:pt>
                <c:pt idx="26200">
                  <c:v>120.82990540063901</c:v>
                </c:pt>
                <c:pt idx="26201">
                  <c:v>120.812124964663</c:v>
                </c:pt>
                <c:pt idx="26202">
                  <c:v>120.78714755421301</c:v>
                </c:pt>
                <c:pt idx="26203">
                  <c:v>120.771998992902</c:v>
                </c:pt>
                <c:pt idx="26204">
                  <c:v>120.72125310390101</c:v>
                </c:pt>
                <c:pt idx="26205">
                  <c:v>120.711633016142</c:v>
                </c:pt>
                <c:pt idx="26206">
                  <c:v>120.69979314749099</c:v>
                </c:pt>
                <c:pt idx="26207">
                  <c:v>120.698299497492</c:v>
                </c:pt>
                <c:pt idx="26208">
                  <c:v>120.691075209426</c:v>
                </c:pt>
                <c:pt idx="26209">
                  <c:v>120.656220156736</c:v>
                </c:pt>
                <c:pt idx="26210">
                  <c:v>120.654347919776</c:v>
                </c:pt>
                <c:pt idx="26211">
                  <c:v>120.65299805377001</c:v>
                </c:pt>
                <c:pt idx="26212">
                  <c:v>120.65212805768201</c:v>
                </c:pt>
                <c:pt idx="26213">
                  <c:v>120.650554841282</c:v>
                </c:pt>
                <c:pt idx="26214">
                  <c:v>120.63828330968499</c:v>
                </c:pt>
                <c:pt idx="26215">
                  <c:v>120.616225326145</c:v>
                </c:pt>
                <c:pt idx="26216">
                  <c:v>120.61007525467799</c:v>
                </c:pt>
                <c:pt idx="26217">
                  <c:v>120.608249819658</c:v>
                </c:pt>
                <c:pt idx="26218">
                  <c:v>120.588533717358</c:v>
                </c:pt>
                <c:pt idx="26219">
                  <c:v>120.58351919504599</c:v>
                </c:pt>
                <c:pt idx="26220">
                  <c:v>120.581579299048</c:v>
                </c:pt>
                <c:pt idx="26221">
                  <c:v>120.58086325871</c:v>
                </c:pt>
                <c:pt idx="26222">
                  <c:v>120.578008477561</c:v>
                </c:pt>
                <c:pt idx="26223">
                  <c:v>120.576452949966</c:v>
                </c:pt>
                <c:pt idx="26224">
                  <c:v>120.574814252678</c:v>
                </c:pt>
                <c:pt idx="26225">
                  <c:v>120.573466697258</c:v>
                </c:pt>
                <c:pt idx="26226">
                  <c:v>120.571088871211</c:v>
                </c:pt>
                <c:pt idx="26227">
                  <c:v>120.57054499655401</c:v>
                </c:pt>
                <c:pt idx="26228">
                  <c:v>120.562843032226</c:v>
                </c:pt>
                <c:pt idx="26229">
                  <c:v>120.551907291026</c:v>
                </c:pt>
                <c:pt idx="26230">
                  <c:v>120.547961030675</c:v>
                </c:pt>
                <c:pt idx="26231">
                  <c:v>120.5453686311</c:v>
                </c:pt>
                <c:pt idx="26232">
                  <c:v>120.544126204195</c:v>
                </c:pt>
                <c:pt idx="26233">
                  <c:v>120.541862211981</c:v>
                </c:pt>
                <c:pt idx="26234">
                  <c:v>120.534746497486</c:v>
                </c:pt>
                <c:pt idx="26235">
                  <c:v>120.52432412904599</c:v>
                </c:pt>
                <c:pt idx="26236">
                  <c:v>120.515602757278</c:v>
                </c:pt>
                <c:pt idx="26237">
                  <c:v>120.51538018377801</c:v>
                </c:pt>
                <c:pt idx="26238">
                  <c:v>120.507077927458</c:v>
                </c:pt>
                <c:pt idx="26239">
                  <c:v>120.506470074532</c:v>
                </c:pt>
                <c:pt idx="26240">
                  <c:v>120.50643429353001</c:v>
                </c:pt>
                <c:pt idx="26241">
                  <c:v>120.505774342417</c:v>
                </c:pt>
                <c:pt idx="26242">
                  <c:v>120.50563769445699</c:v>
                </c:pt>
                <c:pt idx="26243">
                  <c:v>120.505232322984</c:v>
                </c:pt>
                <c:pt idx="26244">
                  <c:v>120.503431951514</c:v>
                </c:pt>
                <c:pt idx="26245">
                  <c:v>120.502892580801</c:v>
                </c:pt>
                <c:pt idx="26246">
                  <c:v>120.502865256471</c:v>
                </c:pt>
                <c:pt idx="26247">
                  <c:v>120.502676606278</c:v>
                </c:pt>
                <c:pt idx="26248">
                  <c:v>120.500416915229</c:v>
                </c:pt>
                <c:pt idx="26249">
                  <c:v>120.491880019078</c:v>
                </c:pt>
                <c:pt idx="26250">
                  <c:v>120.487483248459</c:v>
                </c:pt>
                <c:pt idx="26251">
                  <c:v>120.48353892663199</c:v>
                </c:pt>
                <c:pt idx="26252">
                  <c:v>120.482645781923</c:v>
                </c:pt>
                <c:pt idx="26253">
                  <c:v>120.480605482166</c:v>
                </c:pt>
                <c:pt idx="26254">
                  <c:v>120.47926830592</c:v>
                </c:pt>
                <c:pt idx="26255">
                  <c:v>120.478926270128</c:v>
                </c:pt>
                <c:pt idx="26256">
                  <c:v>120.478617550498</c:v>
                </c:pt>
                <c:pt idx="26257">
                  <c:v>120.47329578593499</c:v>
                </c:pt>
                <c:pt idx="26258">
                  <c:v>120.471388313201</c:v>
                </c:pt>
                <c:pt idx="26259">
                  <c:v>120.463175557677</c:v>
                </c:pt>
                <c:pt idx="26260">
                  <c:v>120.454783795631</c:v>
                </c:pt>
                <c:pt idx="26261">
                  <c:v>120.454066132073</c:v>
                </c:pt>
                <c:pt idx="26262">
                  <c:v>120.454045007513</c:v>
                </c:pt>
                <c:pt idx="26263">
                  <c:v>120.443638921885</c:v>
                </c:pt>
                <c:pt idx="26264">
                  <c:v>120.440122008806</c:v>
                </c:pt>
                <c:pt idx="26265">
                  <c:v>120.438191005653</c:v>
                </c:pt>
                <c:pt idx="26266">
                  <c:v>120.43671427368101</c:v>
                </c:pt>
                <c:pt idx="26267">
                  <c:v>120.421825031968</c:v>
                </c:pt>
                <c:pt idx="26268">
                  <c:v>120.418147273538</c:v>
                </c:pt>
                <c:pt idx="26269">
                  <c:v>120.414426638655</c:v>
                </c:pt>
                <c:pt idx="26270">
                  <c:v>120.413074988121</c:v>
                </c:pt>
                <c:pt idx="26271">
                  <c:v>120.41306015424701</c:v>
                </c:pt>
                <c:pt idx="26272">
                  <c:v>120.41043434766399</c:v>
                </c:pt>
                <c:pt idx="26273">
                  <c:v>120.408297253629</c:v>
                </c:pt>
                <c:pt idx="26274">
                  <c:v>120.405879261249</c:v>
                </c:pt>
                <c:pt idx="26275">
                  <c:v>120.39997581970199</c:v>
                </c:pt>
                <c:pt idx="26276">
                  <c:v>120.39920873008499</c:v>
                </c:pt>
                <c:pt idx="26277">
                  <c:v>120.396524705302</c:v>
                </c:pt>
                <c:pt idx="26278">
                  <c:v>120.394418772267</c:v>
                </c:pt>
                <c:pt idx="26279">
                  <c:v>120.393991769346</c:v>
                </c:pt>
                <c:pt idx="26280">
                  <c:v>120.39304904900899</c:v>
                </c:pt>
                <c:pt idx="26281">
                  <c:v>120.39090941571</c:v>
                </c:pt>
                <c:pt idx="26282">
                  <c:v>120.383132919708</c:v>
                </c:pt>
                <c:pt idx="26283">
                  <c:v>120.380606045785</c:v>
                </c:pt>
                <c:pt idx="26284">
                  <c:v>120.375463115844</c:v>
                </c:pt>
                <c:pt idx="26285">
                  <c:v>120.371117021483</c:v>
                </c:pt>
                <c:pt idx="26286">
                  <c:v>120.369631928807</c:v>
                </c:pt>
                <c:pt idx="26287">
                  <c:v>120.369138368218</c:v>
                </c:pt>
                <c:pt idx="26288">
                  <c:v>120.36824282067801</c:v>
                </c:pt>
                <c:pt idx="26289">
                  <c:v>120.36409209334001</c:v>
                </c:pt>
                <c:pt idx="26290">
                  <c:v>120.363547486717</c:v>
                </c:pt>
                <c:pt idx="26291">
                  <c:v>120.361809893969</c:v>
                </c:pt>
                <c:pt idx="26292">
                  <c:v>120.360234311178</c:v>
                </c:pt>
                <c:pt idx="26293">
                  <c:v>120.35999589385899</c:v>
                </c:pt>
                <c:pt idx="26294">
                  <c:v>120.357238177083</c:v>
                </c:pt>
                <c:pt idx="26295">
                  <c:v>120.356463412325</c:v>
                </c:pt>
                <c:pt idx="26296">
                  <c:v>120.35523844299399</c:v>
                </c:pt>
                <c:pt idx="26297">
                  <c:v>120.354773868679</c:v>
                </c:pt>
                <c:pt idx="26298">
                  <c:v>120.353675200168</c:v>
                </c:pt>
                <c:pt idx="26299">
                  <c:v>120.353587435227</c:v>
                </c:pt>
                <c:pt idx="26300">
                  <c:v>120.350003102827</c:v>
                </c:pt>
                <c:pt idx="26301">
                  <c:v>120.349207314621</c:v>
                </c:pt>
                <c:pt idx="26302">
                  <c:v>120.344758677204</c:v>
                </c:pt>
                <c:pt idx="26303">
                  <c:v>120.33402472301501</c:v>
                </c:pt>
                <c:pt idx="26304">
                  <c:v>120.33342270668901</c:v>
                </c:pt>
                <c:pt idx="26305">
                  <c:v>120.331973548574</c:v>
                </c:pt>
                <c:pt idx="26306">
                  <c:v>120.325035958519</c:v>
                </c:pt>
                <c:pt idx="26307">
                  <c:v>120.32484679280201</c:v>
                </c:pt>
                <c:pt idx="26308">
                  <c:v>120.323446686042</c:v>
                </c:pt>
                <c:pt idx="26309">
                  <c:v>120.323067229739</c:v>
                </c:pt>
                <c:pt idx="26310">
                  <c:v>120.319736666707</c:v>
                </c:pt>
                <c:pt idx="26311">
                  <c:v>120.31934376695</c:v>
                </c:pt>
                <c:pt idx="26312">
                  <c:v>120.312197639964</c:v>
                </c:pt>
                <c:pt idx="26313">
                  <c:v>120.306807937107</c:v>
                </c:pt>
                <c:pt idx="26314">
                  <c:v>120.303263266085</c:v>
                </c:pt>
                <c:pt idx="26315">
                  <c:v>120.302817632672</c:v>
                </c:pt>
                <c:pt idx="26316">
                  <c:v>120.299604312732</c:v>
                </c:pt>
                <c:pt idx="26317">
                  <c:v>120.299557988009</c:v>
                </c:pt>
                <c:pt idx="26318">
                  <c:v>120.299109849147</c:v>
                </c:pt>
                <c:pt idx="26319">
                  <c:v>120.29907973172401</c:v>
                </c:pt>
                <c:pt idx="26320">
                  <c:v>120.29849447176299</c:v>
                </c:pt>
                <c:pt idx="26321">
                  <c:v>120.29781555731699</c:v>
                </c:pt>
                <c:pt idx="26322">
                  <c:v>120.296523392962</c:v>
                </c:pt>
                <c:pt idx="26323">
                  <c:v>120.295861684279</c:v>
                </c:pt>
                <c:pt idx="26324">
                  <c:v>120.295800962087</c:v>
                </c:pt>
                <c:pt idx="26325">
                  <c:v>120.295214470175</c:v>
                </c:pt>
                <c:pt idx="26326">
                  <c:v>120.29178681616899</c:v>
                </c:pt>
                <c:pt idx="26327">
                  <c:v>120.29164791121801</c:v>
                </c:pt>
                <c:pt idx="26328">
                  <c:v>120.291012326181</c:v>
                </c:pt>
                <c:pt idx="26329">
                  <c:v>120.290547259005</c:v>
                </c:pt>
                <c:pt idx="26330">
                  <c:v>120.289719783785</c:v>
                </c:pt>
                <c:pt idx="26331">
                  <c:v>120.28791463101599</c:v>
                </c:pt>
                <c:pt idx="26332">
                  <c:v>120.283959839337</c:v>
                </c:pt>
                <c:pt idx="26333">
                  <c:v>120.274103144352</c:v>
                </c:pt>
                <c:pt idx="26334">
                  <c:v>120.270788202023</c:v>
                </c:pt>
                <c:pt idx="26335">
                  <c:v>120.269129326368</c:v>
                </c:pt>
                <c:pt idx="26336">
                  <c:v>120.268495643289</c:v>
                </c:pt>
                <c:pt idx="26337">
                  <c:v>120.267167054647</c:v>
                </c:pt>
                <c:pt idx="26338">
                  <c:v>120.267079752873</c:v>
                </c:pt>
                <c:pt idx="26339">
                  <c:v>120.266912296923</c:v>
                </c:pt>
                <c:pt idx="26340">
                  <c:v>120.264482178409</c:v>
                </c:pt>
                <c:pt idx="26341">
                  <c:v>120.263278430184</c:v>
                </c:pt>
                <c:pt idx="26342">
                  <c:v>120.261727439949</c:v>
                </c:pt>
                <c:pt idx="26343">
                  <c:v>120.261702498481</c:v>
                </c:pt>
                <c:pt idx="26344">
                  <c:v>120.243234696022</c:v>
                </c:pt>
                <c:pt idx="26345">
                  <c:v>120.238187774056</c:v>
                </c:pt>
                <c:pt idx="26346">
                  <c:v>120.23526023254099</c:v>
                </c:pt>
                <c:pt idx="26347">
                  <c:v>120.229545991626</c:v>
                </c:pt>
                <c:pt idx="26348">
                  <c:v>120.228969149074</c:v>
                </c:pt>
                <c:pt idx="26349">
                  <c:v>120.218470447408</c:v>
                </c:pt>
                <c:pt idx="26350">
                  <c:v>120.214519057968</c:v>
                </c:pt>
                <c:pt idx="26351">
                  <c:v>120.206517343448</c:v>
                </c:pt>
                <c:pt idx="26352">
                  <c:v>120.19512716076299</c:v>
                </c:pt>
                <c:pt idx="26353">
                  <c:v>120.190171755226</c:v>
                </c:pt>
                <c:pt idx="26354">
                  <c:v>120.184872079944</c:v>
                </c:pt>
                <c:pt idx="26355">
                  <c:v>120.18334317623901</c:v>
                </c:pt>
                <c:pt idx="26356">
                  <c:v>120.182035305272</c:v>
                </c:pt>
                <c:pt idx="26357">
                  <c:v>120.16740108255701</c:v>
                </c:pt>
                <c:pt idx="26358">
                  <c:v>120.16433648057399</c:v>
                </c:pt>
                <c:pt idx="26359">
                  <c:v>120.163144122085</c:v>
                </c:pt>
                <c:pt idx="26360">
                  <c:v>120.157541782848</c:v>
                </c:pt>
                <c:pt idx="26361">
                  <c:v>120.156367827907</c:v>
                </c:pt>
                <c:pt idx="26362">
                  <c:v>120.15417209374399</c:v>
                </c:pt>
                <c:pt idx="26363">
                  <c:v>120.152385821333</c:v>
                </c:pt>
                <c:pt idx="26364">
                  <c:v>120.150258630683</c:v>
                </c:pt>
                <c:pt idx="26365">
                  <c:v>120.135745869289</c:v>
                </c:pt>
                <c:pt idx="26366">
                  <c:v>120.120104056169</c:v>
                </c:pt>
                <c:pt idx="26367">
                  <c:v>120.108184655298</c:v>
                </c:pt>
                <c:pt idx="26368">
                  <c:v>120.099428266309</c:v>
                </c:pt>
                <c:pt idx="26369">
                  <c:v>120.098519638673</c:v>
                </c:pt>
                <c:pt idx="26370">
                  <c:v>120.09600317501</c:v>
                </c:pt>
                <c:pt idx="26371">
                  <c:v>120.091760052515</c:v>
                </c:pt>
                <c:pt idx="26372">
                  <c:v>120.08394162690399</c:v>
                </c:pt>
                <c:pt idx="26373">
                  <c:v>120.07959910373999</c:v>
                </c:pt>
                <c:pt idx="26374">
                  <c:v>120.078684704224</c:v>
                </c:pt>
                <c:pt idx="26375">
                  <c:v>120.067969613665</c:v>
                </c:pt>
                <c:pt idx="26376">
                  <c:v>120.064899539236</c:v>
                </c:pt>
                <c:pt idx="26377">
                  <c:v>120.060401318115</c:v>
                </c:pt>
                <c:pt idx="26378">
                  <c:v>120.05962042889</c:v>
                </c:pt>
                <c:pt idx="26379">
                  <c:v>120.055107181344</c:v>
                </c:pt>
                <c:pt idx="26380">
                  <c:v>120.04730559581</c:v>
                </c:pt>
                <c:pt idx="26381">
                  <c:v>120.045541057766</c:v>
                </c:pt>
                <c:pt idx="26382">
                  <c:v>120.031779705281</c:v>
                </c:pt>
                <c:pt idx="26383">
                  <c:v>120.01179363939799</c:v>
                </c:pt>
                <c:pt idx="26384">
                  <c:v>120.011035040416</c:v>
                </c:pt>
                <c:pt idx="26385">
                  <c:v>120.006424925459</c:v>
                </c:pt>
                <c:pt idx="26386">
                  <c:v>119.999961296081</c:v>
                </c:pt>
                <c:pt idx="26387">
                  <c:v>119.981995370302</c:v>
                </c:pt>
                <c:pt idx="26388">
                  <c:v>119.981875268183</c:v>
                </c:pt>
                <c:pt idx="26389">
                  <c:v>119.941461324958</c:v>
                </c:pt>
                <c:pt idx="26390">
                  <c:v>119.931816149377</c:v>
                </c:pt>
                <c:pt idx="26391">
                  <c:v>119.927375721856</c:v>
                </c:pt>
                <c:pt idx="26392">
                  <c:v>119.92059975575999</c:v>
                </c:pt>
                <c:pt idx="26393">
                  <c:v>119.896354340096</c:v>
                </c:pt>
                <c:pt idx="26394">
                  <c:v>119.879320133029</c:v>
                </c:pt>
                <c:pt idx="26395">
                  <c:v>119.870550472473</c:v>
                </c:pt>
                <c:pt idx="26396">
                  <c:v>119.82192813967799</c:v>
                </c:pt>
                <c:pt idx="26397">
                  <c:v>119.81625038246101</c:v>
                </c:pt>
                <c:pt idx="26398">
                  <c:v>119.803955009248</c:v>
                </c:pt>
                <c:pt idx="26399">
                  <c:v>119.803608993959</c:v>
                </c:pt>
                <c:pt idx="26400">
                  <c:v>119.774389472213</c:v>
                </c:pt>
                <c:pt idx="26401">
                  <c:v>119.751387886769</c:v>
                </c:pt>
                <c:pt idx="26402">
                  <c:v>119.71851427614099</c:v>
                </c:pt>
                <c:pt idx="26403">
                  <c:v>119.696759257857</c:v>
                </c:pt>
                <c:pt idx="26404">
                  <c:v>119.660523714985</c:v>
                </c:pt>
                <c:pt idx="26405">
                  <c:v>119.658032986156</c:v>
                </c:pt>
                <c:pt idx="26406">
                  <c:v>119.636763503502</c:v>
                </c:pt>
                <c:pt idx="26407">
                  <c:v>119.578735689675</c:v>
                </c:pt>
                <c:pt idx="26408">
                  <c:v>119.57527740209601</c:v>
                </c:pt>
                <c:pt idx="26409">
                  <c:v>119.442609193585</c:v>
                </c:pt>
                <c:pt idx="26410">
                  <c:v>119.41126494521301</c:v>
                </c:pt>
                <c:pt idx="26411">
                  <c:v>119.411224910767</c:v>
                </c:pt>
                <c:pt idx="26412">
                  <c:v>119.383984961877</c:v>
                </c:pt>
                <c:pt idx="26413">
                  <c:v>119.370108931011</c:v>
                </c:pt>
                <c:pt idx="26414">
                  <c:v>119.28323569641999</c:v>
                </c:pt>
                <c:pt idx="26415">
                  <c:v>119.21341557333599</c:v>
                </c:pt>
                <c:pt idx="26416">
                  <c:v>119.17717333444899</c:v>
                </c:pt>
                <c:pt idx="26417">
                  <c:v>119.171026336268</c:v>
                </c:pt>
                <c:pt idx="26418">
                  <c:v>119.14825999528701</c:v>
                </c:pt>
                <c:pt idx="26419">
                  <c:v>119.094152098547</c:v>
                </c:pt>
                <c:pt idx="26420">
                  <c:v>119.081047226788</c:v>
                </c:pt>
                <c:pt idx="26421">
                  <c:v>119.07748519564799</c:v>
                </c:pt>
                <c:pt idx="26422">
                  <c:v>119.032227633925</c:v>
                </c:pt>
                <c:pt idx="26423">
                  <c:v>118.999891967026</c:v>
                </c:pt>
                <c:pt idx="26424">
                  <c:v>118.99966073629101</c:v>
                </c:pt>
                <c:pt idx="26425">
                  <c:v>118.91015774560201</c:v>
                </c:pt>
                <c:pt idx="26426">
                  <c:v>118.85462263222701</c:v>
                </c:pt>
                <c:pt idx="26427">
                  <c:v>118.749252605701</c:v>
                </c:pt>
                <c:pt idx="26428">
                  <c:v>118.69834198651</c:v>
                </c:pt>
                <c:pt idx="26429">
                  <c:v>118.68125626476299</c:v>
                </c:pt>
                <c:pt idx="26430">
                  <c:v>118.664912808339</c:v>
                </c:pt>
                <c:pt idx="26431">
                  <c:v>118.6506817834</c:v>
                </c:pt>
                <c:pt idx="26432">
                  <c:v>118.613908804697</c:v>
                </c:pt>
                <c:pt idx="26433">
                  <c:v>118.600313708646</c:v>
                </c:pt>
                <c:pt idx="26434">
                  <c:v>118.593292441165</c:v>
                </c:pt>
                <c:pt idx="26435">
                  <c:v>118.593041523103</c:v>
                </c:pt>
                <c:pt idx="26436">
                  <c:v>118.58454725445</c:v>
                </c:pt>
                <c:pt idx="26437">
                  <c:v>118.579390583161</c:v>
                </c:pt>
                <c:pt idx="26438">
                  <c:v>118.500543584052</c:v>
                </c:pt>
                <c:pt idx="26439">
                  <c:v>118.50041387943099</c:v>
                </c:pt>
                <c:pt idx="26440">
                  <c:v>118.488341367806</c:v>
                </c:pt>
                <c:pt idx="26441">
                  <c:v>118.4676623349</c:v>
                </c:pt>
                <c:pt idx="26442">
                  <c:v>118.455361365895</c:v>
                </c:pt>
                <c:pt idx="26443">
                  <c:v>118.440766775414</c:v>
                </c:pt>
                <c:pt idx="26444">
                  <c:v>118.43166845464999</c:v>
                </c:pt>
                <c:pt idx="26445">
                  <c:v>118.360270262844</c:v>
                </c:pt>
                <c:pt idx="26446">
                  <c:v>118.355030341659</c:v>
                </c:pt>
                <c:pt idx="26447">
                  <c:v>118.327306835252</c:v>
                </c:pt>
                <c:pt idx="26448">
                  <c:v>118.326154784666</c:v>
                </c:pt>
                <c:pt idx="26449">
                  <c:v>118.31962246369901</c:v>
                </c:pt>
                <c:pt idx="26450">
                  <c:v>118.31622531981699</c:v>
                </c:pt>
                <c:pt idx="26451">
                  <c:v>118.295455056766</c:v>
                </c:pt>
                <c:pt idx="26452">
                  <c:v>118.290947234925</c:v>
                </c:pt>
                <c:pt idx="26453">
                  <c:v>118.27478041195501</c:v>
                </c:pt>
                <c:pt idx="26454">
                  <c:v>118.22400501051</c:v>
                </c:pt>
                <c:pt idx="26455">
                  <c:v>118.21889306064899</c:v>
                </c:pt>
                <c:pt idx="26456">
                  <c:v>118.19809023037</c:v>
                </c:pt>
                <c:pt idx="26457">
                  <c:v>118.127686353298</c:v>
                </c:pt>
                <c:pt idx="26458">
                  <c:v>118.044900749321</c:v>
                </c:pt>
                <c:pt idx="26459">
                  <c:v>118.03147944261001</c:v>
                </c:pt>
                <c:pt idx="26460">
                  <c:v>118.02747989380499</c:v>
                </c:pt>
                <c:pt idx="26461">
                  <c:v>118.026126990262</c:v>
                </c:pt>
                <c:pt idx="26462">
                  <c:v>117.983853075</c:v>
                </c:pt>
                <c:pt idx="26463">
                  <c:v>117.9533606784</c:v>
                </c:pt>
                <c:pt idx="26464">
                  <c:v>117.94689863946699</c:v>
                </c:pt>
                <c:pt idx="26465">
                  <c:v>117.939249110983</c:v>
                </c:pt>
                <c:pt idx="26466">
                  <c:v>117.919357174252</c:v>
                </c:pt>
                <c:pt idx="26467">
                  <c:v>117.87874464054499</c:v>
                </c:pt>
                <c:pt idx="26468">
                  <c:v>117.872290972101</c:v>
                </c:pt>
                <c:pt idx="26469">
                  <c:v>117.872020179042</c:v>
                </c:pt>
                <c:pt idx="26470">
                  <c:v>117.85142435778</c:v>
                </c:pt>
                <c:pt idx="26471">
                  <c:v>117.826898805838</c:v>
                </c:pt>
                <c:pt idx="26472">
                  <c:v>117.806261457177</c:v>
                </c:pt>
                <c:pt idx="26473">
                  <c:v>117.782209453486</c:v>
                </c:pt>
                <c:pt idx="26474">
                  <c:v>117.76221531788801</c:v>
                </c:pt>
                <c:pt idx="26475">
                  <c:v>117.74696028468701</c:v>
                </c:pt>
                <c:pt idx="26476">
                  <c:v>117.724419834042</c:v>
                </c:pt>
                <c:pt idx="26477">
                  <c:v>117.71104704775399</c:v>
                </c:pt>
                <c:pt idx="26478">
                  <c:v>117.662247496866</c:v>
                </c:pt>
                <c:pt idx="26479">
                  <c:v>117.653961107847</c:v>
                </c:pt>
                <c:pt idx="26480">
                  <c:v>117.649487588752</c:v>
                </c:pt>
                <c:pt idx="26481">
                  <c:v>117.48138186989701</c:v>
                </c:pt>
                <c:pt idx="26482">
                  <c:v>117.47708806404999</c:v>
                </c:pt>
                <c:pt idx="26483">
                  <c:v>117.464224588614</c:v>
                </c:pt>
                <c:pt idx="26484">
                  <c:v>117.437959910239</c:v>
                </c:pt>
                <c:pt idx="26485">
                  <c:v>117.36845736979301</c:v>
                </c:pt>
                <c:pt idx="26486">
                  <c:v>117.359048349668</c:v>
                </c:pt>
                <c:pt idx="26487">
                  <c:v>117.35059311497599</c:v>
                </c:pt>
                <c:pt idx="26488">
                  <c:v>117.33128697845</c:v>
                </c:pt>
                <c:pt idx="26489">
                  <c:v>117.327096607876</c:v>
                </c:pt>
                <c:pt idx="26490">
                  <c:v>117.32397058524199</c:v>
                </c:pt>
                <c:pt idx="26491">
                  <c:v>117.29684139341001</c:v>
                </c:pt>
                <c:pt idx="26492">
                  <c:v>117.28809046497901</c:v>
                </c:pt>
                <c:pt idx="26493">
                  <c:v>117.255143657651</c:v>
                </c:pt>
                <c:pt idx="26494">
                  <c:v>117.25054173887899</c:v>
                </c:pt>
                <c:pt idx="26495">
                  <c:v>117.247810262851</c:v>
                </c:pt>
                <c:pt idx="26496">
                  <c:v>117.239785786125</c:v>
                </c:pt>
                <c:pt idx="26497">
                  <c:v>117.23712176254099</c:v>
                </c:pt>
                <c:pt idx="26498">
                  <c:v>117.212113626649</c:v>
                </c:pt>
                <c:pt idx="26499">
                  <c:v>117.192319339316</c:v>
                </c:pt>
                <c:pt idx="26500">
                  <c:v>117.13189428021199</c:v>
                </c:pt>
                <c:pt idx="26501">
                  <c:v>117.12183380478901</c:v>
                </c:pt>
                <c:pt idx="26502">
                  <c:v>117.09733971332901</c:v>
                </c:pt>
                <c:pt idx="26503">
                  <c:v>117.070724100964</c:v>
                </c:pt>
                <c:pt idx="26504">
                  <c:v>117.04878439935599</c:v>
                </c:pt>
                <c:pt idx="26505">
                  <c:v>117.043974613015</c:v>
                </c:pt>
                <c:pt idx="26506">
                  <c:v>117.03890764421099</c:v>
                </c:pt>
                <c:pt idx="26507">
                  <c:v>117.01752851329201</c:v>
                </c:pt>
                <c:pt idx="26508">
                  <c:v>117.01566877578099</c:v>
                </c:pt>
                <c:pt idx="26509">
                  <c:v>117.008472587</c:v>
                </c:pt>
                <c:pt idx="26510">
                  <c:v>117.00406777116601</c:v>
                </c:pt>
                <c:pt idx="26511">
                  <c:v>117.00057448723599</c:v>
                </c:pt>
                <c:pt idx="26512">
                  <c:v>116.984102530144</c:v>
                </c:pt>
                <c:pt idx="26513">
                  <c:v>116.977316940553</c:v>
                </c:pt>
                <c:pt idx="26514">
                  <c:v>116.95753315987599</c:v>
                </c:pt>
                <c:pt idx="26515">
                  <c:v>116.953077357838</c:v>
                </c:pt>
                <c:pt idx="26516">
                  <c:v>116.949431121408</c:v>
                </c:pt>
                <c:pt idx="26517">
                  <c:v>116.931607792991</c:v>
                </c:pt>
                <c:pt idx="26518">
                  <c:v>116.928247896727</c:v>
                </c:pt>
                <c:pt idx="26519">
                  <c:v>116.92058759326</c:v>
                </c:pt>
                <c:pt idx="26520">
                  <c:v>116.914999473432</c:v>
                </c:pt>
                <c:pt idx="26521">
                  <c:v>116.91258813879</c:v>
                </c:pt>
                <c:pt idx="26522">
                  <c:v>116.883937957101</c:v>
                </c:pt>
                <c:pt idx="26523">
                  <c:v>116.869802295063</c:v>
                </c:pt>
                <c:pt idx="26524">
                  <c:v>116.822018132916</c:v>
                </c:pt>
                <c:pt idx="26525">
                  <c:v>116.811328300249</c:v>
                </c:pt>
                <c:pt idx="26526">
                  <c:v>116.810978410884</c:v>
                </c:pt>
                <c:pt idx="26527">
                  <c:v>116.808876890357</c:v>
                </c:pt>
                <c:pt idx="26528">
                  <c:v>116.806009653743</c:v>
                </c:pt>
                <c:pt idx="26529">
                  <c:v>116.793655621721</c:v>
                </c:pt>
                <c:pt idx="26530">
                  <c:v>116.76567277181201</c:v>
                </c:pt>
                <c:pt idx="26531">
                  <c:v>116.76494211235899</c:v>
                </c:pt>
                <c:pt idx="26532">
                  <c:v>116.738918159142</c:v>
                </c:pt>
                <c:pt idx="26533">
                  <c:v>116.728997799357</c:v>
                </c:pt>
                <c:pt idx="26534">
                  <c:v>116.72560373877199</c:v>
                </c:pt>
                <c:pt idx="26535">
                  <c:v>116.722657305157</c:v>
                </c:pt>
                <c:pt idx="26536">
                  <c:v>116.716377653077</c:v>
                </c:pt>
                <c:pt idx="26537">
                  <c:v>116.716234758299</c:v>
                </c:pt>
                <c:pt idx="26538">
                  <c:v>116.692538234045</c:v>
                </c:pt>
                <c:pt idx="26539">
                  <c:v>116.690383664712</c:v>
                </c:pt>
                <c:pt idx="26540">
                  <c:v>116.685724998152</c:v>
                </c:pt>
                <c:pt idx="26541">
                  <c:v>116.678147453741</c:v>
                </c:pt>
                <c:pt idx="26542">
                  <c:v>116.677957386339</c:v>
                </c:pt>
                <c:pt idx="26543">
                  <c:v>116.676300831082</c:v>
                </c:pt>
                <c:pt idx="26544">
                  <c:v>116.676239788145</c:v>
                </c:pt>
                <c:pt idx="26545">
                  <c:v>116.656397661779</c:v>
                </c:pt>
                <c:pt idx="26546">
                  <c:v>116.655842459487</c:v>
                </c:pt>
                <c:pt idx="26547">
                  <c:v>116.654642414365</c:v>
                </c:pt>
                <c:pt idx="26548">
                  <c:v>116.644459754127</c:v>
                </c:pt>
                <c:pt idx="26549">
                  <c:v>116.632205983364</c:v>
                </c:pt>
                <c:pt idx="26550">
                  <c:v>116.632055890476</c:v>
                </c:pt>
                <c:pt idx="26551">
                  <c:v>116.62141322679</c:v>
                </c:pt>
                <c:pt idx="26552">
                  <c:v>116.62115815082799</c:v>
                </c:pt>
                <c:pt idx="26553">
                  <c:v>116.619235496782</c:v>
                </c:pt>
                <c:pt idx="26554">
                  <c:v>116.613474271154</c:v>
                </c:pt>
                <c:pt idx="26555">
                  <c:v>116.613385090599</c:v>
                </c:pt>
                <c:pt idx="26556">
                  <c:v>116.594791454155</c:v>
                </c:pt>
                <c:pt idx="26557">
                  <c:v>116.58820675945999</c:v>
                </c:pt>
                <c:pt idx="26558">
                  <c:v>116.587829859384</c:v>
                </c:pt>
                <c:pt idx="26559">
                  <c:v>116.58626094418101</c:v>
                </c:pt>
                <c:pt idx="26560">
                  <c:v>116.585513853481</c:v>
                </c:pt>
                <c:pt idx="26561">
                  <c:v>116.578265481885</c:v>
                </c:pt>
                <c:pt idx="26562">
                  <c:v>116.57154427489</c:v>
                </c:pt>
                <c:pt idx="26563">
                  <c:v>116.564782244629</c:v>
                </c:pt>
                <c:pt idx="26564">
                  <c:v>116.562697777867</c:v>
                </c:pt>
                <c:pt idx="26565">
                  <c:v>116.55412844667801</c:v>
                </c:pt>
                <c:pt idx="26566">
                  <c:v>116.548338976229</c:v>
                </c:pt>
                <c:pt idx="26567">
                  <c:v>116.54737334342001</c:v>
                </c:pt>
                <c:pt idx="26568">
                  <c:v>116.54365246049301</c:v>
                </c:pt>
                <c:pt idx="26569">
                  <c:v>116.542727771979</c:v>
                </c:pt>
                <c:pt idx="26570">
                  <c:v>116.536785360731</c:v>
                </c:pt>
                <c:pt idx="26571">
                  <c:v>116.534646783933</c:v>
                </c:pt>
                <c:pt idx="26572">
                  <c:v>116.510121919914</c:v>
                </c:pt>
                <c:pt idx="26573">
                  <c:v>116.509963256573</c:v>
                </c:pt>
                <c:pt idx="26574">
                  <c:v>116.50789055668901</c:v>
                </c:pt>
                <c:pt idx="26575">
                  <c:v>116.50757390271001</c:v>
                </c:pt>
                <c:pt idx="26576">
                  <c:v>116.502419869222</c:v>
                </c:pt>
                <c:pt idx="26577">
                  <c:v>116.500380304785</c:v>
                </c:pt>
                <c:pt idx="26578">
                  <c:v>116.496255482618</c:v>
                </c:pt>
                <c:pt idx="26579">
                  <c:v>116.493581996271</c:v>
                </c:pt>
                <c:pt idx="26580">
                  <c:v>116.48914417922001</c:v>
                </c:pt>
                <c:pt idx="26581">
                  <c:v>116.488191816465</c:v>
                </c:pt>
                <c:pt idx="26582">
                  <c:v>116.482175826554</c:v>
                </c:pt>
                <c:pt idx="26583">
                  <c:v>116.479026340093</c:v>
                </c:pt>
                <c:pt idx="26584">
                  <c:v>116.478350718911</c:v>
                </c:pt>
                <c:pt idx="26585">
                  <c:v>116.471123939674</c:v>
                </c:pt>
                <c:pt idx="26586">
                  <c:v>116.47085434186801</c:v>
                </c:pt>
                <c:pt idx="26587">
                  <c:v>116.460791445216</c:v>
                </c:pt>
                <c:pt idx="26588">
                  <c:v>116.459065529547</c:v>
                </c:pt>
                <c:pt idx="26589">
                  <c:v>116.458161472445</c:v>
                </c:pt>
                <c:pt idx="26590">
                  <c:v>116.449331332179</c:v>
                </c:pt>
                <c:pt idx="26591">
                  <c:v>116.449222921623</c:v>
                </c:pt>
                <c:pt idx="26592">
                  <c:v>116.448538207076</c:v>
                </c:pt>
                <c:pt idx="26593">
                  <c:v>116.448457182228</c:v>
                </c:pt>
                <c:pt idx="26594">
                  <c:v>116.443806586511</c:v>
                </c:pt>
                <c:pt idx="26595">
                  <c:v>116.436525890182</c:v>
                </c:pt>
                <c:pt idx="26596">
                  <c:v>116.433026475785</c:v>
                </c:pt>
                <c:pt idx="26597">
                  <c:v>116.421074015114</c:v>
                </c:pt>
                <c:pt idx="26598">
                  <c:v>116.417802671186</c:v>
                </c:pt>
                <c:pt idx="26599">
                  <c:v>116.415389424287</c:v>
                </c:pt>
                <c:pt idx="26600">
                  <c:v>116.405961332684</c:v>
                </c:pt>
                <c:pt idx="26601">
                  <c:v>116.402725684606</c:v>
                </c:pt>
                <c:pt idx="26602">
                  <c:v>116.394488585834</c:v>
                </c:pt>
                <c:pt idx="26603">
                  <c:v>116.38753344817199</c:v>
                </c:pt>
                <c:pt idx="26604">
                  <c:v>116.38734706435299</c:v>
                </c:pt>
                <c:pt idx="26605">
                  <c:v>116.385569772753</c:v>
                </c:pt>
                <c:pt idx="26606">
                  <c:v>116.38310862920299</c:v>
                </c:pt>
                <c:pt idx="26607">
                  <c:v>116.38126413168401</c:v>
                </c:pt>
                <c:pt idx="26608">
                  <c:v>116.37582892642899</c:v>
                </c:pt>
                <c:pt idx="26609">
                  <c:v>116.375779833896</c:v>
                </c:pt>
                <c:pt idx="26610">
                  <c:v>116.37517586121</c:v>
                </c:pt>
                <c:pt idx="26611">
                  <c:v>116.36617003157799</c:v>
                </c:pt>
                <c:pt idx="26612">
                  <c:v>116.358796714923</c:v>
                </c:pt>
                <c:pt idx="26613">
                  <c:v>116.356295603457</c:v>
                </c:pt>
                <c:pt idx="26614">
                  <c:v>116.348817575673</c:v>
                </c:pt>
                <c:pt idx="26615">
                  <c:v>116.344651663714</c:v>
                </c:pt>
                <c:pt idx="26616">
                  <c:v>116.343012779303</c:v>
                </c:pt>
                <c:pt idx="26617">
                  <c:v>116.341931824825</c:v>
                </c:pt>
                <c:pt idx="26618">
                  <c:v>116.330557623777</c:v>
                </c:pt>
                <c:pt idx="26619">
                  <c:v>116.329671767297</c:v>
                </c:pt>
                <c:pt idx="26620">
                  <c:v>116.329662500167</c:v>
                </c:pt>
                <c:pt idx="26621">
                  <c:v>116.318168352615</c:v>
                </c:pt>
                <c:pt idx="26622">
                  <c:v>116.315029917974</c:v>
                </c:pt>
                <c:pt idx="26623">
                  <c:v>116.30969578795801</c:v>
                </c:pt>
                <c:pt idx="26624">
                  <c:v>116.30648754012699</c:v>
                </c:pt>
                <c:pt idx="26625">
                  <c:v>116.305261066169</c:v>
                </c:pt>
                <c:pt idx="26626">
                  <c:v>116.303339002717</c:v>
                </c:pt>
                <c:pt idx="26627">
                  <c:v>116.29927009863501</c:v>
                </c:pt>
                <c:pt idx="26628">
                  <c:v>116.296867784946</c:v>
                </c:pt>
                <c:pt idx="26629">
                  <c:v>116.294427749446</c:v>
                </c:pt>
                <c:pt idx="26630">
                  <c:v>116.29234443703901</c:v>
                </c:pt>
                <c:pt idx="26631">
                  <c:v>116.287008726198</c:v>
                </c:pt>
                <c:pt idx="26632">
                  <c:v>116.283641536083</c:v>
                </c:pt>
                <c:pt idx="26633">
                  <c:v>116.279565792997</c:v>
                </c:pt>
                <c:pt idx="26634">
                  <c:v>116.272347908539</c:v>
                </c:pt>
                <c:pt idx="26635">
                  <c:v>116.27101960901901</c:v>
                </c:pt>
                <c:pt idx="26636">
                  <c:v>116.270129731804</c:v>
                </c:pt>
                <c:pt idx="26637">
                  <c:v>116.26974254107201</c:v>
                </c:pt>
                <c:pt idx="26638">
                  <c:v>116.26483322593</c:v>
                </c:pt>
                <c:pt idx="26639">
                  <c:v>116.264723186464</c:v>
                </c:pt>
                <c:pt idx="26640">
                  <c:v>116.24660344535199</c:v>
                </c:pt>
                <c:pt idx="26641">
                  <c:v>116.245396303597</c:v>
                </c:pt>
                <c:pt idx="26642">
                  <c:v>116.244136012365</c:v>
                </c:pt>
                <c:pt idx="26643">
                  <c:v>116.24240913699499</c:v>
                </c:pt>
                <c:pt idx="26644">
                  <c:v>116.242211526041</c:v>
                </c:pt>
                <c:pt idx="26645">
                  <c:v>116.240493608108</c:v>
                </c:pt>
                <c:pt idx="26646">
                  <c:v>116.23662819398299</c:v>
                </c:pt>
                <c:pt idx="26647">
                  <c:v>116.236475426038</c:v>
                </c:pt>
                <c:pt idx="26648">
                  <c:v>116.23458335269</c:v>
                </c:pt>
                <c:pt idx="26649">
                  <c:v>116.230931622619</c:v>
                </c:pt>
                <c:pt idx="26650">
                  <c:v>116.230688988003</c:v>
                </c:pt>
                <c:pt idx="26651">
                  <c:v>116.222073738256</c:v>
                </c:pt>
                <c:pt idx="26652">
                  <c:v>116.21467670624099</c:v>
                </c:pt>
                <c:pt idx="26653">
                  <c:v>116.209000045058</c:v>
                </c:pt>
                <c:pt idx="26654">
                  <c:v>116.194019222587</c:v>
                </c:pt>
                <c:pt idx="26655">
                  <c:v>116.184072669244</c:v>
                </c:pt>
                <c:pt idx="26656">
                  <c:v>116.18295809090699</c:v>
                </c:pt>
                <c:pt idx="26657">
                  <c:v>116.17406964585</c:v>
                </c:pt>
                <c:pt idx="26658">
                  <c:v>116.166619757237</c:v>
                </c:pt>
                <c:pt idx="26659">
                  <c:v>116.163646892476</c:v>
                </c:pt>
                <c:pt idx="26660">
                  <c:v>116.162707439602</c:v>
                </c:pt>
                <c:pt idx="26661">
                  <c:v>116.16264360328201</c:v>
                </c:pt>
                <c:pt idx="26662">
                  <c:v>116.162006300657</c:v>
                </c:pt>
                <c:pt idx="26663">
                  <c:v>116.156233125892</c:v>
                </c:pt>
                <c:pt idx="26664">
                  <c:v>116.15386264058201</c:v>
                </c:pt>
                <c:pt idx="26665">
                  <c:v>116.14940491485901</c:v>
                </c:pt>
                <c:pt idx="26666">
                  <c:v>116.148552958233</c:v>
                </c:pt>
                <c:pt idx="26667">
                  <c:v>116.144646939445</c:v>
                </c:pt>
                <c:pt idx="26668">
                  <c:v>116.14072224467699</c:v>
                </c:pt>
                <c:pt idx="26669">
                  <c:v>116.139733342017</c:v>
                </c:pt>
                <c:pt idx="26670">
                  <c:v>116.137521692071</c:v>
                </c:pt>
                <c:pt idx="26671">
                  <c:v>116.13145567190701</c:v>
                </c:pt>
                <c:pt idx="26672">
                  <c:v>116.12472248776599</c:v>
                </c:pt>
                <c:pt idx="26673">
                  <c:v>116.123474166172</c:v>
                </c:pt>
                <c:pt idx="26674">
                  <c:v>116.11747877132299</c:v>
                </c:pt>
                <c:pt idx="26675">
                  <c:v>116.11658928171001</c:v>
                </c:pt>
                <c:pt idx="26676">
                  <c:v>116.11514033953701</c:v>
                </c:pt>
                <c:pt idx="26677">
                  <c:v>116.114889276651</c:v>
                </c:pt>
                <c:pt idx="26678">
                  <c:v>116.10120645753599</c:v>
                </c:pt>
                <c:pt idx="26679">
                  <c:v>116.099814261991</c:v>
                </c:pt>
                <c:pt idx="26680">
                  <c:v>116.099128000756</c:v>
                </c:pt>
                <c:pt idx="26681">
                  <c:v>116.09474135354201</c:v>
                </c:pt>
                <c:pt idx="26682">
                  <c:v>116.090726236528</c:v>
                </c:pt>
                <c:pt idx="26683">
                  <c:v>116.090642555511</c:v>
                </c:pt>
                <c:pt idx="26684">
                  <c:v>116.090589600388</c:v>
                </c:pt>
                <c:pt idx="26685">
                  <c:v>116.08951238682999</c:v>
                </c:pt>
                <c:pt idx="26686">
                  <c:v>116.087761812219</c:v>
                </c:pt>
                <c:pt idx="26687">
                  <c:v>116.081841817395</c:v>
                </c:pt>
                <c:pt idx="26688">
                  <c:v>116.067935866496</c:v>
                </c:pt>
                <c:pt idx="26689">
                  <c:v>116.06589375446499</c:v>
                </c:pt>
                <c:pt idx="26690">
                  <c:v>116.063481761037</c:v>
                </c:pt>
                <c:pt idx="26691">
                  <c:v>116.062519615116</c:v>
                </c:pt>
                <c:pt idx="26692">
                  <c:v>116.054872311431</c:v>
                </c:pt>
                <c:pt idx="26693">
                  <c:v>116.054436482592</c:v>
                </c:pt>
                <c:pt idx="26694">
                  <c:v>116.053555786305</c:v>
                </c:pt>
                <c:pt idx="26695">
                  <c:v>116.052398419429</c:v>
                </c:pt>
                <c:pt idx="26696">
                  <c:v>116.046192674926</c:v>
                </c:pt>
                <c:pt idx="26697">
                  <c:v>116.046124697352</c:v>
                </c:pt>
                <c:pt idx="26698">
                  <c:v>116.04603886050199</c:v>
                </c:pt>
                <c:pt idx="26699">
                  <c:v>116.045673995756</c:v>
                </c:pt>
                <c:pt idx="26700">
                  <c:v>116.04178071689</c:v>
                </c:pt>
                <c:pt idx="26701">
                  <c:v>116.034911783628</c:v>
                </c:pt>
                <c:pt idx="26702">
                  <c:v>116.03490758549501</c:v>
                </c:pt>
                <c:pt idx="26703">
                  <c:v>116.02683399584301</c:v>
                </c:pt>
                <c:pt idx="26704">
                  <c:v>116.010083488009</c:v>
                </c:pt>
                <c:pt idx="26705">
                  <c:v>116.002945059555</c:v>
                </c:pt>
                <c:pt idx="26706">
                  <c:v>115.98837717369</c:v>
                </c:pt>
                <c:pt idx="26707">
                  <c:v>115.987852000217</c:v>
                </c:pt>
                <c:pt idx="26708">
                  <c:v>115.985127886282</c:v>
                </c:pt>
                <c:pt idx="26709">
                  <c:v>115.979915809448</c:v>
                </c:pt>
                <c:pt idx="26710">
                  <c:v>115.97265052959099</c:v>
                </c:pt>
                <c:pt idx="26711">
                  <c:v>115.96975062101301</c:v>
                </c:pt>
                <c:pt idx="26712">
                  <c:v>115.96814519165</c:v>
                </c:pt>
                <c:pt idx="26713">
                  <c:v>115.966672734512</c:v>
                </c:pt>
                <c:pt idx="26714">
                  <c:v>115.965626365142</c:v>
                </c:pt>
                <c:pt idx="26715">
                  <c:v>115.96485543729101</c:v>
                </c:pt>
                <c:pt idx="26716">
                  <c:v>115.962114981751</c:v>
                </c:pt>
                <c:pt idx="26717">
                  <c:v>115.961253807115</c:v>
                </c:pt>
                <c:pt idx="26718">
                  <c:v>115.955387214479</c:v>
                </c:pt>
                <c:pt idx="26719">
                  <c:v>115.948666950412</c:v>
                </c:pt>
                <c:pt idx="26720">
                  <c:v>115.946537926145</c:v>
                </c:pt>
                <c:pt idx="26721">
                  <c:v>115.933480726822</c:v>
                </c:pt>
                <c:pt idx="26722">
                  <c:v>115.930396221808</c:v>
                </c:pt>
                <c:pt idx="26723">
                  <c:v>115.918803492706</c:v>
                </c:pt>
                <c:pt idx="26724">
                  <c:v>115.918522219038</c:v>
                </c:pt>
                <c:pt idx="26725">
                  <c:v>115.91618115938201</c:v>
                </c:pt>
                <c:pt idx="26726">
                  <c:v>115.91259543736101</c:v>
                </c:pt>
                <c:pt idx="26727">
                  <c:v>115.90951903202399</c:v>
                </c:pt>
                <c:pt idx="26728">
                  <c:v>115.90750919398</c:v>
                </c:pt>
                <c:pt idx="26729">
                  <c:v>115.903145268071</c:v>
                </c:pt>
                <c:pt idx="26730">
                  <c:v>115.89901266741801</c:v>
                </c:pt>
                <c:pt idx="26731">
                  <c:v>115.89849543504501</c:v>
                </c:pt>
                <c:pt idx="26732">
                  <c:v>115.891686482004</c:v>
                </c:pt>
                <c:pt idx="26733">
                  <c:v>115.886810344872</c:v>
                </c:pt>
                <c:pt idx="26734">
                  <c:v>115.886796512378</c:v>
                </c:pt>
                <c:pt idx="26735">
                  <c:v>115.885966478412</c:v>
                </c:pt>
                <c:pt idx="26736">
                  <c:v>115.885618086094</c:v>
                </c:pt>
                <c:pt idx="26737">
                  <c:v>115.882002111484</c:v>
                </c:pt>
                <c:pt idx="26738">
                  <c:v>115.87887511398201</c:v>
                </c:pt>
                <c:pt idx="26739">
                  <c:v>115.87709115697299</c:v>
                </c:pt>
                <c:pt idx="26740">
                  <c:v>115.87708817204199</c:v>
                </c:pt>
                <c:pt idx="26741">
                  <c:v>115.877081117652</c:v>
                </c:pt>
                <c:pt idx="26742">
                  <c:v>115.87707241175499</c:v>
                </c:pt>
                <c:pt idx="26743">
                  <c:v>115.87706989987799</c:v>
                </c:pt>
                <c:pt idx="26744">
                  <c:v>115.8748728762</c:v>
                </c:pt>
                <c:pt idx="26745">
                  <c:v>115.87223888738799</c:v>
                </c:pt>
                <c:pt idx="26746">
                  <c:v>115.86656148614099</c:v>
                </c:pt>
                <c:pt idx="26747">
                  <c:v>115.86608880435899</c:v>
                </c:pt>
                <c:pt idx="26748">
                  <c:v>115.865518852121</c:v>
                </c:pt>
                <c:pt idx="26749">
                  <c:v>115.863442963116</c:v>
                </c:pt>
                <c:pt idx="26750">
                  <c:v>115.859357785132</c:v>
                </c:pt>
                <c:pt idx="26751">
                  <c:v>115.858105492184</c:v>
                </c:pt>
                <c:pt idx="26752">
                  <c:v>115.855055810791</c:v>
                </c:pt>
                <c:pt idx="26753">
                  <c:v>115.847325004433</c:v>
                </c:pt>
                <c:pt idx="26754">
                  <c:v>115.847130765922</c:v>
                </c:pt>
                <c:pt idx="26755">
                  <c:v>115.84625780954499</c:v>
                </c:pt>
                <c:pt idx="26756">
                  <c:v>115.846241383094</c:v>
                </c:pt>
                <c:pt idx="26757">
                  <c:v>115.83536813589301</c:v>
                </c:pt>
                <c:pt idx="26758">
                  <c:v>115.835342355219</c:v>
                </c:pt>
                <c:pt idx="26759">
                  <c:v>115.812324589979</c:v>
                </c:pt>
                <c:pt idx="26760">
                  <c:v>115.811143550209</c:v>
                </c:pt>
                <c:pt idx="26761">
                  <c:v>115.80991304271301</c:v>
                </c:pt>
                <c:pt idx="26762">
                  <c:v>115.806565387646</c:v>
                </c:pt>
                <c:pt idx="26763">
                  <c:v>115.805278420433</c:v>
                </c:pt>
                <c:pt idx="26764">
                  <c:v>115.803826995316</c:v>
                </c:pt>
                <c:pt idx="26765">
                  <c:v>115.802110150608</c:v>
                </c:pt>
                <c:pt idx="26766">
                  <c:v>115.798367311372</c:v>
                </c:pt>
                <c:pt idx="26767">
                  <c:v>115.79491183026499</c:v>
                </c:pt>
                <c:pt idx="26768">
                  <c:v>115.792649937383</c:v>
                </c:pt>
                <c:pt idx="26769">
                  <c:v>115.791614324591</c:v>
                </c:pt>
                <c:pt idx="26770">
                  <c:v>115.79013573342399</c:v>
                </c:pt>
                <c:pt idx="26771">
                  <c:v>115.789341167685</c:v>
                </c:pt>
                <c:pt idx="26772">
                  <c:v>115.789098281403</c:v>
                </c:pt>
                <c:pt idx="26773">
                  <c:v>115.787086240325</c:v>
                </c:pt>
                <c:pt idx="26774">
                  <c:v>115.785002837946</c:v>
                </c:pt>
                <c:pt idx="26775">
                  <c:v>115.784239718203</c:v>
                </c:pt>
                <c:pt idx="26776">
                  <c:v>115.781784123365</c:v>
                </c:pt>
                <c:pt idx="26777">
                  <c:v>115.76583224260099</c:v>
                </c:pt>
                <c:pt idx="26778">
                  <c:v>115.764461590735</c:v>
                </c:pt>
                <c:pt idx="26779">
                  <c:v>115.760681557252</c:v>
                </c:pt>
                <c:pt idx="26780">
                  <c:v>115.758942800432</c:v>
                </c:pt>
                <c:pt idx="26781">
                  <c:v>115.755246549175</c:v>
                </c:pt>
                <c:pt idx="26782">
                  <c:v>115.754792970371</c:v>
                </c:pt>
                <c:pt idx="26783">
                  <c:v>115.754691693002</c:v>
                </c:pt>
                <c:pt idx="26784">
                  <c:v>115.754285198985</c:v>
                </c:pt>
                <c:pt idx="26785">
                  <c:v>115.753822470719</c:v>
                </c:pt>
                <c:pt idx="26786">
                  <c:v>115.753355436606</c:v>
                </c:pt>
                <c:pt idx="26787">
                  <c:v>115.75186748438099</c:v>
                </c:pt>
                <c:pt idx="26788">
                  <c:v>115.751355057583</c:v>
                </c:pt>
                <c:pt idx="26789">
                  <c:v>115.750894784248</c:v>
                </c:pt>
                <c:pt idx="26790">
                  <c:v>115.750348778226</c:v>
                </c:pt>
                <c:pt idx="26791">
                  <c:v>115.749700275745</c:v>
                </c:pt>
                <c:pt idx="26792">
                  <c:v>115.748375021648</c:v>
                </c:pt>
                <c:pt idx="26793">
                  <c:v>115.747014226403</c:v>
                </c:pt>
                <c:pt idx="26794">
                  <c:v>115.745886971762</c:v>
                </c:pt>
                <c:pt idx="26795">
                  <c:v>115.74551829532599</c:v>
                </c:pt>
                <c:pt idx="26796">
                  <c:v>115.743919611819</c:v>
                </c:pt>
                <c:pt idx="26797">
                  <c:v>115.743502099504</c:v>
                </c:pt>
                <c:pt idx="26798">
                  <c:v>115.74104404447699</c:v>
                </c:pt>
                <c:pt idx="26799">
                  <c:v>115.74067467662699</c:v>
                </c:pt>
                <c:pt idx="26800">
                  <c:v>115.739239158503</c:v>
                </c:pt>
                <c:pt idx="26801">
                  <c:v>115.73899112065</c:v>
                </c:pt>
                <c:pt idx="26802">
                  <c:v>115.737418733076</c:v>
                </c:pt>
                <c:pt idx="26803">
                  <c:v>115.736873871364</c:v>
                </c:pt>
                <c:pt idx="26804">
                  <c:v>115.736186082385</c:v>
                </c:pt>
                <c:pt idx="26805">
                  <c:v>115.73407678301299</c:v>
                </c:pt>
                <c:pt idx="26806">
                  <c:v>115.732678391706</c:v>
                </c:pt>
                <c:pt idx="26807">
                  <c:v>115.732273367042</c:v>
                </c:pt>
                <c:pt idx="26808">
                  <c:v>115.730534848792</c:v>
                </c:pt>
                <c:pt idx="26809">
                  <c:v>115.73039824561801</c:v>
                </c:pt>
                <c:pt idx="26810">
                  <c:v>115.730378842064</c:v>
                </c:pt>
                <c:pt idx="26811">
                  <c:v>115.730317406148</c:v>
                </c:pt>
                <c:pt idx="26812">
                  <c:v>115.72877699605201</c:v>
                </c:pt>
                <c:pt idx="26813">
                  <c:v>115.728576742633</c:v>
                </c:pt>
                <c:pt idx="26814">
                  <c:v>115.72847972851</c:v>
                </c:pt>
                <c:pt idx="26815">
                  <c:v>115.72847243574201</c:v>
                </c:pt>
                <c:pt idx="26816">
                  <c:v>115.725351917758</c:v>
                </c:pt>
                <c:pt idx="26817">
                  <c:v>115.72469513608701</c:v>
                </c:pt>
                <c:pt idx="26818">
                  <c:v>115.72409877836</c:v>
                </c:pt>
                <c:pt idx="26819">
                  <c:v>115.72397709913599</c:v>
                </c:pt>
                <c:pt idx="26820">
                  <c:v>115.722781910321</c:v>
                </c:pt>
                <c:pt idx="26821">
                  <c:v>115.722304614979</c:v>
                </c:pt>
                <c:pt idx="26822">
                  <c:v>115.72172879902401</c:v>
                </c:pt>
                <c:pt idx="26823">
                  <c:v>115.719738673484</c:v>
                </c:pt>
                <c:pt idx="26824">
                  <c:v>115.719351450619</c:v>
                </c:pt>
                <c:pt idx="26825">
                  <c:v>115.718416864791</c:v>
                </c:pt>
                <c:pt idx="26826">
                  <c:v>115.718397081254</c:v>
                </c:pt>
                <c:pt idx="26827">
                  <c:v>115.717890860439</c:v>
                </c:pt>
                <c:pt idx="26828">
                  <c:v>115.717212960655</c:v>
                </c:pt>
                <c:pt idx="26829">
                  <c:v>115.71638428513801</c:v>
                </c:pt>
                <c:pt idx="26830">
                  <c:v>115.715656892704</c:v>
                </c:pt>
                <c:pt idx="26831">
                  <c:v>115.715207040316</c:v>
                </c:pt>
                <c:pt idx="26832">
                  <c:v>115.715166926721</c:v>
                </c:pt>
                <c:pt idx="26833">
                  <c:v>115.715102013766</c:v>
                </c:pt>
                <c:pt idx="26834">
                  <c:v>115.713601257946</c:v>
                </c:pt>
                <c:pt idx="26835">
                  <c:v>115.713057816492</c:v>
                </c:pt>
                <c:pt idx="26836">
                  <c:v>115.71141191237299</c:v>
                </c:pt>
                <c:pt idx="26837">
                  <c:v>115.710711925607</c:v>
                </c:pt>
                <c:pt idx="26838">
                  <c:v>115.708973276847</c:v>
                </c:pt>
                <c:pt idx="26839">
                  <c:v>115.708627429515</c:v>
                </c:pt>
                <c:pt idx="26840">
                  <c:v>115.708380108273</c:v>
                </c:pt>
                <c:pt idx="26841">
                  <c:v>115.708175938571</c:v>
                </c:pt>
                <c:pt idx="26842">
                  <c:v>115.708015591514</c:v>
                </c:pt>
                <c:pt idx="26843">
                  <c:v>115.70651998338199</c:v>
                </c:pt>
                <c:pt idx="26844">
                  <c:v>115.70642086730901</c:v>
                </c:pt>
                <c:pt idx="26845">
                  <c:v>115.703803041711</c:v>
                </c:pt>
                <c:pt idx="26846">
                  <c:v>115.70326373414601</c:v>
                </c:pt>
                <c:pt idx="26847">
                  <c:v>115.702859226473</c:v>
                </c:pt>
                <c:pt idx="26848">
                  <c:v>115.700560994258</c:v>
                </c:pt>
                <c:pt idx="26849">
                  <c:v>115.700549113975</c:v>
                </c:pt>
                <c:pt idx="26850">
                  <c:v>115.700264182816</c:v>
                </c:pt>
                <c:pt idx="26851">
                  <c:v>115.699598573597</c:v>
                </c:pt>
                <c:pt idx="26852">
                  <c:v>115.69790962857201</c:v>
                </c:pt>
                <c:pt idx="26853">
                  <c:v>115.697235617443</c:v>
                </c:pt>
                <c:pt idx="26854">
                  <c:v>115.69548707524601</c:v>
                </c:pt>
                <c:pt idx="26855">
                  <c:v>115.694184994518</c:v>
                </c:pt>
                <c:pt idx="26856">
                  <c:v>115.693116647238</c:v>
                </c:pt>
                <c:pt idx="26857">
                  <c:v>115.69291821072601</c:v>
                </c:pt>
                <c:pt idx="26858">
                  <c:v>115.69244715022499</c:v>
                </c:pt>
                <c:pt idx="26859">
                  <c:v>115.691187937278</c:v>
                </c:pt>
                <c:pt idx="26860">
                  <c:v>115.691122341918</c:v>
                </c:pt>
                <c:pt idx="26861">
                  <c:v>115.690515619054</c:v>
                </c:pt>
                <c:pt idx="26862">
                  <c:v>115.687133819556</c:v>
                </c:pt>
                <c:pt idx="26863">
                  <c:v>115.68604189965301</c:v>
                </c:pt>
                <c:pt idx="26864">
                  <c:v>115.68134375222</c:v>
                </c:pt>
                <c:pt idx="26865">
                  <c:v>115.680797837311</c:v>
                </c:pt>
                <c:pt idx="26866">
                  <c:v>115.680526038096</c:v>
                </c:pt>
                <c:pt idx="26867">
                  <c:v>115.67787991445699</c:v>
                </c:pt>
                <c:pt idx="26868">
                  <c:v>115.672568500905</c:v>
                </c:pt>
                <c:pt idx="26869">
                  <c:v>115.669765357991</c:v>
                </c:pt>
                <c:pt idx="26870">
                  <c:v>115.669765357991</c:v>
                </c:pt>
                <c:pt idx="26871">
                  <c:v>115.669765357991</c:v>
                </c:pt>
                <c:pt idx="26872">
                  <c:v>115.669765357991</c:v>
                </c:pt>
                <c:pt idx="26873">
                  <c:v>115.669765357991</c:v>
                </c:pt>
                <c:pt idx="26874">
                  <c:v>115.6654417325</c:v>
                </c:pt>
                <c:pt idx="26875">
                  <c:v>115.659935242237</c:v>
                </c:pt>
                <c:pt idx="26876">
                  <c:v>115.65925967835101</c:v>
                </c:pt>
                <c:pt idx="26877">
                  <c:v>115.658769649527</c:v>
                </c:pt>
                <c:pt idx="26878">
                  <c:v>115.658729511102</c:v>
                </c:pt>
                <c:pt idx="26879">
                  <c:v>115.657062829235</c:v>
                </c:pt>
                <c:pt idx="26880">
                  <c:v>115.65114932027601</c:v>
                </c:pt>
                <c:pt idx="26881">
                  <c:v>115.65088409640801</c:v>
                </c:pt>
                <c:pt idx="26882">
                  <c:v>115.649303781811</c:v>
                </c:pt>
                <c:pt idx="26883">
                  <c:v>115.646316329935</c:v>
                </c:pt>
                <c:pt idx="26884">
                  <c:v>115.641855433123</c:v>
                </c:pt>
                <c:pt idx="26885">
                  <c:v>115.641598667266</c:v>
                </c:pt>
                <c:pt idx="26886">
                  <c:v>115.62976941323799</c:v>
                </c:pt>
                <c:pt idx="26887">
                  <c:v>115.62805949662901</c:v>
                </c:pt>
                <c:pt idx="26888">
                  <c:v>115.621595414496</c:v>
                </c:pt>
                <c:pt idx="26889">
                  <c:v>115.61936619927801</c:v>
                </c:pt>
                <c:pt idx="26890">
                  <c:v>115.60317672403301</c:v>
                </c:pt>
                <c:pt idx="26891">
                  <c:v>115.602556387428</c:v>
                </c:pt>
                <c:pt idx="26892">
                  <c:v>115.602044824706</c:v>
                </c:pt>
                <c:pt idx="26893">
                  <c:v>115.587881895433</c:v>
                </c:pt>
                <c:pt idx="26894">
                  <c:v>115.584193426543</c:v>
                </c:pt>
                <c:pt idx="26895">
                  <c:v>115.57251307520799</c:v>
                </c:pt>
                <c:pt idx="26896">
                  <c:v>115.56125883813</c:v>
                </c:pt>
                <c:pt idx="26897">
                  <c:v>115.550400479931</c:v>
                </c:pt>
                <c:pt idx="26898">
                  <c:v>115.549278144412</c:v>
                </c:pt>
                <c:pt idx="26899">
                  <c:v>115.54884151277599</c:v>
                </c:pt>
                <c:pt idx="26900">
                  <c:v>115.54575581404001</c:v>
                </c:pt>
                <c:pt idx="26901">
                  <c:v>115.545438896242</c:v>
                </c:pt>
                <c:pt idx="26902">
                  <c:v>115.544076614017</c:v>
                </c:pt>
                <c:pt idx="26903">
                  <c:v>115.533088255661</c:v>
                </c:pt>
                <c:pt idx="26904">
                  <c:v>115.528160415659</c:v>
                </c:pt>
                <c:pt idx="26905">
                  <c:v>115.528160415659</c:v>
                </c:pt>
                <c:pt idx="26906">
                  <c:v>115.50284872110799</c:v>
                </c:pt>
                <c:pt idx="26907">
                  <c:v>115.502739365021</c:v>
                </c:pt>
                <c:pt idx="26908">
                  <c:v>115.499886626509</c:v>
                </c:pt>
                <c:pt idx="26909">
                  <c:v>115.49934601469501</c:v>
                </c:pt>
                <c:pt idx="26910">
                  <c:v>115.494043848646</c:v>
                </c:pt>
                <c:pt idx="26911">
                  <c:v>115.493812918324</c:v>
                </c:pt>
                <c:pt idx="26912">
                  <c:v>115.476007393201</c:v>
                </c:pt>
                <c:pt idx="26913">
                  <c:v>115.47595082323799</c:v>
                </c:pt>
                <c:pt idx="26914">
                  <c:v>115.475191210331</c:v>
                </c:pt>
                <c:pt idx="26915">
                  <c:v>115.473460929973</c:v>
                </c:pt>
                <c:pt idx="26916">
                  <c:v>115.471183489797</c:v>
                </c:pt>
                <c:pt idx="26917">
                  <c:v>115.467478638233</c:v>
                </c:pt>
                <c:pt idx="26918">
                  <c:v>115.467263825172</c:v>
                </c:pt>
                <c:pt idx="26919">
                  <c:v>115.466184814388</c:v>
                </c:pt>
                <c:pt idx="26920">
                  <c:v>115.46598695955601</c:v>
                </c:pt>
                <c:pt idx="26921">
                  <c:v>115.46408796505401</c:v>
                </c:pt>
                <c:pt idx="26922">
                  <c:v>115.457051405483</c:v>
                </c:pt>
                <c:pt idx="26923">
                  <c:v>115.43899437348099</c:v>
                </c:pt>
                <c:pt idx="26924">
                  <c:v>115.438841079319</c:v>
                </c:pt>
                <c:pt idx="26925">
                  <c:v>115.43852255905</c:v>
                </c:pt>
                <c:pt idx="26926">
                  <c:v>115.43849406622201</c:v>
                </c:pt>
                <c:pt idx="26927">
                  <c:v>115.438485089363</c:v>
                </c:pt>
                <c:pt idx="26928">
                  <c:v>115.438380488552</c:v>
                </c:pt>
                <c:pt idx="26929">
                  <c:v>115.438277302328</c:v>
                </c:pt>
                <c:pt idx="26930">
                  <c:v>115.437257312463</c:v>
                </c:pt>
                <c:pt idx="26931">
                  <c:v>115.437215645601</c:v>
                </c:pt>
                <c:pt idx="26932">
                  <c:v>115.434545953506</c:v>
                </c:pt>
                <c:pt idx="26933">
                  <c:v>115.434512217451</c:v>
                </c:pt>
                <c:pt idx="26934">
                  <c:v>115.434330577963</c:v>
                </c:pt>
                <c:pt idx="26935">
                  <c:v>115.428489718248</c:v>
                </c:pt>
                <c:pt idx="26936">
                  <c:v>115.42407848047699</c:v>
                </c:pt>
                <c:pt idx="26937">
                  <c:v>115.420415647203</c:v>
                </c:pt>
                <c:pt idx="26938">
                  <c:v>115.412938595969</c:v>
                </c:pt>
                <c:pt idx="26939">
                  <c:v>115.404788266672</c:v>
                </c:pt>
                <c:pt idx="26940">
                  <c:v>115.404553598828</c:v>
                </c:pt>
                <c:pt idx="26941">
                  <c:v>115.403592224973</c:v>
                </c:pt>
                <c:pt idx="26942">
                  <c:v>115.382863783646</c:v>
                </c:pt>
                <c:pt idx="26943">
                  <c:v>115.37607037740899</c:v>
                </c:pt>
                <c:pt idx="26944">
                  <c:v>115.376035496192</c:v>
                </c:pt>
                <c:pt idx="26945">
                  <c:v>115.37439949712</c:v>
                </c:pt>
                <c:pt idx="26946">
                  <c:v>115.361012830774</c:v>
                </c:pt>
                <c:pt idx="26947">
                  <c:v>115.36023093767101</c:v>
                </c:pt>
                <c:pt idx="26948">
                  <c:v>115.35649316262101</c:v>
                </c:pt>
                <c:pt idx="26949">
                  <c:v>115.351714435479</c:v>
                </c:pt>
                <c:pt idx="26950">
                  <c:v>115.337506110368</c:v>
                </c:pt>
                <c:pt idx="26951">
                  <c:v>115.33701102687699</c:v>
                </c:pt>
                <c:pt idx="26952">
                  <c:v>115.33598679887599</c:v>
                </c:pt>
                <c:pt idx="26953">
                  <c:v>115.325813886818</c:v>
                </c:pt>
                <c:pt idx="26954">
                  <c:v>115.325796381527</c:v>
                </c:pt>
                <c:pt idx="26955">
                  <c:v>115.325038152489</c:v>
                </c:pt>
                <c:pt idx="26956">
                  <c:v>115.31398507533601</c:v>
                </c:pt>
                <c:pt idx="26957">
                  <c:v>115.313415102535</c:v>
                </c:pt>
                <c:pt idx="26958">
                  <c:v>115.30855069703399</c:v>
                </c:pt>
                <c:pt idx="26959">
                  <c:v>115.305564370045</c:v>
                </c:pt>
                <c:pt idx="26960">
                  <c:v>115.296029809093</c:v>
                </c:pt>
                <c:pt idx="26961">
                  <c:v>115.295563485155</c:v>
                </c:pt>
                <c:pt idx="26962">
                  <c:v>115.295538631038</c:v>
                </c:pt>
                <c:pt idx="26963">
                  <c:v>115.290194857009</c:v>
                </c:pt>
                <c:pt idx="26964">
                  <c:v>115.28727735787299</c:v>
                </c:pt>
                <c:pt idx="26965">
                  <c:v>115.286421950126</c:v>
                </c:pt>
                <c:pt idx="26966">
                  <c:v>115.286413991366</c:v>
                </c:pt>
                <c:pt idx="26967">
                  <c:v>115.281091671772</c:v>
                </c:pt>
                <c:pt idx="26968">
                  <c:v>115.277626335254</c:v>
                </c:pt>
                <c:pt idx="26969">
                  <c:v>115.27752113239499</c:v>
                </c:pt>
                <c:pt idx="26970">
                  <c:v>115.27381914137</c:v>
                </c:pt>
                <c:pt idx="26971">
                  <c:v>115.27137419035699</c:v>
                </c:pt>
                <c:pt idx="26972">
                  <c:v>115.268765163312</c:v>
                </c:pt>
                <c:pt idx="26973">
                  <c:v>115.267897741672</c:v>
                </c:pt>
                <c:pt idx="26974">
                  <c:v>115.266755573998</c:v>
                </c:pt>
                <c:pt idx="26975">
                  <c:v>115.260180916865</c:v>
                </c:pt>
                <c:pt idx="26976">
                  <c:v>115.259991234426</c:v>
                </c:pt>
                <c:pt idx="26977">
                  <c:v>115.25954871340601</c:v>
                </c:pt>
                <c:pt idx="26978">
                  <c:v>115.259054156235</c:v>
                </c:pt>
                <c:pt idx="26979">
                  <c:v>115.259029349738</c:v>
                </c:pt>
                <c:pt idx="26980">
                  <c:v>115.25890701262</c:v>
                </c:pt>
                <c:pt idx="26981">
                  <c:v>115.258699899644</c:v>
                </c:pt>
                <c:pt idx="26982">
                  <c:v>115.255402692163</c:v>
                </c:pt>
                <c:pt idx="26983">
                  <c:v>115.253470592133</c:v>
                </c:pt>
                <c:pt idx="26984">
                  <c:v>115.25033121624</c:v>
                </c:pt>
                <c:pt idx="26985">
                  <c:v>115.238983410058</c:v>
                </c:pt>
                <c:pt idx="26986">
                  <c:v>115.236554131977</c:v>
                </c:pt>
                <c:pt idx="26987">
                  <c:v>115.233384148707</c:v>
                </c:pt>
                <c:pt idx="26988">
                  <c:v>115.23318288172101</c:v>
                </c:pt>
                <c:pt idx="26989">
                  <c:v>115.23303065533899</c:v>
                </c:pt>
                <c:pt idx="26990">
                  <c:v>115.232988060126</c:v>
                </c:pt>
                <c:pt idx="26991">
                  <c:v>115.23295871545299</c:v>
                </c:pt>
                <c:pt idx="26992">
                  <c:v>115.232853552834</c:v>
                </c:pt>
                <c:pt idx="26993">
                  <c:v>115.23245170592099</c:v>
                </c:pt>
                <c:pt idx="26994">
                  <c:v>115.232395729918</c:v>
                </c:pt>
                <c:pt idx="26995">
                  <c:v>115.232348096151</c:v>
                </c:pt>
                <c:pt idx="26996">
                  <c:v>115.232041452866</c:v>
                </c:pt>
                <c:pt idx="26997">
                  <c:v>115.232007184251</c:v>
                </c:pt>
                <c:pt idx="26998">
                  <c:v>115.231619562806</c:v>
                </c:pt>
                <c:pt idx="26999">
                  <c:v>115.23132493884</c:v>
                </c:pt>
                <c:pt idx="27000">
                  <c:v>115.23129654071199</c:v>
                </c:pt>
                <c:pt idx="27001">
                  <c:v>115.231180783971</c:v>
                </c:pt>
                <c:pt idx="27002">
                  <c:v>115.23111990728999</c:v>
                </c:pt>
                <c:pt idx="27003">
                  <c:v>115.231114028406</c:v>
                </c:pt>
                <c:pt idx="27004">
                  <c:v>115.231093361682</c:v>
                </c:pt>
                <c:pt idx="27005">
                  <c:v>115.231034405267</c:v>
                </c:pt>
                <c:pt idx="27006">
                  <c:v>115.230744268395</c:v>
                </c:pt>
                <c:pt idx="27007">
                  <c:v>115.230716250217</c:v>
                </c:pt>
                <c:pt idx="27008">
                  <c:v>115.23063928713201</c:v>
                </c:pt>
                <c:pt idx="27009">
                  <c:v>115.230630368668</c:v>
                </c:pt>
                <c:pt idx="27010">
                  <c:v>115.23046294837999</c:v>
                </c:pt>
                <c:pt idx="27011">
                  <c:v>115.230259615523</c:v>
                </c:pt>
                <c:pt idx="27012">
                  <c:v>115.229939892357</c:v>
                </c:pt>
                <c:pt idx="27013">
                  <c:v>115.227304415033</c:v>
                </c:pt>
                <c:pt idx="27014">
                  <c:v>115.21404006504901</c:v>
                </c:pt>
                <c:pt idx="27015">
                  <c:v>115.21271926132501</c:v>
                </c:pt>
                <c:pt idx="27016">
                  <c:v>115.20470088825</c:v>
                </c:pt>
                <c:pt idx="27017">
                  <c:v>115.201862409791</c:v>
                </c:pt>
                <c:pt idx="27018">
                  <c:v>115.197503945569</c:v>
                </c:pt>
                <c:pt idx="27019">
                  <c:v>115.197270054879</c:v>
                </c:pt>
                <c:pt idx="27020">
                  <c:v>115.196282246162</c:v>
                </c:pt>
                <c:pt idx="27021">
                  <c:v>115.19599161196901</c:v>
                </c:pt>
                <c:pt idx="27022">
                  <c:v>115.188229625427</c:v>
                </c:pt>
                <c:pt idx="27023">
                  <c:v>115.184206049675</c:v>
                </c:pt>
                <c:pt idx="27024">
                  <c:v>115.181483974092</c:v>
                </c:pt>
                <c:pt idx="27025">
                  <c:v>115.17994800764799</c:v>
                </c:pt>
                <c:pt idx="27026">
                  <c:v>115.179385028919</c:v>
                </c:pt>
                <c:pt idx="27027">
                  <c:v>115.175292741741</c:v>
                </c:pt>
                <c:pt idx="27028">
                  <c:v>115.17206639217</c:v>
                </c:pt>
                <c:pt idx="27029">
                  <c:v>115.17043299343</c:v>
                </c:pt>
                <c:pt idx="27030">
                  <c:v>115.16988668657901</c:v>
                </c:pt>
                <c:pt idx="27031">
                  <c:v>115.169162051366</c:v>
                </c:pt>
                <c:pt idx="27032">
                  <c:v>115.168952289771</c:v>
                </c:pt>
                <c:pt idx="27033">
                  <c:v>115.168774457862</c:v>
                </c:pt>
                <c:pt idx="27034">
                  <c:v>115.16282804297499</c:v>
                </c:pt>
                <c:pt idx="27035">
                  <c:v>115.161088574269</c:v>
                </c:pt>
                <c:pt idx="27036">
                  <c:v>115.15894688042999</c:v>
                </c:pt>
                <c:pt idx="27037">
                  <c:v>115.158927458888</c:v>
                </c:pt>
                <c:pt idx="27038">
                  <c:v>115.158075219392</c:v>
                </c:pt>
                <c:pt idx="27039">
                  <c:v>115.157313409192</c:v>
                </c:pt>
                <c:pt idx="27040">
                  <c:v>115.14963449760199</c:v>
                </c:pt>
                <c:pt idx="27041">
                  <c:v>115.14353351282099</c:v>
                </c:pt>
                <c:pt idx="27042">
                  <c:v>115.142445892689</c:v>
                </c:pt>
                <c:pt idx="27043">
                  <c:v>115.14232123322699</c:v>
                </c:pt>
                <c:pt idx="27044">
                  <c:v>115.14171223958</c:v>
                </c:pt>
                <c:pt idx="27045">
                  <c:v>115.140858276556</c:v>
                </c:pt>
                <c:pt idx="27046">
                  <c:v>115.140424609574</c:v>
                </c:pt>
                <c:pt idx="27047">
                  <c:v>115.136793437636</c:v>
                </c:pt>
                <c:pt idx="27048">
                  <c:v>115.12982634974</c:v>
                </c:pt>
                <c:pt idx="27049">
                  <c:v>115.12788562483</c:v>
                </c:pt>
                <c:pt idx="27050">
                  <c:v>115.125747384828</c:v>
                </c:pt>
                <c:pt idx="27051">
                  <c:v>115.125283551379</c:v>
                </c:pt>
                <c:pt idx="27052">
                  <c:v>115.124708332864</c:v>
                </c:pt>
                <c:pt idx="27053">
                  <c:v>115.124456120235</c:v>
                </c:pt>
                <c:pt idx="27054">
                  <c:v>115.122791597776</c:v>
                </c:pt>
                <c:pt idx="27055">
                  <c:v>115.122473686972</c:v>
                </c:pt>
                <c:pt idx="27056">
                  <c:v>115.116202797409</c:v>
                </c:pt>
                <c:pt idx="27057">
                  <c:v>115.11614301001499</c:v>
                </c:pt>
                <c:pt idx="27058">
                  <c:v>115.11472606039401</c:v>
                </c:pt>
                <c:pt idx="27059">
                  <c:v>115.114285905614</c:v>
                </c:pt>
                <c:pt idx="27060">
                  <c:v>115.11299452696601</c:v>
                </c:pt>
                <c:pt idx="27061">
                  <c:v>115.11294339861701</c:v>
                </c:pt>
                <c:pt idx="27062">
                  <c:v>115.112300652249</c:v>
                </c:pt>
                <c:pt idx="27063">
                  <c:v>115.10950440252201</c:v>
                </c:pt>
                <c:pt idx="27064">
                  <c:v>115.107158770235</c:v>
                </c:pt>
                <c:pt idx="27065">
                  <c:v>115.106064403593</c:v>
                </c:pt>
                <c:pt idx="27066">
                  <c:v>115.10604229715599</c:v>
                </c:pt>
                <c:pt idx="27067">
                  <c:v>115.10532208905499</c:v>
                </c:pt>
                <c:pt idx="27068">
                  <c:v>115.103139294035</c:v>
                </c:pt>
                <c:pt idx="27069">
                  <c:v>115.102893583018</c:v>
                </c:pt>
                <c:pt idx="27070">
                  <c:v>115.096104167965</c:v>
                </c:pt>
                <c:pt idx="27071">
                  <c:v>115.09500750398099</c:v>
                </c:pt>
                <c:pt idx="27072">
                  <c:v>115.091049663086</c:v>
                </c:pt>
                <c:pt idx="27073">
                  <c:v>115.090745507622</c:v>
                </c:pt>
                <c:pt idx="27074">
                  <c:v>115.090510284616</c:v>
                </c:pt>
                <c:pt idx="27075">
                  <c:v>115.08290628899201</c:v>
                </c:pt>
                <c:pt idx="27076">
                  <c:v>115.08111107208001</c:v>
                </c:pt>
                <c:pt idx="27077">
                  <c:v>115.079594300786</c:v>
                </c:pt>
                <c:pt idx="27078">
                  <c:v>115.079158972052</c:v>
                </c:pt>
                <c:pt idx="27079">
                  <c:v>115.079030978707</c:v>
                </c:pt>
                <c:pt idx="27080">
                  <c:v>115.078016230419</c:v>
                </c:pt>
                <c:pt idx="27081">
                  <c:v>115.07771640072301</c:v>
                </c:pt>
                <c:pt idx="27082">
                  <c:v>115.07512372173601</c:v>
                </c:pt>
                <c:pt idx="27083">
                  <c:v>115.070027125378</c:v>
                </c:pt>
                <c:pt idx="27084">
                  <c:v>115.065995106629</c:v>
                </c:pt>
                <c:pt idx="27085">
                  <c:v>115.05934491866699</c:v>
                </c:pt>
                <c:pt idx="27086">
                  <c:v>115.057544435409</c:v>
                </c:pt>
                <c:pt idx="27087">
                  <c:v>115.05642699940999</c:v>
                </c:pt>
                <c:pt idx="27088">
                  <c:v>115.055746163056</c:v>
                </c:pt>
                <c:pt idx="27089">
                  <c:v>115.052312762561</c:v>
                </c:pt>
                <c:pt idx="27090">
                  <c:v>115.051980184036</c:v>
                </c:pt>
                <c:pt idx="27091">
                  <c:v>115.051735271666</c:v>
                </c:pt>
                <c:pt idx="27092">
                  <c:v>115.05164420789799</c:v>
                </c:pt>
                <c:pt idx="27093">
                  <c:v>115.051330823599</c:v>
                </c:pt>
                <c:pt idx="27094">
                  <c:v>115.049475720236</c:v>
                </c:pt>
                <c:pt idx="27095">
                  <c:v>115.047759668281</c:v>
                </c:pt>
                <c:pt idx="27096">
                  <c:v>115.04300222037401</c:v>
                </c:pt>
                <c:pt idx="27097">
                  <c:v>115.04033597124599</c:v>
                </c:pt>
                <c:pt idx="27098">
                  <c:v>115.036319332898</c:v>
                </c:pt>
                <c:pt idx="27099">
                  <c:v>115.03477810946301</c:v>
                </c:pt>
                <c:pt idx="27100">
                  <c:v>115.02926253870901</c:v>
                </c:pt>
                <c:pt idx="27101">
                  <c:v>115.029209048643</c:v>
                </c:pt>
                <c:pt idx="27102">
                  <c:v>115.02917900326</c:v>
                </c:pt>
                <c:pt idx="27103">
                  <c:v>115.02821311618101</c:v>
                </c:pt>
                <c:pt idx="27104">
                  <c:v>115.02762061918</c:v>
                </c:pt>
                <c:pt idx="27105">
                  <c:v>115.02751555816199</c:v>
                </c:pt>
                <c:pt idx="27106">
                  <c:v>115.027350530387</c:v>
                </c:pt>
                <c:pt idx="27107">
                  <c:v>115.026078911186</c:v>
                </c:pt>
                <c:pt idx="27108">
                  <c:v>115.02599287378099</c:v>
                </c:pt>
                <c:pt idx="27109">
                  <c:v>115.025900300069</c:v>
                </c:pt>
                <c:pt idx="27110">
                  <c:v>115.02574431361801</c:v>
                </c:pt>
                <c:pt idx="27111">
                  <c:v>115.02565913983</c:v>
                </c:pt>
                <c:pt idx="27112">
                  <c:v>115.025641409233</c:v>
                </c:pt>
                <c:pt idx="27113">
                  <c:v>115.025126116552</c:v>
                </c:pt>
                <c:pt idx="27114">
                  <c:v>115.025042163026</c:v>
                </c:pt>
                <c:pt idx="27115">
                  <c:v>115.025029098248</c:v>
                </c:pt>
                <c:pt idx="27116">
                  <c:v>115.024961913844</c:v>
                </c:pt>
                <c:pt idx="27117">
                  <c:v>115.024707128695</c:v>
                </c:pt>
                <c:pt idx="27118">
                  <c:v>115.024664013907</c:v>
                </c:pt>
                <c:pt idx="27119">
                  <c:v>115.02428615590701</c:v>
                </c:pt>
                <c:pt idx="27120">
                  <c:v>115.02424802069901</c:v>
                </c:pt>
                <c:pt idx="27121">
                  <c:v>115.024212845882</c:v>
                </c:pt>
                <c:pt idx="27122">
                  <c:v>115.024186959936</c:v>
                </c:pt>
                <c:pt idx="27123">
                  <c:v>115.02412299802999</c:v>
                </c:pt>
                <c:pt idx="27124">
                  <c:v>115.023922223802</c:v>
                </c:pt>
                <c:pt idx="27125">
                  <c:v>115.023902479057</c:v>
                </c:pt>
                <c:pt idx="27126">
                  <c:v>115.023798871022</c:v>
                </c:pt>
                <c:pt idx="27127">
                  <c:v>115.023774336477</c:v>
                </c:pt>
                <c:pt idx="27128">
                  <c:v>115.023724222515</c:v>
                </c:pt>
                <c:pt idx="27129">
                  <c:v>115.023719782803</c:v>
                </c:pt>
                <c:pt idx="27130">
                  <c:v>115.023661064839</c:v>
                </c:pt>
                <c:pt idx="27131">
                  <c:v>115.02364847213001</c:v>
                </c:pt>
                <c:pt idx="27132">
                  <c:v>115.023636992948</c:v>
                </c:pt>
                <c:pt idx="27133">
                  <c:v>115.023411553001</c:v>
                </c:pt>
                <c:pt idx="27134">
                  <c:v>115.023380086641</c:v>
                </c:pt>
                <c:pt idx="27135">
                  <c:v>115.023343039236</c:v>
                </c:pt>
                <c:pt idx="27136">
                  <c:v>115.023284238889</c:v>
                </c:pt>
                <c:pt idx="27137">
                  <c:v>115.02327238983</c:v>
                </c:pt>
                <c:pt idx="27138">
                  <c:v>115.023257176217</c:v>
                </c:pt>
                <c:pt idx="27139">
                  <c:v>115.023240810842</c:v>
                </c:pt>
                <c:pt idx="27140">
                  <c:v>115.02178744231099</c:v>
                </c:pt>
                <c:pt idx="27141">
                  <c:v>115.019567096731</c:v>
                </c:pt>
                <c:pt idx="27142">
                  <c:v>115.018222921267</c:v>
                </c:pt>
                <c:pt idx="27143">
                  <c:v>115.017794551153</c:v>
                </c:pt>
                <c:pt idx="27144">
                  <c:v>115.017668826571</c:v>
                </c:pt>
                <c:pt idx="27145">
                  <c:v>115.015881442261</c:v>
                </c:pt>
                <c:pt idx="27146">
                  <c:v>115.014556440248</c:v>
                </c:pt>
                <c:pt idx="27147">
                  <c:v>115.01257650231901</c:v>
                </c:pt>
                <c:pt idx="27148">
                  <c:v>115.012050213194</c:v>
                </c:pt>
                <c:pt idx="27149">
                  <c:v>115.01198352883701</c:v>
                </c:pt>
                <c:pt idx="27150">
                  <c:v>115.008255197438</c:v>
                </c:pt>
                <c:pt idx="27151">
                  <c:v>115.00545231977701</c:v>
                </c:pt>
                <c:pt idx="27152">
                  <c:v>115.005183450318</c:v>
                </c:pt>
                <c:pt idx="27153">
                  <c:v>115.00509782669501</c:v>
                </c:pt>
                <c:pt idx="27154">
                  <c:v>115.005097214693</c:v>
                </c:pt>
                <c:pt idx="27155">
                  <c:v>114.99838222648</c:v>
                </c:pt>
                <c:pt idx="27156">
                  <c:v>114.997551389477</c:v>
                </c:pt>
                <c:pt idx="27157">
                  <c:v>114.98892017464</c:v>
                </c:pt>
                <c:pt idx="27158">
                  <c:v>114.988413881434</c:v>
                </c:pt>
                <c:pt idx="27159">
                  <c:v>114.984600585021</c:v>
                </c:pt>
                <c:pt idx="27160">
                  <c:v>114.98056417440699</c:v>
                </c:pt>
                <c:pt idx="27161">
                  <c:v>114.979933489464</c:v>
                </c:pt>
                <c:pt idx="27162">
                  <c:v>114.976545738841</c:v>
                </c:pt>
                <c:pt idx="27163">
                  <c:v>114.975928027245</c:v>
                </c:pt>
                <c:pt idx="27164">
                  <c:v>114.97499889338501</c:v>
                </c:pt>
                <c:pt idx="27165">
                  <c:v>114.97404857158899</c:v>
                </c:pt>
                <c:pt idx="27166">
                  <c:v>114.973948031213</c:v>
                </c:pt>
                <c:pt idx="27167">
                  <c:v>114.97270719505001</c:v>
                </c:pt>
                <c:pt idx="27168">
                  <c:v>114.97259224097</c:v>
                </c:pt>
                <c:pt idx="27169">
                  <c:v>114.97176196313301</c:v>
                </c:pt>
                <c:pt idx="27170">
                  <c:v>114.96939726119</c:v>
                </c:pt>
                <c:pt idx="27171">
                  <c:v>114.969122736969</c:v>
                </c:pt>
                <c:pt idx="27172">
                  <c:v>114.96495798601001</c:v>
                </c:pt>
                <c:pt idx="27173">
                  <c:v>114.961085429541</c:v>
                </c:pt>
                <c:pt idx="27174">
                  <c:v>114.95980729083</c:v>
                </c:pt>
                <c:pt idx="27175">
                  <c:v>114.95599019126</c:v>
                </c:pt>
                <c:pt idx="27176">
                  <c:v>114.954667079328</c:v>
                </c:pt>
                <c:pt idx="27177">
                  <c:v>114.954581800802</c:v>
                </c:pt>
                <c:pt idx="27178">
                  <c:v>114.95388687247301</c:v>
                </c:pt>
                <c:pt idx="27179">
                  <c:v>114.953818813697</c:v>
                </c:pt>
                <c:pt idx="27180">
                  <c:v>114.95307238932401</c:v>
                </c:pt>
                <c:pt idx="27181">
                  <c:v>114.95301637447</c:v>
                </c:pt>
                <c:pt idx="27182">
                  <c:v>114.952960170997</c:v>
                </c:pt>
                <c:pt idx="27183">
                  <c:v>114.950668868248</c:v>
                </c:pt>
                <c:pt idx="27184">
                  <c:v>114.94850470359501</c:v>
                </c:pt>
                <c:pt idx="27185">
                  <c:v>114.947805256474</c:v>
                </c:pt>
                <c:pt idx="27186">
                  <c:v>114.94598807353999</c:v>
                </c:pt>
                <c:pt idx="27187">
                  <c:v>114.945541461955</c:v>
                </c:pt>
                <c:pt idx="27188">
                  <c:v>114.942353242593</c:v>
                </c:pt>
                <c:pt idx="27189">
                  <c:v>114.940799973469</c:v>
                </c:pt>
                <c:pt idx="27190">
                  <c:v>114.93923626265099</c:v>
                </c:pt>
                <c:pt idx="27191">
                  <c:v>114.938356068407</c:v>
                </c:pt>
                <c:pt idx="27192">
                  <c:v>114.937542904431</c:v>
                </c:pt>
                <c:pt idx="27193">
                  <c:v>114.936594037547</c:v>
                </c:pt>
                <c:pt idx="27194">
                  <c:v>114.935707931999</c:v>
                </c:pt>
                <c:pt idx="27195">
                  <c:v>114.93291383560801</c:v>
                </c:pt>
                <c:pt idx="27196">
                  <c:v>114.932854243252</c:v>
                </c:pt>
                <c:pt idx="27197">
                  <c:v>114.929242929716</c:v>
                </c:pt>
                <c:pt idx="27198">
                  <c:v>114.929005845189</c:v>
                </c:pt>
                <c:pt idx="27199">
                  <c:v>114.92899554893501</c:v>
                </c:pt>
                <c:pt idx="27200">
                  <c:v>114.928597118236</c:v>
                </c:pt>
                <c:pt idx="27201">
                  <c:v>114.926437921225</c:v>
                </c:pt>
                <c:pt idx="27202">
                  <c:v>114.926272673241</c:v>
                </c:pt>
                <c:pt idx="27203">
                  <c:v>114.92257982787601</c:v>
                </c:pt>
                <c:pt idx="27204">
                  <c:v>114.922369165167</c:v>
                </c:pt>
                <c:pt idx="27205">
                  <c:v>114.922102155602</c:v>
                </c:pt>
                <c:pt idx="27206">
                  <c:v>114.92154916398</c:v>
                </c:pt>
                <c:pt idx="27207">
                  <c:v>114.918386355976</c:v>
                </c:pt>
                <c:pt idx="27208">
                  <c:v>114.917937069948</c:v>
                </c:pt>
                <c:pt idx="27209">
                  <c:v>114.917501392262</c:v>
                </c:pt>
                <c:pt idx="27210">
                  <c:v>114.91750065889001</c:v>
                </c:pt>
                <c:pt idx="27211">
                  <c:v>114.91726419384899</c:v>
                </c:pt>
                <c:pt idx="27212">
                  <c:v>114.916956938863</c:v>
                </c:pt>
                <c:pt idx="27213">
                  <c:v>114.915858908456</c:v>
                </c:pt>
                <c:pt idx="27214">
                  <c:v>114.915134842794</c:v>
                </c:pt>
                <c:pt idx="27215">
                  <c:v>114.915103702671</c:v>
                </c:pt>
                <c:pt idx="27216">
                  <c:v>114.91393298627</c:v>
                </c:pt>
                <c:pt idx="27217">
                  <c:v>114.913233434381</c:v>
                </c:pt>
                <c:pt idx="27218">
                  <c:v>114.908850070236</c:v>
                </c:pt>
                <c:pt idx="27219">
                  <c:v>114.908750234377</c:v>
                </c:pt>
                <c:pt idx="27220">
                  <c:v>114.908305994241</c:v>
                </c:pt>
                <c:pt idx="27221">
                  <c:v>114.90718701965</c:v>
                </c:pt>
                <c:pt idx="27222">
                  <c:v>114.905537271987</c:v>
                </c:pt>
                <c:pt idx="27223">
                  <c:v>114.90290128385899</c:v>
                </c:pt>
                <c:pt idx="27224">
                  <c:v>114.902847239274</c:v>
                </c:pt>
                <c:pt idx="27225">
                  <c:v>114.902518980073</c:v>
                </c:pt>
                <c:pt idx="27226">
                  <c:v>114.901702845676</c:v>
                </c:pt>
                <c:pt idx="27227">
                  <c:v>114.90063763824</c:v>
                </c:pt>
                <c:pt idx="27228">
                  <c:v>114.898320480477</c:v>
                </c:pt>
                <c:pt idx="27229">
                  <c:v>114.898204046736</c:v>
                </c:pt>
                <c:pt idx="27230">
                  <c:v>114.896597694596</c:v>
                </c:pt>
                <c:pt idx="27231">
                  <c:v>114.89640101559399</c:v>
                </c:pt>
                <c:pt idx="27232">
                  <c:v>114.89621343002599</c:v>
                </c:pt>
                <c:pt idx="27233">
                  <c:v>114.89596979057001</c:v>
                </c:pt>
                <c:pt idx="27234">
                  <c:v>114.895690016179</c:v>
                </c:pt>
                <c:pt idx="27235">
                  <c:v>114.895415913116</c:v>
                </c:pt>
                <c:pt idx="27236">
                  <c:v>114.89526511702699</c:v>
                </c:pt>
                <c:pt idx="27237">
                  <c:v>114.89519785581901</c:v>
                </c:pt>
                <c:pt idx="27238">
                  <c:v>114.894942815954</c:v>
                </c:pt>
                <c:pt idx="27239">
                  <c:v>114.894904060781</c:v>
                </c:pt>
                <c:pt idx="27240">
                  <c:v>114.894837252014</c:v>
                </c:pt>
                <c:pt idx="27241">
                  <c:v>114.894599710091</c:v>
                </c:pt>
                <c:pt idx="27242">
                  <c:v>114.89453033870601</c:v>
                </c:pt>
                <c:pt idx="27243">
                  <c:v>114.894441045807</c:v>
                </c:pt>
                <c:pt idx="27244">
                  <c:v>114.89443039142201</c:v>
                </c:pt>
                <c:pt idx="27245">
                  <c:v>114.89439105510699</c:v>
                </c:pt>
                <c:pt idx="27246">
                  <c:v>114.894291575137</c:v>
                </c:pt>
                <c:pt idx="27247">
                  <c:v>114.894226083676</c:v>
                </c:pt>
                <c:pt idx="27248">
                  <c:v>114.894176150452</c:v>
                </c:pt>
                <c:pt idx="27249">
                  <c:v>114.89415848810199</c:v>
                </c:pt>
                <c:pt idx="27250">
                  <c:v>114.89397538531</c:v>
                </c:pt>
                <c:pt idx="27251">
                  <c:v>114.89346136005</c:v>
                </c:pt>
                <c:pt idx="27252">
                  <c:v>114.893274182703</c:v>
                </c:pt>
                <c:pt idx="27253">
                  <c:v>114.89325722587</c:v>
                </c:pt>
                <c:pt idx="27254">
                  <c:v>114.892967922769</c:v>
                </c:pt>
                <c:pt idx="27255">
                  <c:v>114.892808460212</c:v>
                </c:pt>
                <c:pt idx="27256">
                  <c:v>114.892691141737</c:v>
                </c:pt>
                <c:pt idx="27257">
                  <c:v>114.89254813829599</c:v>
                </c:pt>
                <c:pt idx="27258">
                  <c:v>114.89045237868299</c:v>
                </c:pt>
                <c:pt idx="27259">
                  <c:v>114.890214782825</c:v>
                </c:pt>
                <c:pt idx="27260">
                  <c:v>114.889291184226</c:v>
                </c:pt>
                <c:pt idx="27261">
                  <c:v>114.888804435113</c:v>
                </c:pt>
                <c:pt idx="27262">
                  <c:v>114.888370528491</c:v>
                </c:pt>
                <c:pt idx="27263">
                  <c:v>114.887835380144</c:v>
                </c:pt>
                <c:pt idx="27264">
                  <c:v>114.88781853125801</c:v>
                </c:pt>
                <c:pt idx="27265">
                  <c:v>114.88781506016601</c:v>
                </c:pt>
                <c:pt idx="27266">
                  <c:v>114.887551045073</c:v>
                </c:pt>
                <c:pt idx="27267">
                  <c:v>114.88754175782</c:v>
                </c:pt>
                <c:pt idx="27268">
                  <c:v>114.886612987487</c:v>
                </c:pt>
                <c:pt idx="27269">
                  <c:v>114.886277238974</c:v>
                </c:pt>
                <c:pt idx="27270">
                  <c:v>114.885976637878</c:v>
                </c:pt>
                <c:pt idx="27271">
                  <c:v>114.885539018689</c:v>
                </c:pt>
                <c:pt idx="27272">
                  <c:v>114.884695295718</c:v>
                </c:pt>
                <c:pt idx="27273">
                  <c:v>114.883322005222</c:v>
                </c:pt>
                <c:pt idx="27274">
                  <c:v>114.883196215388</c:v>
                </c:pt>
                <c:pt idx="27275">
                  <c:v>114.883153646186</c:v>
                </c:pt>
                <c:pt idx="27276">
                  <c:v>114.88103563000899</c:v>
                </c:pt>
                <c:pt idx="27277">
                  <c:v>114.88077248315901</c:v>
                </c:pt>
                <c:pt idx="27278">
                  <c:v>114.88017675274401</c:v>
                </c:pt>
                <c:pt idx="27279">
                  <c:v>114.87994368356399</c:v>
                </c:pt>
                <c:pt idx="27280">
                  <c:v>114.87869635612</c:v>
                </c:pt>
                <c:pt idx="27281">
                  <c:v>114.877993849991</c:v>
                </c:pt>
                <c:pt idx="27282">
                  <c:v>114.87782806209501</c:v>
                </c:pt>
                <c:pt idx="27283">
                  <c:v>114.87748806766901</c:v>
                </c:pt>
                <c:pt idx="27284">
                  <c:v>114.876455680473</c:v>
                </c:pt>
                <c:pt idx="27285">
                  <c:v>114.875368218552</c:v>
                </c:pt>
                <c:pt idx="27286">
                  <c:v>114.875189498257</c:v>
                </c:pt>
                <c:pt idx="27287">
                  <c:v>114.874933022059</c:v>
                </c:pt>
                <c:pt idx="27288">
                  <c:v>114.87478903387699</c:v>
                </c:pt>
                <c:pt idx="27289">
                  <c:v>114.874271867385</c:v>
                </c:pt>
                <c:pt idx="27290">
                  <c:v>114.874203155155</c:v>
                </c:pt>
                <c:pt idx="27291">
                  <c:v>114.874138249995</c:v>
                </c:pt>
                <c:pt idx="27292">
                  <c:v>114.87406915618899</c:v>
                </c:pt>
                <c:pt idx="27293">
                  <c:v>114.87355293949901</c:v>
                </c:pt>
                <c:pt idx="27294">
                  <c:v>114.873365783921</c:v>
                </c:pt>
                <c:pt idx="27295">
                  <c:v>114.873260307961</c:v>
                </c:pt>
                <c:pt idx="27296">
                  <c:v>114.873202426538</c:v>
                </c:pt>
                <c:pt idx="27297">
                  <c:v>114.873179407724</c:v>
                </c:pt>
                <c:pt idx="27298">
                  <c:v>114.873113142637</c:v>
                </c:pt>
                <c:pt idx="27299">
                  <c:v>114.87301481634699</c:v>
                </c:pt>
                <c:pt idx="27300">
                  <c:v>114.8729609232</c:v>
                </c:pt>
                <c:pt idx="27301">
                  <c:v>114.872923233714</c:v>
                </c:pt>
                <c:pt idx="27302">
                  <c:v>114.872795896808</c:v>
                </c:pt>
                <c:pt idx="27303">
                  <c:v>114.872619933812</c:v>
                </c:pt>
                <c:pt idx="27304">
                  <c:v>114.872439757821</c:v>
                </c:pt>
                <c:pt idx="27305">
                  <c:v>114.872235466533</c:v>
                </c:pt>
                <c:pt idx="27306">
                  <c:v>114.871861612776</c:v>
                </c:pt>
                <c:pt idx="27307">
                  <c:v>114.871785494981</c:v>
                </c:pt>
                <c:pt idx="27308">
                  <c:v>114.87154796425099</c:v>
                </c:pt>
                <c:pt idx="27309">
                  <c:v>114.871399203053</c:v>
                </c:pt>
                <c:pt idx="27310">
                  <c:v>114.87136027317899</c:v>
                </c:pt>
                <c:pt idx="27311">
                  <c:v>114.87132619438</c:v>
                </c:pt>
                <c:pt idx="27312">
                  <c:v>114.87062700812</c:v>
                </c:pt>
                <c:pt idx="27313">
                  <c:v>114.869257941692</c:v>
                </c:pt>
                <c:pt idx="27314">
                  <c:v>114.86501672397701</c:v>
                </c:pt>
                <c:pt idx="27315">
                  <c:v>114.864932453373</c:v>
                </c:pt>
                <c:pt idx="27316">
                  <c:v>114.864826835852</c:v>
                </c:pt>
                <c:pt idx="27317">
                  <c:v>114.862784236473</c:v>
                </c:pt>
                <c:pt idx="27318">
                  <c:v>114.862647421414</c:v>
                </c:pt>
                <c:pt idx="27319">
                  <c:v>114.86209493985901</c:v>
                </c:pt>
                <c:pt idx="27320">
                  <c:v>114.861164339361</c:v>
                </c:pt>
                <c:pt idx="27321">
                  <c:v>114.860488665311</c:v>
                </c:pt>
                <c:pt idx="27322">
                  <c:v>114.859306655971</c:v>
                </c:pt>
                <c:pt idx="27323">
                  <c:v>114.85886330786199</c:v>
                </c:pt>
                <c:pt idx="27324">
                  <c:v>114.85874679579899</c:v>
                </c:pt>
                <c:pt idx="27325">
                  <c:v>114.858699513498</c:v>
                </c:pt>
                <c:pt idx="27326">
                  <c:v>114.858677618257</c:v>
                </c:pt>
                <c:pt idx="27327">
                  <c:v>114.85768168666</c:v>
                </c:pt>
                <c:pt idx="27328">
                  <c:v>114.85713234404101</c:v>
                </c:pt>
                <c:pt idx="27329">
                  <c:v>114.856652622279</c:v>
                </c:pt>
                <c:pt idx="27330">
                  <c:v>114.856204406546</c:v>
                </c:pt>
                <c:pt idx="27331">
                  <c:v>114.855456681596</c:v>
                </c:pt>
                <c:pt idx="27332">
                  <c:v>114.853927171042</c:v>
                </c:pt>
                <c:pt idx="27333">
                  <c:v>114.85339671490701</c:v>
                </c:pt>
                <c:pt idx="27334">
                  <c:v>114.853360178852</c:v>
                </c:pt>
                <c:pt idx="27335">
                  <c:v>114.852777206646</c:v>
                </c:pt>
                <c:pt idx="27336">
                  <c:v>114.852221533521</c:v>
                </c:pt>
                <c:pt idx="27337">
                  <c:v>114.851898492931</c:v>
                </c:pt>
                <c:pt idx="27338">
                  <c:v>114.851637244174</c:v>
                </c:pt>
                <c:pt idx="27339">
                  <c:v>114.851618244105</c:v>
                </c:pt>
                <c:pt idx="27340">
                  <c:v>114.851449267627</c:v>
                </c:pt>
                <c:pt idx="27341">
                  <c:v>114.851192244901</c:v>
                </c:pt>
                <c:pt idx="27342">
                  <c:v>114.85114587938099</c:v>
                </c:pt>
                <c:pt idx="27343">
                  <c:v>114.850696750247</c:v>
                </c:pt>
                <c:pt idx="27344">
                  <c:v>114.850473201009</c:v>
                </c:pt>
                <c:pt idx="27345">
                  <c:v>114.84779865417001</c:v>
                </c:pt>
                <c:pt idx="27346">
                  <c:v>114.846947233254</c:v>
                </c:pt>
                <c:pt idx="27347">
                  <c:v>114.84573441028</c:v>
                </c:pt>
                <c:pt idx="27348">
                  <c:v>114.844066372154</c:v>
                </c:pt>
                <c:pt idx="27349">
                  <c:v>114.844021519705</c:v>
                </c:pt>
                <c:pt idx="27350">
                  <c:v>114.84400753844101</c:v>
                </c:pt>
                <c:pt idx="27351">
                  <c:v>114.843685128199</c:v>
                </c:pt>
                <c:pt idx="27352">
                  <c:v>114.841298689572</c:v>
                </c:pt>
                <c:pt idx="27353">
                  <c:v>114.84128054455201</c:v>
                </c:pt>
                <c:pt idx="27354">
                  <c:v>114.84073618948</c:v>
                </c:pt>
                <c:pt idx="27355">
                  <c:v>114.840558196853</c:v>
                </c:pt>
                <c:pt idx="27356">
                  <c:v>114.840526869603</c:v>
                </c:pt>
                <c:pt idx="27357">
                  <c:v>114.83987010536499</c:v>
                </c:pt>
                <c:pt idx="27358">
                  <c:v>114.839584370171</c:v>
                </c:pt>
                <c:pt idx="27359">
                  <c:v>114.83933995477599</c:v>
                </c:pt>
                <c:pt idx="27360">
                  <c:v>114.838015256791</c:v>
                </c:pt>
                <c:pt idx="27361">
                  <c:v>114.837787770951</c:v>
                </c:pt>
                <c:pt idx="27362">
                  <c:v>114.83683771951399</c:v>
                </c:pt>
                <c:pt idx="27363">
                  <c:v>114.836747980824</c:v>
                </c:pt>
                <c:pt idx="27364">
                  <c:v>114.835465171122</c:v>
                </c:pt>
                <c:pt idx="27365">
                  <c:v>114.834545549358</c:v>
                </c:pt>
                <c:pt idx="27366">
                  <c:v>114.83444457318799</c:v>
                </c:pt>
                <c:pt idx="27367">
                  <c:v>114.83407122980501</c:v>
                </c:pt>
                <c:pt idx="27368">
                  <c:v>114.833705593006</c:v>
                </c:pt>
                <c:pt idx="27369">
                  <c:v>114.83132892831701</c:v>
                </c:pt>
                <c:pt idx="27370">
                  <c:v>114.83126303866899</c:v>
                </c:pt>
                <c:pt idx="27371">
                  <c:v>114.831171674083</c:v>
                </c:pt>
                <c:pt idx="27372">
                  <c:v>114.830657935394</c:v>
                </c:pt>
                <c:pt idx="27373">
                  <c:v>114.829816047249</c:v>
                </c:pt>
                <c:pt idx="27374">
                  <c:v>114.82975324741599</c:v>
                </c:pt>
                <c:pt idx="27375">
                  <c:v>114.829269470689</c:v>
                </c:pt>
                <c:pt idx="27376">
                  <c:v>114.82852994471899</c:v>
                </c:pt>
                <c:pt idx="27377">
                  <c:v>114.827353647202</c:v>
                </c:pt>
                <c:pt idx="27378">
                  <c:v>114.82581987928501</c:v>
                </c:pt>
                <c:pt idx="27379">
                  <c:v>114.825796379715</c:v>
                </c:pt>
                <c:pt idx="27380">
                  <c:v>114.82523139653</c:v>
                </c:pt>
                <c:pt idx="27381">
                  <c:v>114.825085412764</c:v>
                </c:pt>
                <c:pt idx="27382">
                  <c:v>114.824936236589</c:v>
                </c:pt>
                <c:pt idx="27383">
                  <c:v>114.82451016403201</c:v>
                </c:pt>
                <c:pt idx="27384">
                  <c:v>114.821598571957</c:v>
                </c:pt>
                <c:pt idx="27385">
                  <c:v>114.820993290923</c:v>
                </c:pt>
                <c:pt idx="27386">
                  <c:v>114.820597816985</c:v>
                </c:pt>
                <c:pt idx="27387">
                  <c:v>114.82028360092799</c:v>
                </c:pt>
                <c:pt idx="27388">
                  <c:v>114.820223862738</c:v>
                </c:pt>
                <c:pt idx="27389">
                  <c:v>114.819705979177</c:v>
                </c:pt>
                <c:pt idx="27390">
                  <c:v>114.818854278015</c:v>
                </c:pt>
                <c:pt idx="27391">
                  <c:v>114.818758661931</c:v>
                </c:pt>
                <c:pt idx="27392">
                  <c:v>114.81871400977801</c:v>
                </c:pt>
                <c:pt idx="27393">
                  <c:v>114.81816178413</c:v>
                </c:pt>
                <c:pt idx="27394">
                  <c:v>114.81762483105</c:v>
                </c:pt>
                <c:pt idx="27395">
                  <c:v>114.81755644245899</c:v>
                </c:pt>
                <c:pt idx="27396">
                  <c:v>114.817220951057</c:v>
                </c:pt>
                <c:pt idx="27397">
                  <c:v>114.816703528342</c:v>
                </c:pt>
                <c:pt idx="27398">
                  <c:v>114.816596130752</c:v>
                </c:pt>
                <c:pt idx="27399">
                  <c:v>114.81656436154501</c:v>
                </c:pt>
                <c:pt idx="27400">
                  <c:v>114.816016666775</c:v>
                </c:pt>
                <c:pt idx="27401">
                  <c:v>114.815908616299</c:v>
                </c:pt>
                <c:pt idx="27402">
                  <c:v>114.814971696268</c:v>
                </c:pt>
                <c:pt idx="27403">
                  <c:v>114.81480552839901</c:v>
                </c:pt>
                <c:pt idx="27404">
                  <c:v>114.81473949404599</c:v>
                </c:pt>
                <c:pt idx="27405">
                  <c:v>114.81404510110001</c:v>
                </c:pt>
                <c:pt idx="27406">
                  <c:v>114.813564973609</c:v>
                </c:pt>
                <c:pt idx="27407">
                  <c:v>114.81319295497499</c:v>
                </c:pt>
                <c:pt idx="27408">
                  <c:v>114.811607455456</c:v>
                </c:pt>
                <c:pt idx="27409">
                  <c:v>114.81143494363199</c:v>
                </c:pt>
                <c:pt idx="27410">
                  <c:v>114.81075867167399</c:v>
                </c:pt>
                <c:pt idx="27411">
                  <c:v>114.810242627373</c:v>
                </c:pt>
                <c:pt idx="27412">
                  <c:v>114.810207950189</c:v>
                </c:pt>
                <c:pt idx="27413">
                  <c:v>114.81014295119201</c:v>
                </c:pt>
                <c:pt idx="27414">
                  <c:v>114.809505816814</c:v>
                </c:pt>
                <c:pt idx="27415">
                  <c:v>114.80924218461701</c:v>
                </c:pt>
                <c:pt idx="27416">
                  <c:v>114.8089426376</c:v>
                </c:pt>
                <c:pt idx="27417">
                  <c:v>114.808567804421</c:v>
                </c:pt>
                <c:pt idx="27418">
                  <c:v>114.808181235053</c:v>
                </c:pt>
                <c:pt idx="27419">
                  <c:v>114.806516680752</c:v>
                </c:pt>
                <c:pt idx="27420">
                  <c:v>114.806383165808</c:v>
                </c:pt>
                <c:pt idx="27421">
                  <c:v>114.806176692813</c:v>
                </c:pt>
                <c:pt idx="27422">
                  <c:v>114.80568512835799</c:v>
                </c:pt>
                <c:pt idx="27423">
                  <c:v>114.805330441672</c:v>
                </c:pt>
                <c:pt idx="27424">
                  <c:v>114.8045663985</c:v>
                </c:pt>
                <c:pt idx="27425">
                  <c:v>114.80377462459499</c:v>
                </c:pt>
                <c:pt idx="27426">
                  <c:v>114.803155905822</c:v>
                </c:pt>
                <c:pt idx="27427">
                  <c:v>114.802710231399</c:v>
                </c:pt>
                <c:pt idx="27428">
                  <c:v>114.802016334119</c:v>
                </c:pt>
                <c:pt idx="27429">
                  <c:v>114.80146816468</c:v>
                </c:pt>
                <c:pt idx="27430">
                  <c:v>114.801244746359</c:v>
                </c:pt>
                <c:pt idx="27431">
                  <c:v>114.800115904875</c:v>
                </c:pt>
                <c:pt idx="27432">
                  <c:v>114.800070291636</c:v>
                </c:pt>
                <c:pt idx="27433">
                  <c:v>114.79986141324</c:v>
                </c:pt>
                <c:pt idx="27434">
                  <c:v>114.79949356626</c:v>
                </c:pt>
                <c:pt idx="27435">
                  <c:v>114.798557186072</c:v>
                </c:pt>
                <c:pt idx="27436">
                  <c:v>114.797798204949</c:v>
                </c:pt>
                <c:pt idx="27437">
                  <c:v>114.797747444238</c:v>
                </c:pt>
                <c:pt idx="27438">
                  <c:v>114.797740328085</c:v>
                </c:pt>
                <c:pt idx="27439">
                  <c:v>114.797446556474</c:v>
                </c:pt>
                <c:pt idx="27440">
                  <c:v>114.795631368573</c:v>
                </c:pt>
                <c:pt idx="27441">
                  <c:v>114.79544037075</c:v>
                </c:pt>
                <c:pt idx="27442">
                  <c:v>114.79432968053</c:v>
                </c:pt>
                <c:pt idx="27443">
                  <c:v>114.79340540471</c:v>
                </c:pt>
                <c:pt idx="27444">
                  <c:v>114.79295796316001</c:v>
                </c:pt>
                <c:pt idx="27445">
                  <c:v>114.792383486834</c:v>
                </c:pt>
                <c:pt idx="27446">
                  <c:v>114.792218946812</c:v>
                </c:pt>
                <c:pt idx="27447">
                  <c:v>114.791847940685</c:v>
                </c:pt>
                <c:pt idx="27448">
                  <c:v>114.791034673875</c:v>
                </c:pt>
                <c:pt idx="27449">
                  <c:v>114.790181899491</c:v>
                </c:pt>
                <c:pt idx="27450">
                  <c:v>114.790020200963</c:v>
                </c:pt>
                <c:pt idx="27451">
                  <c:v>114.789609087046</c:v>
                </c:pt>
                <c:pt idx="27452">
                  <c:v>114.78816354706601</c:v>
                </c:pt>
                <c:pt idx="27453">
                  <c:v>114.787829862439</c:v>
                </c:pt>
                <c:pt idx="27454">
                  <c:v>114.787273904773</c:v>
                </c:pt>
                <c:pt idx="27455">
                  <c:v>114.78720859526599</c:v>
                </c:pt>
                <c:pt idx="27456">
                  <c:v>114.787191081624</c:v>
                </c:pt>
                <c:pt idx="27457">
                  <c:v>114.786217641028</c:v>
                </c:pt>
                <c:pt idx="27458">
                  <c:v>114.78555829470901</c:v>
                </c:pt>
                <c:pt idx="27459">
                  <c:v>114.785136655687</c:v>
                </c:pt>
                <c:pt idx="27460">
                  <c:v>114.783961326721</c:v>
                </c:pt>
                <c:pt idx="27461">
                  <c:v>114.783957706612</c:v>
                </c:pt>
                <c:pt idx="27462">
                  <c:v>114.782624378089</c:v>
                </c:pt>
                <c:pt idx="27463">
                  <c:v>114.781665968127</c:v>
                </c:pt>
                <c:pt idx="27464">
                  <c:v>114.781507586392</c:v>
                </c:pt>
                <c:pt idx="27465">
                  <c:v>114.781277920573</c:v>
                </c:pt>
                <c:pt idx="27466">
                  <c:v>114.78114133197801</c:v>
                </c:pt>
                <c:pt idx="27467">
                  <c:v>114.779501240497</c:v>
                </c:pt>
                <c:pt idx="27468">
                  <c:v>114.778836603442</c:v>
                </c:pt>
                <c:pt idx="27469">
                  <c:v>114.77862720810801</c:v>
                </c:pt>
                <c:pt idx="27470">
                  <c:v>114.778108102769</c:v>
                </c:pt>
                <c:pt idx="27471">
                  <c:v>114.777657873876</c:v>
                </c:pt>
                <c:pt idx="27472">
                  <c:v>114.777344821089</c:v>
                </c:pt>
                <c:pt idx="27473">
                  <c:v>114.777331636886</c:v>
                </c:pt>
                <c:pt idx="27474">
                  <c:v>114.777251462408</c:v>
                </c:pt>
                <c:pt idx="27475">
                  <c:v>114.775869904849</c:v>
                </c:pt>
                <c:pt idx="27476">
                  <c:v>114.774772864445</c:v>
                </c:pt>
                <c:pt idx="27477">
                  <c:v>114.771059006645</c:v>
                </c:pt>
                <c:pt idx="27478">
                  <c:v>114.77086211464101</c:v>
                </c:pt>
                <c:pt idx="27479">
                  <c:v>114.76957422528</c:v>
                </c:pt>
                <c:pt idx="27480">
                  <c:v>114.76933169872601</c:v>
                </c:pt>
                <c:pt idx="27481">
                  <c:v>114.76919511309001</c:v>
                </c:pt>
                <c:pt idx="27482">
                  <c:v>114.767245543239</c:v>
                </c:pt>
                <c:pt idx="27483">
                  <c:v>114.767202094186</c:v>
                </c:pt>
                <c:pt idx="27484">
                  <c:v>114.766721793572</c:v>
                </c:pt>
                <c:pt idx="27485">
                  <c:v>114.766652046708</c:v>
                </c:pt>
                <c:pt idx="27486">
                  <c:v>114.765558665931</c:v>
                </c:pt>
                <c:pt idx="27487">
                  <c:v>114.761677367581</c:v>
                </c:pt>
                <c:pt idx="27488">
                  <c:v>114.76056175741699</c:v>
                </c:pt>
                <c:pt idx="27489">
                  <c:v>114.759577198757</c:v>
                </c:pt>
                <c:pt idx="27490">
                  <c:v>114.75945907170799</c:v>
                </c:pt>
                <c:pt idx="27491">
                  <c:v>114.75894027659599</c:v>
                </c:pt>
                <c:pt idx="27492">
                  <c:v>114.75879801687</c:v>
                </c:pt>
                <c:pt idx="27493">
                  <c:v>114.75879278062</c:v>
                </c:pt>
                <c:pt idx="27494">
                  <c:v>114.758733887517</c:v>
                </c:pt>
                <c:pt idx="27495">
                  <c:v>114.758564203875</c:v>
                </c:pt>
                <c:pt idx="27496">
                  <c:v>114.758493418219</c:v>
                </c:pt>
                <c:pt idx="27497">
                  <c:v>114.758466991247</c:v>
                </c:pt>
                <c:pt idx="27498">
                  <c:v>114.758164097145</c:v>
                </c:pt>
                <c:pt idx="27499">
                  <c:v>114.756718245938</c:v>
                </c:pt>
                <c:pt idx="27500">
                  <c:v>114.755557313688</c:v>
                </c:pt>
                <c:pt idx="27501">
                  <c:v>114.753028280219</c:v>
                </c:pt>
                <c:pt idx="27502">
                  <c:v>114.749998733702</c:v>
                </c:pt>
                <c:pt idx="27503">
                  <c:v>114.747174835462</c:v>
                </c:pt>
                <c:pt idx="27504">
                  <c:v>114.746561209706</c:v>
                </c:pt>
                <c:pt idx="27505">
                  <c:v>114.746509533569</c:v>
                </c:pt>
                <c:pt idx="27506">
                  <c:v>114.745776767693</c:v>
                </c:pt>
                <c:pt idx="27507">
                  <c:v>114.745687546675</c:v>
                </c:pt>
                <c:pt idx="27508">
                  <c:v>114.744926329008</c:v>
                </c:pt>
                <c:pt idx="27509">
                  <c:v>114.744433354885</c:v>
                </c:pt>
                <c:pt idx="27510">
                  <c:v>114.743007459811</c:v>
                </c:pt>
                <c:pt idx="27511">
                  <c:v>114.742154008491</c:v>
                </c:pt>
                <c:pt idx="27512">
                  <c:v>114.73998718207</c:v>
                </c:pt>
                <c:pt idx="27513">
                  <c:v>114.73914044076299</c:v>
                </c:pt>
                <c:pt idx="27514">
                  <c:v>114.73877711354299</c:v>
                </c:pt>
                <c:pt idx="27515">
                  <c:v>114.73693284605</c:v>
                </c:pt>
                <c:pt idx="27516">
                  <c:v>114.7354621867</c:v>
                </c:pt>
                <c:pt idx="27517">
                  <c:v>114.734442439967</c:v>
                </c:pt>
                <c:pt idx="27518">
                  <c:v>114.73435151521301</c:v>
                </c:pt>
                <c:pt idx="27519">
                  <c:v>114.733081126595</c:v>
                </c:pt>
                <c:pt idx="27520">
                  <c:v>114.732099860356</c:v>
                </c:pt>
                <c:pt idx="27521">
                  <c:v>114.73171763211499</c:v>
                </c:pt>
                <c:pt idx="27522">
                  <c:v>114.73092668385701</c:v>
                </c:pt>
                <c:pt idx="27523">
                  <c:v>114.730566434393</c:v>
                </c:pt>
                <c:pt idx="27524">
                  <c:v>114.72904963309099</c:v>
                </c:pt>
                <c:pt idx="27525">
                  <c:v>114.728187890692</c:v>
                </c:pt>
                <c:pt idx="27526">
                  <c:v>114.727707729893</c:v>
                </c:pt>
                <c:pt idx="27527">
                  <c:v>114.726824256334</c:v>
                </c:pt>
                <c:pt idx="27528">
                  <c:v>114.72661449213901</c:v>
                </c:pt>
                <c:pt idx="27529">
                  <c:v>114.726259323238</c:v>
                </c:pt>
                <c:pt idx="27530">
                  <c:v>114.72562476017001</c:v>
                </c:pt>
                <c:pt idx="27531">
                  <c:v>114.725584099545</c:v>
                </c:pt>
                <c:pt idx="27532">
                  <c:v>114.72515263276399</c:v>
                </c:pt>
                <c:pt idx="27533">
                  <c:v>114.724973227945</c:v>
                </c:pt>
                <c:pt idx="27534">
                  <c:v>114.724973208517</c:v>
                </c:pt>
                <c:pt idx="27535">
                  <c:v>114.724882036105</c:v>
                </c:pt>
                <c:pt idx="27536">
                  <c:v>114.72425301137299</c:v>
                </c:pt>
                <c:pt idx="27537">
                  <c:v>114.72232591407899</c:v>
                </c:pt>
                <c:pt idx="27538">
                  <c:v>114.719958733843</c:v>
                </c:pt>
                <c:pt idx="27539">
                  <c:v>114.719575063756</c:v>
                </c:pt>
                <c:pt idx="27540">
                  <c:v>114.719326257156</c:v>
                </c:pt>
                <c:pt idx="27541">
                  <c:v>114.71764234382201</c:v>
                </c:pt>
                <c:pt idx="27542">
                  <c:v>114.717342994459</c:v>
                </c:pt>
                <c:pt idx="27543">
                  <c:v>114.713894373049</c:v>
                </c:pt>
                <c:pt idx="27544">
                  <c:v>114.713406220945</c:v>
                </c:pt>
                <c:pt idx="27545">
                  <c:v>114.713385930291</c:v>
                </c:pt>
                <c:pt idx="27546">
                  <c:v>114.712734024981</c:v>
                </c:pt>
                <c:pt idx="27547">
                  <c:v>114.711241240021</c:v>
                </c:pt>
                <c:pt idx="27548">
                  <c:v>114.71005280380599</c:v>
                </c:pt>
                <c:pt idx="27549">
                  <c:v>114.709494860891</c:v>
                </c:pt>
                <c:pt idx="27550">
                  <c:v>114.70804954472401</c:v>
                </c:pt>
                <c:pt idx="27551">
                  <c:v>114.70802990992701</c:v>
                </c:pt>
                <c:pt idx="27552">
                  <c:v>114.706499783837</c:v>
                </c:pt>
                <c:pt idx="27553">
                  <c:v>114.705553794949</c:v>
                </c:pt>
                <c:pt idx="27554">
                  <c:v>114.705267771618</c:v>
                </c:pt>
                <c:pt idx="27555">
                  <c:v>114.70489848646299</c:v>
                </c:pt>
                <c:pt idx="27556">
                  <c:v>114.70185489926401</c:v>
                </c:pt>
                <c:pt idx="27557">
                  <c:v>114.701680018706</c:v>
                </c:pt>
                <c:pt idx="27558">
                  <c:v>114.70148445804</c:v>
                </c:pt>
                <c:pt idx="27559">
                  <c:v>114.701444365051</c:v>
                </c:pt>
                <c:pt idx="27560">
                  <c:v>114.701409640802</c:v>
                </c:pt>
                <c:pt idx="27561">
                  <c:v>114.701272416016</c:v>
                </c:pt>
                <c:pt idx="27562">
                  <c:v>114.701235156951</c:v>
                </c:pt>
                <c:pt idx="27563">
                  <c:v>114.70082957244701</c:v>
                </c:pt>
                <c:pt idx="27564">
                  <c:v>114.700635501082</c:v>
                </c:pt>
                <c:pt idx="27565">
                  <c:v>114.700588382814</c:v>
                </c:pt>
                <c:pt idx="27566">
                  <c:v>114.700028429524</c:v>
                </c:pt>
                <c:pt idx="27567">
                  <c:v>114.69999800839599</c:v>
                </c:pt>
                <c:pt idx="27568">
                  <c:v>114.699842661868</c:v>
                </c:pt>
                <c:pt idx="27569">
                  <c:v>114.699824498962</c:v>
                </c:pt>
                <c:pt idx="27570">
                  <c:v>114.699774428954</c:v>
                </c:pt>
                <c:pt idx="27571">
                  <c:v>114.699569452595</c:v>
                </c:pt>
                <c:pt idx="27572">
                  <c:v>114.69949168266599</c:v>
                </c:pt>
                <c:pt idx="27573">
                  <c:v>114.69937968372</c:v>
                </c:pt>
                <c:pt idx="27574">
                  <c:v>114.69931331134801</c:v>
                </c:pt>
                <c:pt idx="27575">
                  <c:v>114.699248294624</c:v>
                </c:pt>
                <c:pt idx="27576">
                  <c:v>114.699112166765</c:v>
                </c:pt>
                <c:pt idx="27577">
                  <c:v>114.69911137939199</c:v>
                </c:pt>
                <c:pt idx="27578">
                  <c:v>114.699081182851</c:v>
                </c:pt>
                <c:pt idx="27579">
                  <c:v>114.69898758282299</c:v>
                </c:pt>
                <c:pt idx="27580">
                  <c:v>114.698970917259</c:v>
                </c:pt>
                <c:pt idx="27581">
                  <c:v>114.698961974876</c:v>
                </c:pt>
                <c:pt idx="27582">
                  <c:v>114.698863161945</c:v>
                </c:pt>
                <c:pt idx="27583">
                  <c:v>114.69885944315</c:v>
                </c:pt>
                <c:pt idx="27584">
                  <c:v>114.698837824554</c:v>
                </c:pt>
                <c:pt idx="27585">
                  <c:v>114.698815876968</c:v>
                </c:pt>
                <c:pt idx="27586">
                  <c:v>114.698807557905</c:v>
                </c:pt>
                <c:pt idx="27587">
                  <c:v>114.69872047988299</c:v>
                </c:pt>
                <c:pt idx="27588">
                  <c:v>114.696992576936</c:v>
                </c:pt>
                <c:pt idx="27589">
                  <c:v>114.69648641553501</c:v>
                </c:pt>
                <c:pt idx="27590">
                  <c:v>114.695533791339</c:v>
                </c:pt>
                <c:pt idx="27591">
                  <c:v>114.695242291247</c:v>
                </c:pt>
                <c:pt idx="27592">
                  <c:v>114.69438609228401</c:v>
                </c:pt>
                <c:pt idx="27593">
                  <c:v>114.694158887803</c:v>
                </c:pt>
                <c:pt idx="27594">
                  <c:v>114.69263586208</c:v>
                </c:pt>
                <c:pt idx="27595">
                  <c:v>114.691855506983</c:v>
                </c:pt>
                <c:pt idx="27596">
                  <c:v>114.689734514514</c:v>
                </c:pt>
                <c:pt idx="27597">
                  <c:v>114.689240166158</c:v>
                </c:pt>
                <c:pt idx="27598">
                  <c:v>114.68914648671699</c:v>
                </c:pt>
                <c:pt idx="27599">
                  <c:v>114.68880838013099</c:v>
                </c:pt>
                <c:pt idx="27600">
                  <c:v>114.688592262847</c:v>
                </c:pt>
                <c:pt idx="27601">
                  <c:v>114.688444063668</c:v>
                </c:pt>
                <c:pt idx="27602">
                  <c:v>114.688170492515</c:v>
                </c:pt>
                <c:pt idx="27603">
                  <c:v>114.68808829927301</c:v>
                </c:pt>
                <c:pt idx="27604">
                  <c:v>114.68803416783101</c:v>
                </c:pt>
                <c:pt idx="27605">
                  <c:v>114.687989732293</c:v>
                </c:pt>
                <c:pt idx="27606">
                  <c:v>114.68791384045799</c:v>
                </c:pt>
                <c:pt idx="27607">
                  <c:v>114.68791375273</c:v>
                </c:pt>
                <c:pt idx="27608">
                  <c:v>114.68777751268</c:v>
                </c:pt>
                <c:pt idx="27609">
                  <c:v>114.68742795126199</c:v>
                </c:pt>
                <c:pt idx="27610">
                  <c:v>114.687335783587</c:v>
                </c:pt>
                <c:pt idx="27611">
                  <c:v>114.68721497252</c:v>
                </c:pt>
                <c:pt idx="27612">
                  <c:v>114.687114717963</c:v>
                </c:pt>
                <c:pt idx="27613">
                  <c:v>114.68710468126</c:v>
                </c:pt>
                <c:pt idx="27614">
                  <c:v>114.68704102033701</c:v>
                </c:pt>
                <c:pt idx="27615">
                  <c:v>114.68699349423601</c:v>
                </c:pt>
                <c:pt idx="27616">
                  <c:v>114.68692700608</c:v>
                </c:pt>
                <c:pt idx="27617">
                  <c:v>114.686877083247</c:v>
                </c:pt>
                <c:pt idx="27618">
                  <c:v>114.686804004781</c:v>
                </c:pt>
                <c:pt idx="27619">
                  <c:v>114.686729284867</c:v>
                </c:pt>
                <c:pt idx="27620">
                  <c:v>114.68615880762501</c:v>
                </c:pt>
                <c:pt idx="27621">
                  <c:v>114.686024038505</c:v>
                </c:pt>
                <c:pt idx="27622">
                  <c:v>114.685853399387</c:v>
                </c:pt>
                <c:pt idx="27623">
                  <c:v>114.68558129869101</c:v>
                </c:pt>
                <c:pt idx="27624">
                  <c:v>114.68543532780301</c:v>
                </c:pt>
                <c:pt idx="27625">
                  <c:v>114.685316867849</c:v>
                </c:pt>
                <c:pt idx="27626">
                  <c:v>114.68524010834101</c:v>
                </c:pt>
                <c:pt idx="27627">
                  <c:v>114.685041563664</c:v>
                </c:pt>
                <c:pt idx="27628">
                  <c:v>114.68325862464199</c:v>
                </c:pt>
                <c:pt idx="27629">
                  <c:v>114.682176564378</c:v>
                </c:pt>
                <c:pt idx="27630">
                  <c:v>114.68184416965001</c:v>
                </c:pt>
                <c:pt idx="27631">
                  <c:v>114.68051053587401</c:v>
                </c:pt>
                <c:pt idx="27632">
                  <c:v>114.680489526833</c:v>
                </c:pt>
                <c:pt idx="27633">
                  <c:v>114.680093066008</c:v>
                </c:pt>
                <c:pt idx="27634">
                  <c:v>114.68007175023099</c:v>
                </c:pt>
                <c:pt idx="27635">
                  <c:v>114.679526734638</c:v>
                </c:pt>
                <c:pt idx="27636">
                  <c:v>114.67929595399301</c:v>
                </c:pt>
                <c:pt idx="27637">
                  <c:v>114.678997513924</c:v>
                </c:pt>
                <c:pt idx="27638">
                  <c:v>114.67848178758</c:v>
                </c:pt>
                <c:pt idx="27639">
                  <c:v>114.67843386022901</c:v>
                </c:pt>
                <c:pt idx="27640">
                  <c:v>114.67784819488701</c:v>
                </c:pt>
                <c:pt idx="27641">
                  <c:v>114.677751068487</c:v>
                </c:pt>
                <c:pt idx="27642">
                  <c:v>114.677335470576</c:v>
                </c:pt>
                <c:pt idx="27643">
                  <c:v>114.677257901644</c:v>
                </c:pt>
                <c:pt idx="27644">
                  <c:v>114.675953765678</c:v>
                </c:pt>
                <c:pt idx="27645">
                  <c:v>114.674310445915</c:v>
                </c:pt>
                <c:pt idx="27646">
                  <c:v>114.67355738876699</c:v>
                </c:pt>
                <c:pt idx="27647">
                  <c:v>114.67327838344001</c:v>
                </c:pt>
                <c:pt idx="27648">
                  <c:v>114.67246718891001</c:v>
                </c:pt>
                <c:pt idx="27649">
                  <c:v>114.671676351562</c:v>
                </c:pt>
                <c:pt idx="27650">
                  <c:v>114.67056038132</c:v>
                </c:pt>
                <c:pt idx="27651">
                  <c:v>114.669248369304</c:v>
                </c:pt>
                <c:pt idx="27652">
                  <c:v>114.669216149473</c:v>
                </c:pt>
                <c:pt idx="27653">
                  <c:v>114.668425765907</c:v>
                </c:pt>
                <c:pt idx="27654">
                  <c:v>114.668127067413</c:v>
                </c:pt>
                <c:pt idx="27655">
                  <c:v>114.668029099932</c:v>
                </c:pt>
                <c:pt idx="27656">
                  <c:v>114.667966726049</c:v>
                </c:pt>
                <c:pt idx="27657">
                  <c:v>114.667656179944</c:v>
                </c:pt>
                <c:pt idx="27658">
                  <c:v>114.66749630956301</c:v>
                </c:pt>
                <c:pt idx="27659">
                  <c:v>114.667074939958</c:v>
                </c:pt>
                <c:pt idx="27660">
                  <c:v>114.667069112045</c:v>
                </c:pt>
                <c:pt idx="27661">
                  <c:v>114.66693001086</c:v>
                </c:pt>
                <c:pt idx="27662">
                  <c:v>114.66685878691599</c:v>
                </c:pt>
                <c:pt idx="27663">
                  <c:v>114.66681346182899</c:v>
                </c:pt>
                <c:pt idx="27664">
                  <c:v>114.666704227728</c:v>
                </c:pt>
                <c:pt idx="27665">
                  <c:v>114.666517722721</c:v>
                </c:pt>
                <c:pt idx="27666">
                  <c:v>114.66627435505499</c:v>
                </c:pt>
                <c:pt idx="27667">
                  <c:v>114.666100359499</c:v>
                </c:pt>
                <c:pt idx="27668">
                  <c:v>114.66608007955701</c:v>
                </c:pt>
                <c:pt idx="27669">
                  <c:v>114.66598333163</c:v>
                </c:pt>
                <c:pt idx="27670">
                  <c:v>114.665862095091</c:v>
                </c:pt>
                <c:pt idx="27671">
                  <c:v>114.665827153329</c:v>
                </c:pt>
                <c:pt idx="27672">
                  <c:v>114.665800891468</c:v>
                </c:pt>
                <c:pt idx="27673">
                  <c:v>114.665795803964</c:v>
                </c:pt>
                <c:pt idx="27674">
                  <c:v>114.66572860781901</c:v>
                </c:pt>
                <c:pt idx="27675">
                  <c:v>114.66568514665801</c:v>
                </c:pt>
                <c:pt idx="27676">
                  <c:v>114.665662365694</c:v>
                </c:pt>
                <c:pt idx="27677">
                  <c:v>114.66558132892</c:v>
                </c:pt>
                <c:pt idx="27678">
                  <c:v>114.66486519022</c:v>
                </c:pt>
                <c:pt idx="27679">
                  <c:v>114.664594659901</c:v>
                </c:pt>
                <c:pt idx="27680">
                  <c:v>114.664558716418</c:v>
                </c:pt>
                <c:pt idx="27681">
                  <c:v>114.66451639618801</c:v>
                </c:pt>
                <c:pt idx="27682">
                  <c:v>114.66444829646299</c:v>
                </c:pt>
                <c:pt idx="27683">
                  <c:v>114.664249970382</c:v>
                </c:pt>
                <c:pt idx="27684">
                  <c:v>114.664119711705</c:v>
                </c:pt>
                <c:pt idx="27685">
                  <c:v>114.663368916948</c:v>
                </c:pt>
                <c:pt idx="27686">
                  <c:v>114.66306957813499</c:v>
                </c:pt>
                <c:pt idx="27687">
                  <c:v>114.662670775039</c:v>
                </c:pt>
                <c:pt idx="27688">
                  <c:v>114.662463348068</c:v>
                </c:pt>
                <c:pt idx="27689">
                  <c:v>114.66134267002001</c:v>
                </c:pt>
                <c:pt idx="27690">
                  <c:v>114.65899597933399</c:v>
                </c:pt>
                <c:pt idx="27691">
                  <c:v>114.658912919608</c:v>
                </c:pt>
                <c:pt idx="27692">
                  <c:v>114.658335871616</c:v>
                </c:pt>
                <c:pt idx="27693">
                  <c:v>114.65808225351699</c:v>
                </c:pt>
                <c:pt idx="27694">
                  <c:v>114.657652608235</c:v>
                </c:pt>
                <c:pt idx="27695">
                  <c:v>114.65690732805599</c:v>
                </c:pt>
                <c:pt idx="27696">
                  <c:v>114.65657423980601</c:v>
                </c:pt>
                <c:pt idx="27697">
                  <c:v>114.656184580386</c:v>
                </c:pt>
                <c:pt idx="27698">
                  <c:v>114.655762485338</c:v>
                </c:pt>
                <c:pt idx="27699">
                  <c:v>114.65490095945</c:v>
                </c:pt>
                <c:pt idx="27700">
                  <c:v>114.654787182045</c:v>
                </c:pt>
                <c:pt idx="27701">
                  <c:v>114.654681461476</c:v>
                </c:pt>
                <c:pt idx="27702">
                  <c:v>114.65443515979</c:v>
                </c:pt>
                <c:pt idx="27703">
                  <c:v>114.65434654126901</c:v>
                </c:pt>
                <c:pt idx="27704">
                  <c:v>114.653044848401</c:v>
                </c:pt>
                <c:pt idx="27705">
                  <c:v>114.65241952454301</c:v>
                </c:pt>
                <c:pt idx="27706">
                  <c:v>114.650907612778</c:v>
                </c:pt>
                <c:pt idx="27707">
                  <c:v>114.650660507937</c:v>
                </c:pt>
                <c:pt idx="27708">
                  <c:v>114.65013455042801</c:v>
                </c:pt>
                <c:pt idx="27709">
                  <c:v>114.649050121813</c:v>
                </c:pt>
                <c:pt idx="27710">
                  <c:v>114.64849372720801</c:v>
                </c:pt>
                <c:pt idx="27711">
                  <c:v>114.648407989291</c:v>
                </c:pt>
                <c:pt idx="27712">
                  <c:v>114.646175132436</c:v>
                </c:pt>
                <c:pt idx="27713">
                  <c:v>114.64545472411599</c:v>
                </c:pt>
                <c:pt idx="27714">
                  <c:v>114.64528979674201</c:v>
                </c:pt>
                <c:pt idx="27715">
                  <c:v>114.644681255286</c:v>
                </c:pt>
                <c:pt idx="27716">
                  <c:v>114.64451671200101</c:v>
                </c:pt>
                <c:pt idx="27717">
                  <c:v>114.644444884347</c:v>
                </c:pt>
                <c:pt idx="27718">
                  <c:v>114.644406905417</c:v>
                </c:pt>
                <c:pt idx="27719">
                  <c:v>114.64439678772101</c:v>
                </c:pt>
                <c:pt idx="27720">
                  <c:v>114.644329437682</c:v>
                </c:pt>
                <c:pt idx="27721">
                  <c:v>114.644165377492</c:v>
                </c:pt>
                <c:pt idx="27722">
                  <c:v>114.644117583851</c:v>
                </c:pt>
                <c:pt idx="27723">
                  <c:v>114.644000710174</c:v>
                </c:pt>
                <c:pt idx="27724">
                  <c:v>114.64379677104201</c:v>
                </c:pt>
                <c:pt idx="27725">
                  <c:v>114.6423260034</c:v>
                </c:pt>
                <c:pt idx="27726">
                  <c:v>114.64151712250499</c:v>
                </c:pt>
                <c:pt idx="27727">
                  <c:v>114.641515787445</c:v>
                </c:pt>
                <c:pt idx="27728">
                  <c:v>114.64125623460799</c:v>
                </c:pt>
                <c:pt idx="27729">
                  <c:v>114.641102162091</c:v>
                </c:pt>
                <c:pt idx="27730">
                  <c:v>114.64059742273901</c:v>
                </c:pt>
                <c:pt idx="27731">
                  <c:v>114.639830386786</c:v>
                </c:pt>
                <c:pt idx="27732">
                  <c:v>114.639816641655</c:v>
                </c:pt>
                <c:pt idx="27733">
                  <c:v>114.63903797942</c:v>
                </c:pt>
                <c:pt idx="27734">
                  <c:v>114.638144471083</c:v>
                </c:pt>
                <c:pt idx="27735">
                  <c:v>114.638099308969</c:v>
                </c:pt>
                <c:pt idx="27736">
                  <c:v>114.63780090140899</c:v>
                </c:pt>
                <c:pt idx="27737">
                  <c:v>114.63735442022301</c:v>
                </c:pt>
                <c:pt idx="27738">
                  <c:v>114.63717927584599</c:v>
                </c:pt>
                <c:pt idx="27739">
                  <c:v>114.63695022965599</c:v>
                </c:pt>
                <c:pt idx="27740">
                  <c:v>114.636794658703</c:v>
                </c:pt>
                <c:pt idx="27741">
                  <c:v>114.63588235189</c:v>
                </c:pt>
                <c:pt idx="27742">
                  <c:v>114.635450025201</c:v>
                </c:pt>
                <c:pt idx="27743">
                  <c:v>114.63479790484</c:v>
                </c:pt>
                <c:pt idx="27744">
                  <c:v>114.63416553326201</c:v>
                </c:pt>
                <c:pt idx="27745">
                  <c:v>114.633394099729</c:v>
                </c:pt>
                <c:pt idx="27746">
                  <c:v>114.63208086577001</c:v>
                </c:pt>
                <c:pt idx="27747">
                  <c:v>114.629790957407</c:v>
                </c:pt>
                <c:pt idx="27748">
                  <c:v>114.629084892983</c:v>
                </c:pt>
                <c:pt idx="27749">
                  <c:v>114.628802599102</c:v>
                </c:pt>
                <c:pt idx="27750">
                  <c:v>114.627885538876</c:v>
                </c:pt>
                <c:pt idx="27751">
                  <c:v>114.626029711889</c:v>
                </c:pt>
                <c:pt idx="27752">
                  <c:v>114.62552822940501</c:v>
                </c:pt>
                <c:pt idx="27753">
                  <c:v>114.625340387641</c:v>
                </c:pt>
                <c:pt idx="27754">
                  <c:v>114.624325867493</c:v>
                </c:pt>
                <c:pt idx="27755">
                  <c:v>114.623809406139</c:v>
                </c:pt>
                <c:pt idx="27756">
                  <c:v>114.62335462570699</c:v>
                </c:pt>
                <c:pt idx="27757">
                  <c:v>114.622706623722</c:v>
                </c:pt>
                <c:pt idx="27758">
                  <c:v>114.62261283045299</c:v>
                </c:pt>
                <c:pt idx="27759">
                  <c:v>114.621852606036</c:v>
                </c:pt>
                <c:pt idx="27760">
                  <c:v>114.62049177502701</c:v>
                </c:pt>
                <c:pt idx="27761">
                  <c:v>114.617451072268</c:v>
                </c:pt>
                <c:pt idx="27762">
                  <c:v>114.616640316269</c:v>
                </c:pt>
                <c:pt idx="27763">
                  <c:v>114.615484311217</c:v>
                </c:pt>
                <c:pt idx="27764">
                  <c:v>114.61367087980901</c:v>
                </c:pt>
                <c:pt idx="27765">
                  <c:v>114.61360285424399</c:v>
                </c:pt>
                <c:pt idx="27766">
                  <c:v>114.61352644038099</c:v>
                </c:pt>
                <c:pt idx="27767">
                  <c:v>114.61322671450699</c:v>
                </c:pt>
                <c:pt idx="27768">
                  <c:v>114.612621223719</c:v>
                </c:pt>
                <c:pt idx="27769">
                  <c:v>114.611800405267</c:v>
                </c:pt>
                <c:pt idx="27770">
                  <c:v>114.610846595469</c:v>
                </c:pt>
                <c:pt idx="27771">
                  <c:v>114.609964407367</c:v>
                </c:pt>
                <c:pt idx="27772">
                  <c:v>114.60777053575001</c:v>
                </c:pt>
                <c:pt idx="27773">
                  <c:v>114.60720498951299</c:v>
                </c:pt>
                <c:pt idx="27774">
                  <c:v>114.606194656402</c:v>
                </c:pt>
                <c:pt idx="27775">
                  <c:v>114.60590555555601</c:v>
                </c:pt>
                <c:pt idx="27776">
                  <c:v>114.605897588703</c:v>
                </c:pt>
                <c:pt idx="27777">
                  <c:v>114.605727352822</c:v>
                </c:pt>
                <c:pt idx="27778">
                  <c:v>114.605439073502</c:v>
                </c:pt>
                <c:pt idx="27779">
                  <c:v>114.605196046853</c:v>
                </c:pt>
                <c:pt idx="27780">
                  <c:v>114.605060007622</c:v>
                </c:pt>
                <c:pt idx="27781">
                  <c:v>114.60489523941899</c:v>
                </c:pt>
                <c:pt idx="27782">
                  <c:v>114.603912113978</c:v>
                </c:pt>
                <c:pt idx="27783">
                  <c:v>114.601230801152</c:v>
                </c:pt>
                <c:pt idx="27784">
                  <c:v>114.600946739515</c:v>
                </c:pt>
                <c:pt idx="27785">
                  <c:v>114.60017160487099</c:v>
                </c:pt>
                <c:pt idx="27786">
                  <c:v>114.59932364565</c:v>
                </c:pt>
                <c:pt idx="27787">
                  <c:v>114.599002226569</c:v>
                </c:pt>
                <c:pt idx="27788">
                  <c:v>114.59853320287</c:v>
                </c:pt>
                <c:pt idx="27789">
                  <c:v>114.598424316973</c:v>
                </c:pt>
                <c:pt idx="27790">
                  <c:v>114.597243048865</c:v>
                </c:pt>
                <c:pt idx="27791">
                  <c:v>114.59686833199601</c:v>
                </c:pt>
                <c:pt idx="27792">
                  <c:v>114.596552188031</c:v>
                </c:pt>
                <c:pt idx="27793">
                  <c:v>114.59468954901899</c:v>
                </c:pt>
                <c:pt idx="27794">
                  <c:v>114.59439690537999</c:v>
                </c:pt>
                <c:pt idx="27795">
                  <c:v>114.59380856057</c:v>
                </c:pt>
                <c:pt idx="27796">
                  <c:v>114.592037905561</c:v>
                </c:pt>
                <c:pt idx="27797">
                  <c:v>114.591283924355</c:v>
                </c:pt>
                <c:pt idx="27798">
                  <c:v>114.590733026954</c:v>
                </c:pt>
                <c:pt idx="27799">
                  <c:v>114.590524862142</c:v>
                </c:pt>
                <c:pt idx="27800">
                  <c:v>114.58868271370901</c:v>
                </c:pt>
                <c:pt idx="27801">
                  <c:v>114.588041374665</c:v>
                </c:pt>
                <c:pt idx="27802">
                  <c:v>114.58802468373101</c:v>
                </c:pt>
                <c:pt idx="27803">
                  <c:v>114.58783853039699</c:v>
                </c:pt>
                <c:pt idx="27804">
                  <c:v>114.586857594378</c:v>
                </c:pt>
                <c:pt idx="27805">
                  <c:v>114.58657707823799</c:v>
                </c:pt>
                <c:pt idx="27806">
                  <c:v>114.58548447003101</c:v>
                </c:pt>
                <c:pt idx="27807">
                  <c:v>114.583211992035</c:v>
                </c:pt>
                <c:pt idx="27808">
                  <c:v>114.58106852902</c:v>
                </c:pt>
                <c:pt idx="27809">
                  <c:v>114.58067023007899</c:v>
                </c:pt>
                <c:pt idx="27810">
                  <c:v>114.579622453536</c:v>
                </c:pt>
                <c:pt idx="27811">
                  <c:v>114.57920455774099</c:v>
                </c:pt>
                <c:pt idx="27812">
                  <c:v>114.57920165515699</c:v>
                </c:pt>
                <c:pt idx="27813">
                  <c:v>114.57918518423401</c:v>
                </c:pt>
                <c:pt idx="27814">
                  <c:v>114.579043657314</c:v>
                </c:pt>
                <c:pt idx="27815">
                  <c:v>114.578738062087</c:v>
                </c:pt>
                <c:pt idx="27816">
                  <c:v>114.578470817693</c:v>
                </c:pt>
                <c:pt idx="27817">
                  <c:v>114.578067621134</c:v>
                </c:pt>
                <c:pt idx="27818">
                  <c:v>114.577852729718</c:v>
                </c:pt>
                <c:pt idx="27819">
                  <c:v>114.577779888742</c:v>
                </c:pt>
                <c:pt idx="27820">
                  <c:v>114.577279553248</c:v>
                </c:pt>
                <c:pt idx="27821">
                  <c:v>114.576791130701</c:v>
                </c:pt>
                <c:pt idx="27822">
                  <c:v>114.576404393761</c:v>
                </c:pt>
                <c:pt idx="27823">
                  <c:v>114.576379180107</c:v>
                </c:pt>
                <c:pt idx="27824">
                  <c:v>114.57607441243201</c:v>
                </c:pt>
                <c:pt idx="27825">
                  <c:v>114.576000930582</c:v>
                </c:pt>
                <c:pt idx="27826">
                  <c:v>114.575034304284</c:v>
                </c:pt>
                <c:pt idx="27827">
                  <c:v>114.574930437028</c:v>
                </c:pt>
                <c:pt idx="27828">
                  <c:v>114.573889336349</c:v>
                </c:pt>
                <c:pt idx="27829">
                  <c:v>114.57313922007</c:v>
                </c:pt>
                <c:pt idx="27830">
                  <c:v>114.57313536681001</c:v>
                </c:pt>
                <c:pt idx="27831">
                  <c:v>114.572800758799</c:v>
                </c:pt>
                <c:pt idx="27832">
                  <c:v>114.572719009894</c:v>
                </c:pt>
                <c:pt idx="27833">
                  <c:v>114.571981100616</c:v>
                </c:pt>
                <c:pt idx="27834">
                  <c:v>114.57041578907</c:v>
                </c:pt>
                <c:pt idx="27835">
                  <c:v>114.57039282814399</c:v>
                </c:pt>
                <c:pt idx="27836">
                  <c:v>114.57007383079301</c:v>
                </c:pt>
                <c:pt idx="27837">
                  <c:v>114.56982837077101</c:v>
                </c:pt>
                <c:pt idx="27838">
                  <c:v>114.56976792016</c:v>
                </c:pt>
                <c:pt idx="27839">
                  <c:v>114.567958766609</c:v>
                </c:pt>
                <c:pt idx="27840">
                  <c:v>114.567590407381</c:v>
                </c:pt>
                <c:pt idx="27841">
                  <c:v>114.56730607947</c:v>
                </c:pt>
                <c:pt idx="27842">
                  <c:v>114.567017208762</c:v>
                </c:pt>
                <c:pt idx="27843">
                  <c:v>114.565745288782</c:v>
                </c:pt>
                <c:pt idx="27844">
                  <c:v>114.56496670221399</c:v>
                </c:pt>
                <c:pt idx="27845">
                  <c:v>114.56480306590601</c:v>
                </c:pt>
                <c:pt idx="27846">
                  <c:v>114.56446370010001</c:v>
                </c:pt>
                <c:pt idx="27847">
                  <c:v>114.561412011554</c:v>
                </c:pt>
                <c:pt idx="27848">
                  <c:v>114.560887104638</c:v>
                </c:pt>
                <c:pt idx="27849">
                  <c:v>114.56023422238199</c:v>
                </c:pt>
                <c:pt idx="27850">
                  <c:v>114.56002854068301</c:v>
                </c:pt>
                <c:pt idx="27851">
                  <c:v>114.559333125348</c:v>
                </c:pt>
                <c:pt idx="27852">
                  <c:v>114.558564519386</c:v>
                </c:pt>
                <c:pt idx="27853">
                  <c:v>114.558332127716</c:v>
                </c:pt>
                <c:pt idx="27854">
                  <c:v>114.55675870786</c:v>
                </c:pt>
                <c:pt idx="27855">
                  <c:v>114.554480376995</c:v>
                </c:pt>
                <c:pt idx="27856">
                  <c:v>114.554342547071</c:v>
                </c:pt>
                <c:pt idx="27857">
                  <c:v>114.553816370172</c:v>
                </c:pt>
                <c:pt idx="27858">
                  <c:v>114.553030320985</c:v>
                </c:pt>
                <c:pt idx="27859">
                  <c:v>114.552047669834</c:v>
                </c:pt>
                <c:pt idx="27860">
                  <c:v>114.55164024923</c:v>
                </c:pt>
                <c:pt idx="27861">
                  <c:v>114.55161489853801</c:v>
                </c:pt>
                <c:pt idx="27862">
                  <c:v>114.551139336283</c:v>
                </c:pt>
                <c:pt idx="27863">
                  <c:v>114.551100846471</c:v>
                </c:pt>
                <c:pt idx="27864">
                  <c:v>114.550887023454</c:v>
                </c:pt>
                <c:pt idx="27865">
                  <c:v>114.550793372298</c:v>
                </c:pt>
                <c:pt idx="27866">
                  <c:v>114.549307554848</c:v>
                </c:pt>
                <c:pt idx="27867">
                  <c:v>114.548350172646</c:v>
                </c:pt>
                <c:pt idx="27868">
                  <c:v>114.547960646321</c:v>
                </c:pt>
                <c:pt idx="27869">
                  <c:v>114.547920346525</c:v>
                </c:pt>
                <c:pt idx="27870">
                  <c:v>114.547221154876</c:v>
                </c:pt>
                <c:pt idx="27871">
                  <c:v>114.546353462524</c:v>
                </c:pt>
                <c:pt idx="27872">
                  <c:v>114.546128461732</c:v>
                </c:pt>
                <c:pt idx="27873">
                  <c:v>114.54598847251501</c:v>
                </c:pt>
                <c:pt idx="27874">
                  <c:v>114.54294176782599</c:v>
                </c:pt>
                <c:pt idx="27875">
                  <c:v>114.542377484242</c:v>
                </c:pt>
                <c:pt idx="27876">
                  <c:v>114.541438854902</c:v>
                </c:pt>
                <c:pt idx="27877">
                  <c:v>114.540624745793</c:v>
                </c:pt>
                <c:pt idx="27878">
                  <c:v>114.540025415792</c:v>
                </c:pt>
                <c:pt idx="27879">
                  <c:v>114.539975550918</c:v>
                </c:pt>
                <c:pt idx="27880">
                  <c:v>114.53997241944001</c:v>
                </c:pt>
                <c:pt idx="27881">
                  <c:v>114.539076026299</c:v>
                </c:pt>
                <c:pt idx="27882">
                  <c:v>114.537941739465</c:v>
                </c:pt>
                <c:pt idx="27883">
                  <c:v>114.53747158164499</c:v>
                </c:pt>
                <c:pt idx="27884">
                  <c:v>114.53698965000901</c:v>
                </c:pt>
                <c:pt idx="27885">
                  <c:v>114.536098752502</c:v>
                </c:pt>
                <c:pt idx="27886">
                  <c:v>114.535631666599</c:v>
                </c:pt>
                <c:pt idx="27887">
                  <c:v>114.535451214491</c:v>
                </c:pt>
                <c:pt idx="27888">
                  <c:v>114.53515130226801</c:v>
                </c:pt>
                <c:pt idx="27889">
                  <c:v>114.53426965817999</c:v>
                </c:pt>
                <c:pt idx="27890">
                  <c:v>114.53422747443101</c:v>
                </c:pt>
                <c:pt idx="27891">
                  <c:v>114.533525031748</c:v>
                </c:pt>
                <c:pt idx="27892">
                  <c:v>114.53337919115999</c:v>
                </c:pt>
                <c:pt idx="27893">
                  <c:v>114.532854760196</c:v>
                </c:pt>
                <c:pt idx="27894">
                  <c:v>114.53272114859701</c:v>
                </c:pt>
                <c:pt idx="27895">
                  <c:v>114.532188405331</c:v>
                </c:pt>
                <c:pt idx="27896">
                  <c:v>114.53166472269299</c:v>
                </c:pt>
                <c:pt idx="27897">
                  <c:v>114.531373802318</c:v>
                </c:pt>
                <c:pt idx="27898">
                  <c:v>114.53035364304399</c:v>
                </c:pt>
                <c:pt idx="27899">
                  <c:v>114.52958645641699</c:v>
                </c:pt>
                <c:pt idx="27900">
                  <c:v>114.529132466684</c:v>
                </c:pt>
                <c:pt idx="27901">
                  <c:v>114.527990921822</c:v>
                </c:pt>
                <c:pt idx="27902">
                  <c:v>114.527523362072</c:v>
                </c:pt>
                <c:pt idx="27903">
                  <c:v>114.52739886410301</c:v>
                </c:pt>
                <c:pt idx="27904">
                  <c:v>114.52569332249401</c:v>
                </c:pt>
                <c:pt idx="27905">
                  <c:v>114.524146790144</c:v>
                </c:pt>
                <c:pt idx="27906">
                  <c:v>114.522641424022</c:v>
                </c:pt>
                <c:pt idx="27907">
                  <c:v>114.522551761372</c:v>
                </c:pt>
                <c:pt idx="27908">
                  <c:v>114.521923952302</c:v>
                </c:pt>
                <c:pt idx="27909">
                  <c:v>114.52117038959101</c:v>
                </c:pt>
                <c:pt idx="27910">
                  <c:v>114.520139788525</c:v>
                </c:pt>
                <c:pt idx="27911">
                  <c:v>114.52010583356601</c:v>
                </c:pt>
                <c:pt idx="27912">
                  <c:v>114.518741566237</c:v>
                </c:pt>
                <c:pt idx="27913">
                  <c:v>114.518620027342</c:v>
                </c:pt>
                <c:pt idx="27914">
                  <c:v>114.51855008790599</c:v>
                </c:pt>
                <c:pt idx="27915">
                  <c:v>114.517401404981</c:v>
                </c:pt>
                <c:pt idx="27916">
                  <c:v>114.517009781835</c:v>
                </c:pt>
                <c:pt idx="27917">
                  <c:v>114.51699230923199</c:v>
                </c:pt>
                <c:pt idx="27918">
                  <c:v>114.51658652224801</c:v>
                </c:pt>
                <c:pt idx="27919">
                  <c:v>114.51655557125299</c:v>
                </c:pt>
                <c:pt idx="27920">
                  <c:v>114.51610269483299</c:v>
                </c:pt>
                <c:pt idx="27921">
                  <c:v>114.516003580486</c:v>
                </c:pt>
                <c:pt idx="27922">
                  <c:v>114.514423928502</c:v>
                </c:pt>
                <c:pt idx="27923">
                  <c:v>114.513991318572</c:v>
                </c:pt>
                <c:pt idx="27924">
                  <c:v>114.512803315748</c:v>
                </c:pt>
                <c:pt idx="27925">
                  <c:v>114.51240717915999</c:v>
                </c:pt>
                <c:pt idx="27926">
                  <c:v>114.51239160588101</c:v>
                </c:pt>
                <c:pt idx="27927">
                  <c:v>114.512095053945</c:v>
                </c:pt>
                <c:pt idx="27928">
                  <c:v>114.511936086993</c:v>
                </c:pt>
                <c:pt idx="27929">
                  <c:v>114.511028928523</c:v>
                </c:pt>
                <c:pt idx="27930">
                  <c:v>114.51101151261599</c:v>
                </c:pt>
                <c:pt idx="27931">
                  <c:v>114.510299667938</c:v>
                </c:pt>
                <c:pt idx="27932">
                  <c:v>114.510297078325</c:v>
                </c:pt>
                <c:pt idx="27933">
                  <c:v>114.510088990637</c:v>
                </c:pt>
                <c:pt idx="27934">
                  <c:v>114.51006616072701</c:v>
                </c:pt>
                <c:pt idx="27935">
                  <c:v>114.509544025539</c:v>
                </c:pt>
                <c:pt idx="27936">
                  <c:v>114.509072191543</c:v>
                </c:pt>
                <c:pt idx="27937">
                  <c:v>114.508534908412</c:v>
                </c:pt>
                <c:pt idx="27938">
                  <c:v>114.50699825019301</c:v>
                </c:pt>
                <c:pt idx="27939">
                  <c:v>114.506509608401</c:v>
                </c:pt>
                <c:pt idx="27940">
                  <c:v>114.506333687092</c:v>
                </c:pt>
                <c:pt idx="27941">
                  <c:v>114.506079369532</c:v>
                </c:pt>
                <c:pt idx="27942">
                  <c:v>114.505833114026</c:v>
                </c:pt>
                <c:pt idx="27943">
                  <c:v>114.50535271807</c:v>
                </c:pt>
                <c:pt idx="27944">
                  <c:v>114.50524884344701</c:v>
                </c:pt>
                <c:pt idx="27945">
                  <c:v>114.50520265921899</c:v>
                </c:pt>
                <c:pt idx="27946">
                  <c:v>114.504914530194</c:v>
                </c:pt>
                <c:pt idx="27947">
                  <c:v>114.504157200206</c:v>
                </c:pt>
                <c:pt idx="27948">
                  <c:v>114.503812376121</c:v>
                </c:pt>
                <c:pt idx="27949">
                  <c:v>114.503206184069</c:v>
                </c:pt>
                <c:pt idx="27950">
                  <c:v>114.502964513862</c:v>
                </c:pt>
                <c:pt idx="27951">
                  <c:v>114.50287094716801</c:v>
                </c:pt>
                <c:pt idx="27952">
                  <c:v>114.502731257669</c:v>
                </c:pt>
                <c:pt idx="27953">
                  <c:v>114.50154610411499</c:v>
                </c:pt>
                <c:pt idx="27954">
                  <c:v>114.500731482742</c:v>
                </c:pt>
                <c:pt idx="27955">
                  <c:v>114.49944917269001</c:v>
                </c:pt>
                <c:pt idx="27956">
                  <c:v>114.49939417116001</c:v>
                </c:pt>
                <c:pt idx="27957">
                  <c:v>114.49823404682699</c:v>
                </c:pt>
                <c:pt idx="27958">
                  <c:v>114.49796197264099</c:v>
                </c:pt>
                <c:pt idx="27959">
                  <c:v>114.49707002811699</c:v>
                </c:pt>
                <c:pt idx="27960">
                  <c:v>114.49626569002</c:v>
                </c:pt>
                <c:pt idx="27961">
                  <c:v>114.495888127859</c:v>
                </c:pt>
                <c:pt idx="27962">
                  <c:v>114.494987021771</c:v>
                </c:pt>
                <c:pt idx="27963">
                  <c:v>114.494926480386</c:v>
                </c:pt>
                <c:pt idx="27964">
                  <c:v>114.49453558448801</c:v>
                </c:pt>
                <c:pt idx="27965">
                  <c:v>114.49453444382399</c:v>
                </c:pt>
                <c:pt idx="27966">
                  <c:v>114.494130772898</c:v>
                </c:pt>
                <c:pt idx="27967">
                  <c:v>114.494125810515</c:v>
                </c:pt>
                <c:pt idx="27968">
                  <c:v>114.49380873618701</c:v>
                </c:pt>
                <c:pt idx="27969">
                  <c:v>114.49338157275901</c:v>
                </c:pt>
                <c:pt idx="27970">
                  <c:v>114.493317450456</c:v>
                </c:pt>
                <c:pt idx="27971">
                  <c:v>114.493141554999</c:v>
                </c:pt>
                <c:pt idx="27972">
                  <c:v>114.49292153314499</c:v>
                </c:pt>
                <c:pt idx="27973">
                  <c:v>114.49272195133599</c:v>
                </c:pt>
                <c:pt idx="27974">
                  <c:v>114.49271005101799</c:v>
                </c:pt>
                <c:pt idx="27975">
                  <c:v>114.49270384887799</c:v>
                </c:pt>
                <c:pt idx="27976">
                  <c:v>114.492677641942</c:v>
                </c:pt>
                <c:pt idx="27977">
                  <c:v>114.492563862945</c:v>
                </c:pt>
                <c:pt idx="27978">
                  <c:v>114.492539946565</c:v>
                </c:pt>
                <c:pt idx="27979">
                  <c:v>114.492538616362</c:v>
                </c:pt>
                <c:pt idx="27980">
                  <c:v>114.492500078134</c:v>
                </c:pt>
                <c:pt idx="27981">
                  <c:v>114.492325008373</c:v>
                </c:pt>
                <c:pt idx="27982">
                  <c:v>114.492239490976</c:v>
                </c:pt>
                <c:pt idx="27983">
                  <c:v>114.492224639669</c:v>
                </c:pt>
                <c:pt idx="27984">
                  <c:v>114.49214623361701</c:v>
                </c:pt>
                <c:pt idx="27985">
                  <c:v>114.492144303868</c:v>
                </c:pt>
                <c:pt idx="27986">
                  <c:v>114.491789529559</c:v>
                </c:pt>
                <c:pt idx="27987">
                  <c:v>114.491738807609</c:v>
                </c:pt>
                <c:pt idx="27988">
                  <c:v>114.49171548364799</c:v>
                </c:pt>
                <c:pt idx="27989">
                  <c:v>114.491656891254</c:v>
                </c:pt>
                <c:pt idx="27990">
                  <c:v>114.491628486753</c:v>
                </c:pt>
                <c:pt idx="27991">
                  <c:v>114.491611698901</c:v>
                </c:pt>
                <c:pt idx="27992">
                  <c:v>114.491600686016</c:v>
                </c:pt>
                <c:pt idx="27993">
                  <c:v>114.49155827176899</c:v>
                </c:pt>
                <c:pt idx="27994">
                  <c:v>114.49151476939799</c:v>
                </c:pt>
                <c:pt idx="27995">
                  <c:v>114.49149950164799</c:v>
                </c:pt>
                <c:pt idx="27996">
                  <c:v>114.49143503614</c:v>
                </c:pt>
                <c:pt idx="27997">
                  <c:v>114.49139087513799</c:v>
                </c:pt>
                <c:pt idx="27998">
                  <c:v>114.49135110676799</c:v>
                </c:pt>
                <c:pt idx="27999">
                  <c:v>114.491041412035</c:v>
                </c:pt>
                <c:pt idx="28000">
                  <c:v>114.490991439353</c:v>
                </c:pt>
                <c:pt idx="28001">
                  <c:v>114.490981432071</c:v>
                </c:pt>
                <c:pt idx="28002">
                  <c:v>114.490734358644</c:v>
                </c:pt>
                <c:pt idx="28003">
                  <c:v>114.489627603228</c:v>
                </c:pt>
                <c:pt idx="28004">
                  <c:v>114.489367232174</c:v>
                </c:pt>
                <c:pt idx="28005">
                  <c:v>114.488988448572</c:v>
                </c:pt>
                <c:pt idx="28006">
                  <c:v>114.48862587428</c:v>
                </c:pt>
                <c:pt idx="28007">
                  <c:v>114.488570060764</c:v>
                </c:pt>
                <c:pt idx="28008">
                  <c:v>114.488323499443</c:v>
                </c:pt>
                <c:pt idx="28009">
                  <c:v>114.487624703516</c:v>
                </c:pt>
                <c:pt idx="28010">
                  <c:v>114.486384855426</c:v>
                </c:pt>
                <c:pt idx="28011">
                  <c:v>114.484777550685</c:v>
                </c:pt>
                <c:pt idx="28012">
                  <c:v>114.484370621097</c:v>
                </c:pt>
                <c:pt idx="28013">
                  <c:v>114.48402912852799</c:v>
                </c:pt>
                <c:pt idx="28014">
                  <c:v>114.483285177044</c:v>
                </c:pt>
                <c:pt idx="28015">
                  <c:v>114.48325337672</c:v>
                </c:pt>
                <c:pt idx="28016">
                  <c:v>114.483178891214</c:v>
                </c:pt>
                <c:pt idx="28017">
                  <c:v>114.483093967242</c:v>
                </c:pt>
                <c:pt idx="28018">
                  <c:v>114.482749949237</c:v>
                </c:pt>
                <c:pt idx="28019">
                  <c:v>114.48245866641</c:v>
                </c:pt>
                <c:pt idx="28020">
                  <c:v>114.482046169805</c:v>
                </c:pt>
                <c:pt idx="28021">
                  <c:v>114.481293554207</c:v>
                </c:pt>
                <c:pt idx="28022">
                  <c:v>114.480259999379</c:v>
                </c:pt>
                <c:pt idx="28023">
                  <c:v>114.47902930038801</c:v>
                </c:pt>
                <c:pt idx="28024">
                  <c:v>114.477348415699</c:v>
                </c:pt>
                <c:pt idx="28025">
                  <c:v>114.474998727799</c:v>
                </c:pt>
                <c:pt idx="28026">
                  <c:v>114.474490324562</c:v>
                </c:pt>
                <c:pt idx="28027">
                  <c:v>114.472813105594</c:v>
                </c:pt>
                <c:pt idx="28028">
                  <c:v>114.472622385599</c:v>
                </c:pt>
                <c:pt idx="28029">
                  <c:v>114.472593609089</c:v>
                </c:pt>
                <c:pt idx="28030">
                  <c:v>114.472476422152</c:v>
                </c:pt>
                <c:pt idx="28031">
                  <c:v>114.472279763784</c:v>
                </c:pt>
                <c:pt idx="28032">
                  <c:v>114.47165510629399</c:v>
                </c:pt>
                <c:pt idx="28033">
                  <c:v>114.47018107497701</c:v>
                </c:pt>
                <c:pt idx="28034">
                  <c:v>114.469880376764</c:v>
                </c:pt>
                <c:pt idx="28035">
                  <c:v>114.468202310248</c:v>
                </c:pt>
                <c:pt idx="28036">
                  <c:v>114.467065634777</c:v>
                </c:pt>
                <c:pt idx="28037">
                  <c:v>114.466378670716</c:v>
                </c:pt>
                <c:pt idx="28038">
                  <c:v>114.466043343585</c:v>
                </c:pt>
                <c:pt idx="28039">
                  <c:v>114.465560104598</c:v>
                </c:pt>
                <c:pt idx="28040">
                  <c:v>114.46539919717399</c:v>
                </c:pt>
                <c:pt idx="28041">
                  <c:v>114.46508114680201</c:v>
                </c:pt>
                <c:pt idx="28042">
                  <c:v>114.463737847426</c:v>
                </c:pt>
                <c:pt idx="28043">
                  <c:v>114.46191849940401</c:v>
                </c:pt>
                <c:pt idx="28044">
                  <c:v>114.461868840421</c:v>
                </c:pt>
                <c:pt idx="28045">
                  <c:v>114.461763793812</c:v>
                </c:pt>
                <c:pt idx="28046">
                  <c:v>114.461069461045</c:v>
                </c:pt>
                <c:pt idx="28047">
                  <c:v>114.460953012998</c:v>
                </c:pt>
                <c:pt idx="28048">
                  <c:v>114.46014235267999</c:v>
                </c:pt>
                <c:pt idx="28049">
                  <c:v>114.459157600434</c:v>
                </c:pt>
                <c:pt idx="28050">
                  <c:v>114.457641985474</c:v>
                </c:pt>
                <c:pt idx="28051">
                  <c:v>114.45650920093</c:v>
                </c:pt>
                <c:pt idx="28052">
                  <c:v>114.455746137419</c:v>
                </c:pt>
                <c:pt idx="28053">
                  <c:v>114.455403509882</c:v>
                </c:pt>
                <c:pt idx="28054">
                  <c:v>114.45493696657</c:v>
                </c:pt>
                <c:pt idx="28055">
                  <c:v>114.452710202582</c:v>
                </c:pt>
                <c:pt idx="28056">
                  <c:v>114.45247703422901</c:v>
                </c:pt>
                <c:pt idx="28057">
                  <c:v>114.451835517918</c:v>
                </c:pt>
                <c:pt idx="28058">
                  <c:v>114.451261853209</c:v>
                </c:pt>
                <c:pt idx="28059">
                  <c:v>114.451177781845</c:v>
                </c:pt>
                <c:pt idx="28060">
                  <c:v>114.45049365083101</c:v>
                </c:pt>
                <c:pt idx="28061">
                  <c:v>114.450379572692</c:v>
                </c:pt>
                <c:pt idx="28062">
                  <c:v>114.44922486826199</c:v>
                </c:pt>
                <c:pt idx="28063">
                  <c:v>114.448779992639</c:v>
                </c:pt>
                <c:pt idx="28064">
                  <c:v>114.447366116898</c:v>
                </c:pt>
                <c:pt idx="28065">
                  <c:v>114.447306937251</c:v>
                </c:pt>
                <c:pt idx="28066">
                  <c:v>114.446791413356</c:v>
                </c:pt>
                <c:pt idx="28067">
                  <c:v>114.446659821727</c:v>
                </c:pt>
                <c:pt idx="28068">
                  <c:v>114.445781212684</c:v>
                </c:pt>
                <c:pt idx="28069">
                  <c:v>114.443953937025</c:v>
                </c:pt>
                <c:pt idx="28070">
                  <c:v>114.443691518389</c:v>
                </c:pt>
                <c:pt idx="28071">
                  <c:v>114.443304476647</c:v>
                </c:pt>
                <c:pt idx="28072">
                  <c:v>114.442821978534</c:v>
                </c:pt>
                <c:pt idx="28073">
                  <c:v>114.442812794754</c:v>
                </c:pt>
                <c:pt idx="28074">
                  <c:v>114.442784542079</c:v>
                </c:pt>
                <c:pt idx="28075">
                  <c:v>114.442538584044</c:v>
                </c:pt>
                <c:pt idx="28076">
                  <c:v>114.44170838722</c:v>
                </c:pt>
                <c:pt idx="28077">
                  <c:v>114.440815546568</c:v>
                </c:pt>
                <c:pt idx="28078">
                  <c:v>114.440163526156</c:v>
                </c:pt>
                <c:pt idx="28079">
                  <c:v>114.43986987251201</c:v>
                </c:pt>
                <c:pt idx="28080">
                  <c:v>114.439630291029</c:v>
                </c:pt>
                <c:pt idx="28081">
                  <c:v>114.438529443253</c:v>
                </c:pt>
                <c:pt idx="28082">
                  <c:v>114.437957140549</c:v>
                </c:pt>
                <c:pt idx="28083">
                  <c:v>114.437884746953</c:v>
                </c:pt>
                <c:pt idx="28084">
                  <c:v>114.43770421042601</c:v>
                </c:pt>
                <c:pt idx="28085">
                  <c:v>114.437245412775</c:v>
                </c:pt>
                <c:pt idx="28086">
                  <c:v>114.436912242368</c:v>
                </c:pt>
                <c:pt idx="28087">
                  <c:v>114.436861224832</c:v>
                </c:pt>
                <c:pt idx="28088">
                  <c:v>114.436717696849</c:v>
                </c:pt>
                <c:pt idx="28089">
                  <c:v>114.43657762392399</c:v>
                </c:pt>
                <c:pt idx="28090">
                  <c:v>114.43630091248799</c:v>
                </c:pt>
                <c:pt idx="28091">
                  <c:v>114.43579571068</c:v>
                </c:pt>
                <c:pt idx="28092">
                  <c:v>114.435769966892</c:v>
                </c:pt>
                <c:pt idx="28093">
                  <c:v>114.43566359007001</c:v>
                </c:pt>
                <c:pt idx="28094">
                  <c:v>114.435380678036</c:v>
                </c:pt>
                <c:pt idx="28095">
                  <c:v>114.43522024613</c:v>
                </c:pt>
                <c:pt idx="28096">
                  <c:v>114.43510797499501</c:v>
                </c:pt>
                <c:pt idx="28097">
                  <c:v>114.434784380705</c:v>
                </c:pt>
                <c:pt idx="28098">
                  <c:v>114.43460872632301</c:v>
                </c:pt>
                <c:pt idx="28099">
                  <c:v>114.43423936122601</c:v>
                </c:pt>
                <c:pt idx="28100">
                  <c:v>114.433961575887</c:v>
                </c:pt>
                <c:pt idx="28101">
                  <c:v>114.43395125214001</c:v>
                </c:pt>
                <c:pt idx="28102">
                  <c:v>114.433554741935</c:v>
                </c:pt>
                <c:pt idx="28103">
                  <c:v>114.433381387743</c:v>
                </c:pt>
                <c:pt idx="28104">
                  <c:v>114.433051637782</c:v>
                </c:pt>
                <c:pt idx="28105">
                  <c:v>114.43269394378601</c:v>
                </c:pt>
                <c:pt idx="28106">
                  <c:v>114.431443307183</c:v>
                </c:pt>
                <c:pt idx="28107">
                  <c:v>114.431060759201</c:v>
                </c:pt>
                <c:pt idx="28108">
                  <c:v>114.430958157044</c:v>
                </c:pt>
                <c:pt idx="28109">
                  <c:v>114.430643675051</c:v>
                </c:pt>
                <c:pt idx="28110">
                  <c:v>114.430547128501</c:v>
                </c:pt>
                <c:pt idx="28111">
                  <c:v>114.43034309845</c:v>
                </c:pt>
                <c:pt idx="28112">
                  <c:v>114.42965837784</c:v>
                </c:pt>
                <c:pt idx="28113">
                  <c:v>114.42888262007099</c:v>
                </c:pt>
                <c:pt idx="28114">
                  <c:v>114.427740435765</c:v>
                </c:pt>
                <c:pt idx="28115">
                  <c:v>114.427684096127</c:v>
                </c:pt>
                <c:pt idx="28116">
                  <c:v>114.426792085372</c:v>
                </c:pt>
                <c:pt idx="28117">
                  <c:v>114.426350453463</c:v>
                </c:pt>
                <c:pt idx="28118">
                  <c:v>114.425759688707</c:v>
                </c:pt>
                <c:pt idx="28119">
                  <c:v>114.424939877044</c:v>
                </c:pt>
                <c:pt idx="28120">
                  <c:v>114.424442888447</c:v>
                </c:pt>
                <c:pt idx="28121">
                  <c:v>114.42428819705199</c:v>
                </c:pt>
                <c:pt idx="28122">
                  <c:v>114.424012119067</c:v>
                </c:pt>
                <c:pt idx="28123">
                  <c:v>114.42346349847701</c:v>
                </c:pt>
                <c:pt idx="28124">
                  <c:v>114.42322645284899</c:v>
                </c:pt>
                <c:pt idx="28125">
                  <c:v>114.423193664816</c:v>
                </c:pt>
                <c:pt idx="28126">
                  <c:v>114.42235318654301</c:v>
                </c:pt>
                <c:pt idx="28127">
                  <c:v>114.42173671792</c:v>
                </c:pt>
                <c:pt idx="28128">
                  <c:v>114.42076864193</c:v>
                </c:pt>
                <c:pt idx="28129">
                  <c:v>114.420549376661</c:v>
                </c:pt>
                <c:pt idx="28130">
                  <c:v>114.42052189528</c:v>
                </c:pt>
                <c:pt idx="28131">
                  <c:v>114.42001695952</c:v>
                </c:pt>
                <c:pt idx="28132">
                  <c:v>114.41940707174101</c:v>
                </c:pt>
                <c:pt idx="28133">
                  <c:v>114.41922553339499</c:v>
                </c:pt>
                <c:pt idx="28134">
                  <c:v>114.418608377604</c:v>
                </c:pt>
                <c:pt idx="28135">
                  <c:v>114.418382320345</c:v>
                </c:pt>
                <c:pt idx="28136">
                  <c:v>114.418164769043</c:v>
                </c:pt>
                <c:pt idx="28137">
                  <c:v>114.41685993921899</c:v>
                </c:pt>
                <c:pt idx="28138">
                  <c:v>114.413039802684</c:v>
                </c:pt>
                <c:pt idx="28139">
                  <c:v>114.41279268752101</c:v>
                </c:pt>
                <c:pt idx="28140">
                  <c:v>114.412542554143</c:v>
                </c:pt>
                <c:pt idx="28141">
                  <c:v>114.41217775210499</c:v>
                </c:pt>
                <c:pt idx="28142">
                  <c:v>114.412022693171</c:v>
                </c:pt>
                <c:pt idx="28143">
                  <c:v>114.41174240199</c:v>
                </c:pt>
                <c:pt idx="28144">
                  <c:v>114.41167784456</c:v>
                </c:pt>
                <c:pt idx="28145">
                  <c:v>114.411340140031</c:v>
                </c:pt>
                <c:pt idx="28146">
                  <c:v>114.411145429646</c:v>
                </c:pt>
                <c:pt idx="28147">
                  <c:v>114.410350535342</c:v>
                </c:pt>
                <c:pt idx="28148">
                  <c:v>114.41015978716599</c:v>
                </c:pt>
                <c:pt idx="28149">
                  <c:v>114.409314828693</c:v>
                </c:pt>
                <c:pt idx="28150">
                  <c:v>114.408473758876</c:v>
                </c:pt>
                <c:pt idx="28151">
                  <c:v>114.408334823435</c:v>
                </c:pt>
                <c:pt idx="28152">
                  <c:v>114.407432725744</c:v>
                </c:pt>
                <c:pt idx="28153">
                  <c:v>114.40725407476801</c:v>
                </c:pt>
                <c:pt idx="28154">
                  <c:v>114.404934627081</c:v>
                </c:pt>
                <c:pt idx="28155">
                  <c:v>114.404818943987</c:v>
                </c:pt>
                <c:pt idx="28156">
                  <c:v>114.40473152910199</c:v>
                </c:pt>
                <c:pt idx="28157">
                  <c:v>114.404353289844</c:v>
                </c:pt>
                <c:pt idx="28158">
                  <c:v>114.40415281264001</c:v>
                </c:pt>
                <c:pt idx="28159">
                  <c:v>114.40314152851001</c:v>
                </c:pt>
                <c:pt idx="28160">
                  <c:v>114.40241119584</c:v>
                </c:pt>
                <c:pt idx="28161">
                  <c:v>114.40218804152499</c:v>
                </c:pt>
                <c:pt idx="28162">
                  <c:v>114.401965586212</c:v>
                </c:pt>
                <c:pt idx="28163">
                  <c:v>114.401076025084</c:v>
                </c:pt>
                <c:pt idx="28164">
                  <c:v>114.400880570201</c:v>
                </c:pt>
                <c:pt idx="28165">
                  <c:v>114.40070851983801</c:v>
                </c:pt>
                <c:pt idx="28166">
                  <c:v>114.400692794929</c:v>
                </c:pt>
                <c:pt idx="28167">
                  <c:v>114.400013378917</c:v>
                </c:pt>
                <c:pt idx="28168">
                  <c:v>114.39986389388299</c:v>
                </c:pt>
                <c:pt idx="28169">
                  <c:v>114.399374418863</c:v>
                </c:pt>
                <c:pt idx="28170">
                  <c:v>114.39913963976301</c:v>
                </c:pt>
                <c:pt idx="28171">
                  <c:v>114.399011324589</c:v>
                </c:pt>
                <c:pt idx="28172">
                  <c:v>114.398156189926</c:v>
                </c:pt>
                <c:pt idx="28173">
                  <c:v>114.39788431620801</c:v>
                </c:pt>
                <c:pt idx="28174">
                  <c:v>114.39735721615</c:v>
                </c:pt>
                <c:pt idx="28175">
                  <c:v>114.39707244181901</c:v>
                </c:pt>
                <c:pt idx="28176">
                  <c:v>114.39634837680801</c:v>
                </c:pt>
                <c:pt idx="28177">
                  <c:v>114.396258060409</c:v>
                </c:pt>
                <c:pt idx="28178">
                  <c:v>114.39612838191201</c:v>
                </c:pt>
                <c:pt idx="28179">
                  <c:v>114.39490731215901</c:v>
                </c:pt>
                <c:pt idx="28180">
                  <c:v>114.39438565583499</c:v>
                </c:pt>
                <c:pt idx="28181">
                  <c:v>114.393977994162</c:v>
                </c:pt>
                <c:pt idx="28182">
                  <c:v>114.393554529086</c:v>
                </c:pt>
                <c:pt idx="28183">
                  <c:v>114.391949370936</c:v>
                </c:pt>
                <c:pt idx="28184">
                  <c:v>114.391711982914</c:v>
                </c:pt>
                <c:pt idx="28185">
                  <c:v>114.391595176411</c:v>
                </c:pt>
                <c:pt idx="28186">
                  <c:v>114.391299726566</c:v>
                </c:pt>
                <c:pt idx="28187">
                  <c:v>114.390391653674</c:v>
                </c:pt>
                <c:pt idx="28188">
                  <c:v>114.38995575158999</c:v>
                </c:pt>
                <c:pt idx="28189">
                  <c:v>114.38953709346001</c:v>
                </c:pt>
                <c:pt idx="28190">
                  <c:v>114.38947793610301</c:v>
                </c:pt>
                <c:pt idx="28191">
                  <c:v>114.388594669772</c:v>
                </c:pt>
                <c:pt idx="28192">
                  <c:v>114.388514457534</c:v>
                </c:pt>
                <c:pt idx="28193">
                  <c:v>114.387980682375</c:v>
                </c:pt>
                <c:pt idx="28194">
                  <c:v>114.385820142662</c:v>
                </c:pt>
                <c:pt idx="28195">
                  <c:v>114.38530218865201</c:v>
                </c:pt>
                <c:pt idx="28196">
                  <c:v>114.384664754556</c:v>
                </c:pt>
                <c:pt idx="28197">
                  <c:v>114.383936107248</c:v>
                </c:pt>
                <c:pt idx="28198">
                  <c:v>114.383498307569</c:v>
                </c:pt>
                <c:pt idx="28199">
                  <c:v>114.382253695323</c:v>
                </c:pt>
                <c:pt idx="28200">
                  <c:v>114.38156541686</c:v>
                </c:pt>
                <c:pt idx="28201">
                  <c:v>114.381096209539</c:v>
                </c:pt>
                <c:pt idx="28202">
                  <c:v>114.381070739604</c:v>
                </c:pt>
                <c:pt idx="28203">
                  <c:v>114.380723174266</c:v>
                </c:pt>
                <c:pt idx="28204">
                  <c:v>114.380664305772</c:v>
                </c:pt>
                <c:pt idx="28205">
                  <c:v>114.38021065899299</c:v>
                </c:pt>
                <c:pt idx="28206">
                  <c:v>114.380009473803</c:v>
                </c:pt>
                <c:pt idx="28207">
                  <c:v>114.37994236991599</c:v>
                </c:pt>
                <c:pt idx="28208">
                  <c:v>114.3791459766</c:v>
                </c:pt>
                <c:pt idx="28209">
                  <c:v>114.37899478588</c:v>
                </c:pt>
                <c:pt idx="28210">
                  <c:v>114.37898696489999</c:v>
                </c:pt>
                <c:pt idx="28211">
                  <c:v>114.378175305171</c:v>
                </c:pt>
                <c:pt idx="28212">
                  <c:v>114.377993528324</c:v>
                </c:pt>
                <c:pt idx="28213">
                  <c:v>114.37792480990301</c:v>
                </c:pt>
                <c:pt idx="28214">
                  <c:v>114.3770852737</c:v>
                </c:pt>
                <c:pt idx="28215">
                  <c:v>114.375700370969</c:v>
                </c:pt>
                <c:pt idx="28216">
                  <c:v>114.375395607079</c:v>
                </c:pt>
                <c:pt idx="28217">
                  <c:v>114.375383979437</c:v>
                </c:pt>
                <c:pt idx="28218">
                  <c:v>114.37506398303699</c:v>
                </c:pt>
                <c:pt idx="28219">
                  <c:v>114.37470140478</c:v>
                </c:pt>
                <c:pt idx="28220">
                  <c:v>114.37467982749099</c:v>
                </c:pt>
                <c:pt idx="28221">
                  <c:v>114.374672847315</c:v>
                </c:pt>
                <c:pt idx="28222">
                  <c:v>114.374492896437</c:v>
                </c:pt>
                <c:pt idx="28223">
                  <c:v>114.374368656437</c:v>
                </c:pt>
                <c:pt idx="28224">
                  <c:v>114.374334629871</c:v>
                </c:pt>
                <c:pt idx="28225">
                  <c:v>114.37353734303299</c:v>
                </c:pt>
                <c:pt idx="28226">
                  <c:v>114.372827730076</c:v>
                </c:pt>
                <c:pt idx="28227">
                  <c:v>114.372446163577</c:v>
                </c:pt>
                <c:pt idx="28228">
                  <c:v>114.372412607223</c:v>
                </c:pt>
                <c:pt idx="28229">
                  <c:v>114.372317611108</c:v>
                </c:pt>
                <c:pt idx="28230">
                  <c:v>114.37171072827</c:v>
                </c:pt>
                <c:pt idx="28231">
                  <c:v>114.37125634655</c:v>
                </c:pt>
                <c:pt idx="28232">
                  <c:v>114.370718147492</c:v>
                </c:pt>
                <c:pt idx="28233">
                  <c:v>114.369917812971</c:v>
                </c:pt>
                <c:pt idx="28234">
                  <c:v>114.369388063716</c:v>
                </c:pt>
                <c:pt idx="28235">
                  <c:v>114.368976627378</c:v>
                </c:pt>
                <c:pt idx="28236">
                  <c:v>114.368444913498</c:v>
                </c:pt>
                <c:pt idx="28237">
                  <c:v>114.36712568122201</c:v>
                </c:pt>
                <c:pt idx="28238">
                  <c:v>114.366899110506</c:v>
                </c:pt>
                <c:pt idx="28239">
                  <c:v>114.366222428264</c:v>
                </c:pt>
                <c:pt idx="28240">
                  <c:v>114.36556634911901</c:v>
                </c:pt>
                <c:pt idx="28241">
                  <c:v>114.365415115171</c:v>
                </c:pt>
                <c:pt idx="28242">
                  <c:v>114.364437035355</c:v>
                </c:pt>
                <c:pt idx="28243">
                  <c:v>114.36340247962001</c:v>
                </c:pt>
                <c:pt idx="28244">
                  <c:v>114.36311781426799</c:v>
                </c:pt>
                <c:pt idx="28245">
                  <c:v>114.36306307922</c:v>
                </c:pt>
                <c:pt idx="28246">
                  <c:v>114.362972967814</c:v>
                </c:pt>
                <c:pt idx="28247">
                  <c:v>114.362278146935</c:v>
                </c:pt>
                <c:pt idx="28248">
                  <c:v>114.361948264841</c:v>
                </c:pt>
                <c:pt idx="28249">
                  <c:v>114.360898649025</c:v>
                </c:pt>
                <c:pt idx="28250">
                  <c:v>114.360855482161</c:v>
                </c:pt>
                <c:pt idx="28251">
                  <c:v>114.36034408250801</c:v>
                </c:pt>
                <c:pt idx="28252">
                  <c:v>114.35999635677901</c:v>
                </c:pt>
                <c:pt idx="28253">
                  <c:v>114.359958760955</c:v>
                </c:pt>
                <c:pt idx="28254">
                  <c:v>114.35949268512699</c:v>
                </c:pt>
                <c:pt idx="28255">
                  <c:v>114.359470470042</c:v>
                </c:pt>
                <c:pt idx="28256">
                  <c:v>114.35943945693499</c:v>
                </c:pt>
                <c:pt idx="28257">
                  <c:v>114.359403623885</c:v>
                </c:pt>
                <c:pt idx="28258">
                  <c:v>114.359358969383</c:v>
                </c:pt>
                <c:pt idx="28259">
                  <c:v>114.359353098768</c:v>
                </c:pt>
                <c:pt idx="28260">
                  <c:v>114.357577099151</c:v>
                </c:pt>
                <c:pt idx="28261">
                  <c:v>114.357175518882</c:v>
                </c:pt>
                <c:pt idx="28262">
                  <c:v>114.356668278301</c:v>
                </c:pt>
                <c:pt idx="28263">
                  <c:v>114.356487743738</c:v>
                </c:pt>
                <c:pt idx="28264">
                  <c:v>114.355710661074</c:v>
                </c:pt>
                <c:pt idx="28265">
                  <c:v>114.355191155463</c:v>
                </c:pt>
                <c:pt idx="28266">
                  <c:v>114.354482067913</c:v>
                </c:pt>
                <c:pt idx="28267">
                  <c:v>114.354173730545</c:v>
                </c:pt>
                <c:pt idx="28268">
                  <c:v>114.354063049467</c:v>
                </c:pt>
                <c:pt idx="28269">
                  <c:v>114.353709889569</c:v>
                </c:pt>
                <c:pt idx="28270">
                  <c:v>114.351180817131</c:v>
                </c:pt>
                <c:pt idx="28271">
                  <c:v>114.35116609062401</c:v>
                </c:pt>
                <c:pt idx="28272">
                  <c:v>114.351151494522</c:v>
                </c:pt>
                <c:pt idx="28273">
                  <c:v>114.350983356142</c:v>
                </c:pt>
                <c:pt idx="28274">
                  <c:v>114.349551514694</c:v>
                </c:pt>
                <c:pt idx="28275">
                  <c:v>114.34884916069301</c:v>
                </c:pt>
                <c:pt idx="28276">
                  <c:v>114.348548516576</c:v>
                </c:pt>
                <c:pt idx="28277">
                  <c:v>114.348519769974</c:v>
                </c:pt>
                <c:pt idx="28278">
                  <c:v>114.348247173023</c:v>
                </c:pt>
                <c:pt idx="28279">
                  <c:v>114.347132754977</c:v>
                </c:pt>
                <c:pt idx="28280">
                  <c:v>114.34632645788299</c:v>
                </c:pt>
                <c:pt idx="28281">
                  <c:v>114.34577902115301</c:v>
                </c:pt>
                <c:pt idx="28282">
                  <c:v>114.344859526882</c:v>
                </c:pt>
                <c:pt idx="28283">
                  <c:v>114.34430415381701</c:v>
                </c:pt>
                <c:pt idx="28284">
                  <c:v>114.344171920752</c:v>
                </c:pt>
                <c:pt idx="28285">
                  <c:v>114.34312606729701</c:v>
                </c:pt>
                <c:pt idx="28286">
                  <c:v>114.343106483409</c:v>
                </c:pt>
                <c:pt idx="28287">
                  <c:v>114.342591732285</c:v>
                </c:pt>
                <c:pt idx="28288">
                  <c:v>114.34239800473399</c:v>
                </c:pt>
                <c:pt idx="28289">
                  <c:v>114.342015897511</c:v>
                </c:pt>
                <c:pt idx="28290">
                  <c:v>114.341961617748</c:v>
                </c:pt>
                <c:pt idx="28291">
                  <c:v>114.341830591904</c:v>
                </c:pt>
                <c:pt idx="28292">
                  <c:v>114.341647458512</c:v>
                </c:pt>
                <c:pt idx="28293">
                  <c:v>114.341393901861</c:v>
                </c:pt>
                <c:pt idx="28294">
                  <c:v>114.341082244726</c:v>
                </c:pt>
                <c:pt idx="28295">
                  <c:v>114.341042150682</c:v>
                </c:pt>
                <c:pt idx="28296">
                  <c:v>114.34075357411101</c:v>
                </c:pt>
                <c:pt idx="28297">
                  <c:v>114.340688146216</c:v>
                </c:pt>
                <c:pt idx="28298">
                  <c:v>114.340659233324</c:v>
                </c:pt>
                <c:pt idx="28299">
                  <c:v>114.340636973177</c:v>
                </c:pt>
                <c:pt idx="28300">
                  <c:v>114.340615701986</c:v>
                </c:pt>
                <c:pt idx="28301">
                  <c:v>114.340589900654</c:v>
                </c:pt>
                <c:pt idx="28302">
                  <c:v>114.34002812110199</c:v>
                </c:pt>
                <c:pt idx="28303">
                  <c:v>114.339869433443</c:v>
                </c:pt>
                <c:pt idx="28304">
                  <c:v>114.33965318045399</c:v>
                </c:pt>
                <c:pt idx="28305">
                  <c:v>114.338783694898</c:v>
                </c:pt>
                <c:pt idx="28306">
                  <c:v>114.338145023032</c:v>
                </c:pt>
                <c:pt idx="28307">
                  <c:v>114.337788370121</c:v>
                </c:pt>
                <c:pt idx="28308">
                  <c:v>114.33770238817699</c:v>
                </c:pt>
                <c:pt idx="28309">
                  <c:v>114.337346996726</c:v>
                </c:pt>
                <c:pt idx="28310">
                  <c:v>114.336856319737</c:v>
                </c:pt>
                <c:pt idx="28311">
                  <c:v>114.336546216984</c:v>
                </c:pt>
                <c:pt idx="28312">
                  <c:v>114.336515432184</c:v>
                </c:pt>
                <c:pt idx="28313">
                  <c:v>114.335603598736</c:v>
                </c:pt>
                <c:pt idx="28314">
                  <c:v>114.335598871971</c:v>
                </c:pt>
                <c:pt idx="28315">
                  <c:v>114.33558947457</c:v>
                </c:pt>
                <c:pt idx="28316">
                  <c:v>114.335433917854</c:v>
                </c:pt>
                <c:pt idx="28317">
                  <c:v>114.335320099415</c:v>
                </c:pt>
                <c:pt idx="28318">
                  <c:v>114.334942635839</c:v>
                </c:pt>
                <c:pt idx="28319">
                  <c:v>114.334940313389</c:v>
                </c:pt>
                <c:pt idx="28320">
                  <c:v>114.334743977511</c:v>
                </c:pt>
                <c:pt idx="28321">
                  <c:v>114.334481028537</c:v>
                </c:pt>
                <c:pt idx="28322">
                  <c:v>114.33396075484301</c:v>
                </c:pt>
                <c:pt idx="28323">
                  <c:v>114.333921348647</c:v>
                </c:pt>
                <c:pt idx="28324">
                  <c:v>114.333232311396</c:v>
                </c:pt>
                <c:pt idx="28325">
                  <c:v>114.333063571412</c:v>
                </c:pt>
                <c:pt idx="28326">
                  <c:v>114.33260012248</c:v>
                </c:pt>
                <c:pt idx="28327">
                  <c:v>114.332594821707</c:v>
                </c:pt>
                <c:pt idx="28328">
                  <c:v>114.33258894070499</c:v>
                </c:pt>
                <c:pt idx="28329">
                  <c:v>114.33174528121199</c:v>
                </c:pt>
                <c:pt idx="28330">
                  <c:v>114.33173015435899</c:v>
                </c:pt>
                <c:pt idx="28331">
                  <c:v>114.331403898063</c:v>
                </c:pt>
                <c:pt idx="28332">
                  <c:v>114.330928934452</c:v>
                </c:pt>
                <c:pt idx="28333">
                  <c:v>114.33046199712599</c:v>
                </c:pt>
                <c:pt idx="28334">
                  <c:v>114.33042229043799</c:v>
                </c:pt>
                <c:pt idx="28335">
                  <c:v>114.330168685156</c:v>
                </c:pt>
                <c:pt idx="28336">
                  <c:v>114.330164717317</c:v>
                </c:pt>
                <c:pt idx="28337">
                  <c:v>114.327720046221</c:v>
                </c:pt>
                <c:pt idx="28338">
                  <c:v>114.326813374118</c:v>
                </c:pt>
                <c:pt idx="28339">
                  <c:v>114.326802938713</c:v>
                </c:pt>
                <c:pt idx="28340">
                  <c:v>114.32637594697501</c:v>
                </c:pt>
                <c:pt idx="28341">
                  <c:v>114.325997180849</c:v>
                </c:pt>
                <c:pt idx="28342">
                  <c:v>114.325936617591</c:v>
                </c:pt>
                <c:pt idx="28343">
                  <c:v>114.325795986095</c:v>
                </c:pt>
                <c:pt idx="28344">
                  <c:v>114.32569591838499</c:v>
                </c:pt>
                <c:pt idx="28345">
                  <c:v>114.325560677673</c:v>
                </c:pt>
                <c:pt idx="28346">
                  <c:v>114.325084689137</c:v>
                </c:pt>
                <c:pt idx="28347">
                  <c:v>114.325035863818</c:v>
                </c:pt>
                <c:pt idx="28348">
                  <c:v>114.323747714321</c:v>
                </c:pt>
                <c:pt idx="28349">
                  <c:v>114.323366159248</c:v>
                </c:pt>
                <c:pt idx="28350">
                  <c:v>114.32328565731</c:v>
                </c:pt>
                <c:pt idx="28351">
                  <c:v>114.32326567462199</c:v>
                </c:pt>
                <c:pt idx="28352">
                  <c:v>114.323261249132</c:v>
                </c:pt>
                <c:pt idx="28353">
                  <c:v>114.32210912992301</c:v>
                </c:pt>
                <c:pt idx="28354">
                  <c:v>114.321989111618</c:v>
                </c:pt>
                <c:pt idx="28355">
                  <c:v>114.32181956911</c:v>
                </c:pt>
                <c:pt idx="28356">
                  <c:v>114.320812293871</c:v>
                </c:pt>
                <c:pt idx="28357">
                  <c:v>114.320204417846</c:v>
                </c:pt>
                <c:pt idx="28358">
                  <c:v>114.319682680957</c:v>
                </c:pt>
                <c:pt idx="28359">
                  <c:v>114.319678570741</c:v>
                </c:pt>
                <c:pt idx="28360">
                  <c:v>114.319283296126</c:v>
                </c:pt>
                <c:pt idx="28361">
                  <c:v>114.31886045717501</c:v>
                </c:pt>
                <c:pt idx="28362">
                  <c:v>114.318834624858</c:v>
                </c:pt>
                <c:pt idx="28363">
                  <c:v>114.31817775246</c:v>
                </c:pt>
                <c:pt idx="28364">
                  <c:v>114.318166077683</c:v>
                </c:pt>
                <c:pt idx="28365">
                  <c:v>114.31773835915899</c:v>
                </c:pt>
                <c:pt idx="28366">
                  <c:v>114.317454428875</c:v>
                </c:pt>
                <c:pt idx="28367">
                  <c:v>114.316750801694</c:v>
                </c:pt>
                <c:pt idx="28368">
                  <c:v>114.315827277837</c:v>
                </c:pt>
                <c:pt idx="28369">
                  <c:v>114.31567145856501</c:v>
                </c:pt>
                <c:pt idx="28370">
                  <c:v>114.315532621296</c:v>
                </c:pt>
                <c:pt idx="28371">
                  <c:v>114.315005267251</c:v>
                </c:pt>
                <c:pt idx="28372">
                  <c:v>114.31431989118801</c:v>
                </c:pt>
                <c:pt idx="28373">
                  <c:v>114.313948992409</c:v>
                </c:pt>
                <c:pt idx="28374">
                  <c:v>114.313625600213</c:v>
                </c:pt>
                <c:pt idx="28375">
                  <c:v>114.313151404435</c:v>
                </c:pt>
                <c:pt idx="28376">
                  <c:v>114.312965446457</c:v>
                </c:pt>
                <c:pt idx="28377">
                  <c:v>114.310690022985</c:v>
                </c:pt>
                <c:pt idx="28378">
                  <c:v>114.310502274665</c:v>
                </c:pt>
                <c:pt idx="28379">
                  <c:v>114.310323665837</c:v>
                </c:pt>
                <c:pt idx="28380">
                  <c:v>114.30988618735999</c:v>
                </c:pt>
                <c:pt idx="28381">
                  <c:v>114.30843980645299</c:v>
                </c:pt>
                <c:pt idx="28382">
                  <c:v>114.308400548885</c:v>
                </c:pt>
                <c:pt idx="28383">
                  <c:v>114.30807966968101</c:v>
                </c:pt>
                <c:pt idx="28384">
                  <c:v>114.30798441567001</c:v>
                </c:pt>
                <c:pt idx="28385">
                  <c:v>114.307647983021</c:v>
                </c:pt>
                <c:pt idx="28386">
                  <c:v>114.30705660526201</c:v>
                </c:pt>
                <c:pt idx="28387">
                  <c:v>114.306791083528</c:v>
                </c:pt>
                <c:pt idx="28388">
                  <c:v>114.30632062956499</c:v>
                </c:pt>
                <c:pt idx="28389">
                  <c:v>114.306027564427</c:v>
                </c:pt>
                <c:pt idx="28390">
                  <c:v>114.305070061899</c:v>
                </c:pt>
                <c:pt idx="28391">
                  <c:v>114.304370679697</c:v>
                </c:pt>
                <c:pt idx="28392">
                  <c:v>114.304250051978</c:v>
                </c:pt>
                <c:pt idx="28393">
                  <c:v>114.30334973241099</c:v>
                </c:pt>
                <c:pt idx="28394">
                  <c:v>114.303076484822</c:v>
                </c:pt>
                <c:pt idx="28395">
                  <c:v>114.301806900659</c:v>
                </c:pt>
                <c:pt idx="28396">
                  <c:v>114.30147464537301</c:v>
                </c:pt>
                <c:pt idx="28397">
                  <c:v>114.301250431695</c:v>
                </c:pt>
                <c:pt idx="28398">
                  <c:v>114.300895204025</c:v>
                </c:pt>
                <c:pt idx="28399">
                  <c:v>114.300548807909</c:v>
                </c:pt>
                <c:pt idx="28400">
                  <c:v>114.298888346185</c:v>
                </c:pt>
                <c:pt idx="28401">
                  <c:v>114.29862257065</c:v>
                </c:pt>
                <c:pt idx="28402">
                  <c:v>114.297879684541</c:v>
                </c:pt>
                <c:pt idx="28403">
                  <c:v>114.29674725318201</c:v>
                </c:pt>
                <c:pt idx="28404">
                  <c:v>114.29674517947301</c:v>
                </c:pt>
                <c:pt idx="28405">
                  <c:v>114.296478773266</c:v>
                </c:pt>
                <c:pt idx="28406">
                  <c:v>114.295698237485</c:v>
                </c:pt>
                <c:pt idx="28407">
                  <c:v>114.295319522922</c:v>
                </c:pt>
                <c:pt idx="28408">
                  <c:v>114.29478122289299</c:v>
                </c:pt>
                <c:pt idx="28409">
                  <c:v>114.29472672871999</c:v>
                </c:pt>
                <c:pt idx="28410">
                  <c:v>114.293454788237</c:v>
                </c:pt>
                <c:pt idx="28411">
                  <c:v>114.292234871213</c:v>
                </c:pt>
                <c:pt idx="28412">
                  <c:v>114.29183591135001</c:v>
                </c:pt>
                <c:pt idx="28413">
                  <c:v>114.29102410158001</c:v>
                </c:pt>
                <c:pt idx="28414">
                  <c:v>114.290749921669</c:v>
                </c:pt>
                <c:pt idx="28415">
                  <c:v>114.29039086912201</c:v>
                </c:pt>
                <c:pt idx="28416">
                  <c:v>114.29034402791601</c:v>
                </c:pt>
                <c:pt idx="28417">
                  <c:v>114.28955589284701</c:v>
                </c:pt>
                <c:pt idx="28418">
                  <c:v>114.288861767258</c:v>
                </c:pt>
                <c:pt idx="28419">
                  <c:v>114.28858622411001</c:v>
                </c:pt>
                <c:pt idx="28420">
                  <c:v>114.288276642517</c:v>
                </c:pt>
                <c:pt idx="28421">
                  <c:v>114.288233805693</c:v>
                </c:pt>
                <c:pt idx="28422">
                  <c:v>114.288033249203</c:v>
                </c:pt>
                <c:pt idx="28423">
                  <c:v>114.28800691173799</c:v>
                </c:pt>
                <c:pt idx="28424">
                  <c:v>114.287717923118</c:v>
                </c:pt>
                <c:pt idx="28425">
                  <c:v>114.287703247794</c:v>
                </c:pt>
                <c:pt idx="28426">
                  <c:v>114.28769106040799</c:v>
                </c:pt>
                <c:pt idx="28427">
                  <c:v>114.287445826575</c:v>
                </c:pt>
                <c:pt idx="28428">
                  <c:v>114.287432093669</c:v>
                </c:pt>
                <c:pt idx="28429">
                  <c:v>114.287185496655</c:v>
                </c:pt>
                <c:pt idx="28430">
                  <c:v>114.28664083079001</c:v>
                </c:pt>
                <c:pt idx="28431">
                  <c:v>114.286598953028</c:v>
                </c:pt>
                <c:pt idx="28432">
                  <c:v>114.286112922489</c:v>
                </c:pt>
                <c:pt idx="28433">
                  <c:v>114.28494315066099</c:v>
                </c:pt>
                <c:pt idx="28434">
                  <c:v>114.28422172725899</c:v>
                </c:pt>
                <c:pt idx="28435">
                  <c:v>114.28415158318499</c:v>
                </c:pt>
                <c:pt idx="28436">
                  <c:v>114.28408329532201</c:v>
                </c:pt>
                <c:pt idx="28437">
                  <c:v>114.284029894214</c:v>
                </c:pt>
                <c:pt idx="28438">
                  <c:v>114.28305612939</c:v>
                </c:pt>
                <c:pt idx="28439">
                  <c:v>114.282972232086</c:v>
                </c:pt>
                <c:pt idx="28440">
                  <c:v>114.282720207138</c:v>
                </c:pt>
                <c:pt idx="28441">
                  <c:v>114.282578508553</c:v>
                </c:pt>
                <c:pt idx="28442">
                  <c:v>114.282516381132</c:v>
                </c:pt>
                <c:pt idx="28443">
                  <c:v>114.281763989247</c:v>
                </c:pt>
                <c:pt idx="28444">
                  <c:v>114.281683441387</c:v>
                </c:pt>
                <c:pt idx="28445">
                  <c:v>114.281497297437</c:v>
                </c:pt>
                <c:pt idx="28446">
                  <c:v>114.28126885581401</c:v>
                </c:pt>
                <c:pt idx="28447">
                  <c:v>114.28095057388001</c:v>
                </c:pt>
                <c:pt idx="28448">
                  <c:v>114.27973199449301</c:v>
                </c:pt>
                <c:pt idx="28449">
                  <c:v>114.279665868566</c:v>
                </c:pt>
                <c:pt idx="28450">
                  <c:v>114.279378310871</c:v>
                </c:pt>
                <c:pt idx="28451">
                  <c:v>114.278829809231</c:v>
                </c:pt>
                <c:pt idx="28452">
                  <c:v>114.278162220746</c:v>
                </c:pt>
                <c:pt idx="28453">
                  <c:v>114.278009562704</c:v>
                </c:pt>
                <c:pt idx="28454">
                  <c:v>114.276968373711</c:v>
                </c:pt>
                <c:pt idx="28455">
                  <c:v>114.276596253869</c:v>
                </c:pt>
                <c:pt idx="28456">
                  <c:v>114.27652694965801</c:v>
                </c:pt>
                <c:pt idx="28457">
                  <c:v>114.276499657325</c:v>
                </c:pt>
                <c:pt idx="28458">
                  <c:v>114.27628490178201</c:v>
                </c:pt>
                <c:pt idx="28459">
                  <c:v>114.275890163014</c:v>
                </c:pt>
                <c:pt idx="28460">
                  <c:v>114.275836210371</c:v>
                </c:pt>
                <c:pt idx="28461">
                  <c:v>114.275835111162</c:v>
                </c:pt>
                <c:pt idx="28462">
                  <c:v>114.27547451631899</c:v>
                </c:pt>
                <c:pt idx="28463">
                  <c:v>114.275174336455</c:v>
                </c:pt>
                <c:pt idx="28464">
                  <c:v>114.273611251994</c:v>
                </c:pt>
                <c:pt idx="28465">
                  <c:v>114.273311152818</c:v>
                </c:pt>
                <c:pt idx="28466">
                  <c:v>114.273148781072</c:v>
                </c:pt>
                <c:pt idx="28467">
                  <c:v>114.272403552241</c:v>
                </c:pt>
                <c:pt idx="28468">
                  <c:v>114.271860955506</c:v>
                </c:pt>
                <c:pt idx="28469">
                  <c:v>114.27179542576999</c:v>
                </c:pt>
                <c:pt idx="28470">
                  <c:v>114.270848455928</c:v>
                </c:pt>
                <c:pt idx="28471">
                  <c:v>114.270273510441</c:v>
                </c:pt>
                <c:pt idx="28472">
                  <c:v>114.26832286984001</c:v>
                </c:pt>
                <c:pt idx="28473">
                  <c:v>114.267963301916</c:v>
                </c:pt>
                <c:pt idx="28474">
                  <c:v>114.267491973505</c:v>
                </c:pt>
                <c:pt idx="28475">
                  <c:v>114.267246516566</c:v>
                </c:pt>
                <c:pt idx="28476">
                  <c:v>114.267111210658</c:v>
                </c:pt>
                <c:pt idx="28477">
                  <c:v>114.266232638294</c:v>
                </c:pt>
                <c:pt idx="28478">
                  <c:v>114.266139757429</c:v>
                </c:pt>
                <c:pt idx="28479">
                  <c:v>114.265874231098</c:v>
                </c:pt>
                <c:pt idx="28480">
                  <c:v>114.26563343342499</c:v>
                </c:pt>
                <c:pt idx="28481">
                  <c:v>114.264372358304</c:v>
                </c:pt>
                <c:pt idx="28482">
                  <c:v>114.263276238424</c:v>
                </c:pt>
                <c:pt idx="28483">
                  <c:v>114.263218809309</c:v>
                </c:pt>
                <c:pt idx="28484">
                  <c:v>114.262377822568</c:v>
                </c:pt>
                <c:pt idx="28485">
                  <c:v>114.26236966346001</c:v>
                </c:pt>
                <c:pt idx="28486">
                  <c:v>114.262201343621</c:v>
                </c:pt>
                <c:pt idx="28487">
                  <c:v>114.262090947259</c:v>
                </c:pt>
                <c:pt idx="28488">
                  <c:v>114.26202707100801</c:v>
                </c:pt>
                <c:pt idx="28489">
                  <c:v>114.261255204915</c:v>
                </c:pt>
                <c:pt idx="28490">
                  <c:v>114.260913439493</c:v>
                </c:pt>
                <c:pt idx="28491">
                  <c:v>114.260340309913</c:v>
                </c:pt>
                <c:pt idx="28492">
                  <c:v>114.259674403573</c:v>
                </c:pt>
                <c:pt idx="28493">
                  <c:v>114.25924157593499</c:v>
                </c:pt>
                <c:pt idx="28494">
                  <c:v>114.259015299159</c:v>
                </c:pt>
                <c:pt idx="28495">
                  <c:v>114.25880097433701</c:v>
                </c:pt>
                <c:pt idx="28496">
                  <c:v>114.258780645359</c:v>
                </c:pt>
                <c:pt idx="28497">
                  <c:v>114.258751469725</c:v>
                </c:pt>
                <c:pt idx="28498">
                  <c:v>114.258493893119</c:v>
                </c:pt>
                <c:pt idx="28499">
                  <c:v>114.25828676388601</c:v>
                </c:pt>
                <c:pt idx="28500">
                  <c:v>114.25817166036499</c:v>
                </c:pt>
                <c:pt idx="28501">
                  <c:v>114.25804524062499</c:v>
                </c:pt>
                <c:pt idx="28502">
                  <c:v>114.257987703626</c:v>
                </c:pt>
                <c:pt idx="28503">
                  <c:v>114.257973368362</c:v>
                </c:pt>
                <c:pt idx="28504">
                  <c:v>114.257805401193</c:v>
                </c:pt>
                <c:pt idx="28505">
                  <c:v>114.25764923451</c:v>
                </c:pt>
                <c:pt idx="28506">
                  <c:v>114.25759879997599</c:v>
                </c:pt>
                <c:pt idx="28507">
                  <c:v>114.257100230362</c:v>
                </c:pt>
                <c:pt idx="28508">
                  <c:v>114.256945630372</c:v>
                </c:pt>
                <c:pt idx="28509">
                  <c:v>114.256735768581</c:v>
                </c:pt>
                <c:pt idx="28510">
                  <c:v>114.256627247653</c:v>
                </c:pt>
                <c:pt idx="28511">
                  <c:v>114.256565465227</c:v>
                </c:pt>
                <c:pt idx="28512">
                  <c:v>114.256518873855</c:v>
                </c:pt>
                <c:pt idx="28513">
                  <c:v>114.256502984653</c:v>
                </c:pt>
                <c:pt idx="28514">
                  <c:v>114.25644230891101</c:v>
                </c:pt>
                <c:pt idx="28515">
                  <c:v>114.25617135692001</c:v>
                </c:pt>
                <c:pt idx="28516">
                  <c:v>114.25614122757</c:v>
                </c:pt>
                <c:pt idx="28517">
                  <c:v>114.255261805202</c:v>
                </c:pt>
                <c:pt idx="28518">
                  <c:v>114.25504242818801</c:v>
                </c:pt>
                <c:pt idx="28519">
                  <c:v>114.253769793853</c:v>
                </c:pt>
                <c:pt idx="28520">
                  <c:v>114.25365022131299</c:v>
                </c:pt>
                <c:pt idx="28521">
                  <c:v>114.253612057</c:v>
                </c:pt>
                <c:pt idx="28522">
                  <c:v>114.253600073947</c:v>
                </c:pt>
                <c:pt idx="28523">
                  <c:v>114.253334465637</c:v>
                </c:pt>
                <c:pt idx="28524">
                  <c:v>114.252647745034</c:v>
                </c:pt>
                <c:pt idx="28525">
                  <c:v>114.252530350006</c:v>
                </c:pt>
                <c:pt idx="28526">
                  <c:v>114.252447819796</c:v>
                </c:pt>
                <c:pt idx="28527">
                  <c:v>114.251718976294</c:v>
                </c:pt>
                <c:pt idx="28528">
                  <c:v>114.25163443482499</c:v>
                </c:pt>
                <c:pt idx="28529">
                  <c:v>114.25052819126201</c:v>
                </c:pt>
                <c:pt idx="28530">
                  <c:v>114.250277797515</c:v>
                </c:pt>
                <c:pt idx="28531">
                  <c:v>114.250240761599</c:v>
                </c:pt>
                <c:pt idx="28532">
                  <c:v>114.250092386376</c:v>
                </c:pt>
                <c:pt idx="28533">
                  <c:v>114.24991628790799</c:v>
                </c:pt>
                <c:pt idx="28534">
                  <c:v>114.249885531304</c:v>
                </c:pt>
                <c:pt idx="28535">
                  <c:v>114.249854103261</c:v>
                </c:pt>
                <c:pt idx="28536">
                  <c:v>114.24949603885101</c:v>
                </c:pt>
                <c:pt idx="28537">
                  <c:v>114.24909743719699</c:v>
                </c:pt>
                <c:pt idx="28538">
                  <c:v>114.248275414245</c:v>
                </c:pt>
                <c:pt idx="28539">
                  <c:v>114.24684197322399</c:v>
                </c:pt>
                <c:pt idx="28540">
                  <c:v>114.246329110945</c:v>
                </c:pt>
                <c:pt idx="28541">
                  <c:v>114.24631357528099</c:v>
                </c:pt>
                <c:pt idx="28542">
                  <c:v>114.246232508791</c:v>
                </c:pt>
                <c:pt idx="28543">
                  <c:v>114.24570291772</c:v>
                </c:pt>
                <c:pt idx="28544">
                  <c:v>114.245306206268</c:v>
                </c:pt>
                <c:pt idx="28545">
                  <c:v>114.24470249628401</c:v>
                </c:pt>
                <c:pt idx="28546">
                  <c:v>114.244362887714</c:v>
                </c:pt>
                <c:pt idx="28547">
                  <c:v>114.24428988961</c:v>
                </c:pt>
                <c:pt idx="28548">
                  <c:v>114.24411249107401</c:v>
                </c:pt>
                <c:pt idx="28549">
                  <c:v>114.243472407745</c:v>
                </c:pt>
                <c:pt idx="28550">
                  <c:v>114.242684591589</c:v>
                </c:pt>
                <c:pt idx="28551">
                  <c:v>114.242478036054</c:v>
                </c:pt>
                <c:pt idx="28552">
                  <c:v>114.24231907948</c:v>
                </c:pt>
                <c:pt idx="28553">
                  <c:v>114.241819865301</c:v>
                </c:pt>
                <c:pt idx="28554">
                  <c:v>114.241640045221</c:v>
                </c:pt>
                <c:pt idx="28555">
                  <c:v>114.24145448431101</c:v>
                </c:pt>
                <c:pt idx="28556">
                  <c:v>114.24119962991399</c:v>
                </c:pt>
                <c:pt idx="28557">
                  <c:v>114.240698238953</c:v>
                </c:pt>
                <c:pt idx="28558">
                  <c:v>114.24046831446699</c:v>
                </c:pt>
                <c:pt idx="28559">
                  <c:v>114.240138120936</c:v>
                </c:pt>
                <c:pt idx="28560">
                  <c:v>114.23994308189999</c:v>
                </c:pt>
                <c:pt idx="28561">
                  <c:v>114.239824505927</c:v>
                </c:pt>
                <c:pt idx="28562">
                  <c:v>114.23978487872201</c:v>
                </c:pt>
                <c:pt idx="28563">
                  <c:v>114.23966109277301</c:v>
                </c:pt>
                <c:pt idx="28564">
                  <c:v>114.23942124534</c:v>
                </c:pt>
                <c:pt idx="28565">
                  <c:v>114.239391472349</c:v>
                </c:pt>
                <c:pt idx="28566">
                  <c:v>114.23923098905</c:v>
                </c:pt>
                <c:pt idx="28567">
                  <c:v>114.23881923237499</c:v>
                </c:pt>
                <c:pt idx="28568">
                  <c:v>114.23879124182</c:v>
                </c:pt>
                <c:pt idx="28569">
                  <c:v>114.238557110203</c:v>
                </c:pt>
                <c:pt idx="28570">
                  <c:v>114.237691649296</c:v>
                </c:pt>
                <c:pt idx="28571">
                  <c:v>114.23730928953</c:v>
                </c:pt>
                <c:pt idx="28572">
                  <c:v>114.237296850531</c:v>
                </c:pt>
                <c:pt idx="28573">
                  <c:v>114.237258077204</c:v>
                </c:pt>
                <c:pt idx="28574">
                  <c:v>114.237256306663</c:v>
                </c:pt>
                <c:pt idx="28575">
                  <c:v>114.237157443115</c:v>
                </c:pt>
                <c:pt idx="28576">
                  <c:v>114.237091177249</c:v>
                </c:pt>
                <c:pt idx="28577">
                  <c:v>114.23678098396699</c:v>
                </c:pt>
                <c:pt idx="28578">
                  <c:v>114.2366268076</c:v>
                </c:pt>
                <c:pt idx="28579">
                  <c:v>114.236348154734</c:v>
                </c:pt>
                <c:pt idx="28580">
                  <c:v>114.236221669071</c:v>
                </c:pt>
                <c:pt idx="28581">
                  <c:v>114.235976700889</c:v>
                </c:pt>
                <c:pt idx="28582">
                  <c:v>114.23583550653601</c:v>
                </c:pt>
                <c:pt idx="28583">
                  <c:v>114.23539824623499</c:v>
                </c:pt>
                <c:pt idx="28584">
                  <c:v>114.23520065783001</c:v>
                </c:pt>
                <c:pt idx="28585">
                  <c:v>114.235054160095</c:v>
                </c:pt>
                <c:pt idx="28586">
                  <c:v>114.234826584492</c:v>
                </c:pt>
                <c:pt idx="28587">
                  <c:v>114.23477944595</c:v>
                </c:pt>
                <c:pt idx="28588">
                  <c:v>114.234388519821</c:v>
                </c:pt>
                <c:pt idx="28589">
                  <c:v>114.234166485457</c:v>
                </c:pt>
                <c:pt idx="28590">
                  <c:v>114.234135849141</c:v>
                </c:pt>
                <c:pt idx="28591">
                  <c:v>114.234017267033</c:v>
                </c:pt>
                <c:pt idx="28592">
                  <c:v>114.23378969496601</c:v>
                </c:pt>
                <c:pt idx="28593">
                  <c:v>114.23355000050699</c:v>
                </c:pt>
                <c:pt idx="28594">
                  <c:v>114.23354817761</c:v>
                </c:pt>
                <c:pt idx="28595">
                  <c:v>114.233534219064</c:v>
                </c:pt>
                <c:pt idx="28596">
                  <c:v>114.233350553213</c:v>
                </c:pt>
                <c:pt idx="28597">
                  <c:v>114.23313217592199</c:v>
                </c:pt>
                <c:pt idx="28598">
                  <c:v>114.23307010857</c:v>
                </c:pt>
                <c:pt idx="28599">
                  <c:v>114.232070608428</c:v>
                </c:pt>
                <c:pt idx="28600">
                  <c:v>114.231821737511</c:v>
                </c:pt>
                <c:pt idx="28601">
                  <c:v>114.231456713264</c:v>
                </c:pt>
                <c:pt idx="28602">
                  <c:v>114.230581733374</c:v>
                </c:pt>
                <c:pt idx="28603">
                  <c:v>114.230397323267</c:v>
                </c:pt>
                <c:pt idx="28604">
                  <c:v>114.230205518627</c:v>
                </c:pt>
                <c:pt idx="28605">
                  <c:v>114.23018412638901</c:v>
                </c:pt>
                <c:pt idx="28606">
                  <c:v>114.229785012042</c:v>
                </c:pt>
                <c:pt idx="28607">
                  <c:v>114.229654233193</c:v>
                </c:pt>
                <c:pt idx="28608">
                  <c:v>114.22935947604201</c:v>
                </c:pt>
                <c:pt idx="28609">
                  <c:v>114.228975252403</c:v>
                </c:pt>
                <c:pt idx="28610">
                  <c:v>114.22891769459901</c:v>
                </c:pt>
                <c:pt idx="28611">
                  <c:v>114.228482866587</c:v>
                </c:pt>
                <c:pt idx="28612">
                  <c:v>114.22842864550999</c:v>
                </c:pt>
                <c:pt idx="28613">
                  <c:v>114.228055640614</c:v>
                </c:pt>
                <c:pt idx="28614">
                  <c:v>114.22801868034</c:v>
                </c:pt>
                <c:pt idx="28615">
                  <c:v>114.22782778601</c:v>
                </c:pt>
                <c:pt idx="28616">
                  <c:v>114.227782658555</c:v>
                </c:pt>
                <c:pt idx="28617">
                  <c:v>114.227240408725</c:v>
                </c:pt>
                <c:pt idx="28618">
                  <c:v>114.227185104809</c:v>
                </c:pt>
                <c:pt idx="28619">
                  <c:v>114.227172028913</c:v>
                </c:pt>
                <c:pt idx="28620">
                  <c:v>114.226390384978</c:v>
                </c:pt>
                <c:pt idx="28621">
                  <c:v>114.226162504492</c:v>
                </c:pt>
                <c:pt idx="28622">
                  <c:v>114.225651683385</c:v>
                </c:pt>
                <c:pt idx="28623">
                  <c:v>114.225052691592</c:v>
                </c:pt>
                <c:pt idx="28624">
                  <c:v>114.224673447805</c:v>
                </c:pt>
                <c:pt idx="28625">
                  <c:v>114.2244625829</c:v>
                </c:pt>
                <c:pt idx="28626">
                  <c:v>114.22442295064999</c:v>
                </c:pt>
                <c:pt idx="28627">
                  <c:v>114.224410296553</c:v>
                </c:pt>
                <c:pt idx="28628">
                  <c:v>114.224173801012</c:v>
                </c:pt>
                <c:pt idx="28629">
                  <c:v>114.22405331800699</c:v>
                </c:pt>
                <c:pt idx="28630">
                  <c:v>114.22403577532199</c:v>
                </c:pt>
                <c:pt idx="28631">
                  <c:v>114.223672870161</c:v>
                </c:pt>
                <c:pt idx="28632">
                  <c:v>114.222770956448</c:v>
                </c:pt>
                <c:pt idx="28633">
                  <c:v>114.222553790235</c:v>
                </c:pt>
                <c:pt idx="28634">
                  <c:v>114.22252608788099</c:v>
                </c:pt>
                <c:pt idx="28635">
                  <c:v>114.222276627507</c:v>
                </c:pt>
                <c:pt idx="28636">
                  <c:v>114.222131517237</c:v>
                </c:pt>
                <c:pt idx="28637">
                  <c:v>114.221796074111</c:v>
                </c:pt>
                <c:pt idx="28638">
                  <c:v>114.221620438272</c:v>
                </c:pt>
                <c:pt idx="28639">
                  <c:v>114.220792412302</c:v>
                </c:pt>
                <c:pt idx="28640">
                  <c:v>114.220520229103</c:v>
                </c:pt>
                <c:pt idx="28641">
                  <c:v>114.22042937103799</c:v>
                </c:pt>
                <c:pt idx="28642">
                  <c:v>114.219581923717</c:v>
                </c:pt>
                <c:pt idx="28643">
                  <c:v>114.21953741544699</c:v>
                </c:pt>
                <c:pt idx="28644">
                  <c:v>114.21913704059099</c:v>
                </c:pt>
                <c:pt idx="28645">
                  <c:v>114.21848421538699</c:v>
                </c:pt>
                <c:pt idx="28646">
                  <c:v>114.21842534445599</c:v>
                </c:pt>
                <c:pt idx="28647">
                  <c:v>114.21830288121799</c:v>
                </c:pt>
                <c:pt idx="28648">
                  <c:v>114.218187345044</c:v>
                </c:pt>
                <c:pt idx="28649">
                  <c:v>114.21810079218901</c:v>
                </c:pt>
                <c:pt idx="28650">
                  <c:v>114.218089711468</c:v>
                </c:pt>
                <c:pt idx="28651">
                  <c:v>114.217610625226</c:v>
                </c:pt>
                <c:pt idx="28652">
                  <c:v>114.21741490738199</c:v>
                </c:pt>
                <c:pt idx="28653">
                  <c:v>114.217266693825</c:v>
                </c:pt>
                <c:pt idx="28654">
                  <c:v>114.217090993497</c:v>
                </c:pt>
                <c:pt idx="28655">
                  <c:v>114.216892615993</c:v>
                </c:pt>
                <c:pt idx="28656">
                  <c:v>114.216810805934</c:v>
                </c:pt>
                <c:pt idx="28657">
                  <c:v>114.21647600478499</c:v>
                </c:pt>
                <c:pt idx="28658">
                  <c:v>114.21640240779099</c:v>
                </c:pt>
                <c:pt idx="28659">
                  <c:v>114.215736610056</c:v>
                </c:pt>
                <c:pt idx="28660">
                  <c:v>114.21552266492</c:v>
                </c:pt>
                <c:pt idx="28661">
                  <c:v>114.215388852389</c:v>
                </c:pt>
                <c:pt idx="28662">
                  <c:v>114.215285989919</c:v>
                </c:pt>
                <c:pt idx="28663">
                  <c:v>114.215279816359</c:v>
                </c:pt>
                <c:pt idx="28664">
                  <c:v>114.215163493163</c:v>
                </c:pt>
                <c:pt idx="28665">
                  <c:v>114.215103069789</c:v>
                </c:pt>
                <c:pt idx="28666">
                  <c:v>114.21469930155099</c:v>
                </c:pt>
                <c:pt idx="28667">
                  <c:v>114.213352731028</c:v>
                </c:pt>
                <c:pt idx="28668">
                  <c:v>114.21315323682001</c:v>
                </c:pt>
                <c:pt idx="28669">
                  <c:v>114.212833522609</c:v>
                </c:pt>
                <c:pt idx="28670">
                  <c:v>114.211042477989</c:v>
                </c:pt>
                <c:pt idx="28671">
                  <c:v>114.210922278524</c:v>
                </c:pt>
                <c:pt idx="28672">
                  <c:v>114.21001135886701</c:v>
                </c:pt>
                <c:pt idx="28673">
                  <c:v>114.209594715348</c:v>
                </c:pt>
                <c:pt idx="28674">
                  <c:v>114.20936932408</c:v>
                </c:pt>
                <c:pt idx="28675">
                  <c:v>114.209320286981</c:v>
                </c:pt>
                <c:pt idx="28676">
                  <c:v>114.208985860678</c:v>
                </c:pt>
                <c:pt idx="28677">
                  <c:v>114.208876868703</c:v>
                </c:pt>
                <c:pt idx="28678">
                  <c:v>114.20882564313899</c:v>
                </c:pt>
                <c:pt idx="28679">
                  <c:v>114.20766955798</c:v>
                </c:pt>
                <c:pt idx="28680">
                  <c:v>114.20671742411101</c:v>
                </c:pt>
                <c:pt idx="28681">
                  <c:v>114.206016631248</c:v>
                </c:pt>
                <c:pt idx="28682">
                  <c:v>114.20596441379</c:v>
                </c:pt>
                <c:pt idx="28683">
                  <c:v>114.205010201436</c:v>
                </c:pt>
                <c:pt idx="28684">
                  <c:v>114.204983143116</c:v>
                </c:pt>
                <c:pt idx="28685">
                  <c:v>114.204906796307</c:v>
                </c:pt>
                <c:pt idx="28686">
                  <c:v>114.204725565684</c:v>
                </c:pt>
                <c:pt idx="28687">
                  <c:v>114.204478559541</c:v>
                </c:pt>
                <c:pt idx="28688">
                  <c:v>114.203958909991</c:v>
                </c:pt>
                <c:pt idx="28689">
                  <c:v>114.203631757406</c:v>
                </c:pt>
                <c:pt idx="28690">
                  <c:v>114.20334081176701</c:v>
                </c:pt>
                <c:pt idx="28691">
                  <c:v>114.202872845098</c:v>
                </c:pt>
                <c:pt idx="28692">
                  <c:v>114.202619860581</c:v>
                </c:pt>
                <c:pt idx="28693">
                  <c:v>114.202043598006</c:v>
                </c:pt>
                <c:pt idx="28694">
                  <c:v>114.20172017890501</c:v>
                </c:pt>
                <c:pt idx="28695">
                  <c:v>114.20014085918601</c:v>
                </c:pt>
                <c:pt idx="28696">
                  <c:v>114.199980474958</c:v>
                </c:pt>
                <c:pt idx="28697">
                  <c:v>114.19923637566001</c:v>
                </c:pt>
                <c:pt idx="28698">
                  <c:v>114.199139697437</c:v>
                </c:pt>
                <c:pt idx="28699">
                  <c:v>114.199104874556</c:v>
                </c:pt>
                <c:pt idx="28700">
                  <c:v>114.197904777584</c:v>
                </c:pt>
                <c:pt idx="28701">
                  <c:v>114.19781149804599</c:v>
                </c:pt>
                <c:pt idx="28702">
                  <c:v>114.197625517978</c:v>
                </c:pt>
                <c:pt idx="28703">
                  <c:v>114.196990860707</c:v>
                </c:pt>
                <c:pt idx="28704">
                  <c:v>114.19678937321299</c:v>
                </c:pt>
                <c:pt idx="28705">
                  <c:v>114.195572947123</c:v>
                </c:pt>
                <c:pt idx="28706">
                  <c:v>114.194427083709</c:v>
                </c:pt>
                <c:pt idx="28707">
                  <c:v>114.193632885037</c:v>
                </c:pt>
                <c:pt idx="28708">
                  <c:v>114.193216806813</c:v>
                </c:pt>
                <c:pt idx="28709">
                  <c:v>114.19297152069799</c:v>
                </c:pt>
                <c:pt idx="28710">
                  <c:v>114.19233596441801</c:v>
                </c:pt>
                <c:pt idx="28711">
                  <c:v>114.191727387302</c:v>
                </c:pt>
                <c:pt idx="28712">
                  <c:v>114.191196205304</c:v>
                </c:pt>
                <c:pt idx="28713">
                  <c:v>114.19112823605499</c:v>
                </c:pt>
                <c:pt idx="28714">
                  <c:v>114.190591752261</c:v>
                </c:pt>
                <c:pt idx="28715">
                  <c:v>114.190254415073</c:v>
                </c:pt>
                <c:pt idx="28716">
                  <c:v>114.18982706454599</c:v>
                </c:pt>
                <c:pt idx="28717">
                  <c:v>114.189522931323</c:v>
                </c:pt>
                <c:pt idx="28718">
                  <c:v>114.18919741571</c:v>
                </c:pt>
                <c:pt idx="28719">
                  <c:v>114.189135841867</c:v>
                </c:pt>
                <c:pt idx="28720">
                  <c:v>114.188700458087</c:v>
                </c:pt>
                <c:pt idx="28721">
                  <c:v>114.188498100888</c:v>
                </c:pt>
                <c:pt idx="28722">
                  <c:v>114.188324267414</c:v>
                </c:pt>
                <c:pt idx="28723">
                  <c:v>114.186896959951</c:v>
                </c:pt>
                <c:pt idx="28724">
                  <c:v>114.186107721372</c:v>
                </c:pt>
                <c:pt idx="28725">
                  <c:v>114.18548966909501</c:v>
                </c:pt>
                <c:pt idx="28726">
                  <c:v>114.182964058868</c:v>
                </c:pt>
                <c:pt idx="28727">
                  <c:v>114.182768993764</c:v>
                </c:pt>
                <c:pt idx="28728">
                  <c:v>114.182726059739</c:v>
                </c:pt>
                <c:pt idx="28729">
                  <c:v>114.18267653268801</c:v>
                </c:pt>
                <c:pt idx="28730">
                  <c:v>114.182624277573</c:v>
                </c:pt>
                <c:pt idx="28731">
                  <c:v>114.1816580449</c:v>
                </c:pt>
                <c:pt idx="28732">
                  <c:v>114.18134899292301</c:v>
                </c:pt>
                <c:pt idx="28733">
                  <c:v>114.18065249818601</c:v>
                </c:pt>
                <c:pt idx="28734">
                  <c:v>114.180556585696</c:v>
                </c:pt>
                <c:pt idx="28735">
                  <c:v>114.17902706415801</c:v>
                </c:pt>
                <c:pt idx="28736">
                  <c:v>114.178256402553</c:v>
                </c:pt>
                <c:pt idx="28737">
                  <c:v>114.17477134866201</c:v>
                </c:pt>
                <c:pt idx="28738">
                  <c:v>114.170469747788</c:v>
                </c:pt>
                <c:pt idx="28739">
                  <c:v>114.170346293712</c:v>
                </c:pt>
                <c:pt idx="28740">
                  <c:v>114.17013119730299</c:v>
                </c:pt>
                <c:pt idx="28741">
                  <c:v>114.169045685424</c:v>
                </c:pt>
                <c:pt idx="28742">
                  <c:v>114.16855565527899</c:v>
                </c:pt>
                <c:pt idx="28743">
                  <c:v>114.16811256779999</c:v>
                </c:pt>
                <c:pt idx="28744">
                  <c:v>114.167191341677</c:v>
                </c:pt>
                <c:pt idx="28745">
                  <c:v>114.166576899814</c:v>
                </c:pt>
                <c:pt idx="28746">
                  <c:v>114.166357210532</c:v>
                </c:pt>
                <c:pt idx="28747">
                  <c:v>114.166219015593</c:v>
                </c:pt>
                <c:pt idx="28748">
                  <c:v>114.165589417598</c:v>
                </c:pt>
                <c:pt idx="28749">
                  <c:v>114.164980240613</c:v>
                </c:pt>
                <c:pt idx="28750">
                  <c:v>114.164411097504</c:v>
                </c:pt>
                <c:pt idx="28751">
                  <c:v>114.163838103489</c:v>
                </c:pt>
                <c:pt idx="28752">
                  <c:v>114.16308532743101</c:v>
                </c:pt>
                <c:pt idx="28753">
                  <c:v>114.163083216602</c:v>
                </c:pt>
                <c:pt idx="28754">
                  <c:v>114.16239371117599</c:v>
                </c:pt>
                <c:pt idx="28755">
                  <c:v>114.162252296454</c:v>
                </c:pt>
                <c:pt idx="28756">
                  <c:v>114.161990136104</c:v>
                </c:pt>
                <c:pt idx="28757">
                  <c:v>114.161990065463</c:v>
                </c:pt>
                <c:pt idx="28758">
                  <c:v>114.1618676799</c:v>
                </c:pt>
                <c:pt idx="28759">
                  <c:v>114.16056161004499</c:v>
                </c:pt>
                <c:pt idx="28760">
                  <c:v>114.160263667232</c:v>
                </c:pt>
                <c:pt idx="28761">
                  <c:v>114.158709911004</c:v>
                </c:pt>
                <c:pt idx="28762">
                  <c:v>114.158549820126</c:v>
                </c:pt>
                <c:pt idx="28763">
                  <c:v>114.158042178</c:v>
                </c:pt>
                <c:pt idx="28764">
                  <c:v>114.157845743168</c:v>
                </c:pt>
                <c:pt idx="28765">
                  <c:v>114.157206706523</c:v>
                </c:pt>
                <c:pt idx="28766">
                  <c:v>114.15583783407099</c:v>
                </c:pt>
                <c:pt idx="28767">
                  <c:v>114.15548498560401</c:v>
                </c:pt>
                <c:pt idx="28768">
                  <c:v>114.155448353816</c:v>
                </c:pt>
                <c:pt idx="28769">
                  <c:v>114.154159502037</c:v>
                </c:pt>
                <c:pt idx="28770">
                  <c:v>114.15358526017801</c:v>
                </c:pt>
                <c:pt idx="28771">
                  <c:v>114.15280018187499</c:v>
                </c:pt>
                <c:pt idx="28772">
                  <c:v>114.15132332272201</c:v>
                </c:pt>
                <c:pt idx="28773">
                  <c:v>114.150833947474</c:v>
                </c:pt>
                <c:pt idx="28774">
                  <c:v>114.15033758157701</c:v>
                </c:pt>
                <c:pt idx="28775">
                  <c:v>114.149666080077</c:v>
                </c:pt>
                <c:pt idx="28776">
                  <c:v>114.14908433641099</c:v>
                </c:pt>
                <c:pt idx="28777">
                  <c:v>114.148539181123</c:v>
                </c:pt>
                <c:pt idx="28778">
                  <c:v>114.14785053167699</c:v>
                </c:pt>
                <c:pt idx="28779">
                  <c:v>114.145833236988</c:v>
                </c:pt>
                <c:pt idx="28780">
                  <c:v>114.144919619303</c:v>
                </c:pt>
                <c:pt idx="28781">
                  <c:v>114.144152957708</c:v>
                </c:pt>
                <c:pt idx="28782">
                  <c:v>114.144023608963</c:v>
                </c:pt>
                <c:pt idx="28783">
                  <c:v>114.144016950855</c:v>
                </c:pt>
                <c:pt idx="28784">
                  <c:v>114.143384977954</c:v>
                </c:pt>
                <c:pt idx="28785">
                  <c:v>114.14305197488601</c:v>
                </c:pt>
                <c:pt idx="28786">
                  <c:v>114.14139017097401</c:v>
                </c:pt>
                <c:pt idx="28787">
                  <c:v>114.141041841141</c:v>
                </c:pt>
                <c:pt idx="28788">
                  <c:v>114.140158930185</c:v>
                </c:pt>
                <c:pt idx="28789">
                  <c:v>114.13941422723499</c:v>
                </c:pt>
                <c:pt idx="28790">
                  <c:v>114.138391395171</c:v>
                </c:pt>
                <c:pt idx="28791">
                  <c:v>114.138343942899</c:v>
                </c:pt>
                <c:pt idx="28792">
                  <c:v>114.138209050298</c:v>
                </c:pt>
                <c:pt idx="28793">
                  <c:v>114.136947393382</c:v>
                </c:pt>
                <c:pt idx="28794">
                  <c:v>114.13694433756601</c:v>
                </c:pt>
                <c:pt idx="28795">
                  <c:v>114.13689228704099</c:v>
                </c:pt>
                <c:pt idx="28796">
                  <c:v>114.136318927855</c:v>
                </c:pt>
                <c:pt idx="28797">
                  <c:v>114.136116769296</c:v>
                </c:pt>
                <c:pt idx="28798">
                  <c:v>114.135827491615</c:v>
                </c:pt>
                <c:pt idx="28799">
                  <c:v>114.135822866311</c:v>
                </c:pt>
                <c:pt idx="28800">
                  <c:v>114.13306068230099</c:v>
                </c:pt>
                <c:pt idx="28801">
                  <c:v>114.13285778751499</c:v>
                </c:pt>
                <c:pt idx="28802">
                  <c:v>114.131906846357</c:v>
                </c:pt>
                <c:pt idx="28803">
                  <c:v>114.13083507359801</c:v>
                </c:pt>
                <c:pt idx="28804">
                  <c:v>114.130784604795</c:v>
                </c:pt>
                <c:pt idx="28805">
                  <c:v>114.128988345658</c:v>
                </c:pt>
                <c:pt idx="28806">
                  <c:v>114.128782592821</c:v>
                </c:pt>
                <c:pt idx="28807">
                  <c:v>114.128169126141</c:v>
                </c:pt>
                <c:pt idx="28808">
                  <c:v>114.126944481246</c:v>
                </c:pt>
                <c:pt idx="28809">
                  <c:v>114.126865343652</c:v>
                </c:pt>
                <c:pt idx="28810">
                  <c:v>114.126729953717</c:v>
                </c:pt>
                <c:pt idx="28811">
                  <c:v>114.126681173992</c:v>
                </c:pt>
                <c:pt idx="28812">
                  <c:v>114.126648253776</c:v>
                </c:pt>
                <c:pt idx="28813">
                  <c:v>114.126583592081</c:v>
                </c:pt>
                <c:pt idx="28814">
                  <c:v>114.124948803824</c:v>
                </c:pt>
                <c:pt idx="28815">
                  <c:v>114.124682763558</c:v>
                </c:pt>
                <c:pt idx="28816">
                  <c:v>114.12436380287799</c:v>
                </c:pt>
                <c:pt idx="28817">
                  <c:v>114.124015963421</c:v>
                </c:pt>
                <c:pt idx="28818">
                  <c:v>114.121443669141</c:v>
                </c:pt>
                <c:pt idx="28819">
                  <c:v>114.121295218524</c:v>
                </c:pt>
                <c:pt idx="28820">
                  <c:v>114.121106543732</c:v>
                </c:pt>
                <c:pt idx="28821">
                  <c:v>114.120760716294</c:v>
                </c:pt>
                <c:pt idx="28822">
                  <c:v>114.12020542615799</c:v>
                </c:pt>
                <c:pt idx="28823">
                  <c:v>114.1201134968</c:v>
                </c:pt>
                <c:pt idx="28824">
                  <c:v>114.119785313319</c:v>
                </c:pt>
                <c:pt idx="28825">
                  <c:v>114.119690127376</c:v>
                </c:pt>
                <c:pt idx="28826">
                  <c:v>114.118902774516</c:v>
                </c:pt>
                <c:pt idx="28827">
                  <c:v>114.118804939393</c:v>
                </c:pt>
                <c:pt idx="28828">
                  <c:v>114.118655624732</c:v>
                </c:pt>
                <c:pt idx="28829">
                  <c:v>114.118065338295</c:v>
                </c:pt>
                <c:pt idx="28830">
                  <c:v>114.117685320284</c:v>
                </c:pt>
                <c:pt idx="28831">
                  <c:v>114.117582494384</c:v>
                </c:pt>
                <c:pt idx="28832">
                  <c:v>114.117354279865</c:v>
                </c:pt>
                <c:pt idx="28833">
                  <c:v>114.116439388945</c:v>
                </c:pt>
                <c:pt idx="28834">
                  <c:v>114.116338835056</c:v>
                </c:pt>
                <c:pt idx="28835">
                  <c:v>114.11614935568301</c:v>
                </c:pt>
                <c:pt idx="28836">
                  <c:v>114.115345553795</c:v>
                </c:pt>
                <c:pt idx="28837">
                  <c:v>114.114866336872</c:v>
                </c:pt>
                <c:pt idx="28838">
                  <c:v>114.11344332727499</c:v>
                </c:pt>
                <c:pt idx="28839">
                  <c:v>114.11313527718499</c:v>
                </c:pt>
                <c:pt idx="28840">
                  <c:v>114.11276827738401</c:v>
                </c:pt>
                <c:pt idx="28841">
                  <c:v>114.112765897457</c:v>
                </c:pt>
                <c:pt idx="28842">
                  <c:v>114.11213189863599</c:v>
                </c:pt>
                <c:pt idx="28843">
                  <c:v>114.11183589858599</c:v>
                </c:pt>
                <c:pt idx="28844">
                  <c:v>114.111223317754</c:v>
                </c:pt>
                <c:pt idx="28845">
                  <c:v>114.111060323988</c:v>
                </c:pt>
                <c:pt idx="28846">
                  <c:v>114.110624480345</c:v>
                </c:pt>
                <c:pt idx="28847">
                  <c:v>114.10990627854601</c:v>
                </c:pt>
                <c:pt idx="28848">
                  <c:v>114.10968299609399</c:v>
                </c:pt>
                <c:pt idx="28849">
                  <c:v>114.109591529079</c:v>
                </c:pt>
                <c:pt idx="28850">
                  <c:v>114.10889999830501</c:v>
                </c:pt>
                <c:pt idx="28851">
                  <c:v>114.108897913745</c:v>
                </c:pt>
                <c:pt idx="28852">
                  <c:v>114.107674800385</c:v>
                </c:pt>
                <c:pt idx="28853">
                  <c:v>114.107590985746</c:v>
                </c:pt>
                <c:pt idx="28854">
                  <c:v>114.10646485988001</c:v>
                </c:pt>
                <c:pt idx="28855">
                  <c:v>114.106391693612</c:v>
                </c:pt>
                <c:pt idx="28856">
                  <c:v>114.106320474292</c:v>
                </c:pt>
                <c:pt idx="28857">
                  <c:v>114.106257833092</c:v>
                </c:pt>
                <c:pt idx="28858">
                  <c:v>114.106176577196</c:v>
                </c:pt>
                <c:pt idx="28859">
                  <c:v>114.105355583304</c:v>
                </c:pt>
                <c:pt idx="28860">
                  <c:v>114.10485999312399</c:v>
                </c:pt>
                <c:pt idx="28861">
                  <c:v>114.103928336994</c:v>
                </c:pt>
                <c:pt idx="28862">
                  <c:v>114.10352547613699</c:v>
                </c:pt>
                <c:pt idx="28863">
                  <c:v>114.10212068032401</c:v>
                </c:pt>
                <c:pt idx="28864">
                  <c:v>114.101425972855</c:v>
                </c:pt>
                <c:pt idx="28865">
                  <c:v>114.10124066063</c:v>
                </c:pt>
                <c:pt idx="28866">
                  <c:v>114.101216526684</c:v>
                </c:pt>
                <c:pt idx="28867">
                  <c:v>114.10043925806301</c:v>
                </c:pt>
                <c:pt idx="28868">
                  <c:v>114.100254627815</c:v>
                </c:pt>
                <c:pt idx="28869">
                  <c:v>114.10016979679401</c:v>
                </c:pt>
                <c:pt idx="28870">
                  <c:v>114.09982733515</c:v>
                </c:pt>
                <c:pt idx="28871">
                  <c:v>114.099750259909</c:v>
                </c:pt>
                <c:pt idx="28872">
                  <c:v>114.09968756899301</c:v>
                </c:pt>
                <c:pt idx="28873">
                  <c:v>114.099404689672</c:v>
                </c:pt>
                <c:pt idx="28874">
                  <c:v>114.099362261872</c:v>
                </c:pt>
                <c:pt idx="28875">
                  <c:v>114.098675866969</c:v>
                </c:pt>
                <c:pt idx="28876">
                  <c:v>114.098649305905</c:v>
                </c:pt>
                <c:pt idx="28877">
                  <c:v>114.098230247025</c:v>
                </c:pt>
                <c:pt idx="28878">
                  <c:v>114.097996302746</c:v>
                </c:pt>
                <c:pt idx="28879">
                  <c:v>114.097877788544</c:v>
                </c:pt>
                <c:pt idx="28880">
                  <c:v>114.097307131183</c:v>
                </c:pt>
                <c:pt idx="28881">
                  <c:v>114.09658795097801</c:v>
                </c:pt>
                <c:pt idx="28882">
                  <c:v>114.096503888134</c:v>
                </c:pt>
                <c:pt idx="28883">
                  <c:v>114.09637018644899</c:v>
                </c:pt>
                <c:pt idx="28884">
                  <c:v>114.096310912425</c:v>
                </c:pt>
                <c:pt idx="28885">
                  <c:v>114.096262115565</c:v>
                </c:pt>
                <c:pt idx="28886">
                  <c:v>114.096051764121</c:v>
                </c:pt>
                <c:pt idx="28887">
                  <c:v>114.095416887299</c:v>
                </c:pt>
                <c:pt idx="28888">
                  <c:v>114.095228945583</c:v>
                </c:pt>
                <c:pt idx="28889">
                  <c:v>114.09457562824799</c:v>
                </c:pt>
                <c:pt idx="28890">
                  <c:v>114.093839848621</c:v>
                </c:pt>
                <c:pt idx="28891">
                  <c:v>114.093700443096</c:v>
                </c:pt>
                <c:pt idx="28892">
                  <c:v>114.09362793269599</c:v>
                </c:pt>
                <c:pt idx="28893">
                  <c:v>114.09200726648901</c:v>
                </c:pt>
                <c:pt idx="28894">
                  <c:v>114.09193123308</c:v>
                </c:pt>
                <c:pt idx="28895">
                  <c:v>114.091911233581</c:v>
                </c:pt>
                <c:pt idx="28896">
                  <c:v>114.091288760259</c:v>
                </c:pt>
                <c:pt idx="28897">
                  <c:v>114.090192866203</c:v>
                </c:pt>
                <c:pt idx="28898">
                  <c:v>114.090137578043</c:v>
                </c:pt>
                <c:pt idx="28899">
                  <c:v>114.089685841584</c:v>
                </c:pt>
                <c:pt idx="28900">
                  <c:v>114.08807626598499</c:v>
                </c:pt>
                <c:pt idx="28901">
                  <c:v>114.08762049123401</c:v>
                </c:pt>
                <c:pt idx="28902">
                  <c:v>114.086670378669</c:v>
                </c:pt>
                <c:pt idx="28903">
                  <c:v>114.08626164412399</c:v>
                </c:pt>
                <c:pt idx="28904">
                  <c:v>114.086177843473</c:v>
                </c:pt>
                <c:pt idx="28905">
                  <c:v>114.084656709909</c:v>
                </c:pt>
                <c:pt idx="28906">
                  <c:v>114.084515668471</c:v>
                </c:pt>
                <c:pt idx="28907">
                  <c:v>114.083763224135</c:v>
                </c:pt>
                <c:pt idx="28908">
                  <c:v>114.083494924194</c:v>
                </c:pt>
                <c:pt idx="28909">
                  <c:v>114.083066887385</c:v>
                </c:pt>
                <c:pt idx="28910">
                  <c:v>114.083039006513</c:v>
                </c:pt>
                <c:pt idx="28911">
                  <c:v>114.082473266733</c:v>
                </c:pt>
                <c:pt idx="28912">
                  <c:v>114.08186230897</c:v>
                </c:pt>
                <c:pt idx="28913">
                  <c:v>114.08099142665201</c:v>
                </c:pt>
                <c:pt idx="28914">
                  <c:v>114.08079812610499</c:v>
                </c:pt>
                <c:pt idx="28915">
                  <c:v>114.080345289983</c:v>
                </c:pt>
                <c:pt idx="28916">
                  <c:v>114.08012997085901</c:v>
                </c:pt>
                <c:pt idx="28917">
                  <c:v>114.079928706283</c:v>
                </c:pt>
                <c:pt idx="28918">
                  <c:v>114.079777673088</c:v>
                </c:pt>
                <c:pt idx="28919">
                  <c:v>114.07931829946</c:v>
                </c:pt>
                <c:pt idx="28920">
                  <c:v>114.078979960683</c:v>
                </c:pt>
                <c:pt idx="28921">
                  <c:v>114.078358514104</c:v>
                </c:pt>
                <c:pt idx="28922">
                  <c:v>114.07816682842601</c:v>
                </c:pt>
                <c:pt idx="28923">
                  <c:v>114.077997467941</c:v>
                </c:pt>
                <c:pt idx="28924">
                  <c:v>114.07785002652101</c:v>
                </c:pt>
                <c:pt idx="28925">
                  <c:v>114.077815992655</c:v>
                </c:pt>
                <c:pt idx="28926">
                  <c:v>114.07720094576</c:v>
                </c:pt>
                <c:pt idx="28927">
                  <c:v>114.07560777138001</c:v>
                </c:pt>
                <c:pt idx="28928">
                  <c:v>114.075152946256</c:v>
                </c:pt>
                <c:pt idx="28929">
                  <c:v>114.075051054291</c:v>
                </c:pt>
                <c:pt idx="28930">
                  <c:v>114.07412467123299</c:v>
                </c:pt>
                <c:pt idx="28931">
                  <c:v>114.073812535988</c:v>
                </c:pt>
                <c:pt idx="28932">
                  <c:v>114.07242161827099</c:v>
                </c:pt>
                <c:pt idx="28933">
                  <c:v>114.07066966607699</c:v>
                </c:pt>
                <c:pt idx="28934">
                  <c:v>114.070549221001</c:v>
                </c:pt>
                <c:pt idx="28935">
                  <c:v>114.070438821702</c:v>
                </c:pt>
                <c:pt idx="28936">
                  <c:v>114.069951196006</c:v>
                </c:pt>
                <c:pt idx="28937">
                  <c:v>114.06838322466599</c:v>
                </c:pt>
                <c:pt idx="28938">
                  <c:v>114.06803825568301</c:v>
                </c:pt>
                <c:pt idx="28939">
                  <c:v>114.06725406026</c:v>
                </c:pt>
                <c:pt idx="28940">
                  <c:v>114.067234350609</c:v>
                </c:pt>
                <c:pt idx="28941">
                  <c:v>114.067044453249</c:v>
                </c:pt>
                <c:pt idx="28942">
                  <c:v>114.06670440622401</c:v>
                </c:pt>
                <c:pt idx="28943">
                  <c:v>114.066626211626</c:v>
                </c:pt>
                <c:pt idx="28944">
                  <c:v>114.065950544694</c:v>
                </c:pt>
                <c:pt idx="28945">
                  <c:v>114.06584846954</c:v>
                </c:pt>
                <c:pt idx="28946">
                  <c:v>114.065573079418</c:v>
                </c:pt>
                <c:pt idx="28947">
                  <c:v>114.06523516016</c:v>
                </c:pt>
                <c:pt idx="28948">
                  <c:v>114.064906489365</c:v>
                </c:pt>
                <c:pt idx="28949">
                  <c:v>114.06477142234699</c:v>
                </c:pt>
                <c:pt idx="28950">
                  <c:v>114.064456392997</c:v>
                </c:pt>
                <c:pt idx="28951">
                  <c:v>114.063948217895</c:v>
                </c:pt>
                <c:pt idx="28952">
                  <c:v>114.063943860278</c:v>
                </c:pt>
                <c:pt idx="28953">
                  <c:v>114.06370807444701</c:v>
                </c:pt>
                <c:pt idx="28954">
                  <c:v>114.06363648252599</c:v>
                </c:pt>
                <c:pt idx="28955">
                  <c:v>114.063375315684</c:v>
                </c:pt>
                <c:pt idx="28956">
                  <c:v>114.062844818594</c:v>
                </c:pt>
                <c:pt idx="28957">
                  <c:v>114.06251300732499</c:v>
                </c:pt>
                <c:pt idx="28958">
                  <c:v>114.06203877880399</c:v>
                </c:pt>
                <c:pt idx="28959">
                  <c:v>114.061990264581</c:v>
                </c:pt>
                <c:pt idx="28960">
                  <c:v>114.061785583031</c:v>
                </c:pt>
                <c:pt idx="28961">
                  <c:v>114.06173805807499</c:v>
                </c:pt>
                <c:pt idx="28962">
                  <c:v>114.060930761281</c:v>
                </c:pt>
                <c:pt idx="28963">
                  <c:v>114.060929047653</c:v>
                </c:pt>
                <c:pt idx="28964">
                  <c:v>114.06082801912</c:v>
                </c:pt>
                <c:pt idx="28965">
                  <c:v>114.060161327217</c:v>
                </c:pt>
                <c:pt idx="28966">
                  <c:v>114.059908098707</c:v>
                </c:pt>
                <c:pt idx="28967">
                  <c:v>114.059862081765</c:v>
                </c:pt>
                <c:pt idx="28968">
                  <c:v>114.05911155725801</c:v>
                </c:pt>
                <c:pt idx="28969">
                  <c:v>114.059090049077</c:v>
                </c:pt>
                <c:pt idx="28970">
                  <c:v>114.05883997292599</c:v>
                </c:pt>
                <c:pt idx="28971">
                  <c:v>114.058411937043</c:v>
                </c:pt>
                <c:pt idx="28972">
                  <c:v>114.05795680953101</c:v>
                </c:pt>
                <c:pt idx="28973">
                  <c:v>114.057781021713</c:v>
                </c:pt>
                <c:pt idx="28974">
                  <c:v>114.057504438671</c:v>
                </c:pt>
                <c:pt idx="28975">
                  <c:v>114.057007234816</c:v>
                </c:pt>
                <c:pt idx="28976">
                  <c:v>114.056544068652</c:v>
                </c:pt>
                <c:pt idx="28977">
                  <c:v>114.056437771541</c:v>
                </c:pt>
                <c:pt idx="28978">
                  <c:v>114.05518703455201</c:v>
                </c:pt>
                <c:pt idx="28979">
                  <c:v>114.054850726987</c:v>
                </c:pt>
                <c:pt idx="28980">
                  <c:v>114.05474157133401</c:v>
                </c:pt>
                <c:pt idx="28981">
                  <c:v>114.05451522574801</c:v>
                </c:pt>
                <c:pt idx="28982">
                  <c:v>114.054492471202</c:v>
                </c:pt>
                <c:pt idx="28983">
                  <c:v>114.054151416217</c:v>
                </c:pt>
                <c:pt idx="28984">
                  <c:v>114.053926090982</c:v>
                </c:pt>
                <c:pt idx="28985">
                  <c:v>114.053122806085</c:v>
                </c:pt>
                <c:pt idx="28986">
                  <c:v>114.052854192551</c:v>
                </c:pt>
                <c:pt idx="28987">
                  <c:v>114.05280168389901</c:v>
                </c:pt>
                <c:pt idx="28988">
                  <c:v>114.052547556996</c:v>
                </c:pt>
                <c:pt idx="28989">
                  <c:v>114.05251963227499</c:v>
                </c:pt>
                <c:pt idx="28990">
                  <c:v>114.052503925876</c:v>
                </c:pt>
                <c:pt idx="28991">
                  <c:v>114.05226698706799</c:v>
                </c:pt>
                <c:pt idx="28992">
                  <c:v>114.05180493880999</c:v>
                </c:pt>
                <c:pt idx="28993">
                  <c:v>114.051565028401</c:v>
                </c:pt>
                <c:pt idx="28994">
                  <c:v>114.051284332337</c:v>
                </c:pt>
                <c:pt idx="28995">
                  <c:v>114.051280775612</c:v>
                </c:pt>
                <c:pt idx="28996">
                  <c:v>114.05067148615301</c:v>
                </c:pt>
                <c:pt idx="28997">
                  <c:v>114.05064282367999</c:v>
                </c:pt>
                <c:pt idx="28998">
                  <c:v>114.050340585326</c:v>
                </c:pt>
                <c:pt idx="28999">
                  <c:v>114.04912244050099</c:v>
                </c:pt>
                <c:pt idx="29000">
                  <c:v>114.048974685395</c:v>
                </c:pt>
                <c:pt idx="29001">
                  <c:v>114.048850645664</c:v>
                </c:pt>
                <c:pt idx="29002">
                  <c:v>114.04877638014599</c:v>
                </c:pt>
                <c:pt idx="29003">
                  <c:v>114.048530900475</c:v>
                </c:pt>
                <c:pt idx="29004">
                  <c:v>114.048016641518</c:v>
                </c:pt>
                <c:pt idx="29005">
                  <c:v>114.047089290306</c:v>
                </c:pt>
                <c:pt idx="29006">
                  <c:v>114.046731541276</c:v>
                </c:pt>
                <c:pt idx="29007">
                  <c:v>114.04632593177401</c:v>
                </c:pt>
                <c:pt idx="29008">
                  <c:v>114.04563145319899</c:v>
                </c:pt>
                <c:pt idx="29009">
                  <c:v>114.04560433499501</c:v>
                </c:pt>
                <c:pt idx="29010">
                  <c:v>114.045395382625</c:v>
                </c:pt>
                <c:pt idx="29011">
                  <c:v>114.045096652182</c:v>
                </c:pt>
                <c:pt idx="29012">
                  <c:v>114.045074513364</c:v>
                </c:pt>
                <c:pt idx="29013">
                  <c:v>114.044638430055</c:v>
                </c:pt>
                <c:pt idx="29014">
                  <c:v>114.04454557049699</c:v>
                </c:pt>
                <c:pt idx="29015">
                  <c:v>114.04416964074601</c:v>
                </c:pt>
                <c:pt idx="29016">
                  <c:v>114.04415115558101</c:v>
                </c:pt>
                <c:pt idx="29017">
                  <c:v>114.04399298557</c:v>
                </c:pt>
                <c:pt idx="29018">
                  <c:v>114.04381645198001</c:v>
                </c:pt>
                <c:pt idx="29019">
                  <c:v>114.043808926211</c:v>
                </c:pt>
                <c:pt idx="29020">
                  <c:v>114.043563835562</c:v>
                </c:pt>
                <c:pt idx="29021">
                  <c:v>114.043397473445</c:v>
                </c:pt>
                <c:pt idx="29022">
                  <c:v>114.041241568573</c:v>
                </c:pt>
                <c:pt idx="29023">
                  <c:v>114.040761087907</c:v>
                </c:pt>
                <c:pt idx="29024">
                  <c:v>114.04058354429</c:v>
                </c:pt>
                <c:pt idx="29025">
                  <c:v>114.04053896836</c:v>
                </c:pt>
                <c:pt idx="29026">
                  <c:v>114.04024634317599</c:v>
                </c:pt>
                <c:pt idx="29027">
                  <c:v>114.03931612596</c:v>
                </c:pt>
                <c:pt idx="29028">
                  <c:v>114.03927294828701</c:v>
                </c:pt>
                <c:pt idx="29029">
                  <c:v>114.038886209903</c:v>
                </c:pt>
                <c:pt idx="29030">
                  <c:v>114.038741085686</c:v>
                </c:pt>
                <c:pt idx="29031">
                  <c:v>114.038638916141</c:v>
                </c:pt>
                <c:pt idx="29032">
                  <c:v>114.038517185009</c:v>
                </c:pt>
                <c:pt idx="29033">
                  <c:v>114.03848651824499</c:v>
                </c:pt>
                <c:pt idx="29034">
                  <c:v>114.03821847126299</c:v>
                </c:pt>
                <c:pt idx="29035">
                  <c:v>114.038174382294</c:v>
                </c:pt>
                <c:pt idx="29036">
                  <c:v>114.037771337457</c:v>
                </c:pt>
                <c:pt idx="29037">
                  <c:v>114.037259284691</c:v>
                </c:pt>
                <c:pt idx="29038">
                  <c:v>114.03712292294</c:v>
                </c:pt>
                <c:pt idx="29039">
                  <c:v>114.03646241687299</c:v>
                </c:pt>
                <c:pt idx="29040">
                  <c:v>114.03622169152899</c:v>
                </c:pt>
                <c:pt idx="29041">
                  <c:v>114.035818660339</c:v>
                </c:pt>
                <c:pt idx="29042">
                  <c:v>114.035078473079</c:v>
                </c:pt>
                <c:pt idx="29043">
                  <c:v>114.034937269954</c:v>
                </c:pt>
                <c:pt idx="29044">
                  <c:v>114.03458519102701</c:v>
                </c:pt>
                <c:pt idx="29045">
                  <c:v>114.03442761701599</c:v>
                </c:pt>
                <c:pt idx="29046">
                  <c:v>114.033665839368</c:v>
                </c:pt>
                <c:pt idx="29047">
                  <c:v>114.033497130505</c:v>
                </c:pt>
                <c:pt idx="29048">
                  <c:v>114.033268377977</c:v>
                </c:pt>
                <c:pt idx="29049">
                  <c:v>114.03322042268699</c:v>
                </c:pt>
                <c:pt idx="29050">
                  <c:v>114.03311100761501</c:v>
                </c:pt>
                <c:pt idx="29051">
                  <c:v>114.033089893292</c:v>
                </c:pt>
                <c:pt idx="29052">
                  <c:v>114.03263544065599</c:v>
                </c:pt>
                <c:pt idx="29053">
                  <c:v>114.03246265308</c:v>
                </c:pt>
                <c:pt idx="29054">
                  <c:v>114.031709503339</c:v>
                </c:pt>
                <c:pt idx="29055">
                  <c:v>114.031679740889</c:v>
                </c:pt>
                <c:pt idx="29056">
                  <c:v>114.03161341962701</c:v>
                </c:pt>
                <c:pt idx="29057">
                  <c:v>114.031553837545</c:v>
                </c:pt>
                <c:pt idx="29058">
                  <c:v>114.031057510941</c:v>
                </c:pt>
                <c:pt idx="29059">
                  <c:v>114.030476472879</c:v>
                </c:pt>
                <c:pt idx="29060">
                  <c:v>114.029304192081</c:v>
                </c:pt>
                <c:pt idx="29061">
                  <c:v>114.029131331347</c:v>
                </c:pt>
                <c:pt idx="29062">
                  <c:v>114.02870427066</c:v>
                </c:pt>
                <c:pt idx="29063">
                  <c:v>114.028563685417</c:v>
                </c:pt>
                <c:pt idx="29064">
                  <c:v>114.028149551789</c:v>
                </c:pt>
                <c:pt idx="29065">
                  <c:v>114.027731741463</c:v>
                </c:pt>
                <c:pt idx="29066">
                  <c:v>114.02702876269301</c:v>
                </c:pt>
                <c:pt idx="29067">
                  <c:v>114.027021368245</c:v>
                </c:pt>
                <c:pt idx="29068">
                  <c:v>114.02642370502799</c:v>
                </c:pt>
                <c:pt idx="29069">
                  <c:v>114.026364796943</c:v>
                </c:pt>
                <c:pt idx="29070">
                  <c:v>114.026268925528</c:v>
                </c:pt>
                <c:pt idx="29071">
                  <c:v>114.025804449647</c:v>
                </c:pt>
                <c:pt idx="29072">
                  <c:v>114.02526121995901</c:v>
                </c:pt>
                <c:pt idx="29073">
                  <c:v>114.02493992033401</c:v>
                </c:pt>
                <c:pt idx="29074">
                  <c:v>114.024861079998</c:v>
                </c:pt>
                <c:pt idx="29075">
                  <c:v>114.0246157279</c:v>
                </c:pt>
                <c:pt idx="29076">
                  <c:v>114.024235383728</c:v>
                </c:pt>
                <c:pt idx="29077">
                  <c:v>114.02404674096501</c:v>
                </c:pt>
                <c:pt idx="29078">
                  <c:v>114.023959646127</c:v>
                </c:pt>
                <c:pt idx="29079">
                  <c:v>114.02365332845601</c:v>
                </c:pt>
                <c:pt idx="29080">
                  <c:v>114.02310605238701</c:v>
                </c:pt>
                <c:pt idx="29081">
                  <c:v>114.023068672541</c:v>
                </c:pt>
                <c:pt idx="29082">
                  <c:v>114.023023639215</c:v>
                </c:pt>
                <c:pt idx="29083">
                  <c:v>114.02290118059901</c:v>
                </c:pt>
                <c:pt idx="29084">
                  <c:v>114.02267634145799</c:v>
                </c:pt>
                <c:pt idx="29085">
                  <c:v>114.022367357367</c:v>
                </c:pt>
                <c:pt idx="29086">
                  <c:v>114.022071838936</c:v>
                </c:pt>
                <c:pt idx="29087">
                  <c:v>114.021929911317</c:v>
                </c:pt>
                <c:pt idx="29088">
                  <c:v>114.021726930707</c:v>
                </c:pt>
                <c:pt idx="29089">
                  <c:v>114.021574822701</c:v>
                </c:pt>
                <c:pt idx="29090">
                  <c:v>114.02105825048299</c:v>
                </c:pt>
                <c:pt idx="29091">
                  <c:v>114.02034135906401</c:v>
                </c:pt>
                <c:pt idx="29092">
                  <c:v>114.02014049783701</c:v>
                </c:pt>
                <c:pt idx="29093">
                  <c:v>114.02004587672</c:v>
                </c:pt>
                <c:pt idx="29094">
                  <c:v>114.019886147101</c:v>
                </c:pt>
                <c:pt idx="29095">
                  <c:v>114.019809377801</c:v>
                </c:pt>
                <c:pt idx="29096">
                  <c:v>114.019075706104</c:v>
                </c:pt>
                <c:pt idx="29097">
                  <c:v>114.018968062187</c:v>
                </c:pt>
                <c:pt idx="29098">
                  <c:v>114.01893329322699</c:v>
                </c:pt>
                <c:pt idx="29099">
                  <c:v>114.018595986408</c:v>
                </c:pt>
                <c:pt idx="29100">
                  <c:v>114.01802190219</c:v>
                </c:pt>
                <c:pt idx="29101">
                  <c:v>114.017975971608</c:v>
                </c:pt>
                <c:pt idx="29102">
                  <c:v>114.017807547663</c:v>
                </c:pt>
                <c:pt idx="29103">
                  <c:v>114.017756129074</c:v>
                </c:pt>
                <c:pt idx="29104">
                  <c:v>114.017700758345</c:v>
                </c:pt>
                <c:pt idx="29105">
                  <c:v>114.01670519120999</c:v>
                </c:pt>
                <c:pt idx="29106">
                  <c:v>114.016500783129</c:v>
                </c:pt>
                <c:pt idx="29107">
                  <c:v>114.01547836290599</c:v>
                </c:pt>
                <c:pt idx="29108">
                  <c:v>114.01541815466</c:v>
                </c:pt>
                <c:pt idx="29109">
                  <c:v>114.01521005278801</c:v>
                </c:pt>
                <c:pt idx="29110">
                  <c:v>114.01513660477499</c:v>
                </c:pt>
                <c:pt idx="29111">
                  <c:v>114.01462167153799</c:v>
                </c:pt>
                <c:pt idx="29112">
                  <c:v>114.014248305713</c:v>
                </c:pt>
                <c:pt idx="29113">
                  <c:v>114.014061987231</c:v>
                </c:pt>
                <c:pt idx="29114">
                  <c:v>114.014053046013</c:v>
                </c:pt>
                <c:pt idx="29115">
                  <c:v>114.013786134171</c:v>
                </c:pt>
                <c:pt idx="29116">
                  <c:v>114.013504868171</c:v>
                </c:pt>
                <c:pt idx="29117">
                  <c:v>114.013461794338</c:v>
                </c:pt>
                <c:pt idx="29118">
                  <c:v>114.01249164097101</c:v>
                </c:pt>
                <c:pt idx="29119">
                  <c:v>114.012279411177</c:v>
                </c:pt>
                <c:pt idx="29120">
                  <c:v>114.012275337273</c:v>
                </c:pt>
                <c:pt idx="29121">
                  <c:v>114.012275092194</c:v>
                </c:pt>
                <c:pt idx="29122">
                  <c:v>114.012271847276</c:v>
                </c:pt>
                <c:pt idx="29123">
                  <c:v>114.01225755390099</c:v>
                </c:pt>
                <c:pt idx="29124">
                  <c:v>114.012250796644</c:v>
                </c:pt>
                <c:pt idx="29125">
                  <c:v>114.012247730127</c:v>
                </c:pt>
                <c:pt idx="29126">
                  <c:v>114.012023960682</c:v>
                </c:pt>
                <c:pt idx="29127">
                  <c:v>114.01116008858099</c:v>
                </c:pt>
                <c:pt idx="29128">
                  <c:v>114.010337394518</c:v>
                </c:pt>
                <c:pt idx="29129">
                  <c:v>114.01025223033599</c:v>
                </c:pt>
                <c:pt idx="29130">
                  <c:v>114.010143584693</c:v>
                </c:pt>
                <c:pt idx="29131">
                  <c:v>114.00948053011901</c:v>
                </c:pt>
                <c:pt idx="29132">
                  <c:v>114.00926253830499</c:v>
                </c:pt>
                <c:pt idx="29133">
                  <c:v>114.009174171005</c:v>
                </c:pt>
                <c:pt idx="29134">
                  <c:v>114.00909612977</c:v>
                </c:pt>
                <c:pt idx="29135">
                  <c:v>114.00908702621599</c:v>
                </c:pt>
                <c:pt idx="29136">
                  <c:v>114.008333307759</c:v>
                </c:pt>
                <c:pt idx="29137">
                  <c:v>114.007755624849</c:v>
                </c:pt>
                <c:pt idx="29138">
                  <c:v>114.007717761214</c:v>
                </c:pt>
                <c:pt idx="29139">
                  <c:v>114.00699456105799</c:v>
                </c:pt>
                <c:pt idx="29140">
                  <c:v>114.00669308324601</c:v>
                </c:pt>
                <c:pt idx="29141">
                  <c:v>114.006080100189</c:v>
                </c:pt>
                <c:pt idx="29142">
                  <c:v>114.006039989584</c:v>
                </c:pt>
                <c:pt idx="29143">
                  <c:v>114.005287535267</c:v>
                </c:pt>
                <c:pt idx="29144">
                  <c:v>114.00507893869</c:v>
                </c:pt>
                <c:pt idx="29145">
                  <c:v>114.00430295537601</c:v>
                </c:pt>
                <c:pt idx="29146">
                  <c:v>114.004155659509</c:v>
                </c:pt>
                <c:pt idx="29147">
                  <c:v>114.003744020824</c:v>
                </c:pt>
                <c:pt idx="29148">
                  <c:v>114.003268890247</c:v>
                </c:pt>
                <c:pt idx="29149">
                  <c:v>114.00304285881001</c:v>
                </c:pt>
                <c:pt idx="29150">
                  <c:v>114.00273020407801</c:v>
                </c:pt>
                <c:pt idx="29151">
                  <c:v>114.001853375397</c:v>
                </c:pt>
                <c:pt idx="29152">
                  <c:v>114.00157315316299</c:v>
                </c:pt>
                <c:pt idx="29153">
                  <c:v>114.000663309847</c:v>
                </c:pt>
                <c:pt idx="29154">
                  <c:v>114.00015957309201</c:v>
                </c:pt>
                <c:pt idx="29155">
                  <c:v>113.999891098332</c:v>
                </c:pt>
                <c:pt idx="29156">
                  <c:v>113.99932082570299</c:v>
                </c:pt>
                <c:pt idx="29157">
                  <c:v>113.999216326745</c:v>
                </c:pt>
                <c:pt idx="29158">
                  <c:v>113.999006568247</c:v>
                </c:pt>
                <c:pt idx="29159">
                  <c:v>113.998921086957</c:v>
                </c:pt>
                <c:pt idx="29160">
                  <c:v>113.998794323962</c:v>
                </c:pt>
                <c:pt idx="29161">
                  <c:v>113.998715472909</c:v>
                </c:pt>
                <c:pt idx="29162">
                  <c:v>113.99856704445099</c:v>
                </c:pt>
                <c:pt idx="29163">
                  <c:v>113.998524433635</c:v>
                </c:pt>
                <c:pt idx="29164">
                  <c:v>113.998369995041</c:v>
                </c:pt>
                <c:pt idx="29165">
                  <c:v>113.998287816622</c:v>
                </c:pt>
                <c:pt idx="29166">
                  <c:v>113.998141861812</c:v>
                </c:pt>
                <c:pt idx="29167">
                  <c:v>113.997695326467</c:v>
                </c:pt>
                <c:pt idx="29168">
                  <c:v>113.99751435024</c:v>
                </c:pt>
                <c:pt idx="29169">
                  <c:v>113.99747523569501</c:v>
                </c:pt>
                <c:pt idx="29170">
                  <c:v>113.995680259754</c:v>
                </c:pt>
                <c:pt idx="29171">
                  <c:v>113.995169461784</c:v>
                </c:pt>
                <c:pt idx="29172">
                  <c:v>113.995069365437</c:v>
                </c:pt>
                <c:pt idx="29173">
                  <c:v>113.994890410536</c:v>
                </c:pt>
                <c:pt idx="29174">
                  <c:v>113.994874455</c:v>
                </c:pt>
                <c:pt idx="29175">
                  <c:v>113.994768781625</c:v>
                </c:pt>
                <c:pt idx="29176">
                  <c:v>113.99404309405401</c:v>
                </c:pt>
                <c:pt idx="29177">
                  <c:v>113.992542002077</c:v>
                </c:pt>
                <c:pt idx="29178">
                  <c:v>113.99195467665599</c:v>
                </c:pt>
                <c:pt idx="29179">
                  <c:v>113.991250841116</c:v>
                </c:pt>
                <c:pt idx="29180">
                  <c:v>113.99116822366599</c:v>
                </c:pt>
                <c:pt idx="29181">
                  <c:v>113.991146779931</c:v>
                </c:pt>
                <c:pt idx="29182">
                  <c:v>113.99067787840001</c:v>
                </c:pt>
                <c:pt idx="29183">
                  <c:v>113.990132755681</c:v>
                </c:pt>
                <c:pt idx="29184">
                  <c:v>113.98918895862801</c:v>
                </c:pt>
                <c:pt idx="29185">
                  <c:v>113.989055481029</c:v>
                </c:pt>
                <c:pt idx="29186">
                  <c:v>113.988789614853</c:v>
                </c:pt>
                <c:pt idx="29187">
                  <c:v>113.988373043474</c:v>
                </c:pt>
                <c:pt idx="29188">
                  <c:v>113.985650767016</c:v>
                </c:pt>
                <c:pt idx="29189">
                  <c:v>113.985017726976</c:v>
                </c:pt>
                <c:pt idx="29190">
                  <c:v>113.984979815874</c:v>
                </c:pt>
                <c:pt idx="29191">
                  <c:v>113.983531666014</c:v>
                </c:pt>
                <c:pt idx="29192">
                  <c:v>113.983407662697</c:v>
                </c:pt>
                <c:pt idx="29193">
                  <c:v>113.983117182603</c:v>
                </c:pt>
                <c:pt idx="29194">
                  <c:v>113.982643142572</c:v>
                </c:pt>
                <c:pt idx="29195">
                  <c:v>113.98242214957899</c:v>
                </c:pt>
                <c:pt idx="29196">
                  <c:v>113.98236942642301</c:v>
                </c:pt>
                <c:pt idx="29197">
                  <c:v>113.98232372104501</c:v>
                </c:pt>
                <c:pt idx="29198">
                  <c:v>113.98140549678899</c:v>
                </c:pt>
                <c:pt idx="29199">
                  <c:v>113.98139269469399</c:v>
                </c:pt>
                <c:pt idx="29200">
                  <c:v>113.980294246385</c:v>
                </c:pt>
                <c:pt idx="29201">
                  <c:v>113.97952138039901</c:v>
                </c:pt>
                <c:pt idx="29202">
                  <c:v>113.979117599654</c:v>
                </c:pt>
                <c:pt idx="29203">
                  <c:v>113.978142302573</c:v>
                </c:pt>
                <c:pt idx="29204">
                  <c:v>113.978031743907</c:v>
                </c:pt>
                <c:pt idx="29205">
                  <c:v>113.977562062521</c:v>
                </c:pt>
                <c:pt idx="29206">
                  <c:v>113.977483111167</c:v>
                </c:pt>
                <c:pt idx="29207">
                  <c:v>113.97648809242899</c:v>
                </c:pt>
                <c:pt idx="29208">
                  <c:v>113.976177368414</c:v>
                </c:pt>
                <c:pt idx="29209">
                  <c:v>113.976121616906</c:v>
                </c:pt>
                <c:pt idx="29210">
                  <c:v>113.97390150088199</c:v>
                </c:pt>
                <c:pt idx="29211">
                  <c:v>113.97389219919501</c:v>
                </c:pt>
                <c:pt idx="29212">
                  <c:v>113.973582853132</c:v>
                </c:pt>
                <c:pt idx="29213">
                  <c:v>113.973353249685</c:v>
                </c:pt>
                <c:pt idx="29214">
                  <c:v>113.973063723004</c:v>
                </c:pt>
                <c:pt idx="29215">
                  <c:v>113.973062698489</c:v>
                </c:pt>
                <c:pt idx="29216">
                  <c:v>113.97303959633</c:v>
                </c:pt>
                <c:pt idx="29217">
                  <c:v>113.97303843209301</c:v>
                </c:pt>
                <c:pt idx="29218">
                  <c:v>113.97294441267699</c:v>
                </c:pt>
                <c:pt idx="29219">
                  <c:v>113.972158014188</c:v>
                </c:pt>
                <c:pt idx="29220">
                  <c:v>113.971026023962</c:v>
                </c:pt>
                <c:pt idx="29221">
                  <c:v>113.968562547877</c:v>
                </c:pt>
                <c:pt idx="29222">
                  <c:v>113.967921072747</c:v>
                </c:pt>
                <c:pt idx="29223">
                  <c:v>113.964674802326</c:v>
                </c:pt>
                <c:pt idx="29224">
                  <c:v>113.963085025732</c:v>
                </c:pt>
                <c:pt idx="29225">
                  <c:v>113.960774877641</c:v>
                </c:pt>
                <c:pt idx="29226">
                  <c:v>113.960388865873</c:v>
                </c:pt>
                <c:pt idx="29227">
                  <c:v>113.956815786912</c:v>
                </c:pt>
                <c:pt idx="29228">
                  <c:v>113.94927124632</c:v>
                </c:pt>
                <c:pt idx="29229">
                  <c:v>113.94831718786401</c:v>
                </c:pt>
                <c:pt idx="29230">
                  <c:v>113.94625170446299</c:v>
                </c:pt>
                <c:pt idx="29231">
                  <c:v>113.945178228451</c:v>
                </c:pt>
                <c:pt idx="29232">
                  <c:v>113.941136964862</c:v>
                </c:pt>
                <c:pt idx="29233">
                  <c:v>113.941135547828</c:v>
                </c:pt>
                <c:pt idx="29234">
                  <c:v>113.94099669273901</c:v>
                </c:pt>
                <c:pt idx="29235">
                  <c:v>113.93924916416501</c:v>
                </c:pt>
                <c:pt idx="29236">
                  <c:v>113.933927931515</c:v>
                </c:pt>
                <c:pt idx="29237">
                  <c:v>113.932343951137</c:v>
                </c:pt>
                <c:pt idx="29238">
                  <c:v>113.93172082236801</c:v>
                </c:pt>
                <c:pt idx="29239">
                  <c:v>113.93169633452</c:v>
                </c:pt>
                <c:pt idx="29240">
                  <c:v>113.931677646645</c:v>
                </c:pt>
                <c:pt idx="29241">
                  <c:v>113.927786354453</c:v>
                </c:pt>
                <c:pt idx="29242">
                  <c:v>113.92258705240999</c:v>
                </c:pt>
                <c:pt idx="29243">
                  <c:v>113.92208822558899</c:v>
                </c:pt>
                <c:pt idx="29244">
                  <c:v>113.921749621633</c:v>
                </c:pt>
                <c:pt idx="29245">
                  <c:v>113.92152931498499</c:v>
                </c:pt>
                <c:pt idx="29246">
                  <c:v>113.920030924385</c:v>
                </c:pt>
                <c:pt idx="29247">
                  <c:v>113.915432979331</c:v>
                </c:pt>
                <c:pt idx="29248">
                  <c:v>113.910945309892</c:v>
                </c:pt>
                <c:pt idx="29249">
                  <c:v>113.910809524355</c:v>
                </c:pt>
                <c:pt idx="29250">
                  <c:v>113.90803158579</c:v>
                </c:pt>
                <c:pt idx="29251">
                  <c:v>113.903803771846</c:v>
                </c:pt>
                <c:pt idx="29252">
                  <c:v>113.90373191218001</c:v>
                </c:pt>
                <c:pt idx="29253">
                  <c:v>113.88943750531099</c:v>
                </c:pt>
                <c:pt idx="29254">
                  <c:v>113.888446634433</c:v>
                </c:pt>
                <c:pt idx="29255">
                  <c:v>113.88763166723299</c:v>
                </c:pt>
                <c:pt idx="29256">
                  <c:v>113.885839332225</c:v>
                </c:pt>
                <c:pt idx="29257">
                  <c:v>113.884823756147</c:v>
                </c:pt>
                <c:pt idx="29258">
                  <c:v>113.883950928426</c:v>
                </c:pt>
                <c:pt idx="29259">
                  <c:v>113.882152393769</c:v>
                </c:pt>
                <c:pt idx="29260">
                  <c:v>113.87740860830399</c:v>
                </c:pt>
                <c:pt idx="29261">
                  <c:v>113.877393046588</c:v>
                </c:pt>
                <c:pt idx="29262">
                  <c:v>113.875072731179</c:v>
                </c:pt>
                <c:pt idx="29263">
                  <c:v>113.873379484978</c:v>
                </c:pt>
                <c:pt idx="29264">
                  <c:v>113.87303874503699</c:v>
                </c:pt>
                <c:pt idx="29265">
                  <c:v>113.87129864220501</c:v>
                </c:pt>
                <c:pt idx="29266">
                  <c:v>113.867133605552</c:v>
                </c:pt>
                <c:pt idx="29267">
                  <c:v>113.86531906629</c:v>
                </c:pt>
                <c:pt idx="29268">
                  <c:v>113.864455695099</c:v>
                </c:pt>
                <c:pt idx="29269">
                  <c:v>113.862560959595</c:v>
                </c:pt>
                <c:pt idx="29270">
                  <c:v>113.862420319782</c:v>
                </c:pt>
                <c:pt idx="29271">
                  <c:v>113.861690002336</c:v>
                </c:pt>
                <c:pt idx="29272">
                  <c:v>113.86095080126999</c:v>
                </c:pt>
                <c:pt idx="29273">
                  <c:v>113.85940508912201</c:v>
                </c:pt>
                <c:pt idx="29274">
                  <c:v>113.859254035766</c:v>
                </c:pt>
                <c:pt idx="29275">
                  <c:v>113.858620682926</c:v>
                </c:pt>
                <c:pt idx="29276">
                  <c:v>113.85819605469</c:v>
                </c:pt>
                <c:pt idx="29277">
                  <c:v>113.85707526445201</c:v>
                </c:pt>
                <c:pt idx="29278">
                  <c:v>113.857039344802</c:v>
                </c:pt>
                <c:pt idx="29279">
                  <c:v>113.854606615078</c:v>
                </c:pt>
                <c:pt idx="29280">
                  <c:v>113.85436798723801</c:v>
                </c:pt>
                <c:pt idx="29281">
                  <c:v>113.854027070508</c:v>
                </c:pt>
                <c:pt idx="29282">
                  <c:v>113.853347866653</c:v>
                </c:pt>
                <c:pt idx="29283">
                  <c:v>113.85289486382</c:v>
                </c:pt>
                <c:pt idx="29284">
                  <c:v>113.851579189521</c:v>
                </c:pt>
                <c:pt idx="29285">
                  <c:v>113.851247244318</c:v>
                </c:pt>
                <c:pt idx="29286">
                  <c:v>113.850748550646</c:v>
                </c:pt>
                <c:pt idx="29287">
                  <c:v>113.850191901857</c:v>
                </c:pt>
                <c:pt idx="29288">
                  <c:v>113.849633295232</c:v>
                </c:pt>
                <c:pt idx="29289">
                  <c:v>113.849434313324</c:v>
                </c:pt>
                <c:pt idx="29290">
                  <c:v>113.845187847663</c:v>
                </c:pt>
                <c:pt idx="29291">
                  <c:v>113.845187847663</c:v>
                </c:pt>
                <c:pt idx="29292">
                  <c:v>113.845187847663</c:v>
                </c:pt>
                <c:pt idx="29293">
                  <c:v>113.845187847663</c:v>
                </c:pt>
                <c:pt idx="29294">
                  <c:v>113.844407618145</c:v>
                </c:pt>
                <c:pt idx="29295">
                  <c:v>113.84433561103999</c:v>
                </c:pt>
                <c:pt idx="29296">
                  <c:v>113.844211713077</c:v>
                </c:pt>
                <c:pt idx="29297">
                  <c:v>113.843654138579</c:v>
                </c:pt>
                <c:pt idx="29298">
                  <c:v>113.843104421815</c:v>
                </c:pt>
                <c:pt idx="29299">
                  <c:v>113.84300298719999</c:v>
                </c:pt>
                <c:pt idx="29300">
                  <c:v>113.841796360286</c:v>
                </c:pt>
                <c:pt idx="29301">
                  <c:v>113.83779638742401</c:v>
                </c:pt>
                <c:pt idx="29302">
                  <c:v>113.83731209432899</c:v>
                </c:pt>
                <c:pt idx="29303">
                  <c:v>113.83727221759401</c:v>
                </c:pt>
                <c:pt idx="29304">
                  <c:v>113.83703494321</c:v>
                </c:pt>
                <c:pt idx="29305">
                  <c:v>113.836518802236</c:v>
                </c:pt>
                <c:pt idx="29306">
                  <c:v>113.836460412628</c:v>
                </c:pt>
                <c:pt idx="29307">
                  <c:v>113.83249989156501</c:v>
                </c:pt>
                <c:pt idx="29308">
                  <c:v>113.83167492961699</c:v>
                </c:pt>
                <c:pt idx="29309">
                  <c:v>113.831219392305</c:v>
                </c:pt>
                <c:pt idx="29310">
                  <c:v>113.830629541199</c:v>
                </c:pt>
                <c:pt idx="29311">
                  <c:v>113.830629108132</c:v>
                </c:pt>
                <c:pt idx="29312">
                  <c:v>113.825127455627</c:v>
                </c:pt>
                <c:pt idx="29313">
                  <c:v>113.824874475776</c:v>
                </c:pt>
                <c:pt idx="29314">
                  <c:v>113.819916681297</c:v>
                </c:pt>
                <c:pt idx="29315">
                  <c:v>113.81622498453901</c:v>
                </c:pt>
                <c:pt idx="29316">
                  <c:v>113.814918002336</c:v>
                </c:pt>
                <c:pt idx="29317">
                  <c:v>113.80911317573199</c:v>
                </c:pt>
                <c:pt idx="29318">
                  <c:v>113.809087258161</c:v>
                </c:pt>
                <c:pt idx="29319">
                  <c:v>113.808139681866</c:v>
                </c:pt>
                <c:pt idx="29320">
                  <c:v>113.807991991923</c:v>
                </c:pt>
                <c:pt idx="29321">
                  <c:v>113.80703308879001</c:v>
                </c:pt>
                <c:pt idx="29322">
                  <c:v>113.806241344496</c:v>
                </c:pt>
                <c:pt idx="29323">
                  <c:v>113.804954824427</c:v>
                </c:pt>
                <c:pt idx="29324">
                  <c:v>113.804954824427</c:v>
                </c:pt>
                <c:pt idx="29325">
                  <c:v>113.804954824427</c:v>
                </c:pt>
                <c:pt idx="29326">
                  <c:v>113.804954824427</c:v>
                </c:pt>
                <c:pt idx="29327">
                  <c:v>113.804954824427</c:v>
                </c:pt>
                <c:pt idx="29328">
                  <c:v>113.804954824427</c:v>
                </c:pt>
                <c:pt idx="29329">
                  <c:v>113.804954824427</c:v>
                </c:pt>
                <c:pt idx="29330">
                  <c:v>113.804954824427</c:v>
                </c:pt>
                <c:pt idx="29331">
                  <c:v>113.804954824427</c:v>
                </c:pt>
                <c:pt idx="29332">
                  <c:v>113.80489732604499</c:v>
                </c:pt>
                <c:pt idx="29333">
                  <c:v>113.793548674904</c:v>
                </c:pt>
                <c:pt idx="29334">
                  <c:v>113.792110010884</c:v>
                </c:pt>
                <c:pt idx="29335">
                  <c:v>113.790215751053</c:v>
                </c:pt>
                <c:pt idx="29336">
                  <c:v>113.78977285547499</c:v>
                </c:pt>
                <c:pt idx="29337">
                  <c:v>113.77696305484</c:v>
                </c:pt>
                <c:pt idx="29338">
                  <c:v>113.776869020351</c:v>
                </c:pt>
                <c:pt idx="29339">
                  <c:v>113.77546432986701</c:v>
                </c:pt>
                <c:pt idx="29340">
                  <c:v>113.768965468262</c:v>
                </c:pt>
                <c:pt idx="29341">
                  <c:v>113.76573596545499</c:v>
                </c:pt>
                <c:pt idx="29342">
                  <c:v>113.76573596545499</c:v>
                </c:pt>
                <c:pt idx="29343">
                  <c:v>113.76573596545499</c:v>
                </c:pt>
                <c:pt idx="29344">
                  <c:v>113.76573596545499</c:v>
                </c:pt>
                <c:pt idx="29345">
                  <c:v>113.76573596545499</c:v>
                </c:pt>
                <c:pt idx="29346">
                  <c:v>113.76573596545499</c:v>
                </c:pt>
                <c:pt idx="29347">
                  <c:v>113.76573596545499</c:v>
                </c:pt>
                <c:pt idx="29348">
                  <c:v>113.76573596545499</c:v>
                </c:pt>
                <c:pt idx="29349">
                  <c:v>113.750389886127</c:v>
                </c:pt>
                <c:pt idx="29350">
                  <c:v>113.745539414863</c:v>
                </c:pt>
                <c:pt idx="29351">
                  <c:v>113.74155090284999</c:v>
                </c:pt>
                <c:pt idx="29352">
                  <c:v>113.740202439942</c:v>
                </c:pt>
                <c:pt idx="29353">
                  <c:v>113.740180581762</c:v>
                </c:pt>
                <c:pt idx="29354">
                  <c:v>113.73673578761699</c:v>
                </c:pt>
                <c:pt idx="29355">
                  <c:v>113.73556617247201</c:v>
                </c:pt>
                <c:pt idx="29356">
                  <c:v>113.73382829179199</c:v>
                </c:pt>
                <c:pt idx="29357">
                  <c:v>113.73382829179199</c:v>
                </c:pt>
                <c:pt idx="29358">
                  <c:v>113.73382829179199</c:v>
                </c:pt>
                <c:pt idx="29359">
                  <c:v>113.73382829179199</c:v>
                </c:pt>
                <c:pt idx="29360">
                  <c:v>113.73382829179199</c:v>
                </c:pt>
                <c:pt idx="29361">
                  <c:v>113.733810191541</c:v>
                </c:pt>
                <c:pt idx="29362">
                  <c:v>113.732204136889</c:v>
                </c:pt>
                <c:pt idx="29363">
                  <c:v>113.73213211023401</c:v>
                </c:pt>
                <c:pt idx="29364">
                  <c:v>113.72866685967399</c:v>
                </c:pt>
                <c:pt idx="29365">
                  <c:v>113.72781922114299</c:v>
                </c:pt>
                <c:pt idx="29366">
                  <c:v>113.726538316752</c:v>
                </c:pt>
                <c:pt idx="29367">
                  <c:v>113.71502174234899</c:v>
                </c:pt>
                <c:pt idx="29368">
                  <c:v>113.71502174234899</c:v>
                </c:pt>
                <c:pt idx="29369">
                  <c:v>113.71502174234899</c:v>
                </c:pt>
                <c:pt idx="29370">
                  <c:v>113.71502174234899</c:v>
                </c:pt>
                <c:pt idx="29371">
                  <c:v>113.713730576468</c:v>
                </c:pt>
                <c:pt idx="29372">
                  <c:v>113.710513431175</c:v>
                </c:pt>
                <c:pt idx="29373">
                  <c:v>113.705713545528</c:v>
                </c:pt>
                <c:pt idx="29374">
                  <c:v>113.705713545528</c:v>
                </c:pt>
                <c:pt idx="29375">
                  <c:v>113.703621572348</c:v>
                </c:pt>
                <c:pt idx="29376">
                  <c:v>113.702627503381</c:v>
                </c:pt>
                <c:pt idx="29377">
                  <c:v>113.69946575436001</c:v>
                </c:pt>
                <c:pt idx="29378">
                  <c:v>113.69646873397301</c:v>
                </c:pt>
                <c:pt idx="29379">
                  <c:v>113.69646873397301</c:v>
                </c:pt>
                <c:pt idx="29380">
                  <c:v>113.69646873397301</c:v>
                </c:pt>
                <c:pt idx="29381">
                  <c:v>113.69646873397301</c:v>
                </c:pt>
                <c:pt idx="29382">
                  <c:v>113.69570150220299</c:v>
                </c:pt>
                <c:pt idx="29383">
                  <c:v>113.688813143644</c:v>
                </c:pt>
                <c:pt idx="29384">
                  <c:v>113.688156635807</c:v>
                </c:pt>
                <c:pt idx="29385">
                  <c:v>113.68680642321701</c:v>
                </c:pt>
                <c:pt idx="29386">
                  <c:v>113.68567461386</c:v>
                </c:pt>
                <c:pt idx="29387">
                  <c:v>113.680908833792</c:v>
                </c:pt>
                <c:pt idx="29388">
                  <c:v>113.679684538411</c:v>
                </c:pt>
                <c:pt idx="29389">
                  <c:v>113.67363401562601</c:v>
                </c:pt>
                <c:pt idx="29390">
                  <c:v>113.673138027154</c:v>
                </c:pt>
                <c:pt idx="29391">
                  <c:v>113.666110477937</c:v>
                </c:pt>
                <c:pt idx="29392">
                  <c:v>113.66574937061399</c:v>
                </c:pt>
                <c:pt idx="29393">
                  <c:v>113.660813512411</c:v>
                </c:pt>
                <c:pt idx="29394">
                  <c:v>113.660797664208</c:v>
                </c:pt>
                <c:pt idx="29395">
                  <c:v>113.660775638727</c:v>
                </c:pt>
                <c:pt idx="29396">
                  <c:v>113.660753660325</c:v>
                </c:pt>
                <c:pt idx="29397">
                  <c:v>113.65416590046</c:v>
                </c:pt>
                <c:pt idx="29398">
                  <c:v>113.653497761146</c:v>
                </c:pt>
                <c:pt idx="29399">
                  <c:v>113.651783270433</c:v>
                </c:pt>
                <c:pt idx="29400">
                  <c:v>113.651295508065</c:v>
                </c:pt>
                <c:pt idx="29401">
                  <c:v>113.650244832266</c:v>
                </c:pt>
                <c:pt idx="29402">
                  <c:v>113.649713636782</c:v>
                </c:pt>
                <c:pt idx="29403">
                  <c:v>113.64823357906999</c:v>
                </c:pt>
                <c:pt idx="29404">
                  <c:v>113.64823357906999</c:v>
                </c:pt>
                <c:pt idx="29405">
                  <c:v>113.64805426286</c:v>
                </c:pt>
                <c:pt idx="29406">
                  <c:v>113.64752079052801</c:v>
                </c:pt>
                <c:pt idx="29407">
                  <c:v>113.647258888989</c:v>
                </c:pt>
                <c:pt idx="29408">
                  <c:v>113.647202742909</c:v>
                </c:pt>
                <c:pt idx="29409">
                  <c:v>113.646484549878</c:v>
                </c:pt>
                <c:pt idx="29410">
                  <c:v>113.64625237658601</c:v>
                </c:pt>
                <c:pt idx="29411">
                  <c:v>113.646177708734</c:v>
                </c:pt>
                <c:pt idx="29412">
                  <c:v>113.64600930218801</c:v>
                </c:pt>
                <c:pt idx="29413">
                  <c:v>113.645167357161</c:v>
                </c:pt>
                <c:pt idx="29414">
                  <c:v>113.64386105928</c:v>
                </c:pt>
                <c:pt idx="29415">
                  <c:v>113.64344664087599</c:v>
                </c:pt>
                <c:pt idx="29416">
                  <c:v>113.643006983433</c:v>
                </c:pt>
                <c:pt idx="29417">
                  <c:v>113.63904898643899</c:v>
                </c:pt>
                <c:pt idx="29418">
                  <c:v>113.637034508695</c:v>
                </c:pt>
                <c:pt idx="29419">
                  <c:v>113.637012010193</c:v>
                </c:pt>
                <c:pt idx="29420">
                  <c:v>113.636556972273</c:v>
                </c:pt>
                <c:pt idx="29421">
                  <c:v>113.636085706762</c:v>
                </c:pt>
                <c:pt idx="29422">
                  <c:v>113.635575835813</c:v>
                </c:pt>
                <c:pt idx="29423">
                  <c:v>113.63352984055101</c:v>
                </c:pt>
                <c:pt idx="29424">
                  <c:v>113.63244037026099</c:v>
                </c:pt>
                <c:pt idx="29425">
                  <c:v>113.631902698522</c:v>
                </c:pt>
                <c:pt idx="29426">
                  <c:v>113.631893527207</c:v>
                </c:pt>
                <c:pt idx="29427">
                  <c:v>113.63188263748501</c:v>
                </c:pt>
                <c:pt idx="29428">
                  <c:v>113.63187148652</c:v>
                </c:pt>
                <c:pt idx="29429">
                  <c:v>113.63061022127</c:v>
                </c:pt>
                <c:pt idx="29430">
                  <c:v>113.63061022127</c:v>
                </c:pt>
                <c:pt idx="29431">
                  <c:v>113.63061022127</c:v>
                </c:pt>
                <c:pt idx="29432">
                  <c:v>113.63061022127</c:v>
                </c:pt>
                <c:pt idx="29433">
                  <c:v>113.630277850052</c:v>
                </c:pt>
                <c:pt idx="29434">
                  <c:v>113.630093550246</c:v>
                </c:pt>
                <c:pt idx="29435">
                  <c:v>113.629807758151</c:v>
                </c:pt>
                <c:pt idx="29436">
                  <c:v>113.628820309831</c:v>
                </c:pt>
                <c:pt idx="29437">
                  <c:v>113.628128258396</c:v>
                </c:pt>
                <c:pt idx="29438">
                  <c:v>113.620146707502</c:v>
                </c:pt>
                <c:pt idx="29439">
                  <c:v>113.61611776697301</c:v>
                </c:pt>
                <c:pt idx="29440">
                  <c:v>113.61611776697301</c:v>
                </c:pt>
                <c:pt idx="29441">
                  <c:v>113.61611776697301</c:v>
                </c:pt>
                <c:pt idx="29442">
                  <c:v>113.608937566143</c:v>
                </c:pt>
                <c:pt idx="29443">
                  <c:v>113.608591614555</c:v>
                </c:pt>
                <c:pt idx="29444">
                  <c:v>113.608585111049</c:v>
                </c:pt>
                <c:pt idx="29445">
                  <c:v>113.60857057985601</c:v>
                </c:pt>
                <c:pt idx="29446">
                  <c:v>113.608566010876</c:v>
                </c:pt>
                <c:pt idx="29447">
                  <c:v>113.60856120778</c:v>
                </c:pt>
                <c:pt idx="29448">
                  <c:v>113.60855602616</c:v>
                </c:pt>
                <c:pt idx="29449">
                  <c:v>113.60854962563199</c:v>
                </c:pt>
                <c:pt idx="29450">
                  <c:v>113.608544915355</c:v>
                </c:pt>
                <c:pt idx="29451">
                  <c:v>113.606314323528</c:v>
                </c:pt>
                <c:pt idx="29452">
                  <c:v>113.604070707991</c:v>
                </c:pt>
                <c:pt idx="29453">
                  <c:v>113.604061484151</c:v>
                </c:pt>
                <c:pt idx="29454">
                  <c:v>113.60405839840099</c:v>
                </c:pt>
                <c:pt idx="29455">
                  <c:v>113.604057663608</c:v>
                </c:pt>
                <c:pt idx="29456">
                  <c:v>113.604053912232</c:v>
                </c:pt>
                <c:pt idx="29457">
                  <c:v>113.604053556683</c:v>
                </c:pt>
                <c:pt idx="29458">
                  <c:v>113.604044989895</c:v>
                </c:pt>
                <c:pt idx="29459">
                  <c:v>113.604042751996</c:v>
                </c:pt>
                <c:pt idx="29460">
                  <c:v>113.604041211618</c:v>
                </c:pt>
                <c:pt idx="29461">
                  <c:v>113.604039696961</c:v>
                </c:pt>
                <c:pt idx="29462">
                  <c:v>113.604036976887</c:v>
                </c:pt>
                <c:pt idx="29463">
                  <c:v>113.60403629010101</c:v>
                </c:pt>
                <c:pt idx="29464">
                  <c:v>113.604035460709</c:v>
                </c:pt>
                <c:pt idx="29465">
                  <c:v>113.60403169899899</c:v>
                </c:pt>
                <c:pt idx="29466">
                  <c:v>113.604031393989</c:v>
                </c:pt>
                <c:pt idx="29467">
                  <c:v>113.60402895652</c:v>
                </c:pt>
                <c:pt idx="29468">
                  <c:v>113.60402840486699</c:v>
                </c:pt>
                <c:pt idx="29469">
                  <c:v>113.604027474026</c:v>
                </c:pt>
                <c:pt idx="29470">
                  <c:v>113.604024775569</c:v>
                </c:pt>
                <c:pt idx="29471">
                  <c:v>113.604024386981</c:v>
                </c:pt>
                <c:pt idx="29472">
                  <c:v>113.604023476549</c:v>
                </c:pt>
                <c:pt idx="29473">
                  <c:v>113.604021894271</c:v>
                </c:pt>
                <c:pt idx="29474">
                  <c:v>113.604021813725</c:v>
                </c:pt>
                <c:pt idx="29475">
                  <c:v>113.604019198407</c:v>
                </c:pt>
                <c:pt idx="29476">
                  <c:v>113.604017921278</c:v>
                </c:pt>
                <c:pt idx="29477">
                  <c:v>113.604017055323</c:v>
                </c:pt>
                <c:pt idx="29478">
                  <c:v>113.60401523407999</c:v>
                </c:pt>
                <c:pt idx="29479">
                  <c:v>113.604015077977</c:v>
                </c:pt>
                <c:pt idx="29480">
                  <c:v>113.604014076544</c:v>
                </c:pt>
                <c:pt idx="29481">
                  <c:v>113.60401200893</c:v>
                </c:pt>
                <c:pt idx="29482">
                  <c:v>113.604011838867</c:v>
                </c:pt>
                <c:pt idx="29483">
                  <c:v>113.604006909384</c:v>
                </c:pt>
                <c:pt idx="29484">
                  <c:v>113.60400454489699</c:v>
                </c:pt>
                <c:pt idx="29485">
                  <c:v>113.60400221365499</c:v>
                </c:pt>
                <c:pt idx="29486">
                  <c:v>113.604000245463</c:v>
                </c:pt>
                <c:pt idx="29487">
                  <c:v>113.60400020845501</c:v>
                </c:pt>
                <c:pt idx="29488">
                  <c:v>113.603997799729</c:v>
                </c:pt>
                <c:pt idx="29489">
                  <c:v>113.60399553043599</c:v>
                </c:pt>
                <c:pt idx="29490">
                  <c:v>113.603995407445</c:v>
                </c:pt>
                <c:pt idx="29491">
                  <c:v>113.60399475183</c:v>
                </c:pt>
                <c:pt idx="29492">
                  <c:v>113.603992877422</c:v>
                </c:pt>
                <c:pt idx="29493">
                  <c:v>113.603992173089</c:v>
                </c:pt>
                <c:pt idx="29494">
                  <c:v>113.603990699232</c:v>
                </c:pt>
                <c:pt idx="29495">
                  <c:v>113.603989708895</c:v>
                </c:pt>
                <c:pt idx="29496">
                  <c:v>113.60398584647101</c:v>
                </c:pt>
                <c:pt idx="29497">
                  <c:v>113.603984739545</c:v>
                </c:pt>
                <c:pt idx="29498">
                  <c:v>113.603984241687</c:v>
                </c:pt>
                <c:pt idx="29499">
                  <c:v>113.60398384942</c:v>
                </c:pt>
                <c:pt idx="29500">
                  <c:v>113.60398257067099</c:v>
                </c:pt>
                <c:pt idx="29501">
                  <c:v>113.60398257020699</c:v>
                </c:pt>
                <c:pt idx="29502">
                  <c:v>113.60398163257</c:v>
                </c:pt>
                <c:pt idx="29503">
                  <c:v>113.60398139547399</c:v>
                </c:pt>
                <c:pt idx="29504">
                  <c:v>113.603976804871</c:v>
                </c:pt>
                <c:pt idx="29505">
                  <c:v>113.603975836754</c:v>
                </c:pt>
                <c:pt idx="29506">
                  <c:v>113.603975150455</c:v>
                </c:pt>
                <c:pt idx="29507">
                  <c:v>113.603973212943</c:v>
                </c:pt>
                <c:pt idx="29508">
                  <c:v>113.603969247705</c:v>
                </c:pt>
                <c:pt idx="29509">
                  <c:v>113.60396867151501</c:v>
                </c:pt>
                <c:pt idx="29510">
                  <c:v>113.60396698680201</c:v>
                </c:pt>
                <c:pt idx="29511">
                  <c:v>113.603964845699</c:v>
                </c:pt>
                <c:pt idx="29512">
                  <c:v>113.603963964722</c:v>
                </c:pt>
                <c:pt idx="29513">
                  <c:v>113.603963864142</c:v>
                </c:pt>
                <c:pt idx="29514">
                  <c:v>113.603963088843</c:v>
                </c:pt>
                <c:pt idx="29515">
                  <c:v>113.603960814624</c:v>
                </c:pt>
                <c:pt idx="29516">
                  <c:v>113.603959609922</c:v>
                </c:pt>
                <c:pt idx="29517">
                  <c:v>113.603956769528</c:v>
                </c:pt>
                <c:pt idx="29518">
                  <c:v>113.603953919171</c:v>
                </c:pt>
                <c:pt idx="29519">
                  <c:v>113.603951348411</c:v>
                </c:pt>
                <c:pt idx="29520">
                  <c:v>113.60395101856</c:v>
                </c:pt>
                <c:pt idx="29521">
                  <c:v>113.603942094818</c:v>
                </c:pt>
                <c:pt idx="29522">
                  <c:v>113.60180138286</c:v>
                </c:pt>
                <c:pt idx="29523">
                  <c:v>113.60180138286</c:v>
                </c:pt>
                <c:pt idx="29524">
                  <c:v>113.60180138286</c:v>
                </c:pt>
                <c:pt idx="29525">
                  <c:v>113.60180138286</c:v>
                </c:pt>
                <c:pt idx="29526">
                  <c:v>113.60180138286</c:v>
                </c:pt>
                <c:pt idx="29527">
                  <c:v>113.60180138286</c:v>
                </c:pt>
                <c:pt idx="29528">
                  <c:v>113.60180138286</c:v>
                </c:pt>
                <c:pt idx="29529">
                  <c:v>113.60059470419201</c:v>
                </c:pt>
                <c:pt idx="29530">
                  <c:v>113.593296066082</c:v>
                </c:pt>
                <c:pt idx="29531">
                  <c:v>113.58747175480801</c:v>
                </c:pt>
                <c:pt idx="29532">
                  <c:v>113.58345330844099</c:v>
                </c:pt>
                <c:pt idx="29533">
                  <c:v>113.582901433948</c:v>
                </c:pt>
                <c:pt idx="29534">
                  <c:v>113.580777514594</c:v>
                </c:pt>
                <c:pt idx="29535">
                  <c:v>113.576475588324</c:v>
                </c:pt>
                <c:pt idx="29536">
                  <c:v>113.570925104864</c:v>
                </c:pt>
                <c:pt idx="29537">
                  <c:v>113.562661030596</c:v>
                </c:pt>
                <c:pt idx="29538">
                  <c:v>113.55308059117399</c:v>
                </c:pt>
                <c:pt idx="29539">
                  <c:v>113.54792094833201</c:v>
                </c:pt>
                <c:pt idx="29540">
                  <c:v>113.542417243282</c:v>
                </c:pt>
                <c:pt idx="29541">
                  <c:v>113.541560233242</c:v>
                </c:pt>
                <c:pt idx="29542">
                  <c:v>113.540901006563</c:v>
                </c:pt>
                <c:pt idx="29543">
                  <c:v>113.540901006563</c:v>
                </c:pt>
                <c:pt idx="29544">
                  <c:v>113.539844520751</c:v>
                </c:pt>
                <c:pt idx="29545">
                  <c:v>113.538213799926</c:v>
                </c:pt>
                <c:pt idx="29546">
                  <c:v>113.532860515073</c:v>
                </c:pt>
                <c:pt idx="29547">
                  <c:v>113.52488340884901</c:v>
                </c:pt>
                <c:pt idx="29548">
                  <c:v>113.52488340884901</c:v>
                </c:pt>
                <c:pt idx="29549">
                  <c:v>113.523560053601</c:v>
                </c:pt>
                <c:pt idx="29550">
                  <c:v>113.522528002531</c:v>
                </c:pt>
                <c:pt idx="29551">
                  <c:v>113.519145660193</c:v>
                </c:pt>
                <c:pt idx="29552">
                  <c:v>113.51696968789101</c:v>
                </c:pt>
                <c:pt idx="29553">
                  <c:v>113.51696968789101</c:v>
                </c:pt>
                <c:pt idx="29554">
                  <c:v>113.512465962433</c:v>
                </c:pt>
                <c:pt idx="29555">
                  <c:v>113.500812677127</c:v>
                </c:pt>
                <c:pt idx="29556">
                  <c:v>113.49615816484599</c:v>
                </c:pt>
                <c:pt idx="29557">
                  <c:v>113.493608836619</c:v>
                </c:pt>
                <c:pt idx="29558">
                  <c:v>113.49018514036401</c:v>
                </c:pt>
                <c:pt idx="29559">
                  <c:v>113.478351862103</c:v>
                </c:pt>
                <c:pt idx="29560">
                  <c:v>113.478351862103</c:v>
                </c:pt>
                <c:pt idx="29561">
                  <c:v>113.478088746437</c:v>
                </c:pt>
                <c:pt idx="29562">
                  <c:v>113.47771984380999</c:v>
                </c:pt>
                <c:pt idx="29563">
                  <c:v>113.474957928023</c:v>
                </c:pt>
                <c:pt idx="29564">
                  <c:v>113.469617799788</c:v>
                </c:pt>
                <c:pt idx="29565">
                  <c:v>113.45963718608201</c:v>
                </c:pt>
                <c:pt idx="29566">
                  <c:v>113.45348699583499</c:v>
                </c:pt>
                <c:pt idx="29567">
                  <c:v>113.45348699583499</c:v>
                </c:pt>
                <c:pt idx="29568">
                  <c:v>113.45348699583499</c:v>
                </c:pt>
                <c:pt idx="29569">
                  <c:v>113.44616487069899</c:v>
                </c:pt>
                <c:pt idx="29570">
                  <c:v>113.44616487069899</c:v>
                </c:pt>
                <c:pt idx="29571">
                  <c:v>113.443431296612</c:v>
                </c:pt>
                <c:pt idx="29572">
                  <c:v>113.44275595693</c:v>
                </c:pt>
                <c:pt idx="29573">
                  <c:v>113.441141864835</c:v>
                </c:pt>
                <c:pt idx="29574">
                  <c:v>113.438906130829</c:v>
                </c:pt>
                <c:pt idx="29575">
                  <c:v>113.438906130829</c:v>
                </c:pt>
                <c:pt idx="29576">
                  <c:v>113.437498957359</c:v>
                </c:pt>
                <c:pt idx="29577">
                  <c:v>113.431710776226</c:v>
                </c:pt>
                <c:pt idx="29578">
                  <c:v>113.431710776226</c:v>
                </c:pt>
                <c:pt idx="29579">
                  <c:v>113.42665547760799</c:v>
                </c:pt>
                <c:pt idx="29580">
                  <c:v>113.424578806889</c:v>
                </c:pt>
                <c:pt idx="29581">
                  <c:v>113.424578806889</c:v>
                </c:pt>
                <c:pt idx="29582">
                  <c:v>113.424578806889</c:v>
                </c:pt>
                <c:pt idx="29583">
                  <c:v>113.419859374702</c:v>
                </c:pt>
                <c:pt idx="29584">
                  <c:v>113.41868391841</c:v>
                </c:pt>
                <c:pt idx="29585">
                  <c:v>113.41868391841</c:v>
                </c:pt>
                <c:pt idx="29586">
                  <c:v>113.41166815539501</c:v>
                </c:pt>
                <c:pt idx="29587">
                  <c:v>113.407026194089</c:v>
                </c:pt>
                <c:pt idx="29588">
                  <c:v>113.401263358248</c:v>
                </c:pt>
                <c:pt idx="29589">
                  <c:v>113.401263358248</c:v>
                </c:pt>
                <c:pt idx="29590">
                  <c:v>113.401263358248</c:v>
                </c:pt>
                <c:pt idx="29591">
                  <c:v>113.401263358248</c:v>
                </c:pt>
                <c:pt idx="29592">
                  <c:v>113.401263358248</c:v>
                </c:pt>
                <c:pt idx="29593">
                  <c:v>113.401263358248</c:v>
                </c:pt>
                <c:pt idx="29594">
                  <c:v>113.401263358248</c:v>
                </c:pt>
                <c:pt idx="29595">
                  <c:v>113.401263358248</c:v>
                </c:pt>
                <c:pt idx="29596">
                  <c:v>113.401263358248</c:v>
                </c:pt>
                <c:pt idx="29597">
                  <c:v>113.401263358248</c:v>
                </c:pt>
                <c:pt idx="29598">
                  <c:v>113.401263358248</c:v>
                </c:pt>
                <c:pt idx="29599">
                  <c:v>113.401263358248</c:v>
                </c:pt>
                <c:pt idx="29600">
                  <c:v>113.401263358248</c:v>
                </c:pt>
                <c:pt idx="29601">
                  <c:v>113.401263358248</c:v>
                </c:pt>
                <c:pt idx="29602">
                  <c:v>113.39668478220899</c:v>
                </c:pt>
                <c:pt idx="29603">
                  <c:v>113.39668478220899</c:v>
                </c:pt>
                <c:pt idx="29604">
                  <c:v>113.39668478220899</c:v>
                </c:pt>
                <c:pt idx="29605">
                  <c:v>113.39668478220899</c:v>
                </c:pt>
                <c:pt idx="29606">
                  <c:v>113.39668478220899</c:v>
                </c:pt>
                <c:pt idx="29607">
                  <c:v>113.39668478220899</c:v>
                </c:pt>
                <c:pt idx="29608">
                  <c:v>113.39668478220899</c:v>
                </c:pt>
                <c:pt idx="29609">
                  <c:v>113.39668478220899</c:v>
                </c:pt>
                <c:pt idx="29610">
                  <c:v>113.39668478220899</c:v>
                </c:pt>
                <c:pt idx="29611">
                  <c:v>113.39668478220899</c:v>
                </c:pt>
                <c:pt idx="29612">
                  <c:v>113.39668478220899</c:v>
                </c:pt>
                <c:pt idx="29613">
                  <c:v>113.39668478220899</c:v>
                </c:pt>
                <c:pt idx="29614">
                  <c:v>113.39668478220899</c:v>
                </c:pt>
                <c:pt idx="29615">
                  <c:v>113.39668478220899</c:v>
                </c:pt>
                <c:pt idx="29616">
                  <c:v>113.39668478220899</c:v>
                </c:pt>
                <c:pt idx="29617">
                  <c:v>113.39668478220899</c:v>
                </c:pt>
                <c:pt idx="29618">
                  <c:v>113.39668478220899</c:v>
                </c:pt>
                <c:pt idx="29619">
                  <c:v>113.39668478220899</c:v>
                </c:pt>
                <c:pt idx="29620">
                  <c:v>113.39668478220899</c:v>
                </c:pt>
                <c:pt idx="29621">
                  <c:v>113.39668478220899</c:v>
                </c:pt>
                <c:pt idx="29622">
                  <c:v>113.39668478220899</c:v>
                </c:pt>
                <c:pt idx="29623">
                  <c:v>113.39668478220899</c:v>
                </c:pt>
                <c:pt idx="29624">
                  <c:v>113.39668478220899</c:v>
                </c:pt>
                <c:pt idx="29625">
                  <c:v>113.39668478220899</c:v>
                </c:pt>
                <c:pt idx="29626">
                  <c:v>113.39668478220899</c:v>
                </c:pt>
                <c:pt idx="29627">
                  <c:v>113.39668478220899</c:v>
                </c:pt>
                <c:pt idx="29628">
                  <c:v>113.39668478220899</c:v>
                </c:pt>
                <c:pt idx="29629">
                  <c:v>113.39668478220899</c:v>
                </c:pt>
                <c:pt idx="29630">
                  <c:v>113.39668478220899</c:v>
                </c:pt>
                <c:pt idx="29631">
                  <c:v>113.39668478220899</c:v>
                </c:pt>
                <c:pt idx="29632">
                  <c:v>113.39668478220899</c:v>
                </c:pt>
                <c:pt idx="29633">
                  <c:v>113.39668478220899</c:v>
                </c:pt>
                <c:pt idx="29634">
                  <c:v>113.39668478220899</c:v>
                </c:pt>
                <c:pt idx="29635">
                  <c:v>113.39668478220899</c:v>
                </c:pt>
                <c:pt idx="29636">
                  <c:v>113.39668478220899</c:v>
                </c:pt>
                <c:pt idx="29637">
                  <c:v>113.39668478220899</c:v>
                </c:pt>
                <c:pt idx="29638">
                  <c:v>113.39668478220899</c:v>
                </c:pt>
                <c:pt idx="29639">
                  <c:v>113.39668478220899</c:v>
                </c:pt>
                <c:pt idx="29640">
                  <c:v>113.39668478220899</c:v>
                </c:pt>
                <c:pt idx="29641">
                  <c:v>113.39668478220899</c:v>
                </c:pt>
                <c:pt idx="29642">
                  <c:v>113.39668478220899</c:v>
                </c:pt>
                <c:pt idx="29643">
                  <c:v>113.39668478220899</c:v>
                </c:pt>
                <c:pt idx="29644">
                  <c:v>113.39668478220899</c:v>
                </c:pt>
                <c:pt idx="29645">
                  <c:v>113.39668478220899</c:v>
                </c:pt>
                <c:pt idx="29646">
                  <c:v>113.39668478220899</c:v>
                </c:pt>
                <c:pt idx="29647">
                  <c:v>113.39668478220899</c:v>
                </c:pt>
                <c:pt idx="29648">
                  <c:v>113.39668478220899</c:v>
                </c:pt>
                <c:pt idx="29649">
                  <c:v>113.39668478220899</c:v>
                </c:pt>
                <c:pt idx="29650">
                  <c:v>113.39668478220899</c:v>
                </c:pt>
                <c:pt idx="29651">
                  <c:v>113.39668478220899</c:v>
                </c:pt>
                <c:pt idx="29652">
                  <c:v>113.39668478220899</c:v>
                </c:pt>
                <c:pt idx="29653">
                  <c:v>113.39668478220899</c:v>
                </c:pt>
                <c:pt idx="29654">
                  <c:v>113.39668478220899</c:v>
                </c:pt>
                <c:pt idx="29655">
                  <c:v>113.39668478220899</c:v>
                </c:pt>
                <c:pt idx="29656">
                  <c:v>113.39668478220899</c:v>
                </c:pt>
                <c:pt idx="29657">
                  <c:v>113.39668478220899</c:v>
                </c:pt>
                <c:pt idx="29658">
                  <c:v>113.39668478220899</c:v>
                </c:pt>
                <c:pt idx="29659">
                  <c:v>113.39668478220899</c:v>
                </c:pt>
                <c:pt idx="29660">
                  <c:v>113.39668478220899</c:v>
                </c:pt>
                <c:pt idx="29661">
                  <c:v>113.39668478220899</c:v>
                </c:pt>
                <c:pt idx="29662">
                  <c:v>113.39668478220899</c:v>
                </c:pt>
                <c:pt idx="29663">
                  <c:v>113.39668478220899</c:v>
                </c:pt>
                <c:pt idx="29664">
                  <c:v>113.39668478220899</c:v>
                </c:pt>
                <c:pt idx="29665">
                  <c:v>113.39668478220899</c:v>
                </c:pt>
                <c:pt idx="29666">
                  <c:v>113.39668478220899</c:v>
                </c:pt>
                <c:pt idx="29667">
                  <c:v>113.39668478220899</c:v>
                </c:pt>
                <c:pt idx="29668">
                  <c:v>113.39668478220899</c:v>
                </c:pt>
                <c:pt idx="29669">
                  <c:v>113.39668478220899</c:v>
                </c:pt>
                <c:pt idx="29670">
                  <c:v>113.39668478220899</c:v>
                </c:pt>
                <c:pt idx="29671">
                  <c:v>113.39668478220899</c:v>
                </c:pt>
                <c:pt idx="29672">
                  <c:v>113.39668478220899</c:v>
                </c:pt>
                <c:pt idx="29673">
                  <c:v>113.39668478220899</c:v>
                </c:pt>
                <c:pt idx="29674">
                  <c:v>113.39668478220899</c:v>
                </c:pt>
                <c:pt idx="29675">
                  <c:v>113.39668478220899</c:v>
                </c:pt>
                <c:pt idx="29676">
                  <c:v>113.39668478220899</c:v>
                </c:pt>
                <c:pt idx="29677">
                  <c:v>113.39668478220899</c:v>
                </c:pt>
                <c:pt idx="29678">
                  <c:v>113.39668478220899</c:v>
                </c:pt>
                <c:pt idx="29679">
                  <c:v>113.39668478220899</c:v>
                </c:pt>
                <c:pt idx="29680">
                  <c:v>113.39668478220899</c:v>
                </c:pt>
                <c:pt idx="29681">
                  <c:v>113.39668478220899</c:v>
                </c:pt>
                <c:pt idx="29682">
                  <c:v>113.39668478220899</c:v>
                </c:pt>
                <c:pt idx="29683">
                  <c:v>113.39668478220899</c:v>
                </c:pt>
                <c:pt idx="29684">
                  <c:v>113.39668478220899</c:v>
                </c:pt>
                <c:pt idx="29685">
                  <c:v>113.39668478220899</c:v>
                </c:pt>
                <c:pt idx="29686">
                  <c:v>113.39668478220899</c:v>
                </c:pt>
                <c:pt idx="29687">
                  <c:v>113.39668478220899</c:v>
                </c:pt>
                <c:pt idx="29688">
                  <c:v>113.39668478220899</c:v>
                </c:pt>
                <c:pt idx="29689">
                  <c:v>113.39668478220899</c:v>
                </c:pt>
                <c:pt idx="29690">
                  <c:v>113.39668478220899</c:v>
                </c:pt>
                <c:pt idx="29691">
                  <c:v>113.39668478220899</c:v>
                </c:pt>
                <c:pt idx="29692">
                  <c:v>113.39668478220899</c:v>
                </c:pt>
                <c:pt idx="29693">
                  <c:v>113.39668478220899</c:v>
                </c:pt>
                <c:pt idx="29694">
                  <c:v>113.39668478220899</c:v>
                </c:pt>
                <c:pt idx="29695">
                  <c:v>113.39668478220899</c:v>
                </c:pt>
                <c:pt idx="29696">
                  <c:v>113.39668478220899</c:v>
                </c:pt>
                <c:pt idx="29697">
                  <c:v>113.39668478220899</c:v>
                </c:pt>
                <c:pt idx="29698">
                  <c:v>113.39668478220899</c:v>
                </c:pt>
                <c:pt idx="29699">
                  <c:v>113.39668478220899</c:v>
                </c:pt>
                <c:pt idx="29700">
                  <c:v>113.39668478220899</c:v>
                </c:pt>
                <c:pt idx="29701">
                  <c:v>113.374981809418</c:v>
                </c:pt>
                <c:pt idx="29702">
                  <c:v>113.360708346114</c:v>
                </c:pt>
                <c:pt idx="29703">
                  <c:v>113.360679671349</c:v>
                </c:pt>
                <c:pt idx="29704">
                  <c:v>113.35108787275099</c:v>
                </c:pt>
                <c:pt idx="29705">
                  <c:v>113.34723545511299</c:v>
                </c:pt>
                <c:pt idx="29706">
                  <c:v>113.345842075051</c:v>
                </c:pt>
                <c:pt idx="29707">
                  <c:v>113.345529717503</c:v>
                </c:pt>
                <c:pt idx="29708">
                  <c:v>113.32735215859699</c:v>
                </c:pt>
                <c:pt idx="29709">
                  <c:v>113.319473995648</c:v>
                </c:pt>
                <c:pt idx="29710">
                  <c:v>113.319186626869</c:v>
                </c:pt>
                <c:pt idx="29711">
                  <c:v>113.318202395302</c:v>
                </c:pt>
                <c:pt idx="29712">
                  <c:v>113.317568090853</c:v>
                </c:pt>
                <c:pt idx="29713">
                  <c:v>113.31580848759199</c:v>
                </c:pt>
                <c:pt idx="29714">
                  <c:v>113.30775463781499</c:v>
                </c:pt>
                <c:pt idx="29715">
                  <c:v>113.295812799722</c:v>
                </c:pt>
                <c:pt idx="29716">
                  <c:v>113.29032249555</c:v>
                </c:pt>
                <c:pt idx="29717">
                  <c:v>113.287489458818</c:v>
                </c:pt>
                <c:pt idx="29718">
                  <c:v>113.282246703184</c:v>
                </c:pt>
                <c:pt idx="29719">
                  <c:v>113.27915636335101</c:v>
                </c:pt>
                <c:pt idx="29720">
                  <c:v>113.279112417318</c:v>
                </c:pt>
                <c:pt idx="29721">
                  <c:v>113.278867668286</c:v>
                </c:pt>
                <c:pt idx="29722">
                  <c:v>113.27091499431801</c:v>
                </c:pt>
                <c:pt idx="29723">
                  <c:v>113.265074944548</c:v>
                </c:pt>
                <c:pt idx="29724">
                  <c:v>113.250438492025</c:v>
                </c:pt>
                <c:pt idx="29725">
                  <c:v>113.248454945923</c:v>
                </c:pt>
                <c:pt idx="29726">
                  <c:v>113.24706754066899</c:v>
                </c:pt>
                <c:pt idx="29727">
                  <c:v>113.23989221114699</c:v>
                </c:pt>
                <c:pt idx="29728">
                  <c:v>113.23969634184699</c:v>
                </c:pt>
                <c:pt idx="29729">
                  <c:v>113.208081772196</c:v>
                </c:pt>
                <c:pt idx="29730">
                  <c:v>113.20789370584799</c:v>
                </c:pt>
                <c:pt idx="29731">
                  <c:v>113.200755958393</c:v>
                </c:pt>
                <c:pt idx="29732">
                  <c:v>113.17062937914299</c:v>
                </c:pt>
                <c:pt idx="29733">
                  <c:v>113.170467416614</c:v>
                </c:pt>
                <c:pt idx="29734">
                  <c:v>113.169739830419</c:v>
                </c:pt>
                <c:pt idx="29735">
                  <c:v>113.15706823055601</c:v>
                </c:pt>
                <c:pt idx="29736">
                  <c:v>113.13793702328501</c:v>
                </c:pt>
                <c:pt idx="29737">
                  <c:v>113.13649238127999</c:v>
                </c:pt>
                <c:pt idx="29738">
                  <c:v>113.13141939627</c:v>
                </c:pt>
                <c:pt idx="29739">
                  <c:v>113.130317948989</c:v>
                </c:pt>
                <c:pt idx="29740">
                  <c:v>113.127498999642</c:v>
                </c:pt>
                <c:pt idx="29741">
                  <c:v>113.127404297824</c:v>
                </c:pt>
                <c:pt idx="29742">
                  <c:v>113.12572579466099</c:v>
                </c:pt>
                <c:pt idx="29743">
                  <c:v>113.124646927285</c:v>
                </c:pt>
                <c:pt idx="29744">
                  <c:v>113.12252930053501</c:v>
                </c:pt>
                <c:pt idx="29745">
                  <c:v>113.122138072998</c:v>
                </c:pt>
                <c:pt idx="29746">
                  <c:v>113.12210283919499</c:v>
                </c:pt>
                <c:pt idx="29747">
                  <c:v>113.12202018005701</c:v>
                </c:pt>
                <c:pt idx="29748">
                  <c:v>113.121584894313</c:v>
                </c:pt>
                <c:pt idx="29749">
                  <c:v>113.12135734651601</c:v>
                </c:pt>
                <c:pt idx="29750">
                  <c:v>113.121163281644</c:v>
                </c:pt>
                <c:pt idx="29751">
                  <c:v>113.120463458571</c:v>
                </c:pt>
                <c:pt idx="29752">
                  <c:v>113.119359975485</c:v>
                </c:pt>
                <c:pt idx="29753">
                  <c:v>113.115638392151</c:v>
                </c:pt>
                <c:pt idx="29754">
                  <c:v>113.114467338182</c:v>
                </c:pt>
                <c:pt idx="29755">
                  <c:v>113.104840828611</c:v>
                </c:pt>
                <c:pt idx="29756">
                  <c:v>113.10460105727</c:v>
                </c:pt>
                <c:pt idx="29757">
                  <c:v>113.10330583340701</c:v>
                </c:pt>
                <c:pt idx="29758">
                  <c:v>113.103034963691</c:v>
                </c:pt>
                <c:pt idx="29759">
                  <c:v>113.102901993279</c:v>
                </c:pt>
                <c:pt idx="29760">
                  <c:v>113.102720821719</c:v>
                </c:pt>
                <c:pt idx="29761">
                  <c:v>113.099948240635</c:v>
                </c:pt>
                <c:pt idx="29762">
                  <c:v>113.09893087394801</c:v>
                </c:pt>
                <c:pt idx="29763">
                  <c:v>113.09199748129799</c:v>
                </c:pt>
                <c:pt idx="29764">
                  <c:v>113.089805571082</c:v>
                </c:pt>
                <c:pt idx="29765">
                  <c:v>113.086287605037</c:v>
                </c:pt>
                <c:pt idx="29766">
                  <c:v>113.084317534673</c:v>
                </c:pt>
                <c:pt idx="29767">
                  <c:v>113.080500442866</c:v>
                </c:pt>
                <c:pt idx="29768">
                  <c:v>113.07593064282</c:v>
                </c:pt>
                <c:pt idx="29769">
                  <c:v>113.07540432984101</c:v>
                </c:pt>
                <c:pt idx="29770">
                  <c:v>113.075238283028</c:v>
                </c:pt>
                <c:pt idx="29771">
                  <c:v>113.07518599928299</c:v>
                </c:pt>
                <c:pt idx="29772">
                  <c:v>113.075138702202</c:v>
                </c:pt>
                <c:pt idx="29773">
                  <c:v>113.074602868656</c:v>
                </c:pt>
                <c:pt idx="29774">
                  <c:v>113.074438858655</c:v>
                </c:pt>
                <c:pt idx="29775">
                  <c:v>113.074347311759</c:v>
                </c:pt>
                <c:pt idx="29776">
                  <c:v>113.074077099021</c:v>
                </c:pt>
                <c:pt idx="29777">
                  <c:v>113.074035369277</c:v>
                </c:pt>
                <c:pt idx="29778">
                  <c:v>113.073965498086</c:v>
                </c:pt>
                <c:pt idx="29779">
                  <c:v>113.071634156168</c:v>
                </c:pt>
                <c:pt idx="29780">
                  <c:v>113.064883830357</c:v>
                </c:pt>
                <c:pt idx="29781">
                  <c:v>113.02743869339299</c:v>
                </c:pt>
                <c:pt idx="29782">
                  <c:v>113.01468536686301</c:v>
                </c:pt>
                <c:pt idx="29783">
                  <c:v>112.98278212422601</c:v>
                </c:pt>
                <c:pt idx="29784">
                  <c:v>112.982284623928</c:v>
                </c:pt>
                <c:pt idx="29785">
                  <c:v>112.981970049016</c:v>
                </c:pt>
                <c:pt idx="29786">
                  <c:v>112.973295588841</c:v>
                </c:pt>
                <c:pt idx="29787">
                  <c:v>112.971590037724</c:v>
                </c:pt>
                <c:pt idx="29788">
                  <c:v>112.96253582708199</c:v>
                </c:pt>
                <c:pt idx="29789">
                  <c:v>112.96143226728201</c:v>
                </c:pt>
                <c:pt idx="29790">
                  <c:v>112.951796997199</c:v>
                </c:pt>
                <c:pt idx="29791">
                  <c:v>112.951555703396</c:v>
                </c:pt>
                <c:pt idx="29792">
                  <c:v>112.951164969723</c:v>
                </c:pt>
                <c:pt idx="29793">
                  <c:v>112.950793306099</c:v>
                </c:pt>
                <c:pt idx="29794">
                  <c:v>112.93450280274401</c:v>
                </c:pt>
                <c:pt idx="29795">
                  <c:v>112.933944640362</c:v>
                </c:pt>
                <c:pt idx="29796">
                  <c:v>112.926053614759</c:v>
                </c:pt>
                <c:pt idx="29797">
                  <c:v>112.925648389104</c:v>
                </c:pt>
                <c:pt idx="29798">
                  <c:v>112.919148517634</c:v>
                </c:pt>
                <c:pt idx="29799">
                  <c:v>112.917052748712</c:v>
                </c:pt>
                <c:pt idx="29800">
                  <c:v>112.916373531068</c:v>
                </c:pt>
                <c:pt idx="29801">
                  <c:v>112.91580518701301</c:v>
                </c:pt>
                <c:pt idx="29802">
                  <c:v>112.91075134450899</c:v>
                </c:pt>
                <c:pt idx="29803">
                  <c:v>112.907414409949</c:v>
                </c:pt>
                <c:pt idx="29804">
                  <c:v>112.907363850984</c:v>
                </c:pt>
                <c:pt idx="29805">
                  <c:v>112.90711358145499</c:v>
                </c:pt>
                <c:pt idx="29806">
                  <c:v>112.906332721364</c:v>
                </c:pt>
                <c:pt idx="29807">
                  <c:v>112.906302671303</c:v>
                </c:pt>
                <c:pt idx="29808">
                  <c:v>112.90582534057501</c:v>
                </c:pt>
                <c:pt idx="29809">
                  <c:v>112.905382809363</c:v>
                </c:pt>
                <c:pt idx="29810">
                  <c:v>112.90495218647099</c:v>
                </c:pt>
                <c:pt idx="29811">
                  <c:v>112.902670298537</c:v>
                </c:pt>
                <c:pt idx="29812">
                  <c:v>112.902591650575</c:v>
                </c:pt>
                <c:pt idx="29813">
                  <c:v>112.90177497263601</c:v>
                </c:pt>
                <c:pt idx="29814">
                  <c:v>112.900121865049</c:v>
                </c:pt>
                <c:pt idx="29815">
                  <c:v>112.89999639442399</c:v>
                </c:pt>
                <c:pt idx="29816">
                  <c:v>112.898144868222</c:v>
                </c:pt>
                <c:pt idx="29817">
                  <c:v>112.89809010915999</c:v>
                </c:pt>
                <c:pt idx="29818">
                  <c:v>112.896958838579</c:v>
                </c:pt>
                <c:pt idx="29819">
                  <c:v>112.880053773081</c:v>
                </c:pt>
                <c:pt idx="29820">
                  <c:v>112.875369083435</c:v>
                </c:pt>
                <c:pt idx="29821">
                  <c:v>112.87457527703199</c:v>
                </c:pt>
                <c:pt idx="29822">
                  <c:v>112.873310093222</c:v>
                </c:pt>
                <c:pt idx="29823">
                  <c:v>112.87051502570699</c:v>
                </c:pt>
                <c:pt idx="29824">
                  <c:v>112.869900048937</c:v>
                </c:pt>
                <c:pt idx="29825">
                  <c:v>112.869691497823</c:v>
                </c:pt>
                <c:pt idx="29826">
                  <c:v>112.869473254456</c:v>
                </c:pt>
                <c:pt idx="29827">
                  <c:v>112.869261526836</c:v>
                </c:pt>
                <c:pt idx="29828">
                  <c:v>112.86918318278499</c:v>
                </c:pt>
                <c:pt idx="29829">
                  <c:v>112.86914770106399</c:v>
                </c:pt>
                <c:pt idx="29830">
                  <c:v>112.869107397405</c:v>
                </c:pt>
                <c:pt idx="29831">
                  <c:v>112.86908330495</c:v>
                </c:pt>
                <c:pt idx="29832">
                  <c:v>112.869075233687</c:v>
                </c:pt>
                <c:pt idx="29833">
                  <c:v>112.86906513988301</c:v>
                </c:pt>
                <c:pt idx="29834">
                  <c:v>112.869002144883</c:v>
                </c:pt>
                <c:pt idx="29835">
                  <c:v>112.868968005582</c:v>
                </c:pt>
                <c:pt idx="29836">
                  <c:v>112.868750302088</c:v>
                </c:pt>
                <c:pt idx="29837">
                  <c:v>112.868591615581</c:v>
                </c:pt>
                <c:pt idx="29838">
                  <c:v>112.8683481139</c:v>
                </c:pt>
                <c:pt idx="29839">
                  <c:v>112.868123906059</c:v>
                </c:pt>
                <c:pt idx="29840">
                  <c:v>112.86791649740999</c:v>
                </c:pt>
                <c:pt idx="29841">
                  <c:v>112.867815985058</c:v>
                </c:pt>
                <c:pt idx="29842">
                  <c:v>112.855363694112</c:v>
                </c:pt>
                <c:pt idx="29843">
                  <c:v>112.802628219987</c:v>
                </c:pt>
                <c:pt idx="29844">
                  <c:v>112.791325291531</c:v>
                </c:pt>
                <c:pt idx="29845">
                  <c:v>112.76934759738501</c:v>
                </c:pt>
                <c:pt idx="29846">
                  <c:v>112.765254781159</c:v>
                </c:pt>
                <c:pt idx="29847">
                  <c:v>112.765027279512</c:v>
                </c:pt>
                <c:pt idx="29848">
                  <c:v>112.765000442047</c:v>
                </c:pt>
                <c:pt idx="29849">
                  <c:v>112.745143932829</c:v>
                </c:pt>
                <c:pt idx="29850">
                  <c:v>112.74434781904201</c:v>
                </c:pt>
                <c:pt idx="29851">
                  <c:v>112.74432679834599</c:v>
                </c:pt>
                <c:pt idx="29852">
                  <c:v>112.744288802855</c:v>
                </c:pt>
                <c:pt idx="29853">
                  <c:v>112.743672762693</c:v>
                </c:pt>
                <c:pt idx="29854">
                  <c:v>112.74365177157701</c:v>
                </c:pt>
                <c:pt idx="29855">
                  <c:v>112.74263850537</c:v>
                </c:pt>
                <c:pt idx="29856">
                  <c:v>112.72609037040201</c:v>
                </c:pt>
                <c:pt idx="29857">
                  <c:v>112.725847004263</c:v>
                </c:pt>
                <c:pt idx="29858">
                  <c:v>112.725760953147</c:v>
                </c:pt>
                <c:pt idx="29859">
                  <c:v>112.725518787951</c:v>
                </c:pt>
                <c:pt idx="29860">
                  <c:v>112.72488987667801</c:v>
                </c:pt>
                <c:pt idx="29861">
                  <c:v>112.72488015136599</c:v>
                </c:pt>
                <c:pt idx="29862">
                  <c:v>112.724845954899</c:v>
                </c:pt>
                <c:pt idx="29863">
                  <c:v>112.72480288088499</c:v>
                </c:pt>
                <c:pt idx="29864">
                  <c:v>112.724792243455</c:v>
                </c:pt>
                <c:pt idx="29865">
                  <c:v>112.724300095548</c:v>
                </c:pt>
                <c:pt idx="29866">
                  <c:v>112.72342032900499</c:v>
                </c:pt>
                <c:pt idx="29867">
                  <c:v>112.71490030531</c:v>
                </c:pt>
                <c:pt idx="29868">
                  <c:v>112.714621512573</c:v>
                </c:pt>
                <c:pt idx="29869">
                  <c:v>112.705162980898</c:v>
                </c:pt>
                <c:pt idx="29870">
                  <c:v>112.705097128684</c:v>
                </c:pt>
                <c:pt idx="29871">
                  <c:v>112.705044303462</c:v>
                </c:pt>
                <c:pt idx="29872">
                  <c:v>112.704976477016</c:v>
                </c:pt>
                <c:pt idx="29873">
                  <c:v>112.704841378886</c:v>
                </c:pt>
                <c:pt idx="29874">
                  <c:v>112.704775262678</c:v>
                </c:pt>
                <c:pt idx="29875">
                  <c:v>112.704639508578</c:v>
                </c:pt>
                <c:pt idx="29876">
                  <c:v>112.70458958550201</c:v>
                </c:pt>
                <c:pt idx="29877">
                  <c:v>112.702710377789</c:v>
                </c:pt>
                <c:pt idx="29878">
                  <c:v>112.700353623959</c:v>
                </c:pt>
                <c:pt idx="29879">
                  <c:v>112.69532466522701</c:v>
                </c:pt>
                <c:pt idx="29880">
                  <c:v>112.694031992606</c:v>
                </c:pt>
                <c:pt idx="29881">
                  <c:v>112.688795908969</c:v>
                </c:pt>
                <c:pt idx="29882">
                  <c:v>112.686853217997</c:v>
                </c:pt>
                <c:pt idx="29883">
                  <c:v>112.68572873776</c:v>
                </c:pt>
                <c:pt idx="29884">
                  <c:v>112.685597798491</c:v>
                </c:pt>
                <c:pt idx="29885">
                  <c:v>112.682420951856</c:v>
                </c:pt>
                <c:pt idx="29886">
                  <c:v>112.675937773718</c:v>
                </c:pt>
                <c:pt idx="29887">
                  <c:v>112.67561981766301</c:v>
                </c:pt>
                <c:pt idx="29888">
                  <c:v>112.67453064252901</c:v>
                </c:pt>
                <c:pt idx="29889">
                  <c:v>112.674375015236</c:v>
                </c:pt>
                <c:pt idx="29890">
                  <c:v>112.665917199123</c:v>
                </c:pt>
                <c:pt idx="29891">
                  <c:v>112.664549402094</c:v>
                </c:pt>
                <c:pt idx="29892">
                  <c:v>112.657789647633</c:v>
                </c:pt>
                <c:pt idx="29893">
                  <c:v>112.656525624727</c:v>
                </c:pt>
                <c:pt idx="29894">
                  <c:v>112.654663199814</c:v>
                </c:pt>
                <c:pt idx="29895">
                  <c:v>112.653785168238</c:v>
                </c:pt>
                <c:pt idx="29896">
                  <c:v>112.65370523371701</c:v>
                </c:pt>
                <c:pt idx="29897">
                  <c:v>112.653659913379</c:v>
                </c:pt>
                <c:pt idx="29898">
                  <c:v>112.653602709718</c:v>
                </c:pt>
                <c:pt idx="29899">
                  <c:v>112.648569219519</c:v>
                </c:pt>
                <c:pt idx="29900">
                  <c:v>112.635226854058</c:v>
                </c:pt>
                <c:pt idx="29901">
                  <c:v>112.63398240702</c:v>
                </c:pt>
                <c:pt idx="29902">
                  <c:v>112.633744866635</c:v>
                </c:pt>
                <c:pt idx="29903">
                  <c:v>112.63368771123601</c:v>
                </c:pt>
                <c:pt idx="29904">
                  <c:v>112.632792898006</c:v>
                </c:pt>
                <c:pt idx="29905">
                  <c:v>112.63278306347</c:v>
                </c:pt>
                <c:pt idx="29906">
                  <c:v>112.632749871971</c:v>
                </c:pt>
                <c:pt idx="29907">
                  <c:v>112.632072294837</c:v>
                </c:pt>
                <c:pt idx="29908">
                  <c:v>112.625494884353</c:v>
                </c:pt>
                <c:pt idx="29909">
                  <c:v>112.624816619982</c:v>
                </c:pt>
                <c:pt idx="29910">
                  <c:v>112.622589497343</c:v>
                </c:pt>
                <c:pt idx="29911">
                  <c:v>112.617154186115</c:v>
                </c:pt>
                <c:pt idx="29912">
                  <c:v>112.616429592253</c:v>
                </c:pt>
                <c:pt idx="29913">
                  <c:v>112.609788960576</c:v>
                </c:pt>
                <c:pt idx="29914">
                  <c:v>112.609573933097</c:v>
                </c:pt>
                <c:pt idx="29915">
                  <c:v>112.609466650613</c:v>
                </c:pt>
                <c:pt idx="29916">
                  <c:v>112.60827984691601</c:v>
                </c:pt>
                <c:pt idx="29917">
                  <c:v>112.599611893893</c:v>
                </c:pt>
                <c:pt idx="29918">
                  <c:v>112.59642564689899</c:v>
                </c:pt>
                <c:pt idx="29919">
                  <c:v>112.593054621348</c:v>
                </c:pt>
                <c:pt idx="29920">
                  <c:v>112.58860143033</c:v>
                </c:pt>
                <c:pt idx="29921">
                  <c:v>112.58843545634601</c:v>
                </c:pt>
                <c:pt idx="29922">
                  <c:v>112.58824135358699</c:v>
                </c:pt>
                <c:pt idx="29923">
                  <c:v>112.587124778906</c:v>
                </c:pt>
                <c:pt idx="29924">
                  <c:v>112.587002354958</c:v>
                </c:pt>
                <c:pt idx="29925">
                  <c:v>112.58692902481199</c:v>
                </c:pt>
                <c:pt idx="29926">
                  <c:v>112.58669484386699</c:v>
                </c:pt>
                <c:pt idx="29927">
                  <c:v>112.586388350611</c:v>
                </c:pt>
                <c:pt idx="29928">
                  <c:v>112.58532954387999</c:v>
                </c:pt>
                <c:pt idx="29929">
                  <c:v>112.585300907822</c:v>
                </c:pt>
                <c:pt idx="29930">
                  <c:v>112.579432120584</c:v>
                </c:pt>
                <c:pt idx="29931">
                  <c:v>112.579000320904</c:v>
                </c:pt>
                <c:pt idx="29932">
                  <c:v>112.573367440255</c:v>
                </c:pt>
                <c:pt idx="29933">
                  <c:v>112.573318780094</c:v>
                </c:pt>
                <c:pt idx="29934">
                  <c:v>112.57310374047</c:v>
                </c:pt>
                <c:pt idx="29935">
                  <c:v>112.572036160359</c:v>
                </c:pt>
                <c:pt idx="29936">
                  <c:v>112.56871508428399</c:v>
                </c:pt>
                <c:pt idx="29937">
                  <c:v>112.565829366405</c:v>
                </c:pt>
                <c:pt idx="29938">
                  <c:v>112.56578095650001</c:v>
                </c:pt>
                <c:pt idx="29939">
                  <c:v>112.56577215960699</c:v>
                </c:pt>
                <c:pt idx="29940">
                  <c:v>112.565729167722</c:v>
                </c:pt>
                <c:pt idx="29941">
                  <c:v>112.56003300256199</c:v>
                </c:pt>
                <c:pt idx="29942">
                  <c:v>112.558090471933</c:v>
                </c:pt>
                <c:pt idx="29943">
                  <c:v>112.55789062927199</c:v>
                </c:pt>
                <c:pt idx="29944">
                  <c:v>112.55786782295399</c:v>
                </c:pt>
                <c:pt idx="29945">
                  <c:v>112.557748693996</c:v>
                </c:pt>
                <c:pt idx="29946">
                  <c:v>112.557746909389</c:v>
                </c:pt>
                <c:pt idx="29947">
                  <c:v>112.557244842269</c:v>
                </c:pt>
                <c:pt idx="29948">
                  <c:v>112.55704463013301</c:v>
                </c:pt>
                <c:pt idx="29949">
                  <c:v>112.556875802842</c:v>
                </c:pt>
                <c:pt idx="29950">
                  <c:v>112.551344543037</c:v>
                </c:pt>
                <c:pt idx="29951">
                  <c:v>112.55113331770799</c:v>
                </c:pt>
                <c:pt idx="29952">
                  <c:v>112.550511882458</c:v>
                </c:pt>
                <c:pt idx="29953">
                  <c:v>112.549803729282</c:v>
                </c:pt>
                <c:pt idx="29954">
                  <c:v>112.549773946534</c:v>
                </c:pt>
                <c:pt idx="29955">
                  <c:v>112.549615003233</c:v>
                </c:pt>
                <c:pt idx="29956">
                  <c:v>112.54795278776901</c:v>
                </c:pt>
                <c:pt idx="29957">
                  <c:v>112.547093570727</c:v>
                </c:pt>
                <c:pt idx="29958">
                  <c:v>112.546846337711</c:v>
                </c:pt>
                <c:pt idx="29959">
                  <c:v>112.54641140025301</c:v>
                </c:pt>
                <c:pt idx="29960">
                  <c:v>112.540028417146</c:v>
                </c:pt>
                <c:pt idx="29961">
                  <c:v>112.539421574426</c:v>
                </c:pt>
                <c:pt idx="29962">
                  <c:v>112.539214112773</c:v>
                </c:pt>
                <c:pt idx="29963">
                  <c:v>112.539196209605</c:v>
                </c:pt>
                <c:pt idx="29964">
                  <c:v>112.53779748852401</c:v>
                </c:pt>
                <c:pt idx="29965">
                  <c:v>112.537595268975</c:v>
                </c:pt>
                <c:pt idx="29966">
                  <c:v>112.536981797015</c:v>
                </c:pt>
                <c:pt idx="29967">
                  <c:v>112.536753606338</c:v>
                </c:pt>
                <c:pt idx="29968">
                  <c:v>112.53592613033901</c:v>
                </c:pt>
                <c:pt idx="29969">
                  <c:v>112.535371055944</c:v>
                </c:pt>
                <c:pt idx="29970">
                  <c:v>112.530336416522</c:v>
                </c:pt>
                <c:pt idx="29971">
                  <c:v>112.53026894425</c:v>
                </c:pt>
                <c:pt idx="29972">
                  <c:v>112.53023364993</c:v>
                </c:pt>
                <c:pt idx="29973">
                  <c:v>112.530171535886</c:v>
                </c:pt>
                <c:pt idx="29974">
                  <c:v>112.529689094887</c:v>
                </c:pt>
                <c:pt idx="29975">
                  <c:v>112.52917164547399</c:v>
                </c:pt>
                <c:pt idx="29976">
                  <c:v>112.528993128355</c:v>
                </c:pt>
                <c:pt idx="29977">
                  <c:v>112.528959167826</c:v>
                </c:pt>
                <c:pt idx="29978">
                  <c:v>112.527873042057</c:v>
                </c:pt>
                <c:pt idx="29979">
                  <c:v>112.526963857303</c:v>
                </c:pt>
                <c:pt idx="29980">
                  <c:v>112.526232155039</c:v>
                </c:pt>
                <c:pt idx="29981">
                  <c:v>112.524748995694</c:v>
                </c:pt>
                <c:pt idx="29982">
                  <c:v>112.522677027897</c:v>
                </c:pt>
                <c:pt idx="29983">
                  <c:v>112.52155768474</c:v>
                </c:pt>
                <c:pt idx="29984">
                  <c:v>112.521530986152</c:v>
                </c:pt>
                <c:pt idx="29985">
                  <c:v>112.52132121132701</c:v>
                </c:pt>
                <c:pt idx="29986">
                  <c:v>112.521091956584</c:v>
                </c:pt>
                <c:pt idx="29987">
                  <c:v>112.52106873503701</c:v>
                </c:pt>
                <c:pt idx="29988">
                  <c:v>112.51882437764201</c:v>
                </c:pt>
                <c:pt idx="29989">
                  <c:v>112.51848721537699</c:v>
                </c:pt>
                <c:pt idx="29990">
                  <c:v>112.518429515946</c:v>
                </c:pt>
                <c:pt idx="29991">
                  <c:v>112.51820421847501</c:v>
                </c:pt>
                <c:pt idx="29992">
                  <c:v>112.518194078542</c:v>
                </c:pt>
                <c:pt idx="29993">
                  <c:v>112.51817805067</c:v>
                </c:pt>
                <c:pt idx="29994">
                  <c:v>112.517611445067</c:v>
                </c:pt>
                <c:pt idx="29995">
                  <c:v>112.517590591931</c:v>
                </c:pt>
                <c:pt idx="29996">
                  <c:v>112.517493223717</c:v>
                </c:pt>
                <c:pt idx="29997">
                  <c:v>112.51748681111199</c:v>
                </c:pt>
                <c:pt idx="29998">
                  <c:v>112.51734495430701</c:v>
                </c:pt>
                <c:pt idx="29999">
                  <c:v>112.515094522514</c:v>
                </c:pt>
                <c:pt idx="30000">
                  <c:v>112.514940302528</c:v>
                </c:pt>
                <c:pt idx="30001">
                  <c:v>112.507112468107</c:v>
                </c:pt>
                <c:pt idx="30002">
                  <c:v>112.506742919392</c:v>
                </c:pt>
                <c:pt idx="30003">
                  <c:v>112.50610792285499</c:v>
                </c:pt>
                <c:pt idx="30004">
                  <c:v>112.50257379370601</c:v>
                </c:pt>
                <c:pt idx="30005">
                  <c:v>112.50070283745499</c:v>
                </c:pt>
                <c:pt idx="30006">
                  <c:v>112.500689847299</c:v>
                </c:pt>
                <c:pt idx="30007">
                  <c:v>112.50024366136699</c:v>
                </c:pt>
                <c:pt idx="30008">
                  <c:v>112.50021343753799</c:v>
                </c:pt>
                <c:pt idx="30009">
                  <c:v>112.49936766260799</c:v>
                </c:pt>
                <c:pt idx="30010">
                  <c:v>112.497831765654</c:v>
                </c:pt>
                <c:pt idx="30011">
                  <c:v>112.49780949407599</c:v>
                </c:pt>
                <c:pt idx="30012">
                  <c:v>112.497792274942</c:v>
                </c:pt>
                <c:pt idx="30013">
                  <c:v>112.497762505799</c:v>
                </c:pt>
                <c:pt idx="30014">
                  <c:v>112.49775187636</c:v>
                </c:pt>
                <c:pt idx="30015">
                  <c:v>112.49774228364799</c:v>
                </c:pt>
                <c:pt idx="30016">
                  <c:v>112.49769672864799</c:v>
                </c:pt>
                <c:pt idx="30017">
                  <c:v>112.497539915091</c:v>
                </c:pt>
                <c:pt idx="30018">
                  <c:v>112.497500916657</c:v>
                </c:pt>
                <c:pt idx="30019">
                  <c:v>112.497318329734</c:v>
                </c:pt>
                <c:pt idx="30020">
                  <c:v>112.49731424841301</c:v>
                </c:pt>
                <c:pt idx="30021">
                  <c:v>112.49729206246499</c:v>
                </c:pt>
                <c:pt idx="30022">
                  <c:v>112.49714323086199</c:v>
                </c:pt>
                <c:pt idx="30023">
                  <c:v>112.496622716432</c:v>
                </c:pt>
                <c:pt idx="30024">
                  <c:v>112.49627038985</c:v>
                </c:pt>
                <c:pt idx="30025">
                  <c:v>112.495823820311</c:v>
                </c:pt>
                <c:pt idx="30026">
                  <c:v>112.494915331632</c:v>
                </c:pt>
                <c:pt idx="30027">
                  <c:v>112.493321736933</c:v>
                </c:pt>
                <c:pt idx="30028">
                  <c:v>112.48859120070399</c:v>
                </c:pt>
                <c:pt idx="30029">
                  <c:v>112.488134813195</c:v>
                </c:pt>
                <c:pt idx="30030">
                  <c:v>112.48758352845999</c:v>
                </c:pt>
                <c:pt idx="30031">
                  <c:v>112.487540579826</c:v>
                </c:pt>
                <c:pt idx="30032">
                  <c:v>112.48682986818901</c:v>
                </c:pt>
                <c:pt idx="30033">
                  <c:v>112.48607901714701</c:v>
                </c:pt>
                <c:pt idx="30034">
                  <c:v>112.479597973982</c:v>
                </c:pt>
                <c:pt idx="30035">
                  <c:v>112.47950819723999</c:v>
                </c:pt>
                <c:pt idx="30036">
                  <c:v>112.47845039241599</c:v>
                </c:pt>
                <c:pt idx="30037">
                  <c:v>112.478112981601</c:v>
                </c:pt>
                <c:pt idx="30038">
                  <c:v>112.476979295497</c:v>
                </c:pt>
                <c:pt idx="30039">
                  <c:v>112.476903684649</c:v>
                </c:pt>
                <c:pt idx="30040">
                  <c:v>112.474490760866</c:v>
                </c:pt>
                <c:pt idx="30041">
                  <c:v>112.47240386976399</c:v>
                </c:pt>
                <c:pt idx="30042">
                  <c:v>112.468190174322</c:v>
                </c:pt>
                <c:pt idx="30043">
                  <c:v>112.467898734709</c:v>
                </c:pt>
                <c:pt idx="30044">
                  <c:v>112.46781253147699</c:v>
                </c:pt>
                <c:pt idx="30045">
                  <c:v>112.467658310072</c:v>
                </c:pt>
                <c:pt idx="30046">
                  <c:v>112.467574361296</c:v>
                </c:pt>
                <c:pt idx="30047">
                  <c:v>112.46717587446</c:v>
                </c:pt>
                <c:pt idx="30048">
                  <c:v>112.46665579194899</c:v>
                </c:pt>
                <c:pt idx="30049">
                  <c:v>112.46661230939699</c:v>
                </c:pt>
                <c:pt idx="30050">
                  <c:v>112.466567448506</c:v>
                </c:pt>
                <c:pt idx="30051">
                  <c:v>112.464626157255</c:v>
                </c:pt>
                <c:pt idx="30052">
                  <c:v>112.46377188712199</c:v>
                </c:pt>
                <c:pt idx="30053">
                  <c:v>112.461335652239</c:v>
                </c:pt>
                <c:pt idx="30054">
                  <c:v>112.460974364555</c:v>
                </c:pt>
                <c:pt idx="30055">
                  <c:v>112.46086866514899</c:v>
                </c:pt>
                <c:pt idx="30056">
                  <c:v>112.46074010641</c:v>
                </c:pt>
                <c:pt idx="30057">
                  <c:v>112.460177962267</c:v>
                </c:pt>
                <c:pt idx="30058">
                  <c:v>112.460139101039</c:v>
                </c:pt>
                <c:pt idx="30059">
                  <c:v>112.45992969850199</c:v>
                </c:pt>
                <c:pt idx="30060">
                  <c:v>112.459881938332</c:v>
                </c:pt>
                <c:pt idx="30061">
                  <c:v>112.458936623811</c:v>
                </c:pt>
                <c:pt idx="30062">
                  <c:v>112.458612900989</c:v>
                </c:pt>
                <c:pt idx="30063">
                  <c:v>112.458574851601</c:v>
                </c:pt>
                <c:pt idx="30064">
                  <c:v>112.457468155309</c:v>
                </c:pt>
                <c:pt idx="30065">
                  <c:v>112.457116185692</c:v>
                </c:pt>
                <c:pt idx="30066">
                  <c:v>112.455931013933</c:v>
                </c:pt>
                <c:pt idx="30067">
                  <c:v>112.453566687324</c:v>
                </c:pt>
                <c:pt idx="30068">
                  <c:v>112.452402581779</c:v>
                </c:pt>
                <c:pt idx="30069">
                  <c:v>112.449498769252</c:v>
                </c:pt>
                <c:pt idx="30070">
                  <c:v>112.44926447595</c:v>
                </c:pt>
                <c:pt idx="30071">
                  <c:v>112.447428750421</c:v>
                </c:pt>
                <c:pt idx="30072">
                  <c:v>112.44741887117399</c:v>
                </c:pt>
                <c:pt idx="30073">
                  <c:v>112.447374966729</c:v>
                </c:pt>
                <c:pt idx="30074">
                  <c:v>112.447307678363</c:v>
                </c:pt>
                <c:pt idx="30075">
                  <c:v>112.447174263211</c:v>
                </c:pt>
                <c:pt idx="30076">
                  <c:v>112.44648820543399</c:v>
                </c:pt>
                <c:pt idx="30077">
                  <c:v>112.446425324971</c:v>
                </c:pt>
                <c:pt idx="30078">
                  <c:v>112.44600892423</c:v>
                </c:pt>
                <c:pt idx="30079">
                  <c:v>112.445318555605</c:v>
                </c:pt>
                <c:pt idx="30080">
                  <c:v>112.445076806993</c:v>
                </c:pt>
                <c:pt idx="30081">
                  <c:v>112.442794404727</c:v>
                </c:pt>
                <c:pt idx="30082">
                  <c:v>112.44209655269</c:v>
                </c:pt>
                <c:pt idx="30083">
                  <c:v>112.441008367367</c:v>
                </c:pt>
                <c:pt idx="30084">
                  <c:v>112.440521503946</c:v>
                </c:pt>
                <c:pt idx="30085">
                  <c:v>112.439466154472</c:v>
                </c:pt>
                <c:pt idx="30086">
                  <c:v>112.439081407035</c:v>
                </c:pt>
                <c:pt idx="30087">
                  <c:v>112.43904500447999</c:v>
                </c:pt>
                <c:pt idx="30088">
                  <c:v>112.436902220058</c:v>
                </c:pt>
                <c:pt idx="30089">
                  <c:v>112.436431961515</c:v>
                </c:pt>
                <c:pt idx="30090">
                  <c:v>112.43334632087701</c:v>
                </c:pt>
                <c:pt idx="30091">
                  <c:v>112.432463218545</c:v>
                </c:pt>
                <c:pt idx="30092">
                  <c:v>112.431122290605</c:v>
                </c:pt>
                <c:pt idx="30093">
                  <c:v>112.427539443699</c:v>
                </c:pt>
                <c:pt idx="30094">
                  <c:v>112.42642541650901</c:v>
                </c:pt>
                <c:pt idx="30095">
                  <c:v>112.426395354438</c:v>
                </c:pt>
                <c:pt idx="30096">
                  <c:v>112.425528393088</c:v>
                </c:pt>
                <c:pt idx="30097">
                  <c:v>112.425482837842</c:v>
                </c:pt>
                <c:pt idx="30098">
                  <c:v>112.425472719591</c:v>
                </c:pt>
                <c:pt idx="30099">
                  <c:v>112.425077818587</c:v>
                </c:pt>
                <c:pt idx="30100">
                  <c:v>112.42483915166299</c:v>
                </c:pt>
                <c:pt idx="30101">
                  <c:v>112.41558239877</c:v>
                </c:pt>
                <c:pt idx="30102">
                  <c:v>112.415510350462</c:v>
                </c:pt>
                <c:pt idx="30103">
                  <c:v>112.415273512268</c:v>
                </c:pt>
                <c:pt idx="30104">
                  <c:v>112.411257252979</c:v>
                </c:pt>
                <c:pt idx="30105">
                  <c:v>112.410112631665</c:v>
                </c:pt>
                <c:pt idx="30106">
                  <c:v>112.41009594939599</c:v>
                </c:pt>
                <c:pt idx="30107">
                  <c:v>112.409871607336</c:v>
                </c:pt>
                <c:pt idx="30108">
                  <c:v>112.40985727472901</c:v>
                </c:pt>
                <c:pt idx="30109">
                  <c:v>112.409855664688</c:v>
                </c:pt>
                <c:pt idx="30110">
                  <c:v>112.409801679354</c:v>
                </c:pt>
                <c:pt idx="30111">
                  <c:v>112.409767803322</c:v>
                </c:pt>
                <c:pt idx="30112">
                  <c:v>112.40808263329799</c:v>
                </c:pt>
                <c:pt idx="30113">
                  <c:v>112.406759190719</c:v>
                </c:pt>
                <c:pt idx="30114">
                  <c:v>112.40069097496099</c:v>
                </c:pt>
                <c:pt idx="30115">
                  <c:v>112.397100579438</c:v>
                </c:pt>
                <c:pt idx="30116">
                  <c:v>112.39507265800999</c:v>
                </c:pt>
                <c:pt idx="30117">
                  <c:v>112.39464895710999</c:v>
                </c:pt>
                <c:pt idx="30118">
                  <c:v>112.394542330947</c:v>
                </c:pt>
                <c:pt idx="30119">
                  <c:v>112.394054041068</c:v>
                </c:pt>
                <c:pt idx="30120">
                  <c:v>112.39337622137</c:v>
                </c:pt>
                <c:pt idx="30121">
                  <c:v>112.39330070641699</c:v>
                </c:pt>
                <c:pt idx="30122">
                  <c:v>112.39150103523799</c:v>
                </c:pt>
                <c:pt idx="30123">
                  <c:v>112.390843087337</c:v>
                </c:pt>
                <c:pt idx="30124">
                  <c:v>112.389176472758</c:v>
                </c:pt>
                <c:pt idx="30125">
                  <c:v>112.38913889826701</c:v>
                </c:pt>
                <c:pt idx="30126">
                  <c:v>112.389102153287</c:v>
                </c:pt>
                <c:pt idx="30127">
                  <c:v>112.38899473033101</c:v>
                </c:pt>
                <c:pt idx="30128">
                  <c:v>112.388790535089</c:v>
                </c:pt>
                <c:pt idx="30129">
                  <c:v>112.386998368683</c:v>
                </c:pt>
                <c:pt idx="30130">
                  <c:v>112.38544975806499</c:v>
                </c:pt>
                <c:pt idx="30131">
                  <c:v>112.385337241928</c:v>
                </c:pt>
                <c:pt idx="30132">
                  <c:v>112.385213038971</c:v>
                </c:pt>
                <c:pt idx="30133">
                  <c:v>112.38461840088701</c:v>
                </c:pt>
                <c:pt idx="30134">
                  <c:v>112.379845272978</c:v>
                </c:pt>
                <c:pt idx="30135">
                  <c:v>112.379783409146</c:v>
                </c:pt>
                <c:pt idx="30136">
                  <c:v>112.379645839036</c:v>
                </c:pt>
                <c:pt idx="30137">
                  <c:v>112.379598286969</c:v>
                </c:pt>
                <c:pt idx="30138">
                  <c:v>112.379433131347</c:v>
                </c:pt>
                <c:pt idx="30139">
                  <c:v>112.379403296275</c:v>
                </c:pt>
                <c:pt idx="30140">
                  <c:v>112.37938245075399</c:v>
                </c:pt>
                <c:pt idx="30141">
                  <c:v>112.37937265926401</c:v>
                </c:pt>
                <c:pt idx="30142">
                  <c:v>112.37934421138</c:v>
                </c:pt>
                <c:pt idx="30143">
                  <c:v>112.379312962898</c:v>
                </c:pt>
                <c:pt idx="30144">
                  <c:v>112.379112964905</c:v>
                </c:pt>
                <c:pt idx="30145">
                  <c:v>112.379100885925</c:v>
                </c:pt>
                <c:pt idx="30146">
                  <c:v>112.37825988304</c:v>
                </c:pt>
                <c:pt idx="30147">
                  <c:v>112.37821088200999</c:v>
                </c:pt>
                <c:pt idx="30148">
                  <c:v>112.378033930841</c:v>
                </c:pt>
                <c:pt idx="30149">
                  <c:v>112.37802762211</c:v>
                </c:pt>
                <c:pt idx="30150">
                  <c:v>112.375738822784</c:v>
                </c:pt>
                <c:pt idx="30151">
                  <c:v>112.373664020769</c:v>
                </c:pt>
                <c:pt idx="30152">
                  <c:v>112.373559816522</c:v>
                </c:pt>
                <c:pt idx="30153">
                  <c:v>112.373542094614</c:v>
                </c:pt>
                <c:pt idx="30154">
                  <c:v>112.37332643790999</c:v>
                </c:pt>
                <c:pt idx="30155">
                  <c:v>112.372979763839</c:v>
                </c:pt>
                <c:pt idx="30156">
                  <c:v>112.37292321754499</c:v>
                </c:pt>
                <c:pt idx="30157">
                  <c:v>112.37237659113001</c:v>
                </c:pt>
                <c:pt idx="30158">
                  <c:v>112.37233518159201</c:v>
                </c:pt>
                <c:pt idx="30159">
                  <c:v>112.372309589697</c:v>
                </c:pt>
                <c:pt idx="30160">
                  <c:v>112.371899163005</c:v>
                </c:pt>
                <c:pt idx="30161">
                  <c:v>112.37139614862301</c:v>
                </c:pt>
                <c:pt idx="30162">
                  <c:v>112.371358474209</c:v>
                </c:pt>
                <c:pt idx="30163">
                  <c:v>112.370507810134</c:v>
                </c:pt>
                <c:pt idx="30164">
                  <c:v>112.370357381791</c:v>
                </c:pt>
                <c:pt idx="30165">
                  <c:v>112.37011682501701</c:v>
                </c:pt>
                <c:pt idx="30166">
                  <c:v>112.366736195976</c:v>
                </c:pt>
                <c:pt idx="30167">
                  <c:v>112.366292381292</c:v>
                </c:pt>
                <c:pt idx="30168">
                  <c:v>112.365622368526</c:v>
                </c:pt>
                <c:pt idx="30169">
                  <c:v>112.36437500918601</c:v>
                </c:pt>
                <c:pt idx="30170">
                  <c:v>112.361576887007</c:v>
                </c:pt>
                <c:pt idx="30171">
                  <c:v>112.360639710127</c:v>
                </c:pt>
                <c:pt idx="30172">
                  <c:v>112.359375897511</c:v>
                </c:pt>
                <c:pt idx="30173">
                  <c:v>112.35934699271399</c:v>
                </c:pt>
                <c:pt idx="30174">
                  <c:v>112.359048502432</c:v>
                </c:pt>
                <c:pt idx="30175">
                  <c:v>112.35854201986</c:v>
                </c:pt>
                <c:pt idx="30176">
                  <c:v>112.358497089735</c:v>
                </c:pt>
                <c:pt idx="30177">
                  <c:v>112.358470573945</c:v>
                </c:pt>
                <c:pt idx="30178">
                  <c:v>112.358444753763</c:v>
                </c:pt>
                <c:pt idx="30179">
                  <c:v>112.35841827188</c:v>
                </c:pt>
                <c:pt idx="30180">
                  <c:v>112.356535099033</c:v>
                </c:pt>
                <c:pt idx="30181">
                  <c:v>112.35551907709799</c:v>
                </c:pt>
                <c:pt idx="30182">
                  <c:v>112.353527107215</c:v>
                </c:pt>
                <c:pt idx="30183">
                  <c:v>112.353010589997</c:v>
                </c:pt>
                <c:pt idx="30184">
                  <c:v>112.352636546908</c:v>
                </c:pt>
                <c:pt idx="30185">
                  <c:v>112.352472500791</c:v>
                </c:pt>
                <c:pt idx="30186">
                  <c:v>112.35216108124401</c:v>
                </c:pt>
                <c:pt idx="30187">
                  <c:v>112.350482809182</c:v>
                </c:pt>
                <c:pt idx="30188">
                  <c:v>112.34961366034599</c:v>
                </c:pt>
                <c:pt idx="30189">
                  <c:v>112.348440856629</c:v>
                </c:pt>
                <c:pt idx="30190">
                  <c:v>112.348433010463</c:v>
                </c:pt>
                <c:pt idx="30191">
                  <c:v>112.348210145184</c:v>
                </c:pt>
                <c:pt idx="30192">
                  <c:v>112.34717960373101</c:v>
                </c:pt>
                <c:pt idx="30193">
                  <c:v>112.344084998078</c:v>
                </c:pt>
                <c:pt idx="30194">
                  <c:v>112.34405250486</c:v>
                </c:pt>
                <c:pt idx="30195">
                  <c:v>112.343987613843</c:v>
                </c:pt>
                <c:pt idx="30196">
                  <c:v>112.343903955464</c:v>
                </c:pt>
                <c:pt idx="30197">
                  <c:v>112.343838324779</c:v>
                </c:pt>
                <c:pt idx="30198">
                  <c:v>112.34381851033299</c:v>
                </c:pt>
                <c:pt idx="30199">
                  <c:v>112.34378333723799</c:v>
                </c:pt>
                <c:pt idx="30200">
                  <c:v>112.342884809167</c:v>
                </c:pt>
                <c:pt idx="30201">
                  <c:v>112.34284402728601</c:v>
                </c:pt>
                <c:pt idx="30202">
                  <c:v>112.34251631816601</c:v>
                </c:pt>
                <c:pt idx="30203">
                  <c:v>112.342508531476</c:v>
                </c:pt>
                <c:pt idx="30204">
                  <c:v>112.34233777984601</c:v>
                </c:pt>
                <c:pt idx="30205">
                  <c:v>112.34232635393801</c:v>
                </c:pt>
                <c:pt idx="30206">
                  <c:v>112.342318234399</c:v>
                </c:pt>
                <c:pt idx="30207">
                  <c:v>112.341848559646</c:v>
                </c:pt>
                <c:pt idx="30208">
                  <c:v>112.341021797954</c:v>
                </c:pt>
                <c:pt idx="30209">
                  <c:v>112.34088233814801</c:v>
                </c:pt>
                <c:pt idx="30210">
                  <c:v>112.340828823246</c:v>
                </c:pt>
                <c:pt idx="30211">
                  <c:v>112.34071589627401</c:v>
                </c:pt>
                <c:pt idx="30212">
                  <c:v>112.339296487048</c:v>
                </c:pt>
                <c:pt idx="30213">
                  <c:v>112.338249625052</c:v>
                </c:pt>
                <c:pt idx="30214">
                  <c:v>112.336844808336</c:v>
                </c:pt>
                <c:pt idx="30215">
                  <c:v>112.335836502383</c:v>
                </c:pt>
                <c:pt idx="30216">
                  <c:v>112.331554930984</c:v>
                </c:pt>
                <c:pt idx="30217">
                  <c:v>112.330655353854</c:v>
                </c:pt>
                <c:pt idx="30218">
                  <c:v>112.32957440615399</c:v>
                </c:pt>
                <c:pt idx="30219">
                  <c:v>112.329486977043</c:v>
                </c:pt>
                <c:pt idx="30220">
                  <c:v>112.328683034397</c:v>
                </c:pt>
                <c:pt idx="30221">
                  <c:v>112.328270561812</c:v>
                </c:pt>
                <c:pt idx="30222">
                  <c:v>112.327892187025</c:v>
                </c:pt>
                <c:pt idx="30223">
                  <c:v>112.327374976371</c:v>
                </c:pt>
                <c:pt idx="30224">
                  <c:v>112.32709408387601</c:v>
                </c:pt>
                <c:pt idx="30225">
                  <c:v>112.32663527782</c:v>
                </c:pt>
                <c:pt idx="30226">
                  <c:v>112.326187490168</c:v>
                </c:pt>
                <c:pt idx="30227">
                  <c:v>112.325241082839</c:v>
                </c:pt>
                <c:pt idx="30228">
                  <c:v>112.32491895208101</c:v>
                </c:pt>
                <c:pt idx="30229">
                  <c:v>112.32464020848499</c:v>
                </c:pt>
                <c:pt idx="30230">
                  <c:v>112.32335281539601</c:v>
                </c:pt>
                <c:pt idx="30231">
                  <c:v>112.323149287631</c:v>
                </c:pt>
                <c:pt idx="30232">
                  <c:v>112.323015290496</c:v>
                </c:pt>
                <c:pt idx="30233">
                  <c:v>112.322973636489</c:v>
                </c:pt>
                <c:pt idx="30234">
                  <c:v>112.32294430458001</c:v>
                </c:pt>
                <c:pt idx="30235">
                  <c:v>112.322906419292</c:v>
                </c:pt>
                <c:pt idx="30236">
                  <c:v>112.32286913153099</c:v>
                </c:pt>
                <c:pt idx="30237">
                  <c:v>112.322470272839</c:v>
                </c:pt>
                <c:pt idx="30238">
                  <c:v>112.322052755405</c:v>
                </c:pt>
                <c:pt idx="30239">
                  <c:v>112.322021668562</c:v>
                </c:pt>
                <c:pt idx="30240">
                  <c:v>112.321661183453</c:v>
                </c:pt>
                <c:pt idx="30241">
                  <c:v>112.321659753975</c:v>
                </c:pt>
                <c:pt idx="30242">
                  <c:v>112.32165041201699</c:v>
                </c:pt>
                <c:pt idx="30243">
                  <c:v>112.32157838054199</c:v>
                </c:pt>
                <c:pt idx="30244">
                  <c:v>112.321376319403</c:v>
                </c:pt>
                <c:pt idx="30245">
                  <c:v>112.3208968969</c:v>
                </c:pt>
                <c:pt idx="30246">
                  <c:v>112.320860139885</c:v>
                </c:pt>
                <c:pt idx="30247">
                  <c:v>112.320443214549</c:v>
                </c:pt>
                <c:pt idx="30248">
                  <c:v>112.320379734912</c:v>
                </c:pt>
                <c:pt idx="30249">
                  <c:v>112.319534648171</c:v>
                </c:pt>
                <c:pt idx="30250">
                  <c:v>112.318168520474</c:v>
                </c:pt>
                <c:pt idx="30251">
                  <c:v>112.31746179108001</c:v>
                </c:pt>
                <c:pt idx="30252">
                  <c:v>112.317296558742</c:v>
                </c:pt>
                <c:pt idx="30253">
                  <c:v>112.31726798023</c:v>
                </c:pt>
                <c:pt idx="30254">
                  <c:v>112.316964366607</c:v>
                </c:pt>
                <c:pt idx="30255">
                  <c:v>112.316953095024</c:v>
                </c:pt>
                <c:pt idx="30256">
                  <c:v>112.316896636103</c:v>
                </c:pt>
                <c:pt idx="30257">
                  <c:v>112.316738245724</c:v>
                </c:pt>
                <c:pt idx="30258">
                  <c:v>112.316671918908</c:v>
                </c:pt>
                <c:pt idx="30259">
                  <c:v>112.31657724042</c:v>
                </c:pt>
                <c:pt idx="30260">
                  <c:v>112.316478622269</c:v>
                </c:pt>
                <c:pt idx="30261">
                  <c:v>112.31643970391499</c:v>
                </c:pt>
                <c:pt idx="30262">
                  <c:v>112.316303286671</c:v>
                </c:pt>
                <c:pt idx="30263">
                  <c:v>112.316155344243</c:v>
                </c:pt>
                <c:pt idx="30264">
                  <c:v>112.316048782048</c:v>
                </c:pt>
                <c:pt idx="30265">
                  <c:v>112.316047554246</c:v>
                </c:pt>
                <c:pt idx="30266">
                  <c:v>112.315971636027</c:v>
                </c:pt>
                <c:pt idx="30267">
                  <c:v>112.31594637673101</c:v>
                </c:pt>
                <c:pt idx="30268">
                  <c:v>112.315930087089</c:v>
                </c:pt>
                <c:pt idx="30269">
                  <c:v>112.315903147867</c:v>
                </c:pt>
                <c:pt idx="30270">
                  <c:v>112.315879460095</c:v>
                </c:pt>
                <c:pt idx="30271">
                  <c:v>112.31583733187099</c:v>
                </c:pt>
                <c:pt idx="30272">
                  <c:v>112.31579846491201</c:v>
                </c:pt>
                <c:pt idx="30273">
                  <c:v>112.315782428232</c:v>
                </c:pt>
                <c:pt idx="30274">
                  <c:v>112.315776870115</c:v>
                </c:pt>
                <c:pt idx="30275">
                  <c:v>112.315767491561</c:v>
                </c:pt>
                <c:pt idx="30276">
                  <c:v>112.315707884139</c:v>
                </c:pt>
                <c:pt idx="30277">
                  <c:v>112.315688101381</c:v>
                </c:pt>
                <c:pt idx="30278">
                  <c:v>112.31568026558899</c:v>
                </c:pt>
                <c:pt idx="30279">
                  <c:v>112.31568011579699</c:v>
                </c:pt>
                <c:pt idx="30280">
                  <c:v>112.315658087632</c:v>
                </c:pt>
                <c:pt idx="30281">
                  <c:v>112.315634922889</c:v>
                </c:pt>
                <c:pt idx="30282">
                  <c:v>112.315571831041</c:v>
                </c:pt>
                <c:pt idx="30283">
                  <c:v>112.315564155544</c:v>
                </c:pt>
                <c:pt idx="30284">
                  <c:v>112.31556123713</c:v>
                </c:pt>
                <c:pt idx="30285">
                  <c:v>112.315551787559</c:v>
                </c:pt>
                <c:pt idx="30286">
                  <c:v>112.315547117164</c:v>
                </c:pt>
                <c:pt idx="30287">
                  <c:v>112.315503115949</c:v>
                </c:pt>
                <c:pt idx="30288">
                  <c:v>112.31548224015501</c:v>
                </c:pt>
                <c:pt idx="30289">
                  <c:v>112.31538385457399</c:v>
                </c:pt>
                <c:pt idx="30290">
                  <c:v>112.315329603401</c:v>
                </c:pt>
                <c:pt idx="30291">
                  <c:v>112.315322176382</c:v>
                </c:pt>
                <c:pt idx="30292">
                  <c:v>112.31527528450199</c:v>
                </c:pt>
                <c:pt idx="30293">
                  <c:v>112.31526213536701</c:v>
                </c:pt>
                <c:pt idx="30294">
                  <c:v>112.31525167704</c:v>
                </c:pt>
                <c:pt idx="30295">
                  <c:v>112.31521968009</c:v>
                </c:pt>
                <c:pt idx="30296">
                  <c:v>112.31520771510201</c:v>
                </c:pt>
                <c:pt idx="30297">
                  <c:v>112.315201031576</c:v>
                </c:pt>
                <c:pt idx="30298">
                  <c:v>112.31519504644901</c:v>
                </c:pt>
                <c:pt idx="30299">
                  <c:v>112.31519151985501</c:v>
                </c:pt>
                <c:pt idx="30300">
                  <c:v>112.31519135418</c:v>
                </c:pt>
                <c:pt idx="30301">
                  <c:v>112.31518013583501</c:v>
                </c:pt>
                <c:pt idx="30302">
                  <c:v>112.315139315924</c:v>
                </c:pt>
                <c:pt idx="30303">
                  <c:v>112.315129498042</c:v>
                </c:pt>
                <c:pt idx="30304">
                  <c:v>112.31512933368199</c:v>
                </c:pt>
                <c:pt idx="30305">
                  <c:v>112.315111740465</c:v>
                </c:pt>
                <c:pt idx="30306">
                  <c:v>112.315105009711</c:v>
                </c:pt>
                <c:pt idx="30307">
                  <c:v>112.31509357010199</c:v>
                </c:pt>
                <c:pt idx="30308">
                  <c:v>112.315077200377</c:v>
                </c:pt>
                <c:pt idx="30309">
                  <c:v>112.315048007596</c:v>
                </c:pt>
                <c:pt idx="30310">
                  <c:v>112.315038621708</c:v>
                </c:pt>
                <c:pt idx="30311">
                  <c:v>112.315038183422</c:v>
                </c:pt>
                <c:pt idx="30312">
                  <c:v>112.315025545704</c:v>
                </c:pt>
                <c:pt idx="30313">
                  <c:v>112.315019817889</c:v>
                </c:pt>
                <c:pt idx="30314">
                  <c:v>112.31497101492</c:v>
                </c:pt>
                <c:pt idx="30315">
                  <c:v>112.314955325906</c:v>
                </c:pt>
                <c:pt idx="30316">
                  <c:v>112.314912170315</c:v>
                </c:pt>
                <c:pt idx="30317">
                  <c:v>112.31491139632701</c:v>
                </c:pt>
                <c:pt idx="30318">
                  <c:v>112.31485382288299</c:v>
                </c:pt>
                <c:pt idx="30319">
                  <c:v>112.31480955399201</c:v>
                </c:pt>
                <c:pt idx="30320">
                  <c:v>112.314809229151</c:v>
                </c:pt>
                <c:pt idx="30321">
                  <c:v>112.314806890235</c:v>
                </c:pt>
                <c:pt idx="30322">
                  <c:v>112.314804858754</c:v>
                </c:pt>
                <c:pt idx="30323">
                  <c:v>112.314769977271</c:v>
                </c:pt>
                <c:pt idx="30324">
                  <c:v>112.31476829727799</c:v>
                </c:pt>
                <c:pt idx="30325">
                  <c:v>112.314734972157</c:v>
                </c:pt>
                <c:pt idx="30326">
                  <c:v>112.314707873096</c:v>
                </c:pt>
                <c:pt idx="30327">
                  <c:v>112.314696113134</c:v>
                </c:pt>
                <c:pt idx="30328">
                  <c:v>112.31468416509</c:v>
                </c:pt>
                <c:pt idx="30329">
                  <c:v>112.314625863906</c:v>
                </c:pt>
                <c:pt idx="30330">
                  <c:v>112.314618288188</c:v>
                </c:pt>
                <c:pt idx="30331">
                  <c:v>112.31461382121201</c:v>
                </c:pt>
                <c:pt idx="30332">
                  <c:v>112.314589417485</c:v>
                </c:pt>
                <c:pt idx="30333">
                  <c:v>112.314588981434</c:v>
                </c:pt>
                <c:pt idx="30334">
                  <c:v>112.31457698845</c:v>
                </c:pt>
                <c:pt idx="30335">
                  <c:v>112.31457379729299</c:v>
                </c:pt>
                <c:pt idx="30336">
                  <c:v>112.314567484587</c:v>
                </c:pt>
                <c:pt idx="30337">
                  <c:v>112.314562453647</c:v>
                </c:pt>
                <c:pt idx="30338">
                  <c:v>112.31451322938599</c:v>
                </c:pt>
                <c:pt idx="30339">
                  <c:v>112.31449754362799</c:v>
                </c:pt>
                <c:pt idx="30340">
                  <c:v>112.31446908269299</c:v>
                </c:pt>
                <c:pt idx="30341">
                  <c:v>112.314464682462</c:v>
                </c:pt>
                <c:pt idx="30342">
                  <c:v>112.31445236326201</c:v>
                </c:pt>
                <c:pt idx="30343">
                  <c:v>112.314446148058</c:v>
                </c:pt>
                <c:pt idx="30344">
                  <c:v>112.314407309846</c:v>
                </c:pt>
                <c:pt idx="30345">
                  <c:v>112.314407044633</c:v>
                </c:pt>
                <c:pt idx="30346">
                  <c:v>112.314374425823</c:v>
                </c:pt>
                <c:pt idx="30347">
                  <c:v>112.31432691368001</c:v>
                </c:pt>
                <c:pt idx="30348">
                  <c:v>112.314312926415</c:v>
                </c:pt>
                <c:pt idx="30349">
                  <c:v>112.31429776909999</c:v>
                </c:pt>
                <c:pt idx="30350">
                  <c:v>112.31429272766199</c:v>
                </c:pt>
                <c:pt idx="30351">
                  <c:v>112.314284768126</c:v>
                </c:pt>
                <c:pt idx="30352">
                  <c:v>112.314275133984</c:v>
                </c:pt>
                <c:pt idx="30353">
                  <c:v>112.31426305745801</c:v>
                </c:pt>
                <c:pt idx="30354">
                  <c:v>112.314189850321</c:v>
                </c:pt>
                <c:pt idx="30355">
                  <c:v>112.31403603437801</c:v>
                </c:pt>
                <c:pt idx="30356">
                  <c:v>112.313960904602</c:v>
                </c:pt>
                <c:pt idx="30357">
                  <c:v>112.31395978531199</c:v>
                </c:pt>
                <c:pt idx="30358">
                  <c:v>112.313923958505</c:v>
                </c:pt>
                <c:pt idx="30359">
                  <c:v>112.313889644648</c:v>
                </c:pt>
                <c:pt idx="30360">
                  <c:v>112.313889618602</c:v>
                </c:pt>
                <c:pt idx="30361">
                  <c:v>112.31386139845</c:v>
                </c:pt>
                <c:pt idx="30362">
                  <c:v>112.313858200599</c:v>
                </c:pt>
                <c:pt idx="30363">
                  <c:v>112.313845479573</c:v>
                </c:pt>
                <c:pt idx="30364">
                  <c:v>112.313822050708</c:v>
                </c:pt>
                <c:pt idx="30365">
                  <c:v>112.31380220303301</c:v>
                </c:pt>
                <c:pt idx="30366">
                  <c:v>112.313778024697</c:v>
                </c:pt>
                <c:pt idx="30367">
                  <c:v>112.31377289578199</c:v>
                </c:pt>
                <c:pt idx="30368">
                  <c:v>112.313770147575</c:v>
                </c:pt>
                <c:pt idx="30369">
                  <c:v>112.313755316068</c:v>
                </c:pt>
                <c:pt idx="30370">
                  <c:v>112.313750636105</c:v>
                </c:pt>
                <c:pt idx="30371">
                  <c:v>112.313726782871</c:v>
                </c:pt>
                <c:pt idx="30372">
                  <c:v>112.313681189823</c:v>
                </c:pt>
                <c:pt idx="30373">
                  <c:v>112.313581480072</c:v>
                </c:pt>
                <c:pt idx="30374">
                  <c:v>112.31355749735199</c:v>
                </c:pt>
                <c:pt idx="30375">
                  <c:v>112.31355388141201</c:v>
                </c:pt>
                <c:pt idx="30376">
                  <c:v>112.31352972892</c:v>
                </c:pt>
                <c:pt idx="30377">
                  <c:v>112.313521747772</c:v>
                </c:pt>
                <c:pt idx="30378">
                  <c:v>112.313507841195</c:v>
                </c:pt>
                <c:pt idx="30379">
                  <c:v>112.31346187562001</c:v>
                </c:pt>
                <c:pt idx="30380">
                  <c:v>112.313429537296</c:v>
                </c:pt>
                <c:pt idx="30381">
                  <c:v>112.313356652962</c:v>
                </c:pt>
                <c:pt idx="30382">
                  <c:v>112.308557898107</c:v>
                </c:pt>
                <c:pt idx="30383">
                  <c:v>112.308404772039</c:v>
                </c:pt>
                <c:pt idx="30384">
                  <c:v>112.30822843707</c:v>
                </c:pt>
                <c:pt idx="30385">
                  <c:v>112.307090121131</c:v>
                </c:pt>
                <c:pt idx="30386">
                  <c:v>112.306999539529</c:v>
                </c:pt>
                <c:pt idx="30387">
                  <c:v>112.306966787945</c:v>
                </c:pt>
                <c:pt idx="30388">
                  <c:v>112.30674786179701</c:v>
                </c:pt>
                <c:pt idx="30389">
                  <c:v>112.30669892717</c:v>
                </c:pt>
                <c:pt idx="30390">
                  <c:v>112.306388446244</c:v>
                </c:pt>
                <c:pt idx="30391">
                  <c:v>112.30628550434299</c:v>
                </c:pt>
                <c:pt idx="30392">
                  <c:v>112.30611380683899</c:v>
                </c:pt>
                <c:pt idx="30393">
                  <c:v>112.30606533933199</c:v>
                </c:pt>
                <c:pt idx="30394">
                  <c:v>112.304857241734</c:v>
                </c:pt>
                <c:pt idx="30395">
                  <c:v>112.30459018194701</c:v>
                </c:pt>
                <c:pt idx="30396">
                  <c:v>112.301112469724</c:v>
                </c:pt>
                <c:pt idx="30397">
                  <c:v>112.300717508963</c:v>
                </c:pt>
                <c:pt idx="30398">
                  <c:v>112.300625903786</c:v>
                </c:pt>
                <c:pt idx="30399">
                  <c:v>112.300567627852</c:v>
                </c:pt>
                <c:pt idx="30400">
                  <c:v>112.30048112385199</c:v>
                </c:pt>
                <c:pt idx="30401">
                  <c:v>112.300461040928</c:v>
                </c:pt>
                <c:pt idx="30402">
                  <c:v>112.300215108279</c:v>
                </c:pt>
                <c:pt idx="30403">
                  <c:v>112.29955305523499</c:v>
                </c:pt>
                <c:pt idx="30404">
                  <c:v>112.29871069364</c:v>
                </c:pt>
                <c:pt idx="30405">
                  <c:v>112.298677274559</c:v>
                </c:pt>
                <c:pt idx="30406">
                  <c:v>112.298665784896</c:v>
                </c:pt>
                <c:pt idx="30407">
                  <c:v>112.298028094996</c:v>
                </c:pt>
                <c:pt idx="30408">
                  <c:v>112.297947954276</c:v>
                </c:pt>
                <c:pt idx="30409">
                  <c:v>112.29767851974201</c:v>
                </c:pt>
                <c:pt idx="30410">
                  <c:v>112.29681846033</c:v>
                </c:pt>
                <c:pt idx="30411">
                  <c:v>112.296515491473</c:v>
                </c:pt>
                <c:pt idx="30412">
                  <c:v>112.296418517341</c:v>
                </c:pt>
                <c:pt idx="30413">
                  <c:v>112.29628508878</c:v>
                </c:pt>
                <c:pt idx="30414">
                  <c:v>112.296196177152</c:v>
                </c:pt>
                <c:pt idx="30415">
                  <c:v>112.29609390807499</c:v>
                </c:pt>
                <c:pt idx="30416">
                  <c:v>112.29609028986199</c:v>
                </c:pt>
                <c:pt idx="30417">
                  <c:v>112.29606486026501</c:v>
                </c:pt>
                <c:pt idx="30418">
                  <c:v>112.29604264821199</c:v>
                </c:pt>
                <c:pt idx="30419">
                  <c:v>112.296006503295</c:v>
                </c:pt>
                <c:pt idx="30420">
                  <c:v>112.296000338938</c:v>
                </c:pt>
                <c:pt idx="30421">
                  <c:v>112.295972807002</c:v>
                </c:pt>
                <c:pt idx="30422">
                  <c:v>112.295929984049</c:v>
                </c:pt>
                <c:pt idx="30423">
                  <c:v>112.295879420096</c:v>
                </c:pt>
                <c:pt idx="30424">
                  <c:v>112.295776943604</c:v>
                </c:pt>
                <c:pt idx="30425">
                  <c:v>112.295764041963</c:v>
                </c:pt>
                <c:pt idx="30426">
                  <c:v>112.295664889843</c:v>
                </c:pt>
                <c:pt idx="30427">
                  <c:v>112.295642305624</c:v>
                </c:pt>
                <c:pt idx="30428">
                  <c:v>112.295573029593</c:v>
                </c:pt>
                <c:pt idx="30429">
                  <c:v>112.29551921340099</c:v>
                </c:pt>
                <c:pt idx="30430">
                  <c:v>112.295490259483</c:v>
                </c:pt>
                <c:pt idx="30431">
                  <c:v>112.295433061171</c:v>
                </c:pt>
                <c:pt idx="30432">
                  <c:v>112.295383311717</c:v>
                </c:pt>
                <c:pt idx="30433">
                  <c:v>112.295110193601</c:v>
                </c:pt>
                <c:pt idx="30434">
                  <c:v>112.295053794523</c:v>
                </c:pt>
                <c:pt idx="30435">
                  <c:v>112.295053532423</c:v>
                </c:pt>
                <c:pt idx="30436">
                  <c:v>112.294924227145</c:v>
                </c:pt>
                <c:pt idx="30437">
                  <c:v>112.29479787723599</c:v>
                </c:pt>
                <c:pt idx="30438">
                  <c:v>112.29478665102801</c:v>
                </c:pt>
                <c:pt idx="30439">
                  <c:v>112.294786214938</c:v>
                </c:pt>
                <c:pt idx="30440">
                  <c:v>112.29474511956499</c:v>
                </c:pt>
                <c:pt idx="30441">
                  <c:v>112.294715868892</c:v>
                </c:pt>
                <c:pt idx="30442">
                  <c:v>112.294683908886</c:v>
                </c:pt>
                <c:pt idx="30443">
                  <c:v>112.294679136266</c:v>
                </c:pt>
                <c:pt idx="30444">
                  <c:v>112.2946248168</c:v>
                </c:pt>
                <c:pt idx="30445">
                  <c:v>112.29460550459901</c:v>
                </c:pt>
                <c:pt idx="30446">
                  <c:v>112.294562444863</c:v>
                </c:pt>
                <c:pt idx="30447">
                  <c:v>112.29452314212</c:v>
                </c:pt>
                <c:pt idx="30448">
                  <c:v>112.29448545296999</c:v>
                </c:pt>
                <c:pt idx="30449">
                  <c:v>112.294355727571</c:v>
                </c:pt>
                <c:pt idx="30450">
                  <c:v>112.294294677048</c:v>
                </c:pt>
                <c:pt idx="30451">
                  <c:v>112.294289632909</c:v>
                </c:pt>
                <c:pt idx="30452">
                  <c:v>112.29428024140699</c:v>
                </c:pt>
                <c:pt idx="30453">
                  <c:v>112.294232801448</c:v>
                </c:pt>
                <c:pt idx="30454">
                  <c:v>112.294209352588</c:v>
                </c:pt>
                <c:pt idx="30455">
                  <c:v>112.294192252785</c:v>
                </c:pt>
                <c:pt idx="30456">
                  <c:v>112.294185605769</c:v>
                </c:pt>
                <c:pt idx="30457">
                  <c:v>112.294140946393</c:v>
                </c:pt>
                <c:pt idx="30458">
                  <c:v>112.294137358968</c:v>
                </c:pt>
                <c:pt idx="30459">
                  <c:v>112.29411649501201</c:v>
                </c:pt>
                <c:pt idx="30460">
                  <c:v>112.29411168896701</c:v>
                </c:pt>
                <c:pt idx="30461">
                  <c:v>112.294068721142</c:v>
                </c:pt>
                <c:pt idx="30462">
                  <c:v>112.294039218365</c:v>
                </c:pt>
                <c:pt idx="30463">
                  <c:v>112.294004213074</c:v>
                </c:pt>
                <c:pt idx="30464">
                  <c:v>112.293897275681</c:v>
                </c:pt>
                <c:pt idx="30465">
                  <c:v>112.293890622284</c:v>
                </c:pt>
                <c:pt idx="30466">
                  <c:v>112.29387549968</c:v>
                </c:pt>
                <c:pt idx="30467">
                  <c:v>112.293863895992</c:v>
                </c:pt>
                <c:pt idx="30468">
                  <c:v>112.29381437482</c:v>
                </c:pt>
                <c:pt idx="30469">
                  <c:v>112.29378536526499</c:v>
                </c:pt>
                <c:pt idx="30470">
                  <c:v>112.293751941247</c:v>
                </c:pt>
                <c:pt idx="30471">
                  <c:v>112.29373296596999</c:v>
                </c:pt>
                <c:pt idx="30472">
                  <c:v>112.29372956012701</c:v>
                </c:pt>
                <c:pt idx="30473">
                  <c:v>112.29372134915501</c:v>
                </c:pt>
                <c:pt idx="30474">
                  <c:v>112.293701139988</c:v>
                </c:pt>
                <c:pt idx="30475">
                  <c:v>112.293662447675</c:v>
                </c:pt>
                <c:pt idx="30476">
                  <c:v>112.29359615398</c:v>
                </c:pt>
                <c:pt idx="30477">
                  <c:v>112.293582642655</c:v>
                </c:pt>
                <c:pt idx="30478">
                  <c:v>112.293567709206</c:v>
                </c:pt>
                <c:pt idx="30479">
                  <c:v>112.29354102812</c:v>
                </c:pt>
                <c:pt idx="30480">
                  <c:v>112.293515843009</c:v>
                </c:pt>
                <c:pt idx="30481">
                  <c:v>112.293511248952</c:v>
                </c:pt>
                <c:pt idx="30482">
                  <c:v>112.29348188737301</c:v>
                </c:pt>
                <c:pt idx="30483">
                  <c:v>112.293478653432</c:v>
                </c:pt>
                <c:pt idx="30484">
                  <c:v>112.293471965433</c:v>
                </c:pt>
                <c:pt idx="30485">
                  <c:v>112.293453890702</c:v>
                </c:pt>
                <c:pt idx="30486">
                  <c:v>112.293444701377</c:v>
                </c:pt>
                <c:pt idx="30487">
                  <c:v>112.29335839415501</c:v>
                </c:pt>
                <c:pt idx="30488">
                  <c:v>112.293354040613</c:v>
                </c:pt>
                <c:pt idx="30489">
                  <c:v>112.29335381879</c:v>
                </c:pt>
                <c:pt idx="30490">
                  <c:v>112.29334418701799</c:v>
                </c:pt>
                <c:pt idx="30491">
                  <c:v>112.293335658228</c:v>
                </c:pt>
                <c:pt idx="30492">
                  <c:v>112.29331340184901</c:v>
                </c:pt>
                <c:pt idx="30493">
                  <c:v>112.29326427656299</c:v>
                </c:pt>
                <c:pt idx="30494">
                  <c:v>112.293262589438</c:v>
                </c:pt>
                <c:pt idx="30495">
                  <c:v>112.29325627883399</c:v>
                </c:pt>
                <c:pt idx="30496">
                  <c:v>112.29324190244201</c:v>
                </c:pt>
                <c:pt idx="30497">
                  <c:v>112.293215538957</c:v>
                </c:pt>
                <c:pt idx="30498">
                  <c:v>112.29318694253401</c:v>
                </c:pt>
                <c:pt idx="30499">
                  <c:v>112.292963915727</c:v>
                </c:pt>
                <c:pt idx="30500">
                  <c:v>112.29296066217501</c:v>
                </c:pt>
                <c:pt idx="30501">
                  <c:v>112.292959165219</c:v>
                </c:pt>
                <c:pt idx="30502">
                  <c:v>112.29292947026499</c:v>
                </c:pt>
                <c:pt idx="30503">
                  <c:v>112.292924565829</c:v>
                </c:pt>
                <c:pt idx="30504">
                  <c:v>112.29290954554401</c:v>
                </c:pt>
                <c:pt idx="30505">
                  <c:v>112.29290897191299</c:v>
                </c:pt>
                <c:pt idx="30506">
                  <c:v>112.29289526730599</c:v>
                </c:pt>
                <c:pt idx="30507">
                  <c:v>112.292880058835</c:v>
                </c:pt>
                <c:pt idx="30508">
                  <c:v>112.292879271833</c:v>
                </c:pt>
                <c:pt idx="30509">
                  <c:v>112.29284524741399</c:v>
                </c:pt>
                <c:pt idx="30510">
                  <c:v>112.292808184541</c:v>
                </c:pt>
                <c:pt idx="30511">
                  <c:v>112.29280373359001</c:v>
                </c:pt>
                <c:pt idx="30512">
                  <c:v>112.292797078322</c:v>
                </c:pt>
                <c:pt idx="30513">
                  <c:v>112.292790528574</c:v>
                </c:pt>
                <c:pt idx="30514">
                  <c:v>112.292742058133</c:v>
                </c:pt>
                <c:pt idx="30515">
                  <c:v>112.29270458538301</c:v>
                </c:pt>
                <c:pt idx="30516">
                  <c:v>112.292703217924</c:v>
                </c:pt>
                <c:pt idx="30517">
                  <c:v>112.292697329521</c:v>
                </c:pt>
                <c:pt idx="30518">
                  <c:v>112.292630834158</c:v>
                </c:pt>
                <c:pt idx="30519">
                  <c:v>112.29260284474501</c:v>
                </c:pt>
                <c:pt idx="30520">
                  <c:v>112.292087755335</c:v>
                </c:pt>
                <c:pt idx="30521">
                  <c:v>112.29191319831</c:v>
                </c:pt>
                <c:pt idx="30522">
                  <c:v>112.291369106144</c:v>
                </c:pt>
                <c:pt idx="30523">
                  <c:v>112.289607892964</c:v>
                </c:pt>
                <c:pt idx="30524">
                  <c:v>112.28913867823201</c:v>
                </c:pt>
                <c:pt idx="30525">
                  <c:v>112.28910939173301</c:v>
                </c:pt>
                <c:pt idx="30526">
                  <c:v>112.288982747205</c:v>
                </c:pt>
                <c:pt idx="30527">
                  <c:v>112.288521836792</c:v>
                </c:pt>
                <c:pt idx="30528">
                  <c:v>112.28829677493199</c:v>
                </c:pt>
                <c:pt idx="30529">
                  <c:v>112.287434872186</c:v>
                </c:pt>
                <c:pt idx="30530">
                  <c:v>112.28701510701799</c:v>
                </c:pt>
                <c:pt idx="30531">
                  <c:v>112.287007398217</c:v>
                </c:pt>
                <c:pt idx="30532">
                  <c:v>112.286527958338</c:v>
                </c:pt>
                <c:pt idx="30533">
                  <c:v>112.286209286903</c:v>
                </c:pt>
                <c:pt idx="30534">
                  <c:v>112.285970644342</c:v>
                </c:pt>
                <c:pt idx="30535">
                  <c:v>112.285682800828</c:v>
                </c:pt>
                <c:pt idx="30536">
                  <c:v>112.284893837738</c:v>
                </c:pt>
                <c:pt idx="30537">
                  <c:v>112.284514528088</c:v>
                </c:pt>
                <c:pt idx="30538">
                  <c:v>112.28420920124</c:v>
                </c:pt>
                <c:pt idx="30539">
                  <c:v>112.283977555928</c:v>
                </c:pt>
                <c:pt idx="30540">
                  <c:v>112.28389449578199</c:v>
                </c:pt>
                <c:pt idx="30541">
                  <c:v>112.28295516062801</c:v>
                </c:pt>
                <c:pt idx="30542">
                  <c:v>112.282173790135</c:v>
                </c:pt>
                <c:pt idx="30543">
                  <c:v>112.281466192697</c:v>
                </c:pt>
                <c:pt idx="30544">
                  <c:v>112.28133025602</c:v>
                </c:pt>
                <c:pt idx="30545">
                  <c:v>112.281295824907</c:v>
                </c:pt>
                <c:pt idx="30546">
                  <c:v>112.281228107175</c:v>
                </c:pt>
                <c:pt idx="30547">
                  <c:v>112.28100865862601</c:v>
                </c:pt>
                <c:pt idx="30548">
                  <c:v>112.280644800277</c:v>
                </c:pt>
                <c:pt idx="30549">
                  <c:v>112.280238798905</c:v>
                </c:pt>
                <c:pt idx="30550">
                  <c:v>112.28021869776801</c:v>
                </c:pt>
                <c:pt idx="30551">
                  <c:v>112.278867484526</c:v>
                </c:pt>
                <c:pt idx="30552">
                  <c:v>112.277988948934</c:v>
                </c:pt>
                <c:pt idx="30553">
                  <c:v>112.274558718693</c:v>
                </c:pt>
                <c:pt idx="30554">
                  <c:v>112.274064160992</c:v>
                </c:pt>
                <c:pt idx="30555">
                  <c:v>112.273747967923</c:v>
                </c:pt>
                <c:pt idx="30556">
                  <c:v>112.273321202573</c:v>
                </c:pt>
                <c:pt idx="30557">
                  <c:v>112.270668665847</c:v>
                </c:pt>
                <c:pt idx="30558">
                  <c:v>112.269500754055</c:v>
                </c:pt>
                <c:pt idx="30559">
                  <c:v>112.26919468809901</c:v>
                </c:pt>
                <c:pt idx="30560">
                  <c:v>112.268118564562</c:v>
                </c:pt>
                <c:pt idx="30561">
                  <c:v>112.26768621786999</c:v>
                </c:pt>
                <c:pt idx="30562">
                  <c:v>112.266304087004</c:v>
                </c:pt>
                <c:pt idx="30563">
                  <c:v>112.26574809207</c:v>
                </c:pt>
                <c:pt idx="30564">
                  <c:v>112.26559890854899</c:v>
                </c:pt>
                <c:pt idx="30565">
                  <c:v>112.26487673182601</c:v>
                </c:pt>
                <c:pt idx="30566">
                  <c:v>112.263406121952</c:v>
                </c:pt>
                <c:pt idx="30567">
                  <c:v>112.262531682887</c:v>
                </c:pt>
                <c:pt idx="30568">
                  <c:v>112.26056190948501</c:v>
                </c:pt>
                <c:pt idx="30569">
                  <c:v>112.26055585872101</c:v>
                </c:pt>
                <c:pt idx="30570">
                  <c:v>112.260500813598</c:v>
                </c:pt>
                <c:pt idx="30571">
                  <c:v>112.260497700866</c:v>
                </c:pt>
                <c:pt idx="30572">
                  <c:v>112.26042217252299</c:v>
                </c:pt>
                <c:pt idx="30573">
                  <c:v>112.260377776515</c:v>
                </c:pt>
                <c:pt idx="30574">
                  <c:v>112.260322535954</c:v>
                </c:pt>
                <c:pt idx="30575">
                  <c:v>112.260321717455</c:v>
                </c:pt>
                <c:pt idx="30576">
                  <c:v>112.26027303702099</c:v>
                </c:pt>
                <c:pt idx="30577">
                  <c:v>112.26026414486201</c:v>
                </c:pt>
                <c:pt idx="30578">
                  <c:v>112.259924477496</c:v>
                </c:pt>
                <c:pt idx="30579">
                  <c:v>112.25935675761001</c:v>
                </c:pt>
                <c:pt idx="30580">
                  <c:v>112.259336224408</c:v>
                </c:pt>
                <c:pt idx="30581">
                  <c:v>112.258990046196</c:v>
                </c:pt>
                <c:pt idx="30582">
                  <c:v>112.25785330569001</c:v>
                </c:pt>
                <c:pt idx="30583">
                  <c:v>112.257150425105</c:v>
                </c:pt>
                <c:pt idx="30584">
                  <c:v>112.25682163814299</c:v>
                </c:pt>
                <c:pt idx="30585">
                  <c:v>112.25529236845399</c:v>
                </c:pt>
                <c:pt idx="30586">
                  <c:v>112.254256173836</c:v>
                </c:pt>
                <c:pt idx="30587">
                  <c:v>112.254072667191</c:v>
                </c:pt>
                <c:pt idx="30588">
                  <c:v>112.25405827538199</c:v>
                </c:pt>
                <c:pt idx="30589">
                  <c:v>112.254029870072</c:v>
                </c:pt>
                <c:pt idx="30590">
                  <c:v>112.25398262035699</c:v>
                </c:pt>
                <c:pt idx="30591">
                  <c:v>112.253055316575</c:v>
                </c:pt>
                <c:pt idx="30592">
                  <c:v>112.25286163406</c:v>
                </c:pt>
                <c:pt idx="30593">
                  <c:v>112.252846892764</c:v>
                </c:pt>
                <c:pt idx="30594">
                  <c:v>112.252624009635</c:v>
                </c:pt>
                <c:pt idx="30595">
                  <c:v>112.252598704972</c:v>
                </c:pt>
                <c:pt idx="30596">
                  <c:v>112.25235740286701</c:v>
                </c:pt>
                <c:pt idx="30597">
                  <c:v>112.25171586514099</c:v>
                </c:pt>
                <c:pt idx="30598">
                  <c:v>112.251166439459</c:v>
                </c:pt>
                <c:pt idx="30599">
                  <c:v>112.25017388888099</c:v>
                </c:pt>
                <c:pt idx="30600">
                  <c:v>112.249674379792</c:v>
                </c:pt>
                <c:pt idx="30601">
                  <c:v>112.24803649906799</c:v>
                </c:pt>
                <c:pt idx="30602">
                  <c:v>112.24755199570799</c:v>
                </c:pt>
                <c:pt idx="30603">
                  <c:v>112.246896028338</c:v>
                </c:pt>
                <c:pt idx="30604">
                  <c:v>112.246881310856</c:v>
                </c:pt>
                <c:pt idx="30605">
                  <c:v>112.246640669405</c:v>
                </c:pt>
                <c:pt idx="30606">
                  <c:v>112.24621846240601</c:v>
                </c:pt>
                <c:pt idx="30607">
                  <c:v>112.24620754879101</c:v>
                </c:pt>
                <c:pt idx="30608">
                  <c:v>112.246073892588</c:v>
                </c:pt>
                <c:pt idx="30609">
                  <c:v>112.245815861984</c:v>
                </c:pt>
                <c:pt idx="30610">
                  <c:v>112.24580493708</c:v>
                </c:pt>
                <c:pt idx="30611">
                  <c:v>112.24553088024</c:v>
                </c:pt>
                <c:pt idx="30612">
                  <c:v>112.245475373037</c:v>
                </c:pt>
                <c:pt idx="30613">
                  <c:v>112.244868305384</c:v>
                </c:pt>
                <c:pt idx="30614">
                  <c:v>112.242026311418</c:v>
                </c:pt>
                <c:pt idx="30615">
                  <c:v>112.241758420715</c:v>
                </c:pt>
                <c:pt idx="30616">
                  <c:v>112.241296774446</c:v>
                </c:pt>
                <c:pt idx="30617">
                  <c:v>112.24063065893</c:v>
                </c:pt>
                <c:pt idx="30618">
                  <c:v>112.238301073039</c:v>
                </c:pt>
                <c:pt idx="30619">
                  <c:v>112.238082757363</c:v>
                </c:pt>
                <c:pt idx="30620">
                  <c:v>112.23707486877301</c:v>
                </c:pt>
                <c:pt idx="30621">
                  <c:v>112.23632009519</c:v>
                </c:pt>
                <c:pt idx="30622">
                  <c:v>112.235214038668</c:v>
                </c:pt>
                <c:pt idx="30623">
                  <c:v>112.233481104991</c:v>
                </c:pt>
                <c:pt idx="30624">
                  <c:v>112.23331363864</c:v>
                </c:pt>
                <c:pt idx="30625">
                  <c:v>112.232730525105</c:v>
                </c:pt>
                <c:pt idx="30626">
                  <c:v>112.232537087853</c:v>
                </c:pt>
                <c:pt idx="30627">
                  <c:v>112.232205912683</c:v>
                </c:pt>
                <c:pt idx="30628">
                  <c:v>112.23189517534099</c:v>
                </c:pt>
                <c:pt idx="30629">
                  <c:v>112.231893791503</c:v>
                </c:pt>
                <c:pt idx="30630">
                  <c:v>112.231742936638</c:v>
                </c:pt>
                <c:pt idx="30631">
                  <c:v>112.231727183494</c:v>
                </c:pt>
                <c:pt idx="30632">
                  <c:v>112.23042174586</c:v>
                </c:pt>
                <c:pt idx="30633">
                  <c:v>112.230128159217</c:v>
                </c:pt>
                <c:pt idx="30634">
                  <c:v>112.229875066695</c:v>
                </c:pt>
                <c:pt idx="30635">
                  <c:v>112.22558814582599</c:v>
                </c:pt>
                <c:pt idx="30636">
                  <c:v>112.22408966456</c:v>
                </c:pt>
                <c:pt idx="30637">
                  <c:v>112.22329222172699</c:v>
                </c:pt>
                <c:pt idx="30638">
                  <c:v>112.22248684944</c:v>
                </c:pt>
                <c:pt idx="30639">
                  <c:v>112.22224856373801</c:v>
                </c:pt>
                <c:pt idx="30640">
                  <c:v>112.22200355388701</c:v>
                </c:pt>
                <c:pt idx="30641">
                  <c:v>112.221254167826</c:v>
                </c:pt>
                <c:pt idx="30642">
                  <c:v>112.221012834794</c:v>
                </c:pt>
                <c:pt idx="30643">
                  <c:v>112.21872603360799</c:v>
                </c:pt>
                <c:pt idx="30644">
                  <c:v>112.217139792927</c:v>
                </c:pt>
                <c:pt idx="30645">
                  <c:v>112.21612963168</c:v>
                </c:pt>
                <c:pt idx="30646">
                  <c:v>112.21588980357799</c:v>
                </c:pt>
                <c:pt idx="30647">
                  <c:v>112.215856746886</c:v>
                </c:pt>
                <c:pt idx="30648">
                  <c:v>112.215212978132</c:v>
                </c:pt>
                <c:pt idx="30649">
                  <c:v>112.214911838783</c:v>
                </c:pt>
                <c:pt idx="30650">
                  <c:v>112.214683833427</c:v>
                </c:pt>
                <c:pt idx="30651">
                  <c:v>112.2112193343</c:v>
                </c:pt>
                <c:pt idx="30652">
                  <c:v>112.209724357328</c:v>
                </c:pt>
                <c:pt idx="30653">
                  <c:v>112.209429103025</c:v>
                </c:pt>
                <c:pt idx="30654">
                  <c:v>112.207144278287</c:v>
                </c:pt>
                <c:pt idx="30655">
                  <c:v>112.205210818615</c:v>
                </c:pt>
                <c:pt idx="30656">
                  <c:v>112.20430317848199</c:v>
                </c:pt>
                <c:pt idx="30657">
                  <c:v>112.20390152587299</c:v>
                </c:pt>
                <c:pt idx="30658">
                  <c:v>112.203408359235</c:v>
                </c:pt>
                <c:pt idx="30659">
                  <c:v>112.200961579295</c:v>
                </c:pt>
                <c:pt idx="30660">
                  <c:v>112.198916251098</c:v>
                </c:pt>
                <c:pt idx="30661">
                  <c:v>112.196176481382</c:v>
                </c:pt>
                <c:pt idx="30662">
                  <c:v>112.195962170047</c:v>
                </c:pt>
                <c:pt idx="30663">
                  <c:v>112.19595932371899</c:v>
                </c:pt>
                <c:pt idx="30664">
                  <c:v>112.19579739635201</c:v>
                </c:pt>
                <c:pt idx="30665">
                  <c:v>112.19546013475799</c:v>
                </c:pt>
                <c:pt idx="30666">
                  <c:v>112.193354579239</c:v>
                </c:pt>
                <c:pt idx="30667">
                  <c:v>112.193060334148</c:v>
                </c:pt>
                <c:pt idx="30668">
                  <c:v>112.192868963979</c:v>
                </c:pt>
                <c:pt idx="30669">
                  <c:v>112.19233621864799</c:v>
                </c:pt>
                <c:pt idx="30670">
                  <c:v>112.19195095383</c:v>
                </c:pt>
                <c:pt idx="30671">
                  <c:v>112.191802541843</c:v>
                </c:pt>
                <c:pt idx="30672">
                  <c:v>112.191748136097</c:v>
                </c:pt>
                <c:pt idx="30673">
                  <c:v>112.191679298011</c:v>
                </c:pt>
                <c:pt idx="30674">
                  <c:v>112.19161137480999</c:v>
                </c:pt>
                <c:pt idx="30675">
                  <c:v>112.191241951386</c:v>
                </c:pt>
                <c:pt idx="30676">
                  <c:v>112.191204073183</c:v>
                </c:pt>
                <c:pt idx="30677">
                  <c:v>112.19118713539299</c:v>
                </c:pt>
                <c:pt idx="30678">
                  <c:v>112.190995894914</c:v>
                </c:pt>
                <c:pt idx="30679">
                  <c:v>112.19084082200099</c:v>
                </c:pt>
                <c:pt idx="30680">
                  <c:v>112.18584024475599</c:v>
                </c:pt>
                <c:pt idx="30681">
                  <c:v>112.18559266003599</c:v>
                </c:pt>
                <c:pt idx="30682">
                  <c:v>112.18516077289399</c:v>
                </c:pt>
                <c:pt idx="30683">
                  <c:v>112.18476589198799</c:v>
                </c:pt>
                <c:pt idx="30684">
                  <c:v>112.183515447543</c:v>
                </c:pt>
                <c:pt idx="30685">
                  <c:v>112.182464782786</c:v>
                </c:pt>
                <c:pt idx="30686">
                  <c:v>112.18196220416699</c:v>
                </c:pt>
                <c:pt idx="30687">
                  <c:v>112.180550199751</c:v>
                </c:pt>
                <c:pt idx="30688">
                  <c:v>112.18015739245401</c:v>
                </c:pt>
                <c:pt idx="30689">
                  <c:v>112.179880086409</c:v>
                </c:pt>
                <c:pt idx="30690">
                  <c:v>112.179627577208</c:v>
                </c:pt>
                <c:pt idx="30691">
                  <c:v>112.17926882619599</c:v>
                </c:pt>
                <c:pt idx="30692">
                  <c:v>112.179130893954</c:v>
                </c:pt>
                <c:pt idx="30693">
                  <c:v>112.178038044467</c:v>
                </c:pt>
                <c:pt idx="30694">
                  <c:v>112.17779954296</c:v>
                </c:pt>
                <c:pt idx="30695">
                  <c:v>112.177367607996</c:v>
                </c:pt>
                <c:pt idx="30696">
                  <c:v>112.17732385989</c:v>
                </c:pt>
                <c:pt idx="30697">
                  <c:v>112.17660386900999</c:v>
                </c:pt>
                <c:pt idx="30698">
                  <c:v>112.1765405104</c:v>
                </c:pt>
                <c:pt idx="30699">
                  <c:v>112.176220250968</c:v>
                </c:pt>
                <c:pt idx="30700">
                  <c:v>112.176136909932</c:v>
                </c:pt>
                <c:pt idx="30701">
                  <c:v>112.176136607586</c:v>
                </c:pt>
                <c:pt idx="30702">
                  <c:v>112.175671539231</c:v>
                </c:pt>
                <c:pt idx="30703">
                  <c:v>112.175004333736</c:v>
                </c:pt>
                <c:pt idx="30704">
                  <c:v>112.17419200539</c:v>
                </c:pt>
                <c:pt idx="30705">
                  <c:v>112.172749875722</c:v>
                </c:pt>
                <c:pt idx="30706">
                  <c:v>112.172747125223</c:v>
                </c:pt>
                <c:pt idx="30707">
                  <c:v>112.172240560251</c:v>
                </c:pt>
                <c:pt idx="30708">
                  <c:v>112.171473432745</c:v>
                </c:pt>
                <c:pt idx="30709">
                  <c:v>112.171119823751</c:v>
                </c:pt>
                <c:pt idx="30710">
                  <c:v>112.171099618103</c:v>
                </c:pt>
                <c:pt idx="30711">
                  <c:v>112.170881082215</c:v>
                </c:pt>
                <c:pt idx="30712">
                  <c:v>112.170527056425</c:v>
                </c:pt>
                <c:pt idx="30713">
                  <c:v>112.170297792049</c:v>
                </c:pt>
                <c:pt idx="30714">
                  <c:v>112.170260076754</c:v>
                </c:pt>
                <c:pt idx="30715">
                  <c:v>112.169591507299</c:v>
                </c:pt>
                <c:pt idx="30716">
                  <c:v>112.16957082472901</c:v>
                </c:pt>
                <c:pt idx="30717">
                  <c:v>112.16936963480801</c:v>
                </c:pt>
                <c:pt idx="30718">
                  <c:v>112.16933600971301</c:v>
                </c:pt>
                <c:pt idx="30719">
                  <c:v>112.169026013108</c:v>
                </c:pt>
                <c:pt idx="30720">
                  <c:v>112.16766618307101</c:v>
                </c:pt>
                <c:pt idx="30721">
                  <c:v>112.16734107626399</c:v>
                </c:pt>
                <c:pt idx="30722">
                  <c:v>112.166372267716</c:v>
                </c:pt>
                <c:pt idx="30723">
                  <c:v>112.16631075238</c:v>
                </c:pt>
                <c:pt idx="30724">
                  <c:v>112.16626149339599</c:v>
                </c:pt>
                <c:pt idx="30725">
                  <c:v>112.166237441099</c:v>
                </c:pt>
                <c:pt idx="30726">
                  <c:v>112.165682321641</c:v>
                </c:pt>
                <c:pt idx="30727">
                  <c:v>112.16564356705101</c:v>
                </c:pt>
                <c:pt idx="30728">
                  <c:v>112.165078479066</c:v>
                </c:pt>
                <c:pt idx="30729">
                  <c:v>112.16505984574501</c:v>
                </c:pt>
                <c:pt idx="30730">
                  <c:v>112.164489775794</c:v>
                </c:pt>
                <c:pt idx="30731">
                  <c:v>112.16408120883101</c:v>
                </c:pt>
                <c:pt idx="30732">
                  <c:v>112.16406548512199</c:v>
                </c:pt>
                <c:pt idx="30733">
                  <c:v>112.16332531937999</c:v>
                </c:pt>
                <c:pt idx="30734">
                  <c:v>112.162552364711</c:v>
                </c:pt>
                <c:pt idx="30735">
                  <c:v>112.16250684700999</c:v>
                </c:pt>
                <c:pt idx="30736">
                  <c:v>112.161330468605</c:v>
                </c:pt>
                <c:pt idx="30737">
                  <c:v>112.16113310857899</c:v>
                </c:pt>
                <c:pt idx="30738">
                  <c:v>112.161009779202</c:v>
                </c:pt>
                <c:pt idx="30739">
                  <c:v>112.160824724683</c:v>
                </c:pt>
                <c:pt idx="30740">
                  <c:v>112.160319093178</c:v>
                </c:pt>
                <c:pt idx="30741">
                  <c:v>112.159971817306</c:v>
                </c:pt>
                <c:pt idx="30742">
                  <c:v>112.159959441957</c:v>
                </c:pt>
                <c:pt idx="30743">
                  <c:v>112.15972296046</c:v>
                </c:pt>
                <c:pt idx="30744">
                  <c:v>112.159658000764</c:v>
                </c:pt>
                <c:pt idx="30745">
                  <c:v>112.159454283549</c:v>
                </c:pt>
                <c:pt idx="30746">
                  <c:v>112.159009360494</c:v>
                </c:pt>
                <c:pt idx="30747">
                  <c:v>112.15861488831</c:v>
                </c:pt>
                <c:pt idx="30748">
                  <c:v>112.158327452663</c:v>
                </c:pt>
                <c:pt idx="30749">
                  <c:v>112.156530384867</c:v>
                </c:pt>
                <c:pt idx="30750">
                  <c:v>112.15598283492599</c:v>
                </c:pt>
                <c:pt idx="30751">
                  <c:v>112.155880700366</c:v>
                </c:pt>
                <c:pt idx="30752">
                  <c:v>112.15564008933499</c:v>
                </c:pt>
                <c:pt idx="30753">
                  <c:v>112.155073209554</c:v>
                </c:pt>
                <c:pt idx="30754">
                  <c:v>112.154292920405</c:v>
                </c:pt>
                <c:pt idx="30755">
                  <c:v>112.152855757466</c:v>
                </c:pt>
                <c:pt idx="30756">
                  <c:v>112.15236838134599</c:v>
                </c:pt>
                <c:pt idx="30757">
                  <c:v>112.15209459690099</c:v>
                </c:pt>
                <c:pt idx="30758">
                  <c:v>112.15118326893899</c:v>
                </c:pt>
                <c:pt idx="30759">
                  <c:v>112.150924264316</c:v>
                </c:pt>
                <c:pt idx="30760">
                  <c:v>112.150521724182</c:v>
                </c:pt>
                <c:pt idx="30761">
                  <c:v>112.15034911718099</c:v>
                </c:pt>
                <c:pt idx="30762">
                  <c:v>112.148773652218</c:v>
                </c:pt>
                <c:pt idx="30763">
                  <c:v>112.148183260005</c:v>
                </c:pt>
                <c:pt idx="30764">
                  <c:v>112.147837164973</c:v>
                </c:pt>
                <c:pt idx="30765">
                  <c:v>112.14671211096901</c:v>
                </c:pt>
                <c:pt idx="30766">
                  <c:v>112.145916125939</c:v>
                </c:pt>
                <c:pt idx="30767">
                  <c:v>112.145802189222</c:v>
                </c:pt>
                <c:pt idx="30768">
                  <c:v>112.144205263158</c:v>
                </c:pt>
                <c:pt idx="30769">
                  <c:v>112.14322285050901</c:v>
                </c:pt>
                <c:pt idx="30770">
                  <c:v>112.143203024028</c:v>
                </c:pt>
                <c:pt idx="30771">
                  <c:v>112.143202474468</c:v>
                </c:pt>
                <c:pt idx="30772">
                  <c:v>112.143201963677</c:v>
                </c:pt>
                <c:pt idx="30773">
                  <c:v>112.142597175107</c:v>
                </c:pt>
                <c:pt idx="30774">
                  <c:v>112.14092074154</c:v>
                </c:pt>
                <c:pt idx="30775">
                  <c:v>112.14041147711499</c:v>
                </c:pt>
                <c:pt idx="30776">
                  <c:v>112.14031079552799</c:v>
                </c:pt>
                <c:pt idx="30777">
                  <c:v>112.13819710585</c:v>
                </c:pt>
                <c:pt idx="30778">
                  <c:v>112.137984786947</c:v>
                </c:pt>
                <c:pt idx="30779">
                  <c:v>112.137667966439</c:v>
                </c:pt>
                <c:pt idx="30780">
                  <c:v>112.13699491790901</c:v>
                </c:pt>
                <c:pt idx="30781">
                  <c:v>112.136788395549</c:v>
                </c:pt>
                <c:pt idx="30782">
                  <c:v>112.13664910638001</c:v>
                </c:pt>
                <c:pt idx="30783">
                  <c:v>112.136017988774</c:v>
                </c:pt>
                <c:pt idx="30784">
                  <c:v>112.135568621583</c:v>
                </c:pt>
                <c:pt idx="30785">
                  <c:v>112.13554899714499</c:v>
                </c:pt>
                <c:pt idx="30786">
                  <c:v>112.13524825264101</c:v>
                </c:pt>
                <c:pt idx="30787">
                  <c:v>112.134713231201</c:v>
                </c:pt>
                <c:pt idx="30788">
                  <c:v>112.133780813868</c:v>
                </c:pt>
                <c:pt idx="30789">
                  <c:v>112.1325192421</c:v>
                </c:pt>
                <c:pt idx="30790">
                  <c:v>112.131883958402</c:v>
                </c:pt>
                <c:pt idx="30791">
                  <c:v>112.13176381959801</c:v>
                </c:pt>
                <c:pt idx="30792">
                  <c:v>112.130796926722</c:v>
                </c:pt>
                <c:pt idx="30793">
                  <c:v>112.130008128635</c:v>
                </c:pt>
                <c:pt idx="30794">
                  <c:v>112.129652818379</c:v>
                </c:pt>
                <c:pt idx="30795">
                  <c:v>112.129049497135</c:v>
                </c:pt>
                <c:pt idx="30796">
                  <c:v>112.12798712465499</c:v>
                </c:pt>
                <c:pt idx="30797">
                  <c:v>112.127807805692</c:v>
                </c:pt>
                <c:pt idx="30798">
                  <c:v>112.127031491781</c:v>
                </c:pt>
                <c:pt idx="30799">
                  <c:v>112.12672125659699</c:v>
                </c:pt>
                <c:pt idx="30800">
                  <c:v>112.125878752658</c:v>
                </c:pt>
                <c:pt idx="30801">
                  <c:v>112.12566139691199</c:v>
                </c:pt>
                <c:pt idx="30802">
                  <c:v>112.12446331173101</c:v>
                </c:pt>
                <c:pt idx="30803">
                  <c:v>112.124166751175</c:v>
                </c:pt>
                <c:pt idx="30804">
                  <c:v>112.124016385658</c:v>
                </c:pt>
                <c:pt idx="30805">
                  <c:v>112.123311219793</c:v>
                </c:pt>
                <c:pt idx="30806">
                  <c:v>112.123185976556</c:v>
                </c:pt>
                <c:pt idx="30807">
                  <c:v>112.12292162199</c:v>
                </c:pt>
                <c:pt idx="30808">
                  <c:v>112.122553359923</c:v>
                </c:pt>
                <c:pt idx="30809">
                  <c:v>112.12254191875699</c:v>
                </c:pt>
                <c:pt idx="30810">
                  <c:v>112.122309956275</c:v>
                </c:pt>
                <c:pt idx="30811">
                  <c:v>112.12229289784401</c:v>
                </c:pt>
                <c:pt idx="30812">
                  <c:v>112.121856008951</c:v>
                </c:pt>
                <c:pt idx="30813">
                  <c:v>112.121307053725</c:v>
                </c:pt>
                <c:pt idx="30814">
                  <c:v>112.121210233182</c:v>
                </c:pt>
                <c:pt idx="30815">
                  <c:v>112.121188224721</c:v>
                </c:pt>
                <c:pt idx="30816">
                  <c:v>112.120720110454</c:v>
                </c:pt>
                <c:pt idx="30817">
                  <c:v>112.12030482001499</c:v>
                </c:pt>
                <c:pt idx="30818">
                  <c:v>112.12027994272999</c:v>
                </c:pt>
                <c:pt idx="30819">
                  <c:v>112.120099236367</c:v>
                </c:pt>
                <c:pt idx="30820">
                  <c:v>112.119984386547</c:v>
                </c:pt>
                <c:pt idx="30821">
                  <c:v>112.11950609722</c:v>
                </c:pt>
                <c:pt idx="30822">
                  <c:v>112.119360195365</c:v>
                </c:pt>
                <c:pt idx="30823">
                  <c:v>112.11874094381599</c:v>
                </c:pt>
                <c:pt idx="30824">
                  <c:v>112.11873452462299</c:v>
                </c:pt>
                <c:pt idx="30825">
                  <c:v>112.118296459386</c:v>
                </c:pt>
                <c:pt idx="30826">
                  <c:v>112.11787174097999</c:v>
                </c:pt>
                <c:pt idx="30827">
                  <c:v>112.11767707188601</c:v>
                </c:pt>
                <c:pt idx="30828">
                  <c:v>112.117633075136</c:v>
                </c:pt>
                <c:pt idx="30829">
                  <c:v>112.11469611427</c:v>
                </c:pt>
                <c:pt idx="30830">
                  <c:v>112.11468419268</c:v>
                </c:pt>
                <c:pt idx="30831">
                  <c:v>112.114542313672</c:v>
                </c:pt>
                <c:pt idx="30832">
                  <c:v>112.114362057447</c:v>
                </c:pt>
                <c:pt idx="30833">
                  <c:v>112.114347543873</c:v>
                </c:pt>
                <c:pt idx="30834">
                  <c:v>112.114284894549</c:v>
                </c:pt>
                <c:pt idx="30835">
                  <c:v>112.114253793038</c:v>
                </c:pt>
                <c:pt idx="30836">
                  <c:v>112.114242354666</c:v>
                </c:pt>
                <c:pt idx="30837">
                  <c:v>112.114238972881</c:v>
                </c:pt>
                <c:pt idx="30838">
                  <c:v>112.114004415785</c:v>
                </c:pt>
                <c:pt idx="30839">
                  <c:v>112.113954490024</c:v>
                </c:pt>
                <c:pt idx="30840">
                  <c:v>112.113824359559</c:v>
                </c:pt>
                <c:pt idx="30841">
                  <c:v>112.11361950463299</c:v>
                </c:pt>
                <c:pt idx="30842">
                  <c:v>112.11359949179101</c:v>
                </c:pt>
                <c:pt idx="30843">
                  <c:v>112.11332801518201</c:v>
                </c:pt>
                <c:pt idx="30844">
                  <c:v>112.113167538109</c:v>
                </c:pt>
                <c:pt idx="30845">
                  <c:v>112.113125019964</c:v>
                </c:pt>
                <c:pt idx="30846">
                  <c:v>112.11291911988801</c:v>
                </c:pt>
                <c:pt idx="30847">
                  <c:v>112.112562125038</c:v>
                </c:pt>
                <c:pt idx="30848">
                  <c:v>112.112176798888</c:v>
                </c:pt>
                <c:pt idx="30849">
                  <c:v>112.11217506399601</c:v>
                </c:pt>
                <c:pt idx="30850">
                  <c:v>112.11217332176</c:v>
                </c:pt>
                <c:pt idx="30851">
                  <c:v>112.112050817566</c:v>
                </c:pt>
                <c:pt idx="30852">
                  <c:v>112.11197839040901</c:v>
                </c:pt>
                <c:pt idx="30853">
                  <c:v>112.11188459144</c:v>
                </c:pt>
                <c:pt idx="30854">
                  <c:v>112.11162982995801</c:v>
                </c:pt>
                <c:pt idx="30855">
                  <c:v>112.11116237979699</c:v>
                </c:pt>
                <c:pt idx="30856">
                  <c:v>112.11065242709</c:v>
                </c:pt>
                <c:pt idx="30857">
                  <c:v>112.110304803517</c:v>
                </c:pt>
                <c:pt idx="30858">
                  <c:v>112.11017789695001</c:v>
                </c:pt>
                <c:pt idx="30859">
                  <c:v>112.110116039023</c:v>
                </c:pt>
                <c:pt idx="30860">
                  <c:v>112.110102468619</c:v>
                </c:pt>
                <c:pt idx="30861">
                  <c:v>112.110097631605</c:v>
                </c:pt>
                <c:pt idx="30862">
                  <c:v>112.11004682162</c:v>
                </c:pt>
                <c:pt idx="30863">
                  <c:v>112.109964610395</c:v>
                </c:pt>
                <c:pt idx="30864">
                  <c:v>112.109904063779</c:v>
                </c:pt>
                <c:pt idx="30865">
                  <c:v>112.109748934538</c:v>
                </c:pt>
                <c:pt idx="30866">
                  <c:v>112.109743435166</c:v>
                </c:pt>
                <c:pt idx="30867">
                  <c:v>112.10967177557799</c:v>
                </c:pt>
                <c:pt idx="30868">
                  <c:v>112.109651620837</c:v>
                </c:pt>
                <c:pt idx="30869">
                  <c:v>112.10963584742601</c:v>
                </c:pt>
                <c:pt idx="30870">
                  <c:v>112.109603278842</c:v>
                </c:pt>
                <c:pt idx="30871">
                  <c:v>112.109593407152</c:v>
                </c:pt>
                <c:pt idx="30872">
                  <c:v>112.109540327329</c:v>
                </c:pt>
                <c:pt idx="30873">
                  <c:v>112.109510396573</c:v>
                </c:pt>
                <c:pt idx="30874">
                  <c:v>112.10949705941201</c:v>
                </c:pt>
                <c:pt idx="30875">
                  <c:v>112.109447059701</c:v>
                </c:pt>
                <c:pt idx="30876">
                  <c:v>112.109430135835</c:v>
                </c:pt>
                <c:pt idx="30877">
                  <c:v>112.10935531886901</c:v>
                </c:pt>
                <c:pt idx="30878">
                  <c:v>112.10932219687299</c:v>
                </c:pt>
                <c:pt idx="30879">
                  <c:v>112.109308074984</c:v>
                </c:pt>
                <c:pt idx="30880">
                  <c:v>112.109303407838</c:v>
                </c:pt>
                <c:pt idx="30881">
                  <c:v>112.109251828777</c:v>
                </c:pt>
                <c:pt idx="30882">
                  <c:v>112.109216879957</c:v>
                </c:pt>
                <c:pt idx="30883">
                  <c:v>112.109212287893</c:v>
                </c:pt>
                <c:pt idx="30884">
                  <c:v>112.10917997857</c:v>
                </c:pt>
                <c:pt idx="30885">
                  <c:v>112.10915598238699</c:v>
                </c:pt>
                <c:pt idx="30886">
                  <c:v>112.109109619515</c:v>
                </c:pt>
                <c:pt idx="30887">
                  <c:v>112.10910138995</c:v>
                </c:pt>
                <c:pt idx="30888">
                  <c:v>112.108792466389</c:v>
                </c:pt>
                <c:pt idx="30889">
                  <c:v>112.108789793995</c:v>
                </c:pt>
                <c:pt idx="30890">
                  <c:v>112.10874503595799</c:v>
                </c:pt>
                <c:pt idx="30891">
                  <c:v>112.108732155577</c:v>
                </c:pt>
                <c:pt idx="30892">
                  <c:v>112.10870900191399</c:v>
                </c:pt>
                <c:pt idx="30893">
                  <c:v>112.10865981862899</c:v>
                </c:pt>
                <c:pt idx="30894">
                  <c:v>112.108635981131</c:v>
                </c:pt>
                <c:pt idx="30895">
                  <c:v>112.108626620932</c:v>
                </c:pt>
                <c:pt idx="30896">
                  <c:v>112.108604020317</c:v>
                </c:pt>
                <c:pt idx="30897">
                  <c:v>112.108557542035</c:v>
                </c:pt>
                <c:pt idx="30898">
                  <c:v>112.10852915996701</c:v>
                </c:pt>
                <c:pt idx="30899">
                  <c:v>112.10849479372</c:v>
                </c:pt>
                <c:pt idx="30900">
                  <c:v>112.108493747696</c:v>
                </c:pt>
                <c:pt idx="30901">
                  <c:v>112.108453954764</c:v>
                </c:pt>
                <c:pt idx="30902">
                  <c:v>112.108444902287</c:v>
                </c:pt>
                <c:pt idx="30903">
                  <c:v>112.108443830193</c:v>
                </c:pt>
                <c:pt idx="30904">
                  <c:v>112.108426159017</c:v>
                </c:pt>
                <c:pt idx="30905">
                  <c:v>112.108388853078</c:v>
                </c:pt>
                <c:pt idx="30906">
                  <c:v>112.108368364897</c:v>
                </c:pt>
                <c:pt idx="30907">
                  <c:v>112.108328490978</c:v>
                </c:pt>
                <c:pt idx="30908">
                  <c:v>112.10832215531801</c:v>
                </c:pt>
                <c:pt idx="30909">
                  <c:v>112.10829449173499</c:v>
                </c:pt>
                <c:pt idx="30910">
                  <c:v>112.108258721384</c:v>
                </c:pt>
                <c:pt idx="30911">
                  <c:v>112.108256779383</c:v>
                </c:pt>
                <c:pt idx="30912">
                  <c:v>112.108227646245</c:v>
                </c:pt>
                <c:pt idx="30913">
                  <c:v>112.108190268727</c:v>
                </c:pt>
                <c:pt idx="30914">
                  <c:v>112.108182502783</c:v>
                </c:pt>
                <c:pt idx="30915">
                  <c:v>112.108133328143</c:v>
                </c:pt>
                <c:pt idx="30916">
                  <c:v>112.10801123617</c:v>
                </c:pt>
                <c:pt idx="30917">
                  <c:v>112.10798140148</c:v>
                </c:pt>
                <c:pt idx="30918">
                  <c:v>112.107977282422</c:v>
                </c:pt>
                <c:pt idx="30919">
                  <c:v>112.107971205974</c:v>
                </c:pt>
                <c:pt idx="30920">
                  <c:v>112.10796931194599</c:v>
                </c:pt>
                <c:pt idx="30921">
                  <c:v>112.107923726636</c:v>
                </c:pt>
                <c:pt idx="30922">
                  <c:v>112.10791934153301</c:v>
                </c:pt>
                <c:pt idx="30923">
                  <c:v>112.10791838960699</c:v>
                </c:pt>
                <c:pt idx="30924">
                  <c:v>112.107899966579</c:v>
                </c:pt>
                <c:pt idx="30925">
                  <c:v>112.10789714078</c:v>
                </c:pt>
                <c:pt idx="30926">
                  <c:v>112.10789142614099</c:v>
                </c:pt>
                <c:pt idx="30927">
                  <c:v>112.10789063903</c:v>
                </c:pt>
                <c:pt idx="30928">
                  <c:v>112.107875609149</c:v>
                </c:pt>
                <c:pt idx="30929">
                  <c:v>112.10784342818</c:v>
                </c:pt>
                <c:pt idx="30930">
                  <c:v>112.10784111758301</c:v>
                </c:pt>
                <c:pt idx="30931">
                  <c:v>112.107828600197</c:v>
                </c:pt>
                <c:pt idx="30932">
                  <c:v>112.107825293396</c:v>
                </c:pt>
                <c:pt idx="30933">
                  <c:v>112.10780703639099</c:v>
                </c:pt>
                <c:pt idx="30934">
                  <c:v>112.107779104912</c:v>
                </c:pt>
                <c:pt idx="30935">
                  <c:v>112.10776337526001</c:v>
                </c:pt>
                <c:pt idx="30936">
                  <c:v>112.10775570307101</c:v>
                </c:pt>
                <c:pt idx="30937">
                  <c:v>112.10774392698499</c:v>
                </c:pt>
                <c:pt idx="30938">
                  <c:v>112.107728556539</c:v>
                </c:pt>
                <c:pt idx="30939">
                  <c:v>112.107663845841</c:v>
                </c:pt>
                <c:pt idx="30940">
                  <c:v>112.10764868165801</c:v>
                </c:pt>
                <c:pt idx="30941">
                  <c:v>112.107627497914</c:v>
                </c:pt>
                <c:pt idx="30942">
                  <c:v>112.10761530169501</c:v>
                </c:pt>
                <c:pt idx="30943">
                  <c:v>112.10754093658601</c:v>
                </c:pt>
                <c:pt idx="30944">
                  <c:v>112.107496489345</c:v>
                </c:pt>
                <c:pt idx="30945">
                  <c:v>112.107493562359</c:v>
                </c:pt>
                <c:pt idx="30946">
                  <c:v>112.107474800566</c:v>
                </c:pt>
                <c:pt idx="30947">
                  <c:v>112.10746846708</c:v>
                </c:pt>
                <c:pt idx="30948">
                  <c:v>112.107454133036</c:v>
                </c:pt>
                <c:pt idx="30949">
                  <c:v>112.10741935625499</c:v>
                </c:pt>
                <c:pt idx="30950">
                  <c:v>112.10740947203401</c:v>
                </c:pt>
                <c:pt idx="30951">
                  <c:v>112.107406553332</c:v>
                </c:pt>
                <c:pt idx="30952">
                  <c:v>112.10736855067</c:v>
                </c:pt>
                <c:pt idx="30953">
                  <c:v>112.10736062953301</c:v>
                </c:pt>
                <c:pt idx="30954">
                  <c:v>112.107344963247</c:v>
                </c:pt>
                <c:pt idx="30955">
                  <c:v>112.107299389131</c:v>
                </c:pt>
                <c:pt idx="30956">
                  <c:v>112.107280087848</c:v>
                </c:pt>
                <c:pt idx="30957">
                  <c:v>112.107268794913</c:v>
                </c:pt>
                <c:pt idx="30958">
                  <c:v>112.107268257207</c:v>
                </c:pt>
                <c:pt idx="30959">
                  <c:v>112.10726508894101</c:v>
                </c:pt>
                <c:pt idx="30960">
                  <c:v>112.107262182146</c:v>
                </c:pt>
                <c:pt idx="30961">
                  <c:v>112.107237712532</c:v>
                </c:pt>
                <c:pt idx="30962">
                  <c:v>112.107212418343</c:v>
                </c:pt>
                <c:pt idx="30963">
                  <c:v>112.107194984439</c:v>
                </c:pt>
                <c:pt idx="30964">
                  <c:v>112.107184471238</c:v>
                </c:pt>
                <c:pt idx="30965">
                  <c:v>112.10718116296999</c:v>
                </c:pt>
                <c:pt idx="30966">
                  <c:v>112.107171692929</c:v>
                </c:pt>
                <c:pt idx="30967">
                  <c:v>112.107162070313</c:v>
                </c:pt>
                <c:pt idx="30968">
                  <c:v>112.107108176983</c:v>
                </c:pt>
                <c:pt idx="30969">
                  <c:v>112.10710196859699</c:v>
                </c:pt>
                <c:pt idx="30970">
                  <c:v>112.10705989551001</c:v>
                </c:pt>
                <c:pt idx="30971">
                  <c:v>112.10705569658001</c:v>
                </c:pt>
                <c:pt idx="30972">
                  <c:v>112.107012719255</c:v>
                </c:pt>
                <c:pt idx="30973">
                  <c:v>112.10701227443499</c:v>
                </c:pt>
                <c:pt idx="30974">
                  <c:v>112.10698888542601</c:v>
                </c:pt>
                <c:pt idx="30975">
                  <c:v>112.106981834013</c:v>
                </c:pt>
                <c:pt idx="30976">
                  <c:v>112.106964945806</c:v>
                </c:pt>
                <c:pt idx="30977">
                  <c:v>112.106930657877</c:v>
                </c:pt>
                <c:pt idx="30978">
                  <c:v>112.10691335751601</c:v>
                </c:pt>
                <c:pt idx="30979">
                  <c:v>112.106829520182</c:v>
                </c:pt>
                <c:pt idx="30980">
                  <c:v>112.106738918228</c:v>
                </c:pt>
                <c:pt idx="30981">
                  <c:v>112.106662788102</c:v>
                </c:pt>
                <c:pt idx="30982">
                  <c:v>112.106657449465</c:v>
                </c:pt>
                <c:pt idx="30983">
                  <c:v>112.10663615389301</c:v>
                </c:pt>
                <c:pt idx="30984">
                  <c:v>112.106613775425</c:v>
                </c:pt>
                <c:pt idx="30985">
                  <c:v>112.106610843759</c:v>
                </c:pt>
                <c:pt idx="30986">
                  <c:v>112.106600518546</c:v>
                </c:pt>
                <c:pt idx="30987">
                  <c:v>112.10656246084299</c:v>
                </c:pt>
                <c:pt idx="30988">
                  <c:v>112.106551434618</c:v>
                </c:pt>
                <c:pt idx="30989">
                  <c:v>112.10654197236801</c:v>
                </c:pt>
                <c:pt idx="30990">
                  <c:v>112.106537685521</c:v>
                </c:pt>
                <c:pt idx="30991">
                  <c:v>112.106514133883</c:v>
                </c:pt>
                <c:pt idx="30992">
                  <c:v>112.10649948600501</c:v>
                </c:pt>
                <c:pt idx="30993">
                  <c:v>112.10648749152</c:v>
                </c:pt>
                <c:pt idx="30994">
                  <c:v>112.10644817519101</c:v>
                </c:pt>
                <c:pt idx="30995">
                  <c:v>112.106437955026</c:v>
                </c:pt>
                <c:pt idx="30996">
                  <c:v>112.10641419415801</c:v>
                </c:pt>
                <c:pt idx="30997">
                  <c:v>112.10640982888</c:v>
                </c:pt>
                <c:pt idx="30998">
                  <c:v>112.106361763067</c:v>
                </c:pt>
                <c:pt idx="30999">
                  <c:v>112.106357893904</c:v>
                </c:pt>
                <c:pt idx="31000">
                  <c:v>112.106303401293</c:v>
                </c:pt>
                <c:pt idx="31001">
                  <c:v>112.106240097997</c:v>
                </c:pt>
                <c:pt idx="31002">
                  <c:v>112.106238759696</c:v>
                </c:pt>
                <c:pt idx="31003">
                  <c:v>112.106202850446</c:v>
                </c:pt>
                <c:pt idx="31004">
                  <c:v>112.106202381451</c:v>
                </c:pt>
                <c:pt idx="31005">
                  <c:v>112.106182532928</c:v>
                </c:pt>
                <c:pt idx="31006">
                  <c:v>112.10614391227899</c:v>
                </c:pt>
                <c:pt idx="31007">
                  <c:v>112.10606097764</c:v>
                </c:pt>
                <c:pt idx="31008">
                  <c:v>112.106037354207</c:v>
                </c:pt>
                <c:pt idx="31009">
                  <c:v>112.10595013892301</c:v>
                </c:pt>
                <c:pt idx="31010">
                  <c:v>112.10594770527101</c:v>
                </c:pt>
                <c:pt idx="31011">
                  <c:v>112.10498092374699</c:v>
                </c:pt>
                <c:pt idx="31012">
                  <c:v>112.103641668835</c:v>
                </c:pt>
                <c:pt idx="31013">
                  <c:v>112.103387238973</c:v>
                </c:pt>
                <c:pt idx="31014">
                  <c:v>112.10336957507501</c:v>
                </c:pt>
                <c:pt idx="31015">
                  <c:v>112.103355349721</c:v>
                </c:pt>
                <c:pt idx="31016">
                  <c:v>112.10240316207199</c:v>
                </c:pt>
                <c:pt idx="31017">
                  <c:v>112.101948547714</c:v>
                </c:pt>
                <c:pt idx="31018">
                  <c:v>112.101560202534</c:v>
                </c:pt>
                <c:pt idx="31019">
                  <c:v>112.10072233891</c:v>
                </c:pt>
                <c:pt idx="31020">
                  <c:v>112.10042736068</c:v>
                </c:pt>
                <c:pt idx="31021">
                  <c:v>112.10037314625301</c:v>
                </c:pt>
                <c:pt idx="31022">
                  <c:v>112.099903062081</c:v>
                </c:pt>
                <c:pt idx="31023">
                  <c:v>112.09952323776299</c:v>
                </c:pt>
                <c:pt idx="31024">
                  <c:v>112.09949066234</c:v>
                </c:pt>
                <c:pt idx="31025">
                  <c:v>112.099143147364</c:v>
                </c:pt>
                <c:pt idx="31026">
                  <c:v>112.09909267626399</c:v>
                </c:pt>
                <c:pt idx="31027">
                  <c:v>112.098980740466</c:v>
                </c:pt>
                <c:pt idx="31028">
                  <c:v>112.098663563762</c:v>
                </c:pt>
                <c:pt idx="31029">
                  <c:v>112.09844992629201</c:v>
                </c:pt>
                <c:pt idx="31030">
                  <c:v>112.098047621973</c:v>
                </c:pt>
                <c:pt idx="31031">
                  <c:v>112.09802789378899</c:v>
                </c:pt>
                <c:pt idx="31032">
                  <c:v>112.097880366534</c:v>
                </c:pt>
                <c:pt idx="31033">
                  <c:v>112.097675050517</c:v>
                </c:pt>
                <c:pt idx="31034">
                  <c:v>112.09711184025301</c:v>
                </c:pt>
                <c:pt idx="31035">
                  <c:v>112.097083102917</c:v>
                </c:pt>
                <c:pt idx="31036">
                  <c:v>112.09687036302699</c:v>
                </c:pt>
                <c:pt idx="31037">
                  <c:v>112.096656028483</c:v>
                </c:pt>
                <c:pt idx="31038">
                  <c:v>112.095898678316</c:v>
                </c:pt>
                <c:pt idx="31039">
                  <c:v>112.09534791219799</c:v>
                </c:pt>
                <c:pt idx="31040">
                  <c:v>112.09471109040101</c:v>
                </c:pt>
                <c:pt idx="31041">
                  <c:v>112.09433710786701</c:v>
                </c:pt>
                <c:pt idx="31042">
                  <c:v>112.093782232016</c:v>
                </c:pt>
                <c:pt idx="31043">
                  <c:v>112.09334778616299</c:v>
                </c:pt>
                <c:pt idx="31044">
                  <c:v>112.09327959062701</c:v>
                </c:pt>
                <c:pt idx="31045">
                  <c:v>112.093275562477</c:v>
                </c:pt>
                <c:pt idx="31046">
                  <c:v>112.09272541143901</c:v>
                </c:pt>
                <c:pt idx="31047">
                  <c:v>112.092409374401</c:v>
                </c:pt>
                <c:pt idx="31048">
                  <c:v>112.092242714924</c:v>
                </c:pt>
                <c:pt idx="31049">
                  <c:v>112.09222185754101</c:v>
                </c:pt>
                <c:pt idx="31050">
                  <c:v>112.09218274489599</c:v>
                </c:pt>
                <c:pt idx="31051">
                  <c:v>112.091762934309</c:v>
                </c:pt>
                <c:pt idx="31052">
                  <c:v>112.091547123784</c:v>
                </c:pt>
                <c:pt idx="31053">
                  <c:v>112.091354590004</c:v>
                </c:pt>
                <c:pt idx="31054">
                  <c:v>112.09134946056101</c:v>
                </c:pt>
                <c:pt idx="31055">
                  <c:v>112.091342425772</c:v>
                </c:pt>
                <c:pt idx="31056">
                  <c:v>112.09086510783099</c:v>
                </c:pt>
                <c:pt idx="31057">
                  <c:v>112.090571479278</c:v>
                </c:pt>
                <c:pt idx="31058">
                  <c:v>112.090497471265</c:v>
                </c:pt>
                <c:pt idx="31059">
                  <c:v>112.09007865760999</c:v>
                </c:pt>
                <c:pt idx="31060">
                  <c:v>112.09006380482001</c:v>
                </c:pt>
                <c:pt idx="31061">
                  <c:v>112.089753061249</c:v>
                </c:pt>
                <c:pt idx="31062">
                  <c:v>112.089713691043</c:v>
                </c:pt>
                <c:pt idx="31063">
                  <c:v>112.089385083663</c:v>
                </c:pt>
                <c:pt idx="31064">
                  <c:v>112.089179159358</c:v>
                </c:pt>
                <c:pt idx="31065">
                  <c:v>112.089108269531</c:v>
                </c:pt>
                <c:pt idx="31066">
                  <c:v>112.089085684648</c:v>
                </c:pt>
                <c:pt idx="31067">
                  <c:v>112.08895284120401</c:v>
                </c:pt>
                <c:pt idx="31068">
                  <c:v>112.088749301436</c:v>
                </c:pt>
                <c:pt idx="31069">
                  <c:v>112.088728840743</c:v>
                </c:pt>
                <c:pt idx="31070">
                  <c:v>112.088671720169</c:v>
                </c:pt>
                <c:pt idx="31071">
                  <c:v>112.088671336003</c:v>
                </c:pt>
                <c:pt idx="31072">
                  <c:v>112.08866978026199</c:v>
                </c:pt>
                <c:pt idx="31073">
                  <c:v>112.088637705529</c:v>
                </c:pt>
                <c:pt idx="31074">
                  <c:v>112.08860914121701</c:v>
                </c:pt>
                <c:pt idx="31075">
                  <c:v>112.08854329492</c:v>
                </c:pt>
                <c:pt idx="31076">
                  <c:v>112.088484863253</c:v>
                </c:pt>
                <c:pt idx="31077">
                  <c:v>112.08841884219601</c:v>
                </c:pt>
                <c:pt idx="31078">
                  <c:v>112.08838017296399</c:v>
                </c:pt>
                <c:pt idx="31079">
                  <c:v>112.088305342807</c:v>
                </c:pt>
                <c:pt idx="31080">
                  <c:v>112.08825612529699</c:v>
                </c:pt>
                <c:pt idx="31081">
                  <c:v>112.088190526703</c:v>
                </c:pt>
                <c:pt idx="31082">
                  <c:v>112.088170846559</c:v>
                </c:pt>
                <c:pt idx="31083">
                  <c:v>112.088151409094</c:v>
                </c:pt>
                <c:pt idx="31084">
                  <c:v>112.088143182842</c:v>
                </c:pt>
                <c:pt idx="31085">
                  <c:v>112.088135415829</c:v>
                </c:pt>
                <c:pt idx="31086">
                  <c:v>112.088133669309</c:v>
                </c:pt>
                <c:pt idx="31087">
                  <c:v>112.088094431964</c:v>
                </c:pt>
                <c:pt idx="31088">
                  <c:v>112.088048635533</c:v>
                </c:pt>
                <c:pt idx="31089">
                  <c:v>112.088045251472</c:v>
                </c:pt>
                <c:pt idx="31090">
                  <c:v>112.088042341109</c:v>
                </c:pt>
                <c:pt idx="31091">
                  <c:v>112.08800121465799</c:v>
                </c:pt>
                <c:pt idx="31092">
                  <c:v>112.08783956766899</c:v>
                </c:pt>
                <c:pt idx="31093">
                  <c:v>112.08780886207001</c:v>
                </c:pt>
                <c:pt idx="31094">
                  <c:v>112.087787527749</c:v>
                </c:pt>
                <c:pt idx="31095">
                  <c:v>112.087769714553</c:v>
                </c:pt>
                <c:pt idx="31096">
                  <c:v>112.087743674724</c:v>
                </c:pt>
                <c:pt idx="31097">
                  <c:v>112.087741427316</c:v>
                </c:pt>
                <c:pt idx="31098">
                  <c:v>112.087737556463</c:v>
                </c:pt>
                <c:pt idx="31099">
                  <c:v>112.087686266887</c:v>
                </c:pt>
                <c:pt idx="31100">
                  <c:v>112.087670125854</c:v>
                </c:pt>
                <c:pt idx="31101">
                  <c:v>112.087656926417</c:v>
                </c:pt>
                <c:pt idx="31102">
                  <c:v>112.087634766937</c:v>
                </c:pt>
                <c:pt idx="31103">
                  <c:v>112.087599275534</c:v>
                </c:pt>
                <c:pt idx="31104">
                  <c:v>112.087558104962</c:v>
                </c:pt>
                <c:pt idx="31105">
                  <c:v>112.08754140424401</c:v>
                </c:pt>
                <c:pt idx="31106">
                  <c:v>112.08753131792</c:v>
                </c:pt>
                <c:pt idx="31107">
                  <c:v>112.087520206637</c:v>
                </c:pt>
                <c:pt idx="31108">
                  <c:v>112.08749031738699</c:v>
                </c:pt>
                <c:pt idx="31109">
                  <c:v>112.087483762959</c:v>
                </c:pt>
                <c:pt idx="31110">
                  <c:v>112.08744407104901</c:v>
                </c:pt>
                <c:pt idx="31111">
                  <c:v>112.087439838829</c:v>
                </c:pt>
                <c:pt idx="31112">
                  <c:v>112.08741620234299</c:v>
                </c:pt>
                <c:pt idx="31113">
                  <c:v>112.087415631529</c:v>
                </c:pt>
                <c:pt idx="31114">
                  <c:v>112.08739749572</c:v>
                </c:pt>
                <c:pt idx="31115">
                  <c:v>112.08738768855</c:v>
                </c:pt>
                <c:pt idx="31116">
                  <c:v>112.08738609612099</c:v>
                </c:pt>
                <c:pt idx="31117">
                  <c:v>112.087368630245</c:v>
                </c:pt>
                <c:pt idx="31118">
                  <c:v>112.087357509001</c:v>
                </c:pt>
                <c:pt idx="31119">
                  <c:v>112.08735348115999</c:v>
                </c:pt>
                <c:pt idx="31120">
                  <c:v>112.087353320294</c:v>
                </c:pt>
                <c:pt idx="31121">
                  <c:v>112.087343338173</c:v>
                </c:pt>
                <c:pt idx="31122">
                  <c:v>112.087318530315</c:v>
                </c:pt>
                <c:pt idx="31123">
                  <c:v>112.087295934862</c:v>
                </c:pt>
                <c:pt idx="31124">
                  <c:v>112.08728884468999</c:v>
                </c:pt>
                <c:pt idx="31125">
                  <c:v>112.087270563263</c:v>
                </c:pt>
                <c:pt idx="31126">
                  <c:v>112.087263953026</c:v>
                </c:pt>
                <c:pt idx="31127">
                  <c:v>112.08723536773201</c:v>
                </c:pt>
                <c:pt idx="31128">
                  <c:v>112.08718021090399</c:v>
                </c:pt>
                <c:pt idx="31129">
                  <c:v>112.08709181445001</c:v>
                </c:pt>
                <c:pt idx="31130">
                  <c:v>112.08704435894199</c:v>
                </c:pt>
                <c:pt idx="31131">
                  <c:v>112.087041570932</c:v>
                </c:pt>
                <c:pt idx="31132">
                  <c:v>112.087037033523</c:v>
                </c:pt>
                <c:pt idx="31133">
                  <c:v>112.08701503456101</c:v>
                </c:pt>
                <c:pt idx="31134">
                  <c:v>112.086974235428</c:v>
                </c:pt>
                <c:pt idx="31135">
                  <c:v>112.086971215595</c:v>
                </c:pt>
                <c:pt idx="31136">
                  <c:v>112.086956725753</c:v>
                </c:pt>
                <c:pt idx="31137">
                  <c:v>112.08694090950701</c:v>
                </c:pt>
                <c:pt idx="31138">
                  <c:v>112.086937220124</c:v>
                </c:pt>
                <c:pt idx="31139">
                  <c:v>112.086935017499</c:v>
                </c:pt>
                <c:pt idx="31140">
                  <c:v>112.086922631278</c:v>
                </c:pt>
                <c:pt idx="31141">
                  <c:v>112.086915843003</c:v>
                </c:pt>
                <c:pt idx="31142">
                  <c:v>112.08691161929301</c:v>
                </c:pt>
                <c:pt idx="31143">
                  <c:v>112.086894060758</c:v>
                </c:pt>
                <c:pt idx="31144">
                  <c:v>112.086879360705</c:v>
                </c:pt>
                <c:pt idx="31145">
                  <c:v>112.08687849912801</c:v>
                </c:pt>
                <c:pt idx="31146">
                  <c:v>112.086866451476</c:v>
                </c:pt>
                <c:pt idx="31147">
                  <c:v>112.08684630605001</c:v>
                </c:pt>
                <c:pt idx="31148">
                  <c:v>112.086828634849</c:v>
                </c:pt>
                <c:pt idx="31149">
                  <c:v>112.086820294218</c:v>
                </c:pt>
                <c:pt idx="31150">
                  <c:v>112.086817712071</c:v>
                </c:pt>
                <c:pt idx="31151">
                  <c:v>112.086816565177</c:v>
                </c:pt>
                <c:pt idx="31152">
                  <c:v>112.086802414909</c:v>
                </c:pt>
                <c:pt idx="31153">
                  <c:v>112.086798831091</c:v>
                </c:pt>
                <c:pt idx="31154">
                  <c:v>112.086796882757</c:v>
                </c:pt>
                <c:pt idx="31155">
                  <c:v>112.08677355980301</c:v>
                </c:pt>
                <c:pt idx="31156">
                  <c:v>112.086766864675</c:v>
                </c:pt>
                <c:pt idx="31157">
                  <c:v>112.08675369152699</c:v>
                </c:pt>
                <c:pt idx="31158">
                  <c:v>112.0867464414</c:v>
                </c:pt>
                <c:pt idx="31159">
                  <c:v>112.08673214873301</c:v>
                </c:pt>
                <c:pt idx="31160">
                  <c:v>112.086705805704</c:v>
                </c:pt>
                <c:pt idx="31161">
                  <c:v>112.086687800466</c:v>
                </c:pt>
                <c:pt idx="31162">
                  <c:v>112.086639948727</c:v>
                </c:pt>
                <c:pt idx="31163">
                  <c:v>112.08661149340701</c:v>
                </c:pt>
                <c:pt idx="31164">
                  <c:v>112.08659606939101</c:v>
                </c:pt>
                <c:pt idx="31165">
                  <c:v>112.086592826371</c:v>
                </c:pt>
                <c:pt idx="31166">
                  <c:v>112.08657222312399</c:v>
                </c:pt>
                <c:pt idx="31167">
                  <c:v>112.086541982507</c:v>
                </c:pt>
                <c:pt idx="31168">
                  <c:v>112.086516494387</c:v>
                </c:pt>
                <c:pt idx="31169">
                  <c:v>112.086507604414</c:v>
                </c:pt>
                <c:pt idx="31170">
                  <c:v>112.086489555941</c:v>
                </c:pt>
                <c:pt idx="31171">
                  <c:v>112.08647867348</c:v>
                </c:pt>
                <c:pt idx="31172">
                  <c:v>112.086466162652</c:v>
                </c:pt>
                <c:pt idx="31173">
                  <c:v>112.086440657433</c:v>
                </c:pt>
                <c:pt idx="31174">
                  <c:v>112.086427401195</c:v>
                </c:pt>
                <c:pt idx="31175">
                  <c:v>112.08641982008</c:v>
                </c:pt>
                <c:pt idx="31176">
                  <c:v>112.08641245253899</c:v>
                </c:pt>
                <c:pt idx="31177">
                  <c:v>112.086376890197</c:v>
                </c:pt>
                <c:pt idx="31178">
                  <c:v>112.086373093801</c:v>
                </c:pt>
                <c:pt idx="31179">
                  <c:v>112.08636754384899</c:v>
                </c:pt>
                <c:pt idx="31180">
                  <c:v>112.08634377510801</c:v>
                </c:pt>
                <c:pt idx="31181">
                  <c:v>112.08631754168</c:v>
                </c:pt>
                <c:pt idx="31182">
                  <c:v>112.086312283838</c:v>
                </c:pt>
                <c:pt idx="31183">
                  <c:v>112.08629964660599</c:v>
                </c:pt>
                <c:pt idx="31184">
                  <c:v>112.086281956108</c:v>
                </c:pt>
                <c:pt idx="31185">
                  <c:v>112.086264092864</c:v>
                </c:pt>
                <c:pt idx="31186">
                  <c:v>112.086256212015</c:v>
                </c:pt>
                <c:pt idx="31187">
                  <c:v>112.08624705717899</c:v>
                </c:pt>
                <c:pt idx="31188">
                  <c:v>112.08623561711499</c:v>
                </c:pt>
                <c:pt idx="31189">
                  <c:v>112.086211108241</c:v>
                </c:pt>
                <c:pt idx="31190">
                  <c:v>112.086206639293</c:v>
                </c:pt>
                <c:pt idx="31191">
                  <c:v>112.08618211063001</c:v>
                </c:pt>
                <c:pt idx="31192">
                  <c:v>112.08611730989</c:v>
                </c:pt>
                <c:pt idx="31193">
                  <c:v>112.08610705343401</c:v>
                </c:pt>
                <c:pt idx="31194">
                  <c:v>112.086078813282</c:v>
                </c:pt>
                <c:pt idx="31195">
                  <c:v>112.08607135943301</c:v>
                </c:pt>
                <c:pt idx="31196">
                  <c:v>112.08605840844299</c:v>
                </c:pt>
                <c:pt idx="31197">
                  <c:v>112.086057932751</c:v>
                </c:pt>
                <c:pt idx="31198">
                  <c:v>112.086011555181</c:v>
                </c:pt>
                <c:pt idx="31199">
                  <c:v>112.086005654788</c:v>
                </c:pt>
                <c:pt idx="31200">
                  <c:v>112.085992714471</c:v>
                </c:pt>
                <c:pt idx="31201">
                  <c:v>112.085988079817</c:v>
                </c:pt>
                <c:pt idx="31202">
                  <c:v>112.08598311310099</c:v>
                </c:pt>
                <c:pt idx="31203">
                  <c:v>112.085978786613</c:v>
                </c:pt>
                <c:pt idx="31204">
                  <c:v>112.085971539874</c:v>
                </c:pt>
                <c:pt idx="31205">
                  <c:v>112.08594965996799</c:v>
                </c:pt>
                <c:pt idx="31206">
                  <c:v>112.085923022301</c:v>
                </c:pt>
                <c:pt idx="31207">
                  <c:v>112.085875565531</c:v>
                </c:pt>
                <c:pt idx="31208">
                  <c:v>112.085656987451</c:v>
                </c:pt>
                <c:pt idx="31209">
                  <c:v>112.085654207037</c:v>
                </c:pt>
                <c:pt idx="31210">
                  <c:v>112.085651908909</c:v>
                </c:pt>
                <c:pt idx="31211">
                  <c:v>112.085641158751</c:v>
                </c:pt>
                <c:pt idx="31212">
                  <c:v>112.085624770255</c:v>
                </c:pt>
                <c:pt idx="31213">
                  <c:v>112.085616207916</c:v>
                </c:pt>
                <c:pt idx="31214">
                  <c:v>112.085594451684</c:v>
                </c:pt>
                <c:pt idx="31215">
                  <c:v>112.085573187245</c:v>
                </c:pt>
                <c:pt idx="31216">
                  <c:v>112.08556862340799</c:v>
                </c:pt>
                <c:pt idx="31217">
                  <c:v>112.085538485135</c:v>
                </c:pt>
                <c:pt idx="31218">
                  <c:v>112.08553117657</c:v>
                </c:pt>
                <c:pt idx="31219">
                  <c:v>112.08551886140501</c:v>
                </c:pt>
                <c:pt idx="31220">
                  <c:v>112.085513891274</c:v>
                </c:pt>
                <c:pt idx="31221">
                  <c:v>112.085509353836</c:v>
                </c:pt>
                <c:pt idx="31222">
                  <c:v>112.085490311931</c:v>
                </c:pt>
                <c:pt idx="31223">
                  <c:v>112.08543849533601</c:v>
                </c:pt>
                <c:pt idx="31224">
                  <c:v>112.08543102098</c:v>
                </c:pt>
                <c:pt idx="31225">
                  <c:v>112.085416500119</c:v>
                </c:pt>
                <c:pt idx="31226">
                  <c:v>112.08541558863701</c:v>
                </c:pt>
                <c:pt idx="31227">
                  <c:v>112.085414576688</c:v>
                </c:pt>
                <c:pt idx="31228">
                  <c:v>112.08536131982601</c:v>
                </c:pt>
                <c:pt idx="31229">
                  <c:v>112.085292557472</c:v>
                </c:pt>
                <c:pt idx="31230">
                  <c:v>112.085251062225</c:v>
                </c:pt>
                <c:pt idx="31231">
                  <c:v>112.085093125627</c:v>
                </c:pt>
                <c:pt idx="31232">
                  <c:v>112.084841787675</c:v>
                </c:pt>
                <c:pt idx="31233">
                  <c:v>112.08451076279199</c:v>
                </c:pt>
                <c:pt idx="31234">
                  <c:v>112.08410549332299</c:v>
                </c:pt>
                <c:pt idx="31235">
                  <c:v>112.08230948776701</c:v>
                </c:pt>
                <c:pt idx="31236">
                  <c:v>112.082281324867</c:v>
                </c:pt>
                <c:pt idx="31237">
                  <c:v>112.082160172725</c:v>
                </c:pt>
                <c:pt idx="31238">
                  <c:v>112.082058953944</c:v>
                </c:pt>
                <c:pt idx="31239">
                  <c:v>112.081834693955</c:v>
                </c:pt>
                <c:pt idx="31240">
                  <c:v>112.081602417675</c:v>
                </c:pt>
                <c:pt idx="31241">
                  <c:v>112.081409559066</c:v>
                </c:pt>
                <c:pt idx="31242">
                  <c:v>112.081375464061</c:v>
                </c:pt>
                <c:pt idx="31243">
                  <c:v>112.08100996357101</c:v>
                </c:pt>
                <c:pt idx="31244">
                  <c:v>112.080951976669</c:v>
                </c:pt>
                <c:pt idx="31245">
                  <c:v>112.08065780083</c:v>
                </c:pt>
                <c:pt idx="31246">
                  <c:v>112.080260311546</c:v>
                </c:pt>
                <c:pt idx="31247">
                  <c:v>112.08010377768601</c:v>
                </c:pt>
                <c:pt idx="31248">
                  <c:v>112.07991160106801</c:v>
                </c:pt>
                <c:pt idx="31249">
                  <c:v>112.078838165698</c:v>
                </c:pt>
                <c:pt idx="31250">
                  <c:v>112.078306873389</c:v>
                </c:pt>
                <c:pt idx="31251">
                  <c:v>112.078147271666</c:v>
                </c:pt>
                <c:pt idx="31252">
                  <c:v>112.07805666669</c:v>
                </c:pt>
                <c:pt idx="31253">
                  <c:v>112.07782699503301</c:v>
                </c:pt>
                <c:pt idx="31254">
                  <c:v>112.07764259411999</c:v>
                </c:pt>
                <c:pt idx="31255">
                  <c:v>112.07761595143</c:v>
                </c:pt>
                <c:pt idx="31256">
                  <c:v>112.077596275117</c:v>
                </c:pt>
                <c:pt idx="31257">
                  <c:v>112.077575880696</c:v>
                </c:pt>
                <c:pt idx="31258">
                  <c:v>112.077262298204</c:v>
                </c:pt>
                <c:pt idx="31259">
                  <c:v>112.077241082093</c:v>
                </c:pt>
                <c:pt idx="31260">
                  <c:v>112.077214453282</c:v>
                </c:pt>
                <c:pt idx="31261">
                  <c:v>112.077175321628</c:v>
                </c:pt>
                <c:pt idx="31262">
                  <c:v>112.07683065783399</c:v>
                </c:pt>
                <c:pt idx="31263">
                  <c:v>112.076702432522</c:v>
                </c:pt>
                <c:pt idx="31264">
                  <c:v>112.076321813794</c:v>
                </c:pt>
                <c:pt idx="31265">
                  <c:v>112.076110802503</c:v>
                </c:pt>
                <c:pt idx="31266">
                  <c:v>112.07566775742499</c:v>
                </c:pt>
                <c:pt idx="31267">
                  <c:v>112.075462059153</c:v>
                </c:pt>
                <c:pt idx="31268">
                  <c:v>112.07541561236</c:v>
                </c:pt>
                <c:pt idx="31269">
                  <c:v>112.075360499385</c:v>
                </c:pt>
                <c:pt idx="31270">
                  <c:v>112.07523976581901</c:v>
                </c:pt>
                <c:pt idx="31271">
                  <c:v>112.075073799648</c:v>
                </c:pt>
                <c:pt idx="31272">
                  <c:v>112.074732747551</c:v>
                </c:pt>
                <c:pt idx="31273">
                  <c:v>112.07424741093</c:v>
                </c:pt>
                <c:pt idx="31274">
                  <c:v>112.07393332685</c:v>
                </c:pt>
                <c:pt idx="31275">
                  <c:v>112.072087145024</c:v>
                </c:pt>
                <c:pt idx="31276">
                  <c:v>112.072019249295</c:v>
                </c:pt>
                <c:pt idx="31277">
                  <c:v>112.071611679021</c:v>
                </c:pt>
                <c:pt idx="31278">
                  <c:v>112.071533353756</c:v>
                </c:pt>
                <c:pt idx="31279">
                  <c:v>112.071485996921</c:v>
                </c:pt>
                <c:pt idx="31280">
                  <c:v>112.071195821017</c:v>
                </c:pt>
                <c:pt idx="31281">
                  <c:v>112.071001505837</c:v>
                </c:pt>
                <c:pt idx="31282">
                  <c:v>112.070988525197</c:v>
                </c:pt>
                <c:pt idx="31283">
                  <c:v>112.070420320491</c:v>
                </c:pt>
                <c:pt idx="31284">
                  <c:v>112.070371707333</c:v>
                </c:pt>
                <c:pt idx="31285">
                  <c:v>112.07035532890499</c:v>
                </c:pt>
                <c:pt idx="31286">
                  <c:v>112.070257176116</c:v>
                </c:pt>
                <c:pt idx="31287">
                  <c:v>112.069972278883</c:v>
                </c:pt>
                <c:pt idx="31288">
                  <c:v>112.068979744358</c:v>
                </c:pt>
                <c:pt idx="31289">
                  <c:v>112.06806641648301</c:v>
                </c:pt>
                <c:pt idx="31290">
                  <c:v>112.067118531378</c:v>
                </c:pt>
                <c:pt idx="31291">
                  <c:v>112.06617350499801</c:v>
                </c:pt>
                <c:pt idx="31292">
                  <c:v>112.06577050659899</c:v>
                </c:pt>
                <c:pt idx="31293">
                  <c:v>112.06574014265</c:v>
                </c:pt>
                <c:pt idx="31294">
                  <c:v>112.064126591414</c:v>
                </c:pt>
                <c:pt idx="31295">
                  <c:v>112.06332732549799</c:v>
                </c:pt>
                <c:pt idx="31296">
                  <c:v>112.063064282846</c:v>
                </c:pt>
                <c:pt idx="31297">
                  <c:v>112.062742727976</c:v>
                </c:pt>
                <c:pt idx="31298">
                  <c:v>112.062528266607</c:v>
                </c:pt>
                <c:pt idx="31299">
                  <c:v>112.062519721049</c:v>
                </c:pt>
                <c:pt idx="31300">
                  <c:v>112.062463866743</c:v>
                </c:pt>
                <c:pt idx="31301">
                  <c:v>112.06224135475701</c:v>
                </c:pt>
                <c:pt idx="31302">
                  <c:v>112.062141492091</c:v>
                </c:pt>
                <c:pt idx="31303">
                  <c:v>112.06190330633299</c:v>
                </c:pt>
                <c:pt idx="31304">
                  <c:v>112.06176543625701</c:v>
                </c:pt>
                <c:pt idx="31305">
                  <c:v>112.06038752990899</c:v>
                </c:pt>
                <c:pt idx="31306">
                  <c:v>112.060373290713</c:v>
                </c:pt>
                <c:pt idx="31307">
                  <c:v>112.06016853472499</c:v>
                </c:pt>
                <c:pt idx="31308">
                  <c:v>112.059938974291</c:v>
                </c:pt>
                <c:pt idx="31309">
                  <c:v>112.059656225673</c:v>
                </c:pt>
                <c:pt idx="31310">
                  <c:v>112.05904283</c:v>
                </c:pt>
                <c:pt idx="31311">
                  <c:v>112.058951700904</c:v>
                </c:pt>
                <c:pt idx="31312">
                  <c:v>112.058854568637</c:v>
                </c:pt>
                <c:pt idx="31313">
                  <c:v>112.05860487253</c:v>
                </c:pt>
                <c:pt idx="31314">
                  <c:v>112.057940976658</c:v>
                </c:pt>
                <c:pt idx="31315">
                  <c:v>112.056917218511</c:v>
                </c:pt>
                <c:pt idx="31316">
                  <c:v>112.05600530145399</c:v>
                </c:pt>
                <c:pt idx="31317">
                  <c:v>112.055807301344</c:v>
                </c:pt>
                <c:pt idx="31318">
                  <c:v>112.055000665256</c:v>
                </c:pt>
                <c:pt idx="31319">
                  <c:v>112.05452196101</c:v>
                </c:pt>
                <c:pt idx="31320">
                  <c:v>112.05423365380101</c:v>
                </c:pt>
                <c:pt idx="31321">
                  <c:v>112.053784883419</c:v>
                </c:pt>
                <c:pt idx="31322">
                  <c:v>112.053626788602</c:v>
                </c:pt>
                <c:pt idx="31323">
                  <c:v>112.053485198818</c:v>
                </c:pt>
                <c:pt idx="31324">
                  <c:v>112.052945384417</c:v>
                </c:pt>
                <c:pt idx="31325">
                  <c:v>112.052890848136</c:v>
                </c:pt>
                <c:pt idx="31326">
                  <c:v>112.052715124714</c:v>
                </c:pt>
                <c:pt idx="31327">
                  <c:v>112.052329098054</c:v>
                </c:pt>
                <c:pt idx="31328">
                  <c:v>112.052253348497</c:v>
                </c:pt>
                <c:pt idx="31329">
                  <c:v>112.05203577581</c:v>
                </c:pt>
                <c:pt idx="31330">
                  <c:v>112.051795960261</c:v>
                </c:pt>
                <c:pt idx="31331">
                  <c:v>112.051279878461</c:v>
                </c:pt>
                <c:pt idx="31332">
                  <c:v>112.050177287235</c:v>
                </c:pt>
                <c:pt idx="31333">
                  <c:v>112.050042523324</c:v>
                </c:pt>
                <c:pt idx="31334">
                  <c:v>112.049990919148</c:v>
                </c:pt>
                <c:pt idx="31335">
                  <c:v>112.048968160477</c:v>
                </c:pt>
                <c:pt idx="31336">
                  <c:v>112.04604351894</c:v>
                </c:pt>
                <c:pt idx="31337">
                  <c:v>112.046007417862</c:v>
                </c:pt>
                <c:pt idx="31338">
                  <c:v>112.045608255548</c:v>
                </c:pt>
                <c:pt idx="31339">
                  <c:v>112.045547138345</c:v>
                </c:pt>
                <c:pt idx="31340">
                  <c:v>112.04546270594599</c:v>
                </c:pt>
                <c:pt idx="31341">
                  <c:v>112.045212161289</c:v>
                </c:pt>
                <c:pt idx="31342">
                  <c:v>112.04493308045301</c:v>
                </c:pt>
                <c:pt idx="31343">
                  <c:v>112.044340806283</c:v>
                </c:pt>
                <c:pt idx="31344">
                  <c:v>112.04322805888501</c:v>
                </c:pt>
                <c:pt idx="31345">
                  <c:v>112.042934674799</c:v>
                </c:pt>
                <c:pt idx="31346">
                  <c:v>112.042651451488</c:v>
                </c:pt>
                <c:pt idx="31347">
                  <c:v>112.042335383557</c:v>
                </c:pt>
                <c:pt idx="31348">
                  <c:v>112.04210755278901</c:v>
                </c:pt>
                <c:pt idx="31349">
                  <c:v>112.041655648497</c:v>
                </c:pt>
                <c:pt idx="31350">
                  <c:v>112.04137861186901</c:v>
                </c:pt>
                <c:pt idx="31351">
                  <c:v>112.04105665114599</c:v>
                </c:pt>
                <c:pt idx="31352">
                  <c:v>112.040990018041</c:v>
                </c:pt>
                <c:pt idx="31353">
                  <c:v>112.040787418966</c:v>
                </c:pt>
                <c:pt idx="31354">
                  <c:v>112.04057139255301</c:v>
                </c:pt>
                <c:pt idx="31355">
                  <c:v>112.040359358019</c:v>
                </c:pt>
                <c:pt idx="31356">
                  <c:v>112.040325941456</c:v>
                </c:pt>
                <c:pt idx="31357">
                  <c:v>112.04007300959</c:v>
                </c:pt>
                <c:pt idx="31358">
                  <c:v>112.039921810805</c:v>
                </c:pt>
                <c:pt idx="31359">
                  <c:v>112.039756554863</c:v>
                </c:pt>
                <c:pt idx="31360">
                  <c:v>112.039253024798</c:v>
                </c:pt>
                <c:pt idx="31361">
                  <c:v>112.03918795427001</c:v>
                </c:pt>
                <c:pt idx="31362">
                  <c:v>112.03916519077799</c:v>
                </c:pt>
                <c:pt idx="31363">
                  <c:v>112.038673425561</c:v>
                </c:pt>
                <c:pt idx="31364">
                  <c:v>112.03852273729601</c:v>
                </c:pt>
                <c:pt idx="31365">
                  <c:v>112.038186657678</c:v>
                </c:pt>
                <c:pt idx="31366">
                  <c:v>112.038063598938</c:v>
                </c:pt>
                <c:pt idx="31367">
                  <c:v>112.03771469007999</c:v>
                </c:pt>
                <c:pt idx="31368">
                  <c:v>112.036467069222</c:v>
                </c:pt>
                <c:pt idx="31369">
                  <c:v>112.036168627303</c:v>
                </c:pt>
                <c:pt idx="31370">
                  <c:v>112.03535191645599</c:v>
                </c:pt>
                <c:pt idx="31371">
                  <c:v>112.035178597502</c:v>
                </c:pt>
                <c:pt idx="31372">
                  <c:v>112.035122245818</c:v>
                </c:pt>
                <c:pt idx="31373">
                  <c:v>112.034139845654</c:v>
                </c:pt>
                <c:pt idx="31374">
                  <c:v>112.033798231755</c:v>
                </c:pt>
                <c:pt idx="31375">
                  <c:v>112.033597193709</c:v>
                </c:pt>
                <c:pt idx="31376">
                  <c:v>112.033138406261</c:v>
                </c:pt>
                <c:pt idx="31377">
                  <c:v>112.032300764486</c:v>
                </c:pt>
                <c:pt idx="31378">
                  <c:v>112.031760734998</c:v>
                </c:pt>
                <c:pt idx="31379">
                  <c:v>112.031515465186</c:v>
                </c:pt>
                <c:pt idx="31380">
                  <c:v>112.03064783672301</c:v>
                </c:pt>
                <c:pt idx="31381">
                  <c:v>112.03045785518199</c:v>
                </c:pt>
                <c:pt idx="31382">
                  <c:v>112.029156556038</c:v>
                </c:pt>
                <c:pt idx="31383">
                  <c:v>112.02744589696501</c:v>
                </c:pt>
                <c:pt idx="31384">
                  <c:v>112.027390252377</c:v>
                </c:pt>
                <c:pt idx="31385">
                  <c:v>112.02686844794199</c:v>
                </c:pt>
                <c:pt idx="31386">
                  <c:v>112.026118493463</c:v>
                </c:pt>
                <c:pt idx="31387">
                  <c:v>112.025748904897</c:v>
                </c:pt>
                <c:pt idx="31388">
                  <c:v>112.025015661564</c:v>
                </c:pt>
                <c:pt idx="31389">
                  <c:v>112.02247424682901</c:v>
                </c:pt>
                <c:pt idx="31390">
                  <c:v>112.021978841098</c:v>
                </c:pt>
                <c:pt idx="31391">
                  <c:v>112.02061432677399</c:v>
                </c:pt>
                <c:pt idx="31392">
                  <c:v>112.01996515178701</c:v>
                </c:pt>
                <c:pt idx="31393">
                  <c:v>112.019518613104</c:v>
                </c:pt>
                <c:pt idx="31394">
                  <c:v>112.019462221805</c:v>
                </c:pt>
                <c:pt idx="31395">
                  <c:v>112.01936921788599</c:v>
                </c:pt>
                <c:pt idx="31396">
                  <c:v>112.01858965681301</c:v>
                </c:pt>
                <c:pt idx="31397">
                  <c:v>112.016841337503</c:v>
                </c:pt>
                <c:pt idx="31398">
                  <c:v>112.01651456352501</c:v>
                </c:pt>
                <c:pt idx="31399">
                  <c:v>112.01615724918</c:v>
                </c:pt>
                <c:pt idx="31400">
                  <c:v>112.015270758555</c:v>
                </c:pt>
                <c:pt idx="31401">
                  <c:v>112.014642376292</c:v>
                </c:pt>
                <c:pt idx="31402">
                  <c:v>112.013363229243</c:v>
                </c:pt>
                <c:pt idx="31403">
                  <c:v>112.01310270063</c:v>
                </c:pt>
                <c:pt idx="31404">
                  <c:v>112.01263017858101</c:v>
                </c:pt>
                <c:pt idx="31405">
                  <c:v>112.011599510998</c:v>
                </c:pt>
                <c:pt idx="31406">
                  <c:v>112.011426435668</c:v>
                </c:pt>
                <c:pt idx="31407">
                  <c:v>112.01106390322001</c:v>
                </c:pt>
                <c:pt idx="31408">
                  <c:v>112.010668151526</c:v>
                </c:pt>
                <c:pt idx="31409">
                  <c:v>112.010453157163</c:v>
                </c:pt>
                <c:pt idx="31410">
                  <c:v>112.009773671137</c:v>
                </c:pt>
                <c:pt idx="31411">
                  <c:v>112.008452047457</c:v>
                </c:pt>
                <c:pt idx="31412">
                  <c:v>112.008438116069</c:v>
                </c:pt>
                <c:pt idx="31413">
                  <c:v>112.00821079875</c:v>
                </c:pt>
                <c:pt idx="31414">
                  <c:v>112.007843104084</c:v>
                </c:pt>
                <c:pt idx="31415">
                  <c:v>112.00768304412099</c:v>
                </c:pt>
                <c:pt idx="31416">
                  <c:v>112.007568370996</c:v>
                </c:pt>
                <c:pt idx="31417">
                  <c:v>112.007288406464</c:v>
                </c:pt>
                <c:pt idx="31418">
                  <c:v>112.00715479852801</c:v>
                </c:pt>
                <c:pt idx="31419">
                  <c:v>112.006970047826</c:v>
                </c:pt>
                <c:pt idx="31420">
                  <c:v>112.00688266591899</c:v>
                </c:pt>
                <c:pt idx="31421">
                  <c:v>112.00675981299101</c:v>
                </c:pt>
                <c:pt idx="31422">
                  <c:v>112.006598847357</c:v>
                </c:pt>
                <c:pt idx="31423">
                  <c:v>112.00648057938901</c:v>
                </c:pt>
                <c:pt idx="31424">
                  <c:v>112.006454680167</c:v>
                </c:pt>
                <c:pt idx="31425">
                  <c:v>112.005194693427</c:v>
                </c:pt>
                <c:pt idx="31426">
                  <c:v>112.00507335408901</c:v>
                </c:pt>
                <c:pt idx="31427">
                  <c:v>112.00500088229499</c:v>
                </c:pt>
                <c:pt idx="31428">
                  <c:v>112.004701259798</c:v>
                </c:pt>
                <c:pt idx="31429">
                  <c:v>112.004587937624</c:v>
                </c:pt>
                <c:pt idx="31430">
                  <c:v>112.004478956181</c:v>
                </c:pt>
                <c:pt idx="31431">
                  <c:v>112.003795374779</c:v>
                </c:pt>
                <c:pt idx="31432">
                  <c:v>112.00341244987</c:v>
                </c:pt>
                <c:pt idx="31433">
                  <c:v>112.003057349483</c:v>
                </c:pt>
                <c:pt idx="31434">
                  <c:v>112.002173644252</c:v>
                </c:pt>
                <c:pt idx="31435">
                  <c:v>112.000782851179</c:v>
                </c:pt>
                <c:pt idx="31436">
                  <c:v>111.998355729873</c:v>
                </c:pt>
                <c:pt idx="31437">
                  <c:v>111.997796045595</c:v>
                </c:pt>
                <c:pt idx="31438">
                  <c:v>111.996199653131</c:v>
                </c:pt>
                <c:pt idx="31439">
                  <c:v>111.995994073671</c:v>
                </c:pt>
                <c:pt idx="31440">
                  <c:v>111.995062997552</c:v>
                </c:pt>
                <c:pt idx="31441">
                  <c:v>111.994331807503</c:v>
                </c:pt>
                <c:pt idx="31442">
                  <c:v>111.99409913945</c:v>
                </c:pt>
                <c:pt idx="31443">
                  <c:v>111.993875657285</c:v>
                </c:pt>
                <c:pt idx="31444">
                  <c:v>111.993610985846</c:v>
                </c:pt>
                <c:pt idx="31445">
                  <c:v>111.991851977745</c:v>
                </c:pt>
                <c:pt idx="31446">
                  <c:v>111.990060529646</c:v>
                </c:pt>
                <c:pt idx="31447">
                  <c:v>111.98979232115801</c:v>
                </c:pt>
                <c:pt idx="31448">
                  <c:v>111.98936093888101</c:v>
                </c:pt>
                <c:pt idx="31449">
                  <c:v>111.988640379305</c:v>
                </c:pt>
                <c:pt idx="31450">
                  <c:v>111.98820429165799</c:v>
                </c:pt>
                <c:pt idx="31451">
                  <c:v>111.98797239442401</c:v>
                </c:pt>
                <c:pt idx="31452">
                  <c:v>111.987619205852</c:v>
                </c:pt>
                <c:pt idx="31453">
                  <c:v>111.987404076595</c:v>
                </c:pt>
                <c:pt idx="31454">
                  <c:v>111.98665297071599</c:v>
                </c:pt>
                <c:pt idx="31455">
                  <c:v>111.986153835762</c:v>
                </c:pt>
                <c:pt idx="31456">
                  <c:v>111.985686249178</c:v>
                </c:pt>
                <c:pt idx="31457">
                  <c:v>111.985642373644</c:v>
                </c:pt>
                <c:pt idx="31458">
                  <c:v>111.985465404236</c:v>
                </c:pt>
                <c:pt idx="31459">
                  <c:v>111.985333235151</c:v>
                </c:pt>
                <c:pt idx="31460">
                  <c:v>111.985234572267</c:v>
                </c:pt>
                <c:pt idx="31461">
                  <c:v>111.98512021252699</c:v>
                </c:pt>
                <c:pt idx="31462">
                  <c:v>111.985107093509</c:v>
                </c:pt>
                <c:pt idx="31463">
                  <c:v>111.98477574437101</c:v>
                </c:pt>
                <c:pt idx="31464">
                  <c:v>111.98471776159001</c:v>
                </c:pt>
                <c:pt idx="31465">
                  <c:v>111.984389946213</c:v>
                </c:pt>
                <c:pt idx="31466">
                  <c:v>111.98400475884</c:v>
                </c:pt>
                <c:pt idx="31467">
                  <c:v>111.98389580138</c:v>
                </c:pt>
                <c:pt idx="31468">
                  <c:v>111.98365161264</c:v>
                </c:pt>
                <c:pt idx="31469">
                  <c:v>111.98338648898201</c:v>
                </c:pt>
                <c:pt idx="31470">
                  <c:v>111.98113039746001</c:v>
                </c:pt>
                <c:pt idx="31471">
                  <c:v>111.980763355241</c:v>
                </c:pt>
                <c:pt idx="31472">
                  <c:v>111.979769507573</c:v>
                </c:pt>
                <c:pt idx="31473">
                  <c:v>111.979415411985</c:v>
                </c:pt>
                <c:pt idx="31474">
                  <c:v>111.978787105536</c:v>
                </c:pt>
                <c:pt idx="31475">
                  <c:v>111.97744389811901</c:v>
                </c:pt>
                <c:pt idx="31476">
                  <c:v>111.977437042519</c:v>
                </c:pt>
                <c:pt idx="31477">
                  <c:v>111.976856745437</c:v>
                </c:pt>
                <c:pt idx="31478">
                  <c:v>111.975608394304</c:v>
                </c:pt>
                <c:pt idx="31479">
                  <c:v>111.97492190557401</c:v>
                </c:pt>
                <c:pt idx="31480">
                  <c:v>111.97396688373099</c:v>
                </c:pt>
                <c:pt idx="31481">
                  <c:v>111.973553159055</c:v>
                </c:pt>
                <c:pt idx="31482">
                  <c:v>111.972579641453</c:v>
                </c:pt>
                <c:pt idx="31483">
                  <c:v>111.97244892991201</c:v>
                </c:pt>
                <c:pt idx="31484">
                  <c:v>111.972369301106</c:v>
                </c:pt>
                <c:pt idx="31485">
                  <c:v>111.972103539771</c:v>
                </c:pt>
                <c:pt idx="31486">
                  <c:v>111.97209735684601</c:v>
                </c:pt>
                <c:pt idx="31487">
                  <c:v>111.97183049676801</c:v>
                </c:pt>
                <c:pt idx="31488">
                  <c:v>111.9716010648</c:v>
                </c:pt>
                <c:pt idx="31489">
                  <c:v>111.97151463737301</c:v>
                </c:pt>
                <c:pt idx="31490">
                  <c:v>111.971300130891</c:v>
                </c:pt>
                <c:pt idx="31491">
                  <c:v>111.97125941698199</c:v>
                </c:pt>
                <c:pt idx="31492">
                  <c:v>111.97117509613</c:v>
                </c:pt>
                <c:pt idx="31493">
                  <c:v>111.971137052141</c:v>
                </c:pt>
                <c:pt idx="31494">
                  <c:v>111.971071766676</c:v>
                </c:pt>
                <c:pt idx="31495">
                  <c:v>111.970818767949</c:v>
                </c:pt>
                <c:pt idx="31496">
                  <c:v>111.970711025526</c:v>
                </c:pt>
                <c:pt idx="31497">
                  <c:v>111.97068944592201</c:v>
                </c:pt>
                <c:pt idx="31498">
                  <c:v>111.97066487587099</c:v>
                </c:pt>
                <c:pt idx="31499">
                  <c:v>111.97034662908401</c:v>
                </c:pt>
                <c:pt idx="31500">
                  <c:v>111.970309000985</c:v>
                </c:pt>
                <c:pt idx="31501">
                  <c:v>111.97027020671899</c:v>
                </c:pt>
                <c:pt idx="31502">
                  <c:v>111.969456604377</c:v>
                </c:pt>
                <c:pt idx="31503">
                  <c:v>111.968910131139</c:v>
                </c:pt>
                <c:pt idx="31504">
                  <c:v>111.968480739569</c:v>
                </c:pt>
                <c:pt idx="31505">
                  <c:v>111.968422081719</c:v>
                </c:pt>
                <c:pt idx="31506">
                  <c:v>111.967285463952</c:v>
                </c:pt>
                <c:pt idx="31507">
                  <c:v>111.96723090782299</c:v>
                </c:pt>
                <c:pt idx="31508">
                  <c:v>111.96615976423701</c:v>
                </c:pt>
                <c:pt idx="31509">
                  <c:v>111.966045904537</c:v>
                </c:pt>
                <c:pt idx="31510">
                  <c:v>111.96507715066301</c:v>
                </c:pt>
                <c:pt idx="31511">
                  <c:v>111.964490332276</c:v>
                </c:pt>
                <c:pt idx="31512">
                  <c:v>111.964396571156</c:v>
                </c:pt>
                <c:pt idx="31513">
                  <c:v>111.96424548425701</c:v>
                </c:pt>
                <c:pt idx="31514">
                  <c:v>111.96423384591399</c:v>
                </c:pt>
                <c:pt idx="31515">
                  <c:v>111.96419053860301</c:v>
                </c:pt>
                <c:pt idx="31516">
                  <c:v>111.96374063851501</c:v>
                </c:pt>
                <c:pt idx="31517">
                  <c:v>111.963481541264</c:v>
                </c:pt>
                <c:pt idx="31518">
                  <c:v>111.963251753443</c:v>
                </c:pt>
                <c:pt idx="31519">
                  <c:v>111.963203980272</c:v>
                </c:pt>
                <c:pt idx="31520">
                  <c:v>111.96315710235</c:v>
                </c:pt>
                <c:pt idx="31521">
                  <c:v>111.962864328435</c:v>
                </c:pt>
                <c:pt idx="31522">
                  <c:v>111.962712721434</c:v>
                </c:pt>
                <c:pt idx="31523">
                  <c:v>111.962280970891</c:v>
                </c:pt>
                <c:pt idx="31524">
                  <c:v>111.961949654885</c:v>
                </c:pt>
                <c:pt idx="31525">
                  <c:v>111.961278099254</c:v>
                </c:pt>
                <c:pt idx="31526">
                  <c:v>111.961236984907</c:v>
                </c:pt>
                <c:pt idx="31527">
                  <c:v>111.961059968431</c:v>
                </c:pt>
                <c:pt idx="31528">
                  <c:v>111.960632678517</c:v>
                </c:pt>
                <c:pt idx="31529">
                  <c:v>111.96015385171199</c:v>
                </c:pt>
                <c:pt idx="31530">
                  <c:v>111.959711389418</c:v>
                </c:pt>
                <c:pt idx="31531">
                  <c:v>111.959569932601</c:v>
                </c:pt>
                <c:pt idx="31532">
                  <c:v>111.958028046438</c:v>
                </c:pt>
                <c:pt idx="31533">
                  <c:v>111.9574782304</c:v>
                </c:pt>
                <c:pt idx="31534">
                  <c:v>111.957160644411</c:v>
                </c:pt>
                <c:pt idx="31535">
                  <c:v>111.95674836714301</c:v>
                </c:pt>
                <c:pt idx="31536">
                  <c:v>111.95649218004399</c:v>
                </c:pt>
                <c:pt idx="31537">
                  <c:v>111.956431135594</c:v>
                </c:pt>
                <c:pt idx="31538">
                  <c:v>111.956233941026</c:v>
                </c:pt>
                <c:pt idx="31539">
                  <c:v>111.955961989306</c:v>
                </c:pt>
                <c:pt idx="31540">
                  <c:v>111.95583638779701</c:v>
                </c:pt>
                <c:pt idx="31541">
                  <c:v>111.95532048888001</c:v>
                </c:pt>
                <c:pt idx="31542">
                  <c:v>111.95507387612599</c:v>
                </c:pt>
                <c:pt idx="31543">
                  <c:v>111.95465658509001</c:v>
                </c:pt>
                <c:pt idx="31544">
                  <c:v>111.954628849062</c:v>
                </c:pt>
                <c:pt idx="31545">
                  <c:v>111.954341778054</c:v>
                </c:pt>
                <c:pt idx="31546">
                  <c:v>111.954170431744</c:v>
                </c:pt>
                <c:pt idx="31547">
                  <c:v>111.953679493541</c:v>
                </c:pt>
                <c:pt idx="31548">
                  <c:v>111.95284135032099</c:v>
                </c:pt>
                <c:pt idx="31549">
                  <c:v>111.952574304615</c:v>
                </c:pt>
                <c:pt idx="31550">
                  <c:v>111.952461910332</c:v>
                </c:pt>
                <c:pt idx="31551">
                  <c:v>111.951371889889</c:v>
                </c:pt>
                <c:pt idx="31552">
                  <c:v>111.951230191137</c:v>
                </c:pt>
                <c:pt idx="31553">
                  <c:v>111.951090616359</c:v>
                </c:pt>
                <c:pt idx="31554">
                  <c:v>111.949932998013</c:v>
                </c:pt>
                <c:pt idx="31555">
                  <c:v>111.94958316760599</c:v>
                </c:pt>
                <c:pt idx="31556">
                  <c:v>111.94931721391499</c:v>
                </c:pt>
                <c:pt idx="31557">
                  <c:v>111.94849416040999</c:v>
                </c:pt>
                <c:pt idx="31558">
                  <c:v>111.948440747235</c:v>
                </c:pt>
                <c:pt idx="31559">
                  <c:v>111.948399885611</c:v>
                </c:pt>
                <c:pt idx="31560">
                  <c:v>111.94812352468399</c:v>
                </c:pt>
                <c:pt idx="31561">
                  <c:v>111.948094326873</c:v>
                </c:pt>
                <c:pt idx="31562">
                  <c:v>111.94737112284101</c:v>
                </c:pt>
                <c:pt idx="31563">
                  <c:v>111.94720186853399</c:v>
                </c:pt>
                <c:pt idx="31564">
                  <c:v>111.946979990956</c:v>
                </c:pt>
                <c:pt idx="31565">
                  <c:v>111.946821929992</c:v>
                </c:pt>
                <c:pt idx="31566">
                  <c:v>111.94681002478799</c:v>
                </c:pt>
                <c:pt idx="31567">
                  <c:v>111.94574674294</c:v>
                </c:pt>
                <c:pt idx="31568">
                  <c:v>111.945643445702</c:v>
                </c:pt>
                <c:pt idx="31569">
                  <c:v>111.94558739052</c:v>
                </c:pt>
                <c:pt idx="31570">
                  <c:v>111.94484777383001</c:v>
                </c:pt>
                <c:pt idx="31571">
                  <c:v>111.94414028268</c:v>
                </c:pt>
                <c:pt idx="31572">
                  <c:v>111.943973484917</c:v>
                </c:pt>
                <c:pt idx="31573">
                  <c:v>111.94342293664999</c:v>
                </c:pt>
                <c:pt idx="31574">
                  <c:v>111.941577373898</c:v>
                </c:pt>
                <c:pt idx="31575">
                  <c:v>111.941061556032</c:v>
                </c:pt>
                <c:pt idx="31576">
                  <c:v>111.94081641841601</c:v>
                </c:pt>
                <c:pt idx="31577">
                  <c:v>111.940704892715</c:v>
                </c:pt>
                <c:pt idx="31578">
                  <c:v>111.94067243080001</c:v>
                </c:pt>
                <c:pt idx="31579">
                  <c:v>111.940383442005</c:v>
                </c:pt>
                <c:pt idx="31580">
                  <c:v>111.940342841641</c:v>
                </c:pt>
                <c:pt idx="31581">
                  <c:v>111.94013781472999</c:v>
                </c:pt>
                <c:pt idx="31582">
                  <c:v>111.940099117149</c:v>
                </c:pt>
                <c:pt idx="31583">
                  <c:v>111.94005417369</c:v>
                </c:pt>
                <c:pt idx="31584">
                  <c:v>111.93992394551999</c:v>
                </c:pt>
                <c:pt idx="31585">
                  <c:v>111.939902000065</c:v>
                </c:pt>
                <c:pt idx="31586">
                  <c:v>111.939839120206</c:v>
                </c:pt>
                <c:pt idx="31587">
                  <c:v>111.93962313116999</c:v>
                </c:pt>
                <c:pt idx="31588">
                  <c:v>111.939571407918</c:v>
                </c:pt>
                <c:pt idx="31589">
                  <c:v>111.939139713484</c:v>
                </c:pt>
                <c:pt idx="31590">
                  <c:v>111.938849261549</c:v>
                </c:pt>
                <c:pt idx="31591">
                  <c:v>111.93833838215799</c:v>
                </c:pt>
                <c:pt idx="31592">
                  <c:v>111.938329843746</c:v>
                </c:pt>
                <c:pt idx="31593">
                  <c:v>111.9365908712</c:v>
                </c:pt>
                <c:pt idx="31594">
                  <c:v>111.93657356647</c:v>
                </c:pt>
                <c:pt idx="31595">
                  <c:v>111.936572215205</c:v>
                </c:pt>
                <c:pt idx="31596">
                  <c:v>111.93657187617001</c:v>
                </c:pt>
                <c:pt idx="31597">
                  <c:v>111.936541161802</c:v>
                </c:pt>
                <c:pt idx="31598">
                  <c:v>111.936457812002</c:v>
                </c:pt>
                <c:pt idx="31599">
                  <c:v>111.93556752379</c:v>
                </c:pt>
                <c:pt idx="31600">
                  <c:v>111.935121726304</c:v>
                </c:pt>
                <c:pt idx="31601">
                  <c:v>111.934571572533</c:v>
                </c:pt>
                <c:pt idx="31602">
                  <c:v>111.933914484353</c:v>
                </c:pt>
                <c:pt idx="31603">
                  <c:v>111.933589782208</c:v>
                </c:pt>
                <c:pt idx="31604">
                  <c:v>111.933515563179</c:v>
                </c:pt>
                <c:pt idx="31605">
                  <c:v>111.933500662507</c:v>
                </c:pt>
                <c:pt idx="31606">
                  <c:v>111.93304855365299</c:v>
                </c:pt>
                <c:pt idx="31607">
                  <c:v>111.932888681036</c:v>
                </c:pt>
                <c:pt idx="31608">
                  <c:v>111.93276442886901</c:v>
                </c:pt>
                <c:pt idx="31609">
                  <c:v>111.93240144013799</c:v>
                </c:pt>
                <c:pt idx="31610">
                  <c:v>111.931980310878</c:v>
                </c:pt>
                <c:pt idx="31611">
                  <c:v>111.931274368529</c:v>
                </c:pt>
                <c:pt idx="31612">
                  <c:v>111.930948271604</c:v>
                </c:pt>
                <c:pt idx="31613">
                  <c:v>111.92903008380399</c:v>
                </c:pt>
                <c:pt idx="31614">
                  <c:v>111.928483242075</c:v>
                </c:pt>
                <c:pt idx="31615">
                  <c:v>111.927763492813</c:v>
                </c:pt>
                <c:pt idx="31616">
                  <c:v>111.927553010054</c:v>
                </c:pt>
                <c:pt idx="31617">
                  <c:v>111.926746866911</c:v>
                </c:pt>
                <c:pt idx="31618">
                  <c:v>111.92616362876799</c:v>
                </c:pt>
                <c:pt idx="31619">
                  <c:v>111.92578226759299</c:v>
                </c:pt>
                <c:pt idx="31620">
                  <c:v>111.92544857639599</c:v>
                </c:pt>
                <c:pt idx="31621">
                  <c:v>111.92512823838899</c:v>
                </c:pt>
                <c:pt idx="31622">
                  <c:v>111.92508066043</c:v>
                </c:pt>
                <c:pt idx="31623">
                  <c:v>111.924985444884</c:v>
                </c:pt>
                <c:pt idx="31624">
                  <c:v>111.924721633866</c:v>
                </c:pt>
                <c:pt idx="31625">
                  <c:v>111.924175738908</c:v>
                </c:pt>
                <c:pt idx="31626">
                  <c:v>111.923846065552</c:v>
                </c:pt>
                <c:pt idx="31627">
                  <c:v>111.923367587657</c:v>
                </c:pt>
                <c:pt idx="31628">
                  <c:v>111.923341571432</c:v>
                </c:pt>
                <c:pt idx="31629">
                  <c:v>111.92322244180301</c:v>
                </c:pt>
                <c:pt idx="31630">
                  <c:v>111.92307240229999</c:v>
                </c:pt>
                <c:pt idx="31631">
                  <c:v>111.922838919439</c:v>
                </c:pt>
                <c:pt idx="31632">
                  <c:v>111.922769904448</c:v>
                </c:pt>
                <c:pt idx="31633">
                  <c:v>111.922229388746</c:v>
                </c:pt>
                <c:pt idx="31634">
                  <c:v>111.921142565453</c:v>
                </c:pt>
                <c:pt idx="31635">
                  <c:v>111.91997536775</c:v>
                </c:pt>
                <c:pt idx="31636">
                  <c:v>111.91993919237601</c:v>
                </c:pt>
                <c:pt idx="31637">
                  <c:v>111.919854245021</c:v>
                </c:pt>
                <c:pt idx="31638">
                  <c:v>111.919591249337</c:v>
                </c:pt>
                <c:pt idx="31639">
                  <c:v>111.919247079385</c:v>
                </c:pt>
                <c:pt idx="31640">
                  <c:v>111.918582226059</c:v>
                </c:pt>
                <c:pt idx="31641">
                  <c:v>111.918352390164</c:v>
                </c:pt>
                <c:pt idx="31642">
                  <c:v>111.91828969206399</c:v>
                </c:pt>
                <c:pt idx="31643">
                  <c:v>111.917278143874</c:v>
                </c:pt>
                <c:pt idx="31644">
                  <c:v>111.916487467255</c:v>
                </c:pt>
                <c:pt idx="31645">
                  <c:v>111.916390539098</c:v>
                </c:pt>
                <c:pt idx="31646">
                  <c:v>111.916292487641</c:v>
                </c:pt>
                <c:pt idx="31647">
                  <c:v>111.91576713308</c:v>
                </c:pt>
                <c:pt idx="31648">
                  <c:v>111.91562649158401</c:v>
                </c:pt>
                <c:pt idx="31649">
                  <c:v>111.91546203860599</c:v>
                </c:pt>
                <c:pt idx="31650">
                  <c:v>111.915348339909</c:v>
                </c:pt>
                <c:pt idx="31651">
                  <c:v>111.91525744288001</c:v>
                </c:pt>
                <c:pt idx="31652">
                  <c:v>111.915017408707</c:v>
                </c:pt>
                <c:pt idx="31653">
                  <c:v>111.91416298450901</c:v>
                </c:pt>
                <c:pt idx="31654">
                  <c:v>111.913990856163</c:v>
                </c:pt>
                <c:pt idx="31655">
                  <c:v>111.913825467614</c:v>
                </c:pt>
                <c:pt idx="31656">
                  <c:v>111.912719763615</c:v>
                </c:pt>
                <c:pt idx="31657">
                  <c:v>111.911592354389</c:v>
                </c:pt>
                <c:pt idx="31658">
                  <c:v>111.911451459136</c:v>
                </c:pt>
                <c:pt idx="31659">
                  <c:v>111.91119383531399</c:v>
                </c:pt>
                <c:pt idx="31660">
                  <c:v>111.911095296361</c:v>
                </c:pt>
                <c:pt idx="31661">
                  <c:v>111.911019918413</c:v>
                </c:pt>
                <c:pt idx="31662">
                  <c:v>111.9105057772</c:v>
                </c:pt>
                <c:pt idx="31663">
                  <c:v>111.910454825869</c:v>
                </c:pt>
                <c:pt idx="31664">
                  <c:v>111.909789917181</c:v>
                </c:pt>
                <c:pt idx="31665">
                  <c:v>111.909690521839</c:v>
                </c:pt>
                <c:pt idx="31666">
                  <c:v>111.909133555853</c:v>
                </c:pt>
                <c:pt idx="31667">
                  <c:v>111.907943001136</c:v>
                </c:pt>
                <c:pt idx="31668">
                  <c:v>111.90770525647901</c:v>
                </c:pt>
                <c:pt idx="31669">
                  <c:v>111.90763649700899</c:v>
                </c:pt>
                <c:pt idx="31670">
                  <c:v>111.90747765412701</c:v>
                </c:pt>
                <c:pt idx="31671">
                  <c:v>111.907003639575</c:v>
                </c:pt>
                <c:pt idx="31672">
                  <c:v>111.906492967362</c:v>
                </c:pt>
                <c:pt idx="31673">
                  <c:v>111.90559329432401</c:v>
                </c:pt>
                <c:pt idx="31674">
                  <c:v>111.905051245259</c:v>
                </c:pt>
                <c:pt idx="31675">
                  <c:v>111.90487572893301</c:v>
                </c:pt>
                <c:pt idx="31676">
                  <c:v>111.904486501237</c:v>
                </c:pt>
                <c:pt idx="31677">
                  <c:v>111.903919326851</c:v>
                </c:pt>
                <c:pt idx="31678">
                  <c:v>111.90359872458799</c:v>
                </c:pt>
                <c:pt idx="31679">
                  <c:v>111.903356749163</c:v>
                </c:pt>
                <c:pt idx="31680">
                  <c:v>111.902669490753</c:v>
                </c:pt>
                <c:pt idx="31681">
                  <c:v>111.902352905547</c:v>
                </c:pt>
                <c:pt idx="31682">
                  <c:v>111.902313658956</c:v>
                </c:pt>
                <c:pt idx="31683">
                  <c:v>111.901670673079</c:v>
                </c:pt>
                <c:pt idx="31684">
                  <c:v>111.900391629347</c:v>
                </c:pt>
                <c:pt idx="31685">
                  <c:v>111.90018211449301</c:v>
                </c:pt>
                <c:pt idx="31686">
                  <c:v>111.89949053037201</c:v>
                </c:pt>
                <c:pt idx="31687">
                  <c:v>111.899443666434</c:v>
                </c:pt>
                <c:pt idx="31688">
                  <c:v>111.899300039812</c:v>
                </c:pt>
                <c:pt idx="31689">
                  <c:v>111.899141450285</c:v>
                </c:pt>
                <c:pt idx="31690">
                  <c:v>111.898920837289</c:v>
                </c:pt>
                <c:pt idx="31691">
                  <c:v>111.898785409281</c:v>
                </c:pt>
                <c:pt idx="31692">
                  <c:v>111.898603933402</c:v>
                </c:pt>
                <c:pt idx="31693">
                  <c:v>111.89763814732601</c:v>
                </c:pt>
                <c:pt idx="31694">
                  <c:v>111.897598216459</c:v>
                </c:pt>
                <c:pt idx="31695">
                  <c:v>111.897114053927</c:v>
                </c:pt>
                <c:pt idx="31696">
                  <c:v>111.896660655906</c:v>
                </c:pt>
                <c:pt idx="31697">
                  <c:v>111.896639103423</c:v>
                </c:pt>
                <c:pt idx="31698">
                  <c:v>111.89651313808</c:v>
                </c:pt>
                <c:pt idx="31699">
                  <c:v>111.896163528995</c:v>
                </c:pt>
                <c:pt idx="31700">
                  <c:v>111.896013237836</c:v>
                </c:pt>
                <c:pt idx="31701">
                  <c:v>111.895909854983</c:v>
                </c:pt>
                <c:pt idx="31702">
                  <c:v>111.89585586742901</c:v>
                </c:pt>
                <c:pt idx="31703">
                  <c:v>111.895661711299</c:v>
                </c:pt>
                <c:pt idx="31704">
                  <c:v>111.895028503559</c:v>
                </c:pt>
                <c:pt idx="31705">
                  <c:v>111.894898381871</c:v>
                </c:pt>
                <c:pt idx="31706">
                  <c:v>111.894509848148</c:v>
                </c:pt>
                <c:pt idx="31707">
                  <c:v>111.893877949863</c:v>
                </c:pt>
                <c:pt idx="31708">
                  <c:v>111.89363278226401</c:v>
                </c:pt>
                <c:pt idx="31709">
                  <c:v>111.893426241669</c:v>
                </c:pt>
                <c:pt idx="31710">
                  <c:v>111.89247790734299</c:v>
                </c:pt>
                <c:pt idx="31711">
                  <c:v>111.892038972487</c:v>
                </c:pt>
                <c:pt idx="31712">
                  <c:v>111.891811666984</c:v>
                </c:pt>
                <c:pt idx="31713">
                  <c:v>111.89176036478899</c:v>
                </c:pt>
                <c:pt idx="31714">
                  <c:v>111.891677090138</c:v>
                </c:pt>
                <c:pt idx="31715">
                  <c:v>111.891648140315</c:v>
                </c:pt>
                <c:pt idx="31716">
                  <c:v>111.891530001093</c:v>
                </c:pt>
                <c:pt idx="31717">
                  <c:v>111.89117562066799</c:v>
                </c:pt>
                <c:pt idx="31718">
                  <c:v>111.89071794691699</c:v>
                </c:pt>
                <c:pt idx="31719">
                  <c:v>111.89063907761</c:v>
                </c:pt>
                <c:pt idx="31720">
                  <c:v>111.89053973543</c:v>
                </c:pt>
                <c:pt idx="31721">
                  <c:v>111.890520078124</c:v>
                </c:pt>
                <c:pt idx="31722">
                  <c:v>111.890220535721</c:v>
                </c:pt>
                <c:pt idx="31723">
                  <c:v>111.89019227051099</c:v>
                </c:pt>
                <c:pt idx="31724">
                  <c:v>111.889995434615</c:v>
                </c:pt>
                <c:pt idx="31725">
                  <c:v>111.88942745942001</c:v>
                </c:pt>
                <c:pt idx="31726">
                  <c:v>111.888896220988</c:v>
                </c:pt>
                <c:pt idx="31727">
                  <c:v>111.888621231154</c:v>
                </c:pt>
                <c:pt idx="31728">
                  <c:v>111.888363297775</c:v>
                </c:pt>
                <c:pt idx="31729">
                  <c:v>111.888062783848</c:v>
                </c:pt>
                <c:pt idx="31730">
                  <c:v>111.887500136867</c:v>
                </c:pt>
                <c:pt idx="31731">
                  <c:v>111.887409562108</c:v>
                </c:pt>
                <c:pt idx="31732">
                  <c:v>111.887123289711</c:v>
                </c:pt>
                <c:pt idx="31733">
                  <c:v>111.88702442642401</c:v>
                </c:pt>
                <c:pt idx="31734">
                  <c:v>111.887016713393</c:v>
                </c:pt>
                <c:pt idx="31735">
                  <c:v>111.886237359622</c:v>
                </c:pt>
                <c:pt idx="31736">
                  <c:v>111.88604032581</c:v>
                </c:pt>
                <c:pt idx="31737">
                  <c:v>111.885950675739</c:v>
                </c:pt>
                <c:pt idx="31738">
                  <c:v>111.885859515985</c:v>
                </c:pt>
                <c:pt idx="31739">
                  <c:v>111.885688058453</c:v>
                </c:pt>
                <c:pt idx="31740">
                  <c:v>111.885658812464</c:v>
                </c:pt>
                <c:pt idx="31741">
                  <c:v>111.885285361629</c:v>
                </c:pt>
                <c:pt idx="31742">
                  <c:v>111.88511257355</c:v>
                </c:pt>
                <c:pt idx="31743">
                  <c:v>111.88498071626999</c:v>
                </c:pt>
                <c:pt idx="31744">
                  <c:v>111.88497623789</c:v>
                </c:pt>
                <c:pt idx="31745">
                  <c:v>111.88447337133999</c:v>
                </c:pt>
                <c:pt idx="31746">
                  <c:v>111.884262844349</c:v>
                </c:pt>
                <c:pt idx="31747">
                  <c:v>111.88410206816999</c:v>
                </c:pt>
                <c:pt idx="31748">
                  <c:v>111.883552048624</c:v>
                </c:pt>
                <c:pt idx="31749">
                  <c:v>111.883179132983</c:v>
                </c:pt>
                <c:pt idx="31750">
                  <c:v>111.88280200768899</c:v>
                </c:pt>
                <c:pt idx="31751">
                  <c:v>111.88271652430601</c:v>
                </c:pt>
                <c:pt idx="31752">
                  <c:v>111.882636117727</c:v>
                </c:pt>
                <c:pt idx="31753">
                  <c:v>111.882430508501</c:v>
                </c:pt>
                <c:pt idx="31754">
                  <c:v>111.882426160273</c:v>
                </c:pt>
                <c:pt idx="31755">
                  <c:v>111.882364183729</c:v>
                </c:pt>
                <c:pt idx="31756">
                  <c:v>111.882287192699</c:v>
                </c:pt>
                <c:pt idx="31757">
                  <c:v>111.882062177973</c:v>
                </c:pt>
                <c:pt idx="31758">
                  <c:v>111.88199394121</c:v>
                </c:pt>
                <c:pt idx="31759">
                  <c:v>111.88192465678</c:v>
                </c:pt>
                <c:pt idx="31760">
                  <c:v>111.88139207746801</c:v>
                </c:pt>
                <c:pt idx="31761">
                  <c:v>111.881378834123</c:v>
                </c:pt>
                <c:pt idx="31762">
                  <c:v>111.881265268143</c:v>
                </c:pt>
                <c:pt idx="31763">
                  <c:v>111.881223356753</c:v>
                </c:pt>
                <c:pt idx="31764">
                  <c:v>111.88111490419401</c:v>
                </c:pt>
                <c:pt idx="31765">
                  <c:v>111.881050897544</c:v>
                </c:pt>
                <c:pt idx="31766">
                  <c:v>111.88089755491001</c:v>
                </c:pt>
                <c:pt idx="31767">
                  <c:v>111.880579122314</c:v>
                </c:pt>
                <c:pt idx="31768">
                  <c:v>111.880565854869</c:v>
                </c:pt>
                <c:pt idx="31769">
                  <c:v>111.88045315864601</c:v>
                </c:pt>
                <c:pt idx="31770">
                  <c:v>111.88041060355</c:v>
                </c:pt>
                <c:pt idx="31771">
                  <c:v>111.88030748154701</c:v>
                </c:pt>
                <c:pt idx="31772">
                  <c:v>111.88025748808801</c:v>
                </c:pt>
                <c:pt idx="31773">
                  <c:v>111.879933556407</c:v>
                </c:pt>
                <c:pt idx="31774">
                  <c:v>111.879592367632</c:v>
                </c:pt>
                <c:pt idx="31775">
                  <c:v>111.8795383865</c:v>
                </c:pt>
                <c:pt idx="31776">
                  <c:v>111.87928546894901</c:v>
                </c:pt>
                <c:pt idx="31777">
                  <c:v>111.879188086215</c:v>
                </c:pt>
                <c:pt idx="31778">
                  <c:v>111.87831021991801</c:v>
                </c:pt>
                <c:pt idx="31779">
                  <c:v>111.87830973941099</c:v>
                </c:pt>
                <c:pt idx="31780">
                  <c:v>111.878268303987</c:v>
                </c:pt>
                <c:pt idx="31781">
                  <c:v>111.878027774873</c:v>
                </c:pt>
                <c:pt idx="31782">
                  <c:v>111.877911176854</c:v>
                </c:pt>
                <c:pt idx="31783">
                  <c:v>111.877834988682</c:v>
                </c:pt>
                <c:pt idx="31784">
                  <c:v>111.87758870725099</c:v>
                </c:pt>
                <c:pt idx="31785">
                  <c:v>111.87725585714399</c:v>
                </c:pt>
                <c:pt idx="31786">
                  <c:v>111.877069024609</c:v>
                </c:pt>
                <c:pt idx="31787">
                  <c:v>111.87698853224801</c:v>
                </c:pt>
                <c:pt idx="31788">
                  <c:v>111.876816560595</c:v>
                </c:pt>
                <c:pt idx="31789">
                  <c:v>111.876605647625</c:v>
                </c:pt>
                <c:pt idx="31790">
                  <c:v>111.876511904019</c:v>
                </c:pt>
                <c:pt idx="31791">
                  <c:v>111.87642526809699</c:v>
                </c:pt>
                <c:pt idx="31792">
                  <c:v>111.8762690618</c:v>
                </c:pt>
                <c:pt idx="31793">
                  <c:v>111.875521772742</c:v>
                </c:pt>
                <c:pt idx="31794">
                  <c:v>111.87545937762</c:v>
                </c:pt>
                <c:pt idx="31795">
                  <c:v>111.875323015368</c:v>
                </c:pt>
                <c:pt idx="31796">
                  <c:v>111.875285172544</c:v>
                </c:pt>
                <c:pt idx="31797">
                  <c:v>111.875273252787</c:v>
                </c:pt>
                <c:pt idx="31798">
                  <c:v>111.87516399878599</c:v>
                </c:pt>
                <c:pt idx="31799">
                  <c:v>111.874993907679</c:v>
                </c:pt>
                <c:pt idx="31800">
                  <c:v>111.874541873868</c:v>
                </c:pt>
                <c:pt idx="31801">
                  <c:v>111.874437291509</c:v>
                </c:pt>
                <c:pt idx="31802">
                  <c:v>111.87411425946399</c:v>
                </c:pt>
                <c:pt idx="31803">
                  <c:v>111.87400801079799</c:v>
                </c:pt>
                <c:pt idx="31804">
                  <c:v>111.873851528907</c:v>
                </c:pt>
                <c:pt idx="31805">
                  <c:v>111.873599322723</c:v>
                </c:pt>
                <c:pt idx="31806">
                  <c:v>111.87290274630401</c:v>
                </c:pt>
                <c:pt idx="31807">
                  <c:v>111.872878697285</c:v>
                </c:pt>
                <c:pt idx="31808">
                  <c:v>111.872707253393</c:v>
                </c:pt>
                <c:pt idx="31809">
                  <c:v>111.872646999068</c:v>
                </c:pt>
                <c:pt idx="31810">
                  <c:v>111.87254005254201</c:v>
                </c:pt>
                <c:pt idx="31811">
                  <c:v>111.872397669376</c:v>
                </c:pt>
                <c:pt idx="31812">
                  <c:v>111.872230945528</c:v>
                </c:pt>
                <c:pt idx="31813">
                  <c:v>111.872139631268</c:v>
                </c:pt>
                <c:pt idx="31814">
                  <c:v>111.871959936786</c:v>
                </c:pt>
                <c:pt idx="31815">
                  <c:v>111.87195593133001</c:v>
                </c:pt>
                <c:pt idx="31816">
                  <c:v>111.871848001168</c:v>
                </c:pt>
                <c:pt idx="31817">
                  <c:v>111.871547777191</c:v>
                </c:pt>
                <c:pt idx="31818">
                  <c:v>111.871327233054</c:v>
                </c:pt>
                <c:pt idx="31819">
                  <c:v>111.87131696636401</c:v>
                </c:pt>
                <c:pt idx="31820">
                  <c:v>111.87127075216701</c:v>
                </c:pt>
                <c:pt idx="31821">
                  <c:v>111.87089372002799</c:v>
                </c:pt>
                <c:pt idx="31822">
                  <c:v>111.870689463549</c:v>
                </c:pt>
                <c:pt idx="31823">
                  <c:v>111.870650532727</c:v>
                </c:pt>
                <c:pt idx="31824">
                  <c:v>111.870586716494</c:v>
                </c:pt>
                <c:pt idx="31825">
                  <c:v>111.87034098433</c:v>
                </c:pt>
                <c:pt idx="31826">
                  <c:v>111.87031688697699</c:v>
                </c:pt>
                <c:pt idx="31827">
                  <c:v>111.870198301785</c:v>
                </c:pt>
                <c:pt idx="31828">
                  <c:v>111.870157987357</c:v>
                </c:pt>
                <c:pt idx="31829">
                  <c:v>111.869937868303</c:v>
                </c:pt>
                <c:pt idx="31830">
                  <c:v>111.869908905042</c:v>
                </c:pt>
                <c:pt idx="31831">
                  <c:v>111.869625778388</c:v>
                </c:pt>
                <c:pt idx="31832">
                  <c:v>111.869511207542</c:v>
                </c:pt>
                <c:pt idx="31833">
                  <c:v>111.86933888825099</c:v>
                </c:pt>
                <c:pt idx="31834">
                  <c:v>111.86920221061</c:v>
                </c:pt>
                <c:pt idx="31835">
                  <c:v>111.869120325344</c:v>
                </c:pt>
                <c:pt idx="31836">
                  <c:v>111.86874733529299</c:v>
                </c:pt>
                <c:pt idx="31837">
                  <c:v>111.86863718895999</c:v>
                </c:pt>
                <c:pt idx="31838">
                  <c:v>111.86857043763</c:v>
                </c:pt>
                <c:pt idx="31839">
                  <c:v>111.868495320462</c:v>
                </c:pt>
                <c:pt idx="31840">
                  <c:v>111.868314608359</c:v>
                </c:pt>
                <c:pt idx="31841">
                  <c:v>111.868257514053</c:v>
                </c:pt>
                <c:pt idx="31842">
                  <c:v>111.868217534842</c:v>
                </c:pt>
                <c:pt idx="31843">
                  <c:v>111.86816821561</c:v>
                </c:pt>
                <c:pt idx="31844">
                  <c:v>111.86806437060299</c:v>
                </c:pt>
                <c:pt idx="31845">
                  <c:v>111.867681861251</c:v>
                </c:pt>
                <c:pt idx="31846">
                  <c:v>111.867492560168</c:v>
                </c:pt>
                <c:pt idx="31847">
                  <c:v>111.867487182535</c:v>
                </c:pt>
                <c:pt idx="31848">
                  <c:v>111.867426025019</c:v>
                </c:pt>
                <c:pt idx="31849">
                  <c:v>111.867423012968</c:v>
                </c:pt>
                <c:pt idx="31850">
                  <c:v>111.867393580114</c:v>
                </c:pt>
                <c:pt idx="31851">
                  <c:v>111.867392965856</c:v>
                </c:pt>
                <c:pt idx="31852">
                  <c:v>111.867316658289</c:v>
                </c:pt>
                <c:pt idx="31853">
                  <c:v>111.867307056521</c:v>
                </c:pt>
                <c:pt idx="31854">
                  <c:v>111.867224633989</c:v>
                </c:pt>
                <c:pt idx="31855">
                  <c:v>111.867116931505</c:v>
                </c:pt>
                <c:pt idx="31856">
                  <c:v>111.866844920463</c:v>
                </c:pt>
                <c:pt idx="31857">
                  <c:v>111.86674295399899</c:v>
                </c:pt>
                <c:pt idx="31858">
                  <c:v>111.866561507776</c:v>
                </c:pt>
                <c:pt idx="31859">
                  <c:v>111.866546212253</c:v>
                </c:pt>
                <c:pt idx="31860">
                  <c:v>111.866490456401</c:v>
                </c:pt>
                <c:pt idx="31861">
                  <c:v>111.866471041407</c:v>
                </c:pt>
                <c:pt idx="31862">
                  <c:v>111.866417455199</c:v>
                </c:pt>
                <c:pt idx="31863">
                  <c:v>111.866382709261</c:v>
                </c:pt>
                <c:pt idx="31864">
                  <c:v>111.866253228983</c:v>
                </c:pt>
                <c:pt idx="31865">
                  <c:v>111.865992435533</c:v>
                </c:pt>
                <c:pt idx="31866">
                  <c:v>111.865690654956</c:v>
                </c:pt>
                <c:pt idx="31867">
                  <c:v>111.86554432277801</c:v>
                </c:pt>
                <c:pt idx="31868">
                  <c:v>111.865491958315</c:v>
                </c:pt>
                <c:pt idx="31869">
                  <c:v>111.86548357956499</c:v>
                </c:pt>
                <c:pt idx="31870">
                  <c:v>111.86548245132801</c:v>
                </c:pt>
                <c:pt idx="31871">
                  <c:v>111.865417169948</c:v>
                </c:pt>
                <c:pt idx="31872">
                  <c:v>111.86540238341399</c:v>
                </c:pt>
                <c:pt idx="31873">
                  <c:v>111.86537397902499</c:v>
                </c:pt>
                <c:pt idx="31874">
                  <c:v>111.86531643681199</c:v>
                </c:pt>
                <c:pt idx="31875">
                  <c:v>111.865202831104</c:v>
                </c:pt>
                <c:pt idx="31876">
                  <c:v>111.865074843014</c:v>
                </c:pt>
                <c:pt idx="31877">
                  <c:v>111.864911042337</c:v>
                </c:pt>
                <c:pt idx="31878">
                  <c:v>111.864845870739</c:v>
                </c:pt>
                <c:pt idx="31879">
                  <c:v>111.864679132023</c:v>
                </c:pt>
                <c:pt idx="31880">
                  <c:v>111.864631072443</c:v>
                </c:pt>
                <c:pt idx="31881">
                  <c:v>111.86461167040601</c:v>
                </c:pt>
                <c:pt idx="31882">
                  <c:v>111.864563878117</c:v>
                </c:pt>
                <c:pt idx="31883">
                  <c:v>111.864462218428</c:v>
                </c:pt>
                <c:pt idx="31884">
                  <c:v>111.864435642045</c:v>
                </c:pt>
                <c:pt idx="31885">
                  <c:v>111.86431104331599</c:v>
                </c:pt>
                <c:pt idx="31886">
                  <c:v>111.864170323799</c:v>
                </c:pt>
                <c:pt idx="31887">
                  <c:v>111.864097031558</c:v>
                </c:pt>
                <c:pt idx="31888">
                  <c:v>111.864064454035</c:v>
                </c:pt>
                <c:pt idx="31889">
                  <c:v>111.86402559294901</c:v>
                </c:pt>
                <c:pt idx="31890">
                  <c:v>111.863924716516</c:v>
                </c:pt>
                <c:pt idx="31891">
                  <c:v>111.86392392175701</c:v>
                </c:pt>
                <c:pt idx="31892">
                  <c:v>111.863878511289</c:v>
                </c:pt>
                <c:pt idx="31893">
                  <c:v>111.863853896931</c:v>
                </c:pt>
                <c:pt idx="31894">
                  <c:v>111.863734455078</c:v>
                </c:pt>
                <c:pt idx="31895">
                  <c:v>111.86370655245901</c:v>
                </c:pt>
                <c:pt idx="31896">
                  <c:v>111.86369645649501</c:v>
                </c:pt>
                <c:pt idx="31897">
                  <c:v>111.863635074515</c:v>
                </c:pt>
                <c:pt idx="31898">
                  <c:v>111.863459487787</c:v>
                </c:pt>
                <c:pt idx="31899">
                  <c:v>111.863393726575</c:v>
                </c:pt>
                <c:pt idx="31900">
                  <c:v>111.86335067915699</c:v>
                </c:pt>
                <c:pt idx="31901">
                  <c:v>111.863267590973</c:v>
                </c:pt>
                <c:pt idx="31902">
                  <c:v>111.862988512877</c:v>
                </c:pt>
                <c:pt idx="31903">
                  <c:v>111.862877504105</c:v>
                </c:pt>
                <c:pt idx="31904">
                  <c:v>111.86286253737001</c:v>
                </c:pt>
                <c:pt idx="31905">
                  <c:v>111.862836542671</c:v>
                </c:pt>
                <c:pt idx="31906">
                  <c:v>111.862734895556</c:v>
                </c:pt>
                <c:pt idx="31907">
                  <c:v>111.86268651271</c:v>
                </c:pt>
                <c:pt idx="31908">
                  <c:v>111.862600530702</c:v>
                </c:pt>
                <c:pt idx="31909">
                  <c:v>111.86245602416101</c:v>
                </c:pt>
                <c:pt idx="31910">
                  <c:v>111.86228712939899</c:v>
                </c:pt>
                <c:pt idx="31911">
                  <c:v>111.86217924061501</c:v>
                </c:pt>
                <c:pt idx="31912">
                  <c:v>111.862164466278</c:v>
                </c:pt>
                <c:pt idx="31913">
                  <c:v>111.861951078312</c:v>
                </c:pt>
                <c:pt idx="31914">
                  <c:v>111.86176860234001</c:v>
                </c:pt>
                <c:pt idx="31915">
                  <c:v>111.861751691303</c:v>
                </c:pt>
                <c:pt idx="31916">
                  <c:v>111.861727134967</c:v>
                </c:pt>
                <c:pt idx="31917">
                  <c:v>111.861608014832</c:v>
                </c:pt>
                <c:pt idx="31918">
                  <c:v>111.86151721778501</c:v>
                </c:pt>
                <c:pt idx="31919">
                  <c:v>111.86139462897999</c:v>
                </c:pt>
                <c:pt idx="31920">
                  <c:v>111.86133259187601</c:v>
                </c:pt>
                <c:pt idx="31921">
                  <c:v>111.86127282544599</c:v>
                </c:pt>
                <c:pt idx="31922">
                  <c:v>111.860903777795</c:v>
                </c:pt>
                <c:pt idx="31923">
                  <c:v>111.86083375536001</c:v>
                </c:pt>
                <c:pt idx="31924">
                  <c:v>111.86067918962399</c:v>
                </c:pt>
                <c:pt idx="31925">
                  <c:v>111.860423252085</c:v>
                </c:pt>
                <c:pt idx="31926">
                  <c:v>111.860377356488</c:v>
                </c:pt>
                <c:pt idx="31927">
                  <c:v>111.860328098992</c:v>
                </c:pt>
                <c:pt idx="31928">
                  <c:v>111.86031726912999</c:v>
                </c:pt>
                <c:pt idx="31929">
                  <c:v>111.859913680175</c:v>
                </c:pt>
                <c:pt idx="31930">
                  <c:v>111.85989974272699</c:v>
                </c:pt>
                <c:pt idx="31931">
                  <c:v>111.859865239559</c:v>
                </c:pt>
                <c:pt idx="31932">
                  <c:v>111.859806721445</c:v>
                </c:pt>
                <c:pt idx="31933">
                  <c:v>111.85979234365399</c:v>
                </c:pt>
                <c:pt idx="31934">
                  <c:v>111.859648898836</c:v>
                </c:pt>
                <c:pt idx="31935">
                  <c:v>111.859493317569</c:v>
                </c:pt>
                <c:pt idx="31936">
                  <c:v>111.85926607981899</c:v>
                </c:pt>
                <c:pt idx="31937">
                  <c:v>111.85908638489801</c:v>
                </c:pt>
                <c:pt idx="31938">
                  <c:v>111.85890206903299</c:v>
                </c:pt>
                <c:pt idx="31939">
                  <c:v>111.858639240372</c:v>
                </c:pt>
                <c:pt idx="31940">
                  <c:v>111.858634305347</c:v>
                </c:pt>
                <c:pt idx="31941">
                  <c:v>111.858550641086</c:v>
                </c:pt>
                <c:pt idx="31942">
                  <c:v>111.85853381143799</c:v>
                </c:pt>
                <c:pt idx="31943">
                  <c:v>111.858518419394</c:v>
                </c:pt>
                <c:pt idx="31944">
                  <c:v>111.858425322508</c:v>
                </c:pt>
                <c:pt idx="31945">
                  <c:v>111.85829120789499</c:v>
                </c:pt>
                <c:pt idx="31946">
                  <c:v>111.85825328842</c:v>
                </c:pt>
                <c:pt idx="31947">
                  <c:v>111.858175303948</c:v>
                </c:pt>
                <c:pt idx="31948">
                  <c:v>111.85797743797301</c:v>
                </c:pt>
                <c:pt idx="31949">
                  <c:v>111.857809395061</c:v>
                </c:pt>
                <c:pt idx="31950">
                  <c:v>111.85752744222199</c:v>
                </c:pt>
                <c:pt idx="31951">
                  <c:v>111.857481727436</c:v>
                </c:pt>
                <c:pt idx="31952">
                  <c:v>111.85738250934899</c:v>
                </c:pt>
                <c:pt idx="31953">
                  <c:v>111.856969830998</c:v>
                </c:pt>
                <c:pt idx="31954">
                  <c:v>111.856787160595</c:v>
                </c:pt>
                <c:pt idx="31955">
                  <c:v>111.856670725878</c:v>
                </c:pt>
                <c:pt idx="31956">
                  <c:v>111.856593500278</c:v>
                </c:pt>
                <c:pt idx="31957">
                  <c:v>111.85658880231099</c:v>
                </c:pt>
                <c:pt idx="31958">
                  <c:v>111.85656849507301</c:v>
                </c:pt>
                <c:pt idx="31959">
                  <c:v>111.856537456002</c:v>
                </c:pt>
                <c:pt idx="31960">
                  <c:v>111.85638090341</c:v>
                </c:pt>
                <c:pt idx="31961">
                  <c:v>111.856316397735</c:v>
                </c:pt>
                <c:pt idx="31962">
                  <c:v>111.85623407394201</c:v>
                </c:pt>
                <c:pt idx="31963">
                  <c:v>111.856108953252</c:v>
                </c:pt>
                <c:pt idx="31964">
                  <c:v>111.856070621681</c:v>
                </c:pt>
                <c:pt idx="31965">
                  <c:v>111.85596741662199</c:v>
                </c:pt>
                <c:pt idx="31966">
                  <c:v>111.855865797232</c:v>
                </c:pt>
                <c:pt idx="31967">
                  <c:v>111.855850989727</c:v>
                </c:pt>
                <c:pt idx="31968">
                  <c:v>111.855801897845</c:v>
                </c:pt>
                <c:pt idx="31969">
                  <c:v>111.855597094304</c:v>
                </c:pt>
                <c:pt idx="31970">
                  <c:v>111.855523583173</c:v>
                </c:pt>
                <c:pt idx="31971">
                  <c:v>111.85527672176801</c:v>
                </c:pt>
                <c:pt idx="31972">
                  <c:v>111.85522509742999</c:v>
                </c:pt>
                <c:pt idx="31973">
                  <c:v>111.855217618807</c:v>
                </c:pt>
                <c:pt idx="31974">
                  <c:v>111.855148045288</c:v>
                </c:pt>
                <c:pt idx="31975">
                  <c:v>111.855100958356</c:v>
                </c:pt>
                <c:pt idx="31976">
                  <c:v>111.855052554903</c:v>
                </c:pt>
                <c:pt idx="31977">
                  <c:v>111.854966139037</c:v>
                </c:pt>
                <c:pt idx="31978">
                  <c:v>111.854948726128</c:v>
                </c:pt>
                <c:pt idx="31979">
                  <c:v>111.85485130508999</c:v>
                </c:pt>
                <c:pt idx="31980">
                  <c:v>111.85466213421699</c:v>
                </c:pt>
                <c:pt idx="31981">
                  <c:v>111.854605082893</c:v>
                </c:pt>
                <c:pt idx="31982">
                  <c:v>111.85460411006</c:v>
                </c:pt>
                <c:pt idx="31983">
                  <c:v>111.854593002915</c:v>
                </c:pt>
                <c:pt idx="31984">
                  <c:v>111.854443262497</c:v>
                </c:pt>
                <c:pt idx="31985">
                  <c:v>111.85428809927301</c:v>
                </c:pt>
                <c:pt idx="31986">
                  <c:v>111.854251718969</c:v>
                </c:pt>
                <c:pt idx="31987">
                  <c:v>111.85418243248201</c:v>
                </c:pt>
                <c:pt idx="31988">
                  <c:v>111.854130737837</c:v>
                </c:pt>
                <c:pt idx="31989">
                  <c:v>111.85412840913</c:v>
                </c:pt>
                <c:pt idx="31990">
                  <c:v>111.854104740784</c:v>
                </c:pt>
                <c:pt idx="31991">
                  <c:v>111.854083307312</c:v>
                </c:pt>
                <c:pt idx="31992">
                  <c:v>111.854004028815</c:v>
                </c:pt>
                <c:pt idx="31993">
                  <c:v>111.853979012143</c:v>
                </c:pt>
                <c:pt idx="31994">
                  <c:v>111.853920152467</c:v>
                </c:pt>
                <c:pt idx="31995">
                  <c:v>111.853876178107</c:v>
                </c:pt>
                <c:pt idx="31996">
                  <c:v>111.853815469572</c:v>
                </c:pt>
                <c:pt idx="31997">
                  <c:v>111.853813791664</c:v>
                </c:pt>
                <c:pt idx="31998">
                  <c:v>111.853812423318</c:v>
                </c:pt>
                <c:pt idx="31999">
                  <c:v>111.853775627239</c:v>
                </c:pt>
                <c:pt idx="32000">
                  <c:v>111.853766968469</c:v>
                </c:pt>
                <c:pt idx="32001">
                  <c:v>111.853737332104</c:v>
                </c:pt>
                <c:pt idx="32002">
                  <c:v>111.85373332082899</c:v>
                </c:pt>
                <c:pt idx="32003">
                  <c:v>111.85371452257699</c:v>
                </c:pt>
                <c:pt idx="32004">
                  <c:v>111.85367140587</c:v>
                </c:pt>
                <c:pt idx="32005">
                  <c:v>111.853657754531</c:v>
                </c:pt>
                <c:pt idx="32006">
                  <c:v>111.853589089887</c:v>
                </c:pt>
                <c:pt idx="32007">
                  <c:v>111.853531004969</c:v>
                </c:pt>
                <c:pt idx="32008">
                  <c:v>111.85331402429399</c:v>
                </c:pt>
                <c:pt idx="32009">
                  <c:v>111.853272192042</c:v>
                </c:pt>
                <c:pt idx="32010">
                  <c:v>111.853205407338</c:v>
                </c:pt>
                <c:pt idx="32011">
                  <c:v>111.853200794999</c:v>
                </c:pt>
                <c:pt idx="32012">
                  <c:v>111.85314620699</c:v>
                </c:pt>
                <c:pt idx="32013">
                  <c:v>111.852986297814</c:v>
                </c:pt>
                <c:pt idx="32014">
                  <c:v>111.85287608545001</c:v>
                </c:pt>
                <c:pt idx="32015">
                  <c:v>111.852791267924</c:v>
                </c:pt>
                <c:pt idx="32016">
                  <c:v>111.852739215406</c:v>
                </c:pt>
                <c:pt idx="32017">
                  <c:v>111.85271686241801</c:v>
                </c:pt>
                <c:pt idx="32018">
                  <c:v>111.85268373151401</c:v>
                </c:pt>
                <c:pt idx="32019">
                  <c:v>111.852607842781</c:v>
                </c:pt>
                <c:pt idx="32020">
                  <c:v>111.852600846874</c:v>
                </c:pt>
                <c:pt idx="32021">
                  <c:v>111.85253690205499</c:v>
                </c:pt>
                <c:pt idx="32022">
                  <c:v>111.852530135313</c:v>
                </c:pt>
                <c:pt idx="32023">
                  <c:v>111.852447997806</c:v>
                </c:pt>
                <c:pt idx="32024">
                  <c:v>111.85244210618799</c:v>
                </c:pt>
                <c:pt idx="32025">
                  <c:v>111.85241347204401</c:v>
                </c:pt>
                <c:pt idx="32026">
                  <c:v>111.85235104251601</c:v>
                </c:pt>
                <c:pt idx="32027">
                  <c:v>111.8522906652</c:v>
                </c:pt>
                <c:pt idx="32028">
                  <c:v>111.852209655135</c:v>
                </c:pt>
                <c:pt idx="32029">
                  <c:v>111.85220614629699</c:v>
                </c:pt>
                <c:pt idx="32030">
                  <c:v>111.852205823682</c:v>
                </c:pt>
                <c:pt idx="32031">
                  <c:v>111.8521557019</c:v>
                </c:pt>
                <c:pt idx="32032">
                  <c:v>111.852122061702</c:v>
                </c:pt>
                <c:pt idx="32033">
                  <c:v>111.852106497072</c:v>
                </c:pt>
                <c:pt idx="32034">
                  <c:v>111.852042176065</c:v>
                </c:pt>
                <c:pt idx="32035">
                  <c:v>111.852012136947</c:v>
                </c:pt>
                <c:pt idx="32036">
                  <c:v>111.85179964040201</c:v>
                </c:pt>
                <c:pt idx="32037">
                  <c:v>111.85144841053</c:v>
                </c:pt>
                <c:pt idx="32038">
                  <c:v>111.851376927963</c:v>
                </c:pt>
                <c:pt idx="32039">
                  <c:v>111.851278235623</c:v>
                </c:pt>
                <c:pt idx="32040">
                  <c:v>111.851063740291</c:v>
                </c:pt>
                <c:pt idx="32041">
                  <c:v>111.850924820721</c:v>
                </c:pt>
                <c:pt idx="32042">
                  <c:v>111.850853619193</c:v>
                </c:pt>
                <c:pt idx="32043">
                  <c:v>111.850825804907</c:v>
                </c:pt>
                <c:pt idx="32044">
                  <c:v>111.850724077431</c:v>
                </c:pt>
                <c:pt idx="32045">
                  <c:v>111.850562531889</c:v>
                </c:pt>
                <c:pt idx="32046">
                  <c:v>111.85055899159001</c:v>
                </c:pt>
                <c:pt idx="32047">
                  <c:v>111.850419848475</c:v>
                </c:pt>
                <c:pt idx="32048">
                  <c:v>111.85034363447301</c:v>
                </c:pt>
                <c:pt idx="32049">
                  <c:v>111.85029328488299</c:v>
                </c:pt>
                <c:pt idx="32050">
                  <c:v>111.85027651970999</c:v>
                </c:pt>
                <c:pt idx="32051">
                  <c:v>111.850268320437</c:v>
                </c:pt>
                <c:pt idx="32052">
                  <c:v>111.85017452976101</c:v>
                </c:pt>
                <c:pt idx="32053">
                  <c:v>111.850001740143</c:v>
                </c:pt>
                <c:pt idx="32054">
                  <c:v>111.849881571636</c:v>
                </c:pt>
                <c:pt idx="32055">
                  <c:v>111.849665076316</c:v>
                </c:pt>
                <c:pt idx="32056">
                  <c:v>111.84957010270701</c:v>
                </c:pt>
                <c:pt idx="32057">
                  <c:v>111.849446828859</c:v>
                </c:pt>
                <c:pt idx="32058">
                  <c:v>111.849320244008</c:v>
                </c:pt>
                <c:pt idx="32059">
                  <c:v>111.84931675279201</c:v>
                </c:pt>
                <c:pt idx="32060">
                  <c:v>111.849202003329</c:v>
                </c:pt>
                <c:pt idx="32061">
                  <c:v>111.849183160443</c:v>
                </c:pt>
                <c:pt idx="32062">
                  <c:v>111.848970864287</c:v>
                </c:pt>
                <c:pt idx="32063">
                  <c:v>111.848877394998</c:v>
                </c:pt>
                <c:pt idx="32064">
                  <c:v>111.848734838475</c:v>
                </c:pt>
                <c:pt idx="32065">
                  <c:v>111.848701224929</c:v>
                </c:pt>
                <c:pt idx="32066">
                  <c:v>111.848660813149</c:v>
                </c:pt>
                <c:pt idx="32067">
                  <c:v>111.848602037219</c:v>
                </c:pt>
                <c:pt idx="32068">
                  <c:v>111.848543463501</c:v>
                </c:pt>
                <c:pt idx="32069">
                  <c:v>111.84844648234601</c:v>
                </c:pt>
                <c:pt idx="32070">
                  <c:v>111.848398116539</c:v>
                </c:pt>
                <c:pt idx="32071">
                  <c:v>111.848341444109</c:v>
                </c:pt>
                <c:pt idx="32072">
                  <c:v>111.84828680750999</c:v>
                </c:pt>
                <c:pt idx="32073">
                  <c:v>111.848262786094</c:v>
                </c:pt>
                <c:pt idx="32074">
                  <c:v>111.84819658707001</c:v>
                </c:pt>
                <c:pt idx="32075">
                  <c:v>111.848078519697</c:v>
                </c:pt>
                <c:pt idx="32076">
                  <c:v>111.84804798430901</c:v>
                </c:pt>
                <c:pt idx="32077">
                  <c:v>111.847935767656</c:v>
                </c:pt>
                <c:pt idx="32078">
                  <c:v>111.84789796234099</c:v>
                </c:pt>
                <c:pt idx="32079">
                  <c:v>111.847769363312</c:v>
                </c:pt>
                <c:pt idx="32080">
                  <c:v>111.847574360146</c:v>
                </c:pt>
                <c:pt idx="32081">
                  <c:v>111.847509411514</c:v>
                </c:pt>
                <c:pt idx="32082">
                  <c:v>111.847394669639</c:v>
                </c:pt>
                <c:pt idx="32083">
                  <c:v>111.84732364149799</c:v>
                </c:pt>
                <c:pt idx="32084">
                  <c:v>111.847225869862</c:v>
                </c:pt>
                <c:pt idx="32085">
                  <c:v>111.847212276932</c:v>
                </c:pt>
                <c:pt idx="32086">
                  <c:v>111.84720824171001</c:v>
                </c:pt>
                <c:pt idx="32087">
                  <c:v>111.846990000571</c:v>
                </c:pt>
                <c:pt idx="32088">
                  <c:v>111.846951093652</c:v>
                </c:pt>
                <c:pt idx="32089">
                  <c:v>111.84688712797499</c:v>
                </c:pt>
                <c:pt idx="32090">
                  <c:v>111.846641951774</c:v>
                </c:pt>
                <c:pt idx="32091">
                  <c:v>111.846633200364</c:v>
                </c:pt>
                <c:pt idx="32092">
                  <c:v>111.84656363648701</c:v>
                </c:pt>
                <c:pt idx="32093">
                  <c:v>111.846524946358</c:v>
                </c:pt>
                <c:pt idx="32094">
                  <c:v>111.846446344379</c:v>
                </c:pt>
                <c:pt idx="32095">
                  <c:v>111.846424807869</c:v>
                </c:pt>
                <c:pt idx="32096">
                  <c:v>111.84641043452901</c:v>
                </c:pt>
                <c:pt idx="32097">
                  <c:v>111.846350780379</c:v>
                </c:pt>
                <c:pt idx="32098">
                  <c:v>111.84633048184401</c:v>
                </c:pt>
                <c:pt idx="32099">
                  <c:v>111.846307584063</c:v>
                </c:pt>
                <c:pt idx="32100">
                  <c:v>111.84623501951999</c:v>
                </c:pt>
                <c:pt idx="32101">
                  <c:v>111.846194508881</c:v>
                </c:pt>
                <c:pt idx="32102">
                  <c:v>111.846078813246</c:v>
                </c:pt>
                <c:pt idx="32103">
                  <c:v>111.846077268792</c:v>
                </c:pt>
                <c:pt idx="32104">
                  <c:v>111.845977593575</c:v>
                </c:pt>
                <c:pt idx="32105">
                  <c:v>111.845865309795</c:v>
                </c:pt>
                <c:pt idx="32106">
                  <c:v>111.84578594</c:v>
                </c:pt>
                <c:pt idx="32107">
                  <c:v>111.84568617379099</c:v>
                </c:pt>
                <c:pt idx="32108">
                  <c:v>111.845658690655</c:v>
                </c:pt>
                <c:pt idx="32109">
                  <c:v>111.84564894368</c:v>
                </c:pt>
                <c:pt idx="32110">
                  <c:v>111.845530170326</c:v>
                </c:pt>
                <c:pt idx="32111">
                  <c:v>111.845513383403</c:v>
                </c:pt>
                <c:pt idx="32112">
                  <c:v>111.84534279527399</c:v>
                </c:pt>
                <c:pt idx="32113">
                  <c:v>111.84530094078301</c:v>
                </c:pt>
                <c:pt idx="32114">
                  <c:v>111.845089446375</c:v>
                </c:pt>
                <c:pt idx="32115">
                  <c:v>111.84508320117099</c:v>
                </c:pt>
                <c:pt idx="32116">
                  <c:v>111.845017583119</c:v>
                </c:pt>
                <c:pt idx="32117">
                  <c:v>111.84494878820099</c:v>
                </c:pt>
                <c:pt idx="32118">
                  <c:v>111.844868211438</c:v>
                </c:pt>
                <c:pt idx="32119">
                  <c:v>111.84483244662999</c:v>
                </c:pt>
                <c:pt idx="32120">
                  <c:v>111.844830923261</c:v>
                </c:pt>
                <c:pt idx="32121">
                  <c:v>111.844795526564</c:v>
                </c:pt>
                <c:pt idx="32122">
                  <c:v>111.844715351806</c:v>
                </c:pt>
                <c:pt idx="32123">
                  <c:v>111.84467159463</c:v>
                </c:pt>
                <c:pt idx="32124">
                  <c:v>111.84457586604999</c:v>
                </c:pt>
                <c:pt idx="32125">
                  <c:v>111.844553107267</c:v>
                </c:pt>
                <c:pt idx="32126">
                  <c:v>111.844545302488</c:v>
                </c:pt>
                <c:pt idx="32127">
                  <c:v>111.84441403135401</c:v>
                </c:pt>
                <c:pt idx="32128">
                  <c:v>111.844320587616</c:v>
                </c:pt>
                <c:pt idx="32129">
                  <c:v>111.84407256070899</c:v>
                </c:pt>
                <c:pt idx="32130">
                  <c:v>111.844014334603</c:v>
                </c:pt>
                <c:pt idx="32131">
                  <c:v>111.84378437567401</c:v>
                </c:pt>
                <c:pt idx="32132">
                  <c:v>111.843716113181</c:v>
                </c:pt>
                <c:pt idx="32133">
                  <c:v>111.843683998853</c:v>
                </c:pt>
                <c:pt idx="32134">
                  <c:v>111.84361661051901</c:v>
                </c:pt>
                <c:pt idx="32135">
                  <c:v>111.84356185564999</c:v>
                </c:pt>
                <c:pt idx="32136">
                  <c:v>111.843556305677</c:v>
                </c:pt>
                <c:pt idx="32137">
                  <c:v>111.843533042536</c:v>
                </c:pt>
                <c:pt idx="32138">
                  <c:v>111.843509046541</c:v>
                </c:pt>
                <c:pt idx="32139">
                  <c:v>111.843441687452</c:v>
                </c:pt>
                <c:pt idx="32140">
                  <c:v>111.843268175641</c:v>
                </c:pt>
                <c:pt idx="32141">
                  <c:v>111.84325843547499</c:v>
                </c:pt>
                <c:pt idx="32142">
                  <c:v>111.843221137927</c:v>
                </c:pt>
                <c:pt idx="32143">
                  <c:v>111.84321391314499</c:v>
                </c:pt>
                <c:pt idx="32144">
                  <c:v>111.84307963031</c:v>
                </c:pt>
                <c:pt idx="32145">
                  <c:v>111.84302339684</c:v>
                </c:pt>
                <c:pt idx="32146">
                  <c:v>111.842906818332</c:v>
                </c:pt>
                <c:pt idx="32147">
                  <c:v>111.84272008616701</c:v>
                </c:pt>
                <c:pt idx="32148">
                  <c:v>111.84269392803699</c:v>
                </c:pt>
                <c:pt idx="32149">
                  <c:v>111.842654203983</c:v>
                </c:pt>
                <c:pt idx="32150">
                  <c:v>111.842569602483</c:v>
                </c:pt>
                <c:pt idx="32151">
                  <c:v>111.842441062153</c:v>
                </c:pt>
                <c:pt idx="32152">
                  <c:v>111.84223882536099</c:v>
                </c:pt>
                <c:pt idx="32153">
                  <c:v>111.842188890746</c:v>
                </c:pt>
                <c:pt idx="32154">
                  <c:v>111.842150291425</c:v>
                </c:pt>
                <c:pt idx="32155">
                  <c:v>111.842113090238</c:v>
                </c:pt>
                <c:pt idx="32156">
                  <c:v>111.84196030566299</c:v>
                </c:pt>
                <c:pt idx="32157">
                  <c:v>111.841959950423</c:v>
                </c:pt>
                <c:pt idx="32158">
                  <c:v>111.84176006739899</c:v>
                </c:pt>
                <c:pt idx="32159">
                  <c:v>111.841693270251</c:v>
                </c:pt>
                <c:pt idx="32160">
                  <c:v>111.841597608348</c:v>
                </c:pt>
                <c:pt idx="32161">
                  <c:v>111.841593963035</c:v>
                </c:pt>
                <c:pt idx="32162">
                  <c:v>111.84158731786999</c:v>
                </c:pt>
                <c:pt idx="32163">
                  <c:v>111.841428071203</c:v>
                </c:pt>
                <c:pt idx="32164">
                  <c:v>111.84140924376101</c:v>
                </c:pt>
                <c:pt idx="32165">
                  <c:v>111.84117749072701</c:v>
                </c:pt>
                <c:pt idx="32166">
                  <c:v>111.841099901603</c:v>
                </c:pt>
                <c:pt idx="32167">
                  <c:v>111.84094488166799</c:v>
                </c:pt>
                <c:pt idx="32168">
                  <c:v>111.84088098487</c:v>
                </c:pt>
                <c:pt idx="32169">
                  <c:v>111.84077267782</c:v>
                </c:pt>
                <c:pt idx="32170">
                  <c:v>111.840760188096</c:v>
                </c:pt>
                <c:pt idx="32171">
                  <c:v>111.840748863529</c:v>
                </c:pt>
                <c:pt idx="32172">
                  <c:v>111.840663267807</c:v>
                </c:pt>
                <c:pt idx="32173">
                  <c:v>111.84042965153201</c:v>
                </c:pt>
                <c:pt idx="32174">
                  <c:v>111.840068892414</c:v>
                </c:pt>
                <c:pt idx="32175">
                  <c:v>111.83996353267899</c:v>
                </c:pt>
                <c:pt idx="32176">
                  <c:v>111.839852562644</c:v>
                </c:pt>
                <c:pt idx="32177">
                  <c:v>111.83980404781801</c:v>
                </c:pt>
                <c:pt idx="32178">
                  <c:v>111.83973468256799</c:v>
                </c:pt>
                <c:pt idx="32179">
                  <c:v>111.839660806507</c:v>
                </c:pt>
                <c:pt idx="32180">
                  <c:v>111.839631575873</c:v>
                </c:pt>
                <c:pt idx="32181">
                  <c:v>111.839584820612</c:v>
                </c:pt>
                <c:pt idx="32182">
                  <c:v>111.83952648075</c:v>
                </c:pt>
                <c:pt idx="32183">
                  <c:v>111.839433425042</c:v>
                </c:pt>
                <c:pt idx="32184">
                  <c:v>111.839323589955</c:v>
                </c:pt>
                <c:pt idx="32185">
                  <c:v>111.839024794163</c:v>
                </c:pt>
                <c:pt idx="32186">
                  <c:v>111.83899340080499</c:v>
                </c:pt>
                <c:pt idx="32187">
                  <c:v>111.838829617654</c:v>
                </c:pt>
                <c:pt idx="32188">
                  <c:v>111.838824455197</c:v>
                </c:pt>
                <c:pt idx="32189">
                  <c:v>111.83881645408501</c:v>
                </c:pt>
                <c:pt idx="32190">
                  <c:v>111.838749792402</c:v>
                </c:pt>
                <c:pt idx="32191">
                  <c:v>111.83867009407101</c:v>
                </c:pt>
                <c:pt idx="32192">
                  <c:v>111.83865746978999</c:v>
                </c:pt>
                <c:pt idx="32193">
                  <c:v>111.838396371966</c:v>
                </c:pt>
                <c:pt idx="32194">
                  <c:v>111.838363959558</c:v>
                </c:pt>
                <c:pt idx="32195">
                  <c:v>111.83833721575</c:v>
                </c:pt>
                <c:pt idx="32196">
                  <c:v>111.83833458126</c:v>
                </c:pt>
                <c:pt idx="32197">
                  <c:v>111.838172282268</c:v>
                </c:pt>
                <c:pt idx="32198">
                  <c:v>111.83814258361799</c:v>
                </c:pt>
                <c:pt idx="32199">
                  <c:v>111.83803681602301</c:v>
                </c:pt>
                <c:pt idx="32200">
                  <c:v>111.837930439866</c:v>
                </c:pt>
                <c:pt idx="32201">
                  <c:v>111.837828836553</c:v>
                </c:pt>
                <c:pt idx="32202">
                  <c:v>111.837804664766</c:v>
                </c:pt>
                <c:pt idx="32203">
                  <c:v>111.837743173535</c:v>
                </c:pt>
                <c:pt idx="32204">
                  <c:v>111.837732574379</c:v>
                </c:pt>
                <c:pt idx="32205">
                  <c:v>111.83757328150401</c:v>
                </c:pt>
                <c:pt idx="32206">
                  <c:v>111.837448584939</c:v>
                </c:pt>
                <c:pt idx="32207">
                  <c:v>111.83744293645</c:v>
                </c:pt>
                <c:pt idx="32208">
                  <c:v>111.83727341466999</c:v>
                </c:pt>
                <c:pt idx="32209">
                  <c:v>111.83720811040401</c:v>
                </c:pt>
                <c:pt idx="32210">
                  <c:v>111.83711867247099</c:v>
                </c:pt>
                <c:pt idx="32211">
                  <c:v>111.836804913376</c:v>
                </c:pt>
                <c:pt idx="32212">
                  <c:v>111.836704975915</c:v>
                </c:pt>
                <c:pt idx="32213">
                  <c:v>111.83669106492199</c:v>
                </c:pt>
                <c:pt idx="32214">
                  <c:v>111.8364094713</c:v>
                </c:pt>
                <c:pt idx="32215">
                  <c:v>111.836335761276</c:v>
                </c:pt>
                <c:pt idx="32216">
                  <c:v>111.83630965299901</c:v>
                </c:pt>
                <c:pt idx="32217">
                  <c:v>111.836279556173</c:v>
                </c:pt>
                <c:pt idx="32218">
                  <c:v>111.83626831028501</c:v>
                </c:pt>
                <c:pt idx="32219">
                  <c:v>111.836144142281</c:v>
                </c:pt>
                <c:pt idx="32220">
                  <c:v>111.83606113805</c:v>
                </c:pt>
                <c:pt idx="32221">
                  <c:v>111.836027928131</c:v>
                </c:pt>
                <c:pt idx="32222">
                  <c:v>111.83602493815501</c:v>
                </c:pt>
                <c:pt idx="32223">
                  <c:v>111.835479053882</c:v>
                </c:pt>
                <c:pt idx="32224">
                  <c:v>111.83545924897</c:v>
                </c:pt>
                <c:pt idx="32225">
                  <c:v>111.835435573956</c:v>
                </c:pt>
                <c:pt idx="32226">
                  <c:v>111.835312971381</c:v>
                </c:pt>
                <c:pt idx="32227">
                  <c:v>111.83520315384899</c:v>
                </c:pt>
                <c:pt idx="32228">
                  <c:v>111.835120610527</c:v>
                </c:pt>
                <c:pt idx="32229">
                  <c:v>111.835055476731</c:v>
                </c:pt>
                <c:pt idx="32230">
                  <c:v>111.834988529008</c:v>
                </c:pt>
                <c:pt idx="32231">
                  <c:v>111.834973506786</c:v>
                </c:pt>
                <c:pt idx="32232">
                  <c:v>111.83472658085201</c:v>
                </c:pt>
                <c:pt idx="32233">
                  <c:v>111.834643521136</c:v>
                </c:pt>
                <c:pt idx="32234">
                  <c:v>111.834314488939</c:v>
                </c:pt>
                <c:pt idx="32235">
                  <c:v>111.834195094027</c:v>
                </c:pt>
                <c:pt idx="32236">
                  <c:v>111.83407449603899</c:v>
                </c:pt>
                <c:pt idx="32237">
                  <c:v>111.83406074277799</c:v>
                </c:pt>
                <c:pt idx="32238">
                  <c:v>111.833973662771</c:v>
                </c:pt>
                <c:pt idx="32239">
                  <c:v>111.833836877997</c:v>
                </c:pt>
                <c:pt idx="32240">
                  <c:v>111.833810177415</c:v>
                </c:pt>
                <c:pt idx="32241">
                  <c:v>111.833804003983</c:v>
                </c:pt>
                <c:pt idx="32242">
                  <c:v>111.83370998302701</c:v>
                </c:pt>
                <c:pt idx="32243">
                  <c:v>111.833680919759</c:v>
                </c:pt>
                <c:pt idx="32244">
                  <c:v>111.83367797577</c:v>
                </c:pt>
                <c:pt idx="32245">
                  <c:v>111.83356939382099</c:v>
                </c:pt>
                <c:pt idx="32246">
                  <c:v>111.83355873465899</c:v>
                </c:pt>
                <c:pt idx="32247">
                  <c:v>111.833533380947</c:v>
                </c:pt>
                <c:pt idx="32248">
                  <c:v>111.8334548967</c:v>
                </c:pt>
                <c:pt idx="32249">
                  <c:v>111.83337696087401</c:v>
                </c:pt>
                <c:pt idx="32250">
                  <c:v>111.833370616531</c:v>
                </c:pt>
                <c:pt idx="32251">
                  <c:v>111.833270989029</c:v>
                </c:pt>
                <c:pt idx="32252">
                  <c:v>111.833130831462</c:v>
                </c:pt>
                <c:pt idx="32253">
                  <c:v>111.83291388169501</c:v>
                </c:pt>
                <c:pt idx="32254">
                  <c:v>111.83291140834601</c:v>
                </c:pt>
                <c:pt idx="32255">
                  <c:v>111.83290187867701</c:v>
                </c:pt>
                <c:pt idx="32256">
                  <c:v>111.83288505221201</c:v>
                </c:pt>
                <c:pt idx="32257">
                  <c:v>111.832842788481</c:v>
                </c:pt>
                <c:pt idx="32258">
                  <c:v>111.832781072808</c:v>
                </c:pt>
                <c:pt idx="32259">
                  <c:v>111.83274048044601</c:v>
                </c:pt>
                <c:pt idx="32260">
                  <c:v>111.832732107187</c:v>
                </c:pt>
                <c:pt idx="32261">
                  <c:v>111.832716887893</c:v>
                </c:pt>
                <c:pt idx="32262">
                  <c:v>111.832528482472</c:v>
                </c:pt>
                <c:pt idx="32263">
                  <c:v>111.832514884742</c:v>
                </c:pt>
                <c:pt idx="32264">
                  <c:v>111.832372221452</c:v>
                </c:pt>
                <c:pt idx="32265">
                  <c:v>111.832317719668</c:v>
                </c:pt>
                <c:pt idx="32266">
                  <c:v>111.832230107836</c:v>
                </c:pt>
                <c:pt idx="32267">
                  <c:v>111.83215490164901</c:v>
                </c:pt>
                <c:pt idx="32268">
                  <c:v>111.83208702772301</c:v>
                </c:pt>
                <c:pt idx="32269">
                  <c:v>111.832085446191</c:v>
                </c:pt>
                <c:pt idx="32270">
                  <c:v>111.832040523074</c:v>
                </c:pt>
                <c:pt idx="32271">
                  <c:v>111.83187789666</c:v>
                </c:pt>
                <c:pt idx="32272">
                  <c:v>111.831860574573</c:v>
                </c:pt>
                <c:pt idx="32273">
                  <c:v>111.831857793654</c:v>
                </c:pt>
                <c:pt idx="32274">
                  <c:v>111.831638621856</c:v>
                </c:pt>
                <c:pt idx="32275">
                  <c:v>111.83160680778499</c:v>
                </c:pt>
                <c:pt idx="32276">
                  <c:v>111.831574504722</c:v>
                </c:pt>
                <c:pt idx="32277">
                  <c:v>111.83155508708499</c:v>
                </c:pt>
                <c:pt idx="32278">
                  <c:v>111.83154741056801</c:v>
                </c:pt>
                <c:pt idx="32279">
                  <c:v>111.831508275503</c:v>
                </c:pt>
                <c:pt idx="32280">
                  <c:v>111.83139465818699</c:v>
                </c:pt>
                <c:pt idx="32281">
                  <c:v>111.831394248282</c:v>
                </c:pt>
                <c:pt idx="32282">
                  <c:v>111.83123325559301</c:v>
                </c:pt>
                <c:pt idx="32283">
                  <c:v>111.831232818893</c:v>
                </c:pt>
                <c:pt idx="32284">
                  <c:v>111.831026691177</c:v>
                </c:pt>
                <c:pt idx="32285">
                  <c:v>111.83099163033</c:v>
                </c:pt>
                <c:pt idx="32286">
                  <c:v>111.83087687609</c:v>
                </c:pt>
                <c:pt idx="32287">
                  <c:v>111.830819745393</c:v>
                </c:pt>
                <c:pt idx="32288">
                  <c:v>111.83074865537201</c:v>
                </c:pt>
                <c:pt idx="32289">
                  <c:v>111.830746761827</c:v>
                </c:pt>
                <c:pt idx="32290">
                  <c:v>111.83071190806299</c:v>
                </c:pt>
                <c:pt idx="32291">
                  <c:v>111.830611454261</c:v>
                </c:pt>
                <c:pt idx="32292">
                  <c:v>111.830401372498</c:v>
                </c:pt>
                <c:pt idx="32293">
                  <c:v>111.83030875406899</c:v>
                </c:pt>
                <c:pt idx="32294">
                  <c:v>111.830175435613</c:v>
                </c:pt>
                <c:pt idx="32295">
                  <c:v>111.830152251098</c:v>
                </c:pt>
                <c:pt idx="32296">
                  <c:v>111.830055361568</c:v>
                </c:pt>
                <c:pt idx="32297">
                  <c:v>111.830040802974</c:v>
                </c:pt>
                <c:pt idx="32298">
                  <c:v>111.83004031986</c:v>
                </c:pt>
                <c:pt idx="32299">
                  <c:v>111.83001865108599</c:v>
                </c:pt>
                <c:pt idx="32300">
                  <c:v>111.83001545162099</c:v>
                </c:pt>
                <c:pt idx="32301">
                  <c:v>111.82985022142</c:v>
                </c:pt>
                <c:pt idx="32302">
                  <c:v>111.829713378535</c:v>
                </c:pt>
                <c:pt idx="32303">
                  <c:v>111.829629426151</c:v>
                </c:pt>
                <c:pt idx="32304">
                  <c:v>111.829513618166</c:v>
                </c:pt>
                <c:pt idx="32305">
                  <c:v>111.82946304532</c:v>
                </c:pt>
                <c:pt idx="32306">
                  <c:v>111.829199613621</c:v>
                </c:pt>
                <c:pt idx="32307">
                  <c:v>111.829186732978</c:v>
                </c:pt>
                <c:pt idx="32308">
                  <c:v>111.829131482175</c:v>
                </c:pt>
                <c:pt idx="32309">
                  <c:v>111.82910038162299</c:v>
                </c:pt>
                <c:pt idx="32310">
                  <c:v>111.828836422124</c:v>
                </c:pt>
                <c:pt idx="32311">
                  <c:v>111.828793337519</c:v>
                </c:pt>
                <c:pt idx="32312">
                  <c:v>111.828764905725</c:v>
                </c:pt>
                <c:pt idx="32313">
                  <c:v>111.828705690679</c:v>
                </c:pt>
                <c:pt idx="32314">
                  <c:v>111.828701957326</c:v>
                </c:pt>
                <c:pt idx="32315">
                  <c:v>111.828677906067</c:v>
                </c:pt>
                <c:pt idx="32316">
                  <c:v>111.82861031789901</c:v>
                </c:pt>
                <c:pt idx="32317">
                  <c:v>111.82814493824399</c:v>
                </c:pt>
                <c:pt idx="32318">
                  <c:v>111.828061610555</c:v>
                </c:pt>
                <c:pt idx="32319">
                  <c:v>111.827600079832</c:v>
                </c:pt>
                <c:pt idx="32320">
                  <c:v>111.827582956266</c:v>
                </c:pt>
                <c:pt idx="32321">
                  <c:v>111.82746841647101</c:v>
                </c:pt>
                <c:pt idx="32322">
                  <c:v>111.82739732811901</c:v>
                </c:pt>
                <c:pt idx="32323">
                  <c:v>111.82738642754801</c:v>
                </c:pt>
                <c:pt idx="32324">
                  <c:v>111.82738083610801</c:v>
                </c:pt>
                <c:pt idx="32325">
                  <c:v>111.82737672461</c:v>
                </c:pt>
                <c:pt idx="32326">
                  <c:v>111.827348851159</c:v>
                </c:pt>
                <c:pt idx="32327">
                  <c:v>111.82713896817999</c:v>
                </c:pt>
                <c:pt idx="32328">
                  <c:v>111.827133178183</c:v>
                </c:pt>
                <c:pt idx="32329">
                  <c:v>111.827121609418</c:v>
                </c:pt>
                <c:pt idx="32330">
                  <c:v>111.82688552443901</c:v>
                </c:pt>
                <c:pt idx="32331">
                  <c:v>111.826357019932</c:v>
                </c:pt>
                <c:pt idx="32332">
                  <c:v>111.826257536483</c:v>
                </c:pt>
                <c:pt idx="32333">
                  <c:v>111.82620441678699</c:v>
                </c:pt>
                <c:pt idx="32334">
                  <c:v>111.826176415879</c:v>
                </c:pt>
                <c:pt idx="32335">
                  <c:v>111.826159957537</c:v>
                </c:pt>
                <c:pt idx="32336">
                  <c:v>111.826117475271</c:v>
                </c:pt>
                <c:pt idx="32337">
                  <c:v>111.826100042641</c:v>
                </c:pt>
                <c:pt idx="32338">
                  <c:v>111.82602900881</c:v>
                </c:pt>
                <c:pt idx="32339">
                  <c:v>111.825959767345</c:v>
                </c:pt>
                <c:pt idx="32340">
                  <c:v>111.825896561845</c:v>
                </c:pt>
                <c:pt idx="32341">
                  <c:v>111.82589468367701</c:v>
                </c:pt>
                <c:pt idx="32342">
                  <c:v>111.825819878636</c:v>
                </c:pt>
                <c:pt idx="32343">
                  <c:v>111.825795890286</c:v>
                </c:pt>
                <c:pt idx="32344">
                  <c:v>111.825520718215</c:v>
                </c:pt>
                <c:pt idx="32345">
                  <c:v>111.82549192813801</c:v>
                </c:pt>
                <c:pt idx="32346">
                  <c:v>111.825425912379</c:v>
                </c:pt>
                <c:pt idx="32347">
                  <c:v>111.8254169524</c:v>
                </c:pt>
                <c:pt idx="32348">
                  <c:v>111.825137290166</c:v>
                </c:pt>
                <c:pt idx="32349">
                  <c:v>111.82490895603399</c:v>
                </c:pt>
                <c:pt idx="32350">
                  <c:v>111.824889355753</c:v>
                </c:pt>
                <c:pt idx="32351">
                  <c:v>111.824864992028</c:v>
                </c:pt>
                <c:pt idx="32352">
                  <c:v>111.824747286809</c:v>
                </c:pt>
                <c:pt idx="32353">
                  <c:v>111.824528611616</c:v>
                </c:pt>
                <c:pt idx="32354">
                  <c:v>111.82440912461701</c:v>
                </c:pt>
                <c:pt idx="32355">
                  <c:v>111.824364557395</c:v>
                </c:pt>
                <c:pt idx="32356">
                  <c:v>111.82433879024499</c:v>
                </c:pt>
                <c:pt idx="32357">
                  <c:v>111.824074114808</c:v>
                </c:pt>
                <c:pt idx="32358">
                  <c:v>111.824037902393</c:v>
                </c:pt>
                <c:pt idx="32359">
                  <c:v>111.82398331441701</c:v>
                </c:pt>
                <c:pt idx="32360">
                  <c:v>111.823798303115</c:v>
                </c:pt>
                <c:pt idx="32361">
                  <c:v>111.82379236248001</c:v>
                </c:pt>
                <c:pt idx="32362">
                  <c:v>111.823560252254</c:v>
                </c:pt>
                <c:pt idx="32363">
                  <c:v>111.823387635388</c:v>
                </c:pt>
                <c:pt idx="32364">
                  <c:v>111.822973102494</c:v>
                </c:pt>
                <c:pt idx="32365">
                  <c:v>111.822954572361</c:v>
                </c:pt>
                <c:pt idx="32366">
                  <c:v>111.82277945640401</c:v>
                </c:pt>
                <c:pt idx="32367">
                  <c:v>111.82267258283601</c:v>
                </c:pt>
                <c:pt idx="32368">
                  <c:v>111.82263751147499</c:v>
                </c:pt>
                <c:pt idx="32369">
                  <c:v>111.822485755177</c:v>
                </c:pt>
                <c:pt idx="32370">
                  <c:v>111.822415473714</c:v>
                </c:pt>
                <c:pt idx="32371">
                  <c:v>111.82233429375501</c:v>
                </c:pt>
                <c:pt idx="32372">
                  <c:v>111.822001847645</c:v>
                </c:pt>
                <c:pt idx="32373">
                  <c:v>111.821908982349</c:v>
                </c:pt>
                <c:pt idx="32374">
                  <c:v>111.821799399616</c:v>
                </c:pt>
                <c:pt idx="32375">
                  <c:v>111.821674391344</c:v>
                </c:pt>
                <c:pt idx="32376">
                  <c:v>111.821629108389</c:v>
                </c:pt>
                <c:pt idx="32377">
                  <c:v>111.821407815623</c:v>
                </c:pt>
                <c:pt idx="32378">
                  <c:v>111.821403183681</c:v>
                </c:pt>
                <c:pt idx="32379">
                  <c:v>111.821335792517</c:v>
                </c:pt>
                <c:pt idx="32380">
                  <c:v>111.82111183537999</c:v>
                </c:pt>
                <c:pt idx="32381">
                  <c:v>111.821084123001</c:v>
                </c:pt>
                <c:pt idx="32382">
                  <c:v>111.82089001336099</c:v>
                </c:pt>
                <c:pt idx="32383">
                  <c:v>111.820819271453</c:v>
                </c:pt>
                <c:pt idx="32384">
                  <c:v>111.820558760095</c:v>
                </c:pt>
                <c:pt idx="32385">
                  <c:v>111.820476063203</c:v>
                </c:pt>
                <c:pt idx="32386">
                  <c:v>111.820460099526</c:v>
                </c:pt>
                <c:pt idx="32387">
                  <c:v>111.82045707460399</c:v>
                </c:pt>
                <c:pt idx="32388">
                  <c:v>111.820246752611</c:v>
                </c:pt>
                <c:pt idx="32389">
                  <c:v>111.820097888707</c:v>
                </c:pt>
                <c:pt idx="32390">
                  <c:v>111.820084689555</c:v>
                </c:pt>
                <c:pt idx="32391">
                  <c:v>111.819711515265</c:v>
                </c:pt>
                <c:pt idx="32392">
                  <c:v>111.819210548679</c:v>
                </c:pt>
                <c:pt idx="32393">
                  <c:v>111.819199596551</c:v>
                </c:pt>
                <c:pt idx="32394">
                  <c:v>111.81914697888701</c:v>
                </c:pt>
                <c:pt idx="32395">
                  <c:v>111.818998322299</c:v>
                </c:pt>
                <c:pt idx="32396">
                  <c:v>111.81894542747</c:v>
                </c:pt>
                <c:pt idx="32397">
                  <c:v>111.818896894632</c:v>
                </c:pt>
                <c:pt idx="32398">
                  <c:v>111.818797701021</c:v>
                </c:pt>
                <c:pt idx="32399">
                  <c:v>111.81865925461599</c:v>
                </c:pt>
                <c:pt idx="32400">
                  <c:v>111.81858268590101</c:v>
                </c:pt>
                <c:pt idx="32401">
                  <c:v>111.81818694407301</c:v>
                </c:pt>
                <c:pt idx="32402">
                  <c:v>111.818116663643</c:v>
                </c:pt>
                <c:pt idx="32403">
                  <c:v>111.81809794458199</c:v>
                </c:pt>
                <c:pt idx="32404">
                  <c:v>111.817986411798</c:v>
                </c:pt>
                <c:pt idx="32405">
                  <c:v>111.817896786601</c:v>
                </c:pt>
                <c:pt idx="32406">
                  <c:v>111.817805444295</c:v>
                </c:pt>
                <c:pt idx="32407">
                  <c:v>111.817773727359</c:v>
                </c:pt>
                <c:pt idx="32408">
                  <c:v>111.817649162598</c:v>
                </c:pt>
                <c:pt idx="32409">
                  <c:v>111.817489656546</c:v>
                </c:pt>
                <c:pt idx="32410">
                  <c:v>111.817310944645</c:v>
                </c:pt>
                <c:pt idx="32411">
                  <c:v>111.81722699845</c:v>
                </c:pt>
                <c:pt idx="32412">
                  <c:v>111.817089356181</c:v>
                </c:pt>
                <c:pt idx="32413">
                  <c:v>111.81698199038701</c:v>
                </c:pt>
                <c:pt idx="32414">
                  <c:v>111.816897184589</c:v>
                </c:pt>
                <c:pt idx="32415">
                  <c:v>111.816861869406</c:v>
                </c:pt>
                <c:pt idx="32416">
                  <c:v>111.816341347391</c:v>
                </c:pt>
                <c:pt idx="32417">
                  <c:v>111.81628628809899</c:v>
                </c:pt>
                <c:pt idx="32418">
                  <c:v>111.816242903776</c:v>
                </c:pt>
                <c:pt idx="32419">
                  <c:v>111.815908667112</c:v>
                </c:pt>
                <c:pt idx="32420">
                  <c:v>111.815785540378</c:v>
                </c:pt>
                <c:pt idx="32421">
                  <c:v>111.815349494968</c:v>
                </c:pt>
                <c:pt idx="32422">
                  <c:v>111.815271838844</c:v>
                </c:pt>
                <c:pt idx="32423">
                  <c:v>111.815249869496</c:v>
                </c:pt>
                <c:pt idx="32424">
                  <c:v>111.81507906615199</c:v>
                </c:pt>
                <c:pt idx="32425">
                  <c:v>111.814454841672</c:v>
                </c:pt>
                <c:pt idx="32426">
                  <c:v>111.814425011738</c:v>
                </c:pt>
                <c:pt idx="32427">
                  <c:v>111.814188855908</c:v>
                </c:pt>
                <c:pt idx="32428">
                  <c:v>111.81415373563701</c:v>
                </c:pt>
                <c:pt idx="32429">
                  <c:v>111.81414958397301</c:v>
                </c:pt>
                <c:pt idx="32430">
                  <c:v>111.813863160365</c:v>
                </c:pt>
                <c:pt idx="32431">
                  <c:v>111.813683019862</c:v>
                </c:pt>
                <c:pt idx="32432">
                  <c:v>111.813674210229</c:v>
                </c:pt>
                <c:pt idx="32433">
                  <c:v>111.813345374985</c:v>
                </c:pt>
                <c:pt idx="32434">
                  <c:v>111.813114560477</c:v>
                </c:pt>
                <c:pt idx="32435">
                  <c:v>111.813053030373</c:v>
                </c:pt>
                <c:pt idx="32436">
                  <c:v>111.81300813037799</c:v>
                </c:pt>
                <c:pt idx="32437">
                  <c:v>111.812896231919</c:v>
                </c:pt>
                <c:pt idx="32438">
                  <c:v>111.812543834001</c:v>
                </c:pt>
                <c:pt idx="32439">
                  <c:v>111.812269862523</c:v>
                </c:pt>
                <c:pt idx="32440">
                  <c:v>111.812083411968</c:v>
                </c:pt>
                <c:pt idx="32441">
                  <c:v>111.81200242574801</c:v>
                </c:pt>
                <c:pt idx="32442">
                  <c:v>111.81193755619999</c:v>
                </c:pt>
                <c:pt idx="32443">
                  <c:v>111.811677977976</c:v>
                </c:pt>
                <c:pt idx="32444">
                  <c:v>111.811649293005</c:v>
                </c:pt>
                <c:pt idx="32445">
                  <c:v>111.811534601091</c:v>
                </c:pt>
                <c:pt idx="32446">
                  <c:v>111.811494133043</c:v>
                </c:pt>
                <c:pt idx="32447">
                  <c:v>111.811451360373</c:v>
                </c:pt>
                <c:pt idx="32448">
                  <c:v>111.811404164205</c:v>
                </c:pt>
                <c:pt idx="32449">
                  <c:v>111.81117729211</c:v>
                </c:pt>
                <c:pt idx="32450">
                  <c:v>111.811029591676</c:v>
                </c:pt>
                <c:pt idx="32451">
                  <c:v>111.810856483379</c:v>
                </c:pt>
                <c:pt idx="32452">
                  <c:v>111.81064111580901</c:v>
                </c:pt>
                <c:pt idx="32453">
                  <c:v>111.81063549258801</c:v>
                </c:pt>
                <c:pt idx="32454">
                  <c:v>111.810515606073</c:v>
                </c:pt>
                <c:pt idx="32455">
                  <c:v>111.810480392003</c:v>
                </c:pt>
                <c:pt idx="32456">
                  <c:v>111.81032059355699</c:v>
                </c:pt>
                <c:pt idx="32457">
                  <c:v>111.810098528677</c:v>
                </c:pt>
                <c:pt idx="32458">
                  <c:v>111.81008896836499</c:v>
                </c:pt>
                <c:pt idx="32459">
                  <c:v>111.810071107249</c:v>
                </c:pt>
                <c:pt idx="32460">
                  <c:v>111.810051943703</c:v>
                </c:pt>
                <c:pt idx="32461">
                  <c:v>111.809907426595</c:v>
                </c:pt>
                <c:pt idx="32462">
                  <c:v>111.80984132774201</c:v>
                </c:pt>
                <c:pt idx="32463">
                  <c:v>111.809546655494</c:v>
                </c:pt>
                <c:pt idx="32464">
                  <c:v>111.80944149146301</c:v>
                </c:pt>
                <c:pt idx="32465">
                  <c:v>111.809360987803</c:v>
                </c:pt>
                <c:pt idx="32466">
                  <c:v>111.809117148879</c:v>
                </c:pt>
                <c:pt idx="32467">
                  <c:v>111.809117138367</c:v>
                </c:pt>
                <c:pt idx="32468">
                  <c:v>111.808791422635</c:v>
                </c:pt>
                <c:pt idx="32469">
                  <c:v>111.80857493911699</c:v>
                </c:pt>
                <c:pt idx="32470">
                  <c:v>111.8083919905</c:v>
                </c:pt>
                <c:pt idx="32471">
                  <c:v>111.808269099013</c:v>
                </c:pt>
                <c:pt idx="32472">
                  <c:v>111.808229298912</c:v>
                </c:pt>
                <c:pt idx="32473">
                  <c:v>111.808205186945</c:v>
                </c:pt>
                <c:pt idx="32474">
                  <c:v>111.808173651589</c:v>
                </c:pt>
                <c:pt idx="32475">
                  <c:v>111.807977639539</c:v>
                </c:pt>
                <c:pt idx="32476">
                  <c:v>111.807772514299</c:v>
                </c:pt>
                <c:pt idx="32477">
                  <c:v>111.807723797793</c:v>
                </c:pt>
                <c:pt idx="32478">
                  <c:v>111.80771025953899</c:v>
                </c:pt>
                <c:pt idx="32479">
                  <c:v>111.80765340303</c:v>
                </c:pt>
                <c:pt idx="32480">
                  <c:v>111.807594211354</c:v>
                </c:pt>
                <c:pt idx="32481">
                  <c:v>111.807589223083</c:v>
                </c:pt>
                <c:pt idx="32482">
                  <c:v>111.80750196782699</c:v>
                </c:pt>
                <c:pt idx="32483">
                  <c:v>111.807455127144</c:v>
                </c:pt>
                <c:pt idx="32484">
                  <c:v>111.807442052905</c:v>
                </c:pt>
                <c:pt idx="32485">
                  <c:v>111.80743629992099</c:v>
                </c:pt>
                <c:pt idx="32486">
                  <c:v>111.80743260274301</c:v>
                </c:pt>
                <c:pt idx="32487">
                  <c:v>111.807423087457</c:v>
                </c:pt>
                <c:pt idx="32488">
                  <c:v>111.807263009484</c:v>
                </c:pt>
                <c:pt idx="32489">
                  <c:v>111.807238276699</c:v>
                </c:pt>
                <c:pt idx="32490">
                  <c:v>111.807189933891</c:v>
                </c:pt>
                <c:pt idx="32491">
                  <c:v>111.80715438981299</c:v>
                </c:pt>
                <c:pt idx="32492">
                  <c:v>111.807082729892</c:v>
                </c:pt>
                <c:pt idx="32493">
                  <c:v>111.806980894186</c:v>
                </c:pt>
                <c:pt idx="32494">
                  <c:v>111.806746841624</c:v>
                </c:pt>
                <c:pt idx="32495">
                  <c:v>111.80671523402199</c:v>
                </c:pt>
                <c:pt idx="32496">
                  <c:v>111.806700326127</c:v>
                </c:pt>
                <c:pt idx="32497">
                  <c:v>111.80661632628799</c:v>
                </c:pt>
                <c:pt idx="32498">
                  <c:v>111.806451485873</c:v>
                </c:pt>
                <c:pt idx="32499">
                  <c:v>111.80633890204</c:v>
                </c:pt>
                <c:pt idx="32500">
                  <c:v>111.806123919898</c:v>
                </c:pt>
                <c:pt idx="32501">
                  <c:v>111.80593113398299</c:v>
                </c:pt>
                <c:pt idx="32502">
                  <c:v>111.805798169371</c:v>
                </c:pt>
                <c:pt idx="32503">
                  <c:v>111.805733384478</c:v>
                </c:pt>
                <c:pt idx="32504">
                  <c:v>111.805635584385</c:v>
                </c:pt>
                <c:pt idx="32505">
                  <c:v>111.805487468707</c:v>
                </c:pt>
                <c:pt idx="32506">
                  <c:v>111.805434672974</c:v>
                </c:pt>
                <c:pt idx="32507">
                  <c:v>111.805270510284</c:v>
                </c:pt>
                <c:pt idx="32508">
                  <c:v>111.805110784516</c:v>
                </c:pt>
                <c:pt idx="32509">
                  <c:v>111.804627602891</c:v>
                </c:pt>
                <c:pt idx="32510">
                  <c:v>111.804546814297</c:v>
                </c:pt>
                <c:pt idx="32511">
                  <c:v>111.804502632447</c:v>
                </c:pt>
                <c:pt idx="32512">
                  <c:v>111.804233508331</c:v>
                </c:pt>
                <c:pt idx="32513">
                  <c:v>111.804050236902</c:v>
                </c:pt>
                <c:pt idx="32514">
                  <c:v>111.803962216342</c:v>
                </c:pt>
                <c:pt idx="32515">
                  <c:v>111.803945120856</c:v>
                </c:pt>
                <c:pt idx="32516">
                  <c:v>111.803778613885</c:v>
                </c:pt>
                <c:pt idx="32517">
                  <c:v>111.803514879056</c:v>
                </c:pt>
                <c:pt idx="32518">
                  <c:v>111.803508477222</c:v>
                </c:pt>
                <c:pt idx="32519">
                  <c:v>111.80340490426499</c:v>
                </c:pt>
                <c:pt idx="32520">
                  <c:v>111.803112774124</c:v>
                </c:pt>
                <c:pt idx="32521">
                  <c:v>111.803016944047</c:v>
                </c:pt>
                <c:pt idx="32522">
                  <c:v>111.802894862182</c:v>
                </c:pt>
                <c:pt idx="32523">
                  <c:v>111.80264799009601</c:v>
                </c:pt>
                <c:pt idx="32524">
                  <c:v>111.80264596540199</c:v>
                </c:pt>
                <c:pt idx="32525">
                  <c:v>111.802629779041</c:v>
                </c:pt>
                <c:pt idx="32526">
                  <c:v>111.80235545997</c:v>
                </c:pt>
                <c:pt idx="32527">
                  <c:v>111.80228045289201</c:v>
                </c:pt>
                <c:pt idx="32528">
                  <c:v>111.802127043647</c:v>
                </c:pt>
                <c:pt idx="32529">
                  <c:v>111.80190119909901</c:v>
                </c:pt>
                <c:pt idx="32530">
                  <c:v>111.801900237151</c:v>
                </c:pt>
                <c:pt idx="32531">
                  <c:v>111.80186041483999</c:v>
                </c:pt>
                <c:pt idx="32532">
                  <c:v>111.80167267823199</c:v>
                </c:pt>
                <c:pt idx="32533">
                  <c:v>111.801126727228</c:v>
                </c:pt>
                <c:pt idx="32534">
                  <c:v>111.80077459613899</c:v>
                </c:pt>
                <c:pt idx="32535">
                  <c:v>111.80019979447199</c:v>
                </c:pt>
                <c:pt idx="32536">
                  <c:v>111.800126013759</c:v>
                </c:pt>
                <c:pt idx="32537">
                  <c:v>111.799059392565</c:v>
                </c:pt>
                <c:pt idx="32538">
                  <c:v>111.798875873141</c:v>
                </c:pt>
                <c:pt idx="32539">
                  <c:v>111.79882844301601</c:v>
                </c:pt>
                <c:pt idx="32540">
                  <c:v>111.798196821662</c:v>
                </c:pt>
                <c:pt idx="32541">
                  <c:v>111.798183231195</c:v>
                </c:pt>
                <c:pt idx="32542">
                  <c:v>111.798122980447</c:v>
                </c:pt>
                <c:pt idx="32543">
                  <c:v>111.797983583213</c:v>
                </c:pt>
                <c:pt idx="32544">
                  <c:v>111.797487686031</c:v>
                </c:pt>
                <c:pt idx="32545">
                  <c:v>111.79731119559</c:v>
                </c:pt>
                <c:pt idx="32546">
                  <c:v>111.797252640576</c:v>
                </c:pt>
                <c:pt idx="32547">
                  <c:v>111.797119127999</c:v>
                </c:pt>
                <c:pt idx="32548">
                  <c:v>111.796992775745</c:v>
                </c:pt>
                <c:pt idx="32549">
                  <c:v>111.796906749013</c:v>
                </c:pt>
                <c:pt idx="32550">
                  <c:v>111.79672767641</c:v>
                </c:pt>
                <c:pt idx="32551">
                  <c:v>111.79570880802</c:v>
                </c:pt>
                <c:pt idx="32552">
                  <c:v>111.795677517017</c:v>
                </c:pt>
                <c:pt idx="32553">
                  <c:v>111.795079381408</c:v>
                </c:pt>
                <c:pt idx="32554">
                  <c:v>111.794911769949</c:v>
                </c:pt>
                <c:pt idx="32555">
                  <c:v>111.79470672358801</c:v>
                </c:pt>
                <c:pt idx="32556">
                  <c:v>111.79412857321699</c:v>
                </c:pt>
                <c:pt idx="32557">
                  <c:v>111.794112876887</c:v>
                </c:pt>
                <c:pt idx="32558">
                  <c:v>111.793926051379</c:v>
                </c:pt>
                <c:pt idx="32559">
                  <c:v>111.79390110657501</c:v>
                </c:pt>
                <c:pt idx="32560">
                  <c:v>111.793430723453</c:v>
                </c:pt>
                <c:pt idx="32561">
                  <c:v>111.79332710973399</c:v>
                </c:pt>
                <c:pt idx="32562">
                  <c:v>111.79311413082701</c:v>
                </c:pt>
                <c:pt idx="32563">
                  <c:v>111.79285553606999</c:v>
                </c:pt>
                <c:pt idx="32564">
                  <c:v>111.792440447034</c:v>
                </c:pt>
                <c:pt idx="32565">
                  <c:v>111.792352633603</c:v>
                </c:pt>
                <c:pt idx="32566">
                  <c:v>111.792332600894</c:v>
                </c:pt>
                <c:pt idx="32567">
                  <c:v>111.79203549815</c:v>
                </c:pt>
                <c:pt idx="32568">
                  <c:v>111.79087883083</c:v>
                </c:pt>
                <c:pt idx="32569">
                  <c:v>111.790342448118</c:v>
                </c:pt>
                <c:pt idx="32570">
                  <c:v>111.789940599096</c:v>
                </c:pt>
                <c:pt idx="32571">
                  <c:v>111.78986973238401</c:v>
                </c:pt>
                <c:pt idx="32572">
                  <c:v>111.78948908846</c:v>
                </c:pt>
                <c:pt idx="32573">
                  <c:v>111.789459496544</c:v>
                </c:pt>
                <c:pt idx="32574">
                  <c:v>111.789055506178</c:v>
                </c:pt>
                <c:pt idx="32575">
                  <c:v>111.788917585007</c:v>
                </c:pt>
                <c:pt idx="32576">
                  <c:v>111.788764536665</c:v>
                </c:pt>
                <c:pt idx="32577">
                  <c:v>111.788515116596</c:v>
                </c:pt>
                <c:pt idx="32578">
                  <c:v>111.78796372665801</c:v>
                </c:pt>
                <c:pt idx="32579">
                  <c:v>111.787647102805</c:v>
                </c:pt>
                <c:pt idx="32580">
                  <c:v>111.787332394481</c:v>
                </c:pt>
                <c:pt idx="32581">
                  <c:v>111.787329751922</c:v>
                </c:pt>
                <c:pt idx="32582">
                  <c:v>111.78630078740299</c:v>
                </c:pt>
                <c:pt idx="32583">
                  <c:v>111.785878571398</c:v>
                </c:pt>
                <c:pt idx="32584">
                  <c:v>111.78584052392399</c:v>
                </c:pt>
                <c:pt idx="32585">
                  <c:v>111.785562191449</c:v>
                </c:pt>
                <c:pt idx="32586">
                  <c:v>111.785408100464</c:v>
                </c:pt>
                <c:pt idx="32587">
                  <c:v>111.785136232865</c:v>
                </c:pt>
                <c:pt idx="32588">
                  <c:v>111.784926694023</c:v>
                </c:pt>
                <c:pt idx="32589">
                  <c:v>111.784887213796</c:v>
                </c:pt>
                <c:pt idx="32590">
                  <c:v>111.784818760843</c:v>
                </c:pt>
                <c:pt idx="32591">
                  <c:v>111.784170170582</c:v>
                </c:pt>
                <c:pt idx="32592">
                  <c:v>111.78293845045199</c:v>
                </c:pt>
                <c:pt idx="32593">
                  <c:v>111.78133988981099</c:v>
                </c:pt>
                <c:pt idx="32594">
                  <c:v>111.780872500369</c:v>
                </c:pt>
                <c:pt idx="32595">
                  <c:v>111.780632586764</c:v>
                </c:pt>
                <c:pt idx="32596">
                  <c:v>111.78020359002601</c:v>
                </c:pt>
                <c:pt idx="32597">
                  <c:v>111.780176809767</c:v>
                </c:pt>
                <c:pt idx="32598">
                  <c:v>111.779981505216</c:v>
                </c:pt>
                <c:pt idx="32599">
                  <c:v>111.77890737697901</c:v>
                </c:pt>
                <c:pt idx="32600">
                  <c:v>111.778531482914</c:v>
                </c:pt>
                <c:pt idx="32601">
                  <c:v>111.777776548803</c:v>
                </c:pt>
                <c:pt idx="32602">
                  <c:v>111.77738699688599</c:v>
                </c:pt>
                <c:pt idx="32603">
                  <c:v>111.776569305537</c:v>
                </c:pt>
                <c:pt idx="32604">
                  <c:v>111.77564823956099</c:v>
                </c:pt>
                <c:pt idx="32605">
                  <c:v>111.774500449092</c:v>
                </c:pt>
                <c:pt idx="32606">
                  <c:v>111.773354279827</c:v>
                </c:pt>
                <c:pt idx="32607">
                  <c:v>111.773115641795</c:v>
                </c:pt>
                <c:pt idx="32608">
                  <c:v>111.77285081660899</c:v>
                </c:pt>
                <c:pt idx="32609">
                  <c:v>111.772018388924</c:v>
                </c:pt>
                <c:pt idx="32610">
                  <c:v>111.771552831791</c:v>
                </c:pt>
                <c:pt idx="32611">
                  <c:v>111.77085774632199</c:v>
                </c:pt>
                <c:pt idx="32612">
                  <c:v>111.770799343392</c:v>
                </c:pt>
                <c:pt idx="32613">
                  <c:v>111.77062860411201</c:v>
                </c:pt>
                <c:pt idx="32614">
                  <c:v>111.76989489603901</c:v>
                </c:pt>
                <c:pt idx="32615">
                  <c:v>111.769410619243</c:v>
                </c:pt>
                <c:pt idx="32616">
                  <c:v>111.768148512107</c:v>
                </c:pt>
                <c:pt idx="32617">
                  <c:v>111.76809772341301</c:v>
                </c:pt>
                <c:pt idx="32618">
                  <c:v>111.767243084548</c:v>
                </c:pt>
                <c:pt idx="32619">
                  <c:v>111.76719787486</c:v>
                </c:pt>
                <c:pt idx="32620">
                  <c:v>111.76658015083601</c:v>
                </c:pt>
                <c:pt idx="32621">
                  <c:v>111.76578394888099</c:v>
                </c:pt>
                <c:pt idx="32622">
                  <c:v>111.76556535564799</c:v>
                </c:pt>
                <c:pt idx="32623">
                  <c:v>111.764822676739</c:v>
                </c:pt>
                <c:pt idx="32624">
                  <c:v>111.764303517823</c:v>
                </c:pt>
                <c:pt idx="32625">
                  <c:v>111.763998085829</c:v>
                </c:pt>
                <c:pt idx="32626">
                  <c:v>111.763233898189</c:v>
                </c:pt>
                <c:pt idx="32627">
                  <c:v>111.761783347133</c:v>
                </c:pt>
                <c:pt idx="32628">
                  <c:v>111.761023033629</c:v>
                </c:pt>
                <c:pt idx="32629">
                  <c:v>111.76052220786499</c:v>
                </c:pt>
                <c:pt idx="32630">
                  <c:v>111.76050824302</c:v>
                </c:pt>
                <c:pt idx="32631">
                  <c:v>111.76025155675499</c:v>
                </c:pt>
                <c:pt idx="32632">
                  <c:v>111.760071865131</c:v>
                </c:pt>
                <c:pt idx="32633">
                  <c:v>111.759260307396</c:v>
                </c:pt>
                <c:pt idx="32634">
                  <c:v>111.75756379964</c:v>
                </c:pt>
                <c:pt idx="32635">
                  <c:v>111.75625138406799</c:v>
                </c:pt>
                <c:pt idx="32636">
                  <c:v>111.755199970533</c:v>
                </c:pt>
                <c:pt idx="32637">
                  <c:v>111.75493370009301</c:v>
                </c:pt>
                <c:pt idx="32638">
                  <c:v>111.75307404786</c:v>
                </c:pt>
                <c:pt idx="32639">
                  <c:v>111.75193274681899</c:v>
                </c:pt>
                <c:pt idx="32640">
                  <c:v>111.75184546111799</c:v>
                </c:pt>
                <c:pt idx="32641">
                  <c:v>111.751785844664</c:v>
                </c:pt>
                <c:pt idx="32642">
                  <c:v>111.751630953714</c:v>
                </c:pt>
                <c:pt idx="32643">
                  <c:v>111.75134270920999</c:v>
                </c:pt>
                <c:pt idx="32644">
                  <c:v>111.749170726247</c:v>
                </c:pt>
                <c:pt idx="32645">
                  <c:v>111.748944465652</c:v>
                </c:pt>
                <c:pt idx="32646">
                  <c:v>111.748712502895</c:v>
                </c:pt>
                <c:pt idx="32647">
                  <c:v>111.747068139227</c:v>
                </c:pt>
                <c:pt idx="32648">
                  <c:v>111.745593274868</c:v>
                </c:pt>
                <c:pt idx="32649">
                  <c:v>111.744636015232</c:v>
                </c:pt>
                <c:pt idx="32650">
                  <c:v>111.742818875868</c:v>
                </c:pt>
                <c:pt idx="32651">
                  <c:v>111.742813582208</c:v>
                </c:pt>
                <c:pt idx="32652">
                  <c:v>111.74257323825999</c:v>
                </c:pt>
                <c:pt idx="32653">
                  <c:v>111.74199778030101</c:v>
                </c:pt>
                <c:pt idx="32654">
                  <c:v>111.741391923016</c:v>
                </c:pt>
                <c:pt idx="32655">
                  <c:v>111.74030364131799</c:v>
                </c:pt>
                <c:pt idx="32656">
                  <c:v>111.739442584947</c:v>
                </c:pt>
                <c:pt idx="32657">
                  <c:v>111.739071136928</c:v>
                </c:pt>
                <c:pt idx="32658">
                  <c:v>111.738309386776</c:v>
                </c:pt>
                <c:pt idx="32659">
                  <c:v>111.737196892708</c:v>
                </c:pt>
                <c:pt idx="32660">
                  <c:v>111.736333963327</c:v>
                </c:pt>
                <c:pt idx="32661">
                  <c:v>111.735934682455</c:v>
                </c:pt>
                <c:pt idx="32662">
                  <c:v>111.735781852315</c:v>
                </c:pt>
                <c:pt idx="32663">
                  <c:v>111.734806107659</c:v>
                </c:pt>
                <c:pt idx="32664">
                  <c:v>111.733593491132</c:v>
                </c:pt>
                <c:pt idx="32665">
                  <c:v>111.733533265627</c:v>
                </c:pt>
                <c:pt idx="32666">
                  <c:v>111.733250153046</c:v>
                </c:pt>
                <c:pt idx="32667">
                  <c:v>111.73287564118699</c:v>
                </c:pt>
                <c:pt idx="32668">
                  <c:v>111.732858734983</c:v>
                </c:pt>
                <c:pt idx="32669">
                  <c:v>111.732844561973</c:v>
                </c:pt>
                <c:pt idx="32670">
                  <c:v>111.732760962622</c:v>
                </c:pt>
                <c:pt idx="32671">
                  <c:v>111.732681216423</c:v>
                </c:pt>
                <c:pt idx="32672">
                  <c:v>111.73262327974</c:v>
                </c:pt>
                <c:pt idx="32673">
                  <c:v>111.732488430099</c:v>
                </c:pt>
                <c:pt idx="32674">
                  <c:v>111.73244796096699</c:v>
                </c:pt>
                <c:pt idx="32675">
                  <c:v>111.732412340799</c:v>
                </c:pt>
                <c:pt idx="32676">
                  <c:v>111.73238176780301</c:v>
                </c:pt>
                <c:pt idx="32677">
                  <c:v>111.731741099366</c:v>
                </c:pt>
                <c:pt idx="32678">
                  <c:v>111.731689103997</c:v>
                </c:pt>
                <c:pt idx="32679">
                  <c:v>111.731627825928</c:v>
                </c:pt>
                <c:pt idx="32680">
                  <c:v>111.73035970306501</c:v>
                </c:pt>
                <c:pt idx="32681">
                  <c:v>111.73026491077199</c:v>
                </c:pt>
                <c:pt idx="32682">
                  <c:v>111.729777585459</c:v>
                </c:pt>
                <c:pt idx="32683">
                  <c:v>111.729304380725</c:v>
                </c:pt>
                <c:pt idx="32684">
                  <c:v>111.729108817864</c:v>
                </c:pt>
                <c:pt idx="32685">
                  <c:v>111.72860098704901</c:v>
                </c:pt>
                <c:pt idx="32686">
                  <c:v>111.72819644896001</c:v>
                </c:pt>
                <c:pt idx="32687">
                  <c:v>111.72557080621</c:v>
                </c:pt>
                <c:pt idx="32688">
                  <c:v>111.725459346094</c:v>
                </c:pt>
                <c:pt idx="32689">
                  <c:v>111.72486410397499</c:v>
                </c:pt>
                <c:pt idx="32690">
                  <c:v>111.724609601195</c:v>
                </c:pt>
                <c:pt idx="32691">
                  <c:v>111.72436446784501</c:v>
                </c:pt>
                <c:pt idx="32692">
                  <c:v>111.722746309724</c:v>
                </c:pt>
                <c:pt idx="32693">
                  <c:v>111.722714101853</c:v>
                </c:pt>
                <c:pt idx="32694">
                  <c:v>111.722637159394</c:v>
                </c:pt>
                <c:pt idx="32695">
                  <c:v>111.722591720003</c:v>
                </c:pt>
                <c:pt idx="32696">
                  <c:v>111.721835869259</c:v>
                </c:pt>
                <c:pt idx="32697">
                  <c:v>111.721438081451</c:v>
                </c:pt>
                <c:pt idx="32698">
                  <c:v>111.720227340493</c:v>
                </c:pt>
                <c:pt idx="32699">
                  <c:v>111.720131507177</c:v>
                </c:pt>
                <c:pt idx="32700">
                  <c:v>111.71941053053099</c:v>
                </c:pt>
                <c:pt idx="32701">
                  <c:v>111.71908875954399</c:v>
                </c:pt>
                <c:pt idx="32702">
                  <c:v>111.71868051982599</c:v>
                </c:pt>
                <c:pt idx="32703">
                  <c:v>111.717793125734</c:v>
                </c:pt>
                <c:pt idx="32704">
                  <c:v>111.716291230086</c:v>
                </c:pt>
                <c:pt idx="32705">
                  <c:v>111.716238107385</c:v>
                </c:pt>
                <c:pt idx="32706">
                  <c:v>111.71571398147201</c:v>
                </c:pt>
                <c:pt idx="32707">
                  <c:v>111.71569869885001</c:v>
                </c:pt>
                <c:pt idx="32708">
                  <c:v>111.71471219120301</c:v>
                </c:pt>
                <c:pt idx="32709">
                  <c:v>111.714272942043</c:v>
                </c:pt>
                <c:pt idx="32710">
                  <c:v>111.713275260004</c:v>
                </c:pt>
                <c:pt idx="32711">
                  <c:v>111.713067991613</c:v>
                </c:pt>
                <c:pt idx="32712">
                  <c:v>111.71289208138801</c:v>
                </c:pt>
                <c:pt idx="32713">
                  <c:v>111.711266619927</c:v>
                </c:pt>
                <c:pt idx="32714">
                  <c:v>111.710042324249</c:v>
                </c:pt>
                <c:pt idx="32715">
                  <c:v>111.70925670459199</c:v>
                </c:pt>
                <c:pt idx="32716">
                  <c:v>111.709016165856</c:v>
                </c:pt>
                <c:pt idx="32717">
                  <c:v>111.70900912255701</c:v>
                </c:pt>
                <c:pt idx="32718">
                  <c:v>111.708938705341</c:v>
                </c:pt>
                <c:pt idx="32719">
                  <c:v>111.70885795441799</c:v>
                </c:pt>
                <c:pt idx="32720">
                  <c:v>111.707746736657</c:v>
                </c:pt>
                <c:pt idx="32721">
                  <c:v>111.707740836648</c:v>
                </c:pt>
                <c:pt idx="32722">
                  <c:v>111.707002409938</c:v>
                </c:pt>
                <c:pt idx="32723">
                  <c:v>111.70690837369401</c:v>
                </c:pt>
                <c:pt idx="32724">
                  <c:v>111.706671555558</c:v>
                </c:pt>
                <c:pt idx="32725">
                  <c:v>111.706314693648</c:v>
                </c:pt>
                <c:pt idx="32726">
                  <c:v>111.706156495321</c:v>
                </c:pt>
                <c:pt idx="32727">
                  <c:v>111.70568135629701</c:v>
                </c:pt>
                <c:pt idx="32728">
                  <c:v>111.705412476134</c:v>
                </c:pt>
                <c:pt idx="32729">
                  <c:v>111.704824135276</c:v>
                </c:pt>
                <c:pt idx="32730">
                  <c:v>111.704333633982</c:v>
                </c:pt>
                <c:pt idx="32731">
                  <c:v>111.702883483665</c:v>
                </c:pt>
                <c:pt idx="32732">
                  <c:v>111.702070949675</c:v>
                </c:pt>
                <c:pt idx="32733">
                  <c:v>111.701561703254</c:v>
                </c:pt>
                <c:pt idx="32734">
                  <c:v>111.700984879343</c:v>
                </c:pt>
                <c:pt idx="32735">
                  <c:v>111.700385560127</c:v>
                </c:pt>
                <c:pt idx="32736">
                  <c:v>111.69940893630999</c:v>
                </c:pt>
                <c:pt idx="32737">
                  <c:v>111.698612887766</c:v>
                </c:pt>
                <c:pt idx="32738">
                  <c:v>111.696793248788</c:v>
                </c:pt>
                <c:pt idx="32739">
                  <c:v>111.69670435733001</c:v>
                </c:pt>
                <c:pt idx="32740">
                  <c:v>111.695874916522</c:v>
                </c:pt>
                <c:pt idx="32741">
                  <c:v>111.69502929753</c:v>
                </c:pt>
                <c:pt idx="32742">
                  <c:v>111.694364044411</c:v>
                </c:pt>
                <c:pt idx="32743">
                  <c:v>111.69312773111599</c:v>
                </c:pt>
                <c:pt idx="32744">
                  <c:v>111.69278070903</c:v>
                </c:pt>
                <c:pt idx="32745">
                  <c:v>111.692610593933</c:v>
                </c:pt>
                <c:pt idx="32746">
                  <c:v>111.691318896791</c:v>
                </c:pt>
                <c:pt idx="32747">
                  <c:v>111.690257938747</c:v>
                </c:pt>
                <c:pt idx="32748">
                  <c:v>111.690036501913</c:v>
                </c:pt>
                <c:pt idx="32749">
                  <c:v>111.689610366514</c:v>
                </c:pt>
                <c:pt idx="32750">
                  <c:v>111.688558469461</c:v>
                </c:pt>
                <c:pt idx="32751">
                  <c:v>111.688523671982</c:v>
                </c:pt>
                <c:pt idx="32752">
                  <c:v>111.688236684955</c:v>
                </c:pt>
                <c:pt idx="32753">
                  <c:v>111.68813723052401</c:v>
                </c:pt>
                <c:pt idx="32754">
                  <c:v>111.686665160524</c:v>
                </c:pt>
                <c:pt idx="32755">
                  <c:v>111.686237945396</c:v>
                </c:pt>
                <c:pt idx="32756">
                  <c:v>111.68571585781601</c:v>
                </c:pt>
                <c:pt idx="32757">
                  <c:v>111.684555266666</c:v>
                </c:pt>
                <c:pt idx="32758">
                  <c:v>111.68451480447401</c:v>
                </c:pt>
                <c:pt idx="32759">
                  <c:v>111.684113744963</c:v>
                </c:pt>
                <c:pt idx="32760">
                  <c:v>111.683850655089</c:v>
                </c:pt>
                <c:pt idx="32761">
                  <c:v>111.68377074465501</c:v>
                </c:pt>
                <c:pt idx="32762">
                  <c:v>111.682837448597</c:v>
                </c:pt>
                <c:pt idx="32763">
                  <c:v>111.682584531066</c:v>
                </c:pt>
                <c:pt idx="32764">
                  <c:v>111.682446406064</c:v>
                </c:pt>
                <c:pt idx="32765">
                  <c:v>111.682285821723</c:v>
                </c:pt>
                <c:pt idx="32766">
                  <c:v>111.682217177041</c:v>
                </c:pt>
                <c:pt idx="32767">
                  <c:v>111.68216871496401</c:v>
                </c:pt>
                <c:pt idx="32768">
                  <c:v>111.681850406208</c:v>
                </c:pt>
                <c:pt idx="32769">
                  <c:v>111.68084222552901</c:v>
                </c:pt>
                <c:pt idx="32770">
                  <c:v>111.68083550361</c:v>
                </c:pt>
                <c:pt idx="32771">
                  <c:v>111.680404023995</c:v>
                </c:pt>
                <c:pt idx="32772">
                  <c:v>111.680360140742</c:v>
                </c:pt>
                <c:pt idx="32773">
                  <c:v>111.68006417923</c:v>
                </c:pt>
                <c:pt idx="32774">
                  <c:v>111.679532561806</c:v>
                </c:pt>
                <c:pt idx="32775">
                  <c:v>111.67940160460699</c:v>
                </c:pt>
                <c:pt idx="32776">
                  <c:v>111.67904786132</c:v>
                </c:pt>
                <c:pt idx="32777">
                  <c:v>111.679029115727</c:v>
                </c:pt>
                <c:pt idx="32778">
                  <c:v>111.678483088059</c:v>
                </c:pt>
                <c:pt idx="32779">
                  <c:v>111.678105553455</c:v>
                </c:pt>
                <c:pt idx="32780">
                  <c:v>111.677556958644</c:v>
                </c:pt>
                <c:pt idx="32781">
                  <c:v>111.677395828998</c:v>
                </c:pt>
                <c:pt idx="32782">
                  <c:v>111.676407859826</c:v>
                </c:pt>
                <c:pt idx="32783">
                  <c:v>111.676293175054</c:v>
                </c:pt>
                <c:pt idx="32784">
                  <c:v>111.676279443463</c:v>
                </c:pt>
                <c:pt idx="32785">
                  <c:v>111.67581961897901</c:v>
                </c:pt>
                <c:pt idx="32786">
                  <c:v>111.675527057615</c:v>
                </c:pt>
                <c:pt idx="32787">
                  <c:v>111.675454322218</c:v>
                </c:pt>
                <c:pt idx="32788">
                  <c:v>111.675372018952</c:v>
                </c:pt>
                <c:pt idx="32789">
                  <c:v>111.67497730909</c:v>
                </c:pt>
                <c:pt idx="32790">
                  <c:v>111.674914616281</c:v>
                </c:pt>
                <c:pt idx="32791">
                  <c:v>111.674596059641</c:v>
                </c:pt>
                <c:pt idx="32792">
                  <c:v>111.674548436081</c:v>
                </c:pt>
                <c:pt idx="32793">
                  <c:v>111.674489805561</c:v>
                </c:pt>
                <c:pt idx="32794">
                  <c:v>111.67435434381299</c:v>
                </c:pt>
                <c:pt idx="32795">
                  <c:v>111.67434382636</c:v>
                </c:pt>
                <c:pt idx="32796">
                  <c:v>111.673996818757</c:v>
                </c:pt>
                <c:pt idx="32797">
                  <c:v>111.67393827121001</c:v>
                </c:pt>
                <c:pt idx="32798">
                  <c:v>111.673431464188</c:v>
                </c:pt>
                <c:pt idx="32799">
                  <c:v>111.672772534568</c:v>
                </c:pt>
                <c:pt idx="32800">
                  <c:v>111.672697415603</c:v>
                </c:pt>
                <c:pt idx="32801">
                  <c:v>111.67172820152901</c:v>
                </c:pt>
                <c:pt idx="32802">
                  <c:v>111.6715247576</c:v>
                </c:pt>
                <c:pt idx="32803">
                  <c:v>111.671468571465</c:v>
                </c:pt>
                <c:pt idx="32804">
                  <c:v>111.67126527380201</c:v>
                </c:pt>
                <c:pt idx="32805">
                  <c:v>111.67074498041499</c:v>
                </c:pt>
                <c:pt idx="32806">
                  <c:v>111.67067823095999</c:v>
                </c:pt>
                <c:pt idx="32807">
                  <c:v>111.67037616240501</c:v>
                </c:pt>
                <c:pt idx="32808">
                  <c:v>111.66996303014101</c:v>
                </c:pt>
                <c:pt idx="32809">
                  <c:v>111.669804385715</c:v>
                </c:pt>
                <c:pt idx="32810">
                  <c:v>111.669735810536</c:v>
                </c:pt>
                <c:pt idx="32811">
                  <c:v>111.668898174609</c:v>
                </c:pt>
                <c:pt idx="32812">
                  <c:v>111.66840951625601</c:v>
                </c:pt>
                <c:pt idx="32813">
                  <c:v>111.668184453284</c:v>
                </c:pt>
                <c:pt idx="32814">
                  <c:v>111.668039836997</c:v>
                </c:pt>
                <c:pt idx="32815">
                  <c:v>111.66759670664899</c:v>
                </c:pt>
                <c:pt idx="32816">
                  <c:v>111.667507988127</c:v>
                </c:pt>
                <c:pt idx="32817">
                  <c:v>111.66747406525801</c:v>
                </c:pt>
                <c:pt idx="32818">
                  <c:v>111.667265033433</c:v>
                </c:pt>
                <c:pt idx="32819">
                  <c:v>111.66700596623301</c:v>
                </c:pt>
                <c:pt idx="32820">
                  <c:v>111.666629201131</c:v>
                </c:pt>
                <c:pt idx="32821">
                  <c:v>111.666612500353</c:v>
                </c:pt>
                <c:pt idx="32822">
                  <c:v>111.665731066088</c:v>
                </c:pt>
                <c:pt idx="32823">
                  <c:v>111.66564328349401</c:v>
                </c:pt>
                <c:pt idx="32824">
                  <c:v>111.665627212895</c:v>
                </c:pt>
                <c:pt idx="32825">
                  <c:v>111.665388997579</c:v>
                </c:pt>
                <c:pt idx="32826">
                  <c:v>111.66491031977699</c:v>
                </c:pt>
                <c:pt idx="32827">
                  <c:v>111.664700651413</c:v>
                </c:pt>
                <c:pt idx="32828">
                  <c:v>111.664473602134</c:v>
                </c:pt>
                <c:pt idx="32829">
                  <c:v>111.66439323979699</c:v>
                </c:pt>
                <c:pt idx="32830">
                  <c:v>111.66396288600799</c:v>
                </c:pt>
                <c:pt idx="32831">
                  <c:v>111.663953081334</c:v>
                </c:pt>
                <c:pt idx="32832">
                  <c:v>111.663774810831</c:v>
                </c:pt>
                <c:pt idx="32833">
                  <c:v>111.663509845032</c:v>
                </c:pt>
                <c:pt idx="32834">
                  <c:v>111.66323865805001</c:v>
                </c:pt>
                <c:pt idx="32835">
                  <c:v>111.66322017355699</c:v>
                </c:pt>
                <c:pt idx="32836">
                  <c:v>111.66306878744</c:v>
                </c:pt>
                <c:pt idx="32837">
                  <c:v>111.662818879163</c:v>
                </c:pt>
                <c:pt idx="32838">
                  <c:v>111.662638855738</c:v>
                </c:pt>
                <c:pt idx="32839">
                  <c:v>111.66249808241599</c:v>
                </c:pt>
                <c:pt idx="32840">
                  <c:v>111.662360722698</c:v>
                </c:pt>
                <c:pt idx="32841">
                  <c:v>111.662267681049</c:v>
                </c:pt>
                <c:pt idx="32842">
                  <c:v>111.661921850129</c:v>
                </c:pt>
                <c:pt idx="32843">
                  <c:v>111.661837329565</c:v>
                </c:pt>
                <c:pt idx="32844">
                  <c:v>111.661772684526</c:v>
                </c:pt>
                <c:pt idx="32845">
                  <c:v>111.661650975784</c:v>
                </c:pt>
                <c:pt idx="32846">
                  <c:v>111.661591207665</c:v>
                </c:pt>
                <c:pt idx="32847">
                  <c:v>111.661525630206</c:v>
                </c:pt>
                <c:pt idx="32848">
                  <c:v>111.661214239939</c:v>
                </c:pt>
                <c:pt idx="32849">
                  <c:v>111.66110551062</c:v>
                </c:pt>
                <c:pt idx="32850">
                  <c:v>111.661054776827</c:v>
                </c:pt>
                <c:pt idx="32851">
                  <c:v>111.66102155245299</c:v>
                </c:pt>
                <c:pt idx="32852">
                  <c:v>111.660938567038</c:v>
                </c:pt>
                <c:pt idx="32853">
                  <c:v>111.66068504551799</c:v>
                </c:pt>
                <c:pt idx="32854">
                  <c:v>111.66051231931201</c:v>
                </c:pt>
                <c:pt idx="32855">
                  <c:v>111.66049335661501</c:v>
                </c:pt>
                <c:pt idx="32856">
                  <c:v>111.660414320361</c:v>
                </c:pt>
                <c:pt idx="32857">
                  <c:v>111.660402413706</c:v>
                </c:pt>
                <c:pt idx="32858">
                  <c:v>111.660352493232</c:v>
                </c:pt>
                <c:pt idx="32859">
                  <c:v>111.66017076064701</c:v>
                </c:pt>
                <c:pt idx="32860">
                  <c:v>111.660052803429</c:v>
                </c:pt>
                <c:pt idx="32861">
                  <c:v>111.659912017116</c:v>
                </c:pt>
                <c:pt idx="32862">
                  <c:v>111.659885710073</c:v>
                </c:pt>
                <c:pt idx="32863">
                  <c:v>111.65980703059201</c:v>
                </c:pt>
                <c:pt idx="32864">
                  <c:v>111.659806240574</c:v>
                </c:pt>
                <c:pt idx="32865">
                  <c:v>111.65974614303001</c:v>
                </c:pt>
                <c:pt idx="32866">
                  <c:v>111.65968787183699</c:v>
                </c:pt>
                <c:pt idx="32867">
                  <c:v>111.659612779596</c:v>
                </c:pt>
                <c:pt idx="32868">
                  <c:v>111.659537799956</c:v>
                </c:pt>
                <c:pt idx="32869">
                  <c:v>111.65951981093301</c:v>
                </c:pt>
                <c:pt idx="32870">
                  <c:v>111.65945149771299</c:v>
                </c:pt>
                <c:pt idx="32871">
                  <c:v>111.65941496390199</c:v>
                </c:pt>
                <c:pt idx="32872">
                  <c:v>111.65937766144</c:v>
                </c:pt>
                <c:pt idx="32873">
                  <c:v>111.659198340061</c:v>
                </c:pt>
                <c:pt idx="32874">
                  <c:v>111.65909049005199</c:v>
                </c:pt>
                <c:pt idx="32875">
                  <c:v>111.659082613843</c:v>
                </c:pt>
                <c:pt idx="32876">
                  <c:v>111.65869580784501</c:v>
                </c:pt>
                <c:pt idx="32877">
                  <c:v>111.65866799619501</c:v>
                </c:pt>
                <c:pt idx="32878">
                  <c:v>111.65842597611601</c:v>
                </c:pt>
                <c:pt idx="32879">
                  <c:v>111.65785084325201</c:v>
                </c:pt>
                <c:pt idx="32880">
                  <c:v>111.65775779036299</c:v>
                </c:pt>
                <c:pt idx="32881">
                  <c:v>111.657740318926</c:v>
                </c:pt>
                <c:pt idx="32882">
                  <c:v>111.657645600837</c:v>
                </c:pt>
                <c:pt idx="32883">
                  <c:v>111.65762190965501</c:v>
                </c:pt>
                <c:pt idx="32884">
                  <c:v>111.657248035317</c:v>
                </c:pt>
                <c:pt idx="32885">
                  <c:v>111.65723829696501</c:v>
                </c:pt>
                <c:pt idx="32886">
                  <c:v>111.65716555501</c:v>
                </c:pt>
                <c:pt idx="32887">
                  <c:v>111.657136367635</c:v>
                </c:pt>
                <c:pt idx="32888">
                  <c:v>111.65705285731499</c:v>
                </c:pt>
                <c:pt idx="32889">
                  <c:v>111.656904358457</c:v>
                </c:pt>
                <c:pt idx="32890">
                  <c:v>111.65662226288499</c:v>
                </c:pt>
                <c:pt idx="32891">
                  <c:v>111.656346728611</c:v>
                </c:pt>
                <c:pt idx="32892">
                  <c:v>111.655884396609</c:v>
                </c:pt>
                <c:pt idx="32893">
                  <c:v>111.655597190582</c:v>
                </c:pt>
                <c:pt idx="32894">
                  <c:v>111.65539561734499</c:v>
                </c:pt>
                <c:pt idx="32895">
                  <c:v>111.65537511457001</c:v>
                </c:pt>
                <c:pt idx="32896">
                  <c:v>111.65523821729801</c:v>
                </c:pt>
                <c:pt idx="32897">
                  <c:v>111.65501551992899</c:v>
                </c:pt>
                <c:pt idx="32898">
                  <c:v>111.65501324914</c:v>
                </c:pt>
                <c:pt idx="32899">
                  <c:v>111.65482249777099</c:v>
                </c:pt>
                <c:pt idx="32900">
                  <c:v>111.654787908713</c:v>
                </c:pt>
                <c:pt idx="32901">
                  <c:v>111.65465585560899</c:v>
                </c:pt>
                <c:pt idx="32902">
                  <c:v>111.65450295746101</c:v>
                </c:pt>
                <c:pt idx="32903">
                  <c:v>111.654435333427</c:v>
                </c:pt>
                <c:pt idx="32904">
                  <c:v>111.654410677187</c:v>
                </c:pt>
                <c:pt idx="32905">
                  <c:v>111.65433466377</c:v>
                </c:pt>
                <c:pt idx="32906">
                  <c:v>111.65424166186</c:v>
                </c:pt>
                <c:pt idx="32907">
                  <c:v>111.653771486739</c:v>
                </c:pt>
                <c:pt idx="32908">
                  <c:v>111.653648099192</c:v>
                </c:pt>
                <c:pt idx="32909">
                  <c:v>111.65350185150901</c:v>
                </c:pt>
                <c:pt idx="32910">
                  <c:v>111.653424229222</c:v>
                </c:pt>
                <c:pt idx="32911">
                  <c:v>111.653354123746</c:v>
                </c:pt>
                <c:pt idx="32912">
                  <c:v>111.653340159034</c:v>
                </c:pt>
                <c:pt idx="32913">
                  <c:v>111.653336938443</c:v>
                </c:pt>
                <c:pt idx="32914">
                  <c:v>111.65294067196101</c:v>
                </c:pt>
                <c:pt idx="32915">
                  <c:v>111.652936740896</c:v>
                </c:pt>
                <c:pt idx="32916">
                  <c:v>111.652758214367</c:v>
                </c:pt>
                <c:pt idx="32917">
                  <c:v>111.65257811025501</c:v>
                </c:pt>
                <c:pt idx="32918">
                  <c:v>111.652537360599</c:v>
                </c:pt>
                <c:pt idx="32919">
                  <c:v>111.652530569821</c:v>
                </c:pt>
                <c:pt idx="32920">
                  <c:v>111.652315445626</c:v>
                </c:pt>
                <c:pt idx="32921">
                  <c:v>111.65228182204601</c:v>
                </c:pt>
                <c:pt idx="32922">
                  <c:v>111.652043685615</c:v>
                </c:pt>
                <c:pt idx="32923">
                  <c:v>111.652016989454</c:v>
                </c:pt>
                <c:pt idx="32924">
                  <c:v>111.652014103857</c:v>
                </c:pt>
                <c:pt idx="32925">
                  <c:v>111.651977530555</c:v>
                </c:pt>
                <c:pt idx="32926">
                  <c:v>111.651971768262</c:v>
                </c:pt>
                <c:pt idx="32927">
                  <c:v>111.651936147531</c:v>
                </c:pt>
                <c:pt idx="32928">
                  <c:v>111.651847990577</c:v>
                </c:pt>
                <c:pt idx="32929">
                  <c:v>111.651659817309</c:v>
                </c:pt>
                <c:pt idx="32930">
                  <c:v>111.651653435417</c:v>
                </c:pt>
                <c:pt idx="32931">
                  <c:v>111.65155336402501</c:v>
                </c:pt>
                <c:pt idx="32932">
                  <c:v>111.651444371935</c:v>
                </c:pt>
                <c:pt idx="32933">
                  <c:v>111.651229604054</c:v>
                </c:pt>
                <c:pt idx="32934">
                  <c:v>111.651202553018</c:v>
                </c:pt>
                <c:pt idx="32935">
                  <c:v>111.650823523612</c:v>
                </c:pt>
                <c:pt idx="32936">
                  <c:v>111.65053883591401</c:v>
                </c:pt>
                <c:pt idx="32937">
                  <c:v>111.650535268767</c:v>
                </c:pt>
                <c:pt idx="32938">
                  <c:v>111.650505631317</c:v>
                </c:pt>
                <c:pt idx="32939">
                  <c:v>111.65037772043399</c:v>
                </c:pt>
                <c:pt idx="32940">
                  <c:v>111.65026622117</c:v>
                </c:pt>
                <c:pt idx="32941">
                  <c:v>111.649988662064</c:v>
                </c:pt>
                <c:pt idx="32942">
                  <c:v>111.649975246636</c:v>
                </c:pt>
                <c:pt idx="32943">
                  <c:v>111.64983520190999</c:v>
                </c:pt>
                <c:pt idx="32944">
                  <c:v>111.649824507278</c:v>
                </c:pt>
                <c:pt idx="32945">
                  <c:v>111.64976311303801</c:v>
                </c:pt>
                <c:pt idx="32946">
                  <c:v>111.649750317798</c:v>
                </c:pt>
                <c:pt idx="32947">
                  <c:v>111.649661636787</c:v>
                </c:pt>
                <c:pt idx="32948">
                  <c:v>111.649617574704</c:v>
                </c:pt>
                <c:pt idx="32949">
                  <c:v>111.64957115854401</c:v>
                </c:pt>
                <c:pt idx="32950">
                  <c:v>111.64956082510901</c:v>
                </c:pt>
                <c:pt idx="32951">
                  <c:v>111.64948607823401</c:v>
                </c:pt>
                <c:pt idx="32952">
                  <c:v>111.649332049484</c:v>
                </c:pt>
                <c:pt idx="32953">
                  <c:v>111.649243900985</c:v>
                </c:pt>
                <c:pt idx="32954">
                  <c:v>111.649076068341</c:v>
                </c:pt>
                <c:pt idx="32955">
                  <c:v>111.64907286601699</c:v>
                </c:pt>
                <c:pt idx="32956">
                  <c:v>111.64893666364701</c:v>
                </c:pt>
                <c:pt idx="32957">
                  <c:v>111.648931790476</c:v>
                </c:pt>
                <c:pt idx="32958">
                  <c:v>111.648903482199</c:v>
                </c:pt>
                <c:pt idx="32959">
                  <c:v>111.64887650782001</c:v>
                </c:pt>
                <c:pt idx="32960">
                  <c:v>111.648802079643</c:v>
                </c:pt>
                <c:pt idx="32961">
                  <c:v>111.648672142715</c:v>
                </c:pt>
                <c:pt idx="32962">
                  <c:v>111.648447566923</c:v>
                </c:pt>
                <c:pt idx="32963">
                  <c:v>111.64823953699801</c:v>
                </c:pt>
                <c:pt idx="32964">
                  <c:v>111.648037945486</c:v>
                </c:pt>
                <c:pt idx="32965">
                  <c:v>111.647883967179</c:v>
                </c:pt>
                <c:pt idx="32966">
                  <c:v>111.64784671368</c:v>
                </c:pt>
                <c:pt idx="32967">
                  <c:v>111.647786443795</c:v>
                </c:pt>
                <c:pt idx="32968">
                  <c:v>111.647606744928</c:v>
                </c:pt>
                <c:pt idx="32969">
                  <c:v>111.64758770844099</c:v>
                </c:pt>
                <c:pt idx="32970">
                  <c:v>111.64755004458399</c:v>
                </c:pt>
                <c:pt idx="32971">
                  <c:v>111.647431202626</c:v>
                </c:pt>
                <c:pt idx="32972">
                  <c:v>111.647405894882</c:v>
                </c:pt>
                <c:pt idx="32973">
                  <c:v>111.64740385905699</c:v>
                </c:pt>
                <c:pt idx="32974">
                  <c:v>111.647376961883</c:v>
                </c:pt>
                <c:pt idx="32975">
                  <c:v>111.64734926954</c:v>
                </c:pt>
                <c:pt idx="32976">
                  <c:v>111.647248660195</c:v>
                </c:pt>
                <c:pt idx="32977">
                  <c:v>111.647173118464</c:v>
                </c:pt>
                <c:pt idx="32978">
                  <c:v>111.64715459397701</c:v>
                </c:pt>
                <c:pt idx="32979">
                  <c:v>111.646949954684</c:v>
                </c:pt>
                <c:pt idx="32980">
                  <c:v>111.64691934919</c:v>
                </c:pt>
                <c:pt idx="32981">
                  <c:v>111.64688530909601</c:v>
                </c:pt>
                <c:pt idx="32982">
                  <c:v>111.64679240857301</c:v>
                </c:pt>
                <c:pt idx="32983">
                  <c:v>111.646761427602</c:v>
                </c:pt>
                <c:pt idx="32984">
                  <c:v>111.64670602005999</c:v>
                </c:pt>
                <c:pt idx="32985">
                  <c:v>111.64668743051899</c:v>
                </c:pt>
                <c:pt idx="32986">
                  <c:v>111.646622227108</c:v>
                </c:pt>
                <c:pt idx="32987">
                  <c:v>111.646609296417</c:v>
                </c:pt>
                <c:pt idx="32988">
                  <c:v>111.646479909783</c:v>
                </c:pt>
                <c:pt idx="32989">
                  <c:v>111.64618878775499</c:v>
                </c:pt>
                <c:pt idx="32990">
                  <c:v>111.646123512156</c:v>
                </c:pt>
                <c:pt idx="32991">
                  <c:v>111.64607950611099</c:v>
                </c:pt>
                <c:pt idx="32992">
                  <c:v>111.645975138694</c:v>
                </c:pt>
                <c:pt idx="32993">
                  <c:v>111.645974696276</c:v>
                </c:pt>
                <c:pt idx="32994">
                  <c:v>111.645846312109</c:v>
                </c:pt>
                <c:pt idx="32995">
                  <c:v>111.645744878484</c:v>
                </c:pt>
                <c:pt idx="32996">
                  <c:v>111.645737976541</c:v>
                </c:pt>
                <c:pt idx="32997">
                  <c:v>111.645725312181</c:v>
                </c:pt>
                <c:pt idx="32998">
                  <c:v>111.645704738147</c:v>
                </c:pt>
                <c:pt idx="32999">
                  <c:v>111.64570167233001</c:v>
                </c:pt>
                <c:pt idx="33000">
                  <c:v>111.645620550994</c:v>
                </c:pt>
                <c:pt idx="33001">
                  <c:v>111.64560141136199</c:v>
                </c:pt>
                <c:pt idx="33002">
                  <c:v>111.64556950379701</c:v>
                </c:pt>
                <c:pt idx="33003">
                  <c:v>111.645529523246</c:v>
                </c:pt>
                <c:pt idx="33004">
                  <c:v>111.64547939390199</c:v>
                </c:pt>
                <c:pt idx="33005">
                  <c:v>111.64546588576199</c:v>
                </c:pt>
                <c:pt idx="33006">
                  <c:v>111.645439282293</c:v>
                </c:pt>
                <c:pt idx="33007">
                  <c:v>111.645117060743</c:v>
                </c:pt>
                <c:pt idx="33008">
                  <c:v>111.645016533865</c:v>
                </c:pt>
                <c:pt idx="33009">
                  <c:v>111.644983211425</c:v>
                </c:pt>
                <c:pt idx="33010">
                  <c:v>111.644969267641</c:v>
                </c:pt>
                <c:pt idx="33011">
                  <c:v>111.644702782338</c:v>
                </c:pt>
                <c:pt idx="33012">
                  <c:v>111.644663247564</c:v>
                </c:pt>
                <c:pt idx="33013">
                  <c:v>111.644538776183</c:v>
                </c:pt>
                <c:pt idx="33014">
                  <c:v>111.644352220345</c:v>
                </c:pt>
                <c:pt idx="33015">
                  <c:v>111.644175246614</c:v>
                </c:pt>
                <c:pt idx="33016">
                  <c:v>111.64411463488599</c:v>
                </c:pt>
                <c:pt idx="33017">
                  <c:v>111.644068112677</c:v>
                </c:pt>
                <c:pt idx="33018">
                  <c:v>111.64392500078699</c:v>
                </c:pt>
                <c:pt idx="33019">
                  <c:v>111.6437980618</c:v>
                </c:pt>
                <c:pt idx="33020">
                  <c:v>111.64370454290901</c:v>
                </c:pt>
                <c:pt idx="33021">
                  <c:v>111.643676290313</c:v>
                </c:pt>
                <c:pt idx="33022">
                  <c:v>111.643613228757</c:v>
                </c:pt>
                <c:pt idx="33023">
                  <c:v>111.64353638766001</c:v>
                </c:pt>
                <c:pt idx="33024">
                  <c:v>111.643400957512</c:v>
                </c:pt>
                <c:pt idx="33025">
                  <c:v>111.643399273398</c:v>
                </c:pt>
                <c:pt idx="33026">
                  <c:v>111.643373703846</c:v>
                </c:pt>
                <c:pt idx="33027">
                  <c:v>111.64331716580099</c:v>
                </c:pt>
                <c:pt idx="33028">
                  <c:v>111.643313479271</c:v>
                </c:pt>
                <c:pt idx="33029">
                  <c:v>111.643264845042</c:v>
                </c:pt>
                <c:pt idx="33030">
                  <c:v>111.64310189274801</c:v>
                </c:pt>
                <c:pt idx="33031">
                  <c:v>111.642949120616</c:v>
                </c:pt>
                <c:pt idx="33032">
                  <c:v>111.64293555296599</c:v>
                </c:pt>
                <c:pt idx="33033">
                  <c:v>111.642926202048</c:v>
                </c:pt>
                <c:pt idx="33034">
                  <c:v>111.64285161035799</c:v>
                </c:pt>
                <c:pt idx="33035">
                  <c:v>111.642574377708</c:v>
                </c:pt>
                <c:pt idx="33036">
                  <c:v>111.64247249538499</c:v>
                </c:pt>
                <c:pt idx="33037">
                  <c:v>111.642437529576</c:v>
                </c:pt>
                <c:pt idx="33038">
                  <c:v>111.64242852021999</c:v>
                </c:pt>
                <c:pt idx="33039">
                  <c:v>111.64235732221699</c:v>
                </c:pt>
                <c:pt idx="33040">
                  <c:v>111.642317605236</c:v>
                </c:pt>
                <c:pt idx="33041">
                  <c:v>111.642282220382</c:v>
                </c:pt>
                <c:pt idx="33042">
                  <c:v>111.6422484597</c:v>
                </c:pt>
                <c:pt idx="33043">
                  <c:v>111.64220255188501</c:v>
                </c:pt>
                <c:pt idx="33044">
                  <c:v>111.642133425057</c:v>
                </c:pt>
                <c:pt idx="33045">
                  <c:v>111.64211477070199</c:v>
                </c:pt>
                <c:pt idx="33046">
                  <c:v>111.642114066166</c:v>
                </c:pt>
                <c:pt idx="33047">
                  <c:v>111.642086222622</c:v>
                </c:pt>
                <c:pt idx="33048">
                  <c:v>111.642006644814</c:v>
                </c:pt>
                <c:pt idx="33049">
                  <c:v>111.641987738054</c:v>
                </c:pt>
                <c:pt idx="33050">
                  <c:v>111.64190939274</c:v>
                </c:pt>
                <c:pt idx="33051">
                  <c:v>111.641846931625</c:v>
                </c:pt>
                <c:pt idx="33052">
                  <c:v>111.641832347342</c:v>
                </c:pt>
                <c:pt idx="33053">
                  <c:v>111.641695224187</c:v>
                </c:pt>
                <c:pt idx="33054">
                  <c:v>111.6416827777</c:v>
                </c:pt>
                <c:pt idx="33055">
                  <c:v>111.641649464615</c:v>
                </c:pt>
                <c:pt idx="33056">
                  <c:v>111.64143382089</c:v>
                </c:pt>
                <c:pt idx="33057">
                  <c:v>111.641422894652</c:v>
                </c:pt>
                <c:pt idx="33058">
                  <c:v>111.64131110398</c:v>
                </c:pt>
                <c:pt idx="33059">
                  <c:v>111.64126580228999</c:v>
                </c:pt>
                <c:pt idx="33060">
                  <c:v>111.641173569676</c:v>
                </c:pt>
                <c:pt idx="33061">
                  <c:v>111.64116471102101</c:v>
                </c:pt>
                <c:pt idx="33062">
                  <c:v>111.641086787346</c:v>
                </c:pt>
                <c:pt idx="33063">
                  <c:v>111.64101070630799</c:v>
                </c:pt>
                <c:pt idx="33064">
                  <c:v>111.640848537682</c:v>
                </c:pt>
                <c:pt idx="33065">
                  <c:v>111.640769490434</c:v>
                </c:pt>
                <c:pt idx="33066">
                  <c:v>111.64070269499101</c:v>
                </c:pt>
                <c:pt idx="33067">
                  <c:v>111.64068185891399</c:v>
                </c:pt>
                <c:pt idx="33068">
                  <c:v>111.64049911065401</c:v>
                </c:pt>
                <c:pt idx="33069">
                  <c:v>111.64043679143801</c:v>
                </c:pt>
                <c:pt idx="33070">
                  <c:v>111.640374136595</c:v>
                </c:pt>
                <c:pt idx="33071">
                  <c:v>111.640356928494</c:v>
                </c:pt>
                <c:pt idx="33072">
                  <c:v>111.64028339402699</c:v>
                </c:pt>
                <c:pt idx="33073">
                  <c:v>111.640258187611</c:v>
                </c:pt>
                <c:pt idx="33074">
                  <c:v>111.64016545298</c:v>
                </c:pt>
                <c:pt idx="33075">
                  <c:v>111.640124116273</c:v>
                </c:pt>
                <c:pt idx="33076">
                  <c:v>111.64012036155199</c:v>
                </c:pt>
                <c:pt idx="33077">
                  <c:v>111.640026996716</c:v>
                </c:pt>
                <c:pt idx="33078">
                  <c:v>111.63995828249401</c:v>
                </c:pt>
                <c:pt idx="33079">
                  <c:v>111.63986971963401</c:v>
                </c:pt>
                <c:pt idx="33080">
                  <c:v>111.63977158047</c:v>
                </c:pt>
                <c:pt idx="33081">
                  <c:v>111.639764297832</c:v>
                </c:pt>
                <c:pt idx="33082">
                  <c:v>111.63972256759401</c:v>
                </c:pt>
                <c:pt idx="33083">
                  <c:v>111.639681423621</c:v>
                </c:pt>
                <c:pt idx="33084">
                  <c:v>111.639578120935</c:v>
                </c:pt>
                <c:pt idx="33085">
                  <c:v>111.63940295927701</c:v>
                </c:pt>
                <c:pt idx="33086">
                  <c:v>111.63938999320899</c:v>
                </c:pt>
                <c:pt idx="33087">
                  <c:v>111.63929387606299</c:v>
                </c:pt>
                <c:pt idx="33088">
                  <c:v>111.639268309549</c:v>
                </c:pt>
                <c:pt idx="33089">
                  <c:v>111.63922937218901</c:v>
                </c:pt>
                <c:pt idx="33090">
                  <c:v>111.639180282654</c:v>
                </c:pt>
                <c:pt idx="33091">
                  <c:v>111.639125518368</c:v>
                </c:pt>
                <c:pt idx="33092">
                  <c:v>111.638833491939</c:v>
                </c:pt>
                <c:pt idx="33093">
                  <c:v>111.63874225773399</c:v>
                </c:pt>
                <c:pt idx="33094">
                  <c:v>111.63849089940599</c:v>
                </c:pt>
                <c:pt idx="33095">
                  <c:v>111.63839852931</c:v>
                </c:pt>
                <c:pt idx="33096">
                  <c:v>111.638335781301</c:v>
                </c:pt>
                <c:pt idx="33097">
                  <c:v>111.638300131905</c:v>
                </c:pt>
                <c:pt idx="33098">
                  <c:v>111.63819488228999</c:v>
                </c:pt>
                <c:pt idx="33099">
                  <c:v>111.638149797995</c:v>
                </c:pt>
                <c:pt idx="33100">
                  <c:v>111.63806142078499</c:v>
                </c:pt>
                <c:pt idx="33101">
                  <c:v>111.637982449272</c:v>
                </c:pt>
                <c:pt idx="33102">
                  <c:v>111.63786043727799</c:v>
                </c:pt>
                <c:pt idx="33103">
                  <c:v>111.63782629683899</c:v>
                </c:pt>
                <c:pt idx="33104">
                  <c:v>111.637791635437</c:v>
                </c:pt>
                <c:pt idx="33105">
                  <c:v>111.637693298581</c:v>
                </c:pt>
                <c:pt idx="33106">
                  <c:v>111.63767833684901</c:v>
                </c:pt>
                <c:pt idx="33107">
                  <c:v>111.63751955501699</c:v>
                </c:pt>
                <c:pt idx="33108">
                  <c:v>111.63751192852099</c:v>
                </c:pt>
                <c:pt idx="33109">
                  <c:v>111.637437429564</c:v>
                </c:pt>
                <c:pt idx="33110">
                  <c:v>111.637175028242</c:v>
                </c:pt>
                <c:pt idx="33111">
                  <c:v>111.637163840284</c:v>
                </c:pt>
                <c:pt idx="33112">
                  <c:v>111.63716166841201</c:v>
                </c:pt>
                <c:pt idx="33113">
                  <c:v>111.63712685206301</c:v>
                </c:pt>
                <c:pt idx="33114">
                  <c:v>111.63704987405799</c:v>
                </c:pt>
                <c:pt idx="33115">
                  <c:v>111.636857178684</c:v>
                </c:pt>
                <c:pt idx="33116">
                  <c:v>111.63677946835</c:v>
                </c:pt>
                <c:pt idx="33117">
                  <c:v>111.636732298597</c:v>
                </c:pt>
                <c:pt idx="33118">
                  <c:v>111.636645033506</c:v>
                </c:pt>
                <c:pt idx="33119">
                  <c:v>111.636424790964</c:v>
                </c:pt>
                <c:pt idx="33120">
                  <c:v>111.63637555135099</c:v>
                </c:pt>
                <c:pt idx="33121">
                  <c:v>111.636329815846</c:v>
                </c:pt>
                <c:pt idx="33122">
                  <c:v>111.636076230515</c:v>
                </c:pt>
                <c:pt idx="33123">
                  <c:v>111.636071253875</c:v>
                </c:pt>
                <c:pt idx="33124">
                  <c:v>111.636006866771</c:v>
                </c:pt>
                <c:pt idx="33125">
                  <c:v>111.635920322716</c:v>
                </c:pt>
                <c:pt idx="33126">
                  <c:v>111.63588916718901</c:v>
                </c:pt>
                <c:pt idx="33127">
                  <c:v>111.635855581594</c:v>
                </c:pt>
                <c:pt idx="33128">
                  <c:v>111.63577169675899</c:v>
                </c:pt>
                <c:pt idx="33129">
                  <c:v>111.63573012051199</c:v>
                </c:pt>
                <c:pt idx="33130">
                  <c:v>111.63568294417701</c:v>
                </c:pt>
                <c:pt idx="33131">
                  <c:v>111.635615207722</c:v>
                </c:pt>
                <c:pt idx="33132">
                  <c:v>111.635594108939</c:v>
                </c:pt>
                <c:pt idx="33133">
                  <c:v>111.63558691185401</c:v>
                </c:pt>
                <c:pt idx="33134">
                  <c:v>111.63555770796501</c:v>
                </c:pt>
                <c:pt idx="33135">
                  <c:v>111.635542884103</c:v>
                </c:pt>
                <c:pt idx="33136">
                  <c:v>111.63530280749799</c:v>
                </c:pt>
                <c:pt idx="33137">
                  <c:v>111.635276555885</c:v>
                </c:pt>
                <c:pt idx="33138">
                  <c:v>111.635000672917</c:v>
                </c:pt>
                <c:pt idx="33139">
                  <c:v>111.634999141777</c:v>
                </c:pt>
                <c:pt idx="33140">
                  <c:v>111.634996905907</c:v>
                </c:pt>
                <c:pt idx="33141">
                  <c:v>111.63498016984801</c:v>
                </c:pt>
                <c:pt idx="33142">
                  <c:v>111.634903002732</c:v>
                </c:pt>
                <c:pt idx="33143">
                  <c:v>111.634743190557</c:v>
                </c:pt>
                <c:pt idx="33144">
                  <c:v>111.6347322771</c:v>
                </c:pt>
                <c:pt idx="33145">
                  <c:v>111.634727854358</c:v>
                </c:pt>
                <c:pt idx="33146">
                  <c:v>111.634627556399</c:v>
                </c:pt>
                <c:pt idx="33147">
                  <c:v>111.634582806811</c:v>
                </c:pt>
                <c:pt idx="33148">
                  <c:v>111.634544739699</c:v>
                </c:pt>
                <c:pt idx="33149">
                  <c:v>111.63441274571301</c:v>
                </c:pt>
                <c:pt idx="33150">
                  <c:v>111.63440408243299</c:v>
                </c:pt>
                <c:pt idx="33151">
                  <c:v>111.634364838411</c:v>
                </c:pt>
                <c:pt idx="33152">
                  <c:v>111.634276345671</c:v>
                </c:pt>
                <c:pt idx="33153">
                  <c:v>111.634265211051</c:v>
                </c:pt>
                <c:pt idx="33154">
                  <c:v>111.634174221663</c:v>
                </c:pt>
                <c:pt idx="33155">
                  <c:v>111.634149741955</c:v>
                </c:pt>
                <c:pt idx="33156">
                  <c:v>111.633994992906</c:v>
                </c:pt>
                <c:pt idx="33157">
                  <c:v>111.63374342205</c:v>
                </c:pt>
                <c:pt idx="33158">
                  <c:v>111.633712472224</c:v>
                </c:pt>
                <c:pt idx="33159">
                  <c:v>111.63361619821301</c:v>
                </c:pt>
                <c:pt idx="33160">
                  <c:v>111.63356156671701</c:v>
                </c:pt>
                <c:pt idx="33161">
                  <c:v>111.633447440213</c:v>
                </c:pt>
                <c:pt idx="33162">
                  <c:v>111.633408780332</c:v>
                </c:pt>
                <c:pt idx="33163">
                  <c:v>111.63340398307299</c:v>
                </c:pt>
                <c:pt idx="33164">
                  <c:v>111.633380154145</c:v>
                </c:pt>
                <c:pt idx="33165">
                  <c:v>111.633312568733</c:v>
                </c:pt>
                <c:pt idx="33166">
                  <c:v>111.633301286291</c:v>
                </c:pt>
                <c:pt idx="33167">
                  <c:v>111.633297650369</c:v>
                </c:pt>
                <c:pt idx="33168">
                  <c:v>111.63324903561799</c:v>
                </c:pt>
                <c:pt idx="33169">
                  <c:v>111.633226995488</c:v>
                </c:pt>
                <c:pt idx="33170">
                  <c:v>111.633131205577</c:v>
                </c:pt>
                <c:pt idx="33171">
                  <c:v>111.63304166515699</c:v>
                </c:pt>
                <c:pt idx="33172">
                  <c:v>111.63302075301399</c:v>
                </c:pt>
                <c:pt idx="33173">
                  <c:v>111.63292990967599</c:v>
                </c:pt>
                <c:pt idx="33174">
                  <c:v>111.63291518929999</c:v>
                </c:pt>
                <c:pt idx="33175">
                  <c:v>111.632615089189</c:v>
                </c:pt>
                <c:pt idx="33176">
                  <c:v>111.63227718044099</c:v>
                </c:pt>
                <c:pt idx="33177">
                  <c:v>111.632170218735</c:v>
                </c:pt>
                <c:pt idx="33178">
                  <c:v>111.63207228598699</c:v>
                </c:pt>
                <c:pt idx="33179">
                  <c:v>111.632025233999</c:v>
                </c:pt>
                <c:pt idx="33180">
                  <c:v>111.631752984418</c:v>
                </c:pt>
                <c:pt idx="33181">
                  <c:v>111.631630379947</c:v>
                </c:pt>
                <c:pt idx="33182">
                  <c:v>111.63153009917001</c:v>
                </c:pt>
                <c:pt idx="33183">
                  <c:v>111.63116078408299</c:v>
                </c:pt>
                <c:pt idx="33184">
                  <c:v>111.631126853761</c:v>
                </c:pt>
                <c:pt idx="33185">
                  <c:v>111.631126578728</c:v>
                </c:pt>
                <c:pt idx="33186">
                  <c:v>111.63105160957601</c:v>
                </c:pt>
                <c:pt idx="33187">
                  <c:v>111.63082477611501</c:v>
                </c:pt>
                <c:pt idx="33188">
                  <c:v>111.63059957455199</c:v>
                </c:pt>
                <c:pt idx="33189">
                  <c:v>111.630441145002</c:v>
                </c:pt>
                <c:pt idx="33190">
                  <c:v>111.63024745603001</c:v>
                </c:pt>
                <c:pt idx="33191">
                  <c:v>111.630227837471</c:v>
                </c:pt>
                <c:pt idx="33192">
                  <c:v>111.630137932571</c:v>
                </c:pt>
                <c:pt idx="33193">
                  <c:v>111.63002652224201</c:v>
                </c:pt>
                <c:pt idx="33194">
                  <c:v>111.62996387443501</c:v>
                </c:pt>
                <c:pt idx="33195">
                  <c:v>111.62990913604401</c:v>
                </c:pt>
                <c:pt idx="33196">
                  <c:v>111.629835456389</c:v>
                </c:pt>
                <c:pt idx="33197">
                  <c:v>111.62967113325</c:v>
                </c:pt>
                <c:pt idx="33198">
                  <c:v>111.629559820873</c:v>
                </c:pt>
                <c:pt idx="33199">
                  <c:v>111.62951845046</c:v>
                </c:pt>
                <c:pt idx="33200">
                  <c:v>111.629503863049</c:v>
                </c:pt>
                <c:pt idx="33201">
                  <c:v>111.629490923997</c:v>
                </c:pt>
                <c:pt idx="33202">
                  <c:v>111.62906322258701</c:v>
                </c:pt>
                <c:pt idx="33203">
                  <c:v>111.629008778816</c:v>
                </c:pt>
                <c:pt idx="33204">
                  <c:v>111.628871568175</c:v>
                </c:pt>
                <c:pt idx="33205">
                  <c:v>111.628848129342</c:v>
                </c:pt>
                <c:pt idx="33206">
                  <c:v>111.628769330268</c:v>
                </c:pt>
                <c:pt idx="33207">
                  <c:v>111.62866602294</c:v>
                </c:pt>
                <c:pt idx="33208">
                  <c:v>111.62861477195899</c:v>
                </c:pt>
                <c:pt idx="33209">
                  <c:v>111.62860624905601</c:v>
                </c:pt>
                <c:pt idx="33210">
                  <c:v>111.62856588516</c:v>
                </c:pt>
                <c:pt idx="33211">
                  <c:v>111.628543535449</c:v>
                </c:pt>
                <c:pt idx="33212">
                  <c:v>111.62853453092799</c:v>
                </c:pt>
                <c:pt idx="33213">
                  <c:v>111.628458820194</c:v>
                </c:pt>
                <c:pt idx="33214">
                  <c:v>111.62845368334099</c:v>
                </c:pt>
                <c:pt idx="33215">
                  <c:v>111.62842664241199</c:v>
                </c:pt>
                <c:pt idx="33216">
                  <c:v>111.628206464933</c:v>
                </c:pt>
                <c:pt idx="33217">
                  <c:v>111.628178797657</c:v>
                </c:pt>
                <c:pt idx="33218">
                  <c:v>111.627999830883</c:v>
                </c:pt>
                <c:pt idx="33219">
                  <c:v>111.627918392037</c:v>
                </c:pt>
                <c:pt idx="33220">
                  <c:v>111.62786463315101</c:v>
                </c:pt>
                <c:pt idx="33221">
                  <c:v>111.627736195119</c:v>
                </c:pt>
                <c:pt idx="33222">
                  <c:v>111.627726454827</c:v>
                </c:pt>
                <c:pt idx="33223">
                  <c:v>111.627103535928</c:v>
                </c:pt>
                <c:pt idx="33224">
                  <c:v>111.62706117731599</c:v>
                </c:pt>
                <c:pt idx="33225">
                  <c:v>111.62706105321401</c:v>
                </c:pt>
                <c:pt idx="33226">
                  <c:v>111.627016870811</c:v>
                </c:pt>
                <c:pt idx="33227">
                  <c:v>111.62699648785799</c:v>
                </c:pt>
                <c:pt idx="33228">
                  <c:v>111.626942751938</c:v>
                </c:pt>
                <c:pt idx="33229">
                  <c:v>111.62689765490801</c:v>
                </c:pt>
                <c:pt idx="33230">
                  <c:v>111.626846641141</c:v>
                </c:pt>
                <c:pt idx="33231">
                  <c:v>111.626708533445</c:v>
                </c:pt>
                <c:pt idx="33232">
                  <c:v>111.626645840837</c:v>
                </c:pt>
                <c:pt idx="33233">
                  <c:v>111.626584852665</c:v>
                </c:pt>
                <c:pt idx="33234">
                  <c:v>111.62655696518701</c:v>
                </c:pt>
                <c:pt idx="33235">
                  <c:v>111.626530561999</c:v>
                </c:pt>
                <c:pt idx="33236">
                  <c:v>111.626360348555</c:v>
                </c:pt>
                <c:pt idx="33237">
                  <c:v>111.62632193342201</c:v>
                </c:pt>
                <c:pt idx="33238">
                  <c:v>111.626223338195</c:v>
                </c:pt>
                <c:pt idx="33239">
                  <c:v>111.626066489357</c:v>
                </c:pt>
                <c:pt idx="33240">
                  <c:v>111.626046166289</c:v>
                </c:pt>
                <c:pt idx="33241">
                  <c:v>111.62602858560101</c:v>
                </c:pt>
                <c:pt idx="33242">
                  <c:v>111.626001861544</c:v>
                </c:pt>
                <c:pt idx="33243">
                  <c:v>111.625993443262</c:v>
                </c:pt>
                <c:pt idx="33244">
                  <c:v>111.625984852861</c:v>
                </c:pt>
                <c:pt idx="33245">
                  <c:v>111.62588793745</c:v>
                </c:pt>
                <c:pt idx="33246">
                  <c:v>111.625747452965</c:v>
                </c:pt>
                <c:pt idx="33247">
                  <c:v>111.62558734647099</c:v>
                </c:pt>
                <c:pt idx="33248">
                  <c:v>111.625521797473</c:v>
                </c:pt>
                <c:pt idx="33249">
                  <c:v>111.625519449932</c:v>
                </c:pt>
                <c:pt idx="33250">
                  <c:v>111.625421279614</c:v>
                </c:pt>
                <c:pt idx="33251">
                  <c:v>111.625417959228</c:v>
                </c:pt>
                <c:pt idx="33252">
                  <c:v>111.625375698906</c:v>
                </c:pt>
                <c:pt idx="33253">
                  <c:v>111.62536077970999</c:v>
                </c:pt>
                <c:pt idx="33254">
                  <c:v>111.625344297677</c:v>
                </c:pt>
                <c:pt idx="33255">
                  <c:v>111.625309906532</c:v>
                </c:pt>
                <c:pt idx="33256">
                  <c:v>111.625065013651</c:v>
                </c:pt>
                <c:pt idx="33257">
                  <c:v>111.62497734495101</c:v>
                </c:pt>
                <c:pt idx="33258">
                  <c:v>111.62489221972299</c:v>
                </c:pt>
                <c:pt idx="33259">
                  <c:v>111.624822632738</c:v>
                </c:pt>
                <c:pt idx="33260">
                  <c:v>111.62459676164001</c:v>
                </c:pt>
                <c:pt idx="33261">
                  <c:v>111.62458347070999</c:v>
                </c:pt>
                <c:pt idx="33262">
                  <c:v>111.624578014745</c:v>
                </c:pt>
                <c:pt idx="33263">
                  <c:v>111.624490375946</c:v>
                </c:pt>
                <c:pt idx="33264">
                  <c:v>111.62448015935399</c:v>
                </c:pt>
                <c:pt idx="33265">
                  <c:v>111.624377253842</c:v>
                </c:pt>
                <c:pt idx="33266">
                  <c:v>111.62416028937299</c:v>
                </c:pt>
                <c:pt idx="33267">
                  <c:v>111.62414653515199</c:v>
                </c:pt>
                <c:pt idx="33268">
                  <c:v>111.624140571213</c:v>
                </c:pt>
                <c:pt idx="33269">
                  <c:v>111.624111806079</c:v>
                </c:pt>
                <c:pt idx="33270">
                  <c:v>111.624088040126</c:v>
                </c:pt>
                <c:pt idx="33271">
                  <c:v>111.623991376704</c:v>
                </c:pt>
                <c:pt idx="33272">
                  <c:v>111.62393580865201</c:v>
                </c:pt>
                <c:pt idx="33273">
                  <c:v>111.62367063955</c:v>
                </c:pt>
                <c:pt idx="33274">
                  <c:v>111.623642667551</c:v>
                </c:pt>
                <c:pt idx="33275">
                  <c:v>111.623466112614</c:v>
                </c:pt>
                <c:pt idx="33276">
                  <c:v>111.623356995949</c:v>
                </c:pt>
                <c:pt idx="33277">
                  <c:v>111.623346209679</c:v>
                </c:pt>
                <c:pt idx="33278">
                  <c:v>111.62306314462199</c:v>
                </c:pt>
                <c:pt idx="33279">
                  <c:v>111.62304949251499</c:v>
                </c:pt>
                <c:pt idx="33280">
                  <c:v>111.623020688265</c:v>
                </c:pt>
                <c:pt idx="33281">
                  <c:v>111.623016956033</c:v>
                </c:pt>
                <c:pt idx="33282">
                  <c:v>111.62298843606</c:v>
                </c:pt>
                <c:pt idx="33283">
                  <c:v>111.622855897344</c:v>
                </c:pt>
                <c:pt idx="33284">
                  <c:v>111.62275138766501</c:v>
                </c:pt>
                <c:pt idx="33285">
                  <c:v>111.622678656228</c:v>
                </c:pt>
                <c:pt idx="33286">
                  <c:v>111.622597383434</c:v>
                </c:pt>
                <c:pt idx="33287">
                  <c:v>111.622545764777</c:v>
                </c:pt>
                <c:pt idx="33288">
                  <c:v>111.622530859107</c:v>
                </c:pt>
                <c:pt idx="33289">
                  <c:v>111.622435687872</c:v>
                </c:pt>
                <c:pt idx="33290">
                  <c:v>111.62226107396999</c:v>
                </c:pt>
                <c:pt idx="33291">
                  <c:v>111.622197157245</c:v>
                </c:pt>
                <c:pt idx="33292">
                  <c:v>111.62209670460101</c:v>
                </c:pt>
                <c:pt idx="33293">
                  <c:v>111.62197888103</c:v>
                </c:pt>
                <c:pt idx="33294">
                  <c:v>111.621733452413</c:v>
                </c:pt>
                <c:pt idx="33295">
                  <c:v>111.621505841763</c:v>
                </c:pt>
                <c:pt idx="33296">
                  <c:v>111.62150017510299</c:v>
                </c:pt>
                <c:pt idx="33297">
                  <c:v>111.621175787072</c:v>
                </c:pt>
                <c:pt idx="33298">
                  <c:v>111.621151966119</c:v>
                </c:pt>
                <c:pt idx="33299">
                  <c:v>111.620981109723</c:v>
                </c:pt>
                <c:pt idx="33300">
                  <c:v>111.620973072467</c:v>
                </c:pt>
                <c:pt idx="33301">
                  <c:v>111.620902719687</c:v>
                </c:pt>
                <c:pt idx="33302">
                  <c:v>111.62089954430201</c:v>
                </c:pt>
                <c:pt idx="33303">
                  <c:v>111.620880677089</c:v>
                </c:pt>
                <c:pt idx="33304">
                  <c:v>111.620835463658</c:v>
                </c:pt>
                <c:pt idx="33305">
                  <c:v>111.620558355554</c:v>
                </c:pt>
                <c:pt idx="33306">
                  <c:v>111.620463655376</c:v>
                </c:pt>
                <c:pt idx="33307">
                  <c:v>111.620431802469</c:v>
                </c:pt>
                <c:pt idx="33308">
                  <c:v>111.620415197008</c:v>
                </c:pt>
                <c:pt idx="33309">
                  <c:v>111.62032579205599</c:v>
                </c:pt>
                <c:pt idx="33310">
                  <c:v>111.62020514140301</c:v>
                </c:pt>
                <c:pt idx="33311">
                  <c:v>111.620086911352</c:v>
                </c:pt>
                <c:pt idx="33312">
                  <c:v>111.619877509186</c:v>
                </c:pt>
                <c:pt idx="33313">
                  <c:v>111.619657625624</c:v>
                </c:pt>
                <c:pt idx="33314">
                  <c:v>111.619634875808</c:v>
                </c:pt>
                <c:pt idx="33315">
                  <c:v>111.619603528757</c:v>
                </c:pt>
                <c:pt idx="33316">
                  <c:v>111.61959583234</c:v>
                </c:pt>
                <c:pt idx="33317">
                  <c:v>111.619534289085</c:v>
                </c:pt>
                <c:pt idx="33318">
                  <c:v>111.61948279380501</c:v>
                </c:pt>
                <c:pt idx="33319">
                  <c:v>111.619413874508</c:v>
                </c:pt>
                <c:pt idx="33320">
                  <c:v>111.619342895793</c:v>
                </c:pt>
                <c:pt idx="33321">
                  <c:v>111.61933692293699</c:v>
                </c:pt>
                <c:pt idx="33322">
                  <c:v>111.61927656359499</c:v>
                </c:pt>
                <c:pt idx="33323">
                  <c:v>111.619250953285</c:v>
                </c:pt>
                <c:pt idx="33324">
                  <c:v>111.619188666103</c:v>
                </c:pt>
                <c:pt idx="33325">
                  <c:v>111.619171107298</c:v>
                </c:pt>
                <c:pt idx="33326">
                  <c:v>111.61902542464099</c:v>
                </c:pt>
                <c:pt idx="33327">
                  <c:v>111.61901433538</c:v>
                </c:pt>
                <c:pt idx="33328">
                  <c:v>111.61880194730399</c:v>
                </c:pt>
                <c:pt idx="33329">
                  <c:v>111.61878489604899</c:v>
                </c:pt>
                <c:pt idx="33330">
                  <c:v>111.618594037081</c:v>
                </c:pt>
                <c:pt idx="33331">
                  <c:v>111.618543391996</c:v>
                </c:pt>
                <c:pt idx="33332">
                  <c:v>111.61851966731</c:v>
                </c:pt>
                <c:pt idx="33333">
                  <c:v>111.618375944308</c:v>
                </c:pt>
                <c:pt idx="33334">
                  <c:v>111.618327685301</c:v>
                </c:pt>
                <c:pt idx="33335">
                  <c:v>111.618229800788</c:v>
                </c:pt>
                <c:pt idx="33336">
                  <c:v>111.618133072437</c:v>
                </c:pt>
                <c:pt idx="33337">
                  <c:v>111.617947673478</c:v>
                </c:pt>
                <c:pt idx="33338">
                  <c:v>111.61793309443</c:v>
                </c:pt>
                <c:pt idx="33339">
                  <c:v>111.617690069988</c:v>
                </c:pt>
                <c:pt idx="33340">
                  <c:v>111.61758155922099</c:v>
                </c:pt>
                <c:pt idx="33341">
                  <c:v>111.61753157491999</c:v>
                </c:pt>
                <c:pt idx="33342">
                  <c:v>111.61744281180199</c:v>
                </c:pt>
                <c:pt idx="33343">
                  <c:v>111.61741306077499</c:v>
                </c:pt>
                <c:pt idx="33344">
                  <c:v>111.617276713534</c:v>
                </c:pt>
                <c:pt idx="33345">
                  <c:v>111.61721909395</c:v>
                </c:pt>
                <c:pt idx="33346">
                  <c:v>111.617085141212</c:v>
                </c:pt>
                <c:pt idx="33347">
                  <c:v>111.617044071366</c:v>
                </c:pt>
                <c:pt idx="33348">
                  <c:v>111.61694678320301</c:v>
                </c:pt>
                <c:pt idx="33349">
                  <c:v>111.61693768081</c:v>
                </c:pt>
                <c:pt idx="33350">
                  <c:v>111.61664728824501</c:v>
                </c:pt>
                <c:pt idx="33351">
                  <c:v>111.616622640437</c:v>
                </c:pt>
                <c:pt idx="33352">
                  <c:v>111.61627543781201</c:v>
                </c:pt>
                <c:pt idx="33353">
                  <c:v>111.616235289966</c:v>
                </c:pt>
                <c:pt idx="33354">
                  <c:v>111.615746612385</c:v>
                </c:pt>
                <c:pt idx="33355">
                  <c:v>111.615677432015</c:v>
                </c:pt>
                <c:pt idx="33356">
                  <c:v>111.615610013384</c:v>
                </c:pt>
                <c:pt idx="33357">
                  <c:v>111.615592593988</c:v>
                </c:pt>
                <c:pt idx="33358">
                  <c:v>111.615371642414</c:v>
                </c:pt>
                <c:pt idx="33359">
                  <c:v>111.615352790702</c:v>
                </c:pt>
                <c:pt idx="33360">
                  <c:v>111.615127945285</c:v>
                </c:pt>
                <c:pt idx="33361">
                  <c:v>111.61504680179701</c:v>
                </c:pt>
                <c:pt idx="33362">
                  <c:v>111.615020722515</c:v>
                </c:pt>
                <c:pt idx="33363">
                  <c:v>111.614887385763</c:v>
                </c:pt>
                <c:pt idx="33364">
                  <c:v>111.614735547471</c:v>
                </c:pt>
                <c:pt idx="33365">
                  <c:v>111.614678823689</c:v>
                </c:pt>
                <c:pt idx="33366">
                  <c:v>111.614587876424</c:v>
                </c:pt>
                <c:pt idx="33367">
                  <c:v>111.614563824839</c:v>
                </c:pt>
                <c:pt idx="33368">
                  <c:v>111.614407666609</c:v>
                </c:pt>
                <c:pt idx="33369">
                  <c:v>111.614108423045</c:v>
                </c:pt>
                <c:pt idx="33370">
                  <c:v>111.614066859979</c:v>
                </c:pt>
                <c:pt idx="33371">
                  <c:v>111.614027428828</c:v>
                </c:pt>
                <c:pt idx="33372">
                  <c:v>111.613847680801</c:v>
                </c:pt>
                <c:pt idx="33373">
                  <c:v>111.613807996674</c:v>
                </c:pt>
                <c:pt idx="33374">
                  <c:v>111.613661510024</c:v>
                </c:pt>
                <c:pt idx="33375">
                  <c:v>111.613540932764</c:v>
                </c:pt>
                <c:pt idx="33376">
                  <c:v>111.61341564985401</c:v>
                </c:pt>
                <c:pt idx="33377">
                  <c:v>111.613314305266</c:v>
                </c:pt>
                <c:pt idx="33378">
                  <c:v>111.613287869082</c:v>
                </c:pt>
                <c:pt idx="33379">
                  <c:v>111.613278254435</c:v>
                </c:pt>
                <c:pt idx="33380">
                  <c:v>111.613269247717</c:v>
                </c:pt>
                <c:pt idx="33381">
                  <c:v>111.613090795177</c:v>
                </c:pt>
                <c:pt idx="33382">
                  <c:v>111.612710254379</c:v>
                </c:pt>
                <c:pt idx="33383">
                  <c:v>111.612530663546</c:v>
                </c:pt>
                <c:pt idx="33384">
                  <c:v>111.61251614271799</c:v>
                </c:pt>
                <c:pt idx="33385">
                  <c:v>111.611773622648</c:v>
                </c:pt>
                <c:pt idx="33386">
                  <c:v>111.61140011398901</c:v>
                </c:pt>
                <c:pt idx="33387">
                  <c:v>111.61135872039399</c:v>
                </c:pt>
                <c:pt idx="33388">
                  <c:v>111.611288272279</c:v>
                </c:pt>
                <c:pt idx="33389">
                  <c:v>111.611136721977</c:v>
                </c:pt>
                <c:pt idx="33390">
                  <c:v>111.611068206619</c:v>
                </c:pt>
                <c:pt idx="33391">
                  <c:v>111.611063861394</c:v>
                </c:pt>
                <c:pt idx="33392">
                  <c:v>111.610839071108</c:v>
                </c:pt>
                <c:pt idx="33393">
                  <c:v>111.610788273257</c:v>
                </c:pt>
                <c:pt idx="33394">
                  <c:v>111.61072362824299</c:v>
                </c:pt>
                <c:pt idx="33395">
                  <c:v>111.610637983327</c:v>
                </c:pt>
                <c:pt idx="33396">
                  <c:v>111.61041651277201</c:v>
                </c:pt>
                <c:pt idx="33397">
                  <c:v>111.610236273929</c:v>
                </c:pt>
                <c:pt idx="33398">
                  <c:v>111.61010731408</c:v>
                </c:pt>
                <c:pt idx="33399">
                  <c:v>111.61002301531001</c:v>
                </c:pt>
                <c:pt idx="33400">
                  <c:v>111.609881212988</c:v>
                </c:pt>
                <c:pt idx="33401">
                  <c:v>111.609782937823</c:v>
                </c:pt>
                <c:pt idx="33402">
                  <c:v>111.60970674253601</c:v>
                </c:pt>
                <c:pt idx="33403">
                  <c:v>111.609654547574</c:v>
                </c:pt>
                <c:pt idx="33404">
                  <c:v>111.609441870596</c:v>
                </c:pt>
                <c:pt idx="33405">
                  <c:v>111.609316963476</c:v>
                </c:pt>
                <c:pt idx="33406">
                  <c:v>111.60924689431501</c:v>
                </c:pt>
                <c:pt idx="33407">
                  <c:v>111.609098863231</c:v>
                </c:pt>
                <c:pt idx="33408">
                  <c:v>111.608973975094</c:v>
                </c:pt>
                <c:pt idx="33409">
                  <c:v>111.608923489289</c:v>
                </c:pt>
                <c:pt idx="33410">
                  <c:v>111.608429071779</c:v>
                </c:pt>
                <c:pt idx="33411">
                  <c:v>111.60822891033401</c:v>
                </c:pt>
                <c:pt idx="33412">
                  <c:v>111.608203112525</c:v>
                </c:pt>
                <c:pt idx="33413">
                  <c:v>111.60817861396001</c:v>
                </c:pt>
                <c:pt idx="33414">
                  <c:v>111.608085221274</c:v>
                </c:pt>
                <c:pt idx="33415">
                  <c:v>111.60782495915601</c:v>
                </c:pt>
                <c:pt idx="33416">
                  <c:v>111.60761965354899</c:v>
                </c:pt>
                <c:pt idx="33417">
                  <c:v>111.607487829037</c:v>
                </c:pt>
                <c:pt idx="33418">
                  <c:v>111.60736204120499</c:v>
                </c:pt>
                <c:pt idx="33419">
                  <c:v>111.60726157545901</c:v>
                </c:pt>
                <c:pt idx="33420">
                  <c:v>111.607126696816</c:v>
                </c:pt>
                <c:pt idx="33421">
                  <c:v>111.60703381889</c:v>
                </c:pt>
                <c:pt idx="33422">
                  <c:v>111.607000850435</c:v>
                </c:pt>
                <c:pt idx="33423">
                  <c:v>111.606964334945</c:v>
                </c:pt>
                <c:pt idx="33424">
                  <c:v>111.606907701444</c:v>
                </c:pt>
                <c:pt idx="33425">
                  <c:v>111.60690294398201</c:v>
                </c:pt>
                <c:pt idx="33426">
                  <c:v>111.606773647062</c:v>
                </c:pt>
                <c:pt idx="33427">
                  <c:v>111.60668584521</c:v>
                </c:pt>
                <c:pt idx="33428">
                  <c:v>111.606512574305</c:v>
                </c:pt>
                <c:pt idx="33429">
                  <c:v>111.606256579366</c:v>
                </c:pt>
                <c:pt idx="33430">
                  <c:v>111.60602838921</c:v>
                </c:pt>
                <c:pt idx="33431">
                  <c:v>111.605767916757</c:v>
                </c:pt>
                <c:pt idx="33432">
                  <c:v>111.605687688007</c:v>
                </c:pt>
                <c:pt idx="33433">
                  <c:v>111.605655808143</c:v>
                </c:pt>
                <c:pt idx="33434">
                  <c:v>111.60552157055901</c:v>
                </c:pt>
                <c:pt idx="33435">
                  <c:v>111.605393440285</c:v>
                </c:pt>
                <c:pt idx="33436">
                  <c:v>111.605233887775</c:v>
                </c:pt>
                <c:pt idx="33437">
                  <c:v>111.605135853093</c:v>
                </c:pt>
                <c:pt idx="33438">
                  <c:v>111.605122756919</c:v>
                </c:pt>
                <c:pt idx="33439">
                  <c:v>111.604723026749</c:v>
                </c:pt>
                <c:pt idx="33440">
                  <c:v>111.604622975098</c:v>
                </c:pt>
                <c:pt idx="33441">
                  <c:v>111.604609253894</c:v>
                </c:pt>
                <c:pt idx="33442">
                  <c:v>111.604284430109</c:v>
                </c:pt>
                <c:pt idx="33443">
                  <c:v>111.60416186843101</c:v>
                </c:pt>
                <c:pt idx="33444">
                  <c:v>111.60402153795999</c:v>
                </c:pt>
                <c:pt idx="33445">
                  <c:v>111.60400659431301</c:v>
                </c:pt>
                <c:pt idx="33446">
                  <c:v>111.603591395249</c:v>
                </c:pt>
                <c:pt idx="33447">
                  <c:v>111.60345792849</c:v>
                </c:pt>
                <c:pt idx="33448">
                  <c:v>111.603433446697</c:v>
                </c:pt>
                <c:pt idx="33449">
                  <c:v>111.60340375039399</c:v>
                </c:pt>
                <c:pt idx="33450">
                  <c:v>111.603302522962</c:v>
                </c:pt>
                <c:pt idx="33451">
                  <c:v>111.60307074835301</c:v>
                </c:pt>
                <c:pt idx="33452">
                  <c:v>111.60288464845399</c:v>
                </c:pt>
                <c:pt idx="33453">
                  <c:v>111.60276925485999</c:v>
                </c:pt>
                <c:pt idx="33454">
                  <c:v>111.60274894000899</c:v>
                </c:pt>
                <c:pt idx="33455">
                  <c:v>111.602387324166</c:v>
                </c:pt>
                <c:pt idx="33456">
                  <c:v>111.60215432801699</c:v>
                </c:pt>
                <c:pt idx="33457">
                  <c:v>111.601964901928</c:v>
                </c:pt>
                <c:pt idx="33458">
                  <c:v>111.601944817552</c:v>
                </c:pt>
                <c:pt idx="33459">
                  <c:v>111.60182402501</c:v>
                </c:pt>
                <c:pt idx="33460">
                  <c:v>111.60154270305399</c:v>
                </c:pt>
                <c:pt idx="33461">
                  <c:v>111.60132080197</c:v>
                </c:pt>
                <c:pt idx="33462">
                  <c:v>111.601296001554</c:v>
                </c:pt>
                <c:pt idx="33463">
                  <c:v>111.601276546957</c:v>
                </c:pt>
                <c:pt idx="33464">
                  <c:v>111.60120702962899</c:v>
                </c:pt>
                <c:pt idx="33465">
                  <c:v>111.601095160738</c:v>
                </c:pt>
                <c:pt idx="33466">
                  <c:v>111.600800095374</c:v>
                </c:pt>
                <c:pt idx="33467">
                  <c:v>111.600781641857</c:v>
                </c:pt>
                <c:pt idx="33468">
                  <c:v>111.600602526667</c:v>
                </c:pt>
                <c:pt idx="33469">
                  <c:v>111.600499807958</c:v>
                </c:pt>
                <c:pt idx="33470">
                  <c:v>111.600365715089</c:v>
                </c:pt>
                <c:pt idx="33471">
                  <c:v>111.600348394794</c:v>
                </c:pt>
                <c:pt idx="33472">
                  <c:v>111.600242607455</c:v>
                </c:pt>
                <c:pt idx="33473">
                  <c:v>111.60021837196</c:v>
                </c:pt>
                <c:pt idx="33474">
                  <c:v>111.600201388572</c:v>
                </c:pt>
                <c:pt idx="33475">
                  <c:v>111.60014203991901</c:v>
                </c:pt>
                <c:pt idx="33476">
                  <c:v>111.599971869925</c:v>
                </c:pt>
                <c:pt idx="33477">
                  <c:v>111.59996598852599</c:v>
                </c:pt>
                <c:pt idx="33478">
                  <c:v>111.599813390861</c:v>
                </c:pt>
                <c:pt idx="33479">
                  <c:v>111.599800744875</c:v>
                </c:pt>
                <c:pt idx="33480">
                  <c:v>111.599774775227</c:v>
                </c:pt>
                <c:pt idx="33481">
                  <c:v>111.59965996739599</c:v>
                </c:pt>
                <c:pt idx="33482">
                  <c:v>111.599637676841</c:v>
                </c:pt>
                <c:pt idx="33483">
                  <c:v>111.59963499581301</c:v>
                </c:pt>
                <c:pt idx="33484">
                  <c:v>111.599618434403</c:v>
                </c:pt>
                <c:pt idx="33485">
                  <c:v>111.599517611675</c:v>
                </c:pt>
                <c:pt idx="33486">
                  <c:v>111.599400206461</c:v>
                </c:pt>
                <c:pt idx="33487">
                  <c:v>111.59926570308799</c:v>
                </c:pt>
                <c:pt idx="33488">
                  <c:v>111.599221055334</c:v>
                </c:pt>
                <c:pt idx="33489">
                  <c:v>111.599157604542</c:v>
                </c:pt>
                <c:pt idx="33490">
                  <c:v>111.599145832947</c:v>
                </c:pt>
                <c:pt idx="33491">
                  <c:v>111.599049042288</c:v>
                </c:pt>
                <c:pt idx="33492">
                  <c:v>111.598876874944</c:v>
                </c:pt>
                <c:pt idx="33493">
                  <c:v>111.59874103348101</c:v>
                </c:pt>
                <c:pt idx="33494">
                  <c:v>111.598679854384</c:v>
                </c:pt>
                <c:pt idx="33495">
                  <c:v>111.598663040752</c:v>
                </c:pt>
                <c:pt idx="33496">
                  <c:v>111.598643826341</c:v>
                </c:pt>
                <c:pt idx="33497">
                  <c:v>111.598602703368</c:v>
                </c:pt>
                <c:pt idx="33498">
                  <c:v>111.59841897052399</c:v>
                </c:pt>
                <c:pt idx="33499">
                  <c:v>111.59838557998199</c:v>
                </c:pt>
                <c:pt idx="33500">
                  <c:v>111.59813346731001</c:v>
                </c:pt>
                <c:pt idx="33501">
                  <c:v>111.597899786939</c:v>
                </c:pt>
                <c:pt idx="33502">
                  <c:v>111.597837360813</c:v>
                </c:pt>
                <c:pt idx="33503">
                  <c:v>111.597388355034</c:v>
                </c:pt>
                <c:pt idx="33504">
                  <c:v>111.597178720749</c:v>
                </c:pt>
                <c:pt idx="33505">
                  <c:v>111.597063566839</c:v>
                </c:pt>
                <c:pt idx="33506">
                  <c:v>111.59689369375501</c:v>
                </c:pt>
                <c:pt idx="33507">
                  <c:v>111.596716028161</c:v>
                </c:pt>
                <c:pt idx="33508">
                  <c:v>111.59666049390501</c:v>
                </c:pt>
                <c:pt idx="33509">
                  <c:v>111.596528124503</c:v>
                </c:pt>
                <c:pt idx="33510">
                  <c:v>111.59647093142399</c:v>
                </c:pt>
                <c:pt idx="33511">
                  <c:v>111.59613122674401</c:v>
                </c:pt>
                <c:pt idx="33512">
                  <c:v>111.595825642272</c:v>
                </c:pt>
                <c:pt idx="33513">
                  <c:v>111.595742577572</c:v>
                </c:pt>
                <c:pt idx="33514">
                  <c:v>111.595659632188</c:v>
                </c:pt>
                <c:pt idx="33515">
                  <c:v>111.595562607332</c:v>
                </c:pt>
                <c:pt idx="33516">
                  <c:v>111.59551386568801</c:v>
                </c:pt>
                <c:pt idx="33517">
                  <c:v>111.59531114694801</c:v>
                </c:pt>
                <c:pt idx="33518">
                  <c:v>111.595074624036</c:v>
                </c:pt>
                <c:pt idx="33519">
                  <c:v>111.594167310532</c:v>
                </c:pt>
                <c:pt idx="33520">
                  <c:v>111.594089892149</c:v>
                </c:pt>
                <c:pt idx="33521">
                  <c:v>111.594082287525</c:v>
                </c:pt>
                <c:pt idx="33522">
                  <c:v>111.593992090174</c:v>
                </c:pt>
                <c:pt idx="33523">
                  <c:v>111.593414325051</c:v>
                </c:pt>
                <c:pt idx="33524">
                  <c:v>111.593363766053</c:v>
                </c:pt>
                <c:pt idx="33525">
                  <c:v>111.593263246192</c:v>
                </c:pt>
                <c:pt idx="33526">
                  <c:v>111.593080345665</c:v>
                </c:pt>
                <c:pt idx="33527">
                  <c:v>111.592995453759</c:v>
                </c:pt>
                <c:pt idx="33528">
                  <c:v>111.592965200059</c:v>
                </c:pt>
                <c:pt idx="33529">
                  <c:v>111.592704515587</c:v>
                </c:pt>
                <c:pt idx="33530">
                  <c:v>111.592544444758</c:v>
                </c:pt>
                <c:pt idx="33531">
                  <c:v>111.592515784963</c:v>
                </c:pt>
                <c:pt idx="33532">
                  <c:v>111.592160422643</c:v>
                </c:pt>
                <c:pt idx="33533">
                  <c:v>111.592140553449</c:v>
                </c:pt>
                <c:pt idx="33534">
                  <c:v>111.591810521225</c:v>
                </c:pt>
                <c:pt idx="33535">
                  <c:v>111.591280851699</c:v>
                </c:pt>
                <c:pt idx="33536">
                  <c:v>111.59117108255199</c:v>
                </c:pt>
                <c:pt idx="33537">
                  <c:v>111.591159309093</c:v>
                </c:pt>
                <c:pt idx="33538">
                  <c:v>111.591113996058</c:v>
                </c:pt>
                <c:pt idx="33539">
                  <c:v>111.59106452856101</c:v>
                </c:pt>
                <c:pt idx="33540">
                  <c:v>111.590849222641</c:v>
                </c:pt>
                <c:pt idx="33541">
                  <c:v>111.59059279875299</c:v>
                </c:pt>
                <c:pt idx="33542">
                  <c:v>111.59022527346799</c:v>
                </c:pt>
                <c:pt idx="33543">
                  <c:v>111.59022288053799</c:v>
                </c:pt>
                <c:pt idx="33544">
                  <c:v>111.590181416786</c:v>
                </c:pt>
                <c:pt idx="33545">
                  <c:v>111.589944186463</c:v>
                </c:pt>
                <c:pt idx="33546">
                  <c:v>111.589926890673</c:v>
                </c:pt>
                <c:pt idx="33547">
                  <c:v>111.589836411185</c:v>
                </c:pt>
                <c:pt idx="33548">
                  <c:v>111.589742637851</c:v>
                </c:pt>
                <c:pt idx="33549">
                  <c:v>111.58965779067501</c:v>
                </c:pt>
                <c:pt idx="33550">
                  <c:v>111.58964679624</c:v>
                </c:pt>
                <c:pt idx="33551">
                  <c:v>111.58957098413001</c:v>
                </c:pt>
                <c:pt idx="33552">
                  <c:v>111.58917034765</c:v>
                </c:pt>
                <c:pt idx="33553">
                  <c:v>111.58901443748999</c:v>
                </c:pt>
                <c:pt idx="33554">
                  <c:v>111.588490845717</c:v>
                </c:pt>
                <c:pt idx="33555">
                  <c:v>111.587969261052</c:v>
                </c:pt>
                <c:pt idx="33556">
                  <c:v>111.587449451673</c:v>
                </c:pt>
                <c:pt idx="33557">
                  <c:v>111.587189850147</c:v>
                </c:pt>
                <c:pt idx="33558">
                  <c:v>111.587078728313</c:v>
                </c:pt>
                <c:pt idx="33559">
                  <c:v>111.58705625739</c:v>
                </c:pt>
                <c:pt idx="33560">
                  <c:v>111.58651420811</c:v>
                </c:pt>
                <c:pt idx="33561">
                  <c:v>111.585801191626</c:v>
                </c:pt>
                <c:pt idx="33562">
                  <c:v>111.585098746752</c:v>
                </c:pt>
                <c:pt idx="33563">
                  <c:v>111.58502376855</c:v>
                </c:pt>
                <c:pt idx="33564">
                  <c:v>111.584907579505</c:v>
                </c:pt>
                <c:pt idx="33565">
                  <c:v>111.58487854916901</c:v>
                </c:pt>
                <c:pt idx="33566">
                  <c:v>111.58383822805401</c:v>
                </c:pt>
                <c:pt idx="33567">
                  <c:v>111.58375194247699</c:v>
                </c:pt>
                <c:pt idx="33568">
                  <c:v>111.583288631221</c:v>
                </c:pt>
                <c:pt idx="33569">
                  <c:v>111.58301717428699</c:v>
                </c:pt>
                <c:pt idx="33570">
                  <c:v>111.582528009744</c:v>
                </c:pt>
                <c:pt idx="33571">
                  <c:v>111.582521459036</c:v>
                </c:pt>
                <c:pt idx="33572">
                  <c:v>111.582418648323</c:v>
                </c:pt>
                <c:pt idx="33573">
                  <c:v>111.582385830299</c:v>
                </c:pt>
                <c:pt idx="33574">
                  <c:v>111.58223973671301</c:v>
                </c:pt>
                <c:pt idx="33575">
                  <c:v>111.581735830022</c:v>
                </c:pt>
                <c:pt idx="33576">
                  <c:v>111.581580057371</c:v>
                </c:pt>
                <c:pt idx="33577">
                  <c:v>111.58124108339599</c:v>
                </c:pt>
                <c:pt idx="33578">
                  <c:v>111.581060184454</c:v>
                </c:pt>
                <c:pt idx="33579">
                  <c:v>111.581002481098</c:v>
                </c:pt>
                <c:pt idx="33580">
                  <c:v>111.580805899878</c:v>
                </c:pt>
                <c:pt idx="33581">
                  <c:v>111.58027756080899</c:v>
                </c:pt>
                <c:pt idx="33582">
                  <c:v>111.57856214738101</c:v>
                </c:pt>
                <c:pt idx="33583">
                  <c:v>111.578438866011</c:v>
                </c:pt>
                <c:pt idx="33584">
                  <c:v>111.57812377592499</c:v>
                </c:pt>
                <c:pt idx="33585">
                  <c:v>111.57802101170201</c:v>
                </c:pt>
                <c:pt idx="33586">
                  <c:v>111.57795317554999</c:v>
                </c:pt>
                <c:pt idx="33587">
                  <c:v>111.577681668086</c:v>
                </c:pt>
                <c:pt idx="33588">
                  <c:v>111.57715001884399</c:v>
                </c:pt>
                <c:pt idx="33589">
                  <c:v>111.576106516539</c:v>
                </c:pt>
                <c:pt idx="33590">
                  <c:v>111.57548907375499</c:v>
                </c:pt>
                <c:pt idx="33591">
                  <c:v>111.574910571464</c:v>
                </c:pt>
                <c:pt idx="33592">
                  <c:v>111.574152117521</c:v>
                </c:pt>
                <c:pt idx="33593">
                  <c:v>111.573073245481</c:v>
                </c:pt>
                <c:pt idx="33594">
                  <c:v>111.57271772039</c:v>
                </c:pt>
                <c:pt idx="33595">
                  <c:v>111.572443507259</c:v>
                </c:pt>
                <c:pt idx="33596">
                  <c:v>111.572422718216</c:v>
                </c:pt>
                <c:pt idx="33597">
                  <c:v>111.569374106453</c:v>
                </c:pt>
                <c:pt idx="33598">
                  <c:v>111.568959041973</c:v>
                </c:pt>
                <c:pt idx="33599">
                  <c:v>111.568358997956</c:v>
                </c:pt>
                <c:pt idx="33600">
                  <c:v>111.567973693765</c:v>
                </c:pt>
                <c:pt idx="33601">
                  <c:v>111.567964865541</c:v>
                </c:pt>
                <c:pt idx="33602">
                  <c:v>111.567765410071</c:v>
                </c:pt>
                <c:pt idx="33603">
                  <c:v>111.567196237161</c:v>
                </c:pt>
                <c:pt idx="33604">
                  <c:v>111.565336339483</c:v>
                </c:pt>
                <c:pt idx="33605">
                  <c:v>111.56182526683</c:v>
                </c:pt>
                <c:pt idx="33606">
                  <c:v>111.559449678834</c:v>
                </c:pt>
                <c:pt idx="33607">
                  <c:v>111.558616599768</c:v>
                </c:pt>
                <c:pt idx="33608">
                  <c:v>111.558568415903</c:v>
                </c:pt>
                <c:pt idx="33609">
                  <c:v>111.55734748577601</c:v>
                </c:pt>
                <c:pt idx="33610">
                  <c:v>111.548661517518</c:v>
                </c:pt>
                <c:pt idx="33611">
                  <c:v>111.54643740861501</c:v>
                </c:pt>
                <c:pt idx="33612">
                  <c:v>111.54409804871401</c:v>
                </c:pt>
                <c:pt idx="33613">
                  <c:v>111.541883818565</c:v>
                </c:pt>
                <c:pt idx="33614">
                  <c:v>111.49786085440201</c:v>
                </c:pt>
                <c:pt idx="33615">
                  <c:v>111.42379876291901</c:v>
                </c:pt>
                <c:pt idx="33616">
                  <c:v>111.415277338145</c:v>
                </c:pt>
                <c:pt idx="33617">
                  <c:v>111.282440433807</c:v>
                </c:pt>
                <c:pt idx="33618">
                  <c:v>111.18880892264499</c:v>
                </c:pt>
                <c:pt idx="33619">
                  <c:v>111.05510223989999</c:v>
                </c:pt>
                <c:pt idx="33620">
                  <c:v>111.035714421246</c:v>
                </c:pt>
                <c:pt idx="33621">
                  <c:v>111.023834798957</c:v>
                </c:pt>
                <c:pt idx="33622">
                  <c:v>110.92505651502201</c:v>
                </c:pt>
                <c:pt idx="33623">
                  <c:v>110.917001803708</c:v>
                </c:pt>
                <c:pt idx="33624">
                  <c:v>110.89347777421099</c:v>
                </c:pt>
                <c:pt idx="33625">
                  <c:v>110.871063180318</c:v>
                </c:pt>
                <c:pt idx="33626">
                  <c:v>110.859595466055</c:v>
                </c:pt>
                <c:pt idx="33627">
                  <c:v>110.84990584364699</c:v>
                </c:pt>
                <c:pt idx="33628">
                  <c:v>110.699131650955</c:v>
                </c:pt>
                <c:pt idx="33629">
                  <c:v>110.68662659489701</c:v>
                </c:pt>
                <c:pt idx="33630">
                  <c:v>110.660254791128</c:v>
                </c:pt>
                <c:pt idx="33631">
                  <c:v>110.606145205697</c:v>
                </c:pt>
                <c:pt idx="33632">
                  <c:v>110.57890045488899</c:v>
                </c:pt>
                <c:pt idx="33633">
                  <c:v>110.570837996873</c:v>
                </c:pt>
                <c:pt idx="33634">
                  <c:v>110.56845060687399</c:v>
                </c:pt>
                <c:pt idx="33635">
                  <c:v>110.515924124664</c:v>
                </c:pt>
                <c:pt idx="33636">
                  <c:v>110.44949195114501</c:v>
                </c:pt>
                <c:pt idx="33637">
                  <c:v>110.407521573604</c:v>
                </c:pt>
                <c:pt idx="33638">
                  <c:v>110.07076023979801</c:v>
                </c:pt>
                <c:pt idx="33639">
                  <c:v>110.057479292016</c:v>
                </c:pt>
                <c:pt idx="33640">
                  <c:v>110.011887724202</c:v>
                </c:pt>
                <c:pt idx="33641">
                  <c:v>109.93820431540099</c:v>
                </c:pt>
                <c:pt idx="33642">
                  <c:v>109.92192137804599</c:v>
                </c:pt>
                <c:pt idx="33643">
                  <c:v>109.89154201426</c:v>
                </c:pt>
                <c:pt idx="33644">
                  <c:v>109.826035663705</c:v>
                </c:pt>
                <c:pt idx="33645">
                  <c:v>109.778123522496</c:v>
                </c:pt>
                <c:pt idx="33646">
                  <c:v>109.768388181251</c:v>
                </c:pt>
                <c:pt idx="33647">
                  <c:v>109.684189935473</c:v>
                </c:pt>
                <c:pt idx="33648">
                  <c:v>109.683360568871</c:v>
                </c:pt>
                <c:pt idx="33649">
                  <c:v>109.494850179069</c:v>
                </c:pt>
                <c:pt idx="33650">
                  <c:v>109.46831251849601</c:v>
                </c:pt>
                <c:pt idx="33651">
                  <c:v>109.390874990878</c:v>
                </c:pt>
                <c:pt idx="33652">
                  <c:v>109.387746054982</c:v>
                </c:pt>
                <c:pt idx="33653">
                  <c:v>109.28467990067</c:v>
                </c:pt>
                <c:pt idx="33654">
                  <c:v>109.279280982028</c:v>
                </c:pt>
                <c:pt idx="33655">
                  <c:v>109.226626586839</c:v>
                </c:pt>
                <c:pt idx="33656">
                  <c:v>109.187653762888</c:v>
                </c:pt>
                <c:pt idx="33657">
                  <c:v>109.18051322786199</c:v>
                </c:pt>
                <c:pt idx="33658">
                  <c:v>109.120958489315</c:v>
                </c:pt>
                <c:pt idx="33659">
                  <c:v>109.101097265934</c:v>
                </c:pt>
                <c:pt idx="33660">
                  <c:v>109.067456785855</c:v>
                </c:pt>
                <c:pt idx="33661">
                  <c:v>109.05593887245</c:v>
                </c:pt>
                <c:pt idx="33662">
                  <c:v>109.03374574223101</c:v>
                </c:pt>
                <c:pt idx="33663">
                  <c:v>109.032846115826</c:v>
                </c:pt>
                <c:pt idx="33664">
                  <c:v>108.956870216906</c:v>
                </c:pt>
                <c:pt idx="33665">
                  <c:v>108.956731498259</c:v>
                </c:pt>
                <c:pt idx="33666">
                  <c:v>108.920156407677</c:v>
                </c:pt>
                <c:pt idx="33667">
                  <c:v>108.86585062890001</c:v>
                </c:pt>
                <c:pt idx="33668">
                  <c:v>108.826054736353</c:v>
                </c:pt>
                <c:pt idx="33669">
                  <c:v>108.818196561276</c:v>
                </c:pt>
                <c:pt idx="33670">
                  <c:v>108.739344830907</c:v>
                </c:pt>
                <c:pt idx="33671">
                  <c:v>108.708803777814</c:v>
                </c:pt>
                <c:pt idx="33672">
                  <c:v>108.70863849149001</c:v>
                </c:pt>
                <c:pt idx="33673">
                  <c:v>108.70820634050899</c:v>
                </c:pt>
                <c:pt idx="33674">
                  <c:v>108.70815757418499</c:v>
                </c:pt>
                <c:pt idx="33675">
                  <c:v>108.668502979915</c:v>
                </c:pt>
                <c:pt idx="33676">
                  <c:v>108.65952744441201</c:v>
                </c:pt>
                <c:pt idx="33677">
                  <c:v>108.659174655454</c:v>
                </c:pt>
                <c:pt idx="33678">
                  <c:v>108.61265952252199</c:v>
                </c:pt>
                <c:pt idx="33679">
                  <c:v>108.607323223213</c:v>
                </c:pt>
                <c:pt idx="33680">
                  <c:v>108.584213686757</c:v>
                </c:pt>
                <c:pt idx="33681">
                  <c:v>108.5506577643</c:v>
                </c:pt>
                <c:pt idx="33682">
                  <c:v>108.497899228024</c:v>
                </c:pt>
                <c:pt idx="33683">
                  <c:v>108.46066767603899</c:v>
                </c:pt>
                <c:pt idx="33684">
                  <c:v>108.450446666388</c:v>
                </c:pt>
                <c:pt idx="33685">
                  <c:v>108.441358600431</c:v>
                </c:pt>
                <c:pt idx="33686">
                  <c:v>108.431327813051</c:v>
                </c:pt>
                <c:pt idx="33687">
                  <c:v>108.419484100082</c:v>
                </c:pt>
                <c:pt idx="33688">
                  <c:v>108.419149396968</c:v>
                </c:pt>
                <c:pt idx="33689">
                  <c:v>108.400498625023</c:v>
                </c:pt>
                <c:pt idx="33690">
                  <c:v>108.392131210637</c:v>
                </c:pt>
                <c:pt idx="33691">
                  <c:v>108.389299352065</c:v>
                </c:pt>
                <c:pt idx="33692">
                  <c:v>108.358201700084</c:v>
                </c:pt>
                <c:pt idx="33693">
                  <c:v>108.358081927266</c:v>
                </c:pt>
                <c:pt idx="33694">
                  <c:v>108.35807752658501</c:v>
                </c:pt>
                <c:pt idx="33695">
                  <c:v>108.355810991174</c:v>
                </c:pt>
                <c:pt idx="33696">
                  <c:v>108.335258226978</c:v>
                </c:pt>
                <c:pt idx="33697">
                  <c:v>108.333129163324</c:v>
                </c:pt>
                <c:pt idx="33698">
                  <c:v>108.328470613646</c:v>
                </c:pt>
                <c:pt idx="33699">
                  <c:v>108.29076153722799</c:v>
                </c:pt>
                <c:pt idx="33700">
                  <c:v>108.29060774905599</c:v>
                </c:pt>
                <c:pt idx="33701">
                  <c:v>108.28940212166501</c:v>
                </c:pt>
                <c:pt idx="33702">
                  <c:v>108.282862940008</c:v>
                </c:pt>
                <c:pt idx="33703">
                  <c:v>108.26877001846501</c:v>
                </c:pt>
                <c:pt idx="33704">
                  <c:v>108.267705895254</c:v>
                </c:pt>
                <c:pt idx="33705">
                  <c:v>108.26546356646099</c:v>
                </c:pt>
                <c:pt idx="33706">
                  <c:v>108.220201483537</c:v>
                </c:pt>
                <c:pt idx="33707">
                  <c:v>108.21366640311901</c:v>
                </c:pt>
                <c:pt idx="33708">
                  <c:v>108.21233280865501</c:v>
                </c:pt>
                <c:pt idx="33709">
                  <c:v>108.182649824805</c:v>
                </c:pt>
                <c:pt idx="33710">
                  <c:v>108.18204578408201</c:v>
                </c:pt>
                <c:pt idx="33711">
                  <c:v>108.174636870154</c:v>
                </c:pt>
                <c:pt idx="33712">
                  <c:v>108.150887002072</c:v>
                </c:pt>
                <c:pt idx="33713">
                  <c:v>108.150777784743</c:v>
                </c:pt>
                <c:pt idx="33714">
                  <c:v>108.150475359976</c:v>
                </c:pt>
                <c:pt idx="33715">
                  <c:v>108.113824088561</c:v>
                </c:pt>
                <c:pt idx="33716">
                  <c:v>108.08939815596</c:v>
                </c:pt>
                <c:pt idx="33717">
                  <c:v>108.078318780605</c:v>
                </c:pt>
                <c:pt idx="33718">
                  <c:v>108.07827660138101</c:v>
                </c:pt>
                <c:pt idx="33719">
                  <c:v>108.07557356143499</c:v>
                </c:pt>
                <c:pt idx="33720">
                  <c:v>108.052189896908</c:v>
                </c:pt>
                <c:pt idx="33721">
                  <c:v>108.051575284088</c:v>
                </c:pt>
                <c:pt idx="33722">
                  <c:v>107.98626158777699</c:v>
                </c:pt>
                <c:pt idx="33723">
                  <c:v>107.974385096799</c:v>
                </c:pt>
                <c:pt idx="33724">
                  <c:v>107.947001690151</c:v>
                </c:pt>
                <c:pt idx="33725">
                  <c:v>107.858783058543</c:v>
                </c:pt>
                <c:pt idx="33726">
                  <c:v>107.838539776392</c:v>
                </c:pt>
                <c:pt idx="33727">
                  <c:v>107.818550035307</c:v>
                </c:pt>
                <c:pt idx="33728">
                  <c:v>107.797461030505</c:v>
                </c:pt>
                <c:pt idx="33729">
                  <c:v>107.736453273148</c:v>
                </c:pt>
                <c:pt idx="33730">
                  <c:v>107.59115299473601</c:v>
                </c:pt>
                <c:pt idx="33731">
                  <c:v>107.56692120846201</c:v>
                </c:pt>
                <c:pt idx="33732">
                  <c:v>107.56518025323</c:v>
                </c:pt>
                <c:pt idx="33733">
                  <c:v>107.557131771608</c:v>
                </c:pt>
                <c:pt idx="33734">
                  <c:v>107.522688920875</c:v>
                </c:pt>
                <c:pt idx="33735">
                  <c:v>107.52227993037501</c:v>
                </c:pt>
                <c:pt idx="33736">
                  <c:v>107.52087401584301</c:v>
                </c:pt>
                <c:pt idx="33737">
                  <c:v>107.51452567848</c:v>
                </c:pt>
                <c:pt idx="33738">
                  <c:v>107.511329107714</c:v>
                </c:pt>
                <c:pt idx="33739">
                  <c:v>107.49030196405801</c:v>
                </c:pt>
                <c:pt idx="33740">
                  <c:v>107.452187462022</c:v>
                </c:pt>
                <c:pt idx="33741">
                  <c:v>107.446648987329</c:v>
                </c:pt>
                <c:pt idx="33742">
                  <c:v>107.445277706383</c:v>
                </c:pt>
                <c:pt idx="33743">
                  <c:v>107.441020814647</c:v>
                </c:pt>
                <c:pt idx="33744">
                  <c:v>107.436316762191</c:v>
                </c:pt>
                <c:pt idx="33745">
                  <c:v>107.429168731408</c:v>
                </c:pt>
                <c:pt idx="33746">
                  <c:v>107.384077313142</c:v>
                </c:pt>
                <c:pt idx="33747">
                  <c:v>107.35537807617401</c:v>
                </c:pt>
                <c:pt idx="33748">
                  <c:v>107.344704934616</c:v>
                </c:pt>
                <c:pt idx="33749">
                  <c:v>107.332560175121</c:v>
                </c:pt>
                <c:pt idx="33750">
                  <c:v>107.310478211844</c:v>
                </c:pt>
                <c:pt idx="33751">
                  <c:v>107.253291763653</c:v>
                </c:pt>
                <c:pt idx="33752">
                  <c:v>107.23805709308699</c:v>
                </c:pt>
                <c:pt idx="33753">
                  <c:v>107.209361168744</c:v>
                </c:pt>
                <c:pt idx="33754">
                  <c:v>107.209190396709</c:v>
                </c:pt>
                <c:pt idx="33755">
                  <c:v>107.198710809875</c:v>
                </c:pt>
                <c:pt idx="33756">
                  <c:v>107.19855077108301</c:v>
                </c:pt>
                <c:pt idx="33757">
                  <c:v>107.19678051312199</c:v>
                </c:pt>
                <c:pt idx="33758">
                  <c:v>107.18431235702199</c:v>
                </c:pt>
                <c:pt idx="33759">
                  <c:v>107.17225134444899</c:v>
                </c:pt>
                <c:pt idx="33760">
                  <c:v>107.169378906651</c:v>
                </c:pt>
                <c:pt idx="33761">
                  <c:v>107.164235471152</c:v>
                </c:pt>
                <c:pt idx="33762">
                  <c:v>107.150451787855</c:v>
                </c:pt>
                <c:pt idx="33763">
                  <c:v>107.13938274101599</c:v>
                </c:pt>
                <c:pt idx="33764">
                  <c:v>107.129679488544</c:v>
                </c:pt>
                <c:pt idx="33765">
                  <c:v>107.128483881745</c:v>
                </c:pt>
                <c:pt idx="33766">
                  <c:v>107.108533131784</c:v>
                </c:pt>
                <c:pt idx="33767">
                  <c:v>107.105834190137</c:v>
                </c:pt>
                <c:pt idx="33768">
                  <c:v>107.103041630306</c:v>
                </c:pt>
                <c:pt idx="33769">
                  <c:v>107.097810552849</c:v>
                </c:pt>
                <c:pt idx="33770">
                  <c:v>107.089499823043</c:v>
                </c:pt>
                <c:pt idx="33771">
                  <c:v>107.06556774125001</c:v>
                </c:pt>
                <c:pt idx="33772">
                  <c:v>107.036713228125</c:v>
                </c:pt>
                <c:pt idx="33773">
                  <c:v>107.012492622625</c:v>
                </c:pt>
                <c:pt idx="33774">
                  <c:v>107.001873063849</c:v>
                </c:pt>
                <c:pt idx="33775">
                  <c:v>106.99535584909501</c:v>
                </c:pt>
                <c:pt idx="33776">
                  <c:v>106.991886893374</c:v>
                </c:pt>
                <c:pt idx="33777">
                  <c:v>106.96126248349999</c:v>
                </c:pt>
                <c:pt idx="33778">
                  <c:v>106.94899442125001</c:v>
                </c:pt>
                <c:pt idx="33779">
                  <c:v>106.948975707016</c:v>
                </c:pt>
                <c:pt idx="33780">
                  <c:v>106.934858320068</c:v>
                </c:pt>
                <c:pt idx="33781">
                  <c:v>106.93221527308501</c:v>
                </c:pt>
                <c:pt idx="33782">
                  <c:v>106.892118106401</c:v>
                </c:pt>
                <c:pt idx="33783">
                  <c:v>106.865518676563</c:v>
                </c:pt>
                <c:pt idx="33784">
                  <c:v>106.853274131765</c:v>
                </c:pt>
                <c:pt idx="33785">
                  <c:v>106.82641695955699</c:v>
                </c:pt>
                <c:pt idx="33786">
                  <c:v>106.82566663071501</c:v>
                </c:pt>
                <c:pt idx="33787">
                  <c:v>106.81842841126701</c:v>
                </c:pt>
                <c:pt idx="33788">
                  <c:v>106.81813794485301</c:v>
                </c:pt>
                <c:pt idx="33789">
                  <c:v>106.787280701276</c:v>
                </c:pt>
                <c:pt idx="33790">
                  <c:v>106.78350454928599</c:v>
                </c:pt>
                <c:pt idx="33791">
                  <c:v>106.764587831188</c:v>
                </c:pt>
                <c:pt idx="33792">
                  <c:v>106.750131727705</c:v>
                </c:pt>
                <c:pt idx="33793">
                  <c:v>106.73555239583</c:v>
                </c:pt>
                <c:pt idx="33794">
                  <c:v>106.733511921592</c:v>
                </c:pt>
                <c:pt idx="33795">
                  <c:v>106.70770186749399</c:v>
                </c:pt>
                <c:pt idx="33796">
                  <c:v>106.685990106375</c:v>
                </c:pt>
                <c:pt idx="33797">
                  <c:v>106.677195105926</c:v>
                </c:pt>
                <c:pt idx="33798">
                  <c:v>106.662376667883</c:v>
                </c:pt>
                <c:pt idx="33799">
                  <c:v>106.661952227968</c:v>
                </c:pt>
                <c:pt idx="33800">
                  <c:v>106.649055746401</c:v>
                </c:pt>
                <c:pt idx="33801">
                  <c:v>106.64341867749199</c:v>
                </c:pt>
                <c:pt idx="33802">
                  <c:v>106.641958182134</c:v>
                </c:pt>
                <c:pt idx="33803">
                  <c:v>106.619923112821</c:v>
                </c:pt>
                <c:pt idx="33804">
                  <c:v>106.619622562986</c:v>
                </c:pt>
                <c:pt idx="33805">
                  <c:v>106.615160029854</c:v>
                </c:pt>
                <c:pt idx="33806">
                  <c:v>106.609857555099</c:v>
                </c:pt>
                <c:pt idx="33807">
                  <c:v>106.608738689147</c:v>
                </c:pt>
                <c:pt idx="33808">
                  <c:v>106.56814512099101</c:v>
                </c:pt>
                <c:pt idx="33809">
                  <c:v>106.555685661556</c:v>
                </c:pt>
                <c:pt idx="33810">
                  <c:v>106.552627872884</c:v>
                </c:pt>
                <c:pt idx="33811">
                  <c:v>106.550544660375</c:v>
                </c:pt>
                <c:pt idx="33812">
                  <c:v>106.548418341942</c:v>
                </c:pt>
                <c:pt idx="33813">
                  <c:v>106.54384121375701</c:v>
                </c:pt>
                <c:pt idx="33814">
                  <c:v>106.542975795972</c:v>
                </c:pt>
                <c:pt idx="33815">
                  <c:v>106.539567012886</c:v>
                </c:pt>
                <c:pt idx="33816">
                  <c:v>106.534693662477</c:v>
                </c:pt>
                <c:pt idx="33817">
                  <c:v>106.530785098652</c:v>
                </c:pt>
                <c:pt idx="33818">
                  <c:v>106.530735481612</c:v>
                </c:pt>
                <c:pt idx="33819">
                  <c:v>106.52749571829899</c:v>
                </c:pt>
                <c:pt idx="33820">
                  <c:v>106.52570702343</c:v>
                </c:pt>
                <c:pt idx="33821">
                  <c:v>106.50903986807</c:v>
                </c:pt>
                <c:pt idx="33822">
                  <c:v>106.508877849361</c:v>
                </c:pt>
                <c:pt idx="33823">
                  <c:v>106.50518710467099</c:v>
                </c:pt>
                <c:pt idx="33824">
                  <c:v>106.49052661774201</c:v>
                </c:pt>
                <c:pt idx="33825">
                  <c:v>106.47965750530599</c:v>
                </c:pt>
                <c:pt idx="33826">
                  <c:v>106.47358490104401</c:v>
                </c:pt>
                <c:pt idx="33827">
                  <c:v>106.473502519989</c:v>
                </c:pt>
                <c:pt idx="33828">
                  <c:v>106.47345872023701</c:v>
                </c:pt>
                <c:pt idx="33829">
                  <c:v>106.472336752473</c:v>
                </c:pt>
                <c:pt idx="33830">
                  <c:v>106.472235810398</c:v>
                </c:pt>
                <c:pt idx="33831">
                  <c:v>106.47214833621</c:v>
                </c:pt>
                <c:pt idx="33832">
                  <c:v>106.47214829707799</c:v>
                </c:pt>
                <c:pt idx="33833">
                  <c:v>106.47099045415</c:v>
                </c:pt>
                <c:pt idx="33834">
                  <c:v>106.469119893474</c:v>
                </c:pt>
                <c:pt idx="33835">
                  <c:v>106.467514184366</c:v>
                </c:pt>
                <c:pt idx="33836">
                  <c:v>106.459805004107</c:v>
                </c:pt>
                <c:pt idx="33837">
                  <c:v>106.448736343519</c:v>
                </c:pt>
                <c:pt idx="33838">
                  <c:v>106.44389058372499</c:v>
                </c:pt>
                <c:pt idx="33839">
                  <c:v>106.44359118490701</c:v>
                </c:pt>
                <c:pt idx="33840">
                  <c:v>106.441067749485</c:v>
                </c:pt>
                <c:pt idx="33841">
                  <c:v>106.439084951539</c:v>
                </c:pt>
                <c:pt idx="33842">
                  <c:v>106.430068172467</c:v>
                </c:pt>
                <c:pt idx="33843">
                  <c:v>106.421987828038</c:v>
                </c:pt>
                <c:pt idx="33844">
                  <c:v>106.419387500741</c:v>
                </c:pt>
                <c:pt idx="33845">
                  <c:v>106.416714336333</c:v>
                </c:pt>
                <c:pt idx="33846">
                  <c:v>106.414588677116</c:v>
                </c:pt>
                <c:pt idx="33847">
                  <c:v>106.410992013109</c:v>
                </c:pt>
                <c:pt idx="33848">
                  <c:v>106.40975392957201</c:v>
                </c:pt>
                <c:pt idx="33849">
                  <c:v>106.40242379680799</c:v>
                </c:pt>
                <c:pt idx="33850">
                  <c:v>106.402173347793</c:v>
                </c:pt>
                <c:pt idx="33851">
                  <c:v>106.400686257687</c:v>
                </c:pt>
                <c:pt idx="33852">
                  <c:v>106.391708487388</c:v>
                </c:pt>
                <c:pt idx="33853">
                  <c:v>106.38878062011599</c:v>
                </c:pt>
                <c:pt idx="33854">
                  <c:v>106.385618422931</c:v>
                </c:pt>
                <c:pt idx="33855">
                  <c:v>106.372146033584</c:v>
                </c:pt>
                <c:pt idx="33856">
                  <c:v>106.36871805594799</c:v>
                </c:pt>
                <c:pt idx="33857">
                  <c:v>106.36341792539</c:v>
                </c:pt>
                <c:pt idx="33858">
                  <c:v>106.35080634505501</c:v>
                </c:pt>
                <c:pt idx="33859">
                  <c:v>106.348690513796</c:v>
                </c:pt>
                <c:pt idx="33860">
                  <c:v>106.34367571687</c:v>
                </c:pt>
                <c:pt idx="33861">
                  <c:v>106.33234117630499</c:v>
                </c:pt>
                <c:pt idx="33862">
                  <c:v>106.328368371376</c:v>
                </c:pt>
                <c:pt idx="33863">
                  <c:v>106.32532086604201</c:v>
                </c:pt>
                <c:pt idx="33864">
                  <c:v>106.322470787865</c:v>
                </c:pt>
                <c:pt idx="33865">
                  <c:v>106.320104520285</c:v>
                </c:pt>
                <c:pt idx="33866">
                  <c:v>106.301633501512</c:v>
                </c:pt>
                <c:pt idx="33867">
                  <c:v>106.300021588655</c:v>
                </c:pt>
                <c:pt idx="33868">
                  <c:v>106.296524707966</c:v>
                </c:pt>
                <c:pt idx="33869">
                  <c:v>106.292741446675</c:v>
                </c:pt>
                <c:pt idx="33870">
                  <c:v>106.29090688524001</c:v>
                </c:pt>
                <c:pt idx="33871">
                  <c:v>106.28376458672</c:v>
                </c:pt>
                <c:pt idx="33872">
                  <c:v>106.28003098162399</c:v>
                </c:pt>
                <c:pt idx="33873">
                  <c:v>106.279118752627</c:v>
                </c:pt>
                <c:pt idx="33874">
                  <c:v>106.27792618793001</c:v>
                </c:pt>
                <c:pt idx="33875">
                  <c:v>106.265499124287</c:v>
                </c:pt>
                <c:pt idx="33876">
                  <c:v>106.265486967369</c:v>
                </c:pt>
                <c:pt idx="33877">
                  <c:v>106.246998326473</c:v>
                </c:pt>
                <c:pt idx="33878">
                  <c:v>106.246299325039</c:v>
                </c:pt>
                <c:pt idx="33879">
                  <c:v>106.23988959318</c:v>
                </c:pt>
                <c:pt idx="33880">
                  <c:v>106.239333095557</c:v>
                </c:pt>
                <c:pt idx="33881">
                  <c:v>106.239097242436</c:v>
                </c:pt>
                <c:pt idx="33882">
                  <c:v>106.238597381736</c:v>
                </c:pt>
                <c:pt idx="33883">
                  <c:v>106.2380408114</c:v>
                </c:pt>
                <c:pt idx="33884">
                  <c:v>106.23800185962401</c:v>
                </c:pt>
                <c:pt idx="33885">
                  <c:v>106.237747717939</c:v>
                </c:pt>
                <c:pt idx="33886">
                  <c:v>106.231032391838</c:v>
                </c:pt>
                <c:pt idx="33887">
                  <c:v>106.20366874243</c:v>
                </c:pt>
                <c:pt idx="33888">
                  <c:v>106.19204331792599</c:v>
                </c:pt>
                <c:pt idx="33889">
                  <c:v>106.18764061178</c:v>
                </c:pt>
                <c:pt idx="33890">
                  <c:v>106.175731638787</c:v>
                </c:pt>
                <c:pt idx="33891">
                  <c:v>106.17532516455</c:v>
                </c:pt>
                <c:pt idx="33892">
                  <c:v>106.17512816878801</c:v>
                </c:pt>
                <c:pt idx="33893">
                  <c:v>106.162906763031</c:v>
                </c:pt>
                <c:pt idx="33894">
                  <c:v>106.15940073594901</c:v>
                </c:pt>
                <c:pt idx="33895">
                  <c:v>106.159309254481</c:v>
                </c:pt>
                <c:pt idx="33896">
                  <c:v>106.144994853645</c:v>
                </c:pt>
                <c:pt idx="33897">
                  <c:v>106.136760871711</c:v>
                </c:pt>
                <c:pt idx="33898">
                  <c:v>106.136745493343</c:v>
                </c:pt>
                <c:pt idx="33899">
                  <c:v>106.134905567141</c:v>
                </c:pt>
                <c:pt idx="33900">
                  <c:v>106.127938115097</c:v>
                </c:pt>
                <c:pt idx="33901">
                  <c:v>106.103710413683</c:v>
                </c:pt>
                <c:pt idx="33902">
                  <c:v>106.102175933654</c:v>
                </c:pt>
                <c:pt idx="33903">
                  <c:v>106.089061544404</c:v>
                </c:pt>
                <c:pt idx="33904">
                  <c:v>106.08879008572799</c:v>
                </c:pt>
                <c:pt idx="33905">
                  <c:v>106.081965136006</c:v>
                </c:pt>
                <c:pt idx="33906">
                  <c:v>106.062163536112</c:v>
                </c:pt>
                <c:pt idx="33907">
                  <c:v>106.055616244145</c:v>
                </c:pt>
                <c:pt idx="33908">
                  <c:v>106.048063913384</c:v>
                </c:pt>
                <c:pt idx="33909">
                  <c:v>106.03239596642</c:v>
                </c:pt>
                <c:pt idx="33910">
                  <c:v>106.032294620161</c:v>
                </c:pt>
                <c:pt idx="33911">
                  <c:v>106.03205711871</c:v>
                </c:pt>
                <c:pt idx="33912">
                  <c:v>106.03187158716101</c:v>
                </c:pt>
                <c:pt idx="33913">
                  <c:v>106.03181835540499</c:v>
                </c:pt>
                <c:pt idx="33914">
                  <c:v>106.03126102664</c:v>
                </c:pt>
                <c:pt idx="33915">
                  <c:v>106.031177769395</c:v>
                </c:pt>
                <c:pt idx="33916">
                  <c:v>106.03083113135099</c:v>
                </c:pt>
                <c:pt idx="33917">
                  <c:v>106.030664894377</c:v>
                </c:pt>
                <c:pt idx="33918">
                  <c:v>106.03051285148101</c:v>
                </c:pt>
                <c:pt idx="33919">
                  <c:v>106.02985952740001</c:v>
                </c:pt>
                <c:pt idx="33920">
                  <c:v>106.02532140871701</c:v>
                </c:pt>
                <c:pt idx="33921">
                  <c:v>106.00106673875401</c:v>
                </c:pt>
                <c:pt idx="33922">
                  <c:v>105.992199012524</c:v>
                </c:pt>
                <c:pt idx="33923">
                  <c:v>105.982157528662</c:v>
                </c:pt>
                <c:pt idx="33924">
                  <c:v>105.96712435352499</c:v>
                </c:pt>
                <c:pt idx="33925">
                  <c:v>105.95312285174801</c:v>
                </c:pt>
                <c:pt idx="33926">
                  <c:v>105.95255663181899</c:v>
                </c:pt>
                <c:pt idx="33927">
                  <c:v>105.952000779358</c:v>
                </c:pt>
                <c:pt idx="33928">
                  <c:v>105.928020298025</c:v>
                </c:pt>
                <c:pt idx="33929">
                  <c:v>105.927491810807</c:v>
                </c:pt>
                <c:pt idx="33930">
                  <c:v>105.91054035645</c:v>
                </c:pt>
                <c:pt idx="33931">
                  <c:v>105.877802943628</c:v>
                </c:pt>
                <c:pt idx="33932">
                  <c:v>105.86342542278</c:v>
                </c:pt>
                <c:pt idx="33933">
                  <c:v>105.79645743997099</c:v>
                </c:pt>
                <c:pt idx="33934">
                  <c:v>105.78187698800799</c:v>
                </c:pt>
                <c:pt idx="33935">
                  <c:v>105.74825167498599</c:v>
                </c:pt>
                <c:pt idx="33936">
                  <c:v>105.737249385544</c:v>
                </c:pt>
                <c:pt idx="33937">
                  <c:v>105.714232048719</c:v>
                </c:pt>
                <c:pt idx="33938">
                  <c:v>105.700966107266</c:v>
                </c:pt>
                <c:pt idx="33939">
                  <c:v>105.695315447903</c:v>
                </c:pt>
                <c:pt idx="33940">
                  <c:v>105.693117646941</c:v>
                </c:pt>
                <c:pt idx="33941">
                  <c:v>105.67855315297101</c:v>
                </c:pt>
                <c:pt idx="33942">
                  <c:v>105.674583477844</c:v>
                </c:pt>
                <c:pt idx="33943">
                  <c:v>105.66095035808701</c:v>
                </c:pt>
                <c:pt idx="33944">
                  <c:v>105.650823792102</c:v>
                </c:pt>
                <c:pt idx="33945">
                  <c:v>105.611537436003</c:v>
                </c:pt>
                <c:pt idx="33946">
                  <c:v>105.603477130773</c:v>
                </c:pt>
                <c:pt idx="33947">
                  <c:v>105.599796241927</c:v>
                </c:pt>
                <c:pt idx="33948">
                  <c:v>105.596579179223</c:v>
                </c:pt>
                <c:pt idx="33949">
                  <c:v>105.595300261152</c:v>
                </c:pt>
                <c:pt idx="33950">
                  <c:v>105.58152608908701</c:v>
                </c:pt>
                <c:pt idx="33951">
                  <c:v>105.57796569549301</c:v>
                </c:pt>
                <c:pt idx="33952">
                  <c:v>105.56987078692801</c:v>
                </c:pt>
                <c:pt idx="33953">
                  <c:v>105.52642017354501</c:v>
                </c:pt>
                <c:pt idx="33954">
                  <c:v>105.52594112689199</c:v>
                </c:pt>
                <c:pt idx="33955">
                  <c:v>105.52516780934</c:v>
                </c:pt>
                <c:pt idx="33956">
                  <c:v>105.523991002095</c:v>
                </c:pt>
                <c:pt idx="33957">
                  <c:v>105.51881555662401</c:v>
                </c:pt>
                <c:pt idx="33958">
                  <c:v>105.511340356613</c:v>
                </c:pt>
                <c:pt idx="33959">
                  <c:v>105.50004818554601</c:v>
                </c:pt>
                <c:pt idx="33960">
                  <c:v>105.49074676388101</c:v>
                </c:pt>
                <c:pt idx="33961">
                  <c:v>105.488109079122</c:v>
                </c:pt>
                <c:pt idx="33962">
                  <c:v>105.478689925821</c:v>
                </c:pt>
                <c:pt idx="33963">
                  <c:v>105.47678906133901</c:v>
                </c:pt>
                <c:pt idx="33964">
                  <c:v>105.474072116795</c:v>
                </c:pt>
                <c:pt idx="33965">
                  <c:v>105.46023079346099</c:v>
                </c:pt>
                <c:pt idx="33966">
                  <c:v>105.459392674442</c:v>
                </c:pt>
                <c:pt idx="33967">
                  <c:v>105.458148715012</c:v>
                </c:pt>
                <c:pt idx="33968">
                  <c:v>105.44990868491701</c:v>
                </c:pt>
                <c:pt idx="33969">
                  <c:v>105.448096139987</c:v>
                </c:pt>
                <c:pt idx="33970">
                  <c:v>105.44695301205699</c:v>
                </c:pt>
                <c:pt idx="33971">
                  <c:v>105.44659818313001</c:v>
                </c:pt>
                <c:pt idx="33972">
                  <c:v>105.443391961475</c:v>
                </c:pt>
                <c:pt idx="33973">
                  <c:v>105.442636382871</c:v>
                </c:pt>
                <c:pt idx="33974">
                  <c:v>105.43990272553501</c:v>
                </c:pt>
                <c:pt idx="33975">
                  <c:v>105.43666815896</c:v>
                </c:pt>
                <c:pt idx="33976">
                  <c:v>105.432816861389</c:v>
                </c:pt>
                <c:pt idx="33977">
                  <c:v>105.426922457559</c:v>
                </c:pt>
                <c:pt idx="33978">
                  <c:v>105.425082739918</c:v>
                </c:pt>
                <c:pt idx="33979">
                  <c:v>105.4211443816</c:v>
                </c:pt>
                <c:pt idx="33980">
                  <c:v>105.42025410800601</c:v>
                </c:pt>
                <c:pt idx="33981">
                  <c:v>105.417237503111</c:v>
                </c:pt>
                <c:pt idx="33982">
                  <c:v>105.40435155164801</c:v>
                </c:pt>
                <c:pt idx="33983">
                  <c:v>105.403743049578</c:v>
                </c:pt>
                <c:pt idx="33984">
                  <c:v>105.40015959116501</c:v>
                </c:pt>
                <c:pt idx="33985">
                  <c:v>105.39984675292</c:v>
                </c:pt>
                <c:pt idx="33986">
                  <c:v>105.396806438309</c:v>
                </c:pt>
                <c:pt idx="33987">
                  <c:v>105.39667932790501</c:v>
                </c:pt>
                <c:pt idx="33988">
                  <c:v>105.39406501988999</c:v>
                </c:pt>
                <c:pt idx="33989">
                  <c:v>105.39219913781101</c:v>
                </c:pt>
                <c:pt idx="33990">
                  <c:v>105.391653668701</c:v>
                </c:pt>
                <c:pt idx="33991">
                  <c:v>105.39069734758399</c:v>
                </c:pt>
                <c:pt idx="33992">
                  <c:v>105.38600622353501</c:v>
                </c:pt>
                <c:pt idx="33993">
                  <c:v>105.38520455292399</c:v>
                </c:pt>
                <c:pt idx="33994">
                  <c:v>105.384342625686</c:v>
                </c:pt>
                <c:pt idx="33995">
                  <c:v>105.382529781778</c:v>
                </c:pt>
                <c:pt idx="33996">
                  <c:v>105.37184709443</c:v>
                </c:pt>
                <c:pt idx="33997">
                  <c:v>105.37088054775801</c:v>
                </c:pt>
                <c:pt idx="33998">
                  <c:v>105.370402366368</c:v>
                </c:pt>
                <c:pt idx="33999">
                  <c:v>105.36559577724999</c:v>
                </c:pt>
                <c:pt idx="34000">
                  <c:v>105.35259796851101</c:v>
                </c:pt>
                <c:pt idx="34001">
                  <c:v>105.312561449364</c:v>
                </c:pt>
                <c:pt idx="34002">
                  <c:v>105.31202932846401</c:v>
                </c:pt>
                <c:pt idx="34003">
                  <c:v>105.304729611044</c:v>
                </c:pt>
                <c:pt idx="34004">
                  <c:v>105.29891274721101</c:v>
                </c:pt>
                <c:pt idx="34005">
                  <c:v>105.298121770417</c:v>
                </c:pt>
                <c:pt idx="34006">
                  <c:v>105.296834028521</c:v>
                </c:pt>
                <c:pt idx="34007">
                  <c:v>105.293210399977</c:v>
                </c:pt>
                <c:pt idx="34008">
                  <c:v>105.29075092734401</c:v>
                </c:pt>
                <c:pt idx="34009">
                  <c:v>105.290340753132</c:v>
                </c:pt>
                <c:pt idx="34010">
                  <c:v>105.287812128387</c:v>
                </c:pt>
                <c:pt idx="34011">
                  <c:v>105.28288955140999</c:v>
                </c:pt>
                <c:pt idx="34012">
                  <c:v>105.280297830706</c:v>
                </c:pt>
                <c:pt idx="34013">
                  <c:v>105.280107343872</c:v>
                </c:pt>
                <c:pt idx="34014">
                  <c:v>105.277347808004</c:v>
                </c:pt>
                <c:pt idx="34015">
                  <c:v>105.274753470767</c:v>
                </c:pt>
                <c:pt idx="34016">
                  <c:v>105.270795695725</c:v>
                </c:pt>
                <c:pt idx="34017">
                  <c:v>105.26634514779499</c:v>
                </c:pt>
                <c:pt idx="34018">
                  <c:v>105.264659948149</c:v>
                </c:pt>
                <c:pt idx="34019">
                  <c:v>105.251851499994</c:v>
                </c:pt>
                <c:pt idx="34020">
                  <c:v>105.240145771144</c:v>
                </c:pt>
                <c:pt idx="34021">
                  <c:v>105.23963504046699</c:v>
                </c:pt>
                <c:pt idx="34022">
                  <c:v>105.23798250050299</c:v>
                </c:pt>
                <c:pt idx="34023">
                  <c:v>105.236396762067</c:v>
                </c:pt>
                <c:pt idx="34024">
                  <c:v>105.23562225189499</c:v>
                </c:pt>
                <c:pt idx="34025">
                  <c:v>105.235542328101</c:v>
                </c:pt>
                <c:pt idx="34026">
                  <c:v>105.23516301321</c:v>
                </c:pt>
                <c:pt idx="34027">
                  <c:v>105.232042479255</c:v>
                </c:pt>
                <c:pt idx="34028">
                  <c:v>105.220521093983</c:v>
                </c:pt>
                <c:pt idx="34029">
                  <c:v>105.21692146037201</c:v>
                </c:pt>
                <c:pt idx="34030">
                  <c:v>105.21461561908001</c:v>
                </c:pt>
                <c:pt idx="34031">
                  <c:v>105.214257955547</c:v>
                </c:pt>
                <c:pt idx="34032">
                  <c:v>105.213794813181</c:v>
                </c:pt>
                <c:pt idx="34033">
                  <c:v>105.21343713463099</c:v>
                </c:pt>
                <c:pt idx="34034">
                  <c:v>105.209585742727</c:v>
                </c:pt>
                <c:pt idx="34035">
                  <c:v>105.208758379597</c:v>
                </c:pt>
                <c:pt idx="34036">
                  <c:v>105.206565754095</c:v>
                </c:pt>
                <c:pt idx="34037">
                  <c:v>105.20265504459699</c:v>
                </c:pt>
                <c:pt idx="34038">
                  <c:v>105.196376148078</c:v>
                </c:pt>
                <c:pt idx="34039">
                  <c:v>105.192654868118</c:v>
                </c:pt>
                <c:pt idx="34040">
                  <c:v>105.192061799155</c:v>
                </c:pt>
                <c:pt idx="34041">
                  <c:v>105.191982439626</c:v>
                </c:pt>
                <c:pt idx="34042">
                  <c:v>105.19157467108001</c:v>
                </c:pt>
                <c:pt idx="34043">
                  <c:v>105.19023835331799</c:v>
                </c:pt>
                <c:pt idx="34044">
                  <c:v>105.189771072277</c:v>
                </c:pt>
                <c:pt idx="34045">
                  <c:v>105.189602718587</c:v>
                </c:pt>
                <c:pt idx="34046">
                  <c:v>105.180753258821</c:v>
                </c:pt>
                <c:pt idx="34047">
                  <c:v>105.17599190448</c:v>
                </c:pt>
                <c:pt idx="34048">
                  <c:v>105.172151600948</c:v>
                </c:pt>
                <c:pt idx="34049">
                  <c:v>105.156023373758</c:v>
                </c:pt>
                <c:pt idx="34050">
                  <c:v>105.153399821893</c:v>
                </c:pt>
                <c:pt idx="34051">
                  <c:v>105.14204492219</c:v>
                </c:pt>
                <c:pt idx="34052">
                  <c:v>105.129460919737</c:v>
                </c:pt>
                <c:pt idx="34053">
                  <c:v>105.127747800386</c:v>
                </c:pt>
                <c:pt idx="34054">
                  <c:v>105.116322755491</c:v>
                </c:pt>
                <c:pt idx="34055">
                  <c:v>105.107364681562</c:v>
                </c:pt>
                <c:pt idx="34056">
                  <c:v>105.092957538208</c:v>
                </c:pt>
                <c:pt idx="34057">
                  <c:v>105.089086538972</c:v>
                </c:pt>
                <c:pt idx="34058">
                  <c:v>105.085483115541</c:v>
                </c:pt>
                <c:pt idx="34059">
                  <c:v>105.08487184743301</c:v>
                </c:pt>
                <c:pt idx="34060">
                  <c:v>105.082753326119</c:v>
                </c:pt>
                <c:pt idx="34061">
                  <c:v>105.076306020849</c:v>
                </c:pt>
                <c:pt idx="34062">
                  <c:v>105.068335696619</c:v>
                </c:pt>
                <c:pt idx="34063">
                  <c:v>105.060389199037</c:v>
                </c:pt>
                <c:pt idx="34064">
                  <c:v>105.049931155884</c:v>
                </c:pt>
                <c:pt idx="34065">
                  <c:v>105.04770873275</c:v>
                </c:pt>
                <c:pt idx="34066">
                  <c:v>105.03305139460301</c:v>
                </c:pt>
                <c:pt idx="34067">
                  <c:v>105.022132741047</c:v>
                </c:pt>
                <c:pt idx="34068">
                  <c:v>105.010774501374</c:v>
                </c:pt>
                <c:pt idx="34069">
                  <c:v>105.008209040609</c:v>
                </c:pt>
                <c:pt idx="34070">
                  <c:v>105.001946108151</c:v>
                </c:pt>
                <c:pt idx="34071">
                  <c:v>104.997492318748</c:v>
                </c:pt>
                <c:pt idx="34072">
                  <c:v>104.977584920269</c:v>
                </c:pt>
                <c:pt idx="34073">
                  <c:v>104.963762073235</c:v>
                </c:pt>
                <c:pt idx="34074">
                  <c:v>104.96362912617199</c:v>
                </c:pt>
                <c:pt idx="34075">
                  <c:v>104.955519898457</c:v>
                </c:pt>
                <c:pt idx="34076">
                  <c:v>104.90194645796601</c:v>
                </c:pt>
                <c:pt idx="34077">
                  <c:v>104.885150463828</c:v>
                </c:pt>
                <c:pt idx="34078">
                  <c:v>104.86750057014901</c:v>
                </c:pt>
                <c:pt idx="34079">
                  <c:v>104.865779477232</c:v>
                </c:pt>
                <c:pt idx="34080">
                  <c:v>104.856054985797</c:v>
                </c:pt>
                <c:pt idx="34081">
                  <c:v>104.805942805949</c:v>
                </c:pt>
                <c:pt idx="34082">
                  <c:v>104.79740649985</c:v>
                </c:pt>
                <c:pt idx="34083">
                  <c:v>104.769899139416</c:v>
                </c:pt>
                <c:pt idx="34084">
                  <c:v>104.759954359937</c:v>
                </c:pt>
                <c:pt idx="34085">
                  <c:v>104.696416034682</c:v>
                </c:pt>
                <c:pt idx="34086">
                  <c:v>104.682564010406</c:v>
                </c:pt>
                <c:pt idx="34087">
                  <c:v>104.64232882684701</c:v>
                </c:pt>
                <c:pt idx="34088">
                  <c:v>104.639650055514</c:v>
                </c:pt>
                <c:pt idx="34089">
                  <c:v>104.633907277581</c:v>
                </c:pt>
                <c:pt idx="34090">
                  <c:v>104.625958413326</c:v>
                </c:pt>
                <c:pt idx="34091">
                  <c:v>104.62047364818901</c:v>
                </c:pt>
                <c:pt idx="34092">
                  <c:v>104.617585754544</c:v>
                </c:pt>
                <c:pt idx="34093">
                  <c:v>104.61469190571199</c:v>
                </c:pt>
                <c:pt idx="34094">
                  <c:v>104.589972418133</c:v>
                </c:pt>
                <c:pt idx="34095">
                  <c:v>104.58660944635299</c:v>
                </c:pt>
                <c:pt idx="34096">
                  <c:v>104.584760844798</c:v>
                </c:pt>
                <c:pt idx="34097">
                  <c:v>104.572356474372</c:v>
                </c:pt>
                <c:pt idx="34098">
                  <c:v>104.56913978393401</c:v>
                </c:pt>
                <c:pt idx="34099">
                  <c:v>104.56397030174099</c:v>
                </c:pt>
                <c:pt idx="34100">
                  <c:v>104.555295378352</c:v>
                </c:pt>
                <c:pt idx="34101">
                  <c:v>104.53857813692299</c:v>
                </c:pt>
                <c:pt idx="34102">
                  <c:v>104.534075100781</c:v>
                </c:pt>
                <c:pt idx="34103">
                  <c:v>104.528139554997</c:v>
                </c:pt>
                <c:pt idx="34104">
                  <c:v>104.508840381098</c:v>
                </c:pt>
                <c:pt idx="34105">
                  <c:v>104.49994751694599</c:v>
                </c:pt>
                <c:pt idx="34106">
                  <c:v>104.49180450382001</c:v>
                </c:pt>
                <c:pt idx="34107">
                  <c:v>104.4917440343</c:v>
                </c:pt>
                <c:pt idx="34108">
                  <c:v>104.469144052018</c:v>
                </c:pt>
                <c:pt idx="34109">
                  <c:v>104.444846001503</c:v>
                </c:pt>
                <c:pt idx="34110">
                  <c:v>104.415213018101</c:v>
                </c:pt>
                <c:pt idx="34111">
                  <c:v>104.399290946034</c:v>
                </c:pt>
                <c:pt idx="34112">
                  <c:v>104.397938299766</c:v>
                </c:pt>
                <c:pt idx="34113">
                  <c:v>104.38788665237701</c:v>
                </c:pt>
                <c:pt idx="34114">
                  <c:v>104.375800388106</c:v>
                </c:pt>
                <c:pt idx="34115">
                  <c:v>104.372249036808</c:v>
                </c:pt>
                <c:pt idx="34116">
                  <c:v>104.36442546628901</c:v>
                </c:pt>
                <c:pt idx="34117">
                  <c:v>104.364210692792</c:v>
                </c:pt>
                <c:pt idx="34118">
                  <c:v>104.360724983759</c:v>
                </c:pt>
                <c:pt idx="34119">
                  <c:v>104.35788615406</c:v>
                </c:pt>
                <c:pt idx="34120">
                  <c:v>104.31176853179601</c:v>
                </c:pt>
                <c:pt idx="34121">
                  <c:v>104.290112228658</c:v>
                </c:pt>
                <c:pt idx="34122">
                  <c:v>104.28378760157401</c:v>
                </c:pt>
                <c:pt idx="34123">
                  <c:v>104.277074006974</c:v>
                </c:pt>
                <c:pt idx="34124">
                  <c:v>104.268520621927</c:v>
                </c:pt>
                <c:pt idx="34125">
                  <c:v>104.244192298596</c:v>
                </c:pt>
                <c:pt idx="34126">
                  <c:v>104.233481903751</c:v>
                </c:pt>
                <c:pt idx="34127">
                  <c:v>104.226462606216</c:v>
                </c:pt>
                <c:pt idx="34128">
                  <c:v>104.224383949908</c:v>
                </c:pt>
                <c:pt idx="34129">
                  <c:v>104.22068891587</c:v>
                </c:pt>
                <c:pt idx="34130">
                  <c:v>104.207909115863</c:v>
                </c:pt>
                <c:pt idx="34131">
                  <c:v>104.192272336713</c:v>
                </c:pt>
                <c:pt idx="34132">
                  <c:v>104.165803453515</c:v>
                </c:pt>
                <c:pt idx="34133">
                  <c:v>104.141887368711</c:v>
                </c:pt>
                <c:pt idx="34134">
                  <c:v>104.134593323541</c:v>
                </c:pt>
                <c:pt idx="34135">
                  <c:v>104.093010791786</c:v>
                </c:pt>
                <c:pt idx="34136">
                  <c:v>104.078153509904</c:v>
                </c:pt>
                <c:pt idx="34137">
                  <c:v>104.075496301548</c:v>
                </c:pt>
                <c:pt idx="34138">
                  <c:v>104.05834930810801</c:v>
                </c:pt>
                <c:pt idx="34139">
                  <c:v>104.053718061124</c:v>
                </c:pt>
                <c:pt idx="34140">
                  <c:v>104.048238013857</c:v>
                </c:pt>
                <c:pt idx="34141">
                  <c:v>104.033967869292</c:v>
                </c:pt>
                <c:pt idx="34142">
                  <c:v>103.988939126806</c:v>
                </c:pt>
                <c:pt idx="34143">
                  <c:v>103.982540415838</c:v>
                </c:pt>
                <c:pt idx="34144">
                  <c:v>103.97835312043399</c:v>
                </c:pt>
                <c:pt idx="34145">
                  <c:v>103.971467555892</c:v>
                </c:pt>
                <c:pt idx="34146">
                  <c:v>103.96905667632799</c:v>
                </c:pt>
                <c:pt idx="34147">
                  <c:v>103.965292211011</c:v>
                </c:pt>
                <c:pt idx="34148">
                  <c:v>103.960100461607</c:v>
                </c:pt>
                <c:pt idx="34149">
                  <c:v>103.943214582707</c:v>
                </c:pt>
                <c:pt idx="34150">
                  <c:v>103.90297286727601</c:v>
                </c:pt>
                <c:pt idx="34151">
                  <c:v>103.896781173048</c:v>
                </c:pt>
                <c:pt idx="34152">
                  <c:v>103.889923844393</c:v>
                </c:pt>
                <c:pt idx="34153">
                  <c:v>103.884366890127</c:v>
                </c:pt>
                <c:pt idx="34154">
                  <c:v>103.87428327580299</c:v>
                </c:pt>
                <c:pt idx="34155">
                  <c:v>103.871143106471</c:v>
                </c:pt>
                <c:pt idx="34156">
                  <c:v>103.869976127683</c:v>
                </c:pt>
                <c:pt idx="34157">
                  <c:v>103.852221171189</c:v>
                </c:pt>
                <c:pt idx="34158">
                  <c:v>103.850439079886</c:v>
                </c:pt>
                <c:pt idx="34159">
                  <c:v>103.837896707282</c:v>
                </c:pt>
                <c:pt idx="34160">
                  <c:v>103.83778738585301</c:v>
                </c:pt>
                <c:pt idx="34161">
                  <c:v>103.832704253168</c:v>
                </c:pt>
                <c:pt idx="34162">
                  <c:v>103.82115288758401</c:v>
                </c:pt>
                <c:pt idx="34163">
                  <c:v>103.82099816754599</c:v>
                </c:pt>
                <c:pt idx="34164">
                  <c:v>103.819317709975</c:v>
                </c:pt>
                <c:pt idx="34165">
                  <c:v>103.81702374388</c:v>
                </c:pt>
                <c:pt idx="34166">
                  <c:v>103.815445733741</c:v>
                </c:pt>
                <c:pt idx="34167">
                  <c:v>103.793196207657</c:v>
                </c:pt>
                <c:pt idx="34168">
                  <c:v>103.775199155039</c:v>
                </c:pt>
                <c:pt idx="34169">
                  <c:v>103.768547150358</c:v>
                </c:pt>
                <c:pt idx="34170">
                  <c:v>103.75708020255099</c:v>
                </c:pt>
                <c:pt idx="34171">
                  <c:v>103.754512765602</c:v>
                </c:pt>
                <c:pt idx="34172">
                  <c:v>103.749839479587</c:v>
                </c:pt>
                <c:pt idx="34173">
                  <c:v>103.728510193592</c:v>
                </c:pt>
                <c:pt idx="34174">
                  <c:v>103.720833447684</c:v>
                </c:pt>
                <c:pt idx="34175">
                  <c:v>103.717410226875</c:v>
                </c:pt>
                <c:pt idx="34176">
                  <c:v>103.663281369248</c:v>
                </c:pt>
                <c:pt idx="34177">
                  <c:v>103.655605345094</c:v>
                </c:pt>
                <c:pt idx="34178">
                  <c:v>103.652324230804</c:v>
                </c:pt>
                <c:pt idx="34179">
                  <c:v>103.644392860769</c:v>
                </c:pt>
                <c:pt idx="34180">
                  <c:v>103.640293918458</c:v>
                </c:pt>
                <c:pt idx="34181">
                  <c:v>103.63736700802799</c:v>
                </c:pt>
                <c:pt idx="34182">
                  <c:v>103.630829012395</c:v>
                </c:pt>
                <c:pt idx="34183">
                  <c:v>103.62071306422899</c:v>
                </c:pt>
                <c:pt idx="34184">
                  <c:v>103.577404956603</c:v>
                </c:pt>
                <c:pt idx="34185">
                  <c:v>103.565907271714</c:v>
                </c:pt>
                <c:pt idx="34186">
                  <c:v>103.563471034472</c:v>
                </c:pt>
                <c:pt idx="34187">
                  <c:v>103.55457845801</c:v>
                </c:pt>
                <c:pt idx="34188">
                  <c:v>103.527810703124</c:v>
                </c:pt>
                <c:pt idx="34189">
                  <c:v>103.50863847516599</c:v>
                </c:pt>
                <c:pt idx="34190">
                  <c:v>103.49964700898801</c:v>
                </c:pt>
                <c:pt idx="34191">
                  <c:v>103.497581540852</c:v>
                </c:pt>
                <c:pt idx="34192">
                  <c:v>103.49242538498299</c:v>
                </c:pt>
                <c:pt idx="34193">
                  <c:v>103.464331099098</c:v>
                </c:pt>
                <c:pt idx="34194">
                  <c:v>103.458993885222</c:v>
                </c:pt>
                <c:pt idx="34195">
                  <c:v>103.44970188996901</c:v>
                </c:pt>
                <c:pt idx="34196">
                  <c:v>103.434842791248</c:v>
                </c:pt>
                <c:pt idx="34197">
                  <c:v>103.432875155606</c:v>
                </c:pt>
                <c:pt idx="34198">
                  <c:v>103.43058616781499</c:v>
                </c:pt>
                <c:pt idx="34199">
                  <c:v>103.423813978109</c:v>
                </c:pt>
                <c:pt idx="34200">
                  <c:v>103.395629501648</c:v>
                </c:pt>
                <c:pt idx="34201">
                  <c:v>103.373524208641</c:v>
                </c:pt>
                <c:pt idx="34202">
                  <c:v>103.358793058168</c:v>
                </c:pt>
                <c:pt idx="34203">
                  <c:v>103.328618835041</c:v>
                </c:pt>
                <c:pt idx="34204">
                  <c:v>103.30967800217</c:v>
                </c:pt>
                <c:pt idx="34205">
                  <c:v>103.272134739538</c:v>
                </c:pt>
                <c:pt idx="34206">
                  <c:v>103.27080684815699</c:v>
                </c:pt>
                <c:pt idx="34207">
                  <c:v>103.270055040771</c:v>
                </c:pt>
                <c:pt idx="34208">
                  <c:v>103.265728820908</c:v>
                </c:pt>
                <c:pt idx="34209">
                  <c:v>103.243492885515</c:v>
                </c:pt>
                <c:pt idx="34210">
                  <c:v>103.22423548300701</c:v>
                </c:pt>
                <c:pt idx="34211">
                  <c:v>103.216961522815</c:v>
                </c:pt>
                <c:pt idx="34212">
                  <c:v>103.187840899208</c:v>
                </c:pt>
                <c:pt idx="34213">
                  <c:v>103.179668099644</c:v>
                </c:pt>
                <c:pt idx="34214">
                  <c:v>103.174559671515</c:v>
                </c:pt>
                <c:pt idx="34215">
                  <c:v>103.16413426218</c:v>
                </c:pt>
                <c:pt idx="34216">
                  <c:v>103.163698231231</c:v>
                </c:pt>
                <c:pt idx="34217">
                  <c:v>103.143690308937</c:v>
                </c:pt>
                <c:pt idx="34218">
                  <c:v>103.131638017753</c:v>
                </c:pt>
                <c:pt idx="34219">
                  <c:v>103.116486486871</c:v>
                </c:pt>
                <c:pt idx="34220">
                  <c:v>103.11478212794999</c:v>
                </c:pt>
                <c:pt idx="34221">
                  <c:v>103.114544653778</c:v>
                </c:pt>
                <c:pt idx="34222">
                  <c:v>103.09997479609299</c:v>
                </c:pt>
                <c:pt idx="34223">
                  <c:v>103.096582395049</c:v>
                </c:pt>
                <c:pt idx="34224">
                  <c:v>103.09474886065</c:v>
                </c:pt>
                <c:pt idx="34225">
                  <c:v>103.092038598092</c:v>
                </c:pt>
                <c:pt idx="34226">
                  <c:v>103.08183833932701</c:v>
                </c:pt>
                <c:pt idx="34227">
                  <c:v>103.023617184627</c:v>
                </c:pt>
                <c:pt idx="34228">
                  <c:v>103.022486703646</c:v>
                </c:pt>
                <c:pt idx="34229">
                  <c:v>103.01749152495501</c:v>
                </c:pt>
                <c:pt idx="34230">
                  <c:v>103.001846518042</c:v>
                </c:pt>
                <c:pt idx="34231">
                  <c:v>102.991740774641</c:v>
                </c:pt>
                <c:pt idx="34232">
                  <c:v>102.98839924639</c:v>
                </c:pt>
                <c:pt idx="34233">
                  <c:v>102.98606401950801</c:v>
                </c:pt>
                <c:pt idx="34234">
                  <c:v>102.969054374289</c:v>
                </c:pt>
                <c:pt idx="34235">
                  <c:v>102.956756071633</c:v>
                </c:pt>
                <c:pt idx="34236">
                  <c:v>102.95024922213901</c:v>
                </c:pt>
                <c:pt idx="34237">
                  <c:v>102.94268799144299</c:v>
                </c:pt>
                <c:pt idx="34238">
                  <c:v>102.940888541801</c:v>
                </c:pt>
                <c:pt idx="34239">
                  <c:v>102.909550282032</c:v>
                </c:pt>
                <c:pt idx="34240">
                  <c:v>102.90308117095201</c:v>
                </c:pt>
                <c:pt idx="34241">
                  <c:v>102.899520285289</c:v>
                </c:pt>
                <c:pt idx="34242">
                  <c:v>102.896839247427</c:v>
                </c:pt>
                <c:pt idx="34243">
                  <c:v>102.881573250991</c:v>
                </c:pt>
                <c:pt idx="34244">
                  <c:v>102.86725452697399</c:v>
                </c:pt>
                <c:pt idx="34245">
                  <c:v>102.85720074332301</c:v>
                </c:pt>
                <c:pt idx="34246">
                  <c:v>102.854962174677</c:v>
                </c:pt>
                <c:pt idx="34247">
                  <c:v>102.854204119464</c:v>
                </c:pt>
                <c:pt idx="34248">
                  <c:v>102.85027235938701</c:v>
                </c:pt>
                <c:pt idx="34249">
                  <c:v>102.849762159265</c:v>
                </c:pt>
                <c:pt idx="34250">
                  <c:v>102.837788156268</c:v>
                </c:pt>
                <c:pt idx="34251">
                  <c:v>102.83558375348299</c:v>
                </c:pt>
                <c:pt idx="34252">
                  <c:v>102.79817486109501</c:v>
                </c:pt>
                <c:pt idx="34253">
                  <c:v>102.797283332181</c:v>
                </c:pt>
                <c:pt idx="34254">
                  <c:v>102.787002625958</c:v>
                </c:pt>
                <c:pt idx="34255">
                  <c:v>102.77990419451601</c:v>
                </c:pt>
                <c:pt idx="34256">
                  <c:v>102.77977971487201</c:v>
                </c:pt>
                <c:pt idx="34257">
                  <c:v>102.773095259844</c:v>
                </c:pt>
                <c:pt idx="34258">
                  <c:v>102.77009355514799</c:v>
                </c:pt>
                <c:pt idx="34259">
                  <c:v>102.70218817931099</c:v>
                </c:pt>
                <c:pt idx="34260">
                  <c:v>102.674880006389</c:v>
                </c:pt>
                <c:pt idx="34261">
                  <c:v>102.635119976251</c:v>
                </c:pt>
                <c:pt idx="34262">
                  <c:v>102.624947214633</c:v>
                </c:pt>
                <c:pt idx="34263">
                  <c:v>102.58740901130101</c:v>
                </c:pt>
                <c:pt idx="34264">
                  <c:v>102.553396772502</c:v>
                </c:pt>
                <c:pt idx="34265">
                  <c:v>102.546831009477</c:v>
                </c:pt>
                <c:pt idx="34266">
                  <c:v>102.541741473474</c:v>
                </c:pt>
                <c:pt idx="34267">
                  <c:v>102.541309366608</c:v>
                </c:pt>
                <c:pt idx="34268">
                  <c:v>102.53609846473999</c:v>
                </c:pt>
                <c:pt idx="34269">
                  <c:v>102.529686093056</c:v>
                </c:pt>
                <c:pt idx="34270">
                  <c:v>102.521138945155</c:v>
                </c:pt>
                <c:pt idx="34271">
                  <c:v>102.51902860424499</c:v>
                </c:pt>
                <c:pt idx="34272">
                  <c:v>102.514627781887</c:v>
                </c:pt>
                <c:pt idx="34273">
                  <c:v>102.495236843613</c:v>
                </c:pt>
                <c:pt idx="34274">
                  <c:v>102.467370993035</c:v>
                </c:pt>
                <c:pt idx="34275">
                  <c:v>102.44999808991901</c:v>
                </c:pt>
                <c:pt idx="34276">
                  <c:v>102.446970259067</c:v>
                </c:pt>
                <c:pt idx="34277">
                  <c:v>102.438293396405</c:v>
                </c:pt>
                <c:pt idx="34278">
                  <c:v>102.40345186673601</c:v>
                </c:pt>
                <c:pt idx="34279">
                  <c:v>102.38474724659601</c:v>
                </c:pt>
                <c:pt idx="34280">
                  <c:v>102.362472035819</c:v>
                </c:pt>
                <c:pt idx="34281">
                  <c:v>102.356476333353</c:v>
                </c:pt>
                <c:pt idx="34282">
                  <c:v>102.3544274452</c:v>
                </c:pt>
                <c:pt idx="34283">
                  <c:v>102.34208128344901</c:v>
                </c:pt>
                <c:pt idx="34284">
                  <c:v>102.335436688698</c:v>
                </c:pt>
                <c:pt idx="34285">
                  <c:v>102.333741594511</c:v>
                </c:pt>
                <c:pt idx="34286">
                  <c:v>102.312505248132</c:v>
                </c:pt>
                <c:pt idx="34287">
                  <c:v>102.30340467204201</c:v>
                </c:pt>
                <c:pt idx="34288">
                  <c:v>102.300525849018</c:v>
                </c:pt>
                <c:pt idx="34289">
                  <c:v>102.2992913472</c:v>
                </c:pt>
                <c:pt idx="34290">
                  <c:v>102.282164835496</c:v>
                </c:pt>
                <c:pt idx="34291">
                  <c:v>102.276299057497</c:v>
                </c:pt>
                <c:pt idx="34292">
                  <c:v>102.24936902799</c:v>
                </c:pt>
                <c:pt idx="34293">
                  <c:v>102.243560324033</c:v>
                </c:pt>
                <c:pt idx="34294">
                  <c:v>102.23083756550101</c:v>
                </c:pt>
                <c:pt idx="34295">
                  <c:v>102.20882878846901</c:v>
                </c:pt>
                <c:pt idx="34296">
                  <c:v>102.199210006485</c:v>
                </c:pt>
                <c:pt idx="34297">
                  <c:v>102.18970323596901</c:v>
                </c:pt>
                <c:pt idx="34298">
                  <c:v>102.14324744166299</c:v>
                </c:pt>
                <c:pt idx="34299">
                  <c:v>102.14153520777801</c:v>
                </c:pt>
                <c:pt idx="34300">
                  <c:v>102.141448209288</c:v>
                </c:pt>
                <c:pt idx="34301">
                  <c:v>102.135418619257</c:v>
                </c:pt>
                <c:pt idx="34302">
                  <c:v>102.128318454192</c:v>
                </c:pt>
                <c:pt idx="34303">
                  <c:v>102.12788750707</c:v>
                </c:pt>
                <c:pt idx="34304">
                  <c:v>102.11893180084</c:v>
                </c:pt>
                <c:pt idx="34305">
                  <c:v>102.100476346039</c:v>
                </c:pt>
                <c:pt idx="34306">
                  <c:v>102.095967911271</c:v>
                </c:pt>
                <c:pt idx="34307">
                  <c:v>102.083695384272</c:v>
                </c:pt>
                <c:pt idx="34308">
                  <c:v>102.063212982312</c:v>
                </c:pt>
                <c:pt idx="34309">
                  <c:v>102.050057472422</c:v>
                </c:pt>
                <c:pt idx="34310">
                  <c:v>102.03854294660501</c:v>
                </c:pt>
                <c:pt idx="34311">
                  <c:v>102.033037533442</c:v>
                </c:pt>
                <c:pt idx="34312">
                  <c:v>101.997289874844</c:v>
                </c:pt>
                <c:pt idx="34313">
                  <c:v>101.99017557669799</c:v>
                </c:pt>
                <c:pt idx="34314">
                  <c:v>101.99016045760899</c:v>
                </c:pt>
                <c:pt idx="34315">
                  <c:v>101.987118861555</c:v>
                </c:pt>
                <c:pt idx="34316">
                  <c:v>101.98249246854201</c:v>
                </c:pt>
                <c:pt idx="34317">
                  <c:v>101.981648265115</c:v>
                </c:pt>
                <c:pt idx="34318">
                  <c:v>101.977878317693</c:v>
                </c:pt>
                <c:pt idx="34319">
                  <c:v>101.96916858424299</c:v>
                </c:pt>
                <c:pt idx="34320">
                  <c:v>101.962799538168</c:v>
                </c:pt>
                <c:pt idx="34321">
                  <c:v>101.94559263595799</c:v>
                </c:pt>
                <c:pt idx="34322">
                  <c:v>101.940218181529</c:v>
                </c:pt>
                <c:pt idx="34323">
                  <c:v>101.93675429806601</c:v>
                </c:pt>
                <c:pt idx="34324">
                  <c:v>101.936700135192</c:v>
                </c:pt>
                <c:pt idx="34325">
                  <c:v>101.93416376875101</c:v>
                </c:pt>
                <c:pt idx="34326">
                  <c:v>101.93039011593901</c:v>
                </c:pt>
                <c:pt idx="34327">
                  <c:v>101.928624493203</c:v>
                </c:pt>
                <c:pt idx="34328">
                  <c:v>101.925919386505</c:v>
                </c:pt>
                <c:pt idx="34329">
                  <c:v>101.924411874534</c:v>
                </c:pt>
                <c:pt idx="34330">
                  <c:v>101.919583107886</c:v>
                </c:pt>
                <c:pt idx="34331">
                  <c:v>101.916313291498</c:v>
                </c:pt>
                <c:pt idx="34332">
                  <c:v>101.90615597641499</c:v>
                </c:pt>
                <c:pt idx="34333">
                  <c:v>101.90205533307601</c:v>
                </c:pt>
                <c:pt idx="34334">
                  <c:v>101.893026483063</c:v>
                </c:pt>
                <c:pt idx="34335">
                  <c:v>101.88537410301799</c:v>
                </c:pt>
                <c:pt idx="34336">
                  <c:v>101.881710326313</c:v>
                </c:pt>
                <c:pt idx="34337">
                  <c:v>101.858953915192</c:v>
                </c:pt>
                <c:pt idx="34338">
                  <c:v>101.85848073744</c:v>
                </c:pt>
                <c:pt idx="34339">
                  <c:v>101.848781931101</c:v>
                </c:pt>
                <c:pt idx="34340">
                  <c:v>101.848009703393</c:v>
                </c:pt>
                <c:pt idx="34341">
                  <c:v>101.841540763941</c:v>
                </c:pt>
                <c:pt idx="34342">
                  <c:v>101.81477416843801</c:v>
                </c:pt>
                <c:pt idx="34343">
                  <c:v>101.813355309708</c:v>
                </c:pt>
                <c:pt idx="34344">
                  <c:v>101.79945631418801</c:v>
                </c:pt>
                <c:pt idx="34345">
                  <c:v>101.79933665233899</c:v>
                </c:pt>
                <c:pt idx="34346">
                  <c:v>101.78416532958001</c:v>
                </c:pt>
                <c:pt idx="34347">
                  <c:v>101.77892021221</c:v>
                </c:pt>
                <c:pt idx="34348">
                  <c:v>101.760739145541</c:v>
                </c:pt>
                <c:pt idx="34349">
                  <c:v>101.757803158944</c:v>
                </c:pt>
                <c:pt idx="34350">
                  <c:v>101.75751838740899</c:v>
                </c:pt>
                <c:pt idx="34351">
                  <c:v>101.756079736262</c:v>
                </c:pt>
                <c:pt idx="34352">
                  <c:v>101.74500001011199</c:v>
                </c:pt>
                <c:pt idx="34353">
                  <c:v>101.744983611512</c:v>
                </c:pt>
                <c:pt idx="34354">
                  <c:v>101.744978460141</c:v>
                </c:pt>
                <c:pt idx="34355">
                  <c:v>101.742276387117</c:v>
                </c:pt>
                <c:pt idx="34356">
                  <c:v>101.732774827795</c:v>
                </c:pt>
                <c:pt idx="34357">
                  <c:v>101.731850269342</c:v>
                </c:pt>
                <c:pt idx="34358">
                  <c:v>101.72922340099799</c:v>
                </c:pt>
                <c:pt idx="34359">
                  <c:v>101.72815868248099</c:v>
                </c:pt>
                <c:pt idx="34360">
                  <c:v>101.70668339213201</c:v>
                </c:pt>
                <c:pt idx="34361">
                  <c:v>101.703409677238</c:v>
                </c:pt>
                <c:pt idx="34362">
                  <c:v>101.68684280324101</c:v>
                </c:pt>
                <c:pt idx="34363">
                  <c:v>101.685756125963</c:v>
                </c:pt>
                <c:pt idx="34364">
                  <c:v>101.670316518189</c:v>
                </c:pt>
                <c:pt idx="34365">
                  <c:v>101.66168534779401</c:v>
                </c:pt>
                <c:pt idx="34366">
                  <c:v>101.589324275999</c:v>
                </c:pt>
                <c:pt idx="34367">
                  <c:v>101.570033120095</c:v>
                </c:pt>
                <c:pt idx="34368">
                  <c:v>101.565799777267</c:v>
                </c:pt>
                <c:pt idx="34369">
                  <c:v>101.558968835211</c:v>
                </c:pt>
                <c:pt idx="34370">
                  <c:v>101.537686009726</c:v>
                </c:pt>
                <c:pt idx="34371">
                  <c:v>101.537686009726</c:v>
                </c:pt>
                <c:pt idx="34372">
                  <c:v>101.537686009726</c:v>
                </c:pt>
                <c:pt idx="34373">
                  <c:v>101.530027926177</c:v>
                </c:pt>
                <c:pt idx="34374">
                  <c:v>101.527720565723</c:v>
                </c:pt>
                <c:pt idx="34375">
                  <c:v>101.523492770994</c:v>
                </c:pt>
                <c:pt idx="34376">
                  <c:v>101.51439357912101</c:v>
                </c:pt>
                <c:pt idx="34377">
                  <c:v>101.510145682432</c:v>
                </c:pt>
                <c:pt idx="34378">
                  <c:v>101.45685430016999</c:v>
                </c:pt>
                <c:pt idx="34379">
                  <c:v>101.455778675266</c:v>
                </c:pt>
                <c:pt idx="34380">
                  <c:v>101.45426427048</c:v>
                </c:pt>
                <c:pt idx="34381">
                  <c:v>101.44414400375599</c:v>
                </c:pt>
                <c:pt idx="34382">
                  <c:v>101.443091949178</c:v>
                </c:pt>
                <c:pt idx="34383">
                  <c:v>101.44186804243201</c:v>
                </c:pt>
                <c:pt idx="34384">
                  <c:v>101.427963816733</c:v>
                </c:pt>
                <c:pt idx="34385">
                  <c:v>101.422198227674</c:v>
                </c:pt>
                <c:pt idx="34386">
                  <c:v>101.402075721168</c:v>
                </c:pt>
                <c:pt idx="34387">
                  <c:v>101.342173410074</c:v>
                </c:pt>
                <c:pt idx="34388">
                  <c:v>101.328365722021</c:v>
                </c:pt>
                <c:pt idx="34389">
                  <c:v>101.321038520842</c:v>
                </c:pt>
                <c:pt idx="34390">
                  <c:v>101.308270490792</c:v>
                </c:pt>
                <c:pt idx="34391">
                  <c:v>101.299457143353</c:v>
                </c:pt>
                <c:pt idx="34392">
                  <c:v>101.283355524405</c:v>
                </c:pt>
                <c:pt idx="34393">
                  <c:v>101.27790083434201</c:v>
                </c:pt>
                <c:pt idx="34394">
                  <c:v>101.266788433065</c:v>
                </c:pt>
                <c:pt idx="34395">
                  <c:v>101.25927924112101</c:v>
                </c:pt>
                <c:pt idx="34396">
                  <c:v>101.251900721967</c:v>
                </c:pt>
                <c:pt idx="34397">
                  <c:v>101.244678683834</c:v>
                </c:pt>
                <c:pt idx="34398">
                  <c:v>101.240817711063</c:v>
                </c:pt>
                <c:pt idx="34399">
                  <c:v>101.23312401053499</c:v>
                </c:pt>
                <c:pt idx="34400">
                  <c:v>101.231894205015</c:v>
                </c:pt>
                <c:pt idx="34401">
                  <c:v>101.22212661348701</c:v>
                </c:pt>
                <c:pt idx="34402">
                  <c:v>101.21767057695099</c:v>
                </c:pt>
                <c:pt idx="34403">
                  <c:v>101.200618976786</c:v>
                </c:pt>
                <c:pt idx="34404">
                  <c:v>101.199553052783</c:v>
                </c:pt>
                <c:pt idx="34405">
                  <c:v>101.194709694675</c:v>
                </c:pt>
                <c:pt idx="34406">
                  <c:v>101.17719510534501</c:v>
                </c:pt>
                <c:pt idx="34407">
                  <c:v>101.166420779661</c:v>
                </c:pt>
                <c:pt idx="34408">
                  <c:v>101.16426777664201</c:v>
                </c:pt>
                <c:pt idx="34409">
                  <c:v>101.155149168872</c:v>
                </c:pt>
                <c:pt idx="34410">
                  <c:v>101.150425429504</c:v>
                </c:pt>
                <c:pt idx="34411">
                  <c:v>101.129476767894</c:v>
                </c:pt>
                <c:pt idx="34412">
                  <c:v>101.125237807811</c:v>
                </c:pt>
                <c:pt idx="34413">
                  <c:v>101.118700910217</c:v>
                </c:pt>
                <c:pt idx="34414">
                  <c:v>101.11684148903601</c:v>
                </c:pt>
                <c:pt idx="34415">
                  <c:v>101.089994718428</c:v>
                </c:pt>
                <c:pt idx="34416">
                  <c:v>101.085102197821</c:v>
                </c:pt>
                <c:pt idx="34417">
                  <c:v>101.084107400413</c:v>
                </c:pt>
                <c:pt idx="34418">
                  <c:v>101.08404689886</c:v>
                </c:pt>
                <c:pt idx="34419">
                  <c:v>101.078732865302</c:v>
                </c:pt>
                <c:pt idx="34420">
                  <c:v>101.06872495773</c:v>
                </c:pt>
                <c:pt idx="34421">
                  <c:v>101.05770929128199</c:v>
                </c:pt>
                <c:pt idx="34422">
                  <c:v>101.042664827037</c:v>
                </c:pt>
                <c:pt idx="34423">
                  <c:v>101.031516921259</c:v>
                </c:pt>
                <c:pt idx="34424">
                  <c:v>101.029219168937</c:v>
                </c:pt>
                <c:pt idx="34425">
                  <c:v>101.02805523192799</c:v>
                </c:pt>
                <c:pt idx="34426">
                  <c:v>101.02608084364201</c:v>
                </c:pt>
                <c:pt idx="34427">
                  <c:v>101.022562046255</c:v>
                </c:pt>
                <c:pt idx="34428">
                  <c:v>101.012340172039</c:v>
                </c:pt>
                <c:pt idx="34429">
                  <c:v>101.00916533106</c:v>
                </c:pt>
                <c:pt idx="34430">
                  <c:v>101.004175738199</c:v>
                </c:pt>
                <c:pt idx="34431">
                  <c:v>100.98190623046099</c:v>
                </c:pt>
                <c:pt idx="34432">
                  <c:v>100.97126933542999</c:v>
                </c:pt>
                <c:pt idx="34433">
                  <c:v>100.96704709156801</c:v>
                </c:pt>
                <c:pt idx="34434">
                  <c:v>100.964776005385</c:v>
                </c:pt>
                <c:pt idx="34435">
                  <c:v>100.954663487</c:v>
                </c:pt>
                <c:pt idx="34436">
                  <c:v>100.95108114297901</c:v>
                </c:pt>
                <c:pt idx="34437">
                  <c:v>100.944200568374</c:v>
                </c:pt>
                <c:pt idx="34438">
                  <c:v>100.921298854322</c:v>
                </c:pt>
                <c:pt idx="34439">
                  <c:v>100.904632638484</c:v>
                </c:pt>
                <c:pt idx="34440">
                  <c:v>100.894322927584</c:v>
                </c:pt>
                <c:pt idx="34441">
                  <c:v>100.880571365164</c:v>
                </c:pt>
                <c:pt idx="34442">
                  <c:v>100.86580021621501</c:v>
                </c:pt>
                <c:pt idx="34443">
                  <c:v>100.859900824031</c:v>
                </c:pt>
                <c:pt idx="34444">
                  <c:v>100.847651356917</c:v>
                </c:pt>
                <c:pt idx="34445">
                  <c:v>100.840234511139</c:v>
                </c:pt>
                <c:pt idx="34446">
                  <c:v>100.84014960171901</c:v>
                </c:pt>
                <c:pt idx="34447">
                  <c:v>100.83745224129601</c:v>
                </c:pt>
                <c:pt idx="34448">
                  <c:v>100.832166889912</c:v>
                </c:pt>
                <c:pt idx="34449">
                  <c:v>100.825337127507</c:v>
                </c:pt>
                <c:pt idx="34450">
                  <c:v>100.808131976947</c:v>
                </c:pt>
                <c:pt idx="34451">
                  <c:v>100.803757494092</c:v>
                </c:pt>
                <c:pt idx="34452">
                  <c:v>100.770023835329</c:v>
                </c:pt>
                <c:pt idx="34453">
                  <c:v>100.76447214741501</c:v>
                </c:pt>
                <c:pt idx="34454">
                  <c:v>100.757736350161</c:v>
                </c:pt>
                <c:pt idx="34455">
                  <c:v>100.754287146471</c:v>
                </c:pt>
                <c:pt idx="34456">
                  <c:v>100.74485656872</c:v>
                </c:pt>
                <c:pt idx="34457">
                  <c:v>100.740254353089</c:v>
                </c:pt>
                <c:pt idx="34458">
                  <c:v>100.734643271604</c:v>
                </c:pt>
                <c:pt idx="34459">
                  <c:v>100.733972267098</c:v>
                </c:pt>
                <c:pt idx="34460">
                  <c:v>100.733188996013</c:v>
                </c:pt>
                <c:pt idx="34461">
                  <c:v>100.726634491883</c:v>
                </c:pt>
                <c:pt idx="34462">
                  <c:v>100.72368677970201</c:v>
                </c:pt>
                <c:pt idx="34463">
                  <c:v>100.705072521996</c:v>
                </c:pt>
                <c:pt idx="34464">
                  <c:v>100.676124698872</c:v>
                </c:pt>
                <c:pt idx="34465">
                  <c:v>100.66797279657099</c:v>
                </c:pt>
                <c:pt idx="34466">
                  <c:v>100.66064907676601</c:v>
                </c:pt>
                <c:pt idx="34467">
                  <c:v>100.65442235678699</c:v>
                </c:pt>
                <c:pt idx="34468">
                  <c:v>100.645983478852</c:v>
                </c:pt>
                <c:pt idx="34469">
                  <c:v>100.64404898282</c:v>
                </c:pt>
                <c:pt idx="34470">
                  <c:v>100.641565459831</c:v>
                </c:pt>
                <c:pt idx="34471">
                  <c:v>100.625505062763</c:v>
                </c:pt>
                <c:pt idx="34472">
                  <c:v>100.62213033150699</c:v>
                </c:pt>
                <c:pt idx="34473">
                  <c:v>100.6208083251</c:v>
                </c:pt>
                <c:pt idx="34474">
                  <c:v>100.60875789469399</c:v>
                </c:pt>
                <c:pt idx="34475">
                  <c:v>100.607573413078</c:v>
                </c:pt>
                <c:pt idx="34476">
                  <c:v>100.60706442952601</c:v>
                </c:pt>
                <c:pt idx="34477">
                  <c:v>100.590070440217</c:v>
                </c:pt>
                <c:pt idx="34478">
                  <c:v>100.587631555838</c:v>
                </c:pt>
                <c:pt idx="34479">
                  <c:v>100.584660304389</c:v>
                </c:pt>
                <c:pt idx="34480">
                  <c:v>100.582776790152</c:v>
                </c:pt>
                <c:pt idx="34481">
                  <c:v>100.58087222494601</c:v>
                </c:pt>
                <c:pt idx="34482">
                  <c:v>100.570287423309</c:v>
                </c:pt>
                <c:pt idx="34483">
                  <c:v>100.559474033962</c:v>
                </c:pt>
                <c:pt idx="34484">
                  <c:v>100.553673776953</c:v>
                </c:pt>
                <c:pt idx="34485">
                  <c:v>100.544419100591</c:v>
                </c:pt>
                <c:pt idx="34486">
                  <c:v>100.528411965064</c:v>
                </c:pt>
                <c:pt idx="34487">
                  <c:v>100.528403228793</c:v>
                </c:pt>
                <c:pt idx="34488">
                  <c:v>100.528356586209</c:v>
                </c:pt>
                <c:pt idx="34489">
                  <c:v>100.527541852863</c:v>
                </c:pt>
                <c:pt idx="34490">
                  <c:v>100.519911315793</c:v>
                </c:pt>
                <c:pt idx="34491">
                  <c:v>100.51848587803001</c:v>
                </c:pt>
                <c:pt idx="34492">
                  <c:v>100.51443235456</c:v>
                </c:pt>
                <c:pt idx="34493">
                  <c:v>100.50949166845599</c:v>
                </c:pt>
                <c:pt idx="34494">
                  <c:v>100.50408698788399</c:v>
                </c:pt>
                <c:pt idx="34495">
                  <c:v>100.492697081076</c:v>
                </c:pt>
                <c:pt idx="34496">
                  <c:v>100.488909921784</c:v>
                </c:pt>
                <c:pt idx="34497">
                  <c:v>100.486342681024</c:v>
                </c:pt>
                <c:pt idx="34498">
                  <c:v>100.477441943925</c:v>
                </c:pt>
                <c:pt idx="34499">
                  <c:v>100.47534013505501</c:v>
                </c:pt>
                <c:pt idx="34500">
                  <c:v>100.47528326992401</c:v>
                </c:pt>
                <c:pt idx="34501">
                  <c:v>100.471807140503</c:v>
                </c:pt>
                <c:pt idx="34502">
                  <c:v>100.471772007607</c:v>
                </c:pt>
                <c:pt idx="34503">
                  <c:v>100.470327218275</c:v>
                </c:pt>
                <c:pt idx="34504">
                  <c:v>100.46909749398</c:v>
                </c:pt>
                <c:pt idx="34505">
                  <c:v>100.46009369223</c:v>
                </c:pt>
                <c:pt idx="34506">
                  <c:v>100.460013250637</c:v>
                </c:pt>
                <c:pt idx="34507">
                  <c:v>100.459823265509</c:v>
                </c:pt>
                <c:pt idx="34508">
                  <c:v>100.451164822461</c:v>
                </c:pt>
                <c:pt idx="34509">
                  <c:v>100.446660527581</c:v>
                </c:pt>
                <c:pt idx="34510">
                  <c:v>100.443679262168</c:v>
                </c:pt>
                <c:pt idx="34511">
                  <c:v>100.438808735001</c:v>
                </c:pt>
                <c:pt idx="34512">
                  <c:v>100.43532968499601</c:v>
                </c:pt>
                <c:pt idx="34513">
                  <c:v>100.435265608363</c:v>
                </c:pt>
                <c:pt idx="34514">
                  <c:v>100.434537222553</c:v>
                </c:pt>
                <c:pt idx="34515">
                  <c:v>100.431874444019</c:v>
                </c:pt>
                <c:pt idx="34516">
                  <c:v>100.425741601022</c:v>
                </c:pt>
                <c:pt idx="34517">
                  <c:v>100.42417432140201</c:v>
                </c:pt>
                <c:pt idx="34518">
                  <c:v>100.424050537862</c:v>
                </c:pt>
                <c:pt idx="34519">
                  <c:v>100.423737128266</c:v>
                </c:pt>
                <c:pt idx="34520">
                  <c:v>100.420541524155</c:v>
                </c:pt>
                <c:pt idx="34521">
                  <c:v>100.413807707256</c:v>
                </c:pt>
                <c:pt idx="34522">
                  <c:v>100.41249350728199</c:v>
                </c:pt>
                <c:pt idx="34523">
                  <c:v>100.412454224518</c:v>
                </c:pt>
                <c:pt idx="34524">
                  <c:v>100.40936298731199</c:v>
                </c:pt>
                <c:pt idx="34525">
                  <c:v>100.40888874943199</c:v>
                </c:pt>
                <c:pt idx="34526">
                  <c:v>100.40845064473299</c:v>
                </c:pt>
                <c:pt idx="34527">
                  <c:v>100.408007640064</c:v>
                </c:pt>
                <c:pt idx="34528">
                  <c:v>100.40749151787401</c:v>
                </c:pt>
                <c:pt idx="34529">
                  <c:v>100.40585088256999</c:v>
                </c:pt>
                <c:pt idx="34530">
                  <c:v>100.397857154169</c:v>
                </c:pt>
                <c:pt idx="34531">
                  <c:v>100.39707292545</c:v>
                </c:pt>
                <c:pt idx="34532">
                  <c:v>100.39702882329</c:v>
                </c:pt>
                <c:pt idx="34533">
                  <c:v>100.395500505047</c:v>
                </c:pt>
                <c:pt idx="34534">
                  <c:v>100.393358747311</c:v>
                </c:pt>
                <c:pt idx="34535">
                  <c:v>100.390520589624</c:v>
                </c:pt>
                <c:pt idx="34536">
                  <c:v>100.388206031254</c:v>
                </c:pt>
                <c:pt idx="34537">
                  <c:v>100.38520359416999</c:v>
                </c:pt>
                <c:pt idx="34538">
                  <c:v>100.377439963923</c:v>
                </c:pt>
                <c:pt idx="34539">
                  <c:v>100.376925403005</c:v>
                </c:pt>
                <c:pt idx="34540">
                  <c:v>100.372970065689</c:v>
                </c:pt>
                <c:pt idx="34541">
                  <c:v>100.372703468672</c:v>
                </c:pt>
                <c:pt idx="34542">
                  <c:v>100.372293272181</c:v>
                </c:pt>
                <c:pt idx="34543">
                  <c:v>100.36897890005901</c:v>
                </c:pt>
                <c:pt idx="34544">
                  <c:v>100.36018705121801</c:v>
                </c:pt>
                <c:pt idx="34545">
                  <c:v>100.35998313417799</c:v>
                </c:pt>
                <c:pt idx="34546">
                  <c:v>100.359066595201</c:v>
                </c:pt>
                <c:pt idx="34547">
                  <c:v>100.358966856617</c:v>
                </c:pt>
                <c:pt idx="34548">
                  <c:v>100.356647394167</c:v>
                </c:pt>
                <c:pt idx="34549">
                  <c:v>100.35533256036599</c:v>
                </c:pt>
                <c:pt idx="34550">
                  <c:v>100.355188547899</c:v>
                </c:pt>
                <c:pt idx="34551">
                  <c:v>100.35233226637</c:v>
                </c:pt>
                <c:pt idx="34552">
                  <c:v>100.35189223974599</c:v>
                </c:pt>
                <c:pt idx="34553">
                  <c:v>100.35137658836901</c:v>
                </c:pt>
                <c:pt idx="34554">
                  <c:v>100.350666187258</c:v>
                </c:pt>
                <c:pt idx="34555">
                  <c:v>100.350626141573</c:v>
                </c:pt>
                <c:pt idx="34556">
                  <c:v>100.349095277369</c:v>
                </c:pt>
                <c:pt idx="34557">
                  <c:v>100.3479993247</c:v>
                </c:pt>
                <c:pt idx="34558">
                  <c:v>100.346769926828</c:v>
                </c:pt>
                <c:pt idx="34559">
                  <c:v>100.344662726154</c:v>
                </c:pt>
                <c:pt idx="34560">
                  <c:v>100.343094454858</c:v>
                </c:pt>
                <c:pt idx="34561">
                  <c:v>100.337565235036</c:v>
                </c:pt>
                <c:pt idx="34562">
                  <c:v>100.333434015485</c:v>
                </c:pt>
                <c:pt idx="34563">
                  <c:v>100.332839015042</c:v>
                </c:pt>
                <c:pt idx="34564">
                  <c:v>100.33226578412101</c:v>
                </c:pt>
                <c:pt idx="34565">
                  <c:v>100.332166882378</c:v>
                </c:pt>
                <c:pt idx="34566">
                  <c:v>100.330410189202</c:v>
                </c:pt>
                <c:pt idx="34567">
                  <c:v>100.33040974288799</c:v>
                </c:pt>
                <c:pt idx="34568">
                  <c:v>100.329779934844</c:v>
                </c:pt>
                <c:pt idx="34569">
                  <c:v>100.328479819751</c:v>
                </c:pt>
                <c:pt idx="34570">
                  <c:v>100.324289695071</c:v>
                </c:pt>
                <c:pt idx="34571">
                  <c:v>100.321127124329</c:v>
                </c:pt>
                <c:pt idx="34572">
                  <c:v>100.321088464174</c:v>
                </c:pt>
                <c:pt idx="34573">
                  <c:v>100.31454203446501</c:v>
                </c:pt>
                <c:pt idx="34574">
                  <c:v>100.30766072585</c:v>
                </c:pt>
                <c:pt idx="34575">
                  <c:v>100.304845720998</c:v>
                </c:pt>
                <c:pt idx="34576">
                  <c:v>100.303941914013</c:v>
                </c:pt>
                <c:pt idx="34577">
                  <c:v>100.296949986334</c:v>
                </c:pt>
                <c:pt idx="34578">
                  <c:v>100.292958041452</c:v>
                </c:pt>
                <c:pt idx="34579">
                  <c:v>100.29146102220101</c:v>
                </c:pt>
                <c:pt idx="34580">
                  <c:v>100.290619106636</c:v>
                </c:pt>
                <c:pt idx="34581">
                  <c:v>100.289087722876</c:v>
                </c:pt>
                <c:pt idx="34582">
                  <c:v>100.28896909442</c:v>
                </c:pt>
                <c:pt idx="34583">
                  <c:v>100.28357110714001</c:v>
                </c:pt>
                <c:pt idx="34584">
                  <c:v>100.27824723413499</c:v>
                </c:pt>
                <c:pt idx="34585">
                  <c:v>100.27372865259601</c:v>
                </c:pt>
                <c:pt idx="34586">
                  <c:v>100.27270750462</c:v>
                </c:pt>
                <c:pt idx="34587">
                  <c:v>100.27228691564601</c:v>
                </c:pt>
                <c:pt idx="34588">
                  <c:v>100.26486233218699</c:v>
                </c:pt>
                <c:pt idx="34589">
                  <c:v>100.261267753049</c:v>
                </c:pt>
                <c:pt idx="34590">
                  <c:v>100.259442986755</c:v>
                </c:pt>
                <c:pt idx="34591">
                  <c:v>100.250910698279</c:v>
                </c:pt>
                <c:pt idx="34592">
                  <c:v>100.250849750502</c:v>
                </c:pt>
                <c:pt idx="34593">
                  <c:v>100.245822199598</c:v>
                </c:pt>
                <c:pt idx="34594">
                  <c:v>100.24212625097699</c:v>
                </c:pt>
                <c:pt idx="34595">
                  <c:v>100.237070143631</c:v>
                </c:pt>
                <c:pt idx="34596">
                  <c:v>100.233626895222</c:v>
                </c:pt>
                <c:pt idx="34597">
                  <c:v>100.230663598235</c:v>
                </c:pt>
                <c:pt idx="34598">
                  <c:v>100.228941259099</c:v>
                </c:pt>
                <c:pt idx="34599">
                  <c:v>100.221949930816</c:v>
                </c:pt>
                <c:pt idx="34600">
                  <c:v>100.2219406886</c:v>
                </c:pt>
                <c:pt idx="34601">
                  <c:v>100.221201908548</c:v>
                </c:pt>
                <c:pt idx="34602">
                  <c:v>100.219404330687</c:v>
                </c:pt>
                <c:pt idx="34603">
                  <c:v>100.216084101814</c:v>
                </c:pt>
                <c:pt idx="34604">
                  <c:v>100.215850523832</c:v>
                </c:pt>
                <c:pt idx="34605">
                  <c:v>100.21398782967201</c:v>
                </c:pt>
                <c:pt idx="34606">
                  <c:v>100.20320177372901</c:v>
                </c:pt>
                <c:pt idx="34607">
                  <c:v>100.201876784679</c:v>
                </c:pt>
                <c:pt idx="34608">
                  <c:v>100.19695505680799</c:v>
                </c:pt>
                <c:pt idx="34609">
                  <c:v>100.19361155948501</c:v>
                </c:pt>
                <c:pt idx="34610">
                  <c:v>100.18616957219101</c:v>
                </c:pt>
                <c:pt idx="34611">
                  <c:v>100.18395714674899</c:v>
                </c:pt>
                <c:pt idx="34612">
                  <c:v>100.183690090035</c:v>
                </c:pt>
                <c:pt idx="34613">
                  <c:v>100.18310026194099</c:v>
                </c:pt>
                <c:pt idx="34614">
                  <c:v>100.18270747142699</c:v>
                </c:pt>
                <c:pt idx="34615">
                  <c:v>100.176418260936</c:v>
                </c:pt>
                <c:pt idx="34616">
                  <c:v>100.17599585626699</c:v>
                </c:pt>
                <c:pt idx="34617">
                  <c:v>100.165336692666</c:v>
                </c:pt>
                <c:pt idx="34618">
                  <c:v>100.161834057852</c:v>
                </c:pt>
                <c:pt idx="34619">
                  <c:v>100.161517330962</c:v>
                </c:pt>
                <c:pt idx="34620">
                  <c:v>100.161488041808</c:v>
                </c:pt>
                <c:pt idx="34621">
                  <c:v>100.160014227432</c:v>
                </c:pt>
                <c:pt idx="34622">
                  <c:v>100.153545463014</c:v>
                </c:pt>
                <c:pt idx="34623">
                  <c:v>100.147798643358</c:v>
                </c:pt>
                <c:pt idx="34624">
                  <c:v>100.145993801546</c:v>
                </c:pt>
                <c:pt idx="34625">
                  <c:v>100.14434485056</c:v>
                </c:pt>
                <c:pt idx="34626">
                  <c:v>100.143536775328</c:v>
                </c:pt>
                <c:pt idx="34627">
                  <c:v>100.143323668515</c:v>
                </c:pt>
                <c:pt idx="34628">
                  <c:v>100.140905896909</c:v>
                </c:pt>
                <c:pt idx="34629">
                  <c:v>100.140733511081</c:v>
                </c:pt>
                <c:pt idx="34630">
                  <c:v>100.140419101448</c:v>
                </c:pt>
                <c:pt idx="34631">
                  <c:v>100.136257854089</c:v>
                </c:pt>
                <c:pt idx="34632">
                  <c:v>100.135708835472</c:v>
                </c:pt>
                <c:pt idx="34633">
                  <c:v>100.133479832375</c:v>
                </c:pt>
                <c:pt idx="34634">
                  <c:v>100.129039684796</c:v>
                </c:pt>
                <c:pt idx="34635">
                  <c:v>100.127783480502</c:v>
                </c:pt>
                <c:pt idx="34636">
                  <c:v>100.12550281006099</c:v>
                </c:pt>
                <c:pt idx="34637">
                  <c:v>100.124056954325</c:v>
                </c:pt>
                <c:pt idx="34638">
                  <c:v>100.124045319489</c:v>
                </c:pt>
                <c:pt idx="34639">
                  <c:v>100.123471579343</c:v>
                </c:pt>
                <c:pt idx="34640">
                  <c:v>100.123435259083</c:v>
                </c:pt>
                <c:pt idx="34641">
                  <c:v>100.123283008012</c:v>
                </c:pt>
                <c:pt idx="34642">
                  <c:v>100.122062630519</c:v>
                </c:pt>
                <c:pt idx="34643">
                  <c:v>100.12148162478</c:v>
                </c:pt>
                <c:pt idx="34644">
                  <c:v>100.118168870217</c:v>
                </c:pt>
                <c:pt idx="34645">
                  <c:v>100.117360547128</c:v>
                </c:pt>
                <c:pt idx="34646">
                  <c:v>100.115089631825</c:v>
                </c:pt>
                <c:pt idx="34647">
                  <c:v>100.113989192536</c:v>
                </c:pt>
                <c:pt idx="34648">
                  <c:v>100.110525043035</c:v>
                </c:pt>
                <c:pt idx="34649">
                  <c:v>100.109195826384</c:v>
                </c:pt>
                <c:pt idx="34650">
                  <c:v>100.09910706531601</c:v>
                </c:pt>
                <c:pt idx="34651">
                  <c:v>100.09058407459</c:v>
                </c:pt>
                <c:pt idx="34652">
                  <c:v>100.08936268313499</c:v>
                </c:pt>
                <c:pt idx="34653">
                  <c:v>100.084684705158</c:v>
                </c:pt>
                <c:pt idx="34654">
                  <c:v>100.06964146480399</c:v>
                </c:pt>
                <c:pt idx="34655">
                  <c:v>100.06244169822401</c:v>
                </c:pt>
                <c:pt idx="34656">
                  <c:v>100.05822146154399</c:v>
                </c:pt>
                <c:pt idx="34657">
                  <c:v>100.058185370961</c:v>
                </c:pt>
                <c:pt idx="34658">
                  <c:v>100.05446307184</c:v>
                </c:pt>
                <c:pt idx="34659">
                  <c:v>100.054197873538</c:v>
                </c:pt>
                <c:pt idx="34660">
                  <c:v>100.04978609388699</c:v>
                </c:pt>
                <c:pt idx="34661">
                  <c:v>100.049043122778</c:v>
                </c:pt>
                <c:pt idx="34662">
                  <c:v>100.046946860663</c:v>
                </c:pt>
                <c:pt idx="34663">
                  <c:v>100.04183558991799</c:v>
                </c:pt>
                <c:pt idx="34664">
                  <c:v>100.039639523243</c:v>
                </c:pt>
                <c:pt idx="34665">
                  <c:v>100.037339759028</c:v>
                </c:pt>
                <c:pt idx="34666">
                  <c:v>100.03261746885801</c:v>
                </c:pt>
                <c:pt idx="34667">
                  <c:v>100.02325224529299</c:v>
                </c:pt>
                <c:pt idx="34668">
                  <c:v>100.022667789157</c:v>
                </c:pt>
                <c:pt idx="34669">
                  <c:v>100.02235061859</c:v>
                </c:pt>
                <c:pt idx="34670">
                  <c:v>100.01683756250701</c:v>
                </c:pt>
                <c:pt idx="34671">
                  <c:v>100.002620339163</c:v>
                </c:pt>
                <c:pt idx="34672">
                  <c:v>99.986191060700904</c:v>
                </c:pt>
                <c:pt idx="34673">
                  <c:v>99.982021138139103</c:v>
                </c:pt>
                <c:pt idx="34674">
                  <c:v>99.976075454136094</c:v>
                </c:pt>
                <c:pt idx="34675">
                  <c:v>99.974121088410499</c:v>
                </c:pt>
                <c:pt idx="34676">
                  <c:v>99.967584505111802</c:v>
                </c:pt>
                <c:pt idx="34677">
                  <c:v>99.960703342377499</c:v>
                </c:pt>
                <c:pt idx="34678">
                  <c:v>99.954690440487099</c:v>
                </c:pt>
                <c:pt idx="34679">
                  <c:v>99.934954297210297</c:v>
                </c:pt>
                <c:pt idx="34680">
                  <c:v>99.930416528706502</c:v>
                </c:pt>
                <c:pt idx="34681">
                  <c:v>99.930303923777203</c:v>
                </c:pt>
                <c:pt idx="34682">
                  <c:v>99.929039182199006</c:v>
                </c:pt>
                <c:pt idx="34683">
                  <c:v>99.925080002940007</c:v>
                </c:pt>
                <c:pt idx="34684">
                  <c:v>99.920967800694598</c:v>
                </c:pt>
                <c:pt idx="34685">
                  <c:v>99.920757504207799</c:v>
                </c:pt>
                <c:pt idx="34686">
                  <c:v>99.920635190052295</c:v>
                </c:pt>
                <c:pt idx="34687">
                  <c:v>99.915300678453306</c:v>
                </c:pt>
                <c:pt idx="34688">
                  <c:v>99.913138275027094</c:v>
                </c:pt>
                <c:pt idx="34689">
                  <c:v>99.911618680163897</c:v>
                </c:pt>
                <c:pt idx="34690">
                  <c:v>99.904213942045004</c:v>
                </c:pt>
                <c:pt idx="34691">
                  <c:v>99.903518903431703</c:v>
                </c:pt>
                <c:pt idx="34692">
                  <c:v>99.898318285379702</c:v>
                </c:pt>
                <c:pt idx="34693">
                  <c:v>99.893873453525998</c:v>
                </c:pt>
                <c:pt idx="34694">
                  <c:v>99.892947001855902</c:v>
                </c:pt>
                <c:pt idx="34695">
                  <c:v>99.891406958221395</c:v>
                </c:pt>
                <c:pt idx="34696">
                  <c:v>99.891143563033495</c:v>
                </c:pt>
                <c:pt idx="34697">
                  <c:v>99.888577734156996</c:v>
                </c:pt>
                <c:pt idx="34698">
                  <c:v>99.886525726777606</c:v>
                </c:pt>
                <c:pt idx="34699">
                  <c:v>99.884651188096697</c:v>
                </c:pt>
                <c:pt idx="34700">
                  <c:v>99.881582791241101</c:v>
                </c:pt>
                <c:pt idx="34701">
                  <c:v>99.881418509094303</c:v>
                </c:pt>
                <c:pt idx="34702">
                  <c:v>99.875259504338999</c:v>
                </c:pt>
                <c:pt idx="34703">
                  <c:v>99.874501065489895</c:v>
                </c:pt>
                <c:pt idx="34704">
                  <c:v>99.874125700451799</c:v>
                </c:pt>
                <c:pt idx="34705">
                  <c:v>99.852462686727606</c:v>
                </c:pt>
                <c:pt idx="34706">
                  <c:v>99.848117853216607</c:v>
                </c:pt>
                <c:pt idx="34707">
                  <c:v>99.846573579343001</c:v>
                </c:pt>
                <c:pt idx="34708">
                  <c:v>99.845613110068399</c:v>
                </c:pt>
                <c:pt idx="34709">
                  <c:v>99.841748178054004</c:v>
                </c:pt>
                <c:pt idx="34710">
                  <c:v>99.840709862068195</c:v>
                </c:pt>
                <c:pt idx="34711">
                  <c:v>99.832073966247194</c:v>
                </c:pt>
                <c:pt idx="34712">
                  <c:v>99.829166178481501</c:v>
                </c:pt>
                <c:pt idx="34713">
                  <c:v>99.828527701756798</c:v>
                </c:pt>
                <c:pt idx="34714">
                  <c:v>99.822532299991494</c:v>
                </c:pt>
                <c:pt idx="34715">
                  <c:v>99.811991778021806</c:v>
                </c:pt>
                <c:pt idx="34716">
                  <c:v>99.801485011480096</c:v>
                </c:pt>
                <c:pt idx="34717">
                  <c:v>99.7993177974556</c:v>
                </c:pt>
                <c:pt idx="34718">
                  <c:v>99.796363796596907</c:v>
                </c:pt>
                <c:pt idx="34719">
                  <c:v>99.792952794482403</c:v>
                </c:pt>
                <c:pt idx="34720">
                  <c:v>99.792058031418193</c:v>
                </c:pt>
                <c:pt idx="34721">
                  <c:v>99.786838740678405</c:v>
                </c:pt>
                <c:pt idx="34722">
                  <c:v>99.784740064760399</c:v>
                </c:pt>
                <c:pt idx="34723">
                  <c:v>99.777820912023799</c:v>
                </c:pt>
                <c:pt idx="34724">
                  <c:v>99.768666072157401</c:v>
                </c:pt>
                <c:pt idx="34725">
                  <c:v>99.761969079460002</c:v>
                </c:pt>
                <c:pt idx="34726">
                  <c:v>99.750213079980597</c:v>
                </c:pt>
                <c:pt idx="34727">
                  <c:v>99.742759208350705</c:v>
                </c:pt>
                <c:pt idx="34728">
                  <c:v>99.737354377815294</c:v>
                </c:pt>
                <c:pt idx="34729">
                  <c:v>99.737272127941296</c:v>
                </c:pt>
                <c:pt idx="34730">
                  <c:v>99.736077878563194</c:v>
                </c:pt>
                <c:pt idx="34731">
                  <c:v>99.726895092845695</c:v>
                </c:pt>
                <c:pt idx="34732">
                  <c:v>99.724557496442799</c:v>
                </c:pt>
                <c:pt idx="34733">
                  <c:v>99.723647941585895</c:v>
                </c:pt>
                <c:pt idx="34734">
                  <c:v>99.722094511258305</c:v>
                </c:pt>
                <c:pt idx="34735">
                  <c:v>99.717375053495701</c:v>
                </c:pt>
                <c:pt idx="34736">
                  <c:v>99.714718980318196</c:v>
                </c:pt>
                <c:pt idx="34737">
                  <c:v>99.712408284470598</c:v>
                </c:pt>
                <c:pt idx="34738">
                  <c:v>99.707510442808996</c:v>
                </c:pt>
                <c:pt idx="34739">
                  <c:v>99.705032370016397</c:v>
                </c:pt>
                <c:pt idx="34740">
                  <c:v>99.692897043903002</c:v>
                </c:pt>
                <c:pt idx="34741">
                  <c:v>99.6879616030308</c:v>
                </c:pt>
                <c:pt idx="34742">
                  <c:v>99.687817143596405</c:v>
                </c:pt>
                <c:pt idx="34743">
                  <c:v>99.687173144478805</c:v>
                </c:pt>
                <c:pt idx="34744">
                  <c:v>99.685852334809496</c:v>
                </c:pt>
                <c:pt idx="34745">
                  <c:v>99.684020351440694</c:v>
                </c:pt>
                <c:pt idx="34746">
                  <c:v>99.683059631198702</c:v>
                </c:pt>
                <c:pt idx="34747">
                  <c:v>99.681721798286901</c:v>
                </c:pt>
                <c:pt idx="34748">
                  <c:v>99.679914235190594</c:v>
                </c:pt>
                <c:pt idx="34749">
                  <c:v>99.679107255387393</c:v>
                </c:pt>
                <c:pt idx="34750">
                  <c:v>99.655557482424697</c:v>
                </c:pt>
                <c:pt idx="34751">
                  <c:v>99.650276760233197</c:v>
                </c:pt>
                <c:pt idx="34752">
                  <c:v>99.646925521112493</c:v>
                </c:pt>
                <c:pt idx="34753">
                  <c:v>99.646681089752505</c:v>
                </c:pt>
                <c:pt idx="34754">
                  <c:v>99.640229601736195</c:v>
                </c:pt>
                <c:pt idx="34755">
                  <c:v>99.631409095067099</c:v>
                </c:pt>
                <c:pt idx="34756">
                  <c:v>99.624005617053299</c:v>
                </c:pt>
                <c:pt idx="34757">
                  <c:v>99.623276548655895</c:v>
                </c:pt>
                <c:pt idx="34758">
                  <c:v>99.608655472832197</c:v>
                </c:pt>
                <c:pt idx="34759">
                  <c:v>99.606562286772203</c:v>
                </c:pt>
                <c:pt idx="34760">
                  <c:v>99.596758333592703</c:v>
                </c:pt>
                <c:pt idx="34761">
                  <c:v>99.593604270779906</c:v>
                </c:pt>
                <c:pt idx="34762">
                  <c:v>99.592286202682203</c:v>
                </c:pt>
                <c:pt idx="34763">
                  <c:v>99.592188252072205</c:v>
                </c:pt>
                <c:pt idx="34764">
                  <c:v>99.590202000944302</c:v>
                </c:pt>
                <c:pt idx="34765">
                  <c:v>99.584034369297996</c:v>
                </c:pt>
                <c:pt idx="34766">
                  <c:v>99.583098425580403</c:v>
                </c:pt>
                <c:pt idx="34767">
                  <c:v>99.578342531957901</c:v>
                </c:pt>
                <c:pt idx="34768">
                  <c:v>99.573978432238206</c:v>
                </c:pt>
                <c:pt idx="34769">
                  <c:v>99.553806837756198</c:v>
                </c:pt>
                <c:pt idx="34770">
                  <c:v>99.551430553053294</c:v>
                </c:pt>
                <c:pt idx="34771">
                  <c:v>99.526060289392404</c:v>
                </c:pt>
                <c:pt idx="34772">
                  <c:v>99.509294748200801</c:v>
                </c:pt>
                <c:pt idx="34773">
                  <c:v>99.5083320068087</c:v>
                </c:pt>
                <c:pt idx="34774">
                  <c:v>99.501938715729807</c:v>
                </c:pt>
                <c:pt idx="34775">
                  <c:v>99.489044819070202</c:v>
                </c:pt>
                <c:pt idx="34776">
                  <c:v>99.481566223749894</c:v>
                </c:pt>
                <c:pt idx="34777">
                  <c:v>99.480477246207798</c:v>
                </c:pt>
                <c:pt idx="34778">
                  <c:v>99.478712301562993</c:v>
                </c:pt>
                <c:pt idx="34779">
                  <c:v>99.474066541244895</c:v>
                </c:pt>
                <c:pt idx="34780">
                  <c:v>99.463975609408607</c:v>
                </c:pt>
                <c:pt idx="34781">
                  <c:v>99.460705902478395</c:v>
                </c:pt>
                <c:pt idx="34782">
                  <c:v>99.438712803662199</c:v>
                </c:pt>
                <c:pt idx="34783">
                  <c:v>99.438465940757297</c:v>
                </c:pt>
                <c:pt idx="34784">
                  <c:v>99.434521364080993</c:v>
                </c:pt>
                <c:pt idx="34785">
                  <c:v>99.434340342639999</c:v>
                </c:pt>
                <c:pt idx="34786">
                  <c:v>99.424841619671099</c:v>
                </c:pt>
                <c:pt idx="34787">
                  <c:v>99.422459877212304</c:v>
                </c:pt>
                <c:pt idx="34788">
                  <c:v>99.416748620862094</c:v>
                </c:pt>
                <c:pt idx="34789">
                  <c:v>99.407887743125499</c:v>
                </c:pt>
                <c:pt idx="34790">
                  <c:v>99.368256199213803</c:v>
                </c:pt>
                <c:pt idx="34791">
                  <c:v>99.348205627361395</c:v>
                </c:pt>
                <c:pt idx="34792">
                  <c:v>99.332484414949107</c:v>
                </c:pt>
                <c:pt idx="34793">
                  <c:v>99.323341553348797</c:v>
                </c:pt>
                <c:pt idx="34794">
                  <c:v>99.315495259137606</c:v>
                </c:pt>
                <c:pt idx="34795">
                  <c:v>99.234230714800404</c:v>
                </c:pt>
                <c:pt idx="34796">
                  <c:v>99.223932476093907</c:v>
                </c:pt>
                <c:pt idx="34797">
                  <c:v>99.212561470815302</c:v>
                </c:pt>
                <c:pt idx="34798">
                  <c:v>99.211049589761501</c:v>
                </c:pt>
                <c:pt idx="34799">
                  <c:v>99.200156646306297</c:v>
                </c:pt>
                <c:pt idx="34800">
                  <c:v>99.189609121940606</c:v>
                </c:pt>
                <c:pt idx="34801">
                  <c:v>99.176620993782805</c:v>
                </c:pt>
                <c:pt idx="34802">
                  <c:v>99.141823381409793</c:v>
                </c:pt>
                <c:pt idx="34803">
                  <c:v>99.122051129850206</c:v>
                </c:pt>
                <c:pt idx="34804">
                  <c:v>99.098718794736897</c:v>
                </c:pt>
                <c:pt idx="34805">
                  <c:v>99.0926583800766</c:v>
                </c:pt>
                <c:pt idx="34806">
                  <c:v>99.0816639814242</c:v>
                </c:pt>
                <c:pt idx="34807">
                  <c:v>99.073707764767207</c:v>
                </c:pt>
                <c:pt idx="34808">
                  <c:v>99.031690795185298</c:v>
                </c:pt>
                <c:pt idx="34809">
                  <c:v>99.028251674117797</c:v>
                </c:pt>
                <c:pt idx="34810">
                  <c:v>98.991643396750902</c:v>
                </c:pt>
                <c:pt idx="34811">
                  <c:v>98.983221337347899</c:v>
                </c:pt>
                <c:pt idx="34812">
                  <c:v>98.979022099484496</c:v>
                </c:pt>
                <c:pt idx="34813">
                  <c:v>98.965529485437997</c:v>
                </c:pt>
                <c:pt idx="34814">
                  <c:v>98.961145644269294</c:v>
                </c:pt>
                <c:pt idx="34815">
                  <c:v>98.946624119914105</c:v>
                </c:pt>
                <c:pt idx="34816">
                  <c:v>98.937257420118399</c:v>
                </c:pt>
                <c:pt idx="34817">
                  <c:v>98.926444877843295</c:v>
                </c:pt>
                <c:pt idx="34818">
                  <c:v>98.910232084612105</c:v>
                </c:pt>
                <c:pt idx="34819">
                  <c:v>98.829358934115305</c:v>
                </c:pt>
                <c:pt idx="34820">
                  <c:v>98.821477011366198</c:v>
                </c:pt>
                <c:pt idx="34821">
                  <c:v>98.821384156592302</c:v>
                </c:pt>
                <c:pt idx="34822">
                  <c:v>98.819781675011896</c:v>
                </c:pt>
                <c:pt idx="34823">
                  <c:v>98.810583194128398</c:v>
                </c:pt>
                <c:pt idx="34824">
                  <c:v>98.792596063320701</c:v>
                </c:pt>
                <c:pt idx="34825">
                  <c:v>98.772789504874893</c:v>
                </c:pt>
                <c:pt idx="34826">
                  <c:v>98.764377946119794</c:v>
                </c:pt>
                <c:pt idx="34827">
                  <c:v>98.748002896619695</c:v>
                </c:pt>
                <c:pt idx="34828">
                  <c:v>98.742761500692296</c:v>
                </c:pt>
                <c:pt idx="34829">
                  <c:v>98.719272121124902</c:v>
                </c:pt>
                <c:pt idx="34830">
                  <c:v>98.713040175805602</c:v>
                </c:pt>
                <c:pt idx="34831">
                  <c:v>98.706907135204602</c:v>
                </c:pt>
                <c:pt idx="34832">
                  <c:v>98.7063089126476</c:v>
                </c:pt>
                <c:pt idx="34833">
                  <c:v>98.680186933060696</c:v>
                </c:pt>
                <c:pt idx="34834">
                  <c:v>98.672441587484002</c:v>
                </c:pt>
                <c:pt idx="34835">
                  <c:v>98.6621785555961</c:v>
                </c:pt>
                <c:pt idx="34836">
                  <c:v>98.655356453295099</c:v>
                </c:pt>
                <c:pt idx="34837">
                  <c:v>98.649468102294705</c:v>
                </c:pt>
                <c:pt idx="34838">
                  <c:v>98.641808556422703</c:v>
                </c:pt>
                <c:pt idx="34839">
                  <c:v>98.641277537507406</c:v>
                </c:pt>
                <c:pt idx="34840">
                  <c:v>98.619734957211605</c:v>
                </c:pt>
                <c:pt idx="34841">
                  <c:v>98.618365469976695</c:v>
                </c:pt>
                <c:pt idx="34842">
                  <c:v>98.609589007994501</c:v>
                </c:pt>
                <c:pt idx="34843">
                  <c:v>98.599379715245405</c:v>
                </c:pt>
                <c:pt idx="34844">
                  <c:v>98.593658375555904</c:v>
                </c:pt>
                <c:pt idx="34845">
                  <c:v>98.591972705177596</c:v>
                </c:pt>
                <c:pt idx="34846">
                  <c:v>98.588818314678093</c:v>
                </c:pt>
                <c:pt idx="34847">
                  <c:v>98.570953335107106</c:v>
                </c:pt>
                <c:pt idx="34848">
                  <c:v>98.565973524858194</c:v>
                </c:pt>
                <c:pt idx="34849">
                  <c:v>98.561149911698706</c:v>
                </c:pt>
                <c:pt idx="34850">
                  <c:v>98.560930452822006</c:v>
                </c:pt>
                <c:pt idx="34851">
                  <c:v>98.517092175129093</c:v>
                </c:pt>
                <c:pt idx="34852">
                  <c:v>98.512898345859796</c:v>
                </c:pt>
                <c:pt idx="34853">
                  <c:v>98.5099067601641</c:v>
                </c:pt>
                <c:pt idx="34854">
                  <c:v>98.507305288245604</c:v>
                </c:pt>
                <c:pt idx="34855">
                  <c:v>98.502160856035104</c:v>
                </c:pt>
                <c:pt idx="34856">
                  <c:v>98.487199322148399</c:v>
                </c:pt>
                <c:pt idx="34857">
                  <c:v>98.4860853764946</c:v>
                </c:pt>
                <c:pt idx="34858">
                  <c:v>98.482874175379493</c:v>
                </c:pt>
                <c:pt idx="34859">
                  <c:v>98.476976238232893</c:v>
                </c:pt>
                <c:pt idx="34860">
                  <c:v>98.459286024043905</c:v>
                </c:pt>
                <c:pt idx="34861">
                  <c:v>98.458327679788397</c:v>
                </c:pt>
                <c:pt idx="34862">
                  <c:v>98.442248037096405</c:v>
                </c:pt>
                <c:pt idx="34863">
                  <c:v>98.429500654996303</c:v>
                </c:pt>
                <c:pt idx="34864">
                  <c:v>98.423756954392204</c:v>
                </c:pt>
                <c:pt idx="34865">
                  <c:v>98.418792441216198</c:v>
                </c:pt>
                <c:pt idx="34866">
                  <c:v>98.417920609328803</c:v>
                </c:pt>
                <c:pt idx="34867">
                  <c:v>98.415712334852003</c:v>
                </c:pt>
                <c:pt idx="34868">
                  <c:v>98.389051309212107</c:v>
                </c:pt>
                <c:pt idx="34869">
                  <c:v>98.384555060034799</c:v>
                </c:pt>
                <c:pt idx="34870">
                  <c:v>98.384348929531697</c:v>
                </c:pt>
                <c:pt idx="34871">
                  <c:v>98.378591671864598</c:v>
                </c:pt>
                <c:pt idx="34872">
                  <c:v>98.372973937631798</c:v>
                </c:pt>
                <c:pt idx="34873">
                  <c:v>98.358964757671998</c:v>
                </c:pt>
                <c:pt idx="34874">
                  <c:v>98.357826958466006</c:v>
                </c:pt>
                <c:pt idx="34875">
                  <c:v>98.354034090280507</c:v>
                </c:pt>
                <c:pt idx="34876">
                  <c:v>98.353410988643105</c:v>
                </c:pt>
                <c:pt idx="34877">
                  <c:v>98.345113905306206</c:v>
                </c:pt>
                <c:pt idx="34878">
                  <c:v>98.336277324135693</c:v>
                </c:pt>
                <c:pt idx="34879">
                  <c:v>98.325633442589606</c:v>
                </c:pt>
                <c:pt idx="34880">
                  <c:v>98.314614083019904</c:v>
                </c:pt>
                <c:pt idx="34881">
                  <c:v>98.312094600822803</c:v>
                </c:pt>
                <c:pt idx="34882">
                  <c:v>98.304337220638899</c:v>
                </c:pt>
                <c:pt idx="34883">
                  <c:v>98.303916737951397</c:v>
                </c:pt>
                <c:pt idx="34884">
                  <c:v>98.302400868088398</c:v>
                </c:pt>
                <c:pt idx="34885">
                  <c:v>98.288618657772503</c:v>
                </c:pt>
                <c:pt idx="34886">
                  <c:v>98.276775766828194</c:v>
                </c:pt>
                <c:pt idx="34887">
                  <c:v>98.250976547454499</c:v>
                </c:pt>
                <c:pt idx="34888">
                  <c:v>98.250481810809305</c:v>
                </c:pt>
                <c:pt idx="34889">
                  <c:v>98.250154296881306</c:v>
                </c:pt>
                <c:pt idx="34890">
                  <c:v>98.241966899159493</c:v>
                </c:pt>
                <c:pt idx="34891">
                  <c:v>98.240845589659699</c:v>
                </c:pt>
                <c:pt idx="34892">
                  <c:v>98.2392986821921</c:v>
                </c:pt>
                <c:pt idx="34893">
                  <c:v>98.230850671447399</c:v>
                </c:pt>
                <c:pt idx="34894">
                  <c:v>98.227656489091203</c:v>
                </c:pt>
                <c:pt idx="34895">
                  <c:v>98.2237262422436</c:v>
                </c:pt>
                <c:pt idx="34896">
                  <c:v>98.2192727438579</c:v>
                </c:pt>
                <c:pt idx="34897">
                  <c:v>98.217157451077995</c:v>
                </c:pt>
                <c:pt idx="34898">
                  <c:v>98.216569460254703</c:v>
                </c:pt>
                <c:pt idx="34899">
                  <c:v>98.215301250328906</c:v>
                </c:pt>
                <c:pt idx="34900">
                  <c:v>98.210416260845804</c:v>
                </c:pt>
                <c:pt idx="34901">
                  <c:v>98.207026926558598</c:v>
                </c:pt>
                <c:pt idx="34902">
                  <c:v>98.205291485640799</c:v>
                </c:pt>
                <c:pt idx="34903">
                  <c:v>98.2048320599405</c:v>
                </c:pt>
                <c:pt idx="34904">
                  <c:v>98.199305409210098</c:v>
                </c:pt>
                <c:pt idx="34905">
                  <c:v>98.185921507429001</c:v>
                </c:pt>
                <c:pt idx="34906">
                  <c:v>98.177840147919099</c:v>
                </c:pt>
                <c:pt idx="34907">
                  <c:v>98.170769778525198</c:v>
                </c:pt>
                <c:pt idx="34908">
                  <c:v>98.162485453916403</c:v>
                </c:pt>
                <c:pt idx="34909">
                  <c:v>98.154135051889199</c:v>
                </c:pt>
                <c:pt idx="34910">
                  <c:v>98.150157625652099</c:v>
                </c:pt>
                <c:pt idx="34911">
                  <c:v>98.150078429787897</c:v>
                </c:pt>
                <c:pt idx="34912">
                  <c:v>98.133007830222397</c:v>
                </c:pt>
                <c:pt idx="34913">
                  <c:v>98.126559521248296</c:v>
                </c:pt>
                <c:pt idx="34914">
                  <c:v>98.126156158084996</c:v>
                </c:pt>
                <c:pt idx="34915">
                  <c:v>98.121496668613005</c:v>
                </c:pt>
                <c:pt idx="34916">
                  <c:v>98.119339302764004</c:v>
                </c:pt>
                <c:pt idx="34917">
                  <c:v>98.118992468119501</c:v>
                </c:pt>
                <c:pt idx="34918">
                  <c:v>98.118959311081696</c:v>
                </c:pt>
                <c:pt idx="34919">
                  <c:v>98.112955337522195</c:v>
                </c:pt>
                <c:pt idx="34920">
                  <c:v>98.110139530567594</c:v>
                </c:pt>
                <c:pt idx="34921">
                  <c:v>98.109643355090398</c:v>
                </c:pt>
                <c:pt idx="34922">
                  <c:v>98.100783710873699</c:v>
                </c:pt>
                <c:pt idx="34923">
                  <c:v>98.086763087752601</c:v>
                </c:pt>
                <c:pt idx="34924">
                  <c:v>98.086207847326804</c:v>
                </c:pt>
                <c:pt idx="34925">
                  <c:v>98.074913757804893</c:v>
                </c:pt>
                <c:pt idx="34926">
                  <c:v>98.0718856794837</c:v>
                </c:pt>
                <c:pt idx="34927">
                  <c:v>98.065141379111196</c:v>
                </c:pt>
                <c:pt idx="34928">
                  <c:v>98.064940447471798</c:v>
                </c:pt>
                <c:pt idx="34929">
                  <c:v>98.054352941013605</c:v>
                </c:pt>
                <c:pt idx="34930">
                  <c:v>98.053752021241706</c:v>
                </c:pt>
                <c:pt idx="34931">
                  <c:v>98.047523391271099</c:v>
                </c:pt>
                <c:pt idx="34932">
                  <c:v>98.041282964817498</c:v>
                </c:pt>
                <c:pt idx="34933">
                  <c:v>98.034143716179202</c:v>
                </c:pt>
                <c:pt idx="34934">
                  <c:v>98.032638518504797</c:v>
                </c:pt>
                <c:pt idx="34935">
                  <c:v>98.020290935517806</c:v>
                </c:pt>
                <c:pt idx="34936">
                  <c:v>98.018674214627495</c:v>
                </c:pt>
                <c:pt idx="34937">
                  <c:v>98.017074709195199</c:v>
                </c:pt>
                <c:pt idx="34938">
                  <c:v>98.015410322153102</c:v>
                </c:pt>
                <c:pt idx="34939">
                  <c:v>98.002904118305196</c:v>
                </c:pt>
                <c:pt idx="34940">
                  <c:v>97.948877865890694</c:v>
                </c:pt>
                <c:pt idx="34941">
                  <c:v>97.883724166894496</c:v>
                </c:pt>
                <c:pt idx="34942">
                  <c:v>97.8829066775359</c:v>
                </c:pt>
                <c:pt idx="34943">
                  <c:v>97.860248707452897</c:v>
                </c:pt>
                <c:pt idx="34944">
                  <c:v>97.844085523945907</c:v>
                </c:pt>
                <c:pt idx="34945">
                  <c:v>97.838353347879803</c:v>
                </c:pt>
                <c:pt idx="34946">
                  <c:v>97.811203713670807</c:v>
                </c:pt>
                <c:pt idx="34947">
                  <c:v>97.8095356224688</c:v>
                </c:pt>
                <c:pt idx="34948">
                  <c:v>97.788104013462998</c:v>
                </c:pt>
                <c:pt idx="34949">
                  <c:v>97.781060685647006</c:v>
                </c:pt>
                <c:pt idx="34950">
                  <c:v>97.779884407968794</c:v>
                </c:pt>
                <c:pt idx="34951">
                  <c:v>97.768910706405805</c:v>
                </c:pt>
                <c:pt idx="34952">
                  <c:v>97.764834010301797</c:v>
                </c:pt>
                <c:pt idx="34953">
                  <c:v>97.764260013306597</c:v>
                </c:pt>
                <c:pt idx="34954">
                  <c:v>97.762497650885507</c:v>
                </c:pt>
                <c:pt idx="34955">
                  <c:v>97.761449814155299</c:v>
                </c:pt>
                <c:pt idx="34956">
                  <c:v>97.7274425096724</c:v>
                </c:pt>
                <c:pt idx="34957">
                  <c:v>97.719008422027002</c:v>
                </c:pt>
                <c:pt idx="34958">
                  <c:v>97.718296779279797</c:v>
                </c:pt>
                <c:pt idx="34959">
                  <c:v>97.713862120776696</c:v>
                </c:pt>
                <c:pt idx="34960">
                  <c:v>97.712243912850099</c:v>
                </c:pt>
                <c:pt idx="34961">
                  <c:v>97.712155863301803</c:v>
                </c:pt>
                <c:pt idx="34962">
                  <c:v>97.688329018655196</c:v>
                </c:pt>
                <c:pt idx="34963">
                  <c:v>97.678426096161701</c:v>
                </c:pt>
                <c:pt idx="34964">
                  <c:v>97.663331015763703</c:v>
                </c:pt>
                <c:pt idx="34965">
                  <c:v>97.659714992203405</c:v>
                </c:pt>
                <c:pt idx="34966">
                  <c:v>97.657835684881903</c:v>
                </c:pt>
                <c:pt idx="34967">
                  <c:v>97.647889437746201</c:v>
                </c:pt>
                <c:pt idx="34968">
                  <c:v>97.6470465431522</c:v>
                </c:pt>
                <c:pt idx="34969">
                  <c:v>97.644103220263304</c:v>
                </c:pt>
                <c:pt idx="34970">
                  <c:v>97.642320002986693</c:v>
                </c:pt>
                <c:pt idx="34971">
                  <c:v>97.639442568184293</c:v>
                </c:pt>
                <c:pt idx="34972">
                  <c:v>97.622924885396202</c:v>
                </c:pt>
                <c:pt idx="34973">
                  <c:v>97.602238498544907</c:v>
                </c:pt>
                <c:pt idx="34974">
                  <c:v>97.602209051460207</c:v>
                </c:pt>
                <c:pt idx="34975">
                  <c:v>97.602192573461195</c:v>
                </c:pt>
                <c:pt idx="34976">
                  <c:v>97.584431123369001</c:v>
                </c:pt>
                <c:pt idx="34977">
                  <c:v>97.575622130615898</c:v>
                </c:pt>
                <c:pt idx="34978">
                  <c:v>97.568770103560595</c:v>
                </c:pt>
                <c:pt idx="34979">
                  <c:v>97.561899555929699</c:v>
                </c:pt>
                <c:pt idx="34980">
                  <c:v>97.557667049995402</c:v>
                </c:pt>
                <c:pt idx="34981">
                  <c:v>97.557341946450805</c:v>
                </c:pt>
                <c:pt idx="34982">
                  <c:v>97.553476885970298</c:v>
                </c:pt>
                <c:pt idx="34983">
                  <c:v>97.552066809921698</c:v>
                </c:pt>
                <c:pt idx="34984">
                  <c:v>97.523571916747002</c:v>
                </c:pt>
                <c:pt idx="34985">
                  <c:v>97.511316566248098</c:v>
                </c:pt>
                <c:pt idx="34986">
                  <c:v>97.504882070452496</c:v>
                </c:pt>
                <c:pt idx="34987">
                  <c:v>97.456122272243206</c:v>
                </c:pt>
                <c:pt idx="34988">
                  <c:v>97.435171893373806</c:v>
                </c:pt>
                <c:pt idx="34989">
                  <c:v>97.389190924466604</c:v>
                </c:pt>
                <c:pt idx="34990">
                  <c:v>97.337890891658205</c:v>
                </c:pt>
                <c:pt idx="34991">
                  <c:v>97.319511636493999</c:v>
                </c:pt>
                <c:pt idx="34992">
                  <c:v>97.317678947044101</c:v>
                </c:pt>
                <c:pt idx="34993">
                  <c:v>97.315168029908406</c:v>
                </c:pt>
                <c:pt idx="34994">
                  <c:v>97.245455988263004</c:v>
                </c:pt>
                <c:pt idx="34995">
                  <c:v>97.169396658329006</c:v>
                </c:pt>
                <c:pt idx="34996">
                  <c:v>96.966108999439598</c:v>
                </c:pt>
                <c:pt idx="34997">
                  <c:v>96.850526893525597</c:v>
                </c:pt>
                <c:pt idx="34998">
                  <c:v>96.8460427113789</c:v>
                </c:pt>
                <c:pt idx="34999">
                  <c:v>96.830431456645897</c:v>
                </c:pt>
                <c:pt idx="35000">
                  <c:v>96.6945185699593</c:v>
                </c:pt>
                <c:pt idx="35001">
                  <c:v>96.691250636831896</c:v>
                </c:pt>
                <c:pt idx="35002">
                  <c:v>96.684712329318401</c:v>
                </c:pt>
                <c:pt idx="35003">
                  <c:v>96.660863945208106</c:v>
                </c:pt>
                <c:pt idx="35004">
                  <c:v>96.624029793730699</c:v>
                </c:pt>
                <c:pt idx="35005">
                  <c:v>96.606390091427002</c:v>
                </c:pt>
                <c:pt idx="35006">
                  <c:v>96.595260176414001</c:v>
                </c:pt>
                <c:pt idx="35007">
                  <c:v>95.749359264378</c:v>
                </c:pt>
                <c:pt idx="35008">
                  <c:v>95.679511006803295</c:v>
                </c:pt>
                <c:pt idx="35009">
                  <c:v>95.189156850653603</c:v>
                </c:pt>
                <c:pt idx="35010">
                  <c:v>95.188222311675602</c:v>
                </c:pt>
                <c:pt idx="35011">
                  <c:v>95.106501674384305</c:v>
                </c:pt>
                <c:pt idx="35012">
                  <c:v>95.086128664147594</c:v>
                </c:pt>
                <c:pt idx="35013">
                  <c:v>95.032322045372396</c:v>
                </c:pt>
                <c:pt idx="35014">
                  <c:v>94.948449189257303</c:v>
                </c:pt>
                <c:pt idx="35015">
                  <c:v>94.634109271890495</c:v>
                </c:pt>
                <c:pt idx="35016">
                  <c:v>94.402786093479705</c:v>
                </c:pt>
                <c:pt idx="35017">
                  <c:v>94.402655042262495</c:v>
                </c:pt>
                <c:pt idx="35018">
                  <c:v>94.343246576601203</c:v>
                </c:pt>
                <c:pt idx="35019">
                  <c:v>94.294420982649697</c:v>
                </c:pt>
                <c:pt idx="35020">
                  <c:v>94.229783290777704</c:v>
                </c:pt>
                <c:pt idx="35021">
                  <c:v>94.1985380761122</c:v>
                </c:pt>
                <c:pt idx="35022">
                  <c:v>94.195612634853504</c:v>
                </c:pt>
                <c:pt idx="35023">
                  <c:v>94.195459333825298</c:v>
                </c:pt>
                <c:pt idx="35024">
                  <c:v>94.174969307404098</c:v>
                </c:pt>
                <c:pt idx="35025">
                  <c:v>94.137552316161006</c:v>
                </c:pt>
                <c:pt idx="35026">
                  <c:v>94.136355230169897</c:v>
                </c:pt>
                <c:pt idx="35027">
                  <c:v>94.1248002100061</c:v>
                </c:pt>
                <c:pt idx="35028">
                  <c:v>94.119940056290801</c:v>
                </c:pt>
                <c:pt idx="35029">
                  <c:v>94.112097019446097</c:v>
                </c:pt>
                <c:pt idx="35030">
                  <c:v>94.033841503576099</c:v>
                </c:pt>
                <c:pt idx="35031">
                  <c:v>94.016040863209497</c:v>
                </c:pt>
                <c:pt idx="35032">
                  <c:v>93.920627592999793</c:v>
                </c:pt>
                <c:pt idx="35033">
                  <c:v>93.906755271023499</c:v>
                </c:pt>
                <c:pt idx="35034">
                  <c:v>93.867693135584304</c:v>
                </c:pt>
                <c:pt idx="35035">
                  <c:v>93.832471946303301</c:v>
                </c:pt>
                <c:pt idx="35036">
                  <c:v>93.465001500356607</c:v>
                </c:pt>
                <c:pt idx="35037">
                  <c:v>91.843912119096103</c:v>
                </c:pt>
                <c:pt idx="35038">
                  <c:v>91.708057013249302</c:v>
                </c:pt>
                <c:pt idx="35039">
                  <c:v>91.526034301334406</c:v>
                </c:pt>
              </c:numCache>
            </c:numRef>
          </c:yVal>
          <c:smooth val="1"/>
          <c:extLst>
            <c:ext xmlns:c16="http://schemas.microsoft.com/office/drawing/2014/chart" uri="{C3380CC4-5D6E-409C-BE32-E72D297353CC}">
              <c16:uniqueId val="{00000002-75E0-4FB4-9B07-D1138B10A756}"/>
            </c:ext>
          </c:extLst>
        </c:ser>
        <c:ser>
          <c:idx val="3"/>
          <c:order val="3"/>
          <c:tx>
            <c:strRef>
              <c:f>'Load Duration'!$E$1</c:f>
              <c:strCache>
                <c:ptCount val="1"/>
                <c:pt idx="0">
                  <c:v>P2</c:v>
                </c:pt>
              </c:strCache>
            </c:strRef>
          </c:tx>
          <c:spPr>
            <a:ln w="9525" cap="rnd">
              <a:solidFill>
                <a:schemeClr val="tx1"/>
              </a:solidFill>
              <a:prstDash val="sysDot"/>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E$2:$E$35041</c:f>
              <c:numCache>
                <c:formatCode>General</c:formatCode>
                <c:ptCount val="35040"/>
                <c:pt idx="0">
                  <c:v>800.71451583943599</c:v>
                </c:pt>
                <c:pt idx="1">
                  <c:v>796.692992686803</c:v>
                </c:pt>
                <c:pt idx="2">
                  <c:v>794.82502668783798</c:v>
                </c:pt>
                <c:pt idx="3">
                  <c:v>793.93934173334901</c:v>
                </c:pt>
                <c:pt idx="4">
                  <c:v>793.45678596446498</c:v>
                </c:pt>
                <c:pt idx="5">
                  <c:v>793.11549259146602</c:v>
                </c:pt>
                <c:pt idx="6">
                  <c:v>791.61952561694898</c:v>
                </c:pt>
                <c:pt idx="7">
                  <c:v>791.61892615114004</c:v>
                </c:pt>
                <c:pt idx="8">
                  <c:v>791.56229063177602</c:v>
                </c:pt>
                <c:pt idx="9">
                  <c:v>789.46879444999001</c:v>
                </c:pt>
                <c:pt idx="10">
                  <c:v>788.58702849705503</c:v>
                </c:pt>
                <c:pt idx="11">
                  <c:v>786.70713847736704</c:v>
                </c:pt>
                <c:pt idx="12">
                  <c:v>786.35998168728599</c:v>
                </c:pt>
                <c:pt idx="13">
                  <c:v>786.24597649304599</c:v>
                </c:pt>
                <c:pt idx="14">
                  <c:v>785.19200562790297</c:v>
                </c:pt>
                <c:pt idx="15">
                  <c:v>785.00966893611496</c:v>
                </c:pt>
                <c:pt idx="16">
                  <c:v>784.49459801492696</c:v>
                </c:pt>
                <c:pt idx="17">
                  <c:v>784.44531060315796</c:v>
                </c:pt>
                <c:pt idx="18">
                  <c:v>782.85875957249596</c:v>
                </c:pt>
                <c:pt idx="19">
                  <c:v>782.16430529259299</c:v>
                </c:pt>
                <c:pt idx="20">
                  <c:v>781.76638592805602</c:v>
                </c:pt>
                <c:pt idx="21">
                  <c:v>781.54647542433395</c:v>
                </c:pt>
                <c:pt idx="22">
                  <c:v>781.49419358198202</c:v>
                </c:pt>
                <c:pt idx="23">
                  <c:v>781.38595503925796</c:v>
                </c:pt>
                <c:pt idx="24">
                  <c:v>780.76711332801096</c:v>
                </c:pt>
                <c:pt idx="25">
                  <c:v>780.32957141131203</c:v>
                </c:pt>
                <c:pt idx="26">
                  <c:v>780.20319753128001</c:v>
                </c:pt>
                <c:pt idx="27">
                  <c:v>779.65125142904003</c:v>
                </c:pt>
                <c:pt idx="28">
                  <c:v>779.39013639585903</c:v>
                </c:pt>
                <c:pt idx="29">
                  <c:v>779.25400645021398</c:v>
                </c:pt>
                <c:pt idx="30">
                  <c:v>779.24167902089403</c:v>
                </c:pt>
                <c:pt idx="31">
                  <c:v>778.95891212389597</c:v>
                </c:pt>
                <c:pt idx="32">
                  <c:v>778.60864266697695</c:v>
                </c:pt>
                <c:pt idx="33">
                  <c:v>778.54543429517298</c:v>
                </c:pt>
                <c:pt idx="34">
                  <c:v>777.80636687880406</c:v>
                </c:pt>
                <c:pt idx="35">
                  <c:v>775.30530650653998</c:v>
                </c:pt>
                <c:pt idx="36">
                  <c:v>775.19039387360704</c:v>
                </c:pt>
                <c:pt idx="37">
                  <c:v>775.149449910812</c:v>
                </c:pt>
                <c:pt idx="38">
                  <c:v>774.67982001220901</c:v>
                </c:pt>
                <c:pt idx="39">
                  <c:v>774.66632069069999</c:v>
                </c:pt>
                <c:pt idx="40">
                  <c:v>774.36565424319394</c:v>
                </c:pt>
                <c:pt idx="41">
                  <c:v>774.16022924447896</c:v>
                </c:pt>
                <c:pt idx="42">
                  <c:v>774.036583544378</c:v>
                </c:pt>
                <c:pt idx="43">
                  <c:v>774.01902395100603</c:v>
                </c:pt>
                <c:pt idx="44">
                  <c:v>773.15484352892395</c:v>
                </c:pt>
                <c:pt idx="45">
                  <c:v>772.33500198579395</c:v>
                </c:pt>
                <c:pt idx="46">
                  <c:v>771.76582086545898</c:v>
                </c:pt>
                <c:pt idx="47">
                  <c:v>771.518931193615</c:v>
                </c:pt>
                <c:pt idx="48">
                  <c:v>770.78221849121303</c:v>
                </c:pt>
                <c:pt idx="49">
                  <c:v>770.25028866557898</c:v>
                </c:pt>
                <c:pt idx="50">
                  <c:v>770.11410955813597</c:v>
                </c:pt>
                <c:pt idx="51">
                  <c:v>769.44118300238699</c:v>
                </c:pt>
                <c:pt idx="52">
                  <c:v>768.98204290593401</c:v>
                </c:pt>
                <c:pt idx="53">
                  <c:v>768.70718757254201</c:v>
                </c:pt>
                <c:pt idx="54">
                  <c:v>768.57528837413804</c:v>
                </c:pt>
                <c:pt idx="55">
                  <c:v>767.49698344398496</c:v>
                </c:pt>
                <c:pt idx="56">
                  <c:v>766.80589380061599</c:v>
                </c:pt>
                <c:pt idx="57">
                  <c:v>766.52681901703897</c:v>
                </c:pt>
                <c:pt idx="58">
                  <c:v>765.38231410542801</c:v>
                </c:pt>
                <c:pt idx="59">
                  <c:v>765.28100259728899</c:v>
                </c:pt>
                <c:pt idx="60">
                  <c:v>764.67141694269105</c:v>
                </c:pt>
                <c:pt idx="61">
                  <c:v>764.19506017099297</c:v>
                </c:pt>
                <c:pt idx="62">
                  <c:v>764.15423971464099</c:v>
                </c:pt>
                <c:pt idx="63">
                  <c:v>764.096790057475</c:v>
                </c:pt>
                <c:pt idx="64">
                  <c:v>762.28200729475998</c:v>
                </c:pt>
                <c:pt idx="65">
                  <c:v>762.21855604249902</c:v>
                </c:pt>
                <c:pt idx="66">
                  <c:v>761.88338878682703</c:v>
                </c:pt>
                <c:pt idx="67">
                  <c:v>761.58851065693398</c:v>
                </c:pt>
                <c:pt idx="68">
                  <c:v>761.37734213647104</c:v>
                </c:pt>
                <c:pt idx="69">
                  <c:v>760.03763873604703</c:v>
                </c:pt>
                <c:pt idx="70">
                  <c:v>759.22147723150101</c:v>
                </c:pt>
                <c:pt idx="71">
                  <c:v>759.06557481396101</c:v>
                </c:pt>
                <c:pt idx="72">
                  <c:v>758.37658755475195</c:v>
                </c:pt>
                <c:pt idx="73">
                  <c:v>758.26186568119101</c:v>
                </c:pt>
                <c:pt idx="74">
                  <c:v>756.94500021711099</c:v>
                </c:pt>
                <c:pt idx="75">
                  <c:v>756.64875240430695</c:v>
                </c:pt>
                <c:pt idx="76">
                  <c:v>756.43696000402599</c:v>
                </c:pt>
                <c:pt idx="77">
                  <c:v>755.67285958372395</c:v>
                </c:pt>
                <c:pt idx="78">
                  <c:v>755.66104595934996</c:v>
                </c:pt>
                <c:pt idx="79">
                  <c:v>754.50883793288699</c:v>
                </c:pt>
                <c:pt idx="80">
                  <c:v>754.06718399279896</c:v>
                </c:pt>
                <c:pt idx="81">
                  <c:v>753.62913286366097</c:v>
                </c:pt>
                <c:pt idx="82">
                  <c:v>753.52900483225596</c:v>
                </c:pt>
                <c:pt idx="83">
                  <c:v>753.33804714810003</c:v>
                </c:pt>
                <c:pt idx="84">
                  <c:v>753.29120438448604</c:v>
                </c:pt>
                <c:pt idx="85">
                  <c:v>753.14819750430104</c:v>
                </c:pt>
                <c:pt idx="86">
                  <c:v>753.13371042619303</c:v>
                </c:pt>
                <c:pt idx="87">
                  <c:v>752.95751715030895</c:v>
                </c:pt>
                <c:pt idx="88">
                  <c:v>752.69542554491397</c:v>
                </c:pt>
                <c:pt idx="89">
                  <c:v>750.82164951542495</c:v>
                </c:pt>
                <c:pt idx="90">
                  <c:v>750.33792422003705</c:v>
                </c:pt>
                <c:pt idx="91">
                  <c:v>749.90559495668003</c:v>
                </c:pt>
                <c:pt idx="92">
                  <c:v>748.65684199501595</c:v>
                </c:pt>
                <c:pt idx="93">
                  <c:v>748.21718644860903</c:v>
                </c:pt>
                <c:pt idx="94">
                  <c:v>747.86310666496797</c:v>
                </c:pt>
                <c:pt idx="95">
                  <c:v>747.81429716487298</c:v>
                </c:pt>
                <c:pt idx="96">
                  <c:v>747.67764976194098</c:v>
                </c:pt>
                <c:pt idx="97">
                  <c:v>747.17620188999604</c:v>
                </c:pt>
                <c:pt idx="98">
                  <c:v>747.11022204131302</c:v>
                </c:pt>
                <c:pt idx="99">
                  <c:v>746.66609482343699</c:v>
                </c:pt>
                <c:pt idx="100">
                  <c:v>746.66282682898395</c:v>
                </c:pt>
                <c:pt idx="101">
                  <c:v>746.57123576006404</c:v>
                </c:pt>
                <c:pt idx="102">
                  <c:v>746.31166153757295</c:v>
                </c:pt>
                <c:pt idx="103">
                  <c:v>746.28082710372905</c:v>
                </c:pt>
                <c:pt idx="104">
                  <c:v>746.23622023507903</c:v>
                </c:pt>
                <c:pt idx="105">
                  <c:v>745.89263022983801</c:v>
                </c:pt>
                <c:pt idx="106">
                  <c:v>745.88913328697299</c:v>
                </c:pt>
                <c:pt idx="107">
                  <c:v>745.63904110694898</c:v>
                </c:pt>
                <c:pt idx="108">
                  <c:v>745.59728348209103</c:v>
                </c:pt>
                <c:pt idx="109">
                  <c:v>745.49430195483797</c:v>
                </c:pt>
                <c:pt idx="110">
                  <c:v>745.09200441499695</c:v>
                </c:pt>
                <c:pt idx="111">
                  <c:v>745.05106497617805</c:v>
                </c:pt>
                <c:pt idx="112">
                  <c:v>744.51070614345497</c:v>
                </c:pt>
                <c:pt idx="113">
                  <c:v>744.50713401833298</c:v>
                </c:pt>
                <c:pt idx="114">
                  <c:v>744.35606531897201</c:v>
                </c:pt>
                <c:pt idx="115">
                  <c:v>743.98410062762503</c:v>
                </c:pt>
                <c:pt idx="116">
                  <c:v>743.98231258419605</c:v>
                </c:pt>
                <c:pt idx="117">
                  <c:v>743.78970726017701</c:v>
                </c:pt>
                <c:pt idx="118">
                  <c:v>743.58072751580801</c:v>
                </c:pt>
                <c:pt idx="119">
                  <c:v>742.844392300663</c:v>
                </c:pt>
                <c:pt idx="120">
                  <c:v>742.56753184558704</c:v>
                </c:pt>
                <c:pt idx="121">
                  <c:v>742.30659830844297</c:v>
                </c:pt>
                <c:pt idx="122">
                  <c:v>742.00273674058201</c:v>
                </c:pt>
                <c:pt idx="123">
                  <c:v>741.86538171596203</c:v>
                </c:pt>
                <c:pt idx="124">
                  <c:v>741.61009379945096</c:v>
                </c:pt>
                <c:pt idx="125">
                  <c:v>740.82780994091695</c:v>
                </c:pt>
                <c:pt idx="126">
                  <c:v>740.78541316130497</c:v>
                </c:pt>
                <c:pt idx="127">
                  <c:v>740.10111004833198</c:v>
                </c:pt>
                <c:pt idx="128">
                  <c:v>740.09988322656397</c:v>
                </c:pt>
                <c:pt idx="129">
                  <c:v>739.64950413662405</c:v>
                </c:pt>
                <c:pt idx="130">
                  <c:v>739.40583506473104</c:v>
                </c:pt>
                <c:pt idx="131">
                  <c:v>739.38873126869896</c:v>
                </c:pt>
                <c:pt idx="132">
                  <c:v>738.77107741255202</c:v>
                </c:pt>
                <c:pt idx="133">
                  <c:v>738.74317604627697</c:v>
                </c:pt>
                <c:pt idx="134">
                  <c:v>738.71991350370899</c:v>
                </c:pt>
                <c:pt idx="135">
                  <c:v>738.57299386778698</c:v>
                </c:pt>
                <c:pt idx="136">
                  <c:v>738.03445059323496</c:v>
                </c:pt>
                <c:pt idx="137">
                  <c:v>738.00679825251405</c:v>
                </c:pt>
                <c:pt idx="138">
                  <c:v>737.34179463861506</c:v>
                </c:pt>
                <c:pt idx="139">
                  <c:v>737.32623475391904</c:v>
                </c:pt>
                <c:pt idx="140">
                  <c:v>736.766243711529</c:v>
                </c:pt>
                <c:pt idx="141">
                  <c:v>736.60696165999104</c:v>
                </c:pt>
                <c:pt idx="142">
                  <c:v>736.35328284622699</c:v>
                </c:pt>
                <c:pt idx="143">
                  <c:v>736.24001184835197</c:v>
                </c:pt>
                <c:pt idx="144">
                  <c:v>736.068524065161</c:v>
                </c:pt>
                <c:pt idx="145">
                  <c:v>735.41640857577499</c:v>
                </c:pt>
                <c:pt idx="146">
                  <c:v>735.27403794788302</c:v>
                </c:pt>
                <c:pt idx="147">
                  <c:v>735.22461326316397</c:v>
                </c:pt>
                <c:pt idx="148">
                  <c:v>734.87897618589602</c:v>
                </c:pt>
                <c:pt idx="149">
                  <c:v>734.46174814886501</c:v>
                </c:pt>
                <c:pt idx="150">
                  <c:v>734.28767372140101</c:v>
                </c:pt>
                <c:pt idx="151">
                  <c:v>733.99493690508996</c:v>
                </c:pt>
                <c:pt idx="152">
                  <c:v>733.78867405976098</c:v>
                </c:pt>
                <c:pt idx="153">
                  <c:v>733.45315439171998</c:v>
                </c:pt>
                <c:pt idx="154">
                  <c:v>733.20204371938905</c:v>
                </c:pt>
                <c:pt idx="155">
                  <c:v>732.97312086603199</c:v>
                </c:pt>
                <c:pt idx="156">
                  <c:v>732.45105767140603</c:v>
                </c:pt>
                <c:pt idx="157">
                  <c:v>732.43491834946201</c:v>
                </c:pt>
                <c:pt idx="158">
                  <c:v>732.32470030141496</c:v>
                </c:pt>
                <c:pt idx="159">
                  <c:v>732.27698682700395</c:v>
                </c:pt>
                <c:pt idx="160">
                  <c:v>732.26172249832496</c:v>
                </c:pt>
                <c:pt idx="161">
                  <c:v>731.79524085779997</c:v>
                </c:pt>
                <c:pt idx="162">
                  <c:v>731.56811405853205</c:v>
                </c:pt>
                <c:pt idx="163">
                  <c:v>731.54437254638401</c:v>
                </c:pt>
                <c:pt idx="164">
                  <c:v>731.536494511667</c:v>
                </c:pt>
                <c:pt idx="165">
                  <c:v>731.46915341116596</c:v>
                </c:pt>
                <c:pt idx="166">
                  <c:v>731.07052714506995</c:v>
                </c:pt>
                <c:pt idx="167">
                  <c:v>730.98812114552697</c:v>
                </c:pt>
                <c:pt idx="168">
                  <c:v>730.68794803656499</c:v>
                </c:pt>
                <c:pt idx="169">
                  <c:v>730.60661367118701</c:v>
                </c:pt>
                <c:pt idx="170">
                  <c:v>730.33639689286997</c:v>
                </c:pt>
                <c:pt idx="171">
                  <c:v>730.18765023662399</c:v>
                </c:pt>
                <c:pt idx="172">
                  <c:v>729.53792763987894</c:v>
                </c:pt>
                <c:pt idx="173">
                  <c:v>729.47362585859003</c:v>
                </c:pt>
                <c:pt idx="174">
                  <c:v>729.44472818123597</c:v>
                </c:pt>
                <c:pt idx="175">
                  <c:v>729.20442937656401</c:v>
                </c:pt>
                <c:pt idx="176">
                  <c:v>729.19100295300996</c:v>
                </c:pt>
                <c:pt idx="177">
                  <c:v>729.08401020880603</c:v>
                </c:pt>
                <c:pt idx="178">
                  <c:v>729.05648438377602</c:v>
                </c:pt>
                <c:pt idx="179">
                  <c:v>728.96483306239804</c:v>
                </c:pt>
                <c:pt idx="180">
                  <c:v>728.91594542002701</c:v>
                </c:pt>
                <c:pt idx="181">
                  <c:v>728.88351174579304</c:v>
                </c:pt>
                <c:pt idx="182">
                  <c:v>728.59211035761803</c:v>
                </c:pt>
                <c:pt idx="183">
                  <c:v>728.38008173532796</c:v>
                </c:pt>
                <c:pt idx="184">
                  <c:v>728.32446654586602</c:v>
                </c:pt>
                <c:pt idx="185">
                  <c:v>728.27666102392902</c:v>
                </c:pt>
                <c:pt idx="186">
                  <c:v>728.27179257249804</c:v>
                </c:pt>
                <c:pt idx="187">
                  <c:v>728.19023298176705</c:v>
                </c:pt>
                <c:pt idx="188">
                  <c:v>728.18697876569502</c:v>
                </c:pt>
                <c:pt idx="189">
                  <c:v>727.79162867575803</c:v>
                </c:pt>
                <c:pt idx="190">
                  <c:v>727.77926137585098</c:v>
                </c:pt>
                <c:pt idx="191">
                  <c:v>727.73714088407803</c:v>
                </c:pt>
                <c:pt idx="192">
                  <c:v>727.64298969278002</c:v>
                </c:pt>
                <c:pt idx="193">
                  <c:v>727.48664248483396</c:v>
                </c:pt>
                <c:pt idx="194">
                  <c:v>727.40274967741004</c:v>
                </c:pt>
                <c:pt idx="195">
                  <c:v>726.96841980703198</c:v>
                </c:pt>
                <c:pt idx="196">
                  <c:v>726.91849841364103</c:v>
                </c:pt>
                <c:pt idx="197">
                  <c:v>726.86948191480496</c:v>
                </c:pt>
                <c:pt idx="198">
                  <c:v>726.70997199261103</c:v>
                </c:pt>
                <c:pt idx="199">
                  <c:v>726.64709433239204</c:v>
                </c:pt>
                <c:pt idx="200">
                  <c:v>726.61303791178102</c:v>
                </c:pt>
                <c:pt idx="201">
                  <c:v>726.60303644486396</c:v>
                </c:pt>
                <c:pt idx="202">
                  <c:v>726.55684571916197</c:v>
                </c:pt>
                <c:pt idx="203">
                  <c:v>726.43252965201498</c:v>
                </c:pt>
                <c:pt idx="204">
                  <c:v>726.38415039663596</c:v>
                </c:pt>
                <c:pt idx="205">
                  <c:v>726.37028522213302</c:v>
                </c:pt>
                <c:pt idx="206">
                  <c:v>726.34953157432699</c:v>
                </c:pt>
                <c:pt idx="207">
                  <c:v>726.24895658581295</c:v>
                </c:pt>
                <c:pt idx="208">
                  <c:v>726.07956827208397</c:v>
                </c:pt>
                <c:pt idx="209">
                  <c:v>726.06928832945698</c:v>
                </c:pt>
                <c:pt idx="210">
                  <c:v>725.97588087275699</c:v>
                </c:pt>
                <c:pt idx="211">
                  <c:v>725.68453437554297</c:v>
                </c:pt>
                <c:pt idx="212">
                  <c:v>725.56207640344405</c:v>
                </c:pt>
                <c:pt idx="213">
                  <c:v>725.46404456525897</c:v>
                </c:pt>
                <c:pt idx="214">
                  <c:v>725.45747329362598</c:v>
                </c:pt>
                <c:pt idx="215">
                  <c:v>725.28121388945101</c:v>
                </c:pt>
                <c:pt idx="216">
                  <c:v>724.89145050358104</c:v>
                </c:pt>
                <c:pt idx="217">
                  <c:v>724.79309235771996</c:v>
                </c:pt>
                <c:pt idx="218">
                  <c:v>724.651696325324</c:v>
                </c:pt>
                <c:pt idx="219">
                  <c:v>724.64051612811295</c:v>
                </c:pt>
                <c:pt idx="220">
                  <c:v>724.59756375470704</c:v>
                </c:pt>
                <c:pt idx="221">
                  <c:v>724.366817417878</c:v>
                </c:pt>
                <c:pt idx="222">
                  <c:v>724.24876085108997</c:v>
                </c:pt>
                <c:pt idx="223">
                  <c:v>723.912098612205</c:v>
                </c:pt>
                <c:pt idx="224">
                  <c:v>723.89901522089201</c:v>
                </c:pt>
                <c:pt idx="225">
                  <c:v>723.67308704930304</c:v>
                </c:pt>
                <c:pt idx="226">
                  <c:v>723.61276167268397</c:v>
                </c:pt>
                <c:pt idx="227">
                  <c:v>723.52748405186799</c:v>
                </c:pt>
                <c:pt idx="228">
                  <c:v>723.34983000215198</c:v>
                </c:pt>
                <c:pt idx="229">
                  <c:v>723.347344547793</c:v>
                </c:pt>
                <c:pt idx="230">
                  <c:v>723.24951168333098</c:v>
                </c:pt>
                <c:pt idx="231">
                  <c:v>723.22958019405598</c:v>
                </c:pt>
                <c:pt idx="232">
                  <c:v>723.17516550995504</c:v>
                </c:pt>
                <c:pt idx="233">
                  <c:v>723.12228406797999</c:v>
                </c:pt>
                <c:pt idx="234">
                  <c:v>723.06685937580096</c:v>
                </c:pt>
                <c:pt idx="235">
                  <c:v>722.92906132600797</c:v>
                </c:pt>
                <c:pt idx="236">
                  <c:v>722.92259185783598</c:v>
                </c:pt>
                <c:pt idx="237">
                  <c:v>722.91681221877798</c:v>
                </c:pt>
                <c:pt idx="238">
                  <c:v>722.91635636085198</c:v>
                </c:pt>
                <c:pt idx="239">
                  <c:v>722.88687289132304</c:v>
                </c:pt>
                <c:pt idx="240">
                  <c:v>722.75593579280599</c:v>
                </c:pt>
                <c:pt idx="241">
                  <c:v>722.60908072964901</c:v>
                </c:pt>
                <c:pt idx="242">
                  <c:v>722.52239336440402</c:v>
                </c:pt>
                <c:pt idx="243">
                  <c:v>722.45477444436995</c:v>
                </c:pt>
                <c:pt idx="244">
                  <c:v>722.321450814326</c:v>
                </c:pt>
                <c:pt idx="245">
                  <c:v>722.17473897034301</c:v>
                </c:pt>
                <c:pt idx="246">
                  <c:v>722.15077466479397</c:v>
                </c:pt>
                <c:pt idx="247">
                  <c:v>722.12369469081602</c:v>
                </c:pt>
                <c:pt idx="248">
                  <c:v>721.91007489510503</c:v>
                </c:pt>
                <c:pt idx="249">
                  <c:v>721.906693090977</c:v>
                </c:pt>
                <c:pt idx="250">
                  <c:v>721.85283665299096</c:v>
                </c:pt>
                <c:pt idx="251">
                  <c:v>721.80406255412004</c:v>
                </c:pt>
                <c:pt idx="252">
                  <c:v>721.76654259810903</c:v>
                </c:pt>
                <c:pt idx="253">
                  <c:v>721.70079298863402</c:v>
                </c:pt>
                <c:pt idx="254">
                  <c:v>721.40517052119299</c:v>
                </c:pt>
                <c:pt idx="255">
                  <c:v>721.22823731908602</c:v>
                </c:pt>
                <c:pt idx="256">
                  <c:v>721.17009040061998</c:v>
                </c:pt>
                <c:pt idx="257">
                  <c:v>721.11532930797398</c:v>
                </c:pt>
                <c:pt idx="258">
                  <c:v>721.11014306571496</c:v>
                </c:pt>
                <c:pt idx="259">
                  <c:v>721.07495948444</c:v>
                </c:pt>
                <c:pt idx="260">
                  <c:v>721.05281068437603</c:v>
                </c:pt>
                <c:pt idx="261">
                  <c:v>721.01948151639101</c:v>
                </c:pt>
                <c:pt idx="262">
                  <c:v>721.01707361720003</c:v>
                </c:pt>
                <c:pt idx="263">
                  <c:v>720.91562597543304</c:v>
                </c:pt>
                <c:pt idx="264">
                  <c:v>720.85004239915895</c:v>
                </c:pt>
                <c:pt idx="265">
                  <c:v>720.803869930519</c:v>
                </c:pt>
                <c:pt idx="266">
                  <c:v>720.74876968819206</c:v>
                </c:pt>
                <c:pt idx="267">
                  <c:v>720.65805539517896</c:v>
                </c:pt>
                <c:pt idx="268">
                  <c:v>720.47685161349295</c:v>
                </c:pt>
                <c:pt idx="269">
                  <c:v>720.44798706352105</c:v>
                </c:pt>
                <c:pt idx="270">
                  <c:v>720.42332715942905</c:v>
                </c:pt>
                <c:pt idx="271">
                  <c:v>720.24366634425098</c:v>
                </c:pt>
                <c:pt idx="272">
                  <c:v>720.23303213439601</c:v>
                </c:pt>
                <c:pt idx="273">
                  <c:v>720.14280915492395</c:v>
                </c:pt>
                <c:pt idx="274">
                  <c:v>720.04204179246699</c:v>
                </c:pt>
                <c:pt idx="275">
                  <c:v>720.03915603003702</c:v>
                </c:pt>
                <c:pt idx="276">
                  <c:v>719.88092288786697</c:v>
                </c:pt>
                <c:pt idx="277">
                  <c:v>719.59766976099002</c:v>
                </c:pt>
                <c:pt idx="278">
                  <c:v>719.52439876720996</c:v>
                </c:pt>
                <c:pt idx="279">
                  <c:v>719.33469818880496</c:v>
                </c:pt>
                <c:pt idx="280">
                  <c:v>719.24921341754703</c:v>
                </c:pt>
                <c:pt idx="281">
                  <c:v>719.215110029215</c:v>
                </c:pt>
                <c:pt idx="282">
                  <c:v>719.20668626125996</c:v>
                </c:pt>
                <c:pt idx="283">
                  <c:v>719.20067960018798</c:v>
                </c:pt>
                <c:pt idx="284">
                  <c:v>719.11549281566101</c:v>
                </c:pt>
                <c:pt idx="285">
                  <c:v>719.05257226624599</c:v>
                </c:pt>
                <c:pt idx="286">
                  <c:v>719.00715487229195</c:v>
                </c:pt>
                <c:pt idx="287">
                  <c:v>718.86505416303601</c:v>
                </c:pt>
                <c:pt idx="288">
                  <c:v>718.78974379197996</c:v>
                </c:pt>
                <c:pt idx="289">
                  <c:v>718.78549553009498</c:v>
                </c:pt>
                <c:pt idx="290">
                  <c:v>718.73398114228405</c:v>
                </c:pt>
                <c:pt idx="291">
                  <c:v>718.65057124833504</c:v>
                </c:pt>
                <c:pt idx="292">
                  <c:v>718.59785258928798</c:v>
                </c:pt>
                <c:pt idx="293">
                  <c:v>718.58471929832501</c:v>
                </c:pt>
                <c:pt idx="294">
                  <c:v>718.55576433813599</c:v>
                </c:pt>
                <c:pt idx="295">
                  <c:v>718.54386418207901</c:v>
                </c:pt>
                <c:pt idx="296">
                  <c:v>718.50715610572399</c:v>
                </c:pt>
                <c:pt idx="297">
                  <c:v>718.50578607547197</c:v>
                </c:pt>
                <c:pt idx="298">
                  <c:v>718.42861495687805</c:v>
                </c:pt>
                <c:pt idx="299">
                  <c:v>718.41426383331702</c:v>
                </c:pt>
                <c:pt idx="300">
                  <c:v>718.24924449833998</c:v>
                </c:pt>
                <c:pt idx="301">
                  <c:v>718.24675855767202</c:v>
                </c:pt>
                <c:pt idx="302">
                  <c:v>718.15693280719404</c:v>
                </c:pt>
                <c:pt idx="303">
                  <c:v>718.07190999856596</c:v>
                </c:pt>
                <c:pt idx="304">
                  <c:v>717.82328775406802</c:v>
                </c:pt>
                <c:pt idx="305">
                  <c:v>717.81320696065802</c:v>
                </c:pt>
                <c:pt idx="306">
                  <c:v>717.80402074285405</c:v>
                </c:pt>
                <c:pt idx="307">
                  <c:v>717.79926659958699</c:v>
                </c:pt>
                <c:pt idx="308">
                  <c:v>717.72690693681102</c:v>
                </c:pt>
                <c:pt idx="309">
                  <c:v>717.49485154851902</c:v>
                </c:pt>
                <c:pt idx="310">
                  <c:v>717.36186564823504</c:v>
                </c:pt>
                <c:pt idx="311">
                  <c:v>717.36086313862199</c:v>
                </c:pt>
                <c:pt idx="312">
                  <c:v>717.32376951434696</c:v>
                </c:pt>
                <c:pt idx="313">
                  <c:v>717.30755957008296</c:v>
                </c:pt>
                <c:pt idx="314">
                  <c:v>717.27444649578695</c:v>
                </c:pt>
                <c:pt idx="315">
                  <c:v>717.19182995958295</c:v>
                </c:pt>
                <c:pt idx="316">
                  <c:v>717.14651023152101</c:v>
                </c:pt>
                <c:pt idx="317">
                  <c:v>717.080581936508</c:v>
                </c:pt>
                <c:pt idx="318">
                  <c:v>716.97109120401001</c:v>
                </c:pt>
                <c:pt idx="319">
                  <c:v>716.92152056630005</c:v>
                </c:pt>
                <c:pt idx="320">
                  <c:v>716.920714793054</c:v>
                </c:pt>
                <c:pt idx="321">
                  <c:v>716.84398868303299</c:v>
                </c:pt>
                <c:pt idx="322">
                  <c:v>716.79876788408706</c:v>
                </c:pt>
                <c:pt idx="323">
                  <c:v>716.77722005334203</c:v>
                </c:pt>
                <c:pt idx="324">
                  <c:v>716.73751548650796</c:v>
                </c:pt>
                <c:pt idx="325">
                  <c:v>716.64013109536302</c:v>
                </c:pt>
                <c:pt idx="326">
                  <c:v>716.60040013645096</c:v>
                </c:pt>
                <c:pt idx="327">
                  <c:v>716.56803742909096</c:v>
                </c:pt>
                <c:pt idx="328">
                  <c:v>716.46747554993499</c:v>
                </c:pt>
                <c:pt idx="329">
                  <c:v>716.434144958871</c:v>
                </c:pt>
                <c:pt idx="330">
                  <c:v>716.38707216767</c:v>
                </c:pt>
                <c:pt idx="331">
                  <c:v>716.22651105483305</c:v>
                </c:pt>
                <c:pt idx="332">
                  <c:v>716.15122568807703</c:v>
                </c:pt>
                <c:pt idx="333">
                  <c:v>716.09618394306096</c:v>
                </c:pt>
                <c:pt idx="334">
                  <c:v>716.03065907723396</c:v>
                </c:pt>
                <c:pt idx="335">
                  <c:v>715.98206585379501</c:v>
                </c:pt>
                <c:pt idx="336">
                  <c:v>715.9736879994</c:v>
                </c:pt>
                <c:pt idx="337">
                  <c:v>715.81698821767998</c:v>
                </c:pt>
                <c:pt idx="338">
                  <c:v>715.75348540188395</c:v>
                </c:pt>
                <c:pt idx="339">
                  <c:v>715.63510063573199</c:v>
                </c:pt>
                <c:pt idx="340">
                  <c:v>715.61903299667097</c:v>
                </c:pt>
                <c:pt idx="341">
                  <c:v>715.49345501972402</c:v>
                </c:pt>
                <c:pt idx="342">
                  <c:v>715.47412199688802</c:v>
                </c:pt>
                <c:pt idx="343">
                  <c:v>715.46721313783405</c:v>
                </c:pt>
                <c:pt idx="344">
                  <c:v>715.38212907617003</c:v>
                </c:pt>
                <c:pt idx="345">
                  <c:v>715.317364498404</c:v>
                </c:pt>
                <c:pt idx="346">
                  <c:v>715.30492851913004</c:v>
                </c:pt>
                <c:pt idx="347">
                  <c:v>715.25455503629803</c:v>
                </c:pt>
                <c:pt idx="348">
                  <c:v>715.22885216117299</c:v>
                </c:pt>
                <c:pt idx="349">
                  <c:v>715.10674837006104</c:v>
                </c:pt>
                <c:pt idx="350">
                  <c:v>715.08671877521795</c:v>
                </c:pt>
                <c:pt idx="351">
                  <c:v>715.05170133201</c:v>
                </c:pt>
                <c:pt idx="352">
                  <c:v>714.99723386338906</c:v>
                </c:pt>
                <c:pt idx="353">
                  <c:v>714.97552670310597</c:v>
                </c:pt>
                <c:pt idx="354">
                  <c:v>714.875782151252</c:v>
                </c:pt>
                <c:pt idx="355">
                  <c:v>714.85263420051695</c:v>
                </c:pt>
                <c:pt idx="356">
                  <c:v>714.84536531534297</c:v>
                </c:pt>
                <c:pt idx="357">
                  <c:v>714.83430258116096</c:v>
                </c:pt>
                <c:pt idx="358">
                  <c:v>714.76301201102501</c:v>
                </c:pt>
                <c:pt idx="359">
                  <c:v>714.72458337332102</c:v>
                </c:pt>
                <c:pt idx="360">
                  <c:v>714.59171069536399</c:v>
                </c:pt>
                <c:pt idx="361">
                  <c:v>714.57379662328503</c:v>
                </c:pt>
                <c:pt idx="362">
                  <c:v>714.51863354901104</c:v>
                </c:pt>
                <c:pt idx="363">
                  <c:v>714.45963151259195</c:v>
                </c:pt>
                <c:pt idx="364">
                  <c:v>714.39341552998701</c:v>
                </c:pt>
                <c:pt idx="365">
                  <c:v>714.39236406073098</c:v>
                </c:pt>
                <c:pt idx="366">
                  <c:v>714.306133844491</c:v>
                </c:pt>
                <c:pt idx="367">
                  <c:v>714.23812283887901</c:v>
                </c:pt>
                <c:pt idx="368">
                  <c:v>714.17416676631001</c:v>
                </c:pt>
                <c:pt idx="369">
                  <c:v>714.14815115781005</c:v>
                </c:pt>
                <c:pt idx="370">
                  <c:v>714.13596795259298</c:v>
                </c:pt>
                <c:pt idx="371">
                  <c:v>714.05052537858398</c:v>
                </c:pt>
                <c:pt idx="372">
                  <c:v>713.72782130726705</c:v>
                </c:pt>
                <c:pt idx="373">
                  <c:v>713.70617457920298</c:v>
                </c:pt>
                <c:pt idx="374">
                  <c:v>713.67049478117497</c:v>
                </c:pt>
                <c:pt idx="375">
                  <c:v>713.61592706631495</c:v>
                </c:pt>
                <c:pt idx="376">
                  <c:v>713.45801113318498</c:v>
                </c:pt>
                <c:pt idx="377">
                  <c:v>713.45348705001595</c:v>
                </c:pt>
                <c:pt idx="378">
                  <c:v>713.40546799367598</c:v>
                </c:pt>
                <c:pt idx="379">
                  <c:v>713.32898376217895</c:v>
                </c:pt>
                <c:pt idx="380">
                  <c:v>713.21822638815297</c:v>
                </c:pt>
                <c:pt idx="381">
                  <c:v>713.20485770507401</c:v>
                </c:pt>
                <c:pt idx="382">
                  <c:v>713.14165069454702</c:v>
                </c:pt>
                <c:pt idx="383">
                  <c:v>713.06037855693398</c:v>
                </c:pt>
                <c:pt idx="384">
                  <c:v>712.90443134378097</c:v>
                </c:pt>
                <c:pt idx="385">
                  <c:v>712.87155960057203</c:v>
                </c:pt>
                <c:pt idx="386">
                  <c:v>712.67021502630303</c:v>
                </c:pt>
                <c:pt idx="387">
                  <c:v>712.62951205843206</c:v>
                </c:pt>
                <c:pt idx="388">
                  <c:v>712.50313711135902</c:v>
                </c:pt>
                <c:pt idx="389">
                  <c:v>712.47591022214306</c:v>
                </c:pt>
                <c:pt idx="390">
                  <c:v>712.39378888634201</c:v>
                </c:pt>
                <c:pt idx="391">
                  <c:v>712.328804915354</c:v>
                </c:pt>
                <c:pt idx="392">
                  <c:v>712.24744595686104</c:v>
                </c:pt>
                <c:pt idx="393">
                  <c:v>712.22476132590702</c:v>
                </c:pt>
                <c:pt idx="394">
                  <c:v>712.148804568841</c:v>
                </c:pt>
                <c:pt idx="395">
                  <c:v>712.05595216328095</c:v>
                </c:pt>
                <c:pt idx="396">
                  <c:v>711.90303267050604</c:v>
                </c:pt>
                <c:pt idx="397">
                  <c:v>711.88217692459102</c:v>
                </c:pt>
                <c:pt idx="398">
                  <c:v>711.87370197805501</c:v>
                </c:pt>
                <c:pt idx="399">
                  <c:v>711.85904533413304</c:v>
                </c:pt>
                <c:pt idx="400">
                  <c:v>711.74823829531795</c:v>
                </c:pt>
                <c:pt idx="401">
                  <c:v>711.72321980115896</c:v>
                </c:pt>
                <c:pt idx="402">
                  <c:v>711.72265111569095</c:v>
                </c:pt>
                <c:pt idx="403">
                  <c:v>711.70013790536905</c:v>
                </c:pt>
                <c:pt idx="404">
                  <c:v>711.68251172438204</c:v>
                </c:pt>
                <c:pt idx="405">
                  <c:v>711.66110938759402</c:v>
                </c:pt>
                <c:pt idx="406">
                  <c:v>711.62597800820902</c:v>
                </c:pt>
                <c:pt idx="407">
                  <c:v>711.61479115936004</c:v>
                </c:pt>
                <c:pt idx="408">
                  <c:v>711.57588873403199</c:v>
                </c:pt>
                <c:pt idx="409">
                  <c:v>711.49436432018501</c:v>
                </c:pt>
                <c:pt idx="410">
                  <c:v>711.46511320874595</c:v>
                </c:pt>
                <c:pt idx="411">
                  <c:v>711.24674192006103</c:v>
                </c:pt>
                <c:pt idx="412">
                  <c:v>711.232439549481</c:v>
                </c:pt>
                <c:pt idx="413">
                  <c:v>711.16616862004503</c:v>
                </c:pt>
                <c:pt idx="414">
                  <c:v>711.10330294099697</c:v>
                </c:pt>
                <c:pt idx="415">
                  <c:v>711.09543931751602</c:v>
                </c:pt>
                <c:pt idx="416">
                  <c:v>711.03959375247496</c:v>
                </c:pt>
                <c:pt idx="417">
                  <c:v>710.95162138305705</c:v>
                </c:pt>
                <c:pt idx="418">
                  <c:v>710.87695005366697</c:v>
                </c:pt>
                <c:pt idx="419">
                  <c:v>710.86612137306599</c:v>
                </c:pt>
                <c:pt idx="420">
                  <c:v>710.77074144278902</c:v>
                </c:pt>
                <c:pt idx="421">
                  <c:v>710.75312512013295</c:v>
                </c:pt>
                <c:pt idx="422">
                  <c:v>710.71790224082099</c:v>
                </c:pt>
                <c:pt idx="423">
                  <c:v>710.71604683942599</c:v>
                </c:pt>
                <c:pt idx="424">
                  <c:v>710.69081004388704</c:v>
                </c:pt>
                <c:pt idx="425">
                  <c:v>710.66418383461701</c:v>
                </c:pt>
                <c:pt idx="426">
                  <c:v>710.61488571241102</c:v>
                </c:pt>
                <c:pt idx="427">
                  <c:v>710.59422464689703</c:v>
                </c:pt>
                <c:pt idx="428">
                  <c:v>710.58057081736399</c:v>
                </c:pt>
                <c:pt idx="429">
                  <c:v>710.57952256075305</c:v>
                </c:pt>
                <c:pt idx="430">
                  <c:v>710.39886245763603</c:v>
                </c:pt>
                <c:pt idx="431">
                  <c:v>710.09968961339496</c:v>
                </c:pt>
                <c:pt idx="432">
                  <c:v>710.05758706695099</c:v>
                </c:pt>
                <c:pt idx="433">
                  <c:v>709.96843801961097</c:v>
                </c:pt>
                <c:pt idx="434">
                  <c:v>709.95099809569695</c:v>
                </c:pt>
                <c:pt idx="435">
                  <c:v>709.93144619709801</c:v>
                </c:pt>
                <c:pt idx="436">
                  <c:v>709.77208844278005</c:v>
                </c:pt>
                <c:pt idx="437">
                  <c:v>709.76899502436095</c:v>
                </c:pt>
                <c:pt idx="438">
                  <c:v>709.76539059027004</c:v>
                </c:pt>
                <c:pt idx="439">
                  <c:v>709.65879548253497</c:v>
                </c:pt>
                <c:pt idx="440">
                  <c:v>709.63434273449104</c:v>
                </c:pt>
                <c:pt idx="441">
                  <c:v>709.54876047408402</c:v>
                </c:pt>
                <c:pt idx="442">
                  <c:v>709.52250718108405</c:v>
                </c:pt>
                <c:pt idx="443">
                  <c:v>709.48420899389305</c:v>
                </c:pt>
                <c:pt idx="444">
                  <c:v>709.33556684475502</c:v>
                </c:pt>
                <c:pt idx="445">
                  <c:v>709.31579306693902</c:v>
                </c:pt>
                <c:pt idx="446">
                  <c:v>709.16668348804603</c:v>
                </c:pt>
                <c:pt idx="447">
                  <c:v>709.15131195229696</c:v>
                </c:pt>
                <c:pt idx="448">
                  <c:v>709.10978650824597</c:v>
                </c:pt>
                <c:pt idx="449">
                  <c:v>709.04104208271099</c:v>
                </c:pt>
                <c:pt idx="450">
                  <c:v>709.03208471196899</c:v>
                </c:pt>
                <c:pt idx="451">
                  <c:v>709.01372697206398</c:v>
                </c:pt>
                <c:pt idx="452">
                  <c:v>709.00151137984801</c:v>
                </c:pt>
                <c:pt idx="453">
                  <c:v>708.96624589413705</c:v>
                </c:pt>
                <c:pt idx="454">
                  <c:v>708.93127401892798</c:v>
                </c:pt>
                <c:pt idx="455">
                  <c:v>708.89457047083295</c:v>
                </c:pt>
                <c:pt idx="456">
                  <c:v>708.854399994039</c:v>
                </c:pt>
                <c:pt idx="457">
                  <c:v>708.76395989233004</c:v>
                </c:pt>
                <c:pt idx="458">
                  <c:v>708.70832291570298</c:v>
                </c:pt>
                <c:pt idx="459">
                  <c:v>708.70663648693005</c:v>
                </c:pt>
                <c:pt idx="460">
                  <c:v>708.62281862914597</c:v>
                </c:pt>
                <c:pt idx="461">
                  <c:v>708.60435816272297</c:v>
                </c:pt>
                <c:pt idx="462">
                  <c:v>708.54231398283298</c:v>
                </c:pt>
                <c:pt idx="463">
                  <c:v>708.35195061934496</c:v>
                </c:pt>
                <c:pt idx="464">
                  <c:v>708.30586766477597</c:v>
                </c:pt>
                <c:pt idx="465">
                  <c:v>708.25253603111196</c:v>
                </c:pt>
                <c:pt idx="466">
                  <c:v>708.13633310809996</c:v>
                </c:pt>
                <c:pt idx="467">
                  <c:v>707.98834691479999</c:v>
                </c:pt>
                <c:pt idx="468">
                  <c:v>707.97877543223206</c:v>
                </c:pt>
                <c:pt idx="469">
                  <c:v>707.93093950707498</c:v>
                </c:pt>
                <c:pt idx="470">
                  <c:v>707.89128264375302</c:v>
                </c:pt>
                <c:pt idx="471">
                  <c:v>707.86532260964498</c:v>
                </c:pt>
                <c:pt idx="472">
                  <c:v>707.86169261675502</c:v>
                </c:pt>
                <c:pt idx="473">
                  <c:v>707.82622412256899</c:v>
                </c:pt>
                <c:pt idx="474">
                  <c:v>707.76749480258104</c:v>
                </c:pt>
                <c:pt idx="475">
                  <c:v>707.72512096407195</c:v>
                </c:pt>
                <c:pt idx="476">
                  <c:v>707.64726215522398</c:v>
                </c:pt>
                <c:pt idx="477">
                  <c:v>707.47119236583296</c:v>
                </c:pt>
                <c:pt idx="478">
                  <c:v>707.46963025607999</c:v>
                </c:pt>
                <c:pt idx="479">
                  <c:v>707.416876289166</c:v>
                </c:pt>
                <c:pt idx="480">
                  <c:v>707.389562494556</c:v>
                </c:pt>
                <c:pt idx="481">
                  <c:v>707.35852804542606</c:v>
                </c:pt>
                <c:pt idx="482">
                  <c:v>707.34767623605296</c:v>
                </c:pt>
                <c:pt idx="483">
                  <c:v>707.25231455981998</c:v>
                </c:pt>
                <c:pt idx="484">
                  <c:v>707.19047080056896</c:v>
                </c:pt>
                <c:pt idx="485">
                  <c:v>707.11143483079695</c:v>
                </c:pt>
                <c:pt idx="486">
                  <c:v>707.09421992227101</c:v>
                </c:pt>
                <c:pt idx="487">
                  <c:v>707.00052617758899</c:v>
                </c:pt>
                <c:pt idx="488">
                  <c:v>706.95782678266403</c:v>
                </c:pt>
                <c:pt idx="489">
                  <c:v>706.95263332170998</c:v>
                </c:pt>
                <c:pt idx="490">
                  <c:v>706.89299087557094</c:v>
                </c:pt>
                <c:pt idx="491">
                  <c:v>706.74901547858997</c:v>
                </c:pt>
                <c:pt idx="492">
                  <c:v>706.70161414330903</c:v>
                </c:pt>
                <c:pt idx="493">
                  <c:v>706.585671828062</c:v>
                </c:pt>
                <c:pt idx="494">
                  <c:v>706.55718051071904</c:v>
                </c:pt>
                <c:pt idx="495">
                  <c:v>706.55240224137697</c:v>
                </c:pt>
                <c:pt idx="496">
                  <c:v>706.55097518246703</c:v>
                </c:pt>
                <c:pt idx="497">
                  <c:v>706.54480835406196</c:v>
                </c:pt>
                <c:pt idx="498">
                  <c:v>706.52623129174697</c:v>
                </c:pt>
                <c:pt idx="499">
                  <c:v>706.455708161345</c:v>
                </c:pt>
                <c:pt idx="500">
                  <c:v>706.44533555551004</c:v>
                </c:pt>
                <c:pt idx="501">
                  <c:v>706.43768881975302</c:v>
                </c:pt>
                <c:pt idx="502">
                  <c:v>706.42885747140599</c:v>
                </c:pt>
                <c:pt idx="503">
                  <c:v>706.38185031414298</c:v>
                </c:pt>
                <c:pt idx="504">
                  <c:v>706.36235538846199</c:v>
                </c:pt>
                <c:pt idx="505">
                  <c:v>706.30157298095196</c:v>
                </c:pt>
                <c:pt idx="506">
                  <c:v>706.23650786860696</c:v>
                </c:pt>
                <c:pt idx="507">
                  <c:v>706.21921403621604</c:v>
                </c:pt>
                <c:pt idx="508">
                  <c:v>706.13729680535505</c:v>
                </c:pt>
                <c:pt idx="509">
                  <c:v>706.12243181585598</c:v>
                </c:pt>
                <c:pt idx="510">
                  <c:v>705.91125832788305</c:v>
                </c:pt>
                <c:pt idx="511">
                  <c:v>705.88386996171403</c:v>
                </c:pt>
                <c:pt idx="512">
                  <c:v>705.826667894195</c:v>
                </c:pt>
                <c:pt idx="513">
                  <c:v>705.81946978100598</c:v>
                </c:pt>
                <c:pt idx="514">
                  <c:v>705.80026682210098</c:v>
                </c:pt>
                <c:pt idx="515">
                  <c:v>705.74901203476895</c:v>
                </c:pt>
                <c:pt idx="516">
                  <c:v>705.69995839883802</c:v>
                </c:pt>
                <c:pt idx="517">
                  <c:v>705.67595248436999</c:v>
                </c:pt>
                <c:pt idx="518">
                  <c:v>705.64493016993197</c:v>
                </c:pt>
                <c:pt idx="519">
                  <c:v>705.56964551213605</c:v>
                </c:pt>
                <c:pt idx="520">
                  <c:v>705.49542918127099</c:v>
                </c:pt>
                <c:pt idx="521">
                  <c:v>705.477911899162</c:v>
                </c:pt>
                <c:pt idx="522">
                  <c:v>705.435382122276</c:v>
                </c:pt>
                <c:pt idx="523">
                  <c:v>705.25713888059204</c:v>
                </c:pt>
                <c:pt idx="524">
                  <c:v>705.12446816188401</c:v>
                </c:pt>
                <c:pt idx="525">
                  <c:v>705.08008570422896</c:v>
                </c:pt>
                <c:pt idx="526">
                  <c:v>705.05027712661695</c:v>
                </c:pt>
                <c:pt idx="527">
                  <c:v>704.98898142958501</c:v>
                </c:pt>
                <c:pt idx="528">
                  <c:v>704.96570349807098</c:v>
                </c:pt>
                <c:pt idx="529">
                  <c:v>704.96548741833897</c:v>
                </c:pt>
                <c:pt idx="530">
                  <c:v>704.89449364817199</c:v>
                </c:pt>
                <c:pt idx="531">
                  <c:v>704.72855596627801</c:v>
                </c:pt>
                <c:pt idx="532">
                  <c:v>704.64365955691505</c:v>
                </c:pt>
                <c:pt idx="533">
                  <c:v>704.616577707636</c:v>
                </c:pt>
                <c:pt idx="534">
                  <c:v>704.19655849280196</c:v>
                </c:pt>
                <c:pt idx="535">
                  <c:v>704.190010278562</c:v>
                </c:pt>
                <c:pt idx="536">
                  <c:v>704.16236804882703</c:v>
                </c:pt>
                <c:pt idx="537">
                  <c:v>704.14766814370103</c:v>
                </c:pt>
                <c:pt idx="538">
                  <c:v>704.055651533782</c:v>
                </c:pt>
                <c:pt idx="539">
                  <c:v>704.02425414389904</c:v>
                </c:pt>
                <c:pt idx="540">
                  <c:v>703.82988923578705</c:v>
                </c:pt>
                <c:pt idx="541">
                  <c:v>703.76084663283405</c:v>
                </c:pt>
                <c:pt idx="542">
                  <c:v>703.65291059265303</c:v>
                </c:pt>
                <c:pt idx="543">
                  <c:v>703.62510773100303</c:v>
                </c:pt>
                <c:pt idx="544">
                  <c:v>703.55856004347504</c:v>
                </c:pt>
                <c:pt idx="545">
                  <c:v>703.49844913675599</c:v>
                </c:pt>
                <c:pt idx="546">
                  <c:v>703.45356682777799</c:v>
                </c:pt>
                <c:pt idx="547">
                  <c:v>703.37280469339703</c:v>
                </c:pt>
                <c:pt idx="548">
                  <c:v>703.36283199854904</c:v>
                </c:pt>
                <c:pt idx="549">
                  <c:v>703.35136641875897</c:v>
                </c:pt>
                <c:pt idx="550">
                  <c:v>703.32511817248906</c:v>
                </c:pt>
                <c:pt idx="551">
                  <c:v>703.28519906754104</c:v>
                </c:pt>
                <c:pt idx="552">
                  <c:v>703.26549158277805</c:v>
                </c:pt>
                <c:pt idx="553">
                  <c:v>703.265204778873</c:v>
                </c:pt>
                <c:pt idx="554">
                  <c:v>703.11132424324705</c:v>
                </c:pt>
                <c:pt idx="555">
                  <c:v>703.10035803286496</c:v>
                </c:pt>
                <c:pt idx="556">
                  <c:v>703.04091129357403</c:v>
                </c:pt>
                <c:pt idx="557">
                  <c:v>702.99760136476198</c:v>
                </c:pt>
                <c:pt idx="558">
                  <c:v>702.98094055110801</c:v>
                </c:pt>
                <c:pt idx="559">
                  <c:v>702.87560561488999</c:v>
                </c:pt>
                <c:pt idx="560">
                  <c:v>702.86500128515797</c:v>
                </c:pt>
                <c:pt idx="561">
                  <c:v>702.79359908291599</c:v>
                </c:pt>
                <c:pt idx="562">
                  <c:v>702.77345736888299</c:v>
                </c:pt>
                <c:pt idx="563">
                  <c:v>702.75684016648904</c:v>
                </c:pt>
                <c:pt idx="564">
                  <c:v>702.72164744665702</c:v>
                </c:pt>
                <c:pt idx="565">
                  <c:v>702.698621910577</c:v>
                </c:pt>
                <c:pt idx="566">
                  <c:v>702.60355760414302</c:v>
                </c:pt>
                <c:pt idx="567">
                  <c:v>702.57800810021502</c:v>
                </c:pt>
                <c:pt idx="568">
                  <c:v>702.57717045238405</c:v>
                </c:pt>
                <c:pt idx="569">
                  <c:v>702.53981709524498</c:v>
                </c:pt>
                <c:pt idx="570">
                  <c:v>702.46454309059402</c:v>
                </c:pt>
                <c:pt idx="571">
                  <c:v>702.17853576768596</c:v>
                </c:pt>
                <c:pt idx="572">
                  <c:v>702.13252208188396</c:v>
                </c:pt>
                <c:pt idx="573">
                  <c:v>702.11536303625201</c:v>
                </c:pt>
                <c:pt idx="574">
                  <c:v>702.11404651075304</c:v>
                </c:pt>
                <c:pt idx="575">
                  <c:v>702.06957487337695</c:v>
                </c:pt>
                <c:pt idx="576">
                  <c:v>701.99582306623404</c:v>
                </c:pt>
                <c:pt idx="577">
                  <c:v>701.99465898240305</c:v>
                </c:pt>
                <c:pt idx="578">
                  <c:v>701.89827203269397</c:v>
                </c:pt>
                <c:pt idx="579">
                  <c:v>701.88233845180298</c:v>
                </c:pt>
                <c:pt idx="580">
                  <c:v>701.86325289598904</c:v>
                </c:pt>
                <c:pt idx="581">
                  <c:v>701.85136176805099</c:v>
                </c:pt>
                <c:pt idx="582">
                  <c:v>701.54774129326699</c:v>
                </c:pt>
                <c:pt idx="583">
                  <c:v>701.50893460329303</c:v>
                </c:pt>
                <c:pt idx="584">
                  <c:v>701.48484641850996</c:v>
                </c:pt>
                <c:pt idx="585">
                  <c:v>701.48383260763796</c:v>
                </c:pt>
                <c:pt idx="586">
                  <c:v>701.47674502439895</c:v>
                </c:pt>
                <c:pt idx="587">
                  <c:v>701.46128078469098</c:v>
                </c:pt>
                <c:pt idx="588">
                  <c:v>701.42609626618105</c:v>
                </c:pt>
                <c:pt idx="589">
                  <c:v>701.425088922594</c:v>
                </c:pt>
                <c:pt idx="590">
                  <c:v>701.39530977124105</c:v>
                </c:pt>
                <c:pt idx="591">
                  <c:v>701.28021494586801</c:v>
                </c:pt>
                <c:pt idx="592">
                  <c:v>701.22225501851699</c:v>
                </c:pt>
                <c:pt idx="593">
                  <c:v>701.07217730544403</c:v>
                </c:pt>
                <c:pt idx="594">
                  <c:v>701.03223163736004</c:v>
                </c:pt>
                <c:pt idx="595">
                  <c:v>700.99880269530104</c:v>
                </c:pt>
                <c:pt idx="596">
                  <c:v>700.86702756159298</c:v>
                </c:pt>
                <c:pt idx="597">
                  <c:v>700.85879119565402</c:v>
                </c:pt>
                <c:pt idx="598">
                  <c:v>700.84265848058703</c:v>
                </c:pt>
                <c:pt idx="599">
                  <c:v>700.71448493112803</c:v>
                </c:pt>
                <c:pt idx="600">
                  <c:v>700.60960907261006</c:v>
                </c:pt>
                <c:pt idx="601">
                  <c:v>700.56984520599894</c:v>
                </c:pt>
                <c:pt idx="602">
                  <c:v>700.50108010500298</c:v>
                </c:pt>
                <c:pt idx="603">
                  <c:v>700.29619158083199</c:v>
                </c:pt>
                <c:pt idx="604">
                  <c:v>700.192049090468</c:v>
                </c:pt>
                <c:pt idx="605">
                  <c:v>700.14981583640804</c:v>
                </c:pt>
                <c:pt idx="606">
                  <c:v>700.06614182427097</c:v>
                </c:pt>
                <c:pt idx="607">
                  <c:v>700.05906792801602</c:v>
                </c:pt>
                <c:pt idx="608">
                  <c:v>700.04280688114898</c:v>
                </c:pt>
                <c:pt idx="609">
                  <c:v>699.95287567472701</c:v>
                </c:pt>
                <c:pt idx="610">
                  <c:v>699.85143992224596</c:v>
                </c:pt>
                <c:pt idx="611">
                  <c:v>699.84302357944705</c:v>
                </c:pt>
                <c:pt idx="612">
                  <c:v>699.73887428332705</c:v>
                </c:pt>
                <c:pt idx="613">
                  <c:v>699.69723185830003</c:v>
                </c:pt>
                <c:pt idx="614">
                  <c:v>699.62962118900805</c:v>
                </c:pt>
                <c:pt idx="615">
                  <c:v>699.62426563642805</c:v>
                </c:pt>
                <c:pt idx="616">
                  <c:v>699.57948338005201</c:v>
                </c:pt>
                <c:pt idx="617">
                  <c:v>699.36161677069299</c:v>
                </c:pt>
                <c:pt idx="618">
                  <c:v>699.32474846455898</c:v>
                </c:pt>
                <c:pt idx="619">
                  <c:v>699.30516148398794</c:v>
                </c:pt>
                <c:pt idx="620">
                  <c:v>699.28259081343799</c:v>
                </c:pt>
                <c:pt idx="621">
                  <c:v>699.22526231488098</c:v>
                </c:pt>
                <c:pt idx="622">
                  <c:v>699.12335052742696</c:v>
                </c:pt>
                <c:pt idx="623">
                  <c:v>699.09762322168103</c:v>
                </c:pt>
                <c:pt idx="624">
                  <c:v>699.09103511260503</c:v>
                </c:pt>
                <c:pt idx="625">
                  <c:v>699.00103249926099</c:v>
                </c:pt>
                <c:pt idx="626">
                  <c:v>698.67502080384702</c:v>
                </c:pt>
                <c:pt idx="627">
                  <c:v>698.56147552749201</c:v>
                </c:pt>
                <c:pt idx="628">
                  <c:v>698.39770767156597</c:v>
                </c:pt>
                <c:pt idx="629">
                  <c:v>698.37555102158694</c:v>
                </c:pt>
                <c:pt idx="630">
                  <c:v>698.11206771432796</c:v>
                </c:pt>
                <c:pt idx="631">
                  <c:v>698.01564758883899</c:v>
                </c:pt>
                <c:pt idx="632">
                  <c:v>697.98260205016197</c:v>
                </c:pt>
                <c:pt idx="633">
                  <c:v>697.96246528523295</c:v>
                </c:pt>
                <c:pt idx="634">
                  <c:v>697.86601674840495</c:v>
                </c:pt>
                <c:pt idx="635">
                  <c:v>697.79503590165905</c:v>
                </c:pt>
                <c:pt idx="636">
                  <c:v>697.77013167100404</c:v>
                </c:pt>
                <c:pt idx="637">
                  <c:v>697.70342867127999</c:v>
                </c:pt>
                <c:pt idx="638">
                  <c:v>697.595007338507</c:v>
                </c:pt>
                <c:pt idx="639">
                  <c:v>697.53995263948298</c:v>
                </c:pt>
                <c:pt idx="640">
                  <c:v>697.50218176983799</c:v>
                </c:pt>
                <c:pt idx="641">
                  <c:v>697.44395803944803</c:v>
                </c:pt>
                <c:pt idx="642">
                  <c:v>697.40527505182399</c:v>
                </c:pt>
                <c:pt idx="643">
                  <c:v>697.34331961224598</c:v>
                </c:pt>
                <c:pt idx="644">
                  <c:v>697.322191650082</c:v>
                </c:pt>
                <c:pt idx="645">
                  <c:v>697.28285228254401</c:v>
                </c:pt>
                <c:pt idx="646">
                  <c:v>697.27605471803997</c:v>
                </c:pt>
                <c:pt idx="647">
                  <c:v>697.21399629116195</c:v>
                </c:pt>
                <c:pt idx="648">
                  <c:v>697.09131986761304</c:v>
                </c:pt>
                <c:pt idx="649">
                  <c:v>697.07049255669403</c:v>
                </c:pt>
                <c:pt idx="650">
                  <c:v>697.02244192398405</c:v>
                </c:pt>
                <c:pt idx="651">
                  <c:v>696.69698093947</c:v>
                </c:pt>
                <c:pt idx="652">
                  <c:v>696.64853499817002</c:v>
                </c:pt>
                <c:pt idx="653">
                  <c:v>696.519566046092</c:v>
                </c:pt>
                <c:pt idx="654">
                  <c:v>696.44577575565597</c:v>
                </c:pt>
                <c:pt idx="655">
                  <c:v>696.43986815419896</c:v>
                </c:pt>
                <c:pt idx="656">
                  <c:v>696.43885499080795</c:v>
                </c:pt>
                <c:pt idx="657">
                  <c:v>696.40986054164296</c:v>
                </c:pt>
                <c:pt idx="658">
                  <c:v>696.40103729654402</c:v>
                </c:pt>
                <c:pt idx="659">
                  <c:v>696.35458895529496</c:v>
                </c:pt>
                <c:pt idx="660">
                  <c:v>696.26536625139795</c:v>
                </c:pt>
                <c:pt idx="661">
                  <c:v>696.22857994279298</c:v>
                </c:pt>
                <c:pt idx="662">
                  <c:v>696.20834784470799</c:v>
                </c:pt>
                <c:pt idx="663">
                  <c:v>696.14815179330196</c:v>
                </c:pt>
                <c:pt idx="664">
                  <c:v>696.12018773896398</c:v>
                </c:pt>
                <c:pt idx="665">
                  <c:v>696.07367041924795</c:v>
                </c:pt>
                <c:pt idx="666">
                  <c:v>695.98359156889001</c:v>
                </c:pt>
                <c:pt idx="667">
                  <c:v>695.89787213208695</c:v>
                </c:pt>
                <c:pt idx="668">
                  <c:v>695.89696393410895</c:v>
                </c:pt>
                <c:pt idx="669">
                  <c:v>695.63739018733395</c:v>
                </c:pt>
                <c:pt idx="670">
                  <c:v>695.43299346926005</c:v>
                </c:pt>
                <c:pt idx="671">
                  <c:v>695.12307954880202</c:v>
                </c:pt>
                <c:pt idx="672">
                  <c:v>694.97287304165104</c:v>
                </c:pt>
                <c:pt idx="673">
                  <c:v>694.884613107939</c:v>
                </c:pt>
                <c:pt idx="674">
                  <c:v>694.84605232385798</c:v>
                </c:pt>
                <c:pt idx="675">
                  <c:v>694.75046953528897</c:v>
                </c:pt>
                <c:pt idx="676">
                  <c:v>694.53519937677095</c:v>
                </c:pt>
                <c:pt idx="677">
                  <c:v>694.52815447750197</c:v>
                </c:pt>
                <c:pt idx="678">
                  <c:v>694.51475208092995</c:v>
                </c:pt>
                <c:pt idx="679">
                  <c:v>694.39222050743001</c:v>
                </c:pt>
                <c:pt idx="680">
                  <c:v>694.380330537237</c:v>
                </c:pt>
                <c:pt idx="681">
                  <c:v>694.34833360256903</c:v>
                </c:pt>
                <c:pt idx="682">
                  <c:v>694.28037990707605</c:v>
                </c:pt>
                <c:pt idx="683">
                  <c:v>694.27231703606196</c:v>
                </c:pt>
                <c:pt idx="684">
                  <c:v>694.03217247280998</c:v>
                </c:pt>
                <c:pt idx="685">
                  <c:v>693.99528389653597</c:v>
                </c:pt>
                <c:pt idx="686">
                  <c:v>693.89049795936103</c:v>
                </c:pt>
                <c:pt idx="687">
                  <c:v>693.73364898448699</c:v>
                </c:pt>
                <c:pt idx="688">
                  <c:v>693.64911060012605</c:v>
                </c:pt>
                <c:pt idx="689">
                  <c:v>693.58926001569796</c:v>
                </c:pt>
                <c:pt idx="690">
                  <c:v>693.49563544978105</c:v>
                </c:pt>
                <c:pt idx="691">
                  <c:v>693.44318871085704</c:v>
                </c:pt>
                <c:pt idx="692">
                  <c:v>693.39635611537199</c:v>
                </c:pt>
                <c:pt idx="693">
                  <c:v>693.33226922366305</c:v>
                </c:pt>
                <c:pt idx="694">
                  <c:v>693.32741915224597</c:v>
                </c:pt>
                <c:pt idx="695">
                  <c:v>693.28411697691195</c:v>
                </c:pt>
                <c:pt idx="696">
                  <c:v>693.27666108781204</c:v>
                </c:pt>
                <c:pt idx="697">
                  <c:v>693.23758597080405</c:v>
                </c:pt>
                <c:pt idx="698">
                  <c:v>693.169521176996</c:v>
                </c:pt>
                <c:pt idx="699">
                  <c:v>693.12331294760304</c:v>
                </c:pt>
                <c:pt idx="700">
                  <c:v>693.02475341550405</c:v>
                </c:pt>
                <c:pt idx="701">
                  <c:v>693.01237757081901</c:v>
                </c:pt>
                <c:pt idx="702">
                  <c:v>692.94555708328699</c:v>
                </c:pt>
                <c:pt idx="703">
                  <c:v>692.78391675325202</c:v>
                </c:pt>
                <c:pt idx="704">
                  <c:v>692.54018987503002</c:v>
                </c:pt>
                <c:pt idx="705">
                  <c:v>692.45221216396897</c:v>
                </c:pt>
                <c:pt idx="706">
                  <c:v>692.34833255701506</c:v>
                </c:pt>
                <c:pt idx="707">
                  <c:v>692.26433139324399</c:v>
                </c:pt>
                <c:pt idx="708">
                  <c:v>692.24165028663299</c:v>
                </c:pt>
                <c:pt idx="709">
                  <c:v>692.17343043226595</c:v>
                </c:pt>
                <c:pt idx="710">
                  <c:v>692.11987138753602</c:v>
                </c:pt>
                <c:pt idx="711">
                  <c:v>691.86928127323699</c:v>
                </c:pt>
                <c:pt idx="712">
                  <c:v>691.80917888077704</c:v>
                </c:pt>
                <c:pt idx="713">
                  <c:v>691.786505507068</c:v>
                </c:pt>
                <c:pt idx="714">
                  <c:v>691.77313697913996</c:v>
                </c:pt>
                <c:pt idx="715">
                  <c:v>691.72310256503295</c:v>
                </c:pt>
                <c:pt idx="716">
                  <c:v>691.51990104597098</c:v>
                </c:pt>
                <c:pt idx="717">
                  <c:v>691.46244399081797</c:v>
                </c:pt>
                <c:pt idx="718">
                  <c:v>691.40075701385194</c:v>
                </c:pt>
                <c:pt idx="719">
                  <c:v>691.35937156264595</c:v>
                </c:pt>
                <c:pt idx="720">
                  <c:v>691.32107427116603</c:v>
                </c:pt>
                <c:pt idx="721">
                  <c:v>691.31775845252503</c:v>
                </c:pt>
                <c:pt idx="722">
                  <c:v>691.27826301441303</c:v>
                </c:pt>
                <c:pt idx="723">
                  <c:v>691.24902029831605</c:v>
                </c:pt>
                <c:pt idx="724">
                  <c:v>691.19465773453499</c:v>
                </c:pt>
                <c:pt idx="725">
                  <c:v>691.18617521646399</c:v>
                </c:pt>
                <c:pt idx="726">
                  <c:v>691.13153318423201</c:v>
                </c:pt>
                <c:pt idx="727">
                  <c:v>690.96787161390603</c:v>
                </c:pt>
                <c:pt idx="728">
                  <c:v>690.81677982896099</c:v>
                </c:pt>
                <c:pt idx="729">
                  <c:v>690.46163426645001</c:v>
                </c:pt>
                <c:pt idx="730">
                  <c:v>690.39999484734096</c:v>
                </c:pt>
                <c:pt idx="731">
                  <c:v>690.31915348027906</c:v>
                </c:pt>
                <c:pt idx="732">
                  <c:v>690.29502339662304</c:v>
                </c:pt>
                <c:pt idx="733">
                  <c:v>690.12207393304595</c:v>
                </c:pt>
                <c:pt idx="734">
                  <c:v>690.11029380590401</c:v>
                </c:pt>
                <c:pt idx="735">
                  <c:v>690.09672994017205</c:v>
                </c:pt>
                <c:pt idx="736">
                  <c:v>690.04652312197697</c:v>
                </c:pt>
                <c:pt idx="737">
                  <c:v>690.04559007441696</c:v>
                </c:pt>
                <c:pt idx="738">
                  <c:v>689.82315267729996</c:v>
                </c:pt>
                <c:pt idx="739">
                  <c:v>689.75834632659303</c:v>
                </c:pt>
                <c:pt idx="740">
                  <c:v>689.72900063527095</c:v>
                </c:pt>
                <c:pt idx="741">
                  <c:v>689.65336940763598</c:v>
                </c:pt>
                <c:pt idx="742">
                  <c:v>689.638659500161</c:v>
                </c:pt>
                <c:pt idx="743">
                  <c:v>689.62392277249296</c:v>
                </c:pt>
                <c:pt idx="744">
                  <c:v>689.62059636341303</c:v>
                </c:pt>
                <c:pt idx="745">
                  <c:v>689.58105257412899</c:v>
                </c:pt>
                <c:pt idx="746">
                  <c:v>689.49390844329901</c:v>
                </c:pt>
                <c:pt idx="747">
                  <c:v>689.47922206734199</c:v>
                </c:pt>
                <c:pt idx="748">
                  <c:v>689.44363533188698</c:v>
                </c:pt>
                <c:pt idx="749">
                  <c:v>689.34156888337304</c:v>
                </c:pt>
                <c:pt idx="750">
                  <c:v>689.22713464597996</c:v>
                </c:pt>
                <c:pt idx="751">
                  <c:v>689.21390579263198</c:v>
                </c:pt>
                <c:pt idx="752">
                  <c:v>689.20340420031096</c:v>
                </c:pt>
                <c:pt idx="753">
                  <c:v>689.155643082957</c:v>
                </c:pt>
                <c:pt idx="754">
                  <c:v>689.12822576759504</c:v>
                </c:pt>
                <c:pt idx="755">
                  <c:v>688.959584283857</c:v>
                </c:pt>
                <c:pt idx="756">
                  <c:v>688.94526447004796</c:v>
                </c:pt>
                <c:pt idx="757">
                  <c:v>688.90084690507797</c:v>
                </c:pt>
                <c:pt idx="758">
                  <c:v>688.88517197869396</c:v>
                </c:pt>
                <c:pt idx="759">
                  <c:v>688.74405260743504</c:v>
                </c:pt>
                <c:pt idx="760">
                  <c:v>688.71098255593699</c:v>
                </c:pt>
                <c:pt idx="761">
                  <c:v>688.65632231930499</c:v>
                </c:pt>
                <c:pt idx="762">
                  <c:v>688.460465727106</c:v>
                </c:pt>
                <c:pt idx="763">
                  <c:v>688.26853041921004</c:v>
                </c:pt>
                <c:pt idx="764">
                  <c:v>688.241729868687</c:v>
                </c:pt>
                <c:pt idx="765">
                  <c:v>688.24154363331297</c:v>
                </c:pt>
                <c:pt idx="766">
                  <c:v>688.22736538829497</c:v>
                </c:pt>
                <c:pt idx="767">
                  <c:v>688.16133070844</c:v>
                </c:pt>
                <c:pt idx="768">
                  <c:v>688.16078211137403</c:v>
                </c:pt>
                <c:pt idx="769">
                  <c:v>688.15902429923597</c:v>
                </c:pt>
                <c:pt idx="770">
                  <c:v>688.13569326435299</c:v>
                </c:pt>
                <c:pt idx="771">
                  <c:v>688.12420654080495</c:v>
                </c:pt>
                <c:pt idx="772">
                  <c:v>688.08870224832697</c:v>
                </c:pt>
                <c:pt idx="773">
                  <c:v>688.05336167344797</c:v>
                </c:pt>
                <c:pt idx="774">
                  <c:v>687.94725159811901</c:v>
                </c:pt>
                <c:pt idx="775">
                  <c:v>687.86599690006699</c:v>
                </c:pt>
                <c:pt idx="776">
                  <c:v>687.83056124220695</c:v>
                </c:pt>
                <c:pt idx="777">
                  <c:v>687.78717164003695</c:v>
                </c:pt>
                <c:pt idx="778">
                  <c:v>687.78347032961301</c:v>
                </c:pt>
                <c:pt idx="779">
                  <c:v>687.74000973402997</c:v>
                </c:pt>
                <c:pt idx="780">
                  <c:v>687.70920920179401</c:v>
                </c:pt>
                <c:pt idx="781">
                  <c:v>687.61473480681002</c:v>
                </c:pt>
                <c:pt idx="782">
                  <c:v>687.58026159072995</c:v>
                </c:pt>
                <c:pt idx="783">
                  <c:v>687.55064344200503</c:v>
                </c:pt>
                <c:pt idx="784">
                  <c:v>687.38495894766299</c:v>
                </c:pt>
                <c:pt idx="785">
                  <c:v>687.155031720289</c:v>
                </c:pt>
                <c:pt idx="786">
                  <c:v>687.07016455570999</c:v>
                </c:pt>
                <c:pt idx="787">
                  <c:v>686.85860202792105</c:v>
                </c:pt>
                <c:pt idx="788">
                  <c:v>686.84030552836305</c:v>
                </c:pt>
                <c:pt idx="789">
                  <c:v>686.83290577589401</c:v>
                </c:pt>
                <c:pt idx="790">
                  <c:v>686.728376283388</c:v>
                </c:pt>
                <c:pt idx="791">
                  <c:v>686.69944356909195</c:v>
                </c:pt>
                <c:pt idx="792">
                  <c:v>686.66563429221503</c:v>
                </c:pt>
                <c:pt idx="793">
                  <c:v>686.61826079365801</c:v>
                </c:pt>
                <c:pt idx="794">
                  <c:v>686.56257961025904</c:v>
                </c:pt>
                <c:pt idx="795">
                  <c:v>686.410055429512</c:v>
                </c:pt>
                <c:pt idx="796">
                  <c:v>686.37100747671502</c:v>
                </c:pt>
                <c:pt idx="797">
                  <c:v>686.298168143927</c:v>
                </c:pt>
                <c:pt idx="798">
                  <c:v>686.29775962371104</c:v>
                </c:pt>
                <c:pt idx="799">
                  <c:v>686.24447793057504</c:v>
                </c:pt>
                <c:pt idx="800">
                  <c:v>686.22914049318797</c:v>
                </c:pt>
                <c:pt idx="801">
                  <c:v>686.22428927535805</c:v>
                </c:pt>
                <c:pt idx="802">
                  <c:v>686.12257300521003</c:v>
                </c:pt>
                <c:pt idx="803">
                  <c:v>686.09254244444401</c:v>
                </c:pt>
                <c:pt idx="804">
                  <c:v>686.00503984535601</c:v>
                </c:pt>
                <c:pt idx="805">
                  <c:v>685.86339208801803</c:v>
                </c:pt>
                <c:pt idx="806">
                  <c:v>685.717754993433</c:v>
                </c:pt>
                <c:pt idx="807">
                  <c:v>685.684473289778</c:v>
                </c:pt>
                <c:pt idx="808">
                  <c:v>685.56941524924298</c:v>
                </c:pt>
                <c:pt idx="809">
                  <c:v>685.37162576354399</c:v>
                </c:pt>
                <c:pt idx="810">
                  <c:v>685.34557191321801</c:v>
                </c:pt>
                <c:pt idx="811">
                  <c:v>685.19401129700304</c:v>
                </c:pt>
                <c:pt idx="812">
                  <c:v>685.00306340203201</c:v>
                </c:pt>
                <c:pt idx="813">
                  <c:v>684.949589695692</c:v>
                </c:pt>
                <c:pt idx="814">
                  <c:v>684.93016389095703</c:v>
                </c:pt>
                <c:pt idx="815">
                  <c:v>684.90860202917997</c:v>
                </c:pt>
                <c:pt idx="816">
                  <c:v>684.80977647347697</c:v>
                </c:pt>
                <c:pt idx="817">
                  <c:v>684.71061986023301</c:v>
                </c:pt>
                <c:pt idx="818">
                  <c:v>684.70723905192597</c:v>
                </c:pt>
                <c:pt idx="819">
                  <c:v>684.70508814202299</c:v>
                </c:pt>
                <c:pt idx="820">
                  <c:v>684.68732435336005</c:v>
                </c:pt>
                <c:pt idx="821">
                  <c:v>684.66121145691602</c:v>
                </c:pt>
                <c:pt idx="822">
                  <c:v>684.59368149440297</c:v>
                </c:pt>
                <c:pt idx="823">
                  <c:v>684.45575275361398</c:v>
                </c:pt>
                <c:pt idx="824">
                  <c:v>684.392335119834</c:v>
                </c:pt>
                <c:pt idx="825">
                  <c:v>684.34148166863895</c:v>
                </c:pt>
                <c:pt idx="826">
                  <c:v>684.33663299340799</c:v>
                </c:pt>
                <c:pt idx="827">
                  <c:v>684.24142390671102</c:v>
                </c:pt>
                <c:pt idx="828">
                  <c:v>684.15502360216703</c:v>
                </c:pt>
                <c:pt idx="829">
                  <c:v>683.97677232352703</c:v>
                </c:pt>
                <c:pt idx="830">
                  <c:v>683.87794260017404</c:v>
                </c:pt>
                <c:pt idx="831">
                  <c:v>683.69918926627099</c:v>
                </c:pt>
                <c:pt idx="832">
                  <c:v>683.67548082400594</c:v>
                </c:pt>
                <c:pt idx="833">
                  <c:v>683.65020847350002</c:v>
                </c:pt>
                <c:pt idx="834">
                  <c:v>683.62595864013997</c:v>
                </c:pt>
                <c:pt idx="835">
                  <c:v>683.55959760856001</c:v>
                </c:pt>
                <c:pt idx="836">
                  <c:v>683.54429534139604</c:v>
                </c:pt>
                <c:pt idx="837">
                  <c:v>683.50555954228196</c:v>
                </c:pt>
                <c:pt idx="838">
                  <c:v>683.31366995555402</c:v>
                </c:pt>
                <c:pt idx="839">
                  <c:v>683.31182363787798</c:v>
                </c:pt>
                <c:pt idx="840">
                  <c:v>683.25050863399701</c:v>
                </c:pt>
                <c:pt idx="841">
                  <c:v>683.21861202933906</c:v>
                </c:pt>
                <c:pt idx="842">
                  <c:v>683.10687078020703</c:v>
                </c:pt>
                <c:pt idx="843">
                  <c:v>682.95618903110403</c:v>
                </c:pt>
                <c:pt idx="844">
                  <c:v>682.95419665674001</c:v>
                </c:pt>
                <c:pt idx="845">
                  <c:v>682.91262759364395</c:v>
                </c:pt>
                <c:pt idx="846">
                  <c:v>682.87258001943997</c:v>
                </c:pt>
                <c:pt idx="847">
                  <c:v>682.81450265861599</c:v>
                </c:pt>
                <c:pt idx="848">
                  <c:v>682.75900967516804</c:v>
                </c:pt>
                <c:pt idx="849">
                  <c:v>682.72951772610202</c:v>
                </c:pt>
                <c:pt idx="850">
                  <c:v>682.66635091280898</c:v>
                </c:pt>
                <c:pt idx="851">
                  <c:v>682.652412501453</c:v>
                </c:pt>
                <c:pt idx="852">
                  <c:v>682.60959686317096</c:v>
                </c:pt>
                <c:pt idx="853">
                  <c:v>682.51200122214698</c:v>
                </c:pt>
                <c:pt idx="854">
                  <c:v>682.30953267189102</c:v>
                </c:pt>
                <c:pt idx="855">
                  <c:v>682.24530428517198</c:v>
                </c:pt>
                <c:pt idx="856">
                  <c:v>682.18132404506798</c:v>
                </c:pt>
                <c:pt idx="857">
                  <c:v>682.14276065308604</c:v>
                </c:pt>
                <c:pt idx="858">
                  <c:v>682.12624218919598</c:v>
                </c:pt>
                <c:pt idx="859">
                  <c:v>682.03886881767096</c:v>
                </c:pt>
                <c:pt idx="860">
                  <c:v>681.99712825517997</c:v>
                </c:pt>
                <c:pt idx="861">
                  <c:v>681.97952619089995</c:v>
                </c:pt>
                <c:pt idx="862">
                  <c:v>681.97705707346495</c:v>
                </c:pt>
                <c:pt idx="863">
                  <c:v>681.95433265197005</c:v>
                </c:pt>
                <c:pt idx="864">
                  <c:v>681.93529726502095</c:v>
                </c:pt>
                <c:pt idx="865">
                  <c:v>681.87543291778297</c:v>
                </c:pt>
                <c:pt idx="866">
                  <c:v>681.85463467404099</c:v>
                </c:pt>
                <c:pt idx="867">
                  <c:v>681.85145118002799</c:v>
                </c:pt>
                <c:pt idx="868">
                  <c:v>681.76798907161799</c:v>
                </c:pt>
                <c:pt idx="869">
                  <c:v>681.65145986100595</c:v>
                </c:pt>
                <c:pt idx="870">
                  <c:v>681.55507881206995</c:v>
                </c:pt>
                <c:pt idx="871">
                  <c:v>681.42281595310601</c:v>
                </c:pt>
                <c:pt idx="872">
                  <c:v>681.41271393880595</c:v>
                </c:pt>
                <c:pt idx="873">
                  <c:v>681.39741792355596</c:v>
                </c:pt>
                <c:pt idx="874">
                  <c:v>681.36758881684796</c:v>
                </c:pt>
                <c:pt idx="875">
                  <c:v>681.36431322934595</c:v>
                </c:pt>
                <c:pt idx="876">
                  <c:v>681.27429983392403</c:v>
                </c:pt>
                <c:pt idx="877">
                  <c:v>681.21958382789501</c:v>
                </c:pt>
                <c:pt idx="878">
                  <c:v>681.203333558851</c:v>
                </c:pt>
                <c:pt idx="879">
                  <c:v>681.14561066102601</c:v>
                </c:pt>
                <c:pt idx="880">
                  <c:v>681.10967220264297</c:v>
                </c:pt>
                <c:pt idx="881">
                  <c:v>681.10530595937905</c:v>
                </c:pt>
                <c:pt idx="882">
                  <c:v>681.09290792311504</c:v>
                </c:pt>
                <c:pt idx="883">
                  <c:v>680.95361315994705</c:v>
                </c:pt>
                <c:pt idx="884">
                  <c:v>680.84706207281295</c:v>
                </c:pt>
                <c:pt idx="885">
                  <c:v>680.798286090739</c:v>
                </c:pt>
                <c:pt idx="886">
                  <c:v>680.72764947548205</c:v>
                </c:pt>
                <c:pt idx="887">
                  <c:v>680.67874372641995</c:v>
                </c:pt>
                <c:pt idx="888">
                  <c:v>680.558625886448</c:v>
                </c:pt>
                <c:pt idx="889">
                  <c:v>680.48697475147003</c:v>
                </c:pt>
                <c:pt idx="890">
                  <c:v>680.45916613360305</c:v>
                </c:pt>
                <c:pt idx="891">
                  <c:v>680.31661239232301</c:v>
                </c:pt>
                <c:pt idx="892">
                  <c:v>680.18463807422199</c:v>
                </c:pt>
                <c:pt idx="893">
                  <c:v>680.16231685234197</c:v>
                </c:pt>
                <c:pt idx="894">
                  <c:v>680.161845373863</c:v>
                </c:pt>
                <c:pt idx="895">
                  <c:v>680.15511144341997</c:v>
                </c:pt>
                <c:pt idx="896">
                  <c:v>680.13610878459701</c:v>
                </c:pt>
                <c:pt idx="897">
                  <c:v>680.09082601214095</c:v>
                </c:pt>
                <c:pt idx="898">
                  <c:v>679.88367602183996</c:v>
                </c:pt>
                <c:pt idx="899">
                  <c:v>679.845687877964</c:v>
                </c:pt>
                <c:pt idx="900">
                  <c:v>679.77003177297695</c:v>
                </c:pt>
                <c:pt idx="901">
                  <c:v>679.72954483977901</c:v>
                </c:pt>
                <c:pt idx="902">
                  <c:v>679.72334054324097</c:v>
                </c:pt>
                <c:pt idx="903">
                  <c:v>679.51779686867303</c:v>
                </c:pt>
                <c:pt idx="904">
                  <c:v>679.50379740572896</c:v>
                </c:pt>
                <c:pt idx="905">
                  <c:v>679.46174094891103</c:v>
                </c:pt>
                <c:pt idx="906">
                  <c:v>679.38546470495203</c:v>
                </c:pt>
                <c:pt idx="907">
                  <c:v>679.29270835479997</c:v>
                </c:pt>
                <c:pt idx="908">
                  <c:v>679.24892127483395</c:v>
                </c:pt>
                <c:pt idx="909">
                  <c:v>679.09380707024104</c:v>
                </c:pt>
                <c:pt idx="910">
                  <c:v>679.08464402936795</c:v>
                </c:pt>
                <c:pt idx="911">
                  <c:v>678.999884893424</c:v>
                </c:pt>
                <c:pt idx="912">
                  <c:v>678.97127888715602</c:v>
                </c:pt>
                <c:pt idx="913">
                  <c:v>678.96324710690305</c:v>
                </c:pt>
                <c:pt idx="914">
                  <c:v>678.88688812971304</c:v>
                </c:pt>
                <c:pt idx="915">
                  <c:v>678.86815527026397</c:v>
                </c:pt>
                <c:pt idx="916">
                  <c:v>678.67487724511204</c:v>
                </c:pt>
                <c:pt idx="917">
                  <c:v>678.63027201047601</c:v>
                </c:pt>
                <c:pt idx="918">
                  <c:v>678.60456419846196</c:v>
                </c:pt>
                <c:pt idx="919">
                  <c:v>678.500162486264</c:v>
                </c:pt>
                <c:pt idx="920">
                  <c:v>678.49287571892796</c:v>
                </c:pt>
                <c:pt idx="921">
                  <c:v>678.48236771121503</c:v>
                </c:pt>
                <c:pt idx="922">
                  <c:v>678.46219358151802</c:v>
                </c:pt>
                <c:pt idx="923">
                  <c:v>678.42098856443795</c:v>
                </c:pt>
                <c:pt idx="924">
                  <c:v>678.35103446012101</c:v>
                </c:pt>
                <c:pt idx="925">
                  <c:v>678.26762282099003</c:v>
                </c:pt>
                <c:pt idx="926">
                  <c:v>678.23851131792799</c:v>
                </c:pt>
                <c:pt idx="927">
                  <c:v>678.06782868230698</c:v>
                </c:pt>
                <c:pt idx="928">
                  <c:v>677.99806692798995</c:v>
                </c:pt>
                <c:pt idx="929">
                  <c:v>677.96905053075102</c:v>
                </c:pt>
                <c:pt idx="930">
                  <c:v>677.96551248902097</c:v>
                </c:pt>
                <c:pt idx="931">
                  <c:v>677.95323963221495</c:v>
                </c:pt>
                <c:pt idx="932">
                  <c:v>677.89789032158706</c:v>
                </c:pt>
                <c:pt idx="933">
                  <c:v>677.84810693904296</c:v>
                </c:pt>
                <c:pt idx="934">
                  <c:v>677.68894992579499</c:v>
                </c:pt>
                <c:pt idx="935">
                  <c:v>677.687431133171</c:v>
                </c:pt>
                <c:pt idx="936">
                  <c:v>677.65711959875898</c:v>
                </c:pt>
                <c:pt idx="937">
                  <c:v>677.53538544331695</c:v>
                </c:pt>
                <c:pt idx="938">
                  <c:v>677.52834516155497</c:v>
                </c:pt>
                <c:pt idx="939">
                  <c:v>677.456437982848</c:v>
                </c:pt>
                <c:pt idx="940">
                  <c:v>677.45165958826396</c:v>
                </c:pt>
                <c:pt idx="941">
                  <c:v>677.44520182743895</c:v>
                </c:pt>
                <c:pt idx="942">
                  <c:v>677.40397601393499</c:v>
                </c:pt>
                <c:pt idx="943">
                  <c:v>677.311075708619</c:v>
                </c:pt>
                <c:pt idx="944">
                  <c:v>677.25508819593006</c:v>
                </c:pt>
                <c:pt idx="945">
                  <c:v>677.23996140656902</c:v>
                </c:pt>
                <c:pt idx="946">
                  <c:v>677.13177660385202</c:v>
                </c:pt>
                <c:pt idx="947">
                  <c:v>677.04230021801504</c:v>
                </c:pt>
                <c:pt idx="948">
                  <c:v>677.00080730130901</c:v>
                </c:pt>
                <c:pt idx="949">
                  <c:v>676.97015534235004</c:v>
                </c:pt>
                <c:pt idx="950">
                  <c:v>676.89602918425305</c:v>
                </c:pt>
                <c:pt idx="951">
                  <c:v>676.82564097668603</c:v>
                </c:pt>
                <c:pt idx="952">
                  <c:v>676.802658874749</c:v>
                </c:pt>
                <c:pt idx="953">
                  <c:v>676.73968689118396</c:v>
                </c:pt>
                <c:pt idx="954">
                  <c:v>676.70533902412399</c:v>
                </c:pt>
                <c:pt idx="955">
                  <c:v>676.68203396000695</c:v>
                </c:pt>
                <c:pt idx="956">
                  <c:v>676.52345364783798</c:v>
                </c:pt>
                <c:pt idx="957">
                  <c:v>676.47837844658397</c:v>
                </c:pt>
                <c:pt idx="958">
                  <c:v>676.46217548482298</c:v>
                </c:pt>
                <c:pt idx="959">
                  <c:v>676.35115431668396</c:v>
                </c:pt>
                <c:pt idx="960">
                  <c:v>676.33948363277898</c:v>
                </c:pt>
                <c:pt idx="961">
                  <c:v>676.31250547340801</c:v>
                </c:pt>
                <c:pt idx="962">
                  <c:v>676.29232100059698</c:v>
                </c:pt>
                <c:pt idx="963">
                  <c:v>676.19251810547701</c:v>
                </c:pt>
                <c:pt idx="964">
                  <c:v>676.17640095123397</c:v>
                </c:pt>
                <c:pt idx="965">
                  <c:v>676.09050354098304</c:v>
                </c:pt>
                <c:pt idx="966">
                  <c:v>676.03245380386102</c:v>
                </c:pt>
                <c:pt idx="967">
                  <c:v>675.97148294164299</c:v>
                </c:pt>
                <c:pt idx="968">
                  <c:v>675.91641261953805</c:v>
                </c:pt>
                <c:pt idx="969">
                  <c:v>675.786255093926</c:v>
                </c:pt>
                <c:pt idx="970">
                  <c:v>675.76644812100596</c:v>
                </c:pt>
                <c:pt idx="971">
                  <c:v>675.67287045527496</c:v>
                </c:pt>
                <c:pt idx="972">
                  <c:v>675.668262073753</c:v>
                </c:pt>
                <c:pt idx="973">
                  <c:v>675.64138754883197</c:v>
                </c:pt>
                <c:pt idx="974">
                  <c:v>675.52439511678006</c:v>
                </c:pt>
                <c:pt idx="975">
                  <c:v>675.43074646379898</c:v>
                </c:pt>
                <c:pt idx="976">
                  <c:v>675.42412859545198</c:v>
                </c:pt>
                <c:pt idx="977">
                  <c:v>675.31964121294197</c:v>
                </c:pt>
                <c:pt idx="978">
                  <c:v>675.22550779009998</c:v>
                </c:pt>
                <c:pt idx="979">
                  <c:v>675.21897191252503</c:v>
                </c:pt>
                <c:pt idx="980">
                  <c:v>675.19148261586702</c:v>
                </c:pt>
                <c:pt idx="981">
                  <c:v>675.16514227645598</c:v>
                </c:pt>
                <c:pt idx="982">
                  <c:v>675.11396067693499</c:v>
                </c:pt>
                <c:pt idx="983">
                  <c:v>675.10128623902199</c:v>
                </c:pt>
                <c:pt idx="984">
                  <c:v>675.08161397651804</c:v>
                </c:pt>
                <c:pt idx="985">
                  <c:v>675.08074622008598</c:v>
                </c:pt>
                <c:pt idx="986">
                  <c:v>675.04499653758899</c:v>
                </c:pt>
                <c:pt idx="987">
                  <c:v>675.01527723898005</c:v>
                </c:pt>
                <c:pt idx="988">
                  <c:v>674.95154749151095</c:v>
                </c:pt>
                <c:pt idx="989">
                  <c:v>674.936137088495</c:v>
                </c:pt>
                <c:pt idx="990">
                  <c:v>674.87852174541695</c:v>
                </c:pt>
                <c:pt idx="991">
                  <c:v>674.83565741745701</c:v>
                </c:pt>
                <c:pt idx="992">
                  <c:v>674.713154635313</c:v>
                </c:pt>
                <c:pt idx="993">
                  <c:v>674.70338112783202</c:v>
                </c:pt>
                <c:pt idx="994">
                  <c:v>674.70331996846198</c:v>
                </c:pt>
                <c:pt idx="995">
                  <c:v>674.68642898682299</c:v>
                </c:pt>
                <c:pt idx="996">
                  <c:v>674.68516336145103</c:v>
                </c:pt>
                <c:pt idx="997">
                  <c:v>674.64116236828795</c:v>
                </c:pt>
                <c:pt idx="998">
                  <c:v>674.63538210828494</c:v>
                </c:pt>
                <c:pt idx="999">
                  <c:v>674.51422280892496</c:v>
                </c:pt>
                <c:pt idx="1000">
                  <c:v>674.46300571690904</c:v>
                </c:pt>
                <c:pt idx="1001">
                  <c:v>674.33707735127996</c:v>
                </c:pt>
                <c:pt idx="1002">
                  <c:v>674.25270409112795</c:v>
                </c:pt>
                <c:pt idx="1003">
                  <c:v>674.15049671627105</c:v>
                </c:pt>
                <c:pt idx="1004">
                  <c:v>674.14198866612196</c:v>
                </c:pt>
                <c:pt idx="1005">
                  <c:v>674.08690705270396</c:v>
                </c:pt>
                <c:pt idx="1006">
                  <c:v>674.00959428260103</c:v>
                </c:pt>
                <c:pt idx="1007">
                  <c:v>673.98485857085302</c:v>
                </c:pt>
                <c:pt idx="1008">
                  <c:v>673.973324856163</c:v>
                </c:pt>
                <c:pt idx="1009">
                  <c:v>673.78495047407898</c:v>
                </c:pt>
                <c:pt idx="1010">
                  <c:v>673.74375087458395</c:v>
                </c:pt>
                <c:pt idx="1011">
                  <c:v>673.69957725615495</c:v>
                </c:pt>
                <c:pt idx="1012">
                  <c:v>673.69170136081198</c:v>
                </c:pt>
                <c:pt idx="1013">
                  <c:v>673.69098763067905</c:v>
                </c:pt>
                <c:pt idx="1014">
                  <c:v>673.55187036110794</c:v>
                </c:pt>
                <c:pt idx="1015">
                  <c:v>673.46814671670404</c:v>
                </c:pt>
                <c:pt idx="1016">
                  <c:v>673.36271467243398</c:v>
                </c:pt>
                <c:pt idx="1017">
                  <c:v>673.34010773607304</c:v>
                </c:pt>
                <c:pt idx="1018">
                  <c:v>673.337260434624</c:v>
                </c:pt>
                <c:pt idx="1019">
                  <c:v>673.200523412753</c:v>
                </c:pt>
                <c:pt idx="1020">
                  <c:v>673.19132321987797</c:v>
                </c:pt>
                <c:pt idx="1021">
                  <c:v>673.17862371214005</c:v>
                </c:pt>
                <c:pt idx="1022">
                  <c:v>673.11172223686503</c:v>
                </c:pt>
                <c:pt idx="1023">
                  <c:v>673.10242858459299</c:v>
                </c:pt>
                <c:pt idx="1024">
                  <c:v>673.08329517865604</c:v>
                </c:pt>
                <c:pt idx="1025">
                  <c:v>672.95345552490403</c:v>
                </c:pt>
                <c:pt idx="1026">
                  <c:v>672.90707150248102</c:v>
                </c:pt>
                <c:pt idx="1027">
                  <c:v>672.74202413087198</c:v>
                </c:pt>
                <c:pt idx="1028">
                  <c:v>672.73437501621595</c:v>
                </c:pt>
                <c:pt idx="1029">
                  <c:v>672.68040954995195</c:v>
                </c:pt>
                <c:pt idx="1030">
                  <c:v>672.67832742613905</c:v>
                </c:pt>
                <c:pt idx="1031">
                  <c:v>672.67365125630397</c:v>
                </c:pt>
                <c:pt idx="1032">
                  <c:v>672.40146122823398</c:v>
                </c:pt>
                <c:pt idx="1033">
                  <c:v>672.39655575803499</c:v>
                </c:pt>
                <c:pt idx="1034">
                  <c:v>672.37560156560096</c:v>
                </c:pt>
                <c:pt idx="1035">
                  <c:v>672.37516009006902</c:v>
                </c:pt>
                <c:pt idx="1036">
                  <c:v>672.36167531068702</c:v>
                </c:pt>
                <c:pt idx="1037">
                  <c:v>672.35938557023701</c:v>
                </c:pt>
                <c:pt idx="1038">
                  <c:v>672.34964605955895</c:v>
                </c:pt>
                <c:pt idx="1039">
                  <c:v>672.31887856592596</c:v>
                </c:pt>
                <c:pt idx="1040">
                  <c:v>672.276288944562</c:v>
                </c:pt>
                <c:pt idx="1041">
                  <c:v>672.24513990829405</c:v>
                </c:pt>
                <c:pt idx="1042">
                  <c:v>672.23873629453101</c:v>
                </c:pt>
                <c:pt idx="1043">
                  <c:v>672.206804693707</c:v>
                </c:pt>
                <c:pt idx="1044">
                  <c:v>672.12573831987902</c:v>
                </c:pt>
                <c:pt idx="1045">
                  <c:v>672.03292134818798</c:v>
                </c:pt>
                <c:pt idx="1046">
                  <c:v>671.86684810650002</c:v>
                </c:pt>
                <c:pt idx="1047">
                  <c:v>671.86102985232003</c:v>
                </c:pt>
                <c:pt idx="1048">
                  <c:v>671.84901989596301</c:v>
                </c:pt>
                <c:pt idx="1049">
                  <c:v>671.84433752236805</c:v>
                </c:pt>
                <c:pt idx="1050">
                  <c:v>671.81187243537101</c:v>
                </c:pt>
                <c:pt idx="1051">
                  <c:v>671.503313542706</c:v>
                </c:pt>
                <c:pt idx="1052">
                  <c:v>671.44651011901306</c:v>
                </c:pt>
                <c:pt idx="1053">
                  <c:v>671.39956123651802</c:v>
                </c:pt>
                <c:pt idx="1054">
                  <c:v>671.39003613924399</c:v>
                </c:pt>
                <c:pt idx="1055">
                  <c:v>671.27434699070295</c:v>
                </c:pt>
                <c:pt idx="1056">
                  <c:v>671.27215587871694</c:v>
                </c:pt>
                <c:pt idx="1057">
                  <c:v>671.19182438689404</c:v>
                </c:pt>
                <c:pt idx="1058">
                  <c:v>671.18450587592201</c:v>
                </c:pt>
                <c:pt idx="1059">
                  <c:v>671.11928202145702</c:v>
                </c:pt>
                <c:pt idx="1060">
                  <c:v>671.00712181896495</c:v>
                </c:pt>
                <c:pt idx="1061">
                  <c:v>670.98500957081603</c:v>
                </c:pt>
                <c:pt idx="1062">
                  <c:v>670.93076876437601</c:v>
                </c:pt>
                <c:pt idx="1063">
                  <c:v>670.92895430795704</c:v>
                </c:pt>
                <c:pt idx="1064">
                  <c:v>670.76172036401704</c:v>
                </c:pt>
                <c:pt idx="1065">
                  <c:v>670.74282994066004</c:v>
                </c:pt>
                <c:pt idx="1066">
                  <c:v>670.71783696224099</c:v>
                </c:pt>
                <c:pt idx="1067">
                  <c:v>670.69474535958204</c:v>
                </c:pt>
                <c:pt idx="1068">
                  <c:v>670.67097568590395</c:v>
                </c:pt>
                <c:pt idx="1069">
                  <c:v>670.65991820955105</c:v>
                </c:pt>
                <c:pt idx="1070">
                  <c:v>670.62514731955105</c:v>
                </c:pt>
                <c:pt idx="1071">
                  <c:v>670.61859081555997</c:v>
                </c:pt>
                <c:pt idx="1072">
                  <c:v>670.58541429757497</c:v>
                </c:pt>
                <c:pt idx="1073">
                  <c:v>670.58306888642801</c:v>
                </c:pt>
                <c:pt idx="1074">
                  <c:v>670.54778386915405</c:v>
                </c:pt>
                <c:pt idx="1075">
                  <c:v>670.52545103939599</c:v>
                </c:pt>
                <c:pt idx="1076">
                  <c:v>670.51947478119098</c:v>
                </c:pt>
                <c:pt idx="1077">
                  <c:v>670.337218850304</c:v>
                </c:pt>
                <c:pt idx="1078">
                  <c:v>670.28998042877799</c:v>
                </c:pt>
                <c:pt idx="1079">
                  <c:v>670.18263843089403</c:v>
                </c:pt>
                <c:pt idx="1080">
                  <c:v>670.17861448534097</c:v>
                </c:pt>
                <c:pt idx="1081">
                  <c:v>670.146890112047</c:v>
                </c:pt>
                <c:pt idx="1082">
                  <c:v>670.13201527380102</c:v>
                </c:pt>
                <c:pt idx="1083">
                  <c:v>670.12434104237104</c:v>
                </c:pt>
                <c:pt idx="1084">
                  <c:v>670.11187340336801</c:v>
                </c:pt>
                <c:pt idx="1085">
                  <c:v>670.01473896616403</c:v>
                </c:pt>
                <c:pt idx="1086">
                  <c:v>669.87284962001002</c:v>
                </c:pt>
                <c:pt idx="1087">
                  <c:v>669.84574110099402</c:v>
                </c:pt>
                <c:pt idx="1088">
                  <c:v>669.83320517264804</c:v>
                </c:pt>
                <c:pt idx="1089">
                  <c:v>669.82244861326706</c:v>
                </c:pt>
                <c:pt idx="1090">
                  <c:v>669.76458446678203</c:v>
                </c:pt>
                <c:pt idx="1091">
                  <c:v>669.75484956951198</c:v>
                </c:pt>
                <c:pt idx="1092">
                  <c:v>669.70267160533194</c:v>
                </c:pt>
                <c:pt idx="1093">
                  <c:v>669.66110370747106</c:v>
                </c:pt>
                <c:pt idx="1094">
                  <c:v>669.64480849550205</c:v>
                </c:pt>
                <c:pt idx="1095">
                  <c:v>669.62482671296505</c:v>
                </c:pt>
                <c:pt idx="1096">
                  <c:v>669.467434029532</c:v>
                </c:pt>
                <c:pt idx="1097">
                  <c:v>669.41957669090698</c:v>
                </c:pt>
                <c:pt idx="1098">
                  <c:v>669.36230002674597</c:v>
                </c:pt>
                <c:pt idx="1099">
                  <c:v>669.31975595291203</c:v>
                </c:pt>
                <c:pt idx="1100">
                  <c:v>669.22027887518698</c:v>
                </c:pt>
                <c:pt idx="1101">
                  <c:v>669.16976590162994</c:v>
                </c:pt>
                <c:pt idx="1102">
                  <c:v>669.15524869217597</c:v>
                </c:pt>
                <c:pt idx="1103">
                  <c:v>669.15445872772602</c:v>
                </c:pt>
                <c:pt idx="1104">
                  <c:v>669.06861095148895</c:v>
                </c:pt>
                <c:pt idx="1105">
                  <c:v>669.06646180644702</c:v>
                </c:pt>
                <c:pt idx="1106">
                  <c:v>669.00724980162397</c:v>
                </c:pt>
                <c:pt idx="1107">
                  <c:v>669.005296219917</c:v>
                </c:pt>
                <c:pt idx="1108">
                  <c:v>668.90107278788798</c:v>
                </c:pt>
                <c:pt idx="1109">
                  <c:v>668.77957550393205</c:v>
                </c:pt>
                <c:pt idx="1110">
                  <c:v>668.76997077073895</c:v>
                </c:pt>
                <c:pt idx="1111">
                  <c:v>668.71716867243401</c:v>
                </c:pt>
                <c:pt idx="1112">
                  <c:v>668.69541965479596</c:v>
                </c:pt>
                <c:pt idx="1113">
                  <c:v>668.65950548470801</c:v>
                </c:pt>
                <c:pt idx="1114">
                  <c:v>668.65809055134798</c:v>
                </c:pt>
                <c:pt idx="1115">
                  <c:v>668.64983413290599</c:v>
                </c:pt>
                <c:pt idx="1116">
                  <c:v>668.64829006989896</c:v>
                </c:pt>
                <c:pt idx="1117">
                  <c:v>668.56536646992799</c:v>
                </c:pt>
                <c:pt idx="1118">
                  <c:v>668.41920272815605</c:v>
                </c:pt>
                <c:pt idx="1119">
                  <c:v>668.41102146888102</c:v>
                </c:pt>
                <c:pt idx="1120">
                  <c:v>668.38672575329895</c:v>
                </c:pt>
                <c:pt idx="1121">
                  <c:v>668.36129029064602</c:v>
                </c:pt>
                <c:pt idx="1122">
                  <c:v>668.34245847563602</c:v>
                </c:pt>
                <c:pt idx="1123">
                  <c:v>668.29049661122804</c:v>
                </c:pt>
                <c:pt idx="1124">
                  <c:v>668.05683092678896</c:v>
                </c:pt>
                <c:pt idx="1125">
                  <c:v>668.03072203961904</c:v>
                </c:pt>
                <c:pt idx="1126">
                  <c:v>668.02116706534503</c:v>
                </c:pt>
                <c:pt idx="1127">
                  <c:v>667.99116987099706</c:v>
                </c:pt>
                <c:pt idx="1128">
                  <c:v>667.92638951734796</c:v>
                </c:pt>
                <c:pt idx="1129">
                  <c:v>667.84710414598396</c:v>
                </c:pt>
                <c:pt idx="1130">
                  <c:v>667.79647278003301</c:v>
                </c:pt>
                <c:pt idx="1131">
                  <c:v>667.77114187928896</c:v>
                </c:pt>
                <c:pt idx="1132">
                  <c:v>667.74590194721804</c:v>
                </c:pt>
                <c:pt idx="1133">
                  <c:v>667.72663992205901</c:v>
                </c:pt>
                <c:pt idx="1134">
                  <c:v>667.72506776544799</c:v>
                </c:pt>
                <c:pt idx="1135">
                  <c:v>667.70803713945702</c:v>
                </c:pt>
                <c:pt idx="1136">
                  <c:v>667.66495019916204</c:v>
                </c:pt>
                <c:pt idx="1137">
                  <c:v>667.55968804798999</c:v>
                </c:pt>
                <c:pt idx="1138">
                  <c:v>667.55456941362104</c:v>
                </c:pt>
                <c:pt idx="1139">
                  <c:v>667.50506145254099</c:v>
                </c:pt>
                <c:pt idx="1140">
                  <c:v>667.48937853147902</c:v>
                </c:pt>
                <c:pt idx="1141">
                  <c:v>667.48698779769802</c:v>
                </c:pt>
                <c:pt idx="1142">
                  <c:v>667.42892680098703</c:v>
                </c:pt>
                <c:pt idx="1143">
                  <c:v>667.36911569165204</c:v>
                </c:pt>
                <c:pt idx="1144">
                  <c:v>667.33624224449204</c:v>
                </c:pt>
                <c:pt idx="1145">
                  <c:v>667.325674390328</c:v>
                </c:pt>
                <c:pt idx="1146">
                  <c:v>667.29259037690895</c:v>
                </c:pt>
                <c:pt idx="1147">
                  <c:v>667.28884972990602</c:v>
                </c:pt>
                <c:pt idx="1148">
                  <c:v>667.27188824798804</c:v>
                </c:pt>
                <c:pt idx="1149">
                  <c:v>667.25641183016</c:v>
                </c:pt>
                <c:pt idx="1150">
                  <c:v>667.23961819518297</c:v>
                </c:pt>
                <c:pt idx="1151">
                  <c:v>667.116026349555</c:v>
                </c:pt>
                <c:pt idx="1152">
                  <c:v>667.08867552904599</c:v>
                </c:pt>
                <c:pt idx="1153">
                  <c:v>667.03365219781301</c:v>
                </c:pt>
                <c:pt idx="1154">
                  <c:v>666.99161009386</c:v>
                </c:pt>
                <c:pt idx="1155">
                  <c:v>666.95059758669697</c:v>
                </c:pt>
                <c:pt idx="1156">
                  <c:v>666.94347358915104</c:v>
                </c:pt>
                <c:pt idx="1157">
                  <c:v>666.91905772188102</c:v>
                </c:pt>
                <c:pt idx="1158">
                  <c:v>666.89702011551196</c:v>
                </c:pt>
                <c:pt idx="1159">
                  <c:v>666.81672999702698</c:v>
                </c:pt>
                <c:pt idx="1160">
                  <c:v>666.793226361233</c:v>
                </c:pt>
                <c:pt idx="1161">
                  <c:v>666.74676126576799</c:v>
                </c:pt>
                <c:pt idx="1162">
                  <c:v>666.68931974082898</c:v>
                </c:pt>
                <c:pt idx="1163">
                  <c:v>666.667274806617</c:v>
                </c:pt>
                <c:pt idx="1164">
                  <c:v>666.55982694460704</c:v>
                </c:pt>
                <c:pt idx="1165">
                  <c:v>666.45393668504005</c:v>
                </c:pt>
                <c:pt idx="1166">
                  <c:v>666.45116719251598</c:v>
                </c:pt>
                <c:pt idx="1167">
                  <c:v>666.44509780107705</c:v>
                </c:pt>
                <c:pt idx="1168">
                  <c:v>666.42429532607696</c:v>
                </c:pt>
                <c:pt idx="1169">
                  <c:v>666.41376612617103</c:v>
                </c:pt>
                <c:pt idx="1170">
                  <c:v>666.39216494725599</c:v>
                </c:pt>
                <c:pt idx="1171">
                  <c:v>666.39100534023305</c:v>
                </c:pt>
                <c:pt idx="1172">
                  <c:v>666.37750952827105</c:v>
                </c:pt>
                <c:pt idx="1173">
                  <c:v>666.36079851272098</c:v>
                </c:pt>
                <c:pt idx="1174">
                  <c:v>666.31296196580502</c:v>
                </c:pt>
                <c:pt idx="1175">
                  <c:v>666.25871706488999</c:v>
                </c:pt>
                <c:pt idx="1176">
                  <c:v>666.215563397511</c:v>
                </c:pt>
                <c:pt idx="1177">
                  <c:v>666.08290826495397</c:v>
                </c:pt>
                <c:pt idx="1178">
                  <c:v>665.97640523921405</c:v>
                </c:pt>
                <c:pt idx="1179">
                  <c:v>665.90919910363505</c:v>
                </c:pt>
                <c:pt idx="1180">
                  <c:v>665.73886212396599</c:v>
                </c:pt>
                <c:pt idx="1181">
                  <c:v>665.73511208939999</c:v>
                </c:pt>
                <c:pt idx="1182">
                  <c:v>665.70543097708105</c:v>
                </c:pt>
                <c:pt idx="1183">
                  <c:v>665.61792588432502</c:v>
                </c:pt>
                <c:pt idx="1184">
                  <c:v>665.58280348723497</c:v>
                </c:pt>
                <c:pt idx="1185">
                  <c:v>665.58006919155901</c:v>
                </c:pt>
                <c:pt idx="1186">
                  <c:v>665.53867956685997</c:v>
                </c:pt>
                <c:pt idx="1187">
                  <c:v>665.45481283315701</c:v>
                </c:pt>
                <c:pt idx="1188">
                  <c:v>665.41860209430695</c:v>
                </c:pt>
                <c:pt idx="1189">
                  <c:v>665.37007204384201</c:v>
                </c:pt>
                <c:pt idx="1190">
                  <c:v>665.32973049179702</c:v>
                </c:pt>
                <c:pt idx="1191">
                  <c:v>665.28915952374598</c:v>
                </c:pt>
                <c:pt idx="1192">
                  <c:v>665.28125654478504</c:v>
                </c:pt>
                <c:pt idx="1193">
                  <c:v>665.25893589325597</c:v>
                </c:pt>
                <c:pt idx="1194">
                  <c:v>665.23209046225998</c:v>
                </c:pt>
                <c:pt idx="1195">
                  <c:v>665.18083482527197</c:v>
                </c:pt>
                <c:pt idx="1196">
                  <c:v>665.15922166103701</c:v>
                </c:pt>
                <c:pt idx="1197">
                  <c:v>665.14287776157403</c:v>
                </c:pt>
                <c:pt idx="1198">
                  <c:v>665.13670714428201</c:v>
                </c:pt>
                <c:pt idx="1199">
                  <c:v>665.02915980078603</c:v>
                </c:pt>
                <c:pt idx="1200">
                  <c:v>665.01042442437904</c:v>
                </c:pt>
                <c:pt idx="1201">
                  <c:v>664.947910916198</c:v>
                </c:pt>
                <c:pt idx="1202">
                  <c:v>664.92364599669997</c:v>
                </c:pt>
                <c:pt idx="1203">
                  <c:v>664.90277908155997</c:v>
                </c:pt>
                <c:pt idx="1204">
                  <c:v>664.80451999601803</c:v>
                </c:pt>
                <c:pt idx="1205">
                  <c:v>664.58269052563105</c:v>
                </c:pt>
                <c:pt idx="1206">
                  <c:v>664.53234899863901</c:v>
                </c:pt>
                <c:pt idx="1207">
                  <c:v>664.27137499910498</c:v>
                </c:pt>
                <c:pt idx="1208">
                  <c:v>664.16662418694295</c:v>
                </c:pt>
                <c:pt idx="1209">
                  <c:v>664.14918343208706</c:v>
                </c:pt>
                <c:pt idx="1210">
                  <c:v>664.08746434004195</c:v>
                </c:pt>
                <c:pt idx="1211">
                  <c:v>663.99670450120198</c:v>
                </c:pt>
                <c:pt idx="1212">
                  <c:v>663.84860171903802</c:v>
                </c:pt>
                <c:pt idx="1213">
                  <c:v>663.80787657802</c:v>
                </c:pt>
                <c:pt idx="1214">
                  <c:v>663.77499515939496</c:v>
                </c:pt>
                <c:pt idx="1215">
                  <c:v>663.76370329080396</c:v>
                </c:pt>
                <c:pt idx="1216">
                  <c:v>663.69577448498899</c:v>
                </c:pt>
                <c:pt idx="1217">
                  <c:v>663.65768595788097</c:v>
                </c:pt>
                <c:pt idx="1218">
                  <c:v>663.61846250024803</c:v>
                </c:pt>
                <c:pt idx="1219">
                  <c:v>663.55774929145298</c:v>
                </c:pt>
                <c:pt idx="1220">
                  <c:v>663.50822502074902</c:v>
                </c:pt>
                <c:pt idx="1221">
                  <c:v>663.45605529553904</c:v>
                </c:pt>
                <c:pt idx="1222">
                  <c:v>663.43920681067402</c:v>
                </c:pt>
                <c:pt idx="1223">
                  <c:v>663.43685137535397</c:v>
                </c:pt>
                <c:pt idx="1224">
                  <c:v>663.42800559217301</c:v>
                </c:pt>
                <c:pt idx="1225">
                  <c:v>663.42429449918598</c:v>
                </c:pt>
                <c:pt idx="1226">
                  <c:v>663.39718087197195</c:v>
                </c:pt>
                <c:pt idx="1227">
                  <c:v>663.36245836429805</c:v>
                </c:pt>
                <c:pt idx="1228">
                  <c:v>663.34416477096602</c:v>
                </c:pt>
                <c:pt idx="1229">
                  <c:v>663.32772259294995</c:v>
                </c:pt>
                <c:pt idx="1230">
                  <c:v>663.29337950979505</c:v>
                </c:pt>
                <c:pt idx="1231">
                  <c:v>663.28249291896702</c:v>
                </c:pt>
                <c:pt idx="1232">
                  <c:v>663.24129666605597</c:v>
                </c:pt>
                <c:pt idx="1233">
                  <c:v>663.22813198290896</c:v>
                </c:pt>
                <c:pt idx="1234">
                  <c:v>663.20650085336194</c:v>
                </c:pt>
                <c:pt idx="1235">
                  <c:v>663.02470031083305</c:v>
                </c:pt>
                <c:pt idx="1236">
                  <c:v>662.98701195709498</c:v>
                </c:pt>
                <c:pt idx="1237">
                  <c:v>662.94388195511601</c:v>
                </c:pt>
                <c:pt idx="1238">
                  <c:v>662.89635734413002</c:v>
                </c:pt>
                <c:pt idx="1239">
                  <c:v>662.83745555364203</c:v>
                </c:pt>
                <c:pt idx="1240">
                  <c:v>662.778683449548</c:v>
                </c:pt>
                <c:pt idx="1241">
                  <c:v>662.75081057822399</c:v>
                </c:pt>
                <c:pt idx="1242">
                  <c:v>662.750184602996</c:v>
                </c:pt>
                <c:pt idx="1243">
                  <c:v>662.71789070162902</c:v>
                </c:pt>
                <c:pt idx="1244">
                  <c:v>662.66613779208103</c:v>
                </c:pt>
                <c:pt idx="1245">
                  <c:v>662.58398882558595</c:v>
                </c:pt>
                <c:pt idx="1246">
                  <c:v>662.54043617904301</c:v>
                </c:pt>
                <c:pt idx="1247">
                  <c:v>662.43638880717197</c:v>
                </c:pt>
                <c:pt idx="1248">
                  <c:v>662.40478600644406</c:v>
                </c:pt>
                <c:pt idx="1249">
                  <c:v>662.30061259190404</c:v>
                </c:pt>
                <c:pt idx="1250">
                  <c:v>662.27571375855496</c:v>
                </c:pt>
                <c:pt idx="1251">
                  <c:v>662.26371368479204</c:v>
                </c:pt>
                <c:pt idx="1252">
                  <c:v>662.18762680779196</c:v>
                </c:pt>
                <c:pt idx="1253">
                  <c:v>662.18624683280905</c:v>
                </c:pt>
                <c:pt idx="1254">
                  <c:v>662.13260062818404</c:v>
                </c:pt>
                <c:pt idx="1255">
                  <c:v>662.125374233294</c:v>
                </c:pt>
                <c:pt idx="1256">
                  <c:v>662.12426366266504</c:v>
                </c:pt>
                <c:pt idx="1257">
                  <c:v>662.06601334093295</c:v>
                </c:pt>
                <c:pt idx="1258">
                  <c:v>661.99146699997402</c:v>
                </c:pt>
                <c:pt idx="1259">
                  <c:v>661.98616230092296</c:v>
                </c:pt>
                <c:pt idx="1260">
                  <c:v>661.90413945632304</c:v>
                </c:pt>
                <c:pt idx="1261">
                  <c:v>661.70032118177505</c:v>
                </c:pt>
                <c:pt idx="1262">
                  <c:v>661.58943320625497</c:v>
                </c:pt>
                <c:pt idx="1263">
                  <c:v>661.58490771684501</c:v>
                </c:pt>
                <c:pt idx="1264">
                  <c:v>661.577477975492</c:v>
                </c:pt>
                <c:pt idx="1265">
                  <c:v>661.53857369543698</c:v>
                </c:pt>
                <c:pt idx="1266">
                  <c:v>661.50518750169704</c:v>
                </c:pt>
                <c:pt idx="1267">
                  <c:v>661.47389193911602</c:v>
                </c:pt>
                <c:pt idx="1268">
                  <c:v>661.45898867033497</c:v>
                </c:pt>
                <c:pt idx="1269">
                  <c:v>661.44651106385299</c:v>
                </c:pt>
                <c:pt idx="1270">
                  <c:v>661.37737963577501</c:v>
                </c:pt>
                <c:pt idx="1271">
                  <c:v>661.36674763872099</c:v>
                </c:pt>
                <c:pt idx="1272">
                  <c:v>661.29229184705605</c:v>
                </c:pt>
                <c:pt idx="1273">
                  <c:v>661.19754536937796</c:v>
                </c:pt>
                <c:pt idx="1274">
                  <c:v>661.15458233479603</c:v>
                </c:pt>
                <c:pt idx="1275">
                  <c:v>661.11892739703001</c:v>
                </c:pt>
                <c:pt idx="1276">
                  <c:v>661.09851887633999</c:v>
                </c:pt>
                <c:pt idx="1277">
                  <c:v>661.04859678862795</c:v>
                </c:pt>
                <c:pt idx="1278">
                  <c:v>661.03396935048704</c:v>
                </c:pt>
                <c:pt idx="1279">
                  <c:v>661.03206052446797</c:v>
                </c:pt>
                <c:pt idx="1280">
                  <c:v>661.01771833163104</c:v>
                </c:pt>
                <c:pt idx="1281">
                  <c:v>661.000050601574</c:v>
                </c:pt>
                <c:pt idx="1282">
                  <c:v>660.98301128825199</c:v>
                </c:pt>
                <c:pt idx="1283">
                  <c:v>660.95771907296705</c:v>
                </c:pt>
                <c:pt idx="1284">
                  <c:v>660.93728103249498</c:v>
                </c:pt>
                <c:pt idx="1285">
                  <c:v>660.92941369355503</c:v>
                </c:pt>
                <c:pt idx="1286">
                  <c:v>660.81816247994595</c:v>
                </c:pt>
                <c:pt idx="1287">
                  <c:v>660.81677198903697</c:v>
                </c:pt>
                <c:pt idx="1288">
                  <c:v>660.64907646613301</c:v>
                </c:pt>
                <c:pt idx="1289">
                  <c:v>660.63149655508005</c:v>
                </c:pt>
                <c:pt idx="1290">
                  <c:v>660.57813441029896</c:v>
                </c:pt>
                <c:pt idx="1291">
                  <c:v>660.54217577736097</c:v>
                </c:pt>
                <c:pt idx="1292">
                  <c:v>660.43434811940006</c:v>
                </c:pt>
                <c:pt idx="1293">
                  <c:v>660.42306271762698</c:v>
                </c:pt>
                <c:pt idx="1294">
                  <c:v>660.31359888191105</c:v>
                </c:pt>
                <c:pt idx="1295">
                  <c:v>660.26768438196905</c:v>
                </c:pt>
                <c:pt idx="1296">
                  <c:v>660.22630371772402</c:v>
                </c:pt>
                <c:pt idx="1297">
                  <c:v>660.22549296976604</c:v>
                </c:pt>
                <c:pt idx="1298">
                  <c:v>660.10270857767398</c:v>
                </c:pt>
                <c:pt idx="1299">
                  <c:v>660.02465753782201</c:v>
                </c:pt>
                <c:pt idx="1300">
                  <c:v>659.76298083587301</c:v>
                </c:pt>
                <c:pt idx="1301">
                  <c:v>659.68660252394204</c:v>
                </c:pt>
                <c:pt idx="1302">
                  <c:v>659.66437001018096</c:v>
                </c:pt>
                <c:pt idx="1303">
                  <c:v>659.59288140977105</c:v>
                </c:pt>
                <c:pt idx="1304">
                  <c:v>659.552579094149</c:v>
                </c:pt>
                <c:pt idx="1305">
                  <c:v>659.43053672439305</c:v>
                </c:pt>
                <c:pt idx="1306">
                  <c:v>659.39934825203795</c:v>
                </c:pt>
                <c:pt idx="1307">
                  <c:v>659.39903566751002</c:v>
                </c:pt>
                <c:pt idx="1308">
                  <c:v>659.19868223282901</c:v>
                </c:pt>
                <c:pt idx="1309">
                  <c:v>659.157769735795</c:v>
                </c:pt>
                <c:pt idx="1310">
                  <c:v>659.15700419971404</c:v>
                </c:pt>
                <c:pt idx="1311">
                  <c:v>659.14218750174598</c:v>
                </c:pt>
                <c:pt idx="1312">
                  <c:v>659.00848087556199</c:v>
                </c:pt>
                <c:pt idx="1313">
                  <c:v>658.98628142880295</c:v>
                </c:pt>
                <c:pt idx="1314">
                  <c:v>658.93519937632698</c:v>
                </c:pt>
                <c:pt idx="1315">
                  <c:v>658.918468224609</c:v>
                </c:pt>
                <c:pt idx="1316">
                  <c:v>658.74229297290401</c:v>
                </c:pt>
                <c:pt idx="1317">
                  <c:v>658.65674329945705</c:v>
                </c:pt>
                <c:pt idx="1318">
                  <c:v>658.64491454127506</c:v>
                </c:pt>
                <c:pt idx="1319">
                  <c:v>658.56857000892103</c:v>
                </c:pt>
                <c:pt idx="1320">
                  <c:v>658.52852833899999</c:v>
                </c:pt>
                <c:pt idx="1321">
                  <c:v>658.43930242026704</c:v>
                </c:pt>
                <c:pt idx="1322">
                  <c:v>658.43446227029403</c:v>
                </c:pt>
                <c:pt idx="1323">
                  <c:v>658.30468061777299</c:v>
                </c:pt>
                <c:pt idx="1324">
                  <c:v>658.27700306500196</c:v>
                </c:pt>
                <c:pt idx="1325">
                  <c:v>658.23758515821498</c:v>
                </c:pt>
                <c:pt idx="1326">
                  <c:v>658.209475213259</c:v>
                </c:pt>
                <c:pt idx="1327">
                  <c:v>658.20260430922201</c:v>
                </c:pt>
                <c:pt idx="1328">
                  <c:v>658.13578996997796</c:v>
                </c:pt>
                <c:pt idx="1329">
                  <c:v>658.127089631942</c:v>
                </c:pt>
                <c:pt idx="1330">
                  <c:v>658.03386328958402</c:v>
                </c:pt>
                <c:pt idx="1331">
                  <c:v>657.96256371434799</c:v>
                </c:pt>
                <c:pt idx="1332">
                  <c:v>657.951283089811</c:v>
                </c:pt>
                <c:pt idx="1333">
                  <c:v>657.90456647462099</c:v>
                </c:pt>
                <c:pt idx="1334">
                  <c:v>657.84949079557896</c:v>
                </c:pt>
                <c:pt idx="1335">
                  <c:v>657.84161859257802</c:v>
                </c:pt>
                <c:pt idx="1336">
                  <c:v>657.83559519579296</c:v>
                </c:pt>
                <c:pt idx="1337">
                  <c:v>657.78572942707603</c:v>
                </c:pt>
                <c:pt idx="1338">
                  <c:v>657.77543156273498</c:v>
                </c:pt>
                <c:pt idx="1339">
                  <c:v>657.55322152165297</c:v>
                </c:pt>
                <c:pt idx="1340">
                  <c:v>657.55088534075003</c:v>
                </c:pt>
                <c:pt idx="1341">
                  <c:v>657.50180698166503</c:v>
                </c:pt>
                <c:pt idx="1342">
                  <c:v>657.47843407956998</c:v>
                </c:pt>
                <c:pt idx="1343">
                  <c:v>657.414735692053</c:v>
                </c:pt>
                <c:pt idx="1344">
                  <c:v>657.40619657158095</c:v>
                </c:pt>
                <c:pt idx="1345">
                  <c:v>657.25378083560895</c:v>
                </c:pt>
                <c:pt idx="1346">
                  <c:v>657.09384922896697</c:v>
                </c:pt>
                <c:pt idx="1347">
                  <c:v>657.07909665321404</c:v>
                </c:pt>
                <c:pt idx="1348">
                  <c:v>657.07400389874294</c:v>
                </c:pt>
                <c:pt idx="1349">
                  <c:v>657.03604385941105</c:v>
                </c:pt>
                <c:pt idx="1350">
                  <c:v>657.02314188965499</c:v>
                </c:pt>
                <c:pt idx="1351">
                  <c:v>656.95012522051604</c:v>
                </c:pt>
                <c:pt idx="1352">
                  <c:v>656.92879326077605</c:v>
                </c:pt>
                <c:pt idx="1353">
                  <c:v>656.92840644585704</c:v>
                </c:pt>
                <c:pt idx="1354">
                  <c:v>656.837439629904</c:v>
                </c:pt>
                <c:pt idx="1355">
                  <c:v>656.714723071751</c:v>
                </c:pt>
                <c:pt idx="1356">
                  <c:v>656.65273099295098</c:v>
                </c:pt>
                <c:pt idx="1357">
                  <c:v>656.59499494447596</c:v>
                </c:pt>
                <c:pt idx="1358">
                  <c:v>656.54260500607904</c:v>
                </c:pt>
                <c:pt idx="1359">
                  <c:v>656.48368173714005</c:v>
                </c:pt>
                <c:pt idx="1360">
                  <c:v>656.40960927190895</c:v>
                </c:pt>
                <c:pt idx="1361">
                  <c:v>656.38279754995699</c:v>
                </c:pt>
                <c:pt idx="1362">
                  <c:v>656.30313821946504</c:v>
                </c:pt>
                <c:pt idx="1363">
                  <c:v>656.24039609273802</c:v>
                </c:pt>
                <c:pt idx="1364">
                  <c:v>656.15752096751896</c:v>
                </c:pt>
                <c:pt idx="1365">
                  <c:v>655.80343426834099</c:v>
                </c:pt>
                <c:pt idx="1366">
                  <c:v>655.70490688878601</c:v>
                </c:pt>
                <c:pt idx="1367">
                  <c:v>655.57474509723295</c:v>
                </c:pt>
                <c:pt idx="1368">
                  <c:v>655.56517498354799</c:v>
                </c:pt>
                <c:pt idx="1369">
                  <c:v>655.53882101263798</c:v>
                </c:pt>
                <c:pt idx="1370">
                  <c:v>655.51002084784898</c:v>
                </c:pt>
                <c:pt idx="1371">
                  <c:v>655.46595315018396</c:v>
                </c:pt>
                <c:pt idx="1372">
                  <c:v>655.46482098804302</c:v>
                </c:pt>
                <c:pt idx="1373">
                  <c:v>655.44247698864899</c:v>
                </c:pt>
                <c:pt idx="1374">
                  <c:v>655.37785446810301</c:v>
                </c:pt>
                <c:pt idx="1375">
                  <c:v>655.31293114776395</c:v>
                </c:pt>
                <c:pt idx="1376">
                  <c:v>655.30622487474204</c:v>
                </c:pt>
                <c:pt idx="1377">
                  <c:v>655.28801452740197</c:v>
                </c:pt>
                <c:pt idx="1378">
                  <c:v>655.16007498492297</c:v>
                </c:pt>
                <c:pt idx="1379">
                  <c:v>655.13089466582596</c:v>
                </c:pt>
                <c:pt idx="1380">
                  <c:v>655.06819891615896</c:v>
                </c:pt>
                <c:pt idx="1381">
                  <c:v>654.92363381269797</c:v>
                </c:pt>
                <c:pt idx="1382">
                  <c:v>654.91508470940596</c:v>
                </c:pt>
                <c:pt idx="1383">
                  <c:v>654.88672793663795</c:v>
                </c:pt>
                <c:pt idx="1384">
                  <c:v>654.74802226334305</c:v>
                </c:pt>
                <c:pt idx="1385">
                  <c:v>654.69794963840104</c:v>
                </c:pt>
                <c:pt idx="1386">
                  <c:v>654.54897030634402</c:v>
                </c:pt>
                <c:pt idx="1387">
                  <c:v>654.47322882031301</c:v>
                </c:pt>
                <c:pt idx="1388">
                  <c:v>654.463653879964</c:v>
                </c:pt>
                <c:pt idx="1389">
                  <c:v>654.39208509437003</c:v>
                </c:pt>
                <c:pt idx="1390">
                  <c:v>654.20481098403502</c:v>
                </c:pt>
                <c:pt idx="1391">
                  <c:v>654.200334452628</c:v>
                </c:pt>
                <c:pt idx="1392">
                  <c:v>654.14250100510196</c:v>
                </c:pt>
                <c:pt idx="1393">
                  <c:v>654.06901031027098</c:v>
                </c:pt>
                <c:pt idx="1394">
                  <c:v>654.06484457326599</c:v>
                </c:pt>
                <c:pt idx="1395">
                  <c:v>654.00604076419302</c:v>
                </c:pt>
                <c:pt idx="1396">
                  <c:v>653.86071763375003</c:v>
                </c:pt>
                <c:pt idx="1397">
                  <c:v>653.81282723958498</c:v>
                </c:pt>
                <c:pt idx="1398">
                  <c:v>653.81279469478295</c:v>
                </c:pt>
                <c:pt idx="1399">
                  <c:v>653.81272738761095</c:v>
                </c:pt>
                <c:pt idx="1400">
                  <c:v>653.79805280964604</c:v>
                </c:pt>
                <c:pt idx="1401">
                  <c:v>653.78145416718303</c:v>
                </c:pt>
                <c:pt idx="1402">
                  <c:v>653.72083074929606</c:v>
                </c:pt>
                <c:pt idx="1403">
                  <c:v>653.66140362981901</c:v>
                </c:pt>
                <c:pt idx="1404">
                  <c:v>653.64747117874799</c:v>
                </c:pt>
                <c:pt idx="1405">
                  <c:v>653.60252339845101</c:v>
                </c:pt>
                <c:pt idx="1406">
                  <c:v>653.52480976302502</c:v>
                </c:pt>
                <c:pt idx="1407">
                  <c:v>653.31814941125003</c:v>
                </c:pt>
                <c:pt idx="1408">
                  <c:v>653.28773592058099</c:v>
                </c:pt>
                <c:pt idx="1409">
                  <c:v>653.28410615496603</c:v>
                </c:pt>
                <c:pt idx="1410">
                  <c:v>653.17603026946404</c:v>
                </c:pt>
                <c:pt idx="1411">
                  <c:v>653.15661583459098</c:v>
                </c:pt>
                <c:pt idx="1412">
                  <c:v>653.14451676616602</c:v>
                </c:pt>
                <c:pt idx="1413">
                  <c:v>653.10235927478595</c:v>
                </c:pt>
                <c:pt idx="1414">
                  <c:v>653.072421814427</c:v>
                </c:pt>
                <c:pt idx="1415">
                  <c:v>653.03713245054996</c:v>
                </c:pt>
                <c:pt idx="1416">
                  <c:v>652.87831044767404</c:v>
                </c:pt>
                <c:pt idx="1417">
                  <c:v>652.86317624554204</c:v>
                </c:pt>
                <c:pt idx="1418">
                  <c:v>652.86077653608299</c:v>
                </c:pt>
                <c:pt idx="1419">
                  <c:v>652.73197433234202</c:v>
                </c:pt>
                <c:pt idx="1420">
                  <c:v>652.69720784454898</c:v>
                </c:pt>
                <c:pt idx="1421">
                  <c:v>652.69685432912399</c:v>
                </c:pt>
                <c:pt idx="1422">
                  <c:v>652.68527699647996</c:v>
                </c:pt>
                <c:pt idx="1423">
                  <c:v>652.65437827191795</c:v>
                </c:pt>
                <c:pt idx="1424">
                  <c:v>652.62978995638002</c:v>
                </c:pt>
                <c:pt idx="1425">
                  <c:v>652.49302355257396</c:v>
                </c:pt>
                <c:pt idx="1426">
                  <c:v>652.48681259361103</c:v>
                </c:pt>
                <c:pt idx="1427">
                  <c:v>652.46057203519297</c:v>
                </c:pt>
                <c:pt idx="1428">
                  <c:v>652.42520645919103</c:v>
                </c:pt>
                <c:pt idx="1429">
                  <c:v>652.38921872217202</c:v>
                </c:pt>
                <c:pt idx="1430">
                  <c:v>652.33815760196705</c:v>
                </c:pt>
                <c:pt idx="1431">
                  <c:v>652.33271767069698</c:v>
                </c:pt>
                <c:pt idx="1432">
                  <c:v>652.22637438875097</c:v>
                </c:pt>
                <c:pt idx="1433">
                  <c:v>652.089506333239</c:v>
                </c:pt>
                <c:pt idx="1434">
                  <c:v>652.05975683386703</c:v>
                </c:pt>
                <c:pt idx="1435">
                  <c:v>651.99846695285805</c:v>
                </c:pt>
                <c:pt idx="1436">
                  <c:v>651.99686480363096</c:v>
                </c:pt>
                <c:pt idx="1437">
                  <c:v>651.96162217466201</c:v>
                </c:pt>
                <c:pt idx="1438">
                  <c:v>651.95400823758405</c:v>
                </c:pt>
                <c:pt idx="1439">
                  <c:v>651.90121991823696</c:v>
                </c:pt>
                <c:pt idx="1440">
                  <c:v>651.82439455588303</c:v>
                </c:pt>
                <c:pt idx="1441">
                  <c:v>651.80232916906903</c:v>
                </c:pt>
                <c:pt idx="1442">
                  <c:v>651.75639691981905</c:v>
                </c:pt>
                <c:pt idx="1443">
                  <c:v>651.67896959441896</c:v>
                </c:pt>
                <c:pt idx="1444">
                  <c:v>651.67577323909802</c:v>
                </c:pt>
                <c:pt idx="1445">
                  <c:v>651.66829357025904</c:v>
                </c:pt>
                <c:pt idx="1446">
                  <c:v>651.64618303147302</c:v>
                </c:pt>
                <c:pt idx="1447">
                  <c:v>651.59988883571896</c:v>
                </c:pt>
                <c:pt idx="1448">
                  <c:v>651.55276440260297</c:v>
                </c:pt>
                <c:pt idx="1449">
                  <c:v>651.55159623998202</c:v>
                </c:pt>
                <c:pt idx="1450">
                  <c:v>651.52863727853105</c:v>
                </c:pt>
                <c:pt idx="1451">
                  <c:v>651.48420793258094</c:v>
                </c:pt>
                <c:pt idx="1452">
                  <c:v>651.47471105731199</c:v>
                </c:pt>
                <c:pt idx="1453">
                  <c:v>651.42083045612196</c:v>
                </c:pt>
                <c:pt idx="1454">
                  <c:v>651.36873536855796</c:v>
                </c:pt>
                <c:pt idx="1455">
                  <c:v>651.30913730039697</c:v>
                </c:pt>
                <c:pt idx="1456">
                  <c:v>651.18332366576101</c:v>
                </c:pt>
                <c:pt idx="1457">
                  <c:v>651.14312379405396</c:v>
                </c:pt>
                <c:pt idx="1458">
                  <c:v>651.08753322705604</c:v>
                </c:pt>
                <c:pt idx="1459">
                  <c:v>651.07836916099097</c:v>
                </c:pt>
                <c:pt idx="1460">
                  <c:v>650.99188925375302</c:v>
                </c:pt>
                <c:pt idx="1461">
                  <c:v>650.75673053234402</c:v>
                </c:pt>
                <c:pt idx="1462">
                  <c:v>650.74367605339296</c:v>
                </c:pt>
                <c:pt idx="1463">
                  <c:v>650.73253705701995</c:v>
                </c:pt>
                <c:pt idx="1464">
                  <c:v>650.59606286211897</c:v>
                </c:pt>
                <c:pt idx="1465">
                  <c:v>650.55894764540403</c:v>
                </c:pt>
                <c:pt idx="1466">
                  <c:v>650.51083434858003</c:v>
                </c:pt>
                <c:pt idx="1467">
                  <c:v>650.49884076137403</c:v>
                </c:pt>
                <c:pt idx="1468">
                  <c:v>650.48298098945099</c:v>
                </c:pt>
                <c:pt idx="1469">
                  <c:v>650.46581678119401</c:v>
                </c:pt>
                <c:pt idx="1470">
                  <c:v>650.42165230224896</c:v>
                </c:pt>
                <c:pt idx="1471">
                  <c:v>650.39174155845706</c:v>
                </c:pt>
                <c:pt idx="1472">
                  <c:v>650.35011617238195</c:v>
                </c:pt>
                <c:pt idx="1473">
                  <c:v>650.33640023372197</c:v>
                </c:pt>
                <c:pt idx="1474">
                  <c:v>650.33475315224598</c:v>
                </c:pt>
                <c:pt idx="1475">
                  <c:v>650.28776870828597</c:v>
                </c:pt>
                <c:pt idx="1476">
                  <c:v>650.27260752299298</c:v>
                </c:pt>
                <c:pt idx="1477">
                  <c:v>650.26973377619197</c:v>
                </c:pt>
                <c:pt idx="1478">
                  <c:v>650.261275366512</c:v>
                </c:pt>
                <c:pt idx="1479">
                  <c:v>650.21936722412397</c:v>
                </c:pt>
                <c:pt idx="1480">
                  <c:v>649.88304300781999</c:v>
                </c:pt>
                <c:pt idx="1481">
                  <c:v>649.86421677111798</c:v>
                </c:pt>
                <c:pt idx="1482">
                  <c:v>649.84691549948104</c:v>
                </c:pt>
                <c:pt idx="1483">
                  <c:v>649.79532028974597</c:v>
                </c:pt>
                <c:pt idx="1484">
                  <c:v>649.74944144408505</c:v>
                </c:pt>
                <c:pt idx="1485">
                  <c:v>649.72841968279999</c:v>
                </c:pt>
                <c:pt idx="1486">
                  <c:v>649.710751264485</c:v>
                </c:pt>
                <c:pt idx="1487">
                  <c:v>649.50528451405398</c:v>
                </c:pt>
                <c:pt idx="1488">
                  <c:v>649.49417679899204</c:v>
                </c:pt>
                <c:pt idx="1489">
                  <c:v>649.41435879922301</c:v>
                </c:pt>
                <c:pt idx="1490">
                  <c:v>649.40871633093104</c:v>
                </c:pt>
                <c:pt idx="1491">
                  <c:v>649.38761499036502</c:v>
                </c:pt>
                <c:pt idx="1492">
                  <c:v>649.36977039255498</c:v>
                </c:pt>
                <c:pt idx="1493">
                  <c:v>649.33496568067903</c:v>
                </c:pt>
                <c:pt idx="1494">
                  <c:v>649.25750244144103</c:v>
                </c:pt>
                <c:pt idx="1495">
                  <c:v>649.22676877478602</c:v>
                </c:pt>
                <c:pt idx="1496">
                  <c:v>649.14455960704595</c:v>
                </c:pt>
                <c:pt idx="1497">
                  <c:v>649.11833856271005</c:v>
                </c:pt>
                <c:pt idx="1498">
                  <c:v>649.09152061636098</c:v>
                </c:pt>
                <c:pt idx="1499">
                  <c:v>649.05986778540603</c:v>
                </c:pt>
                <c:pt idx="1500">
                  <c:v>649.05412485155898</c:v>
                </c:pt>
                <c:pt idx="1501">
                  <c:v>649.00857045322505</c:v>
                </c:pt>
                <c:pt idx="1502">
                  <c:v>648.93571905632496</c:v>
                </c:pt>
                <c:pt idx="1503">
                  <c:v>648.90314127358295</c:v>
                </c:pt>
                <c:pt idx="1504">
                  <c:v>648.87196669522302</c:v>
                </c:pt>
                <c:pt idx="1505">
                  <c:v>648.84828980162104</c:v>
                </c:pt>
                <c:pt idx="1506">
                  <c:v>648.83061742729001</c:v>
                </c:pt>
                <c:pt idx="1507">
                  <c:v>648.83045468129899</c:v>
                </c:pt>
                <c:pt idx="1508">
                  <c:v>648.775056177794</c:v>
                </c:pt>
                <c:pt idx="1509">
                  <c:v>648.68175677203203</c:v>
                </c:pt>
                <c:pt idx="1510">
                  <c:v>648.61762872353495</c:v>
                </c:pt>
                <c:pt idx="1511">
                  <c:v>648.56879483076295</c:v>
                </c:pt>
                <c:pt idx="1512">
                  <c:v>648.37890004335202</c:v>
                </c:pt>
                <c:pt idx="1513">
                  <c:v>648.14385387647496</c:v>
                </c:pt>
                <c:pt idx="1514">
                  <c:v>648.14082103530495</c:v>
                </c:pt>
                <c:pt idx="1515">
                  <c:v>648.11029764309205</c:v>
                </c:pt>
                <c:pt idx="1516">
                  <c:v>648.10292332147901</c:v>
                </c:pt>
                <c:pt idx="1517">
                  <c:v>648.09256579732005</c:v>
                </c:pt>
                <c:pt idx="1518">
                  <c:v>648.08267239469899</c:v>
                </c:pt>
                <c:pt idx="1519">
                  <c:v>647.92068806821499</c:v>
                </c:pt>
                <c:pt idx="1520">
                  <c:v>647.87377317188202</c:v>
                </c:pt>
                <c:pt idx="1521">
                  <c:v>647.85996684059</c:v>
                </c:pt>
                <c:pt idx="1522">
                  <c:v>647.85602757894105</c:v>
                </c:pt>
                <c:pt idx="1523">
                  <c:v>647.79609929726405</c:v>
                </c:pt>
                <c:pt idx="1524">
                  <c:v>647.74997431051804</c:v>
                </c:pt>
                <c:pt idx="1525">
                  <c:v>647.74626315467196</c:v>
                </c:pt>
                <c:pt idx="1526">
                  <c:v>647.72193947765504</c:v>
                </c:pt>
                <c:pt idx="1527">
                  <c:v>647.709506439508</c:v>
                </c:pt>
                <c:pt idx="1528">
                  <c:v>647.56255664161097</c:v>
                </c:pt>
                <c:pt idx="1529">
                  <c:v>647.52771111696404</c:v>
                </c:pt>
                <c:pt idx="1530">
                  <c:v>647.52193192865298</c:v>
                </c:pt>
                <c:pt idx="1531">
                  <c:v>647.51396743078203</c:v>
                </c:pt>
                <c:pt idx="1532">
                  <c:v>647.41740639987802</c:v>
                </c:pt>
                <c:pt idx="1533">
                  <c:v>647.41616205231503</c:v>
                </c:pt>
                <c:pt idx="1534">
                  <c:v>647.40301014219301</c:v>
                </c:pt>
                <c:pt idx="1535">
                  <c:v>647.39852541937</c:v>
                </c:pt>
                <c:pt idx="1536">
                  <c:v>647.38097822456496</c:v>
                </c:pt>
                <c:pt idx="1537">
                  <c:v>647.33270744296203</c:v>
                </c:pt>
                <c:pt idx="1538">
                  <c:v>647.23763960826204</c:v>
                </c:pt>
                <c:pt idx="1539">
                  <c:v>647.213199657921</c:v>
                </c:pt>
                <c:pt idx="1540">
                  <c:v>647.16045884711104</c:v>
                </c:pt>
                <c:pt idx="1541">
                  <c:v>647.145024485269</c:v>
                </c:pt>
                <c:pt idx="1542">
                  <c:v>647.11917001230495</c:v>
                </c:pt>
                <c:pt idx="1543">
                  <c:v>647.10169951230102</c:v>
                </c:pt>
                <c:pt idx="1544">
                  <c:v>647.091660561965</c:v>
                </c:pt>
                <c:pt idx="1545">
                  <c:v>646.95409156950598</c:v>
                </c:pt>
                <c:pt idx="1546">
                  <c:v>646.94256639141804</c:v>
                </c:pt>
                <c:pt idx="1547">
                  <c:v>646.91715517006105</c:v>
                </c:pt>
                <c:pt idx="1548">
                  <c:v>646.881307111566</c:v>
                </c:pt>
                <c:pt idx="1549">
                  <c:v>646.85808725065601</c:v>
                </c:pt>
                <c:pt idx="1550">
                  <c:v>646.81413005525599</c:v>
                </c:pt>
                <c:pt idx="1551">
                  <c:v>646.77210872292198</c:v>
                </c:pt>
                <c:pt idx="1552">
                  <c:v>646.65358767476505</c:v>
                </c:pt>
                <c:pt idx="1553">
                  <c:v>646.55277950285995</c:v>
                </c:pt>
                <c:pt idx="1554">
                  <c:v>646.46756571814296</c:v>
                </c:pt>
                <c:pt idx="1555">
                  <c:v>646.39804377535404</c:v>
                </c:pt>
                <c:pt idx="1556">
                  <c:v>646.33349959624002</c:v>
                </c:pt>
                <c:pt idx="1557">
                  <c:v>646.24759114609003</c:v>
                </c:pt>
                <c:pt idx="1558">
                  <c:v>646.24338716614295</c:v>
                </c:pt>
                <c:pt idx="1559">
                  <c:v>646.21345333776696</c:v>
                </c:pt>
                <c:pt idx="1560">
                  <c:v>646.198375899035</c:v>
                </c:pt>
                <c:pt idx="1561">
                  <c:v>646.00509553087102</c:v>
                </c:pt>
                <c:pt idx="1562">
                  <c:v>645.99067490764901</c:v>
                </c:pt>
                <c:pt idx="1563">
                  <c:v>645.950925466689</c:v>
                </c:pt>
                <c:pt idx="1564">
                  <c:v>645.914556725225</c:v>
                </c:pt>
                <c:pt idx="1565">
                  <c:v>645.87684846971001</c:v>
                </c:pt>
                <c:pt idx="1566">
                  <c:v>645.814460127968</c:v>
                </c:pt>
                <c:pt idx="1567">
                  <c:v>645.807379880491</c:v>
                </c:pt>
                <c:pt idx="1568">
                  <c:v>645.80056844492697</c:v>
                </c:pt>
                <c:pt idx="1569">
                  <c:v>645.76367110542503</c:v>
                </c:pt>
                <c:pt idx="1570">
                  <c:v>645.73617216179605</c:v>
                </c:pt>
                <c:pt idx="1571">
                  <c:v>645.48409644269805</c:v>
                </c:pt>
                <c:pt idx="1572">
                  <c:v>645.44860223742296</c:v>
                </c:pt>
                <c:pt idx="1573">
                  <c:v>645.42012691037905</c:v>
                </c:pt>
                <c:pt idx="1574">
                  <c:v>645.40091730203699</c:v>
                </c:pt>
                <c:pt idx="1575">
                  <c:v>645.37041543986902</c:v>
                </c:pt>
                <c:pt idx="1576">
                  <c:v>645.29992815602304</c:v>
                </c:pt>
                <c:pt idx="1577">
                  <c:v>645.26861613306403</c:v>
                </c:pt>
                <c:pt idx="1578">
                  <c:v>645.221895107504</c:v>
                </c:pt>
                <c:pt idx="1579">
                  <c:v>645.219713703656</c:v>
                </c:pt>
                <c:pt idx="1580">
                  <c:v>645.15431318157198</c:v>
                </c:pt>
                <c:pt idx="1581">
                  <c:v>645.12566722688905</c:v>
                </c:pt>
                <c:pt idx="1582">
                  <c:v>645.02092718937195</c:v>
                </c:pt>
                <c:pt idx="1583">
                  <c:v>645.01191362980205</c:v>
                </c:pt>
                <c:pt idx="1584">
                  <c:v>644.98703914870202</c:v>
                </c:pt>
                <c:pt idx="1585">
                  <c:v>644.976235951484</c:v>
                </c:pt>
                <c:pt idx="1586">
                  <c:v>644.93640097058903</c:v>
                </c:pt>
                <c:pt idx="1587">
                  <c:v>644.89276542376399</c:v>
                </c:pt>
                <c:pt idx="1588">
                  <c:v>644.84484827548795</c:v>
                </c:pt>
                <c:pt idx="1589">
                  <c:v>644.68249637513998</c:v>
                </c:pt>
                <c:pt idx="1590">
                  <c:v>644.64972839049506</c:v>
                </c:pt>
                <c:pt idx="1591">
                  <c:v>644.56434237502299</c:v>
                </c:pt>
                <c:pt idx="1592">
                  <c:v>644.48553407517397</c:v>
                </c:pt>
                <c:pt idx="1593">
                  <c:v>644.462414063236</c:v>
                </c:pt>
                <c:pt idx="1594">
                  <c:v>644.41745020387805</c:v>
                </c:pt>
                <c:pt idx="1595">
                  <c:v>644.41085150828405</c:v>
                </c:pt>
                <c:pt idx="1596">
                  <c:v>644.36548802717903</c:v>
                </c:pt>
                <c:pt idx="1597">
                  <c:v>644.34998577963199</c:v>
                </c:pt>
                <c:pt idx="1598">
                  <c:v>644.23538424773199</c:v>
                </c:pt>
                <c:pt idx="1599">
                  <c:v>644.21992790762397</c:v>
                </c:pt>
                <c:pt idx="1600">
                  <c:v>644.21042204210198</c:v>
                </c:pt>
                <c:pt idx="1601">
                  <c:v>644.17801679829995</c:v>
                </c:pt>
                <c:pt idx="1602">
                  <c:v>644.17108457259997</c:v>
                </c:pt>
                <c:pt idx="1603">
                  <c:v>644.12093922786596</c:v>
                </c:pt>
                <c:pt idx="1604">
                  <c:v>644.11022632920503</c:v>
                </c:pt>
                <c:pt idx="1605">
                  <c:v>643.977431540304</c:v>
                </c:pt>
                <c:pt idx="1606">
                  <c:v>643.97421354302105</c:v>
                </c:pt>
                <c:pt idx="1607">
                  <c:v>643.89066823445705</c:v>
                </c:pt>
                <c:pt idx="1608">
                  <c:v>643.83337536314195</c:v>
                </c:pt>
                <c:pt idx="1609">
                  <c:v>643.68391644396195</c:v>
                </c:pt>
                <c:pt idx="1610">
                  <c:v>643.67143828549297</c:v>
                </c:pt>
                <c:pt idx="1611">
                  <c:v>643.622457070476</c:v>
                </c:pt>
                <c:pt idx="1612">
                  <c:v>643.61336700956895</c:v>
                </c:pt>
                <c:pt idx="1613">
                  <c:v>643.611073381138</c:v>
                </c:pt>
                <c:pt idx="1614">
                  <c:v>643.53003596742099</c:v>
                </c:pt>
                <c:pt idx="1615">
                  <c:v>643.52906621703505</c:v>
                </c:pt>
                <c:pt idx="1616">
                  <c:v>643.50006599388996</c:v>
                </c:pt>
                <c:pt idx="1617">
                  <c:v>643.48474862302896</c:v>
                </c:pt>
                <c:pt idx="1618">
                  <c:v>643.47737963142197</c:v>
                </c:pt>
                <c:pt idx="1619">
                  <c:v>643.44997294963798</c:v>
                </c:pt>
                <c:pt idx="1620">
                  <c:v>643.39044308158498</c:v>
                </c:pt>
                <c:pt idx="1621">
                  <c:v>643.38621646767297</c:v>
                </c:pt>
                <c:pt idx="1622">
                  <c:v>643.37417767153704</c:v>
                </c:pt>
                <c:pt idx="1623">
                  <c:v>643.36711556435398</c:v>
                </c:pt>
                <c:pt idx="1624">
                  <c:v>643.35094929379602</c:v>
                </c:pt>
                <c:pt idx="1625">
                  <c:v>643.26838468919595</c:v>
                </c:pt>
                <c:pt idx="1626">
                  <c:v>643.22893864680702</c:v>
                </c:pt>
                <c:pt idx="1627">
                  <c:v>643.19258008931604</c:v>
                </c:pt>
                <c:pt idx="1628">
                  <c:v>643.13801151085602</c:v>
                </c:pt>
                <c:pt idx="1629">
                  <c:v>643.13287843887804</c:v>
                </c:pt>
                <c:pt idx="1630">
                  <c:v>643.04061426445298</c:v>
                </c:pt>
                <c:pt idx="1631">
                  <c:v>643.01791588289302</c:v>
                </c:pt>
                <c:pt idx="1632">
                  <c:v>643.01327247325901</c:v>
                </c:pt>
                <c:pt idx="1633">
                  <c:v>642.99829878541595</c:v>
                </c:pt>
                <c:pt idx="1634">
                  <c:v>642.99047879908505</c:v>
                </c:pt>
                <c:pt idx="1635">
                  <c:v>642.941498343023</c:v>
                </c:pt>
                <c:pt idx="1636">
                  <c:v>642.91218101035895</c:v>
                </c:pt>
                <c:pt idx="1637">
                  <c:v>642.90872966899894</c:v>
                </c:pt>
                <c:pt idx="1638">
                  <c:v>642.83710587325402</c:v>
                </c:pt>
                <c:pt idx="1639">
                  <c:v>642.80816936902204</c:v>
                </c:pt>
                <c:pt idx="1640">
                  <c:v>642.79307789816698</c:v>
                </c:pt>
                <c:pt idx="1641">
                  <c:v>642.72867858393704</c:v>
                </c:pt>
                <c:pt idx="1642">
                  <c:v>642.70863672038297</c:v>
                </c:pt>
                <c:pt idx="1643">
                  <c:v>642.70169207478705</c:v>
                </c:pt>
                <c:pt idx="1644">
                  <c:v>642.70131220313795</c:v>
                </c:pt>
                <c:pt idx="1645">
                  <c:v>642.60250954389005</c:v>
                </c:pt>
                <c:pt idx="1646">
                  <c:v>642.49964503058504</c:v>
                </c:pt>
                <c:pt idx="1647">
                  <c:v>642.47319895046996</c:v>
                </c:pt>
                <c:pt idx="1648">
                  <c:v>642.442115760349</c:v>
                </c:pt>
                <c:pt idx="1649">
                  <c:v>642.441085133088</c:v>
                </c:pt>
                <c:pt idx="1650">
                  <c:v>642.32909206440502</c:v>
                </c:pt>
                <c:pt idx="1651">
                  <c:v>642.25639185284501</c:v>
                </c:pt>
                <c:pt idx="1652">
                  <c:v>642.25579377381302</c:v>
                </c:pt>
                <c:pt idx="1653">
                  <c:v>642.21657208314696</c:v>
                </c:pt>
                <c:pt idx="1654">
                  <c:v>642.15628061472205</c:v>
                </c:pt>
                <c:pt idx="1655">
                  <c:v>642.03053469412896</c:v>
                </c:pt>
                <c:pt idx="1656">
                  <c:v>641.97748536861297</c:v>
                </c:pt>
                <c:pt idx="1657">
                  <c:v>641.95860502377502</c:v>
                </c:pt>
                <c:pt idx="1658">
                  <c:v>641.93264821277205</c:v>
                </c:pt>
                <c:pt idx="1659">
                  <c:v>641.92896403604504</c:v>
                </c:pt>
                <c:pt idx="1660">
                  <c:v>641.89744085868995</c:v>
                </c:pt>
                <c:pt idx="1661">
                  <c:v>641.86595098118198</c:v>
                </c:pt>
                <c:pt idx="1662">
                  <c:v>641.84710066118498</c:v>
                </c:pt>
                <c:pt idx="1663">
                  <c:v>641.81736271755403</c:v>
                </c:pt>
                <c:pt idx="1664">
                  <c:v>641.77156423501299</c:v>
                </c:pt>
                <c:pt idx="1665">
                  <c:v>641.71352699163299</c:v>
                </c:pt>
                <c:pt idx="1666">
                  <c:v>641.698389877929</c:v>
                </c:pt>
                <c:pt idx="1667">
                  <c:v>641.53852282746197</c:v>
                </c:pt>
                <c:pt idx="1668">
                  <c:v>641.52380588600397</c:v>
                </c:pt>
                <c:pt idx="1669">
                  <c:v>641.40907224207797</c:v>
                </c:pt>
                <c:pt idx="1670">
                  <c:v>641.38395842549005</c:v>
                </c:pt>
                <c:pt idx="1671">
                  <c:v>641.36169293390003</c:v>
                </c:pt>
                <c:pt idx="1672">
                  <c:v>641.336141133468</c:v>
                </c:pt>
                <c:pt idx="1673">
                  <c:v>641.29722494513305</c:v>
                </c:pt>
                <c:pt idx="1674">
                  <c:v>641.28830814420098</c:v>
                </c:pt>
                <c:pt idx="1675">
                  <c:v>641.26890667734199</c:v>
                </c:pt>
                <c:pt idx="1676">
                  <c:v>641.255591823553</c:v>
                </c:pt>
                <c:pt idx="1677">
                  <c:v>641.11854826057595</c:v>
                </c:pt>
                <c:pt idx="1678">
                  <c:v>641.10916771020902</c:v>
                </c:pt>
                <c:pt idx="1679">
                  <c:v>641.05361586878905</c:v>
                </c:pt>
                <c:pt idx="1680">
                  <c:v>641.03862638716498</c:v>
                </c:pt>
                <c:pt idx="1681">
                  <c:v>640.95706913228798</c:v>
                </c:pt>
                <c:pt idx="1682">
                  <c:v>640.89265494397898</c:v>
                </c:pt>
                <c:pt idx="1683">
                  <c:v>640.87942760917701</c:v>
                </c:pt>
                <c:pt idx="1684">
                  <c:v>640.85238604594304</c:v>
                </c:pt>
                <c:pt idx="1685">
                  <c:v>640.84115168974802</c:v>
                </c:pt>
                <c:pt idx="1686">
                  <c:v>640.83126150415296</c:v>
                </c:pt>
                <c:pt idx="1687">
                  <c:v>640.82662343479706</c:v>
                </c:pt>
                <c:pt idx="1688">
                  <c:v>640.79324834401802</c:v>
                </c:pt>
                <c:pt idx="1689">
                  <c:v>640.77647413250497</c:v>
                </c:pt>
                <c:pt idx="1690">
                  <c:v>640.77219334894505</c:v>
                </c:pt>
                <c:pt idx="1691">
                  <c:v>640.75434468804201</c:v>
                </c:pt>
                <c:pt idx="1692">
                  <c:v>640.73266943861404</c:v>
                </c:pt>
                <c:pt idx="1693">
                  <c:v>640.60802924459301</c:v>
                </c:pt>
                <c:pt idx="1694">
                  <c:v>640.57957142841701</c:v>
                </c:pt>
                <c:pt idx="1695">
                  <c:v>640.546508660124</c:v>
                </c:pt>
                <c:pt idx="1696">
                  <c:v>640.53123822417899</c:v>
                </c:pt>
                <c:pt idx="1697">
                  <c:v>640.50127797780397</c:v>
                </c:pt>
                <c:pt idx="1698">
                  <c:v>640.45802703745005</c:v>
                </c:pt>
                <c:pt idx="1699">
                  <c:v>640.41705528484999</c:v>
                </c:pt>
                <c:pt idx="1700">
                  <c:v>640.40502754322597</c:v>
                </c:pt>
                <c:pt idx="1701">
                  <c:v>640.39562267204599</c:v>
                </c:pt>
                <c:pt idx="1702">
                  <c:v>640.393674694624</c:v>
                </c:pt>
                <c:pt idx="1703">
                  <c:v>640.36776956145002</c:v>
                </c:pt>
                <c:pt idx="1704">
                  <c:v>640.33340055543101</c:v>
                </c:pt>
                <c:pt idx="1705">
                  <c:v>640.33007248166803</c:v>
                </c:pt>
                <c:pt idx="1706">
                  <c:v>640.32536815946401</c:v>
                </c:pt>
                <c:pt idx="1707">
                  <c:v>640.257680197637</c:v>
                </c:pt>
                <c:pt idx="1708">
                  <c:v>640.24108551716699</c:v>
                </c:pt>
                <c:pt idx="1709">
                  <c:v>640.21893063070695</c:v>
                </c:pt>
                <c:pt idx="1710">
                  <c:v>640.21151261329499</c:v>
                </c:pt>
                <c:pt idx="1711">
                  <c:v>640.176010903573</c:v>
                </c:pt>
                <c:pt idx="1712">
                  <c:v>640.137855637234</c:v>
                </c:pt>
                <c:pt idx="1713">
                  <c:v>640.13139400381101</c:v>
                </c:pt>
                <c:pt idx="1714">
                  <c:v>640.12713122563002</c:v>
                </c:pt>
                <c:pt idx="1715">
                  <c:v>640.10886025697505</c:v>
                </c:pt>
                <c:pt idx="1716">
                  <c:v>640.06487909877001</c:v>
                </c:pt>
                <c:pt idx="1717">
                  <c:v>640.02782153930002</c:v>
                </c:pt>
                <c:pt idx="1718">
                  <c:v>639.94610840406597</c:v>
                </c:pt>
                <c:pt idx="1719">
                  <c:v>639.89831973452795</c:v>
                </c:pt>
                <c:pt idx="1720">
                  <c:v>639.89499228833699</c:v>
                </c:pt>
                <c:pt idx="1721">
                  <c:v>639.816690845523</c:v>
                </c:pt>
                <c:pt idx="1722">
                  <c:v>639.80201753917095</c:v>
                </c:pt>
                <c:pt idx="1723">
                  <c:v>639.79765296439905</c:v>
                </c:pt>
                <c:pt idx="1724">
                  <c:v>639.79384449309703</c:v>
                </c:pt>
                <c:pt idx="1725">
                  <c:v>639.75668367457104</c:v>
                </c:pt>
                <c:pt idx="1726">
                  <c:v>639.72139408389899</c:v>
                </c:pt>
                <c:pt idx="1727">
                  <c:v>639.71799433908996</c:v>
                </c:pt>
                <c:pt idx="1728">
                  <c:v>639.69680443544701</c:v>
                </c:pt>
                <c:pt idx="1729">
                  <c:v>639.63494202208801</c:v>
                </c:pt>
                <c:pt idx="1730">
                  <c:v>639.63245155696995</c:v>
                </c:pt>
                <c:pt idx="1731">
                  <c:v>639.60788655621195</c:v>
                </c:pt>
                <c:pt idx="1732">
                  <c:v>639.55492801427295</c:v>
                </c:pt>
                <c:pt idx="1733">
                  <c:v>639.52069408774105</c:v>
                </c:pt>
                <c:pt idx="1734">
                  <c:v>639.50433687453597</c:v>
                </c:pt>
                <c:pt idx="1735">
                  <c:v>639.40080440873396</c:v>
                </c:pt>
                <c:pt idx="1736">
                  <c:v>639.38005188084196</c:v>
                </c:pt>
                <c:pt idx="1737">
                  <c:v>639.37605516015299</c:v>
                </c:pt>
                <c:pt idx="1738">
                  <c:v>639.37475630231302</c:v>
                </c:pt>
                <c:pt idx="1739">
                  <c:v>639.37242470973297</c:v>
                </c:pt>
                <c:pt idx="1740">
                  <c:v>639.36807442676695</c:v>
                </c:pt>
                <c:pt idx="1741">
                  <c:v>639.27581286918996</c:v>
                </c:pt>
                <c:pt idx="1742">
                  <c:v>639.24534630793096</c:v>
                </c:pt>
                <c:pt idx="1743">
                  <c:v>639.24349749879605</c:v>
                </c:pt>
                <c:pt idx="1744">
                  <c:v>639.22756532463302</c:v>
                </c:pt>
                <c:pt idx="1745">
                  <c:v>639.22224169821004</c:v>
                </c:pt>
                <c:pt idx="1746">
                  <c:v>639.21707846628203</c:v>
                </c:pt>
                <c:pt idx="1747">
                  <c:v>639.20360114465302</c:v>
                </c:pt>
                <c:pt idx="1748">
                  <c:v>639.18546371405</c:v>
                </c:pt>
                <c:pt idx="1749">
                  <c:v>639.175060692187</c:v>
                </c:pt>
                <c:pt idx="1750">
                  <c:v>639.17211813240897</c:v>
                </c:pt>
                <c:pt idx="1751">
                  <c:v>639.12318298167099</c:v>
                </c:pt>
                <c:pt idx="1752">
                  <c:v>639.095448433966</c:v>
                </c:pt>
                <c:pt idx="1753">
                  <c:v>639.09080125631294</c:v>
                </c:pt>
                <c:pt idx="1754">
                  <c:v>639.04239132835005</c:v>
                </c:pt>
                <c:pt idx="1755">
                  <c:v>639.02881711372004</c:v>
                </c:pt>
                <c:pt idx="1756">
                  <c:v>638.96915172689603</c:v>
                </c:pt>
                <c:pt idx="1757">
                  <c:v>638.96538631681995</c:v>
                </c:pt>
                <c:pt idx="1758">
                  <c:v>638.96323410259004</c:v>
                </c:pt>
                <c:pt idx="1759">
                  <c:v>638.95622666581198</c:v>
                </c:pt>
                <c:pt idx="1760">
                  <c:v>638.94179945329904</c:v>
                </c:pt>
                <c:pt idx="1761">
                  <c:v>638.90084122579799</c:v>
                </c:pt>
                <c:pt idx="1762">
                  <c:v>638.88140006833703</c:v>
                </c:pt>
                <c:pt idx="1763">
                  <c:v>638.87225371322904</c:v>
                </c:pt>
                <c:pt idx="1764">
                  <c:v>638.83960291250401</c:v>
                </c:pt>
                <c:pt idx="1765">
                  <c:v>638.78904196294798</c:v>
                </c:pt>
                <c:pt idx="1766">
                  <c:v>638.76340538858199</c:v>
                </c:pt>
                <c:pt idx="1767">
                  <c:v>638.75572772927103</c:v>
                </c:pt>
                <c:pt idx="1768">
                  <c:v>638.71705857392703</c:v>
                </c:pt>
                <c:pt idx="1769">
                  <c:v>638.69251928766698</c:v>
                </c:pt>
                <c:pt idx="1770">
                  <c:v>638.69044726163702</c:v>
                </c:pt>
                <c:pt idx="1771">
                  <c:v>638.66035889410796</c:v>
                </c:pt>
                <c:pt idx="1772">
                  <c:v>638.62085714900502</c:v>
                </c:pt>
                <c:pt idx="1773">
                  <c:v>638.58208896706196</c:v>
                </c:pt>
                <c:pt idx="1774">
                  <c:v>638.57148692292299</c:v>
                </c:pt>
                <c:pt idx="1775">
                  <c:v>638.539753454741</c:v>
                </c:pt>
                <c:pt idx="1776">
                  <c:v>638.53330520993802</c:v>
                </c:pt>
                <c:pt idx="1777">
                  <c:v>638.47411995254095</c:v>
                </c:pt>
                <c:pt idx="1778">
                  <c:v>638.42687975328101</c:v>
                </c:pt>
                <c:pt idx="1779">
                  <c:v>638.34791386886002</c:v>
                </c:pt>
                <c:pt idx="1780">
                  <c:v>638.32003992259899</c:v>
                </c:pt>
                <c:pt idx="1781">
                  <c:v>638.31154311440298</c:v>
                </c:pt>
                <c:pt idx="1782">
                  <c:v>638.29080654484301</c:v>
                </c:pt>
                <c:pt idx="1783">
                  <c:v>638.26119149418298</c:v>
                </c:pt>
                <c:pt idx="1784">
                  <c:v>638.22396445527602</c:v>
                </c:pt>
                <c:pt idx="1785">
                  <c:v>638.20547693497804</c:v>
                </c:pt>
                <c:pt idx="1786">
                  <c:v>638.20239893944097</c:v>
                </c:pt>
                <c:pt idx="1787">
                  <c:v>638.20161541428502</c:v>
                </c:pt>
                <c:pt idx="1788">
                  <c:v>638.17484688044101</c:v>
                </c:pt>
                <c:pt idx="1789">
                  <c:v>638.17253284793901</c:v>
                </c:pt>
                <c:pt idx="1790">
                  <c:v>638.17042970114403</c:v>
                </c:pt>
                <c:pt idx="1791">
                  <c:v>638.06681370501303</c:v>
                </c:pt>
                <c:pt idx="1792">
                  <c:v>638.05564611054297</c:v>
                </c:pt>
                <c:pt idx="1793">
                  <c:v>638.02286280352905</c:v>
                </c:pt>
                <c:pt idx="1794">
                  <c:v>637.98845880684598</c:v>
                </c:pt>
                <c:pt idx="1795">
                  <c:v>637.98629349047303</c:v>
                </c:pt>
                <c:pt idx="1796">
                  <c:v>637.96837673275104</c:v>
                </c:pt>
                <c:pt idx="1797">
                  <c:v>637.90941493019795</c:v>
                </c:pt>
                <c:pt idx="1798">
                  <c:v>637.83906637088</c:v>
                </c:pt>
                <c:pt idx="1799">
                  <c:v>637.83588097761003</c:v>
                </c:pt>
                <c:pt idx="1800">
                  <c:v>637.81377722376999</c:v>
                </c:pt>
                <c:pt idx="1801">
                  <c:v>637.74045985268003</c:v>
                </c:pt>
                <c:pt idx="1802">
                  <c:v>637.63431632540301</c:v>
                </c:pt>
                <c:pt idx="1803">
                  <c:v>637.60917747536098</c:v>
                </c:pt>
                <c:pt idx="1804">
                  <c:v>637.59746659693496</c:v>
                </c:pt>
                <c:pt idx="1805">
                  <c:v>637.572298005535</c:v>
                </c:pt>
                <c:pt idx="1806">
                  <c:v>637.56725888301105</c:v>
                </c:pt>
                <c:pt idx="1807">
                  <c:v>637.56374375287999</c:v>
                </c:pt>
                <c:pt idx="1808">
                  <c:v>637.55101825721101</c:v>
                </c:pt>
                <c:pt idx="1809">
                  <c:v>637.52948819334199</c:v>
                </c:pt>
                <c:pt idx="1810">
                  <c:v>637.51172305852003</c:v>
                </c:pt>
                <c:pt idx="1811">
                  <c:v>637.49488524126502</c:v>
                </c:pt>
                <c:pt idx="1812">
                  <c:v>637.49379535318405</c:v>
                </c:pt>
                <c:pt idx="1813">
                  <c:v>637.47104856310796</c:v>
                </c:pt>
                <c:pt idx="1814">
                  <c:v>637.46882364427597</c:v>
                </c:pt>
                <c:pt idx="1815">
                  <c:v>637.45731766847996</c:v>
                </c:pt>
                <c:pt idx="1816">
                  <c:v>637.41711665337095</c:v>
                </c:pt>
                <c:pt idx="1817">
                  <c:v>637.38561623523799</c:v>
                </c:pt>
                <c:pt idx="1818">
                  <c:v>637.34484653510594</c:v>
                </c:pt>
                <c:pt idx="1819">
                  <c:v>637.32109572967204</c:v>
                </c:pt>
                <c:pt idx="1820">
                  <c:v>637.31257917284097</c:v>
                </c:pt>
                <c:pt idx="1821">
                  <c:v>637.28332631118803</c:v>
                </c:pt>
                <c:pt idx="1822">
                  <c:v>637.26754974783</c:v>
                </c:pt>
                <c:pt idx="1823">
                  <c:v>637.24051052042205</c:v>
                </c:pt>
                <c:pt idx="1824">
                  <c:v>637.22272178669698</c:v>
                </c:pt>
                <c:pt idx="1825">
                  <c:v>637.21291300749795</c:v>
                </c:pt>
                <c:pt idx="1826">
                  <c:v>637.17240564812198</c:v>
                </c:pt>
                <c:pt idx="1827">
                  <c:v>637.16100518045403</c:v>
                </c:pt>
                <c:pt idx="1828">
                  <c:v>637.06376767079405</c:v>
                </c:pt>
                <c:pt idx="1829">
                  <c:v>637.05647429166697</c:v>
                </c:pt>
                <c:pt idx="1830">
                  <c:v>636.971711200144</c:v>
                </c:pt>
                <c:pt idx="1831">
                  <c:v>636.94619419953005</c:v>
                </c:pt>
                <c:pt idx="1832">
                  <c:v>636.88781351159503</c:v>
                </c:pt>
                <c:pt idx="1833">
                  <c:v>636.83086302462698</c:v>
                </c:pt>
                <c:pt idx="1834">
                  <c:v>636.79996247429597</c:v>
                </c:pt>
                <c:pt idx="1835">
                  <c:v>636.77623771130095</c:v>
                </c:pt>
                <c:pt idx="1836">
                  <c:v>636.71350526797198</c:v>
                </c:pt>
                <c:pt idx="1837">
                  <c:v>636.66886744098497</c:v>
                </c:pt>
                <c:pt idx="1838">
                  <c:v>636.66321610386899</c:v>
                </c:pt>
                <c:pt idx="1839">
                  <c:v>636.64702494656694</c:v>
                </c:pt>
                <c:pt idx="1840">
                  <c:v>636.63097327472803</c:v>
                </c:pt>
                <c:pt idx="1841">
                  <c:v>636.60914676953996</c:v>
                </c:pt>
                <c:pt idx="1842">
                  <c:v>636.59028545656304</c:v>
                </c:pt>
                <c:pt idx="1843">
                  <c:v>636.50246823425198</c:v>
                </c:pt>
                <c:pt idx="1844">
                  <c:v>636.49594201819104</c:v>
                </c:pt>
                <c:pt idx="1845">
                  <c:v>636.44394715485396</c:v>
                </c:pt>
                <c:pt idx="1846">
                  <c:v>636.36776216573901</c:v>
                </c:pt>
                <c:pt idx="1847">
                  <c:v>636.32573368337796</c:v>
                </c:pt>
                <c:pt idx="1848">
                  <c:v>636.30656730225803</c:v>
                </c:pt>
                <c:pt idx="1849">
                  <c:v>636.29832044787599</c:v>
                </c:pt>
                <c:pt idx="1850">
                  <c:v>636.28912230984395</c:v>
                </c:pt>
                <c:pt idx="1851">
                  <c:v>636.28646841993805</c:v>
                </c:pt>
                <c:pt idx="1852">
                  <c:v>636.19263807710195</c:v>
                </c:pt>
                <c:pt idx="1853">
                  <c:v>636.13403993418797</c:v>
                </c:pt>
                <c:pt idx="1854">
                  <c:v>636.10877156357799</c:v>
                </c:pt>
                <c:pt idx="1855">
                  <c:v>635.97785689478201</c:v>
                </c:pt>
                <c:pt idx="1856">
                  <c:v>635.96290192527499</c:v>
                </c:pt>
                <c:pt idx="1857">
                  <c:v>635.92675447577903</c:v>
                </c:pt>
                <c:pt idx="1858">
                  <c:v>635.908621968538</c:v>
                </c:pt>
                <c:pt idx="1859">
                  <c:v>635.90417596206703</c:v>
                </c:pt>
                <c:pt idx="1860">
                  <c:v>635.80679978500496</c:v>
                </c:pt>
                <c:pt idx="1861">
                  <c:v>635.80414445947804</c:v>
                </c:pt>
                <c:pt idx="1862">
                  <c:v>635.76789385281495</c:v>
                </c:pt>
                <c:pt idx="1863">
                  <c:v>635.75910128208602</c:v>
                </c:pt>
                <c:pt idx="1864">
                  <c:v>635.73630904699701</c:v>
                </c:pt>
                <c:pt idx="1865">
                  <c:v>635.71552888672795</c:v>
                </c:pt>
                <c:pt idx="1866">
                  <c:v>635.71413135317596</c:v>
                </c:pt>
                <c:pt idx="1867">
                  <c:v>635.70119247710898</c:v>
                </c:pt>
                <c:pt idx="1868">
                  <c:v>635.61715673972299</c:v>
                </c:pt>
                <c:pt idx="1869">
                  <c:v>635.59268293816604</c:v>
                </c:pt>
                <c:pt idx="1870">
                  <c:v>635.586668326677</c:v>
                </c:pt>
                <c:pt idx="1871">
                  <c:v>635.57926389624299</c:v>
                </c:pt>
                <c:pt idx="1872">
                  <c:v>635.56380736682502</c:v>
                </c:pt>
                <c:pt idx="1873">
                  <c:v>635.54405569707797</c:v>
                </c:pt>
                <c:pt idx="1874">
                  <c:v>635.46521108857303</c:v>
                </c:pt>
                <c:pt idx="1875">
                  <c:v>635.46278004848898</c:v>
                </c:pt>
                <c:pt idx="1876">
                  <c:v>635.37785309466994</c:v>
                </c:pt>
                <c:pt idx="1877">
                  <c:v>635.30227705846005</c:v>
                </c:pt>
                <c:pt idx="1878">
                  <c:v>635.26968607395202</c:v>
                </c:pt>
                <c:pt idx="1879">
                  <c:v>635.26549991077104</c:v>
                </c:pt>
                <c:pt idx="1880">
                  <c:v>635.24875683789799</c:v>
                </c:pt>
                <c:pt idx="1881">
                  <c:v>635.23726028977001</c:v>
                </c:pt>
                <c:pt idx="1882">
                  <c:v>635.22845465987098</c:v>
                </c:pt>
                <c:pt idx="1883">
                  <c:v>635.18462680901598</c:v>
                </c:pt>
                <c:pt idx="1884">
                  <c:v>635.13835352448302</c:v>
                </c:pt>
                <c:pt idx="1885">
                  <c:v>635.137876653842</c:v>
                </c:pt>
                <c:pt idx="1886">
                  <c:v>635.117970396788</c:v>
                </c:pt>
                <c:pt idx="1887">
                  <c:v>635.11296349437498</c:v>
                </c:pt>
                <c:pt idx="1888">
                  <c:v>635.09449864962596</c:v>
                </c:pt>
                <c:pt idx="1889">
                  <c:v>635.08084800787105</c:v>
                </c:pt>
                <c:pt idx="1890">
                  <c:v>635.02530644309297</c:v>
                </c:pt>
                <c:pt idx="1891">
                  <c:v>634.97776574639101</c:v>
                </c:pt>
                <c:pt idx="1892">
                  <c:v>634.93343177106794</c:v>
                </c:pt>
                <c:pt idx="1893">
                  <c:v>634.91918509006302</c:v>
                </c:pt>
                <c:pt idx="1894">
                  <c:v>634.896686215974</c:v>
                </c:pt>
                <c:pt idx="1895">
                  <c:v>634.875511144862</c:v>
                </c:pt>
                <c:pt idx="1896">
                  <c:v>634.85917656261199</c:v>
                </c:pt>
                <c:pt idx="1897">
                  <c:v>634.84773640600895</c:v>
                </c:pt>
                <c:pt idx="1898">
                  <c:v>634.82317888730495</c:v>
                </c:pt>
                <c:pt idx="1899">
                  <c:v>634.80528767544502</c:v>
                </c:pt>
                <c:pt idx="1900">
                  <c:v>634.76882350149003</c:v>
                </c:pt>
                <c:pt idx="1901">
                  <c:v>634.73465665937601</c:v>
                </c:pt>
                <c:pt idx="1902">
                  <c:v>634.69898847876198</c:v>
                </c:pt>
                <c:pt idx="1903">
                  <c:v>634.67260430344697</c:v>
                </c:pt>
                <c:pt idx="1904">
                  <c:v>634.66256745462795</c:v>
                </c:pt>
                <c:pt idx="1905">
                  <c:v>634.65025097247701</c:v>
                </c:pt>
                <c:pt idx="1906">
                  <c:v>634.62762124879498</c:v>
                </c:pt>
                <c:pt idx="1907">
                  <c:v>634.57958877228702</c:v>
                </c:pt>
                <c:pt idx="1908">
                  <c:v>634.56988626401096</c:v>
                </c:pt>
                <c:pt idx="1909">
                  <c:v>634.51734175054401</c:v>
                </c:pt>
                <c:pt idx="1910">
                  <c:v>634.51586414754195</c:v>
                </c:pt>
                <c:pt idx="1911">
                  <c:v>634.50813139748095</c:v>
                </c:pt>
                <c:pt idx="1912">
                  <c:v>634.48460255509997</c:v>
                </c:pt>
                <c:pt idx="1913">
                  <c:v>634.476415785168</c:v>
                </c:pt>
                <c:pt idx="1914">
                  <c:v>634.45624900438804</c:v>
                </c:pt>
                <c:pt idx="1915">
                  <c:v>634.41254640999603</c:v>
                </c:pt>
                <c:pt idx="1916">
                  <c:v>634.41007766534801</c:v>
                </c:pt>
                <c:pt idx="1917">
                  <c:v>634.38555725595995</c:v>
                </c:pt>
                <c:pt idx="1918">
                  <c:v>634.37577691144702</c:v>
                </c:pt>
                <c:pt idx="1919">
                  <c:v>634.35170279166698</c:v>
                </c:pt>
                <c:pt idx="1920">
                  <c:v>634.32533762676997</c:v>
                </c:pt>
                <c:pt idx="1921">
                  <c:v>634.29731289466304</c:v>
                </c:pt>
                <c:pt idx="1922">
                  <c:v>634.28230149841704</c:v>
                </c:pt>
                <c:pt idx="1923">
                  <c:v>634.27287968445103</c:v>
                </c:pt>
                <c:pt idx="1924">
                  <c:v>634.26877826110297</c:v>
                </c:pt>
                <c:pt idx="1925">
                  <c:v>634.25127489582098</c:v>
                </c:pt>
                <c:pt idx="1926">
                  <c:v>634.22143385331299</c:v>
                </c:pt>
                <c:pt idx="1927">
                  <c:v>634.20664562864795</c:v>
                </c:pt>
                <c:pt idx="1928">
                  <c:v>634.20557067210905</c:v>
                </c:pt>
                <c:pt idx="1929">
                  <c:v>634.16100113534503</c:v>
                </c:pt>
                <c:pt idx="1930">
                  <c:v>634.14363251805196</c:v>
                </c:pt>
                <c:pt idx="1931">
                  <c:v>634.13579943802597</c:v>
                </c:pt>
                <c:pt idx="1932">
                  <c:v>634.11770724554003</c:v>
                </c:pt>
                <c:pt idx="1933">
                  <c:v>634.10841153459501</c:v>
                </c:pt>
                <c:pt idx="1934">
                  <c:v>634.10616389705297</c:v>
                </c:pt>
                <c:pt idx="1935">
                  <c:v>634.05158437039597</c:v>
                </c:pt>
                <c:pt idx="1936">
                  <c:v>634.033054199346</c:v>
                </c:pt>
                <c:pt idx="1937">
                  <c:v>633.958781214532</c:v>
                </c:pt>
                <c:pt idx="1938">
                  <c:v>633.954234604215</c:v>
                </c:pt>
                <c:pt idx="1939">
                  <c:v>633.87240995377294</c:v>
                </c:pt>
                <c:pt idx="1940">
                  <c:v>633.816961934284</c:v>
                </c:pt>
                <c:pt idx="1941">
                  <c:v>633.76854252230396</c:v>
                </c:pt>
                <c:pt idx="1942">
                  <c:v>633.75297103494597</c:v>
                </c:pt>
                <c:pt idx="1943">
                  <c:v>633.70926573369502</c:v>
                </c:pt>
                <c:pt idx="1944">
                  <c:v>633.69898561103503</c:v>
                </c:pt>
                <c:pt idx="1945">
                  <c:v>633.68100642095703</c:v>
                </c:pt>
                <c:pt idx="1946">
                  <c:v>633.66102684022997</c:v>
                </c:pt>
                <c:pt idx="1947">
                  <c:v>633.57972965653698</c:v>
                </c:pt>
                <c:pt idx="1948">
                  <c:v>633.55003834991498</c:v>
                </c:pt>
                <c:pt idx="1949">
                  <c:v>633.53171451652497</c:v>
                </c:pt>
                <c:pt idx="1950">
                  <c:v>633.50971199918797</c:v>
                </c:pt>
                <c:pt idx="1951">
                  <c:v>633.41635981818104</c:v>
                </c:pt>
                <c:pt idx="1952">
                  <c:v>633.40766507375804</c:v>
                </c:pt>
                <c:pt idx="1953">
                  <c:v>633.40443858901597</c:v>
                </c:pt>
                <c:pt idx="1954">
                  <c:v>633.40387019532295</c:v>
                </c:pt>
                <c:pt idx="1955">
                  <c:v>633.367074683959</c:v>
                </c:pt>
                <c:pt idx="1956">
                  <c:v>633.32293001276298</c:v>
                </c:pt>
                <c:pt idx="1957">
                  <c:v>633.27944108980603</c:v>
                </c:pt>
                <c:pt idx="1958">
                  <c:v>633.22669131979706</c:v>
                </c:pt>
                <c:pt idx="1959">
                  <c:v>633.22489018016097</c:v>
                </c:pt>
                <c:pt idx="1960">
                  <c:v>633.21324658097603</c:v>
                </c:pt>
                <c:pt idx="1961">
                  <c:v>633.21293527318403</c:v>
                </c:pt>
                <c:pt idx="1962">
                  <c:v>633.21064510642395</c:v>
                </c:pt>
                <c:pt idx="1963">
                  <c:v>633.19312470164402</c:v>
                </c:pt>
                <c:pt idx="1964">
                  <c:v>633.19107436059596</c:v>
                </c:pt>
                <c:pt idx="1965">
                  <c:v>633.15344907713597</c:v>
                </c:pt>
                <c:pt idx="1966">
                  <c:v>633.11950275544098</c:v>
                </c:pt>
                <c:pt idx="1967">
                  <c:v>633.11893600479402</c:v>
                </c:pt>
                <c:pt idx="1968">
                  <c:v>633.11008584078502</c:v>
                </c:pt>
                <c:pt idx="1969">
                  <c:v>633.099482362956</c:v>
                </c:pt>
                <c:pt idx="1970">
                  <c:v>633.07111412864697</c:v>
                </c:pt>
                <c:pt idx="1971">
                  <c:v>633.04374001583403</c:v>
                </c:pt>
                <c:pt idx="1972">
                  <c:v>633.03085408336005</c:v>
                </c:pt>
                <c:pt idx="1973">
                  <c:v>632.91470297882597</c:v>
                </c:pt>
                <c:pt idx="1974">
                  <c:v>632.87253398003395</c:v>
                </c:pt>
                <c:pt idx="1975">
                  <c:v>632.74535635892505</c:v>
                </c:pt>
                <c:pt idx="1976">
                  <c:v>632.68352353839703</c:v>
                </c:pt>
                <c:pt idx="1977">
                  <c:v>632.60247457038304</c:v>
                </c:pt>
                <c:pt idx="1978">
                  <c:v>632.599457471699</c:v>
                </c:pt>
                <c:pt idx="1979">
                  <c:v>632.57851350383805</c:v>
                </c:pt>
                <c:pt idx="1980">
                  <c:v>632.57845635166098</c:v>
                </c:pt>
                <c:pt idx="1981">
                  <c:v>632.54912733998401</c:v>
                </c:pt>
                <c:pt idx="1982">
                  <c:v>632.54903806647201</c:v>
                </c:pt>
                <c:pt idx="1983">
                  <c:v>632.43688197559004</c:v>
                </c:pt>
                <c:pt idx="1984">
                  <c:v>632.41498192492099</c:v>
                </c:pt>
                <c:pt idx="1985">
                  <c:v>632.38165891769302</c:v>
                </c:pt>
                <c:pt idx="1986">
                  <c:v>632.31157374278996</c:v>
                </c:pt>
                <c:pt idx="1987">
                  <c:v>632.269539089614</c:v>
                </c:pt>
                <c:pt idx="1988">
                  <c:v>632.25826804091298</c:v>
                </c:pt>
                <c:pt idx="1989">
                  <c:v>632.16617684103198</c:v>
                </c:pt>
                <c:pt idx="1990">
                  <c:v>632.14209343460197</c:v>
                </c:pt>
                <c:pt idx="1991">
                  <c:v>632.13722567564503</c:v>
                </c:pt>
                <c:pt idx="1992">
                  <c:v>632.12453816584195</c:v>
                </c:pt>
                <c:pt idx="1993">
                  <c:v>632.08858551114997</c:v>
                </c:pt>
                <c:pt idx="1994">
                  <c:v>632.08239207623001</c:v>
                </c:pt>
                <c:pt idx="1995">
                  <c:v>632.05817345111404</c:v>
                </c:pt>
                <c:pt idx="1996">
                  <c:v>631.92052689609204</c:v>
                </c:pt>
                <c:pt idx="1997">
                  <c:v>631.87364394860697</c:v>
                </c:pt>
                <c:pt idx="1998">
                  <c:v>631.85287623827196</c:v>
                </c:pt>
                <c:pt idx="1999">
                  <c:v>631.81958004834905</c:v>
                </c:pt>
                <c:pt idx="2000">
                  <c:v>631.819079072553</c:v>
                </c:pt>
                <c:pt idx="2001">
                  <c:v>631.72306986008505</c:v>
                </c:pt>
                <c:pt idx="2002">
                  <c:v>631.69895261483896</c:v>
                </c:pt>
                <c:pt idx="2003">
                  <c:v>631.59827008627599</c:v>
                </c:pt>
                <c:pt idx="2004">
                  <c:v>631.49864487570403</c:v>
                </c:pt>
                <c:pt idx="2005">
                  <c:v>631.47636362307799</c:v>
                </c:pt>
                <c:pt idx="2006">
                  <c:v>631.40365375572003</c:v>
                </c:pt>
                <c:pt idx="2007">
                  <c:v>631.39960482338904</c:v>
                </c:pt>
                <c:pt idx="2008">
                  <c:v>631.36415613387396</c:v>
                </c:pt>
                <c:pt idx="2009">
                  <c:v>631.33137658895396</c:v>
                </c:pt>
                <c:pt idx="2010">
                  <c:v>631.330777129897</c:v>
                </c:pt>
                <c:pt idx="2011">
                  <c:v>631.32042756696501</c:v>
                </c:pt>
                <c:pt idx="2012">
                  <c:v>631.26828209585403</c:v>
                </c:pt>
                <c:pt idx="2013">
                  <c:v>631.24932222923303</c:v>
                </c:pt>
                <c:pt idx="2014">
                  <c:v>631.20853617482396</c:v>
                </c:pt>
                <c:pt idx="2015">
                  <c:v>631.20688435769796</c:v>
                </c:pt>
                <c:pt idx="2016">
                  <c:v>631.20665588982797</c:v>
                </c:pt>
                <c:pt idx="2017">
                  <c:v>631.16217403890005</c:v>
                </c:pt>
                <c:pt idx="2018">
                  <c:v>631.14712710024298</c:v>
                </c:pt>
                <c:pt idx="2019">
                  <c:v>631.13874183958501</c:v>
                </c:pt>
                <c:pt idx="2020">
                  <c:v>631.13136804755095</c:v>
                </c:pt>
                <c:pt idx="2021">
                  <c:v>631.09906021233201</c:v>
                </c:pt>
                <c:pt idx="2022">
                  <c:v>631.05734369487698</c:v>
                </c:pt>
                <c:pt idx="2023">
                  <c:v>631.04910732399696</c:v>
                </c:pt>
                <c:pt idx="2024">
                  <c:v>631.02055834806004</c:v>
                </c:pt>
                <c:pt idx="2025">
                  <c:v>630.99274926052999</c:v>
                </c:pt>
                <c:pt idx="2026">
                  <c:v>630.99213131503404</c:v>
                </c:pt>
                <c:pt idx="2027">
                  <c:v>630.91917968968903</c:v>
                </c:pt>
                <c:pt idx="2028">
                  <c:v>630.82633945888801</c:v>
                </c:pt>
                <c:pt idx="2029">
                  <c:v>630.78923805921795</c:v>
                </c:pt>
                <c:pt idx="2030">
                  <c:v>630.775949560821</c:v>
                </c:pt>
                <c:pt idx="2031">
                  <c:v>630.76026055339798</c:v>
                </c:pt>
                <c:pt idx="2032">
                  <c:v>630.74696476583199</c:v>
                </c:pt>
                <c:pt idx="2033">
                  <c:v>630.74069920306897</c:v>
                </c:pt>
                <c:pt idx="2034">
                  <c:v>630.73263885145695</c:v>
                </c:pt>
                <c:pt idx="2035">
                  <c:v>630.72252715474895</c:v>
                </c:pt>
                <c:pt idx="2036">
                  <c:v>630.71661025392302</c:v>
                </c:pt>
                <c:pt idx="2037">
                  <c:v>630.62506072040401</c:v>
                </c:pt>
                <c:pt idx="2038">
                  <c:v>630.60759635008105</c:v>
                </c:pt>
                <c:pt idx="2039">
                  <c:v>630.54645240478999</c:v>
                </c:pt>
                <c:pt idx="2040">
                  <c:v>630.49377367747195</c:v>
                </c:pt>
                <c:pt idx="2041">
                  <c:v>630.47497910779202</c:v>
                </c:pt>
                <c:pt idx="2042">
                  <c:v>630.40272755553497</c:v>
                </c:pt>
                <c:pt idx="2043">
                  <c:v>630.37192335322197</c:v>
                </c:pt>
                <c:pt idx="2044">
                  <c:v>630.34376033025899</c:v>
                </c:pt>
                <c:pt idx="2045">
                  <c:v>630.33478526821602</c:v>
                </c:pt>
                <c:pt idx="2046">
                  <c:v>630.32672581333804</c:v>
                </c:pt>
                <c:pt idx="2047">
                  <c:v>630.28966695219901</c:v>
                </c:pt>
                <c:pt idx="2048">
                  <c:v>630.27691645145796</c:v>
                </c:pt>
                <c:pt idx="2049">
                  <c:v>630.25895238880298</c:v>
                </c:pt>
                <c:pt idx="2050">
                  <c:v>630.245621661212</c:v>
                </c:pt>
                <c:pt idx="2051">
                  <c:v>630.20126834265102</c:v>
                </c:pt>
                <c:pt idx="2052">
                  <c:v>630.17424883844797</c:v>
                </c:pt>
                <c:pt idx="2053">
                  <c:v>630.17383947675603</c:v>
                </c:pt>
                <c:pt idx="2054">
                  <c:v>630.16128393945701</c:v>
                </c:pt>
                <c:pt idx="2055">
                  <c:v>630.15404905472894</c:v>
                </c:pt>
                <c:pt idx="2056">
                  <c:v>630.13159812471997</c:v>
                </c:pt>
                <c:pt idx="2057">
                  <c:v>630.12922262236805</c:v>
                </c:pt>
                <c:pt idx="2058">
                  <c:v>630.115245078214</c:v>
                </c:pt>
                <c:pt idx="2059">
                  <c:v>630.068101426976</c:v>
                </c:pt>
                <c:pt idx="2060">
                  <c:v>630.04080798007897</c:v>
                </c:pt>
                <c:pt idx="2061">
                  <c:v>630.012881322113</c:v>
                </c:pt>
                <c:pt idx="2062">
                  <c:v>630.01191213190305</c:v>
                </c:pt>
                <c:pt idx="2063">
                  <c:v>629.915351360199</c:v>
                </c:pt>
                <c:pt idx="2064">
                  <c:v>629.90933832740495</c:v>
                </c:pt>
                <c:pt idx="2065">
                  <c:v>629.89918304509695</c:v>
                </c:pt>
                <c:pt idx="2066">
                  <c:v>629.89233190790605</c:v>
                </c:pt>
                <c:pt idx="2067">
                  <c:v>629.89003053936597</c:v>
                </c:pt>
                <c:pt idx="2068">
                  <c:v>629.82927397621199</c:v>
                </c:pt>
                <c:pt idx="2069">
                  <c:v>629.77795592045698</c:v>
                </c:pt>
                <c:pt idx="2070">
                  <c:v>629.77528759340305</c:v>
                </c:pt>
                <c:pt idx="2071">
                  <c:v>629.70499868438696</c:v>
                </c:pt>
                <c:pt idx="2072">
                  <c:v>629.696733279309</c:v>
                </c:pt>
                <c:pt idx="2073">
                  <c:v>629.60982385657803</c:v>
                </c:pt>
                <c:pt idx="2074">
                  <c:v>629.60002770029496</c:v>
                </c:pt>
                <c:pt idx="2075">
                  <c:v>629.58996134809104</c:v>
                </c:pt>
                <c:pt idx="2076">
                  <c:v>629.55319235701097</c:v>
                </c:pt>
                <c:pt idx="2077">
                  <c:v>629.52455399175903</c:v>
                </c:pt>
                <c:pt idx="2078">
                  <c:v>629.48834326234601</c:v>
                </c:pt>
                <c:pt idx="2079">
                  <c:v>629.42279312827304</c:v>
                </c:pt>
                <c:pt idx="2080">
                  <c:v>629.39667780173897</c:v>
                </c:pt>
                <c:pt idx="2081">
                  <c:v>629.39319055061299</c:v>
                </c:pt>
                <c:pt idx="2082">
                  <c:v>629.35401212479803</c:v>
                </c:pt>
                <c:pt idx="2083">
                  <c:v>629.34877130702898</c:v>
                </c:pt>
                <c:pt idx="2084">
                  <c:v>629.31209399288002</c:v>
                </c:pt>
                <c:pt idx="2085">
                  <c:v>629.30611509775804</c:v>
                </c:pt>
                <c:pt idx="2086">
                  <c:v>629.24960755772599</c:v>
                </c:pt>
                <c:pt idx="2087">
                  <c:v>629.24298707596995</c:v>
                </c:pt>
                <c:pt idx="2088">
                  <c:v>629.20800377463399</c:v>
                </c:pt>
                <c:pt idx="2089">
                  <c:v>629.14181916233395</c:v>
                </c:pt>
                <c:pt idx="2090">
                  <c:v>629.05559705155895</c:v>
                </c:pt>
                <c:pt idx="2091">
                  <c:v>629.05376440759403</c:v>
                </c:pt>
                <c:pt idx="2092">
                  <c:v>629.01798745057704</c:v>
                </c:pt>
                <c:pt idx="2093">
                  <c:v>629.017507958039</c:v>
                </c:pt>
                <c:pt idx="2094">
                  <c:v>629.01030986759997</c:v>
                </c:pt>
                <c:pt idx="2095">
                  <c:v>629.00330792606098</c:v>
                </c:pt>
                <c:pt idx="2096">
                  <c:v>628.999595119726</c:v>
                </c:pt>
                <c:pt idx="2097">
                  <c:v>628.91927927095799</c:v>
                </c:pt>
                <c:pt idx="2098">
                  <c:v>628.84618602119599</c:v>
                </c:pt>
                <c:pt idx="2099">
                  <c:v>628.83972506650503</c:v>
                </c:pt>
                <c:pt idx="2100">
                  <c:v>628.82235323309305</c:v>
                </c:pt>
                <c:pt idx="2101">
                  <c:v>628.82192368784001</c:v>
                </c:pt>
                <c:pt idx="2102">
                  <c:v>628.82118742837497</c:v>
                </c:pt>
                <c:pt idx="2103">
                  <c:v>628.81787414804103</c:v>
                </c:pt>
                <c:pt idx="2104">
                  <c:v>628.76761170442501</c:v>
                </c:pt>
                <c:pt idx="2105">
                  <c:v>628.74546293698495</c:v>
                </c:pt>
                <c:pt idx="2106">
                  <c:v>628.72481552948</c:v>
                </c:pt>
                <c:pt idx="2107">
                  <c:v>628.71603887911294</c:v>
                </c:pt>
                <c:pt idx="2108">
                  <c:v>628.70362943225098</c:v>
                </c:pt>
                <c:pt idx="2109">
                  <c:v>628.70119916663305</c:v>
                </c:pt>
                <c:pt idx="2110">
                  <c:v>628.66767792295195</c:v>
                </c:pt>
                <c:pt idx="2111">
                  <c:v>628.66656508803896</c:v>
                </c:pt>
                <c:pt idx="2112">
                  <c:v>628.60450718238405</c:v>
                </c:pt>
                <c:pt idx="2113">
                  <c:v>628.60274213740001</c:v>
                </c:pt>
                <c:pt idx="2114">
                  <c:v>628.58691413073802</c:v>
                </c:pt>
                <c:pt idx="2115">
                  <c:v>628.57233182874597</c:v>
                </c:pt>
                <c:pt idx="2116">
                  <c:v>628.56456335199698</c:v>
                </c:pt>
                <c:pt idx="2117">
                  <c:v>628.55591132600603</c:v>
                </c:pt>
                <c:pt idx="2118">
                  <c:v>628.54058704752003</c:v>
                </c:pt>
                <c:pt idx="2119">
                  <c:v>628.52053204333299</c:v>
                </c:pt>
                <c:pt idx="2120">
                  <c:v>628.51829259508304</c:v>
                </c:pt>
                <c:pt idx="2121">
                  <c:v>628.51452158728102</c:v>
                </c:pt>
                <c:pt idx="2122">
                  <c:v>628.49971477971098</c:v>
                </c:pt>
                <c:pt idx="2123">
                  <c:v>628.46869119757105</c:v>
                </c:pt>
                <c:pt idx="2124">
                  <c:v>628.45598192154398</c:v>
                </c:pt>
                <c:pt idx="2125">
                  <c:v>628.41931042797603</c:v>
                </c:pt>
                <c:pt idx="2126">
                  <c:v>628.39909997418204</c:v>
                </c:pt>
                <c:pt idx="2127">
                  <c:v>628.39060917068298</c:v>
                </c:pt>
                <c:pt idx="2128">
                  <c:v>628.39020463874704</c:v>
                </c:pt>
                <c:pt idx="2129">
                  <c:v>628.38293004944103</c:v>
                </c:pt>
                <c:pt idx="2130">
                  <c:v>628.36479705332897</c:v>
                </c:pt>
                <c:pt idx="2131">
                  <c:v>628.34192733775399</c:v>
                </c:pt>
                <c:pt idx="2132">
                  <c:v>628.32527696368902</c:v>
                </c:pt>
                <c:pt idx="2133">
                  <c:v>628.32166027777805</c:v>
                </c:pt>
                <c:pt idx="2134">
                  <c:v>628.30631639881994</c:v>
                </c:pt>
                <c:pt idx="2135">
                  <c:v>628.279012832234</c:v>
                </c:pt>
                <c:pt idx="2136">
                  <c:v>628.27306399220197</c:v>
                </c:pt>
                <c:pt idx="2137">
                  <c:v>628.25366438631602</c:v>
                </c:pt>
                <c:pt idx="2138">
                  <c:v>628.20570171598899</c:v>
                </c:pt>
                <c:pt idx="2139">
                  <c:v>628.19222122196004</c:v>
                </c:pt>
                <c:pt idx="2140">
                  <c:v>628.164056127859</c:v>
                </c:pt>
                <c:pt idx="2141">
                  <c:v>628.11506529748897</c:v>
                </c:pt>
                <c:pt idx="2142">
                  <c:v>628.09953848953603</c:v>
                </c:pt>
                <c:pt idx="2143">
                  <c:v>628.07520716686997</c:v>
                </c:pt>
                <c:pt idx="2144">
                  <c:v>628.06701526592201</c:v>
                </c:pt>
                <c:pt idx="2145">
                  <c:v>628.05249172543199</c:v>
                </c:pt>
                <c:pt idx="2146">
                  <c:v>628.04604892159796</c:v>
                </c:pt>
                <c:pt idx="2147">
                  <c:v>628.04482053133199</c:v>
                </c:pt>
                <c:pt idx="2148">
                  <c:v>628.04299188341997</c:v>
                </c:pt>
                <c:pt idx="2149">
                  <c:v>627.99719344194204</c:v>
                </c:pt>
                <c:pt idx="2150">
                  <c:v>627.99502874391601</c:v>
                </c:pt>
                <c:pt idx="2151">
                  <c:v>627.93328506661896</c:v>
                </c:pt>
                <c:pt idx="2152">
                  <c:v>627.918121748114</c:v>
                </c:pt>
                <c:pt idx="2153">
                  <c:v>627.87170293901795</c:v>
                </c:pt>
                <c:pt idx="2154">
                  <c:v>627.82706155703499</c:v>
                </c:pt>
                <c:pt idx="2155">
                  <c:v>627.80808044741298</c:v>
                </c:pt>
                <c:pt idx="2156">
                  <c:v>627.76545006179697</c:v>
                </c:pt>
                <c:pt idx="2157">
                  <c:v>627.74773659034202</c:v>
                </c:pt>
                <c:pt idx="2158">
                  <c:v>627.746783746799</c:v>
                </c:pt>
                <c:pt idx="2159">
                  <c:v>627.72059010290695</c:v>
                </c:pt>
                <c:pt idx="2160">
                  <c:v>627.64978344875306</c:v>
                </c:pt>
                <c:pt idx="2161">
                  <c:v>627.59851321739905</c:v>
                </c:pt>
                <c:pt idx="2162">
                  <c:v>627.56308422292204</c:v>
                </c:pt>
                <c:pt idx="2163">
                  <c:v>627.53714799047498</c:v>
                </c:pt>
                <c:pt idx="2164">
                  <c:v>627.52147394969302</c:v>
                </c:pt>
                <c:pt idx="2165">
                  <c:v>627.51755482106898</c:v>
                </c:pt>
                <c:pt idx="2166">
                  <c:v>627.51751470633701</c:v>
                </c:pt>
                <c:pt idx="2167">
                  <c:v>627.51496095347397</c:v>
                </c:pt>
                <c:pt idx="2168">
                  <c:v>627.50550563824697</c:v>
                </c:pt>
                <c:pt idx="2169">
                  <c:v>627.49402978437502</c:v>
                </c:pt>
                <c:pt idx="2170">
                  <c:v>627.48960079599499</c:v>
                </c:pt>
                <c:pt idx="2171">
                  <c:v>627.39443394502405</c:v>
                </c:pt>
                <c:pt idx="2172">
                  <c:v>627.37508207699</c:v>
                </c:pt>
                <c:pt idx="2173">
                  <c:v>627.34954262603605</c:v>
                </c:pt>
                <c:pt idx="2174">
                  <c:v>627.32692606047601</c:v>
                </c:pt>
                <c:pt idx="2175">
                  <c:v>627.306994794812</c:v>
                </c:pt>
                <c:pt idx="2176">
                  <c:v>627.28572030222699</c:v>
                </c:pt>
                <c:pt idx="2177">
                  <c:v>627.28151385398803</c:v>
                </c:pt>
                <c:pt idx="2178">
                  <c:v>627.21460843978502</c:v>
                </c:pt>
                <c:pt idx="2179">
                  <c:v>627.19164645691296</c:v>
                </c:pt>
                <c:pt idx="2180">
                  <c:v>627.12172680169999</c:v>
                </c:pt>
                <c:pt idx="2181">
                  <c:v>627.07239682843704</c:v>
                </c:pt>
                <c:pt idx="2182">
                  <c:v>627.02521446471405</c:v>
                </c:pt>
                <c:pt idx="2183">
                  <c:v>626.98659095189703</c:v>
                </c:pt>
                <c:pt idx="2184">
                  <c:v>626.91779740017103</c:v>
                </c:pt>
                <c:pt idx="2185">
                  <c:v>626.89264463704001</c:v>
                </c:pt>
                <c:pt idx="2186">
                  <c:v>626.863288158214</c:v>
                </c:pt>
                <c:pt idx="2187">
                  <c:v>626.83750115709904</c:v>
                </c:pt>
                <c:pt idx="2188">
                  <c:v>626.81644627728895</c:v>
                </c:pt>
                <c:pt idx="2189">
                  <c:v>626.80742711110804</c:v>
                </c:pt>
                <c:pt idx="2190">
                  <c:v>626.77467131795595</c:v>
                </c:pt>
                <c:pt idx="2191">
                  <c:v>626.76728843501701</c:v>
                </c:pt>
                <c:pt idx="2192">
                  <c:v>626.76728553682403</c:v>
                </c:pt>
                <c:pt idx="2193">
                  <c:v>626.75572176514595</c:v>
                </c:pt>
                <c:pt idx="2194">
                  <c:v>626.74957241898096</c:v>
                </c:pt>
                <c:pt idx="2195">
                  <c:v>626.72773043252403</c:v>
                </c:pt>
                <c:pt idx="2196">
                  <c:v>626.68525746494697</c:v>
                </c:pt>
                <c:pt idx="2197">
                  <c:v>626.68490647439205</c:v>
                </c:pt>
                <c:pt idx="2198">
                  <c:v>626.62662319470405</c:v>
                </c:pt>
                <c:pt idx="2199">
                  <c:v>626.61505902877695</c:v>
                </c:pt>
                <c:pt idx="2200">
                  <c:v>626.61417710452497</c:v>
                </c:pt>
                <c:pt idx="2201">
                  <c:v>626.58891419374095</c:v>
                </c:pt>
                <c:pt idx="2202">
                  <c:v>626.57740886212605</c:v>
                </c:pt>
                <c:pt idx="2203">
                  <c:v>626.561681738473</c:v>
                </c:pt>
                <c:pt idx="2204">
                  <c:v>626.54756117655199</c:v>
                </c:pt>
                <c:pt idx="2205">
                  <c:v>626.49808788733606</c:v>
                </c:pt>
                <c:pt idx="2206">
                  <c:v>626.47638593352997</c:v>
                </c:pt>
                <c:pt idx="2207">
                  <c:v>626.41243106153399</c:v>
                </c:pt>
                <c:pt idx="2208">
                  <c:v>626.396316001385</c:v>
                </c:pt>
                <c:pt idx="2209">
                  <c:v>626.28820762304201</c:v>
                </c:pt>
                <c:pt idx="2210">
                  <c:v>626.27594496766505</c:v>
                </c:pt>
                <c:pt idx="2211">
                  <c:v>626.26606292713598</c:v>
                </c:pt>
                <c:pt idx="2212">
                  <c:v>626.26368600539399</c:v>
                </c:pt>
                <c:pt idx="2213">
                  <c:v>626.234620348985</c:v>
                </c:pt>
                <c:pt idx="2214">
                  <c:v>626.23210749582904</c:v>
                </c:pt>
                <c:pt idx="2215">
                  <c:v>626.22271211925704</c:v>
                </c:pt>
                <c:pt idx="2216">
                  <c:v>626.20958007181298</c:v>
                </c:pt>
                <c:pt idx="2217">
                  <c:v>626.19830821511596</c:v>
                </c:pt>
                <c:pt idx="2218">
                  <c:v>626.19185219686506</c:v>
                </c:pt>
                <c:pt idx="2219">
                  <c:v>626.15875360929897</c:v>
                </c:pt>
                <c:pt idx="2220">
                  <c:v>626.11851147793004</c:v>
                </c:pt>
                <c:pt idx="2221">
                  <c:v>626.05240478574899</c:v>
                </c:pt>
                <c:pt idx="2222">
                  <c:v>626.04551353011198</c:v>
                </c:pt>
                <c:pt idx="2223">
                  <c:v>626.029495722408</c:v>
                </c:pt>
                <c:pt idx="2224">
                  <c:v>626.01912268826595</c:v>
                </c:pt>
                <c:pt idx="2225">
                  <c:v>626.013084899256</c:v>
                </c:pt>
                <c:pt idx="2226">
                  <c:v>626.00365488085595</c:v>
                </c:pt>
                <c:pt idx="2227">
                  <c:v>625.988179610673</c:v>
                </c:pt>
                <c:pt idx="2228">
                  <c:v>625.95365903583297</c:v>
                </c:pt>
                <c:pt idx="2229">
                  <c:v>625.95149111835099</c:v>
                </c:pt>
                <c:pt idx="2230">
                  <c:v>625.91092927472403</c:v>
                </c:pt>
                <c:pt idx="2231">
                  <c:v>625.90271259737005</c:v>
                </c:pt>
                <c:pt idx="2232">
                  <c:v>625.89009295768096</c:v>
                </c:pt>
                <c:pt idx="2233">
                  <c:v>625.88068850222896</c:v>
                </c:pt>
                <c:pt idx="2234">
                  <c:v>625.86763455335699</c:v>
                </c:pt>
                <c:pt idx="2235">
                  <c:v>625.86348555468805</c:v>
                </c:pt>
                <c:pt idx="2236">
                  <c:v>625.81282658054397</c:v>
                </c:pt>
                <c:pt idx="2237">
                  <c:v>625.80777095423605</c:v>
                </c:pt>
                <c:pt idx="2238">
                  <c:v>625.80546387147899</c:v>
                </c:pt>
                <c:pt idx="2239">
                  <c:v>625.80473809066302</c:v>
                </c:pt>
                <c:pt idx="2240">
                  <c:v>625.75139977396896</c:v>
                </c:pt>
                <c:pt idx="2241">
                  <c:v>625.72461245668501</c:v>
                </c:pt>
                <c:pt idx="2242">
                  <c:v>625.68733065328604</c:v>
                </c:pt>
                <c:pt idx="2243">
                  <c:v>625.64777901975697</c:v>
                </c:pt>
                <c:pt idx="2244">
                  <c:v>625.64030777215601</c:v>
                </c:pt>
                <c:pt idx="2245">
                  <c:v>625.618474136744</c:v>
                </c:pt>
                <c:pt idx="2246">
                  <c:v>625.61185494726396</c:v>
                </c:pt>
                <c:pt idx="2247">
                  <c:v>625.58164937878996</c:v>
                </c:pt>
                <c:pt idx="2248">
                  <c:v>625.55278548539695</c:v>
                </c:pt>
                <c:pt idx="2249">
                  <c:v>625.54072837680906</c:v>
                </c:pt>
                <c:pt idx="2250">
                  <c:v>625.54051403243</c:v>
                </c:pt>
                <c:pt idx="2251">
                  <c:v>625.53222887210904</c:v>
                </c:pt>
                <c:pt idx="2252">
                  <c:v>625.52568267467996</c:v>
                </c:pt>
                <c:pt idx="2253">
                  <c:v>625.50799719296901</c:v>
                </c:pt>
                <c:pt idx="2254">
                  <c:v>625.49000220577796</c:v>
                </c:pt>
                <c:pt idx="2255">
                  <c:v>625.46102031053897</c:v>
                </c:pt>
                <c:pt idx="2256">
                  <c:v>625.46062455920799</c:v>
                </c:pt>
                <c:pt idx="2257">
                  <c:v>625.43644227070195</c:v>
                </c:pt>
                <c:pt idx="2258">
                  <c:v>625.43086765955604</c:v>
                </c:pt>
                <c:pt idx="2259">
                  <c:v>625.429117932346</c:v>
                </c:pt>
                <c:pt idx="2260">
                  <c:v>625.36042397162396</c:v>
                </c:pt>
                <c:pt idx="2261">
                  <c:v>625.34318672588495</c:v>
                </c:pt>
                <c:pt idx="2262">
                  <c:v>625.33728774077997</c:v>
                </c:pt>
                <c:pt idx="2263">
                  <c:v>625.30808428850003</c:v>
                </c:pt>
                <c:pt idx="2264">
                  <c:v>625.30395197341295</c:v>
                </c:pt>
                <c:pt idx="2265">
                  <c:v>625.28978982250305</c:v>
                </c:pt>
                <c:pt idx="2266">
                  <c:v>625.26577883244897</c:v>
                </c:pt>
                <c:pt idx="2267">
                  <c:v>625.21309584087999</c:v>
                </c:pt>
                <c:pt idx="2268">
                  <c:v>625.20110629503995</c:v>
                </c:pt>
                <c:pt idx="2269">
                  <c:v>625.19043148430296</c:v>
                </c:pt>
                <c:pt idx="2270">
                  <c:v>625.13958363227005</c:v>
                </c:pt>
                <c:pt idx="2271">
                  <c:v>625.12133937563794</c:v>
                </c:pt>
                <c:pt idx="2272">
                  <c:v>625.11900316122001</c:v>
                </c:pt>
                <c:pt idx="2273">
                  <c:v>625.05254819097399</c:v>
                </c:pt>
                <c:pt idx="2274">
                  <c:v>625.05210063232903</c:v>
                </c:pt>
                <c:pt idx="2275">
                  <c:v>625.03157185980501</c:v>
                </c:pt>
                <c:pt idx="2276">
                  <c:v>625.02112184603004</c:v>
                </c:pt>
                <c:pt idx="2277">
                  <c:v>625.005062972627</c:v>
                </c:pt>
                <c:pt idx="2278">
                  <c:v>624.99213541959602</c:v>
                </c:pt>
                <c:pt idx="2279">
                  <c:v>624.96448705240903</c:v>
                </c:pt>
                <c:pt idx="2280">
                  <c:v>624.93817114399201</c:v>
                </c:pt>
                <c:pt idx="2281">
                  <c:v>624.93296649840499</c:v>
                </c:pt>
                <c:pt idx="2282">
                  <c:v>624.86219068820799</c:v>
                </c:pt>
                <c:pt idx="2283">
                  <c:v>624.81915967253099</c:v>
                </c:pt>
                <c:pt idx="2284">
                  <c:v>624.78950809813705</c:v>
                </c:pt>
                <c:pt idx="2285">
                  <c:v>624.77587847446898</c:v>
                </c:pt>
                <c:pt idx="2286">
                  <c:v>624.74154556106896</c:v>
                </c:pt>
                <c:pt idx="2287">
                  <c:v>624.73610520889997</c:v>
                </c:pt>
                <c:pt idx="2288">
                  <c:v>624.69204382637304</c:v>
                </c:pt>
                <c:pt idx="2289">
                  <c:v>624.67486020861497</c:v>
                </c:pt>
                <c:pt idx="2290">
                  <c:v>624.65632724166699</c:v>
                </c:pt>
                <c:pt idx="2291">
                  <c:v>624.63535986846398</c:v>
                </c:pt>
                <c:pt idx="2292">
                  <c:v>624.63340439218405</c:v>
                </c:pt>
                <c:pt idx="2293">
                  <c:v>624.582853161147</c:v>
                </c:pt>
                <c:pt idx="2294">
                  <c:v>624.571647482044</c:v>
                </c:pt>
                <c:pt idx="2295">
                  <c:v>624.56736443134196</c:v>
                </c:pt>
                <c:pt idx="2296">
                  <c:v>624.55635984192895</c:v>
                </c:pt>
                <c:pt idx="2297">
                  <c:v>624.53512773435796</c:v>
                </c:pt>
                <c:pt idx="2298">
                  <c:v>624.51827042204502</c:v>
                </c:pt>
                <c:pt idx="2299">
                  <c:v>624.50475538466003</c:v>
                </c:pt>
                <c:pt idx="2300">
                  <c:v>624.486195065277</c:v>
                </c:pt>
                <c:pt idx="2301">
                  <c:v>624.47633132184501</c:v>
                </c:pt>
                <c:pt idx="2302">
                  <c:v>624.40884422560396</c:v>
                </c:pt>
                <c:pt idx="2303">
                  <c:v>624.39995974585702</c:v>
                </c:pt>
                <c:pt idx="2304">
                  <c:v>624.37612429840794</c:v>
                </c:pt>
                <c:pt idx="2305">
                  <c:v>624.37512437648297</c:v>
                </c:pt>
                <c:pt idx="2306">
                  <c:v>624.35313732225904</c:v>
                </c:pt>
                <c:pt idx="2307">
                  <c:v>624.26092378605199</c:v>
                </c:pt>
                <c:pt idx="2308">
                  <c:v>624.23265599942602</c:v>
                </c:pt>
                <c:pt idx="2309">
                  <c:v>624.23243552593101</c:v>
                </c:pt>
                <c:pt idx="2310">
                  <c:v>624.22733740408296</c:v>
                </c:pt>
                <c:pt idx="2311">
                  <c:v>624.20728361894805</c:v>
                </c:pt>
                <c:pt idx="2312">
                  <c:v>624.20132382362704</c:v>
                </c:pt>
                <c:pt idx="2313">
                  <c:v>624.19795502966201</c:v>
                </c:pt>
                <c:pt idx="2314">
                  <c:v>624.18277391004096</c:v>
                </c:pt>
                <c:pt idx="2315">
                  <c:v>624.16717881515399</c:v>
                </c:pt>
                <c:pt idx="2316">
                  <c:v>624.12323671989998</c:v>
                </c:pt>
                <c:pt idx="2317">
                  <c:v>624.121209828784</c:v>
                </c:pt>
                <c:pt idx="2318">
                  <c:v>624.11982769245606</c:v>
                </c:pt>
                <c:pt idx="2319">
                  <c:v>624.07506552095697</c:v>
                </c:pt>
                <c:pt idx="2320">
                  <c:v>624.07331134886897</c:v>
                </c:pt>
                <c:pt idx="2321">
                  <c:v>624.06646838735401</c:v>
                </c:pt>
                <c:pt idx="2322">
                  <c:v>624.06531396701905</c:v>
                </c:pt>
                <c:pt idx="2323">
                  <c:v>624.06051652530402</c:v>
                </c:pt>
                <c:pt idx="2324">
                  <c:v>624.04632684575495</c:v>
                </c:pt>
                <c:pt idx="2325">
                  <c:v>624.02061207648205</c:v>
                </c:pt>
                <c:pt idx="2326">
                  <c:v>623.95112409485398</c:v>
                </c:pt>
                <c:pt idx="2327">
                  <c:v>623.92293717555901</c:v>
                </c:pt>
                <c:pt idx="2328">
                  <c:v>623.89752104556806</c:v>
                </c:pt>
                <c:pt idx="2329">
                  <c:v>623.87824370904798</c:v>
                </c:pt>
                <c:pt idx="2330">
                  <c:v>623.87742374130596</c:v>
                </c:pt>
                <c:pt idx="2331">
                  <c:v>623.85270195856299</c:v>
                </c:pt>
                <c:pt idx="2332">
                  <c:v>623.84434279504205</c:v>
                </c:pt>
                <c:pt idx="2333">
                  <c:v>623.80159298163903</c:v>
                </c:pt>
                <c:pt idx="2334">
                  <c:v>623.77672459865596</c:v>
                </c:pt>
                <c:pt idx="2335">
                  <c:v>623.76213503127303</c:v>
                </c:pt>
                <c:pt idx="2336">
                  <c:v>623.75523865209402</c:v>
                </c:pt>
                <c:pt idx="2337">
                  <c:v>623.75453103951304</c:v>
                </c:pt>
                <c:pt idx="2338">
                  <c:v>623.74935773850802</c:v>
                </c:pt>
                <c:pt idx="2339">
                  <c:v>623.72474987824603</c:v>
                </c:pt>
                <c:pt idx="2340">
                  <c:v>623.71638679822195</c:v>
                </c:pt>
                <c:pt idx="2341">
                  <c:v>623.70390868706897</c:v>
                </c:pt>
                <c:pt idx="2342">
                  <c:v>623.64271162368505</c:v>
                </c:pt>
                <c:pt idx="2343">
                  <c:v>623.602410856191</c:v>
                </c:pt>
                <c:pt idx="2344">
                  <c:v>623.60211325282899</c:v>
                </c:pt>
                <c:pt idx="2345">
                  <c:v>623.52307489679504</c:v>
                </c:pt>
                <c:pt idx="2346">
                  <c:v>623.51080637380699</c:v>
                </c:pt>
                <c:pt idx="2347">
                  <c:v>623.47844395680295</c:v>
                </c:pt>
                <c:pt idx="2348">
                  <c:v>623.45201311927599</c:v>
                </c:pt>
                <c:pt idx="2349">
                  <c:v>623.43867029960495</c:v>
                </c:pt>
                <c:pt idx="2350">
                  <c:v>623.43649232950304</c:v>
                </c:pt>
                <c:pt idx="2351">
                  <c:v>623.40710321198105</c:v>
                </c:pt>
                <c:pt idx="2352">
                  <c:v>623.39230088548402</c:v>
                </c:pt>
                <c:pt idx="2353">
                  <c:v>623.39211700993906</c:v>
                </c:pt>
                <c:pt idx="2354">
                  <c:v>623.38778053808403</c:v>
                </c:pt>
                <c:pt idx="2355">
                  <c:v>623.31450478782904</c:v>
                </c:pt>
                <c:pt idx="2356">
                  <c:v>623.312177294923</c:v>
                </c:pt>
                <c:pt idx="2357">
                  <c:v>623.29499980406297</c:v>
                </c:pt>
                <c:pt idx="2358">
                  <c:v>623.290796987563</c:v>
                </c:pt>
                <c:pt idx="2359">
                  <c:v>623.28571729321402</c:v>
                </c:pt>
                <c:pt idx="2360">
                  <c:v>623.26386238624798</c:v>
                </c:pt>
                <c:pt idx="2361">
                  <c:v>623.23995588805894</c:v>
                </c:pt>
                <c:pt idx="2362">
                  <c:v>623.21275968667396</c:v>
                </c:pt>
                <c:pt idx="2363">
                  <c:v>623.17518489431802</c:v>
                </c:pt>
                <c:pt idx="2364">
                  <c:v>623.14658448214402</c:v>
                </c:pt>
                <c:pt idx="2365">
                  <c:v>623.14044004117795</c:v>
                </c:pt>
                <c:pt idx="2366">
                  <c:v>623.13040057024602</c:v>
                </c:pt>
                <c:pt idx="2367">
                  <c:v>623.12688744621005</c:v>
                </c:pt>
                <c:pt idx="2368">
                  <c:v>623.10540078714598</c:v>
                </c:pt>
                <c:pt idx="2369">
                  <c:v>623.08102035355</c:v>
                </c:pt>
                <c:pt idx="2370">
                  <c:v>623.05608340495598</c:v>
                </c:pt>
                <c:pt idx="2371">
                  <c:v>623.05456354635203</c:v>
                </c:pt>
                <c:pt idx="2372">
                  <c:v>623.03691186016499</c:v>
                </c:pt>
                <c:pt idx="2373">
                  <c:v>623.03569434430904</c:v>
                </c:pt>
                <c:pt idx="2374">
                  <c:v>623.00247026226702</c:v>
                </c:pt>
                <c:pt idx="2375">
                  <c:v>622.943442038223</c:v>
                </c:pt>
                <c:pt idx="2376">
                  <c:v>622.92560634720303</c:v>
                </c:pt>
                <c:pt idx="2377">
                  <c:v>622.922736634731</c:v>
                </c:pt>
                <c:pt idx="2378">
                  <c:v>622.92110065307202</c:v>
                </c:pt>
                <c:pt idx="2379">
                  <c:v>622.91797623123705</c:v>
                </c:pt>
                <c:pt idx="2380">
                  <c:v>622.83811208839495</c:v>
                </c:pt>
                <c:pt idx="2381">
                  <c:v>622.805092890732</c:v>
                </c:pt>
                <c:pt idx="2382">
                  <c:v>622.77965956288097</c:v>
                </c:pt>
                <c:pt idx="2383">
                  <c:v>622.76525004114603</c:v>
                </c:pt>
                <c:pt idx="2384">
                  <c:v>622.71895256464904</c:v>
                </c:pt>
                <c:pt idx="2385">
                  <c:v>622.64344329151299</c:v>
                </c:pt>
                <c:pt idx="2386">
                  <c:v>622.64243685781901</c:v>
                </c:pt>
                <c:pt idx="2387">
                  <c:v>622.58955834941696</c:v>
                </c:pt>
                <c:pt idx="2388">
                  <c:v>622.55758542649096</c:v>
                </c:pt>
                <c:pt idx="2389">
                  <c:v>622.55170352706295</c:v>
                </c:pt>
                <c:pt idx="2390">
                  <c:v>622.53224306660195</c:v>
                </c:pt>
                <c:pt idx="2391">
                  <c:v>622.52994916169598</c:v>
                </c:pt>
                <c:pt idx="2392">
                  <c:v>622.50251845844105</c:v>
                </c:pt>
                <c:pt idx="2393">
                  <c:v>622.47398647258501</c:v>
                </c:pt>
                <c:pt idx="2394">
                  <c:v>622.45636227136902</c:v>
                </c:pt>
                <c:pt idx="2395">
                  <c:v>622.40470109183502</c:v>
                </c:pt>
                <c:pt idx="2396">
                  <c:v>622.38024316748999</c:v>
                </c:pt>
                <c:pt idx="2397">
                  <c:v>622.37351099682098</c:v>
                </c:pt>
                <c:pt idx="2398">
                  <c:v>622.33640119889799</c:v>
                </c:pt>
                <c:pt idx="2399">
                  <c:v>622.30991242838502</c:v>
                </c:pt>
                <c:pt idx="2400">
                  <c:v>622.27900644406498</c:v>
                </c:pt>
                <c:pt idx="2401">
                  <c:v>622.278134013054</c:v>
                </c:pt>
                <c:pt idx="2402">
                  <c:v>622.24877110912996</c:v>
                </c:pt>
                <c:pt idx="2403">
                  <c:v>622.21457787173597</c:v>
                </c:pt>
                <c:pt idx="2404">
                  <c:v>622.20617646559901</c:v>
                </c:pt>
                <c:pt idx="2405">
                  <c:v>622.12950338525195</c:v>
                </c:pt>
                <c:pt idx="2406">
                  <c:v>622.12449260722303</c:v>
                </c:pt>
                <c:pt idx="2407">
                  <c:v>622.124061603021</c:v>
                </c:pt>
                <c:pt idx="2408">
                  <c:v>622.11835449519299</c:v>
                </c:pt>
                <c:pt idx="2409">
                  <c:v>622.09046627355804</c:v>
                </c:pt>
                <c:pt idx="2410">
                  <c:v>622.09024240650695</c:v>
                </c:pt>
                <c:pt idx="2411">
                  <c:v>622.07985749206102</c:v>
                </c:pt>
                <c:pt idx="2412">
                  <c:v>622.06406986905597</c:v>
                </c:pt>
                <c:pt idx="2413">
                  <c:v>621.90875099621701</c:v>
                </c:pt>
                <c:pt idx="2414">
                  <c:v>621.88399059067694</c:v>
                </c:pt>
                <c:pt idx="2415">
                  <c:v>621.85330969141103</c:v>
                </c:pt>
                <c:pt idx="2416">
                  <c:v>621.84960046222295</c:v>
                </c:pt>
                <c:pt idx="2417">
                  <c:v>621.82316261038602</c:v>
                </c:pt>
                <c:pt idx="2418">
                  <c:v>621.78829738697505</c:v>
                </c:pt>
                <c:pt idx="2419">
                  <c:v>621.78566014518003</c:v>
                </c:pt>
                <c:pt idx="2420">
                  <c:v>621.73192327041397</c:v>
                </c:pt>
                <c:pt idx="2421">
                  <c:v>621.72190862195805</c:v>
                </c:pt>
                <c:pt idx="2422">
                  <c:v>621.69563963990197</c:v>
                </c:pt>
                <c:pt idx="2423">
                  <c:v>621.66047192773306</c:v>
                </c:pt>
                <c:pt idx="2424">
                  <c:v>621.64918332218895</c:v>
                </c:pt>
                <c:pt idx="2425">
                  <c:v>621.64735452805905</c:v>
                </c:pt>
                <c:pt idx="2426">
                  <c:v>621.63642989083803</c:v>
                </c:pt>
                <c:pt idx="2427">
                  <c:v>621.59652271585503</c:v>
                </c:pt>
                <c:pt idx="2428">
                  <c:v>621.59558661640006</c:v>
                </c:pt>
                <c:pt idx="2429">
                  <c:v>621.58954976109806</c:v>
                </c:pt>
                <c:pt idx="2430">
                  <c:v>621.58103469110495</c:v>
                </c:pt>
                <c:pt idx="2431">
                  <c:v>621.55705675884496</c:v>
                </c:pt>
                <c:pt idx="2432">
                  <c:v>621.53288982861102</c:v>
                </c:pt>
                <c:pt idx="2433">
                  <c:v>621.52811202745704</c:v>
                </c:pt>
                <c:pt idx="2434">
                  <c:v>621.51884889093401</c:v>
                </c:pt>
                <c:pt idx="2435">
                  <c:v>621.51676351649996</c:v>
                </c:pt>
                <c:pt idx="2436">
                  <c:v>621.51624141296804</c:v>
                </c:pt>
                <c:pt idx="2437">
                  <c:v>621.46810811932005</c:v>
                </c:pt>
                <c:pt idx="2438">
                  <c:v>621.46178934313002</c:v>
                </c:pt>
                <c:pt idx="2439">
                  <c:v>621.33057998854395</c:v>
                </c:pt>
                <c:pt idx="2440">
                  <c:v>621.30816527209197</c:v>
                </c:pt>
                <c:pt idx="2441">
                  <c:v>621.29890945820398</c:v>
                </c:pt>
                <c:pt idx="2442">
                  <c:v>621.27745644940796</c:v>
                </c:pt>
                <c:pt idx="2443">
                  <c:v>621.26872236653401</c:v>
                </c:pt>
                <c:pt idx="2444">
                  <c:v>621.21934599491499</c:v>
                </c:pt>
                <c:pt idx="2445">
                  <c:v>621.18678214324905</c:v>
                </c:pt>
                <c:pt idx="2446">
                  <c:v>621.183988183991</c:v>
                </c:pt>
                <c:pt idx="2447">
                  <c:v>621.18187178268795</c:v>
                </c:pt>
                <c:pt idx="2448">
                  <c:v>621.12307277464799</c:v>
                </c:pt>
                <c:pt idx="2449">
                  <c:v>621.08781414237296</c:v>
                </c:pt>
                <c:pt idx="2450">
                  <c:v>620.97412665776005</c:v>
                </c:pt>
                <c:pt idx="2451">
                  <c:v>620.97135046144297</c:v>
                </c:pt>
                <c:pt idx="2452">
                  <c:v>620.94683765743696</c:v>
                </c:pt>
                <c:pt idx="2453">
                  <c:v>620.94478130598804</c:v>
                </c:pt>
                <c:pt idx="2454">
                  <c:v>620.93309973098201</c:v>
                </c:pt>
                <c:pt idx="2455">
                  <c:v>620.93056764047503</c:v>
                </c:pt>
                <c:pt idx="2456">
                  <c:v>620.91904611955601</c:v>
                </c:pt>
                <c:pt idx="2457">
                  <c:v>620.90609254567005</c:v>
                </c:pt>
                <c:pt idx="2458">
                  <c:v>620.86534413302297</c:v>
                </c:pt>
                <c:pt idx="2459">
                  <c:v>620.81661166261404</c:v>
                </c:pt>
                <c:pt idx="2460">
                  <c:v>620.80606058674005</c:v>
                </c:pt>
                <c:pt idx="2461">
                  <c:v>620.80179077945604</c:v>
                </c:pt>
                <c:pt idx="2462">
                  <c:v>620.80092670223303</c:v>
                </c:pt>
                <c:pt idx="2463">
                  <c:v>620.71271701672902</c:v>
                </c:pt>
                <c:pt idx="2464">
                  <c:v>620.71039953488696</c:v>
                </c:pt>
                <c:pt idx="2465">
                  <c:v>620.65599151172898</c:v>
                </c:pt>
                <c:pt idx="2466">
                  <c:v>620.63923057946101</c:v>
                </c:pt>
                <c:pt idx="2467">
                  <c:v>620.58919123243197</c:v>
                </c:pt>
                <c:pt idx="2468">
                  <c:v>620.58200288222099</c:v>
                </c:pt>
                <c:pt idx="2469">
                  <c:v>620.55378616548103</c:v>
                </c:pt>
                <c:pt idx="2470">
                  <c:v>620.55344589416495</c:v>
                </c:pt>
                <c:pt idx="2471">
                  <c:v>620.53464564897001</c:v>
                </c:pt>
                <c:pt idx="2472">
                  <c:v>620.50931519140704</c:v>
                </c:pt>
                <c:pt idx="2473">
                  <c:v>620.47756998801697</c:v>
                </c:pt>
                <c:pt idx="2474">
                  <c:v>620.47002581324296</c:v>
                </c:pt>
                <c:pt idx="2475">
                  <c:v>620.449289767197</c:v>
                </c:pt>
                <c:pt idx="2476">
                  <c:v>620.41765109016399</c:v>
                </c:pt>
                <c:pt idx="2477">
                  <c:v>620.40620893618598</c:v>
                </c:pt>
                <c:pt idx="2478">
                  <c:v>620.37403536438501</c:v>
                </c:pt>
                <c:pt idx="2479">
                  <c:v>620.35161430352002</c:v>
                </c:pt>
                <c:pt idx="2480">
                  <c:v>620.32218211756697</c:v>
                </c:pt>
                <c:pt idx="2481">
                  <c:v>620.25733182060901</c:v>
                </c:pt>
                <c:pt idx="2482">
                  <c:v>620.21744857302701</c:v>
                </c:pt>
                <c:pt idx="2483">
                  <c:v>620.19815706952102</c:v>
                </c:pt>
                <c:pt idx="2484">
                  <c:v>620.18774591880299</c:v>
                </c:pt>
                <c:pt idx="2485">
                  <c:v>620.12382723437395</c:v>
                </c:pt>
                <c:pt idx="2486">
                  <c:v>620.10595095051997</c:v>
                </c:pt>
                <c:pt idx="2487">
                  <c:v>620.100259056357</c:v>
                </c:pt>
                <c:pt idx="2488">
                  <c:v>620.07913380489697</c:v>
                </c:pt>
                <c:pt idx="2489">
                  <c:v>620.07171334556097</c:v>
                </c:pt>
                <c:pt idx="2490">
                  <c:v>620.03712443134998</c:v>
                </c:pt>
                <c:pt idx="2491">
                  <c:v>620.00218906312</c:v>
                </c:pt>
                <c:pt idx="2492">
                  <c:v>619.97327081691401</c:v>
                </c:pt>
                <c:pt idx="2493">
                  <c:v>619.95873880780096</c:v>
                </c:pt>
                <c:pt idx="2494">
                  <c:v>619.95301092497004</c:v>
                </c:pt>
                <c:pt idx="2495">
                  <c:v>619.93477279741103</c:v>
                </c:pt>
                <c:pt idx="2496">
                  <c:v>619.87547698209596</c:v>
                </c:pt>
                <c:pt idx="2497">
                  <c:v>619.86464810846201</c:v>
                </c:pt>
                <c:pt idx="2498">
                  <c:v>619.82112078753801</c:v>
                </c:pt>
                <c:pt idx="2499">
                  <c:v>619.80822595518498</c:v>
                </c:pt>
                <c:pt idx="2500">
                  <c:v>619.80160232356798</c:v>
                </c:pt>
                <c:pt idx="2501">
                  <c:v>619.78660313384898</c:v>
                </c:pt>
                <c:pt idx="2502">
                  <c:v>619.77002336583098</c:v>
                </c:pt>
                <c:pt idx="2503">
                  <c:v>619.76617003219701</c:v>
                </c:pt>
                <c:pt idx="2504">
                  <c:v>619.755029290273</c:v>
                </c:pt>
                <c:pt idx="2505">
                  <c:v>619.75399348233896</c:v>
                </c:pt>
                <c:pt idx="2506">
                  <c:v>619.70427374734402</c:v>
                </c:pt>
                <c:pt idx="2507">
                  <c:v>619.66099230366899</c:v>
                </c:pt>
                <c:pt idx="2508">
                  <c:v>619.64353271636799</c:v>
                </c:pt>
                <c:pt idx="2509">
                  <c:v>619.63383603872103</c:v>
                </c:pt>
                <c:pt idx="2510">
                  <c:v>619.60419540115095</c:v>
                </c:pt>
                <c:pt idx="2511">
                  <c:v>619.53561464018605</c:v>
                </c:pt>
                <c:pt idx="2512">
                  <c:v>619.52823435639402</c:v>
                </c:pt>
                <c:pt idx="2513">
                  <c:v>619.52653955336496</c:v>
                </c:pt>
                <c:pt idx="2514">
                  <c:v>619.50757368726795</c:v>
                </c:pt>
                <c:pt idx="2515">
                  <c:v>619.50099626112001</c:v>
                </c:pt>
                <c:pt idx="2516">
                  <c:v>619.48308682154004</c:v>
                </c:pt>
                <c:pt idx="2517">
                  <c:v>619.48090373792604</c:v>
                </c:pt>
                <c:pt idx="2518">
                  <c:v>619.47237833094005</c:v>
                </c:pt>
                <c:pt idx="2519">
                  <c:v>619.47215089020995</c:v>
                </c:pt>
                <c:pt idx="2520">
                  <c:v>619.44487114030005</c:v>
                </c:pt>
                <c:pt idx="2521">
                  <c:v>619.41364179631603</c:v>
                </c:pt>
                <c:pt idx="2522">
                  <c:v>619.35482584421504</c:v>
                </c:pt>
                <c:pt idx="2523">
                  <c:v>619.34173339198401</c:v>
                </c:pt>
                <c:pt idx="2524">
                  <c:v>619.31527644656296</c:v>
                </c:pt>
                <c:pt idx="2525">
                  <c:v>619.29429776473205</c:v>
                </c:pt>
                <c:pt idx="2526">
                  <c:v>619.28601562146105</c:v>
                </c:pt>
                <c:pt idx="2527">
                  <c:v>619.27027508584001</c:v>
                </c:pt>
                <c:pt idx="2528">
                  <c:v>619.26450660545595</c:v>
                </c:pt>
                <c:pt idx="2529">
                  <c:v>619.25883094435903</c:v>
                </c:pt>
                <c:pt idx="2530">
                  <c:v>619.24779232990898</c:v>
                </c:pt>
                <c:pt idx="2531">
                  <c:v>619.21390800702397</c:v>
                </c:pt>
                <c:pt idx="2532">
                  <c:v>619.20702128979804</c:v>
                </c:pt>
                <c:pt idx="2533">
                  <c:v>619.19386123801405</c:v>
                </c:pt>
                <c:pt idx="2534">
                  <c:v>619.18864529519897</c:v>
                </c:pt>
                <c:pt idx="2535">
                  <c:v>619.175907502418</c:v>
                </c:pt>
                <c:pt idx="2536">
                  <c:v>619.14423089886498</c:v>
                </c:pt>
                <c:pt idx="2537">
                  <c:v>619.13934296343598</c:v>
                </c:pt>
                <c:pt idx="2538">
                  <c:v>619.13262264370201</c:v>
                </c:pt>
                <c:pt idx="2539">
                  <c:v>619.12949106716701</c:v>
                </c:pt>
                <c:pt idx="2540">
                  <c:v>619.12560110578204</c:v>
                </c:pt>
                <c:pt idx="2541">
                  <c:v>619.10526191741701</c:v>
                </c:pt>
                <c:pt idx="2542">
                  <c:v>619.08387225560796</c:v>
                </c:pt>
                <c:pt idx="2543">
                  <c:v>619.07861206014502</c:v>
                </c:pt>
                <c:pt idx="2544">
                  <c:v>619.07809470930999</c:v>
                </c:pt>
                <c:pt idx="2545">
                  <c:v>619.05525698328904</c:v>
                </c:pt>
                <c:pt idx="2546">
                  <c:v>619.05170049250796</c:v>
                </c:pt>
                <c:pt idx="2547">
                  <c:v>619.02694403173598</c:v>
                </c:pt>
                <c:pt idx="2548">
                  <c:v>618.95217173023502</c:v>
                </c:pt>
                <c:pt idx="2549">
                  <c:v>618.93876519309094</c:v>
                </c:pt>
                <c:pt idx="2550">
                  <c:v>618.92286207429004</c:v>
                </c:pt>
                <c:pt idx="2551">
                  <c:v>618.88639522798906</c:v>
                </c:pt>
                <c:pt idx="2552">
                  <c:v>618.86780836049695</c:v>
                </c:pt>
                <c:pt idx="2553">
                  <c:v>618.84772350840001</c:v>
                </c:pt>
                <c:pt idx="2554">
                  <c:v>618.831133953983</c:v>
                </c:pt>
                <c:pt idx="2555">
                  <c:v>618.82311300614197</c:v>
                </c:pt>
                <c:pt idx="2556">
                  <c:v>618.82208017299502</c:v>
                </c:pt>
                <c:pt idx="2557">
                  <c:v>618.76013873472004</c:v>
                </c:pt>
                <c:pt idx="2558">
                  <c:v>618.75401684119299</c:v>
                </c:pt>
                <c:pt idx="2559">
                  <c:v>618.72333654174804</c:v>
                </c:pt>
                <c:pt idx="2560">
                  <c:v>618.70784720343795</c:v>
                </c:pt>
                <c:pt idx="2561">
                  <c:v>618.67411271656795</c:v>
                </c:pt>
                <c:pt idx="2562">
                  <c:v>618.64462685643696</c:v>
                </c:pt>
                <c:pt idx="2563">
                  <c:v>618.61298254163705</c:v>
                </c:pt>
                <c:pt idx="2564">
                  <c:v>618.60817887754899</c:v>
                </c:pt>
                <c:pt idx="2565">
                  <c:v>618.60270580743702</c:v>
                </c:pt>
                <c:pt idx="2566">
                  <c:v>618.59111616496705</c:v>
                </c:pt>
                <c:pt idx="2567">
                  <c:v>618.58721674201502</c:v>
                </c:pt>
                <c:pt idx="2568">
                  <c:v>618.57522287214897</c:v>
                </c:pt>
                <c:pt idx="2569">
                  <c:v>618.571445421774</c:v>
                </c:pt>
                <c:pt idx="2570">
                  <c:v>618.51538978859799</c:v>
                </c:pt>
                <c:pt idx="2571">
                  <c:v>618.50574925205103</c:v>
                </c:pt>
                <c:pt idx="2572">
                  <c:v>618.49632650747105</c:v>
                </c:pt>
                <c:pt idx="2573">
                  <c:v>618.48595041297006</c:v>
                </c:pt>
                <c:pt idx="2574">
                  <c:v>618.40586591480997</c:v>
                </c:pt>
                <c:pt idx="2575">
                  <c:v>618.38944272159699</c:v>
                </c:pt>
                <c:pt idx="2576">
                  <c:v>618.36392706528704</c:v>
                </c:pt>
                <c:pt idx="2577">
                  <c:v>618.36259849024304</c:v>
                </c:pt>
                <c:pt idx="2578">
                  <c:v>618.34883706921801</c:v>
                </c:pt>
                <c:pt idx="2579">
                  <c:v>618.33733383002595</c:v>
                </c:pt>
                <c:pt idx="2580">
                  <c:v>618.32525042626503</c:v>
                </c:pt>
                <c:pt idx="2581">
                  <c:v>618.31962792066099</c:v>
                </c:pt>
                <c:pt idx="2582">
                  <c:v>618.28329022598302</c:v>
                </c:pt>
                <c:pt idx="2583">
                  <c:v>618.26905315267504</c:v>
                </c:pt>
                <c:pt idx="2584">
                  <c:v>618.26530133451104</c:v>
                </c:pt>
                <c:pt idx="2585">
                  <c:v>618.26483685312803</c:v>
                </c:pt>
                <c:pt idx="2586">
                  <c:v>618.21911263214997</c:v>
                </c:pt>
                <c:pt idx="2587">
                  <c:v>618.20438804431899</c:v>
                </c:pt>
                <c:pt idx="2588">
                  <c:v>618.19808961364004</c:v>
                </c:pt>
                <c:pt idx="2589">
                  <c:v>618.14164497284003</c:v>
                </c:pt>
                <c:pt idx="2590">
                  <c:v>618.13612960761998</c:v>
                </c:pt>
                <c:pt idx="2591">
                  <c:v>618.074454841396</c:v>
                </c:pt>
                <c:pt idx="2592">
                  <c:v>617.97294160504998</c:v>
                </c:pt>
                <c:pt idx="2593">
                  <c:v>617.97101011838697</c:v>
                </c:pt>
                <c:pt idx="2594">
                  <c:v>617.78068875358304</c:v>
                </c:pt>
                <c:pt idx="2595">
                  <c:v>617.760676447332</c:v>
                </c:pt>
                <c:pt idx="2596">
                  <c:v>617.74101037323101</c:v>
                </c:pt>
                <c:pt idx="2597">
                  <c:v>617.71586496035104</c:v>
                </c:pt>
                <c:pt idx="2598">
                  <c:v>617.66799655601096</c:v>
                </c:pt>
                <c:pt idx="2599">
                  <c:v>617.66347632217298</c:v>
                </c:pt>
                <c:pt idx="2600">
                  <c:v>617.65841456199405</c:v>
                </c:pt>
                <c:pt idx="2601">
                  <c:v>617.60741765850003</c:v>
                </c:pt>
                <c:pt idx="2602">
                  <c:v>617.59567429877097</c:v>
                </c:pt>
                <c:pt idx="2603">
                  <c:v>617.58771689052799</c:v>
                </c:pt>
                <c:pt idx="2604">
                  <c:v>617.57931951059197</c:v>
                </c:pt>
                <c:pt idx="2605">
                  <c:v>617.54001476334497</c:v>
                </c:pt>
                <c:pt idx="2606">
                  <c:v>617.49141505438899</c:v>
                </c:pt>
                <c:pt idx="2607">
                  <c:v>617.48635224960594</c:v>
                </c:pt>
                <c:pt idx="2608">
                  <c:v>617.47809356603705</c:v>
                </c:pt>
                <c:pt idx="2609">
                  <c:v>617.47024445367595</c:v>
                </c:pt>
                <c:pt idx="2610">
                  <c:v>617.45625648622195</c:v>
                </c:pt>
                <c:pt idx="2611">
                  <c:v>617.42661451685603</c:v>
                </c:pt>
                <c:pt idx="2612">
                  <c:v>617.41275492012005</c:v>
                </c:pt>
                <c:pt idx="2613">
                  <c:v>617.40786137011901</c:v>
                </c:pt>
                <c:pt idx="2614">
                  <c:v>617.30726681674696</c:v>
                </c:pt>
                <c:pt idx="2615">
                  <c:v>617.30190655273304</c:v>
                </c:pt>
                <c:pt idx="2616">
                  <c:v>617.25232916640095</c:v>
                </c:pt>
                <c:pt idx="2617">
                  <c:v>617.22335465054903</c:v>
                </c:pt>
                <c:pt idx="2618">
                  <c:v>617.19020715939905</c:v>
                </c:pt>
                <c:pt idx="2619">
                  <c:v>617.18066077915501</c:v>
                </c:pt>
                <c:pt idx="2620">
                  <c:v>617.15078111150899</c:v>
                </c:pt>
                <c:pt idx="2621">
                  <c:v>617.12260174709604</c:v>
                </c:pt>
                <c:pt idx="2622">
                  <c:v>617.119111700232</c:v>
                </c:pt>
                <c:pt idx="2623">
                  <c:v>617.11253837019399</c:v>
                </c:pt>
                <c:pt idx="2624">
                  <c:v>617.10202425737998</c:v>
                </c:pt>
                <c:pt idx="2625">
                  <c:v>617.09987665640699</c:v>
                </c:pt>
                <c:pt idx="2626">
                  <c:v>617.08588136601202</c:v>
                </c:pt>
                <c:pt idx="2627">
                  <c:v>617.03739521948603</c:v>
                </c:pt>
                <c:pt idx="2628">
                  <c:v>617.00704974766404</c:v>
                </c:pt>
                <c:pt idx="2629">
                  <c:v>616.96084808705302</c:v>
                </c:pt>
                <c:pt idx="2630">
                  <c:v>616.96072862114295</c:v>
                </c:pt>
                <c:pt idx="2631">
                  <c:v>616.95544541942002</c:v>
                </c:pt>
                <c:pt idx="2632">
                  <c:v>616.95212487131505</c:v>
                </c:pt>
                <c:pt idx="2633">
                  <c:v>616.93897006022996</c:v>
                </c:pt>
                <c:pt idx="2634">
                  <c:v>616.88719332994799</c:v>
                </c:pt>
                <c:pt idx="2635">
                  <c:v>616.86549862764502</c:v>
                </c:pt>
                <c:pt idx="2636">
                  <c:v>616.82850848579005</c:v>
                </c:pt>
                <c:pt idx="2637">
                  <c:v>616.77229504379602</c:v>
                </c:pt>
                <c:pt idx="2638">
                  <c:v>616.69655093980703</c:v>
                </c:pt>
                <c:pt idx="2639">
                  <c:v>616.69115278292395</c:v>
                </c:pt>
                <c:pt idx="2640">
                  <c:v>616.66610139345698</c:v>
                </c:pt>
                <c:pt idx="2641">
                  <c:v>616.65947749503005</c:v>
                </c:pt>
                <c:pt idx="2642">
                  <c:v>616.59825462921697</c:v>
                </c:pt>
                <c:pt idx="2643">
                  <c:v>616.56519067227896</c:v>
                </c:pt>
                <c:pt idx="2644">
                  <c:v>616.55077911196599</c:v>
                </c:pt>
                <c:pt idx="2645">
                  <c:v>616.53165964546997</c:v>
                </c:pt>
                <c:pt idx="2646">
                  <c:v>616.49520528254402</c:v>
                </c:pt>
                <c:pt idx="2647">
                  <c:v>616.46636291470304</c:v>
                </c:pt>
                <c:pt idx="2648">
                  <c:v>616.45304886011195</c:v>
                </c:pt>
                <c:pt idx="2649">
                  <c:v>616.44650287343302</c:v>
                </c:pt>
                <c:pt idx="2650">
                  <c:v>616.41798075675604</c:v>
                </c:pt>
                <c:pt idx="2651">
                  <c:v>616.41664666712802</c:v>
                </c:pt>
                <c:pt idx="2652">
                  <c:v>616.40263870249203</c:v>
                </c:pt>
                <c:pt idx="2653">
                  <c:v>616.34768954722495</c:v>
                </c:pt>
                <c:pt idx="2654">
                  <c:v>616.33724740057505</c:v>
                </c:pt>
                <c:pt idx="2655">
                  <c:v>616.33577565771304</c:v>
                </c:pt>
                <c:pt idx="2656">
                  <c:v>616.31887898944603</c:v>
                </c:pt>
                <c:pt idx="2657">
                  <c:v>616.29724866195397</c:v>
                </c:pt>
                <c:pt idx="2658">
                  <c:v>616.28947147472002</c:v>
                </c:pt>
                <c:pt idx="2659">
                  <c:v>616.25981605079198</c:v>
                </c:pt>
                <c:pt idx="2660">
                  <c:v>616.23674857255298</c:v>
                </c:pt>
                <c:pt idx="2661">
                  <c:v>616.13793353761196</c:v>
                </c:pt>
                <c:pt idx="2662">
                  <c:v>616.11171191353503</c:v>
                </c:pt>
                <c:pt idx="2663">
                  <c:v>616.10014963926005</c:v>
                </c:pt>
                <c:pt idx="2664">
                  <c:v>616.08587280840595</c:v>
                </c:pt>
                <c:pt idx="2665">
                  <c:v>616.08093701519101</c:v>
                </c:pt>
                <c:pt idx="2666">
                  <c:v>616.07362035377298</c:v>
                </c:pt>
                <c:pt idx="2667">
                  <c:v>615.96999835753195</c:v>
                </c:pt>
                <c:pt idx="2668">
                  <c:v>615.95207206113605</c:v>
                </c:pt>
                <c:pt idx="2669">
                  <c:v>615.92497824688201</c:v>
                </c:pt>
                <c:pt idx="2670">
                  <c:v>615.90930871954197</c:v>
                </c:pt>
                <c:pt idx="2671">
                  <c:v>615.88205675659697</c:v>
                </c:pt>
                <c:pt idx="2672">
                  <c:v>615.83087565879703</c:v>
                </c:pt>
                <c:pt idx="2673">
                  <c:v>615.81911110655301</c:v>
                </c:pt>
                <c:pt idx="2674">
                  <c:v>615.80667954148805</c:v>
                </c:pt>
                <c:pt idx="2675">
                  <c:v>615.63254720577697</c:v>
                </c:pt>
                <c:pt idx="2676">
                  <c:v>615.613209414435</c:v>
                </c:pt>
                <c:pt idx="2677">
                  <c:v>615.57872388794704</c:v>
                </c:pt>
                <c:pt idx="2678">
                  <c:v>615.57720462621103</c:v>
                </c:pt>
                <c:pt idx="2679">
                  <c:v>615.56715720032196</c:v>
                </c:pt>
                <c:pt idx="2680">
                  <c:v>615.51113093744505</c:v>
                </c:pt>
                <c:pt idx="2681">
                  <c:v>615.47905623517795</c:v>
                </c:pt>
                <c:pt idx="2682">
                  <c:v>615.44691877473997</c:v>
                </c:pt>
                <c:pt idx="2683">
                  <c:v>615.43281787333399</c:v>
                </c:pt>
                <c:pt idx="2684">
                  <c:v>615.41933471568996</c:v>
                </c:pt>
                <c:pt idx="2685">
                  <c:v>615.39336476701601</c:v>
                </c:pt>
                <c:pt idx="2686">
                  <c:v>615.37910128404496</c:v>
                </c:pt>
                <c:pt idx="2687">
                  <c:v>615.24123665160698</c:v>
                </c:pt>
                <c:pt idx="2688">
                  <c:v>615.18289418467998</c:v>
                </c:pt>
                <c:pt idx="2689">
                  <c:v>615.17787378594096</c:v>
                </c:pt>
                <c:pt idx="2690">
                  <c:v>615.16055209668798</c:v>
                </c:pt>
                <c:pt idx="2691">
                  <c:v>615.15891691626405</c:v>
                </c:pt>
                <c:pt idx="2692">
                  <c:v>615.15786535530196</c:v>
                </c:pt>
                <c:pt idx="2693">
                  <c:v>615.13935383992305</c:v>
                </c:pt>
                <c:pt idx="2694">
                  <c:v>615.12390874509697</c:v>
                </c:pt>
                <c:pt idx="2695">
                  <c:v>615.121851299063</c:v>
                </c:pt>
                <c:pt idx="2696">
                  <c:v>615.10935581431499</c:v>
                </c:pt>
                <c:pt idx="2697">
                  <c:v>615.06406533368704</c:v>
                </c:pt>
                <c:pt idx="2698">
                  <c:v>615.05171157944096</c:v>
                </c:pt>
                <c:pt idx="2699">
                  <c:v>615.03747698991401</c:v>
                </c:pt>
                <c:pt idx="2700">
                  <c:v>615.02818317532501</c:v>
                </c:pt>
                <c:pt idx="2701">
                  <c:v>614.99441538397502</c:v>
                </c:pt>
                <c:pt idx="2702">
                  <c:v>614.98663652763901</c:v>
                </c:pt>
                <c:pt idx="2703">
                  <c:v>614.97377802958295</c:v>
                </c:pt>
                <c:pt idx="2704">
                  <c:v>614.96975645620796</c:v>
                </c:pt>
                <c:pt idx="2705">
                  <c:v>614.96763987836698</c:v>
                </c:pt>
                <c:pt idx="2706">
                  <c:v>614.95770527398201</c:v>
                </c:pt>
                <c:pt idx="2707">
                  <c:v>614.92630714035704</c:v>
                </c:pt>
                <c:pt idx="2708">
                  <c:v>614.89697423550899</c:v>
                </c:pt>
                <c:pt idx="2709">
                  <c:v>614.87746684381602</c:v>
                </c:pt>
                <c:pt idx="2710">
                  <c:v>614.86935817461097</c:v>
                </c:pt>
                <c:pt idx="2711">
                  <c:v>614.86700043600104</c:v>
                </c:pt>
                <c:pt idx="2712">
                  <c:v>614.81718713843998</c:v>
                </c:pt>
                <c:pt idx="2713">
                  <c:v>614.80632607279699</c:v>
                </c:pt>
                <c:pt idx="2714">
                  <c:v>614.78502726520401</c:v>
                </c:pt>
                <c:pt idx="2715">
                  <c:v>614.64261796669996</c:v>
                </c:pt>
                <c:pt idx="2716">
                  <c:v>614.64125205308596</c:v>
                </c:pt>
                <c:pt idx="2717">
                  <c:v>614.61857330731004</c:v>
                </c:pt>
                <c:pt idx="2718">
                  <c:v>614.55748552470595</c:v>
                </c:pt>
                <c:pt idx="2719">
                  <c:v>614.463923593152</c:v>
                </c:pt>
                <c:pt idx="2720">
                  <c:v>614.43992487801904</c:v>
                </c:pt>
                <c:pt idx="2721">
                  <c:v>614.41287041548696</c:v>
                </c:pt>
                <c:pt idx="2722">
                  <c:v>614.41075063806102</c:v>
                </c:pt>
                <c:pt idx="2723">
                  <c:v>614.31142360755496</c:v>
                </c:pt>
                <c:pt idx="2724">
                  <c:v>614.30550652563102</c:v>
                </c:pt>
                <c:pt idx="2725">
                  <c:v>614.28428781397304</c:v>
                </c:pt>
                <c:pt idx="2726">
                  <c:v>614.28063374470605</c:v>
                </c:pt>
                <c:pt idx="2727">
                  <c:v>614.23138398108404</c:v>
                </c:pt>
                <c:pt idx="2728">
                  <c:v>614.22447005563299</c:v>
                </c:pt>
                <c:pt idx="2729">
                  <c:v>614.20280044218805</c:v>
                </c:pt>
                <c:pt idx="2730">
                  <c:v>614.14558634092998</c:v>
                </c:pt>
                <c:pt idx="2731">
                  <c:v>614.13837278168398</c:v>
                </c:pt>
                <c:pt idx="2732">
                  <c:v>614.12453992013195</c:v>
                </c:pt>
                <c:pt idx="2733">
                  <c:v>614.09774124283297</c:v>
                </c:pt>
                <c:pt idx="2734">
                  <c:v>614.07384490891104</c:v>
                </c:pt>
                <c:pt idx="2735">
                  <c:v>614.06180692271403</c:v>
                </c:pt>
                <c:pt idx="2736">
                  <c:v>614.02665603327102</c:v>
                </c:pt>
                <c:pt idx="2737">
                  <c:v>613.99132182554501</c:v>
                </c:pt>
                <c:pt idx="2738">
                  <c:v>613.99063306993105</c:v>
                </c:pt>
                <c:pt idx="2739">
                  <c:v>613.92944000696502</c:v>
                </c:pt>
                <c:pt idx="2740">
                  <c:v>613.91518118942497</c:v>
                </c:pt>
                <c:pt idx="2741">
                  <c:v>613.89846755641895</c:v>
                </c:pt>
                <c:pt idx="2742">
                  <c:v>613.87254288331701</c:v>
                </c:pt>
                <c:pt idx="2743">
                  <c:v>613.83667749448796</c:v>
                </c:pt>
                <c:pt idx="2744">
                  <c:v>613.83231423009295</c:v>
                </c:pt>
                <c:pt idx="2745">
                  <c:v>613.81398120566496</c:v>
                </c:pt>
                <c:pt idx="2746">
                  <c:v>613.77334135040496</c:v>
                </c:pt>
                <c:pt idx="2747">
                  <c:v>613.74359911380805</c:v>
                </c:pt>
                <c:pt idx="2748">
                  <c:v>613.72822714810104</c:v>
                </c:pt>
                <c:pt idx="2749">
                  <c:v>613.60732038401102</c:v>
                </c:pt>
                <c:pt idx="2750">
                  <c:v>613.60123914251903</c:v>
                </c:pt>
                <c:pt idx="2751">
                  <c:v>613.58082507381903</c:v>
                </c:pt>
                <c:pt idx="2752">
                  <c:v>613.576165356106</c:v>
                </c:pt>
                <c:pt idx="2753">
                  <c:v>613.55376439671204</c:v>
                </c:pt>
                <c:pt idx="2754">
                  <c:v>613.50492685649897</c:v>
                </c:pt>
                <c:pt idx="2755">
                  <c:v>613.47151830037399</c:v>
                </c:pt>
                <c:pt idx="2756">
                  <c:v>613.44894579061804</c:v>
                </c:pt>
                <c:pt idx="2757">
                  <c:v>613.44180057070798</c:v>
                </c:pt>
                <c:pt idx="2758">
                  <c:v>613.42048634625803</c:v>
                </c:pt>
                <c:pt idx="2759">
                  <c:v>613.40731735941097</c:v>
                </c:pt>
                <c:pt idx="2760">
                  <c:v>613.39471308775705</c:v>
                </c:pt>
                <c:pt idx="2761">
                  <c:v>613.374548709961</c:v>
                </c:pt>
                <c:pt idx="2762">
                  <c:v>613.29757189110796</c:v>
                </c:pt>
                <c:pt idx="2763">
                  <c:v>613.29171521748799</c:v>
                </c:pt>
                <c:pt idx="2764">
                  <c:v>613.24672572152997</c:v>
                </c:pt>
                <c:pt idx="2765">
                  <c:v>613.17737254761505</c:v>
                </c:pt>
                <c:pt idx="2766">
                  <c:v>613.16875901900903</c:v>
                </c:pt>
                <c:pt idx="2767">
                  <c:v>613.16151688420905</c:v>
                </c:pt>
                <c:pt idx="2768">
                  <c:v>613.15295008253395</c:v>
                </c:pt>
                <c:pt idx="2769">
                  <c:v>613.13525831374398</c:v>
                </c:pt>
                <c:pt idx="2770">
                  <c:v>613.11970490540898</c:v>
                </c:pt>
                <c:pt idx="2771">
                  <c:v>613.10844729761004</c:v>
                </c:pt>
                <c:pt idx="2772">
                  <c:v>613.09272250435299</c:v>
                </c:pt>
                <c:pt idx="2773">
                  <c:v>613.03565159093205</c:v>
                </c:pt>
                <c:pt idx="2774">
                  <c:v>613.00894247149597</c:v>
                </c:pt>
                <c:pt idx="2775">
                  <c:v>612.94740000578395</c:v>
                </c:pt>
                <c:pt idx="2776">
                  <c:v>612.92253114756295</c:v>
                </c:pt>
                <c:pt idx="2777">
                  <c:v>612.80222266726196</c:v>
                </c:pt>
                <c:pt idx="2778">
                  <c:v>612.79548888665795</c:v>
                </c:pt>
                <c:pt idx="2779">
                  <c:v>612.70526749512101</c:v>
                </c:pt>
                <c:pt idx="2780">
                  <c:v>612.65468179408697</c:v>
                </c:pt>
                <c:pt idx="2781">
                  <c:v>612.63344290893201</c:v>
                </c:pt>
                <c:pt idx="2782">
                  <c:v>612.622555509162</c:v>
                </c:pt>
                <c:pt idx="2783">
                  <c:v>612.56172432050403</c:v>
                </c:pt>
                <c:pt idx="2784">
                  <c:v>612.52103421454399</c:v>
                </c:pt>
                <c:pt idx="2785">
                  <c:v>612.51884318013595</c:v>
                </c:pt>
                <c:pt idx="2786">
                  <c:v>612.48458062567397</c:v>
                </c:pt>
                <c:pt idx="2787">
                  <c:v>612.43329760059601</c:v>
                </c:pt>
                <c:pt idx="2788">
                  <c:v>612.35938611164602</c:v>
                </c:pt>
                <c:pt idx="2789">
                  <c:v>612.35590182762303</c:v>
                </c:pt>
                <c:pt idx="2790">
                  <c:v>612.32965053214298</c:v>
                </c:pt>
                <c:pt idx="2791">
                  <c:v>612.31488479476002</c:v>
                </c:pt>
                <c:pt idx="2792">
                  <c:v>612.31155909333302</c:v>
                </c:pt>
                <c:pt idx="2793">
                  <c:v>612.30433826221702</c:v>
                </c:pt>
                <c:pt idx="2794">
                  <c:v>612.30148358475299</c:v>
                </c:pt>
                <c:pt idx="2795">
                  <c:v>612.22135022604402</c:v>
                </c:pt>
                <c:pt idx="2796">
                  <c:v>612.21827553273295</c:v>
                </c:pt>
                <c:pt idx="2797">
                  <c:v>612.20588575372506</c:v>
                </c:pt>
                <c:pt idx="2798">
                  <c:v>612.20361843123203</c:v>
                </c:pt>
                <c:pt idx="2799">
                  <c:v>612.10928303041396</c:v>
                </c:pt>
                <c:pt idx="2800">
                  <c:v>612.10156712596597</c:v>
                </c:pt>
                <c:pt idx="2801">
                  <c:v>612.05736933531296</c:v>
                </c:pt>
                <c:pt idx="2802">
                  <c:v>612.04986874125302</c:v>
                </c:pt>
                <c:pt idx="2803">
                  <c:v>611.99990645439698</c:v>
                </c:pt>
                <c:pt idx="2804">
                  <c:v>611.99274580069402</c:v>
                </c:pt>
                <c:pt idx="2805">
                  <c:v>611.97489806204203</c:v>
                </c:pt>
                <c:pt idx="2806">
                  <c:v>611.95915428555804</c:v>
                </c:pt>
                <c:pt idx="2807">
                  <c:v>611.90359219929599</c:v>
                </c:pt>
                <c:pt idx="2808">
                  <c:v>611.85397807869504</c:v>
                </c:pt>
                <c:pt idx="2809">
                  <c:v>611.803049098781</c:v>
                </c:pt>
                <c:pt idx="2810">
                  <c:v>611.79952292063103</c:v>
                </c:pt>
                <c:pt idx="2811">
                  <c:v>611.79767150156704</c:v>
                </c:pt>
                <c:pt idx="2812">
                  <c:v>611.73424098031296</c:v>
                </c:pt>
                <c:pt idx="2813">
                  <c:v>611.72396426610101</c:v>
                </c:pt>
                <c:pt idx="2814">
                  <c:v>611.72146725748996</c:v>
                </c:pt>
                <c:pt idx="2815">
                  <c:v>611.72053330278902</c:v>
                </c:pt>
                <c:pt idx="2816">
                  <c:v>611.70538301973295</c:v>
                </c:pt>
                <c:pt idx="2817">
                  <c:v>611.67544378862101</c:v>
                </c:pt>
                <c:pt idx="2818">
                  <c:v>611.67254966759003</c:v>
                </c:pt>
                <c:pt idx="2819">
                  <c:v>611.66003286788202</c:v>
                </c:pt>
                <c:pt idx="2820">
                  <c:v>611.62299638998695</c:v>
                </c:pt>
                <c:pt idx="2821">
                  <c:v>611.55801745660006</c:v>
                </c:pt>
                <c:pt idx="2822">
                  <c:v>611.53220912669997</c:v>
                </c:pt>
                <c:pt idx="2823">
                  <c:v>611.52619331348603</c:v>
                </c:pt>
                <c:pt idx="2824">
                  <c:v>611.49629454734804</c:v>
                </c:pt>
                <c:pt idx="2825">
                  <c:v>611.47810919120002</c:v>
                </c:pt>
                <c:pt idx="2826">
                  <c:v>611.476793055077</c:v>
                </c:pt>
                <c:pt idx="2827">
                  <c:v>611.369258958209</c:v>
                </c:pt>
                <c:pt idx="2828">
                  <c:v>611.29843532331302</c:v>
                </c:pt>
                <c:pt idx="2829">
                  <c:v>611.279306098608</c:v>
                </c:pt>
                <c:pt idx="2830">
                  <c:v>611.14288909840604</c:v>
                </c:pt>
                <c:pt idx="2831">
                  <c:v>611.14130941920496</c:v>
                </c:pt>
                <c:pt idx="2832">
                  <c:v>611.084538278639</c:v>
                </c:pt>
                <c:pt idx="2833">
                  <c:v>611.05307111703905</c:v>
                </c:pt>
                <c:pt idx="2834">
                  <c:v>611.02957333926497</c:v>
                </c:pt>
                <c:pt idx="2835">
                  <c:v>611.01478650644799</c:v>
                </c:pt>
                <c:pt idx="2836">
                  <c:v>611.00675230778995</c:v>
                </c:pt>
                <c:pt idx="2837">
                  <c:v>610.995015194036</c:v>
                </c:pt>
                <c:pt idx="2838">
                  <c:v>610.980882788553</c:v>
                </c:pt>
                <c:pt idx="2839">
                  <c:v>610.96218878336094</c:v>
                </c:pt>
                <c:pt idx="2840">
                  <c:v>610.94722226992803</c:v>
                </c:pt>
                <c:pt idx="2841">
                  <c:v>610.94427412804396</c:v>
                </c:pt>
                <c:pt idx="2842">
                  <c:v>610.91420512644004</c:v>
                </c:pt>
                <c:pt idx="2843">
                  <c:v>610.84338741885699</c:v>
                </c:pt>
                <c:pt idx="2844">
                  <c:v>610.78720557424197</c:v>
                </c:pt>
                <c:pt idx="2845">
                  <c:v>610.76009903595605</c:v>
                </c:pt>
                <c:pt idx="2846">
                  <c:v>610.72981847247695</c:v>
                </c:pt>
                <c:pt idx="2847">
                  <c:v>610.72512560523603</c:v>
                </c:pt>
                <c:pt idx="2848">
                  <c:v>610.72372884260403</c:v>
                </c:pt>
                <c:pt idx="2849">
                  <c:v>610.71085256836705</c:v>
                </c:pt>
                <c:pt idx="2850">
                  <c:v>610.67995313068195</c:v>
                </c:pt>
                <c:pt idx="2851">
                  <c:v>610.63096480875095</c:v>
                </c:pt>
                <c:pt idx="2852">
                  <c:v>610.611065196043</c:v>
                </c:pt>
                <c:pt idx="2853">
                  <c:v>610.55072325919696</c:v>
                </c:pt>
                <c:pt idx="2854">
                  <c:v>610.51427568699899</c:v>
                </c:pt>
                <c:pt idx="2855">
                  <c:v>610.467143931691</c:v>
                </c:pt>
                <c:pt idx="2856">
                  <c:v>610.46363517426801</c:v>
                </c:pt>
                <c:pt idx="2857">
                  <c:v>610.45410678302301</c:v>
                </c:pt>
                <c:pt idx="2858">
                  <c:v>610.40501675162602</c:v>
                </c:pt>
                <c:pt idx="2859">
                  <c:v>610.36309542186598</c:v>
                </c:pt>
                <c:pt idx="2860">
                  <c:v>610.31143810182095</c:v>
                </c:pt>
                <c:pt idx="2861">
                  <c:v>610.25472013579497</c:v>
                </c:pt>
                <c:pt idx="2862">
                  <c:v>610.13888505921204</c:v>
                </c:pt>
                <c:pt idx="2863">
                  <c:v>610.09600107623498</c:v>
                </c:pt>
                <c:pt idx="2864">
                  <c:v>609.96840838374396</c:v>
                </c:pt>
                <c:pt idx="2865">
                  <c:v>609.95593135522995</c:v>
                </c:pt>
                <c:pt idx="2866">
                  <c:v>609.94366073393098</c:v>
                </c:pt>
                <c:pt idx="2867">
                  <c:v>609.85020100168799</c:v>
                </c:pt>
                <c:pt idx="2868">
                  <c:v>609.849799111881</c:v>
                </c:pt>
                <c:pt idx="2869">
                  <c:v>609.83191916476198</c:v>
                </c:pt>
                <c:pt idx="2870">
                  <c:v>609.82845351697097</c:v>
                </c:pt>
                <c:pt idx="2871">
                  <c:v>609.70521706028205</c:v>
                </c:pt>
                <c:pt idx="2872">
                  <c:v>609.639010977971</c:v>
                </c:pt>
                <c:pt idx="2873">
                  <c:v>609.606950652161</c:v>
                </c:pt>
                <c:pt idx="2874">
                  <c:v>609.59218624017399</c:v>
                </c:pt>
                <c:pt idx="2875">
                  <c:v>609.52082622752698</c:v>
                </c:pt>
                <c:pt idx="2876">
                  <c:v>609.51867566339797</c:v>
                </c:pt>
                <c:pt idx="2877">
                  <c:v>609.51144698243195</c:v>
                </c:pt>
                <c:pt idx="2878">
                  <c:v>609.46226934620699</c:v>
                </c:pt>
                <c:pt idx="2879">
                  <c:v>609.40454719259799</c:v>
                </c:pt>
                <c:pt idx="2880">
                  <c:v>609.39545579925596</c:v>
                </c:pt>
                <c:pt idx="2881">
                  <c:v>609.38310175841298</c:v>
                </c:pt>
                <c:pt idx="2882">
                  <c:v>609.350365827877</c:v>
                </c:pt>
                <c:pt idx="2883">
                  <c:v>609.34261442489105</c:v>
                </c:pt>
                <c:pt idx="2884">
                  <c:v>609.33530483729101</c:v>
                </c:pt>
                <c:pt idx="2885">
                  <c:v>609.25969451482797</c:v>
                </c:pt>
                <c:pt idx="2886">
                  <c:v>609.25628255949505</c:v>
                </c:pt>
                <c:pt idx="2887">
                  <c:v>609.22354843511596</c:v>
                </c:pt>
                <c:pt idx="2888">
                  <c:v>609.15626834854402</c:v>
                </c:pt>
                <c:pt idx="2889">
                  <c:v>609.12775394775599</c:v>
                </c:pt>
                <c:pt idx="2890">
                  <c:v>609.09064066321105</c:v>
                </c:pt>
                <c:pt idx="2891">
                  <c:v>609.07401764448002</c:v>
                </c:pt>
                <c:pt idx="2892">
                  <c:v>609.07395723425896</c:v>
                </c:pt>
                <c:pt idx="2893">
                  <c:v>609.01170560925505</c:v>
                </c:pt>
                <c:pt idx="2894">
                  <c:v>608.99926646125198</c:v>
                </c:pt>
                <c:pt idx="2895">
                  <c:v>608.97923179695999</c:v>
                </c:pt>
                <c:pt idx="2896">
                  <c:v>608.92630944999098</c:v>
                </c:pt>
                <c:pt idx="2897">
                  <c:v>608.90704256292497</c:v>
                </c:pt>
                <c:pt idx="2898">
                  <c:v>608.86216972883506</c:v>
                </c:pt>
                <c:pt idx="2899">
                  <c:v>608.85565099717098</c:v>
                </c:pt>
                <c:pt idx="2900">
                  <c:v>608.85242362115901</c:v>
                </c:pt>
                <c:pt idx="2901">
                  <c:v>608.84467519764803</c:v>
                </c:pt>
                <c:pt idx="2902">
                  <c:v>608.81980477648904</c:v>
                </c:pt>
                <c:pt idx="2903">
                  <c:v>608.78577546359702</c:v>
                </c:pt>
                <c:pt idx="2904">
                  <c:v>608.70942807346398</c:v>
                </c:pt>
                <c:pt idx="2905">
                  <c:v>608.68814760404405</c:v>
                </c:pt>
                <c:pt idx="2906">
                  <c:v>608.66275486224902</c:v>
                </c:pt>
                <c:pt idx="2907">
                  <c:v>608.65597659634795</c:v>
                </c:pt>
                <c:pt idx="2908">
                  <c:v>608.63746284916101</c:v>
                </c:pt>
                <c:pt idx="2909">
                  <c:v>608.59367378807997</c:v>
                </c:pt>
                <c:pt idx="2910">
                  <c:v>608.58653795485702</c:v>
                </c:pt>
                <c:pt idx="2911">
                  <c:v>608.58219487537599</c:v>
                </c:pt>
                <c:pt idx="2912">
                  <c:v>608.58030648425097</c:v>
                </c:pt>
                <c:pt idx="2913">
                  <c:v>608.57807603008905</c:v>
                </c:pt>
                <c:pt idx="2914">
                  <c:v>608.57310297324295</c:v>
                </c:pt>
                <c:pt idx="2915">
                  <c:v>608.45334824260999</c:v>
                </c:pt>
                <c:pt idx="2916">
                  <c:v>608.39848495620402</c:v>
                </c:pt>
                <c:pt idx="2917">
                  <c:v>608.39562131183595</c:v>
                </c:pt>
                <c:pt idx="2918">
                  <c:v>608.39033549669603</c:v>
                </c:pt>
                <c:pt idx="2919">
                  <c:v>608.28172261514101</c:v>
                </c:pt>
                <c:pt idx="2920">
                  <c:v>608.20088789429701</c:v>
                </c:pt>
                <c:pt idx="2921">
                  <c:v>608.131310367727</c:v>
                </c:pt>
                <c:pt idx="2922">
                  <c:v>608.12775136276605</c:v>
                </c:pt>
                <c:pt idx="2923">
                  <c:v>608.12534530288099</c:v>
                </c:pt>
                <c:pt idx="2924">
                  <c:v>608.11721832275703</c:v>
                </c:pt>
                <c:pt idx="2925">
                  <c:v>608.11714283870901</c:v>
                </c:pt>
                <c:pt idx="2926">
                  <c:v>608.11243185975195</c:v>
                </c:pt>
                <c:pt idx="2927">
                  <c:v>608.10076403746802</c:v>
                </c:pt>
                <c:pt idx="2928">
                  <c:v>608.077240899559</c:v>
                </c:pt>
                <c:pt idx="2929">
                  <c:v>608.06490414220298</c:v>
                </c:pt>
                <c:pt idx="2930">
                  <c:v>607.97768815214499</c:v>
                </c:pt>
                <c:pt idx="2931">
                  <c:v>607.96899259323095</c:v>
                </c:pt>
                <c:pt idx="2932">
                  <c:v>607.93651806366904</c:v>
                </c:pt>
                <c:pt idx="2933">
                  <c:v>607.88069448979002</c:v>
                </c:pt>
                <c:pt idx="2934">
                  <c:v>607.85999031953702</c:v>
                </c:pt>
                <c:pt idx="2935">
                  <c:v>607.83909720109204</c:v>
                </c:pt>
                <c:pt idx="2936">
                  <c:v>607.80388434542203</c:v>
                </c:pt>
                <c:pt idx="2937">
                  <c:v>607.728000263951</c:v>
                </c:pt>
                <c:pt idx="2938">
                  <c:v>607.71111468310403</c:v>
                </c:pt>
                <c:pt idx="2939">
                  <c:v>607.59021544468499</c:v>
                </c:pt>
                <c:pt idx="2940">
                  <c:v>607.56809859341399</c:v>
                </c:pt>
                <c:pt idx="2941">
                  <c:v>607.52104000827103</c:v>
                </c:pt>
                <c:pt idx="2942">
                  <c:v>607.51254570365802</c:v>
                </c:pt>
                <c:pt idx="2943">
                  <c:v>607.49376834154498</c:v>
                </c:pt>
                <c:pt idx="2944">
                  <c:v>607.44163208923101</c:v>
                </c:pt>
                <c:pt idx="2945">
                  <c:v>607.43697194238405</c:v>
                </c:pt>
                <c:pt idx="2946">
                  <c:v>607.41465203427504</c:v>
                </c:pt>
                <c:pt idx="2947">
                  <c:v>607.39441997284405</c:v>
                </c:pt>
                <c:pt idx="2948">
                  <c:v>607.37715223221699</c:v>
                </c:pt>
                <c:pt idx="2949">
                  <c:v>607.36084413103504</c:v>
                </c:pt>
                <c:pt idx="2950">
                  <c:v>607.33984693196101</c:v>
                </c:pt>
                <c:pt idx="2951">
                  <c:v>607.32926942204699</c:v>
                </c:pt>
                <c:pt idx="2952">
                  <c:v>607.28219758807904</c:v>
                </c:pt>
                <c:pt idx="2953">
                  <c:v>607.27892500397797</c:v>
                </c:pt>
                <c:pt idx="2954">
                  <c:v>607.27419108925005</c:v>
                </c:pt>
                <c:pt idx="2955">
                  <c:v>607.25697410636701</c:v>
                </c:pt>
                <c:pt idx="2956">
                  <c:v>607.15444083244699</c:v>
                </c:pt>
                <c:pt idx="2957">
                  <c:v>607.13172560571502</c:v>
                </c:pt>
                <c:pt idx="2958">
                  <c:v>607.11054639288295</c:v>
                </c:pt>
                <c:pt idx="2959">
                  <c:v>607.09440342124299</c:v>
                </c:pt>
                <c:pt idx="2960">
                  <c:v>607.06314487803502</c:v>
                </c:pt>
                <c:pt idx="2961">
                  <c:v>607.05388428348294</c:v>
                </c:pt>
                <c:pt idx="2962">
                  <c:v>607.043259901037</c:v>
                </c:pt>
                <c:pt idx="2963">
                  <c:v>607.02172751776698</c:v>
                </c:pt>
                <c:pt idx="2964">
                  <c:v>606.99398376859403</c:v>
                </c:pt>
                <c:pt idx="2965">
                  <c:v>606.97456484801205</c:v>
                </c:pt>
                <c:pt idx="2966">
                  <c:v>606.95947873867397</c:v>
                </c:pt>
                <c:pt idx="2967">
                  <c:v>606.92451934875999</c:v>
                </c:pt>
                <c:pt idx="2968">
                  <c:v>606.92136905496602</c:v>
                </c:pt>
                <c:pt idx="2969">
                  <c:v>606.89827759227501</c:v>
                </c:pt>
                <c:pt idx="2970">
                  <c:v>606.79665032299499</c:v>
                </c:pt>
                <c:pt idx="2971">
                  <c:v>606.78017246012701</c:v>
                </c:pt>
                <c:pt idx="2972">
                  <c:v>606.69509768637295</c:v>
                </c:pt>
                <c:pt idx="2973">
                  <c:v>606.67268529191597</c:v>
                </c:pt>
                <c:pt idx="2974">
                  <c:v>606.62767946926101</c:v>
                </c:pt>
                <c:pt idx="2975">
                  <c:v>606.53289701798099</c:v>
                </c:pt>
                <c:pt idx="2976">
                  <c:v>606.52290788832101</c:v>
                </c:pt>
                <c:pt idx="2977">
                  <c:v>606.51831149908799</c:v>
                </c:pt>
                <c:pt idx="2978">
                  <c:v>606.43360904078395</c:v>
                </c:pt>
                <c:pt idx="2979">
                  <c:v>606.41353165124599</c:v>
                </c:pt>
                <c:pt idx="2980">
                  <c:v>606.38449646019103</c:v>
                </c:pt>
                <c:pt idx="2981">
                  <c:v>606.36889992200702</c:v>
                </c:pt>
                <c:pt idx="2982">
                  <c:v>606.350529950078</c:v>
                </c:pt>
                <c:pt idx="2983">
                  <c:v>606.34838881353505</c:v>
                </c:pt>
                <c:pt idx="2984">
                  <c:v>606.20045014977802</c:v>
                </c:pt>
                <c:pt idx="2985">
                  <c:v>606.19660850287403</c:v>
                </c:pt>
                <c:pt idx="2986">
                  <c:v>606.18138784443101</c:v>
                </c:pt>
                <c:pt idx="2987">
                  <c:v>606.15573178298905</c:v>
                </c:pt>
                <c:pt idx="2988">
                  <c:v>606.14502160938798</c:v>
                </c:pt>
                <c:pt idx="2989">
                  <c:v>606.11306112952298</c:v>
                </c:pt>
                <c:pt idx="2990">
                  <c:v>606.096807453113</c:v>
                </c:pt>
                <c:pt idx="2991">
                  <c:v>606.04312714839796</c:v>
                </c:pt>
                <c:pt idx="2992">
                  <c:v>605.98203955879501</c:v>
                </c:pt>
                <c:pt idx="2993">
                  <c:v>605.94574596378197</c:v>
                </c:pt>
                <c:pt idx="2994">
                  <c:v>605.93582858717002</c:v>
                </c:pt>
                <c:pt idx="2995">
                  <c:v>605.93538560228501</c:v>
                </c:pt>
                <c:pt idx="2996">
                  <c:v>605.92858021438201</c:v>
                </c:pt>
                <c:pt idx="2997">
                  <c:v>605.90996016238398</c:v>
                </c:pt>
                <c:pt idx="2998">
                  <c:v>605.87334827452298</c:v>
                </c:pt>
                <c:pt idx="2999">
                  <c:v>605.839748865096</c:v>
                </c:pt>
                <c:pt idx="3000">
                  <c:v>605.797212414873</c:v>
                </c:pt>
                <c:pt idx="3001">
                  <c:v>605.79016579147299</c:v>
                </c:pt>
                <c:pt idx="3002">
                  <c:v>605.78499123132201</c:v>
                </c:pt>
                <c:pt idx="3003">
                  <c:v>605.76951835474097</c:v>
                </c:pt>
                <c:pt idx="3004">
                  <c:v>605.76203806138403</c:v>
                </c:pt>
                <c:pt idx="3005">
                  <c:v>605.66610017878702</c:v>
                </c:pt>
                <c:pt idx="3006">
                  <c:v>605.64507774634501</c:v>
                </c:pt>
                <c:pt idx="3007">
                  <c:v>605.63648035500898</c:v>
                </c:pt>
                <c:pt idx="3008">
                  <c:v>605.62617376085097</c:v>
                </c:pt>
                <c:pt idx="3009">
                  <c:v>605.54509492243506</c:v>
                </c:pt>
                <c:pt idx="3010">
                  <c:v>605.51885451848796</c:v>
                </c:pt>
                <c:pt idx="3011">
                  <c:v>605.50437903111504</c:v>
                </c:pt>
                <c:pt idx="3012">
                  <c:v>605.50118656045902</c:v>
                </c:pt>
                <c:pt idx="3013">
                  <c:v>605.48898856751498</c:v>
                </c:pt>
                <c:pt idx="3014">
                  <c:v>605.43917649484695</c:v>
                </c:pt>
                <c:pt idx="3015">
                  <c:v>605.37571510324403</c:v>
                </c:pt>
                <c:pt idx="3016">
                  <c:v>605.32503128447297</c:v>
                </c:pt>
                <c:pt idx="3017">
                  <c:v>605.31742862780902</c:v>
                </c:pt>
                <c:pt idx="3018">
                  <c:v>605.29289176442705</c:v>
                </c:pt>
                <c:pt idx="3019">
                  <c:v>605.28457263491396</c:v>
                </c:pt>
                <c:pt idx="3020">
                  <c:v>605.28169274791799</c:v>
                </c:pt>
                <c:pt idx="3021">
                  <c:v>605.26616852194798</c:v>
                </c:pt>
                <c:pt idx="3022">
                  <c:v>605.19069721991002</c:v>
                </c:pt>
                <c:pt idx="3023">
                  <c:v>605.16015353895</c:v>
                </c:pt>
                <c:pt idx="3024">
                  <c:v>605.15980583265298</c:v>
                </c:pt>
                <c:pt idx="3025">
                  <c:v>605.10419653492397</c:v>
                </c:pt>
                <c:pt idx="3026">
                  <c:v>605.07883808255599</c:v>
                </c:pt>
                <c:pt idx="3027">
                  <c:v>605.07060622921995</c:v>
                </c:pt>
                <c:pt idx="3028">
                  <c:v>605.04714020327106</c:v>
                </c:pt>
                <c:pt idx="3029">
                  <c:v>605.02779217415298</c:v>
                </c:pt>
                <c:pt idx="3030">
                  <c:v>605.01753999316304</c:v>
                </c:pt>
                <c:pt idx="3031">
                  <c:v>605.01736241601395</c:v>
                </c:pt>
                <c:pt idx="3032">
                  <c:v>605.006737552137</c:v>
                </c:pt>
                <c:pt idx="3033">
                  <c:v>605.00542486736697</c:v>
                </c:pt>
                <c:pt idx="3034">
                  <c:v>604.99023593472896</c:v>
                </c:pt>
                <c:pt idx="3035">
                  <c:v>604.96549773650997</c:v>
                </c:pt>
                <c:pt idx="3036">
                  <c:v>604.95606128516499</c:v>
                </c:pt>
                <c:pt idx="3037">
                  <c:v>604.93661893908495</c:v>
                </c:pt>
                <c:pt idx="3038">
                  <c:v>604.87989752810995</c:v>
                </c:pt>
                <c:pt idx="3039">
                  <c:v>604.86616972423701</c:v>
                </c:pt>
                <c:pt idx="3040">
                  <c:v>604.85587550611103</c:v>
                </c:pt>
                <c:pt idx="3041">
                  <c:v>604.78335326344495</c:v>
                </c:pt>
                <c:pt idx="3042">
                  <c:v>604.78279909910702</c:v>
                </c:pt>
                <c:pt idx="3043">
                  <c:v>604.76629190890003</c:v>
                </c:pt>
                <c:pt idx="3044">
                  <c:v>604.72788841748104</c:v>
                </c:pt>
                <c:pt idx="3045">
                  <c:v>604.71469221215705</c:v>
                </c:pt>
                <c:pt idx="3046">
                  <c:v>604.69496782496003</c:v>
                </c:pt>
                <c:pt idx="3047">
                  <c:v>604.63447164969205</c:v>
                </c:pt>
                <c:pt idx="3048">
                  <c:v>604.61427120748203</c:v>
                </c:pt>
                <c:pt idx="3049">
                  <c:v>604.61105625814503</c:v>
                </c:pt>
                <c:pt idx="3050">
                  <c:v>604.55123162465998</c:v>
                </c:pt>
                <c:pt idx="3051">
                  <c:v>604.52300533115499</c:v>
                </c:pt>
                <c:pt idx="3052">
                  <c:v>604.46588959424002</c:v>
                </c:pt>
                <c:pt idx="3053">
                  <c:v>604.43699598560795</c:v>
                </c:pt>
                <c:pt idx="3054">
                  <c:v>604.39818324513305</c:v>
                </c:pt>
                <c:pt idx="3055">
                  <c:v>604.36426541419303</c:v>
                </c:pt>
                <c:pt idx="3056">
                  <c:v>604.27460244960605</c:v>
                </c:pt>
                <c:pt idx="3057">
                  <c:v>604.22999217449399</c:v>
                </c:pt>
                <c:pt idx="3058">
                  <c:v>604.218033613893</c:v>
                </c:pt>
                <c:pt idx="3059">
                  <c:v>604.19955024391697</c:v>
                </c:pt>
                <c:pt idx="3060">
                  <c:v>604.19127035909798</c:v>
                </c:pt>
                <c:pt idx="3061">
                  <c:v>604.18482716802498</c:v>
                </c:pt>
                <c:pt idx="3062">
                  <c:v>604.16575548086701</c:v>
                </c:pt>
                <c:pt idx="3063">
                  <c:v>604.16223179386395</c:v>
                </c:pt>
                <c:pt idx="3064">
                  <c:v>604.15002982408498</c:v>
                </c:pt>
                <c:pt idx="3065">
                  <c:v>604.14765123026098</c:v>
                </c:pt>
                <c:pt idx="3066">
                  <c:v>604.08737635132297</c:v>
                </c:pt>
                <c:pt idx="3067">
                  <c:v>604.03086165039895</c:v>
                </c:pt>
                <c:pt idx="3068">
                  <c:v>604.00598044914295</c:v>
                </c:pt>
                <c:pt idx="3069">
                  <c:v>603.99436728940805</c:v>
                </c:pt>
                <c:pt idx="3070">
                  <c:v>603.99385849826103</c:v>
                </c:pt>
                <c:pt idx="3071">
                  <c:v>603.96513529814797</c:v>
                </c:pt>
                <c:pt idx="3072">
                  <c:v>603.94640714478203</c:v>
                </c:pt>
                <c:pt idx="3073">
                  <c:v>603.94091544248295</c:v>
                </c:pt>
                <c:pt idx="3074">
                  <c:v>603.93757933649897</c:v>
                </c:pt>
                <c:pt idx="3075">
                  <c:v>603.90605157626703</c:v>
                </c:pt>
                <c:pt idx="3076">
                  <c:v>603.89756296851397</c:v>
                </c:pt>
                <c:pt idx="3077">
                  <c:v>603.86938408155504</c:v>
                </c:pt>
                <c:pt idx="3078">
                  <c:v>603.86196959143194</c:v>
                </c:pt>
                <c:pt idx="3079">
                  <c:v>603.77393770668198</c:v>
                </c:pt>
                <c:pt idx="3080">
                  <c:v>603.66378629980204</c:v>
                </c:pt>
                <c:pt idx="3081">
                  <c:v>603.60270878452297</c:v>
                </c:pt>
                <c:pt idx="3082">
                  <c:v>603.60222742480505</c:v>
                </c:pt>
                <c:pt idx="3083">
                  <c:v>603.59372196699701</c:v>
                </c:pt>
                <c:pt idx="3084">
                  <c:v>603.58395493096998</c:v>
                </c:pt>
                <c:pt idx="3085">
                  <c:v>603.541034540449</c:v>
                </c:pt>
                <c:pt idx="3086">
                  <c:v>603.44393540053397</c:v>
                </c:pt>
                <c:pt idx="3087">
                  <c:v>603.44184257530105</c:v>
                </c:pt>
                <c:pt idx="3088">
                  <c:v>603.43142368376505</c:v>
                </c:pt>
                <c:pt idx="3089">
                  <c:v>603.41272844762102</c:v>
                </c:pt>
                <c:pt idx="3090">
                  <c:v>603.36660968485603</c:v>
                </c:pt>
                <c:pt idx="3091">
                  <c:v>603.30094006374497</c:v>
                </c:pt>
                <c:pt idx="3092">
                  <c:v>603.29836838020299</c:v>
                </c:pt>
                <c:pt idx="3093">
                  <c:v>603.24911669551</c:v>
                </c:pt>
                <c:pt idx="3094">
                  <c:v>603.24629716559502</c:v>
                </c:pt>
                <c:pt idx="3095">
                  <c:v>603.23693755583599</c:v>
                </c:pt>
                <c:pt idx="3096">
                  <c:v>603.18125827701999</c:v>
                </c:pt>
                <c:pt idx="3097">
                  <c:v>603.15433150318802</c:v>
                </c:pt>
                <c:pt idx="3098">
                  <c:v>603.11343568104701</c:v>
                </c:pt>
                <c:pt idx="3099">
                  <c:v>603.10317035069204</c:v>
                </c:pt>
                <c:pt idx="3100">
                  <c:v>603.08423500837796</c:v>
                </c:pt>
                <c:pt idx="3101">
                  <c:v>603.03025261436096</c:v>
                </c:pt>
                <c:pt idx="3102">
                  <c:v>603.02745245194501</c:v>
                </c:pt>
                <c:pt idx="3103">
                  <c:v>603.01800494982604</c:v>
                </c:pt>
                <c:pt idx="3104">
                  <c:v>603.00930691056897</c:v>
                </c:pt>
                <c:pt idx="3105">
                  <c:v>602.98348996320703</c:v>
                </c:pt>
                <c:pt idx="3106">
                  <c:v>602.94514673104595</c:v>
                </c:pt>
                <c:pt idx="3107">
                  <c:v>602.94213539033103</c:v>
                </c:pt>
                <c:pt idx="3108">
                  <c:v>602.89264459805997</c:v>
                </c:pt>
                <c:pt idx="3109">
                  <c:v>602.88713960652603</c:v>
                </c:pt>
                <c:pt idx="3110">
                  <c:v>602.79877599256599</c:v>
                </c:pt>
                <c:pt idx="3111">
                  <c:v>602.78243655727397</c:v>
                </c:pt>
                <c:pt idx="3112">
                  <c:v>602.75966138138995</c:v>
                </c:pt>
                <c:pt idx="3113">
                  <c:v>602.74574654575804</c:v>
                </c:pt>
                <c:pt idx="3114">
                  <c:v>602.74245784395703</c:v>
                </c:pt>
                <c:pt idx="3115">
                  <c:v>602.72783724517797</c:v>
                </c:pt>
                <c:pt idx="3116">
                  <c:v>602.71800987650897</c:v>
                </c:pt>
                <c:pt idx="3117">
                  <c:v>602.71782392725902</c:v>
                </c:pt>
                <c:pt idx="3118">
                  <c:v>602.713911447589</c:v>
                </c:pt>
                <c:pt idx="3119">
                  <c:v>602.68233126463804</c:v>
                </c:pt>
                <c:pt idx="3120">
                  <c:v>602.649795991426</c:v>
                </c:pt>
                <c:pt idx="3121">
                  <c:v>602.609772391104</c:v>
                </c:pt>
                <c:pt idx="3122">
                  <c:v>602.60051036119796</c:v>
                </c:pt>
                <c:pt idx="3123">
                  <c:v>602.56772970826103</c:v>
                </c:pt>
                <c:pt idx="3124">
                  <c:v>602.53503638726397</c:v>
                </c:pt>
                <c:pt idx="3125">
                  <c:v>602.50627033573005</c:v>
                </c:pt>
                <c:pt idx="3126">
                  <c:v>602.49624578436703</c:v>
                </c:pt>
                <c:pt idx="3127">
                  <c:v>602.47128566272897</c:v>
                </c:pt>
                <c:pt idx="3128">
                  <c:v>602.45093561390297</c:v>
                </c:pt>
                <c:pt idx="3129">
                  <c:v>602.36211372334299</c:v>
                </c:pt>
                <c:pt idx="3130">
                  <c:v>602.34024553528104</c:v>
                </c:pt>
                <c:pt idx="3131">
                  <c:v>602.30023690163898</c:v>
                </c:pt>
                <c:pt idx="3132">
                  <c:v>602.27723418821199</c:v>
                </c:pt>
                <c:pt idx="3133">
                  <c:v>602.27424677493605</c:v>
                </c:pt>
                <c:pt idx="3134">
                  <c:v>602.27290299552897</c:v>
                </c:pt>
                <c:pt idx="3135">
                  <c:v>602.22353074016905</c:v>
                </c:pt>
                <c:pt idx="3136">
                  <c:v>602.20476676503495</c:v>
                </c:pt>
                <c:pt idx="3137">
                  <c:v>602.19364996886202</c:v>
                </c:pt>
                <c:pt idx="3138">
                  <c:v>602.19303740339501</c:v>
                </c:pt>
                <c:pt idx="3139">
                  <c:v>602.14938032907401</c:v>
                </c:pt>
                <c:pt idx="3140">
                  <c:v>602.14683503070796</c:v>
                </c:pt>
                <c:pt idx="3141">
                  <c:v>602.13364573154195</c:v>
                </c:pt>
                <c:pt idx="3142">
                  <c:v>602.09076024497494</c:v>
                </c:pt>
                <c:pt idx="3143">
                  <c:v>602.09019455047701</c:v>
                </c:pt>
                <c:pt idx="3144">
                  <c:v>602.030109606368</c:v>
                </c:pt>
                <c:pt idx="3145">
                  <c:v>602.00701540715397</c:v>
                </c:pt>
                <c:pt idx="3146">
                  <c:v>601.96249720637297</c:v>
                </c:pt>
                <c:pt idx="3147">
                  <c:v>601.935237394448</c:v>
                </c:pt>
                <c:pt idx="3148">
                  <c:v>601.86250465410205</c:v>
                </c:pt>
                <c:pt idx="3149">
                  <c:v>601.84114517496005</c:v>
                </c:pt>
                <c:pt idx="3150">
                  <c:v>601.78232542574904</c:v>
                </c:pt>
                <c:pt idx="3151">
                  <c:v>601.69887050301804</c:v>
                </c:pt>
                <c:pt idx="3152">
                  <c:v>601.62726146495095</c:v>
                </c:pt>
                <c:pt idx="3153">
                  <c:v>601.61422314784897</c:v>
                </c:pt>
                <c:pt idx="3154">
                  <c:v>601.60060074360399</c:v>
                </c:pt>
                <c:pt idx="3155">
                  <c:v>601.56512024531605</c:v>
                </c:pt>
                <c:pt idx="3156">
                  <c:v>601.54230855935896</c:v>
                </c:pt>
                <c:pt idx="3157">
                  <c:v>601.51416692977295</c:v>
                </c:pt>
                <c:pt idx="3158">
                  <c:v>601.45214474387603</c:v>
                </c:pt>
                <c:pt idx="3159">
                  <c:v>601.427544137268</c:v>
                </c:pt>
                <c:pt idx="3160">
                  <c:v>601.39817004657198</c:v>
                </c:pt>
                <c:pt idx="3161">
                  <c:v>601.381676391371</c:v>
                </c:pt>
                <c:pt idx="3162">
                  <c:v>601.34872822100101</c:v>
                </c:pt>
                <c:pt idx="3163">
                  <c:v>601.326558521837</c:v>
                </c:pt>
                <c:pt idx="3164">
                  <c:v>601.26918415179296</c:v>
                </c:pt>
                <c:pt idx="3165">
                  <c:v>601.25775381992196</c:v>
                </c:pt>
                <c:pt idx="3166">
                  <c:v>601.14625116344098</c:v>
                </c:pt>
                <c:pt idx="3167">
                  <c:v>601.13965142629797</c:v>
                </c:pt>
                <c:pt idx="3168">
                  <c:v>601.12664355039794</c:v>
                </c:pt>
                <c:pt idx="3169">
                  <c:v>600.89747985168106</c:v>
                </c:pt>
                <c:pt idx="3170">
                  <c:v>600.862334267184</c:v>
                </c:pt>
                <c:pt idx="3171">
                  <c:v>600.85943840606001</c:v>
                </c:pt>
                <c:pt idx="3172">
                  <c:v>600.85712586312104</c:v>
                </c:pt>
                <c:pt idx="3173">
                  <c:v>600.83328415379697</c:v>
                </c:pt>
                <c:pt idx="3174">
                  <c:v>600.829756708888</c:v>
                </c:pt>
                <c:pt idx="3175">
                  <c:v>600.72080630840503</c:v>
                </c:pt>
                <c:pt idx="3176">
                  <c:v>600.69407683540203</c:v>
                </c:pt>
                <c:pt idx="3177">
                  <c:v>600.60807246217405</c:v>
                </c:pt>
                <c:pt idx="3178">
                  <c:v>600.57489742481596</c:v>
                </c:pt>
                <c:pt idx="3179">
                  <c:v>600.52843243921302</c:v>
                </c:pt>
                <c:pt idx="3180">
                  <c:v>600.47278540465595</c:v>
                </c:pt>
                <c:pt idx="3181">
                  <c:v>600.40319399684404</c:v>
                </c:pt>
                <c:pt idx="3182">
                  <c:v>600.19396989527195</c:v>
                </c:pt>
                <c:pt idx="3183">
                  <c:v>600.18515053549595</c:v>
                </c:pt>
                <c:pt idx="3184">
                  <c:v>600.184039089066</c:v>
                </c:pt>
                <c:pt idx="3185">
                  <c:v>600.16811786336905</c:v>
                </c:pt>
                <c:pt idx="3186">
                  <c:v>600.15529187932998</c:v>
                </c:pt>
                <c:pt idx="3187">
                  <c:v>600.14373193331596</c:v>
                </c:pt>
                <c:pt idx="3188">
                  <c:v>600.13916557787798</c:v>
                </c:pt>
                <c:pt idx="3189">
                  <c:v>600.13192514717298</c:v>
                </c:pt>
                <c:pt idx="3190">
                  <c:v>600.12947202497696</c:v>
                </c:pt>
                <c:pt idx="3191">
                  <c:v>600.12111239217302</c:v>
                </c:pt>
                <c:pt idx="3192">
                  <c:v>600.11065532796101</c:v>
                </c:pt>
                <c:pt idx="3193">
                  <c:v>600.09676296517796</c:v>
                </c:pt>
                <c:pt idx="3194">
                  <c:v>600.05359123192</c:v>
                </c:pt>
                <c:pt idx="3195">
                  <c:v>600.048654801059</c:v>
                </c:pt>
                <c:pt idx="3196">
                  <c:v>600.04809394334598</c:v>
                </c:pt>
                <c:pt idx="3197">
                  <c:v>600.04254817481103</c:v>
                </c:pt>
                <c:pt idx="3198">
                  <c:v>600.01215027127796</c:v>
                </c:pt>
                <c:pt idx="3199">
                  <c:v>600.00555998119103</c:v>
                </c:pt>
                <c:pt idx="3200">
                  <c:v>599.97508081886201</c:v>
                </c:pt>
                <c:pt idx="3201">
                  <c:v>599.96033140142697</c:v>
                </c:pt>
                <c:pt idx="3202">
                  <c:v>599.94008491728005</c:v>
                </c:pt>
                <c:pt idx="3203">
                  <c:v>599.90740887421703</c:v>
                </c:pt>
                <c:pt idx="3204">
                  <c:v>599.87802921702701</c:v>
                </c:pt>
                <c:pt idx="3205">
                  <c:v>599.84815012496699</c:v>
                </c:pt>
                <c:pt idx="3206">
                  <c:v>599.82404340510004</c:v>
                </c:pt>
                <c:pt idx="3207">
                  <c:v>599.81478977381403</c:v>
                </c:pt>
                <c:pt idx="3208">
                  <c:v>599.81354776137505</c:v>
                </c:pt>
                <c:pt idx="3209">
                  <c:v>599.80230981475199</c:v>
                </c:pt>
                <c:pt idx="3210">
                  <c:v>599.80019082513195</c:v>
                </c:pt>
                <c:pt idx="3211">
                  <c:v>599.73055570000395</c:v>
                </c:pt>
                <c:pt idx="3212">
                  <c:v>599.69953765287005</c:v>
                </c:pt>
                <c:pt idx="3213">
                  <c:v>599.67835385295302</c:v>
                </c:pt>
                <c:pt idx="3214">
                  <c:v>599.58220465263901</c:v>
                </c:pt>
                <c:pt idx="3215">
                  <c:v>599.52155270945798</c:v>
                </c:pt>
                <c:pt idx="3216">
                  <c:v>599.503080190579</c:v>
                </c:pt>
                <c:pt idx="3217">
                  <c:v>599.46997044715295</c:v>
                </c:pt>
                <c:pt idx="3218">
                  <c:v>599.460649115867</c:v>
                </c:pt>
                <c:pt idx="3219">
                  <c:v>599.45878099242202</c:v>
                </c:pt>
                <c:pt idx="3220">
                  <c:v>599.42618416930202</c:v>
                </c:pt>
                <c:pt idx="3221">
                  <c:v>599.38407088242695</c:v>
                </c:pt>
                <c:pt idx="3222">
                  <c:v>599.35749801176803</c:v>
                </c:pt>
                <c:pt idx="3223">
                  <c:v>599.19298901578202</c:v>
                </c:pt>
                <c:pt idx="3224">
                  <c:v>599.15813353722797</c:v>
                </c:pt>
                <c:pt idx="3225">
                  <c:v>599.15022269386498</c:v>
                </c:pt>
                <c:pt idx="3226">
                  <c:v>599.13478102068302</c:v>
                </c:pt>
                <c:pt idx="3227">
                  <c:v>599.13343738683898</c:v>
                </c:pt>
                <c:pt idx="3228">
                  <c:v>599.11782149812905</c:v>
                </c:pt>
                <c:pt idx="3229">
                  <c:v>599.06134818831401</c:v>
                </c:pt>
                <c:pt idx="3230">
                  <c:v>598.96988501485703</c:v>
                </c:pt>
                <c:pt idx="3231">
                  <c:v>598.93850054630298</c:v>
                </c:pt>
                <c:pt idx="3232">
                  <c:v>598.916086508793</c:v>
                </c:pt>
                <c:pt idx="3233">
                  <c:v>598.81853763665197</c:v>
                </c:pt>
                <c:pt idx="3234">
                  <c:v>598.81616670271706</c:v>
                </c:pt>
                <c:pt idx="3235">
                  <c:v>598.79171181353104</c:v>
                </c:pt>
                <c:pt idx="3236">
                  <c:v>598.75282515965898</c:v>
                </c:pt>
                <c:pt idx="3237">
                  <c:v>598.74712109097595</c:v>
                </c:pt>
                <c:pt idx="3238">
                  <c:v>598.73236673455995</c:v>
                </c:pt>
                <c:pt idx="3239">
                  <c:v>598.723549424363</c:v>
                </c:pt>
                <c:pt idx="3240">
                  <c:v>598.696855656715</c:v>
                </c:pt>
                <c:pt idx="3241">
                  <c:v>598.69626547450105</c:v>
                </c:pt>
                <c:pt idx="3242">
                  <c:v>598.69455938945498</c:v>
                </c:pt>
                <c:pt idx="3243">
                  <c:v>598.67798435608995</c:v>
                </c:pt>
                <c:pt idx="3244">
                  <c:v>598.64795738432701</c:v>
                </c:pt>
                <c:pt idx="3245">
                  <c:v>598.61584857028004</c:v>
                </c:pt>
                <c:pt idx="3246">
                  <c:v>598.605346671446</c:v>
                </c:pt>
                <c:pt idx="3247">
                  <c:v>598.59717932354101</c:v>
                </c:pt>
                <c:pt idx="3248">
                  <c:v>598.55653070716801</c:v>
                </c:pt>
                <c:pt idx="3249">
                  <c:v>598.51314051470899</c:v>
                </c:pt>
                <c:pt idx="3250">
                  <c:v>598.48683503794496</c:v>
                </c:pt>
                <c:pt idx="3251">
                  <c:v>598.47791574680195</c:v>
                </c:pt>
                <c:pt idx="3252">
                  <c:v>598.46121630206005</c:v>
                </c:pt>
                <c:pt idx="3253">
                  <c:v>598.41630852703895</c:v>
                </c:pt>
                <c:pt idx="3254">
                  <c:v>598.41165833171499</c:v>
                </c:pt>
                <c:pt idx="3255">
                  <c:v>598.36762972398606</c:v>
                </c:pt>
                <c:pt idx="3256">
                  <c:v>598.35479194663799</c:v>
                </c:pt>
                <c:pt idx="3257">
                  <c:v>598.34858792567695</c:v>
                </c:pt>
                <c:pt idx="3258">
                  <c:v>598.34002794137496</c:v>
                </c:pt>
                <c:pt idx="3259">
                  <c:v>598.33813290516298</c:v>
                </c:pt>
                <c:pt idx="3260">
                  <c:v>598.25814518703203</c:v>
                </c:pt>
                <c:pt idx="3261">
                  <c:v>598.24031513511102</c:v>
                </c:pt>
                <c:pt idx="3262">
                  <c:v>598.23376894181604</c:v>
                </c:pt>
                <c:pt idx="3263">
                  <c:v>598.15645599842901</c:v>
                </c:pt>
                <c:pt idx="3264">
                  <c:v>598.11795655028504</c:v>
                </c:pt>
                <c:pt idx="3265">
                  <c:v>598.10761683712099</c:v>
                </c:pt>
                <c:pt idx="3266">
                  <c:v>597.842652134991</c:v>
                </c:pt>
                <c:pt idx="3267">
                  <c:v>597.80718742713702</c:v>
                </c:pt>
                <c:pt idx="3268">
                  <c:v>597.79992164624502</c:v>
                </c:pt>
                <c:pt idx="3269">
                  <c:v>597.75227218484497</c:v>
                </c:pt>
                <c:pt idx="3270">
                  <c:v>597.726417886592</c:v>
                </c:pt>
                <c:pt idx="3271">
                  <c:v>597.69714324519998</c:v>
                </c:pt>
                <c:pt idx="3272">
                  <c:v>597.66555685630601</c:v>
                </c:pt>
                <c:pt idx="3273">
                  <c:v>597.64584411443695</c:v>
                </c:pt>
                <c:pt idx="3274">
                  <c:v>597.59972356844196</c:v>
                </c:pt>
                <c:pt idx="3275">
                  <c:v>597.58577019367704</c:v>
                </c:pt>
                <c:pt idx="3276">
                  <c:v>597.46969396956501</c:v>
                </c:pt>
                <c:pt idx="3277">
                  <c:v>597.41871500374805</c:v>
                </c:pt>
                <c:pt idx="3278">
                  <c:v>597.40761889129703</c:v>
                </c:pt>
                <c:pt idx="3279">
                  <c:v>597.32895633780299</c:v>
                </c:pt>
                <c:pt idx="3280">
                  <c:v>597.28122840868002</c:v>
                </c:pt>
                <c:pt idx="3281">
                  <c:v>597.21332793743795</c:v>
                </c:pt>
                <c:pt idx="3282">
                  <c:v>597.20398866385301</c:v>
                </c:pt>
                <c:pt idx="3283">
                  <c:v>597.19550932582194</c:v>
                </c:pt>
                <c:pt idx="3284">
                  <c:v>597.18443985557099</c:v>
                </c:pt>
                <c:pt idx="3285">
                  <c:v>597.18351353549895</c:v>
                </c:pt>
                <c:pt idx="3286">
                  <c:v>597.17636061477401</c:v>
                </c:pt>
                <c:pt idx="3287">
                  <c:v>597.17015777145002</c:v>
                </c:pt>
                <c:pt idx="3288">
                  <c:v>597.13340125333298</c:v>
                </c:pt>
                <c:pt idx="3289">
                  <c:v>597.003169938307</c:v>
                </c:pt>
                <c:pt idx="3290">
                  <c:v>596.94358457864303</c:v>
                </c:pt>
                <c:pt idx="3291">
                  <c:v>596.94033753518102</c:v>
                </c:pt>
                <c:pt idx="3292">
                  <c:v>596.90545811507798</c:v>
                </c:pt>
                <c:pt idx="3293">
                  <c:v>596.82985948956696</c:v>
                </c:pt>
                <c:pt idx="3294">
                  <c:v>596.82191218743196</c:v>
                </c:pt>
                <c:pt idx="3295">
                  <c:v>596.77936262557796</c:v>
                </c:pt>
                <c:pt idx="3296">
                  <c:v>596.71593002630902</c:v>
                </c:pt>
                <c:pt idx="3297">
                  <c:v>596.69122090794303</c:v>
                </c:pt>
                <c:pt idx="3298">
                  <c:v>596.68530371910003</c:v>
                </c:pt>
                <c:pt idx="3299">
                  <c:v>596.66507923110305</c:v>
                </c:pt>
                <c:pt idx="3300">
                  <c:v>596.545668432968</c:v>
                </c:pt>
                <c:pt idx="3301">
                  <c:v>596.52866000285201</c:v>
                </c:pt>
                <c:pt idx="3302">
                  <c:v>596.48091539595998</c:v>
                </c:pt>
                <c:pt idx="3303">
                  <c:v>596.47044877963401</c:v>
                </c:pt>
                <c:pt idx="3304">
                  <c:v>596.46787013199298</c:v>
                </c:pt>
                <c:pt idx="3305">
                  <c:v>596.46581445482798</c:v>
                </c:pt>
                <c:pt idx="3306">
                  <c:v>596.39445098018803</c:v>
                </c:pt>
                <c:pt idx="3307">
                  <c:v>596.39302313506505</c:v>
                </c:pt>
                <c:pt idx="3308">
                  <c:v>596.38746740777196</c:v>
                </c:pt>
                <c:pt idx="3309">
                  <c:v>596.35248403581102</c:v>
                </c:pt>
                <c:pt idx="3310">
                  <c:v>596.31140809971203</c:v>
                </c:pt>
                <c:pt idx="3311">
                  <c:v>596.28765196198299</c:v>
                </c:pt>
                <c:pt idx="3312">
                  <c:v>596.23838028550995</c:v>
                </c:pt>
                <c:pt idx="3313">
                  <c:v>596.23600911666995</c:v>
                </c:pt>
                <c:pt idx="3314">
                  <c:v>596.21102207564195</c:v>
                </c:pt>
                <c:pt idx="3315">
                  <c:v>596.19470874827095</c:v>
                </c:pt>
                <c:pt idx="3316">
                  <c:v>596.17120594722496</c:v>
                </c:pt>
                <c:pt idx="3317">
                  <c:v>596.16620372591399</c:v>
                </c:pt>
                <c:pt idx="3318">
                  <c:v>596.15857548571796</c:v>
                </c:pt>
                <c:pt idx="3319">
                  <c:v>596.12074603057897</c:v>
                </c:pt>
                <c:pt idx="3320">
                  <c:v>596.06747813383504</c:v>
                </c:pt>
                <c:pt idx="3321">
                  <c:v>596.00552063329098</c:v>
                </c:pt>
                <c:pt idx="3322">
                  <c:v>595.99278759410595</c:v>
                </c:pt>
                <c:pt idx="3323">
                  <c:v>595.94709230542196</c:v>
                </c:pt>
                <c:pt idx="3324">
                  <c:v>595.94000195354101</c:v>
                </c:pt>
                <c:pt idx="3325">
                  <c:v>595.93265881276204</c:v>
                </c:pt>
                <c:pt idx="3326">
                  <c:v>595.90162506565696</c:v>
                </c:pt>
                <c:pt idx="3327">
                  <c:v>595.74429476674402</c:v>
                </c:pt>
                <c:pt idx="3328">
                  <c:v>595.65627992761301</c:v>
                </c:pt>
                <c:pt idx="3329">
                  <c:v>595.64468765096603</c:v>
                </c:pt>
                <c:pt idx="3330">
                  <c:v>595.63927089120398</c:v>
                </c:pt>
                <c:pt idx="3331">
                  <c:v>595.55872177240201</c:v>
                </c:pt>
                <c:pt idx="3332">
                  <c:v>595.55457631704598</c:v>
                </c:pt>
                <c:pt idx="3333">
                  <c:v>595.53036015799</c:v>
                </c:pt>
                <c:pt idx="3334">
                  <c:v>595.47929546853095</c:v>
                </c:pt>
                <c:pt idx="3335">
                  <c:v>595.45412405563798</c:v>
                </c:pt>
                <c:pt idx="3336">
                  <c:v>595.40226386971301</c:v>
                </c:pt>
                <c:pt idx="3337">
                  <c:v>595.39144466185303</c:v>
                </c:pt>
                <c:pt idx="3338">
                  <c:v>595.37867063227202</c:v>
                </c:pt>
                <c:pt idx="3339">
                  <c:v>595.31390642152803</c:v>
                </c:pt>
                <c:pt idx="3340">
                  <c:v>595.29241059314802</c:v>
                </c:pt>
                <c:pt idx="3341">
                  <c:v>595.26281096763103</c:v>
                </c:pt>
                <c:pt idx="3342">
                  <c:v>595.24817167389904</c:v>
                </c:pt>
                <c:pt idx="3343">
                  <c:v>595.22890455893503</c:v>
                </c:pt>
                <c:pt idx="3344">
                  <c:v>595.22460697491795</c:v>
                </c:pt>
                <c:pt idx="3345">
                  <c:v>595.16829782444495</c:v>
                </c:pt>
                <c:pt idx="3346">
                  <c:v>595.10831837777403</c:v>
                </c:pt>
                <c:pt idx="3347">
                  <c:v>595.10686643790802</c:v>
                </c:pt>
                <c:pt idx="3348">
                  <c:v>595.07654283454997</c:v>
                </c:pt>
                <c:pt idx="3349">
                  <c:v>595.07049979732597</c:v>
                </c:pt>
                <c:pt idx="3350">
                  <c:v>595.06117391968405</c:v>
                </c:pt>
                <c:pt idx="3351">
                  <c:v>595.033393103609</c:v>
                </c:pt>
                <c:pt idx="3352">
                  <c:v>595.026902678699</c:v>
                </c:pt>
                <c:pt idx="3353">
                  <c:v>595.02335807321299</c:v>
                </c:pt>
                <c:pt idx="3354">
                  <c:v>595.02023462633497</c:v>
                </c:pt>
                <c:pt idx="3355">
                  <c:v>595.00918485401701</c:v>
                </c:pt>
                <c:pt idx="3356">
                  <c:v>595.00835769449395</c:v>
                </c:pt>
                <c:pt idx="3357">
                  <c:v>594.96951717126399</c:v>
                </c:pt>
                <c:pt idx="3358">
                  <c:v>594.96504851244504</c:v>
                </c:pt>
                <c:pt idx="3359">
                  <c:v>594.953289452577</c:v>
                </c:pt>
                <c:pt idx="3360">
                  <c:v>594.92875126251101</c:v>
                </c:pt>
                <c:pt idx="3361">
                  <c:v>594.91660614497903</c:v>
                </c:pt>
                <c:pt idx="3362">
                  <c:v>594.91189133230296</c:v>
                </c:pt>
                <c:pt idx="3363">
                  <c:v>594.90399741899296</c:v>
                </c:pt>
                <c:pt idx="3364">
                  <c:v>594.88134102007496</c:v>
                </c:pt>
                <c:pt idx="3365">
                  <c:v>594.798774331917</c:v>
                </c:pt>
                <c:pt idx="3366">
                  <c:v>594.77612325667803</c:v>
                </c:pt>
                <c:pt idx="3367">
                  <c:v>594.76417746406196</c:v>
                </c:pt>
                <c:pt idx="3368">
                  <c:v>594.72118392412597</c:v>
                </c:pt>
                <c:pt idx="3369">
                  <c:v>594.676871007248</c:v>
                </c:pt>
                <c:pt idx="3370">
                  <c:v>594.67365908854595</c:v>
                </c:pt>
                <c:pt idx="3371">
                  <c:v>594.657894231863</c:v>
                </c:pt>
                <c:pt idx="3372">
                  <c:v>594.63115946863195</c:v>
                </c:pt>
                <c:pt idx="3373">
                  <c:v>594.54933472354799</c:v>
                </c:pt>
                <c:pt idx="3374">
                  <c:v>594.54211601437999</c:v>
                </c:pt>
                <c:pt idx="3375">
                  <c:v>594.52564244755501</c:v>
                </c:pt>
                <c:pt idx="3376">
                  <c:v>594.49882990278502</c:v>
                </c:pt>
                <c:pt idx="3377">
                  <c:v>594.45575345222403</c:v>
                </c:pt>
                <c:pt idx="3378">
                  <c:v>594.44590828347202</c:v>
                </c:pt>
                <c:pt idx="3379">
                  <c:v>594.44126610433705</c:v>
                </c:pt>
                <c:pt idx="3380">
                  <c:v>594.43392727497996</c:v>
                </c:pt>
                <c:pt idx="3381">
                  <c:v>594.42801164071795</c:v>
                </c:pt>
                <c:pt idx="3382">
                  <c:v>594.41747971108305</c:v>
                </c:pt>
                <c:pt idx="3383">
                  <c:v>594.41733334205503</c:v>
                </c:pt>
                <c:pt idx="3384">
                  <c:v>594.38944277453299</c:v>
                </c:pt>
                <c:pt idx="3385">
                  <c:v>594.35357509616802</c:v>
                </c:pt>
                <c:pt idx="3386">
                  <c:v>594.34246674136205</c:v>
                </c:pt>
                <c:pt idx="3387">
                  <c:v>594.30447749418101</c:v>
                </c:pt>
                <c:pt idx="3388">
                  <c:v>594.22396249482699</c:v>
                </c:pt>
                <c:pt idx="3389">
                  <c:v>594.20827859899305</c:v>
                </c:pt>
                <c:pt idx="3390">
                  <c:v>594.173659094409</c:v>
                </c:pt>
                <c:pt idx="3391">
                  <c:v>594.154251169595</c:v>
                </c:pt>
                <c:pt idx="3392">
                  <c:v>594.094248937526</c:v>
                </c:pt>
                <c:pt idx="3393">
                  <c:v>594.09184445278197</c:v>
                </c:pt>
                <c:pt idx="3394">
                  <c:v>594.060928368247</c:v>
                </c:pt>
                <c:pt idx="3395">
                  <c:v>594.06074082618795</c:v>
                </c:pt>
                <c:pt idx="3396">
                  <c:v>594.05628389628896</c:v>
                </c:pt>
                <c:pt idx="3397">
                  <c:v>594.03222224753802</c:v>
                </c:pt>
                <c:pt idx="3398">
                  <c:v>594.02981118949197</c:v>
                </c:pt>
                <c:pt idx="3399">
                  <c:v>594.01308437023101</c:v>
                </c:pt>
                <c:pt idx="3400">
                  <c:v>593.98628770512005</c:v>
                </c:pt>
                <c:pt idx="3401">
                  <c:v>593.962444637609</c:v>
                </c:pt>
                <c:pt idx="3402">
                  <c:v>593.94553352955597</c:v>
                </c:pt>
                <c:pt idx="3403">
                  <c:v>593.93135823633804</c:v>
                </c:pt>
                <c:pt idx="3404">
                  <c:v>593.92090559232304</c:v>
                </c:pt>
                <c:pt idx="3405">
                  <c:v>593.86954775785296</c:v>
                </c:pt>
                <c:pt idx="3406">
                  <c:v>593.86088021810599</c:v>
                </c:pt>
                <c:pt idx="3407">
                  <c:v>593.79529246635605</c:v>
                </c:pt>
                <c:pt idx="3408">
                  <c:v>593.75135586418799</c:v>
                </c:pt>
                <c:pt idx="3409">
                  <c:v>593.74846009452801</c:v>
                </c:pt>
                <c:pt idx="3410">
                  <c:v>593.74684310265297</c:v>
                </c:pt>
                <c:pt idx="3411">
                  <c:v>593.74009989899696</c:v>
                </c:pt>
                <c:pt idx="3412">
                  <c:v>593.72542994616504</c:v>
                </c:pt>
                <c:pt idx="3413">
                  <c:v>593.693521656499</c:v>
                </c:pt>
                <c:pt idx="3414">
                  <c:v>593.605602577181</c:v>
                </c:pt>
                <c:pt idx="3415">
                  <c:v>593.58439215637497</c:v>
                </c:pt>
                <c:pt idx="3416">
                  <c:v>593.511453394917</c:v>
                </c:pt>
                <c:pt idx="3417">
                  <c:v>593.50518917576301</c:v>
                </c:pt>
                <c:pt idx="3418">
                  <c:v>593.43166976961902</c:v>
                </c:pt>
                <c:pt idx="3419">
                  <c:v>593.38455857311396</c:v>
                </c:pt>
                <c:pt idx="3420">
                  <c:v>593.38399218962002</c:v>
                </c:pt>
                <c:pt idx="3421">
                  <c:v>593.37321454586004</c:v>
                </c:pt>
                <c:pt idx="3422">
                  <c:v>593.35985470524895</c:v>
                </c:pt>
                <c:pt idx="3423">
                  <c:v>593.34050488701996</c:v>
                </c:pt>
                <c:pt idx="3424">
                  <c:v>593.25452558125903</c:v>
                </c:pt>
                <c:pt idx="3425">
                  <c:v>593.20387408798501</c:v>
                </c:pt>
                <c:pt idx="3426">
                  <c:v>593.202206752449</c:v>
                </c:pt>
                <c:pt idx="3427">
                  <c:v>593.19251679633498</c:v>
                </c:pt>
                <c:pt idx="3428">
                  <c:v>593.14821178364298</c:v>
                </c:pt>
                <c:pt idx="3429">
                  <c:v>592.989291150491</c:v>
                </c:pt>
                <c:pt idx="3430">
                  <c:v>592.98612816065702</c:v>
                </c:pt>
                <c:pt idx="3431">
                  <c:v>592.97822244619101</c:v>
                </c:pt>
                <c:pt idx="3432">
                  <c:v>592.97671417335403</c:v>
                </c:pt>
                <c:pt idx="3433">
                  <c:v>592.94738672819597</c:v>
                </c:pt>
                <c:pt idx="3434">
                  <c:v>592.92627153936098</c:v>
                </c:pt>
                <c:pt idx="3435">
                  <c:v>592.88183931191202</c:v>
                </c:pt>
                <c:pt idx="3436">
                  <c:v>592.87833786407703</c:v>
                </c:pt>
                <c:pt idx="3437">
                  <c:v>592.83452914823602</c:v>
                </c:pt>
                <c:pt idx="3438">
                  <c:v>592.74152112089496</c:v>
                </c:pt>
                <c:pt idx="3439">
                  <c:v>592.724635465902</c:v>
                </c:pt>
                <c:pt idx="3440">
                  <c:v>592.68653362990096</c:v>
                </c:pt>
                <c:pt idx="3441">
                  <c:v>592.66726651351996</c:v>
                </c:pt>
                <c:pt idx="3442">
                  <c:v>592.60347363156995</c:v>
                </c:pt>
                <c:pt idx="3443">
                  <c:v>592.59719009094499</c:v>
                </c:pt>
                <c:pt idx="3444">
                  <c:v>592.54847592565204</c:v>
                </c:pt>
                <c:pt idx="3445">
                  <c:v>592.54045444695305</c:v>
                </c:pt>
                <c:pt idx="3446">
                  <c:v>592.53031841667598</c:v>
                </c:pt>
                <c:pt idx="3447">
                  <c:v>592.43559444235404</c:v>
                </c:pt>
                <c:pt idx="3448">
                  <c:v>592.353826283893</c:v>
                </c:pt>
                <c:pt idx="3449">
                  <c:v>592.33956483486304</c:v>
                </c:pt>
                <c:pt idx="3450">
                  <c:v>592.33914067801595</c:v>
                </c:pt>
                <c:pt idx="3451">
                  <c:v>592.30987090882604</c:v>
                </c:pt>
                <c:pt idx="3452">
                  <c:v>592.28703536659305</c:v>
                </c:pt>
                <c:pt idx="3453">
                  <c:v>592.24837645689104</c:v>
                </c:pt>
                <c:pt idx="3454">
                  <c:v>592.22513640763395</c:v>
                </c:pt>
                <c:pt idx="3455">
                  <c:v>592.18410584432297</c:v>
                </c:pt>
                <c:pt idx="3456">
                  <c:v>592.16758901372498</c:v>
                </c:pt>
                <c:pt idx="3457">
                  <c:v>592.134628369962</c:v>
                </c:pt>
                <c:pt idx="3458">
                  <c:v>592.13217101309897</c:v>
                </c:pt>
                <c:pt idx="3459">
                  <c:v>592.04149097542495</c:v>
                </c:pt>
                <c:pt idx="3460">
                  <c:v>592.04040825370498</c:v>
                </c:pt>
                <c:pt idx="3461">
                  <c:v>592.02970127483798</c:v>
                </c:pt>
                <c:pt idx="3462">
                  <c:v>591.99394731082396</c:v>
                </c:pt>
                <c:pt idx="3463">
                  <c:v>591.99164778475904</c:v>
                </c:pt>
                <c:pt idx="3464">
                  <c:v>591.97648421521899</c:v>
                </c:pt>
                <c:pt idx="3465">
                  <c:v>591.943765917782</c:v>
                </c:pt>
                <c:pt idx="3466">
                  <c:v>591.91338984603601</c:v>
                </c:pt>
                <c:pt idx="3467">
                  <c:v>591.91328515666203</c:v>
                </c:pt>
                <c:pt idx="3468">
                  <c:v>591.91159158000096</c:v>
                </c:pt>
                <c:pt idx="3469">
                  <c:v>591.90502870029195</c:v>
                </c:pt>
                <c:pt idx="3470">
                  <c:v>591.89802002874399</c:v>
                </c:pt>
                <c:pt idx="3471">
                  <c:v>591.80862079070005</c:v>
                </c:pt>
                <c:pt idx="3472">
                  <c:v>591.79898331637298</c:v>
                </c:pt>
                <c:pt idx="3473">
                  <c:v>591.79198270178699</c:v>
                </c:pt>
                <c:pt idx="3474">
                  <c:v>591.787416466369</c:v>
                </c:pt>
                <c:pt idx="3475">
                  <c:v>591.78625535791298</c:v>
                </c:pt>
                <c:pt idx="3476">
                  <c:v>591.78288297488598</c:v>
                </c:pt>
                <c:pt idx="3477">
                  <c:v>591.74690506777495</c:v>
                </c:pt>
                <c:pt idx="3478">
                  <c:v>591.63929395611001</c:v>
                </c:pt>
                <c:pt idx="3479">
                  <c:v>591.62299174874101</c:v>
                </c:pt>
                <c:pt idx="3480">
                  <c:v>591.60805322015995</c:v>
                </c:pt>
                <c:pt idx="3481">
                  <c:v>591.57337649684996</c:v>
                </c:pt>
                <c:pt idx="3482">
                  <c:v>591.53280969822697</c:v>
                </c:pt>
                <c:pt idx="3483">
                  <c:v>591.52575155328805</c:v>
                </c:pt>
                <c:pt idx="3484">
                  <c:v>591.50342873431202</c:v>
                </c:pt>
                <c:pt idx="3485">
                  <c:v>591.45622756731302</c:v>
                </c:pt>
                <c:pt idx="3486">
                  <c:v>591.45609080715303</c:v>
                </c:pt>
                <c:pt idx="3487">
                  <c:v>591.45543351088395</c:v>
                </c:pt>
                <c:pt idx="3488">
                  <c:v>591.44083848002401</c:v>
                </c:pt>
                <c:pt idx="3489">
                  <c:v>591.43938511133103</c:v>
                </c:pt>
                <c:pt idx="3490">
                  <c:v>591.42223180263898</c:v>
                </c:pt>
                <c:pt idx="3491">
                  <c:v>591.40218377553003</c:v>
                </c:pt>
                <c:pt idx="3492">
                  <c:v>591.35891373865104</c:v>
                </c:pt>
                <c:pt idx="3493">
                  <c:v>591.27244884839899</c:v>
                </c:pt>
                <c:pt idx="3494">
                  <c:v>591.10750219702697</c:v>
                </c:pt>
                <c:pt idx="3495">
                  <c:v>591.09444970336995</c:v>
                </c:pt>
                <c:pt idx="3496">
                  <c:v>591.07982050673604</c:v>
                </c:pt>
                <c:pt idx="3497">
                  <c:v>591.06161070269798</c:v>
                </c:pt>
                <c:pt idx="3498">
                  <c:v>591.04856033905605</c:v>
                </c:pt>
                <c:pt idx="3499">
                  <c:v>590.99503236735404</c:v>
                </c:pt>
                <c:pt idx="3500">
                  <c:v>590.96803460389299</c:v>
                </c:pt>
                <c:pt idx="3501">
                  <c:v>590.88236912501202</c:v>
                </c:pt>
                <c:pt idx="3502">
                  <c:v>590.86884623616595</c:v>
                </c:pt>
                <c:pt idx="3503">
                  <c:v>590.83929702566502</c:v>
                </c:pt>
                <c:pt idx="3504">
                  <c:v>590.82569396191195</c:v>
                </c:pt>
                <c:pt idx="3505">
                  <c:v>590.76894290784901</c:v>
                </c:pt>
                <c:pt idx="3506">
                  <c:v>590.75834264344405</c:v>
                </c:pt>
                <c:pt idx="3507">
                  <c:v>590.75242207470797</c:v>
                </c:pt>
                <c:pt idx="3508">
                  <c:v>590.73728326282503</c:v>
                </c:pt>
                <c:pt idx="3509">
                  <c:v>590.69866263215204</c:v>
                </c:pt>
                <c:pt idx="3510">
                  <c:v>590.69294294732902</c:v>
                </c:pt>
                <c:pt idx="3511">
                  <c:v>590.64600304310102</c:v>
                </c:pt>
                <c:pt idx="3512">
                  <c:v>590.64543921794404</c:v>
                </c:pt>
                <c:pt idx="3513">
                  <c:v>590.64324407313904</c:v>
                </c:pt>
                <c:pt idx="3514">
                  <c:v>590.62798730806605</c:v>
                </c:pt>
                <c:pt idx="3515">
                  <c:v>590.60126628566297</c:v>
                </c:pt>
                <c:pt idx="3516">
                  <c:v>590.51674871773196</c:v>
                </c:pt>
                <c:pt idx="3517">
                  <c:v>590.49423948445497</c:v>
                </c:pt>
                <c:pt idx="3518">
                  <c:v>590.47055175911805</c:v>
                </c:pt>
                <c:pt idx="3519">
                  <c:v>590.40954693095</c:v>
                </c:pt>
                <c:pt idx="3520">
                  <c:v>590.38908107338796</c:v>
                </c:pt>
                <c:pt idx="3521">
                  <c:v>590.36303034063098</c:v>
                </c:pt>
                <c:pt idx="3522">
                  <c:v>590.34932143785102</c:v>
                </c:pt>
                <c:pt idx="3523">
                  <c:v>590.32844760989701</c:v>
                </c:pt>
                <c:pt idx="3524">
                  <c:v>590.28945922238597</c:v>
                </c:pt>
                <c:pt idx="3525">
                  <c:v>590.24222127467795</c:v>
                </c:pt>
                <c:pt idx="3526">
                  <c:v>590.14682127096296</c:v>
                </c:pt>
                <c:pt idx="3527">
                  <c:v>590.11021582907301</c:v>
                </c:pt>
                <c:pt idx="3528">
                  <c:v>590.101710383105</c:v>
                </c:pt>
                <c:pt idx="3529">
                  <c:v>590.09956758591602</c:v>
                </c:pt>
                <c:pt idx="3530">
                  <c:v>590.07827234405704</c:v>
                </c:pt>
                <c:pt idx="3531">
                  <c:v>590.04805554006396</c:v>
                </c:pt>
                <c:pt idx="3532">
                  <c:v>590.03154988044696</c:v>
                </c:pt>
                <c:pt idx="3533">
                  <c:v>590.00962561311098</c:v>
                </c:pt>
                <c:pt idx="3534">
                  <c:v>589.97871267451103</c:v>
                </c:pt>
                <c:pt idx="3535">
                  <c:v>589.97769700322795</c:v>
                </c:pt>
                <c:pt idx="3536">
                  <c:v>589.96561999515802</c:v>
                </c:pt>
                <c:pt idx="3537">
                  <c:v>589.96045131781204</c:v>
                </c:pt>
                <c:pt idx="3538">
                  <c:v>589.94854518755903</c:v>
                </c:pt>
                <c:pt idx="3539">
                  <c:v>589.94273043614601</c:v>
                </c:pt>
                <c:pt idx="3540">
                  <c:v>589.92436384012296</c:v>
                </c:pt>
                <c:pt idx="3541">
                  <c:v>589.91385479683697</c:v>
                </c:pt>
                <c:pt idx="3542">
                  <c:v>589.89690124298102</c:v>
                </c:pt>
                <c:pt idx="3543">
                  <c:v>589.83345696691094</c:v>
                </c:pt>
                <c:pt idx="3544">
                  <c:v>589.83343369396198</c:v>
                </c:pt>
                <c:pt idx="3545">
                  <c:v>589.77345560469803</c:v>
                </c:pt>
                <c:pt idx="3546">
                  <c:v>589.76259249811699</c:v>
                </c:pt>
                <c:pt idx="3547">
                  <c:v>589.732083778537</c:v>
                </c:pt>
                <c:pt idx="3548">
                  <c:v>589.72276780599896</c:v>
                </c:pt>
                <c:pt idx="3549">
                  <c:v>589.72033705534102</c:v>
                </c:pt>
                <c:pt idx="3550">
                  <c:v>589.69585353524997</c:v>
                </c:pt>
                <c:pt idx="3551">
                  <c:v>589.67185513680897</c:v>
                </c:pt>
                <c:pt idx="3552">
                  <c:v>589.635845576561</c:v>
                </c:pt>
                <c:pt idx="3553">
                  <c:v>589.61002766585898</c:v>
                </c:pt>
                <c:pt idx="3554">
                  <c:v>589.578266560467</c:v>
                </c:pt>
                <c:pt idx="3555">
                  <c:v>589.574516316531</c:v>
                </c:pt>
                <c:pt idx="3556">
                  <c:v>589.56038463944503</c:v>
                </c:pt>
                <c:pt idx="3557">
                  <c:v>589.54570288263596</c:v>
                </c:pt>
                <c:pt idx="3558">
                  <c:v>589.49278335934696</c:v>
                </c:pt>
                <c:pt idx="3559">
                  <c:v>589.488395329436</c:v>
                </c:pt>
                <c:pt idx="3560">
                  <c:v>589.42440259779698</c:v>
                </c:pt>
                <c:pt idx="3561">
                  <c:v>589.41146238979297</c:v>
                </c:pt>
                <c:pt idx="3562">
                  <c:v>589.34034792051705</c:v>
                </c:pt>
                <c:pt idx="3563">
                  <c:v>589.30714596943994</c:v>
                </c:pt>
                <c:pt idx="3564">
                  <c:v>589.30700588879495</c:v>
                </c:pt>
                <c:pt idx="3565">
                  <c:v>589.280685236566</c:v>
                </c:pt>
                <c:pt idx="3566">
                  <c:v>589.24814083588603</c:v>
                </c:pt>
                <c:pt idx="3567">
                  <c:v>589.24164065502896</c:v>
                </c:pt>
                <c:pt idx="3568">
                  <c:v>589.16215044545595</c:v>
                </c:pt>
                <c:pt idx="3569">
                  <c:v>588.99617010664599</c:v>
                </c:pt>
                <c:pt idx="3570">
                  <c:v>588.93436861507405</c:v>
                </c:pt>
                <c:pt idx="3571">
                  <c:v>588.924313811979</c:v>
                </c:pt>
                <c:pt idx="3572">
                  <c:v>588.91574727050102</c:v>
                </c:pt>
                <c:pt idx="3573">
                  <c:v>588.91405228783105</c:v>
                </c:pt>
                <c:pt idx="3574">
                  <c:v>588.90843055440098</c:v>
                </c:pt>
                <c:pt idx="3575">
                  <c:v>588.887016451828</c:v>
                </c:pt>
                <c:pt idx="3576">
                  <c:v>588.87594784744203</c:v>
                </c:pt>
                <c:pt idx="3577">
                  <c:v>588.87575175264203</c:v>
                </c:pt>
                <c:pt idx="3578">
                  <c:v>588.87344061855504</c:v>
                </c:pt>
                <c:pt idx="3579">
                  <c:v>588.87232403190603</c:v>
                </c:pt>
                <c:pt idx="3580">
                  <c:v>588.86187022987497</c:v>
                </c:pt>
                <c:pt idx="3581">
                  <c:v>588.73317268595599</c:v>
                </c:pt>
                <c:pt idx="3582">
                  <c:v>588.69607123931098</c:v>
                </c:pt>
                <c:pt idx="3583">
                  <c:v>588.69201658409702</c:v>
                </c:pt>
                <c:pt idx="3584">
                  <c:v>588.66253636739702</c:v>
                </c:pt>
                <c:pt idx="3585">
                  <c:v>588.65733275073296</c:v>
                </c:pt>
                <c:pt idx="3586">
                  <c:v>588.62312747803799</c:v>
                </c:pt>
                <c:pt idx="3587">
                  <c:v>588.61615877789598</c:v>
                </c:pt>
                <c:pt idx="3588">
                  <c:v>588.61500968060898</c:v>
                </c:pt>
                <c:pt idx="3589">
                  <c:v>588.59343947063599</c:v>
                </c:pt>
                <c:pt idx="3590">
                  <c:v>588.58311594201496</c:v>
                </c:pt>
                <c:pt idx="3591">
                  <c:v>588.56684349368095</c:v>
                </c:pt>
                <c:pt idx="3592">
                  <c:v>588.55280002802294</c:v>
                </c:pt>
                <c:pt idx="3593">
                  <c:v>588.54010727028299</c:v>
                </c:pt>
                <c:pt idx="3594">
                  <c:v>588.52695130383097</c:v>
                </c:pt>
                <c:pt idx="3595">
                  <c:v>588.51665965349696</c:v>
                </c:pt>
                <c:pt idx="3596">
                  <c:v>588.47204537709001</c:v>
                </c:pt>
                <c:pt idx="3597">
                  <c:v>588.46858812764799</c:v>
                </c:pt>
                <c:pt idx="3598">
                  <c:v>588.46736947911495</c:v>
                </c:pt>
                <c:pt idx="3599">
                  <c:v>588.42840341222097</c:v>
                </c:pt>
                <c:pt idx="3600">
                  <c:v>588.37117987727402</c:v>
                </c:pt>
                <c:pt idx="3601">
                  <c:v>588.35008705276095</c:v>
                </c:pt>
                <c:pt idx="3602">
                  <c:v>588.34881311949403</c:v>
                </c:pt>
                <c:pt idx="3603">
                  <c:v>588.338555056269</c:v>
                </c:pt>
                <c:pt idx="3604">
                  <c:v>588.28839691532301</c:v>
                </c:pt>
                <c:pt idx="3605">
                  <c:v>588.285281560768</c:v>
                </c:pt>
                <c:pt idx="3606">
                  <c:v>588.25537056913095</c:v>
                </c:pt>
                <c:pt idx="3607">
                  <c:v>588.24769234860503</c:v>
                </c:pt>
                <c:pt idx="3608">
                  <c:v>588.21641441070301</c:v>
                </c:pt>
                <c:pt idx="3609">
                  <c:v>588.20955582388899</c:v>
                </c:pt>
                <c:pt idx="3610">
                  <c:v>588.20066632351597</c:v>
                </c:pt>
                <c:pt idx="3611">
                  <c:v>588.17789083000696</c:v>
                </c:pt>
                <c:pt idx="3612">
                  <c:v>588.14087980576505</c:v>
                </c:pt>
                <c:pt idx="3613">
                  <c:v>588.07907983586301</c:v>
                </c:pt>
                <c:pt idx="3614">
                  <c:v>588.03046831154904</c:v>
                </c:pt>
                <c:pt idx="3615">
                  <c:v>587.96917920539602</c:v>
                </c:pt>
                <c:pt idx="3616">
                  <c:v>587.95177375974697</c:v>
                </c:pt>
                <c:pt idx="3617">
                  <c:v>587.88287419437199</c:v>
                </c:pt>
                <c:pt idx="3618">
                  <c:v>587.87694265494895</c:v>
                </c:pt>
                <c:pt idx="3619">
                  <c:v>587.84922795377202</c:v>
                </c:pt>
                <c:pt idx="3620">
                  <c:v>587.84450806682605</c:v>
                </c:pt>
                <c:pt idx="3621">
                  <c:v>587.81463182190896</c:v>
                </c:pt>
                <c:pt idx="3622">
                  <c:v>587.79155270910405</c:v>
                </c:pt>
                <c:pt idx="3623">
                  <c:v>587.78387277998797</c:v>
                </c:pt>
                <c:pt idx="3624">
                  <c:v>587.76187107729402</c:v>
                </c:pt>
                <c:pt idx="3625">
                  <c:v>587.74532037727602</c:v>
                </c:pt>
                <c:pt idx="3626">
                  <c:v>587.68532688775201</c:v>
                </c:pt>
                <c:pt idx="3627">
                  <c:v>587.66609382491504</c:v>
                </c:pt>
                <c:pt idx="3628">
                  <c:v>587.61834656158601</c:v>
                </c:pt>
                <c:pt idx="3629">
                  <c:v>587.59702870989804</c:v>
                </c:pt>
                <c:pt idx="3630">
                  <c:v>587.59460016208595</c:v>
                </c:pt>
                <c:pt idx="3631">
                  <c:v>587.59046159006505</c:v>
                </c:pt>
                <c:pt idx="3632">
                  <c:v>587.58398642444797</c:v>
                </c:pt>
                <c:pt idx="3633">
                  <c:v>587.55548549263096</c:v>
                </c:pt>
                <c:pt idx="3634">
                  <c:v>587.402465950551</c:v>
                </c:pt>
                <c:pt idx="3635">
                  <c:v>587.364721414428</c:v>
                </c:pt>
                <c:pt idx="3636">
                  <c:v>587.35611583821196</c:v>
                </c:pt>
                <c:pt idx="3637">
                  <c:v>587.34942008970597</c:v>
                </c:pt>
                <c:pt idx="3638">
                  <c:v>587.33607813513902</c:v>
                </c:pt>
                <c:pt idx="3639">
                  <c:v>587.26882013444504</c:v>
                </c:pt>
                <c:pt idx="3640">
                  <c:v>587.21707818046104</c:v>
                </c:pt>
                <c:pt idx="3641">
                  <c:v>587.195135562171</c:v>
                </c:pt>
                <c:pt idx="3642">
                  <c:v>587.09736829615395</c:v>
                </c:pt>
                <c:pt idx="3643">
                  <c:v>587.07054379353997</c:v>
                </c:pt>
                <c:pt idx="3644">
                  <c:v>587.05451391283304</c:v>
                </c:pt>
                <c:pt idx="3645">
                  <c:v>587.04872330947103</c:v>
                </c:pt>
                <c:pt idx="3646">
                  <c:v>587.03966931431103</c:v>
                </c:pt>
                <c:pt idx="3647">
                  <c:v>587.03355378995298</c:v>
                </c:pt>
                <c:pt idx="3648">
                  <c:v>587.01463190717698</c:v>
                </c:pt>
                <c:pt idx="3649">
                  <c:v>587.005303725163</c:v>
                </c:pt>
                <c:pt idx="3650">
                  <c:v>586.992422983452</c:v>
                </c:pt>
                <c:pt idx="3651">
                  <c:v>586.99040832229502</c:v>
                </c:pt>
                <c:pt idx="3652">
                  <c:v>586.96373455430796</c:v>
                </c:pt>
                <c:pt idx="3653">
                  <c:v>586.96208837586005</c:v>
                </c:pt>
                <c:pt idx="3654">
                  <c:v>586.94880680463405</c:v>
                </c:pt>
                <c:pt idx="3655">
                  <c:v>586.94819157212896</c:v>
                </c:pt>
                <c:pt idx="3656">
                  <c:v>586.92136847158702</c:v>
                </c:pt>
                <c:pt idx="3657">
                  <c:v>586.85485982394698</c:v>
                </c:pt>
                <c:pt idx="3658">
                  <c:v>586.83432390877101</c:v>
                </c:pt>
                <c:pt idx="3659">
                  <c:v>586.81819341503399</c:v>
                </c:pt>
                <c:pt idx="3660">
                  <c:v>586.81377510054801</c:v>
                </c:pt>
                <c:pt idx="3661">
                  <c:v>586.78966979224799</c:v>
                </c:pt>
                <c:pt idx="3662">
                  <c:v>586.72024131455498</c:v>
                </c:pt>
                <c:pt idx="3663">
                  <c:v>586.68456100221795</c:v>
                </c:pt>
                <c:pt idx="3664">
                  <c:v>586.68301505563704</c:v>
                </c:pt>
                <c:pt idx="3665">
                  <c:v>586.68116334273805</c:v>
                </c:pt>
                <c:pt idx="3666">
                  <c:v>586.59835445286103</c:v>
                </c:pt>
                <c:pt idx="3667">
                  <c:v>586.55388773387199</c:v>
                </c:pt>
                <c:pt idx="3668">
                  <c:v>586.52266418971601</c:v>
                </c:pt>
                <c:pt idx="3669">
                  <c:v>586.51653245350894</c:v>
                </c:pt>
                <c:pt idx="3670">
                  <c:v>586.49891073955996</c:v>
                </c:pt>
                <c:pt idx="3671">
                  <c:v>586.48809534825295</c:v>
                </c:pt>
                <c:pt idx="3672">
                  <c:v>586.47658921832499</c:v>
                </c:pt>
                <c:pt idx="3673">
                  <c:v>586.44884842960698</c:v>
                </c:pt>
                <c:pt idx="3674">
                  <c:v>586.429833751871</c:v>
                </c:pt>
                <c:pt idx="3675">
                  <c:v>586.38958798149804</c:v>
                </c:pt>
                <c:pt idx="3676">
                  <c:v>586.37106209024603</c:v>
                </c:pt>
                <c:pt idx="3677">
                  <c:v>586.31246982145694</c:v>
                </c:pt>
                <c:pt idx="3678">
                  <c:v>586.23947689873603</c:v>
                </c:pt>
                <c:pt idx="3679">
                  <c:v>586.22449102606197</c:v>
                </c:pt>
                <c:pt idx="3680">
                  <c:v>586.20254808338996</c:v>
                </c:pt>
                <c:pt idx="3681">
                  <c:v>586.20201482668801</c:v>
                </c:pt>
                <c:pt idx="3682">
                  <c:v>586.18222300616799</c:v>
                </c:pt>
                <c:pt idx="3683">
                  <c:v>586.12812645525901</c:v>
                </c:pt>
                <c:pt idx="3684">
                  <c:v>586.09779653846601</c:v>
                </c:pt>
                <c:pt idx="3685">
                  <c:v>586.084019498663</c:v>
                </c:pt>
                <c:pt idx="3686">
                  <c:v>586.05564955201999</c:v>
                </c:pt>
                <c:pt idx="3687">
                  <c:v>586.04119509278405</c:v>
                </c:pt>
                <c:pt idx="3688">
                  <c:v>585.99006744684004</c:v>
                </c:pt>
                <c:pt idx="3689">
                  <c:v>585.96738202048505</c:v>
                </c:pt>
                <c:pt idx="3690">
                  <c:v>585.88067707678499</c:v>
                </c:pt>
                <c:pt idx="3691">
                  <c:v>585.84109278709104</c:v>
                </c:pt>
                <c:pt idx="3692">
                  <c:v>585.82686874103899</c:v>
                </c:pt>
                <c:pt idx="3693">
                  <c:v>585.82083049955099</c:v>
                </c:pt>
                <c:pt idx="3694">
                  <c:v>585.81912238002201</c:v>
                </c:pt>
                <c:pt idx="3695">
                  <c:v>585.67771045317295</c:v>
                </c:pt>
                <c:pt idx="3696">
                  <c:v>585.65244485200401</c:v>
                </c:pt>
                <c:pt idx="3697">
                  <c:v>585.64251461582001</c:v>
                </c:pt>
                <c:pt idx="3698">
                  <c:v>585.60996860007697</c:v>
                </c:pt>
                <c:pt idx="3699">
                  <c:v>585.55505709151998</c:v>
                </c:pt>
                <c:pt idx="3700">
                  <c:v>585.505137248702</c:v>
                </c:pt>
                <c:pt idx="3701">
                  <c:v>585.49446022541804</c:v>
                </c:pt>
                <c:pt idx="3702">
                  <c:v>585.42439377619701</c:v>
                </c:pt>
                <c:pt idx="3703">
                  <c:v>585.37948220857902</c:v>
                </c:pt>
                <c:pt idx="3704">
                  <c:v>585.37383429240595</c:v>
                </c:pt>
                <c:pt idx="3705">
                  <c:v>585.32890410611196</c:v>
                </c:pt>
                <c:pt idx="3706">
                  <c:v>585.30942424023601</c:v>
                </c:pt>
                <c:pt idx="3707">
                  <c:v>585.28953637741597</c:v>
                </c:pt>
                <c:pt idx="3708">
                  <c:v>585.28885750193399</c:v>
                </c:pt>
                <c:pt idx="3709">
                  <c:v>585.28784406829095</c:v>
                </c:pt>
                <c:pt idx="3710">
                  <c:v>585.265058488058</c:v>
                </c:pt>
                <c:pt idx="3711">
                  <c:v>585.25285564053002</c:v>
                </c:pt>
                <c:pt idx="3712">
                  <c:v>585.23301489540199</c:v>
                </c:pt>
                <c:pt idx="3713">
                  <c:v>585.23075557454001</c:v>
                </c:pt>
                <c:pt idx="3714">
                  <c:v>585.22636654700398</c:v>
                </c:pt>
                <c:pt idx="3715">
                  <c:v>585.16713958953301</c:v>
                </c:pt>
                <c:pt idx="3716">
                  <c:v>585.08479818791204</c:v>
                </c:pt>
                <c:pt idx="3717">
                  <c:v>585.08182569182304</c:v>
                </c:pt>
                <c:pt idx="3718">
                  <c:v>585.07928136209</c:v>
                </c:pt>
                <c:pt idx="3719">
                  <c:v>585.03047138714999</c:v>
                </c:pt>
                <c:pt idx="3720">
                  <c:v>584.97126490467394</c:v>
                </c:pt>
                <c:pt idx="3721">
                  <c:v>584.92462818360798</c:v>
                </c:pt>
                <c:pt idx="3722">
                  <c:v>584.92391523603806</c:v>
                </c:pt>
                <c:pt idx="3723">
                  <c:v>584.91974424109003</c:v>
                </c:pt>
                <c:pt idx="3724">
                  <c:v>584.91907403854702</c:v>
                </c:pt>
                <c:pt idx="3725">
                  <c:v>584.89196389883</c:v>
                </c:pt>
                <c:pt idx="3726">
                  <c:v>584.89056892979704</c:v>
                </c:pt>
                <c:pt idx="3727">
                  <c:v>584.88269247670496</c:v>
                </c:pt>
                <c:pt idx="3728">
                  <c:v>584.83008633885504</c:v>
                </c:pt>
                <c:pt idx="3729">
                  <c:v>584.82513936630903</c:v>
                </c:pt>
                <c:pt idx="3730">
                  <c:v>584.79533981397003</c:v>
                </c:pt>
                <c:pt idx="3731">
                  <c:v>584.78900854086999</c:v>
                </c:pt>
                <c:pt idx="3732">
                  <c:v>584.779761305737</c:v>
                </c:pt>
                <c:pt idx="3733">
                  <c:v>584.72909731719801</c:v>
                </c:pt>
                <c:pt idx="3734">
                  <c:v>584.66672502352196</c:v>
                </c:pt>
                <c:pt idx="3735">
                  <c:v>584.66136146096596</c:v>
                </c:pt>
                <c:pt idx="3736">
                  <c:v>584.61858593714499</c:v>
                </c:pt>
                <c:pt idx="3737">
                  <c:v>584.46197984333605</c:v>
                </c:pt>
                <c:pt idx="3738">
                  <c:v>584.401195438846</c:v>
                </c:pt>
                <c:pt idx="3739">
                  <c:v>584.35759371122299</c:v>
                </c:pt>
                <c:pt idx="3740">
                  <c:v>584.32203082325304</c:v>
                </c:pt>
                <c:pt idx="3741">
                  <c:v>584.28057634437596</c:v>
                </c:pt>
                <c:pt idx="3742">
                  <c:v>584.27283756011195</c:v>
                </c:pt>
                <c:pt idx="3743">
                  <c:v>584.25909917105196</c:v>
                </c:pt>
                <c:pt idx="3744">
                  <c:v>584.25854949660595</c:v>
                </c:pt>
                <c:pt idx="3745">
                  <c:v>584.23368590633595</c:v>
                </c:pt>
                <c:pt idx="3746">
                  <c:v>584.12690419425599</c:v>
                </c:pt>
                <c:pt idx="3747">
                  <c:v>584.11968200398906</c:v>
                </c:pt>
                <c:pt idx="3748">
                  <c:v>584.10990633283905</c:v>
                </c:pt>
                <c:pt idx="3749">
                  <c:v>584.05769924333003</c:v>
                </c:pt>
                <c:pt idx="3750">
                  <c:v>584.03120960777005</c:v>
                </c:pt>
                <c:pt idx="3751">
                  <c:v>583.94565536519895</c:v>
                </c:pt>
                <c:pt idx="3752">
                  <c:v>583.91387453197899</c:v>
                </c:pt>
                <c:pt idx="3753">
                  <c:v>583.90789349071201</c:v>
                </c:pt>
                <c:pt idx="3754">
                  <c:v>583.90178963047197</c:v>
                </c:pt>
                <c:pt idx="3755">
                  <c:v>583.85841464722</c:v>
                </c:pt>
                <c:pt idx="3756">
                  <c:v>583.85785262780098</c:v>
                </c:pt>
                <c:pt idx="3757">
                  <c:v>583.83139638922</c:v>
                </c:pt>
                <c:pt idx="3758">
                  <c:v>583.80366046928702</c:v>
                </c:pt>
                <c:pt idx="3759">
                  <c:v>583.78168807732004</c:v>
                </c:pt>
                <c:pt idx="3760">
                  <c:v>583.74866526648896</c:v>
                </c:pt>
                <c:pt idx="3761">
                  <c:v>583.70288112373896</c:v>
                </c:pt>
                <c:pt idx="3762">
                  <c:v>583.70275909330701</c:v>
                </c:pt>
                <c:pt idx="3763">
                  <c:v>583.69864459443295</c:v>
                </c:pt>
                <c:pt idx="3764">
                  <c:v>583.64905485153099</c:v>
                </c:pt>
                <c:pt idx="3765">
                  <c:v>583.64176884287303</c:v>
                </c:pt>
                <c:pt idx="3766">
                  <c:v>583.64156701204297</c:v>
                </c:pt>
                <c:pt idx="3767">
                  <c:v>583.60110406177205</c:v>
                </c:pt>
                <c:pt idx="3768">
                  <c:v>583.57994804875602</c:v>
                </c:pt>
                <c:pt idx="3769">
                  <c:v>583.48043562187195</c:v>
                </c:pt>
                <c:pt idx="3770">
                  <c:v>583.47405835035397</c:v>
                </c:pt>
                <c:pt idx="3771">
                  <c:v>583.44493044166904</c:v>
                </c:pt>
                <c:pt idx="3772">
                  <c:v>583.42899482053997</c:v>
                </c:pt>
                <c:pt idx="3773">
                  <c:v>583.41705245947105</c:v>
                </c:pt>
                <c:pt idx="3774">
                  <c:v>583.37472280653799</c:v>
                </c:pt>
                <c:pt idx="3775">
                  <c:v>583.33563405744496</c:v>
                </c:pt>
                <c:pt idx="3776">
                  <c:v>583.31383512362197</c:v>
                </c:pt>
                <c:pt idx="3777">
                  <c:v>583.28218046462803</c:v>
                </c:pt>
                <c:pt idx="3778">
                  <c:v>583.24967253987302</c:v>
                </c:pt>
                <c:pt idx="3779">
                  <c:v>583.234218690631</c:v>
                </c:pt>
                <c:pt idx="3780">
                  <c:v>583.23401220815401</c:v>
                </c:pt>
                <c:pt idx="3781">
                  <c:v>583.21708411072802</c:v>
                </c:pt>
                <c:pt idx="3782">
                  <c:v>583.19834793584903</c:v>
                </c:pt>
                <c:pt idx="3783">
                  <c:v>583.19399142495297</c:v>
                </c:pt>
                <c:pt idx="3784">
                  <c:v>583.15029843689695</c:v>
                </c:pt>
                <c:pt idx="3785">
                  <c:v>583.12883759443298</c:v>
                </c:pt>
                <c:pt idx="3786">
                  <c:v>583.12600815160999</c:v>
                </c:pt>
                <c:pt idx="3787">
                  <c:v>583.08531623341605</c:v>
                </c:pt>
                <c:pt idx="3788">
                  <c:v>583.057583103144</c:v>
                </c:pt>
                <c:pt idx="3789">
                  <c:v>583.05515220857205</c:v>
                </c:pt>
                <c:pt idx="3790">
                  <c:v>583.00740704768805</c:v>
                </c:pt>
                <c:pt idx="3791">
                  <c:v>583.00257492457104</c:v>
                </c:pt>
                <c:pt idx="3792">
                  <c:v>582.98811885682198</c:v>
                </c:pt>
                <c:pt idx="3793">
                  <c:v>582.96887857162994</c:v>
                </c:pt>
                <c:pt idx="3794">
                  <c:v>582.92844555479098</c:v>
                </c:pt>
                <c:pt idx="3795">
                  <c:v>582.88432745151397</c:v>
                </c:pt>
                <c:pt idx="3796">
                  <c:v>582.87665240598596</c:v>
                </c:pt>
                <c:pt idx="3797">
                  <c:v>582.87407676913494</c:v>
                </c:pt>
                <c:pt idx="3798">
                  <c:v>582.86742625778504</c:v>
                </c:pt>
                <c:pt idx="3799">
                  <c:v>582.84247403514905</c:v>
                </c:pt>
                <c:pt idx="3800">
                  <c:v>582.81993057691204</c:v>
                </c:pt>
                <c:pt idx="3801">
                  <c:v>582.80529552786902</c:v>
                </c:pt>
                <c:pt idx="3802">
                  <c:v>582.71845918381803</c:v>
                </c:pt>
                <c:pt idx="3803">
                  <c:v>582.71385609898903</c:v>
                </c:pt>
                <c:pt idx="3804">
                  <c:v>582.65940393141796</c:v>
                </c:pt>
                <c:pt idx="3805">
                  <c:v>582.65437882919298</c:v>
                </c:pt>
                <c:pt idx="3806">
                  <c:v>582.636337952546</c:v>
                </c:pt>
                <c:pt idx="3807">
                  <c:v>582.62372909081103</c:v>
                </c:pt>
                <c:pt idx="3808">
                  <c:v>582.60912991004102</c:v>
                </c:pt>
                <c:pt idx="3809">
                  <c:v>582.60346457634898</c:v>
                </c:pt>
                <c:pt idx="3810">
                  <c:v>582.51555497908203</c:v>
                </c:pt>
                <c:pt idx="3811">
                  <c:v>582.49204044130204</c:v>
                </c:pt>
                <c:pt idx="3812">
                  <c:v>582.44101326790803</c:v>
                </c:pt>
                <c:pt idx="3813">
                  <c:v>582.43404017450905</c:v>
                </c:pt>
                <c:pt idx="3814">
                  <c:v>582.42045248494298</c:v>
                </c:pt>
                <c:pt idx="3815">
                  <c:v>582.41293227840595</c:v>
                </c:pt>
                <c:pt idx="3816">
                  <c:v>582.34773751923103</c:v>
                </c:pt>
                <c:pt idx="3817">
                  <c:v>582.33036071108995</c:v>
                </c:pt>
                <c:pt idx="3818">
                  <c:v>582.33034090783804</c:v>
                </c:pt>
                <c:pt idx="3819">
                  <c:v>582.28181208637</c:v>
                </c:pt>
                <c:pt idx="3820">
                  <c:v>582.26828064231802</c:v>
                </c:pt>
                <c:pt idx="3821">
                  <c:v>582.24724560716697</c:v>
                </c:pt>
                <c:pt idx="3822">
                  <c:v>582.23940418791199</c:v>
                </c:pt>
                <c:pt idx="3823">
                  <c:v>582.23504926758596</c:v>
                </c:pt>
                <c:pt idx="3824">
                  <c:v>582.16694762367797</c:v>
                </c:pt>
                <c:pt idx="3825">
                  <c:v>582.10956715196198</c:v>
                </c:pt>
                <c:pt idx="3826">
                  <c:v>582.08914121043904</c:v>
                </c:pt>
                <c:pt idx="3827">
                  <c:v>582.06552969731695</c:v>
                </c:pt>
                <c:pt idx="3828">
                  <c:v>582.04742633093304</c:v>
                </c:pt>
                <c:pt idx="3829">
                  <c:v>582.04203797822697</c:v>
                </c:pt>
                <c:pt idx="3830">
                  <c:v>582.01522892244805</c:v>
                </c:pt>
                <c:pt idx="3831">
                  <c:v>581.96684733888503</c:v>
                </c:pt>
                <c:pt idx="3832">
                  <c:v>581.94371845754404</c:v>
                </c:pt>
                <c:pt idx="3833">
                  <c:v>581.936485305828</c:v>
                </c:pt>
                <c:pt idx="3834">
                  <c:v>581.92585103389797</c:v>
                </c:pt>
                <c:pt idx="3835">
                  <c:v>581.86300904479197</c:v>
                </c:pt>
                <c:pt idx="3836">
                  <c:v>581.83270699823504</c:v>
                </c:pt>
                <c:pt idx="3837">
                  <c:v>581.829256703895</c:v>
                </c:pt>
                <c:pt idx="3838">
                  <c:v>581.76855746138096</c:v>
                </c:pt>
                <c:pt idx="3839">
                  <c:v>581.75522489990306</c:v>
                </c:pt>
                <c:pt idx="3840">
                  <c:v>581.74039590380005</c:v>
                </c:pt>
                <c:pt idx="3841">
                  <c:v>581.67734619227997</c:v>
                </c:pt>
                <c:pt idx="3842">
                  <c:v>581.62323422815996</c:v>
                </c:pt>
                <c:pt idx="3843">
                  <c:v>581.61742998170496</c:v>
                </c:pt>
                <c:pt idx="3844">
                  <c:v>581.55233254207303</c:v>
                </c:pt>
                <c:pt idx="3845">
                  <c:v>581.54715751060098</c:v>
                </c:pt>
                <c:pt idx="3846">
                  <c:v>581.54218990586105</c:v>
                </c:pt>
                <c:pt idx="3847">
                  <c:v>581.47904624986097</c:v>
                </c:pt>
                <c:pt idx="3848">
                  <c:v>581.477855392842</c:v>
                </c:pt>
                <c:pt idx="3849">
                  <c:v>581.435754744973</c:v>
                </c:pt>
                <c:pt idx="3850">
                  <c:v>581.41585196493497</c:v>
                </c:pt>
                <c:pt idx="3851">
                  <c:v>581.355276051852</c:v>
                </c:pt>
                <c:pt idx="3852">
                  <c:v>581.32429538785595</c:v>
                </c:pt>
                <c:pt idx="3853">
                  <c:v>581.295750472804</c:v>
                </c:pt>
                <c:pt idx="3854">
                  <c:v>581.28221490129499</c:v>
                </c:pt>
                <c:pt idx="3855">
                  <c:v>581.22639439805698</c:v>
                </c:pt>
                <c:pt idx="3856">
                  <c:v>581.15892611698803</c:v>
                </c:pt>
                <c:pt idx="3857">
                  <c:v>581.12676522433401</c:v>
                </c:pt>
                <c:pt idx="3858">
                  <c:v>581.11563445927698</c:v>
                </c:pt>
                <c:pt idx="3859">
                  <c:v>581.07569277525397</c:v>
                </c:pt>
                <c:pt idx="3860">
                  <c:v>581.04165269542295</c:v>
                </c:pt>
                <c:pt idx="3861">
                  <c:v>581.002892775747</c:v>
                </c:pt>
                <c:pt idx="3862">
                  <c:v>581.00046255029804</c:v>
                </c:pt>
                <c:pt idx="3863">
                  <c:v>580.98516087362202</c:v>
                </c:pt>
                <c:pt idx="3864">
                  <c:v>580.94712263153303</c:v>
                </c:pt>
                <c:pt idx="3865">
                  <c:v>580.93152625343998</c:v>
                </c:pt>
                <c:pt idx="3866">
                  <c:v>580.92157722912805</c:v>
                </c:pt>
                <c:pt idx="3867">
                  <c:v>580.88703389947102</c:v>
                </c:pt>
                <c:pt idx="3868">
                  <c:v>580.842783009752</c:v>
                </c:pt>
                <c:pt idx="3869">
                  <c:v>580.79656828393797</c:v>
                </c:pt>
                <c:pt idx="3870">
                  <c:v>580.77294051112597</c:v>
                </c:pt>
                <c:pt idx="3871">
                  <c:v>580.76233238554198</c:v>
                </c:pt>
                <c:pt idx="3872">
                  <c:v>580.74488941379798</c:v>
                </c:pt>
                <c:pt idx="3873">
                  <c:v>580.72106952935405</c:v>
                </c:pt>
                <c:pt idx="3874">
                  <c:v>580.69994059503404</c:v>
                </c:pt>
                <c:pt idx="3875">
                  <c:v>580.65150858754498</c:v>
                </c:pt>
                <c:pt idx="3876">
                  <c:v>580.65035370115504</c:v>
                </c:pt>
                <c:pt idx="3877">
                  <c:v>580.64443232021995</c:v>
                </c:pt>
                <c:pt idx="3878">
                  <c:v>580.618605428612</c:v>
                </c:pt>
                <c:pt idx="3879">
                  <c:v>580.60007882319996</c:v>
                </c:pt>
                <c:pt idx="3880">
                  <c:v>580.59352939348105</c:v>
                </c:pt>
                <c:pt idx="3881">
                  <c:v>580.568539321191</c:v>
                </c:pt>
                <c:pt idx="3882">
                  <c:v>580.55847984550803</c:v>
                </c:pt>
                <c:pt idx="3883">
                  <c:v>580.54915898675597</c:v>
                </c:pt>
                <c:pt idx="3884">
                  <c:v>580.46235650598101</c:v>
                </c:pt>
                <c:pt idx="3885">
                  <c:v>580.443045021751</c:v>
                </c:pt>
                <c:pt idx="3886">
                  <c:v>580.42854898292103</c:v>
                </c:pt>
                <c:pt idx="3887">
                  <c:v>580.41344535014196</c:v>
                </c:pt>
                <c:pt idx="3888">
                  <c:v>580.38717688001304</c:v>
                </c:pt>
                <c:pt idx="3889">
                  <c:v>580.32962524926302</c:v>
                </c:pt>
                <c:pt idx="3890">
                  <c:v>580.29036176287002</c:v>
                </c:pt>
                <c:pt idx="3891">
                  <c:v>580.28114240562195</c:v>
                </c:pt>
                <c:pt idx="3892">
                  <c:v>580.23820122911002</c:v>
                </c:pt>
                <c:pt idx="3893">
                  <c:v>580.21536679536905</c:v>
                </c:pt>
                <c:pt idx="3894">
                  <c:v>580.20130990799703</c:v>
                </c:pt>
                <c:pt idx="3895">
                  <c:v>580.19681257269997</c:v>
                </c:pt>
                <c:pt idx="3896">
                  <c:v>580.19163159982202</c:v>
                </c:pt>
                <c:pt idx="3897">
                  <c:v>580.18301374677606</c:v>
                </c:pt>
                <c:pt idx="3898">
                  <c:v>580.18285759812295</c:v>
                </c:pt>
                <c:pt idx="3899">
                  <c:v>580.15601997026602</c:v>
                </c:pt>
                <c:pt idx="3900">
                  <c:v>580.14936754805797</c:v>
                </c:pt>
                <c:pt idx="3901">
                  <c:v>580.12155052046296</c:v>
                </c:pt>
                <c:pt idx="3902">
                  <c:v>580.11740077107504</c:v>
                </c:pt>
                <c:pt idx="3903">
                  <c:v>580.07499789167002</c:v>
                </c:pt>
                <c:pt idx="3904">
                  <c:v>580.02318826150804</c:v>
                </c:pt>
                <c:pt idx="3905">
                  <c:v>580.01748550602099</c:v>
                </c:pt>
                <c:pt idx="3906">
                  <c:v>579.98704994149398</c:v>
                </c:pt>
                <c:pt idx="3907">
                  <c:v>579.97701437232297</c:v>
                </c:pt>
                <c:pt idx="3908">
                  <c:v>579.95549212363596</c:v>
                </c:pt>
                <c:pt idx="3909">
                  <c:v>579.91788461335295</c:v>
                </c:pt>
                <c:pt idx="3910">
                  <c:v>579.87357705278396</c:v>
                </c:pt>
                <c:pt idx="3911">
                  <c:v>579.76580303024195</c:v>
                </c:pt>
                <c:pt idx="3912">
                  <c:v>579.76179902370905</c:v>
                </c:pt>
                <c:pt idx="3913">
                  <c:v>579.70806562263704</c:v>
                </c:pt>
                <c:pt idx="3914">
                  <c:v>579.69316351037196</c:v>
                </c:pt>
                <c:pt idx="3915">
                  <c:v>579.68597601029796</c:v>
                </c:pt>
                <c:pt idx="3916">
                  <c:v>579.67784724969295</c:v>
                </c:pt>
                <c:pt idx="3917">
                  <c:v>579.66488051083297</c:v>
                </c:pt>
                <c:pt idx="3918">
                  <c:v>579.65601658976095</c:v>
                </c:pt>
                <c:pt idx="3919">
                  <c:v>579.64912517220398</c:v>
                </c:pt>
                <c:pt idx="3920">
                  <c:v>579.63467501631203</c:v>
                </c:pt>
                <c:pt idx="3921">
                  <c:v>579.61381076349801</c:v>
                </c:pt>
                <c:pt idx="3922">
                  <c:v>579.59506481890901</c:v>
                </c:pt>
                <c:pt idx="3923">
                  <c:v>579.59241754045502</c:v>
                </c:pt>
                <c:pt idx="3924">
                  <c:v>579.58515390286095</c:v>
                </c:pt>
                <c:pt idx="3925">
                  <c:v>579.58323533193197</c:v>
                </c:pt>
                <c:pt idx="3926">
                  <c:v>579.56700212249098</c:v>
                </c:pt>
                <c:pt idx="3927">
                  <c:v>579.53539001073898</c:v>
                </c:pt>
                <c:pt idx="3928">
                  <c:v>579.50603079743996</c:v>
                </c:pt>
                <c:pt idx="3929">
                  <c:v>579.47259251640799</c:v>
                </c:pt>
                <c:pt idx="3930">
                  <c:v>579.42936109262803</c:v>
                </c:pt>
                <c:pt idx="3931">
                  <c:v>579.34754464005698</c:v>
                </c:pt>
                <c:pt idx="3932">
                  <c:v>579.32086969912302</c:v>
                </c:pt>
                <c:pt idx="3933">
                  <c:v>579.29224441829899</c:v>
                </c:pt>
                <c:pt idx="3934">
                  <c:v>579.27806679382297</c:v>
                </c:pt>
                <c:pt idx="3935">
                  <c:v>579.270963553961</c:v>
                </c:pt>
                <c:pt idx="3936">
                  <c:v>579.23802612404802</c:v>
                </c:pt>
                <c:pt idx="3937">
                  <c:v>579.23585176603603</c:v>
                </c:pt>
                <c:pt idx="3938">
                  <c:v>579.234304182899</c:v>
                </c:pt>
                <c:pt idx="3939">
                  <c:v>579.22714099366897</c:v>
                </c:pt>
                <c:pt idx="3940">
                  <c:v>579.21726017899402</c:v>
                </c:pt>
                <c:pt idx="3941">
                  <c:v>579.20113771565298</c:v>
                </c:pt>
                <c:pt idx="3942">
                  <c:v>579.16267757190701</c:v>
                </c:pt>
                <c:pt idx="3943">
                  <c:v>579.15709783444299</c:v>
                </c:pt>
                <c:pt idx="3944">
                  <c:v>579.15069410145395</c:v>
                </c:pt>
                <c:pt idx="3945">
                  <c:v>579.130366626605</c:v>
                </c:pt>
                <c:pt idx="3946">
                  <c:v>579.03525717481602</c:v>
                </c:pt>
                <c:pt idx="3947">
                  <c:v>579.02138634166204</c:v>
                </c:pt>
                <c:pt idx="3948">
                  <c:v>579.01405312944496</c:v>
                </c:pt>
                <c:pt idx="3949">
                  <c:v>579.01251607902998</c:v>
                </c:pt>
                <c:pt idx="3950">
                  <c:v>578.96773741941797</c:v>
                </c:pt>
                <c:pt idx="3951">
                  <c:v>578.94112399740902</c:v>
                </c:pt>
                <c:pt idx="3952">
                  <c:v>578.93034394044901</c:v>
                </c:pt>
                <c:pt idx="3953">
                  <c:v>578.92704584289095</c:v>
                </c:pt>
                <c:pt idx="3954">
                  <c:v>578.91770848786098</c:v>
                </c:pt>
                <c:pt idx="3955">
                  <c:v>578.89872223467796</c:v>
                </c:pt>
                <c:pt idx="3956">
                  <c:v>578.87931029425101</c:v>
                </c:pt>
                <c:pt idx="3957">
                  <c:v>578.85971596009597</c:v>
                </c:pt>
                <c:pt idx="3958">
                  <c:v>578.82089177632702</c:v>
                </c:pt>
                <c:pt idx="3959">
                  <c:v>578.80199219279098</c:v>
                </c:pt>
                <c:pt idx="3960">
                  <c:v>578.79796774880197</c:v>
                </c:pt>
                <c:pt idx="3961">
                  <c:v>578.78926614663101</c:v>
                </c:pt>
                <c:pt idx="3962">
                  <c:v>578.77131520117598</c:v>
                </c:pt>
                <c:pt idx="3963">
                  <c:v>578.76348104426904</c:v>
                </c:pt>
                <c:pt idx="3964">
                  <c:v>578.74956241893301</c:v>
                </c:pt>
                <c:pt idx="3965">
                  <c:v>578.71069347808805</c:v>
                </c:pt>
                <c:pt idx="3966">
                  <c:v>578.70954623011198</c:v>
                </c:pt>
                <c:pt idx="3967">
                  <c:v>578.61410909941901</c:v>
                </c:pt>
                <c:pt idx="3968">
                  <c:v>578.60870833123204</c:v>
                </c:pt>
                <c:pt idx="3969">
                  <c:v>578.57822861967395</c:v>
                </c:pt>
                <c:pt idx="3970">
                  <c:v>578.56570236243704</c:v>
                </c:pt>
                <c:pt idx="3971">
                  <c:v>578.51326037717899</c:v>
                </c:pt>
                <c:pt idx="3972">
                  <c:v>578.50782906822303</c:v>
                </c:pt>
                <c:pt idx="3973">
                  <c:v>578.47263852725905</c:v>
                </c:pt>
                <c:pt idx="3974">
                  <c:v>578.47229163639599</c:v>
                </c:pt>
                <c:pt idx="3975">
                  <c:v>578.43986132515602</c:v>
                </c:pt>
                <c:pt idx="3976">
                  <c:v>578.40789862203098</c:v>
                </c:pt>
                <c:pt idx="3977">
                  <c:v>578.40371360391998</c:v>
                </c:pt>
                <c:pt idx="3978">
                  <c:v>578.40125091021002</c:v>
                </c:pt>
                <c:pt idx="3979">
                  <c:v>578.370714764323</c:v>
                </c:pt>
                <c:pt idx="3980">
                  <c:v>578.35479230721899</c:v>
                </c:pt>
                <c:pt idx="3981">
                  <c:v>578.30105161282199</c:v>
                </c:pt>
                <c:pt idx="3982">
                  <c:v>578.23746050398302</c:v>
                </c:pt>
                <c:pt idx="3983">
                  <c:v>578.23655603568602</c:v>
                </c:pt>
                <c:pt idx="3984">
                  <c:v>578.22229846679795</c:v>
                </c:pt>
                <c:pt idx="3985">
                  <c:v>578.16754805414598</c:v>
                </c:pt>
                <c:pt idx="3986">
                  <c:v>578.12817739367699</c:v>
                </c:pt>
                <c:pt idx="3987">
                  <c:v>578.07891295688205</c:v>
                </c:pt>
                <c:pt idx="3988">
                  <c:v>578.00868815571096</c:v>
                </c:pt>
                <c:pt idx="3989">
                  <c:v>577.99092936643297</c:v>
                </c:pt>
                <c:pt idx="3990">
                  <c:v>577.98599002678998</c:v>
                </c:pt>
                <c:pt idx="3991">
                  <c:v>577.98523170385101</c:v>
                </c:pt>
                <c:pt idx="3992">
                  <c:v>577.95606557869803</c:v>
                </c:pt>
                <c:pt idx="3993">
                  <c:v>577.92567672053895</c:v>
                </c:pt>
                <c:pt idx="3994">
                  <c:v>577.89094113442798</c:v>
                </c:pt>
                <c:pt idx="3995">
                  <c:v>577.88778455822899</c:v>
                </c:pt>
                <c:pt idx="3996">
                  <c:v>577.88613698992594</c:v>
                </c:pt>
                <c:pt idx="3997">
                  <c:v>577.87590081217195</c:v>
                </c:pt>
                <c:pt idx="3998">
                  <c:v>577.84666670137403</c:v>
                </c:pt>
                <c:pt idx="3999">
                  <c:v>577.84193200738798</c:v>
                </c:pt>
                <c:pt idx="4000">
                  <c:v>577.82821642778401</c:v>
                </c:pt>
                <c:pt idx="4001">
                  <c:v>577.81974536868597</c:v>
                </c:pt>
                <c:pt idx="4002">
                  <c:v>577.78616384371401</c:v>
                </c:pt>
                <c:pt idx="4003">
                  <c:v>577.74470521985904</c:v>
                </c:pt>
                <c:pt idx="4004">
                  <c:v>577.742564975351</c:v>
                </c:pt>
                <c:pt idx="4005">
                  <c:v>577.74171924786401</c:v>
                </c:pt>
                <c:pt idx="4006">
                  <c:v>577.70788907511997</c:v>
                </c:pt>
                <c:pt idx="4007">
                  <c:v>577.60001550803395</c:v>
                </c:pt>
                <c:pt idx="4008">
                  <c:v>577.563275078169</c:v>
                </c:pt>
                <c:pt idx="4009">
                  <c:v>577.43284621702401</c:v>
                </c:pt>
                <c:pt idx="4010">
                  <c:v>577.40672344597101</c:v>
                </c:pt>
                <c:pt idx="4011">
                  <c:v>577.406360509769</c:v>
                </c:pt>
                <c:pt idx="4012">
                  <c:v>577.35407484226596</c:v>
                </c:pt>
                <c:pt idx="4013">
                  <c:v>577.34377623540001</c:v>
                </c:pt>
                <c:pt idx="4014">
                  <c:v>577.34179927216701</c:v>
                </c:pt>
                <c:pt idx="4015">
                  <c:v>577.301579255707</c:v>
                </c:pt>
                <c:pt idx="4016">
                  <c:v>577.272528344546</c:v>
                </c:pt>
                <c:pt idx="4017">
                  <c:v>577.21792205650502</c:v>
                </c:pt>
                <c:pt idx="4018">
                  <c:v>577.19661982005698</c:v>
                </c:pt>
                <c:pt idx="4019">
                  <c:v>577.19340446415094</c:v>
                </c:pt>
                <c:pt idx="4020">
                  <c:v>577.16002116422806</c:v>
                </c:pt>
                <c:pt idx="4021">
                  <c:v>577.07949460506597</c:v>
                </c:pt>
                <c:pt idx="4022">
                  <c:v>577.06607307079003</c:v>
                </c:pt>
                <c:pt idx="4023">
                  <c:v>577.042226906069</c:v>
                </c:pt>
                <c:pt idx="4024">
                  <c:v>577.01188072890204</c:v>
                </c:pt>
                <c:pt idx="4025">
                  <c:v>576.98485661863594</c:v>
                </c:pt>
                <c:pt idx="4026">
                  <c:v>576.98219889344705</c:v>
                </c:pt>
                <c:pt idx="4027">
                  <c:v>576.87686362685497</c:v>
                </c:pt>
                <c:pt idx="4028">
                  <c:v>576.79345159304796</c:v>
                </c:pt>
                <c:pt idx="4029">
                  <c:v>576.78776614138405</c:v>
                </c:pt>
                <c:pt idx="4030">
                  <c:v>576.72470714500196</c:v>
                </c:pt>
                <c:pt idx="4031">
                  <c:v>576.68054669934395</c:v>
                </c:pt>
                <c:pt idx="4032">
                  <c:v>576.67618416655205</c:v>
                </c:pt>
                <c:pt idx="4033">
                  <c:v>576.60885618188695</c:v>
                </c:pt>
                <c:pt idx="4034">
                  <c:v>576.59622766939106</c:v>
                </c:pt>
                <c:pt idx="4035">
                  <c:v>576.59144420226801</c:v>
                </c:pt>
                <c:pt idx="4036">
                  <c:v>576.58988399033694</c:v>
                </c:pt>
                <c:pt idx="4037">
                  <c:v>576.53751363836</c:v>
                </c:pt>
                <c:pt idx="4038">
                  <c:v>576.510017529278</c:v>
                </c:pt>
                <c:pt idx="4039">
                  <c:v>576.48385522034903</c:v>
                </c:pt>
                <c:pt idx="4040">
                  <c:v>576.47567929032198</c:v>
                </c:pt>
                <c:pt idx="4041">
                  <c:v>576.475425648655</c:v>
                </c:pt>
                <c:pt idx="4042">
                  <c:v>576.47140773977605</c:v>
                </c:pt>
                <c:pt idx="4043">
                  <c:v>576.35721035289805</c:v>
                </c:pt>
                <c:pt idx="4044">
                  <c:v>576.332998214226</c:v>
                </c:pt>
                <c:pt idx="4045">
                  <c:v>576.32999161524799</c:v>
                </c:pt>
                <c:pt idx="4046">
                  <c:v>576.29455944612403</c:v>
                </c:pt>
                <c:pt idx="4047">
                  <c:v>576.26612108873201</c:v>
                </c:pt>
                <c:pt idx="4048">
                  <c:v>576.24663088811701</c:v>
                </c:pt>
                <c:pt idx="4049">
                  <c:v>576.22500493830103</c:v>
                </c:pt>
                <c:pt idx="4050">
                  <c:v>576.17147121692994</c:v>
                </c:pt>
                <c:pt idx="4051">
                  <c:v>576.15964241392203</c:v>
                </c:pt>
                <c:pt idx="4052">
                  <c:v>576.13034334241001</c:v>
                </c:pt>
                <c:pt idx="4053">
                  <c:v>576.11808049277101</c:v>
                </c:pt>
                <c:pt idx="4054">
                  <c:v>576.07053936607304</c:v>
                </c:pt>
                <c:pt idx="4055">
                  <c:v>576.06522769517198</c:v>
                </c:pt>
                <c:pt idx="4056">
                  <c:v>576.021435566989</c:v>
                </c:pt>
                <c:pt idx="4057">
                  <c:v>576.01201473627498</c:v>
                </c:pt>
                <c:pt idx="4058">
                  <c:v>575.97793853173903</c:v>
                </c:pt>
                <c:pt idx="4059">
                  <c:v>575.93954088650401</c:v>
                </c:pt>
                <c:pt idx="4060">
                  <c:v>575.88397032046896</c:v>
                </c:pt>
                <c:pt idx="4061">
                  <c:v>575.80432593535795</c:v>
                </c:pt>
                <c:pt idx="4062">
                  <c:v>575.75352053305403</c:v>
                </c:pt>
                <c:pt idx="4063">
                  <c:v>575.72628675896203</c:v>
                </c:pt>
                <c:pt idx="4064">
                  <c:v>575.71965506731897</c:v>
                </c:pt>
                <c:pt idx="4065">
                  <c:v>575.69115524905305</c:v>
                </c:pt>
                <c:pt idx="4066">
                  <c:v>575.68376971184705</c:v>
                </c:pt>
                <c:pt idx="4067">
                  <c:v>575.66172367738898</c:v>
                </c:pt>
                <c:pt idx="4068">
                  <c:v>575.66122731161795</c:v>
                </c:pt>
                <c:pt idx="4069">
                  <c:v>575.60241302669499</c:v>
                </c:pt>
                <c:pt idx="4070">
                  <c:v>575.56870355416197</c:v>
                </c:pt>
                <c:pt idx="4071">
                  <c:v>575.53758176754297</c:v>
                </c:pt>
                <c:pt idx="4072">
                  <c:v>575.47903292286298</c:v>
                </c:pt>
                <c:pt idx="4073">
                  <c:v>575.441065275906</c:v>
                </c:pt>
                <c:pt idx="4074">
                  <c:v>575.37608453564201</c:v>
                </c:pt>
                <c:pt idx="4075">
                  <c:v>575.371546196179</c:v>
                </c:pt>
                <c:pt idx="4076">
                  <c:v>575.34397072367096</c:v>
                </c:pt>
                <c:pt idx="4077">
                  <c:v>575.31936956050004</c:v>
                </c:pt>
                <c:pt idx="4078">
                  <c:v>575.26830784574997</c:v>
                </c:pt>
                <c:pt idx="4079">
                  <c:v>575.23437821446998</c:v>
                </c:pt>
                <c:pt idx="4080">
                  <c:v>575.21676161146797</c:v>
                </c:pt>
                <c:pt idx="4081">
                  <c:v>575.20329589399205</c:v>
                </c:pt>
                <c:pt idx="4082">
                  <c:v>575.18847742895002</c:v>
                </c:pt>
                <c:pt idx="4083">
                  <c:v>575.15362815492495</c:v>
                </c:pt>
                <c:pt idx="4084">
                  <c:v>575.15316819339102</c:v>
                </c:pt>
                <c:pt idx="4085">
                  <c:v>575.14075206296798</c:v>
                </c:pt>
                <c:pt idx="4086">
                  <c:v>575.10978828514703</c:v>
                </c:pt>
                <c:pt idx="4087">
                  <c:v>575.10697464520001</c:v>
                </c:pt>
                <c:pt idx="4088">
                  <c:v>575.03114002314999</c:v>
                </c:pt>
                <c:pt idx="4089">
                  <c:v>575.01697251543499</c:v>
                </c:pt>
                <c:pt idx="4090">
                  <c:v>574.97714110160803</c:v>
                </c:pt>
                <c:pt idx="4091">
                  <c:v>574.93526439018694</c:v>
                </c:pt>
                <c:pt idx="4092">
                  <c:v>574.92159159635003</c:v>
                </c:pt>
                <c:pt idx="4093">
                  <c:v>574.82748206638303</c:v>
                </c:pt>
                <c:pt idx="4094">
                  <c:v>574.80712525946797</c:v>
                </c:pt>
                <c:pt idx="4095">
                  <c:v>574.79868823749098</c:v>
                </c:pt>
                <c:pt idx="4096">
                  <c:v>574.78848582263697</c:v>
                </c:pt>
                <c:pt idx="4097">
                  <c:v>574.75494632968196</c:v>
                </c:pt>
                <c:pt idx="4098">
                  <c:v>574.62730747906096</c:v>
                </c:pt>
                <c:pt idx="4099">
                  <c:v>574.56189271444896</c:v>
                </c:pt>
                <c:pt idx="4100">
                  <c:v>574.55283366722097</c:v>
                </c:pt>
                <c:pt idx="4101">
                  <c:v>574.48798195123595</c:v>
                </c:pt>
                <c:pt idx="4102">
                  <c:v>574.46900899478203</c:v>
                </c:pt>
                <c:pt idx="4103">
                  <c:v>574.46644204250902</c:v>
                </c:pt>
                <c:pt idx="4104">
                  <c:v>574.45953266978302</c:v>
                </c:pt>
                <c:pt idx="4105">
                  <c:v>574.44926954657103</c:v>
                </c:pt>
                <c:pt idx="4106">
                  <c:v>574.44773307622904</c:v>
                </c:pt>
                <c:pt idx="4107">
                  <c:v>574.418599594081</c:v>
                </c:pt>
                <c:pt idx="4108">
                  <c:v>574.40826458438801</c:v>
                </c:pt>
                <c:pt idx="4109">
                  <c:v>574.37714524825196</c:v>
                </c:pt>
                <c:pt idx="4110">
                  <c:v>574.37156833868596</c:v>
                </c:pt>
                <c:pt idx="4111">
                  <c:v>574.36870958234203</c:v>
                </c:pt>
                <c:pt idx="4112">
                  <c:v>574.35661936916904</c:v>
                </c:pt>
                <c:pt idx="4113">
                  <c:v>574.34120760769497</c:v>
                </c:pt>
                <c:pt idx="4114">
                  <c:v>574.33729429089794</c:v>
                </c:pt>
                <c:pt idx="4115">
                  <c:v>574.33379365780399</c:v>
                </c:pt>
                <c:pt idx="4116">
                  <c:v>574.32406223661303</c:v>
                </c:pt>
                <c:pt idx="4117">
                  <c:v>574.31489547683998</c:v>
                </c:pt>
                <c:pt idx="4118">
                  <c:v>574.30520890455898</c:v>
                </c:pt>
                <c:pt idx="4119">
                  <c:v>574.29217530293602</c:v>
                </c:pt>
                <c:pt idx="4120">
                  <c:v>574.28967685533701</c:v>
                </c:pt>
                <c:pt idx="4121">
                  <c:v>574.27328200229704</c:v>
                </c:pt>
                <c:pt idx="4122">
                  <c:v>574.26530579123005</c:v>
                </c:pt>
                <c:pt idx="4123">
                  <c:v>574.23584704997995</c:v>
                </c:pt>
                <c:pt idx="4124">
                  <c:v>574.22467927912101</c:v>
                </c:pt>
                <c:pt idx="4125">
                  <c:v>574.18461013719195</c:v>
                </c:pt>
                <c:pt idx="4126">
                  <c:v>574.16727607041798</c:v>
                </c:pt>
                <c:pt idx="4127">
                  <c:v>574.16612862674299</c:v>
                </c:pt>
                <c:pt idx="4128">
                  <c:v>574.15280680706405</c:v>
                </c:pt>
                <c:pt idx="4129">
                  <c:v>574.11441872056196</c:v>
                </c:pt>
                <c:pt idx="4130">
                  <c:v>574.11231600325505</c:v>
                </c:pt>
                <c:pt idx="4131">
                  <c:v>574.10524771494795</c:v>
                </c:pt>
                <c:pt idx="4132">
                  <c:v>574.09778382510103</c:v>
                </c:pt>
                <c:pt idx="4133">
                  <c:v>574.08765270284198</c:v>
                </c:pt>
                <c:pt idx="4134">
                  <c:v>574.08279273653295</c:v>
                </c:pt>
                <c:pt idx="4135">
                  <c:v>574.06984792980495</c:v>
                </c:pt>
                <c:pt idx="4136">
                  <c:v>574.01425532344001</c:v>
                </c:pt>
                <c:pt idx="4137">
                  <c:v>574.00421182324305</c:v>
                </c:pt>
                <c:pt idx="4138">
                  <c:v>573.99119719913801</c:v>
                </c:pt>
                <c:pt idx="4139">
                  <c:v>573.98370272780596</c:v>
                </c:pt>
                <c:pt idx="4140">
                  <c:v>573.94681863237702</c:v>
                </c:pt>
                <c:pt idx="4141">
                  <c:v>573.90144322293395</c:v>
                </c:pt>
                <c:pt idx="4142">
                  <c:v>573.90141965283499</c:v>
                </c:pt>
                <c:pt idx="4143">
                  <c:v>573.89251035869097</c:v>
                </c:pt>
                <c:pt idx="4144">
                  <c:v>573.89117340442897</c:v>
                </c:pt>
                <c:pt idx="4145">
                  <c:v>573.85893719779301</c:v>
                </c:pt>
                <c:pt idx="4146">
                  <c:v>573.803919888736</c:v>
                </c:pt>
                <c:pt idx="4147">
                  <c:v>573.79957551498205</c:v>
                </c:pt>
                <c:pt idx="4148">
                  <c:v>573.76181749597299</c:v>
                </c:pt>
                <c:pt idx="4149">
                  <c:v>573.74306108628605</c:v>
                </c:pt>
                <c:pt idx="4150">
                  <c:v>573.73443703137104</c:v>
                </c:pt>
                <c:pt idx="4151">
                  <c:v>573.69988347173705</c:v>
                </c:pt>
                <c:pt idx="4152">
                  <c:v>573.68893666391398</c:v>
                </c:pt>
                <c:pt idx="4153">
                  <c:v>573.64999436821802</c:v>
                </c:pt>
                <c:pt idx="4154">
                  <c:v>573.64039253251497</c:v>
                </c:pt>
                <c:pt idx="4155">
                  <c:v>573.60585577397103</c:v>
                </c:pt>
                <c:pt idx="4156">
                  <c:v>573.55104790704502</c:v>
                </c:pt>
                <c:pt idx="4157">
                  <c:v>573.54156587689897</c:v>
                </c:pt>
                <c:pt idx="4158">
                  <c:v>573.527636506563</c:v>
                </c:pt>
                <c:pt idx="4159">
                  <c:v>573.46635140707303</c:v>
                </c:pt>
                <c:pt idx="4160">
                  <c:v>573.46295366744505</c:v>
                </c:pt>
                <c:pt idx="4161">
                  <c:v>573.42425308988902</c:v>
                </c:pt>
                <c:pt idx="4162">
                  <c:v>573.40267852434295</c:v>
                </c:pt>
                <c:pt idx="4163">
                  <c:v>573.40176430346401</c:v>
                </c:pt>
                <c:pt idx="4164">
                  <c:v>573.38586300398697</c:v>
                </c:pt>
                <c:pt idx="4165">
                  <c:v>573.34932553636804</c:v>
                </c:pt>
                <c:pt idx="4166">
                  <c:v>573.26021993888696</c:v>
                </c:pt>
                <c:pt idx="4167">
                  <c:v>573.20254283910299</c:v>
                </c:pt>
                <c:pt idx="4168">
                  <c:v>573.18435859537396</c:v>
                </c:pt>
                <c:pt idx="4169">
                  <c:v>573.17226690660004</c:v>
                </c:pt>
                <c:pt idx="4170">
                  <c:v>573.10820909309098</c:v>
                </c:pt>
                <c:pt idx="4171">
                  <c:v>573.092213067236</c:v>
                </c:pt>
                <c:pt idx="4172">
                  <c:v>573.08149632386596</c:v>
                </c:pt>
                <c:pt idx="4173">
                  <c:v>573.07746011176198</c:v>
                </c:pt>
                <c:pt idx="4174">
                  <c:v>573.03011820895802</c:v>
                </c:pt>
                <c:pt idx="4175">
                  <c:v>573.02890388248795</c:v>
                </c:pt>
                <c:pt idx="4176">
                  <c:v>573.02651279050099</c:v>
                </c:pt>
                <c:pt idx="4177">
                  <c:v>573.01670827791804</c:v>
                </c:pt>
                <c:pt idx="4178">
                  <c:v>573.00551958207404</c:v>
                </c:pt>
                <c:pt idx="4179">
                  <c:v>572.96462036732203</c:v>
                </c:pt>
                <c:pt idx="4180">
                  <c:v>572.91697593646495</c:v>
                </c:pt>
                <c:pt idx="4181">
                  <c:v>572.82383578814802</c:v>
                </c:pt>
                <c:pt idx="4182">
                  <c:v>572.78724203946501</c:v>
                </c:pt>
                <c:pt idx="4183">
                  <c:v>572.76541201606301</c:v>
                </c:pt>
                <c:pt idx="4184">
                  <c:v>572.76153680511698</c:v>
                </c:pt>
                <c:pt idx="4185">
                  <c:v>572.71097937674404</c:v>
                </c:pt>
                <c:pt idx="4186">
                  <c:v>572.70207344906498</c:v>
                </c:pt>
                <c:pt idx="4187">
                  <c:v>572.62640110297605</c:v>
                </c:pt>
                <c:pt idx="4188">
                  <c:v>572.60273692748206</c:v>
                </c:pt>
                <c:pt idx="4189">
                  <c:v>572.60077781147902</c:v>
                </c:pt>
                <c:pt idx="4190">
                  <c:v>572.59893893323203</c:v>
                </c:pt>
                <c:pt idx="4191">
                  <c:v>572.58174304749798</c:v>
                </c:pt>
                <c:pt idx="4192">
                  <c:v>572.57997089816001</c:v>
                </c:pt>
                <c:pt idx="4193">
                  <c:v>572.52433489076998</c:v>
                </c:pt>
                <c:pt idx="4194">
                  <c:v>572.50504902051</c:v>
                </c:pt>
                <c:pt idx="4195">
                  <c:v>572.47961707952004</c:v>
                </c:pt>
                <c:pt idx="4196">
                  <c:v>572.47187753657204</c:v>
                </c:pt>
                <c:pt idx="4197">
                  <c:v>572.46629862583495</c:v>
                </c:pt>
                <c:pt idx="4198">
                  <c:v>572.45172074832305</c:v>
                </c:pt>
                <c:pt idx="4199">
                  <c:v>572.36043124675302</c:v>
                </c:pt>
                <c:pt idx="4200">
                  <c:v>572.34496726553698</c:v>
                </c:pt>
                <c:pt idx="4201">
                  <c:v>572.32436316266001</c:v>
                </c:pt>
                <c:pt idx="4202">
                  <c:v>572.29810558095301</c:v>
                </c:pt>
                <c:pt idx="4203">
                  <c:v>572.28740658910897</c:v>
                </c:pt>
                <c:pt idx="4204">
                  <c:v>572.28463704266301</c:v>
                </c:pt>
                <c:pt idx="4205">
                  <c:v>572.24615775072198</c:v>
                </c:pt>
                <c:pt idx="4206">
                  <c:v>572.23921824992203</c:v>
                </c:pt>
                <c:pt idx="4207">
                  <c:v>572.23416336055595</c:v>
                </c:pt>
                <c:pt idx="4208">
                  <c:v>572.22249219861806</c:v>
                </c:pt>
                <c:pt idx="4209">
                  <c:v>572.21078500575004</c:v>
                </c:pt>
                <c:pt idx="4210">
                  <c:v>572.17544353318203</c:v>
                </c:pt>
                <c:pt idx="4211">
                  <c:v>572.10399366024706</c:v>
                </c:pt>
                <c:pt idx="4212">
                  <c:v>572.08786080346795</c:v>
                </c:pt>
                <c:pt idx="4213">
                  <c:v>572.05177503792095</c:v>
                </c:pt>
                <c:pt idx="4214">
                  <c:v>571.99790741896095</c:v>
                </c:pt>
                <c:pt idx="4215">
                  <c:v>571.97343816038097</c:v>
                </c:pt>
                <c:pt idx="4216">
                  <c:v>571.93124613483201</c:v>
                </c:pt>
                <c:pt idx="4217">
                  <c:v>571.89585963135005</c:v>
                </c:pt>
                <c:pt idx="4218">
                  <c:v>571.88682186751805</c:v>
                </c:pt>
                <c:pt idx="4219">
                  <c:v>571.88190629831195</c:v>
                </c:pt>
                <c:pt idx="4220">
                  <c:v>571.85277844494601</c:v>
                </c:pt>
                <c:pt idx="4221">
                  <c:v>571.84260892141799</c:v>
                </c:pt>
                <c:pt idx="4222">
                  <c:v>571.82247138920695</c:v>
                </c:pt>
                <c:pt idx="4223">
                  <c:v>571.80799442648504</c:v>
                </c:pt>
                <c:pt idx="4224">
                  <c:v>571.76583389006805</c:v>
                </c:pt>
                <c:pt idx="4225">
                  <c:v>571.75555002349097</c:v>
                </c:pt>
                <c:pt idx="4226">
                  <c:v>571.732559395875</c:v>
                </c:pt>
                <c:pt idx="4227">
                  <c:v>571.70957486780401</c:v>
                </c:pt>
                <c:pt idx="4228">
                  <c:v>571.67964103357804</c:v>
                </c:pt>
                <c:pt idx="4229">
                  <c:v>571.67629815212103</c:v>
                </c:pt>
                <c:pt idx="4230">
                  <c:v>571.66420989875303</c:v>
                </c:pt>
                <c:pt idx="4231">
                  <c:v>571.63915747361796</c:v>
                </c:pt>
                <c:pt idx="4232">
                  <c:v>571.62853445643805</c:v>
                </c:pt>
                <c:pt idx="4233">
                  <c:v>571.62741659304095</c:v>
                </c:pt>
                <c:pt idx="4234">
                  <c:v>571.61599887792102</c:v>
                </c:pt>
                <c:pt idx="4235">
                  <c:v>571.58981419754798</c:v>
                </c:pt>
                <c:pt idx="4236">
                  <c:v>571.56271010752596</c:v>
                </c:pt>
                <c:pt idx="4237">
                  <c:v>571.55465283492504</c:v>
                </c:pt>
                <c:pt idx="4238">
                  <c:v>571.55036344857399</c:v>
                </c:pt>
                <c:pt idx="4239">
                  <c:v>571.54402037499494</c:v>
                </c:pt>
                <c:pt idx="4240">
                  <c:v>571.47240808329104</c:v>
                </c:pt>
                <c:pt idx="4241">
                  <c:v>571.43149535575003</c:v>
                </c:pt>
                <c:pt idx="4242">
                  <c:v>571.39807265904005</c:v>
                </c:pt>
                <c:pt idx="4243">
                  <c:v>571.34108045676703</c:v>
                </c:pt>
                <c:pt idx="4244">
                  <c:v>571.34023047272501</c:v>
                </c:pt>
                <c:pt idx="4245">
                  <c:v>571.296417772876</c:v>
                </c:pt>
                <c:pt idx="4246">
                  <c:v>571.27732487720505</c:v>
                </c:pt>
                <c:pt idx="4247">
                  <c:v>571.270488820639</c:v>
                </c:pt>
                <c:pt idx="4248">
                  <c:v>571.153376067708</c:v>
                </c:pt>
                <c:pt idx="4249">
                  <c:v>571.148303463346</c:v>
                </c:pt>
                <c:pt idx="4250">
                  <c:v>571.13979461865495</c:v>
                </c:pt>
                <c:pt idx="4251">
                  <c:v>571.12477754647796</c:v>
                </c:pt>
                <c:pt idx="4252">
                  <c:v>571.08810418104497</c:v>
                </c:pt>
                <c:pt idx="4253">
                  <c:v>571.07625726231197</c:v>
                </c:pt>
                <c:pt idx="4254">
                  <c:v>571.06185049341298</c:v>
                </c:pt>
                <c:pt idx="4255">
                  <c:v>570.99135344141303</c:v>
                </c:pt>
                <c:pt idx="4256">
                  <c:v>570.988168063236</c:v>
                </c:pt>
                <c:pt idx="4257">
                  <c:v>570.95498086543296</c:v>
                </c:pt>
                <c:pt idx="4258">
                  <c:v>570.92120502027205</c:v>
                </c:pt>
                <c:pt idx="4259">
                  <c:v>570.89471530271601</c:v>
                </c:pt>
                <c:pt idx="4260">
                  <c:v>570.853221080975</c:v>
                </c:pt>
                <c:pt idx="4261">
                  <c:v>570.75843979881199</c:v>
                </c:pt>
                <c:pt idx="4262">
                  <c:v>570.72745887783697</c:v>
                </c:pt>
                <c:pt idx="4263">
                  <c:v>570.71700102802401</c:v>
                </c:pt>
                <c:pt idx="4264">
                  <c:v>570.70859984551896</c:v>
                </c:pt>
                <c:pt idx="4265">
                  <c:v>570.70739286982098</c:v>
                </c:pt>
                <c:pt idx="4266">
                  <c:v>570.67342857979702</c:v>
                </c:pt>
                <c:pt idx="4267">
                  <c:v>570.66296608562504</c:v>
                </c:pt>
                <c:pt idx="4268">
                  <c:v>570.60059880778601</c:v>
                </c:pt>
                <c:pt idx="4269">
                  <c:v>570.548433995197</c:v>
                </c:pt>
                <c:pt idx="4270">
                  <c:v>570.47135709510201</c:v>
                </c:pt>
                <c:pt idx="4271">
                  <c:v>570.45281338837697</c:v>
                </c:pt>
                <c:pt idx="4272">
                  <c:v>570.45194064761301</c:v>
                </c:pt>
                <c:pt idx="4273">
                  <c:v>570.41822045094102</c:v>
                </c:pt>
                <c:pt idx="4274">
                  <c:v>570.37951134113905</c:v>
                </c:pt>
                <c:pt idx="4275">
                  <c:v>570.37193877932395</c:v>
                </c:pt>
                <c:pt idx="4276">
                  <c:v>570.36121312988405</c:v>
                </c:pt>
                <c:pt idx="4277">
                  <c:v>570.35216756598595</c:v>
                </c:pt>
                <c:pt idx="4278">
                  <c:v>570.352082725635</c:v>
                </c:pt>
                <c:pt idx="4279">
                  <c:v>570.31324745320501</c:v>
                </c:pt>
                <c:pt idx="4280">
                  <c:v>570.27988905489804</c:v>
                </c:pt>
                <c:pt idx="4281">
                  <c:v>570.26973180637503</c:v>
                </c:pt>
                <c:pt idx="4282">
                  <c:v>570.260089596125</c:v>
                </c:pt>
                <c:pt idx="4283">
                  <c:v>570.214176773075</c:v>
                </c:pt>
                <c:pt idx="4284">
                  <c:v>570.21013450678595</c:v>
                </c:pt>
                <c:pt idx="4285">
                  <c:v>570.20352462019002</c:v>
                </c:pt>
                <c:pt idx="4286">
                  <c:v>570.13766001835199</c:v>
                </c:pt>
                <c:pt idx="4287">
                  <c:v>570.124276182058</c:v>
                </c:pt>
                <c:pt idx="4288">
                  <c:v>570.10076228909998</c:v>
                </c:pt>
                <c:pt idx="4289">
                  <c:v>570.09608431193305</c:v>
                </c:pt>
                <c:pt idx="4290">
                  <c:v>570.08737691327303</c:v>
                </c:pt>
                <c:pt idx="4291">
                  <c:v>570.03631565764397</c:v>
                </c:pt>
                <c:pt idx="4292">
                  <c:v>570.02442062945704</c:v>
                </c:pt>
                <c:pt idx="4293">
                  <c:v>569.98437424158897</c:v>
                </c:pt>
                <c:pt idx="4294">
                  <c:v>569.91638815590295</c:v>
                </c:pt>
                <c:pt idx="4295">
                  <c:v>569.90656065937196</c:v>
                </c:pt>
                <c:pt idx="4296">
                  <c:v>569.81051029800801</c:v>
                </c:pt>
                <c:pt idx="4297">
                  <c:v>569.786244665509</c:v>
                </c:pt>
                <c:pt idx="4298">
                  <c:v>569.77574967320595</c:v>
                </c:pt>
                <c:pt idx="4299">
                  <c:v>569.75688819739798</c:v>
                </c:pt>
                <c:pt idx="4300">
                  <c:v>569.70426742363998</c:v>
                </c:pt>
                <c:pt idx="4301">
                  <c:v>569.68101144509797</c:v>
                </c:pt>
                <c:pt idx="4302">
                  <c:v>569.65357591154395</c:v>
                </c:pt>
                <c:pt idx="4303">
                  <c:v>569.57652191500301</c:v>
                </c:pt>
                <c:pt idx="4304">
                  <c:v>569.57116824301295</c:v>
                </c:pt>
                <c:pt idx="4305">
                  <c:v>569.54319969082803</c:v>
                </c:pt>
                <c:pt idx="4306">
                  <c:v>569.51759155609</c:v>
                </c:pt>
                <c:pt idx="4307">
                  <c:v>569.50840662416203</c:v>
                </c:pt>
                <c:pt idx="4308">
                  <c:v>569.48721628748604</c:v>
                </c:pt>
                <c:pt idx="4309">
                  <c:v>569.451258909589</c:v>
                </c:pt>
                <c:pt idx="4310">
                  <c:v>569.42684707310298</c:v>
                </c:pt>
                <c:pt idx="4311">
                  <c:v>569.39819284476505</c:v>
                </c:pt>
                <c:pt idx="4312">
                  <c:v>569.35016623163096</c:v>
                </c:pt>
                <c:pt idx="4313">
                  <c:v>569.27264273175501</c:v>
                </c:pt>
                <c:pt idx="4314">
                  <c:v>569.26366808481202</c:v>
                </c:pt>
                <c:pt idx="4315">
                  <c:v>569.24366082875395</c:v>
                </c:pt>
                <c:pt idx="4316">
                  <c:v>569.236091433556</c:v>
                </c:pt>
                <c:pt idx="4317">
                  <c:v>569.20967038226695</c:v>
                </c:pt>
                <c:pt idx="4318">
                  <c:v>569.17481541488405</c:v>
                </c:pt>
                <c:pt idx="4319">
                  <c:v>569.158829918435</c:v>
                </c:pt>
                <c:pt idx="4320">
                  <c:v>569.09069678847595</c:v>
                </c:pt>
                <c:pt idx="4321">
                  <c:v>569.07543345965701</c:v>
                </c:pt>
                <c:pt idx="4322">
                  <c:v>569.06950597879199</c:v>
                </c:pt>
                <c:pt idx="4323">
                  <c:v>569.03175182904295</c:v>
                </c:pt>
                <c:pt idx="4324">
                  <c:v>568.93533487196498</c:v>
                </c:pt>
                <c:pt idx="4325">
                  <c:v>568.91810202345903</c:v>
                </c:pt>
                <c:pt idx="4326">
                  <c:v>568.83456823680206</c:v>
                </c:pt>
                <c:pt idx="4327">
                  <c:v>568.82351446511996</c:v>
                </c:pt>
                <c:pt idx="4328">
                  <c:v>568.79262891923804</c:v>
                </c:pt>
                <c:pt idx="4329">
                  <c:v>568.76135662793195</c:v>
                </c:pt>
                <c:pt idx="4330">
                  <c:v>568.70632047889706</c:v>
                </c:pt>
                <c:pt idx="4331">
                  <c:v>568.68476663085596</c:v>
                </c:pt>
                <c:pt idx="4332">
                  <c:v>568.66402270105698</c:v>
                </c:pt>
                <c:pt idx="4333">
                  <c:v>568.63697484822296</c:v>
                </c:pt>
                <c:pt idx="4334">
                  <c:v>568.63211567636597</c:v>
                </c:pt>
                <c:pt idx="4335">
                  <c:v>568.55155330769401</c:v>
                </c:pt>
                <c:pt idx="4336">
                  <c:v>568.53371183464401</c:v>
                </c:pt>
                <c:pt idx="4337">
                  <c:v>568.51110656401204</c:v>
                </c:pt>
                <c:pt idx="4338">
                  <c:v>568.40719463664198</c:v>
                </c:pt>
                <c:pt idx="4339">
                  <c:v>568.39941574762099</c:v>
                </c:pt>
                <c:pt idx="4340">
                  <c:v>568.39346191580898</c:v>
                </c:pt>
                <c:pt idx="4341">
                  <c:v>568.38101287148197</c:v>
                </c:pt>
                <c:pt idx="4342">
                  <c:v>568.34190925893301</c:v>
                </c:pt>
                <c:pt idx="4343">
                  <c:v>568.30903443551995</c:v>
                </c:pt>
                <c:pt idx="4344">
                  <c:v>568.25582940262905</c:v>
                </c:pt>
                <c:pt idx="4345">
                  <c:v>568.17369864179102</c:v>
                </c:pt>
                <c:pt idx="4346">
                  <c:v>568.13885464828502</c:v>
                </c:pt>
                <c:pt idx="4347">
                  <c:v>568.10662884817498</c:v>
                </c:pt>
                <c:pt idx="4348">
                  <c:v>568.10500779643496</c:v>
                </c:pt>
                <c:pt idx="4349">
                  <c:v>568.09060509370101</c:v>
                </c:pt>
                <c:pt idx="4350">
                  <c:v>568.085061361626</c:v>
                </c:pt>
                <c:pt idx="4351">
                  <c:v>568.07012031254396</c:v>
                </c:pt>
                <c:pt idx="4352">
                  <c:v>568.05826377353605</c:v>
                </c:pt>
                <c:pt idx="4353">
                  <c:v>567.977908925218</c:v>
                </c:pt>
                <c:pt idx="4354">
                  <c:v>567.97005008771805</c:v>
                </c:pt>
                <c:pt idx="4355">
                  <c:v>567.96983188120601</c:v>
                </c:pt>
                <c:pt idx="4356">
                  <c:v>567.94799373697197</c:v>
                </c:pt>
                <c:pt idx="4357">
                  <c:v>567.912797372103</c:v>
                </c:pt>
                <c:pt idx="4358">
                  <c:v>567.90067407474896</c:v>
                </c:pt>
                <c:pt idx="4359">
                  <c:v>567.83538579344201</c:v>
                </c:pt>
                <c:pt idx="4360">
                  <c:v>567.81757218594703</c:v>
                </c:pt>
                <c:pt idx="4361">
                  <c:v>567.80763499679995</c:v>
                </c:pt>
                <c:pt idx="4362">
                  <c:v>567.76977016794899</c:v>
                </c:pt>
                <c:pt idx="4363">
                  <c:v>567.754225337957</c:v>
                </c:pt>
                <c:pt idx="4364">
                  <c:v>567.69831438297604</c:v>
                </c:pt>
                <c:pt idx="4365">
                  <c:v>567.693765986671</c:v>
                </c:pt>
                <c:pt idx="4366">
                  <c:v>567.56940683506502</c:v>
                </c:pt>
                <c:pt idx="4367">
                  <c:v>567.52745743116202</c:v>
                </c:pt>
                <c:pt idx="4368">
                  <c:v>567.51069146066595</c:v>
                </c:pt>
                <c:pt idx="4369">
                  <c:v>567.51000113018597</c:v>
                </c:pt>
                <c:pt idx="4370">
                  <c:v>567.50099065269603</c:v>
                </c:pt>
                <c:pt idx="4371">
                  <c:v>567.46779353399097</c:v>
                </c:pt>
                <c:pt idx="4372">
                  <c:v>567.46325916840203</c:v>
                </c:pt>
                <c:pt idx="4373">
                  <c:v>567.38049027852696</c:v>
                </c:pt>
                <c:pt idx="4374">
                  <c:v>567.36805181163697</c:v>
                </c:pt>
                <c:pt idx="4375">
                  <c:v>567.35804372505697</c:v>
                </c:pt>
                <c:pt idx="4376">
                  <c:v>567.34293398741795</c:v>
                </c:pt>
                <c:pt idx="4377">
                  <c:v>567.335908779482</c:v>
                </c:pt>
                <c:pt idx="4378">
                  <c:v>567.332748057652</c:v>
                </c:pt>
                <c:pt idx="4379">
                  <c:v>567.31257526928403</c:v>
                </c:pt>
                <c:pt idx="4380">
                  <c:v>567.30158068078595</c:v>
                </c:pt>
                <c:pt idx="4381">
                  <c:v>567.28958292275604</c:v>
                </c:pt>
                <c:pt idx="4382">
                  <c:v>567.26978448556804</c:v>
                </c:pt>
                <c:pt idx="4383">
                  <c:v>567.18136930618402</c:v>
                </c:pt>
                <c:pt idx="4384">
                  <c:v>567.11300976523898</c:v>
                </c:pt>
                <c:pt idx="4385">
                  <c:v>567.10840077052296</c:v>
                </c:pt>
                <c:pt idx="4386">
                  <c:v>567.09850605990505</c:v>
                </c:pt>
                <c:pt idx="4387">
                  <c:v>567.07379030409197</c:v>
                </c:pt>
                <c:pt idx="4388">
                  <c:v>567.05219242462897</c:v>
                </c:pt>
                <c:pt idx="4389">
                  <c:v>567.02836083732302</c:v>
                </c:pt>
                <c:pt idx="4390">
                  <c:v>567.01138602912704</c:v>
                </c:pt>
                <c:pt idx="4391">
                  <c:v>567.00902653770004</c:v>
                </c:pt>
                <c:pt idx="4392">
                  <c:v>566.99313998754997</c:v>
                </c:pt>
                <c:pt idx="4393">
                  <c:v>566.97692152279706</c:v>
                </c:pt>
                <c:pt idx="4394">
                  <c:v>566.90772876055905</c:v>
                </c:pt>
                <c:pt idx="4395">
                  <c:v>566.86999643090098</c:v>
                </c:pt>
                <c:pt idx="4396">
                  <c:v>566.84700269175801</c:v>
                </c:pt>
                <c:pt idx="4397">
                  <c:v>566.83210827420498</c:v>
                </c:pt>
                <c:pt idx="4398">
                  <c:v>566.81411069837498</c:v>
                </c:pt>
                <c:pt idx="4399">
                  <c:v>566.80367418326</c:v>
                </c:pt>
                <c:pt idx="4400">
                  <c:v>566.79442013853304</c:v>
                </c:pt>
                <c:pt idx="4401">
                  <c:v>566.77603203066701</c:v>
                </c:pt>
                <c:pt idx="4402">
                  <c:v>566.77143732030595</c:v>
                </c:pt>
                <c:pt idx="4403">
                  <c:v>566.76116013624903</c:v>
                </c:pt>
                <c:pt idx="4404">
                  <c:v>566.72805653944204</c:v>
                </c:pt>
                <c:pt idx="4405">
                  <c:v>566.70854454875598</c:v>
                </c:pt>
                <c:pt idx="4406">
                  <c:v>566.66214857540103</c:v>
                </c:pt>
                <c:pt idx="4407">
                  <c:v>566.58626557039997</c:v>
                </c:pt>
                <c:pt idx="4408">
                  <c:v>566.55794787771299</c:v>
                </c:pt>
                <c:pt idx="4409">
                  <c:v>566.52980685284695</c:v>
                </c:pt>
                <c:pt idx="4410">
                  <c:v>566.50282140107697</c:v>
                </c:pt>
                <c:pt idx="4411">
                  <c:v>566.49856125052895</c:v>
                </c:pt>
                <c:pt idx="4412">
                  <c:v>566.38640828661005</c:v>
                </c:pt>
                <c:pt idx="4413">
                  <c:v>566.35876827412301</c:v>
                </c:pt>
                <c:pt idx="4414">
                  <c:v>566.33676350140797</c:v>
                </c:pt>
                <c:pt idx="4415">
                  <c:v>566.20788909524504</c:v>
                </c:pt>
                <c:pt idx="4416">
                  <c:v>566.20553586351105</c:v>
                </c:pt>
                <c:pt idx="4417">
                  <c:v>566.20413813105699</c:v>
                </c:pt>
                <c:pt idx="4418">
                  <c:v>566.16486386215001</c:v>
                </c:pt>
                <c:pt idx="4419">
                  <c:v>566.14951517496695</c:v>
                </c:pt>
                <c:pt idx="4420">
                  <c:v>566.07131963352003</c:v>
                </c:pt>
                <c:pt idx="4421">
                  <c:v>566.06235458822596</c:v>
                </c:pt>
                <c:pt idx="4422">
                  <c:v>566.03471380686699</c:v>
                </c:pt>
                <c:pt idx="4423">
                  <c:v>566.01817334818804</c:v>
                </c:pt>
                <c:pt idx="4424">
                  <c:v>565.98608183042495</c:v>
                </c:pt>
                <c:pt idx="4425">
                  <c:v>565.96366435317498</c:v>
                </c:pt>
                <c:pt idx="4426">
                  <c:v>565.93580142462702</c:v>
                </c:pt>
                <c:pt idx="4427">
                  <c:v>565.888559443227</c:v>
                </c:pt>
                <c:pt idx="4428">
                  <c:v>565.87639635373102</c:v>
                </c:pt>
                <c:pt idx="4429">
                  <c:v>565.80521646775298</c:v>
                </c:pt>
                <c:pt idx="4430">
                  <c:v>565.79452659000401</c:v>
                </c:pt>
                <c:pt idx="4431">
                  <c:v>565.76475089918404</c:v>
                </c:pt>
                <c:pt idx="4432">
                  <c:v>565.76308770605601</c:v>
                </c:pt>
                <c:pt idx="4433">
                  <c:v>565.74477431168305</c:v>
                </c:pt>
                <c:pt idx="4434">
                  <c:v>565.71681126858903</c:v>
                </c:pt>
                <c:pt idx="4435">
                  <c:v>565.71295817754697</c:v>
                </c:pt>
                <c:pt idx="4436">
                  <c:v>565.68447305505299</c:v>
                </c:pt>
                <c:pt idx="4437">
                  <c:v>565.65088577015297</c:v>
                </c:pt>
                <c:pt idx="4438">
                  <c:v>565.56477308332899</c:v>
                </c:pt>
                <c:pt idx="4439">
                  <c:v>565.42140971977096</c:v>
                </c:pt>
                <c:pt idx="4440">
                  <c:v>565.38589792311302</c:v>
                </c:pt>
                <c:pt idx="4441">
                  <c:v>565.36251005050701</c:v>
                </c:pt>
                <c:pt idx="4442">
                  <c:v>565.35764826310799</c:v>
                </c:pt>
                <c:pt idx="4443">
                  <c:v>565.34163411648797</c:v>
                </c:pt>
                <c:pt idx="4444">
                  <c:v>565.32176445213202</c:v>
                </c:pt>
                <c:pt idx="4445">
                  <c:v>565.22534248234103</c:v>
                </c:pt>
                <c:pt idx="4446">
                  <c:v>565.21478778317805</c:v>
                </c:pt>
                <c:pt idx="4447">
                  <c:v>565.20618425538999</c:v>
                </c:pt>
                <c:pt idx="4448">
                  <c:v>565.19359979065803</c:v>
                </c:pt>
                <c:pt idx="4449">
                  <c:v>565.18295607674202</c:v>
                </c:pt>
                <c:pt idx="4450">
                  <c:v>565.14969490509304</c:v>
                </c:pt>
                <c:pt idx="4451">
                  <c:v>565.126883943184</c:v>
                </c:pt>
                <c:pt idx="4452">
                  <c:v>565.09944754071898</c:v>
                </c:pt>
                <c:pt idx="4453">
                  <c:v>565.09895653872002</c:v>
                </c:pt>
                <c:pt idx="4454">
                  <c:v>565.04182444691401</c:v>
                </c:pt>
                <c:pt idx="4455">
                  <c:v>565.03941873888698</c:v>
                </c:pt>
                <c:pt idx="4456">
                  <c:v>565.03826010000705</c:v>
                </c:pt>
                <c:pt idx="4457">
                  <c:v>565.01320791784201</c:v>
                </c:pt>
                <c:pt idx="4458">
                  <c:v>564.97978457502097</c:v>
                </c:pt>
                <c:pt idx="4459">
                  <c:v>564.96899946780104</c:v>
                </c:pt>
                <c:pt idx="4460">
                  <c:v>564.86287439367095</c:v>
                </c:pt>
                <c:pt idx="4461">
                  <c:v>564.82967618264502</c:v>
                </c:pt>
                <c:pt idx="4462">
                  <c:v>564.80848920437495</c:v>
                </c:pt>
                <c:pt idx="4463">
                  <c:v>564.77558326710198</c:v>
                </c:pt>
                <c:pt idx="4464">
                  <c:v>564.77330464275599</c:v>
                </c:pt>
                <c:pt idx="4465">
                  <c:v>564.72972890625795</c:v>
                </c:pt>
                <c:pt idx="4466">
                  <c:v>564.68237975519901</c:v>
                </c:pt>
                <c:pt idx="4467">
                  <c:v>564.66945831181101</c:v>
                </c:pt>
                <c:pt idx="4468">
                  <c:v>564.65988441190598</c:v>
                </c:pt>
                <c:pt idx="4469">
                  <c:v>564.62473092994196</c:v>
                </c:pt>
                <c:pt idx="4470">
                  <c:v>564.57286901269401</c:v>
                </c:pt>
                <c:pt idx="4471">
                  <c:v>564.55978451042495</c:v>
                </c:pt>
                <c:pt idx="4472">
                  <c:v>564.54857260705103</c:v>
                </c:pt>
                <c:pt idx="4473">
                  <c:v>564.54560466341798</c:v>
                </c:pt>
                <c:pt idx="4474">
                  <c:v>564.52251451329698</c:v>
                </c:pt>
                <c:pt idx="4475">
                  <c:v>564.46099781954194</c:v>
                </c:pt>
                <c:pt idx="4476">
                  <c:v>564.44627939802297</c:v>
                </c:pt>
                <c:pt idx="4477">
                  <c:v>564.40642784358397</c:v>
                </c:pt>
                <c:pt idx="4478">
                  <c:v>564.39411301211499</c:v>
                </c:pt>
                <c:pt idx="4479">
                  <c:v>564.39173149359397</c:v>
                </c:pt>
                <c:pt idx="4480">
                  <c:v>564.35358877335</c:v>
                </c:pt>
                <c:pt idx="4481">
                  <c:v>564.319698785892</c:v>
                </c:pt>
                <c:pt idx="4482">
                  <c:v>564.291109450362</c:v>
                </c:pt>
                <c:pt idx="4483">
                  <c:v>564.28631630180598</c:v>
                </c:pt>
                <c:pt idx="4484">
                  <c:v>564.26967976918002</c:v>
                </c:pt>
                <c:pt idx="4485">
                  <c:v>564.25225040142698</c:v>
                </c:pt>
                <c:pt idx="4486">
                  <c:v>564.23483878401703</c:v>
                </c:pt>
                <c:pt idx="4487">
                  <c:v>564.22528231667502</c:v>
                </c:pt>
                <c:pt idx="4488">
                  <c:v>564.22310410748605</c:v>
                </c:pt>
                <c:pt idx="4489">
                  <c:v>564.209250076172</c:v>
                </c:pt>
                <c:pt idx="4490">
                  <c:v>564.19664227374506</c:v>
                </c:pt>
                <c:pt idx="4491">
                  <c:v>564.19601247388198</c:v>
                </c:pt>
                <c:pt idx="4492">
                  <c:v>564.17946437454202</c:v>
                </c:pt>
                <c:pt idx="4493">
                  <c:v>564.09641241783902</c:v>
                </c:pt>
                <c:pt idx="4494">
                  <c:v>564.025968390088</c:v>
                </c:pt>
                <c:pt idx="4495">
                  <c:v>563.98364266907504</c:v>
                </c:pt>
                <c:pt idx="4496">
                  <c:v>563.98340370868198</c:v>
                </c:pt>
                <c:pt idx="4497">
                  <c:v>563.95815570020102</c:v>
                </c:pt>
                <c:pt idx="4498">
                  <c:v>563.94832436464196</c:v>
                </c:pt>
                <c:pt idx="4499">
                  <c:v>563.93927403181794</c:v>
                </c:pt>
                <c:pt idx="4500">
                  <c:v>563.92722199693901</c:v>
                </c:pt>
                <c:pt idx="4501">
                  <c:v>563.90920534239604</c:v>
                </c:pt>
                <c:pt idx="4502">
                  <c:v>563.89919973293502</c:v>
                </c:pt>
                <c:pt idx="4503">
                  <c:v>563.87185840776704</c:v>
                </c:pt>
                <c:pt idx="4504">
                  <c:v>563.84344396637903</c:v>
                </c:pt>
                <c:pt idx="4505">
                  <c:v>563.81058845950497</c:v>
                </c:pt>
                <c:pt idx="4506">
                  <c:v>563.79791548605795</c:v>
                </c:pt>
                <c:pt idx="4507">
                  <c:v>563.75180370870999</c:v>
                </c:pt>
                <c:pt idx="4508">
                  <c:v>563.72291096763604</c:v>
                </c:pt>
                <c:pt idx="4509">
                  <c:v>563.652242053186</c:v>
                </c:pt>
                <c:pt idx="4510">
                  <c:v>563.60666308499401</c:v>
                </c:pt>
                <c:pt idx="4511">
                  <c:v>563.54474171806396</c:v>
                </c:pt>
                <c:pt idx="4512">
                  <c:v>563.53217175418104</c:v>
                </c:pt>
                <c:pt idx="4513">
                  <c:v>563.53167772136499</c:v>
                </c:pt>
                <c:pt idx="4514">
                  <c:v>563.52419145625504</c:v>
                </c:pt>
                <c:pt idx="4515">
                  <c:v>563.49934903513895</c:v>
                </c:pt>
                <c:pt idx="4516">
                  <c:v>563.42215856081202</c:v>
                </c:pt>
                <c:pt idx="4517">
                  <c:v>563.40923344946395</c:v>
                </c:pt>
                <c:pt idx="4518">
                  <c:v>563.39181217391194</c:v>
                </c:pt>
                <c:pt idx="4519">
                  <c:v>563.37127644359805</c:v>
                </c:pt>
                <c:pt idx="4520">
                  <c:v>563.35817103109696</c:v>
                </c:pt>
                <c:pt idx="4521">
                  <c:v>563.33321117332196</c:v>
                </c:pt>
                <c:pt idx="4522">
                  <c:v>563.31455501685696</c:v>
                </c:pt>
                <c:pt idx="4523">
                  <c:v>563.258781715552</c:v>
                </c:pt>
                <c:pt idx="4524">
                  <c:v>563.24518327740702</c:v>
                </c:pt>
                <c:pt idx="4525">
                  <c:v>563.240898333063</c:v>
                </c:pt>
                <c:pt idx="4526">
                  <c:v>563.23754312643405</c:v>
                </c:pt>
                <c:pt idx="4527">
                  <c:v>563.18768720326602</c:v>
                </c:pt>
                <c:pt idx="4528">
                  <c:v>563.17543307600101</c:v>
                </c:pt>
                <c:pt idx="4529">
                  <c:v>563.17001947164601</c:v>
                </c:pt>
                <c:pt idx="4530">
                  <c:v>563.11746925999603</c:v>
                </c:pt>
                <c:pt idx="4531">
                  <c:v>563.10852930365195</c:v>
                </c:pt>
                <c:pt idx="4532">
                  <c:v>563.09805131945598</c:v>
                </c:pt>
                <c:pt idx="4533">
                  <c:v>563.096213389387</c:v>
                </c:pt>
                <c:pt idx="4534">
                  <c:v>563.06166173555096</c:v>
                </c:pt>
                <c:pt idx="4535">
                  <c:v>563.03035476961202</c:v>
                </c:pt>
                <c:pt idx="4536">
                  <c:v>562.97215079999603</c:v>
                </c:pt>
                <c:pt idx="4537">
                  <c:v>562.95244048286202</c:v>
                </c:pt>
                <c:pt idx="4538">
                  <c:v>562.90065033595704</c:v>
                </c:pt>
                <c:pt idx="4539">
                  <c:v>562.89159533892303</c:v>
                </c:pt>
                <c:pt idx="4540">
                  <c:v>562.85523043711305</c:v>
                </c:pt>
                <c:pt idx="4541">
                  <c:v>562.85179115940798</c:v>
                </c:pt>
                <c:pt idx="4542">
                  <c:v>562.84519131396405</c:v>
                </c:pt>
                <c:pt idx="4543">
                  <c:v>562.83306275144298</c:v>
                </c:pt>
                <c:pt idx="4544">
                  <c:v>562.813263090992</c:v>
                </c:pt>
                <c:pt idx="4545">
                  <c:v>562.71213650271</c:v>
                </c:pt>
                <c:pt idx="4546">
                  <c:v>562.71086922249003</c:v>
                </c:pt>
                <c:pt idx="4547">
                  <c:v>562.70842340893296</c:v>
                </c:pt>
                <c:pt idx="4548">
                  <c:v>562.682191292536</c:v>
                </c:pt>
                <c:pt idx="4549">
                  <c:v>562.68217236867997</c:v>
                </c:pt>
                <c:pt idx="4550">
                  <c:v>562.64268315146603</c:v>
                </c:pt>
                <c:pt idx="4551">
                  <c:v>562.64084585548903</c:v>
                </c:pt>
                <c:pt idx="4552">
                  <c:v>562.62954600242699</c:v>
                </c:pt>
                <c:pt idx="4553">
                  <c:v>562.56637997831297</c:v>
                </c:pt>
                <c:pt idx="4554">
                  <c:v>562.56512133829597</c:v>
                </c:pt>
                <c:pt idx="4555">
                  <c:v>562.55168410308102</c:v>
                </c:pt>
                <c:pt idx="4556">
                  <c:v>562.51767824554497</c:v>
                </c:pt>
                <c:pt idx="4557">
                  <c:v>562.48491853082203</c:v>
                </c:pt>
                <c:pt idx="4558">
                  <c:v>562.414171083817</c:v>
                </c:pt>
                <c:pt idx="4559">
                  <c:v>562.40212796814296</c:v>
                </c:pt>
                <c:pt idx="4560">
                  <c:v>562.35125905533096</c:v>
                </c:pt>
                <c:pt idx="4561">
                  <c:v>562.34101180005803</c:v>
                </c:pt>
                <c:pt idx="4562">
                  <c:v>562.29639189728198</c:v>
                </c:pt>
                <c:pt idx="4563">
                  <c:v>562.26385062483905</c:v>
                </c:pt>
                <c:pt idx="4564">
                  <c:v>562.24651644166295</c:v>
                </c:pt>
                <c:pt idx="4565">
                  <c:v>562.24444427189803</c:v>
                </c:pt>
                <c:pt idx="4566">
                  <c:v>562.21684760200696</c:v>
                </c:pt>
                <c:pt idx="4567">
                  <c:v>562.19811231152596</c:v>
                </c:pt>
                <c:pt idx="4568">
                  <c:v>562.19268552758001</c:v>
                </c:pt>
                <c:pt idx="4569">
                  <c:v>562.18219844770101</c:v>
                </c:pt>
                <c:pt idx="4570">
                  <c:v>562.17824985718005</c:v>
                </c:pt>
                <c:pt idx="4571">
                  <c:v>562.16235123796196</c:v>
                </c:pt>
                <c:pt idx="4572">
                  <c:v>562.15353640185003</c:v>
                </c:pt>
                <c:pt idx="4573">
                  <c:v>562.13029427844799</c:v>
                </c:pt>
                <c:pt idx="4574">
                  <c:v>562.11904888069796</c:v>
                </c:pt>
                <c:pt idx="4575">
                  <c:v>562.08080881869796</c:v>
                </c:pt>
                <c:pt idx="4576">
                  <c:v>562.074188421146</c:v>
                </c:pt>
                <c:pt idx="4577">
                  <c:v>562.07401293219505</c:v>
                </c:pt>
                <c:pt idx="4578">
                  <c:v>562.06821534282403</c:v>
                </c:pt>
                <c:pt idx="4579">
                  <c:v>562.01089635941605</c:v>
                </c:pt>
                <c:pt idx="4580">
                  <c:v>561.98784093517099</c:v>
                </c:pt>
                <c:pt idx="4581">
                  <c:v>561.97697533592395</c:v>
                </c:pt>
                <c:pt idx="4582">
                  <c:v>561.96712267122302</c:v>
                </c:pt>
                <c:pt idx="4583">
                  <c:v>561.95726257084596</c:v>
                </c:pt>
                <c:pt idx="4584">
                  <c:v>561.93363110338396</c:v>
                </c:pt>
                <c:pt idx="4585">
                  <c:v>561.929251452024</c:v>
                </c:pt>
                <c:pt idx="4586">
                  <c:v>561.92230454209403</c:v>
                </c:pt>
                <c:pt idx="4587">
                  <c:v>561.90194508700301</c:v>
                </c:pt>
                <c:pt idx="4588">
                  <c:v>561.88563286843203</c:v>
                </c:pt>
                <c:pt idx="4589">
                  <c:v>561.87178231687801</c:v>
                </c:pt>
                <c:pt idx="4590">
                  <c:v>561.86178378334296</c:v>
                </c:pt>
                <c:pt idx="4591">
                  <c:v>561.83913518968097</c:v>
                </c:pt>
                <c:pt idx="4592">
                  <c:v>561.81763793653295</c:v>
                </c:pt>
                <c:pt idx="4593">
                  <c:v>561.78866154138905</c:v>
                </c:pt>
                <c:pt idx="4594">
                  <c:v>561.78071152688403</c:v>
                </c:pt>
                <c:pt idx="4595">
                  <c:v>561.77357499505899</c:v>
                </c:pt>
                <c:pt idx="4596">
                  <c:v>561.76786624073202</c:v>
                </c:pt>
                <c:pt idx="4597">
                  <c:v>561.76034969230898</c:v>
                </c:pt>
                <c:pt idx="4598">
                  <c:v>561.73962234500198</c:v>
                </c:pt>
                <c:pt idx="4599">
                  <c:v>561.71380551205698</c:v>
                </c:pt>
                <c:pt idx="4600">
                  <c:v>561.69956462137395</c:v>
                </c:pt>
                <c:pt idx="4601">
                  <c:v>561.62858462392001</c:v>
                </c:pt>
                <c:pt idx="4602">
                  <c:v>561.60261304443998</c:v>
                </c:pt>
                <c:pt idx="4603">
                  <c:v>561.55800587306396</c:v>
                </c:pt>
                <c:pt idx="4604">
                  <c:v>561.52697463838297</c:v>
                </c:pt>
                <c:pt idx="4605">
                  <c:v>561.50067151068504</c:v>
                </c:pt>
                <c:pt idx="4606">
                  <c:v>561.47587323969606</c:v>
                </c:pt>
                <c:pt idx="4607">
                  <c:v>561.46405675170899</c:v>
                </c:pt>
                <c:pt idx="4608">
                  <c:v>561.45465343479202</c:v>
                </c:pt>
                <c:pt idx="4609">
                  <c:v>561.43774413634696</c:v>
                </c:pt>
                <c:pt idx="4610">
                  <c:v>561.43486819517796</c:v>
                </c:pt>
                <c:pt idx="4611">
                  <c:v>561.41050514911399</c:v>
                </c:pt>
                <c:pt idx="4612">
                  <c:v>561.36422208944498</c:v>
                </c:pt>
                <c:pt idx="4613">
                  <c:v>561.25299386195002</c:v>
                </c:pt>
                <c:pt idx="4614">
                  <c:v>561.222877494866</c:v>
                </c:pt>
                <c:pt idx="4615">
                  <c:v>561.20766230431002</c:v>
                </c:pt>
                <c:pt idx="4616">
                  <c:v>561.13179129887396</c:v>
                </c:pt>
                <c:pt idx="4617">
                  <c:v>561.12644622153005</c:v>
                </c:pt>
                <c:pt idx="4618">
                  <c:v>561.11634438680301</c:v>
                </c:pt>
                <c:pt idx="4619">
                  <c:v>561.09583495886204</c:v>
                </c:pt>
                <c:pt idx="4620">
                  <c:v>561.07554447167195</c:v>
                </c:pt>
                <c:pt idx="4621">
                  <c:v>561.04490362067702</c:v>
                </c:pt>
                <c:pt idx="4622">
                  <c:v>561.02647506426297</c:v>
                </c:pt>
                <c:pt idx="4623">
                  <c:v>561.01739051816401</c:v>
                </c:pt>
                <c:pt idx="4624">
                  <c:v>560.97673580490903</c:v>
                </c:pt>
                <c:pt idx="4625">
                  <c:v>560.95790776145998</c:v>
                </c:pt>
                <c:pt idx="4626">
                  <c:v>560.94475411056897</c:v>
                </c:pt>
                <c:pt idx="4627">
                  <c:v>560.92100915239303</c:v>
                </c:pt>
                <c:pt idx="4628">
                  <c:v>560.91281339254704</c:v>
                </c:pt>
                <c:pt idx="4629">
                  <c:v>560.89395805475306</c:v>
                </c:pt>
                <c:pt idx="4630">
                  <c:v>560.86244703328305</c:v>
                </c:pt>
                <c:pt idx="4631">
                  <c:v>560.85456410177403</c:v>
                </c:pt>
                <c:pt idx="4632">
                  <c:v>560.84405410458203</c:v>
                </c:pt>
                <c:pt idx="4633">
                  <c:v>560.84171107288603</c:v>
                </c:pt>
                <c:pt idx="4634">
                  <c:v>560.82223889722604</c:v>
                </c:pt>
                <c:pt idx="4635">
                  <c:v>560.81633043896397</c:v>
                </c:pt>
                <c:pt idx="4636">
                  <c:v>560.79394657405896</c:v>
                </c:pt>
                <c:pt idx="4637">
                  <c:v>560.70748687210801</c:v>
                </c:pt>
                <c:pt idx="4638">
                  <c:v>560.68569156381102</c:v>
                </c:pt>
                <c:pt idx="4639">
                  <c:v>560.57376647429896</c:v>
                </c:pt>
                <c:pt idx="4640">
                  <c:v>560.52557688464697</c:v>
                </c:pt>
                <c:pt idx="4641">
                  <c:v>560.47855560023902</c:v>
                </c:pt>
                <c:pt idx="4642">
                  <c:v>560.45117399856804</c:v>
                </c:pt>
                <c:pt idx="4643">
                  <c:v>560.44291747299496</c:v>
                </c:pt>
                <c:pt idx="4644">
                  <c:v>560.403869261983</c:v>
                </c:pt>
                <c:pt idx="4645">
                  <c:v>560.31216249048703</c:v>
                </c:pt>
                <c:pt idx="4646">
                  <c:v>560.30858136232098</c:v>
                </c:pt>
                <c:pt idx="4647">
                  <c:v>560.30832126898497</c:v>
                </c:pt>
                <c:pt idx="4648">
                  <c:v>560.26142317017104</c:v>
                </c:pt>
                <c:pt idx="4649">
                  <c:v>560.25603813410805</c:v>
                </c:pt>
                <c:pt idx="4650">
                  <c:v>560.25587469714799</c:v>
                </c:pt>
                <c:pt idx="4651">
                  <c:v>560.22971156809297</c:v>
                </c:pt>
                <c:pt idx="4652">
                  <c:v>560.19920066918405</c:v>
                </c:pt>
                <c:pt idx="4653">
                  <c:v>560.18597638206802</c:v>
                </c:pt>
                <c:pt idx="4654">
                  <c:v>560.17014473101403</c:v>
                </c:pt>
                <c:pt idx="4655">
                  <c:v>560.15905730022303</c:v>
                </c:pt>
                <c:pt idx="4656">
                  <c:v>560.15248480679202</c:v>
                </c:pt>
                <c:pt idx="4657">
                  <c:v>560.12229088871197</c:v>
                </c:pt>
                <c:pt idx="4658">
                  <c:v>560.10922224830199</c:v>
                </c:pt>
                <c:pt idx="4659">
                  <c:v>560.108508545002</c:v>
                </c:pt>
                <c:pt idx="4660">
                  <c:v>560.10500185921899</c:v>
                </c:pt>
                <c:pt idx="4661">
                  <c:v>560.10205980613205</c:v>
                </c:pt>
                <c:pt idx="4662">
                  <c:v>560.096619349354</c:v>
                </c:pt>
                <c:pt idx="4663">
                  <c:v>560.07591830717604</c:v>
                </c:pt>
                <c:pt idx="4664">
                  <c:v>560.03451319369697</c:v>
                </c:pt>
                <c:pt idx="4665">
                  <c:v>559.98272111325298</c:v>
                </c:pt>
                <c:pt idx="4666">
                  <c:v>559.92220290063301</c:v>
                </c:pt>
                <c:pt idx="4667">
                  <c:v>559.91907148586802</c:v>
                </c:pt>
                <c:pt idx="4668">
                  <c:v>559.91825015373104</c:v>
                </c:pt>
                <c:pt idx="4669">
                  <c:v>559.91447200519099</c:v>
                </c:pt>
                <c:pt idx="4670">
                  <c:v>559.90084174937101</c:v>
                </c:pt>
                <c:pt idx="4671">
                  <c:v>559.88251107976203</c:v>
                </c:pt>
                <c:pt idx="4672">
                  <c:v>559.87708003730995</c:v>
                </c:pt>
                <c:pt idx="4673">
                  <c:v>559.82353072537796</c:v>
                </c:pt>
                <c:pt idx="4674">
                  <c:v>559.81017722189301</c:v>
                </c:pt>
                <c:pt idx="4675">
                  <c:v>559.74115845336598</c:v>
                </c:pt>
                <c:pt idx="4676">
                  <c:v>559.74096511680204</c:v>
                </c:pt>
                <c:pt idx="4677">
                  <c:v>559.73299133314197</c:v>
                </c:pt>
                <c:pt idx="4678">
                  <c:v>559.713120845204</c:v>
                </c:pt>
                <c:pt idx="4679">
                  <c:v>559.69752949021995</c:v>
                </c:pt>
                <c:pt idx="4680">
                  <c:v>559.65930184971398</c:v>
                </c:pt>
                <c:pt idx="4681">
                  <c:v>559.65647262848495</c:v>
                </c:pt>
                <c:pt idx="4682">
                  <c:v>559.65083839828299</c:v>
                </c:pt>
                <c:pt idx="4683">
                  <c:v>559.64271190810996</c:v>
                </c:pt>
                <c:pt idx="4684">
                  <c:v>559.58022004064196</c:v>
                </c:pt>
                <c:pt idx="4685">
                  <c:v>559.56812259364096</c:v>
                </c:pt>
                <c:pt idx="4686">
                  <c:v>559.51387960235002</c:v>
                </c:pt>
                <c:pt idx="4687">
                  <c:v>559.51284113200904</c:v>
                </c:pt>
                <c:pt idx="4688">
                  <c:v>559.51181433244597</c:v>
                </c:pt>
                <c:pt idx="4689">
                  <c:v>559.50626908214497</c:v>
                </c:pt>
                <c:pt idx="4690">
                  <c:v>559.44260530097301</c:v>
                </c:pt>
                <c:pt idx="4691">
                  <c:v>559.40513119869104</c:v>
                </c:pt>
                <c:pt idx="4692">
                  <c:v>559.36144469599697</c:v>
                </c:pt>
                <c:pt idx="4693">
                  <c:v>559.32336771159896</c:v>
                </c:pt>
                <c:pt idx="4694">
                  <c:v>559.27671434894296</c:v>
                </c:pt>
                <c:pt idx="4695">
                  <c:v>559.27406177072805</c:v>
                </c:pt>
                <c:pt idx="4696">
                  <c:v>559.23895742448497</c:v>
                </c:pt>
                <c:pt idx="4697">
                  <c:v>559.23824928232398</c:v>
                </c:pt>
                <c:pt idx="4698">
                  <c:v>559.20518906730103</c:v>
                </c:pt>
                <c:pt idx="4699">
                  <c:v>559.187559793069</c:v>
                </c:pt>
                <c:pt idx="4700">
                  <c:v>559.17688403025204</c:v>
                </c:pt>
                <c:pt idx="4701">
                  <c:v>559.16954049286005</c:v>
                </c:pt>
                <c:pt idx="4702">
                  <c:v>559.16154961853795</c:v>
                </c:pt>
                <c:pt idx="4703">
                  <c:v>559.14130081319001</c:v>
                </c:pt>
                <c:pt idx="4704">
                  <c:v>559.12156792390294</c:v>
                </c:pt>
                <c:pt idx="4705">
                  <c:v>559.12050921109596</c:v>
                </c:pt>
                <c:pt idx="4706">
                  <c:v>559.11295112127198</c:v>
                </c:pt>
                <c:pt idx="4707">
                  <c:v>559.11256826525801</c:v>
                </c:pt>
                <c:pt idx="4708">
                  <c:v>559.09807317313096</c:v>
                </c:pt>
                <c:pt idx="4709">
                  <c:v>559.06638729662598</c:v>
                </c:pt>
                <c:pt idx="4710">
                  <c:v>559.03822905656398</c:v>
                </c:pt>
                <c:pt idx="4711">
                  <c:v>559.00351770044801</c:v>
                </c:pt>
                <c:pt idx="4712">
                  <c:v>558.9910267189</c:v>
                </c:pt>
                <c:pt idx="4713">
                  <c:v>558.98094088757398</c:v>
                </c:pt>
                <c:pt idx="4714">
                  <c:v>558.95876068542304</c:v>
                </c:pt>
                <c:pt idx="4715">
                  <c:v>558.94868653189906</c:v>
                </c:pt>
                <c:pt idx="4716">
                  <c:v>558.945061592397</c:v>
                </c:pt>
                <c:pt idx="4717">
                  <c:v>558.94088869531902</c:v>
                </c:pt>
                <c:pt idx="4718">
                  <c:v>558.923361875404</c:v>
                </c:pt>
                <c:pt idx="4719">
                  <c:v>558.92050275542999</c:v>
                </c:pt>
                <c:pt idx="4720">
                  <c:v>558.90132302579605</c:v>
                </c:pt>
                <c:pt idx="4721">
                  <c:v>558.89462762726703</c:v>
                </c:pt>
                <c:pt idx="4722">
                  <c:v>558.86765114067896</c:v>
                </c:pt>
                <c:pt idx="4723">
                  <c:v>558.85023219295897</c:v>
                </c:pt>
                <c:pt idx="4724">
                  <c:v>558.82124966614595</c:v>
                </c:pt>
                <c:pt idx="4725">
                  <c:v>558.81512625109804</c:v>
                </c:pt>
                <c:pt idx="4726">
                  <c:v>558.80315351231604</c:v>
                </c:pt>
                <c:pt idx="4727">
                  <c:v>558.784393940727</c:v>
                </c:pt>
                <c:pt idx="4728">
                  <c:v>558.76801237431505</c:v>
                </c:pt>
                <c:pt idx="4729">
                  <c:v>558.72481974686798</c:v>
                </c:pt>
                <c:pt idx="4730">
                  <c:v>558.71387314436799</c:v>
                </c:pt>
                <c:pt idx="4731">
                  <c:v>558.70478334281597</c:v>
                </c:pt>
                <c:pt idx="4732">
                  <c:v>558.64420320315105</c:v>
                </c:pt>
                <c:pt idx="4733">
                  <c:v>558.63760760382502</c:v>
                </c:pt>
                <c:pt idx="4734">
                  <c:v>558.61900231063498</c:v>
                </c:pt>
                <c:pt idx="4735">
                  <c:v>558.61896171707997</c:v>
                </c:pt>
                <c:pt idx="4736">
                  <c:v>558.56217339059401</c:v>
                </c:pt>
                <c:pt idx="4737">
                  <c:v>558.54404142879696</c:v>
                </c:pt>
                <c:pt idx="4738">
                  <c:v>558.52473278508796</c:v>
                </c:pt>
                <c:pt idx="4739">
                  <c:v>558.44517959273605</c:v>
                </c:pt>
                <c:pt idx="4740">
                  <c:v>558.40472085169699</c:v>
                </c:pt>
                <c:pt idx="4741">
                  <c:v>558.323573188664</c:v>
                </c:pt>
                <c:pt idx="4742">
                  <c:v>558.30568201463598</c:v>
                </c:pt>
                <c:pt idx="4743">
                  <c:v>558.28689253187304</c:v>
                </c:pt>
                <c:pt idx="4744">
                  <c:v>558.28500667356798</c:v>
                </c:pt>
                <c:pt idx="4745">
                  <c:v>558.25300000603102</c:v>
                </c:pt>
                <c:pt idx="4746">
                  <c:v>558.22988365250501</c:v>
                </c:pt>
                <c:pt idx="4747">
                  <c:v>558.14979379074998</c:v>
                </c:pt>
                <c:pt idx="4748">
                  <c:v>558.13251876632296</c:v>
                </c:pt>
                <c:pt idx="4749">
                  <c:v>558.07086321648501</c:v>
                </c:pt>
                <c:pt idx="4750">
                  <c:v>558.07082508066799</c:v>
                </c:pt>
                <c:pt idx="4751">
                  <c:v>558.021579554911</c:v>
                </c:pt>
                <c:pt idx="4752">
                  <c:v>557.99564370507301</c:v>
                </c:pt>
                <c:pt idx="4753">
                  <c:v>557.98480106464206</c:v>
                </c:pt>
                <c:pt idx="4754">
                  <c:v>557.957969687576</c:v>
                </c:pt>
                <c:pt idx="4755">
                  <c:v>557.94027392327496</c:v>
                </c:pt>
                <c:pt idx="4756">
                  <c:v>557.91016075480798</c:v>
                </c:pt>
                <c:pt idx="4757">
                  <c:v>557.87097413428103</c:v>
                </c:pt>
                <c:pt idx="4758">
                  <c:v>557.79764281236805</c:v>
                </c:pt>
                <c:pt idx="4759">
                  <c:v>557.794034715218</c:v>
                </c:pt>
                <c:pt idx="4760">
                  <c:v>557.79341209473898</c:v>
                </c:pt>
                <c:pt idx="4761">
                  <c:v>557.78556947608195</c:v>
                </c:pt>
                <c:pt idx="4762">
                  <c:v>557.77063571436202</c:v>
                </c:pt>
                <c:pt idx="4763">
                  <c:v>557.75828269362</c:v>
                </c:pt>
                <c:pt idx="4764">
                  <c:v>557.70370940972805</c:v>
                </c:pt>
                <c:pt idx="4765">
                  <c:v>557.69786330739498</c:v>
                </c:pt>
                <c:pt idx="4766">
                  <c:v>557.68765755230197</c:v>
                </c:pt>
                <c:pt idx="4767">
                  <c:v>557.64241860667403</c:v>
                </c:pt>
                <c:pt idx="4768">
                  <c:v>557.62640520520301</c:v>
                </c:pt>
                <c:pt idx="4769">
                  <c:v>557.61616454164403</c:v>
                </c:pt>
                <c:pt idx="4770">
                  <c:v>557.53052342517299</c:v>
                </c:pt>
                <c:pt idx="4771">
                  <c:v>557.49713855009304</c:v>
                </c:pt>
                <c:pt idx="4772">
                  <c:v>557.46441967114004</c:v>
                </c:pt>
                <c:pt idx="4773">
                  <c:v>557.464245746811</c:v>
                </c:pt>
                <c:pt idx="4774">
                  <c:v>557.45092363067704</c:v>
                </c:pt>
                <c:pt idx="4775">
                  <c:v>557.442636747611</c:v>
                </c:pt>
                <c:pt idx="4776">
                  <c:v>557.43283774896099</c:v>
                </c:pt>
                <c:pt idx="4777">
                  <c:v>557.33543734013006</c:v>
                </c:pt>
                <c:pt idx="4778">
                  <c:v>557.31989492125194</c:v>
                </c:pt>
                <c:pt idx="4779">
                  <c:v>557.30137257874503</c:v>
                </c:pt>
                <c:pt idx="4780">
                  <c:v>557.29666509330298</c:v>
                </c:pt>
                <c:pt idx="4781">
                  <c:v>557.29261301593704</c:v>
                </c:pt>
                <c:pt idx="4782">
                  <c:v>557.28957210547003</c:v>
                </c:pt>
                <c:pt idx="4783">
                  <c:v>557.28860729850101</c:v>
                </c:pt>
                <c:pt idx="4784">
                  <c:v>557.28042195867897</c:v>
                </c:pt>
                <c:pt idx="4785">
                  <c:v>557.25752176841502</c:v>
                </c:pt>
                <c:pt idx="4786">
                  <c:v>557.25239053478003</c:v>
                </c:pt>
                <c:pt idx="4787">
                  <c:v>557.24839488250905</c:v>
                </c:pt>
                <c:pt idx="4788">
                  <c:v>557.23159150560002</c:v>
                </c:pt>
                <c:pt idx="4789">
                  <c:v>557.21797833282994</c:v>
                </c:pt>
                <c:pt idx="4790">
                  <c:v>557.20511131619799</c:v>
                </c:pt>
                <c:pt idx="4791">
                  <c:v>557.20171199740503</c:v>
                </c:pt>
                <c:pt idx="4792">
                  <c:v>557.15262292832904</c:v>
                </c:pt>
                <c:pt idx="4793">
                  <c:v>557.13985461485697</c:v>
                </c:pt>
                <c:pt idx="4794">
                  <c:v>557.12387892803997</c:v>
                </c:pt>
                <c:pt idx="4795">
                  <c:v>557.10332447406199</c:v>
                </c:pt>
                <c:pt idx="4796">
                  <c:v>557.09003962403904</c:v>
                </c:pt>
                <c:pt idx="4797">
                  <c:v>557.06798663195605</c:v>
                </c:pt>
                <c:pt idx="4798">
                  <c:v>557.04570529698901</c:v>
                </c:pt>
                <c:pt idx="4799">
                  <c:v>557.02026532288903</c:v>
                </c:pt>
                <c:pt idx="4800">
                  <c:v>556.99605992044803</c:v>
                </c:pt>
                <c:pt idx="4801">
                  <c:v>556.98862029428403</c:v>
                </c:pt>
                <c:pt idx="4802">
                  <c:v>556.98555116809803</c:v>
                </c:pt>
                <c:pt idx="4803">
                  <c:v>556.95982551599002</c:v>
                </c:pt>
                <c:pt idx="4804">
                  <c:v>556.957399724982</c:v>
                </c:pt>
                <c:pt idx="4805">
                  <c:v>556.94305649211697</c:v>
                </c:pt>
                <c:pt idx="4806">
                  <c:v>556.93847051246701</c:v>
                </c:pt>
                <c:pt idx="4807">
                  <c:v>556.92745430994603</c:v>
                </c:pt>
                <c:pt idx="4808">
                  <c:v>556.92728865612503</c:v>
                </c:pt>
                <c:pt idx="4809">
                  <c:v>556.91228771308397</c:v>
                </c:pt>
                <c:pt idx="4810">
                  <c:v>556.87520664275496</c:v>
                </c:pt>
                <c:pt idx="4811">
                  <c:v>556.86016135397699</c:v>
                </c:pt>
                <c:pt idx="4812">
                  <c:v>556.82476729786401</c:v>
                </c:pt>
                <c:pt idx="4813">
                  <c:v>556.78647727159</c:v>
                </c:pt>
                <c:pt idx="4814">
                  <c:v>556.76919307375204</c:v>
                </c:pt>
                <c:pt idx="4815">
                  <c:v>556.75437816253998</c:v>
                </c:pt>
                <c:pt idx="4816">
                  <c:v>556.674541457342</c:v>
                </c:pt>
                <c:pt idx="4817">
                  <c:v>556.65913662032801</c:v>
                </c:pt>
                <c:pt idx="4818">
                  <c:v>556.64915826983099</c:v>
                </c:pt>
                <c:pt idx="4819">
                  <c:v>556.59214761047997</c:v>
                </c:pt>
                <c:pt idx="4820">
                  <c:v>556.56704262122105</c:v>
                </c:pt>
                <c:pt idx="4821">
                  <c:v>556.510366119644</c:v>
                </c:pt>
                <c:pt idx="4822">
                  <c:v>556.47752816941897</c:v>
                </c:pt>
                <c:pt idx="4823">
                  <c:v>556.46606363199396</c:v>
                </c:pt>
                <c:pt idx="4824">
                  <c:v>556.43913178684704</c:v>
                </c:pt>
                <c:pt idx="4825">
                  <c:v>556.40257194838205</c:v>
                </c:pt>
                <c:pt idx="4826">
                  <c:v>556.40065133208702</c:v>
                </c:pt>
                <c:pt idx="4827">
                  <c:v>556.39634515225202</c:v>
                </c:pt>
                <c:pt idx="4828">
                  <c:v>556.38873773189698</c:v>
                </c:pt>
                <c:pt idx="4829">
                  <c:v>556.38271201498401</c:v>
                </c:pt>
                <c:pt idx="4830">
                  <c:v>556.36602623883005</c:v>
                </c:pt>
                <c:pt idx="4831">
                  <c:v>556.36364987079298</c:v>
                </c:pt>
                <c:pt idx="4832">
                  <c:v>556.36225343877595</c:v>
                </c:pt>
                <c:pt idx="4833">
                  <c:v>556.35763835019395</c:v>
                </c:pt>
                <c:pt idx="4834">
                  <c:v>556.33018289570202</c:v>
                </c:pt>
                <c:pt idx="4835">
                  <c:v>556.29769342257498</c:v>
                </c:pt>
                <c:pt idx="4836">
                  <c:v>556.28952328842297</c:v>
                </c:pt>
                <c:pt idx="4837">
                  <c:v>556.275082320058</c:v>
                </c:pt>
                <c:pt idx="4838">
                  <c:v>556.25351392138305</c:v>
                </c:pt>
                <c:pt idx="4839">
                  <c:v>556.20288694486601</c:v>
                </c:pt>
                <c:pt idx="4840">
                  <c:v>556.19600067332499</c:v>
                </c:pt>
                <c:pt idx="4841">
                  <c:v>556.17755687635895</c:v>
                </c:pt>
                <c:pt idx="4842">
                  <c:v>556.139494714134</c:v>
                </c:pt>
                <c:pt idx="4843">
                  <c:v>556.13507460765902</c:v>
                </c:pt>
                <c:pt idx="4844">
                  <c:v>556.11690902137002</c:v>
                </c:pt>
                <c:pt idx="4845">
                  <c:v>556.11326856090204</c:v>
                </c:pt>
                <c:pt idx="4846">
                  <c:v>556.10567464691496</c:v>
                </c:pt>
                <c:pt idx="4847">
                  <c:v>556.09662060091</c:v>
                </c:pt>
                <c:pt idx="4848">
                  <c:v>556.09187122768401</c:v>
                </c:pt>
                <c:pt idx="4849">
                  <c:v>556.06694194335205</c:v>
                </c:pt>
                <c:pt idx="4850">
                  <c:v>556.058755908791</c:v>
                </c:pt>
                <c:pt idx="4851">
                  <c:v>556.04327722365599</c:v>
                </c:pt>
                <c:pt idx="4852">
                  <c:v>556.01087168250001</c:v>
                </c:pt>
                <c:pt idx="4853">
                  <c:v>555.99614741077005</c:v>
                </c:pt>
                <c:pt idx="4854">
                  <c:v>555.99230785786904</c:v>
                </c:pt>
                <c:pt idx="4855">
                  <c:v>555.97601209648599</c:v>
                </c:pt>
                <c:pt idx="4856">
                  <c:v>555.96872115400697</c:v>
                </c:pt>
                <c:pt idx="4857">
                  <c:v>555.94773834512705</c:v>
                </c:pt>
                <c:pt idx="4858">
                  <c:v>555.932874616557</c:v>
                </c:pt>
                <c:pt idx="4859">
                  <c:v>555.92860673998302</c:v>
                </c:pt>
                <c:pt idx="4860">
                  <c:v>555.92829064401803</c:v>
                </c:pt>
                <c:pt idx="4861">
                  <c:v>555.92406061874999</c:v>
                </c:pt>
                <c:pt idx="4862">
                  <c:v>555.92234892695399</c:v>
                </c:pt>
                <c:pt idx="4863">
                  <c:v>555.89536799065104</c:v>
                </c:pt>
                <c:pt idx="4864">
                  <c:v>555.887226825428</c:v>
                </c:pt>
                <c:pt idx="4865">
                  <c:v>555.865209090539</c:v>
                </c:pt>
                <c:pt idx="4866">
                  <c:v>555.85450742232695</c:v>
                </c:pt>
                <c:pt idx="4867">
                  <c:v>555.84574006372998</c:v>
                </c:pt>
                <c:pt idx="4868">
                  <c:v>555.83818107189802</c:v>
                </c:pt>
                <c:pt idx="4869">
                  <c:v>555.78864600177803</c:v>
                </c:pt>
                <c:pt idx="4870">
                  <c:v>555.78588466670396</c:v>
                </c:pt>
                <c:pt idx="4871">
                  <c:v>555.76616518733897</c:v>
                </c:pt>
                <c:pt idx="4872">
                  <c:v>555.73811016769798</c:v>
                </c:pt>
                <c:pt idx="4873">
                  <c:v>555.72918035834596</c:v>
                </c:pt>
                <c:pt idx="4874">
                  <c:v>555.71587354135295</c:v>
                </c:pt>
                <c:pt idx="4875">
                  <c:v>555.68553487699103</c:v>
                </c:pt>
                <c:pt idx="4876">
                  <c:v>555.67227710602106</c:v>
                </c:pt>
                <c:pt idx="4877">
                  <c:v>555.66368044533101</c:v>
                </c:pt>
                <c:pt idx="4878">
                  <c:v>555.63953944598097</c:v>
                </c:pt>
                <c:pt idx="4879">
                  <c:v>555.62624128760399</c:v>
                </c:pt>
                <c:pt idx="4880">
                  <c:v>555.61381917696701</c:v>
                </c:pt>
                <c:pt idx="4881">
                  <c:v>555.60192526848198</c:v>
                </c:pt>
                <c:pt idx="4882">
                  <c:v>555.55660514164799</c:v>
                </c:pt>
                <c:pt idx="4883">
                  <c:v>555.49746810588704</c:v>
                </c:pt>
                <c:pt idx="4884">
                  <c:v>555.45551911851703</c:v>
                </c:pt>
                <c:pt idx="4885">
                  <c:v>555.41171438000003</c:v>
                </c:pt>
                <c:pt idx="4886">
                  <c:v>555.40786460298705</c:v>
                </c:pt>
                <c:pt idx="4887">
                  <c:v>555.39359095057398</c:v>
                </c:pt>
                <c:pt idx="4888">
                  <c:v>555.38600885397602</c:v>
                </c:pt>
                <c:pt idx="4889">
                  <c:v>555.37988080200398</c:v>
                </c:pt>
                <c:pt idx="4890">
                  <c:v>555.35339860681495</c:v>
                </c:pt>
                <c:pt idx="4891">
                  <c:v>555.34411262280901</c:v>
                </c:pt>
                <c:pt idx="4892">
                  <c:v>555.34382258105302</c:v>
                </c:pt>
                <c:pt idx="4893">
                  <c:v>555.29984390779998</c:v>
                </c:pt>
                <c:pt idx="4894">
                  <c:v>555.28989298555496</c:v>
                </c:pt>
                <c:pt idx="4895">
                  <c:v>555.27265435090305</c:v>
                </c:pt>
                <c:pt idx="4896">
                  <c:v>555.20836672654798</c:v>
                </c:pt>
                <c:pt idx="4897">
                  <c:v>555.20168620297204</c:v>
                </c:pt>
                <c:pt idx="4898">
                  <c:v>555.13688783003101</c:v>
                </c:pt>
                <c:pt idx="4899">
                  <c:v>555.12906076585205</c:v>
                </c:pt>
                <c:pt idx="4900">
                  <c:v>555.10815075308903</c:v>
                </c:pt>
                <c:pt idx="4901">
                  <c:v>555.091865207561</c:v>
                </c:pt>
                <c:pt idx="4902">
                  <c:v>555.07581844187496</c:v>
                </c:pt>
                <c:pt idx="4903">
                  <c:v>555.02251228791397</c:v>
                </c:pt>
                <c:pt idx="4904">
                  <c:v>555.00945227685804</c:v>
                </c:pt>
                <c:pt idx="4905">
                  <c:v>554.965947792213</c:v>
                </c:pt>
                <c:pt idx="4906">
                  <c:v>554.93429160230096</c:v>
                </c:pt>
                <c:pt idx="4907">
                  <c:v>554.93281237782503</c:v>
                </c:pt>
                <c:pt idx="4908">
                  <c:v>554.924295195377</c:v>
                </c:pt>
                <c:pt idx="4909">
                  <c:v>554.91944900823603</c:v>
                </c:pt>
                <c:pt idx="4910">
                  <c:v>554.89869790631701</c:v>
                </c:pt>
                <c:pt idx="4911">
                  <c:v>554.81030752223205</c:v>
                </c:pt>
                <c:pt idx="4912">
                  <c:v>554.79969289318603</c:v>
                </c:pt>
                <c:pt idx="4913">
                  <c:v>554.78639335332502</c:v>
                </c:pt>
                <c:pt idx="4914">
                  <c:v>554.775831882337</c:v>
                </c:pt>
                <c:pt idx="4915">
                  <c:v>554.77541788579697</c:v>
                </c:pt>
                <c:pt idx="4916">
                  <c:v>554.748381078222</c:v>
                </c:pt>
                <c:pt idx="4917">
                  <c:v>554.71243787286301</c:v>
                </c:pt>
                <c:pt idx="4918">
                  <c:v>554.68926291977698</c:v>
                </c:pt>
                <c:pt idx="4919">
                  <c:v>554.65295746210097</c:v>
                </c:pt>
                <c:pt idx="4920">
                  <c:v>554.60067910854104</c:v>
                </c:pt>
                <c:pt idx="4921">
                  <c:v>554.57873839020999</c:v>
                </c:pt>
                <c:pt idx="4922">
                  <c:v>554.57070422890104</c:v>
                </c:pt>
                <c:pt idx="4923">
                  <c:v>554.56318379283698</c:v>
                </c:pt>
                <c:pt idx="4924">
                  <c:v>554.55045480495198</c:v>
                </c:pt>
                <c:pt idx="4925">
                  <c:v>554.54011712188696</c:v>
                </c:pt>
                <c:pt idx="4926">
                  <c:v>554.52111756706995</c:v>
                </c:pt>
                <c:pt idx="4927">
                  <c:v>554.51689312210794</c:v>
                </c:pt>
                <c:pt idx="4928">
                  <c:v>554.50934047548105</c:v>
                </c:pt>
                <c:pt idx="4929">
                  <c:v>554.507792711874</c:v>
                </c:pt>
                <c:pt idx="4930">
                  <c:v>554.502404432606</c:v>
                </c:pt>
                <c:pt idx="4931">
                  <c:v>554.50031484891804</c:v>
                </c:pt>
                <c:pt idx="4932">
                  <c:v>554.43426089960303</c:v>
                </c:pt>
                <c:pt idx="4933">
                  <c:v>554.41954648407602</c:v>
                </c:pt>
                <c:pt idx="4934">
                  <c:v>554.41554235693695</c:v>
                </c:pt>
                <c:pt idx="4935">
                  <c:v>554.39903688106995</c:v>
                </c:pt>
                <c:pt idx="4936">
                  <c:v>554.21371287354395</c:v>
                </c:pt>
                <c:pt idx="4937">
                  <c:v>554.19609717818298</c:v>
                </c:pt>
                <c:pt idx="4938">
                  <c:v>554.18877549692502</c:v>
                </c:pt>
                <c:pt idx="4939">
                  <c:v>554.16674044598301</c:v>
                </c:pt>
                <c:pt idx="4940">
                  <c:v>554.15372274643801</c:v>
                </c:pt>
                <c:pt idx="4941">
                  <c:v>554.14775185264398</c:v>
                </c:pt>
                <c:pt idx="4942">
                  <c:v>554.129323280839</c:v>
                </c:pt>
                <c:pt idx="4943">
                  <c:v>554.08060874610896</c:v>
                </c:pt>
                <c:pt idx="4944">
                  <c:v>554.03928568417098</c:v>
                </c:pt>
                <c:pt idx="4945">
                  <c:v>554.03766531808196</c:v>
                </c:pt>
                <c:pt idx="4946">
                  <c:v>554.02110702843504</c:v>
                </c:pt>
                <c:pt idx="4947">
                  <c:v>554.01240872775099</c:v>
                </c:pt>
                <c:pt idx="4948">
                  <c:v>553.97722642672204</c:v>
                </c:pt>
                <c:pt idx="4949">
                  <c:v>553.964492805021</c:v>
                </c:pt>
                <c:pt idx="4950">
                  <c:v>553.95834335964003</c:v>
                </c:pt>
                <c:pt idx="4951">
                  <c:v>553.95596327187604</c:v>
                </c:pt>
                <c:pt idx="4952">
                  <c:v>553.94374067489105</c:v>
                </c:pt>
                <c:pt idx="4953">
                  <c:v>553.93730275806502</c:v>
                </c:pt>
                <c:pt idx="4954">
                  <c:v>553.92824132860903</c:v>
                </c:pt>
                <c:pt idx="4955">
                  <c:v>553.91513880989703</c:v>
                </c:pt>
                <c:pt idx="4956">
                  <c:v>553.90519531469897</c:v>
                </c:pt>
                <c:pt idx="4957">
                  <c:v>553.89616734291997</c:v>
                </c:pt>
                <c:pt idx="4958">
                  <c:v>553.82032984700504</c:v>
                </c:pt>
                <c:pt idx="4959">
                  <c:v>553.81350155995199</c:v>
                </c:pt>
                <c:pt idx="4960">
                  <c:v>553.79038296325405</c:v>
                </c:pt>
                <c:pt idx="4961">
                  <c:v>553.78229957388896</c:v>
                </c:pt>
                <c:pt idx="4962">
                  <c:v>553.74695455857</c:v>
                </c:pt>
                <c:pt idx="4963">
                  <c:v>553.72978259080799</c:v>
                </c:pt>
                <c:pt idx="4964">
                  <c:v>553.722429516994</c:v>
                </c:pt>
                <c:pt idx="4965">
                  <c:v>553.72119311762299</c:v>
                </c:pt>
                <c:pt idx="4966">
                  <c:v>553.71916415649798</c:v>
                </c:pt>
                <c:pt idx="4967">
                  <c:v>553.69920639511804</c:v>
                </c:pt>
                <c:pt idx="4968">
                  <c:v>553.69716372631603</c:v>
                </c:pt>
                <c:pt idx="4969">
                  <c:v>553.69412502033595</c:v>
                </c:pt>
                <c:pt idx="4970">
                  <c:v>553.69240484078398</c:v>
                </c:pt>
                <c:pt idx="4971">
                  <c:v>553.62147040622995</c:v>
                </c:pt>
                <c:pt idx="4972">
                  <c:v>553.61091415982503</c:v>
                </c:pt>
                <c:pt idx="4973">
                  <c:v>553.56485703407702</c:v>
                </c:pt>
                <c:pt idx="4974">
                  <c:v>553.48086706962204</c:v>
                </c:pt>
                <c:pt idx="4975">
                  <c:v>553.47846549992005</c:v>
                </c:pt>
                <c:pt idx="4976">
                  <c:v>553.46990572599702</c:v>
                </c:pt>
                <c:pt idx="4977">
                  <c:v>553.45325235468601</c:v>
                </c:pt>
                <c:pt idx="4978">
                  <c:v>553.41373302065597</c:v>
                </c:pt>
                <c:pt idx="4979">
                  <c:v>553.37609154972802</c:v>
                </c:pt>
                <c:pt idx="4980">
                  <c:v>553.37517315353398</c:v>
                </c:pt>
                <c:pt idx="4981">
                  <c:v>553.37373656451496</c:v>
                </c:pt>
                <c:pt idx="4982">
                  <c:v>553.33943502278998</c:v>
                </c:pt>
                <c:pt idx="4983">
                  <c:v>553.32201105056004</c:v>
                </c:pt>
                <c:pt idx="4984">
                  <c:v>553.32060691628499</c:v>
                </c:pt>
                <c:pt idx="4985">
                  <c:v>553.26319302618697</c:v>
                </c:pt>
                <c:pt idx="4986">
                  <c:v>553.20836135216302</c:v>
                </c:pt>
                <c:pt idx="4987">
                  <c:v>553.20366833740002</c:v>
                </c:pt>
                <c:pt idx="4988">
                  <c:v>553.19924112562398</c:v>
                </c:pt>
                <c:pt idx="4989">
                  <c:v>553.18835657259399</c:v>
                </c:pt>
                <c:pt idx="4990">
                  <c:v>553.17259099474097</c:v>
                </c:pt>
                <c:pt idx="4991">
                  <c:v>553.15722006264696</c:v>
                </c:pt>
                <c:pt idx="4992">
                  <c:v>553.12944815261199</c:v>
                </c:pt>
                <c:pt idx="4993">
                  <c:v>553.12199401478495</c:v>
                </c:pt>
                <c:pt idx="4994">
                  <c:v>553.05161015828799</c:v>
                </c:pt>
                <c:pt idx="4995">
                  <c:v>553.02005826829395</c:v>
                </c:pt>
                <c:pt idx="4996">
                  <c:v>553.00175802726005</c:v>
                </c:pt>
                <c:pt idx="4997">
                  <c:v>552.98110956207404</c:v>
                </c:pt>
                <c:pt idx="4998">
                  <c:v>552.96379244340199</c:v>
                </c:pt>
                <c:pt idx="4999">
                  <c:v>552.96210303879695</c:v>
                </c:pt>
                <c:pt idx="5000">
                  <c:v>552.95810116232599</c:v>
                </c:pt>
                <c:pt idx="5001">
                  <c:v>552.94170150393995</c:v>
                </c:pt>
                <c:pt idx="5002">
                  <c:v>552.93649316976905</c:v>
                </c:pt>
                <c:pt idx="5003">
                  <c:v>552.93009534502198</c:v>
                </c:pt>
                <c:pt idx="5004">
                  <c:v>552.90515406924897</c:v>
                </c:pt>
                <c:pt idx="5005">
                  <c:v>552.88681393741001</c:v>
                </c:pt>
                <c:pt idx="5006">
                  <c:v>552.86704918666896</c:v>
                </c:pt>
                <c:pt idx="5007">
                  <c:v>552.84410892980304</c:v>
                </c:pt>
                <c:pt idx="5008">
                  <c:v>552.83345616405097</c:v>
                </c:pt>
                <c:pt idx="5009">
                  <c:v>552.823652488216</c:v>
                </c:pt>
                <c:pt idx="5010">
                  <c:v>552.81714971208203</c:v>
                </c:pt>
                <c:pt idx="5011">
                  <c:v>552.74540236079304</c:v>
                </c:pt>
                <c:pt idx="5012">
                  <c:v>552.727266779866</c:v>
                </c:pt>
                <c:pt idx="5013">
                  <c:v>552.69277965915603</c:v>
                </c:pt>
                <c:pt idx="5014">
                  <c:v>552.65691103381505</c:v>
                </c:pt>
                <c:pt idx="5015">
                  <c:v>552.65594277056005</c:v>
                </c:pt>
                <c:pt idx="5016">
                  <c:v>552.64898908729901</c:v>
                </c:pt>
                <c:pt idx="5017">
                  <c:v>552.59524367934705</c:v>
                </c:pt>
                <c:pt idx="5018">
                  <c:v>552.58810035977001</c:v>
                </c:pt>
                <c:pt idx="5019">
                  <c:v>552.54245998967804</c:v>
                </c:pt>
                <c:pt idx="5020">
                  <c:v>552.53142164069402</c:v>
                </c:pt>
                <c:pt idx="5021">
                  <c:v>552.52423616275303</c:v>
                </c:pt>
                <c:pt idx="5022">
                  <c:v>552.51707365239997</c:v>
                </c:pt>
                <c:pt idx="5023">
                  <c:v>552.50456671729796</c:v>
                </c:pt>
                <c:pt idx="5024">
                  <c:v>552.44757710331805</c:v>
                </c:pt>
                <c:pt idx="5025">
                  <c:v>552.39584764656001</c:v>
                </c:pt>
                <c:pt idx="5026">
                  <c:v>552.392973877195</c:v>
                </c:pt>
                <c:pt idx="5027">
                  <c:v>552.32444807486695</c:v>
                </c:pt>
                <c:pt idx="5028">
                  <c:v>552.24798959638701</c:v>
                </c:pt>
                <c:pt idx="5029">
                  <c:v>552.23132031276305</c:v>
                </c:pt>
                <c:pt idx="5030">
                  <c:v>552.22869332681</c:v>
                </c:pt>
                <c:pt idx="5031">
                  <c:v>552.20775879896905</c:v>
                </c:pt>
                <c:pt idx="5032">
                  <c:v>552.20630697193894</c:v>
                </c:pt>
                <c:pt idx="5033">
                  <c:v>552.19844543382601</c:v>
                </c:pt>
                <c:pt idx="5034">
                  <c:v>552.17396626832101</c:v>
                </c:pt>
                <c:pt idx="5035">
                  <c:v>552.140351534415</c:v>
                </c:pt>
                <c:pt idx="5036">
                  <c:v>552.10320694579298</c:v>
                </c:pt>
                <c:pt idx="5037">
                  <c:v>552.09017456035394</c:v>
                </c:pt>
                <c:pt idx="5038">
                  <c:v>552.04496235882198</c:v>
                </c:pt>
                <c:pt idx="5039">
                  <c:v>551.98607815676996</c:v>
                </c:pt>
                <c:pt idx="5040">
                  <c:v>551.95080833578299</c:v>
                </c:pt>
                <c:pt idx="5041">
                  <c:v>551.94827485066105</c:v>
                </c:pt>
                <c:pt idx="5042">
                  <c:v>551.849699631352</c:v>
                </c:pt>
                <c:pt idx="5043">
                  <c:v>551.782881052839</c:v>
                </c:pt>
                <c:pt idx="5044">
                  <c:v>551.76612617658702</c:v>
                </c:pt>
                <c:pt idx="5045">
                  <c:v>551.760610546149</c:v>
                </c:pt>
                <c:pt idx="5046">
                  <c:v>551.70629629775897</c:v>
                </c:pt>
                <c:pt idx="5047">
                  <c:v>551.69139861752001</c:v>
                </c:pt>
                <c:pt idx="5048">
                  <c:v>551.62757102084595</c:v>
                </c:pt>
                <c:pt idx="5049">
                  <c:v>551.60716604115203</c:v>
                </c:pt>
                <c:pt idx="5050">
                  <c:v>551.57639928142305</c:v>
                </c:pt>
                <c:pt idx="5051">
                  <c:v>551.54993065285396</c:v>
                </c:pt>
                <c:pt idx="5052">
                  <c:v>551.54949589717103</c:v>
                </c:pt>
                <c:pt idx="5053">
                  <c:v>551.54090029252097</c:v>
                </c:pt>
                <c:pt idx="5054">
                  <c:v>551.53901360531199</c:v>
                </c:pt>
                <c:pt idx="5055">
                  <c:v>551.50863548767802</c:v>
                </c:pt>
                <c:pt idx="5056">
                  <c:v>551.48163637959794</c:v>
                </c:pt>
                <c:pt idx="5057">
                  <c:v>551.47917317255406</c:v>
                </c:pt>
                <c:pt idx="5058">
                  <c:v>551.46898617183103</c:v>
                </c:pt>
                <c:pt idx="5059">
                  <c:v>551.44915290541201</c:v>
                </c:pt>
                <c:pt idx="5060">
                  <c:v>551.37628831766096</c:v>
                </c:pt>
                <c:pt idx="5061">
                  <c:v>551.34930123224694</c:v>
                </c:pt>
                <c:pt idx="5062">
                  <c:v>551.32807095662497</c:v>
                </c:pt>
                <c:pt idx="5063">
                  <c:v>551.32182049529797</c:v>
                </c:pt>
                <c:pt idx="5064">
                  <c:v>551.31991368843899</c:v>
                </c:pt>
                <c:pt idx="5065">
                  <c:v>551.31515955478596</c:v>
                </c:pt>
                <c:pt idx="5066">
                  <c:v>551.28213528057802</c:v>
                </c:pt>
                <c:pt idx="5067">
                  <c:v>551.27792780444804</c:v>
                </c:pt>
                <c:pt idx="5068">
                  <c:v>551.26820106519699</c:v>
                </c:pt>
                <c:pt idx="5069">
                  <c:v>551.25003931203298</c:v>
                </c:pt>
                <c:pt idx="5070">
                  <c:v>551.23821002604802</c:v>
                </c:pt>
                <c:pt idx="5071">
                  <c:v>551.23164567462197</c:v>
                </c:pt>
                <c:pt idx="5072">
                  <c:v>551.21610785614496</c:v>
                </c:pt>
                <c:pt idx="5073">
                  <c:v>551.21603557976505</c:v>
                </c:pt>
                <c:pt idx="5074">
                  <c:v>551.21374302400704</c:v>
                </c:pt>
                <c:pt idx="5075">
                  <c:v>551.12628115402697</c:v>
                </c:pt>
                <c:pt idx="5076">
                  <c:v>551.121283774429</c:v>
                </c:pt>
                <c:pt idx="5077">
                  <c:v>551.10929944053703</c:v>
                </c:pt>
                <c:pt idx="5078">
                  <c:v>551.07906480277802</c:v>
                </c:pt>
                <c:pt idx="5079">
                  <c:v>551.06716937575902</c:v>
                </c:pt>
                <c:pt idx="5080">
                  <c:v>551.03877129401599</c:v>
                </c:pt>
                <c:pt idx="5081">
                  <c:v>551.00934869792104</c:v>
                </c:pt>
                <c:pt idx="5082">
                  <c:v>551.00574905216399</c:v>
                </c:pt>
                <c:pt idx="5083">
                  <c:v>551.00204941866502</c:v>
                </c:pt>
                <c:pt idx="5084">
                  <c:v>550.96780034121196</c:v>
                </c:pt>
                <c:pt idx="5085">
                  <c:v>550.96006327864905</c:v>
                </c:pt>
                <c:pt idx="5086">
                  <c:v>550.95657314309597</c:v>
                </c:pt>
                <c:pt idx="5087">
                  <c:v>550.94507459873705</c:v>
                </c:pt>
                <c:pt idx="5088">
                  <c:v>550.91927677533499</c:v>
                </c:pt>
                <c:pt idx="5089">
                  <c:v>550.89577027621397</c:v>
                </c:pt>
                <c:pt idx="5090">
                  <c:v>550.87083589717304</c:v>
                </c:pt>
                <c:pt idx="5091">
                  <c:v>550.86828612993099</c:v>
                </c:pt>
                <c:pt idx="5092">
                  <c:v>550.82884690738797</c:v>
                </c:pt>
                <c:pt idx="5093">
                  <c:v>550.79737112991802</c:v>
                </c:pt>
                <c:pt idx="5094">
                  <c:v>550.77983859631297</c:v>
                </c:pt>
                <c:pt idx="5095">
                  <c:v>550.77478172307099</c:v>
                </c:pt>
                <c:pt idx="5096">
                  <c:v>550.75996663799594</c:v>
                </c:pt>
                <c:pt idx="5097">
                  <c:v>550.75146271937103</c:v>
                </c:pt>
                <c:pt idx="5098">
                  <c:v>550.74570925924604</c:v>
                </c:pt>
                <c:pt idx="5099">
                  <c:v>550.72158478926099</c:v>
                </c:pt>
                <c:pt idx="5100">
                  <c:v>550.69344702841397</c:v>
                </c:pt>
                <c:pt idx="5101">
                  <c:v>550.67331525386601</c:v>
                </c:pt>
                <c:pt idx="5102">
                  <c:v>550.63314780897997</c:v>
                </c:pt>
                <c:pt idx="5103">
                  <c:v>550.61096737057903</c:v>
                </c:pt>
                <c:pt idx="5104">
                  <c:v>550.58717301458398</c:v>
                </c:pt>
                <c:pt idx="5105">
                  <c:v>550.56163986337697</c:v>
                </c:pt>
                <c:pt idx="5106">
                  <c:v>550.53614528143203</c:v>
                </c:pt>
                <c:pt idx="5107">
                  <c:v>550.53393427111996</c:v>
                </c:pt>
                <c:pt idx="5108">
                  <c:v>550.46698133408302</c:v>
                </c:pt>
                <c:pt idx="5109">
                  <c:v>550.45431495134505</c:v>
                </c:pt>
                <c:pt idx="5110">
                  <c:v>550.44761480955503</c:v>
                </c:pt>
                <c:pt idx="5111">
                  <c:v>550.43632273095898</c:v>
                </c:pt>
                <c:pt idx="5112">
                  <c:v>550.36547981343199</c:v>
                </c:pt>
                <c:pt idx="5113">
                  <c:v>550.34733178349995</c:v>
                </c:pt>
                <c:pt idx="5114">
                  <c:v>550.30450205661305</c:v>
                </c:pt>
                <c:pt idx="5115">
                  <c:v>550.28923757226903</c:v>
                </c:pt>
                <c:pt idx="5116">
                  <c:v>550.27469371337202</c:v>
                </c:pt>
                <c:pt idx="5117">
                  <c:v>550.27395903497597</c:v>
                </c:pt>
                <c:pt idx="5118">
                  <c:v>550.23923615553304</c:v>
                </c:pt>
                <c:pt idx="5119">
                  <c:v>550.23897652741903</c:v>
                </c:pt>
                <c:pt idx="5120">
                  <c:v>550.21404623242199</c:v>
                </c:pt>
                <c:pt idx="5121">
                  <c:v>550.18668728856903</c:v>
                </c:pt>
                <c:pt idx="5122">
                  <c:v>550.17896779575005</c:v>
                </c:pt>
                <c:pt idx="5123">
                  <c:v>550.160630808262</c:v>
                </c:pt>
                <c:pt idx="5124">
                  <c:v>550.12134873303296</c:v>
                </c:pt>
                <c:pt idx="5125">
                  <c:v>550.09674544163295</c:v>
                </c:pt>
                <c:pt idx="5126">
                  <c:v>550.08003258440795</c:v>
                </c:pt>
                <c:pt idx="5127">
                  <c:v>550.07096184793795</c:v>
                </c:pt>
                <c:pt idx="5128">
                  <c:v>550.06548293008598</c:v>
                </c:pt>
                <c:pt idx="5129">
                  <c:v>550.05242276085301</c:v>
                </c:pt>
                <c:pt idx="5130">
                  <c:v>550.01013984856502</c:v>
                </c:pt>
                <c:pt idx="5131">
                  <c:v>549.98218390228499</c:v>
                </c:pt>
                <c:pt idx="5132">
                  <c:v>549.94660742214705</c:v>
                </c:pt>
                <c:pt idx="5133">
                  <c:v>549.93105050495899</c:v>
                </c:pt>
                <c:pt idx="5134">
                  <c:v>549.92864213355494</c:v>
                </c:pt>
                <c:pt idx="5135">
                  <c:v>549.91908202356296</c:v>
                </c:pt>
                <c:pt idx="5136">
                  <c:v>549.91107388112403</c:v>
                </c:pt>
                <c:pt idx="5137">
                  <c:v>549.90915921060798</c:v>
                </c:pt>
                <c:pt idx="5138">
                  <c:v>549.90194348574903</c:v>
                </c:pt>
                <c:pt idx="5139">
                  <c:v>549.90065151654801</c:v>
                </c:pt>
                <c:pt idx="5140">
                  <c:v>549.89675161722096</c:v>
                </c:pt>
                <c:pt idx="5141">
                  <c:v>549.88047184230595</c:v>
                </c:pt>
                <c:pt idx="5142">
                  <c:v>549.86127471210295</c:v>
                </c:pt>
                <c:pt idx="5143">
                  <c:v>549.84825058279296</c:v>
                </c:pt>
                <c:pt idx="5144">
                  <c:v>549.77263378753503</c:v>
                </c:pt>
                <c:pt idx="5145">
                  <c:v>549.77133506435405</c:v>
                </c:pt>
                <c:pt idx="5146">
                  <c:v>549.75736966715999</c:v>
                </c:pt>
                <c:pt idx="5147">
                  <c:v>549.72396749699203</c:v>
                </c:pt>
                <c:pt idx="5148">
                  <c:v>549.71163499107297</c:v>
                </c:pt>
                <c:pt idx="5149">
                  <c:v>549.68918791417798</c:v>
                </c:pt>
                <c:pt idx="5150">
                  <c:v>549.68410535026896</c:v>
                </c:pt>
                <c:pt idx="5151">
                  <c:v>549.67104724113597</c:v>
                </c:pt>
                <c:pt idx="5152">
                  <c:v>549.66128998445595</c:v>
                </c:pt>
                <c:pt idx="5153">
                  <c:v>549.625193765164</c:v>
                </c:pt>
                <c:pt idx="5154">
                  <c:v>549.62050467481595</c:v>
                </c:pt>
                <c:pt idx="5155">
                  <c:v>549.61391348336895</c:v>
                </c:pt>
                <c:pt idx="5156">
                  <c:v>549.59197048472902</c:v>
                </c:pt>
                <c:pt idx="5157">
                  <c:v>549.55280955026001</c:v>
                </c:pt>
                <c:pt idx="5158">
                  <c:v>549.55097151469602</c:v>
                </c:pt>
                <c:pt idx="5159">
                  <c:v>549.52964242644305</c:v>
                </c:pt>
                <c:pt idx="5160">
                  <c:v>549.47102954741001</c:v>
                </c:pt>
                <c:pt idx="5161">
                  <c:v>549.46627955825795</c:v>
                </c:pt>
                <c:pt idx="5162">
                  <c:v>549.45503580742695</c:v>
                </c:pt>
                <c:pt idx="5163">
                  <c:v>549.416065663464</c:v>
                </c:pt>
                <c:pt idx="5164">
                  <c:v>549.40772111736806</c:v>
                </c:pt>
                <c:pt idx="5165">
                  <c:v>549.39853196169895</c:v>
                </c:pt>
                <c:pt idx="5166">
                  <c:v>549.36181312579595</c:v>
                </c:pt>
                <c:pt idx="5167">
                  <c:v>549.35560534010403</c:v>
                </c:pt>
                <c:pt idx="5168">
                  <c:v>549.34813390807005</c:v>
                </c:pt>
                <c:pt idx="5169">
                  <c:v>549.32920946933496</c:v>
                </c:pt>
                <c:pt idx="5170">
                  <c:v>549.291388689526</c:v>
                </c:pt>
                <c:pt idx="5171">
                  <c:v>549.29013787319298</c:v>
                </c:pt>
                <c:pt idx="5172">
                  <c:v>549.25630308304301</c:v>
                </c:pt>
                <c:pt idx="5173">
                  <c:v>549.23876596568903</c:v>
                </c:pt>
                <c:pt idx="5174">
                  <c:v>549.23564730298904</c:v>
                </c:pt>
                <c:pt idx="5175">
                  <c:v>549.23205495145896</c:v>
                </c:pt>
                <c:pt idx="5176">
                  <c:v>549.21259509488402</c:v>
                </c:pt>
                <c:pt idx="5177">
                  <c:v>549.18250179172605</c:v>
                </c:pt>
                <c:pt idx="5178">
                  <c:v>549.17420167107298</c:v>
                </c:pt>
                <c:pt idx="5179">
                  <c:v>549.15157333561899</c:v>
                </c:pt>
                <c:pt idx="5180">
                  <c:v>549.14398662692395</c:v>
                </c:pt>
                <c:pt idx="5181">
                  <c:v>549.14138356912497</c:v>
                </c:pt>
                <c:pt idx="5182">
                  <c:v>549.12291348214796</c:v>
                </c:pt>
                <c:pt idx="5183">
                  <c:v>549.09496031256299</c:v>
                </c:pt>
                <c:pt idx="5184">
                  <c:v>549.03564139463697</c:v>
                </c:pt>
                <c:pt idx="5185">
                  <c:v>549.02505650777698</c:v>
                </c:pt>
                <c:pt idx="5186">
                  <c:v>548.99094971476597</c:v>
                </c:pt>
                <c:pt idx="5187">
                  <c:v>548.97793034311496</c:v>
                </c:pt>
                <c:pt idx="5188">
                  <c:v>548.90735405981695</c:v>
                </c:pt>
                <c:pt idx="5189">
                  <c:v>548.90290813897502</c:v>
                </c:pt>
                <c:pt idx="5190">
                  <c:v>548.89460771789697</c:v>
                </c:pt>
                <c:pt idx="5191">
                  <c:v>548.84091111184205</c:v>
                </c:pt>
                <c:pt idx="5192">
                  <c:v>548.83803993411004</c:v>
                </c:pt>
                <c:pt idx="5193">
                  <c:v>548.82704370431497</c:v>
                </c:pt>
                <c:pt idx="5194">
                  <c:v>548.82138467051698</c:v>
                </c:pt>
                <c:pt idx="5195">
                  <c:v>548.81724210012896</c:v>
                </c:pt>
                <c:pt idx="5196">
                  <c:v>548.81228344713395</c:v>
                </c:pt>
                <c:pt idx="5197">
                  <c:v>548.81165200525902</c:v>
                </c:pt>
                <c:pt idx="5198">
                  <c:v>548.795922346932</c:v>
                </c:pt>
                <c:pt idx="5199">
                  <c:v>548.78974913689296</c:v>
                </c:pt>
                <c:pt idx="5200">
                  <c:v>548.74161234785595</c:v>
                </c:pt>
                <c:pt idx="5201">
                  <c:v>548.74118951283594</c:v>
                </c:pt>
                <c:pt idx="5202">
                  <c:v>548.74035616456399</c:v>
                </c:pt>
                <c:pt idx="5203">
                  <c:v>548.73468078104497</c:v>
                </c:pt>
                <c:pt idx="5204">
                  <c:v>548.71011531327895</c:v>
                </c:pt>
                <c:pt idx="5205">
                  <c:v>548.69509499957405</c:v>
                </c:pt>
                <c:pt idx="5206">
                  <c:v>548.68515249728296</c:v>
                </c:pt>
                <c:pt idx="5207">
                  <c:v>548.68329069926199</c:v>
                </c:pt>
                <c:pt idx="5208">
                  <c:v>548.65605607839404</c:v>
                </c:pt>
                <c:pt idx="5209">
                  <c:v>548.64187164928001</c:v>
                </c:pt>
                <c:pt idx="5210">
                  <c:v>548.61906719335695</c:v>
                </c:pt>
                <c:pt idx="5211">
                  <c:v>548.58253324242105</c:v>
                </c:pt>
                <c:pt idx="5212">
                  <c:v>548.57052949005799</c:v>
                </c:pt>
                <c:pt idx="5213">
                  <c:v>548.56220446887005</c:v>
                </c:pt>
                <c:pt idx="5214">
                  <c:v>548.55832164863</c:v>
                </c:pt>
                <c:pt idx="5215">
                  <c:v>548.52854469955105</c:v>
                </c:pt>
                <c:pt idx="5216">
                  <c:v>548.51033325098501</c:v>
                </c:pt>
                <c:pt idx="5217">
                  <c:v>548.47006333844297</c:v>
                </c:pt>
                <c:pt idx="5218">
                  <c:v>548.42090036734999</c:v>
                </c:pt>
                <c:pt idx="5219">
                  <c:v>548.38143192832297</c:v>
                </c:pt>
                <c:pt idx="5220">
                  <c:v>548.37234777684898</c:v>
                </c:pt>
                <c:pt idx="5221">
                  <c:v>548.35651681650597</c:v>
                </c:pt>
                <c:pt idx="5222">
                  <c:v>548.33461592739002</c:v>
                </c:pt>
                <c:pt idx="5223">
                  <c:v>548.32420207893699</c:v>
                </c:pt>
                <c:pt idx="5224">
                  <c:v>548.28252721240199</c:v>
                </c:pt>
                <c:pt idx="5225">
                  <c:v>548.26971532389098</c:v>
                </c:pt>
                <c:pt idx="5226">
                  <c:v>548.25011218647001</c:v>
                </c:pt>
                <c:pt idx="5227">
                  <c:v>548.23857727350003</c:v>
                </c:pt>
                <c:pt idx="5228">
                  <c:v>548.20761984265403</c:v>
                </c:pt>
                <c:pt idx="5229">
                  <c:v>548.18465742298099</c:v>
                </c:pt>
                <c:pt idx="5230">
                  <c:v>548.15013986016004</c:v>
                </c:pt>
                <c:pt idx="5231">
                  <c:v>548.13622972350402</c:v>
                </c:pt>
                <c:pt idx="5232">
                  <c:v>548.12312711380798</c:v>
                </c:pt>
                <c:pt idx="5233">
                  <c:v>548.07930007886705</c:v>
                </c:pt>
                <c:pt idx="5234">
                  <c:v>548.04365790230895</c:v>
                </c:pt>
                <c:pt idx="5235">
                  <c:v>548.03280504667396</c:v>
                </c:pt>
                <c:pt idx="5236">
                  <c:v>548.01772081680201</c:v>
                </c:pt>
                <c:pt idx="5237">
                  <c:v>548.00399397606998</c:v>
                </c:pt>
                <c:pt idx="5238">
                  <c:v>547.97972256355195</c:v>
                </c:pt>
                <c:pt idx="5239">
                  <c:v>547.96329728616001</c:v>
                </c:pt>
                <c:pt idx="5240">
                  <c:v>547.92128290484902</c:v>
                </c:pt>
                <c:pt idx="5241">
                  <c:v>547.89896051544497</c:v>
                </c:pt>
                <c:pt idx="5242">
                  <c:v>547.89468418055799</c:v>
                </c:pt>
                <c:pt idx="5243">
                  <c:v>547.88976707393795</c:v>
                </c:pt>
                <c:pt idx="5244">
                  <c:v>547.88084921681195</c:v>
                </c:pt>
                <c:pt idx="5245">
                  <c:v>547.83863152016795</c:v>
                </c:pt>
                <c:pt idx="5246">
                  <c:v>547.81610589209504</c:v>
                </c:pt>
                <c:pt idx="5247">
                  <c:v>547.78933765571003</c:v>
                </c:pt>
                <c:pt idx="5248">
                  <c:v>547.78858530485797</c:v>
                </c:pt>
                <c:pt idx="5249">
                  <c:v>547.76461838169803</c:v>
                </c:pt>
                <c:pt idx="5250">
                  <c:v>547.76226232084298</c:v>
                </c:pt>
                <c:pt idx="5251">
                  <c:v>547.75971429116396</c:v>
                </c:pt>
                <c:pt idx="5252">
                  <c:v>547.74911849416901</c:v>
                </c:pt>
                <c:pt idx="5253">
                  <c:v>547.70972738703801</c:v>
                </c:pt>
                <c:pt idx="5254">
                  <c:v>547.70414523134298</c:v>
                </c:pt>
                <c:pt idx="5255">
                  <c:v>547.69886148130297</c:v>
                </c:pt>
                <c:pt idx="5256">
                  <c:v>547.68712924336</c:v>
                </c:pt>
                <c:pt idx="5257">
                  <c:v>547.684982540379</c:v>
                </c:pt>
                <c:pt idx="5258">
                  <c:v>547.681622376267</c:v>
                </c:pt>
                <c:pt idx="5259">
                  <c:v>547.66617317713406</c:v>
                </c:pt>
                <c:pt idx="5260">
                  <c:v>547.61922406301903</c:v>
                </c:pt>
                <c:pt idx="5261">
                  <c:v>547.58985045794202</c:v>
                </c:pt>
                <c:pt idx="5262">
                  <c:v>547.56914769033995</c:v>
                </c:pt>
                <c:pt idx="5263">
                  <c:v>547.54825285862</c:v>
                </c:pt>
                <c:pt idx="5264">
                  <c:v>547.53910902658595</c:v>
                </c:pt>
                <c:pt idx="5265">
                  <c:v>547.52231395723697</c:v>
                </c:pt>
                <c:pt idx="5266">
                  <c:v>547.51527402290503</c:v>
                </c:pt>
                <c:pt idx="5267">
                  <c:v>547.49407492038097</c:v>
                </c:pt>
                <c:pt idx="5268">
                  <c:v>547.46166778851602</c:v>
                </c:pt>
                <c:pt idx="5269">
                  <c:v>547.40723707760606</c:v>
                </c:pt>
                <c:pt idx="5270">
                  <c:v>547.40266093773505</c:v>
                </c:pt>
                <c:pt idx="5271">
                  <c:v>547.39137392877103</c:v>
                </c:pt>
                <c:pt idx="5272">
                  <c:v>547.37644235023299</c:v>
                </c:pt>
                <c:pt idx="5273">
                  <c:v>547.32059446025301</c:v>
                </c:pt>
                <c:pt idx="5274">
                  <c:v>547.30522150125603</c:v>
                </c:pt>
                <c:pt idx="5275">
                  <c:v>547.30407781056397</c:v>
                </c:pt>
                <c:pt idx="5276">
                  <c:v>547.28887421097602</c:v>
                </c:pt>
                <c:pt idx="5277">
                  <c:v>547.21461638743199</c:v>
                </c:pt>
                <c:pt idx="5278">
                  <c:v>547.21028209432905</c:v>
                </c:pt>
                <c:pt idx="5279">
                  <c:v>547.17545112957896</c:v>
                </c:pt>
                <c:pt idx="5280">
                  <c:v>547.16365440584798</c:v>
                </c:pt>
                <c:pt idx="5281">
                  <c:v>547.15667893802504</c:v>
                </c:pt>
                <c:pt idx="5282">
                  <c:v>547.13744745435997</c:v>
                </c:pt>
                <c:pt idx="5283">
                  <c:v>547.12968854869098</c:v>
                </c:pt>
                <c:pt idx="5284">
                  <c:v>547.128442793418</c:v>
                </c:pt>
                <c:pt idx="5285">
                  <c:v>547.12303579129002</c:v>
                </c:pt>
                <c:pt idx="5286">
                  <c:v>547.10489874247799</c:v>
                </c:pt>
                <c:pt idx="5287">
                  <c:v>547.08214966567698</c:v>
                </c:pt>
                <c:pt idx="5288">
                  <c:v>547.07042662851597</c:v>
                </c:pt>
                <c:pt idx="5289">
                  <c:v>547.05865186403605</c:v>
                </c:pt>
                <c:pt idx="5290">
                  <c:v>547.05120907065702</c:v>
                </c:pt>
                <c:pt idx="5291">
                  <c:v>547.05067146936403</c:v>
                </c:pt>
                <c:pt idx="5292">
                  <c:v>547.04832536650304</c:v>
                </c:pt>
                <c:pt idx="5293">
                  <c:v>547.03441675174304</c:v>
                </c:pt>
                <c:pt idx="5294">
                  <c:v>547.02998154663703</c:v>
                </c:pt>
                <c:pt idx="5295">
                  <c:v>547.02783785417</c:v>
                </c:pt>
                <c:pt idx="5296">
                  <c:v>547.01250705380005</c:v>
                </c:pt>
                <c:pt idx="5297">
                  <c:v>546.99093028528705</c:v>
                </c:pt>
                <c:pt idx="5298">
                  <c:v>546.986921682157</c:v>
                </c:pt>
                <c:pt idx="5299">
                  <c:v>546.95846115851202</c:v>
                </c:pt>
                <c:pt idx="5300">
                  <c:v>546.91376833347294</c:v>
                </c:pt>
                <c:pt idx="5301">
                  <c:v>546.900530136778</c:v>
                </c:pt>
                <c:pt idx="5302">
                  <c:v>546.89481538557902</c:v>
                </c:pt>
                <c:pt idx="5303">
                  <c:v>546.86413479205805</c:v>
                </c:pt>
                <c:pt idx="5304">
                  <c:v>546.85293252488805</c:v>
                </c:pt>
                <c:pt idx="5305">
                  <c:v>546.84336006490605</c:v>
                </c:pt>
                <c:pt idx="5306">
                  <c:v>546.83369700965295</c:v>
                </c:pt>
                <c:pt idx="5307">
                  <c:v>546.82640063954</c:v>
                </c:pt>
                <c:pt idx="5308">
                  <c:v>546.814067239736</c:v>
                </c:pt>
                <c:pt idx="5309">
                  <c:v>546.80519038801003</c:v>
                </c:pt>
                <c:pt idx="5310">
                  <c:v>546.79287380119297</c:v>
                </c:pt>
                <c:pt idx="5311">
                  <c:v>546.77399952162398</c:v>
                </c:pt>
                <c:pt idx="5312">
                  <c:v>546.68686572778199</c:v>
                </c:pt>
                <c:pt idx="5313">
                  <c:v>546.65284210879202</c:v>
                </c:pt>
                <c:pt idx="5314">
                  <c:v>546.64700217283701</c:v>
                </c:pt>
                <c:pt idx="5315">
                  <c:v>546.635002047017</c:v>
                </c:pt>
                <c:pt idx="5316">
                  <c:v>546.599332684719</c:v>
                </c:pt>
                <c:pt idx="5317">
                  <c:v>546.595486022758</c:v>
                </c:pt>
                <c:pt idx="5318">
                  <c:v>546.53718614123295</c:v>
                </c:pt>
                <c:pt idx="5319">
                  <c:v>546.53139581314497</c:v>
                </c:pt>
                <c:pt idx="5320">
                  <c:v>546.51800786967203</c:v>
                </c:pt>
                <c:pt idx="5321">
                  <c:v>546.51091944162499</c:v>
                </c:pt>
                <c:pt idx="5322">
                  <c:v>546.50865105244395</c:v>
                </c:pt>
                <c:pt idx="5323">
                  <c:v>546.485958549619</c:v>
                </c:pt>
                <c:pt idx="5324">
                  <c:v>546.44975109330801</c:v>
                </c:pt>
                <c:pt idx="5325">
                  <c:v>546.42835183640398</c:v>
                </c:pt>
                <c:pt idx="5326">
                  <c:v>546.418343935959</c:v>
                </c:pt>
                <c:pt idx="5327">
                  <c:v>546.40653727835297</c:v>
                </c:pt>
                <c:pt idx="5328">
                  <c:v>546.39925166529497</c:v>
                </c:pt>
                <c:pt idx="5329">
                  <c:v>546.39568955002198</c:v>
                </c:pt>
                <c:pt idx="5330">
                  <c:v>546.36939433527698</c:v>
                </c:pt>
                <c:pt idx="5331">
                  <c:v>546.36027799644398</c:v>
                </c:pt>
                <c:pt idx="5332">
                  <c:v>546.33818007841501</c:v>
                </c:pt>
                <c:pt idx="5333">
                  <c:v>546.325213343011</c:v>
                </c:pt>
                <c:pt idx="5334">
                  <c:v>546.28848212732498</c:v>
                </c:pt>
                <c:pt idx="5335">
                  <c:v>546.27740954095304</c:v>
                </c:pt>
                <c:pt idx="5336">
                  <c:v>546.26112879847994</c:v>
                </c:pt>
                <c:pt idx="5337">
                  <c:v>546.24885738060698</c:v>
                </c:pt>
                <c:pt idx="5338">
                  <c:v>546.20280043915102</c:v>
                </c:pt>
                <c:pt idx="5339">
                  <c:v>546.20227506539595</c:v>
                </c:pt>
                <c:pt idx="5340">
                  <c:v>546.17059643102698</c:v>
                </c:pt>
                <c:pt idx="5341">
                  <c:v>546.15953407376105</c:v>
                </c:pt>
                <c:pt idx="5342">
                  <c:v>546.15639708971401</c:v>
                </c:pt>
                <c:pt idx="5343">
                  <c:v>546.14220537918504</c:v>
                </c:pt>
                <c:pt idx="5344">
                  <c:v>546.11947095865696</c:v>
                </c:pt>
                <c:pt idx="5345">
                  <c:v>546.09058371206402</c:v>
                </c:pt>
                <c:pt idx="5346">
                  <c:v>546.08278239729805</c:v>
                </c:pt>
                <c:pt idx="5347">
                  <c:v>546.07514483567502</c:v>
                </c:pt>
                <c:pt idx="5348">
                  <c:v>545.98978158824696</c:v>
                </c:pt>
                <c:pt idx="5349">
                  <c:v>545.97174861848805</c:v>
                </c:pt>
                <c:pt idx="5350">
                  <c:v>545.93901330798406</c:v>
                </c:pt>
                <c:pt idx="5351">
                  <c:v>545.92540751018396</c:v>
                </c:pt>
                <c:pt idx="5352">
                  <c:v>545.92353585121396</c:v>
                </c:pt>
                <c:pt idx="5353">
                  <c:v>545.90919879583998</c:v>
                </c:pt>
                <c:pt idx="5354">
                  <c:v>545.90795233115102</c:v>
                </c:pt>
                <c:pt idx="5355">
                  <c:v>545.89114654077002</c:v>
                </c:pt>
                <c:pt idx="5356">
                  <c:v>545.82095894605095</c:v>
                </c:pt>
                <c:pt idx="5357">
                  <c:v>545.814544067219</c:v>
                </c:pt>
                <c:pt idx="5358">
                  <c:v>545.74042762548197</c:v>
                </c:pt>
                <c:pt idx="5359">
                  <c:v>545.72316462475601</c:v>
                </c:pt>
                <c:pt idx="5360">
                  <c:v>545.71622717871196</c:v>
                </c:pt>
                <c:pt idx="5361">
                  <c:v>545.69711436585999</c:v>
                </c:pt>
                <c:pt idx="5362">
                  <c:v>545.68259932310696</c:v>
                </c:pt>
                <c:pt idx="5363">
                  <c:v>545.68169827533404</c:v>
                </c:pt>
                <c:pt idx="5364">
                  <c:v>545.67855390134696</c:v>
                </c:pt>
                <c:pt idx="5365">
                  <c:v>545.65257109598303</c:v>
                </c:pt>
                <c:pt idx="5366">
                  <c:v>545.63266908808498</c:v>
                </c:pt>
                <c:pt idx="5367">
                  <c:v>545.61926132770702</c:v>
                </c:pt>
                <c:pt idx="5368">
                  <c:v>545.52882403244803</c:v>
                </c:pt>
                <c:pt idx="5369">
                  <c:v>545.52010054999505</c:v>
                </c:pt>
                <c:pt idx="5370">
                  <c:v>545.48291636409795</c:v>
                </c:pt>
                <c:pt idx="5371">
                  <c:v>545.46357396138001</c:v>
                </c:pt>
                <c:pt idx="5372">
                  <c:v>545.46340750067202</c:v>
                </c:pt>
                <c:pt idx="5373">
                  <c:v>545.45450732728602</c:v>
                </c:pt>
                <c:pt idx="5374">
                  <c:v>545.42553715869303</c:v>
                </c:pt>
                <c:pt idx="5375">
                  <c:v>545.41971067142401</c:v>
                </c:pt>
                <c:pt idx="5376">
                  <c:v>545.35461557706503</c:v>
                </c:pt>
                <c:pt idx="5377">
                  <c:v>545.34980485392396</c:v>
                </c:pt>
                <c:pt idx="5378">
                  <c:v>545.33055067481905</c:v>
                </c:pt>
                <c:pt idx="5379">
                  <c:v>545.32313190302204</c:v>
                </c:pt>
                <c:pt idx="5380">
                  <c:v>545.31605425445503</c:v>
                </c:pt>
                <c:pt idx="5381">
                  <c:v>545.30219222240601</c:v>
                </c:pt>
                <c:pt idx="5382">
                  <c:v>545.29234356054701</c:v>
                </c:pt>
                <c:pt idx="5383">
                  <c:v>545.25631938322397</c:v>
                </c:pt>
                <c:pt idx="5384">
                  <c:v>545.25615458481502</c:v>
                </c:pt>
                <c:pt idx="5385">
                  <c:v>545.24893825120796</c:v>
                </c:pt>
                <c:pt idx="5386">
                  <c:v>545.24735686393205</c:v>
                </c:pt>
                <c:pt idx="5387">
                  <c:v>545.23486060035202</c:v>
                </c:pt>
                <c:pt idx="5388">
                  <c:v>545.232985707289</c:v>
                </c:pt>
                <c:pt idx="5389">
                  <c:v>545.18187822087202</c:v>
                </c:pt>
                <c:pt idx="5390">
                  <c:v>545.17910171455696</c:v>
                </c:pt>
                <c:pt idx="5391">
                  <c:v>545.10404961107804</c:v>
                </c:pt>
                <c:pt idx="5392">
                  <c:v>545.10053732662504</c:v>
                </c:pt>
                <c:pt idx="5393">
                  <c:v>545.07478698488706</c:v>
                </c:pt>
                <c:pt idx="5394">
                  <c:v>545.04966604772301</c:v>
                </c:pt>
                <c:pt idx="5395">
                  <c:v>545.02945706659204</c:v>
                </c:pt>
                <c:pt idx="5396">
                  <c:v>544.99830205598596</c:v>
                </c:pt>
                <c:pt idx="5397">
                  <c:v>544.99612234233405</c:v>
                </c:pt>
                <c:pt idx="5398">
                  <c:v>544.97479694781305</c:v>
                </c:pt>
                <c:pt idx="5399">
                  <c:v>544.96496366196595</c:v>
                </c:pt>
                <c:pt idx="5400">
                  <c:v>544.96485071355198</c:v>
                </c:pt>
                <c:pt idx="5401">
                  <c:v>544.96292009887497</c:v>
                </c:pt>
                <c:pt idx="5402">
                  <c:v>544.94498985084897</c:v>
                </c:pt>
                <c:pt idx="5403">
                  <c:v>544.93926530037902</c:v>
                </c:pt>
                <c:pt idx="5404">
                  <c:v>544.93506202179697</c:v>
                </c:pt>
                <c:pt idx="5405">
                  <c:v>544.92813631459296</c:v>
                </c:pt>
                <c:pt idx="5406">
                  <c:v>544.85147111839206</c:v>
                </c:pt>
                <c:pt idx="5407">
                  <c:v>544.85139637012196</c:v>
                </c:pt>
                <c:pt idx="5408">
                  <c:v>544.81065061240304</c:v>
                </c:pt>
                <c:pt idx="5409">
                  <c:v>544.79898263553605</c:v>
                </c:pt>
                <c:pt idx="5410">
                  <c:v>544.78836982166399</c:v>
                </c:pt>
                <c:pt idx="5411">
                  <c:v>544.77414456181202</c:v>
                </c:pt>
                <c:pt idx="5412">
                  <c:v>544.76835810487103</c:v>
                </c:pt>
                <c:pt idx="5413">
                  <c:v>544.76213743092501</c:v>
                </c:pt>
                <c:pt idx="5414">
                  <c:v>544.75407778528199</c:v>
                </c:pt>
                <c:pt idx="5415">
                  <c:v>544.74743682208896</c:v>
                </c:pt>
                <c:pt idx="5416">
                  <c:v>544.74067324792497</c:v>
                </c:pt>
                <c:pt idx="5417">
                  <c:v>544.73327121251896</c:v>
                </c:pt>
                <c:pt idx="5418">
                  <c:v>544.67296914664303</c:v>
                </c:pt>
                <c:pt idx="5419">
                  <c:v>544.60241018765998</c:v>
                </c:pt>
                <c:pt idx="5420">
                  <c:v>544.59998581961099</c:v>
                </c:pt>
                <c:pt idx="5421">
                  <c:v>544.59631469080796</c:v>
                </c:pt>
                <c:pt idx="5422">
                  <c:v>544.562889458158</c:v>
                </c:pt>
                <c:pt idx="5423">
                  <c:v>544.54402728799505</c:v>
                </c:pt>
                <c:pt idx="5424">
                  <c:v>544.54048270214696</c:v>
                </c:pt>
                <c:pt idx="5425">
                  <c:v>544.50247853607505</c:v>
                </c:pt>
                <c:pt idx="5426">
                  <c:v>544.49977563098798</c:v>
                </c:pt>
                <c:pt idx="5427">
                  <c:v>544.49561025984303</c:v>
                </c:pt>
                <c:pt idx="5428">
                  <c:v>544.48857662085697</c:v>
                </c:pt>
                <c:pt idx="5429">
                  <c:v>544.46730123574298</c:v>
                </c:pt>
                <c:pt idx="5430">
                  <c:v>544.44846712222102</c:v>
                </c:pt>
                <c:pt idx="5431">
                  <c:v>544.43481926272102</c:v>
                </c:pt>
                <c:pt idx="5432">
                  <c:v>544.41883813396896</c:v>
                </c:pt>
                <c:pt idx="5433">
                  <c:v>544.37280780665606</c:v>
                </c:pt>
                <c:pt idx="5434">
                  <c:v>544.35278086054996</c:v>
                </c:pt>
                <c:pt idx="5435">
                  <c:v>544.34404502282496</c:v>
                </c:pt>
                <c:pt idx="5436">
                  <c:v>544.32995642880906</c:v>
                </c:pt>
                <c:pt idx="5437">
                  <c:v>544.32792122055798</c:v>
                </c:pt>
                <c:pt idx="5438">
                  <c:v>544.32546874226398</c:v>
                </c:pt>
                <c:pt idx="5439">
                  <c:v>544.32523018790505</c:v>
                </c:pt>
                <c:pt idx="5440">
                  <c:v>544.32468717298798</c:v>
                </c:pt>
                <c:pt idx="5441">
                  <c:v>544.29660775624905</c:v>
                </c:pt>
                <c:pt idx="5442">
                  <c:v>544.291998896412</c:v>
                </c:pt>
                <c:pt idx="5443">
                  <c:v>544.25093624479803</c:v>
                </c:pt>
                <c:pt idx="5444">
                  <c:v>544.21035564661099</c:v>
                </c:pt>
                <c:pt idx="5445">
                  <c:v>544.18636346076096</c:v>
                </c:pt>
                <c:pt idx="5446">
                  <c:v>544.17750579610197</c:v>
                </c:pt>
                <c:pt idx="5447">
                  <c:v>544.16268624094198</c:v>
                </c:pt>
                <c:pt idx="5448">
                  <c:v>544.14501606930901</c:v>
                </c:pt>
                <c:pt idx="5449">
                  <c:v>544.13236644293499</c:v>
                </c:pt>
                <c:pt idx="5450">
                  <c:v>544.12979246670295</c:v>
                </c:pt>
                <c:pt idx="5451">
                  <c:v>544.12615312705202</c:v>
                </c:pt>
                <c:pt idx="5452">
                  <c:v>544.07732507749097</c:v>
                </c:pt>
                <c:pt idx="5453">
                  <c:v>544.06590196541799</c:v>
                </c:pt>
                <c:pt idx="5454">
                  <c:v>544.06579692498497</c:v>
                </c:pt>
                <c:pt idx="5455">
                  <c:v>544.05696335854202</c:v>
                </c:pt>
                <c:pt idx="5456">
                  <c:v>544.04786630163301</c:v>
                </c:pt>
                <c:pt idx="5457">
                  <c:v>544.04356609013803</c:v>
                </c:pt>
                <c:pt idx="5458">
                  <c:v>544.01271951364004</c:v>
                </c:pt>
                <c:pt idx="5459">
                  <c:v>543.98946779250298</c:v>
                </c:pt>
                <c:pt idx="5460">
                  <c:v>543.98714196318394</c:v>
                </c:pt>
                <c:pt idx="5461">
                  <c:v>543.98571063112604</c:v>
                </c:pt>
                <c:pt idx="5462">
                  <c:v>543.98252038118505</c:v>
                </c:pt>
                <c:pt idx="5463">
                  <c:v>543.94142008410302</c:v>
                </c:pt>
                <c:pt idx="5464">
                  <c:v>543.894606247257</c:v>
                </c:pt>
                <c:pt idx="5465">
                  <c:v>543.85181740957296</c:v>
                </c:pt>
                <c:pt idx="5466">
                  <c:v>543.84340894675699</c:v>
                </c:pt>
                <c:pt idx="5467">
                  <c:v>543.84152573081894</c:v>
                </c:pt>
                <c:pt idx="5468">
                  <c:v>543.80454082616495</c:v>
                </c:pt>
                <c:pt idx="5469">
                  <c:v>543.79779223130595</c:v>
                </c:pt>
                <c:pt idx="5470">
                  <c:v>543.791278954169</c:v>
                </c:pt>
                <c:pt idx="5471">
                  <c:v>543.76845949703397</c:v>
                </c:pt>
                <c:pt idx="5472">
                  <c:v>543.76237453474005</c:v>
                </c:pt>
                <c:pt idx="5473">
                  <c:v>543.72336239733397</c:v>
                </c:pt>
                <c:pt idx="5474">
                  <c:v>543.72281242598103</c:v>
                </c:pt>
                <c:pt idx="5475">
                  <c:v>543.72208608133894</c:v>
                </c:pt>
                <c:pt idx="5476">
                  <c:v>543.71261426231001</c:v>
                </c:pt>
                <c:pt idx="5477">
                  <c:v>543.65800050100199</c:v>
                </c:pt>
                <c:pt idx="5478">
                  <c:v>543.63602383218404</c:v>
                </c:pt>
                <c:pt idx="5479">
                  <c:v>543.63443510053298</c:v>
                </c:pt>
                <c:pt idx="5480">
                  <c:v>543.58601517805698</c:v>
                </c:pt>
                <c:pt idx="5481">
                  <c:v>543.55475818091395</c:v>
                </c:pt>
                <c:pt idx="5482">
                  <c:v>543.53804772676494</c:v>
                </c:pt>
                <c:pt idx="5483">
                  <c:v>543.48903418351904</c:v>
                </c:pt>
                <c:pt idx="5484">
                  <c:v>543.47755853418198</c:v>
                </c:pt>
                <c:pt idx="5485">
                  <c:v>543.45910857107299</c:v>
                </c:pt>
                <c:pt idx="5486">
                  <c:v>543.44667834585005</c:v>
                </c:pt>
                <c:pt idx="5487">
                  <c:v>543.37313444565496</c:v>
                </c:pt>
                <c:pt idx="5488">
                  <c:v>543.35211203598703</c:v>
                </c:pt>
                <c:pt idx="5489">
                  <c:v>543.34546936828895</c:v>
                </c:pt>
                <c:pt idx="5490">
                  <c:v>543.338601680794</c:v>
                </c:pt>
                <c:pt idx="5491">
                  <c:v>543.30177161894699</c:v>
                </c:pt>
                <c:pt idx="5492">
                  <c:v>543.28346639684003</c:v>
                </c:pt>
                <c:pt idx="5493">
                  <c:v>543.27479809502495</c:v>
                </c:pt>
                <c:pt idx="5494">
                  <c:v>543.27094105000106</c:v>
                </c:pt>
                <c:pt idx="5495">
                  <c:v>543.25482859546003</c:v>
                </c:pt>
                <c:pt idx="5496">
                  <c:v>543.24139706102801</c:v>
                </c:pt>
                <c:pt idx="5497">
                  <c:v>543.23914799448403</c:v>
                </c:pt>
                <c:pt idx="5498">
                  <c:v>543.20723992843898</c:v>
                </c:pt>
                <c:pt idx="5499">
                  <c:v>543.160263181696</c:v>
                </c:pt>
                <c:pt idx="5500">
                  <c:v>543.15522092829406</c:v>
                </c:pt>
                <c:pt idx="5501">
                  <c:v>543.14744113239499</c:v>
                </c:pt>
                <c:pt idx="5502">
                  <c:v>543.13753411085997</c:v>
                </c:pt>
                <c:pt idx="5503">
                  <c:v>543.10230352024701</c:v>
                </c:pt>
                <c:pt idx="5504">
                  <c:v>543.08649927628505</c:v>
                </c:pt>
                <c:pt idx="5505">
                  <c:v>543.08352540572696</c:v>
                </c:pt>
                <c:pt idx="5506">
                  <c:v>543.07986950230895</c:v>
                </c:pt>
                <c:pt idx="5507">
                  <c:v>543.066356884676</c:v>
                </c:pt>
                <c:pt idx="5508">
                  <c:v>543.06608777000497</c:v>
                </c:pt>
                <c:pt idx="5509">
                  <c:v>543.05536417475696</c:v>
                </c:pt>
                <c:pt idx="5510">
                  <c:v>543.04267093537601</c:v>
                </c:pt>
                <c:pt idx="5511">
                  <c:v>543.01715163340998</c:v>
                </c:pt>
                <c:pt idx="5512">
                  <c:v>543.00406436614799</c:v>
                </c:pt>
                <c:pt idx="5513">
                  <c:v>542.96926599574397</c:v>
                </c:pt>
                <c:pt idx="5514">
                  <c:v>542.93557636631704</c:v>
                </c:pt>
                <c:pt idx="5515">
                  <c:v>542.91133313008197</c:v>
                </c:pt>
                <c:pt idx="5516">
                  <c:v>542.909531088113</c:v>
                </c:pt>
                <c:pt idx="5517">
                  <c:v>542.90191218058396</c:v>
                </c:pt>
                <c:pt idx="5518">
                  <c:v>542.89367821077201</c:v>
                </c:pt>
                <c:pt idx="5519">
                  <c:v>542.85843628672899</c:v>
                </c:pt>
                <c:pt idx="5520">
                  <c:v>542.84866743102702</c:v>
                </c:pt>
                <c:pt idx="5521">
                  <c:v>542.836509573905</c:v>
                </c:pt>
                <c:pt idx="5522">
                  <c:v>542.80546320196095</c:v>
                </c:pt>
                <c:pt idx="5523">
                  <c:v>542.80195084400304</c:v>
                </c:pt>
                <c:pt idx="5524">
                  <c:v>542.79778441851204</c:v>
                </c:pt>
                <c:pt idx="5525">
                  <c:v>542.79716417813597</c:v>
                </c:pt>
                <c:pt idx="5526">
                  <c:v>542.79271291916803</c:v>
                </c:pt>
                <c:pt idx="5527">
                  <c:v>542.79260003541901</c:v>
                </c:pt>
                <c:pt idx="5528">
                  <c:v>542.78048835415495</c:v>
                </c:pt>
                <c:pt idx="5529">
                  <c:v>542.77964417943497</c:v>
                </c:pt>
                <c:pt idx="5530">
                  <c:v>542.77729834225295</c:v>
                </c:pt>
                <c:pt idx="5531">
                  <c:v>542.77368868375095</c:v>
                </c:pt>
                <c:pt idx="5532">
                  <c:v>542.75741445920903</c:v>
                </c:pt>
                <c:pt idx="5533">
                  <c:v>542.72620875921496</c:v>
                </c:pt>
                <c:pt idx="5534">
                  <c:v>542.72164981123001</c:v>
                </c:pt>
                <c:pt idx="5535">
                  <c:v>542.71914648958</c:v>
                </c:pt>
                <c:pt idx="5536">
                  <c:v>542.69633854997699</c:v>
                </c:pt>
                <c:pt idx="5537">
                  <c:v>542.68764844909902</c:v>
                </c:pt>
                <c:pt idx="5538">
                  <c:v>542.68031773885502</c:v>
                </c:pt>
                <c:pt idx="5539">
                  <c:v>542.663951818756</c:v>
                </c:pt>
                <c:pt idx="5540">
                  <c:v>542.662092320738</c:v>
                </c:pt>
                <c:pt idx="5541">
                  <c:v>542.63315313988699</c:v>
                </c:pt>
                <c:pt idx="5542">
                  <c:v>542.60708500700196</c:v>
                </c:pt>
                <c:pt idx="5543">
                  <c:v>542.56453700131601</c:v>
                </c:pt>
                <c:pt idx="5544">
                  <c:v>542.55632582510998</c:v>
                </c:pt>
                <c:pt idx="5545">
                  <c:v>542.536554020023</c:v>
                </c:pt>
                <c:pt idx="5546">
                  <c:v>542.53090554079495</c:v>
                </c:pt>
                <c:pt idx="5547">
                  <c:v>542.50444643836704</c:v>
                </c:pt>
                <c:pt idx="5548">
                  <c:v>542.48868842870002</c:v>
                </c:pt>
                <c:pt idx="5549">
                  <c:v>542.48046026243503</c:v>
                </c:pt>
                <c:pt idx="5550">
                  <c:v>542.47410598039005</c:v>
                </c:pt>
                <c:pt idx="5551">
                  <c:v>542.45904588227199</c:v>
                </c:pt>
                <c:pt idx="5552">
                  <c:v>542.45103524173305</c:v>
                </c:pt>
                <c:pt idx="5553">
                  <c:v>542.44770472530104</c:v>
                </c:pt>
                <c:pt idx="5554">
                  <c:v>542.41890459480305</c:v>
                </c:pt>
                <c:pt idx="5555">
                  <c:v>542.40966140267597</c:v>
                </c:pt>
                <c:pt idx="5556">
                  <c:v>542.39507260311098</c:v>
                </c:pt>
                <c:pt idx="5557">
                  <c:v>542.30494404392698</c:v>
                </c:pt>
                <c:pt idx="5558">
                  <c:v>542.30462347248999</c:v>
                </c:pt>
                <c:pt idx="5559">
                  <c:v>542.24692417666404</c:v>
                </c:pt>
                <c:pt idx="5560">
                  <c:v>542.220357911973</c:v>
                </c:pt>
                <c:pt idx="5561">
                  <c:v>542.18485265616198</c:v>
                </c:pt>
                <c:pt idx="5562">
                  <c:v>542.16971910960501</c:v>
                </c:pt>
                <c:pt idx="5563">
                  <c:v>542.16470297761396</c:v>
                </c:pt>
                <c:pt idx="5564">
                  <c:v>542.15566396652798</c:v>
                </c:pt>
                <c:pt idx="5565">
                  <c:v>542.14891754068697</c:v>
                </c:pt>
                <c:pt idx="5566">
                  <c:v>542.14190892746501</c:v>
                </c:pt>
                <c:pt idx="5567">
                  <c:v>542.13365094240498</c:v>
                </c:pt>
                <c:pt idx="5568">
                  <c:v>542.07009857213097</c:v>
                </c:pt>
                <c:pt idx="5569">
                  <c:v>542.06165708256594</c:v>
                </c:pt>
                <c:pt idx="5570">
                  <c:v>542.046685556532</c:v>
                </c:pt>
                <c:pt idx="5571">
                  <c:v>542.03600337355999</c:v>
                </c:pt>
                <c:pt idx="5572">
                  <c:v>542.03368926562803</c:v>
                </c:pt>
                <c:pt idx="5573">
                  <c:v>542.02461373124299</c:v>
                </c:pt>
                <c:pt idx="5574">
                  <c:v>542.02191222240299</c:v>
                </c:pt>
                <c:pt idx="5575">
                  <c:v>541.98379479845903</c:v>
                </c:pt>
                <c:pt idx="5576">
                  <c:v>541.98343915129703</c:v>
                </c:pt>
                <c:pt idx="5577">
                  <c:v>541.96948581169499</c:v>
                </c:pt>
                <c:pt idx="5578">
                  <c:v>541.95925215684895</c:v>
                </c:pt>
                <c:pt idx="5579">
                  <c:v>541.93956864312497</c:v>
                </c:pt>
                <c:pt idx="5580">
                  <c:v>541.93472111129097</c:v>
                </c:pt>
                <c:pt idx="5581">
                  <c:v>541.93418508212005</c:v>
                </c:pt>
                <c:pt idx="5582">
                  <c:v>541.92617262340798</c:v>
                </c:pt>
                <c:pt idx="5583">
                  <c:v>541.91791260544505</c:v>
                </c:pt>
                <c:pt idx="5584">
                  <c:v>541.89884390264695</c:v>
                </c:pt>
                <c:pt idx="5585">
                  <c:v>541.88918087997297</c:v>
                </c:pt>
                <c:pt idx="5586">
                  <c:v>541.85774122363398</c:v>
                </c:pt>
                <c:pt idx="5587">
                  <c:v>541.85183383150002</c:v>
                </c:pt>
                <c:pt idx="5588">
                  <c:v>541.849401479579</c:v>
                </c:pt>
                <c:pt idx="5589">
                  <c:v>541.83198028262404</c:v>
                </c:pt>
                <c:pt idx="5590">
                  <c:v>541.831330958335</c:v>
                </c:pt>
                <c:pt idx="5591">
                  <c:v>541.78611757381202</c:v>
                </c:pt>
                <c:pt idx="5592">
                  <c:v>541.75314765723999</c:v>
                </c:pt>
                <c:pt idx="5593">
                  <c:v>541.74206392600399</c:v>
                </c:pt>
                <c:pt idx="5594">
                  <c:v>541.73784371322699</c:v>
                </c:pt>
                <c:pt idx="5595">
                  <c:v>541.72135078812596</c:v>
                </c:pt>
                <c:pt idx="5596">
                  <c:v>541.69777654281802</c:v>
                </c:pt>
                <c:pt idx="5597">
                  <c:v>541.69221132119901</c:v>
                </c:pt>
                <c:pt idx="5598">
                  <c:v>541.659339923836</c:v>
                </c:pt>
                <c:pt idx="5599">
                  <c:v>541.64279037973199</c:v>
                </c:pt>
                <c:pt idx="5600">
                  <c:v>541.63774983512803</c:v>
                </c:pt>
                <c:pt idx="5601">
                  <c:v>541.62106282184902</c:v>
                </c:pt>
                <c:pt idx="5602">
                  <c:v>541.59009924488203</c:v>
                </c:pt>
                <c:pt idx="5603">
                  <c:v>541.57001793188795</c:v>
                </c:pt>
                <c:pt idx="5604">
                  <c:v>541.53469173752899</c:v>
                </c:pt>
                <c:pt idx="5605">
                  <c:v>541.52416210809997</c:v>
                </c:pt>
                <c:pt idx="5606">
                  <c:v>541.516598090255</c:v>
                </c:pt>
                <c:pt idx="5607">
                  <c:v>541.48833762886704</c:v>
                </c:pt>
                <c:pt idx="5608">
                  <c:v>541.48354570783101</c:v>
                </c:pt>
                <c:pt idx="5609">
                  <c:v>541.47513163694396</c:v>
                </c:pt>
                <c:pt idx="5610">
                  <c:v>541.44473187615301</c:v>
                </c:pt>
                <c:pt idx="5611">
                  <c:v>541.43642056914905</c:v>
                </c:pt>
                <c:pt idx="5612">
                  <c:v>541.42963325772996</c:v>
                </c:pt>
                <c:pt idx="5613">
                  <c:v>541.40929323837304</c:v>
                </c:pt>
                <c:pt idx="5614">
                  <c:v>541.39553742194096</c:v>
                </c:pt>
                <c:pt idx="5615">
                  <c:v>541.35698743211299</c:v>
                </c:pt>
                <c:pt idx="5616">
                  <c:v>541.35003439437298</c:v>
                </c:pt>
                <c:pt idx="5617">
                  <c:v>541.32671827137403</c:v>
                </c:pt>
                <c:pt idx="5618">
                  <c:v>541.32169273759598</c:v>
                </c:pt>
                <c:pt idx="5619">
                  <c:v>541.31807023262695</c:v>
                </c:pt>
                <c:pt idx="5620">
                  <c:v>541.31674237893901</c:v>
                </c:pt>
                <c:pt idx="5621">
                  <c:v>541.28932051901199</c:v>
                </c:pt>
                <c:pt idx="5622">
                  <c:v>541.26883703171904</c:v>
                </c:pt>
                <c:pt idx="5623">
                  <c:v>541.23467329750997</c:v>
                </c:pt>
                <c:pt idx="5624">
                  <c:v>541.22563604220898</c:v>
                </c:pt>
                <c:pt idx="5625">
                  <c:v>541.22193867995895</c:v>
                </c:pt>
                <c:pt idx="5626">
                  <c:v>541.220192627301</c:v>
                </c:pt>
                <c:pt idx="5627">
                  <c:v>541.21369175794302</c:v>
                </c:pt>
                <c:pt idx="5628">
                  <c:v>541.20180582206899</c:v>
                </c:pt>
                <c:pt idx="5629">
                  <c:v>541.197569801849</c:v>
                </c:pt>
                <c:pt idx="5630">
                  <c:v>541.19507006590902</c:v>
                </c:pt>
                <c:pt idx="5631">
                  <c:v>541.18209557927798</c:v>
                </c:pt>
                <c:pt idx="5632">
                  <c:v>541.171558321269</c:v>
                </c:pt>
                <c:pt idx="5633">
                  <c:v>541.15247514651605</c:v>
                </c:pt>
                <c:pt idx="5634">
                  <c:v>541.13432165455799</c:v>
                </c:pt>
                <c:pt idx="5635">
                  <c:v>541.09390163391595</c:v>
                </c:pt>
                <c:pt idx="5636">
                  <c:v>541.06736364425694</c:v>
                </c:pt>
                <c:pt idx="5637">
                  <c:v>540.98092374909004</c:v>
                </c:pt>
                <c:pt idx="5638">
                  <c:v>540.96884807805998</c:v>
                </c:pt>
                <c:pt idx="5639">
                  <c:v>540.95961593794198</c:v>
                </c:pt>
                <c:pt idx="5640">
                  <c:v>540.92145758373897</c:v>
                </c:pt>
                <c:pt idx="5641">
                  <c:v>540.91402463024303</c:v>
                </c:pt>
                <c:pt idx="5642">
                  <c:v>540.88596277211695</c:v>
                </c:pt>
                <c:pt idx="5643">
                  <c:v>540.88094949640799</c:v>
                </c:pt>
                <c:pt idx="5644">
                  <c:v>540.87316856481698</c:v>
                </c:pt>
                <c:pt idx="5645">
                  <c:v>540.87012455852403</c:v>
                </c:pt>
                <c:pt idx="5646">
                  <c:v>540.86247951813505</c:v>
                </c:pt>
                <c:pt idx="5647">
                  <c:v>540.858503837238</c:v>
                </c:pt>
                <c:pt idx="5648">
                  <c:v>540.84873911982402</c:v>
                </c:pt>
                <c:pt idx="5649">
                  <c:v>540.83490945196002</c:v>
                </c:pt>
                <c:pt idx="5650">
                  <c:v>540.81211483693903</c:v>
                </c:pt>
                <c:pt idx="5651">
                  <c:v>540.76672736019202</c:v>
                </c:pt>
                <c:pt idx="5652">
                  <c:v>540.76660042435003</c:v>
                </c:pt>
                <c:pt idx="5653">
                  <c:v>540.75162040977</c:v>
                </c:pt>
                <c:pt idx="5654">
                  <c:v>540.71721792359801</c:v>
                </c:pt>
                <c:pt idx="5655">
                  <c:v>540.68904095932703</c:v>
                </c:pt>
                <c:pt idx="5656">
                  <c:v>540.68156062361595</c:v>
                </c:pt>
                <c:pt idx="5657">
                  <c:v>540.67301170200403</c:v>
                </c:pt>
                <c:pt idx="5658">
                  <c:v>540.66150491605094</c:v>
                </c:pt>
                <c:pt idx="5659">
                  <c:v>540.65862047242001</c:v>
                </c:pt>
                <c:pt idx="5660">
                  <c:v>540.64712185387305</c:v>
                </c:pt>
                <c:pt idx="5661">
                  <c:v>540.63705879155896</c:v>
                </c:pt>
                <c:pt idx="5662">
                  <c:v>540.63700959052801</c:v>
                </c:pt>
                <c:pt idx="5663">
                  <c:v>540.625376137226</c:v>
                </c:pt>
                <c:pt idx="5664">
                  <c:v>540.60213763486604</c:v>
                </c:pt>
                <c:pt idx="5665">
                  <c:v>540.59477780600002</c:v>
                </c:pt>
                <c:pt idx="5666">
                  <c:v>540.57737120786703</c:v>
                </c:pt>
                <c:pt idx="5667">
                  <c:v>540.54989498937698</c:v>
                </c:pt>
                <c:pt idx="5668">
                  <c:v>540.53635647827605</c:v>
                </c:pt>
                <c:pt idx="5669">
                  <c:v>540.50736762328404</c:v>
                </c:pt>
                <c:pt idx="5670">
                  <c:v>540.50327498965396</c:v>
                </c:pt>
                <c:pt idx="5671">
                  <c:v>540.48871448185105</c:v>
                </c:pt>
                <c:pt idx="5672">
                  <c:v>540.48183601438404</c:v>
                </c:pt>
                <c:pt idx="5673">
                  <c:v>540.45938857010594</c:v>
                </c:pt>
                <c:pt idx="5674">
                  <c:v>540.45522728719698</c:v>
                </c:pt>
                <c:pt idx="5675">
                  <c:v>540.452178568416</c:v>
                </c:pt>
                <c:pt idx="5676">
                  <c:v>540.44477614850996</c:v>
                </c:pt>
                <c:pt idx="5677">
                  <c:v>540.42798180645195</c:v>
                </c:pt>
                <c:pt idx="5678">
                  <c:v>540.30711588381996</c:v>
                </c:pt>
                <c:pt idx="5679">
                  <c:v>540.28935754140605</c:v>
                </c:pt>
                <c:pt idx="5680">
                  <c:v>540.284054558256</c:v>
                </c:pt>
                <c:pt idx="5681">
                  <c:v>540.28254963304505</c:v>
                </c:pt>
                <c:pt idx="5682">
                  <c:v>540.27267564121098</c:v>
                </c:pt>
                <c:pt idx="5683">
                  <c:v>540.23908065973205</c:v>
                </c:pt>
                <c:pt idx="5684">
                  <c:v>540.23463254539297</c:v>
                </c:pt>
                <c:pt idx="5685">
                  <c:v>540.20669698742597</c:v>
                </c:pt>
                <c:pt idx="5686">
                  <c:v>540.19250244221598</c:v>
                </c:pt>
                <c:pt idx="5687">
                  <c:v>540.14127196165703</c:v>
                </c:pt>
                <c:pt idx="5688">
                  <c:v>540.12637159916198</c:v>
                </c:pt>
                <c:pt idx="5689">
                  <c:v>540.11410277350797</c:v>
                </c:pt>
                <c:pt idx="5690">
                  <c:v>540.104704195811</c:v>
                </c:pt>
                <c:pt idx="5691">
                  <c:v>540.08812789099795</c:v>
                </c:pt>
                <c:pt idx="5692">
                  <c:v>540.08740516730802</c:v>
                </c:pt>
                <c:pt idx="5693">
                  <c:v>540.07236000232695</c:v>
                </c:pt>
                <c:pt idx="5694">
                  <c:v>540.06878211535104</c:v>
                </c:pt>
                <c:pt idx="5695">
                  <c:v>540.06119039977295</c:v>
                </c:pt>
                <c:pt idx="5696">
                  <c:v>540.03483495818</c:v>
                </c:pt>
                <c:pt idx="5697">
                  <c:v>540.02570746764002</c:v>
                </c:pt>
                <c:pt idx="5698">
                  <c:v>540.011596953771</c:v>
                </c:pt>
                <c:pt idx="5699">
                  <c:v>540.01113228453005</c:v>
                </c:pt>
                <c:pt idx="5700">
                  <c:v>539.994362606712</c:v>
                </c:pt>
                <c:pt idx="5701">
                  <c:v>539.983446054963</c:v>
                </c:pt>
                <c:pt idx="5702">
                  <c:v>539.97016162991304</c:v>
                </c:pt>
                <c:pt idx="5703">
                  <c:v>539.92388634603799</c:v>
                </c:pt>
                <c:pt idx="5704">
                  <c:v>539.89081700101099</c:v>
                </c:pt>
                <c:pt idx="5705">
                  <c:v>539.86727906209103</c:v>
                </c:pt>
                <c:pt idx="5706">
                  <c:v>539.86328957086698</c:v>
                </c:pt>
                <c:pt idx="5707">
                  <c:v>539.80709096262501</c:v>
                </c:pt>
                <c:pt idx="5708">
                  <c:v>539.79885464848098</c:v>
                </c:pt>
                <c:pt idx="5709">
                  <c:v>539.79657287513305</c:v>
                </c:pt>
                <c:pt idx="5710">
                  <c:v>539.72528330946102</c:v>
                </c:pt>
                <c:pt idx="5711">
                  <c:v>539.71118415486899</c:v>
                </c:pt>
                <c:pt idx="5712">
                  <c:v>539.69988920705396</c:v>
                </c:pt>
                <c:pt idx="5713">
                  <c:v>539.69107135809895</c:v>
                </c:pt>
                <c:pt idx="5714">
                  <c:v>539.57954281219395</c:v>
                </c:pt>
                <c:pt idx="5715">
                  <c:v>539.57425643675106</c:v>
                </c:pt>
                <c:pt idx="5716">
                  <c:v>539.47544551801695</c:v>
                </c:pt>
                <c:pt idx="5717">
                  <c:v>539.45891707689202</c:v>
                </c:pt>
                <c:pt idx="5718">
                  <c:v>539.45725446013796</c:v>
                </c:pt>
                <c:pt idx="5719">
                  <c:v>539.42711866361003</c:v>
                </c:pt>
                <c:pt idx="5720">
                  <c:v>539.37455734393495</c:v>
                </c:pt>
                <c:pt idx="5721">
                  <c:v>539.36676166363304</c:v>
                </c:pt>
                <c:pt idx="5722">
                  <c:v>539.34175051962598</c:v>
                </c:pt>
                <c:pt idx="5723">
                  <c:v>539.31246151898699</c:v>
                </c:pt>
                <c:pt idx="5724">
                  <c:v>539.27907923809403</c:v>
                </c:pt>
                <c:pt idx="5725">
                  <c:v>539.24193077143298</c:v>
                </c:pt>
                <c:pt idx="5726">
                  <c:v>539.22683745281995</c:v>
                </c:pt>
                <c:pt idx="5727">
                  <c:v>539.18405440389097</c:v>
                </c:pt>
                <c:pt idx="5728">
                  <c:v>539.18332582167102</c:v>
                </c:pt>
                <c:pt idx="5729">
                  <c:v>539.18277800305304</c:v>
                </c:pt>
                <c:pt idx="5730">
                  <c:v>539.16797965220701</c:v>
                </c:pt>
                <c:pt idx="5731">
                  <c:v>539.15740512498598</c:v>
                </c:pt>
                <c:pt idx="5732">
                  <c:v>539.10871865641002</c:v>
                </c:pt>
                <c:pt idx="5733">
                  <c:v>539.07797336138697</c:v>
                </c:pt>
                <c:pt idx="5734">
                  <c:v>539.05947218480799</c:v>
                </c:pt>
                <c:pt idx="5735">
                  <c:v>539.05659715255695</c:v>
                </c:pt>
                <c:pt idx="5736">
                  <c:v>539.05626522069497</c:v>
                </c:pt>
                <c:pt idx="5737">
                  <c:v>539.051354997354</c:v>
                </c:pt>
                <c:pt idx="5738">
                  <c:v>539.03071497769497</c:v>
                </c:pt>
                <c:pt idx="5739">
                  <c:v>539.03048904445905</c:v>
                </c:pt>
                <c:pt idx="5740">
                  <c:v>539.01869984875998</c:v>
                </c:pt>
                <c:pt idx="5741">
                  <c:v>539.00349484618698</c:v>
                </c:pt>
                <c:pt idx="5742">
                  <c:v>538.97809685792197</c:v>
                </c:pt>
                <c:pt idx="5743">
                  <c:v>538.95447902040303</c:v>
                </c:pt>
                <c:pt idx="5744">
                  <c:v>538.95177923195502</c:v>
                </c:pt>
                <c:pt idx="5745">
                  <c:v>538.93987168023</c:v>
                </c:pt>
                <c:pt idx="5746">
                  <c:v>538.93802182899503</c:v>
                </c:pt>
                <c:pt idx="5747">
                  <c:v>538.933416666222</c:v>
                </c:pt>
                <c:pt idx="5748">
                  <c:v>538.93187161385197</c:v>
                </c:pt>
                <c:pt idx="5749">
                  <c:v>538.92814621418495</c:v>
                </c:pt>
                <c:pt idx="5750">
                  <c:v>538.91981234070704</c:v>
                </c:pt>
                <c:pt idx="5751">
                  <c:v>538.90130669540395</c:v>
                </c:pt>
                <c:pt idx="5752">
                  <c:v>538.89123358604195</c:v>
                </c:pt>
                <c:pt idx="5753">
                  <c:v>538.85584906227496</c:v>
                </c:pt>
                <c:pt idx="5754">
                  <c:v>538.79742547086505</c:v>
                </c:pt>
                <c:pt idx="5755">
                  <c:v>538.77321782120998</c:v>
                </c:pt>
                <c:pt idx="5756">
                  <c:v>538.768244782225</c:v>
                </c:pt>
                <c:pt idx="5757">
                  <c:v>538.72033842755195</c:v>
                </c:pt>
                <c:pt idx="5758">
                  <c:v>538.71407980747904</c:v>
                </c:pt>
                <c:pt idx="5759">
                  <c:v>538.61439771091102</c:v>
                </c:pt>
                <c:pt idx="5760">
                  <c:v>538.60267873332998</c:v>
                </c:pt>
                <c:pt idx="5761">
                  <c:v>538.59613077239703</c:v>
                </c:pt>
                <c:pt idx="5762">
                  <c:v>538.59213576128798</c:v>
                </c:pt>
                <c:pt idx="5763">
                  <c:v>538.58727385852001</c:v>
                </c:pt>
                <c:pt idx="5764">
                  <c:v>538.58434039007204</c:v>
                </c:pt>
                <c:pt idx="5765">
                  <c:v>538.57686173668401</c:v>
                </c:pt>
                <c:pt idx="5766">
                  <c:v>538.57487812482896</c:v>
                </c:pt>
                <c:pt idx="5767">
                  <c:v>538.57360689656105</c:v>
                </c:pt>
                <c:pt idx="5768">
                  <c:v>538.57116169330004</c:v>
                </c:pt>
                <c:pt idx="5769">
                  <c:v>538.54017083966403</c:v>
                </c:pt>
                <c:pt idx="5770">
                  <c:v>538.49857644769804</c:v>
                </c:pt>
                <c:pt idx="5771">
                  <c:v>538.483375818892</c:v>
                </c:pt>
                <c:pt idx="5772">
                  <c:v>538.45702924360103</c:v>
                </c:pt>
                <c:pt idx="5773">
                  <c:v>538.42533963993503</c:v>
                </c:pt>
                <c:pt idx="5774">
                  <c:v>538.41840211846397</c:v>
                </c:pt>
                <c:pt idx="5775">
                  <c:v>538.41221241470203</c:v>
                </c:pt>
                <c:pt idx="5776">
                  <c:v>538.38489287224604</c:v>
                </c:pt>
                <c:pt idx="5777">
                  <c:v>538.38036152682798</c:v>
                </c:pt>
                <c:pt idx="5778">
                  <c:v>538.378049155344</c:v>
                </c:pt>
                <c:pt idx="5779">
                  <c:v>538.36765483570105</c:v>
                </c:pt>
                <c:pt idx="5780">
                  <c:v>538.36385669531603</c:v>
                </c:pt>
                <c:pt idx="5781">
                  <c:v>538.35059316588899</c:v>
                </c:pt>
                <c:pt idx="5782">
                  <c:v>538.32366764203505</c:v>
                </c:pt>
                <c:pt idx="5783">
                  <c:v>538.31709878106597</c:v>
                </c:pt>
                <c:pt idx="5784">
                  <c:v>538.30474001863297</c:v>
                </c:pt>
                <c:pt idx="5785">
                  <c:v>538.24808544435098</c:v>
                </c:pt>
                <c:pt idx="5786">
                  <c:v>538.23189322406995</c:v>
                </c:pt>
                <c:pt idx="5787">
                  <c:v>538.22837827149499</c:v>
                </c:pt>
                <c:pt idx="5788">
                  <c:v>538.20164544552199</c:v>
                </c:pt>
                <c:pt idx="5789">
                  <c:v>538.15495507472201</c:v>
                </c:pt>
                <c:pt idx="5790">
                  <c:v>538.14157202595197</c:v>
                </c:pt>
                <c:pt idx="5791">
                  <c:v>538.12978535638797</c:v>
                </c:pt>
                <c:pt idx="5792">
                  <c:v>538.12078061190505</c:v>
                </c:pt>
                <c:pt idx="5793">
                  <c:v>538.09817864531794</c:v>
                </c:pt>
                <c:pt idx="5794">
                  <c:v>538.04030784569795</c:v>
                </c:pt>
                <c:pt idx="5795">
                  <c:v>538.03056858831599</c:v>
                </c:pt>
                <c:pt idx="5796">
                  <c:v>538.02405558828696</c:v>
                </c:pt>
                <c:pt idx="5797">
                  <c:v>538.00511009799595</c:v>
                </c:pt>
                <c:pt idx="5798">
                  <c:v>537.98121136950897</c:v>
                </c:pt>
                <c:pt idx="5799">
                  <c:v>537.97582209005395</c:v>
                </c:pt>
                <c:pt idx="5800">
                  <c:v>537.941536117439</c:v>
                </c:pt>
                <c:pt idx="5801">
                  <c:v>537.92519319609903</c:v>
                </c:pt>
                <c:pt idx="5802">
                  <c:v>537.90869849769899</c:v>
                </c:pt>
                <c:pt idx="5803">
                  <c:v>537.90853497691296</c:v>
                </c:pt>
                <c:pt idx="5804">
                  <c:v>537.86830178605896</c:v>
                </c:pt>
                <c:pt idx="5805">
                  <c:v>537.86193188901598</c:v>
                </c:pt>
                <c:pt idx="5806">
                  <c:v>537.86085492705195</c:v>
                </c:pt>
                <c:pt idx="5807">
                  <c:v>537.78381639419797</c:v>
                </c:pt>
                <c:pt idx="5808">
                  <c:v>537.76736669994204</c:v>
                </c:pt>
                <c:pt idx="5809">
                  <c:v>537.75786302598306</c:v>
                </c:pt>
                <c:pt idx="5810">
                  <c:v>537.73525946499797</c:v>
                </c:pt>
                <c:pt idx="5811">
                  <c:v>537.71857082514202</c:v>
                </c:pt>
                <c:pt idx="5812">
                  <c:v>537.71648266939303</c:v>
                </c:pt>
                <c:pt idx="5813">
                  <c:v>537.71514397015096</c:v>
                </c:pt>
                <c:pt idx="5814">
                  <c:v>537.71178477036995</c:v>
                </c:pt>
                <c:pt idx="5815">
                  <c:v>537.70355481222305</c:v>
                </c:pt>
                <c:pt idx="5816">
                  <c:v>537.67853087060905</c:v>
                </c:pt>
                <c:pt idx="5817">
                  <c:v>537.67161066765505</c:v>
                </c:pt>
                <c:pt idx="5818">
                  <c:v>537.635525986537</c:v>
                </c:pt>
                <c:pt idx="5819">
                  <c:v>537.62399441648802</c:v>
                </c:pt>
                <c:pt idx="5820">
                  <c:v>537.61703154539498</c:v>
                </c:pt>
                <c:pt idx="5821">
                  <c:v>537.56502882591701</c:v>
                </c:pt>
                <c:pt idx="5822">
                  <c:v>537.54495261751799</c:v>
                </c:pt>
                <c:pt idx="5823">
                  <c:v>537.54429075410997</c:v>
                </c:pt>
                <c:pt idx="5824">
                  <c:v>537.52670975444801</c:v>
                </c:pt>
                <c:pt idx="5825">
                  <c:v>537.50170833460697</c:v>
                </c:pt>
                <c:pt idx="5826">
                  <c:v>537.49349882716797</c:v>
                </c:pt>
                <c:pt idx="5827">
                  <c:v>537.48792799962098</c:v>
                </c:pt>
                <c:pt idx="5828">
                  <c:v>537.48012498111905</c:v>
                </c:pt>
                <c:pt idx="5829">
                  <c:v>537.47918992480697</c:v>
                </c:pt>
                <c:pt idx="5830">
                  <c:v>537.45125195329194</c:v>
                </c:pt>
                <c:pt idx="5831">
                  <c:v>537.38778244702303</c:v>
                </c:pt>
                <c:pt idx="5832">
                  <c:v>537.37619831563597</c:v>
                </c:pt>
                <c:pt idx="5833">
                  <c:v>537.36305295263901</c:v>
                </c:pt>
                <c:pt idx="5834">
                  <c:v>537.34970169792905</c:v>
                </c:pt>
                <c:pt idx="5835">
                  <c:v>537.33713004636502</c:v>
                </c:pt>
                <c:pt idx="5836">
                  <c:v>537.32195364086601</c:v>
                </c:pt>
                <c:pt idx="5837">
                  <c:v>537.29772908949406</c:v>
                </c:pt>
                <c:pt idx="5838">
                  <c:v>537.24928589797298</c:v>
                </c:pt>
                <c:pt idx="5839">
                  <c:v>537.24038448399301</c:v>
                </c:pt>
                <c:pt idx="5840">
                  <c:v>537.20519772865896</c:v>
                </c:pt>
                <c:pt idx="5841">
                  <c:v>537.19547476968501</c:v>
                </c:pt>
                <c:pt idx="5842">
                  <c:v>537.191902558636</c:v>
                </c:pt>
                <c:pt idx="5843">
                  <c:v>537.17911067445402</c:v>
                </c:pt>
                <c:pt idx="5844">
                  <c:v>537.16085584354698</c:v>
                </c:pt>
                <c:pt idx="5845">
                  <c:v>537.150528271486</c:v>
                </c:pt>
                <c:pt idx="5846">
                  <c:v>537.13778260086997</c:v>
                </c:pt>
                <c:pt idx="5847">
                  <c:v>537.09251188355995</c:v>
                </c:pt>
                <c:pt idx="5848">
                  <c:v>537.07577155560102</c:v>
                </c:pt>
                <c:pt idx="5849">
                  <c:v>537.049524966028</c:v>
                </c:pt>
                <c:pt idx="5850">
                  <c:v>537.02835605432097</c:v>
                </c:pt>
                <c:pt idx="5851">
                  <c:v>537.00935438488102</c:v>
                </c:pt>
                <c:pt idx="5852">
                  <c:v>536.96718493196499</c:v>
                </c:pt>
                <c:pt idx="5853">
                  <c:v>536.95283535517399</c:v>
                </c:pt>
                <c:pt idx="5854">
                  <c:v>536.94870548507402</c:v>
                </c:pt>
                <c:pt idx="5855">
                  <c:v>536.94307449609801</c:v>
                </c:pt>
                <c:pt idx="5856">
                  <c:v>536.93586337529098</c:v>
                </c:pt>
                <c:pt idx="5857">
                  <c:v>536.90406266603202</c:v>
                </c:pt>
                <c:pt idx="5858">
                  <c:v>536.89063424198002</c:v>
                </c:pt>
                <c:pt idx="5859">
                  <c:v>536.87641009410197</c:v>
                </c:pt>
                <c:pt idx="5860">
                  <c:v>536.87117577367997</c:v>
                </c:pt>
                <c:pt idx="5861">
                  <c:v>536.86731762631302</c:v>
                </c:pt>
                <c:pt idx="5862">
                  <c:v>536.84286125299002</c:v>
                </c:pt>
                <c:pt idx="5863">
                  <c:v>536.81401107390195</c:v>
                </c:pt>
                <c:pt idx="5864">
                  <c:v>536.79940044183502</c:v>
                </c:pt>
                <c:pt idx="5865">
                  <c:v>536.79174821083097</c:v>
                </c:pt>
                <c:pt idx="5866">
                  <c:v>536.78203921909505</c:v>
                </c:pt>
                <c:pt idx="5867">
                  <c:v>536.75491595465098</c:v>
                </c:pt>
                <c:pt idx="5868">
                  <c:v>536.74550690845103</c:v>
                </c:pt>
                <c:pt idx="5869">
                  <c:v>536.73673408072602</c:v>
                </c:pt>
                <c:pt idx="5870">
                  <c:v>536.73594340822797</c:v>
                </c:pt>
                <c:pt idx="5871">
                  <c:v>536.72660509585603</c:v>
                </c:pt>
                <c:pt idx="5872">
                  <c:v>536.71470384165605</c:v>
                </c:pt>
                <c:pt idx="5873">
                  <c:v>536.70681121959001</c:v>
                </c:pt>
                <c:pt idx="5874">
                  <c:v>536.70331623557001</c:v>
                </c:pt>
                <c:pt idx="5875">
                  <c:v>536.69057201730902</c:v>
                </c:pt>
                <c:pt idx="5876">
                  <c:v>536.61109663818002</c:v>
                </c:pt>
                <c:pt idx="5877">
                  <c:v>536.60416038732603</c:v>
                </c:pt>
                <c:pt idx="5878">
                  <c:v>536.60082851061304</c:v>
                </c:pt>
                <c:pt idx="5879">
                  <c:v>536.58710166236006</c:v>
                </c:pt>
                <c:pt idx="5880">
                  <c:v>536.58606328629105</c:v>
                </c:pt>
                <c:pt idx="5881">
                  <c:v>536.581658699689</c:v>
                </c:pt>
                <c:pt idx="5882">
                  <c:v>536.55330534790096</c:v>
                </c:pt>
                <c:pt idx="5883">
                  <c:v>536.54689728779999</c:v>
                </c:pt>
                <c:pt idx="5884">
                  <c:v>536.53320115352096</c:v>
                </c:pt>
                <c:pt idx="5885">
                  <c:v>536.52994329430101</c:v>
                </c:pt>
                <c:pt idx="5886">
                  <c:v>536.50203402135401</c:v>
                </c:pt>
                <c:pt idx="5887">
                  <c:v>536.49687504559802</c:v>
                </c:pt>
                <c:pt idx="5888">
                  <c:v>536.49207764959499</c:v>
                </c:pt>
                <c:pt idx="5889">
                  <c:v>536.47431877783595</c:v>
                </c:pt>
                <c:pt idx="5890">
                  <c:v>536.47300525790001</c:v>
                </c:pt>
                <c:pt idx="5891">
                  <c:v>536.46252284093896</c:v>
                </c:pt>
                <c:pt idx="5892">
                  <c:v>536.42390063297603</c:v>
                </c:pt>
                <c:pt idx="5893">
                  <c:v>536.41108146553699</c:v>
                </c:pt>
                <c:pt idx="5894">
                  <c:v>536.40245584158197</c:v>
                </c:pt>
                <c:pt idx="5895">
                  <c:v>536.35826929863504</c:v>
                </c:pt>
                <c:pt idx="5896">
                  <c:v>536.32417525735502</c:v>
                </c:pt>
                <c:pt idx="5897">
                  <c:v>536.319025943817</c:v>
                </c:pt>
                <c:pt idx="5898">
                  <c:v>536.28999254738198</c:v>
                </c:pt>
                <c:pt idx="5899">
                  <c:v>536.28569775047799</c:v>
                </c:pt>
                <c:pt idx="5900">
                  <c:v>536.26195034632599</c:v>
                </c:pt>
                <c:pt idx="5901">
                  <c:v>536.26179397787803</c:v>
                </c:pt>
                <c:pt idx="5902">
                  <c:v>536.25437861777505</c:v>
                </c:pt>
                <c:pt idx="5903">
                  <c:v>536.24667529853605</c:v>
                </c:pt>
                <c:pt idx="5904">
                  <c:v>536.20316636299299</c:v>
                </c:pt>
                <c:pt idx="5905">
                  <c:v>536.18909696937101</c:v>
                </c:pt>
                <c:pt idx="5906">
                  <c:v>536.17676037599006</c:v>
                </c:pt>
                <c:pt idx="5907">
                  <c:v>536.14593908172799</c:v>
                </c:pt>
                <c:pt idx="5908">
                  <c:v>536.13728750740904</c:v>
                </c:pt>
                <c:pt idx="5909">
                  <c:v>536.09356202625202</c:v>
                </c:pt>
                <c:pt idx="5910">
                  <c:v>536.05895569804704</c:v>
                </c:pt>
                <c:pt idx="5911">
                  <c:v>536.05680086344796</c:v>
                </c:pt>
                <c:pt idx="5912">
                  <c:v>536.02290122072998</c:v>
                </c:pt>
                <c:pt idx="5913">
                  <c:v>536.00187700244896</c:v>
                </c:pt>
                <c:pt idx="5914">
                  <c:v>535.98853552380001</c:v>
                </c:pt>
                <c:pt idx="5915">
                  <c:v>535.97944809405305</c:v>
                </c:pt>
                <c:pt idx="5916">
                  <c:v>535.95241719541605</c:v>
                </c:pt>
                <c:pt idx="5917">
                  <c:v>535.90803647379698</c:v>
                </c:pt>
                <c:pt idx="5918">
                  <c:v>535.90051097878802</c:v>
                </c:pt>
                <c:pt idx="5919">
                  <c:v>535.89827441639704</c:v>
                </c:pt>
                <c:pt idx="5920">
                  <c:v>535.88499941724899</c:v>
                </c:pt>
                <c:pt idx="5921">
                  <c:v>535.86775939306801</c:v>
                </c:pt>
                <c:pt idx="5922">
                  <c:v>535.84994239970604</c:v>
                </c:pt>
                <c:pt idx="5923">
                  <c:v>535.83580217344695</c:v>
                </c:pt>
                <c:pt idx="5924">
                  <c:v>535.80618347069299</c:v>
                </c:pt>
                <c:pt idx="5925">
                  <c:v>535.797120827752</c:v>
                </c:pt>
                <c:pt idx="5926">
                  <c:v>535.77804887736795</c:v>
                </c:pt>
                <c:pt idx="5927">
                  <c:v>535.774623009989</c:v>
                </c:pt>
                <c:pt idx="5928">
                  <c:v>535.75254666028604</c:v>
                </c:pt>
                <c:pt idx="5929">
                  <c:v>535.73225048963604</c:v>
                </c:pt>
                <c:pt idx="5930">
                  <c:v>535.72808686041799</c:v>
                </c:pt>
                <c:pt idx="5931">
                  <c:v>535.69703227465197</c:v>
                </c:pt>
                <c:pt idx="5932">
                  <c:v>535.66207662526904</c:v>
                </c:pt>
                <c:pt idx="5933">
                  <c:v>535.64387335846197</c:v>
                </c:pt>
                <c:pt idx="5934">
                  <c:v>535.62626442294197</c:v>
                </c:pt>
                <c:pt idx="5935">
                  <c:v>535.60150527635403</c:v>
                </c:pt>
                <c:pt idx="5936">
                  <c:v>535.57633262401396</c:v>
                </c:pt>
                <c:pt idx="5937">
                  <c:v>535.56902990506603</c:v>
                </c:pt>
                <c:pt idx="5938">
                  <c:v>535.55160215218905</c:v>
                </c:pt>
                <c:pt idx="5939">
                  <c:v>535.54482561131294</c:v>
                </c:pt>
                <c:pt idx="5940">
                  <c:v>535.53400410035294</c:v>
                </c:pt>
                <c:pt idx="5941">
                  <c:v>535.52324670808605</c:v>
                </c:pt>
                <c:pt idx="5942">
                  <c:v>535.51752696417395</c:v>
                </c:pt>
                <c:pt idx="5943">
                  <c:v>535.47626220288601</c:v>
                </c:pt>
                <c:pt idx="5944">
                  <c:v>535.46181827467694</c:v>
                </c:pt>
                <c:pt idx="5945">
                  <c:v>535.43854317144496</c:v>
                </c:pt>
                <c:pt idx="5946">
                  <c:v>535.43059653067598</c:v>
                </c:pt>
                <c:pt idx="5947">
                  <c:v>535.42848858879802</c:v>
                </c:pt>
                <c:pt idx="5948">
                  <c:v>535.42504225198195</c:v>
                </c:pt>
                <c:pt idx="5949">
                  <c:v>535.407962263733</c:v>
                </c:pt>
                <c:pt idx="5950">
                  <c:v>535.38927941603094</c:v>
                </c:pt>
                <c:pt idx="5951">
                  <c:v>535.34400844012202</c:v>
                </c:pt>
                <c:pt idx="5952">
                  <c:v>535.324153077858</c:v>
                </c:pt>
                <c:pt idx="5953">
                  <c:v>535.318247176265</c:v>
                </c:pt>
                <c:pt idx="5954">
                  <c:v>535.31652856759797</c:v>
                </c:pt>
                <c:pt idx="5955">
                  <c:v>535.30603122732305</c:v>
                </c:pt>
                <c:pt idx="5956">
                  <c:v>535.30268771143506</c:v>
                </c:pt>
                <c:pt idx="5957">
                  <c:v>535.27309353432702</c:v>
                </c:pt>
                <c:pt idx="5958">
                  <c:v>535.265312043839</c:v>
                </c:pt>
                <c:pt idx="5959">
                  <c:v>535.24701934306597</c:v>
                </c:pt>
                <c:pt idx="5960">
                  <c:v>535.24319340951399</c:v>
                </c:pt>
                <c:pt idx="5961">
                  <c:v>535.21291874659198</c:v>
                </c:pt>
                <c:pt idx="5962">
                  <c:v>535.20123298121996</c:v>
                </c:pt>
                <c:pt idx="5963">
                  <c:v>535.17338842383901</c:v>
                </c:pt>
                <c:pt idx="5964">
                  <c:v>535.16207188967803</c:v>
                </c:pt>
                <c:pt idx="5965">
                  <c:v>535.09633638857201</c:v>
                </c:pt>
                <c:pt idx="5966">
                  <c:v>535.09188749957104</c:v>
                </c:pt>
                <c:pt idx="5967">
                  <c:v>535.06366612738702</c:v>
                </c:pt>
                <c:pt idx="5968">
                  <c:v>535.04797700534505</c:v>
                </c:pt>
                <c:pt idx="5969">
                  <c:v>535.03877843926796</c:v>
                </c:pt>
                <c:pt idx="5970">
                  <c:v>535.012416344445</c:v>
                </c:pt>
                <c:pt idx="5971">
                  <c:v>534.98659185138604</c:v>
                </c:pt>
                <c:pt idx="5972">
                  <c:v>534.964930403925</c:v>
                </c:pt>
                <c:pt idx="5973">
                  <c:v>534.95994079921502</c:v>
                </c:pt>
                <c:pt idx="5974">
                  <c:v>534.93579345149305</c:v>
                </c:pt>
                <c:pt idx="5975">
                  <c:v>534.92406817535004</c:v>
                </c:pt>
                <c:pt idx="5976">
                  <c:v>534.91303585386902</c:v>
                </c:pt>
                <c:pt idx="5977">
                  <c:v>534.89311863108605</c:v>
                </c:pt>
                <c:pt idx="5978">
                  <c:v>534.89242439135</c:v>
                </c:pt>
                <c:pt idx="5979">
                  <c:v>534.88810685774104</c:v>
                </c:pt>
                <c:pt idx="5980">
                  <c:v>534.884427092745</c:v>
                </c:pt>
                <c:pt idx="5981">
                  <c:v>534.86529576221596</c:v>
                </c:pt>
                <c:pt idx="5982">
                  <c:v>534.83020575159503</c:v>
                </c:pt>
                <c:pt idx="5983">
                  <c:v>534.79483059795803</c:v>
                </c:pt>
                <c:pt idx="5984">
                  <c:v>534.71696912116704</c:v>
                </c:pt>
                <c:pt idx="5985">
                  <c:v>534.706904291657</c:v>
                </c:pt>
                <c:pt idx="5986">
                  <c:v>534.69851216566201</c:v>
                </c:pt>
                <c:pt idx="5987">
                  <c:v>534.69800806178205</c:v>
                </c:pt>
                <c:pt idx="5988">
                  <c:v>534.68752182669198</c:v>
                </c:pt>
                <c:pt idx="5989">
                  <c:v>534.68404816703605</c:v>
                </c:pt>
                <c:pt idx="5990">
                  <c:v>534.67703260313294</c:v>
                </c:pt>
                <c:pt idx="5991">
                  <c:v>534.67634401111798</c:v>
                </c:pt>
                <c:pt idx="5992">
                  <c:v>534.64309058705305</c:v>
                </c:pt>
                <c:pt idx="5993">
                  <c:v>534.56415752433202</c:v>
                </c:pt>
                <c:pt idx="5994">
                  <c:v>534.51834717214695</c:v>
                </c:pt>
                <c:pt idx="5995">
                  <c:v>534.50675355700298</c:v>
                </c:pt>
                <c:pt idx="5996">
                  <c:v>534.49612752611904</c:v>
                </c:pt>
                <c:pt idx="5997">
                  <c:v>534.49410415904094</c:v>
                </c:pt>
                <c:pt idx="5998">
                  <c:v>534.44169683558505</c:v>
                </c:pt>
                <c:pt idx="5999">
                  <c:v>534.42413528815405</c:v>
                </c:pt>
                <c:pt idx="6000">
                  <c:v>534.40698097466702</c:v>
                </c:pt>
                <c:pt idx="6001">
                  <c:v>534.39452190949498</c:v>
                </c:pt>
                <c:pt idx="6002">
                  <c:v>534.38706390448601</c:v>
                </c:pt>
                <c:pt idx="6003">
                  <c:v>534.37149479750599</c:v>
                </c:pt>
                <c:pt idx="6004">
                  <c:v>534.366493024992</c:v>
                </c:pt>
                <c:pt idx="6005">
                  <c:v>534.35138458388701</c:v>
                </c:pt>
                <c:pt idx="6006">
                  <c:v>534.343155536018</c:v>
                </c:pt>
                <c:pt idx="6007">
                  <c:v>534.33544654912305</c:v>
                </c:pt>
                <c:pt idx="6008">
                  <c:v>534.33275876186303</c:v>
                </c:pt>
                <c:pt idx="6009">
                  <c:v>534.325260632967</c:v>
                </c:pt>
                <c:pt idx="6010">
                  <c:v>534.31054415652898</c:v>
                </c:pt>
                <c:pt idx="6011">
                  <c:v>534.30966414015495</c:v>
                </c:pt>
                <c:pt idx="6012">
                  <c:v>534.28274590947603</c:v>
                </c:pt>
                <c:pt idx="6013">
                  <c:v>534.26273839310102</c:v>
                </c:pt>
                <c:pt idx="6014">
                  <c:v>534.24987018530805</c:v>
                </c:pt>
                <c:pt idx="6015">
                  <c:v>534.24200694678802</c:v>
                </c:pt>
                <c:pt idx="6016">
                  <c:v>534.22838319466496</c:v>
                </c:pt>
                <c:pt idx="6017">
                  <c:v>534.22494076999499</c:v>
                </c:pt>
                <c:pt idx="6018">
                  <c:v>534.21027445800905</c:v>
                </c:pt>
                <c:pt idx="6019">
                  <c:v>534.20154525575902</c:v>
                </c:pt>
                <c:pt idx="6020">
                  <c:v>534.17602996912103</c:v>
                </c:pt>
                <c:pt idx="6021">
                  <c:v>534.142496639211</c:v>
                </c:pt>
                <c:pt idx="6022">
                  <c:v>534.14085413451505</c:v>
                </c:pt>
                <c:pt idx="6023">
                  <c:v>534.13101371854702</c:v>
                </c:pt>
                <c:pt idx="6024">
                  <c:v>534.12990979261394</c:v>
                </c:pt>
                <c:pt idx="6025">
                  <c:v>534.12781243007203</c:v>
                </c:pt>
                <c:pt idx="6026">
                  <c:v>534.12343945698501</c:v>
                </c:pt>
                <c:pt idx="6027">
                  <c:v>534.09724746047095</c:v>
                </c:pt>
                <c:pt idx="6028">
                  <c:v>534.08591043022398</c:v>
                </c:pt>
                <c:pt idx="6029">
                  <c:v>534.07282596900598</c:v>
                </c:pt>
                <c:pt idx="6030">
                  <c:v>534.07137701189697</c:v>
                </c:pt>
                <c:pt idx="6031">
                  <c:v>534.07097404195304</c:v>
                </c:pt>
                <c:pt idx="6032">
                  <c:v>534.05717954289605</c:v>
                </c:pt>
                <c:pt idx="6033">
                  <c:v>534.04896567440403</c:v>
                </c:pt>
                <c:pt idx="6034">
                  <c:v>534.02415666639104</c:v>
                </c:pt>
                <c:pt idx="6035">
                  <c:v>534.02410658820304</c:v>
                </c:pt>
                <c:pt idx="6036">
                  <c:v>534.00400833057097</c:v>
                </c:pt>
                <c:pt idx="6037">
                  <c:v>533.97030240315701</c:v>
                </c:pt>
                <c:pt idx="6038">
                  <c:v>533.96630722154703</c:v>
                </c:pt>
                <c:pt idx="6039">
                  <c:v>533.94833979203702</c:v>
                </c:pt>
                <c:pt idx="6040">
                  <c:v>533.93344220718996</c:v>
                </c:pt>
                <c:pt idx="6041">
                  <c:v>533.91210053953398</c:v>
                </c:pt>
                <c:pt idx="6042">
                  <c:v>533.90882971144094</c:v>
                </c:pt>
                <c:pt idx="6043">
                  <c:v>533.89811054390395</c:v>
                </c:pt>
                <c:pt idx="6044">
                  <c:v>533.88219973754497</c:v>
                </c:pt>
                <c:pt idx="6045">
                  <c:v>533.86697402218999</c:v>
                </c:pt>
                <c:pt idx="6046">
                  <c:v>533.85600913092503</c:v>
                </c:pt>
                <c:pt idx="6047">
                  <c:v>533.85048751862701</c:v>
                </c:pt>
                <c:pt idx="6048">
                  <c:v>533.80755419296895</c:v>
                </c:pt>
                <c:pt idx="6049">
                  <c:v>533.69806467026604</c:v>
                </c:pt>
                <c:pt idx="6050">
                  <c:v>533.69509566346403</c:v>
                </c:pt>
                <c:pt idx="6051">
                  <c:v>533.67788053131198</c:v>
                </c:pt>
                <c:pt idx="6052">
                  <c:v>533.67063261342105</c:v>
                </c:pt>
                <c:pt idx="6053">
                  <c:v>533.66992420277995</c:v>
                </c:pt>
                <c:pt idx="6054">
                  <c:v>533.66649330638802</c:v>
                </c:pt>
                <c:pt idx="6055">
                  <c:v>533.64675817244495</c:v>
                </c:pt>
                <c:pt idx="6056">
                  <c:v>533.60262565653295</c:v>
                </c:pt>
                <c:pt idx="6057">
                  <c:v>533.58941710239105</c:v>
                </c:pt>
                <c:pt idx="6058">
                  <c:v>533.57152318676299</c:v>
                </c:pt>
                <c:pt idx="6059">
                  <c:v>533.57085800373204</c:v>
                </c:pt>
                <c:pt idx="6060">
                  <c:v>533.51629156045396</c:v>
                </c:pt>
                <c:pt idx="6061">
                  <c:v>533.51244867145795</c:v>
                </c:pt>
                <c:pt idx="6062">
                  <c:v>533.50322537045599</c:v>
                </c:pt>
                <c:pt idx="6063">
                  <c:v>533.50088174696896</c:v>
                </c:pt>
                <c:pt idx="6064">
                  <c:v>533.453861289428</c:v>
                </c:pt>
                <c:pt idx="6065">
                  <c:v>533.44298110352202</c:v>
                </c:pt>
                <c:pt idx="6066">
                  <c:v>533.42437570700599</c:v>
                </c:pt>
                <c:pt idx="6067">
                  <c:v>533.419683661009</c:v>
                </c:pt>
                <c:pt idx="6068">
                  <c:v>533.40951139908998</c:v>
                </c:pt>
                <c:pt idx="6069">
                  <c:v>533.40735801622202</c:v>
                </c:pt>
                <c:pt idx="6070">
                  <c:v>533.40499888858699</c:v>
                </c:pt>
                <c:pt idx="6071">
                  <c:v>533.38391737545101</c:v>
                </c:pt>
                <c:pt idx="6072">
                  <c:v>533.35943806634805</c:v>
                </c:pt>
                <c:pt idx="6073">
                  <c:v>533.35636776780302</c:v>
                </c:pt>
                <c:pt idx="6074">
                  <c:v>533.32237926120399</c:v>
                </c:pt>
                <c:pt idx="6075">
                  <c:v>533.29902077825705</c:v>
                </c:pt>
                <c:pt idx="6076">
                  <c:v>533.27180323481105</c:v>
                </c:pt>
                <c:pt idx="6077">
                  <c:v>533.25305918023196</c:v>
                </c:pt>
                <c:pt idx="6078">
                  <c:v>533.23507371593598</c:v>
                </c:pt>
                <c:pt idx="6079">
                  <c:v>533.21830844721296</c:v>
                </c:pt>
                <c:pt idx="6080">
                  <c:v>533.21046719922902</c:v>
                </c:pt>
                <c:pt idx="6081">
                  <c:v>533.20723353019605</c:v>
                </c:pt>
                <c:pt idx="6082">
                  <c:v>533.20627059967296</c:v>
                </c:pt>
                <c:pt idx="6083">
                  <c:v>533.20455592263704</c:v>
                </c:pt>
                <c:pt idx="6084">
                  <c:v>533.15754995162604</c:v>
                </c:pt>
                <c:pt idx="6085">
                  <c:v>533.11072839544795</c:v>
                </c:pt>
                <c:pt idx="6086">
                  <c:v>533.10927626356602</c:v>
                </c:pt>
                <c:pt idx="6087">
                  <c:v>533.10706167540502</c:v>
                </c:pt>
                <c:pt idx="6088">
                  <c:v>533.03162654268397</c:v>
                </c:pt>
                <c:pt idx="6089">
                  <c:v>532.99360294392602</c:v>
                </c:pt>
                <c:pt idx="6090">
                  <c:v>532.97487178158497</c:v>
                </c:pt>
                <c:pt idx="6091">
                  <c:v>532.97438453612199</c:v>
                </c:pt>
                <c:pt idx="6092">
                  <c:v>532.96817307760205</c:v>
                </c:pt>
                <c:pt idx="6093">
                  <c:v>532.95804878325896</c:v>
                </c:pt>
                <c:pt idx="6094">
                  <c:v>532.95142182679899</c:v>
                </c:pt>
                <c:pt idx="6095">
                  <c:v>532.91821769133799</c:v>
                </c:pt>
                <c:pt idx="6096">
                  <c:v>532.90212331854298</c:v>
                </c:pt>
                <c:pt idx="6097">
                  <c:v>532.89282301205003</c:v>
                </c:pt>
                <c:pt idx="6098">
                  <c:v>532.88887106496202</c:v>
                </c:pt>
                <c:pt idx="6099">
                  <c:v>532.88857561243003</c:v>
                </c:pt>
                <c:pt idx="6100">
                  <c:v>532.86685599945895</c:v>
                </c:pt>
                <c:pt idx="6101">
                  <c:v>532.86473083169597</c:v>
                </c:pt>
                <c:pt idx="6102">
                  <c:v>532.83799272631495</c:v>
                </c:pt>
                <c:pt idx="6103">
                  <c:v>532.82267745052195</c:v>
                </c:pt>
                <c:pt idx="6104">
                  <c:v>532.80073257420497</c:v>
                </c:pt>
                <c:pt idx="6105">
                  <c:v>532.78569086830896</c:v>
                </c:pt>
                <c:pt idx="6106">
                  <c:v>532.78356349443902</c:v>
                </c:pt>
                <c:pt idx="6107">
                  <c:v>532.78309307628695</c:v>
                </c:pt>
                <c:pt idx="6108">
                  <c:v>532.78153427189898</c:v>
                </c:pt>
                <c:pt idx="6109">
                  <c:v>532.77456357097003</c:v>
                </c:pt>
                <c:pt idx="6110">
                  <c:v>532.76672208613695</c:v>
                </c:pt>
                <c:pt idx="6111">
                  <c:v>532.76126141323903</c:v>
                </c:pt>
                <c:pt idx="6112">
                  <c:v>532.75910248929699</c:v>
                </c:pt>
                <c:pt idx="6113">
                  <c:v>532.74251786181605</c:v>
                </c:pt>
                <c:pt idx="6114">
                  <c:v>532.71091584964199</c:v>
                </c:pt>
                <c:pt idx="6115">
                  <c:v>532.68554476193799</c:v>
                </c:pt>
                <c:pt idx="6116">
                  <c:v>532.635965514389</c:v>
                </c:pt>
                <c:pt idx="6117">
                  <c:v>532.63096068777304</c:v>
                </c:pt>
                <c:pt idx="6118">
                  <c:v>532.62844205049601</c:v>
                </c:pt>
                <c:pt idx="6119">
                  <c:v>532.60815301973798</c:v>
                </c:pt>
                <c:pt idx="6120">
                  <c:v>532.57254932413105</c:v>
                </c:pt>
                <c:pt idx="6121">
                  <c:v>532.56837212595303</c:v>
                </c:pt>
                <c:pt idx="6122">
                  <c:v>532.559681282263</c:v>
                </c:pt>
                <c:pt idx="6123">
                  <c:v>532.536812718894</c:v>
                </c:pt>
                <c:pt idx="6124">
                  <c:v>532.52732483136106</c:v>
                </c:pt>
                <c:pt idx="6125">
                  <c:v>532.50480729736796</c:v>
                </c:pt>
                <c:pt idx="6126">
                  <c:v>532.50399890610095</c:v>
                </c:pt>
                <c:pt idx="6127">
                  <c:v>532.49900137935697</c:v>
                </c:pt>
                <c:pt idx="6128">
                  <c:v>532.46478917516197</c:v>
                </c:pt>
                <c:pt idx="6129">
                  <c:v>532.45588905338695</c:v>
                </c:pt>
                <c:pt idx="6130">
                  <c:v>532.45541050848101</c:v>
                </c:pt>
                <c:pt idx="6131">
                  <c:v>532.42199422143096</c:v>
                </c:pt>
                <c:pt idx="6132">
                  <c:v>532.41072046460795</c:v>
                </c:pt>
                <c:pt idx="6133">
                  <c:v>532.38259925150601</c:v>
                </c:pt>
                <c:pt idx="6134">
                  <c:v>532.37626438937195</c:v>
                </c:pt>
                <c:pt idx="6135">
                  <c:v>532.36027795239602</c:v>
                </c:pt>
                <c:pt idx="6136">
                  <c:v>532.34421173715305</c:v>
                </c:pt>
                <c:pt idx="6137">
                  <c:v>532.31115250408197</c:v>
                </c:pt>
                <c:pt idx="6138">
                  <c:v>532.30772487480499</c:v>
                </c:pt>
                <c:pt idx="6139">
                  <c:v>532.29585189613294</c:v>
                </c:pt>
                <c:pt idx="6140">
                  <c:v>532.28341029682997</c:v>
                </c:pt>
                <c:pt idx="6141">
                  <c:v>532.27002697977105</c:v>
                </c:pt>
                <c:pt idx="6142">
                  <c:v>532.25642467442901</c:v>
                </c:pt>
                <c:pt idx="6143">
                  <c:v>532.24808169186497</c:v>
                </c:pt>
                <c:pt idx="6144">
                  <c:v>532.24417495134196</c:v>
                </c:pt>
                <c:pt idx="6145">
                  <c:v>532.21777867352603</c:v>
                </c:pt>
                <c:pt idx="6146">
                  <c:v>532.19323328614405</c:v>
                </c:pt>
                <c:pt idx="6147">
                  <c:v>532.19032270223295</c:v>
                </c:pt>
                <c:pt idx="6148">
                  <c:v>532.12890881189696</c:v>
                </c:pt>
                <c:pt idx="6149">
                  <c:v>532.12057031586596</c:v>
                </c:pt>
                <c:pt idx="6150">
                  <c:v>532.09897649751201</c:v>
                </c:pt>
                <c:pt idx="6151">
                  <c:v>532.09199546366403</c:v>
                </c:pt>
                <c:pt idx="6152">
                  <c:v>532.07085281616605</c:v>
                </c:pt>
                <c:pt idx="6153">
                  <c:v>532.05926717654404</c:v>
                </c:pt>
                <c:pt idx="6154">
                  <c:v>532.02182551302201</c:v>
                </c:pt>
                <c:pt idx="6155">
                  <c:v>532.01663350485796</c:v>
                </c:pt>
                <c:pt idx="6156">
                  <c:v>532.01201011888395</c:v>
                </c:pt>
                <c:pt idx="6157">
                  <c:v>531.99068723548203</c:v>
                </c:pt>
                <c:pt idx="6158">
                  <c:v>531.98214010240497</c:v>
                </c:pt>
                <c:pt idx="6159">
                  <c:v>531.96369781970805</c:v>
                </c:pt>
                <c:pt idx="6160">
                  <c:v>531.96295306481204</c:v>
                </c:pt>
                <c:pt idx="6161">
                  <c:v>531.94755596643404</c:v>
                </c:pt>
                <c:pt idx="6162">
                  <c:v>531.92543767797395</c:v>
                </c:pt>
                <c:pt idx="6163">
                  <c:v>531.87911102554403</c:v>
                </c:pt>
                <c:pt idx="6164">
                  <c:v>531.86706186541699</c:v>
                </c:pt>
                <c:pt idx="6165">
                  <c:v>531.86047483732102</c:v>
                </c:pt>
                <c:pt idx="6166">
                  <c:v>531.85331845976202</c:v>
                </c:pt>
                <c:pt idx="6167">
                  <c:v>531.83374915213801</c:v>
                </c:pt>
                <c:pt idx="6168">
                  <c:v>531.832277478322</c:v>
                </c:pt>
                <c:pt idx="6169">
                  <c:v>531.81362903740296</c:v>
                </c:pt>
                <c:pt idx="6170">
                  <c:v>531.79595009564798</c:v>
                </c:pt>
                <c:pt idx="6171">
                  <c:v>531.79093755884503</c:v>
                </c:pt>
                <c:pt idx="6172">
                  <c:v>531.77145372821599</c:v>
                </c:pt>
                <c:pt idx="6173">
                  <c:v>531.75489410427099</c:v>
                </c:pt>
                <c:pt idx="6174">
                  <c:v>531.72510275118395</c:v>
                </c:pt>
                <c:pt idx="6175">
                  <c:v>531.71862881581603</c:v>
                </c:pt>
                <c:pt idx="6176">
                  <c:v>531.68251744297299</c:v>
                </c:pt>
                <c:pt idx="6177">
                  <c:v>531.66262863799102</c:v>
                </c:pt>
                <c:pt idx="6178">
                  <c:v>531.64048555373404</c:v>
                </c:pt>
                <c:pt idx="6179">
                  <c:v>531.63949780774499</c:v>
                </c:pt>
                <c:pt idx="6180">
                  <c:v>531.62135385184195</c:v>
                </c:pt>
                <c:pt idx="6181">
                  <c:v>531.59406104989705</c:v>
                </c:pt>
                <c:pt idx="6182">
                  <c:v>531.57350733921203</c:v>
                </c:pt>
                <c:pt idx="6183">
                  <c:v>531.51893524752097</c:v>
                </c:pt>
                <c:pt idx="6184">
                  <c:v>531.516680069431</c:v>
                </c:pt>
                <c:pt idx="6185">
                  <c:v>531.51442614113603</c:v>
                </c:pt>
                <c:pt idx="6186">
                  <c:v>531.48654961085299</c:v>
                </c:pt>
                <c:pt idx="6187">
                  <c:v>531.48641501286795</c:v>
                </c:pt>
                <c:pt idx="6188">
                  <c:v>531.47216423372595</c:v>
                </c:pt>
                <c:pt idx="6189">
                  <c:v>531.45683563652005</c:v>
                </c:pt>
                <c:pt idx="6190">
                  <c:v>531.45546719828701</c:v>
                </c:pt>
                <c:pt idx="6191">
                  <c:v>531.45094805836402</c:v>
                </c:pt>
                <c:pt idx="6192">
                  <c:v>531.41694284926803</c:v>
                </c:pt>
                <c:pt idx="6193">
                  <c:v>531.416123138388</c:v>
                </c:pt>
                <c:pt idx="6194">
                  <c:v>531.40866308224599</c:v>
                </c:pt>
                <c:pt idx="6195">
                  <c:v>531.40810228747</c:v>
                </c:pt>
                <c:pt idx="6196">
                  <c:v>531.38594241615499</c:v>
                </c:pt>
                <c:pt idx="6197">
                  <c:v>531.37992892865304</c:v>
                </c:pt>
                <c:pt idx="6198">
                  <c:v>531.35038819674901</c:v>
                </c:pt>
                <c:pt idx="6199">
                  <c:v>531.34132330760099</c:v>
                </c:pt>
                <c:pt idx="6200">
                  <c:v>531.32678446928605</c:v>
                </c:pt>
                <c:pt idx="6201">
                  <c:v>531.31720888842199</c:v>
                </c:pt>
                <c:pt idx="6202">
                  <c:v>531.30409584267602</c:v>
                </c:pt>
                <c:pt idx="6203">
                  <c:v>531.29652653507299</c:v>
                </c:pt>
                <c:pt idx="6204">
                  <c:v>531.28154058473001</c:v>
                </c:pt>
                <c:pt idx="6205">
                  <c:v>531.26197498891895</c:v>
                </c:pt>
                <c:pt idx="6206">
                  <c:v>531.24243637692996</c:v>
                </c:pt>
                <c:pt idx="6207">
                  <c:v>531.19996611422903</c:v>
                </c:pt>
                <c:pt idx="6208">
                  <c:v>531.19969448216295</c:v>
                </c:pt>
                <c:pt idx="6209">
                  <c:v>531.19572874458902</c:v>
                </c:pt>
                <c:pt idx="6210">
                  <c:v>531.18483992363997</c:v>
                </c:pt>
                <c:pt idx="6211">
                  <c:v>531.17186212677495</c:v>
                </c:pt>
                <c:pt idx="6212">
                  <c:v>531.16974769344802</c:v>
                </c:pt>
                <c:pt idx="6213">
                  <c:v>531.15612148714297</c:v>
                </c:pt>
                <c:pt idx="6214">
                  <c:v>531.143402383987</c:v>
                </c:pt>
                <c:pt idx="6215">
                  <c:v>531.10259208106595</c:v>
                </c:pt>
                <c:pt idx="6216">
                  <c:v>531.06653131655798</c:v>
                </c:pt>
                <c:pt idx="6217">
                  <c:v>531.04528517075505</c:v>
                </c:pt>
                <c:pt idx="6218">
                  <c:v>531.029751038526</c:v>
                </c:pt>
                <c:pt idx="6219">
                  <c:v>531.02316161102499</c:v>
                </c:pt>
                <c:pt idx="6220">
                  <c:v>531.01658132138095</c:v>
                </c:pt>
                <c:pt idx="6221">
                  <c:v>531.01529255628702</c:v>
                </c:pt>
                <c:pt idx="6222">
                  <c:v>531.01523366177003</c:v>
                </c:pt>
                <c:pt idx="6223">
                  <c:v>531.01209814704998</c:v>
                </c:pt>
                <c:pt idx="6224">
                  <c:v>531.00810658346802</c:v>
                </c:pt>
                <c:pt idx="6225">
                  <c:v>530.98346557715195</c:v>
                </c:pt>
                <c:pt idx="6226">
                  <c:v>530.97303329609099</c:v>
                </c:pt>
                <c:pt idx="6227">
                  <c:v>530.95290088626496</c:v>
                </c:pt>
                <c:pt idx="6228">
                  <c:v>530.92991333945702</c:v>
                </c:pt>
                <c:pt idx="6229">
                  <c:v>530.92512094706206</c:v>
                </c:pt>
                <c:pt idx="6230">
                  <c:v>530.91730264893795</c:v>
                </c:pt>
                <c:pt idx="6231">
                  <c:v>530.91593410555902</c:v>
                </c:pt>
                <c:pt idx="6232">
                  <c:v>530.89900941968097</c:v>
                </c:pt>
                <c:pt idx="6233">
                  <c:v>530.87781877392695</c:v>
                </c:pt>
                <c:pt idx="6234">
                  <c:v>530.83003672364498</c:v>
                </c:pt>
                <c:pt idx="6235">
                  <c:v>530.82989422291405</c:v>
                </c:pt>
                <c:pt idx="6236">
                  <c:v>530.81825624860005</c:v>
                </c:pt>
                <c:pt idx="6237">
                  <c:v>530.79847231219401</c:v>
                </c:pt>
                <c:pt idx="6238">
                  <c:v>530.73461410382004</c:v>
                </c:pt>
                <c:pt idx="6239">
                  <c:v>530.72503655338699</c:v>
                </c:pt>
                <c:pt idx="6240">
                  <c:v>530.70040060206702</c:v>
                </c:pt>
                <c:pt idx="6241">
                  <c:v>530.69741534976902</c:v>
                </c:pt>
                <c:pt idx="6242">
                  <c:v>530.68186608055601</c:v>
                </c:pt>
                <c:pt idx="6243">
                  <c:v>530.66013622050605</c:v>
                </c:pt>
                <c:pt idx="6244">
                  <c:v>530.64971922576206</c:v>
                </c:pt>
                <c:pt idx="6245">
                  <c:v>530.63377689455206</c:v>
                </c:pt>
                <c:pt idx="6246">
                  <c:v>530.57407067678105</c:v>
                </c:pt>
                <c:pt idx="6247">
                  <c:v>530.56153765406395</c:v>
                </c:pt>
                <c:pt idx="6248">
                  <c:v>530.54000794943602</c:v>
                </c:pt>
                <c:pt idx="6249">
                  <c:v>530.52984550481801</c:v>
                </c:pt>
                <c:pt idx="6250">
                  <c:v>530.50313831180597</c:v>
                </c:pt>
                <c:pt idx="6251">
                  <c:v>530.47391176608403</c:v>
                </c:pt>
                <c:pt idx="6252">
                  <c:v>530.47095433439802</c:v>
                </c:pt>
                <c:pt idx="6253">
                  <c:v>530.43317792169398</c:v>
                </c:pt>
                <c:pt idx="6254">
                  <c:v>530.42939397953705</c:v>
                </c:pt>
                <c:pt idx="6255">
                  <c:v>530.41769810113101</c:v>
                </c:pt>
                <c:pt idx="6256">
                  <c:v>530.40936085637804</c:v>
                </c:pt>
                <c:pt idx="6257">
                  <c:v>530.40053123227494</c:v>
                </c:pt>
                <c:pt idx="6258">
                  <c:v>530.37603478789197</c:v>
                </c:pt>
                <c:pt idx="6259">
                  <c:v>530.366518102182</c:v>
                </c:pt>
                <c:pt idx="6260">
                  <c:v>530.34737464339605</c:v>
                </c:pt>
                <c:pt idx="6261">
                  <c:v>530.287223356597</c:v>
                </c:pt>
                <c:pt idx="6262">
                  <c:v>530.26309201904496</c:v>
                </c:pt>
                <c:pt idx="6263">
                  <c:v>530.26286832865298</c:v>
                </c:pt>
                <c:pt idx="6264">
                  <c:v>530.26130041514</c:v>
                </c:pt>
                <c:pt idx="6265">
                  <c:v>530.20037310828002</c:v>
                </c:pt>
                <c:pt idx="6266">
                  <c:v>530.19479095882502</c:v>
                </c:pt>
                <c:pt idx="6267">
                  <c:v>530.17378359303905</c:v>
                </c:pt>
                <c:pt idx="6268">
                  <c:v>530.17212068946003</c:v>
                </c:pt>
                <c:pt idx="6269">
                  <c:v>530.17139348011199</c:v>
                </c:pt>
                <c:pt idx="6270">
                  <c:v>530.15851062658396</c:v>
                </c:pt>
                <c:pt idx="6271">
                  <c:v>530.13693015743695</c:v>
                </c:pt>
                <c:pt idx="6272">
                  <c:v>530.126936857121</c:v>
                </c:pt>
                <c:pt idx="6273">
                  <c:v>530.12648179276198</c:v>
                </c:pt>
                <c:pt idx="6274">
                  <c:v>530.11375881580898</c:v>
                </c:pt>
                <c:pt idx="6275">
                  <c:v>530.07955598070305</c:v>
                </c:pt>
                <c:pt idx="6276">
                  <c:v>530.07643180635796</c:v>
                </c:pt>
                <c:pt idx="6277">
                  <c:v>530.074597758609</c:v>
                </c:pt>
                <c:pt idx="6278">
                  <c:v>530.01926887175205</c:v>
                </c:pt>
                <c:pt idx="6279">
                  <c:v>529.99502312728202</c:v>
                </c:pt>
                <c:pt idx="6280">
                  <c:v>529.98167393972005</c:v>
                </c:pt>
                <c:pt idx="6281">
                  <c:v>529.96806028255605</c:v>
                </c:pt>
                <c:pt idx="6282">
                  <c:v>529.95848141761905</c:v>
                </c:pt>
                <c:pt idx="6283">
                  <c:v>529.95584560096995</c:v>
                </c:pt>
                <c:pt idx="6284">
                  <c:v>529.89212902758197</c:v>
                </c:pt>
                <c:pt idx="6285">
                  <c:v>529.88287862370203</c:v>
                </c:pt>
                <c:pt idx="6286">
                  <c:v>529.86091397088796</c:v>
                </c:pt>
                <c:pt idx="6287">
                  <c:v>529.85483588043599</c:v>
                </c:pt>
                <c:pt idx="6288">
                  <c:v>529.83780037947395</c:v>
                </c:pt>
                <c:pt idx="6289">
                  <c:v>529.82361521273594</c:v>
                </c:pt>
                <c:pt idx="6290">
                  <c:v>529.81153782237698</c:v>
                </c:pt>
                <c:pt idx="6291">
                  <c:v>529.77609601046595</c:v>
                </c:pt>
                <c:pt idx="6292">
                  <c:v>529.76688443472005</c:v>
                </c:pt>
                <c:pt idx="6293">
                  <c:v>529.75086964064201</c:v>
                </c:pt>
                <c:pt idx="6294">
                  <c:v>529.73941126912996</c:v>
                </c:pt>
                <c:pt idx="6295">
                  <c:v>529.73159916688701</c:v>
                </c:pt>
                <c:pt idx="6296">
                  <c:v>529.72899523445301</c:v>
                </c:pt>
                <c:pt idx="6297">
                  <c:v>529.726236242401</c:v>
                </c:pt>
                <c:pt idx="6298">
                  <c:v>529.72249948419199</c:v>
                </c:pt>
                <c:pt idx="6299">
                  <c:v>529.71009775319203</c:v>
                </c:pt>
                <c:pt idx="6300">
                  <c:v>529.70587934643197</c:v>
                </c:pt>
                <c:pt idx="6301">
                  <c:v>529.70067901179198</c:v>
                </c:pt>
                <c:pt idx="6302">
                  <c:v>529.69990698465904</c:v>
                </c:pt>
                <c:pt idx="6303">
                  <c:v>529.68699464221504</c:v>
                </c:pt>
                <c:pt idx="6304">
                  <c:v>529.67848986537399</c:v>
                </c:pt>
                <c:pt idx="6305">
                  <c:v>529.67037375480504</c:v>
                </c:pt>
                <c:pt idx="6306">
                  <c:v>529.63937288804402</c:v>
                </c:pt>
                <c:pt idx="6307">
                  <c:v>529.61458926121702</c:v>
                </c:pt>
                <c:pt idx="6308">
                  <c:v>529.60868384836999</c:v>
                </c:pt>
                <c:pt idx="6309">
                  <c:v>529.58643731004099</c:v>
                </c:pt>
                <c:pt idx="6310">
                  <c:v>529.58198308323006</c:v>
                </c:pt>
                <c:pt idx="6311">
                  <c:v>529.56539386926204</c:v>
                </c:pt>
                <c:pt idx="6312">
                  <c:v>529.53911668211799</c:v>
                </c:pt>
                <c:pt idx="6313">
                  <c:v>529.52253841590698</c:v>
                </c:pt>
                <c:pt idx="6314">
                  <c:v>529.51165280462999</c:v>
                </c:pt>
                <c:pt idx="6315">
                  <c:v>529.50041307600497</c:v>
                </c:pt>
                <c:pt idx="6316">
                  <c:v>529.481443492582</c:v>
                </c:pt>
                <c:pt idx="6317">
                  <c:v>529.47378200427102</c:v>
                </c:pt>
                <c:pt idx="6318">
                  <c:v>529.46401053836098</c:v>
                </c:pt>
                <c:pt idx="6319">
                  <c:v>529.45845865669696</c:v>
                </c:pt>
                <c:pt idx="6320">
                  <c:v>529.416933929675</c:v>
                </c:pt>
                <c:pt idx="6321">
                  <c:v>529.41346084970201</c:v>
                </c:pt>
                <c:pt idx="6322">
                  <c:v>529.40056349863005</c:v>
                </c:pt>
                <c:pt idx="6323">
                  <c:v>529.36317025927701</c:v>
                </c:pt>
                <c:pt idx="6324">
                  <c:v>529.34119363003697</c:v>
                </c:pt>
                <c:pt idx="6325">
                  <c:v>529.33214752449703</c:v>
                </c:pt>
                <c:pt idx="6326">
                  <c:v>529.30878497442302</c:v>
                </c:pt>
                <c:pt idx="6327">
                  <c:v>529.28580175003196</c:v>
                </c:pt>
                <c:pt idx="6328">
                  <c:v>529.253858307565</c:v>
                </c:pt>
                <c:pt idx="6329">
                  <c:v>529.25359748456106</c:v>
                </c:pt>
                <c:pt idx="6330">
                  <c:v>529.25066164638702</c:v>
                </c:pt>
                <c:pt idx="6331">
                  <c:v>529.24389604470105</c:v>
                </c:pt>
                <c:pt idx="6332">
                  <c:v>529.23569817831799</c:v>
                </c:pt>
                <c:pt idx="6333">
                  <c:v>529.217183784805</c:v>
                </c:pt>
                <c:pt idx="6334">
                  <c:v>529.14647052078601</c:v>
                </c:pt>
                <c:pt idx="6335">
                  <c:v>529.13871978047496</c:v>
                </c:pt>
                <c:pt idx="6336">
                  <c:v>529.10490681136196</c:v>
                </c:pt>
                <c:pt idx="6337">
                  <c:v>529.10259550156695</c:v>
                </c:pt>
                <c:pt idx="6338">
                  <c:v>529.09305334418502</c:v>
                </c:pt>
                <c:pt idx="6339">
                  <c:v>529.08133037519895</c:v>
                </c:pt>
                <c:pt idx="6340">
                  <c:v>529.058922020046</c:v>
                </c:pt>
                <c:pt idx="6341">
                  <c:v>529.04310235856303</c:v>
                </c:pt>
                <c:pt idx="6342">
                  <c:v>529.03455645413396</c:v>
                </c:pt>
                <c:pt idx="6343">
                  <c:v>529.03210118255799</c:v>
                </c:pt>
                <c:pt idx="6344">
                  <c:v>529.03181132300199</c:v>
                </c:pt>
                <c:pt idx="6345">
                  <c:v>529.02498545286403</c:v>
                </c:pt>
                <c:pt idx="6346">
                  <c:v>529.01740720698103</c:v>
                </c:pt>
                <c:pt idx="6347">
                  <c:v>529.00642576093196</c:v>
                </c:pt>
                <c:pt idx="6348">
                  <c:v>529.00059952155198</c:v>
                </c:pt>
                <c:pt idx="6349">
                  <c:v>528.99893016154499</c:v>
                </c:pt>
                <c:pt idx="6350">
                  <c:v>528.99723869436002</c:v>
                </c:pt>
                <c:pt idx="6351">
                  <c:v>528.99289586033206</c:v>
                </c:pt>
                <c:pt idx="6352">
                  <c:v>528.96859329588801</c:v>
                </c:pt>
                <c:pt idx="6353">
                  <c:v>528.96000749803795</c:v>
                </c:pt>
                <c:pt idx="6354">
                  <c:v>528.93351049645696</c:v>
                </c:pt>
                <c:pt idx="6355">
                  <c:v>528.92129392873301</c:v>
                </c:pt>
                <c:pt idx="6356">
                  <c:v>528.87666706712696</c:v>
                </c:pt>
                <c:pt idx="6357">
                  <c:v>528.85592904354496</c:v>
                </c:pt>
                <c:pt idx="6358">
                  <c:v>528.843748082704</c:v>
                </c:pt>
                <c:pt idx="6359">
                  <c:v>528.81223033103799</c:v>
                </c:pt>
                <c:pt idx="6360">
                  <c:v>528.80519656543504</c:v>
                </c:pt>
                <c:pt idx="6361">
                  <c:v>528.76386509110705</c:v>
                </c:pt>
                <c:pt idx="6362">
                  <c:v>528.76323019763095</c:v>
                </c:pt>
                <c:pt idx="6363">
                  <c:v>528.75823224820101</c:v>
                </c:pt>
                <c:pt idx="6364">
                  <c:v>528.75086573928002</c:v>
                </c:pt>
                <c:pt idx="6365">
                  <c:v>528.74514167791995</c:v>
                </c:pt>
                <c:pt idx="6366">
                  <c:v>528.72557655272794</c:v>
                </c:pt>
                <c:pt idx="6367">
                  <c:v>528.72445189530004</c:v>
                </c:pt>
                <c:pt idx="6368">
                  <c:v>528.721389269729</c:v>
                </c:pt>
                <c:pt idx="6369">
                  <c:v>528.71333349120698</c:v>
                </c:pt>
                <c:pt idx="6370">
                  <c:v>528.70654700900798</c:v>
                </c:pt>
                <c:pt idx="6371">
                  <c:v>528.69983127847399</c:v>
                </c:pt>
                <c:pt idx="6372">
                  <c:v>528.68903675369199</c:v>
                </c:pt>
                <c:pt idx="6373">
                  <c:v>528.68890423285802</c:v>
                </c:pt>
                <c:pt idx="6374">
                  <c:v>528.68504178890896</c:v>
                </c:pt>
                <c:pt idx="6375">
                  <c:v>528.68032814688502</c:v>
                </c:pt>
                <c:pt idx="6376">
                  <c:v>528.67199296478896</c:v>
                </c:pt>
                <c:pt idx="6377">
                  <c:v>528.66417416541799</c:v>
                </c:pt>
                <c:pt idx="6378">
                  <c:v>528.64616801377701</c:v>
                </c:pt>
                <c:pt idx="6379">
                  <c:v>528.64320034919297</c:v>
                </c:pt>
                <c:pt idx="6380">
                  <c:v>528.63301161667198</c:v>
                </c:pt>
                <c:pt idx="6381">
                  <c:v>528.63127490652005</c:v>
                </c:pt>
                <c:pt idx="6382">
                  <c:v>528.59257085679701</c:v>
                </c:pt>
                <c:pt idx="6383">
                  <c:v>528.59206913311198</c:v>
                </c:pt>
                <c:pt idx="6384">
                  <c:v>528.582752813051</c:v>
                </c:pt>
                <c:pt idx="6385">
                  <c:v>528.55855615309099</c:v>
                </c:pt>
                <c:pt idx="6386">
                  <c:v>528.53873993594698</c:v>
                </c:pt>
                <c:pt idx="6387">
                  <c:v>528.52588100267099</c:v>
                </c:pt>
                <c:pt idx="6388">
                  <c:v>528.52493919926803</c:v>
                </c:pt>
                <c:pt idx="6389">
                  <c:v>528.519952898268</c:v>
                </c:pt>
                <c:pt idx="6390">
                  <c:v>528.48552882225601</c:v>
                </c:pt>
                <c:pt idx="6391">
                  <c:v>528.46819011790899</c:v>
                </c:pt>
                <c:pt idx="6392">
                  <c:v>528.46711918814799</c:v>
                </c:pt>
                <c:pt idx="6393">
                  <c:v>528.46186051967902</c:v>
                </c:pt>
                <c:pt idx="6394">
                  <c:v>528.44906655386205</c:v>
                </c:pt>
                <c:pt idx="6395">
                  <c:v>528.44356065798297</c:v>
                </c:pt>
                <c:pt idx="6396">
                  <c:v>528.43652066118295</c:v>
                </c:pt>
                <c:pt idx="6397">
                  <c:v>528.41587558325398</c:v>
                </c:pt>
                <c:pt idx="6398">
                  <c:v>528.41414586802603</c:v>
                </c:pt>
                <c:pt idx="6399">
                  <c:v>528.41006974748097</c:v>
                </c:pt>
                <c:pt idx="6400">
                  <c:v>528.35454524859597</c:v>
                </c:pt>
                <c:pt idx="6401">
                  <c:v>528.35451318270304</c:v>
                </c:pt>
                <c:pt idx="6402">
                  <c:v>528.33466149106903</c:v>
                </c:pt>
                <c:pt idx="6403">
                  <c:v>528.32770989543906</c:v>
                </c:pt>
                <c:pt idx="6404">
                  <c:v>528.31424243223603</c:v>
                </c:pt>
                <c:pt idx="6405">
                  <c:v>528.30170453439598</c:v>
                </c:pt>
                <c:pt idx="6406">
                  <c:v>528.29842683071502</c:v>
                </c:pt>
                <c:pt idx="6407">
                  <c:v>528.27222178303305</c:v>
                </c:pt>
                <c:pt idx="6408">
                  <c:v>528.25540290218305</c:v>
                </c:pt>
                <c:pt idx="6409">
                  <c:v>528.22964063353095</c:v>
                </c:pt>
                <c:pt idx="6410">
                  <c:v>528.18201767379105</c:v>
                </c:pt>
                <c:pt idx="6411">
                  <c:v>528.17809891778097</c:v>
                </c:pt>
                <c:pt idx="6412">
                  <c:v>528.17129535061304</c:v>
                </c:pt>
                <c:pt idx="6413">
                  <c:v>528.16067335895104</c:v>
                </c:pt>
                <c:pt idx="6414">
                  <c:v>528.15371467436398</c:v>
                </c:pt>
                <c:pt idx="6415">
                  <c:v>528.12455490154002</c:v>
                </c:pt>
                <c:pt idx="6416">
                  <c:v>528.11263783117295</c:v>
                </c:pt>
                <c:pt idx="6417">
                  <c:v>528.11132419187595</c:v>
                </c:pt>
                <c:pt idx="6418">
                  <c:v>528.10755743862603</c:v>
                </c:pt>
                <c:pt idx="6419">
                  <c:v>528.10691966521301</c:v>
                </c:pt>
                <c:pt idx="6420">
                  <c:v>528.08709582333495</c:v>
                </c:pt>
                <c:pt idx="6421">
                  <c:v>528.08263484860902</c:v>
                </c:pt>
                <c:pt idx="6422">
                  <c:v>528.07212972280502</c:v>
                </c:pt>
                <c:pt idx="6423">
                  <c:v>528.06314337317394</c:v>
                </c:pt>
                <c:pt idx="6424">
                  <c:v>528.04837009149401</c:v>
                </c:pt>
                <c:pt idx="6425">
                  <c:v>528.04536119434704</c:v>
                </c:pt>
                <c:pt idx="6426">
                  <c:v>528.02625056187799</c:v>
                </c:pt>
                <c:pt idx="6427">
                  <c:v>528.01911085611005</c:v>
                </c:pt>
                <c:pt idx="6428">
                  <c:v>528.01042618750898</c:v>
                </c:pt>
                <c:pt idx="6429">
                  <c:v>527.991311951223</c:v>
                </c:pt>
                <c:pt idx="6430">
                  <c:v>527.97445600856702</c:v>
                </c:pt>
                <c:pt idx="6431">
                  <c:v>527.97085251121598</c:v>
                </c:pt>
                <c:pt idx="6432">
                  <c:v>527.96960774550405</c:v>
                </c:pt>
                <c:pt idx="6433">
                  <c:v>527.96585283757804</c:v>
                </c:pt>
                <c:pt idx="6434">
                  <c:v>527.95203770865703</c:v>
                </c:pt>
                <c:pt idx="6435">
                  <c:v>527.93921734318303</c:v>
                </c:pt>
                <c:pt idx="6436">
                  <c:v>527.92798094783598</c:v>
                </c:pt>
                <c:pt idx="6437">
                  <c:v>527.92007269959799</c:v>
                </c:pt>
                <c:pt idx="6438">
                  <c:v>527.916909949515</c:v>
                </c:pt>
                <c:pt idx="6439">
                  <c:v>527.91663639108003</c:v>
                </c:pt>
                <c:pt idx="6440">
                  <c:v>527.91155385589798</c:v>
                </c:pt>
                <c:pt idx="6441">
                  <c:v>527.89857762422696</c:v>
                </c:pt>
                <c:pt idx="6442">
                  <c:v>527.88431541818397</c:v>
                </c:pt>
                <c:pt idx="6443">
                  <c:v>527.83284212735805</c:v>
                </c:pt>
                <c:pt idx="6444">
                  <c:v>527.817129031528</c:v>
                </c:pt>
                <c:pt idx="6445">
                  <c:v>527.79647234045103</c:v>
                </c:pt>
                <c:pt idx="6446">
                  <c:v>527.76605760535006</c:v>
                </c:pt>
                <c:pt idx="6447">
                  <c:v>527.75606905222196</c:v>
                </c:pt>
                <c:pt idx="6448">
                  <c:v>527.74437513548105</c:v>
                </c:pt>
                <c:pt idx="6449">
                  <c:v>527.73929882969003</c:v>
                </c:pt>
                <c:pt idx="6450">
                  <c:v>527.72134365572504</c:v>
                </c:pt>
                <c:pt idx="6451">
                  <c:v>527.72117022565396</c:v>
                </c:pt>
                <c:pt idx="6452">
                  <c:v>527.68290137785505</c:v>
                </c:pt>
                <c:pt idx="6453">
                  <c:v>527.67419773967003</c:v>
                </c:pt>
                <c:pt idx="6454">
                  <c:v>527.65112223276196</c:v>
                </c:pt>
                <c:pt idx="6455">
                  <c:v>527.64657634503703</c:v>
                </c:pt>
                <c:pt idx="6456">
                  <c:v>527.62740205782495</c:v>
                </c:pt>
                <c:pt idx="6457">
                  <c:v>527.62563154299005</c:v>
                </c:pt>
                <c:pt idx="6458">
                  <c:v>527.61780186312706</c:v>
                </c:pt>
                <c:pt idx="6459">
                  <c:v>527.55544195272296</c:v>
                </c:pt>
                <c:pt idx="6460">
                  <c:v>527.54865734185898</c:v>
                </c:pt>
                <c:pt idx="6461">
                  <c:v>527.54103537539299</c:v>
                </c:pt>
                <c:pt idx="6462">
                  <c:v>527.526784174211</c:v>
                </c:pt>
                <c:pt idx="6463">
                  <c:v>527.50854177187205</c:v>
                </c:pt>
                <c:pt idx="6464">
                  <c:v>527.49577824112498</c:v>
                </c:pt>
                <c:pt idx="6465">
                  <c:v>527.48312251815605</c:v>
                </c:pt>
                <c:pt idx="6466">
                  <c:v>527.46636967270604</c:v>
                </c:pt>
                <c:pt idx="6467">
                  <c:v>527.44841903491204</c:v>
                </c:pt>
                <c:pt idx="6468">
                  <c:v>527.44734493697695</c:v>
                </c:pt>
                <c:pt idx="6469">
                  <c:v>527.43644877402198</c:v>
                </c:pt>
                <c:pt idx="6470">
                  <c:v>527.41649195961998</c:v>
                </c:pt>
                <c:pt idx="6471">
                  <c:v>527.37364094979398</c:v>
                </c:pt>
                <c:pt idx="6472">
                  <c:v>527.34148652516603</c:v>
                </c:pt>
                <c:pt idx="6473">
                  <c:v>527.33816419722598</c:v>
                </c:pt>
                <c:pt idx="6474">
                  <c:v>527.33412155583005</c:v>
                </c:pt>
                <c:pt idx="6475">
                  <c:v>527.32282728685004</c:v>
                </c:pt>
                <c:pt idx="6476">
                  <c:v>527.313420679459</c:v>
                </c:pt>
                <c:pt idx="6477">
                  <c:v>527.29377768351605</c:v>
                </c:pt>
                <c:pt idx="6478">
                  <c:v>527.28408251718497</c:v>
                </c:pt>
                <c:pt idx="6479">
                  <c:v>527.27197669209795</c:v>
                </c:pt>
                <c:pt idx="6480">
                  <c:v>527.25198008380005</c:v>
                </c:pt>
                <c:pt idx="6481">
                  <c:v>527.22889384299503</c:v>
                </c:pt>
                <c:pt idx="6482">
                  <c:v>527.21083533476803</c:v>
                </c:pt>
                <c:pt idx="6483">
                  <c:v>527.20085416502195</c:v>
                </c:pt>
                <c:pt idx="6484">
                  <c:v>527.15076469374605</c:v>
                </c:pt>
                <c:pt idx="6485">
                  <c:v>527.13914287355703</c:v>
                </c:pt>
                <c:pt idx="6486">
                  <c:v>527.11986945503202</c:v>
                </c:pt>
                <c:pt idx="6487">
                  <c:v>527.10157450306997</c:v>
                </c:pt>
                <c:pt idx="6488">
                  <c:v>527.092090049131</c:v>
                </c:pt>
                <c:pt idx="6489">
                  <c:v>527.08451475329298</c:v>
                </c:pt>
                <c:pt idx="6490">
                  <c:v>527.08062121548699</c:v>
                </c:pt>
                <c:pt idx="6491">
                  <c:v>527.03740762690302</c:v>
                </c:pt>
                <c:pt idx="6492">
                  <c:v>527.01594664966001</c:v>
                </c:pt>
                <c:pt idx="6493">
                  <c:v>527.01471768481395</c:v>
                </c:pt>
                <c:pt idx="6494">
                  <c:v>527.01044261850097</c:v>
                </c:pt>
                <c:pt idx="6495">
                  <c:v>527.00616989358298</c:v>
                </c:pt>
                <c:pt idx="6496">
                  <c:v>527.003684057339</c:v>
                </c:pt>
                <c:pt idx="6497">
                  <c:v>526.96897845586</c:v>
                </c:pt>
                <c:pt idx="6498">
                  <c:v>526.96827990496399</c:v>
                </c:pt>
                <c:pt idx="6499">
                  <c:v>526.96698881508405</c:v>
                </c:pt>
                <c:pt idx="6500">
                  <c:v>526.96482858546301</c:v>
                </c:pt>
                <c:pt idx="6501">
                  <c:v>526.95626445257301</c:v>
                </c:pt>
                <c:pt idx="6502">
                  <c:v>526.91217590037104</c:v>
                </c:pt>
                <c:pt idx="6503">
                  <c:v>526.898272536896</c:v>
                </c:pt>
                <c:pt idx="6504">
                  <c:v>526.89044734991</c:v>
                </c:pt>
                <c:pt idx="6505">
                  <c:v>526.87978882761297</c:v>
                </c:pt>
                <c:pt idx="6506">
                  <c:v>526.87843186418797</c:v>
                </c:pt>
                <c:pt idx="6507">
                  <c:v>526.86524803997395</c:v>
                </c:pt>
                <c:pt idx="6508">
                  <c:v>526.83607844398796</c:v>
                </c:pt>
                <c:pt idx="6509">
                  <c:v>526.81002835514005</c:v>
                </c:pt>
                <c:pt idx="6510">
                  <c:v>526.79785518524898</c:v>
                </c:pt>
                <c:pt idx="6511">
                  <c:v>526.774431971529</c:v>
                </c:pt>
                <c:pt idx="6512">
                  <c:v>526.76859086774596</c:v>
                </c:pt>
                <c:pt idx="6513">
                  <c:v>526.74690865124205</c:v>
                </c:pt>
                <c:pt idx="6514">
                  <c:v>526.73565749418901</c:v>
                </c:pt>
                <c:pt idx="6515">
                  <c:v>526.72381652038496</c:v>
                </c:pt>
                <c:pt idx="6516">
                  <c:v>526.69422505549096</c:v>
                </c:pt>
                <c:pt idx="6517">
                  <c:v>526.68283874331303</c:v>
                </c:pt>
                <c:pt idx="6518">
                  <c:v>526.67619995576297</c:v>
                </c:pt>
                <c:pt idx="6519">
                  <c:v>526.67209901327396</c:v>
                </c:pt>
                <c:pt idx="6520">
                  <c:v>526.66161123055599</c:v>
                </c:pt>
                <c:pt idx="6521">
                  <c:v>526.658590317875</c:v>
                </c:pt>
                <c:pt idx="6522">
                  <c:v>526.57018567738703</c:v>
                </c:pt>
                <c:pt idx="6523">
                  <c:v>526.56765590693306</c:v>
                </c:pt>
                <c:pt idx="6524">
                  <c:v>526.54415366038995</c:v>
                </c:pt>
                <c:pt idx="6525">
                  <c:v>526.52733289681498</c:v>
                </c:pt>
                <c:pt idx="6526">
                  <c:v>526.52483949039095</c:v>
                </c:pt>
                <c:pt idx="6527">
                  <c:v>526.52179591568904</c:v>
                </c:pt>
                <c:pt idx="6528">
                  <c:v>526.513440589477</c:v>
                </c:pt>
                <c:pt idx="6529">
                  <c:v>526.49638745019695</c:v>
                </c:pt>
                <c:pt idx="6530">
                  <c:v>526.47353243932503</c:v>
                </c:pt>
                <c:pt idx="6531">
                  <c:v>526.46892829848503</c:v>
                </c:pt>
                <c:pt idx="6532">
                  <c:v>526.46143953301601</c:v>
                </c:pt>
                <c:pt idx="6533">
                  <c:v>526.45245614017801</c:v>
                </c:pt>
                <c:pt idx="6534">
                  <c:v>526.44011411009001</c:v>
                </c:pt>
                <c:pt idx="6535">
                  <c:v>526.42851452294894</c:v>
                </c:pt>
                <c:pt idx="6536">
                  <c:v>526.42765773758003</c:v>
                </c:pt>
                <c:pt idx="6537">
                  <c:v>526.41833753766798</c:v>
                </c:pt>
                <c:pt idx="6538">
                  <c:v>526.412762560994</c:v>
                </c:pt>
                <c:pt idx="6539">
                  <c:v>526.33290055133205</c:v>
                </c:pt>
                <c:pt idx="6540">
                  <c:v>526.330760080755</c:v>
                </c:pt>
                <c:pt idx="6541">
                  <c:v>526.31587653704401</c:v>
                </c:pt>
                <c:pt idx="6542">
                  <c:v>526.31058559982</c:v>
                </c:pt>
                <c:pt idx="6543">
                  <c:v>526.29148059209194</c:v>
                </c:pt>
                <c:pt idx="6544">
                  <c:v>526.27594706406705</c:v>
                </c:pt>
                <c:pt idx="6545">
                  <c:v>526.25625196861802</c:v>
                </c:pt>
                <c:pt idx="6546">
                  <c:v>526.25198408996698</c:v>
                </c:pt>
                <c:pt idx="6547">
                  <c:v>526.24461765221804</c:v>
                </c:pt>
                <c:pt idx="6548">
                  <c:v>526.22865310178304</c:v>
                </c:pt>
                <c:pt idx="6549">
                  <c:v>526.18663157293497</c:v>
                </c:pt>
                <c:pt idx="6550">
                  <c:v>526.17707589702104</c:v>
                </c:pt>
                <c:pt idx="6551">
                  <c:v>526.16162792669604</c:v>
                </c:pt>
                <c:pt idx="6552">
                  <c:v>526.15347382462005</c:v>
                </c:pt>
                <c:pt idx="6553">
                  <c:v>526.141033041127</c:v>
                </c:pt>
                <c:pt idx="6554">
                  <c:v>526.13743386174997</c:v>
                </c:pt>
                <c:pt idx="6555">
                  <c:v>526.11561495983597</c:v>
                </c:pt>
                <c:pt idx="6556">
                  <c:v>526.11360261571895</c:v>
                </c:pt>
                <c:pt idx="6557">
                  <c:v>526.08182813346696</c:v>
                </c:pt>
                <c:pt idx="6558">
                  <c:v>526.06822162453795</c:v>
                </c:pt>
                <c:pt idx="6559">
                  <c:v>526.05273428744295</c:v>
                </c:pt>
                <c:pt idx="6560">
                  <c:v>526.04782508964104</c:v>
                </c:pt>
                <c:pt idx="6561">
                  <c:v>526.03003972713304</c:v>
                </c:pt>
                <c:pt idx="6562">
                  <c:v>526.02379100322798</c:v>
                </c:pt>
                <c:pt idx="6563">
                  <c:v>526.01184151130894</c:v>
                </c:pt>
                <c:pt idx="6564">
                  <c:v>526.01094797105804</c:v>
                </c:pt>
                <c:pt idx="6565">
                  <c:v>525.98986662617301</c:v>
                </c:pt>
                <c:pt idx="6566">
                  <c:v>525.98435240289496</c:v>
                </c:pt>
                <c:pt idx="6567">
                  <c:v>525.94937197335605</c:v>
                </c:pt>
                <c:pt idx="6568">
                  <c:v>525.94499124316496</c:v>
                </c:pt>
                <c:pt idx="6569">
                  <c:v>525.93559347794599</c:v>
                </c:pt>
                <c:pt idx="6570">
                  <c:v>525.90222521972805</c:v>
                </c:pt>
                <c:pt idx="6571">
                  <c:v>525.89802717967495</c:v>
                </c:pt>
                <c:pt idx="6572">
                  <c:v>525.86099561970605</c:v>
                </c:pt>
                <c:pt idx="6573">
                  <c:v>525.84945241893797</c:v>
                </c:pt>
                <c:pt idx="6574">
                  <c:v>525.84859053404398</c:v>
                </c:pt>
                <c:pt idx="6575">
                  <c:v>525.83859954011905</c:v>
                </c:pt>
                <c:pt idx="6576">
                  <c:v>525.82341536081299</c:v>
                </c:pt>
                <c:pt idx="6577">
                  <c:v>525.80774904697296</c:v>
                </c:pt>
                <c:pt idx="6578">
                  <c:v>525.80015260495304</c:v>
                </c:pt>
                <c:pt idx="6579">
                  <c:v>525.77682599779303</c:v>
                </c:pt>
                <c:pt idx="6580">
                  <c:v>525.73001275517095</c:v>
                </c:pt>
                <c:pt idx="6581">
                  <c:v>525.72426799462903</c:v>
                </c:pt>
                <c:pt idx="6582">
                  <c:v>525.723366960921</c:v>
                </c:pt>
                <c:pt idx="6583">
                  <c:v>525.65371934230598</c:v>
                </c:pt>
                <c:pt idx="6584">
                  <c:v>525.64334789117504</c:v>
                </c:pt>
                <c:pt idx="6585">
                  <c:v>525.64090167150198</c:v>
                </c:pt>
                <c:pt idx="6586">
                  <c:v>525.64067929767305</c:v>
                </c:pt>
                <c:pt idx="6587">
                  <c:v>525.62168867702701</c:v>
                </c:pt>
                <c:pt idx="6588">
                  <c:v>525.57910028482695</c:v>
                </c:pt>
                <c:pt idx="6589">
                  <c:v>525.56598073068903</c:v>
                </c:pt>
                <c:pt idx="6590">
                  <c:v>525.557291399169</c:v>
                </c:pt>
                <c:pt idx="6591">
                  <c:v>525.54927977194802</c:v>
                </c:pt>
                <c:pt idx="6592">
                  <c:v>525.506862245462</c:v>
                </c:pt>
                <c:pt idx="6593">
                  <c:v>525.47756007240503</c:v>
                </c:pt>
                <c:pt idx="6594">
                  <c:v>525.459187802428</c:v>
                </c:pt>
                <c:pt idx="6595">
                  <c:v>525.45806695474198</c:v>
                </c:pt>
                <c:pt idx="6596">
                  <c:v>525.45534676607804</c:v>
                </c:pt>
                <c:pt idx="6597">
                  <c:v>525.42960651433305</c:v>
                </c:pt>
                <c:pt idx="6598">
                  <c:v>525.423566152332</c:v>
                </c:pt>
                <c:pt idx="6599">
                  <c:v>525.41369642358404</c:v>
                </c:pt>
                <c:pt idx="6600">
                  <c:v>525.38286786095603</c:v>
                </c:pt>
                <c:pt idx="6601">
                  <c:v>525.36719462175097</c:v>
                </c:pt>
                <c:pt idx="6602">
                  <c:v>525.36137279812999</c:v>
                </c:pt>
                <c:pt idx="6603">
                  <c:v>525.35922053881995</c:v>
                </c:pt>
                <c:pt idx="6604">
                  <c:v>525.35487719322703</c:v>
                </c:pt>
                <c:pt idx="6605">
                  <c:v>525.32124405847901</c:v>
                </c:pt>
                <c:pt idx="6606">
                  <c:v>525.27832226999897</c:v>
                </c:pt>
                <c:pt idx="6607">
                  <c:v>525.27515021162696</c:v>
                </c:pt>
                <c:pt idx="6608">
                  <c:v>525.24176212751797</c:v>
                </c:pt>
                <c:pt idx="6609">
                  <c:v>525.23425602982104</c:v>
                </c:pt>
                <c:pt idx="6610">
                  <c:v>525.22863323401202</c:v>
                </c:pt>
                <c:pt idx="6611">
                  <c:v>525.20756656913704</c:v>
                </c:pt>
                <c:pt idx="6612">
                  <c:v>525.19107265302705</c:v>
                </c:pt>
                <c:pt idx="6613">
                  <c:v>525.18907756130898</c:v>
                </c:pt>
                <c:pt idx="6614">
                  <c:v>525.157833233259</c:v>
                </c:pt>
                <c:pt idx="6615">
                  <c:v>525.14631614084897</c:v>
                </c:pt>
                <c:pt idx="6616">
                  <c:v>525.11367665141199</c:v>
                </c:pt>
                <c:pt idx="6617">
                  <c:v>525.09851355738795</c:v>
                </c:pt>
                <c:pt idx="6618">
                  <c:v>525.09696569115999</c:v>
                </c:pt>
                <c:pt idx="6619">
                  <c:v>525.08402628722502</c:v>
                </c:pt>
                <c:pt idx="6620">
                  <c:v>525.08303456141095</c:v>
                </c:pt>
                <c:pt idx="6621">
                  <c:v>525.07536974000402</c:v>
                </c:pt>
                <c:pt idx="6622">
                  <c:v>525.06756864189697</c:v>
                </c:pt>
                <c:pt idx="6623">
                  <c:v>525.05355806582099</c:v>
                </c:pt>
                <c:pt idx="6624">
                  <c:v>525.04644114877101</c:v>
                </c:pt>
                <c:pt idx="6625">
                  <c:v>525.04597718246396</c:v>
                </c:pt>
                <c:pt idx="6626">
                  <c:v>525.03432389347802</c:v>
                </c:pt>
                <c:pt idx="6627">
                  <c:v>525.02491986228097</c:v>
                </c:pt>
                <c:pt idx="6628">
                  <c:v>525.00702499489205</c:v>
                </c:pt>
                <c:pt idx="6629">
                  <c:v>524.99400698058503</c:v>
                </c:pt>
                <c:pt idx="6630">
                  <c:v>524.99119958206495</c:v>
                </c:pt>
                <c:pt idx="6631">
                  <c:v>524.963791185285</c:v>
                </c:pt>
                <c:pt idx="6632">
                  <c:v>524.94147154835002</c:v>
                </c:pt>
                <c:pt idx="6633">
                  <c:v>524.93302877798305</c:v>
                </c:pt>
                <c:pt idx="6634">
                  <c:v>524.92349537683594</c:v>
                </c:pt>
                <c:pt idx="6635">
                  <c:v>524.89668508042996</c:v>
                </c:pt>
                <c:pt idx="6636">
                  <c:v>524.86645252869801</c:v>
                </c:pt>
                <c:pt idx="6637">
                  <c:v>524.865874913619</c:v>
                </c:pt>
                <c:pt idx="6638">
                  <c:v>524.83362463711899</c:v>
                </c:pt>
                <c:pt idx="6639">
                  <c:v>524.82417352049595</c:v>
                </c:pt>
                <c:pt idx="6640">
                  <c:v>524.81912772900796</c:v>
                </c:pt>
                <c:pt idx="6641">
                  <c:v>524.77707125973996</c:v>
                </c:pt>
                <c:pt idx="6642">
                  <c:v>524.77312870857895</c:v>
                </c:pt>
                <c:pt idx="6643">
                  <c:v>524.762696552222</c:v>
                </c:pt>
                <c:pt idx="6644">
                  <c:v>524.74450147951097</c:v>
                </c:pt>
                <c:pt idx="6645">
                  <c:v>524.74047979556201</c:v>
                </c:pt>
                <c:pt idx="6646">
                  <c:v>524.72964654456905</c:v>
                </c:pt>
                <c:pt idx="6647">
                  <c:v>524.728311937086</c:v>
                </c:pt>
                <c:pt idx="6648">
                  <c:v>524.72556567349102</c:v>
                </c:pt>
                <c:pt idx="6649">
                  <c:v>524.70450050182501</c:v>
                </c:pt>
                <c:pt idx="6650">
                  <c:v>524.70063924835495</c:v>
                </c:pt>
                <c:pt idx="6651">
                  <c:v>524.69023057341803</c:v>
                </c:pt>
                <c:pt idx="6652">
                  <c:v>524.67339640340299</c:v>
                </c:pt>
                <c:pt idx="6653">
                  <c:v>524.66998927008103</c:v>
                </c:pt>
                <c:pt idx="6654">
                  <c:v>524.65990762219803</c:v>
                </c:pt>
                <c:pt idx="6655">
                  <c:v>524.60583940922004</c:v>
                </c:pt>
                <c:pt idx="6656">
                  <c:v>524.56780669343095</c:v>
                </c:pt>
                <c:pt idx="6657">
                  <c:v>524.56018867451496</c:v>
                </c:pt>
                <c:pt idx="6658">
                  <c:v>524.55989411932296</c:v>
                </c:pt>
                <c:pt idx="6659">
                  <c:v>524.53039908614596</c:v>
                </c:pt>
                <c:pt idx="6660">
                  <c:v>524.51875073609301</c:v>
                </c:pt>
                <c:pt idx="6661">
                  <c:v>524.50680563363096</c:v>
                </c:pt>
                <c:pt idx="6662">
                  <c:v>524.49439968640502</c:v>
                </c:pt>
                <c:pt idx="6663">
                  <c:v>524.48740818323699</c:v>
                </c:pt>
                <c:pt idx="6664">
                  <c:v>524.48031321454698</c:v>
                </c:pt>
                <c:pt idx="6665">
                  <c:v>524.42633023828205</c:v>
                </c:pt>
                <c:pt idx="6666">
                  <c:v>524.41382829519102</c:v>
                </c:pt>
                <c:pt idx="6667">
                  <c:v>524.40658429065104</c:v>
                </c:pt>
                <c:pt idx="6668">
                  <c:v>524.40177564027795</c:v>
                </c:pt>
                <c:pt idx="6669">
                  <c:v>524.34415097481303</c:v>
                </c:pt>
                <c:pt idx="6670">
                  <c:v>524.34190534236996</c:v>
                </c:pt>
                <c:pt idx="6671">
                  <c:v>524.31329281492401</c:v>
                </c:pt>
                <c:pt idx="6672">
                  <c:v>524.29357890958499</c:v>
                </c:pt>
                <c:pt idx="6673">
                  <c:v>524.26464171254702</c:v>
                </c:pt>
                <c:pt idx="6674">
                  <c:v>524.25528511019604</c:v>
                </c:pt>
                <c:pt idx="6675">
                  <c:v>524.243029723375</c:v>
                </c:pt>
                <c:pt idx="6676">
                  <c:v>524.23992722829996</c:v>
                </c:pt>
                <c:pt idx="6677">
                  <c:v>524.23334622529501</c:v>
                </c:pt>
                <c:pt idx="6678">
                  <c:v>524.22263861101806</c:v>
                </c:pt>
                <c:pt idx="6679">
                  <c:v>524.21496476423795</c:v>
                </c:pt>
                <c:pt idx="6680">
                  <c:v>524.21469672194996</c:v>
                </c:pt>
                <c:pt idx="6681">
                  <c:v>524.19408181431902</c:v>
                </c:pt>
                <c:pt idx="6682">
                  <c:v>524.15374044176701</c:v>
                </c:pt>
                <c:pt idx="6683">
                  <c:v>524.14700209246098</c:v>
                </c:pt>
                <c:pt idx="6684">
                  <c:v>524.13595626162498</c:v>
                </c:pt>
                <c:pt idx="6685">
                  <c:v>524.13227173901805</c:v>
                </c:pt>
                <c:pt idx="6686">
                  <c:v>524.13136350721095</c:v>
                </c:pt>
                <c:pt idx="6687">
                  <c:v>524.11793309829397</c:v>
                </c:pt>
                <c:pt idx="6688">
                  <c:v>524.09138964818999</c:v>
                </c:pt>
                <c:pt idx="6689">
                  <c:v>524.09017345932</c:v>
                </c:pt>
                <c:pt idx="6690">
                  <c:v>524.07819559697998</c:v>
                </c:pt>
                <c:pt idx="6691">
                  <c:v>524.07509793084103</c:v>
                </c:pt>
                <c:pt idx="6692">
                  <c:v>524.05663720030395</c:v>
                </c:pt>
                <c:pt idx="6693">
                  <c:v>524.04697553692301</c:v>
                </c:pt>
                <c:pt idx="6694">
                  <c:v>524.04054404290196</c:v>
                </c:pt>
                <c:pt idx="6695">
                  <c:v>524.03290737105203</c:v>
                </c:pt>
                <c:pt idx="6696">
                  <c:v>524.024844845095</c:v>
                </c:pt>
                <c:pt idx="6697">
                  <c:v>524.01850543851003</c:v>
                </c:pt>
                <c:pt idx="6698">
                  <c:v>524.01846221804999</c:v>
                </c:pt>
                <c:pt idx="6699">
                  <c:v>523.998619087066</c:v>
                </c:pt>
                <c:pt idx="6700">
                  <c:v>523.95647643767302</c:v>
                </c:pt>
                <c:pt idx="6701">
                  <c:v>523.93463190712305</c:v>
                </c:pt>
                <c:pt idx="6702">
                  <c:v>523.933009618092</c:v>
                </c:pt>
                <c:pt idx="6703">
                  <c:v>523.92639676891304</c:v>
                </c:pt>
                <c:pt idx="6704">
                  <c:v>523.91174621261803</c:v>
                </c:pt>
                <c:pt idx="6705">
                  <c:v>523.88264238839997</c:v>
                </c:pt>
                <c:pt idx="6706">
                  <c:v>523.878679682555</c:v>
                </c:pt>
                <c:pt idx="6707">
                  <c:v>523.87670367178998</c:v>
                </c:pt>
                <c:pt idx="6708">
                  <c:v>523.87558161507502</c:v>
                </c:pt>
                <c:pt idx="6709">
                  <c:v>523.87436785805903</c:v>
                </c:pt>
                <c:pt idx="6710">
                  <c:v>523.83745317164801</c:v>
                </c:pt>
                <c:pt idx="6711">
                  <c:v>523.81522005696399</c:v>
                </c:pt>
                <c:pt idx="6712">
                  <c:v>523.80727836570099</c:v>
                </c:pt>
                <c:pt idx="6713">
                  <c:v>523.79291867709605</c:v>
                </c:pt>
                <c:pt idx="6714">
                  <c:v>523.76329290638205</c:v>
                </c:pt>
                <c:pt idx="6715">
                  <c:v>523.73903310462902</c:v>
                </c:pt>
                <c:pt idx="6716">
                  <c:v>523.73406362124501</c:v>
                </c:pt>
                <c:pt idx="6717">
                  <c:v>523.711694981086</c:v>
                </c:pt>
                <c:pt idx="6718">
                  <c:v>523.68658874676998</c:v>
                </c:pt>
                <c:pt idx="6719">
                  <c:v>523.65938525123397</c:v>
                </c:pt>
                <c:pt idx="6720">
                  <c:v>523.64880404508699</c:v>
                </c:pt>
                <c:pt idx="6721">
                  <c:v>523.64824302413797</c:v>
                </c:pt>
                <c:pt idx="6722">
                  <c:v>523.63378175725904</c:v>
                </c:pt>
                <c:pt idx="6723">
                  <c:v>523.62630642018405</c:v>
                </c:pt>
                <c:pt idx="6724">
                  <c:v>523.62626847270599</c:v>
                </c:pt>
                <c:pt idx="6725">
                  <c:v>523.54656727166901</c:v>
                </c:pt>
                <c:pt idx="6726">
                  <c:v>523.54146972352396</c:v>
                </c:pt>
                <c:pt idx="6727">
                  <c:v>523.53440432729803</c:v>
                </c:pt>
                <c:pt idx="6728">
                  <c:v>523.51001169000494</c:v>
                </c:pt>
                <c:pt idx="6729">
                  <c:v>523.50432061848005</c:v>
                </c:pt>
                <c:pt idx="6730">
                  <c:v>523.50060425061804</c:v>
                </c:pt>
                <c:pt idx="6731">
                  <c:v>523.46965007554002</c:v>
                </c:pt>
                <c:pt idx="6732">
                  <c:v>523.45999429150004</c:v>
                </c:pt>
                <c:pt idx="6733">
                  <c:v>523.45450838482998</c:v>
                </c:pt>
                <c:pt idx="6734">
                  <c:v>523.442864759553</c:v>
                </c:pt>
                <c:pt idx="6735">
                  <c:v>523.43583424913902</c:v>
                </c:pt>
                <c:pt idx="6736">
                  <c:v>523.43511877468904</c:v>
                </c:pt>
                <c:pt idx="6737">
                  <c:v>523.42633461689798</c:v>
                </c:pt>
                <c:pt idx="6738">
                  <c:v>523.42487242557502</c:v>
                </c:pt>
                <c:pt idx="6739">
                  <c:v>523.42307660371398</c:v>
                </c:pt>
                <c:pt idx="6740">
                  <c:v>523.411520343137</c:v>
                </c:pt>
                <c:pt idx="6741">
                  <c:v>523.41052268009503</c:v>
                </c:pt>
                <c:pt idx="6742">
                  <c:v>523.39993401100105</c:v>
                </c:pt>
                <c:pt idx="6743">
                  <c:v>523.38494093259897</c:v>
                </c:pt>
                <c:pt idx="6744">
                  <c:v>523.37479314066297</c:v>
                </c:pt>
                <c:pt idx="6745">
                  <c:v>523.37125198371996</c:v>
                </c:pt>
                <c:pt idx="6746">
                  <c:v>523.37014542296004</c:v>
                </c:pt>
                <c:pt idx="6747">
                  <c:v>523.37002179205695</c:v>
                </c:pt>
                <c:pt idx="6748">
                  <c:v>523.36536698690702</c:v>
                </c:pt>
                <c:pt idx="6749">
                  <c:v>523.36132658182703</c:v>
                </c:pt>
                <c:pt idx="6750">
                  <c:v>523.32164067700296</c:v>
                </c:pt>
                <c:pt idx="6751">
                  <c:v>523.30934350608595</c:v>
                </c:pt>
                <c:pt idx="6752">
                  <c:v>523.28730541490097</c:v>
                </c:pt>
                <c:pt idx="6753">
                  <c:v>523.28532765134401</c:v>
                </c:pt>
                <c:pt idx="6754">
                  <c:v>523.26970177011401</c:v>
                </c:pt>
                <c:pt idx="6755">
                  <c:v>523.26254794886802</c:v>
                </c:pt>
                <c:pt idx="6756">
                  <c:v>523.24516128833704</c:v>
                </c:pt>
                <c:pt idx="6757">
                  <c:v>523.24271088716796</c:v>
                </c:pt>
                <c:pt idx="6758">
                  <c:v>523.24192827408797</c:v>
                </c:pt>
                <c:pt idx="6759">
                  <c:v>523.20914579778605</c:v>
                </c:pt>
                <c:pt idx="6760">
                  <c:v>523.19145440884495</c:v>
                </c:pt>
                <c:pt idx="6761">
                  <c:v>523.17903083856697</c:v>
                </c:pt>
                <c:pt idx="6762">
                  <c:v>523.13297297699205</c:v>
                </c:pt>
                <c:pt idx="6763">
                  <c:v>523.07224153903496</c:v>
                </c:pt>
                <c:pt idx="6764">
                  <c:v>523.07155060932701</c:v>
                </c:pt>
                <c:pt idx="6765">
                  <c:v>523.02564308201204</c:v>
                </c:pt>
                <c:pt idx="6766">
                  <c:v>523.01567252355301</c:v>
                </c:pt>
                <c:pt idx="6767">
                  <c:v>523.01391964166396</c:v>
                </c:pt>
                <c:pt idx="6768">
                  <c:v>522.98798226702502</c:v>
                </c:pt>
                <c:pt idx="6769">
                  <c:v>522.98572678558696</c:v>
                </c:pt>
                <c:pt idx="6770">
                  <c:v>522.95552819978695</c:v>
                </c:pt>
                <c:pt idx="6771">
                  <c:v>522.95361166385806</c:v>
                </c:pt>
                <c:pt idx="6772">
                  <c:v>522.93065986615602</c:v>
                </c:pt>
                <c:pt idx="6773">
                  <c:v>522.92915650657801</c:v>
                </c:pt>
                <c:pt idx="6774">
                  <c:v>522.91654967940701</c:v>
                </c:pt>
                <c:pt idx="6775">
                  <c:v>522.91212255581399</c:v>
                </c:pt>
                <c:pt idx="6776">
                  <c:v>522.83811115484696</c:v>
                </c:pt>
                <c:pt idx="6777">
                  <c:v>522.82857050292898</c:v>
                </c:pt>
                <c:pt idx="6778">
                  <c:v>522.80086053081698</c:v>
                </c:pt>
                <c:pt idx="6779">
                  <c:v>522.79331539815405</c:v>
                </c:pt>
                <c:pt idx="6780">
                  <c:v>522.77080985862801</c:v>
                </c:pt>
                <c:pt idx="6781">
                  <c:v>522.74103502263495</c:v>
                </c:pt>
                <c:pt idx="6782">
                  <c:v>522.73654293878496</c:v>
                </c:pt>
                <c:pt idx="6783">
                  <c:v>522.71267100458704</c:v>
                </c:pt>
                <c:pt idx="6784">
                  <c:v>522.69001650388896</c:v>
                </c:pt>
                <c:pt idx="6785">
                  <c:v>522.660914820485</c:v>
                </c:pt>
                <c:pt idx="6786">
                  <c:v>522.63540917493401</c:v>
                </c:pt>
                <c:pt idx="6787">
                  <c:v>522.58429820756805</c:v>
                </c:pt>
                <c:pt idx="6788">
                  <c:v>522.529926743445</c:v>
                </c:pt>
                <c:pt idx="6789">
                  <c:v>522.52650537984596</c:v>
                </c:pt>
                <c:pt idx="6790">
                  <c:v>522.50587418795999</c:v>
                </c:pt>
                <c:pt idx="6791">
                  <c:v>522.470690119545</c:v>
                </c:pt>
                <c:pt idx="6792">
                  <c:v>522.43330168112504</c:v>
                </c:pt>
                <c:pt idx="6793">
                  <c:v>522.41326411574505</c:v>
                </c:pt>
                <c:pt idx="6794">
                  <c:v>522.38973714490498</c:v>
                </c:pt>
                <c:pt idx="6795">
                  <c:v>522.38680616159104</c:v>
                </c:pt>
                <c:pt idx="6796">
                  <c:v>522.36898763928195</c:v>
                </c:pt>
                <c:pt idx="6797">
                  <c:v>522.36191722140597</c:v>
                </c:pt>
                <c:pt idx="6798">
                  <c:v>522.36125386887898</c:v>
                </c:pt>
                <c:pt idx="6799">
                  <c:v>522.35792806851498</c:v>
                </c:pt>
                <c:pt idx="6800">
                  <c:v>522.35719983609999</c:v>
                </c:pt>
                <c:pt idx="6801">
                  <c:v>522.31929241348996</c:v>
                </c:pt>
                <c:pt idx="6802">
                  <c:v>522.30225078995704</c:v>
                </c:pt>
                <c:pt idx="6803">
                  <c:v>522.27946110547202</c:v>
                </c:pt>
                <c:pt idx="6804">
                  <c:v>522.25831741922502</c:v>
                </c:pt>
                <c:pt idx="6805">
                  <c:v>522.22578736839898</c:v>
                </c:pt>
                <c:pt idx="6806">
                  <c:v>522.21709879753598</c:v>
                </c:pt>
                <c:pt idx="6807">
                  <c:v>522.20012863661998</c:v>
                </c:pt>
                <c:pt idx="6808">
                  <c:v>522.18593967600498</c:v>
                </c:pt>
                <c:pt idx="6809">
                  <c:v>522.17898880941698</c:v>
                </c:pt>
                <c:pt idx="6810">
                  <c:v>522.17634606386298</c:v>
                </c:pt>
                <c:pt idx="6811">
                  <c:v>522.15913051773998</c:v>
                </c:pt>
                <c:pt idx="6812">
                  <c:v>522.14366739749403</c:v>
                </c:pt>
                <c:pt idx="6813">
                  <c:v>522.13292499847</c:v>
                </c:pt>
                <c:pt idx="6814">
                  <c:v>522.12841568474096</c:v>
                </c:pt>
                <c:pt idx="6815">
                  <c:v>522.09755798552203</c:v>
                </c:pt>
                <c:pt idx="6816">
                  <c:v>522.08679418774204</c:v>
                </c:pt>
                <c:pt idx="6817">
                  <c:v>522.06345627535597</c:v>
                </c:pt>
                <c:pt idx="6818">
                  <c:v>522.04477413229495</c:v>
                </c:pt>
                <c:pt idx="6819">
                  <c:v>522.02278821381503</c:v>
                </c:pt>
                <c:pt idx="6820">
                  <c:v>522.00601710391197</c:v>
                </c:pt>
                <c:pt idx="6821">
                  <c:v>522.00265498087902</c:v>
                </c:pt>
                <c:pt idx="6822">
                  <c:v>521.99732931098697</c:v>
                </c:pt>
                <c:pt idx="6823">
                  <c:v>521.92696426682096</c:v>
                </c:pt>
                <c:pt idx="6824">
                  <c:v>521.92256744955796</c:v>
                </c:pt>
                <c:pt idx="6825">
                  <c:v>521.90759611462204</c:v>
                </c:pt>
                <c:pt idx="6826">
                  <c:v>521.893690781033</c:v>
                </c:pt>
                <c:pt idx="6827">
                  <c:v>521.89336748275502</c:v>
                </c:pt>
                <c:pt idx="6828">
                  <c:v>521.88399462240397</c:v>
                </c:pt>
                <c:pt idx="6829">
                  <c:v>521.86695848421198</c:v>
                </c:pt>
                <c:pt idx="6830">
                  <c:v>521.85446409938902</c:v>
                </c:pt>
                <c:pt idx="6831">
                  <c:v>521.81955689503195</c:v>
                </c:pt>
                <c:pt idx="6832">
                  <c:v>521.793340110381</c:v>
                </c:pt>
                <c:pt idx="6833">
                  <c:v>521.78680877577096</c:v>
                </c:pt>
                <c:pt idx="6834">
                  <c:v>521.68421267053895</c:v>
                </c:pt>
                <c:pt idx="6835">
                  <c:v>521.66985971830104</c:v>
                </c:pt>
                <c:pt idx="6836">
                  <c:v>521.66937651147805</c:v>
                </c:pt>
                <c:pt idx="6837">
                  <c:v>521.64811482411096</c:v>
                </c:pt>
                <c:pt idx="6838">
                  <c:v>521.60895564413602</c:v>
                </c:pt>
                <c:pt idx="6839">
                  <c:v>521.60510559423005</c:v>
                </c:pt>
                <c:pt idx="6840">
                  <c:v>521.562492016036</c:v>
                </c:pt>
                <c:pt idx="6841">
                  <c:v>521.56160791171499</c:v>
                </c:pt>
                <c:pt idx="6842">
                  <c:v>521.53683330243098</c:v>
                </c:pt>
                <c:pt idx="6843">
                  <c:v>521.52998357194394</c:v>
                </c:pt>
                <c:pt idx="6844">
                  <c:v>521.52672670522702</c:v>
                </c:pt>
                <c:pt idx="6845">
                  <c:v>521.50432039319503</c:v>
                </c:pt>
                <c:pt idx="6846">
                  <c:v>521.48517499229695</c:v>
                </c:pt>
                <c:pt idx="6847">
                  <c:v>521.47190118138406</c:v>
                </c:pt>
                <c:pt idx="6848">
                  <c:v>521.46813148513502</c:v>
                </c:pt>
                <c:pt idx="6849">
                  <c:v>521.44900786597702</c:v>
                </c:pt>
                <c:pt idx="6850">
                  <c:v>521.42572002574195</c:v>
                </c:pt>
                <c:pt idx="6851">
                  <c:v>521.42004620667899</c:v>
                </c:pt>
                <c:pt idx="6852">
                  <c:v>521.40273237321298</c:v>
                </c:pt>
                <c:pt idx="6853">
                  <c:v>521.40082758926701</c:v>
                </c:pt>
                <c:pt idx="6854">
                  <c:v>521.39728312542695</c:v>
                </c:pt>
                <c:pt idx="6855">
                  <c:v>521.38247792953302</c:v>
                </c:pt>
                <c:pt idx="6856">
                  <c:v>521.35877623185104</c:v>
                </c:pt>
                <c:pt idx="6857">
                  <c:v>521.35794475759496</c:v>
                </c:pt>
                <c:pt idx="6858">
                  <c:v>521.30268673928595</c:v>
                </c:pt>
                <c:pt idx="6859">
                  <c:v>521.293438384772</c:v>
                </c:pt>
                <c:pt idx="6860">
                  <c:v>521.29154487533799</c:v>
                </c:pt>
                <c:pt idx="6861">
                  <c:v>521.28673102425296</c:v>
                </c:pt>
                <c:pt idx="6862">
                  <c:v>521.26942328592702</c:v>
                </c:pt>
                <c:pt idx="6863">
                  <c:v>521.25421310714898</c:v>
                </c:pt>
                <c:pt idx="6864">
                  <c:v>521.2428378029</c:v>
                </c:pt>
                <c:pt idx="6865">
                  <c:v>521.23524436478999</c:v>
                </c:pt>
                <c:pt idx="6866">
                  <c:v>521.23247329799005</c:v>
                </c:pt>
                <c:pt idx="6867">
                  <c:v>521.22668888585201</c:v>
                </c:pt>
                <c:pt idx="6868">
                  <c:v>521.19019107087797</c:v>
                </c:pt>
                <c:pt idx="6869">
                  <c:v>521.18998480754499</c:v>
                </c:pt>
                <c:pt idx="6870">
                  <c:v>521.18291843236398</c:v>
                </c:pt>
                <c:pt idx="6871">
                  <c:v>521.17106563686104</c:v>
                </c:pt>
                <c:pt idx="6872">
                  <c:v>521.16257593654905</c:v>
                </c:pt>
                <c:pt idx="6873">
                  <c:v>521.15955100596</c:v>
                </c:pt>
                <c:pt idx="6874">
                  <c:v>521.08320927249804</c:v>
                </c:pt>
                <c:pt idx="6875">
                  <c:v>521.03206572268596</c:v>
                </c:pt>
                <c:pt idx="6876">
                  <c:v>521.02881017732602</c:v>
                </c:pt>
                <c:pt idx="6877">
                  <c:v>521.02313330504205</c:v>
                </c:pt>
                <c:pt idx="6878">
                  <c:v>521.00930015452695</c:v>
                </c:pt>
                <c:pt idx="6879">
                  <c:v>521.00702652349196</c:v>
                </c:pt>
                <c:pt idx="6880">
                  <c:v>520.99150656567997</c:v>
                </c:pt>
                <c:pt idx="6881">
                  <c:v>520.92627925642898</c:v>
                </c:pt>
                <c:pt idx="6882">
                  <c:v>520.90283495716301</c:v>
                </c:pt>
                <c:pt idx="6883">
                  <c:v>520.89275335347099</c:v>
                </c:pt>
                <c:pt idx="6884">
                  <c:v>520.88718491014799</c:v>
                </c:pt>
                <c:pt idx="6885">
                  <c:v>520.86297179543305</c:v>
                </c:pt>
                <c:pt idx="6886">
                  <c:v>520.85198464121197</c:v>
                </c:pt>
                <c:pt idx="6887">
                  <c:v>520.84464652534803</c:v>
                </c:pt>
                <c:pt idx="6888">
                  <c:v>520.81282049982201</c:v>
                </c:pt>
                <c:pt idx="6889">
                  <c:v>520.81276198836599</c:v>
                </c:pt>
                <c:pt idx="6890">
                  <c:v>520.81077137216698</c:v>
                </c:pt>
                <c:pt idx="6891">
                  <c:v>520.77098278672702</c:v>
                </c:pt>
                <c:pt idx="6892">
                  <c:v>520.77014560680402</c:v>
                </c:pt>
                <c:pt idx="6893">
                  <c:v>520.74725092774702</c:v>
                </c:pt>
                <c:pt idx="6894">
                  <c:v>520.74359953507496</c:v>
                </c:pt>
                <c:pt idx="6895">
                  <c:v>520.73820768491601</c:v>
                </c:pt>
                <c:pt idx="6896">
                  <c:v>520.71039733724103</c:v>
                </c:pt>
                <c:pt idx="6897">
                  <c:v>520.71025879189301</c:v>
                </c:pt>
                <c:pt idx="6898">
                  <c:v>520.68148568839501</c:v>
                </c:pt>
                <c:pt idx="6899">
                  <c:v>520.66084691997901</c:v>
                </c:pt>
                <c:pt idx="6900">
                  <c:v>520.65672150709497</c:v>
                </c:pt>
                <c:pt idx="6901">
                  <c:v>520.64938198355901</c:v>
                </c:pt>
                <c:pt idx="6902">
                  <c:v>520.62128567815205</c:v>
                </c:pt>
                <c:pt idx="6903">
                  <c:v>520.60652008282204</c:v>
                </c:pt>
                <c:pt idx="6904">
                  <c:v>520.60455978102198</c:v>
                </c:pt>
                <c:pt idx="6905">
                  <c:v>520.58928628758895</c:v>
                </c:pt>
                <c:pt idx="6906">
                  <c:v>520.58226586386695</c:v>
                </c:pt>
                <c:pt idx="6907">
                  <c:v>520.55104595133105</c:v>
                </c:pt>
                <c:pt idx="6908">
                  <c:v>520.529483578802</c:v>
                </c:pt>
                <c:pt idx="6909">
                  <c:v>520.47801096891601</c:v>
                </c:pt>
                <c:pt idx="6910">
                  <c:v>520.46241580018705</c:v>
                </c:pt>
                <c:pt idx="6911">
                  <c:v>520.441999098427</c:v>
                </c:pt>
                <c:pt idx="6912">
                  <c:v>520.43208210718205</c:v>
                </c:pt>
                <c:pt idx="6913">
                  <c:v>520.426884926448</c:v>
                </c:pt>
                <c:pt idx="6914">
                  <c:v>520.42668240700004</c:v>
                </c:pt>
                <c:pt idx="6915">
                  <c:v>520.42303767511498</c:v>
                </c:pt>
                <c:pt idx="6916">
                  <c:v>520.417290912304</c:v>
                </c:pt>
                <c:pt idx="6917">
                  <c:v>520.41285405022995</c:v>
                </c:pt>
                <c:pt idx="6918">
                  <c:v>520.40653334877595</c:v>
                </c:pt>
                <c:pt idx="6919">
                  <c:v>520.40263665864097</c:v>
                </c:pt>
                <c:pt idx="6920">
                  <c:v>520.40150091141095</c:v>
                </c:pt>
                <c:pt idx="6921">
                  <c:v>520.39059528771998</c:v>
                </c:pt>
                <c:pt idx="6922">
                  <c:v>520.38586724455195</c:v>
                </c:pt>
                <c:pt idx="6923">
                  <c:v>520.38562223155395</c:v>
                </c:pt>
                <c:pt idx="6924">
                  <c:v>520.351448973272</c:v>
                </c:pt>
                <c:pt idx="6925">
                  <c:v>520.32448694458697</c:v>
                </c:pt>
                <c:pt idx="6926">
                  <c:v>520.32003734052296</c:v>
                </c:pt>
                <c:pt idx="6927">
                  <c:v>520.29782273420699</c:v>
                </c:pt>
                <c:pt idx="6928">
                  <c:v>520.2419090994</c:v>
                </c:pt>
                <c:pt idx="6929">
                  <c:v>520.22554331103402</c:v>
                </c:pt>
                <c:pt idx="6930">
                  <c:v>520.18792947083296</c:v>
                </c:pt>
                <c:pt idx="6931">
                  <c:v>520.16675186904297</c:v>
                </c:pt>
                <c:pt idx="6932">
                  <c:v>520.16140933855002</c:v>
                </c:pt>
                <c:pt idx="6933">
                  <c:v>520.14734735207696</c:v>
                </c:pt>
                <c:pt idx="6934">
                  <c:v>520.14604372671295</c:v>
                </c:pt>
                <c:pt idx="6935">
                  <c:v>520.13237837327097</c:v>
                </c:pt>
                <c:pt idx="6936">
                  <c:v>520.12462305363204</c:v>
                </c:pt>
                <c:pt idx="6937">
                  <c:v>520.11752107434995</c:v>
                </c:pt>
                <c:pt idx="6938">
                  <c:v>520.11335004760895</c:v>
                </c:pt>
                <c:pt idx="6939">
                  <c:v>520.10352149371795</c:v>
                </c:pt>
                <c:pt idx="6940">
                  <c:v>520.09491652641202</c:v>
                </c:pt>
                <c:pt idx="6941">
                  <c:v>520.06688959058295</c:v>
                </c:pt>
                <c:pt idx="6942">
                  <c:v>520.063530383434</c:v>
                </c:pt>
                <c:pt idx="6943">
                  <c:v>520.05678522153505</c:v>
                </c:pt>
                <c:pt idx="6944">
                  <c:v>520.05244970186095</c:v>
                </c:pt>
                <c:pt idx="6945">
                  <c:v>520.03770261035902</c:v>
                </c:pt>
                <c:pt idx="6946">
                  <c:v>520.019331217424</c:v>
                </c:pt>
                <c:pt idx="6947">
                  <c:v>520.01593042145998</c:v>
                </c:pt>
                <c:pt idx="6948">
                  <c:v>520.01409714607701</c:v>
                </c:pt>
                <c:pt idx="6949">
                  <c:v>519.97602934492897</c:v>
                </c:pt>
                <c:pt idx="6950">
                  <c:v>519.97048977662098</c:v>
                </c:pt>
                <c:pt idx="6951">
                  <c:v>519.92595422850002</c:v>
                </c:pt>
                <c:pt idx="6952">
                  <c:v>519.89779648664103</c:v>
                </c:pt>
                <c:pt idx="6953">
                  <c:v>519.89423018911998</c:v>
                </c:pt>
                <c:pt idx="6954">
                  <c:v>519.87463048941504</c:v>
                </c:pt>
                <c:pt idx="6955">
                  <c:v>519.83956988783598</c:v>
                </c:pt>
                <c:pt idx="6956">
                  <c:v>519.81744750117002</c:v>
                </c:pt>
                <c:pt idx="6957">
                  <c:v>519.79315625339905</c:v>
                </c:pt>
                <c:pt idx="6958">
                  <c:v>519.784602557276</c:v>
                </c:pt>
                <c:pt idx="6959">
                  <c:v>519.78450021506899</c:v>
                </c:pt>
                <c:pt idx="6960">
                  <c:v>519.77649577865304</c:v>
                </c:pt>
                <c:pt idx="6961">
                  <c:v>519.77645731433097</c:v>
                </c:pt>
                <c:pt idx="6962">
                  <c:v>519.72890262721603</c:v>
                </c:pt>
                <c:pt idx="6963">
                  <c:v>519.70997889557702</c:v>
                </c:pt>
                <c:pt idx="6964">
                  <c:v>519.706463280403</c:v>
                </c:pt>
                <c:pt idx="6965">
                  <c:v>519.69777066746201</c:v>
                </c:pt>
                <c:pt idx="6966">
                  <c:v>519.659536810335</c:v>
                </c:pt>
                <c:pt idx="6967">
                  <c:v>519.65010375920599</c:v>
                </c:pt>
                <c:pt idx="6968">
                  <c:v>519.61265930294803</c:v>
                </c:pt>
                <c:pt idx="6969">
                  <c:v>519.59673645981195</c:v>
                </c:pt>
                <c:pt idx="6970">
                  <c:v>519.58282338744903</c:v>
                </c:pt>
                <c:pt idx="6971">
                  <c:v>519.576232790321</c:v>
                </c:pt>
                <c:pt idx="6972">
                  <c:v>519.54745154918703</c:v>
                </c:pt>
                <c:pt idx="6973">
                  <c:v>519.54330466818101</c:v>
                </c:pt>
                <c:pt idx="6974">
                  <c:v>519.53720896382799</c:v>
                </c:pt>
                <c:pt idx="6975">
                  <c:v>519.49800702165805</c:v>
                </c:pt>
                <c:pt idx="6976">
                  <c:v>519.48067533834001</c:v>
                </c:pt>
                <c:pt idx="6977">
                  <c:v>519.45711082320497</c:v>
                </c:pt>
                <c:pt idx="6978">
                  <c:v>519.420667211362</c:v>
                </c:pt>
                <c:pt idx="6979">
                  <c:v>519.411930418927</c:v>
                </c:pt>
                <c:pt idx="6980">
                  <c:v>519.37461430596295</c:v>
                </c:pt>
                <c:pt idx="6981">
                  <c:v>519.340237643705</c:v>
                </c:pt>
                <c:pt idx="6982">
                  <c:v>519.33404356182496</c:v>
                </c:pt>
                <c:pt idx="6983">
                  <c:v>519.30954542067195</c:v>
                </c:pt>
                <c:pt idx="6984">
                  <c:v>519.28536312526501</c:v>
                </c:pt>
                <c:pt idx="6985">
                  <c:v>519.27436496286998</c:v>
                </c:pt>
                <c:pt idx="6986">
                  <c:v>519.244584098019</c:v>
                </c:pt>
                <c:pt idx="6987">
                  <c:v>519.22606534534998</c:v>
                </c:pt>
                <c:pt idx="6988">
                  <c:v>519.22606021170702</c:v>
                </c:pt>
                <c:pt idx="6989">
                  <c:v>519.22119514805604</c:v>
                </c:pt>
                <c:pt idx="6990">
                  <c:v>519.21136901180898</c:v>
                </c:pt>
                <c:pt idx="6991">
                  <c:v>519.20218578645802</c:v>
                </c:pt>
                <c:pt idx="6992">
                  <c:v>519.19720716959398</c:v>
                </c:pt>
                <c:pt idx="6993">
                  <c:v>519.17765656002302</c:v>
                </c:pt>
                <c:pt idx="6994">
                  <c:v>519.17428941485105</c:v>
                </c:pt>
                <c:pt idx="6995">
                  <c:v>519.15737627616704</c:v>
                </c:pt>
                <c:pt idx="6996">
                  <c:v>519.14208789956297</c:v>
                </c:pt>
                <c:pt idx="6997">
                  <c:v>519.11654819370699</c:v>
                </c:pt>
                <c:pt idx="6998">
                  <c:v>519.06718052976305</c:v>
                </c:pt>
                <c:pt idx="6999">
                  <c:v>519.05034668336498</c:v>
                </c:pt>
                <c:pt idx="7000">
                  <c:v>519.03051556994001</c:v>
                </c:pt>
                <c:pt idx="7001">
                  <c:v>519.02448188598396</c:v>
                </c:pt>
                <c:pt idx="7002">
                  <c:v>519.00066362309406</c:v>
                </c:pt>
                <c:pt idx="7003">
                  <c:v>518.99307713130099</c:v>
                </c:pt>
                <c:pt idx="7004">
                  <c:v>518.98738968611701</c:v>
                </c:pt>
                <c:pt idx="7005">
                  <c:v>518.97512553624097</c:v>
                </c:pt>
                <c:pt idx="7006">
                  <c:v>518.96110845536703</c:v>
                </c:pt>
                <c:pt idx="7007">
                  <c:v>518.91840702155901</c:v>
                </c:pt>
                <c:pt idx="7008">
                  <c:v>518.90370258841995</c:v>
                </c:pt>
                <c:pt idx="7009">
                  <c:v>518.87610075258601</c:v>
                </c:pt>
                <c:pt idx="7010">
                  <c:v>518.86670221301995</c:v>
                </c:pt>
                <c:pt idx="7011">
                  <c:v>518.86513860593095</c:v>
                </c:pt>
                <c:pt idx="7012">
                  <c:v>518.83709736497303</c:v>
                </c:pt>
                <c:pt idx="7013">
                  <c:v>518.82834296561805</c:v>
                </c:pt>
                <c:pt idx="7014">
                  <c:v>518.82554912557896</c:v>
                </c:pt>
                <c:pt idx="7015">
                  <c:v>518.81888163496797</c:v>
                </c:pt>
                <c:pt idx="7016">
                  <c:v>518.79812726482999</c:v>
                </c:pt>
                <c:pt idx="7017">
                  <c:v>518.79718436980204</c:v>
                </c:pt>
                <c:pt idx="7018">
                  <c:v>518.78390401550996</c:v>
                </c:pt>
                <c:pt idx="7019">
                  <c:v>518.75026193656902</c:v>
                </c:pt>
                <c:pt idx="7020">
                  <c:v>518.70938952444499</c:v>
                </c:pt>
                <c:pt idx="7021">
                  <c:v>518.67626621723502</c:v>
                </c:pt>
                <c:pt idx="7022">
                  <c:v>518.67519436004204</c:v>
                </c:pt>
                <c:pt idx="7023">
                  <c:v>518.65543342974502</c:v>
                </c:pt>
                <c:pt idx="7024">
                  <c:v>518.60402215854003</c:v>
                </c:pt>
                <c:pt idx="7025">
                  <c:v>518.56393406127302</c:v>
                </c:pt>
                <c:pt idx="7026">
                  <c:v>518.55014612003799</c:v>
                </c:pt>
                <c:pt idx="7027">
                  <c:v>518.54427268944096</c:v>
                </c:pt>
                <c:pt idx="7028">
                  <c:v>518.52042013213202</c:v>
                </c:pt>
                <c:pt idx="7029">
                  <c:v>518.50617587389002</c:v>
                </c:pt>
                <c:pt idx="7030">
                  <c:v>518.50375160425097</c:v>
                </c:pt>
                <c:pt idx="7031">
                  <c:v>518.50295302858899</c:v>
                </c:pt>
                <c:pt idx="7032">
                  <c:v>518.49432900934505</c:v>
                </c:pt>
                <c:pt idx="7033">
                  <c:v>518.49201886665196</c:v>
                </c:pt>
                <c:pt idx="7034">
                  <c:v>518.47070965023795</c:v>
                </c:pt>
                <c:pt idx="7035">
                  <c:v>518.43002886958402</c:v>
                </c:pt>
                <c:pt idx="7036">
                  <c:v>518.40024737215799</c:v>
                </c:pt>
                <c:pt idx="7037">
                  <c:v>518.37020038629601</c:v>
                </c:pt>
                <c:pt idx="7038">
                  <c:v>518.35720010318403</c:v>
                </c:pt>
                <c:pt idx="7039">
                  <c:v>518.33061253486403</c:v>
                </c:pt>
                <c:pt idx="7040">
                  <c:v>518.32607613323205</c:v>
                </c:pt>
                <c:pt idx="7041">
                  <c:v>518.30375471571199</c:v>
                </c:pt>
                <c:pt idx="7042">
                  <c:v>518.26665831206901</c:v>
                </c:pt>
                <c:pt idx="7043">
                  <c:v>518.26275935474905</c:v>
                </c:pt>
                <c:pt idx="7044">
                  <c:v>518.22875241652901</c:v>
                </c:pt>
                <c:pt idx="7045">
                  <c:v>518.21321201111698</c:v>
                </c:pt>
                <c:pt idx="7046">
                  <c:v>518.20152924505601</c:v>
                </c:pt>
                <c:pt idx="7047">
                  <c:v>518.18389757283603</c:v>
                </c:pt>
                <c:pt idx="7048">
                  <c:v>518.16361470909101</c:v>
                </c:pt>
                <c:pt idx="7049">
                  <c:v>518.15879839712602</c:v>
                </c:pt>
                <c:pt idx="7050">
                  <c:v>518.14242413262195</c:v>
                </c:pt>
                <c:pt idx="7051">
                  <c:v>518.09598653008402</c:v>
                </c:pt>
                <c:pt idx="7052">
                  <c:v>518.09130275914902</c:v>
                </c:pt>
                <c:pt idx="7053">
                  <c:v>518.08376895380104</c:v>
                </c:pt>
                <c:pt idx="7054">
                  <c:v>518.05900184804796</c:v>
                </c:pt>
                <c:pt idx="7055">
                  <c:v>518.03956726890101</c:v>
                </c:pt>
                <c:pt idx="7056">
                  <c:v>517.97378611318697</c:v>
                </c:pt>
                <c:pt idx="7057">
                  <c:v>517.96506624775395</c:v>
                </c:pt>
                <c:pt idx="7058">
                  <c:v>517.95585478651799</c:v>
                </c:pt>
                <c:pt idx="7059">
                  <c:v>517.93753911954298</c:v>
                </c:pt>
                <c:pt idx="7060">
                  <c:v>517.92656215374905</c:v>
                </c:pt>
                <c:pt idx="7061">
                  <c:v>517.882299256804</c:v>
                </c:pt>
                <c:pt idx="7062">
                  <c:v>517.874514695161</c:v>
                </c:pt>
                <c:pt idx="7063">
                  <c:v>517.86767154924996</c:v>
                </c:pt>
                <c:pt idx="7064">
                  <c:v>517.86426754372496</c:v>
                </c:pt>
                <c:pt idx="7065">
                  <c:v>517.85803702571195</c:v>
                </c:pt>
                <c:pt idx="7066">
                  <c:v>517.84659860962904</c:v>
                </c:pt>
                <c:pt idx="7067">
                  <c:v>517.82927948997599</c:v>
                </c:pt>
                <c:pt idx="7068">
                  <c:v>517.78004969272899</c:v>
                </c:pt>
                <c:pt idx="7069">
                  <c:v>517.77011972259595</c:v>
                </c:pt>
                <c:pt idx="7070">
                  <c:v>517.76686818634005</c:v>
                </c:pt>
                <c:pt idx="7071">
                  <c:v>517.74085369714101</c:v>
                </c:pt>
                <c:pt idx="7072">
                  <c:v>517.69771645946003</c:v>
                </c:pt>
                <c:pt idx="7073">
                  <c:v>517.69265740104299</c:v>
                </c:pt>
                <c:pt idx="7074">
                  <c:v>517.66807242554398</c:v>
                </c:pt>
                <c:pt idx="7075">
                  <c:v>517.64868343830699</c:v>
                </c:pt>
                <c:pt idx="7076">
                  <c:v>517.64570919775599</c:v>
                </c:pt>
                <c:pt idx="7077">
                  <c:v>517.60722003054696</c:v>
                </c:pt>
                <c:pt idx="7078">
                  <c:v>517.60593646945995</c:v>
                </c:pt>
                <c:pt idx="7079">
                  <c:v>517.600766048688</c:v>
                </c:pt>
                <c:pt idx="7080">
                  <c:v>517.59904893966495</c:v>
                </c:pt>
                <c:pt idx="7081">
                  <c:v>517.58188183203902</c:v>
                </c:pt>
                <c:pt idx="7082">
                  <c:v>517.57521313934797</c:v>
                </c:pt>
                <c:pt idx="7083">
                  <c:v>517.57339642255602</c:v>
                </c:pt>
                <c:pt idx="7084">
                  <c:v>517.560699489527</c:v>
                </c:pt>
                <c:pt idx="7085">
                  <c:v>517.55111488207297</c:v>
                </c:pt>
                <c:pt idx="7086">
                  <c:v>517.54133210420002</c:v>
                </c:pt>
                <c:pt idx="7087">
                  <c:v>517.52569934590599</c:v>
                </c:pt>
                <c:pt idx="7088">
                  <c:v>517.51787569674298</c:v>
                </c:pt>
                <c:pt idx="7089">
                  <c:v>517.47158793037897</c:v>
                </c:pt>
                <c:pt idx="7090">
                  <c:v>517.46883787533204</c:v>
                </c:pt>
                <c:pt idx="7091">
                  <c:v>517.46708098594002</c:v>
                </c:pt>
                <c:pt idx="7092">
                  <c:v>517.46629299816698</c:v>
                </c:pt>
                <c:pt idx="7093">
                  <c:v>517.46573542764702</c:v>
                </c:pt>
                <c:pt idx="7094">
                  <c:v>517.46572986846104</c:v>
                </c:pt>
                <c:pt idx="7095">
                  <c:v>517.46422113259405</c:v>
                </c:pt>
                <c:pt idx="7096">
                  <c:v>517.45132018716095</c:v>
                </c:pt>
                <c:pt idx="7097">
                  <c:v>517.41897379378202</c:v>
                </c:pt>
                <c:pt idx="7098">
                  <c:v>517.40259110072998</c:v>
                </c:pt>
                <c:pt idx="7099">
                  <c:v>517.38072119241201</c:v>
                </c:pt>
                <c:pt idx="7100">
                  <c:v>517.37092495025695</c:v>
                </c:pt>
                <c:pt idx="7101">
                  <c:v>517.35861590303705</c:v>
                </c:pt>
                <c:pt idx="7102">
                  <c:v>517.34763493919399</c:v>
                </c:pt>
                <c:pt idx="7103">
                  <c:v>517.33467490143801</c:v>
                </c:pt>
                <c:pt idx="7104">
                  <c:v>517.29120648680703</c:v>
                </c:pt>
                <c:pt idx="7105">
                  <c:v>517.247664150432</c:v>
                </c:pt>
                <c:pt idx="7106">
                  <c:v>517.16267223054103</c:v>
                </c:pt>
                <c:pt idx="7107">
                  <c:v>517.13944740931402</c:v>
                </c:pt>
                <c:pt idx="7108">
                  <c:v>517.13776960670702</c:v>
                </c:pt>
                <c:pt idx="7109">
                  <c:v>517.094449983392</c:v>
                </c:pt>
                <c:pt idx="7110">
                  <c:v>517.08563923926999</c:v>
                </c:pt>
                <c:pt idx="7111">
                  <c:v>517.07010851057896</c:v>
                </c:pt>
                <c:pt idx="7112">
                  <c:v>517.05879812973603</c:v>
                </c:pt>
                <c:pt idx="7113">
                  <c:v>517.00742179245401</c:v>
                </c:pt>
                <c:pt idx="7114">
                  <c:v>517.00310806402501</c:v>
                </c:pt>
                <c:pt idx="7115">
                  <c:v>516.99269131020401</c:v>
                </c:pt>
                <c:pt idx="7116">
                  <c:v>516.98147429180904</c:v>
                </c:pt>
                <c:pt idx="7117">
                  <c:v>516.97274991415202</c:v>
                </c:pt>
                <c:pt idx="7118">
                  <c:v>516.96707631792003</c:v>
                </c:pt>
                <c:pt idx="7119">
                  <c:v>516.95126617902599</c:v>
                </c:pt>
                <c:pt idx="7120">
                  <c:v>516.91464258213898</c:v>
                </c:pt>
                <c:pt idx="7121">
                  <c:v>516.90570386026695</c:v>
                </c:pt>
                <c:pt idx="7122">
                  <c:v>516.90381438465704</c:v>
                </c:pt>
                <c:pt idx="7123">
                  <c:v>516.89915758223196</c:v>
                </c:pt>
                <c:pt idx="7124">
                  <c:v>516.89465383369804</c:v>
                </c:pt>
                <c:pt idx="7125">
                  <c:v>516.89074950108795</c:v>
                </c:pt>
                <c:pt idx="7126">
                  <c:v>516.88765971743101</c:v>
                </c:pt>
                <c:pt idx="7127">
                  <c:v>516.885908628381</c:v>
                </c:pt>
                <c:pt idx="7128">
                  <c:v>516.88092312208596</c:v>
                </c:pt>
                <c:pt idx="7129">
                  <c:v>516.83306060821599</c:v>
                </c:pt>
                <c:pt idx="7130">
                  <c:v>516.79308452021496</c:v>
                </c:pt>
                <c:pt idx="7131">
                  <c:v>516.79064772203503</c:v>
                </c:pt>
                <c:pt idx="7132">
                  <c:v>516.77985476251399</c:v>
                </c:pt>
                <c:pt idx="7133">
                  <c:v>516.77895225914995</c:v>
                </c:pt>
                <c:pt idx="7134">
                  <c:v>516.77689316908197</c:v>
                </c:pt>
                <c:pt idx="7135">
                  <c:v>516.77525706384597</c:v>
                </c:pt>
                <c:pt idx="7136">
                  <c:v>516.767106192146</c:v>
                </c:pt>
                <c:pt idx="7137">
                  <c:v>516.76321136885201</c:v>
                </c:pt>
                <c:pt idx="7138">
                  <c:v>516.76150743389701</c:v>
                </c:pt>
                <c:pt idx="7139">
                  <c:v>516.74883853152801</c:v>
                </c:pt>
                <c:pt idx="7140">
                  <c:v>516.72825273345404</c:v>
                </c:pt>
                <c:pt idx="7141">
                  <c:v>516.71107894314105</c:v>
                </c:pt>
                <c:pt idx="7142">
                  <c:v>516.65271367727803</c:v>
                </c:pt>
                <c:pt idx="7143">
                  <c:v>516.61022368238798</c:v>
                </c:pt>
                <c:pt idx="7144">
                  <c:v>516.60435576197699</c:v>
                </c:pt>
                <c:pt idx="7145">
                  <c:v>516.58905873557796</c:v>
                </c:pt>
                <c:pt idx="7146">
                  <c:v>516.56331772279998</c:v>
                </c:pt>
                <c:pt idx="7147">
                  <c:v>516.52895375188996</c:v>
                </c:pt>
                <c:pt idx="7148">
                  <c:v>516.520984861643</c:v>
                </c:pt>
                <c:pt idx="7149">
                  <c:v>516.51707733970397</c:v>
                </c:pt>
                <c:pt idx="7150">
                  <c:v>516.49183523634701</c:v>
                </c:pt>
                <c:pt idx="7151">
                  <c:v>516.46120719900102</c:v>
                </c:pt>
                <c:pt idx="7152">
                  <c:v>516.43895560348699</c:v>
                </c:pt>
                <c:pt idx="7153">
                  <c:v>516.43643167117796</c:v>
                </c:pt>
                <c:pt idx="7154">
                  <c:v>516.41449705238301</c:v>
                </c:pt>
                <c:pt idx="7155">
                  <c:v>516.39481923191499</c:v>
                </c:pt>
                <c:pt idx="7156">
                  <c:v>516.39057264093503</c:v>
                </c:pt>
                <c:pt idx="7157">
                  <c:v>516.36955557441502</c:v>
                </c:pt>
                <c:pt idx="7158">
                  <c:v>516.35247596082104</c:v>
                </c:pt>
                <c:pt idx="7159">
                  <c:v>516.30509614870095</c:v>
                </c:pt>
                <c:pt idx="7160">
                  <c:v>516.29642584232397</c:v>
                </c:pt>
                <c:pt idx="7161">
                  <c:v>516.289599944266</c:v>
                </c:pt>
                <c:pt idx="7162">
                  <c:v>516.28758664602799</c:v>
                </c:pt>
                <c:pt idx="7163">
                  <c:v>516.27945636513198</c:v>
                </c:pt>
                <c:pt idx="7164">
                  <c:v>516.27425934124096</c:v>
                </c:pt>
                <c:pt idx="7165">
                  <c:v>516.26130508843198</c:v>
                </c:pt>
                <c:pt idx="7166">
                  <c:v>516.25866906881595</c:v>
                </c:pt>
                <c:pt idx="7167">
                  <c:v>516.25403118164104</c:v>
                </c:pt>
                <c:pt idx="7168">
                  <c:v>516.22338486885894</c:v>
                </c:pt>
                <c:pt idx="7169">
                  <c:v>516.21824065931105</c:v>
                </c:pt>
                <c:pt idx="7170">
                  <c:v>516.20305902642997</c:v>
                </c:pt>
                <c:pt idx="7171">
                  <c:v>516.192431365988</c:v>
                </c:pt>
                <c:pt idx="7172">
                  <c:v>516.16927601279497</c:v>
                </c:pt>
                <c:pt idx="7173">
                  <c:v>516.150171027341</c:v>
                </c:pt>
                <c:pt idx="7174">
                  <c:v>516.15001651743796</c:v>
                </c:pt>
                <c:pt idx="7175">
                  <c:v>516.14659890481903</c:v>
                </c:pt>
                <c:pt idx="7176">
                  <c:v>516.14386049071697</c:v>
                </c:pt>
                <c:pt idx="7177">
                  <c:v>516.07725367610101</c:v>
                </c:pt>
                <c:pt idx="7178">
                  <c:v>516.03689686222197</c:v>
                </c:pt>
                <c:pt idx="7179">
                  <c:v>516.00232608977694</c:v>
                </c:pt>
                <c:pt idx="7180">
                  <c:v>515.97673419183002</c:v>
                </c:pt>
                <c:pt idx="7181">
                  <c:v>515.97038040736197</c:v>
                </c:pt>
                <c:pt idx="7182">
                  <c:v>515.95782909596699</c:v>
                </c:pt>
                <c:pt idx="7183">
                  <c:v>515.93813349206198</c:v>
                </c:pt>
                <c:pt idx="7184">
                  <c:v>515.93677231767401</c:v>
                </c:pt>
                <c:pt idx="7185">
                  <c:v>515.93413501872601</c:v>
                </c:pt>
                <c:pt idx="7186">
                  <c:v>515.91774417593501</c:v>
                </c:pt>
                <c:pt idx="7187">
                  <c:v>515.91140532440204</c:v>
                </c:pt>
                <c:pt idx="7188">
                  <c:v>515.90078410517901</c:v>
                </c:pt>
                <c:pt idx="7189">
                  <c:v>515.87400364153802</c:v>
                </c:pt>
                <c:pt idx="7190">
                  <c:v>515.85878987451497</c:v>
                </c:pt>
                <c:pt idx="7191">
                  <c:v>515.85303731492399</c:v>
                </c:pt>
                <c:pt idx="7192">
                  <c:v>515.84596122151095</c:v>
                </c:pt>
                <c:pt idx="7193">
                  <c:v>515.79770577148895</c:v>
                </c:pt>
                <c:pt idx="7194">
                  <c:v>515.78469637266903</c:v>
                </c:pt>
                <c:pt idx="7195">
                  <c:v>515.77319643568296</c:v>
                </c:pt>
                <c:pt idx="7196">
                  <c:v>515.74177277762999</c:v>
                </c:pt>
                <c:pt idx="7197">
                  <c:v>515.73982236959102</c:v>
                </c:pt>
                <c:pt idx="7198">
                  <c:v>515.70006590772505</c:v>
                </c:pt>
                <c:pt idx="7199">
                  <c:v>515.69251205391902</c:v>
                </c:pt>
                <c:pt idx="7200">
                  <c:v>515.69101968855898</c:v>
                </c:pt>
                <c:pt idx="7201">
                  <c:v>515.68515660992296</c:v>
                </c:pt>
                <c:pt idx="7202">
                  <c:v>515.68449916516295</c:v>
                </c:pt>
                <c:pt idx="7203">
                  <c:v>515.65039007718894</c:v>
                </c:pt>
                <c:pt idx="7204">
                  <c:v>515.64070584121896</c:v>
                </c:pt>
                <c:pt idx="7205">
                  <c:v>515.63509890927298</c:v>
                </c:pt>
                <c:pt idx="7206">
                  <c:v>515.59687773749897</c:v>
                </c:pt>
                <c:pt idx="7207">
                  <c:v>515.59025859492203</c:v>
                </c:pt>
                <c:pt idx="7208">
                  <c:v>515.57460976740697</c:v>
                </c:pt>
                <c:pt idx="7209">
                  <c:v>515.56884269760997</c:v>
                </c:pt>
                <c:pt idx="7210">
                  <c:v>515.544725465998</c:v>
                </c:pt>
                <c:pt idx="7211">
                  <c:v>515.54124817030595</c:v>
                </c:pt>
                <c:pt idx="7212">
                  <c:v>515.52382412255304</c:v>
                </c:pt>
                <c:pt idx="7213">
                  <c:v>515.51585561175602</c:v>
                </c:pt>
                <c:pt idx="7214">
                  <c:v>515.49511769978994</c:v>
                </c:pt>
                <c:pt idx="7215">
                  <c:v>515.48770083520503</c:v>
                </c:pt>
                <c:pt idx="7216">
                  <c:v>515.42533964491599</c:v>
                </c:pt>
                <c:pt idx="7217">
                  <c:v>515.423267829476</c:v>
                </c:pt>
                <c:pt idx="7218">
                  <c:v>515.387435186218</c:v>
                </c:pt>
                <c:pt idx="7219">
                  <c:v>515.372365565466</c:v>
                </c:pt>
                <c:pt idx="7220">
                  <c:v>515.32839471788805</c:v>
                </c:pt>
                <c:pt idx="7221">
                  <c:v>515.32321315458603</c:v>
                </c:pt>
                <c:pt idx="7222">
                  <c:v>515.29887799082496</c:v>
                </c:pt>
                <c:pt idx="7223">
                  <c:v>515.28690794543604</c:v>
                </c:pt>
                <c:pt idx="7224">
                  <c:v>515.28375076914995</c:v>
                </c:pt>
                <c:pt idx="7225">
                  <c:v>515.28371237500096</c:v>
                </c:pt>
                <c:pt idx="7226">
                  <c:v>515.27042622911597</c:v>
                </c:pt>
                <c:pt idx="7227">
                  <c:v>515.26056630808603</c:v>
                </c:pt>
                <c:pt idx="7228">
                  <c:v>515.25908754804402</c:v>
                </c:pt>
                <c:pt idx="7229">
                  <c:v>515.23331775237705</c:v>
                </c:pt>
                <c:pt idx="7230">
                  <c:v>515.22661023362298</c:v>
                </c:pt>
                <c:pt idx="7231">
                  <c:v>515.21642827887604</c:v>
                </c:pt>
                <c:pt idx="7232">
                  <c:v>515.16721711806895</c:v>
                </c:pt>
                <c:pt idx="7233">
                  <c:v>515.15117688841406</c:v>
                </c:pt>
                <c:pt idx="7234">
                  <c:v>515.14493232198402</c:v>
                </c:pt>
                <c:pt idx="7235">
                  <c:v>515.12844931366601</c:v>
                </c:pt>
                <c:pt idx="7236">
                  <c:v>515.12701072834398</c:v>
                </c:pt>
                <c:pt idx="7237">
                  <c:v>515.11666501064894</c:v>
                </c:pt>
                <c:pt idx="7238">
                  <c:v>515.10378830794502</c:v>
                </c:pt>
                <c:pt idx="7239">
                  <c:v>515.09404857510401</c:v>
                </c:pt>
                <c:pt idx="7240">
                  <c:v>515.04722666033194</c:v>
                </c:pt>
                <c:pt idx="7241">
                  <c:v>515.04256144734495</c:v>
                </c:pt>
                <c:pt idx="7242">
                  <c:v>515.041018392973</c:v>
                </c:pt>
                <c:pt idx="7243">
                  <c:v>515.01912254628405</c:v>
                </c:pt>
                <c:pt idx="7244">
                  <c:v>514.98168545999704</c:v>
                </c:pt>
                <c:pt idx="7245">
                  <c:v>514.95598960641905</c:v>
                </c:pt>
                <c:pt idx="7246">
                  <c:v>514.93554694464899</c:v>
                </c:pt>
                <c:pt idx="7247">
                  <c:v>514.92390322820097</c:v>
                </c:pt>
                <c:pt idx="7248">
                  <c:v>514.89824310031895</c:v>
                </c:pt>
                <c:pt idx="7249">
                  <c:v>514.89045101578495</c:v>
                </c:pt>
                <c:pt idx="7250">
                  <c:v>514.87442306366495</c:v>
                </c:pt>
                <c:pt idx="7251">
                  <c:v>514.87180280181099</c:v>
                </c:pt>
                <c:pt idx="7252">
                  <c:v>514.82706379507795</c:v>
                </c:pt>
                <c:pt idx="7253">
                  <c:v>514.81968356741299</c:v>
                </c:pt>
                <c:pt idx="7254">
                  <c:v>514.81122139193599</c:v>
                </c:pt>
                <c:pt idx="7255">
                  <c:v>514.80506773244804</c:v>
                </c:pt>
                <c:pt idx="7256">
                  <c:v>514.78573566540604</c:v>
                </c:pt>
                <c:pt idx="7257">
                  <c:v>514.76364119614198</c:v>
                </c:pt>
                <c:pt idx="7258">
                  <c:v>514.76039845901403</c:v>
                </c:pt>
                <c:pt idx="7259">
                  <c:v>514.72414778833001</c:v>
                </c:pt>
                <c:pt idx="7260">
                  <c:v>514.68298607668703</c:v>
                </c:pt>
                <c:pt idx="7261">
                  <c:v>514.65828078877701</c:v>
                </c:pt>
                <c:pt idx="7262">
                  <c:v>514.65778157052898</c:v>
                </c:pt>
                <c:pt idx="7263">
                  <c:v>514.64255555219995</c:v>
                </c:pt>
                <c:pt idx="7264">
                  <c:v>514.63769260483605</c:v>
                </c:pt>
                <c:pt idx="7265">
                  <c:v>514.63393437283503</c:v>
                </c:pt>
                <c:pt idx="7266">
                  <c:v>514.61230372876196</c:v>
                </c:pt>
                <c:pt idx="7267">
                  <c:v>514.59737273447195</c:v>
                </c:pt>
                <c:pt idx="7268">
                  <c:v>514.592172573943</c:v>
                </c:pt>
                <c:pt idx="7269">
                  <c:v>514.58845984380196</c:v>
                </c:pt>
                <c:pt idx="7270">
                  <c:v>514.57119788780096</c:v>
                </c:pt>
                <c:pt idx="7271">
                  <c:v>514.54307627061303</c:v>
                </c:pt>
                <c:pt idx="7272">
                  <c:v>514.54009120559101</c:v>
                </c:pt>
                <c:pt idx="7273">
                  <c:v>514.52200296292006</c:v>
                </c:pt>
                <c:pt idx="7274">
                  <c:v>514.41060210224998</c:v>
                </c:pt>
                <c:pt idx="7275">
                  <c:v>514.37762307866296</c:v>
                </c:pt>
                <c:pt idx="7276">
                  <c:v>514.36727176920795</c:v>
                </c:pt>
                <c:pt idx="7277">
                  <c:v>514.35097227767301</c:v>
                </c:pt>
                <c:pt idx="7278">
                  <c:v>514.345619902826</c:v>
                </c:pt>
                <c:pt idx="7279">
                  <c:v>514.33780153345594</c:v>
                </c:pt>
                <c:pt idx="7280">
                  <c:v>514.33358135131596</c:v>
                </c:pt>
                <c:pt idx="7281">
                  <c:v>514.33087748770299</c:v>
                </c:pt>
                <c:pt idx="7282">
                  <c:v>514.32498659877899</c:v>
                </c:pt>
                <c:pt idx="7283">
                  <c:v>514.32167168732803</c:v>
                </c:pt>
                <c:pt idx="7284">
                  <c:v>514.30754178348502</c:v>
                </c:pt>
                <c:pt idx="7285">
                  <c:v>514.30046803969299</c:v>
                </c:pt>
                <c:pt idx="7286">
                  <c:v>514.29928678975705</c:v>
                </c:pt>
                <c:pt idx="7287">
                  <c:v>514.26722214706899</c:v>
                </c:pt>
                <c:pt idx="7288">
                  <c:v>514.25770912026996</c:v>
                </c:pt>
                <c:pt idx="7289">
                  <c:v>514.24079735907003</c:v>
                </c:pt>
                <c:pt idx="7290">
                  <c:v>514.23376415406403</c:v>
                </c:pt>
                <c:pt idx="7291">
                  <c:v>514.22867578037403</c:v>
                </c:pt>
                <c:pt idx="7292">
                  <c:v>514.22824497806903</c:v>
                </c:pt>
                <c:pt idx="7293">
                  <c:v>514.22068206838605</c:v>
                </c:pt>
                <c:pt idx="7294">
                  <c:v>514.18397583811702</c:v>
                </c:pt>
                <c:pt idx="7295">
                  <c:v>514.15289474138206</c:v>
                </c:pt>
                <c:pt idx="7296">
                  <c:v>514.11337615834896</c:v>
                </c:pt>
                <c:pt idx="7297">
                  <c:v>514.03861560574296</c:v>
                </c:pt>
                <c:pt idx="7298">
                  <c:v>514.036584601046</c:v>
                </c:pt>
                <c:pt idx="7299">
                  <c:v>514.03160219292999</c:v>
                </c:pt>
                <c:pt idx="7300">
                  <c:v>513.99122157979696</c:v>
                </c:pt>
                <c:pt idx="7301">
                  <c:v>513.96440422521096</c:v>
                </c:pt>
                <c:pt idx="7302">
                  <c:v>513.93211543005896</c:v>
                </c:pt>
                <c:pt idx="7303">
                  <c:v>513.91585915593896</c:v>
                </c:pt>
                <c:pt idx="7304">
                  <c:v>513.88747912450003</c:v>
                </c:pt>
                <c:pt idx="7305">
                  <c:v>513.88102059456503</c:v>
                </c:pt>
                <c:pt idx="7306">
                  <c:v>513.87627313448002</c:v>
                </c:pt>
                <c:pt idx="7307">
                  <c:v>513.87256440711201</c:v>
                </c:pt>
                <c:pt idx="7308">
                  <c:v>513.87002112455195</c:v>
                </c:pt>
                <c:pt idx="7309">
                  <c:v>513.85258156943405</c:v>
                </c:pt>
                <c:pt idx="7310">
                  <c:v>513.85050450562903</c:v>
                </c:pt>
                <c:pt idx="7311">
                  <c:v>513.84586447797801</c:v>
                </c:pt>
                <c:pt idx="7312">
                  <c:v>513.82552068518498</c:v>
                </c:pt>
                <c:pt idx="7313">
                  <c:v>513.803547351161</c:v>
                </c:pt>
                <c:pt idx="7314">
                  <c:v>513.77782744410899</c:v>
                </c:pt>
                <c:pt idx="7315">
                  <c:v>513.77705346149503</c:v>
                </c:pt>
                <c:pt idx="7316">
                  <c:v>513.77387037686594</c:v>
                </c:pt>
                <c:pt idx="7317">
                  <c:v>513.772440708408</c:v>
                </c:pt>
                <c:pt idx="7318">
                  <c:v>513.76229037946598</c:v>
                </c:pt>
                <c:pt idx="7319">
                  <c:v>513.73027119884398</c:v>
                </c:pt>
                <c:pt idx="7320">
                  <c:v>513.716647778881</c:v>
                </c:pt>
                <c:pt idx="7321">
                  <c:v>513.65203375302599</c:v>
                </c:pt>
                <c:pt idx="7322">
                  <c:v>513.63321011624703</c:v>
                </c:pt>
                <c:pt idx="7323">
                  <c:v>513.62458089021197</c:v>
                </c:pt>
                <c:pt idx="7324">
                  <c:v>513.57906439549595</c:v>
                </c:pt>
                <c:pt idx="7325">
                  <c:v>513.54534215310503</c:v>
                </c:pt>
                <c:pt idx="7326">
                  <c:v>513.54191586814397</c:v>
                </c:pt>
                <c:pt idx="7327">
                  <c:v>513.53503758759302</c:v>
                </c:pt>
                <c:pt idx="7328">
                  <c:v>513.52486196153598</c:v>
                </c:pt>
                <c:pt idx="7329">
                  <c:v>513.48239649262996</c:v>
                </c:pt>
                <c:pt idx="7330">
                  <c:v>513.46411902673003</c:v>
                </c:pt>
                <c:pt idx="7331">
                  <c:v>513.45419615352796</c:v>
                </c:pt>
                <c:pt idx="7332">
                  <c:v>513.45142471765598</c:v>
                </c:pt>
                <c:pt idx="7333">
                  <c:v>513.45098920534895</c:v>
                </c:pt>
                <c:pt idx="7334">
                  <c:v>513.41747157853695</c:v>
                </c:pt>
                <c:pt idx="7335">
                  <c:v>513.37840937000203</c:v>
                </c:pt>
                <c:pt idx="7336">
                  <c:v>513.35808932321504</c:v>
                </c:pt>
                <c:pt idx="7337">
                  <c:v>513.30963855105199</c:v>
                </c:pt>
                <c:pt idx="7338">
                  <c:v>513.30791901617999</c:v>
                </c:pt>
                <c:pt idx="7339">
                  <c:v>513.280279472909</c:v>
                </c:pt>
                <c:pt idx="7340">
                  <c:v>513.26233792292999</c:v>
                </c:pt>
                <c:pt idx="7341">
                  <c:v>513.26160178895998</c:v>
                </c:pt>
                <c:pt idx="7342">
                  <c:v>513.24230836786796</c:v>
                </c:pt>
                <c:pt idx="7343">
                  <c:v>513.22662107000804</c:v>
                </c:pt>
                <c:pt idx="7344">
                  <c:v>513.217405687113</c:v>
                </c:pt>
                <c:pt idx="7345">
                  <c:v>513.199665711433</c:v>
                </c:pt>
                <c:pt idx="7346">
                  <c:v>513.19670022417495</c:v>
                </c:pt>
                <c:pt idx="7347">
                  <c:v>513.18391142236703</c:v>
                </c:pt>
                <c:pt idx="7348">
                  <c:v>513.16371753104204</c:v>
                </c:pt>
                <c:pt idx="7349">
                  <c:v>513.15699283699496</c:v>
                </c:pt>
                <c:pt idx="7350">
                  <c:v>513.13627192357001</c:v>
                </c:pt>
                <c:pt idx="7351">
                  <c:v>513.12225645623505</c:v>
                </c:pt>
                <c:pt idx="7352">
                  <c:v>513.07553659870598</c:v>
                </c:pt>
                <c:pt idx="7353">
                  <c:v>513.05595256631204</c:v>
                </c:pt>
                <c:pt idx="7354">
                  <c:v>513.05282272640898</c:v>
                </c:pt>
                <c:pt idx="7355">
                  <c:v>513.040508489167</c:v>
                </c:pt>
                <c:pt idx="7356">
                  <c:v>513.03340216793299</c:v>
                </c:pt>
                <c:pt idx="7357">
                  <c:v>513.00176266460903</c:v>
                </c:pt>
                <c:pt idx="7358">
                  <c:v>512.98527473891704</c:v>
                </c:pt>
                <c:pt idx="7359">
                  <c:v>512.97225181233898</c:v>
                </c:pt>
                <c:pt idx="7360">
                  <c:v>512.937920785659</c:v>
                </c:pt>
                <c:pt idx="7361">
                  <c:v>512.91207439741197</c:v>
                </c:pt>
                <c:pt idx="7362">
                  <c:v>512.89920992038901</c:v>
                </c:pt>
                <c:pt idx="7363">
                  <c:v>512.85357308943605</c:v>
                </c:pt>
                <c:pt idx="7364">
                  <c:v>512.83740862324498</c:v>
                </c:pt>
                <c:pt idx="7365">
                  <c:v>512.83453775232101</c:v>
                </c:pt>
                <c:pt idx="7366">
                  <c:v>512.83298942615204</c:v>
                </c:pt>
                <c:pt idx="7367">
                  <c:v>512.82524955105805</c:v>
                </c:pt>
                <c:pt idx="7368">
                  <c:v>512.82117905846303</c:v>
                </c:pt>
                <c:pt idx="7369">
                  <c:v>512.79112637798403</c:v>
                </c:pt>
                <c:pt idx="7370">
                  <c:v>512.77138786283899</c:v>
                </c:pt>
                <c:pt idx="7371">
                  <c:v>512.757672846687</c:v>
                </c:pt>
                <c:pt idx="7372">
                  <c:v>512.75339841220398</c:v>
                </c:pt>
                <c:pt idx="7373">
                  <c:v>512.71746014142605</c:v>
                </c:pt>
                <c:pt idx="7374">
                  <c:v>512.67288910116702</c:v>
                </c:pt>
                <c:pt idx="7375">
                  <c:v>512.66773037002599</c:v>
                </c:pt>
                <c:pt idx="7376">
                  <c:v>512.66086167880803</c:v>
                </c:pt>
                <c:pt idx="7377">
                  <c:v>512.65988391804603</c:v>
                </c:pt>
                <c:pt idx="7378">
                  <c:v>512.65936122427604</c:v>
                </c:pt>
                <c:pt idx="7379">
                  <c:v>512.658086577576</c:v>
                </c:pt>
                <c:pt idx="7380">
                  <c:v>512.64864186400996</c:v>
                </c:pt>
                <c:pt idx="7381">
                  <c:v>512.63613662553598</c:v>
                </c:pt>
                <c:pt idx="7382">
                  <c:v>512.63001218250895</c:v>
                </c:pt>
                <c:pt idx="7383">
                  <c:v>512.62360741041402</c:v>
                </c:pt>
                <c:pt idx="7384">
                  <c:v>512.62035301796595</c:v>
                </c:pt>
                <c:pt idx="7385">
                  <c:v>512.61794574300302</c:v>
                </c:pt>
                <c:pt idx="7386">
                  <c:v>512.59550527730801</c:v>
                </c:pt>
                <c:pt idx="7387">
                  <c:v>512.588744323382</c:v>
                </c:pt>
                <c:pt idx="7388">
                  <c:v>512.58300554659297</c:v>
                </c:pt>
                <c:pt idx="7389">
                  <c:v>512.54745278387998</c:v>
                </c:pt>
                <c:pt idx="7390">
                  <c:v>512.54379845512699</c:v>
                </c:pt>
                <c:pt idx="7391">
                  <c:v>512.45885310872404</c:v>
                </c:pt>
                <c:pt idx="7392">
                  <c:v>512.44621091171098</c:v>
                </c:pt>
                <c:pt idx="7393">
                  <c:v>512.42897355098796</c:v>
                </c:pt>
                <c:pt idx="7394">
                  <c:v>512.39356664552599</c:v>
                </c:pt>
                <c:pt idx="7395">
                  <c:v>512.38773658037906</c:v>
                </c:pt>
                <c:pt idx="7396">
                  <c:v>512.36522882773204</c:v>
                </c:pt>
                <c:pt idx="7397">
                  <c:v>512.36229897711303</c:v>
                </c:pt>
                <c:pt idx="7398">
                  <c:v>512.333845719073</c:v>
                </c:pt>
                <c:pt idx="7399">
                  <c:v>512.32447076847905</c:v>
                </c:pt>
                <c:pt idx="7400">
                  <c:v>512.27719136560495</c:v>
                </c:pt>
                <c:pt idx="7401">
                  <c:v>512.27695365908403</c:v>
                </c:pt>
                <c:pt idx="7402">
                  <c:v>512.25194203820297</c:v>
                </c:pt>
                <c:pt idx="7403">
                  <c:v>512.13734540534301</c:v>
                </c:pt>
                <c:pt idx="7404">
                  <c:v>512.12397442148097</c:v>
                </c:pt>
                <c:pt idx="7405">
                  <c:v>512.11865854774999</c:v>
                </c:pt>
                <c:pt idx="7406">
                  <c:v>512.06814904590499</c:v>
                </c:pt>
                <c:pt idx="7407">
                  <c:v>512.06787888368603</c:v>
                </c:pt>
                <c:pt idx="7408">
                  <c:v>512.06282956520602</c:v>
                </c:pt>
                <c:pt idx="7409">
                  <c:v>512.05921873900297</c:v>
                </c:pt>
                <c:pt idx="7410">
                  <c:v>512.03379602938298</c:v>
                </c:pt>
                <c:pt idx="7411">
                  <c:v>512.01012800583601</c:v>
                </c:pt>
                <c:pt idx="7412">
                  <c:v>512.00488668856701</c:v>
                </c:pt>
                <c:pt idx="7413">
                  <c:v>512.00360972548697</c:v>
                </c:pt>
                <c:pt idx="7414">
                  <c:v>512.00301903552497</c:v>
                </c:pt>
                <c:pt idx="7415">
                  <c:v>511.96266937933098</c:v>
                </c:pt>
                <c:pt idx="7416">
                  <c:v>511.93557490283598</c:v>
                </c:pt>
                <c:pt idx="7417">
                  <c:v>511.93504804966602</c:v>
                </c:pt>
                <c:pt idx="7418">
                  <c:v>511.916606311728</c:v>
                </c:pt>
                <c:pt idx="7419">
                  <c:v>511.91514710613899</c:v>
                </c:pt>
                <c:pt idx="7420">
                  <c:v>511.90872010075799</c:v>
                </c:pt>
                <c:pt idx="7421">
                  <c:v>511.90704592573002</c:v>
                </c:pt>
                <c:pt idx="7422">
                  <c:v>511.90212547659797</c:v>
                </c:pt>
                <c:pt idx="7423">
                  <c:v>511.89826314267702</c:v>
                </c:pt>
                <c:pt idx="7424">
                  <c:v>511.84809283396902</c:v>
                </c:pt>
                <c:pt idx="7425">
                  <c:v>511.80863612326999</c:v>
                </c:pt>
                <c:pt idx="7426">
                  <c:v>511.80406306395003</c:v>
                </c:pt>
                <c:pt idx="7427">
                  <c:v>511.77756992119902</c:v>
                </c:pt>
                <c:pt idx="7428">
                  <c:v>511.77557616044601</c:v>
                </c:pt>
                <c:pt idx="7429">
                  <c:v>511.76223979492897</c:v>
                </c:pt>
                <c:pt idx="7430">
                  <c:v>511.761923489575</c:v>
                </c:pt>
                <c:pt idx="7431">
                  <c:v>511.74802001947899</c:v>
                </c:pt>
                <c:pt idx="7432">
                  <c:v>511.74679186723102</c:v>
                </c:pt>
                <c:pt idx="7433">
                  <c:v>511.739679076421</c:v>
                </c:pt>
                <c:pt idx="7434">
                  <c:v>511.728433790351</c:v>
                </c:pt>
                <c:pt idx="7435">
                  <c:v>511.71070494756498</c:v>
                </c:pt>
                <c:pt idx="7436">
                  <c:v>511.69763003766099</c:v>
                </c:pt>
                <c:pt idx="7437">
                  <c:v>511.686241358004</c:v>
                </c:pt>
                <c:pt idx="7438">
                  <c:v>511.67625597890401</c:v>
                </c:pt>
                <c:pt idx="7439">
                  <c:v>511.66973782483097</c:v>
                </c:pt>
                <c:pt idx="7440">
                  <c:v>511.661696378258</c:v>
                </c:pt>
                <c:pt idx="7441">
                  <c:v>511.65812229884898</c:v>
                </c:pt>
                <c:pt idx="7442">
                  <c:v>511.645419567727</c:v>
                </c:pt>
                <c:pt idx="7443">
                  <c:v>511.624189565579</c:v>
                </c:pt>
                <c:pt idx="7444">
                  <c:v>511.61675557568702</c:v>
                </c:pt>
                <c:pt idx="7445">
                  <c:v>511.60965628404102</c:v>
                </c:pt>
                <c:pt idx="7446">
                  <c:v>511.56114940975903</c:v>
                </c:pt>
                <c:pt idx="7447">
                  <c:v>511.532696419562</c:v>
                </c:pt>
                <c:pt idx="7448">
                  <c:v>511.52198790143899</c:v>
                </c:pt>
                <c:pt idx="7449">
                  <c:v>511.50991497071198</c:v>
                </c:pt>
                <c:pt idx="7450">
                  <c:v>511.48893946328002</c:v>
                </c:pt>
                <c:pt idx="7451">
                  <c:v>511.48415561247799</c:v>
                </c:pt>
                <c:pt idx="7452">
                  <c:v>511.45898290359401</c:v>
                </c:pt>
                <c:pt idx="7453">
                  <c:v>511.45485055401599</c:v>
                </c:pt>
                <c:pt idx="7454">
                  <c:v>511.42751980937999</c:v>
                </c:pt>
                <c:pt idx="7455">
                  <c:v>511.37780130325802</c:v>
                </c:pt>
                <c:pt idx="7456">
                  <c:v>511.28997375132599</c:v>
                </c:pt>
                <c:pt idx="7457">
                  <c:v>511.28077188196602</c:v>
                </c:pt>
                <c:pt idx="7458">
                  <c:v>511.27461556352699</c:v>
                </c:pt>
                <c:pt idx="7459">
                  <c:v>511.26750351987698</c:v>
                </c:pt>
                <c:pt idx="7460">
                  <c:v>511.25721936078298</c:v>
                </c:pt>
                <c:pt idx="7461">
                  <c:v>511.25304219578499</c:v>
                </c:pt>
                <c:pt idx="7462">
                  <c:v>511.21954778006398</c:v>
                </c:pt>
                <c:pt idx="7463">
                  <c:v>511.21653961803798</c:v>
                </c:pt>
                <c:pt idx="7464">
                  <c:v>511.14802324193698</c:v>
                </c:pt>
                <c:pt idx="7465">
                  <c:v>511.13036928498002</c:v>
                </c:pt>
                <c:pt idx="7466">
                  <c:v>511.029815620308</c:v>
                </c:pt>
                <c:pt idx="7467">
                  <c:v>511.01722284206897</c:v>
                </c:pt>
                <c:pt idx="7468">
                  <c:v>511.00828509369302</c:v>
                </c:pt>
                <c:pt idx="7469">
                  <c:v>510.98631511794002</c:v>
                </c:pt>
                <c:pt idx="7470">
                  <c:v>510.97011198900299</c:v>
                </c:pt>
                <c:pt idx="7471">
                  <c:v>510.94705068801102</c:v>
                </c:pt>
                <c:pt idx="7472">
                  <c:v>510.935506820961</c:v>
                </c:pt>
                <c:pt idx="7473">
                  <c:v>510.92651145342899</c:v>
                </c:pt>
                <c:pt idx="7474">
                  <c:v>510.89108693647501</c:v>
                </c:pt>
                <c:pt idx="7475">
                  <c:v>510.88142959473203</c:v>
                </c:pt>
                <c:pt idx="7476">
                  <c:v>510.84983773508702</c:v>
                </c:pt>
                <c:pt idx="7477">
                  <c:v>510.84191063694601</c:v>
                </c:pt>
                <c:pt idx="7478">
                  <c:v>510.83856771309797</c:v>
                </c:pt>
                <c:pt idx="7479">
                  <c:v>510.81790966376002</c:v>
                </c:pt>
                <c:pt idx="7480">
                  <c:v>510.81530492186602</c:v>
                </c:pt>
                <c:pt idx="7481">
                  <c:v>510.80003268299498</c:v>
                </c:pt>
                <c:pt idx="7482">
                  <c:v>510.79530397179099</c:v>
                </c:pt>
                <c:pt idx="7483">
                  <c:v>510.78572452057301</c:v>
                </c:pt>
                <c:pt idx="7484">
                  <c:v>510.776078796766</c:v>
                </c:pt>
                <c:pt idx="7485">
                  <c:v>510.77438005380702</c:v>
                </c:pt>
                <c:pt idx="7486">
                  <c:v>510.74438416245403</c:v>
                </c:pt>
                <c:pt idx="7487">
                  <c:v>510.74292326436898</c:v>
                </c:pt>
                <c:pt idx="7488">
                  <c:v>510.74029252997798</c:v>
                </c:pt>
                <c:pt idx="7489">
                  <c:v>510.740060731266</c:v>
                </c:pt>
                <c:pt idx="7490">
                  <c:v>510.73992770130297</c:v>
                </c:pt>
                <c:pt idx="7491">
                  <c:v>510.70119279586203</c:v>
                </c:pt>
                <c:pt idx="7492">
                  <c:v>510.69507501685001</c:v>
                </c:pt>
                <c:pt idx="7493">
                  <c:v>510.675484749085</c:v>
                </c:pt>
                <c:pt idx="7494">
                  <c:v>510.671409057331</c:v>
                </c:pt>
                <c:pt idx="7495">
                  <c:v>510.65166524839299</c:v>
                </c:pt>
                <c:pt idx="7496">
                  <c:v>510.650919022609</c:v>
                </c:pt>
                <c:pt idx="7497">
                  <c:v>510.64946646656301</c:v>
                </c:pt>
                <c:pt idx="7498">
                  <c:v>510.63350657371302</c:v>
                </c:pt>
                <c:pt idx="7499">
                  <c:v>510.62543949901698</c:v>
                </c:pt>
                <c:pt idx="7500">
                  <c:v>510.609552186423</c:v>
                </c:pt>
                <c:pt idx="7501">
                  <c:v>510.58814990263897</c:v>
                </c:pt>
                <c:pt idx="7502">
                  <c:v>510.57752621940398</c:v>
                </c:pt>
                <c:pt idx="7503">
                  <c:v>510.56180410853898</c:v>
                </c:pt>
                <c:pt idx="7504">
                  <c:v>510.52135154154303</c:v>
                </c:pt>
                <c:pt idx="7505">
                  <c:v>510.50062318183302</c:v>
                </c:pt>
                <c:pt idx="7506">
                  <c:v>510.49314591401799</c:v>
                </c:pt>
                <c:pt idx="7507">
                  <c:v>510.47332311399703</c:v>
                </c:pt>
                <c:pt idx="7508">
                  <c:v>510.43836860490501</c:v>
                </c:pt>
                <c:pt idx="7509">
                  <c:v>510.43307935072397</c:v>
                </c:pt>
                <c:pt idx="7510">
                  <c:v>510.432344740639</c:v>
                </c:pt>
                <c:pt idx="7511">
                  <c:v>510.39918272041302</c:v>
                </c:pt>
                <c:pt idx="7512">
                  <c:v>510.39409983450599</c:v>
                </c:pt>
                <c:pt idx="7513">
                  <c:v>510.38122361324503</c:v>
                </c:pt>
                <c:pt idx="7514">
                  <c:v>510.36032959221097</c:v>
                </c:pt>
                <c:pt idx="7515">
                  <c:v>510.35671034959398</c:v>
                </c:pt>
                <c:pt idx="7516">
                  <c:v>510.33690529570202</c:v>
                </c:pt>
                <c:pt idx="7517">
                  <c:v>510.31690650342</c:v>
                </c:pt>
                <c:pt idx="7518">
                  <c:v>510.30441857833398</c:v>
                </c:pt>
                <c:pt idx="7519">
                  <c:v>510.303521349861</c:v>
                </c:pt>
                <c:pt idx="7520">
                  <c:v>510.29923600413599</c:v>
                </c:pt>
                <c:pt idx="7521">
                  <c:v>510.26264145443099</c:v>
                </c:pt>
                <c:pt idx="7522">
                  <c:v>510.24961021259497</c:v>
                </c:pt>
                <c:pt idx="7523">
                  <c:v>510.24395793170299</c:v>
                </c:pt>
                <c:pt idx="7524">
                  <c:v>510.23971463695199</c:v>
                </c:pt>
                <c:pt idx="7525">
                  <c:v>510.23917765665601</c:v>
                </c:pt>
                <c:pt idx="7526">
                  <c:v>510.18857796272499</c:v>
                </c:pt>
                <c:pt idx="7527">
                  <c:v>510.18566864169901</c:v>
                </c:pt>
                <c:pt idx="7528">
                  <c:v>510.18189495883797</c:v>
                </c:pt>
                <c:pt idx="7529">
                  <c:v>510.15611042619997</c:v>
                </c:pt>
                <c:pt idx="7530">
                  <c:v>510.13645407395001</c:v>
                </c:pt>
                <c:pt idx="7531">
                  <c:v>510.07602913295102</c:v>
                </c:pt>
                <c:pt idx="7532">
                  <c:v>510.07107105684099</c:v>
                </c:pt>
                <c:pt idx="7533">
                  <c:v>510.05169657469202</c:v>
                </c:pt>
                <c:pt idx="7534">
                  <c:v>510.04472649155002</c:v>
                </c:pt>
                <c:pt idx="7535">
                  <c:v>510.01089819042397</c:v>
                </c:pt>
                <c:pt idx="7536">
                  <c:v>509.98577481359501</c:v>
                </c:pt>
                <c:pt idx="7537">
                  <c:v>509.98432016441302</c:v>
                </c:pt>
                <c:pt idx="7538">
                  <c:v>509.97429230014802</c:v>
                </c:pt>
                <c:pt idx="7539">
                  <c:v>509.96857324535301</c:v>
                </c:pt>
                <c:pt idx="7540">
                  <c:v>509.95591633861</c:v>
                </c:pt>
                <c:pt idx="7541">
                  <c:v>509.92296693153401</c:v>
                </c:pt>
                <c:pt idx="7542">
                  <c:v>509.87914184110798</c:v>
                </c:pt>
                <c:pt idx="7543">
                  <c:v>509.84898578072801</c:v>
                </c:pt>
                <c:pt idx="7544">
                  <c:v>509.84326436857799</c:v>
                </c:pt>
                <c:pt idx="7545">
                  <c:v>509.836719208494</c:v>
                </c:pt>
                <c:pt idx="7546">
                  <c:v>509.82727485576999</c:v>
                </c:pt>
                <c:pt idx="7547">
                  <c:v>509.82494411428797</c:v>
                </c:pt>
                <c:pt idx="7548">
                  <c:v>509.79904874779101</c:v>
                </c:pt>
                <c:pt idx="7549">
                  <c:v>509.78178987174198</c:v>
                </c:pt>
                <c:pt idx="7550">
                  <c:v>509.75496970045202</c:v>
                </c:pt>
                <c:pt idx="7551">
                  <c:v>509.749111468607</c:v>
                </c:pt>
                <c:pt idx="7552">
                  <c:v>509.74546510699997</c:v>
                </c:pt>
                <c:pt idx="7553">
                  <c:v>509.74202622177398</c:v>
                </c:pt>
                <c:pt idx="7554">
                  <c:v>509.73412189958202</c:v>
                </c:pt>
                <c:pt idx="7555">
                  <c:v>509.73153645247697</c:v>
                </c:pt>
                <c:pt idx="7556">
                  <c:v>509.66728308008402</c:v>
                </c:pt>
                <c:pt idx="7557">
                  <c:v>509.64468935118401</c:v>
                </c:pt>
                <c:pt idx="7558">
                  <c:v>509.64012750307802</c:v>
                </c:pt>
                <c:pt idx="7559">
                  <c:v>509.57923620139599</c:v>
                </c:pt>
                <c:pt idx="7560">
                  <c:v>509.579029902694</c:v>
                </c:pt>
                <c:pt idx="7561">
                  <c:v>509.56716777316802</c:v>
                </c:pt>
                <c:pt idx="7562">
                  <c:v>509.56301064967101</c:v>
                </c:pt>
                <c:pt idx="7563">
                  <c:v>509.55859710367901</c:v>
                </c:pt>
                <c:pt idx="7564">
                  <c:v>509.54549138812303</c:v>
                </c:pt>
                <c:pt idx="7565">
                  <c:v>509.509729903623</c:v>
                </c:pt>
                <c:pt idx="7566">
                  <c:v>509.48962698010899</c:v>
                </c:pt>
                <c:pt idx="7567">
                  <c:v>509.48799245072399</c:v>
                </c:pt>
                <c:pt idx="7568">
                  <c:v>509.44778237442603</c:v>
                </c:pt>
                <c:pt idx="7569">
                  <c:v>509.398703843833</c:v>
                </c:pt>
                <c:pt idx="7570">
                  <c:v>509.35298117588599</c:v>
                </c:pt>
                <c:pt idx="7571">
                  <c:v>509.33977233181901</c:v>
                </c:pt>
                <c:pt idx="7572">
                  <c:v>509.33922393022101</c:v>
                </c:pt>
                <c:pt idx="7573">
                  <c:v>509.33503969027902</c:v>
                </c:pt>
                <c:pt idx="7574">
                  <c:v>509.32455488400399</c:v>
                </c:pt>
                <c:pt idx="7575">
                  <c:v>509.30842414680097</c:v>
                </c:pt>
                <c:pt idx="7576">
                  <c:v>509.30076513576898</c:v>
                </c:pt>
                <c:pt idx="7577">
                  <c:v>509.29084649018199</c:v>
                </c:pt>
                <c:pt idx="7578">
                  <c:v>509.26749073078099</c:v>
                </c:pt>
                <c:pt idx="7579">
                  <c:v>509.257778865391</c:v>
                </c:pt>
                <c:pt idx="7580">
                  <c:v>509.24192863447701</c:v>
                </c:pt>
                <c:pt idx="7581">
                  <c:v>509.240905420682</c:v>
                </c:pt>
                <c:pt idx="7582">
                  <c:v>509.21911640061398</c:v>
                </c:pt>
                <c:pt idx="7583">
                  <c:v>509.20402272527599</c:v>
                </c:pt>
                <c:pt idx="7584">
                  <c:v>509.20096087650398</c:v>
                </c:pt>
                <c:pt idx="7585">
                  <c:v>509.17480195754501</c:v>
                </c:pt>
                <c:pt idx="7586">
                  <c:v>509.157848622416</c:v>
                </c:pt>
                <c:pt idx="7587">
                  <c:v>509.14140007402398</c:v>
                </c:pt>
                <c:pt idx="7588">
                  <c:v>509.08012991148701</c:v>
                </c:pt>
                <c:pt idx="7589">
                  <c:v>509.07366592795398</c:v>
                </c:pt>
                <c:pt idx="7590">
                  <c:v>509.01393100863902</c:v>
                </c:pt>
                <c:pt idx="7591">
                  <c:v>508.99381766375399</c:v>
                </c:pt>
                <c:pt idx="7592">
                  <c:v>508.95574417932897</c:v>
                </c:pt>
                <c:pt idx="7593">
                  <c:v>508.95569837241101</c:v>
                </c:pt>
                <c:pt idx="7594">
                  <c:v>508.92448984612201</c:v>
                </c:pt>
                <c:pt idx="7595">
                  <c:v>508.90612935136602</c:v>
                </c:pt>
                <c:pt idx="7596">
                  <c:v>508.90536878285798</c:v>
                </c:pt>
                <c:pt idx="7597">
                  <c:v>508.89232066829902</c:v>
                </c:pt>
                <c:pt idx="7598">
                  <c:v>508.87482347863101</c:v>
                </c:pt>
                <c:pt idx="7599">
                  <c:v>508.868208429128</c:v>
                </c:pt>
                <c:pt idx="7600">
                  <c:v>508.85099532362</c:v>
                </c:pt>
                <c:pt idx="7601">
                  <c:v>508.79660642821</c:v>
                </c:pt>
                <c:pt idx="7602">
                  <c:v>508.76792972436903</c:v>
                </c:pt>
                <c:pt idx="7603">
                  <c:v>508.76277761200299</c:v>
                </c:pt>
                <c:pt idx="7604">
                  <c:v>508.75271479309299</c:v>
                </c:pt>
                <c:pt idx="7605">
                  <c:v>508.74803177199101</c:v>
                </c:pt>
                <c:pt idx="7606">
                  <c:v>508.741080647849</c:v>
                </c:pt>
                <c:pt idx="7607">
                  <c:v>508.72472219057698</c:v>
                </c:pt>
                <c:pt idx="7608">
                  <c:v>508.70811774938699</c:v>
                </c:pt>
                <c:pt idx="7609">
                  <c:v>508.70177787907198</c:v>
                </c:pt>
                <c:pt idx="7610">
                  <c:v>508.69202220241101</c:v>
                </c:pt>
                <c:pt idx="7611">
                  <c:v>508.68630392123703</c:v>
                </c:pt>
                <c:pt idx="7612">
                  <c:v>508.65898017067599</c:v>
                </c:pt>
                <c:pt idx="7613">
                  <c:v>508.63203476377601</c:v>
                </c:pt>
                <c:pt idx="7614">
                  <c:v>508.62516195681701</c:v>
                </c:pt>
                <c:pt idx="7615">
                  <c:v>508.62392499235699</c:v>
                </c:pt>
                <c:pt idx="7616">
                  <c:v>508.61414230975402</c:v>
                </c:pt>
                <c:pt idx="7617">
                  <c:v>508.577061373292</c:v>
                </c:pt>
                <c:pt idx="7618">
                  <c:v>508.57617299632102</c:v>
                </c:pt>
                <c:pt idx="7619">
                  <c:v>508.56819727124702</c:v>
                </c:pt>
                <c:pt idx="7620">
                  <c:v>508.55220919617602</c:v>
                </c:pt>
                <c:pt idx="7621">
                  <c:v>508.54578920169399</c:v>
                </c:pt>
                <c:pt idx="7622">
                  <c:v>508.53586641511299</c:v>
                </c:pt>
                <c:pt idx="7623">
                  <c:v>508.53193907869701</c:v>
                </c:pt>
                <c:pt idx="7624">
                  <c:v>508.526988893267</c:v>
                </c:pt>
                <c:pt idx="7625">
                  <c:v>508.52329424624099</c:v>
                </c:pt>
                <c:pt idx="7626">
                  <c:v>508.50497994961398</c:v>
                </c:pt>
                <c:pt idx="7627">
                  <c:v>508.49431744481501</c:v>
                </c:pt>
                <c:pt idx="7628">
                  <c:v>508.48847793777298</c:v>
                </c:pt>
                <c:pt idx="7629">
                  <c:v>508.48355444982798</c:v>
                </c:pt>
                <c:pt idx="7630">
                  <c:v>508.47202941690603</c:v>
                </c:pt>
                <c:pt idx="7631">
                  <c:v>508.466085827401</c:v>
                </c:pt>
                <c:pt idx="7632">
                  <c:v>508.44435239730399</c:v>
                </c:pt>
                <c:pt idx="7633">
                  <c:v>508.44284402798303</c:v>
                </c:pt>
                <c:pt idx="7634">
                  <c:v>508.42522773124603</c:v>
                </c:pt>
                <c:pt idx="7635">
                  <c:v>508.414531099947</c:v>
                </c:pt>
                <c:pt idx="7636">
                  <c:v>508.40922134609298</c:v>
                </c:pt>
                <c:pt idx="7637">
                  <c:v>508.38788212833498</c:v>
                </c:pt>
                <c:pt idx="7638">
                  <c:v>508.37235540967202</c:v>
                </c:pt>
                <c:pt idx="7639">
                  <c:v>508.370028360145</c:v>
                </c:pt>
                <c:pt idx="7640">
                  <c:v>508.36562621749601</c:v>
                </c:pt>
                <c:pt idx="7641">
                  <c:v>508.35467459479901</c:v>
                </c:pt>
                <c:pt idx="7642">
                  <c:v>508.34809873579599</c:v>
                </c:pt>
                <c:pt idx="7643">
                  <c:v>508.33669696117198</c:v>
                </c:pt>
                <c:pt idx="7644">
                  <c:v>508.32439821435298</c:v>
                </c:pt>
                <c:pt idx="7645">
                  <c:v>508.30278539424398</c:v>
                </c:pt>
                <c:pt idx="7646">
                  <c:v>508.291024102498</c:v>
                </c:pt>
                <c:pt idx="7647">
                  <c:v>508.27255922055099</c:v>
                </c:pt>
                <c:pt idx="7648">
                  <c:v>508.26320172288098</c:v>
                </c:pt>
                <c:pt idx="7649">
                  <c:v>508.24451465635099</c:v>
                </c:pt>
                <c:pt idx="7650">
                  <c:v>508.21172943279697</c:v>
                </c:pt>
                <c:pt idx="7651">
                  <c:v>508.20757478580902</c:v>
                </c:pt>
                <c:pt idx="7652">
                  <c:v>508.20010125132501</c:v>
                </c:pt>
                <c:pt idx="7653">
                  <c:v>508.18138075744599</c:v>
                </c:pt>
                <c:pt idx="7654">
                  <c:v>508.150589462852</c:v>
                </c:pt>
                <c:pt idx="7655">
                  <c:v>508.14629590140697</c:v>
                </c:pt>
                <c:pt idx="7656">
                  <c:v>507.99402187855799</c:v>
                </c:pt>
                <c:pt idx="7657">
                  <c:v>507.98584647097402</c:v>
                </c:pt>
                <c:pt idx="7658">
                  <c:v>507.977903498459</c:v>
                </c:pt>
                <c:pt idx="7659">
                  <c:v>507.94365145375599</c:v>
                </c:pt>
                <c:pt idx="7660">
                  <c:v>507.90654794576398</c:v>
                </c:pt>
                <c:pt idx="7661">
                  <c:v>507.88461704844002</c:v>
                </c:pt>
                <c:pt idx="7662">
                  <c:v>507.87694819076199</c:v>
                </c:pt>
                <c:pt idx="7663">
                  <c:v>507.87518704030202</c:v>
                </c:pt>
                <c:pt idx="7664">
                  <c:v>507.86360359246299</c:v>
                </c:pt>
                <c:pt idx="7665">
                  <c:v>507.83300652806298</c:v>
                </c:pt>
                <c:pt idx="7666">
                  <c:v>507.794454127118</c:v>
                </c:pt>
                <c:pt idx="7667">
                  <c:v>507.78615479543703</c:v>
                </c:pt>
                <c:pt idx="7668">
                  <c:v>507.77222013051801</c:v>
                </c:pt>
                <c:pt idx="7669">
                  <c:v>507.77157032698398</c:v>
                </c:pt>
                <c:pt idx="7670">
                  <c:v>507.77055008789398</c:v>
                </c:pt>
                <c:pt idx="7671">
                  <c:v>507.73764869118702</c:v>
                </c:pt>
                <c:pt idx="7672">
                  <c:v>507.72963460528098</c:v>
                </c:pt>
                <c:pt idx="7673">
                  <c:v>507.72890618793002</c:v>
                </c:pt>
                <c:pt idx="7674">
                  <c:v>507.70114033549902</c:v>
                </c:pt>
                <c:pt idx="7675">
                  <c:v>507.68571367341599</c:v>
                </c:pt>
                <c:pt idx="7676">
                  <c:v>507.68340903171003</c:v>
                </c:pt>
                <c:pt idx="7677">
                  <c:v>507.681916228364</c:v>
                </c:pt>
                <c:pt idx="7678">
                  <c:v>507.68190500922702</c:v>
                </c:pt>
                <c:pt idx="7679">
                  <c:v>507.67199109308802</c:v>
                </c:pt>
                <c:pt idx="7680">
                  <c:v>507.65452794164099</c:v>
                </c:pt>
                <c:pt idx="7681">
                  <c:v>507.62753515413903</c:v>
                </c:pt>
                <c:pt idx="7682">
                  <c:v>507.58339269630801</c:v>
                </c:pt>
                <c:pt idx="7683">
                  <c:v>507.55089047210203</c:v>
                </c:pt>
                <c:pt idx="7684">
                  <c:v>507.546772032435</c:v>
                </c:pt>
                <c:pt idx="7685">
                  <c:v>507.542078819366</c:v>
                </c:pt>
                <c:pt idx="7686">
                  <c:v>507.526055256652</c:v>
                </c:pt>
                <c:pt idx="7687">
                  <c:v>507.51945101029997</c:v>
                </c:pt>
                <c:pt idx="7688">
                  <c:v>507.51571916410097</c:v>
                </c:pt>
                <c:pt idx="7689">
                  <c:v>507.51202899742401</c:v>
                </c:pt>
                <c:pt idx="7690">
                  <c:v>507.490638825715</c:v>
                </c:pt>
                <c:pt idx="7691">
                  <c:v>507.48852481492099</c:v>
                </c:pt>
                <c:pt idx="7692">
                  <c:v>507.42546922568903</c:v>
                </c:pt>
                <c:pt idx="7693">
                  <c:v>507.40850323486001</c:v>
                </c:pt>
                <c:pt idx="7694">
                  <c:v>507.40847403986299</c:v>
                </c:pt>
                <c:pt idx="7695">
                  <c:v>507.40639083518698</c:v>
                </c:pt>
                <c:pt idx="7696">
                  <c:v>507.38792290778298</c:v>
                </c:pt>
                <c:pt idx="7697">
                  <c:v>507.37950562737899</c:v>
                </c:pt>
                <c:pt idx="7698">
                  <c:v>507.356243562234</c:v>
                </c:pt>
                <c:pt idx="7699">
                  <c:v>507.32167363506699</c:v>
                </c:pt>
                <c:pt idx="7700">
                  <c:v>507.31278402777099</c:v>
                </c:pt>
                <c:pt idx="7701">
                  <c:v>507.256874724726</c:v>
                </c:pt>
                <c:pt idx="7702">
                  <c:v>507.21534117179999</c:v>
                </c:pt>
                <c:pt idx="7703">
                  <c:v>507.18332673421901</c:v>
                </c:pt>
                <c:pt idx="7704">
                  <c:v>507.15581031042302</c:v>
                </c:pt>
                <c:pt idx="7705">
                  <c:v>507.14230360122099</c:v>
                </c:pt>
                <c:pt idx="7706">
                  <c:v>507.120957025584</c:v>
                </c:pt>
                <c:pt idx="7707">
                  <c:v>507.103788003506</c:v>
                </c:pt>
                <c:pt idx="7708">
                  <c:v>507.03870667814903</c:v>
                </c:pt>
                <c:pt idx="7709">
                  <c:v>507.03062891033198</c:v>
                </c:pt>
                <c:pt idx="7710">
                  <c:v>506.98441190835501</c:v>
                </c:pt>
                <c:pt idx="7711">
                  <c:v>506.98394027624602</c:v>
                </c:pt>
                <c:pt idx="7712">
                  <c:v>506.942419269526</c:v>
                </c:pt>
                <c:pt idx="7713">
                  <c:v>506.93883745888502</c:v>
                </c:pt>
                <c:pt idx="7714">
                  <c:v>506.86640781980299</c:v>
                </c:pt>
                <c:pt idx="7715">
                  <c:v>506.84448497418998</c:v>
                </c:pt>
                <c:pt idx="7716">
                  <c:v>506.84359435313098</c:v>
                </c:pt>
                <c:pt idx="7717">
                  <c:v>506.811853128819</c:v>
                </c:pt>
                <c:pt idx="7718">
                  <c:v>506.80808829947199</c:v>
                </c:pt>
                <c:pt idx="7719">
                  <c:v>506.78180686594698</c:v>
                </c:pt>
                <c:pt idx="7720">
                  <c:v>506.75437027706602</c:v>
                </c:pt>
                <c:pt idx="7721">
                  <c:v>506.74062266205402</c:v>
                </c:pt>
                <c:pt idx="7722">
                  <c:v>506.72293129004902</c:v>
                </c:pt>
                <c:pt idx="7723">
                  <c:v>506.72147317237602</c:v>
                </c:pt>
                <c:pt idx="7724">
                  <c:v>506.70085320357299</c:v>
                </c:pt>
                <c:pt idx="7725">
                  <c:v>506.69339742199998</c:v>
                </c:pt>
                <c:pt idx="7726">
                  <c:v>506.68914746349498</c:v>
                </c:pt>
                <c:pt idx="7727">
                  <c:v>506.68121754222699</c:v>
                </c:pt>
                <c:pt idx="7728">
                  <c:v>506.68031410985799</c:v>
                </c:pt>
                <c:pt idx="7729">
                  <c:v>506.66828244584798</c:v>
                </c:pt>
                <c:pt idx="7730">
                  <c:v>506.662956257063</c:v>
                </c:pt>
                <c:pt idx="7731">
                  <c:v>506.64740743520099</c:v>
                </c:pt>
                <c:pt idx="7732">
                  <c:v>506.64207949198499</c:v>
                </c:pt>
                <c:pt idx="7733">
                  <c:v>506.62841434028002</c:v>
                </c:pt>
                <c:pt idx="7734">
                  <c:v>506.604048943941</c:v>
                </c:pt>
                <c:pt idx="7735">
                  <c:v>506.56525878080498</c:v>
                </c:pt>
                <c:pt idx="7736">
                  <c:v>506.55577338883199</c:v>
                </c:pt>
                <c:pt idx="7737">
                  <c:v>506.53586395012098</c:v>
                </c:pt>
                <c:pt idx="7738">
                  <c:v>506.51123233533298</c:v>
                </c:pt>
                <c:pt idx="7739">
                  <c:v>506.48821621853301</c:v>
                </c:pt>
                <c:pt idx="7740">
                  <c:v>506.48413295373001</c:v>
                </c:pt>
                <c:pt idx="7741">
                  <c:v>506.46432067538399</c:v>
                </c:pt>
                <c:pt idx="7742">
                  <c:v>506.458476279899</c:v>
                </c:pt>
                <c:pt idx="7743">
                  <c:v>506.41968243632499</c:v>
                </c:pt>
                <c:pt idx="7744">
                  <c:v>506.38059226625199</c:v>
                </c:pt>
                <c:pt idx="7745">
                  <c:v>506.33225156295498</c:v>
                </c:pt>
                <c:pt idx="7746">
                  <c:v>506.32941253342398</c:v>
                </c:pt>
                <c:pt idx="7747">
                  <c:v>506.32298514201</c:v>
                </c:pt>
                <c:pt idx="7748">
                  <c:v>506.31450922609798</c:v>
                </c:pt>
                <c:pt idx="7749">
                  <c:v>506.27437465996798</c:v>
                </c:pt>
                <c:pt idx="7750">
                  <c:v>506.27401988374299</c:v>
                </c:pt>
                <c:pt idx="7751">
                  <c:v>506.25991050545002</c:v>
                </c:pt>
                <c:pt idx="7752">
                  <c:v>506.21276869119998</c:v>
                </c:pt>
                <c:pt idx="7753">
                  <c:v>506.20711061612599</c:v>
                </c:pt>
                <c:pt idx="7754">
                  <c:v>506.17014783019903</c:v>
                </c:pt>
                <c:pt idx="7755">
                  <c:v>506.06721303998302</c:v>
                </c:pt>
                <c:pt idx="7756">
                  <c:v>505.958987596795</c:v>
                </c:pt>
                <c:pt idx="7757">
                  <c:v>505.95722176940501</c:v>
                </c:pt>
                <c:pt idx="7758">
                  <c:v>505.93663901304802</c:v>
                </c:pt>
                <c:pt idx="7759">
                  <c:v>505.93393988481398</c:v>
                </c:pt>
                <c:pt idx="7760">
                  <c:v>505.87227779506799</c:v>
                </c:pt>
                <c:pt idx="7761">
                  <c:v>505.85191510132302</c:v>
                </c:pt>
                <c:pt idx="7762">
                  <c:v>505.839061361993</c:v>
                </c:pt>
                <c:pt idx="7763">
                  <c:v>505.83626706893801</c:v>
                </c:pt>
                <c:pt idx="7764">
                  <c:v>505.8007134106</c:v>
                </c:pt>
                <c:pt idx="7765">
                  <c:v>505.77402900690601</c:v>
                </c:pt>
                <c:pt idx="7766">
                  <c:v>505.77194413680598</c:v>
                </c:pt>
                <c:pt idx="7767">
                  <c:v>505.77171858535303</c:v>
                </c:pt>
                <c:pt idx="7768">
                  <c:v>505.76688023616703</c:v>
                </c:pt>
                <c:pt idx="7769">
                  <c:v>505.75715062504901</c:v>
                </c:pt>
                <c:pt idx="7770">
                  <c:v>505.73329595929999</c:v>
                </c:pt>
                <c:pt idx="7771">
                  <c:v>505.71974422572299</c:v>
                </c:pt>
                <c:pt idx="7772">
                  <c:v>505.71944688260999</c:v>
                </c:pt>
                <c:pt idx="7773">
                  <c:v>505.710393056133</c:v>
                </c:pt>
                <c:pt idx="7774">
                  <c:v>505.68608553536899</c:v>
                </c:pt>
                <c:pt idx="7775">
                  <c:v>505.67485570875903</c:v>
                </c:pt>
                <c:pt idx="7776">
                  <c:v>505.65138635851503</c:v>
                </c:pt>
                <c:pt idx="7777">
                  <c:v>505.61191543606998</c:v>
                </c:pt>
                <c:pt idx="7778">
                  <c:v>505.598767937525</c:v>
                </c:pt>
                <c:pt idx="7779">
                  <c:v>505.59143223527298</c:v>
                </c:pt>
                <c:pt idx="7780">
                  <c:v>505.590677314326</c:v>
                </c:pt>
                <c:pt idx="7781">
                  <c:v>505.5556556953</c:v>
                </c:pt>
                <c:pt idx="7782">
                  <c:v>505.54950774137899</c:v>
                </c:pt>
                <c:pt idx="7783">
                  <c:v>505.54202602536498</c:v>
                </c:pt>
                <c:pt idx="7784">
                  <c:v>505.53883873984199</c:v>
                </c:pt>
                <c:pt idx="7785">
                  <c:v>505.52852956483298</c:v>
                </c:pt>
                <c:pt idx="7786">
                  <c:v>505.49903111034098</c:v>
                </c:pt>
                <c:pt idx="7787">
                  <c:v>505.49864132257699</c:v>
                </c:pt>
                <c:pt idx="7788">
                  <c:v>505.48151127450302</c:v>
                </c:pt>
                <c:pt idx="7789">
                  <c:v>505.47664042370201</c:v>
                </c:pt>
                <c:pt idx="7790">
                  <c:v>505.415813294847</c:v>
                </c:pt>
                <c:pt idx="7791">
                  <c:v>505.41196050560302</c:v>
                </c:pt>
                <c:pt idx="7792">
                  <c:v>505.40068720115403</c:v>
                </c:pt>
                <c:pt idx="7793">
                  <c:v>505.39715798246601</c:v>
                </c:pt>
                <c:pt idx="7794">
                  <c:v>505.379733465497</c:v>
                </c:pt>
                <c:pt idx="7795">
                  <c:v>505.37132172886498</c:v>
                </c:pt>
                <c:pt idx="7796">
                  <c:v>505.36256545544001</c:v>
                </c:pt>
                <c:pt idx="7797">
                  <c:v>505.33279069487099</c:v>
                </c:pt>
                <c:pt idx="7798">
                  <c:v>505.26510645658402</c:v>
                </c:pt>
                <c:pt idx="7799">
                  <c:v>505.249238869919</c:v>
                </c:pt>
                <c:pt idx="7800">
                  <c:v>505.23991464895101</c:v>
                </c:pt>
                <c:pt idx="7801">
                  <c:v>505.234832533271</c:v>
                </c:pt>
                <c:pt idx="7802">
                  <c:v>505.20897296143301</c:v>
                </c:pt>
                <c:pt idx="7803">
                  <c:v>505.20861113949201</c:v>
                </c:pt>
                <c:pt idx="7804">
                  <c:v>505.18460387759001</c:v>
                </c:pt>
                <c:pt idx="7805">
                  <c:v>505.18108220355202</c:v>
                </c:pt>
                <c:pt idx="7806">
                  <c:v>505.13900637046402</c:v>
                </c:pt>
                <c:pt idx="7807">
                  <c:v>505.11273233030403</c:v>
                </c:pt>
                <c:pt idx="7808">
                  <c:v>505.084687680998</c:v>
                </c:pt>
                <c:pt idx="7809">
                  <c:v>505.05970455536499</c:v>
                </c:pt>
                <c:pt idx="7810">
                  <c:v>505.03162211833398</c:v>
                </c:pt>
                <c:pt idx="7811">
                  <c:v>505.027120484173</c:v>
                </c:pt>
                <c:pt idx="7812">
                  <c:v>505.02638427896397</c:v>
                </c:pt>
                <c:pt idx="7813">
                  <c:v>505.02115484947501</c:v>
                </c:pt>
                <c:pt idx="7814">
                  <c:v>505.020245194273</c:v>
                </c:pt>
                <c:pt idx="7815">
                  <c:v>505.020029113053</c:v>
                </c:pt>
                <c:pt idx="7816">
                  <c:v>505.01607243541099</c:v>
                </c:pt>
                <c:pt idx="7817">
                  <c:v>505.01545336042699</c:v>
                </c:pt>
                <c:pt idx="7818">
                  <c:v>505.00553328034999</c:v>
                </c:pt>
                <c:pt idx="7819">
                  <c:v>504.99282988201998</c:v>
                </c:pt>
                <c:pt idx="7820">
                  <c:v>504.92483781493098</c:v>
                </c:pt>
                <c:pt idx="7821">
                  <c:v>504.923606854632</c:v>
                </c:pt>
                <c:pt idx="7822">
                  <c:v>504.91247042131801</c:v>
                </c:pt>
                <c:pt idx="7823">
                  <c:v>504.88936226675901</c:v>
                </c:pt>
                <c:pt idx="7824">
                  <c:v>504.88515680035999</c:v>
                </c:pt>
                <c:pt idx="7825">
                  <c:v>504.86940493777001</c:v>
                </c:pt>
                <c:pt idx="7826">
                  <c:v>504.86637898059797</c:v>
                </c:pt>
                <c:pt idx="7827">
                  <c:v>504.83449805594699</c:v>
                </c:pt>
                <c:pt idx="7828">
                  <c:v>504.829588811603</c:v>
                </c:pt>
                <c:pt idx="7829">
                  <c:v>504.79567271246998</c:v>
                </c:pt>
                <c:pt idx="7830">
                  <c:v>504.792186737767</c:v>
                </c:pt>
                <c:pt idx="7831">
                  <c:v>504.78852575769901</c:v>
                </c:pt>
                <c:pt idx="7832">
                  <c:v>504.77581663881301</c:v>
                </c:pt>
                <c:pt idx="7833">
                  <c:v>504.728251598832</c:v>
                </c:pt>
                <c:pt idx="7834">
                  <c:v>504.71950081641802</c:v>
                </c:pt>
                <c:pt idx="7835">
                  <c:v>504.71205204859501</c:v>
                </c:pt>
                <c:pt idx="7836">
                  <c:v>504.68920443178098</c:v>
                </c:pt>
                <c:pt idx="7837">
                  <c:v>504.66303616370999</c:v>
                </c:pt>
                <c:pt idx="7838">
                  <c:v>504.65352066756998</c:v>
                </c:pt>
                <c:pt idx="7839">
                  <c:v>504.62204274725099</c:v>
                </c:pt>
                <c:pt idx="7840">
                  <c:v>504.62062779900401</c:v>
                </c:pt>
                <c:pt idx="7841">
                  <c:v>504.61885848009001</c:v>
                </c:pt>
                <c:pt idx="7842">
                  <c:v>504.59418024277602</c:v>
                </c:pt>
                <c:pt idx="7843">
                  <c:v>504.57551789928402</c:v>
                </c:pt>
                <c:pt idx="7844">
                  <c:v>504.56920935622202</c:v>
                </c:pt>
                <c:pt idx="7845">
                  <c:v>504.56117791825602</c:v>
                </c:pt>
                <c:pt idx="7846">
                  <c:v>504.55516467067798</c:v>
                </c:pt>
                <c:pt idx="7847">
                  <c:v>504.54908571315201</c:v>
                </c:pt>
                <c:pt idx="7848">
                  <c:v>504.53733037885502</c:v>
                </c:pt>
                <c:pt idx="7849">
                  <c:v>504.510640947458</c:v>
                </c:pt>
                <c:pt idx="7850">
                  <c:v>504.50885180892197</c:v>
                </c:pt>
                <c:pt idx="7851">
                  <c:v>504.449821600804</c:v>
                </c:pt>
                <c:pt idx="7852">
                  <c:v>504.42533512491002</c:v>
                </c:pt>
                <c:pt idx="7853">
                  <c:v>504.42189765931897</c:v>
                </c:pt>
                <c:pt idx="7854">
                  <c:v>504.41520760108</c:v>
                </c:pt>
                <c:pt idx="7855">
                  <c:v>504.39567336094098</c:v>
                </c:pt>
                <c:pt idx="7856">
                  <c:v>504.369146594683</c:v>
                </c:pt>
                <c:pt idx="7857">
                  <c:v>504.36084370854599</c:v>
                </c:pt>
                <c:pt idx="7858">
                  <c:v>504.35985133240899</c:v>
                </c:pt>
                <c:pt idx="7859">
                  <c:v>504.35572680067901</c:v>
                </c:pt>
                <c:pt idx="7860">
                  <c:v>504.35395838646502</c:v>
                </c:pt>
                <c:pt idx="7861">
                  <c:v>504.33251715203198</c:v>
                </c:pt>
                <c:pt idx="7862">
                  <c:v>504.324353798282</c:v>
                </c:pt>
                <c:pt idx="7863">
                  <c:v>504.300299062688</c:v>
                </c:pt>
                <c:pt idx="7864">
                  <c:v>504.286905335207</c:v>
                </c:pt>
                <c:pt idx="7865">
                  <c:v>504.26863890723598</c:v>
                </c:pt>
                <c:pt idx="7866">
                  <c:v>504.26020481686197</c:v>
                </c:pt>
                <c:pt idx="7867">
                  <c:v>504.25639979339297</c:v>
                </c:pt>
                <c:pt idx="7868">
                  <c:v>504.24860643654802</c:v>
                </c:pt>
                <c:pt idx="7869">
                  <c:v>504.24357115860403</c:v>
                </c:pt>
                <c:pt idx="7870">
                  <c:v>504.238850618355</c:v>
                </c:pt>
                <c:pt idx="7871">
                  <c:v>504.21927555071801</c:v>
                </c:pt>
                <c:pt idx="7872">
                  <c:v>504.19621904471597</c:v>
                </c:pt>
                <c:pt idx="7873">
                  <c:v>504.19108290032801</c:v>
                </c:pt>
                <c:pt idx="7874">
                  <c:v>504.183190840164</c:v>
                </c:pt>
                <c:pt idx="7875">
                  <c:v>504.17963033374502</c:v>
                </c:pt>
                <c:pt idx="7876">
                  <c:v>504.16853047518902</c:v>
                </c:pt>
                <c:pt idx="7877">
                  <c:v>504.13906040472898</c:v>
                </c:pt>
                <c:pt idx="7878">
                  <c:v>504.134989156274</c:v>
                </c:pt>
                <c:pt idx="7879">
                  <c:v>504.12584863347899</c:v>
                </c:pt>
                <c:pt idx="7880">
                  <c:v>504.11933621427102</c:v>
                </c:pt>
                <c:pt idx="7881">
                  <c:v>504.106458347027</c:v>
                </c:pt>
                <c:pt idx="7882">
                  <c:v>504.096154193941</c:v>
                </c:pt>
                <c:pt idx="7883">
                  <c:v>504.07234286451899</c:v>
                </c:pt>
                <c:pt idx="7884">
                  <c:v>504.07141857298302</c:v>
                </c:pt>
                <c:pt idx="7885">
                  <c:v>504.06230341101099</c:v>
                </c:pt>
                <c:pt idx="7886">
                  <c:v>504.04536301249499</c:v>
                </c:pt>
                <c:pt idx="7887">
                  <c:v>504.03397402877999</c:v>
                </c:pt>
                <c:pt idx="7888">
                  <c:v>504.00906284982301</c:v>
                </c:pt>
                <c:pt idx="7889">
                  <c:v>503.96056874805299</c:v>
                </c:pt>
                <c:pt idx="7890">
                  <c:v>503.952004266676</c:v>
                </c:pt>
                <c:pt idx="7891">
                  <c:v>503.94458390193699</c:v>
                </c:pt>
                <c:pt idx="7892">
                  <c:v>503.93704984328599</c:v>
                </c:pt>
                <c:pt idx="7893">
                  <c:v>503.93393995321401</c:v>
                </c:pt>
                <c:pt idx="7894">
                  <c:v>503.89164289084698</c:v>
                </c:pt>
                <c:pt idx="7895">
                  <c:v>503.882101429844</c:v>
                </c:pt>
                <c:pt idx="7896">
                  <c:v>503.85994545866799</c:v>
                </c:pt>
                <c:pt idx="7897">
                  <c:v>503.84664616802002</c:v>
                </c:pt>
                <c:pt idx="7898">
                  <c:v>503.84087111675302</c:v>
                </c:pt>
                <c:pt idx="7899">
                  <c:v>503.839612651631</c:v>
                </c:pt>
                <c:pt idx="7900">
                  <c:v>503.80084828797999</c:v>
                </c:pt>
                <c:pt idx="7901">
                  <c:v>503.77284698970402</c:v>
                </c:pt>
                <c:pt idx="7902">
                  <c:v>503.763093359533</c:v>
                </c:pt>
                <c:pt idx="7903">
                  <c:v>503.76145164656498</c:v>
                </c:pt>
                <c:pt idx="7904">
                  <c:v>503.75332971633901</c:v>
                </c:pt>
                <c:pt idx="7905">
                  <c:v>503.73634654376298</c:v>
                </c:pt>
                <c:pt idx="7906">
                  <c:v>503.73275007690899</c:v>
                </c:pt>
                <c:pt idx="7907">
                  <c:v>503.71154971663202</c:v>
                </c:pt>
                <c:pt idx="7908">
                  <c:v>503.68988010426602</c:v>
                </c:pt>
                <c:pt idx="7909">
                  <c:v>503.68516898394699</c:v>
                </c:pt>
                <c:pt idx="7910">
                  <c:v>503.67308850984</c:v>
                </c:pt>
                <c:pt idx="7911">
                  <c:v>503.66402165288503</c:v>
                </c:pt>
                <c:pt idx="7912">
                  <c:v>503.650407512502</c:v>
                </c:pt>
                <c:pt idx="7913">
                  <c:v>503.64929194671998</c:v>
                </c:pt>
                <c:pt idx="7914">
                  <c:v>503.62160862179701</c:v>
                </c:pt>
                <c:pt idx="7915">
                  <c:v>503.60828277792001</c:v>
                </c:pt>
                <c:pt idx="7916">
                  <c:v>503.57200914129601</c:v>
                </c:pt>
                <c:pt idx="7917">
                  <c:v>503.56326963124297</c:v>
                </c:pt>
                <c:pt idx="7918">
                  <c:v>503.53153328027997</c:v>
                </c:pt>
                <c:pt idx="7919">
                  <c:v>503.47709407375498</c:v>
                </c:pt>
                <c:pt idx="7920">
                  <c:v>503.40086184291903</c:v>
                </c:pt>
                <c:pt idx="7921">
                  <c:v>503.393286885245</c:v>
                </c:pt>
                <c:pt idx="7922">
                  <c:v>503.371887853163</c:v>
                </c:pt>
                <c:pt idx="7923">
                  <c:v>503.365968575865</c:v>
                </c:pt>
                <c:pt idx="7924">
                  <c:v>503.34891461357199</c:v>
                </c:pt>
                <c:pt idx="7925">
                  <c:v>503.32800690941701</c:v>
                </c:pt>
                <c:pt idx="7926">
                  <c:v>503.325011973279</c:v>
                </c:pt>
                <c:pt idx="7927">
                  <c:v>503.31893819537299</c:v>
                </c:pt>
                <c:pt idx="7928">
                  <c:v>503.31331641497599</c:v>
                </c:pt>
                <c:pt idx="7929">
                  <c:v>503.30678368668401</c:v>
                </c:pt>
                <c:pt idx="7930">
                  <c:v>503.270175700918</c:v>
                </c:pt>
                <c:pt idx="7931">
                  <c:v>503.26356828086398</c:v>
                </c:pt>
                <c:pt idx="7932">
                  <c:v>503.22458076645302</c:v>
                </c:pt>
                <c:pt idx="7933">
                  <c:v>503.22212411936999</c:v>
                </c:pt>
                <c:pt idx="7934">
                  <c:v>503.21235193831802</c:v>
                </c:pt>
                <c:pt idx="7935">
                  <c:v>503.18705433150899</c:v>
                </c:pt>
                <c:pt idx="7936">
                  <c:v>503.11844901210901</c:v>
                </c:pt>
                <c:pt idx="7937">
                  <c:v>503.10105233962702</c:v>
                </c:pt>
                <c:pt idx="7938">
                  <c:v>503.09105723562101</c:v>
                </c:pt>
                <c:pt idx="7939">
                  <c:v>503.09011551396799</c:v>
                </c:pt>
                <c:pt idx="7940">
                  <c:v>503.07191634272601</c:v>
                </c:pt>
                <c:pt idx="7941">
                  <c:v>503.05940087650498</c:v>
                </c:pt>
                <c:pt idx="7942">
                  <c:v>503.05801341821302</c:v>
                </c:pt>
                <c:pt idx="7943">
                  <c:v>503.04711090946603</c:v>
                </c:pt>
                <c:pt idx="7944">
                  <c:v>503.04205536634998</c:v>
                </c:pt>
                <c:pt idx="7945">
                  <c:v>503.03870519281298</c:v>
                </c:pt>
                <c:pt idx="7946">
                  <c:v>503.02100141491098</c:v>
                </c:pt>
                <c:pt idx="7947">
                  <c:v>502.996710878089</c:v>
                </c:pt>
                <c:pt idx="7948">
                  <c:v>502.99498836602697</c:v>
                </c:pt>
                <c:pt idx="7949">
                  <c:v>502.991220640211</c:v>
                </c:pt>
                <c:pt idx="7950">
                  <c:v>502.97501305112303</c:v>
                </c:pt>
                <c:pt idx="7951">
                  <c:v>502.920907199086</c:v>
                </c:pt>
                <c:pt idx="7952">
                  <c:v>502.90606509593601</c:v>
                </c:pt>
                <c:pt idx="7953">
                  <c:v>502.88093145900098</c:v>
                </c:pt>
                <c:pt idx="7954">
                  <c:v>502.87964793423902</c:v>
                </c:pt>
                <c:pt idx="7955">
                  <c:v>502.86721898776898</c:v>
                </c:pt>
                <c:pt idx="7956">
                  <c:v>502.85858749547901</c:v>
                </c:pt>
                <c:pt idx="7957">
                  <c:v>502.854085909209</c:v>
                </c:pt>
                <c:pt idx="7958">
                  <c:v>502.847241962895</c:v>
                </c:pt>
                <c:pt idx="7959">
                  <c:v>502.842926598205</c:v>
                </c:pt>
                <c:pt idx="7960">
                  <c:v>502.83838578899702</c:v>
                </c:pt>
                <c:pt idx="7961">
                  <c:v>502.81316118686902</c:v>
                </c:pt>
                <c:pt idx="7962">
                  <c:v>502.80977074325301</c:v>
                </c:pt>
                <c:pt idx="7963">
                  <c:v>502.78370966892402</c:v>
                </c:pt>
                <c:pt idx="7964">
                  <c:v>502.76064942126999</c:v>
                </c:pt>
                <c:pt idx="7965">
                  <c:v>502.74685897094997</c:v>
                </c:pt>
                <c:pt idx="7966">
                  <c:v>502.746705543161</c:v>
                </c:pt>
                <c:pt idx="7967">
                  <c:v>502.74422431466598</c:v>
                </c:pt>
                <c:pt idx="7968">
                  <c:v>502.73699470410799</c:v>
                </c:pt>
                <c:pt idx="7969">
                  <c:v>502.70670166746999</c:v>
                </c:pt>
                <c:pt idx="7970">
                  <c:v>502.703923046395</c:v>
                </c:pt>
                <c:pt idx="7971">
                  <c:v>502.67636132449502</c:v>
                </c:pt>
                <c:pt idx="7972">
                  <c:v>502.65855052122498</c:v>
                </c:pt>
                <c:pt idx="7973">
                  <c:v>502.59611669336198</c:v>
                </c:pt>
                <c:pt idx="7974">
                  <c:v>502.59039404900102</c:v>
                </c:pt>
                <c:pt idx="7975">
                  <c:v>502.57341438402801</c:v>
                </c:pt>
                <c:pt idx="7976">
                  <c:v>502.53826469649402</c:v>
                </c:pt>
                <c:pt idx="7977">
                  <c:v>502.52395972967599</c:v>
                </c:pt>
                <c:pt idx="7978">
                  <c:v>502.50553979935898</c:v>
                </c:pt>
                <c:pt idx="7979">
                  <c:v>502.49432652137699</c:v>
                </c:pt>
                <c:pt idx="7980">
                  <c:v>502.49390672654499</c:v>
                </c:pt>
                <c:pt idx="7981">
                  <c:v>502.48894290037902</c:v>
                </c:pt>
                <c:pt idx="7982">
                  <c:v>502.47691222721699</c:v>
                </c:pt>
                <c:pt idx="7983">
                  <c:v>502.46208501896803</c:v>
                </c:pt>
                <c:pt idx="7984">
                  <c:v>502.42409782496298</c:v>
                </c:pt>
                <c:pt idx="7985">
                  <c:v>502.40817081049698</c:v>
                </c:pt>
                <c:pt idx="7986">
                  <c:v>502.38579887801001</c:v>
                </c:pt>
                <c:pt idx="7987">
                  <c:v>502.37875311927701</c:v>
                </c:pt>
                <c:pt idx="7988">
                  <c:v>502.35997983456298</c:v>
                </c:pt>
                <c:pt idx="7989">
                  <c:v>502.34772566042398</c:v>
                </c:pt>
                <c:pt idx="7990">
                  <c:v>502.34608401000099</c:v>
                </c:pt>
                <c:pt idx="7991">
                  <c:v>502.34177900723</c:v>
                </c:pt>
                <c:pt idx="7992">
                  <c:v>502.31939602313798</c:v>
                </c:pt>
                <c:pt idx="7993">
                  <c:v>502.308309275076</c:v>
                </c:pt>
                <c:pt idx="7994">
                  <c:v>502.29861235497401</c:v>
                </c:pt>
                <c:pt idx="7995">
                  <c:v>502.26097399198801</c:v>
                </c:pt>
                <c:pt idx="7996">
                  <c:v>502.22556898597901</c:v>
                </c:pt>
                <c:pt idx="7997">
                  <c:v>502.21550739881201</c:v>
                </c:pt>
                <c:pt idx="7998">
                  <c:v>502.21162113420098</c:v>
                </c:pt>
                <c:pt idx="7999">
                  <c:v>502.19949813339599</c:v>
                </c:pt>
                <c:pt idx="8000">
                  <c:v>502.19630112220301</c:v>
                </c:pt>
                <c:pt idx="8001">
                  <c:v>502.17898167173701</c:v>
                </c:pt>
                <c:pt idx="8002">
                  <c:v>502.15027041242899</c:v>
                </c:pt>
                <c:pt idx="8003">
                  <c:v>502.13654841307903</c:v>
                </c:pt>
                <c:pt idx="8004">
                  <c:v>502.12733222765598</c:v>
                </c:pt>
                <c:pt idx="8005">
                  <c:v>502.04116914457097</c:v>
                </c:pt>
                <c:pt idx="8006">
                  <c:v>502.02926478173498</c:v>
                </c:pt>
                <c:pt idx="8007">
                  <c:v>501.98279788582801</c:v>
                </c:pt>
                <c:pt idx="8008">
                  <c:v>501.962412556294</c:v>
                </c:pt>
                <c:pt idx="8009">
                  <c:v>501.953876203824</c:v>
                </c:pt>
                <c:pt idx="8010">
                  <c:v>501.94970179146799</c:v>
                </c:pt>
                <c:pt idx="8011">
                  <c:v>501.94111711114402</c:v>
                </c:pt>
                <c:pt idx="8012">
                  <c:v>501.94068872789501</c:v>
                </c:pt>
                <c:pt idx="8013">
                  <c:v>501.91170058069503</c:v>
                </c:pt>
                <c:pt idx="8014">
                  <c:v>501.91116835423497</c:v>
                </c:pt>
                <c:pt idx="8015">
                  <c:v>501.89610777536802</c:v>
                </c:pt>
                <c:pt idx="8016">
                  <c:v>501.89519892145802</c:v>
                </c:pt>
                <c:pt idx="8017">
                  <c:v>501.78632976757598</c:v>
                </c:pt>
                <c:pt idx="8018">
                  <c:v>501.77584486851703</c:v>
                </c:pt>
                <c:pt idx="8019">
                  <c:v>501.748041550246</c:v>
                </c:pt>
                <c:pt idx="8020">
                  <c:v>501.71704872831299</c:v>
                </c:pt>
                <c:pt idx="8021">
                  <c:v>501.682707946596</c:v>
                </c:pt>
                <c:pt idx="8022">
                  <c:v>501.64434119097399</c:v>
                </c:pt>
                <c:pt idx="8023">
                  <c:v>501.637547937477</c:v>
                </c:pt>
                <c:pt idx="8024">
                  <c:v>501.629133742742</c:v>
                </c:pt>
                <c:pt idx="8025">
                  <c:v>501.61333966942402</c:v>
                </c:pt>
                <c:pt idx="8026">
                  <c:v>501.603966363366</c:v>
                </c:pt>
                <c:pt idx="8027">
                  <c:v>501.55544050547701</c:v>
                </c:pt>
                <c:pt idx="8028">
                  <c:v>501.537813127113</c:v>
                </c:pt>
                <c:pt idx="8029">
                  <c:v>501.50067679974802</c:v>
                </c:pt>
                <c:pt idx="8030">
                  <c:v>501.48911301834602</c:v>
                </c:pt>
                <c:pt idx="8031">
                  <c:v>501.42797125625498</c:v>
                </c:pt>
                <c:pt idx="8032">
                  <c:v>501.41666604272098</c:v>
                </c:pt>
                <c:pt idx="8033">
                  <c:v>501.40347628648999</c:v>
                </c:pt>
                <c:pt idx="8034">
                  <c:v>501.39717774459899</c:v>
                </c:pt>
                <c:pt idx="8035">
                  <c:v>501.39572480237899</c:v>
                </c:pt>
                <c:pt idx="8036">
                  <c:v>501.39192929186203</c:v>
                </c:pt>
                <c:pt idx="8037">
                  <c:v>501.39147435963201</c:v>
                </c:pt>
                <c:pt idx="8038">
                  <c:v>501.38245545406397</c:v>
                </c:pt>
                <c:pt idx="8039">
                  <c:v>501.37179941502501</c:v>
                </c:pt>
                <c:pt idx="8040">
                  <c:v>501.35346760188997</c:v>
                </c:pt>
                <c:pt idx="8041">
                  <c:v>501.343261218777</c:v>
                </c:pt>
                <c:pt idx="8042">
                  <c:v>501.335115952455</c:v>
                </c:pt>
                <c:pt idx="8043">
                  <c:v>501.28337395097702</c:v>
                </c:pt>
                <c:pt idx="8044">
                  <c:v>501.26940321094003</c:v>
                </c:pt>
                <c:pt idx="8045">
                  <c:v>501.26876639424597</c:v>
                </c:pt>
                <c:pt idx="8046">
                  <c:v>501.26750834836002</c:v>
                </c:pt>
                <c:pt idx="8047">
                  <c:v>501.26596436689198</c:v>
                </c:pt>
                <c:pt idx="8048">
                  <c:v>501.243373371855</c:v>
                </c:pt>
                <c:pt idx="8049">
                  <c:v>501.23921732390897</c:v>
                </c:pt>
                <c:pt idx="8050">
                  <c:v>501.22395175659699</c:v>
                </c:pt>
                <c:pt idx="8051">
                  <c:v>501.22147319708</c:v>
                </c:pt>
                <c:pt idx="8052">
                  <c:v>501.21492990433597</c:v>
                </c:pt>
                <c:pt idx="8053">
                  <c:v>501.21065003166802</c:v>
                </c:pt>
                <c:pt idx="8054">
                  <c:v>501.20005941944902</c:v>
                </c:pt>
                <c:pt idx="8055">
                  <c:v>501.19545738199201</c:v>
                </c:pt>
                <c:pt idx="8056">
                  <c:v>501.18890317099198</c:v>
                </c:pt>
                <c:pt idx="8057">
                  <c:v>501.17168582608298</c:v>
                </c:pt>
                <c:pt idx="8058">
                  <c:v>501.14899565985797</c:v>
                </c:pt>
                <c:pt idx="8059">
                  <c:v>501.09151451033301</c:v>
                </c:pt>
                <c:pt idx="8060">
                  <c:v>501.08002407769601</c:v>
                </c:pt>
                <c:pt idx="8061">
                  <c:v>501.06119835175701</c:v>
                </c:pt>
                <c:pt idx="8062">
                  <c:v>501.06094163850202</c:v>
                </c:pt>
                <c:pt idx="8063">
                  <c:v>501.04693442873003</c:v>
                </c:pt>
                <c:pt idx="8064">
                  <c:v>501.04262283697301</c:v>
                </c:pt>
                <c:pt idx="8065">
                  <c:v>501.01946911346801</c:v>
                </c:pt>
                <c:pt idx="8066">
                  <c:v>501.01881945841302</c:v>
                </c:pt>
                <c:pt idx="8067">
                  <c:v>500.95109350671498</c:v>
                </c:pt>
                <c:pt idx="8068">
                  <c:v>500.94655789033499</c:v>
                </c:pt>
                <c:pt idx="8069">
                  <c:v>500.94639452041298</c:v>
                </c:pt>
                <c:pt idx="8070">
                  <c:v>500.91971125930303</c:v>
                </c:pt>
                <c:pt idx="8071">
                  <c:v>500.87912540919302</c:v>
                </c:pt>
                <c:pt idx="8072">
                  <c:v>500.87577751694698</c:v>
                </c:pt>
                <c:pt idx="8073">
                  <c:v>500.87323125171901</c:v>
                </c:pt>
                <c:pt idx="8074">
                  <c:v>500.85756297305699</c:v>
                </c:pt>
                <c:pt idx="8075">
                  <c:v>500.85637596067198</c:v>
                </c:pt>
                <c:pt idx="8076">
                  <c:v>500.84550637408199</c:v>
                </c:pt>
                <c:pt idx="8077">
                  <c:v>500.82042428642899</c:v>
                </c:pt>
                <c:pt idx="8078">
                  <c:v>500.79706569890999</c:v>
                </c:pt>
                <c:pt idx="8079">
                  <c:v>500.78675291613098</c:v>
                </c:pt>
                <c:pt idx="8080">
                  <c:v>500.75851877424901</c:v>
                </c:pt>
                <c:pt idx="8081">
                  <c:v>500.75221530435402</c:v>
                </c:pt>
                <c:pt idx="8082">
                  <c:v>500.73006603686298</c:v>
                </c:pt>
                <c:pt idx="8083">
                  <c:v>500.69792126116801</c:v>
                </c:pt>
                <c:pt idx="8084">
                  <c:v>500.67127205248897</c:v>
                </c:pt>
                <c:pt idx="8085">
                  <c:v>500.64466495808199</c:v>
                </c:pt>
                <c:pt idx="8086">
                  <c:v>500.63480449220998</c:v>
                </c:pt>
                <c:pt idx="8087">
                  <c:v>500.59654745138801</c:v>
                </c:pt>
                <c:pt idx="8088">
                  <c:v>500.59479510320301</c:v>
                </c:pt>
                <c:pt idx="8089">
                  <c:v>500.58711660895199</c:v>
                </c:pt>
                <c:pt idx="8090">
                  <c:v>500.56011561516999</c:v>
                </c:pt>
                <c:pt idx="8091">
                  <c:v>500.54979004746502</c:v>
                </c:pt>
                <c:pt idx="8092">
                  <c:v>500.52965046081698</c:v>
                </c:pt>
                <c:pt idx="8093">
                  <c:v>500.52941794834601</c:v>
                </c:pt>
                <c:pt idx="8094">
                  <c:v>500.491601042551</c:v>
                </c:pt>
                <c:pt idx="8095">
                  <c:v>500.47065078719902</c:v>
                </c:pt>
                <c:pt idx="8096">
                  <c:v>500.47018007976601</c:v>
                </c:pt>
                <c:pt idx="8097">
                  <c:v>500.457015260167</c:v>
                </c:pt>
                <c:pt idx="8098">
                  <c:v>500.45116197390598</c:v>
                </c:pt>
                <c:pt idx="8099">
                  <c:v>500.41948904811102</c:v>
                </c:pt>
                <c:pt idx="8100">
                  <c:v>500.33864148783402</c:v>
                </c:pt>
                <c:pt idx="8101">
                  <c:v>500.33494298444401</c:v>
                </c:pt>
                <c:pt idx="8102">
                  <c:v>500.30624235804203</c:v>
                </c:pt>
                <c:pt idx="8103">
                  <c:v>500.30296645132302</c:v>
                </c:pt>
                <c:pt idx="8104">
                  <c:v>500.29047681539203</c:v>
                </c:pt>
                <c:pt idx="8105">
                  <c:v>500.250285804214</c:v>
                </c:pt>
                <c:pt idx="8106">
                  <c:v>500.23523697512098</c:v>
                </c:pt>
                <c:pt idx="8107">
                  <c:v>500.20906731794202</c:v>
                </c:pt>
                <c:pt idx="8108">
                  <c:v>500.178028230824</c:v>
                </c:pt>
                <c:pt idx="8109">
                  <c:v>500.151676860561</c:v>
                </c:pt>
                <c:pt idx="8110">
                  <c:v>500.15013907820497</c:v>
                </c:pt>
                <c:pt idx="8111">
                  <c:v>500.138290761809</c:v>
                </c:pt>
                <c:pt idx="8112">
                  <c:v>500.11809859047099</c:v>
                </c:pt>
                <c:pt idx="8113">
                  <c:v>500.05665291140099</c:v>
                </c:pt>
                <c:pt idx="8114">
                  <c:v>500.03179593402598</c:v>
                </c:pt>
                <c:pt idx="8115">
                  <c:v>500.030409975118</c:v>
                </c:pt>
                <c:pt idx="8116">
                  <c:v>500.02797976443401</c:v>
                </c:pt>
                <c:pt idx="8117">
                  <c:v>500.02226051444399</c:v>
                </c:pt>
                <c:pt idx="8118">
                  <c:v>499.96251870856099</c:v>
                </c:pt>
                <c:pt idx="8119">
                  <c:v>499.94041434528998</c:v>
                </c:pt>
                <c:pt idx="8120">
                  <c:v>499.91900269812601</c:v>
                </c:pt>
                <c:pt idx="8121">
                  <c:v>499.91829453682499</c:v>
                </c:pt>
                <c:pt idx="8122">
                  <c:v>499.904003193557</c:v>
                </c:pt>
                <c:pt idx="8123">
                  <c:v>499.87334833982101</c:v>
                </c:pt>
                <c:pt idx="8124">
                  <c:v>499.854630345842</c:v>
                </c:pt>
                <c:pt idx="8125">
                  <c:v>499.84664922700102</c:v>
                </c:pt>
                <c:pt idx="8126">
                  <c:v>499.82212360967799</c:v>
                </c:pt>
                <c:pt idx="8127">
                  <c:v>499.81116722638001</c:v>
                </c:pt>
                <c:pt idx="8128">
                  <c:v>499.78660083401701</c:v>
                </c:pt>
                <c:pt idx="8129">
                  <c:v>499.78078357338302</c:v>
                </c:pt>
                <c:pt idx="8130">
                  <c:v>499.76024909464701</c:v>
                </c:pt>
                <c:pt idx="8131">
                  <c:v>499.75422832301899</c:v>
                </c:pt>
                <c:pt idx="8132">
                  <c:v>499.72733113284102</c:v>
                </c:pt>
                <c:pt idx="8133">
                  <c:v>499.71112185699201</c:v>
                </c:pt>
                <c:pt idx="8134">
                  <c:v>499.70240510162603</c:v>
                </c:pt>
                <c:pt idx="8135">
                  <c:v>499.69904462385898</c:v>
                </c:pt>
                <c:pt idx="8136">
                  <c:v>499.69723060438997</c:v>
                </c:pt>
                <c:pt idx="8137">
                  <c:v>499.68644866968498</c:v>
                </c:pt>
                <c:pt idx="8138">
                  <c:v>499.65215247164002</c:v>
                </c:pt>
                <c:pt idx="8139">
                  <c:v>499.62773848086698</c:v>
                </c:pt>
                <c:pt idx="8140">
                  <c:v>499.62506244825698</c:v>
                </c:pt>
                <c:pt idx="8141">
                  <c:v>499.62142084917002</c:v>
                </c:pt>
                <c:pt idx="8142">
                  <c:v>499.56824418709903</c:v>
                </c:pt>
                <c:pt idx="8143">
                  <c:v>499.560127348224</c:v>
                </c:pt>
                <c:pt idx="8144">
                  <c:v>499.54781732681801</c:v>
                </c:pt>
                <c:pt idx="8145">
                  <c:v>499.54130287590698</c:v>
                </c:pt>
                <c:pt idx="8146">
                  <c:v>499.540907987693</c:v>
                </c:pt>
                <c:pt idx="8147">
                  <c:v>499.52991988930103</c:v>
                </c:pt>
                <c:pt idx="8148">
                  <c:v>499.50994086203298</c:v>
                </c:pt>
                <c:pt idx="8149">
                  <c:v>499.497092588464</c:v>
                </c:pt>
                <c:pt idx="8150">
                  <c:v>499.48007395054299</c:v>
                </c:pt>
                <c:pt idx="8151">
                  <c:v>499.47106522678598</c:v>
                </c:pt>
                <c:pt idx="8152">
                  <c:v>499.42023266206297</c:v>
                </c:pt>
                <c:pt idx="8153">
                  <c:v>499.38260012929197</c:v>
                </c:pt>
                <c:pt idx="8154">
                  <c:v>499.360399880942</c:v>
                </c:pt>
                <c:pt idx="8155">
                  <c:v>499.34940865687099</c:v>
                </c:pt>
                <c:pt idx="8156">
                  <c:v>499.332588300689</c:v>
                </c:pt>
                <c:pt idx="8157">
                  <c:v>499.32542307177602</c:v>
                </c:pt>
                <c:pt idx="8158">
                  <c:v>499.32016645355901</c:v>
                </c:pt>
                <c:pt idx="8159">
                  <c:v>499.31629841468998</c:v>
                </c:pt>
                <c:pt idx="8160">
                  <c:v>499.305620750586</c:v>
                </c:pt>
                <c:pt idx="8161">
                  <c:v>499.30236307722203</c:v>
                </c:pt>
                <c:pt idx="8162">
                  <c:v>499.27844680192601</c:v>
                </c:pt>
                <c:pt idx="8163">
                  <c:v>499.26802631576498</c:v>
                </c:pt>
                <c:pt idx="8164">
                  <c:v>499.24956933949699</c:v>
                </c:pt>
                <c:pt idx="8165">
                  <c:v>499.230529244053</c:v>
                </c:pt>
                <c:pt idx="8166">
                  <c:v>499.22388368850199</c:v>
                </c:pt>
                <c:pt idx="8167">
                  <c:v>499.21695269503402</c:v>
                </c:pt>
                <c:pt idx="8168">
                  <c:v>499.21606036364801</c:v>
                </c:pt>
                <c:pt idx="8169">
                  <c:v>499.21226563318498</c:v>
                </c:pt>
                <c:pt idx="8170">
                  <c:v>499.19982120039998</c:v>
                </c:pt>
                <c:pt idx="8171">
                  <c:v>499.17470448702699</c:v>
                </c:pt>
                <c:pt idx="8172">
                  <c:v>499.17265758754797</c:v>
                </c:pt>
                <c:pt idx="8173">
                  <c:v>499.16887050879302</c:v>
                </c:pt>
                <c:pt idx="8174">
                  <c:v>499.16299305526599</c:v>
                </c:pt>
                <c:pt idx="8175">
                  <c:v>499.14694627611999</c:v>
                </c:pt>
                <c:pt idx="8176">
                  <c:v>499.13234176595103</c:v>
                </c:pt>
                <c:pt idx="8177">
                  <c:v>499.13164174375498</c:v>
                </c:pt>
                <c:pt idx="8178">
                  <c:v>499.11737559392702</c:v>
                </c:pt>
                <c:pt idx="8179">
                  <c:v>499.09383697623002</c:v>
                </c:pt>
                <c:pt idx="8180">
                  <c:v>499.08705313529703</c:v>
                </c:pt>
                <c:pt idx="8181">
                  <c:v>499.07147555509999</c:v>
                </c:pt>
                <c:pt idx="8182">
                  <c:v>499.06680330949303</c:v>
                </c:pt>
                <c:pt idx="8183">
                  <c:v>499.06659019960199</c:v>
                </c:pt>
                <c:pt idx="8184">
                  <c:v>499.04634362404602</c:v>
                </c:pt>
                <c:pt idx="8185">
                  <c:v>499.04399708522499</c:v>
                </c:pt>
                <c:pt idx="8186">
                  <c:v>499.00743442499999</c:v>
                </c:pt>
                <c:pt idx="8187">
                  <c:v>499.00598278692001</c:v>
                </c:pt>
                <c:pt idx="8188">
                  <c:v>498.99326029524701</c:v>
                </c:pt>
                <c:pt idx="8189">
                  <c:v>498.973366424571</c:v>
                </c:pt>
                <c:pt idx="8190">
                  <c:v>498.94798585887202</c:v>
                </c:pt>
                <c:pt idx="8191">
                  <c:v>498.942623137407</c:v>
                </c:pt>
                <c:pt idx="8192">
                  <c:v>498.91907244817298</c:v>
                </c:pt>
                <c:pt idx="8193">
                  <c:v>498.89215497758698</c:v>
                </c:pt>
                <c:pt idx="8194">
                  <c:v>498.87255788266299</c:v>
                </c:pt>
                <c:pt idx="8195">
                  <c:v>498.87117362596098</c:v>
                </c:pt>
                <c:pt idx="8196">
                  <c:v>498.87042449980299</c:v>
                </c:pt>
                <c:pt idx="8197">
                  <c:v>498.83022256907702</c:v>
                </c:pt>
                <c:pt idx="8198">
                  <c:v>498.80843701174098</c:v>
                </c:pt>
                <c:pt idx="8199">
                  <c:v>498.79261459046899</c:v>
                </c:pt>
                <c:pt idx="8200">
                  <c:v>498.77659070755499</c:v>
                </c:pt>
                <c:pt idx="8201">
                  <c:v>498.76757422683602</c:v>
                </c:pt>
                <c:pt idx="8202">
                  <c:v>498.76722006278499</c:v>
                </c:pt>
                <c:pt idx="8203">
                  <c:v>498.76327868755499</c:v>
                </c:pt>
                <c:pt idx="8204">
                  <c:v>498.743239163672</c:v>
                </c:pt>
                <c:pt idx="8205">
                  <c:v>498.72069754883898</c:v>
                </c:pt>
                <c:pt idx="8206">
                  <c:v>498.70858102320602</c:v>
                </c:pt>
                <c:pt idx="8207">
                  <c:v>498.70274794979201</c:v>
                </c:pt>
                <c:pt idx="8208">
                  <c:v>498.67329654527998</c:v>
                </c:pt>
                <c:pt idx="8209">
                  <c:v>498.660048404142</c:v>
                </c:pt>
                <c:pt idx="8210">
                  <c:v>498.64707321192498</c:v>
                </c:pt>
                <c:pt idx="8211">
                  <c:v>498.635329491866</c:v>
                </c:pt>
                <c:pt idx="8212">
                  <c:v>498.59058806762698</c:v>
                </c:pt>
                <c:pt idx="8213">
                  <c:v>498.54137356783298</c:v>
                </c:pt>
                <c:pt idx="8214">
                  <c:v>498.538651412484</c:v>
                </c:pt>
                <c:pt idx="8215">
                  <c:v>498.53737072881501</c:v>
                </c:pt>
                <c:pt idx="8216">
                  <c:v>498.51858549737898</c:v>
                </c:pt>
                <c:pt idx="8217">
                  <c:v>498.47085819013699</c:v>
                </c:pt>
                <c:pt idx="8218">
                  <c:v>498.45625051712</c:v>
                </c:pt>
                <c:pt idx="8219">
                  <c:v>498.45555502476799</c:v>
                </c:pt>
                <c:pt idx="8220">
                  <c:v>498.42515373557802</c:v>
                </c:pt>
                <c:pt idx="8221">
                  <c:v>498.41818142969203</c:v>
                </c:pt>
                <c:pt idx="8222">
                  <c:v>498.40785565550198</c:v>
                </c:pt>
                <c:pt idx="8223">
                  <c:v>498.407216107593</c:v>
                </c:pt>
                <c:pt idx="8224">
                  <c:v>498.40690345243399</c:v>
                </c:pt>
                <c:pt idx="8225">
                  <c:v>498.39231938826799</c:v>
                </c:pt>
                <c:pt idx="8226">
                  <c:v>498.38859019794302</c:v>
                </c:pt>
                <c:pt idx="8227">
                  <c:v>498.38322106369901</c:v>
                </c:pt>
                <c:pt idx="8228">
                  <c:v>498.36866262444698</c:v>
                </c:pt>
                <c:pt idx="8229">
                  <c:v>498.36225672440003</c:v>
                </c:pt>
                <c:pt idx="8230">
                  <c:v>498.35872867017201</c:v>
                </c:pt>
                <c:pt idx="8231">
                  <c:v>498.33681773284701</c:v>
                </c:pt>
                <c:pt idx="8232">
                  <c:v>498.31947820873398</c:v>
                </c:pt>
                <c:pt idx="8233">
                  <c:v>498.31241296973297</c:v>
                </c:pt>
                <c:pt idx="8234">
                  <c:v>498.240673267136</c:v>
                </c:pt>
                <c:pt idx="8235">
                  <c:v>498.22675651395701</c:v>
                </c:pt>
                <c:pt idx="8236">
                  <c:v>498.22033327717799</c:v>
                </c:pt>
                <c:pt idx="8237">
                  <c:v>498.21874307739103</c:v>
                </c:pt>
                <c:pt idx="8238">
                  <c:v>498.20287476336898</c:v>
                </c:pt>
                <c:pt idx="8239">
                  <c:v>498.19347525337599</c:v>
                </c:pt>
                <c:pt idx="8240">
                  <c:v>498.19150830180899</c:v>
                </c:pt>
                <c:pt idx="8241">
                  <c:v>498.19104013921702</c:v>
                </c:pt>
                <c:pt idx="8242">
                  <c:v>498.18999352979102</c:v>
                </c:pt>
                <c:pt idx="8243">
                  <c:v>498.134315634833</c:v>
                </c:pt>
                <c:pt idx="8244">
                  <c:v>498.13419993651098</c:v>
                </c:pt>
                <c:pt idx="8245">
                  <c:v>498.12462472866099</c:v>
                </c:pt>
                <c:pt idx="8246">
                  <c:v>498.11794290449399</c:v>
                </c:pt>
                <c:pt idx="8247">
                  <c:v>498.06798538306498</c:v>
                </c:pt>
                <c:pt idx="8248">
                  <c:v>498.04764527928802</c:v>
                </c:pt>
                <c:pt idx="8249">
                  <c:v>498.04355095757802</c:v>
                </c:pt>
                <c:pt idx="8250">
                  <c:v>498.04145855124398</c:v>
                </c:pt>
                <c:pt idx="8251">
                  <c:v>498.00920157250198</c:v>
                </c:pt>
                <c:pt idx="8252">
                  <c:v>497.99322995338002</c:v>
                </c:pt>
                <c:pt idx="8253">
                  <c:v>497.99162428024403</c:v>
                </c:pt>
                <c:pt idx="8254">
                  <c:v>497.98672387612902</c:v>
                </c:pt>
                <c:pt idx="8255">
                  <c:v>497.97110129156999</c:v>
                </c:pt>
                <c:pt idx="8256">
                  <c:v>497.96977099772101</c:v>
                </c:pt>
                <c:pt idx="8257">
                  <c:v>497.92785001465199</c:v>
                </c:pt>
                <c:pt idx="8258">
                  <c:v>497.92194636805499</c:v>
                </c:pt>
                <c:pt idx="8259">
                  <c:v>497.89970561023802</c:v>
                </c:pt>
                <c:pt idx="8260">
                  <c:v>497.89240840072603</c:v>
                </c:pt>
                <c:pt idx="8261">
                  <c:v>497.85919375416699</c:v>
                </c:pt>
                <c:pt idx="8262">
                  <c:v>497.84636592210001</c:v>
                </c:pt>
                <c:pt idx="8263">
                  <c:v>497.81523070977801</c:v>
                </c:pt>
                <c:pt idx="8264">
                  <c:v>497.78525479176398</c:v>
                </c:pt>
                <c:pt idx="8265">
                  <c:v>497.78335528192599</c:v>
                </c:pt>
                <c:pt idx="8266">
                  <c:v>497.77721642959199</c:v>
                </c:pt>
                <c:pt idx="8267">
                  <c:v>497.77524305365199</c:v>
                </c:pt>
                <c:pt idx="8268">
                  <c:v>497.76882295085801</c:v>
                </c:pt>
                <c:pt idx="8269">
                  <c:v>497.72954394340297</c:v>
                </c:pt>
                <c:pt idx="8270">
                  <c:v>497.71362163788098</c:v>
                </c:pt>
                <c:pt idx="8271">
                  <c:v>497.70790614433702</c:v>
                </c:pt>
                <c:pt idx="8272">
                  <c:v>497.66476004406798</c:v>
                </c:pt>
                <c:pt idx="8273">
                  <c:v>497.59758037495902</c:v>
                </c:pt>
                <c:pt idx="8274">
                  <c:v>497.58982837026798</c:v>
                </c:pt>
                <c:pt idx="8275">
                  <c:v>497.58561685200601</c:v>
                </c:pt>
                <c:pt idx="8276">
                  <c:v>497.57461640343502</c:v>
                </c:pt>
                <c:pt idx="8277">
                  <c:v>497.56215438396299</c:v>
                </c:pt>
                <c:pt idx="8278">
                  <c:v>497.56194080766699</c:v>
                </c:pt>
                <c:pt idx="8279">
                  <c:v>497.55209532335499</c:v>
                </c:pt>
                <c:pt idx="8280">
                  <c:v>497.54865718006698</c:v>
                </c:pt>
                <c:pt idx="8281">
                  <c:v>497.54748129728603</c:v>
                </c:pt>
                <c:pt idx="8282">
                  <c:v>497.53480451998001</c:v>
                </c:pt>
                <c:pt idx="8283">
                  <c:v>497.525896786982</c:v>
                </c:pt>
                <c:pt idx="8284">
                  <c:v>497.504846567561</c:v>
                </c:pt>
                <c:pt idx="8285">
                  <c:v>497.503693963621</c:v>
                </c:pt>
                <c:pt idx="8286">
                  <c:v>497.49835707703801</c:v>
                </c:pt>
                <c:pt idx="8287">
                  <c:v>497.48157187063902</c:v>
                </c:pt>
                <c:pt idx="8288">
                  <c:v>497.48079502807798</c:v>
                </c:pt>
                <c:pt idx="8289">
                  <c:v>497.45375881878101</c:v>
                </c:pt>
                <c:pt idx="8290">
                  <c:v>497.44692274198599</c:v>
                </c:pt>
                <c:pt idx="8291">
                  <c:v>497.44138879523803</c:v>
                </c:pt>
                <c:pt idx="8292">
                  <c:v>497.41976032798101</c:v>
                </c:pt>
                <c:pt idx="8293">
                  <c:v>497.400734111632</c:v>
                </c:pt>
                <c:pt idx="8294">
                  <c:v>497.39767100980401</c:v>
                </c:pt>
                <c:pt idx="8295">
                  <c:v>497.37423341803799</c:v>
                </c:pt>
                <c:pt idx="8296">
                  <c:v>497.35817784361899</c:v>
                </c:pt>
                <c:pt idx="8297">
                  <c:v>497.32980839459498</c:v>
                </c:pt>
                <c:pt idx="8298">
                  <c:v>497.32295562907598</c:v>
                </c:pt>
                <c:pt idx="8299">
                  <c:v>497.31945821817101</c:v>
                </c:pt>
                <c:pt idx="8300">
                  <c:v>497.31751853956598</c:v>
                </c:pt>
                <c:pt idx="8301">
                  <c:v>497.31246089748799</c:v>
                </c:pt>
                <c:pt idx="8302">
                  <c:v>497.30040581841803</c:v>
                </c:pt>
                <c:pt idx="8303">
                  <c:v>497.26649626702402</c:v>
                </c:pt>
                <c:pt idx="8304">
                  <c:v>497.24023803094298</c:v>
                </c:pt>
                <c:pt idx="8305">
                  <c:v>497.23707024417502</c:v>
                </c:pt>
                <c:pt idx="8306">
                  <c:v>497.233147682187</c:v>
                </c:pt>
                <c:pt idx="8307">
                  <c:v>497.22678827344401</c:v>
                </c:pt>
                <c:pt idx="8308">
                  <c:v>497.21531936168799</c:v>
                </c:pt>
                <c:pt idx="8309">
                  <c:v>497.21271500786497</c:v>
                </c:pt>
                <c:pt idx="8310">
                  <c:v>497.17886950723198</c:v>
                </c:pt>
                <c:pt idx="8311">
                  <c:v>497.15512684801098</c:v>
                </c:pt>
                <c:pt idx="8312">
                  <c:v>497.15294365606599</c:v>
                </c:pt>
                <c:pt idx="8313">
                  <c:v>497.14001536279801</c:v>
                </c:pt>
                <c:pt idx="8314">
                  <c:v>497.106989205849</c:v>
                </c:pt>
                <c:pt idx="8315">
                  <c:v>497.100456323858</c:v>
                </c:pt>
                <c:pt idx="8316">
                  <c:v>497.08522086640897</c:v>
                </c:pt>
                <c:pt idx="8317">
                  <c:v>497.06427515732503</c:v>
                </c:pt>
                <c:pt idx="8318">
                  <c:v>497.05849014954799</c:v>
                </c:pt>
                <c:pt idx="8319">
                  <c:v>496.950758089499</c:v>
                </c:pt>
                <c:pt idx="8320">
                  <c:v>496.947548779307</c:v>
                </c:pt>
                <c:pt idx="8321">
                  <c:v>496.93954104707399</c:v>
                </c:pt>
                <c:pt idx="8322">
                  <c:v>496.92351400662199</c:v>
                </c:pt>
                <c:pt idx="8323">
                  <c:v>496.91450664878198</c:v>
                </c:pt>
                <c:pt idx="8324">
                  <c:v>496.81629494531501</c:v>
                </c:pt>
                <c:pt idx="8325">
                  <c:v>496.80540468815798</c:v>
                </c:pt>
                <c:pt idx="8326">
                  <c:v>496.76347619863299</c:v>
                </c:pt>
                <c:pt idx="8327">
                  <c:v>496.73704827879999</c:v>
                </c:pt>
                <c:pt idx="8328">
                  <c:v>496.725848276563</c:v>
                </c:pt>
                <c:pt idx="8329">
                  <c:v>496.72584543788298</c:v>
                </c:pt>
                <c:pt idx="8330">
                  <c:v>496.72269646082202</c:v>
                </c:pt>
                <c:pt idx="8331">
                  <c:v>496.692948472078</c:v>
                </c:pt>
                <c:pt idx="8332">
                  <c:v>496.68234118852399</c:v>
                </c:pt>
                <c:pt idx="8333">
                  <c:v>496.67445213720202</c:v>
                </c:pt>
                <c:pt idx="8334">
                  <c:v>496.65374291238697</c:v>
                </c:pt>
                <c:pt idx="8335">
                  <c:v>496.65349693193701</c:v>
                </c:pt>
                <c:pt idx="8336">
                  <c:v>496.64109627555803</c:v>
                </c:pt>
                <c:pt idx="8337">
                  <c:v>496.63785309669299</c:v>
                </c:pt>
                <c:pt idx="8338">
                  <c:v>496.62376789525302</c:v>
                </c:pt>
                <c:pt idx="8339">
                  <c:v>496.61482654435298</c:v>
                </c:pt>
                <c:pt idx="8340">
                  <c:v>496.60718479065298</c:v>
                </c:pt>
                <c:pt idx="8341">
                  <c:v>496.56682931745098</c:v>
                </c:pt>
                <c:pt idx="8342">
                  <c:v>496.51760664275901</c:v>
                </c:pt>
                <c:pt idx="8343">
                  <c:v>496.48068345454999</c:v>
                </c:pt>
                <c:pt idx="8344">
                  <c:v>496.44457603064399</c:v>
                </c:pt>
                <c:pt idx="8345">
                  <c:v>496.41389769302998</c:v>
                </c:pt>
                <c:pt idx="8346">
                  <c:v>496.38315149256198</c:v>
                </c:pt>
                <c:pt idx="8347">
                  <c:v>496.37647002307898</c:v>
                </c:pt>
                <c:pt idx="8348">
                  <c:v>496.36385859460302</c:v>
                </c:pt>
                <c:pt idx="8349">
                  <c:v>496.32826619481102</c:v>
                </c:pt>
                <c:pt idx="8350">
                  <c:v>496.29064589245502</c:v>
                </c:pt>
                <c:pt idx="8351">
                  <c:v>496.274197956259</c:v>
                </c:pt>
                <c:pt idx="8352">
                  <c:v>496.27301304265001</c:v>
                </c:pt>
                <c:pt idx="8353">
                  <c:v>496.24235603190698</c:v>
                </c:pt>
                <c:pt idx="8354">
                  <c:v>496.22766206756899</c:v>
                </c:pt>
                <c:pt idx="8355">
                  <c:v>496.21996161161798</c:v>
                </c:pt>
                <c:pt idx="8356">
                  <c:v>496.21873649147398</c:v>
                </c:pt>
                <c:pt idx="8357">
                  <c:v>496.21219389891297</c:v>
                </c:pt>
                <c:pt idx="8358">
                  <c:v>496.17616378034</c:v>
                </c:pt>
                <c:pt idx="8359">
                  <c:v>496.11980724610601</c:v>
                </c:pt>
                <c:pt idx="8360">
                  <c:v>496.06593719598601</c:v>
                </c:pt>
                <c:pt idx="8361">
                  <c:v>496.05694867232103</c:v>
                </c:pt>
                <c:pt idx="8362">
                  <c:v>496.05450208060603</c:v>
                </c:pt>
                <c:pt idx="8363">
                  <c:v>496.05217761201402</c:v>
                </c:pt>
                <c:pt idx="8364">
                  <c:v>496.026351871038</c:v>
                </c:pt>
                <c:pt idx="8365">
                  <c:v>496.01045565770397</c:v>
                </c:pt>
                <c:pt idx="8366">
                  <c:v>496.00555361099998</c:v>
                </c:pt>
                <c:pt idx="8367">
                  <c:v>495.98744501513403</c:v>
                </c:pt>
                <c:pt idx="8368">
                  <c:v>495.97239229698198</c:v>
                </c:pt>
                <c:pt idx="8369">
                  <c:v>495.97087197146499</c:v>
                </c:pt>
                <c:pt idx="8370">
                  <c:v>495.969857863973</c:v>
                </c:pt>
                <c:pt idx="8371">
                  <c:v>495.964061324775</c:v>
                </c:pt>
                <c:pt idx="8372">
                  <c:v>495.912649643836</c:v>
                </c:pt>
                <c:pt idx="8373">
                  <c:v>495.89873522973102</c:v>
                </c:pt>
                <c:pt idx="8374">
                  <c:v>495.86900238467899</c:v>
                </c:pt>
                <c:pt idx="8375">
                  <c:v>495.81532227446201</c:v>
                </c:pt>
                <c:pt idx="8376">
                  <c:v>495.812492867679</c:v>
                </c:pt>
                <c:pt idx="8377">
                  <c:v>495.78851013637399</c:v>
                </c:pt>
                <c:pt idx="8378">
                  <c:v>495.77873344495998</c:v>
                </c:pt>
                <c:pt idx="8379">
                  <c:v>495.72993730832599</c:v>
                </c:pt>
                <c:pt idx="8380">
                  <c:v>495.71767073233002</c:v>
                </c:pt>
                <c:pt idx="8381">
                  <c:v>495.667079604283</c:v>
                </c:pt>
                <c:pt idx="8382">
                  <c:v>495.65783188908398</c:v>
                </c:pt>
                <c:pt idx="8383">
                  <c:v>495.64437404435103</c:v>
                </c:pt>
                <c:pt idx="8384">
                  <c:v>495.573677302813</c:v>
                </c:pt>
                <c:pt idx="8385">
                  <c:v>495.571432548313</c:v>
                </c:pt>
                <c:pt idx="8386">
                  <c:v>495.54413385330099</c:v>
                </c:pt>
                <c:pt idx="8387">
                  <c:v>495.499308312935</c:v>
                </c:pt>
                <c:pt idx="8388">
                  <c:v>495.45988625003002</c:v>
                </c:pt>
                <c:pt idx="8389">
                  <c:v>495.45938372601302</c:v>
                </c:pt>
                <c:pt idx="8390">
                  <c:v>495.45446103290101</c:v>
                </c:pt>
                <c:pt idx="8391">
                  <c:v>495.45209871400402</c:v>
                </c:pt>
                <c:pt idx="8392">
                  <c:v>495.397691605565</c:v>
                </c:pt>
                <c:pt idx="8393">
                  <c:v>495.38824076270799</c:v>
                </c:pt>
                <c:pt idx="8394">
                  <c:v>495.38353492016103</c:v>
                </c:pt>
                <c:pt idx="8395">
                  <c:v>495.35034500646401</c:v>
                </c:pt>
                <c:pt idx="8396">
                  <c:v>495.32077527303699</c:v>
                </c:pt>
                <c:pt idx="8397">
                  <c:v>495.28806294157999</c:v>
                </c:pt>
                <c:pt idx="8398">
                  <c:v>495.25500413568699</c:v>
                </c:pt>
                <c:pt idx="8399">
                  <c:v>495.23621004142598</c:v>
                </c:pt>
                <c:pt idx="8400">
                  <c:v>495.20961271163702</c:v>
                </c:pt>
                <c:pt idx="8401">
                  <c:v>495.20340046820399</c:v>
                </c:pt>
                <c:pt idx="8402">
                  <c:v>495.164931698793</c:v>
                </c:pt>
                <c:pt idx="8403">
                  <c:v>495.13676236621097</c:v>
                </c:pt>
                <c:pt idx="8404">
                  <c:v>495.12785770557502</c:v>
                </c:pt>
                <c:pt idx="8405">
                  <c:v>495.11177126665501</c:v>
                </c:pt>
                <c:pt idx="8406">
                  <c:v>495.01335583214399</c:v>
                </c:pt>
                <c:pt idx="8407">
                  <c:v>494.98804641327803</c:v>
                </c:pt>
                <c:pt idx="8408">
                  <c:v>494.98059574098801</c:v>
                </c:pt>
                <c:pt idx="8409">
                  <c:v>494.92768019349103</c:v>
                </c:pt>
                <c:pt idx="8410">
                  <c:v>494.92485504904403</c:v>
                </c:pt>
                <c:pt idx="8411">
                  <c:v>494.92398068885501</c:v>
                </c:pt>
                <c:pt idx="8412">
                  <c:v>494.90748738848202</c:v>
                </c:pt>
                <c:pt idx="8413">
                  <c:v>494.89449173016601</c:v>
                </c:pt>
                <c:pt idx="8414">
                  <c:v>494.88288109888799</c:v>
                </c:pt>
                <c:pt idx="8415">
                  <c:v>494.88211490709199</c:v>
                </c:pt>
                <c:pt idx="8416">
                  <c:v>494.87592732238897</c:v>
                </c:pt>
                <c:pt idx="8417">
                  <c:v>494.87215808318899</c:v>
                </c:pt>
                <c:pt idx="8418">
                  <c:v>494.859427428608</c:v>
                </c:pt>
                <c:pt idx="8419">
                  <c:v>494.84929798222498</c:v>
                </c:pt>
                <c:pt idx="8420">
                  <c:v>494.81347321845197</c:v>
                </c:pt>
                <c:pt idx="8421">
                  <c:v>494.81256484123003</c:v>
                </c:pt>
                <c:pt idx="8422">
                  <c:v>494.782683420946</c:v>
                </c:pt>
                <c:pt idx="8423">
                  <c:v>494.73589796093501</c:v>
                </c:pt>
                <c:pt idx="8424">
                  <c:v>494.67640100668598</c:v>
                </c:pt>
                <c:pt idx="8425">
                  <c:v>494.64136497297</c:v>
                </c:pt>
                <c:pt idx="8426">
                  <c:v>494.62564811284699</c:v>
                </c:pt>
                <c:pt idx="8427">
                  <c:v>494.62250292477501</c:v>
                </c:pt>
                <c:pt idx="8428">
                  <c:v>494.617906652437</c:v>
                </c:pt>
                <c:pt idx="8429">
                  <c:v>494.61627160333302</c:v>
                </c:pt>
                <c:pt idx="8430">
                  <c:v>494.59748054152999</c:v>
                </c:pt>
                <c:pt idx="8431">
                  <c:v>494.59342721858502</c:v>
                </c:pt>
                <c:pt idx="8432">
                  <c:v>494.57674893664398</c:v>
                </c:pt>
                <c:pt idx="8433">
                  <c:v>494.558392447789</c:v>
                </c:pt>
                <c:pt idx="8434">
                  <c:v>494.55483288735098</c:v>
                </c:pt>
                <c:pt idx="8435">
                  <c:v>494.53990108283301</c:v>
                </c:pt>
                <c:pt idx="8436">
                  <c:v>494.50514365176298</c:v>
                </c:pt>
                <c:pt idx="8437">
                  <c:v>494.48511467485298</c:v>
                </c:pt>
                <c:pt idx="8438">
                  <c:v>494.47661749055999</c:v>
                </c:pt>
                <c:pt idx="8439">
                  <c:v>494.46520936566401</c:v>
                </c:pt>
                <c:pt idx="8440">
                  <c:v>494.431292978275</c:v>
                </c:pt>
                <c:pt idx="8441">
                  <c:v>494.42185836147002</c:v>
                </c:pt>
                <c:pt idx="8442">
                  <c:v>494.41475447698502</c:v>
                </c:pt>
                <c:pt idx="8443">
                  <c:v>494.392664609105</c:v>
                </c:pt>
                <c:pt idx="8444">
                  <c:v>494.38075517964398</c:v>
                </c:pt>
                <c:pt idx="8445">
                  <c:v>494.37346797173899</c:v>
                </c:pt>
                <c:pt idx="8446">
                  <c:v>494.36585268947101</c:v>
                </c:pt>
                <c:pt idx="8447">
                  <c:v>494.35534084713498</c:v>
                </c:pt>
                <c:pt idx="8448">
                  <c:v>494.345046190272</c:v>
                </c:pt>
                <c:pt idx="8449">
                  <c:v>494.31547351112698</c:v>
                </c:pt>
                <c:pt idx="8450">
                  <c:v>494.30473508761798</c:v>
                </c:pt>
                <c:pt idx="8451">
                  <c:v>494.30244662735902</c:v>
                </c:pt>
                <c:pt idx="8452">
                  <c:v>494.27951396125798</c:v>
                </c:pt>
                <c:pt idx="8453">
                  <c:v>494.27750169315902</c:v>
                </c:pt>
                <c:pt idx="8454">
                  <c:v>494.266658974508</c:v>
                </c:pt>
                <c:pt idx="8455">
                  <c:v>494.26651138774901</c:v>
                </c:pt>
                <c:pt idx="8456">
                  <c:v>494.25529596363702</c:v>
                </c:pt>
                <c:pt idx="8457">
                  <c:v>494.24853970185899</c:v>
                </c:pt>
                <c:pt idx="8458">
                  <c:v>494.24850673539402</c:v>
                </c:pt>
                <c:pt idx="8459">
                  <c:v>494.165480194206</c:v>
                </c:pt>
                <c:pt idx="8460">
                  <c:v>494.15554626160002</c:v>
                </c:pt>
                <c:pt idx="8461">
                  <c:v>494.15390688273402</c:v>
                </c:pt>
                <c:pt idx="8462">
                  <c:v>494.138073163005</c:v>
                </c:pt>
                <c:pt idx="8463">
                  <c:v>494.01947998428602</c:v>
                </c:pt>
                <c:pt idx="8464">
                  <c:v>494.01865949920898</c:v>
                </c:pt>
                <c:pt idx="8465">
                  <c:v>494.01845952734402</c:v>
                </c:pt>
                <c:pt idx="8466">
                  <c:v>493.98422283037797</c:v>
                </c:pt>
                <c:pt idx="8467">
                  <c:v>493.96852609073801</c:v>
                </c:pt>
                <c:pt idx="8468">
                  <c:v>493.94693812255099</c:v>
                </c:pt>
                <c:pt idx="8469">
                  <c:v>493.927765381234</c:v>
                </c:pt>
                <c:pt idx="8470">
                  <c:v>493.91930787967402</c:v>
                </c:pt>
                <c:pt idx="8471">
                  <c:v>493.889271021154</c:v>
                </c:pt>
                <c:pt idx="8472">
                  <c:v>493.886634284563</c:v>
                </c:pt>
                <c:pt idx="8473">
                  <c:v>493.875042276339</c:v>
                </c:pt>
                <c:pt idx="8474">
                  <c:v>493.87333458516599</c:v>
                </c:pt>
                <c:pt idx="8475">
                  <c:v>493.86910446003998</c:v>
                </c:pt>
                <c:pt idx="8476">
                  <c:v>493.848143722879</c:v>
                </c:pt>
                <c:pt idx="8477">
                  <c:v>493.81236572794103</c:v>
                </c:pt>
                <c:pt idx="8478">
                  <c:v>493.809215057693</c:v>
                </c:pt>
                <c:pt idx="8479">
                  <c:v>493.73718272315898</c:v>
                </c:pt>
                <c:pt idx="8480">
                  <c:v>493.71778053646602</c:v>
                </c:pt>
                <c:pt idx="8481">
                  <c:v>493.717442459822</c:v>
                </c:pt>
                <c:pt idx="8482">
                  <c:v>493.668208347789</c:v>
                </c:pt>
                <c:pt idx="8483">
                  <c:v>493.66523020925899</c:v>
                </c:pt>
                <c:pt idx="8484">
                  <c:v>493.59295701628099</c:v>
                </c:pt>
                <c:pt idx="8485">
                  <c:v>493.59272278165997</c:v>
                </c:pt>
                <c:pt idx="8486">
                  <c:v>493.575506456683</c:v>
                </c:pt>
                <c:pt idx="8487">
                  <c:v>493.57225366442799</c:v>
                </c:pt>
                <c:pt idx="8488">
                  <c:v>493.52531156134501</c:v>
                </c:pt>
                <c:pt idx="8489">
                  <c:v>493.51173773775298</c:v>
                </c:pt>
                <c:pt idx="8490">
                  <c:v>493.50222320924001</c:v>
                </c:pt>
                <c:pt idx="8491">
                  <c:v>493.45045894553499</c:v>
                </c:pt>
                <c:pt idx="8492">
                  <c:v>493.43301555875098</c:v>
                </c:pt>
                <c:pt idx="8493">
                  <c:v>493.425267423798</c:v>
                </c:pt>
                <c:pt idx="8494">
                  <c:v>493.39590528973702</c:v>
                </c:pt>
                <c:pt idx="8495">
                  <c:v>493.373378033373</c:v>
                </c:pt>
                <c:pt idx="8496">
                  <c:v>493.36190432717098</c:v>
                </c:pt>
                <c:pt idx="8497">
                  <c:v>493.34628610485902</c:v>
                </c:pt>
                <c:pt idx="8498">
                  <c:v>493.29821032287703</c:v>
                </c:pt>
                <c:pt idx="8499">
                  <c:v>493.28475799068502</c:v>
                </c:pt>
                <c:pt idx="8500">
                  <c:v>493.26312853069101</c:v>
                </c:pt>
                <c:pt idx="8501">
                  <c:v>493.235188635106</c:v>
                </c:pt>
                <c:pt idx="8502">
                  <c:v>493.21788840954503</c:v>
                </c:pt>
                <c:pt idx="8503">
                  <c:v>493.20305521425098</c:v>
                </c:pt>
                <c:pt idx="8504">
                  <c:v>493.17976310954998</c:v>
                </c:pt>
                <c:pt idx="8505">
                  <c:v>493.14376282302601</c:v>
                </c:pt>
                <c:pt idx="8506">
                  <c:v>493.14337248121302</c:v>
                </c:pt>
                <c:pt idx="8507">
                  <c:v>493.140676149608</c:v>
                </c:pt>
                <c:pt idx="8508">
                  <c:v>493.14002099184103</c:v>
                </c:pt>
                <c:pt idx="8509">
                  <c:v>493.11836944640999</c:v>
                </c:pt>
                <c:pt idx="8510">
                  <c:v>493.10709815442698</c:v>
                </c:pt>
                <c:pt idx="8511">
                  <c:v>493.05191023309499</c:v>
                </c:pt>
                <c:pt idx="8512">
                  <c:v>493.04945977823098</c:v>
                </c:pt>
                <c:pt idx="8513">
                  <c:v>493.02282459347299</c:v>
                </c:pt>
                <c:pt idx="8514">
                  <c:v>493.00012135176001</c:v>
                </c:pt>
                <c:pt idx="8515">
                  <c:v>492.961127646808</c:v>
                </c:pt>
                <c:pt idx="8516">
                  <c:v>492.93052626218298</c:v>
                </c:pt>
                <c:pt idx="8517">
                  <c:v>492.892165891471</c:v>
                </c:pt>
                <c:pt idx="8518">
                  <c:v>492.88425775774101</c:v>
                </c:pt>
                <c:pt idx="8519">
                  <c:v>492.87677380949299</c:v>
                </c:pt>
                <c:pt idx="8520">
                  <c:v>492.87334795078101</c:v>
                </c:pt>
                <c:pt idx="8521">
                  <c:v>492.87254164692501</c:v>
                </c:pt>
                <c:pt idx="8522">
                  <c:v>492.848945869376</c:v>
                </c:pt>
                <c:pt idx="8523">
                  <c:v>492.84630229261103</c:v>
                </c:pt>
                <c:pt idx="8524">
                  <c:v>492.827397163927</c:v>
                </c:pt>
                <c:pt idx="8525">
                  <c:v>492.78279717263899</c:v>
                </c:pt>
                <c:pt idx="8526">
                  <c:v>492.77631371932301</c:v>
                </c:pt>
                <c:pt idx="8527">
                  <c:v>492.77625423684299</c:v>
                </c:pt>
                <c:pt idx="8528">
                  <c:v>492.75365246612199</c:v>
                </c:pt>
                <c:pt idx="8529">
                  <c:v>492.75058854162802</c:v>
                </c:pt>
                <c:pt idx="8530">
                  <c:v>492.74306162491803</c:v>
                </c:pt>
                <c:pt idx="8531">
                  <c:v>492.70498625927701</c:v>
                </c:pt>
                <c:pt idx="8532">
                  <c:v>492.69470923455299</c:v>
                </c:pt>
                <c:pt idx="8533">
                  <c:v>492.68978863967101</c:v>
                </c:pt>
                <c:pt idx="8534">
                  <c:v>492.68139355164499</c:v>
                </c:pt>
                <c:pt idx="8535">
                  <c:v>492.66769279008099</c:v>
                </c:pt>
                <c:pt idx="8536">
                  <c:v>492.642568084061</c:v>
                </c:pt>
                <c:pt idx="8537">
                  <c:v>492.64040807023702</c:v>
                </c:pt>
                <c:pt idx="8538">
                  <c:v>492.61709673283298</c:v>
                </c:pt>
                <c:pt idx="8539">
                  <c:v>492.601362157788</c:v>
                </c:pt>
                <c:pt idx="8540">
                  <c:v>492.59117216199297</c:v>
                </c:pt>
                <c:pt idx="8541">
                  <c:v>492.54079895376498</c:v>
                </c:pt>
                <c:pt idx="8542">
                  <c:v>492.51615991661703</c:v>
                </c:pt>
                <c:pt idx="8543">
                  <c:v>492.50862783375499</c:v>
                </c:pt>
                <c:pt idx="8544">
                  <c:v>492.50701007607501</c:v>
                </c:pt>
                <c:pt idx="8545">
                  <c:v>492.50107165786301</c:v>
                </c:pt>
                <c:pt idx="8546">
                  <c:v>492.49876871662099</c:v>
                </c:pt>
                <c:pt idx="8547">
                  <c:v>492.48761609184902</c:v>
                </c:pt>
                <c:pt idx="8548">
                  <c:v>492.47110102888098</c:v>
                </c:pt>
                <c:pt idx="8549">
                  <c:v>492.469027127549</c:v>
                </c:pt>
                <c:pt idx="8550">
                  <c:v>492.44010493719901</c:v>
                </c:pt>
                <c:pt idx="8551">
                  <c:v>492.42779201348202</c:v>
                </c:pt>
                <c:pt idx="8552">
                  <c:v>492.41915976551599</c:v>
                </c:pt>
                <c:pt idx="8553">
                  <c:v>492.41772095346698</c:v>
                </c:pt>
                <c:pt idx="8554">
                  <c:v>492.39418265623499</c:v>
                </c:pt>
                <c:pt idx="8555">
                  <c:v>492.347185691292</c:v>
                </c:pt>
                <c:pt idx="8556">
                  <c:v>492.335733106031</c:v>
                </c:pt>
                <c:pt idx="8557">
                  <c:v>492.30423566962401</c:v>
                </c:pt>
                <c:pt idx="8558">
                  <c:v>492.25952014011898</c:v>
                </c:pt>
                <c:pt idx="8559">
                  <c:v>492.25630476545803</c:v>
                </c:pt>
                <c:pt idx="8560">
                  <c:v>492.22372735404502</c:v>
                </c:pt>
                <c:pt idx="8561">
                  <c:v>492.22255738953902</c:v>
                </c:pt>
                <c:pt idx="8562">
                  <c:v>492.222074828063</c:v>
                </c:pt>
                <c:pt idx="8563">
                  <c:v>492.21770178302</c:v>
                </c:pt>
                <c:pt idx="8564">
                  <c:v>492.21703471082202</c:v>
                </c:pt>
                <c:pt idx="8565">
                  <c:v>492.208649477471</c:v>
                </c:pt>
                <c:pt idx="8566">
                  <c:v>492.20605381335002</c:v>
                </c:pt>
                <c:pt idx="8567">
                  <c:v>492.18955575159902</c:v>
                </c:pt>
                <c:pt idx="8568">
                  <c:v>492.15298971663702</c:v>
                </c:pt>
                <c:pt idx="8569">
                  <c:v>492.12607185265102</c:v>
                </c:pt>
                <c:pt idx="8570">
                  <c:v>492.10785453624402</c:v>
                </c:pt>
                <c:pt idx="8571">
                  <c:v>492.09704856586899</c:v>
                </c:pt>
                <c:pt idx="8572">
                  <c:v>492.077043748959</c:v>
                </c:pt>
                <c:pt idx="8573">
                  <c:v>492.07485491447102</c:v>
                </c:pt>
                <c:pt idx="8574">
                  <c:v>492.06714624785002</c:v>
                </c:pt>
                <c:pt idx="8575">
                  <c:v>492.02029276780598</c:v>
                </c:pt>
                <c:pt idx="8576">
                  <c:v>491.98495296771802</c:v>
                </c:pt>
                <c:pt idx="8577">
                  <c:v>491.984756318542</c:v>
                </c:pt>
                <c:pt idx="8578">
                  <c:v>491.967894820195</c:v>
                </c:pt>
                <c:pt idx="8579">
                  <c:v>491.95453253870897</c:v>
                </c:pt>
                <c:pt idx="8580">
                  <c:v>491.95287321645901</c:v>
                </c:pt>
                <c:pt idx="8581">
                  <c:v>491.932546171902</c:v>
                </c:pt>
                <c:pt idx="8582">
                  <c:v>491.93197543016697</c:v>
                </c:pt>
                <c:pt idx="8583">
                  <c:v>491.92861519198198</c:v>
                </c:pt>
                <c:pt idx="8584">
                  <c:v>491.928385869034</c:v>
                </c:pt>
                <c:pt idx="8585">
                  <c:v>491.86588192109701</c:v>
                </c:pt>
                <c:pt idx="8586">
                  <c:v>491.85311367484599</c:v>
                </c:pt>
                <c:pt idx="8587">
                  <c:v>491.829371087879</c:v>
                </c:pt>
                <c:pt idx="8588">
                  <c:v>491.77482529245702</c:v>
                </c:pt>
                <c:pt idx="8589">
                  <c:v>491.773626004439</c:v>
                </c:pt>
                <c:pt idx="8590">
                  <c:v>491.74692428768799</c:v>
                </c:pt>
                <c:pt idx="8591">
                  <c:v>491.73939034761099</c:v>
                </c:pt>
                <c:pt idx="8592">
                  <c:v>491.723913662646</c:v>
                </c:pt>
                <c:pt idx="8593">
                  <c:v>491.69132802366499</c:v>
                </c:pt>
                <c:pt idx="8594">
                  <c:v>491.67442672828003</c:v>
                </c:pt>
                <c:pt idx="8595">
                  <c:v>491.67169091612601</c:v>
                </c:pt>
                <c:pt idx="8596">
                  <c:v>491.59827821258398</c:v>
                </c:pt>
                <c:pt idx="8597">
                  <c:v>491.596535331827</c:v>
                </c:pt>
                <c:pt idx="8598">
                  <c:v>491.59588599525898</c:v>
                </c:pt>
                <c:pt idx="8599">
                  <c:v>491.55959603408002</c:v>
                </c:pt>
                <c:pt idx="8600">
                  <c:v>491.52915426503199</c:v>
                </c:pt>
                <c:pt idx="8601">
                  <c:v>491.52417626039897</c:v>
                </c:pt>
                <c:pt idx="8602">
                  <c:v>491.49587750446398</c:v>
                </c:pt>
                <c:pt idx="8603">
                  <c:v>491.48661346100403</c:v>
                </c:pt>
                <c:pt idx="8604">
                  <c:v>491.46166774862701</c:v>
                </c:pt>
                <c:pt idx="8605">
                  <c:v>491.43283119359</c:v>
                </c:pt>
                <c:pt idx="8606">
                  <c:v>491.36955601353901</c:v>
                </c:pt>
                <c:pt idx="8607">
                  <c:v>491.33702259543298</c:v>
                </c:pt>
                <c:pt idx="8608">
                  <c:v>491.32324596372899</c:v>
                </c:pt>
                <c:pt idx="8609">
                  <c:v>491.31303900728699</c:v>
                </c:pt>
                <c:pt idx="8610">
                  <c:v>491.27541300582698</c:v>
                </c:pt>
                <c:pt idx="8611">
                  <c:v>491.260435408234</c:v>
                </c:pt>
                <c:pt idx="8612">
                  <c:v>491.25848957531701</c:v>
                </c:pt>
                <c:pt idx="8613">
                  <c:v>491.25648323409098</c:v>
                </c:pt>
                <c:pt idx="8614">
                  <c:v>491.25451426357199</c:v>
                </c:pt>
                <c:pt idx="8615">
                  <c:v>491.22526797176897</c:v>
                </c:pt>
                <c:pt idx="8616">
                  <c:v>491.18301684239901</c:v>
                </c:pt>
                <c:pt idx="8617">
                  <c:v>491.17702579955198</c:v>
                </c:pt>
                <c:pt idx="8618">
                  <c:v>491.17401646419302</c:v>
                </c:pt>
                <c:pt idx="8619">
                  <c:v>491.139486298213</c:v>
                </c:pt>
                <c:pt idx="8620">
                  <c:v>491.124016627527</c:v>
                </c:pt>
                <c:pt idx="8621">
                  <c:v>491.12381421807999</c:v>
                </c:pt>
                <c:pt idx="8622">
                  <c:v>491.02047694529102</c:v>
                </c:pt>
                <c:pt idx="8623">
                  <c:v>491.01678288466201</c:v>
                </c:pt>
                <c:pt idx="8624">
                  <c:v>491.01611694757099</c:v>
                </c:pt>
                <c:pt idx="8625">
                  <c:v>490.97960348523998</c:v>
                </c:pt>
                <c:pt idx="8626">
                  <c:v>490.97068631828199</c:v>
                </c:pt>
                <c:pt idx="8627">
                  <c:v>490.953299114667</c:v>
                </c:pt>
                <c:pt idx="8628">
                  <c:v>490.915658965278</c:v>
                </c:pt>
                <c:pt idx="8629">
                  <c:v>490.89058156570798</c:v>
                </c:pt>
                <c:pt idx="8630">
                  <c:v>490.87536347606698</c:v>
                </c:pt>
                <c:pt idx="8631">
                  <c:v>490.87032645531502</c:v>
                </c:pt>
                <c:pt idx="8632">
                  <c:v>490.864682300948</c:v>
                </c:pt>
                <c:pt idx="8633">
                  <c:v>490.86035328407303</c:v>
                </c:pt>
                <c:pt idx="8634">
                  <c:v>490.837023888906</c:v>
                </c:pt>
                <c:pt idx="8635">
                  <c:v>490.81905159893103</c:v>
                </c:pt>
                <c:pt idx="8636">
                  <c:v>490.79922962646901</c:v>
                </c:pt>
                <c:pt idx="8637">
                  <c:v>490.77623558069098</c:v>
                </c:pt>
                <c:pt idx="8638">
                  <c:v>490.70450160177302</c:v>
                </c:pt>
                <c:pt idx="8639">
                  <c:v>490.69988518377698</c:v>
                </c:pt>
                <c:pt idx="8640">
                  <c:v>490.698952563619</c:v>
                </c:pt>
                <c:pt idx="8641">
                  <c:v>490.697404865321</c:v>
                </c:pt>
                <c:pt idx="8642">
                  <c:v>490.69065286414701</c:v>
                </c:pt>
                <c:pt idx="8643">
                  <c:v>490.62554351591098</c:v>
                </c:pt>
                <c:pt idx="8644">
                  <c:v>490.546041138926</c:v>
                </c:pt>
                <c:pt idx="8645">
                  <c:v>490.52523265635898</c:v>
                </c:pt>
                <c:pt idx="8646">
                  <c:v>490.51798412200299</c:v>
                </c:pt>
                <c:pt idx="8647">
                  <c:v>490.51715559293001</c:v>
                </c:pt>
                <c:pt idx="8648">
                  <c:v>490.508520694021</c:v>
                </c:pt>
                <c:pt idx="8649">
                  <c:v>490.49231665006198</c:v>
                </c:pt>
                <c:pt idx="8650">
                  <c:v>490.45534802943303</c:v>
                </c:pt>
                <c:pt idx="8651">
                  <c:v>490.41714990920701</c:v>
                </c:pt>
                <c:pt idx="8652">
                  <c:v>490.41476302474302</c:v>
                </c:pt>
                <c:pt idx="8653">
                  <c:v>490.36644438987503</c:v>
                </c:pt>
                <c:pt idx="8654">
                  <c:v>490.350841891507</c:v>
                </c:pt>
                <c:pt idx="8655">
                  <c:v>490.33636899480001</c:v>
                </c:pt>
                <c:pt idx="8656">
                  <c:v>490.31630460105703</c:v>
                </c:pt>
                <c:pt idx="8657">
                  <c:v>490.31227559378499</c:v>
                </c:pt>
                <c:pt idx="8658">
                  <c:v>490.24648772817898</c:v>
                </c:pt>
                <c:pt idx="8659">
                  <c:v>490.21759222209499</c:v>
                </c:pt>
                <c:pt idx="8660">
                  <c:v>490.172217744813</c:v>
                </c:pt>
                <c:pt idx="8661">
                  <c:v>490.154910928292</c:v>
                </c:pt>
                <c:pt idx="8662">
                  <c:v>490.12977935303201</c:v>
                </c:pt>
                <c:pt idx="8663">
                  <c:v>490.00986035853703</c:v>
                </c:pt>
                <c:pt idx="8664">
                  <c:v>490.00463390872198</c:v>
                </c:pt>
                <c:pt idx="8665">
                  <c:v>489.99680590364801</c:v>
                </c:pt>
                <c:pt idx="8666">
                  <c:v>489.99393735256803</c:v>
                </c:pt>
                <c:pt idx="8667">
                  <c:v>489.95769939854199</c:v>
                </c:pt>
                <c:pt idx="8668">
                  <c:v>489.95226554066198</c:v>
                </c:pt>
                <c:pt idx="8669">
                  <c:v>489.95213477078198</c:v>
                </c:pt>
                <c:pt idx="8670">
                  <c:v>489.93462855390499</c:v>
                </c:pt>
                <c:pt idx="8671">
                  <c:v>489.92365525159602</c:v>
                </c:pt>
                <c:pt idx="8672">
                  <c:v>489.878686032914</c:v>
                </c:pt>
                <c:pt idx="8673">
                  <c:v>489.84964672041298</c:v>
                </c:pt>
                <c:pt idx="8674">
                  <c:v>489.81333123843598</c:v>
                </c:pt>
                <c:pt idx="8675">
                  <c:v>489.81311276008898</c:v>
                </c:pt>
                <c:pt idx="8676">
                  <c:v>489.80063888242898</c:v>
                </c:pt>
                <c:pt idx="8677">
                  <c:v>489.79848579522297</c:v>
                </c:pt>
                <c:pt idx="8678">
                  <c:v>489.77840366370202</c:v>
                </c:pt>
                <c:pt idx="8679">
                  <c:v>489.77294111217299</c:v>
                </c:pt>
                <c:pt idx="8680">
                  <c:v>489.77126918266799</c:v>
                </c:pt>
                <c:pt idx="8681">
                  <c:v>489.72482517319003</c:v>
                </c:pt>
                <c:pt idx="8682">
                  <c:v>489.721703360986</c:v>
                </c:pt>
                <c:pt idx="8683">
                  <c:v>489.718165977789</c:v>
                </c:pt>
                <c:pt idx="8684">
                  <c:v>489.71206451130399</c:v>
                </c:pt>
                <c:pt idx="8685">
                  <c:v>489.69391925620999</c:v>
                </c:pt>
                <c:pt idx="8686">
                  <c:v>489.68531733439102</c:v>
                </c:pt>
                <c:pt idx="8687">
                  <c:v>489.68432366229501</c:v>
                </c:pt>
                <c:pt idx="8688">
                  <c:v>489.65895263580501</c:v>
                </c:pt>
                <c:pt idx="8689">
                  <c:v>489.64582883146898</c:v>
                </c:pt>
                <c:pt idx="8690">
                  <c:v>489.63646639665097</c:v>
                </c:pt>
                <c:pt idx="8691">
                  <c:v>489.57438880037103</c:v>
                </c:pt>
                <c:pt idx="8692">
                  <c:v>489.56976588626901</c:v>
                </c:pt>
                <c:pt idx="8693">
                  <c:v>489.56735013027799</c:v>
                </c:pt>
                <c:pt idx="8694">
                  <c:v>489.55189284781898</c:v>
                </c:pt>
                <c:pt idx="8695">
                  <c:v>489.49679466577601</c:v>
                </c:pt>
                <c:pt idx="8696">
                  <c:v>489.45951571719399</c:v>
                </c:pt>
                <c:pt idx="8697">
                  <c:v>489.45125630605298</c:v>
                </c:pt>
                <c:pt idx="8698">
                  <c:v>489.44306153610302</c:v>
                </c:pt>
                <c:pt idx="8699">
                  <c:v>489.43288350036602</c:v>
                </c:pt>
                <c:pt idx="8700">
                  <c:v>489.41653979760702</c:v>
                </c:pt>
                <c:pt idx="8701">
                  <c:v>489.39958729281801</c:v>
                </c:pt>
                <c:pt idx="8702">
                  <c:v>489.38364881531101</c:v>
                </c:pt>
                <c:pt idx="8703">
                  <c:v>489.38295861018401</c:v>
                </c:pt>
                <c:pt idx="8704">
                  <c:v>489.38028350807599</c:v>
                </c:pt>
                <c:pt idx="8705">
                  <c:v>489.37715684872597</c:v>
                </c:pt>
                <c:pt idx="8706">
                  <c:v>489.367155930607</c:v>
                </c:pt>
                <c:pt idx="8707">
                  <c:v>489.36004778503798</c:v>
                </c:pt>
                <c:pt idx="8708">
                  <c:v>489.34793014487201</c:v>
                </c:pt>
                <c:pt idx="8709">
                  <c:v>489.32604692243399</c:v>
                </c:pt>
                <c:pt idx="8710">
                  <c:v>489.32367844717902</c:v>
                </c:pt>
                <c:pt idx="8711">
                  <c:v>489.31619800306697</c:v>
                </c:pt>
                <c:pt idx="8712">
                  <c:v>489.25949328576797</c:v>
                </c:pt>
                <c:pt idx="8713">
                  <c:v>489.25816931300301</c:v>
                </c:pt>
                <c:pt idx="8714">
                  <c:v>489.23872989281602</c:v>
                </c:pt>
                <c:pt idx="8715">
                  <c:v>489.217382591204</c:v>
                </c:pt>
                <c:pt idx="8716">
                  <c:v>489.20323976252001</c:v>
                </c:pt>
                <c:pt idx="8717">
                  <c:v>489.20030283716301</c:v>
                </c:pt>
                <c:pt idx="8718">
                  <c:v>489.17001572434799</c:v>
                </c:pt>
                <c:pt idx="8719">
                  <c:v>489.147256037418</c:v>
                </c:pt>
                <c:pt idx="8720">
                  <c:v>489.14431307986399</c:v>
                </c:pt>
                <c:pt idx="8721">
                  <c:v>489.11609174112499</c:v>
                </c:pt>
                <c:pt idx="8722">
                  <c:v>489.06652044104601</c:v>
                </c:pt>
                <c:pt idx="8723">
                  <c:v>489.04985880259397</c:v>
                </c:pt>
                <c:pt idx="8724">
                  <c:v>489.03078641154599</c:v>
                </c:pt>
                <c:pt idx="8725">
                  <c:v>489.01941685105902</c:v>
                </c:pt>
                <c:pt idx="8726">
                  <c:v>489.00044004374797</c:v>
                </c:pt>
                <c:pt idx="8727">
                  <c:v>488.98728534391603</c:v>
                </c:pt>
                <c:pt idx="8728">
                  <c:v>488.97572854591601</c:v>
                </c:pt>
                <c:pt idx="8729">
                  <c:v>488.96821316391402</c:v>
                </c:pt>
                <c:pt idx="8730">
                  <c:v>488.92165247156402</c:v>
                </c:pt>
                <c:pt idx="8731">
                  <c:v>488.88160712689</c:v>
                </c:pt>
                <c:pt idx="8732">
                  <c:v>488.865602453181</c:v>
                </c:pt>
                <c:pt idx="8733">
                  <c:v>488.86193557149198</c:v>
                </c:pt>
                <c:pt idx="8734">
                  <c:v>488.848785540797</c:v>
                </c:pt>
                <c:pt idx="8735">
                  <c:v>488.830121435058</c:v>
                </c:pt>
                <c:pt idx="8736">
                  <c:v>488.797243022185</c:v>
                </c:pt>
                <c:pt idx="8737">
                  <c:v>488.79356777240997</c:v>
                </c:pt>
                <c:pt idx="8738">
                  <c:v>488.79145219161899</c:v>
                </c:pt>
                <c:pt idx="8739">
                  <c:v>488.765728578824</c:v>
                </c:pt>
                <c:pt idx="8740">
                  <c:v>488.728689928672</c:v>
                </c:pt>
                <c:pt idx="8741">
                  <c:v>488.72368780395698</c:v>
                </c:pt>
                <c:pt idx="8742">
                  <c:v>488.70229457407902</c:v>
                </c:pt>
                <c:pt idx="8743">
                  <c:v>488.69208880968603</c:v>
                </c:pt>
                <c:pt idx="8744">
                  <c:v>488.63766727243001</c:v>
                </c:pt>
                <c:pt idx="8745">
                  <c:v>488.61641554579199</c:v>
                </c:pt>
                <c:pt idx="8746">
                  <c:v>488.60527114969102</c:v>
                </c:pt>
                <c:pt idx="8747">
                  <c:v>488.53355205886697</c:v>
                </c:pt>
                <c:pt idx="8748">
                  <c:v>488.53178767752598</c:v>
                </c:pt>
                <c:pt idx="8749">
                  <c:v>488.53016709178002</c:v>
                </c:pt>
                <c:pt idx="8750">
                  <c:v>488.52290525496397</c:v>
                </c:pt>
                <c:pt idx="8751">
                  <c:v>488.44334148945501</c:v>
                </c:pt>
                <c:pt idx="8752">
                  <c:v>488.409637077046</c:v>
                </c:pt>
                <c:pt idx="8753">
                  <c:v>488.40297583448199</c:v>
                </c:pt>
                <c:pt idx="8754">
                  <c:v>488.40079742533197</c:v>
                </c:pt>
                <c:pt idx="8755">
                  <c:v>488.39078653374202</c:v>
                </c:pt>
                <c:pt idx="8756">
                  <c:v>488.37637376309999</c:v>
                </c:pt>
                <c:pt idx="8757">
                  <c:v>488.373936800438</c:v>
                </c:pt>
                <c:pt idx="8758">
                  <c:v>488.348960910546</c:v>
                </c:pt>
                <c:pt idx="8759">
                  <c:v>488.34257235389799</c:v>
                </c:pt>
                <c:pt idx="8760">
                  <c:v>488.29225485483499</c:v>
                </c:pt>
                <c:pt idx="8761">
                  <c:v>488.284662853871</c:v>
                </c:pt>
                <c:pt idx="8762">
                  <c:v>488.23674650015403</c:v>
                </c:pt>
                <c:pt idx="8763">
                  <c:v>488.23082863372798</c:v>
                </c:pt>
                <c:pt idx="8764">
                  <c:v>488.17408239842598</c:v>
                </c:pt>
                <c:pt idx="8765">
                  <c:v>488.13053163658998</c:v>
                </c:pt>
                <c:pt idx="8766">
                  <c:v>488.121141692972</c:v>
                </c:pt>
                <c:pt idx="8767">
                  <c:v>488.11694418868802</c:v>
                </c:pt>
                <c:pt idx="8768">
                  <c:v>488.10213337172797</c:v>
                </c:pt>
                <c:pt idx="8769">
                  <c:v>488.09841343007201</c:v>
                </c:pt>
                <c:pt idx="8770">
                  <c:v>488.08452814050202</c:v>
                </c:pt>
                <c:pt idx="8771">
                  <c:v>488.07377127073698</c:v>
                </c:pt>
                <c:pt idx="8772">
                  <c:v>488.05748749562002</c:v>
                </c:pt>
                <c:pt idx="8773">
                  <c:v>488.05027496720197</c:v>
                </c:pt>
                <c:pt idx="8774">
                  <c:v>488.02690757395197</c:v>
                </c:pt>
                <c:pt idx="8775">
                  <c:v>487.979144437206</c:v>
                </c:pt>
                <c:pt idx="8776">
                  <c:v>487.970393287609</c:v>
                </c:pt>
                <c:pt idx="8777">
                  <c:v>487.96598651207398</c:v>
                </c:pt>
                <c:pt idx="8778">
                  <c:v>487.91769031884598</c:v>
                </c:pt>
                <c:pt idx="8779">
                  <c:v>487.91491240186502</c:v>
                </c:pt>
                <c:pt idx="8780">
                  <c:v>487.87134647904298</c:v>
                </c:pt>
                <c:pt idx="8781">
                  <c:v>487.86962844631501</c:v>
                </c:pt>
                <c:pt idx="8782">
                  <c:v>487.86711340048203</c:v>
                </c:pt>
                <c:pt idx="8783">
                  <c:v>487.86053115846602</c:v>
                </c:pt>
                <c:pt idx="8784">
                  <c:v>487.82765048251503</c:v>
                </c:pt>
                <c:pt idx="8785">
                  <c:v>487.81675160293798</c:v>
                </c:pt>
                <c:pt idx="8786">
                  <c:v>487.81494274379003</c:v>
                </c:pt>
                <c:pt idx="8787">
                  <c:v>487.76510056742001</c:v>
                </c:pt>
                <c:pt idx="8788">
                  <c:v>487.75501299323298</c:v>
                </c:pt>
                <c:pt idx="8789">
                  <c:v>487.74934843909602</c:v>
                </c:pt>
                <c:pt idx="8790">
                  <c:v>487.72419063005202</c:v>
                </c:pt>
                <c:pt idx="8791">
                  <c:v>487.70992571337302</c:v>
                </c:pt>
                <c:pt idx="8792">
                  <c:v>487.69510106599301</c:v>
                </c:pt>
                <c:pt idx="8793">
                  <c:v>487.68197734978099</c:v>
                </c:pt>
                <c:pt idx="8794">
                  <c:v>487.680989755474</c:v>
                </c:pt>
                <c:pt idx="8795">
                  <c:v>487.643204947328</c:v>
                </c:pt>
                <c:pt idx="8796">
                  <c:v>487.612580971922</c:v>
                </c:pt>
                <c:pt idx="8797">
                  <c:v>487.60139430725098</c:v>
                </c:pt>
                <c:pt idx="8798">
                  <c:v>487.59445505590298</c:v>
                </c:pt>
                <c:pt idx="8799">
                  <c:v>487.54841343506098</c:v>
                </c:pt>
                <c:pt idx="8800">
                  <c:v>487.54630892726402</c:v>
                </c:pt>
                <c:pt idx="8801">
                  <c:v>487.52927423802902</c:v>
                </c:pt>
                <c:pt idx="8802">
                  <c:v>487.50841515344501</c:v>
                </c:pt>
                <c:pt idx="8803">
                  <c:v>487.488262494411</c:v>
                </c:pt>
                <c:pt idx="8804">
                  <c:v>487.48800293209302</c:v>
                </c:pt>
                <c:pt idx="8805">
                  <c:v>487.483405046955</c:v>
                </c:pt>
                <c:pt idx="8806">
                  <c:v>487.46099866526203</c:v>
                </c:pt>
                <c:pt idx="8807">
                  <c:v>487.459483266549</c:v>
                </c:pt>
                <c:pt idx="8808">
                  <c:v>487.43395619088301</c:v>
                </c:pt>
                <c:pt idx="8809">
                  <c:v>487.42532759651198</c:v>
                </c:pt>
                <c:pt idx="8810">
                  <c:v>487.37317513010402</c:v>
                </c:pt>
                <c:pt idx="8811">
                  <c:v>487.36442610608799</c:v>
                </c:pt>
                <c:pt idx="8812">
                  <c:v>487.354607107638</c:v>
                </c:pt>
                <c:pt idx="8813">
                  <c:v>487.31293912091297</c:v>
                </c:pt>
                <c:pt idx="8814">
                  <c:v>487.295297147913</c:v>
                </c:pt>
                <c:pt idx="8815">
                  <c:v>487.29006566026698</c:v>
                </c:pt>
                <c:pt idx="8816">
                  <c:v>487.272798204065</c:v>
                </c:pt>
                <c:pt idx="8817">
                  <c:v>487.24712760903901</c:v>
                </c:pt>
                <c:pt idx="8818">
                  <c:v>487.24202272148801</c:v>
                </c:pt>
                <c:pt idx="8819">
                  <c:v>487.23172878008</c:v>
                </c:pt>
                <c:pt idx="8820">
                  <c:v>487.21761850053298</c:v>
                </c:pt>
                <c:pt idx="8821">
                  <c:v>487.21554903268498</c:v>
                </c:pt>
                <c:pt idx="8822">
                  <c:v>487.20057633232398</c:v>
                </c:pt>
                <c:pt idx="8823">
                  <c:v>487.19713225522798</c:v>
                </c:pt>
                <c:pt idx="8824">
                  <c:v>487.19357057913402</c:v>
                </c:pt>
                <c:pt idx="8825">
                  <c:v>487.19228558562401</c:v>
                </c:pt>
                <c:pt idx="8826">
                  <c:v>487.14825928143301</c:v>
                </c:pt>
                <c:pt idx="8827">
                  <c:v>487.086191053665</c:v>
                </c:pt>
                <c:pt idx="8828">
                  <c:v>487.08453362459301</c:v>
                </c:pt>
                <c:pt idx="8829">
                  <c:v>487.01113259263099</c:v>
                </c:pt>
                <c:pt idx="8830">
                  <c:v>487.00712078133398</c:v>
                </c:pt>
                <c:pt idx="8831">
                  <c:v>486.99964638215602</c:v>
                </c:pt>
                <c:pt idx="8832">
                  <c:v>486.97216032435301</c:v>
                </c:pt>
                <c:pt idx="8833">
                  <c:v>486.95619347618498</c:v>
                </c:pt>
                <c:pt idx="8834">
                  <c:v>486.94229518649797</c:v>
                </c:pt>
                <c:pt idx="8835">
                  <c:v>486.90894556704001</c:v>
                </c:pt>
                <c:pt idx="8836">
                  <c:v>486.90153985523102</c:v>
                </c:pt>
                <c:pt idx="8837">
                  <c:v>486.88727998801198</c:v>
                </c:pt>
                <c:pt idx="8838">
                  <c:v>486.87471989761298</c:v>
                </c:pt>
                <c:pt idx="8839">
                  <c:v>486.85571257251303</c:v>
                </c:pt>
                <c:pt idx="8840">
                  <c:v>486.85329071593799</c:v>
                </c:pt>
                <c:pt idx="8841">
                  <c:v>486.83927661470102</c:v>
                </c:pt>
                <c:pt idx="8842">
                  <c:v>486.81296730643999</c:v>
                </c:pt>
                <c:pt idx="8843">
                  <c:v>486.81265016889699</c:v>
                </c:pt>
                <c:pt idx="8844">
                  <c:v>486.80972877192301</c:v>
                </c:pt>
                <c:pt idx="8845">
                  <c:v>486.787611639538</c:v>
                </c:pt>
                <c:pt idx="8846">
                  <c:v>486.73789378576402</c:v>
                </c:pt>
                <c:pt idx="8847">
                  <c:v>486.726321618393</c:v>
                </c:pt>
                <c:pt idx="8848">
                  <c:v>486.71302226222002</c:v>
                </c:pt>
                <c:pt idx="8849">
                  <c:v>486.68697854120501</c:v>
                </c:pt>
                <c:pt idx="8850">
                  <c:v>486.67113542494201</c:v>
                </c:pt>
                <c:pt idx="8851">
                  <c:v>486.64407347652002</c:v>
                </c:pt>
                <c:pt idx="8852">
                  <c:v>486.63562409567197</c:v>
                </c:pt>
                <c:pt idx="8853">
                  <c:v>486.62307493817502</c:v>
                </c:pt>
                <c:pt idx="8854">
                  <c:v>486.62083347278201</c:v>
                </c:pt>
                <c:pt idx="8855">
                  <c:v>486.60713102587198</c:v>
                </c:pt>
                <c:pt idx="8856">
                  <c:v>486.59512777669403</c:v>
                </c:pt>
                <c:pt idx="8857">
                  <c:v>486.56433522732499</c:v>
                </c:pt>
                <c:pt idx="8858">
                  <c:v>486.54939089959697</c:v>
                </c:pt>
                <c:pt idx="8859">
                  <c:v>486.54212486092001</c:v>
                </c:pt>
                <c:pt idx="8860">
                  <c:v>486.52752273929201</c:v>
                </c:pt>
                <c:pt idx="8861">
                  <c:v>486.51902653443301</c:v>
                </c:pt>
                <c:pt idx="8862">
                  <c:v>486.51717026459198</c:v>
                </c:pt>
                <c:pt idx="8863">
                  <c:v>486.50088270174098</c:v>
                </c:pt>
                <c:pt idx="8864">
                  <c:v>486.47498304298603</c:v>
                </c:pt>
                <c:pt idx="8865">
                  <c:v>486.465155907427</c:v>
                </c:pt>
                <c:pt idx="8866">
                  <c:v>486.46499017849902</c:v>
                </c:pt>
                <c:pt idx="8867">
                  <c:v>486.46285566056099</c:v>
                </c:pt>
                <c:pt idx="8868">
                  <c:v>486.45326068718299</c:v>
                </c:pt>
                <c:pt idx="8869">
                  <c:v>486.43742816785601</c:v>
                </c:pt>
                <c:pt idx="8870">
                  <c:v>486.43521426816602</c:v>
                </c:pt>
                <c:pt idx="8871">
                  <c:v>486.42310236054101</c:v>
                </c:pt>
                <c:pt idx="8872">
                  <c:v>486.42043956419701</c:v>
                </c:pt>
                <c:pt idx="8873">
                  <c:v>486.42013778181001</c:v>
                </c:pt>
                <c:pt idx="8874">
                  <c:v>486.34093416077701</c:v>
                </c:pt>
                <c:pt idx="8875">
                  <c:v>486.29181646083902</c:v>
                </c:pt>
                <c:pt idx="8876">
                  <c:v>486.25684031953699</c:v>
                </c:pt>
                <c:pt idx="8877">
                  <c:v>486.24793665479399</c:v>
                </c:pt>
                <c:pt idx="8878">
                  <c:v>486.24111297075899</c:v>
                </c:pt>
                <c:pt idx="8879">
                  <c:v>486.23676948822498</c:v>
                </c:pt>
                <c:pt idx="8880">
                  <c:v>486.23076092036501</c:v>
                </c:pt>
                <c:pt idx="8881">
                  <c:v>486.20580178699402</c:v>
                </c:pt>
                <c:pt idx="8882">
                  <c:v>486.17083294990402</c:v>
                </c:pt>
                <c:pt idx="8883">
                  <c:v>486.16812581914598</c:v>
                </c:pt>
                <c:pt idx="8884">
                  <c:v>486.16069050933402</c:v>
                </c:pt>
                <c:pt idx="8885">
                  <c:v>486.13735886916999</c:v>
                </c:pt>
                <c:pt idx="8886">
                  <c:v>486.12923911863197</c:v>
                </c:pt>
                <c:pt idx="8887">
                  <c:v>486.11680883997298</c:v>
                </c:pt>
                <c:pt idx="8888">
                  <c:v>486.111444499323</c:v>
                </c:pt>
                <c:pt idx="8889">
                  <c:v>486.08838141583198</c:v>
                </c:pt>
                <c:pt idx="8890">
                  <c:v>486.05355395529602</c:v>
                </c:pt>
                <c:pt idx="8891">
                  <c:v>486.04114943741098</c:v>
                </c:pt>
                <c:pt idx="8892">
                  <c:v>486.03610874533098</c:v>
                </c:pt>
                <c:pt idx="8893">
                  <c:v>485.99295669031801</c:v>
                </c:pt>
                <c:pt idx="8894">
                  <c:v>485.95839603746998</c:v>
                </c:pt>
                <c:pt idx="8895">
                  <c:v>485.93382249480999</c:v>
                </c:pt>
                <c:pt idx="8896">
                  <c:v>485.90765091993302</c:v>
                </c:pt>
                <c:pt idx="8897">
                  <c:v>485.90466640853498</c:v>
                </c:pt>
                <c:pt idx="8898">
                  <c:v>485.89678393321498</c:v>
                </c:pt>
                <c:pt idx="8899">
                  <c:v>485.89128719572398</c:v>
                </c:pt>
                <c:pt idx="8900">
                  <c:v>485.88219268818699</c:v>
                </c:pt>
                <c:pt idx="8901">
                  <c:v>485.83451079216701</c:v>
                </c:pt>
                <c:pt idx="8902">
                  <c:v>485.81900610018999</c:v>
                </c:pt>
                <c:pt idx="8903">
                  <c:v>485.818175574701</c:v>
                </c:pt>
                <c:pt idx="8904">
                  <c:v>485.80255715530802</c:v>
                </c:pt>
                <c:pt idx="8905">
                  <c:v>485.77999365174901</c:v>
                </c:pt>
                <c:pt idx="8906">
                  <c:v>485.75529365476001</c:v>
                </c:pt>
                <c:pt idx="8907">
                  <c:v>485.72585282024602</c:v>
                </c:pt>
                <c:pt idx="8908">
                  <c:v>485.72213380468702</c:v>
                </c:pt>
                <c:pt idx="8909">
                  <c:v>485.680332326523</c:v>
                </c:pt>
                <c:pt idx="8910">
                  <c:v>485.67607039986399</c:v>
                </c:pt>
                <c:pt idx="8911">
                  <c:v>485.645782971644</c:v>
                </c:pt>
                <c:pt idx="8912">
                  <c:v>485.60632260047601</c:v>
                </c:pt>
                <c:pt idx="8913">
                  <c:v>485.585244833633</c:v>
                </c:pt>
                <c:pt idx="8914">
                  <c:v>485.584860773743</c:v>
                </c:pt>
                <c:pt idx="8915">
                  <c:v>485.55494207713701</c:v>
                </c:pt>
                <c:pt idx="8916">
                  <c:v>485.54299111225703</c:v>
                </c:pt>
                <c:pt idx="8917">
                  <c:v>485.47797178457699</c:v>
                </c:pt>
                <c:pt idx="8918">
                  <c:v>485.47112965745401</c:v>
                </c:pt>
                <c:pt idx="8919">
                  <c:v>485.457755804116</c:v>
                </c:pt>
                <c:pt idx="8920">
                  <c:v>485.44724434632502</c:v>
                </c:pt>
                <c:pt idx="8921">
                  <c:v>485.41973314255398</c:v>
                </c:pt>
                <c:pt idx="8922">
                  <c:v>485.41878958156502</c:v>
                </c:pt>
                <c:pt idx="8923">
                  <c:v>485.39760428635299</c:v>
                </c:pt>
                <c:pt idx="8924">
                  <c:v>485.36321664802301</c:v>
                </c:pt>
                <c:pt idx="8925">
                  <c:v>485.34263619975798</c:v>
                </c:pt>
                <c:pt idx="8926">
                  <c:v>485.34122135168298</c:v>
                </c:pt>
                <c:pt idx="8927">
                  <c:v>485.338009205508</c:v>
                </c:pt>
                <c:pt idx="8928">
                  <c:v>485.33725279357202</c:v>
                </c:pt>
                <c:pt idx="8929">
                  <c:v>485.30147758554699</c:v>
                </c:pt>
                <c:pt idx="8930">
                  <c:v>485.28565763357699</c:v>
                </c:pt>
                <c:pt idx="8931">
                  <c:v>485.213966658272</c:v>
                </c:pt>
                <c:pt idx="8932">
                  <c:v>485.19504416032498</c:v>
                </c:pt>
                <c:pt idx="8933">
                  <c:v>485.18669062719499</c:v>
                </c:pt>
                <c:pt idx="8934">
                  <c:v>485.18507932709099</c:v>
                </c:pt>
                <c:pt idx="8935">
                  <c:v>485.11623083158997</c:v>
                </c:pt>
                <c:pt idx="8936">
                  <c:v>485.09979594672097</c:v>
                </c:pt>
                <c:pt idx="8937">
                  <c:v>485.05096708859799</c:v>
                </c:pt>
                <c:pt idx="8938">
                  <c:v>485.04142523403902</c:v>
                </c:pt>
                <c:pt idx="8939">
                  <c:v>485.00978959504499</c:v>
                </c:pt>
                <c:pt idx="8940">
                  <c:v>484.98645840746201</c:v>
                </c:pt>
                <c:pt idx="8941">
                  <c:v>484.98268565110999</c:v>
                </c:pt>
                <c:pt idx="8942">
                  <c:v>484.97971005506201</c:v>
                </c:pt>
                <c:pt idx="8943">
                  <c:v>484.97937089210399</c:v>
                </c:pt>
                <c:pt idx="8944">
                  <c:v>484.95642281456497</c:v>
                </c:pt>
                <c:pt idx="8945">
                  <c:v>484.951204025089</c:v>
                </c:pt>
                <c:pt idx="8946">
                  <c:v>484.92154077740599</c:v>
                </c:pt>
                <c:pt idx="8947">
                  <c:v>484.920580835073</c:v>
                </c:pt>
                <c:pt idx="8948">
                  <c:v>484.91654754458102</c:v>
                </c:pt>
                <c:pt idx="8949">
                  <c:v>484.88539156871502</c:v>
                </c:pt>
                <c:pt idx="8950">
                  <c:v>484.88383424728198</c:v>
                </c:pt>
                <c:pt idx="8951">
                  <c:v>484.86635981154302</c:v>
                </c:pt>
                <c:pt idx="8952">
                  <c:v>484.83621342704902</c:v>
                </c:pt>
                <c:pt idx="8953">
                  <c:v>484.81626204172602</c:v>
                </c:pt>
                <c:pt idx="8954">
                  <c:v>484.81157972223002</c:v>
                </c:pt>
                <c:pt idx="8955">
                  <c:v>484.77596092309602</c:v>
                </c:pt>
                <c:pt idx="8956">
                  <c:v>484.72917859697299</c:v>
                </c:pt>
                <c:pt idx="8957">
                  <c:v>484.72156518195402</c:v>
                </c:pt>
                <c:pt idx="8958">
                  <c:v>484.70323193477299</c:v>
                </c:pt>
                <c:pt idx="8959">
                  <c:v>484.68245684046701</c:v>
                </c:pt>
                <c:pt idx="8960">
                  <c:v>484.67316692644999</c:v>
                </c:pt>
                <c:pt idx="8961">
                  <c:v>484.669466136339</c:v>
                </c:pt>
                <c:pt idx="8962">
                  <c:v>484.619933521608</c:v>
                </c:pt>
                <c:pt idx="8963">
                  <c:v>484.59792700445502</c:v>
                </c:pt>
                <c:pt idx="8964">
                  <c:v>484.58947569038202</c:v>
                </c:pt>
                <c:pt idx="8965">
                  <c:v>484.55844589964602</c:v>
                </c:pt>
                <c:pt idx="8966">
                  <c:v>484.55377994033802</c:v>
                </c:pt>
                <c:pt idx="8967">
                  <c:v>484.50576385225003</c:v>
                </c:pt>
                <c:pt idx="8968">
                  <c:v>484.49783466922901</c:v>
                </c:pt>
                <c:pt idx="8969">
                  <c:v>484.48616625611101</c:v>
                </c:pt>
                <c:pt idx="8970">
                  <c:v>484.48510372923698</c:v>
                </c:pt>
                <c:pt idx="8971">
                  <c:v>484.47091343664999</c:v>
                </c:pt>
                <c:pt idx="8972">
                  <c:v>484.45167003573602</c:v>
                </c:pt>
                <c:pt idx="8973">
                  <c:v>484.438481813024</c:v>
                </c:pt>
                <c:pt idx="8974">
                  <c:v>484.409282946693</c:v>
                </c:pt>
                <c:pt idx="8975">
                  <c:v>484.40634007783399</c:v>
                </c:pt>
                <c:pt idx="8976">
                  <c:v>484.39001926469598</c:v>
                </c:pt>
                <c:pt idx="8977">
                  <c:v>484.38750357220903</c:v>
                </c:pt>
                <c:pt idx="8978">
                  <c:v>484.37889678270199</c:v>
                </c:pt>
                <c:pt idx="8979">
                  <c:v>484.375622837241</c:v>
                </c:pt>
                <c:pt idx="8980">
                  <c:v>484.37077782729602</c:v>
                </c:pt>
                <c:pt idx="8981">
                  <c:v>484.35029593338697</c:v>
                </c:pt>
                <c:pt idx="8982">
                  <c:v>484.31903995704198</c:v>
                </c:pt>
                <c:pt idx="8983">
                  <c:v>484.31199583504099</c:v>
                </c:pt>
                <c:pt idx="8984">
                  <c:v>484.28759232597298</c:v>
                </c:pt>
                <c:pt idx="8985">
                  <c:v>484.28507667877398</c:v>
                </c:pt>
                <c:pt idx="8986">
                  <c:v>484.25624653849098</c:v>
                </c:pt>
                <c:pt idx="8987">
                  <c:v>484.23873729997001</c:v>
                </c:pt>
                <c:pt idx="8988">
                  <c:v>484.22993134489599</c:v>
                </c:pt>
                <c:pt idx="8989">
                  <c:v>484.22640050359598</c:v>
                </c:pt>
                <c:pt idx="8990">
                  <c:v>484.20823943004802</c:v>
                </c:pt>
                <c:pt idx="8991">
                  <c:v>484.18569119681302</c:v>
                </c:pt>
                <c:pt idx="8992">
                  <c:v>484.17918808712699</c:v>
                </c:pt>
                <c:pt idx="8993">
                  <c:v>484.14966914940601</c:v>
                </c:pt>
                <c:pt idx="8994">
                  <c:v>484.132087426677</c:v>
                </c:pt>
                <c:pt idx="8995">
                  <c:v>484.13202352175801</c:v>
                </c:pt>
                <c:pt idx="8996">
                  <c:v>484.11379232778398</c:v>
                </c:pt>
                <c:pt idx="8997">
                  <c:v>484.103622125139</c:v>
                </c:pt>
                <c:pt idx="8998">
                  <c:v>484.08648231548</c:v>
                </c:pt>
                <c:pt idx="8999">
                  <c:v>484.074398911527</c:v>
                </c:pt>
                <c:pt idx="9000">
                  <c:v>483.93487355430602</c:v>
                </c:pt>
                <c:pt idx="9001">
                  <c:v>483.93001602733398</c:v>
                </c:pt>
                <c:pt idx="9002">
                  <c:v>483.82201063154002</c:v>
                </c:pt>
                <c:pt idx="9003">
                  <c:v>483.80059701813502</c:v>
                </c:pt>
                <c:pt idx="9004">
                  <c:v>483.79916460049299</c:v>
                </c:pt>
                <c:pt idx="9005">
                  <c:v>483.77884219990301</c:v>
                </c:pt>
                <c:pt idx="9006">
                  <c:v>483.76946063173898</c:v>
                </c:pt>
                <c:pt idx="9007">
                  <c:v>483.76412617495902</c:v>
                </c:pt>
                <c:pt idx="9008">
                  <c:v>483.72484272746402</c:v>
                </c:pt>
                <c:pt idx="9009">
                  <c:v>483.64285333492899</c:v>
                </c:pt>
                <c:pt idx="9010">
                  <c:v>483.635864109463</c:v>
                </c:pt>
                <c:pt idx="9011">
                  <c:v>483.580090329114</c:v>
                </c:pt>
                <c:pt idx="9012">
                  <c:v>483.56774673690302</c:v>
                </c:pt>
                <c:pt idx="9013">
                  <c:v>483.567627865872</c:v>
                </c:pt>
                <c:pt idx="9014">
                  <c:v>483.56231568597502</c:v>
                </c:pt>
                <c:pt idx="9015">
                  <c:v>483.51263415542098</c:v>
                </c:pt>
                <c:pt idx="9016">
                  <c:v>483.48651410989601</c:v>
                </c:pt>
                <c:pt idx="9017">
                  <c:v>483.463422863875</c:v>
                </c:pt>
                <c:pt idx="9018">
                  <c:v>483.43320629012902</c:v>
                </c:pt>
                <c:pt idx="9019">
                  <c:v>483.40821142139299</c:v>
                </c:pt>
                <c:pt idx="9020">
                  <c:v>483.38298052719</c:v>
                </c:pt>
                <c:pt idx="9021">
                  <c:v>483.36377859391803</c:v>
                </c:pt>
                <c:pt idx="9022">
                  <c:v>483.35239977519097</c:v>
                </c:pt>
                <c:pt idx="9023">
                  <c:v>483.30362408457199</c:v>
                </c:pt>
                <c:pt idx="9024">
                  <c:v>483.29459884955997</c:v>
                </c:pt>
                <c:pt idx="9025">
                  <c:v>483.28029965779899</c:v>
                </c:pt>
                <c:pt idx="9026">
                  <c:v>483.272547443571</c:v>
                </c:pt>
                <c:pt idx="9027">
                  <c:v>483.24295029776601</c:v>
                </c:pt>
                <c:pt idx="9028">
                  <c:v>483.23760650422901</c:v>
                </c:pt>
                <c:pt idx="9029">
                  <c:v>483.23481208675997</c:v>
                </c:pt>
                <c:pt idx="9030">
                  <c:v>483.22898234804398</c:v>
                </c:pt>
                <c:pt idx="9031">
                  <c:v>483.22646087289797</c:v>
                </c:pt>
                <c:pt idx="9032">
                  <c:v>483.191187270537</c:v>
                </c:pt>
                <c:pt idx="9033">
                  <c:v>483.18581434569802</c:v>
                </c:pt>
                <c:pt idx="9034">
                  <c:v>483.14154694083197</c:v>
                </c:pt>
                <c:pt idx="9035">
                  <c:v>483.07710758415197</c:v>
                </c:pt>
                <c:pt idx="9036">
                  <c:v>483.03351819401303</c:v>
                </c:pt>
                <c:pt idx="9037">
                  <c:v>483.00257083811601</c:v>
                </c:pt>
                <c:pt idx="9038">
                  <c:v>482.99962811465701</c:v>
                </c:pt>
                <c:pt idx="9039">
                  <c:v>482.983055538023</c:v>
                </c:pt>
                <c:pt idx="9040">
                  <c:v>482.97399970302001</c:v>
                </c:pt>
                <c:pt idx="9041">
                  <c:v>482.97378375488501</c:v>
                </c:pt>
                <c:pt idx="9042">
                  <c:v>482.95337880176498</c:v>
                </c:pt>
                <c:pt idx="9043">
                  <c:v>482.94860612093697</c:v>
                </c:pt>
                <c:pt idx="9044">
                  <c:v>482.93957618995898</c:v>
                </c:pt>
                <c:pt idx="9045">
                  <c:v>482.89175471919702</c:v>
                </c:pt>
                <c:pt idx="9046">
                  <c:v>482.87423024745402</c:v>
                </c:pt>
                <c:pt idx="9047">
                  <c:v>482.87304688693303</c:v>
                </c:pt>
                <c:pt idx="9048">
                  <c:v>482.85220063957303</c:v>
                </c:pt>
                <c:pt idx="9049">
                  <c:v>482.84102049861099</c:v>
                </c:pt>
                <c:pt idx="9050">
                  <c:v>482.83578839920301</c:v>
                </c:pt>
                <c:pt idx="9051">
                  <c:v>482.79124723994602</c:v>
                </c:pt>
                <c:pt idx="9052">
                  <c:v>482.73360441867499</c:v>
                </c:pt>
                <c:pt idx="9053">
                  <c:v>482.65675427916398</c:v>
                </c:pt>
                <c:pt idx="9054">
                  <c:v>482.65648254531197</c:v>
                </c:pt>
                <c:pt idx="9055">
                  <c:v>482.64623317285401</c:v>
                </c:pt>
                <c:pt idx="9056">
                  <c:v>482.61693232470202</c:v>
                </c:pt>
                <c:pt idx="9057">
                  <c:v>482.61675384254602</c:v>
                </c:pt>
                <c:pt idx="9058">
                  <c:v>482.58869987148302</c:v>
                </c:pt>
                <c:pt idx="9059">
                  <c:v>482.586022240651</c:v>
                </c:pt>
                <c:pt idx="9060">
                  <c:v>482.57492263301901</c:v>
                </c:pt>
                <c:pt idx="9061">
                  <c:v>482.56377018722497</c:v>
                </c:pt>
                <c:pt idx="9062">
                  <c:v>482.52125047827701</c:v>
                </c:pt>
                <c:pt idx="9063">
                  <c:v>482.51978780833701</c:v>
                </c:pt>
                <c:pt idx="9064">
                  <c:v>482.50813183974998</c:v>
                </c:pt>
                <c:pt idx="9065">
                  <c:v>482.48818970171402</c:v>
                </c:pt>
                <c:pt idx="9066">
                  <c:v>482.48674620844702</c:v>
                </c:pt>
                <c:pt idx="9067">
                  <c:v>482.47446943531901</c:v>
                </c:pt>
                <c:pt idx="9068">
                  <c:v>482.47311184937899</c:v>
                </c:pt>
                <c:pt idx="9069">
                  <c:v>482.46674063079598</c:v>
                </c:pt>
                <c:pt idx="9070">
                  <c:v>482.46172936800099</c:v>
                </c:pt>
                <c:pt idx="9071">
                  <c:v>482.42797822329101</c:v>
                </c:pt>
                <c:pt idx="9072">
                  <c:v>482.42362233455998</c:v>
                </c:pt>
                <c:pt idx="9073">
                  <c:v>482.416925383859</c:v>
                </c:pt>
                <c:pt idx="9074">
                  <c:v>482.41040291561302</c:v>
                </c:pt>
                <c:pt idx="9075">
                  <c:v>482.383224025841</c:v>
                </c:pt>
                <c:pt idx="9076">
                  <c:v>482.33753392877901</c:v>
                </c:pt>
                <c:pt idx="9077">
                  <c:v>482.323008776949</c:v>
                </c:pt>
                <c:pt idx="9078">
                  <c:v>482.30991230357102</c:v>
                </c:pt>
                <c:pt idx="9079">
                  <c:v>482.30828263265499</c:v>
                </c:pt>
                <c:pt idx="9080">
                  <c:v>482.300029761308</c:v>
                </c:pt>
                <c:pt idx="9081">
                  <c:v>482.284816641129</c:v>
                </c:pt>
                <c:pt idx="9082">
                  <c:v>482.25104195647702</c:v>
                </c:pt>
                <c:pt idx="9083">
                  <c:v>482.24742676466298</c:v>
                </c:pt>
                <c:pt idx="9084">
                  <c:v>482.24226159268198</c:v>
                </c:pt>
                <c:pt idx="9085">
                  <c:v>482.21736607244702</c:v>
                </c:pt>
                <c:pt idx="9086">
                  <c:v>482.21713531502502</c:v>
                </c:pt>
                <c:pt idx="9087">
                  <c:v>482.21413804558199</c:v>
                </c:pt>
                <c:pt idx="9088">
                  <c:v>482.210254823816</c:v>
                </c:pt>
                <c:pt idx="9089">
                  <c:v>482.20005413931398</c:v>
                </c:pt>
                <c:pt idx="9090">
                  <c:v>482.19646259192598</c:v>
                </c:pt>
                <c:pt idx="9091">
                  <c:v>482.19398382810402</c:v>
                </c:pt>
                <c:pt idx="9092">
                  <c:v>482.15828677414999</c:v>
                </c:pt>
                <c:pt idx="9093">
                  <c:v>482.047774310107</c:v>
                </c:pt>
                <c:pt idx="9094">
                  <c:v>481.98905411856202</c:v>
                </c:pt>
                <c:pt idx="9095">
                  <c:v>481.98800411100802</c:v>
                </c:pt>
                <c:pt idx="9096">
                  <c:v>481.98484362595201</c:v>
                </c:pt>
                <c:pt idx="9097">
                  <c:v>481.93759943066499</c:v>
                </c:pt>
                <c:pt idx="9098">
                  <c:v>481.88865276398599</c:v>
                </c:pt>
                <c:pt idx="9099">
                  <c:v>481.86876731727301</c:v>
                </c:pt>
                <c:pt idx="9100">
                  <c:v>481.863342731393</c:v>
                </c:pt>
                <c:pt idx="9101">
                  <c:v>481.86128194336402</c:v>
                </c:pt>
                <c:pt idx="9102">
                  <c:v>481.80572111681602</c:v>
                </c:pt>
                <c:pt idx="9103">
                  <c:v>481.80308585427599</c:v>
                </c:pt>
                <c:pt idx="9104">
                  <c:v>481.763387918185</c:v>
                </c:pt>
                <c:pt idx="9105">
                  <c:v>481.75041409028802</c:v>
                </c:pt>
                <c:pt idx="9106">
                  <c:v>481.71201278212999</c:v>
                </c:pt>
                <c:pt idx="9107">
                  <c:v>481.69647020977499</c:v>
                </c:pt>
                <c:pt idx="9108">
                  <c:v>481.67321105858798</c:v>
                </c:pt>
                <c:pt idx="9109">
                  <c:v>481.670513692143</c:v>
                </c:pt>
                <c:pt idx="9110">
                  <c:v>481.66701438728097</c:v>
                </c:pt>
                <c:pt idx="9111">
                  <c:v>481.65777890680403</c:v>
                </c:pt>
                <c:pt idx="9112">
                  <c:v>481.64147800171702</c:v>
                </c:pt>
                <c:pt idx="9113">
                  <c:v>481.60668772270998</c:v>
                </c:pt>
                <c:pt idx="9114">
                  <c:v>481.58121942658602</c:v>
                </c:pt>
                <c:pt idx="9115">
                  <c:v>481.50247652642202</c:v>
                </c:pt>
                <c:pt idx="9116">
                  <c:v>481.46193535089799</c:v>
                </c:pt>
                <c:pt idx="9117">
                  <c:v>481.441274039039</c:v>
                </c:pt>
                <c:pt idx="9118">
                  <c:v>481.433967246978</c:v>
                </c:pt>
                <c:pt idx="9119">
                  <c:v>481.42298879186001</c:v>
                </c:pt>
                <c:pt idx="9120">
                  <c:v>481.420616620457</c:v>
                </c:pt>
                <c:pt idx="9121">
                  <c:v>481.40800787611602</c:v>
                </c:pt>
                <c:pt idx="9122">
                  <c:v>481.403926209681</c:v>
                </c:pt>
                <c:pt idx="9123">
                  <c:v>481.38266906444397</c:v>
                </c:pt>
                <c:pt idx="9124">
                  <c:v>481.36917183682101</c:v>
                </c:pt>
                <c:pt idx="9125">
                  <c:v>481.34610846006302</c:v>
                </c:pt>
                <c:pt idx="9126">
                  <c:v>481.31846328467202</c:v>
                </c:pt>
                <c:pt idx="9127">
                  <c:v>481.31656028905701</c:v>
                </c:pt>
                <c:pt idx="9128">
                  <c:v>481.29033288815401</c:v>
                </c:pt>
                <c:pt idx="9129">
                  <c:v>481.22955157406</c:v>
                </c:pt>
                <c:pt idx="9130">
                  <c:v>481.21246314226499</c:v>
                </c:pt>
                <c:pt idx="9131">
                  <c:v>481.20128601791902</c:v>
                </c:pt>
                <c:pt idx="9132">
                  <c:v>481.19594714539801</c:v>
                </c:pt>
                <c:pt idx="9133">
                  <c:v>481.14718625739403</c:v>
                </c:pt>
                <c:pt idx="9134">
                  <c:v>481.10576557952902</c:v>
                </c:pt>
                <c:pt idx="9135">
                  <c:v>481.08720651659502</c:v>
                </c:pt>
                <c:pt idx="9136">
                  <c:v>481.07687746494997</c:v>
                </c:pt>
                <c:pt idx="9137">
                  <c:v>481.06199250018898</c:v>
                </c:pt>
                <c:pt idx="9138">
                  <c:v>481.04900874044802</c:v>
                </c:pt>
                <c:pt idx="9139">
                  <c:v>480.99597346681298</c:v>
                </c:pt>
                <c:pt idx="9140">
                  <c:v>480.98185540886601</c:v>
                </c:pt>
                <c:pt idx="9141">
                  <c:v>480.97592896389602</c:v>
                </c:pt>
                <c:pt idx="9142">
                  <c:v>480.96650917333</c:v>
                </c:pt>
                <c:pt idx="9143">
                  <c:v>480.965749993651</c:v>
                </c:pt>
                <c:pt idx="9144">
                  <c:v>480.94571367099297</c:v>
                </c:pt>
                <c:pt idx="9145">
                  <c:v>480.93631970709998</c:v>
                </c:pt>
                <c:pt idx="9146">
                  <c:v>480.93292994011398</c:v>
                </c:pt>
                <c:pt idx="9147">
                  <c:v>480.92393978884201</c:v>
                </c:pt>
                <c:pt idx="9148">
                  <c:v>480.87715171236698</c:v>
                </c:pt>
                <c:pt idx="9149">
                  <c:v>480.876634064413</c:v>
                </c:pt>
                <c:pt idx="9150">
                  <c:v>480.86996349518699</c:v>
                </c:pt>
                <c:pt idx="9151">
                  <c:v>480.86170518569401</c:v>
                </c:pt>
                <c:pt idx="9152">
                  <c:v>480.85442749935697</c:v>
                </c:pt>
                <c:pt idx="9153">
                  <c:v>480.81845631177202</c:v>
                </c:pt>
                <c:pt idx="9154">
                  <c:v>480.81495136280699</c:v>
                </c:pt>
                <c:pt idx="9155">
                  <c:v>480.80073861529797</c:v>
                </c:pt>
                <c:pt idx="9156">
                  <c:v>480.74557147754302</c:v>
                </c:pt>
                <c:pt idx="9157">
                  <c:v>480.72174979896698</c:v>
                </c:pt>
                <c:pt idx="9158">
                  <c:v>480.72120794993299</c:v>
                </c:pt>
                <c:pt idx="9159">
                  <c:v>480.71606993342402</c:v>
                </c:pt>
                <c:pt idx="9160">
                  <c:v>480.674504549407</c:v>
                </c:pt>
                <c:pt idx="9161">
                  <c:v>480.630749849967</c:v>
                </c:pt>
                <c:pt idx="9162">
                  <c:v>480.61228279663197</c:v>
                </c:pt>
                <c:pt idx="9163">
                  <c:v>480.54917008397302</c:v>
                </c:pt>
                <c:pt idx="9164">
                  <c:v>480.50140428489601</c:v>
                </c:pt>
                <c:pt idx="9165">
                  <c:v>480.493396856434</c:v>
                </c:pt>
                <c:pt idx="9166">
                  <c:v>480.48212611205298</c:v>
                </c:pt>
                <c:pt idx="9167">
                  <c:v>480.46891849470802</c:v>
                </c:pt>
                <c:pt idx="9168">
                  <c:v>480.45457790317602</c:v>
                </c:pt>
                <c:pt idx="9169">
                  <c:v>480.43892088103502</c:v>
                </c:pt>
                <c:pt idx="9170">
                  <c:v>480.43802207682597</c:v>
                </c:pt>
                <c:pt idx="9171">
                  <c:v>480.41539938614301</c:v>
                </c:pt>
                <c:pt idx="9172">
                  <c:v>480.364031915716</c:v>
                </c:pt>
                <c:pt idx="9173">
                  <c:v>480.34913493354298</c:v>
                </c:pt>
                <c:pt idx="9174">
                  <c:v>480.30563193601199</c:v>
                </c:pt>
                <c:pt idx="9175">
                  <c:v>480.300094290044</c:v>
                </c:pt>
                <c:pt idx="9176">
                  <c:v>480.23230248723399</c:v>
                </c:pt>
                <c:pt idx="9177">
                  <c:v>480.22874447176702</c:v>
                </c:pt>
                <c:pt idx="9178">
                  <c:v>480.20286783145298</c:v>
                </c:pt>
                <c:pt idx="9179">
                  <c:v>480.18232498268497</c:v>
                </c:pt>
                <c:pt idx="9180">
                  <c:v>480.13885369928698</c:v>
                </c:pt>
                <c:pt idx="9181">
                  <c:v>480.03439908719702</c:v>
                </c:pt>
                <c:pt idx="9182">
                  <c:v>480.03349010181302</c:v>
                </c:pt>
                <c:pt idx="9183">
                  <c:v>480.026835690403</c:v>
                </c:pt>
                <c:pt idx="9184">
                  <c:v>480.001616718506</c:v>
                </c:pt>
                <c:pt idx="9185">
                  <c:v>479.99103928473102</c:v>
                </c:pt>
                <c:pt idx="9186">
                  <c:v>479.96906125187502</c:v>
                </c:pt>
                <c:pt idx="9187">
                  <c:v>479.94031998786801</c:v>
                </c:pt>
                <c:pt idx="9188">
                  <c:v>479.93609336394599</c:v>
                </c:pt>
                <c:pt idx="9189">
                  <c:v>479.912853585645</c:v>
                </c:pt>
                <c:pt idx="9190">
                  <c:v>479.88806447071602</c:v>
                </c:pt>
                <c:pt idx="9191">
                  <c:v>479.87185515191197</c:v>
                </c:pt>
                <c:pt idx="9192">
                  <c:v>479.87023732029098</c:v>
                </c:pt>
                <c:pt idx="9193">
                  <c:v>479.86875579903</c:v>
                </c:pt>
                <c:pt idx="9194">
                  <c:v>479.85878874356501</c:v>
                </c:pt>
                <c:pt idx="9195">
                  <c:v>479.84048850354901</c:v>
                </c:pt>
                <c:pt idx="9196">
                  <c:v>479.81431721988599</c:v>
                </c:pt>
                <c:pt idx="9197">
                  <c:v>479.78081623099899</c:v>
                </c:pt>
                <c:pt idx="9198">
                  <c:v>479.75373866471699</c:v>
                </c:pt>
                <c:pt idx="9199">
                  <c:v>479.75286994101702</c:v>
                </c:pt>
                <c:pt idx="9200">
                  <c:v>479.72881525463202</c:v>
                </c:pt>
                <c:pt idx="9201">
                  <c:v>479.71709459526897</c:v>
                </c:pt>
                <c:pt idx="9202">
                  <c:v>479.66114078850501</c:v>
                </c:pt>
                <c:pt idx="9203">
                  <c:v>479.62929773900203</c:v>
                </c:pt>
                <c:pt idx="9204">
                  <c:v>479.55976456810498</c:v>
                </c:pt>
                <c:pt idx="9205">
                  <c:v>479.55330464244901</c:v>
                </c:pt>
                <c:pt idx="9206">
                  <c:v>479.53522758854399</c:v>
                </c:pt>
                <c:pt idx="9207">
                  <c:v>479.51898731988803</c:v>
                </c:pt>
                <c:pt idx="9208">
                  <c:v>479.50788495703802</c:v>
                </c:pt>
                <c:pt idx="9209">
                  <c:v>479.50540820211103</c:v>
                </c:pt>
                <c:pt idx="9210">
                  <c:v>479.48893037875598</c:v>
                </c:pt>
                <c:pt idx="9211">
                  <c:v>479.471025415599</c:v>
                </c:pt>
                <c:pt idx="9212">
                  <c:v>479.45543181916503</c:v>
                </c:pt>
                <c:pt idx="9213">
                  <c:v>479.36369254232898</c:v>
                </c:pt>
                <c:pt idx="9214">
                  <c:v>479.31980037077801</c:v>
                </c:pt>
                <c:pt idx="9215">
                  <c:v>479.21942933833901</c:v>
                </c:pt>
                <c:pt idx="9216">
                  <c:v>479.16831328760998</c:v>
                </c:pt>
                <c:pt idx="9217">
                  <c:v>479.15492199071201</c:v>
                </c:pt>
                <c:pt idx="9218">
                  <c:v>479.14511628497303</c:v>
                </c:pt>
                <c:pt idx="9219">
                  <c:v>479.12322988093399</c:v>
                </c:pt>
                <c:pt idx="9220">
                  <c:v>479.08150030960599</c:v>
                </c:pt>
                <c:pt idx="9221">
                  <c:v>479.07619476871901</c:v>
                </c:pt>
                <c:pt idx="9222">
                  <c:v>479.05846133505003</c:v>
                </c:pt>
                <c:pt idx="9223">
                  <c:v>479.040367105207</c:v>
                </c:pt>
                <c:pt idx="9224">
                  <c:v>479.02729879694499</c:v>
                </c:pt>
                <c:pt idx="9225">
                  <c:v>479.009354239907</c:v>
                </c:pt>
                <c:pt idx="9226">
                  <c:v>478.92472910222801</c:v>
                </c:pt>
                <c:pt idx="9227">
                  <c:v>478.923213319963</c:v>
                </c:pt>
                <c:pt idx="9228">
                  <c:v>478.90325012576199</c:v>
                </c:pt>
                <c:pt idx="9229">
                  <c:v>478.90237560313699</c:v>
                </c:pt>
                <c:pt idx="9230">
                  <c:v>478.90226900832801</c:v>
                </c:pt>
                <c:pt idx="9231">
                  <c:v>478.902194057126</c:v>
                </c:pt>
                <c:pt idx="9232">
                  <c:v>478.90114668568299</c:v>
                </c:pt>
                <c:pt idx="9233">
                  <c:v>478.85331244922003</c:v>
                </c:pt>
                <c:pt idx="9234">
                  <c:v>478.85152368595999</c:v>
                </c:pt>
                <c:pt idx="9235">
                  <c:v>478.826479340113</c:v>
                </c:pt>
                <c:pt idx="9236">
                  <c:v>478.81701142054197</c:v>
                </c:pt>
                <c:pt idx="9237">
                  <c:v>478.81190272078601</c:v>
                </c:pt>
                <c:pt idx="9238">
                  <c:v>478.80769566305298</c:v>
                </c:pt>
                <c:pt idx="9239">
                  <c:v>478.795157018986</c:v>
                </c:pt>
                <c:pt idx="9240">
                  <c:v>478.79103888107198</c:v>
                </c:pt>
                <c:pt idx="9241">
                  <c:v>478.773628711529</c:v>
                </c:pt>
                <c:pt idx="9242">
                  <c:v>478.76808907138701</c:v>
                </c:pt>
                <c:pt idx="9243">
                  <c:v>478.752497219482</c:v>
                </c:pt>
                <c:pt idx="9244">
                  <c:v>478.75138843812903</c:v>
                </c:pt>
                <c:pt idx="9245">
                  <c:v>478.75128984935202</c:v>
                </c:pt>
                <c:pt idx="9246">
                  <c:v>478.74054861834099</c:v>
                </c:pt>
                <c:pt idx="9247">
                  <c:v>478.69539987209703</c:v>
                </c:pt>
                <c:pt idx="9248">
                  <c:v>478.67965219687898</c:v>
                </c:pt>
                <c:pt idx="9249">
                  <c:v>478.63298282182501</c:v>
                </c:pt>
                <c:pt idx="9250">
                  <c:v>478.62026974494398</c:v>
                </c:pt>
                <c:pt idx="9251">
                  <c:v>478.61472372808902</c:v>
                </c:pt>
                <c:pt idx="9252">
                  <c:v>478.59767603241801</c:v>
                </c:pt>
                <c:pt idx="9253">
                  <c:v>478.53791674868</c:v>
                </c:pt>
                <c:pt idx="9254">
                  <c:v>478.53518259618397</c:v>
                </c:pt>
                <c:pt idx="9255">
                  <c:v>478.512151917876</c:v>
                </c:pt>
                <c:pt idx="9256">
                  <c:v>478.46991374881497</c:v>
                </c:pt>
                <c:pt idx="9257">
                  <c:v>478.45878500783499</c:v>
                </c:pt>
                <c:pt idx="9258">
                  <c:v>478.40181192490098</c:v>
                </c:pt>
                <c:pt idx="9259">
                  <c:v>478.37825684745297</c:v>
                </c:pt>
                <c:pt idx="9260">
                  <c:v>478.29935456074497</c:v>
                </c:pt>
                <c:pt idx="9261">
                  <c:v>478.25683143894901</c:v>
                </c:pt>
                <c:pt idx="9262">
                  <c:v>478.25588571870702</c:v>
                </c:pt>
                <c:pt idx="9263">
                  <c:v>478.20712181298398</c:v>
                </c:pt>
                <c:pt idx="9264">
                  <c:v>478.19391832789302</c:v>
                </c:pt>
                <c:pt idx="9265">
                  <c:v>478.190143255061</c:v>
                </c:pt>
                <c:pt idx="9266">
                  <c:v>478.18128429076899</c:v>
                </c:pt>
                <c:pt idx="9267">
                  <c:v>478.17941847216201</c:v>
                </c:pt>
                <c:pt idx="9268">
                  <c:v>478.15325594462399</c:v>
                </c:pt>
                <c:pt idx="9269">
                  <c:v>478.07951613995198</c:v>
                </c:pt>
                <c:pt idx="9270">
                  <c:v>478.07156340944601</c:v>
                </c:pt>
                <c:pt idx="9271">
                  <c:v>478.007247730595</c:v>
                </c:pt>
                <c:pt idx="9272">
                  <c:v>477.97433465324298</c:v>
                </c:pt>
                <c:pt idx="9273">
                  <c:v>477.96237040763702</c:v>
                </c:pt>
                <c:pt idx="9274">
                  <c:v>477.88241487562999</c:v>
                </c:pt>
                <c:pt idx="9275">
                  <c:v>477.870726533214</c:v>
                </c:pt>
                <c:pt idx="9276">
                  <c:v>477.86804031038298</c:v>
                </c:pt>
                <c:pt idx="9277">
                  <c:v>477.80520802087898</c:v>
                </c:pt>
                <c:pt idx="9278">
                  <c:v>477.79249480796</c:v>
                </c:pt>
                <c:pt idx="9279">
                  <c:v>477.769912529468</c:v>
                </c:pt>
                <c:pt idx="9280">
                  <c:v>477.76404866166303</c:v>
                </c:pt>
                <c:pt idx="9281">
                  <c:v>477.75383316134503</c:v>
                </c:pt>
                <c:pt idx="9282">
                  <c:v>477.699988395932</c:v>
                </c:pt>
                <c:pt idx="9283">
                  <c:v>477.68848162381101</c:v>
                </c:pt>
                <c:pt idx="9284">
                  <c:v>477.67955559941498</c:v>
                </c:pt>
                <c:pt idx="9285">
                  <c:v>477.67003395602899</c:v>
                </c:pt>
                <c:pt idx="9286">
                  <c:v>477.66288326041098</c:v>
                </c:pt>
                <c:pt idx="9287">
                  <c:v>477.63876092782402</c:v>
                </c:pt>
                <c:pt idx="9288">
                  <c:v>477.615406423043</c:v>
                </c:pt>
                <c:pt idx="9289">
                  <c:v>477.549115705725</c:v>
                </c:pt>
                <c:pt idx="9290">
                  <c:v>477.483770474165</c:v>
                </c:pt>
                <c:pt idx="9291">
                  <c:v>477.46259466954501</c:v>
                </c:pt>
                <c:pt idx="9292">
                  <c:v>477.45560412568398</c:v>
                </c:pt>
                <c:pt idx="9293">
                  <c:v>477.430895098306</c:v>
                </c:pt>
                <c:pt idx="9294">
                  <c:v>477.42964778548497</c:v>
                </c:pt>
                <c:pt idx="9295">
                  <c:v>477.42706995531199</c:v>
                </c:pt>
                <c:pt idx="9296">
                  <c:v>477.40522365386897</c:v>
                </c:pt>
                <c:pt idx="9297">
                  <c:v>477.39117459738299</c:v>
                </c:pt>
                <c:pt idx="9298">
                  <c:v>477.39113379181202</c:v>
                </c:pt>
                <c:pt idx="9299">
                  <c:v>477.37918491788901</c:v>
                </c:pt>
                <c:pt idx="9300">
                  <c:v>477.34207190736998</c:v>
                </c:pt>
                <c:pt idx="9301">
                  <c:v>477.34015081972802</c:v>
                </c:pt>
                <c:pt idx="9302">
                  <c:v>477.30528622599701</c:v>
                </c:pt>
                <c:pt idx="9303">
                  <c:v>477.283852301146</c:v>
                </c:pt>
                <c:pt idx="9304">
                  <c:v>477.28246232109001</c:v>
                </c:pt>
                <c:pt idx="9305">
                  <c:v>477.26536589664602</c:v>
                </c:pt>
                <c:pt idx="9306">
                  <c:v>477.261277176031</c:v>
                </c:pt>
                <c:pt idx="9307">
                  <c:v>477.24082944122102</c:v>
                </c:pt>
                <c:pt idx="9308">
                  <c:v>477.233157350309</c:v>
                </c:pt>
                <c:pt idx="9309">
                  <c:v>477.22221627754902</c:v>
                </c:pt>
                <c:pt idx="9310">
                  <c:v>477.19569638907899</c:v>
                </c:pt>
                <c:pt idx="9311">
                  <c:v>477.17823973467898</c:v>
                </c:pt>
                <c:pt idx="9312">
                  <c:v>477.16260209653802</c:v>
                </c:pt>
                <c:pt idx="9313">
                  <c:v>477.16109049703698</c:v>
                </c:pt>
                <c:pt idx="9314">
                  <c:v>477.14811581681499</c:v>
                </c:pt>
                <c:pt idx="9315">
                  <c:v>477.14755708192098</c:v>
                </c:pt>
                <c:pt idx="9316">
                  <c:v>477.14656949284301</c:v>
                </c:pt>
                <c:pt idx="9317">
                  <c:v>477.141842932408</c:v>
                </c:pt>
                <c:pt idx="9318">
                  <c:v>477.11519263048302</c:v>
                </c:pt>
                <c:pt idx="9319">
                  <c:v>477.11147697443499</c:v>
                </c:pt>
                <c:pt idx="9320">
                  <c:v>477.07394558516103</c:v>
                </c:pt>
                <c:pt idx="9321">
                  <c:v>477.06276724599797</c:v>
                </c:pt>
                <c:pt idx="9322">
                  <c:v>477.05362942822001</c:v>
                </c:pt>
                <c:pt idx="9323">
                  <c:v>477.02732957055002</c:v>
                </c:pt>
                <c:pt idx="9324">
                  <c:v>477.01398541894002</c:v>
                </c:pt>
                <c:pt idx="9325">
                  <c:v>476.96719055408698</c:v>
                </c:pt>
                <c:pt idx="9326">
                  <c:v>476.932886472988</c:v>
                </c:pt>
                <c:pt idx="9327">
                  <c:v>476.919159988422</c:v>
                </c:pt>
                <c:pt idx="9328">
                  <c:v>476.918483369282</c:v>
                </c:pt>
                <c:pt idx="9329">
                  <c:v>476.91512166498001</c:v>
                </c:pt>
                <c:pt idx="9330">
                  <c:v>476.91402554101398</c:v>
                </c:pt>
                <c:pt idx="9331">
                  <c:v>476.81037443104702</c:v>
                </c:pt>
                <c:pt idx="9332">
                  <c:v>476.790082957229</c:v>
                </c:pt>
                <c:pt idx="9333">
                  <c:v>476.782122686035</c:v>
                </c:pt>
                <c:pt idx="9334">
                  <c:v>476.765818825076</c:v>
                </c:pt>
                <c:pt idx="9335">
                  <c:v>476.71189358599003</c:v>
                </c:pt>
                <c:pt idx="9336">
                  <c:v>476.69982692298601</c:v>
                </c:pt>
                <c:pt idx="9337">
                  <c:v>476.67985304550302</c:v>
                </c:pt>
                <c:pt idx="9338">
                  <c:v>476.65984198840403</c:v>
                </c:pt>
                <c:pt idx="9339">
                  <c:v>476.630789337225</c:v>
                </c:pt>
                <c:pt idx="9340">
                  <c:v>476.58204545449098</c:v>
                </c:pt>
                <c:pt idx="9341">
                  <c:v>476.58167479041401</c:v>
                </c:pt>
                <c:pt idx="9342">
                  <c:v>476.55110918973901</c:v>
                </c:pt>
                <c:pt idx="9343">
                  <c:v>476.54714813608001</c:v>
                </c:pt>
                <c:pt idx="9344">
                  <c:v>476.54172840323002</c:v>
                </c:pt>
                <c:pt idx="9345">
                  <c:v>476.50728861368498</c:v>
                </c:pt>
                <c:pt idx="9346">
                  <c:v>476.49972919228702</c:v>
                </c:pt>
                <c:pt idx="9347">
                  <c:v>476.48888708440398</c:v>
                </c:pt>
                <c:pt idx="9348">
                  <c:v>476.47131722797599</c:v>
                </c:pt>
                <c:pt idx="9349">
                  <c:v>476.45009596025199</c:v>
                </c:pt>
                <c:pt idx="9350">
                  <c:v>476.44087067650401</c:v>
                </c:pt>
                <c:pt idx="9351">
                  <c:v>476.42931782611601</c:v>
                </c:pt>
                <c:pt idx="9352">
                  <c:v>476.39527154973899</c:v>
                </c:pt>
                <c:pt idx="9353">
                  <c:v>476.38179783192498</c:v>
                </c:pt>
                <c:pt idx="9354">
                  <c:v>476.33924869879201</c:v>
                </c:pt>
                <c:pt idx="9355">
                  <c:v>476.33499558116398</c:v>
                </c:pt>
                <c:pt idx="9356">
                  <c:v>476.33252096479299</c:v>
                </c:pt>
                <c:pt idx="9357">
                  <c:v>476.30590187305302</c:v>
                </c:pt>
                <c:pt idx="9358">
                  <c:v>476.29424194384802</c:v>
                </c:pt>
                <c:pt idx="9359">
                  <c:v>476.27751907784102</c:v>
                </c:pt>
                <c:pt idx="9360">
                  <c:v>476.260150510568</c:v>
                </c:pt>
                <c:pt idx="9361">
                  <c:v>476.24166077290801</c:v>
                </c:pt>
                <c:pt idx="9362">
                  <c:v>476.22979799389299</c:v>
                </c:pt>
                <c:pt idx="9363">
                  <c:v>476.22972086844499</c:v>
                </c:pt>
                <c:pt idx="9364">
                  <c:v>476.21694235084101</c:v>
                </c:pt>
                <c:pt idx="9365">
                  <c:v>476.19989821669702</c:v>
                </c:pt>
                <c:pt idx="9366">
                  <c:v>476.18272154106</c:v>
                </c:pt>
                <c:pt idx="9367">
                  <c:v>476.17637926625798</c:v>
                </c:pt>
                <c:pt idx="9368">
                  <c:v>476.159643650661</c:v>
                </c:pt>
                <c:pt idx="9369">
                  <c:v>476.13699659748301</c:v>
                </c:pt>
                <c:pt idx="9370">
                  <c:v>476.10785328447997</c:v>
                </c:pt>
                <c:pt idx="9371">
                  <c:v>476.10335818625703</c:v>
                </c:pt>
                <c:pt idx="9372">
                  <c:v>476.10111893916502</c:v>
                </c:pt>
                <c:pt idx="9373">
                  <c:v>475.99141018921898</c:v>
                </c:pt>
                <c:pt idx="9374">
                  <c:v>475.94917862426098</c:v>
                </c:pt>
                <c:pt idx="9375">
                  <c:v>475.937082765105</c:v>
                </c:pt>
                <c:pt idx="9376">
                  <c:v>475.84364274966202</c:v>
                </c:pt>
                <c:pt idx="9377">
                  <c:v>475.81549505365098</c:v>
                </c:pt>
                <c:pt idx="9378">
                  <c:v>475.80808661026299</c:v>
                </c:pt>
                <c:pt idx="9379">
                  <c:v>475.794171935907</c:v>
                </c:pt>
                <c:pt idx="9380">
                  <c:v>475.78945599751597</c:v>
                </c:pt>
                <c:pt idx="9381">
                  <c:v>475.78558851633397</c:v>
                </c:pt>
                <c:pt idx="9382">
                  <c:v>475.77295863343102</c:v>
                </c:pt>
                <c:pt idx="9383">
                  <c:v>475.76144497455499</c:v>
                </c:pt>
                <c:pt idx="9384">
                  <c:v>475.739989694874</c:v>
                </c:pt>
                <c:pt idx="9385">
                  <c:v>475.73486935138902</c:v>
                </c:pt>
                <c:pt idx="9386">
                  <c:v>475.73134439355999</c:v>
                </c:pt>
                <c:pt idx="9387">
                  <c:v>475.73105064971998</c:v>
                </c:pt>
                <c:pt idx="9388">
                  <c:v>475.72787969541599</c:v>
                </c:pt>
                <c:pt idx="9389">
                  <c:v>475.71064750063999</c:v>
                </c:pt>
                <c:pt idx="9390">
                  <c:v>475.64292195059699</c:v>
                </c:pt>
                <c:pt idx="9391">
                  <c:v>475.63858035007001</c:v>
                </c:pt>
                <c:pt idx="9392">
                  <c:v>475.62574667646402</c:v>
                </c:pt>
                <c:pt idx="9393">
                  <c:v>475.60244054164798</c:v>
                </c:pt>
                <c:pt idx="9394">
                  <c:v>475.57640119957301</c:v>
                </c:pt>
                <c:pt idx="9395">
                  <c:v>475.546455035718</c:v>
                </c:pt>
                <c:pt idx="9396">
                  <c:v>475.54089222230402</c:v>
                </c:pt>
                <c:pt idx="9397">
                  <c:v>475.53352145249801</c:v>
                </c:pt>
                <c:pt idx="9398">
                  <c:v>475.52162055793701</c:v>
                </c:pt>
                <c:pt idx="9399">
                  <c:v>475.52068044466102</c:v>
                </c:pt>
                <c:pt idx="9400">
                  <c:v>475.50904776655602</c:v>
                </c:pt>
                <c:pt idx="9401">
                  <c:v>475.50298631749502</c:v>
                </c:pt>
                <c:pt idx="9402">
                  <c:v>475.50253908356501</c:v>
                </c:pt>
                <c:pt idx="9403">
                  <c:v>475.49702230391603</c:v>
                </c:pt>
                <c:pt idx="9404">
                  <c:v>475.48439183994998</c:v>
                </c:pt>
                <c:pt idx="9405">
                  <c:v>475.457638062336</c:v>
                </c:pt>
                <c:pt idx="9406">
                  <c:v>475.43454927544701</c:v>
                </c:pt>
                <c:pt idx="9407">
                  <c:v>475.42071436891399</c:v>
                </c:pt>
                <c:pt idx="9408">
                  <c:v>475.38492330172897</c:v>
                </c:pt>
                <c:pt idx="9409">
                  <c:v>475.38431299022301</c:v>
                </c:pt>
                <c:pt idx="9410">
                  <c:v>475.37017208706402</c:v>
                </c:pt>
                <c:pt idx="9411">
                  <c:v>475.360198664059</c:v>
                </c:pt>
                <c:pt idx="9412">
                  <c:v>475.35261988869399</c:v>
                </c:pt>
                <c:pt idx="9413">
                  <c:v>475.34911027047002</c:v>
                </c:pt>
                <c:pt idx="9414">
                  <c:v>475.30099176751003</c:v>
                </c:pt>
                <c:pt idx="9415">
                  <c:v>475.29816767760701</c:v>
                </c:pt>
                <c:pt idx="9416">
                  <c:v>475.25147462129701</c:v>
                </c:pt>
                <c:pt idx="9417">
                  <c:v>475.21401611942798</c:v>
                </c:pt>
                <c:pt idx="9418">
                  <c:v>475.18946400628897</c:v>
                </c:pt>
                <c:pt idx="9419">
                  <c:v>475.14806767205101</c:v>
                </c:pt>
                <c:pt idx="9420">
                  <c:v>475.147145997905</c:v>
                </c:pt>
                <c:pt idx="9421">
                  <c:v>475.13506926075399</c:v>
                </c:pt>
                <c:pt idx="9422">
                  <c:v>475.11356966885302</c:v>
                </c:pt>
                <c:pt idx="9423">
                  <c:v>475.107415352342</c:v>
                </c:pt>
                <c:pt idx="9424">
                  <c:v>475.05310561674401</c:v>
                </c:pt>
                <c:pt idx="9425">
                  <c:v>475.00375522595198</c:v>
                </c:pt>
                <c:pt idx="9426">
                  <c:v>474.97016937902998</c:v>
                </c:pt>
                <c:pt idx="9427">
                  <c:v>474.91514582143901</c:v>
                </c:pt>
                <c:pt idx="9428">
                  <c:v>474.88044775970297</c:v>
                </c:pt>
                <c:pt idx="9429">
                  <c:v>474.842208309223</c:v>
                </c:pt>
                <c:pt idx="9430">
                  <c:v>474.83780188345401</c:v>
                </c:pt>
                <c:pt idx="9431">
                  <c:v>474.81625359318798</c:v>
                </c:pt>
                <c:pt idx="9432">
                  <c:v>474.80731580140701</c:v>
                </c:pt>
                <c:pt idx="9433">
                  <c:v>474.78602908455201</c:v>
                </c:pt>
                <c:pt idx="9434">
                  <c:v>474.77110360263998</c:v>
                </c:pt>
                <c:pt idx="9435">
                  <c:v>474.76361912378798</c:v>
                </c:pt>
                <c:pt idx="9436">
                  <c:v>474.76120617410601</c:v>
                </c:pt>
                <c:pt idx="9437">
                  <c:v>474.75983312166801</c:v>
                </c:pt>
                <c:pt idx="9438">
                  <c:v>474.75192525975098</c:v>
                </c:pt>
                <c:pt idx="9439">
                  <c:v>474.74608040982002</c:v>
                </c:pt>
                <c:pt idx="9440">
                  <c:v>474.67352889407903</c:v>
                </c:pt>
                <c:pt idx="9441">
                  <c:v>474.66657309331202</c:v>
                </c:pt>
                <c:pt idx="9442">
                  <c:v>474.66505827412601</c:v>
                </c:pt>
                <c:pt idx="9443">
                  <c:v>474.64841872171502</c:v>
                </c:pt>
                <c:pt idx="9444">
                  <c:v>474.62265860902198</c:v>
                </c:pt>
                <c:pt idx="9445">
                  <c:v>474.562482953097</c:v>
                </c:pt>
                <c:pt idx="9446">
                  <c:v>474.55613895567001</c:v>
                </c:pt>
                <c:pt idx="9447">
                  <c:v>474.52225830162502</c:v>
                </c:pt>
                <c:pt idx="9448">
                  <c:v>474.50766871381398</c:v>
                </c:pt>
                <c:pt idx="9449">
                  <c:v>474.44693973444203</c:v>
                </c:pt>
                <c:pt idx="9450">
                  <c:v>474.401473299521</c:v>
                </c:pt>
                <c:pt idx="9451">
                  <c:v>474.39948883561601</c:v>
                </c:pt>
                <c:pt idx="9452">
                  <c:v>474.31697501280303</c:v>
                </c:pt>
                <c:pt idx="9453">
                  <c:v>474.313335470494</c:v>
                </c:pt>
                <c:pt idx="9454">
                  <c:v>474.306163066995</c:v>
                </c:pt>
                <c:pt idx="9455">
                  <c:v>474.28112375004599</c:v>
                </c:pt>
                <c:pt idx="9456">
                  <c:v>474.27015039143703</c:v>
                </c:pt>
                <c:pt idx="9457">
                  <c:v>474.26398521983702</c:v>
                </c:pt>
                <c:pt idx="9458">
                  <c:v>474.26376539803999</c:v>
                </c:pt>
                <c:pt idx="9459">
                  <c:v>474.26224593529298</c:v>
                </c:pt>
                <c:pt idx="9460">
                  <c:v>474.17902281092398</c:v>
                </c:pt>
                <c:pt idx="9461">
                  <c:v>474.163110954101</c:v>
                </c:pt>
                <c:pt idx="9462">
                  <c:v>474.12295740006499</c:v>
                </c:pt>
                <c:pt idx="9463">
                  <c:v>474.014333120451</c:v>
                </c:pt>
                <c:pt idx="9464">
                  <c:v>474.01160408911198</c:v>
                </c:pt>
                <c:pt idx="9465">
                  <c:v>474.00824466242398</c:v>
                </c:pt>
                <c:pt idx="9466">
                  <c:v>473.96777130761802</c:v>
                </c:pt>
                <c:pt idx="9467">
                  <c:v>473.96772756262499</c:v>
                </c:pt>
                <c:pt idx="9468">
                  <c:v>473.964006467518</c:v>
                </c:pt>
                <c:pt idx="9469">
                  <c:v>473.891728100514</c:v>
                </c:pt>
                <c:pt idx="9470">
                  <c:v>473.86816982317299</c:v>
                </c:pt>
                <c:pt idx="9471">
                  <c:v>473.85838362113799</c:v>
                </c:pt>
                <c:pt idx="9472">
                  <c:v>473.81642660888599</c:v>
                </c:pt>
                <c:pt idx="9473">
                  <c:v>473.80753715830599</c:v>
                </c:pt>
                <c:pt idx="9474">
                  <c:v>473.80654963819501</c:v>
                </c:pt>
                <c:pt idx="9475">
                  <c:v>473.80527533777598</c:v>
                </c:pt>
                <c:pt idx="9476">
                  <c:v>473.80434680687</c:v>
                </c:pt>
                <c:pt idx="9477">
                  <c:v>473.79776115160701</c:v>
                </c:pt>
                <c:pt idx="9478">
                  <c:v>473.786555074219</c:v>
                </c:pt>
                <c:pt idx="9479">
                  <c:v>473.769357522289</c:v>
                </c:pt>
                <c:pt idx="9480">
                  <c:v>473.721479747562</c:v>
                </c:pt>
                <c:pt idx="9481">
                  <c:v>473.71101768886302</c:v>
                </c:pt>
                <c:pt idx="9482">
                  <c:v>473.70422924761601</c:v>
                </c:pt>
                <c:pt idx="9483">
                  <c:v>473.68428840517402</c:v>
                </c:pt>
                <c:pt idx="9484">
                  <c:v>473.670013100218</c:v>
                </c:pt>
                <c:pt idx="9485">
                  <c:v>473.65605075914902</c:v>
                </c:pt>
                <c:pt idx="9486">
                  <c:v>473.64925301397102</c:v>
                </c:pt>
                <c:pt idx="9487">
                  <c:v>473.62648040417901</c:v>
                </c:pt>
                <c:pt idx="9488">
                  <c:v>473.58932421183403</c:v>
                </c:pt>
                <c:pt idx="9489">
                  <c:v>473.55235546170798</c:v>
                </c:pt>
                <c:pt idx="9490">
                  <c:v>473.54058965377402</c:v>
                </c:pt>
                <c:pt idx="9491">
                  <c:v>473.53042204108601</c:v>
                </c:pt>
                <c:pt idx="9492">
                  <c:v>473.51575138368401</c:v>
                </c:pt>
                <c:pt idx="9493">
                  <c:v>473.51124438381999</c:v>
                </c:pt>
                <c:pt idx="9494">
                  <c:v>473.453887349757</c:v>
                </c:pt>
                <c:pt idx="9495">
                  <c:v>473.42597120511198</c:v>
                </c:pt>
                <c:pt idx="9496">
                  <c:v>473.38921848164898</c:v>
                </c:pt>
                <c:pt idx="9497">
                  <c:v>473.34716167687702</c:v>
                </c:pt>
                <c:pt idx="9498">
                  <c:v>473.32319756195102</c:v>
                </c:pt>
                <c:pt idx="9499">
                  <c:v>473.32060377020002</c:v>
                </c:pt>
                <c:pt idx="9500">
                  <c:v>473.31548525752203</c:v>
                </c:pt>
                <c:pt idx="9501">
                  <c:v>473.31326033372198</c:v>
                </c:pt>
                <c:pt idx="9502">
                  <c:v>473.30164240111702</c:v>
                </c:pt>
                <c:pt idx="9503">
                  <c:v>473.298485247933</c:v>
                </c:pt>
                <c:pt idx="9504">
                  <c:v>473.29550026513903</c:v>
                </c:pt>
                <c:pt idx="9505">
                  <c:v>473.27121766025601</c:v>
                </c:pt>
                <c:pt idx="9506">
                  <c:v>473.26667259342503</c:v>
                </c:pt>
                <c:pt idx="9507">
                  <c:v>473.26515224570801</c:v>
                </c:pt>
                <c:pt idx="9508">
                  <c:v>473.23549165145801</c:v>
                </c:pt>
                <c:pt idx="9509">
                  <c:v>473.18491983732599</c:v>
                </c:pt>
                <c:pt idx="9510">
                  <c:v>473.17491884587002</c:v>
                </c:pt>
                <c:pt idx="9511">
                  <c:v>473.172194069792</c:v>
                </c:pt>
                <c:pt idx="9512">
                  <c:v>473.16182435642401</c:v>
                </c:pt>
                <c:pt idx="9513">
                  <c:v>473.147750965407</c:v>
                </c:pt>
                <c:pt idx="9514">
                  <c:v>473.11013043857798</c:v>
                </c:pt>
                <c:pt idx="9515">
                  <c:v>473.04809624273298</c:v>
                </c:pt>
                <c:pt idx="9516">
                  <c:v>473.04435579717898</c:v>
                </c:pt>
                <c:pt idx="9517">
                  <c:v>473.03546315071299</c:v>
                </c:pt>
                <c:pt idx="9518">
                  <c:v>473.03205685927998</c:v>
                </c:pt>
                <c:pt idx="9519">
                  <c:v>473.03039362759102</c:v>
                </c:pt>
                <c:pt idx="9520">
                  <c:v>473.01513887005098</c:v>
                </c:pt>
                <c:pt idx="9521">
                  <c:v>472.982182156416</c:v>
                </c:pt>
                <c:pt idx="9522">
                  <c:v>472.98018917170401</c:v>
                </c:pt>
                <c:pt idx="9523">
                  <c:v>472.964618545983</c:v>
                </c:pt>
                <c:pt idx="9524">
                  <c:v>472.96324295510101</c:v>
                </c:pt>
                <c:pt idx="9525">
                  <c:v>472.95265626139297</c:v>
                </c:pt>
                <c:pt idx="9526">
                  <c:v>472.94873333145301</c:v>
                </c:pt>
                <c:pt idx="9527">
                  <c:v>472.87230839007901</c:v>
                </c:pt>
                <c:pt idx="9528">
                  <c:v>472.87056630215301</c:v>
                </c:pt>
                <c:pt idx="9529">
                  <c:v>472.81279878610297</c:v>
                </c:pt>
                <c:pt idx="9530">
                  <c:v>472.78402668846701</c:v>
                </c:pt>
                <c:pt idx="9531">
                  <c:v>472.78214466387402</c:v>
                </c:pt>
                <c:pt idx="9532">
                  <c:v>472.73416667194999</c:v>
                </c:pt>
                <c:pt idx="9533">
                  <c:v>472.73197578311601</c:v>
                </c:pt>
                <c:pt idx="9534">
                  <c:v>472.68104449987698</c:v>
                </c:pt>
                <c:pt idx="9535">
                  <c:v>472.66023748285699</c:v>
                </c:pt>
                <c:pt idx="9536">
                  <c:v>472.656081630561</c:v>
                </c:pt>
                <c:pt idx="9537">
                  <c:v>472.64516447804101</c:v>
                </c:pt>
                <c:pt idx="9538">
                  <c:v>472.628861816295</c:v>
                </c:pt>
                <c:pt idx="9539">
                  <c:v>472.562403534189</c:v>
                </c:pt>
                <c:pt idx="9540">
                  <c:v>472.54336981592598</c:v>
                </c:pt>
                <c:pt idx="9541">
                  <c:v>472.52694137093499</c:v>
                </c:pt>
                <c:pt idx="9542">
                  <c:v>472.52590476280301</c:v>
                </c:pt>
                <c:pt idx="9543">
                  <c:v>472.52456068429001</c:v>
                </c:pt>
                <c:pt idx="9544">
                  <c:v>472.52426940039499</c:v>
                </c:pt>
                <c:pt idx="9545">
                  <c:v>472.52425699842502</c:v>
                </c:pt>
                <c:pt idx="9546">
                  <c:v>472.47153205140899</c:v>
                </c:pt>
                <c:pt idx="9547">
                  <c:v>472.47139442864602</c:v>
                </c:pt>
                <c:pt idx="9548">
                  <c:v>472.44695385950899</c:v>
                </c:pt>
                <c:pt idx="9549">
                  <c:v>472.41016663072003</c:v>
                </c:pt>
                <c:pt idx="9550">
                  <c:v>472.38908482369197</c:v>
                </c:pt>
                <c:pt idx="9551">
                  <c:v>472.37302394629302</c:v>
                </c:pt>
                <c:pt idx="9552">
                  <c:v>472.35955640196698</c:v>
                </c:pt>
                <c:pt idx="9553">
                  <c:v>472.33473540922802</c:v>
                </c:pt>
                <c:pt idx="9554">
                  <c:v>472.30008327559398</c:v>
                </c:pt>
                <c:pt idx="9555">
                  <c:v>472.24017007135399</c:v>
                </c:pt>
                <c:pt idx="9556">
                  <c:v>472.19689055413102</c:v>
                </c:pt>
                <c:pt idx="9557">
                  <c:v>472.17486507532999</c:v>
                </c:pt>
                <c:pt idx="9558">
                  <c:v>472.17081515667701</c:v>
                </c:pt>
                <c:pt idx="9559">
                  <c:v>472.13969458307201</c:v>
                </c:pt>
                <c:pt idx="9560">
                  <c:v>472.12447328901101</c:v>
                </c:pt>
                <c:pt idx="9561">
                  <c:v>472.121962052284</c:v>
                </c:pt>
                <c:pt idx="9562">
                  <c:v>472.11731088502501</c:v>
                </c:pt>
                <c:pt idx="9563">
                  <c:v>472.10593768884098</c:v>
                </c:pt>
                <c:pt idx="9564">
                  <c:v>472.09355704351702</c:v>
                </c:pt>
                <c:pt idx="9565">
                  <c:v>472.077064759059</c:v>
                </c:pt>
                <c:pt idx="9566">
                  <c:v>472.02918659392401</c:v>
                </c:pt>
                <c:pt idx="9567">
                  <c:v>471.98858630701301</c:v>
                </c:pt>
                <c:pt idx="9568">
                  <c:v>471.98081842635702</c:v>
                </c:pt>
                <c:pt idx="9569">
                  <c:v>471.958289871945</c:v>
                </c:pt>
                <c:pt idx="9570">
                  <c:v>471.95709002199499</c:v>
                </c:pt>
                <c:pt idx="9571">
                  <c:v>471.94973953870101</c:v>
                </c:pt>
                <c:pt idx="9572">
                  <c:v>471.90970136121803</c:v>
                </c:pt>
                <c:pt idx="9573">
                  <c:v>471.89972462294298</c:v>
                </c:pt>
                <c:pt idx="9574">
                  <c:v>471.88503445284903</c:v>
                </c:pt>
                <c:pt idx="9575">
                  <c:v>471.88166043745298</c:v>
                </c:pt>
                <c:pt idx="9576">
                  <c:v>471.832671594506</c:v>
                </c:pt>
                <c:pt idx="9577">
                  <c:v>471.82831405832098</c:v>
                </c:pt>
                <c:pt idx="9578">
                  <c:v>471.82186458153802</c:v>
                </c:pt>
                <c:pt idx="9579">
                  <c:v>471.820571255125</c:v>
                </c:pt>
                <c:pt idx="9580">
                  <c:v>471.82049264726101</c:v>
                </c:pt>
                <c:pt idx="9581">
                  <c:v>471.80787018500399</c:v>
                </c:pt>
                <c:pt idx="9582">
                  <c:v>471.79703428940797</c:v>
                </c:pt>
                <c:pt idx="9583">
                  <c:v>471.77859651497101</c:v>
                </c:pt>
                <c:pt idx="9584">
                  <c:v>471.72569982340701</c:v>
                </c:pt>
                <c:pt idx="9585">
                  <c:v>471.71955103966798</c:v>
                </c:pt>
                <c:pt idx="9586">
                  <c:v>471.71220581806398</c:v>
                </c:pt>
                <c:pt idx="9587">
                  <c:v>471.66629055640999</c:v>
                </c:pt>
                <c:pt idx="9588">
                  <c:v>471.666275438193</c:v>
                </c:pt>
                <c:pt idx="9589">
                  <c:v>471.64743917700702</c:v>
                </c:pt>
                <c:pt idx="9590">
                  <c:v>471.58778196758601</c:v>
                </c:pt>
                <c:pt idx="9591">
                  <c:v>471.58332376853298</c:v>
                </c:pt>
                <c:pt idx="9592">
                  <c:v>471.56899624718397</c:v>
                </c:pt>
                <c:pt idx="9593">
                  <c:v>471.509206069821</c:v>
                </c:pt>
                <c:pt idx="9594">
                  <c:v>471.50786679349102</c:v>
                </c:pt>
                <c:pt idx="9595">
                  <c:v>471.46144922080799</c:v>
                </c:pt>
                <c:pt idx="9596">
                  <c:v>471.46001569412402</c:v>
                </c:pt>
                <c:pt idx="9597">
                  <c:v>471.45508004777298</c:v>
                </c:pt>
                <c:pt idx="9598">
                  <c:v>471.432919922069</c:v>
                </c:pt>
                <c:pt idx="9599">
                  <c:v>471.431986125452</c:v>
                </c:pt>
                <c:pt idx="9600">
                  <c:v>471.38780256275902</c:v>
                </c:pt>
                <c:pt idx="9601">
                  <c:v>471.32544312391599</c:v>
                </c:pt>
                <c:pt idx="9602">
                  <c:v>471.31359083341999</c:v>
                </c:pt>
                <c:pt idx="9603">
                  <c:v>471.312987690238</c:v>
                </c:pt>
                <c:pt idx="9604">
                  <c:v>471.23585480234198</c:v>
                </c:pt>
                <c:pt idx="9605">
                  <c:v>471.22061153096001</c:v>
                </c:pt>
                <c:pt idx="9606">
                  <c:v>471.20373371170098</c:v>
                </c:pt>
                <c:pt idx="9607">
                  <c:v>471.17479698091699</c:v>
                </c:pt>
                <c:pt idx="9608">
                  <c:v>471.15942044018198</c:v>
                </c:pt>
                <c:pt idx="9609">
                  <c:v>471.10672516604001</c:v>
                </c:pt>
                <c:pt idx="9610">
                  <c:v>471.09155338782801</c:v>
                </c:pt>
                <c:pt idx="9611">
                  <c:v>471.086221405885</c:v>
                </c:pt>
                <c:pt idx="9612">
                  <c:v>471.07752343337899</c:v>
                </c:pt>
                <c:pt idx="9613">
                  <c:v>471.064483650738</c:v>
                </c:pt>
                <c:pt idx="9614">
                  <c:v>471.03973452525901</c:v>
                </c:pt>
                <c:pt idx="9615">
                  <c:v>471.02811798591699</c:v>
                </c:pt>
                <c:pt idx="9616">
                  <c:v>471.01570134957399</c:v>
                </c:pt>
                <c:pt idx="9617">
                  <c:v>471.013445805049</c:v>
                </c:pt>
                <c:pt idx="9618">
                  <c:v>471.01114509511598</c:v>
                </c:pt>
                <c:pt idx="9619">
                  <c:v>471.004229327703</c:v>
                </c:pt>
                <c:pt idx="9620">
                  <c:v>470.999353543621</c:v>
                </c:pt>
                <c:pt idx="9621">
                  <c:v>470.99848929224498</c:v>
                </c:pt>
                <c:pt idx="9622">
                  <c:v>470.99666139344799</c:v>
                </c:pt>
                <c:pt idx="9623">
                  <c:v>470.97690090520598</c:v>
                </c:pt>
                <c:pt idx="9624">
                  <c:v>470.96741934009202</c:v>
                </c:pt>
                <c:pt idx="9625">
                  <c:v>470.96025627361001</c:v>
                </c:pt>
                <c:pt idx="9626">
                  <c:v>470.95419855979202</c:v>
                </c:pt>
                <c:pt idx="9627">
                  <c:v>470.91952489589897</c:v>
                </c:pt>
                <c:pt idx="9628">
                  <c:v>470.90751660306103</c:v>
                </c:pt>
                <c:pt idx="9629">
                  <c:v>470.90701612486498</c:v>
                </c:pt>
                <c:pt idx="9630">
                  <c:v>470.90695059680002</c:v>
                </c:pt>
                <c:pt idx="9631">
                  <c:v>470.88364007852499</c:v>
                </c:pt>
                <c:pt idx="9632">
                  <c:v>470.86842730686999</c:v>
                </c:pt>
                <c:pt idx="9633">
                  <c:v>470.86234860004203</c:v>
                </c:pt>
                <c:pt idx="9634">
                  <c:v>470.80779537845001</c:v>
                </c:pt>
                <c:pt idx="9635">
                  <c:v>470.79736080844799</c:v>
                </c:pt>
                <c:pt idx="9636">
                  <c:v>470.78971870576601</c:v>
                </c:pt>
                <c:pt idx="9637">
                  <c:v>470.77765129401803</c:v>
                </c:pt>
                <c:pt idx="9638">
                  <c:v>470.76813654780199</c:v>
                </c:pt>
                <c:pt idx="9639">
                  <c:v>470.75929745216899</c:v>
                </c:pt>
                <c:pt idx="9640">
                  <c:v>470.74508258068698</c:v>
                </c:pt>
                <c:pt idx="9641">
                  <c:v>470.68412809159599</c:v>
                </c:pt>
                <c:pt idx="9642">
                  <c:v>470.662515236236</c:v>
                </c:pt>
                <c:pt idx="9643">
                  <c:v>470.65617555396</c:v>
                </c:pt>
                <c:pt idx="9644">
                  <c:v>470.647597321425</c:v>
                </c:pt>
                <c:pt idx="9645">
                  <c:v>470.64650037215802</c:v>
                </c:pt>
                <c:pt idx="9646">
                  <c:v>470.64517876064599</c:v>
                </c:pt>
                <c:pt idx="9647">
                  <c:v>470.55047664927702</c:v>
                </c:pt>
                <c:pt idx="9648">
                  <c:v>470.54849980121003</c:v>
                </c:pt>
                <c:pt idx="9649">
                  <c:v>470.534628619714</c:v>
                </c:pt>
                <c:pt idx="9650">
                  <c:v>470.525615963885</c:v>
                </c:pt>
                <c:pt idx="9651">
                  <c:v>470.508859468737</c:v>
                </c:pt>
                <c:pt idx="9652">
                  <c:v>470.50199805766698</c:v>
                </c:pt>
                <c:pt idx="9653">
                  <c:v>470.481404390195</c:v>
                </c:pt>
                <c:pt idx="9654">
                  <c:v>470.45578708789702</c:v>
                </c:pt>
                <c:pt idx="9655">
                  <c:v>470.45397307736903</c:v>
                </c:pt>
                <c:pt idx="9656">
                  <c:v>470.45219424681397</c:v>
                </c:pt>
                <c:pt idx="9657">
                  <c:v>470.44785346729998</c:v>
                </c:pt>
                <c:pt idx="9658">
                  <c:v>470.443750024819</c:v>
                </c:pt>
                <c:pt idx="9659">
                  <c:v>470.42108542700498</c:v>
                </c:pt>
                <c:pt idx="9660">
                  <c:v>470.419677393619</c:v>
                </c:pt>
                <c:pt idx="9661">
                  <c:v>470.39318495660399</c:v>
                </c:pt>
                <c:pt idx="9662">
                  <c:v>470.36293535418599</c:v>
                </c:pt>
                <c:pt idx="9663">
                  <c:v>470.33935680546398</c:v>
                </c:pt>
                <c:pt idx="9664">
                  <c:v>470.31815599483599</c:v>
                </c:pt>
                <c:pt idx="9665">
                  <c:v>470.308146437912</c:v>
                </c:pt>
                <c:pt idx="9666">
                  <c:v>470.25893202055198</c:v>
                </c:pt>
                <c:pt idx="9667">
                  <c:v>470.193752893799</c:v>
                </c:pt>
                <c:pt idx="9668">
                  <c:v>470.15675805550001</c:v>
                </c:pt>
                <c:pt idx="9669">
                  <c:v>470.14673091560599</c:v>
                </c:pt>
                <c:pt idx="9670">
                  <c:v>470.135464793663</c:v>
                </c:pt>
                <c:pt idx="9671">
                  <c:v>470.12179214171198</c:v>
                </c:pt>
                <c:pt idx="9672">
                  <c:v>470.11175509153401</c:v>
                </c:pt>
                <c:pt idx="9673">
                  <c:v>470.055969790939</c:v>
                </c:pt>
                <c:pt idx="9674">
                  <c:v>470.03972537338302</c:v>
                </c:pt>
                <c:pt idx="9675">
                  <c:v>470.00828186395302</c:v>
                </c:pt>
                <c:pt idx="9676">
                  <c:v>469.98714980793301</c:v>
                </c:pt>
                <c:pt idx="9677">
                  <c:v>469.98670452398198</c:v>
                </c:pt>
                <c:pt idx="9678">
                  <c:v>469.98250454458702</c:v>
                </c:pt>
                <c:pt idx="9679">
                  <c:v>469.97914785944198</c:v>
                </c:pt>
                <c:pt idx="9680">
                  <c:v>469.971890491338</c:v>
                </c:pt>
                <c:pt idx="9681">
                  <c:v>469.97101545842901</c:v>
                </c:pt>
                <c:pt idx="9682">
                  <c:v>469.91441366648297</c:v>
                </c:pt>
                <c:pt idx="9683">
                  <c:v>469.88872176718598</c:v>
                </c:pt>
                <c:pt idx="9684">
                  <c:v>469.88211928121302</c:v>
                </c:pt>
                <c:pt idx="9685">
                  <c:v>469.86588985811699</c:v>
                </c:pt>
                <c:pt idx="9686">
                  <c:v>469.83277742226801</c:v>
                </c:pt>
                <c:pt idx="9687">
                  <c:v>469.80795880887098</c:v>
                </c:pt>
                <c:pt idx="9688">
                  <c:v>469.80712675726397</c:v>
                </c:pt>
                <c:pt idx="9689">
                  <c:v>469.79962108585403</c:v>
                </c:pt>
                <c:pt idx="9690">
                  <c:v>469.79287064988603</c:v>
                </c:pt>
                <c:pt idx="9691">
                  <c:v>469.78573182071102</c:v>
                </c:pt>
                <c:pt idx="9692">
                  <c:v>469.76816617938903</c:v>
                </c:pt>
                <c:pt idx="9693">
                  <c:v>469.76305329791199</c:v>
                </c:pt>
                <c:pt idx="9694">
                  <c:v>469.75942871689898</c:v>
                </c:pt>
                <c:pt idx="9695">
                  <c:v>469.74696461195299</c:v>
                </c:pt>
                <c:pt idx="9696">
                  <c:v>469.742607316619</c:v>
                </c:pt>
                <c:pt idx="9697">
                  <c:v>469.730698113014</c:v>
                </c:pt>
                <c:pt idx="9698">
                  <c:v>469.70308342380503</c:v>
                </c:pt>
                <c:pt idx="9699">
                  <c:v>469.69431146878799</c:v>
                </c:pt>
                <c:pt idx="9700">
                  <c:v>469.66561209529402</c:v>
                </c:pt>
                <c:pt idx="9701">
                  <c:v>469.63181485487098</c:v>
                </c:pt>
                <c:pt idx="9702">
                  <c:v>469.60952574507701</c:v>
                </c:pt>
                <c:pt idx="9703">
                  <c:v>469.58030348820802</c:v>
                </c:pt>
                <c:pt idx="9704">
                  <c:v>469.52495069392501</c:v>
                </c:pt>
                <c:pt idx="9705">
                  <c:v>469.493036066944</c:v>
                </c:pt>
                <c:pt idx="9706">
                  <c:v>469.40166358054802</c:v>
                </c:pt>
                <c:pt idx="9707">
                  <c:v>469.35978630923898</c:v>
                </c:pt>
                <c:pt idx="9708">
                  <c:v>469.34708570647098</c:v>
                </c:pt>
                <c:pt idx="9709">
                  <c:v>469.31811637030103</c:v>
                </c:pt>
                <c:pt idx="9710">
                  <c:v>469.31364297784103</c:v>
                </c:pt>
                <c:pt idx="9711">
                  <c:v>469.28509158323499</c:v>
                </c:pt>
                <c:pt idx="9712">
                  <c:v>469.28090457695799</c:v>
                </c:pt>
                <c:pt idx="9713">
                  <c:v>469.27467752097402</c:v>
                </c:pt>
                <c:pt idx="9714">
                  <c:v>469.23311514340497</c:v>
                </c:pt>
                <c:pt idx="9715">
                  <c:v>469.20456685639198</c:v>
                </c:pt>
                <c:pt idx="9716">
                  <c:v>469.195897498661</c:v>
                </c:pt>
                <c:pt idx="9717">
                  <c:v>469.17095649140498</c:v>
                </c:pt>
                <c:pt idx="9718">
                  <c:v>469.13598698612202</c:v>
                </c:pt>
                <c:pt idx="9719">
                  <c:v>469.11250472210298</c:v>
                </c:pt>
                <c:pt idx="9720">
                  <c:v>469.11072656459601</c:v>
                </c:pt>
                <c:pt idx="9721">
                  <c:v>469.08260919616498</c:v>
                </c:pt>
                <c:pt idx="9722">
                  <c:v>469.02023053715601</c:v>
                </c:pt>
                <c:pt idx="9723">
                  <c:v>468.999324968434</c:v>
                </c:pt>
                <c:pt idx="9724">
                  <c:v>468.96598542331998</c:v>
                </c:pt>
                <c:pt idx="9725">
                  <c:v>468.96012534007002</c:v>
                </c:pt>
                <c:pt idx="9726">
                  <c:v>468.92987902027897</c:v>
                </c:pt>
                <c:pt idx="9727">
                  <c:v>468.913990462838</c:v>
                </c:pt>
                <c:pt idx="9728">
                  <c:v>468.88521582547901</c:v>
                </c:pt>
                <c:pt idx="9729">
                  <c:v>468.87733946147898</c:v>
                </c:pt>
                <c:pt idx="9730">
                  <c:v>468.84802962791798</c:v>
                </c:pt>
                <c:pt idx="9731">
                  <c:v>468.80089398299202</c:v>
                </c:pt>
                <c:pt idx="9732">
                  <c:v>468.761794709833</c:v>
                </c:pt>
                <c:pt idx="9733">
                  <c:v>468.74863716793402</c:v>
                </c:pt>
                <c:pt idx="9734">
                  <c:v>468.638648045389</c:v>
                </c:pt>
                <c:pt idx="9735">
                  <c:v>468.63639556700502</c:v>
                </c:pt>
                <c:pt idx="9736">
                  <c:v>468.63017328417698</c:v>
                </c:pt>
                <c:pt idx="9737">
                  <c:v>468.61541726387202</c:v>
                </c:pt>
                <c:pt idx="9738">
                  <c:v>468.605402161303</c:v>
                </c:pt>
                <c:pt idx="9739">
                  <c:v>468.60247242377602</c:v>
                </c:pt>
                <c:pt idx="9740">
                  <c:v>468.59145237763499</c:v>
                </c:pt>
                <c:pt idx="9741">
                  <c:v>468.577504242158</c:v>
                </c:pt>
                <c:pt idx="9742">
                  <c:v>468.56039086896999</c:v>
                </c:pt>
                <c:pt idx="9743">
                  <c:v>468.55683803381697</c:v>
                </c:pt>
                <c:pt idx="9744">
                  <c:v>468.52018273111599</c:v>
                </c:pt>
                <c:pt idx="9745">
                  <c:v>468.46248476239901</c:v>
                </c:pt>
                <c:pt idx="9746">
                  <c:v>468.462292051475</c:v>
                </c:pt>
                <c:pt idx="9747">
                  <c:v>468.41765152964098</c:v>
                </c:pt>
                <c:pt idx="9748">
                  <c:v>468.40086996331098</c:v>
                </c:pt>
                <c:pt idx="9749">
                  <c:v>468.39676366400198</c:v>
                </c:pt>
                <c:pt idx="9750">
                  <c:v>468.38752268674801</c:v>
                </c:pt>
                <c:pt idx="9751">
                  <c:v>468.386372184479</c:v>
                </c:pt>
                <c:pt idx="9752">
                  <c:v>468.37073754967599</c:v>
                </c:pt>
                <c:pt idx="9753">
                  <c:v>468.348503125663</c:v>
                </c:pt>
                <c:pt idx="9754">
                  <c:v>468.34698427188601</c:v>
                </c:pt>
                <c:pt idx="9755">
                  <c:v>468.34505896770099</c:v>
                </c:pt>
                <c:pt idx="9756">
                  <c:v>468.34239350197998</c:v>
                </c:pt>
                <c:pt idx="9757">
                  <c:v>468.32783591583802</c:v>
                </c:pt>
                <c:pt idx="9758">
                  <c:v>468.31656647477399</c:v>
                </c:pt>
                <c:pt idx="9759">
                  <c:v>468.297717158708</c:v>
                </c:pt>
                <c:pt idx="9760">
                  <c:v>468.24008273301303</c:v>
                </c:pt>
                <c:pt idx="9761">
                  <c:v>468.21121420573502</c:v>
                </c:pt>
                <c:pt idx="9762">
                  <c:v>468.20248292334901</c:v>
                </c:pt>
                <c:pt idx="9763">
                  <c:v>468.197403716304</c:v>
                </c:pt>
                <c:pt idx="9764">
                  <c:v>468.19138855392998</c:v>
                </c:pt>
                <c:pt idx="9765">
                  <c:v>468.17114733757398</c:v>
                </c:pt>
                <c:pt idx="9766">
                  <c:v>468.17015921336503</c:v>
                </c:pt>
                <c:pt idx="9767">
                  <c:v>468.16975512464199</c:v>
                </c:pt>
                <c:pt idx="9768">
                  <c:v>468.14441292806703</c:v>
                </c:pt>
                <c:pt idx="9769">
                  <c:v>468.12405358160299</c:v>
                </c:pt>
                <c:pt idx="9770">
                  <c:v>468.11422098345702</c:v>
                </c:pt>
                <c:pt idx="9771">
                  <c:v>468.09915768382803</c:v>
                </c:pt>
                <c:pt idx="9772">
                  <c:v>467.994040061367</c:v>
                </c:pt>
                <c:pt idx="9773">
                  <c:v>467.97823262163001</c:v>
                </c:pt>
                <c:pt idx="9774">
                  <c:v>467.96906761018602</c:v>
                </c:pt>
                <c:pt idx="9775">
                  <c:v>467.96601759022701</c:v>
                </c:pt>
                <c:pt idx="9776">
                  <c:v>467.96381332958799</c:v>
                </c:pt>
                <c:pt idx="9777">
                  <c:v>467.96157506249898</c:v>
                </c:pt>
                <c:pt idx="9778">
                  <c:v>467.94915498911098</c:v>
                </c:pt>
                <c:pt idx="9779">
                  <c:v>467.931446585836</c:v>
                </c:pt>
                <c:pt idx="9780">
                  <c:v>467.92965689620502</c:v>
                </c:pt>
                <c:pt idx="9781">
                  <c:v>467.91514545543203</c:v>
                </c:pt>
                <c:pt idx="9782">
                  <c:v>467.86442186882198</c:v>
                </c:pt>
                <c:pt idx="9783">
                  <c:v>467.83690418763899</c:v>
                </c:pt>
                <c:pt idx="9784">
                  <c:v>467.82242743227602</c:v>
                </c:pt>
                <c:pt idx="9785">
                  <c:v>467.79371066749098</c:v>
                </c:pt>
                <c:pt idx="9786">
                  <c:v>467.772441054203</c:v>
                </c:pt>
                <c:pt idx="9787">
                  <c:v>467.76693164140499</c:v>
                </c:pt>
                <c:pt idx="9788">
                  <c:v>467.745007083632</c:v>
                </c:pt>
                <c:pt idx="9789">
                  <c:v>467.73351955983401</c:v>
                </c:pt>
                <c:pt idx="9790">
                  <c:v>467.71367499159402</c:v>
                </c:pt>
                <c:pt idx="9791">
                  <c:v>467.63327781536998</c:v>
                </c:pt>
                <c:pt idx="9792">
                  <c:v>467.614449451908</c:v>
                </c:pt>
                <c:pt idx="9793">
                  <c:v>467.57234923586998</c:v>
                </c:pt>
                <c:pt idx="9794">
                  <c:v>467.49253500795601</c:v>
                </c:pt>
                <c:pt idx="9795">
                  <c:v>467.42365880644599</c:v>
                </c:pt>
                <c:pt idx="9796">
                  <c:v>467.40945560214402</c:v>
                </c:pt>
                <c:pt idx="9797">
                  <c:v>467.40925534092901</c:v>
                </c:pt>
                <c:pt idx="9798">
                  <c:v>467.399936132574</c:v>
                </c:pt>
                <c:pt idx="9799">
                  <c:v>467.33658863084401</c:v>
                </c:pt>
                <c:pt idx="9800">
                  <c:v>467.30291080513302</c:v>
                </c:pt>
                <c:pt idx="9801">
                  <c:v>467.29365857509703</c:v>
                </c:pt>
                <c:pt idx="9802">
                  <c:v>467.28109205777798</c:v>
                </c:pt>
                <c:pt idx="9803">
                  <c:v>467.27056568420602</c:v>
                </c:pt>
                <c:pt idx="9804">
                  <c:v>467.18371104598799</c:v>
                </c:pt>
                <c:pt idx="9805">
                  <c:v>467.155746570129</c:v>
                </c:pt>
                <c:pt idx="9806">
                  <c:v>467.15522704173901</c:v>
                </c:pt>
                <c:pt idx="9807">
                  <c:v>467.13768011707498</c:v>
                </c:pt>
                <c:pt idx="9808">
                  <c:v>467.13250841778301</c:v>
                </c:pt>
                <c:pt idx="9809">
                  <c:v>467.13150971760001</c:v>
                </c:pt>
                <c:pt idx="9810">
                  <c:v>467.125756458306</c:v>
                </c:pt>
                <c:pt idx="9811">
                  <c:v>467.10632222901802</c:v>
                </c:pt>
                <c:pt idx="9812">
                  <c:v>467.068157236991</c:v>
                </c:pt>
                <c:pt idx="9813">
                  <c:v>467.06435415096399</c:v>
                </c:pt>
                <c:pt idx="9814">
                  <c:v>467.04909111232803</c:v>
                </c:pt>
                <c:pt idx="9815">
                  <c:v>467.02742948186602</c:v>
                </c:pt>
                <c:pt idx="9816">
                  <c:v>467.01933281247301</c:v>
                </c:pt>
                <c:pt idx="9817">
                  <c:v>467.016449364126</c:v>
                </c:pt>
                <c:pt idx="9818">
                  <c:v>467.01214340036302</c:v>
                </c:pt>
                <c:pt idx="9819">
                  <c:v>466.99115627211899</c:v>
                </c:pt>
                <c:pt idx="9820">
                  <c:v>466.99083462215901</c:v>
                </c:pt>
                <c:pt idx="9821">
                  <c:v>466.98512856079299</c:v>
                </c:pt>
                <c:pt idx="9822">
                  <c:v>466.98242613375498</c:v>
                </c:pt>
                <c:pt idx="9823">
                  <c:v>466.97625690362702</c:v>
                </c:pt>
                <c:pt idx="9824">
                  <c:v>466.96529695378302</c:v>
                </c:pt>
                <c:pt idx="9825">
                  <c:v>466.89989076508499</c:v>
                </c:pt>
                <c:pt idx="9826">
                  <c:v>466.89598204008098</c:v>
                </c:pt>
                <c:pt idx="9827">
                  <c:v>466.89019701488502</c:v>
                </c:pt>
                <c:pt idx="9828">
                  <c:v>466.87616855392201</c:v>
                </c:pt>
                <c:pt idx="9829">
                  <c:v>466.85374617736102</c:v>
                </c:pt>
                <c:pt idx="9830">
                  <c:v>466.84839336540699</c:v>
                </c:pt>
                <c:pt idx="9831">
                  <c:v>466.82094806191702</c:v>
                </c:pt>
                <c:pt idx="9832">
                  <c:v>466.74471421359902</c:v>
                </c:pt>
                <c:pt idx="9833">
                  <c:v>466.67724286907202</c:v>
                </c:pt>
                <c:pt idx="9834">
                  <c:v>466.676699664556</c:v>
                </c:pt>
                <c:pt idx="9835">
                  <c:v>466.67508737058802</c:v>
                </c:pt>
                <c:pt idx="9836">
                  <c:v>466.673947909628</c:v>
                </c:pt>
                <c:pt idx="9837">
                  <c:v>466.67358422796502</c:v>
                </c:pt>
                <c:pt idx="9838">
                  <c:v>466.67333127311298</c:v>
                </c:pt>
                <c:pt idx="9839">
                  <c:v>466.67250549162202</c:v>
                </c:pt>
                <c:pt idx="9840">
                  <c:v>466.67168024084498</c:v>
                </c:pt>
                <c:pt idx="9841">
                  <c:v>466.63478249262101</c:v>
                </c:pt>
                <c:pt idx="9842">
                  <c:v>466.57516526615098</c:v>
                </c:pt>
                <c:pt idx="9843">
                  <c:v>466.56132907575301</c:v>
                </c:pt>
                <c:pt idx="9844">
                  <c:v>466.55333859847502</c:v>
                </c:pt>
                <c:pt idx="9845">
                  <c:v>466.51048442397098</c:v>
                </c:pt>
                <c:pt idx="9846">
                  <c:v>466.48492287135599</c:v>
                </c:pt>
                <c:pt idx="9847">
                  <c:v>466.48076415407502</c:v>
                </c:pt>
                <c:pt idx="9848">
                  <c:v>466.47877013094399</c:v>
                </c:pt>
                <c:pt idx="9849">
                  <c:v>466.47357849864801</c:v>
                </c:pt>
                <c:pt idx="9850">
                  <c:v>466.47324555232001</c:v>
                </c:pt>
                <c:pt idx="9851">
                  <c:v>466.47067820679501</c:v>
                </c:pt>
                <c:pt idx="9852">
                  <c:v>466.46834242697003</c:v>
                </c:pt>
                <c:pt idx="9853">
                  <c:v>466.46597984348</c:v>
                </c:pt>
                <c:pt idx="9854">
                  <c:v>466.46571434296101</c:v>
                </c:pt>
                <c:pt idx="9855">
                  <c:v>466.46542766949301</c:v>
                </c:pt>
                <c:pt idx="9856">
                  <c:v>466.43086894810699</c:v>
                </c:pt>
                <c:pt idx="9857">
                  <c:v>466.42396724121198</c:v>
                </c:pt>
                <c:pt idx="9858">
                  <c:v>466.41709747888501</c:v>
                </c:pt>
                <c:pt idx="9859">
                  <c:v>466.38114474618902</c:v>
                </c:pt>
                <c:pt idx="9860">
                  <c:v>466.37513705440603</c:v>
                </c:pt>
                <c:pt idx="9861">
                  <c:v>466.37328557534602</c:v>
                </c:pt>
                <c:pt idx="9862">
                  <c:v>466.36625006866001</c:v>
                </c:pt>
                <c:pt idx="9863">
                  <c:v>466.35509895180297</c:v>
                </c:pt>
                <c:pt idx="9864">
                  <c:v>466.35091930649901</c:v>
                </c:pt>
                <c:pt idx="9865">
                  <c:v>466.32559010805397</c:v>
                </c:pt>
                <c:pt idx="9866">
                  <c:v>466.27733545006299</c:v>
                </c:pt>
                <c:pt idx="9867">
                  <c:v>466.26669622284402</c:v>
                </c:pt>
                <c:pt idx="9868">
                  <c:v>466.258856835676</c:v>
                </c:pt>
                <c:pt idx="9869">
                  <c:v>466.25528919494502</c:v>
                </c:pt>
                <c:pt idx="9870">
                  <c:v>466.24443329878898</c:v>
                </c:pt>
                <c:pt idx="9871">
                  <c:v>466.229015857175</c:v>
                </c:pt>
                <c:pt idx="9872">
                  <c:v>466.21830582105798</c:v>
                </c:pt>
                <c:pt idx="9873">
                  <c:v>466.20429393693502</c:v>
                </c:pt>
                <c:pt idx="9874">
                  <c:v>466.199470629546</c:v>
                </c:pt>
                <c:pt idx="9875">
                  <c:v>466.187128658733</c:v>
                </c:pt>
                <c:pt idx="9876">
                  <c:v>466.18189467232799</c:v>
                </c:pt>
                <c:pt idx="9877">
                  <c:v>466.16685406545798</c:v>
                </c:pt>
                <c:pt idx="9878">
                  <c:v>466.10618229084099</c:v>
                </c:pt>
                <c:pt idx="9879">
                  <c:v>466.076398292541</c:v>
                </c:pt>
                <c:pt idx="9880">
                  <c:v>466.034080158108</c:v>
                </c:pt>
                <c:pt idx="9881">
                  <c:v>466.02803522008298</c:v>
                </c:pt>
                <c:pt idx="9882">
                  <c:v>466.001311205099</c:v>
                </c:pt>
                <c:pt idx="9883">
                  <c:v>465.96132761303897</c:v>
                </c:pt>
                <c:pt idx="9884">
                  <c:v>465.89009114458503</c:v>
                </c:pt>
                <c:pt idx="9885">
                  <c:v>465.84601719171599</c:v>
                </c:pt>
                <c:pt idx="9886">
                  <c:v>465.84568854173602</c:v>
                </c:pt>
                <c:pt idx="9887">
                  <c:v>465.83775722136301</c:v>
                </c:pt>
                <c:pt idx="9888">
                  <c:v>465.82147133149499</c:v>
                </c:pt>
                <c:pt idx="9889">
                  <c:v>465.81897798916799</c:v>
                </c:pt>
                <c:pt idx="9890">
                  <c:v>465.80175465993898</c:v>
                </c:pt>
                <c:pt idx="9891">
                  <c:v>465.75782648271201</c:v>
                </c:pt>
                <c:pt idx="9892">
                  <c:v>465.75761351205301</c:v>
                </c:pt>
                <c:pt idx="9893">
                  <c:v>465.72566290571899</c:v>
                </c:pt>
                <c:pt idx="9894">
                  <c:v>465.71791408784497</c:v>
                </c:pt>
                <c:pt idx="9895">
                  <c:v>465.714812890524</c:v>
                </c:pt>
                <c:pt idx="9896">
                  <c:v>465.71167359264399</c:v>
                </c:pt>
                <c:pt idx="9897">
                  <c:v>465.68608692238303</c:v>
                </c:pt>
                <c:pt idx="9898">
                  <c:v>465.67891249058101</c:v>
                </c:pt>
                <c:pt idx="9899">
                  <c:v>465.67854239891301</c:v>
                </c:pt>
                <c:pt idx="9900">
                  <c:v>465.64089619987999</c:v>
                </c:pt>
                <c:pt idx="9901">
                  <c:v>465.63469080555899</c:v>
                </c:pt>
                <c:pt idx="9902">
                  <c:v>465.619935088727</c:v>
                </c:pt>
                <c:pt idx="9903">
                  <c:v>465.59243263178797</c:v>
                </c:pt>
                <c:pt idx="9904">
                  <c:v>465.58196375988098</c:v>
                </c:pt>
                <c:pt idx="9905">
                  <c:v>465.50115476233998</c:v>
                </c:pt>
                <c:pt idx="9906">
                  <c:v>465.49854327611803</c:v>
                </c:pt>
                <c:pt idx="9907">
                  <c:v>465.49266699520399</c:v>
                </c:pt>
                <c:pt idx="9908">
                  <c:v>465.47632223040199</c:v>
                </c:pt>
                <c:pt idx="9909">
                  <c:v>465.44669353301299</c:v>
                </c:pt>
                <c:pt idx="9910">
                  <c:v>465.441838799538</c:v>
                </c:pt>
                <c:pt idx="9911">
                  <c:v>465.44016890182002</c:v>
                </c:pt>
                <c:pt idx="9912">
                  <c:v>465.43546607464498</c:v>
                </c:pt>
                <c:pt idx="9913">
                  <c:v>465.40273905549202</c:v>
                </c:pt>
                <c:pt idx="9914">
                  <c:v>465.40117355618901</c:v>
                </c:pt>
                <c:pt idx="9915">
                  <c:v>465.37716129238498</c:v>
                </c:pt>
                <c:pt idx="9916">
                  <c:v>465.37616802559103</c:v>
                </c:pt>
                <c:pt idx="9917">
                  <c:v>465.29533398369801</c:v>
                </c:pt>
                <c:pt idx="9918">
                  <c:v>465.23933412020102</c:v>
                </c:pt>
                <c:pt idx="9919">
                  <c:v>465.23795455866002</c:v>
                </c:pt>
                <c:pt idx="9920">
                  <c:v>465.23735140293502</c:v>
                </c:pt>
                <c:pt idx="9921">
                  <c:v>465.23640106054398</c:v>
                </c:pt>
                <c:pt idx="9922">
                  <c:v>465.23350453425502</c:v>
                </c:pt>
                <c:pt idx="9923">
                  <c:v>465.23267365514101</c:v>
                </c:pt>
                <c:pt idx="9924">
                  <c:v>465.21623099828003</c:v>
                </c:pt>
                <c:pt idx="9925">
                  <c:v>465.20284401413198</c:v>
                </c:pt>
                <c:pt idx="9926">
                  <c:v>465.193094676481</c:v>
                </c:pt>
                <c:pt idx="9927">
                  <c:v>465.19229433469701</c:v>
                </c:pt>
                <c:pt idx="9928">
                  <c:v>465.13837797189399</c:v>
                </c:pt>
                <c:pt idx="9929">
                  <c:v>465.13003067918203</c:v>
                </c:pt>
                <c:pt idx="9930">
                  <c:v>465.12765138196499</c:v>
                </c:pt>
                <c:pt idx="9931">
                  <c:v>465.088367244643</c:v>
                </c:pt>
                <c:pt idx="9932">
                  <c:v>465.07526460621398</c:v>
                </c:pt>
                <c:pt idx="9933">
                  <c:v>465.06632948535901</c:v>
                </c:pt>
                <c:pt idx="9934">
                  <c:v>465.05971698572398</c:v>
                </c:pt>
                <c:pt idx="9935">
                  <c:v>465.04054074066801</c:v>
                </c:pt>
                <c:pt idx="9936">
                  <c:v>465.01590309529303</c:v>
                </c:pt>
                <c:pt idx="9937">
                  <c:v>465.00745044240898</c:v>
                </c:pt>
                <c:pt idx="9938">
                  <c:v>464.933221323037</c:v>
                </c:pt>
                <c:pt idx="9939">
                  <c:v>464.89047497362702</c:v>
                </c:pt>
                <c:pt idx="9940">
                  <c:v>464.86424693591999</c:v>
                </c:pt>
                <c:pt idx="9941">
                  <c:v>464.82885299113298</c:v>
                </c:pt>
                <c:pt idx="9942">
                  <c:v>464.81551011722399</c:v>
                </c:pt>
                <c:pt idx="9943">
                  <c:v>464.78852162990199</c:v>
                </c:pt>
                <c:pt idx="9944">
                  <c:v>464.768512582786</c:v>
                </c:pt>
                <c:pt idx="9945">
                  <c:v>464.76128934307297</c:v>
                </c:pt>
                <c:pt idx="9946">
                  <c:v>464.738063007893</c:v>
                </c:pt>
                <c:pt idx="9947">
                  <c:v>464.72804097166602</c:v>
                </c:pt>
                <c:pt idx="9948">
                  <c:v>464.71063772221402</c:v>
                </c:pt>
                <c:pt idx="9949">
                  <c:v>464.70870954578402</c:v>
                </c:pt>
                <c:pt idx="9950">
                  <c:v>464.70865991140403</c:v>
                </c:pt>
                <c:pt idx="9951">
                  <c:v>464.67889239631802</c:v>
                </c:pt>
                <c:pt idx="9952">
                  <c:v>464.67619128050097</c:v>
                </c:pt>
                <c:pt idx="9953">
                  <c:v>464.656530590763</c:v>
                </c:pt>
                <c:pt idx="9954">
                  <c:v>464.64793311380998</c:v>
                </c:pt>
                <c:pt idx="9955">
                  <c:v>464.63874888015999</c:v>
                </c:pt>
                <c:pt idx="9956">
                  <c:v>464.574681195273</c:v>
                </c:pt>
                <c:pt idx="9957">
                  <c:v>464.54543956396799</c:v>
                </c:pt>
                <c:pt idx="9958">
                  <c:v>464.530460045339</c:v>
                </c:pt>
                <c:pt idx="9959">
                  <c:v>464.52155570723102</c:v>
                </c:pt>
                <c:pt idx="9960">
                  <c:v>464.50157554381298</c:v>
                </c:pt>
                <c:pt idx="9961">
                  <c:v>464.49531080898703</c:v>
                </c:pt>
                <c:pt idx="9962">
                  <c:v>464.46188204472901</c:v>
                </c:pt>
                <c:pt idx="9963">
                  <c:v>464.451048457242</c:v>
                </c:pt>
                <c:pt idx="9964">
                  <c:v>464.43965266571399</c:v>
                </c:pt>
                <c:pt idx="9965">
                  <c:v>464.43668956380702</c:v>
                </c:pt>
                <c:pt idx="9966">
                  <c:v>464.42179683870103</c:v>
                </c:pt>
                <c:pt idx="9967">
                  <c:v>464.39990755704201</c:v>
                </c:pt>
                <c:pt idx="9968">
                  <c:v>464.338440160159</c:v>
                </c:pt>
                <c:pt idx="9969">
                  <c:v>464.315752759379</c:v>
                </c:pt>
                <c:pt idx="9970">
                  <c:v>464.31401880613703</c:v>
                </c:pt>
                <c:pt idx="9971">
                  <c:v>464.30254634877298</c:v>
                </c:pt>
                <c:pt idx="9972">
                  <c:v>464.28796774290203</c:v>
                </c:pt>
                <c:pt idx="9973">
                  <c:v>464.269293719899</c:v>
                </c:pt>
                <c:pt idx="9974">
                  <c:v>464.25842931811098</c:v>
                </c:pt>
                <c:pt idx="9975">
                  <c:v>464.23532620966398</c:v>
                </c:pt>
                <c:pt idx="9976">
                  <c:v>464.23245510198302</c:v>
                </c:pt>
                <c:pt idx="9977">
                  <c:v>464.22943593297498</c:v>
                </c:pt>
                <c:pt idx="9978">
                  <c:v>464.22932511903099</c:v>
                </c:pt>
                <c:pt idx="9979">
                  <c:v>464.21870794761799</c:v>
                </c:pt>
                <c:pt idx="9980">
                  <c:v>464.17052609853999</c:v>
                </c:pt>
                <c:pt idx="9981">
                  <c:v>464.165271902624</c:v>
                </c:pt>
                <c:pt idx="9982">
                  <c:v>464.15403339310097</c:v>
                </c:pt>
                <c:pt idx="9983">
                  <c:v>464.13321891171501</c:v>
                </c:pt>
                <c:pt idx="9984">
                  <c:v>464.11368508132398</c:v>
                </c:pt>
                <c:pt idx="9985">
                  <c:v>464.06342937113499</c:v>
                </c:pt>
                <c:pt idx="9986">
                  <c:v>464.05938381528898</c:v>
                </c:pt>
                <c:pt idx="9987">
                  <c:v>464.028208255425</c:v>
                </c:pt>
                <c:pt idx="9988">
                  <c:v>464.00762900511398</c:v>
                </c:pt>
                <c:pt idx="9989">
                  <c:v>464.00682956061502</c:v>
                </c:pt>
                <c:pt idx="9990">
                  <c:v>463.98597803108498</c:v>
                </c:pt>
                <c:pt idx="9991">
                  <c:v>463.97782230814801</c:v>
                </c:pt>
                <c:pt idx="9992">
                  <c:v>463.96869625120797</c:v>
                </c:pt>
                <c:pt idx="9993">
                  <c:v>463.966738779808</c:v>
                </c:pt>
                <c:pt idx="9994">
                  <c:v>463.94163376132599</c:v>
                </c:pt>
                <c:pt idx="9995">
                  <c:v>463.93997555015198</c:v>
                </c:pt>
                <c:pt idx="9996">
                  <c:v>463.91081031629</c:v>
                </c:pt>
                <c:pt idx="9997">
                  <c:v>463.91039485661997</c:v>
                </c:pt>
                <c:pt idx="9998">
                  <c:v>463.88767972704198</c:v>
                </c:pt>
                <c:pt idx="9999">
                  <c:v>463.86510932766203</c:v>
                </c:pt>
                <c:pt idx="10000">
                  <c:v>463.84119018213602</c:v>
                </c:pt>
                <c:pt idx="10001">
                  <c:v>463.83380745020702</c:v>
                </c:pt>
                <c:pt idx="10002">
                  <c:v>463.82722396496598</c:v>
                </c:pt>
                <c:pt idx="10003">
                  <c:v>463.82185625212298</c:v>
                </c:pt>
                <c:pt idx="10004">
                  <c:v>463.82059355542299</c:v>
                </c:pt>
                <c:pt idx="10005">
                  <c:v>463.76894763683498</c:v>
                </c:pt>
                <c:pt idx="10006">
                  <c:v>463.748602567577</c:v>
                </c:pt>
                <c:pt idx="10007">
                  <c:v>463.699555230562</c:v>
                </c:pt>
                <c:pt idx="10008">
                  <c:v>463.69638665984598</c:v>
                </c:pt>
                <c:pt idx="10009">
                  <c:v>463.66085082519498</c:v>
                </c:pt>
                <c:pt idx="10010">
                  <c:v>463.66084947776397</c:v>
                </c:pt>
                <c:pt idx="10011">
                  <c:v>463.65920327973998</c:v>
                </c:pt>
                <c:pt idx="10012">
                  <c:v>463.631215575331</c:v>
                </c:pt>
                <c:pt idx="10013">
                  <c:v>463.57325291708298</c:v>
                </c:pt>
                <c:pt idx="10014">
                  <c:v>463.54499178623303</c:v>
                </c:pt>
                <c:pt idx="10015">
                  <c:v>463.51253233688601</c:v>
                </c:pt>
                <c:pt idx="10016">
                  <c:v>463.431055910716</c:v>
                </c:pt>
                <c:pt idx="10017">
                  <c:v>463.43060887670498</c:v>
                </c:pt>
                <c:pt idx="10018">
                  <c:v>463.42705952279903</c:v>
                </c:pt>
                <c:pt idx="10019">
                  <c:v>463.41057311796601</c:v>
                </c:pt>
                <c:pt idx="10020">
                  <c:v>463.40059015243099</c:v>
                </c:pt>
                <c:pt idx="10021">
                  <c:v>463.39902649207698</c:v>
                </c:pt>
                <c:pt idx="10022">
                  <c:v>463.39106723797198</c:v>
                </c:pt>
                <c:pt idx="10023">
                  <c:v>463.38801512475902</c:v>
                </c:pt>
                <c:pt idx="10024">
                  <c:v>463.30309905860503</c:v>
                </c:pt>
                <c:pt idx="10025">
                  <c:v>463.28746500044599</c:v>
                </c:pt>
                <c:pt idx="10026">
                  <c:v>463.269639467015</c:v>
                </c:pt>
                <c:pt idx="10027">
                  <c:v>463.26395972365901</c:v>
                </c:pt>
                <c:pt idx="10028">
                  <c:v>463.25555298490798</c:v>
                </c:pt>
                <c:pt idx="10029">
                  <c:v>463.25368524048099</c:v>
                </c:pt>
                <c:pt idx="10030">
                  <c:v>463.22052444711602</c:v>
                </c:pt>
                <c:pt idx="10031">
                  <c:v>463.21069159957</c:v>
                </c:pt>
                <c:pt idx="10032">
                  <c:v>463.187043792591</c:v>
                </c:pt>
                <c:pt idx="10033">
                  <c:v>463.16837817165799</c:v>
                </c:pt>
                <c:pt idx="10034">
                  <c:v>463.15352010773199</c:v>
                </c:pt>
                <c:pt idx="10035">
                  <c:v>463.147753825179</c:v>
                </c:pt>
                <c:pt idx="10036">
                  <c:v>463.11750192951098</c:v>
                </c:pt>
                <c:pt idx="10037">
                  <c:v>463.11298324529798</c:v>
                </c:pt>
                <c:pt idx="10038">
                  <c:v>463.10854251273503</c:v>
                </c:pt>
                <c:pt idx="10039">
                  <c:v>463.07759651976602</c:v>
                </c:pt>
                <c:pt idx="10040">
                  <c:v>463.02457594718499</c:v>
                </c:pt>
                <c:pt idx="10041">
                  <c:v>463.01165048092798</c:v>
                </c:pt>
                <c:pt idx="10042">
                  <c:v>463.010229561247</c:v>
                </c:pt>
                <c:pt idx="10043">
                  <c:v>463.00367868677802</c:v>
                </c:pt>
                <c:pt idx="10044">
                  <c:v>462.99470713032599</c:v>
                </c:pt>
                <c:pt idx="10045">
                  <c:v>462.97118440942802</c:v>
                </c:pt>
                <c:pt idx="10046">
                  <c:v>462.955730732554</c:v>
                </c:pt>
                <c:pt idx="10047">
                  <c:v>462.95446600194401</c:v>
                </c:pt>
                <c:pt idx="10048">
                  <c:v>462.95340756424599</c:v>
                </c:pt>
                <c:pt idx="10049">
                  <c:v>462.95096462956798</c:v>
                </c:pt>
                <c:pt idx="10050">
                  <c:v>462.94697364949798</c:v>
                </c:pt>
                <c:pt idx="10051">
                  <c:v>462.94096283551198</c:v>
                </c:pt>
                <c:pt idx="10052">
                  <c:v>462.91207743978202</c:v>
                </c:pt>
                <c:pt idx="10053">
                  <c:v>462.861128455504</c:v>
                </c:pt>
                <c:pt idx="10054">
                  <c:v>462.77479228968599</c:v>
                </c:pt>
                <c:pt idx="10055">
                  <c:v>462.75337653267098</c:v>
                </c:pt>
                <c:pt idx="10056">
                  <c:v>462.74954304453701</c:v>
                </c:pt>
                <c:pt idx="10057">
                  <c:v>462.747872033227</c:v>
                </c:pt>
                <c:pt idx="10058">
                  <c:v>462.74418472003299</c:v>
                </c:pt>
                <c:pt idx="10059">
                  <c:v>462.70677490684102</c:v>
                </c:pt>
                <c:pt idx="10060">
                  <c:v>462.68462320718203</c:v>
                </c:pt>
                <c:pt idx="10061">
                  <c:v>462.68413767528602</c:v>
                </c:pt>
                <c:pt idx="10062">
                  <c:v>462.66797410023503</c:v>
                </c:pt>
                <c:pt idx="10063">
                  <c:v>462.66164027770401</c:v>
                </c:pt>
                <c:pt idx="10064">
                  <c:v>462.65831983144301</c:v>
                </c:pt>
                <c:pt idx="10065">
                  <c:v>462.63679782139502</c:v>
                </c:pt>
                <c:pt idx="10066">
                  <c:v>462.63229725872202</c:v>
                </c:pt>
                <c:pt idx="10067">
                  <c:v>462.60770107355199</c:v>
                </c:pt>
                <c:pt idx="10068">
                  <c:v>462.57433192230599</c:v>
                </c:pt>
                <c:pt idx="10069">
                  <c:v>462.55253850674001</c:v>
                </c:pt>
                <c:pt idx="10070">
                  <c:v>462.53161771604999</c:v>
                </c:pt>
                <c:pt idx="10071">
                  <c:v>462.48559159236498</c:v>
                </c:pt>
                <c:pt idx="10072">
                  <c:v>462.478095883712</c:v>
                </c:pt>
                <c:pt idx="10073">
                  <c:v>462.47001312033001</c:v>
                </c:pt>
                <c:pt idx="10074">
                  <c:v>462.44359835218302</c:v>
                </c:pt>
                <c:pt idx="10075">
                  <c:v>462.43635839315999</c:v>
                </c:pt>
                <c:pt idx="10076">
                  <c:v>462.42218381181198</c:v>
                </c:pt>
                <c:pt idx="10077">
                  <c:v>462.37720976486298</c:v>
                </c:pt>
                <c:pt idx="10078">
                  <c:v>462.370245868513</c:v>
                </c:pt>
                <c:pt idx="10079">
                  <c:v>462.36840914110098</c:v>
                </c:pt>
                <c:pt idx="10080">
                  <c:v>462.356626688387</c:v>
                </c:pt>
                <c:pt idx="10081">
                  <c:v>462.34846618208098</c:v>
                </c:pt>
                <c:pt idx="10082">
                  <c:v>462.33320455566502</c:v>
                </c:pt>
                <c:pt idx="10083">
                  <c:v>462.31868467345402</c:v>
                </c:pt>
                <c:pt idx="10084">
                  <c:v>462.29718672635698</c:v>
                </c:pt>
                <c:pt idx="10085">
                  <c:v>462.22648556263198</c:v>
                </c:pt>
                <c:pt idx="10086">
                  <c:v>462.11515741195097</c:v>
                </c:pt>
                <c:pt idx="10087">
                  <c:v>462.11039528648899</c:v>
                </c:pt>
                <c:pt idx="10088">
                  <c:v>462.06014160897399</c:v>
                </c:pt>
                <c:pt idx="10089">
                  <c:v>462.035302792403</c:v>
                </c:pt>
                <c:pt idx="10090">
                  <c:v>462.03526303664501</c:v>
                </c:pt>
                <c:pt idx="10091">
                  <c:v>461.93872473807397</c:v>
                </c:pt>
                <c:pt idx="10092">
                  <c:v>461.91627724865702</c:v>
                </c:pt>
                <c:pt idx="10093">
                  <c:v>461.84330280951502</c:v>
                </c:pt>
                <c:pt idx="10094">
                  <c:v>461.819223535525</c:v>
                </c:pt>
                <c:pt idx="10095">
                  <c:v>461.800094340226</c:v>
                </c:pt>
                <c:pt idx="10096">
                  <c:v>461.78325099865799</c:v>
                </c:pt>
                <c:pt idx="10097">
                  <c:v>461.77955338632103</c:v>
                </c:pt>
                <c:pt idx="10098">
                  <c:v>461.77726437254398</c:v>
                </c:pt>
                <c:pt idx="10099">
                  <c:v>461.751788618266</c:v>
                </c:pt>
                <c:pt idx="10100">
                  <c:v>461.72717796318602</c:v>
                </c:pt>
                <c:pt idx="10101">
                  <c:v>461.72679409192398</c:v>
                </c:pt>
                <c:pt idx="10102">
                  <c:v>461.72651211654897</c:v>
                </c:pt>
                <c:pt idx="10103">
                  <c:v>461.72612235297902</c:v>
                </c:pt>
                <c:pt idx="10104">
                  <c:v>461.72021536060902</c:v>
                </c:pt>
                <c:pt idx="10105">
                  <c:v>461.712867836729</c:v>
                </c:pt>
                <c:pt idx="10106">
                  <c:v>461.64891720697801</c:v>
                </c:pt>
                <c:pt idx="10107">
                  <c:v>461.62778070821099</c:v>
                </c:pt>
                <c:pt idx="10108">
                  <c:v>461.62130283277298</c:v>
                </c:pt>
                <c:pt idx="10109">
                  <c:v>461.61477293396302</c:v>
                </c:pt>
                <c:pt idx="10110">
                  <c:v>461.61452344128099</c:v>
                </c:pt>
                <c:pt idx="10111">
                  <c:v>461.603531057895</c:v>
                </c:pt>
                <c:pt idx="10112">
                  <c:v>461.580726601268</c:v>
                </c:pt>
                <c:pt idx="10113">
                  <c:v>461.55469972257202</c:v>
                </c:pt>
                <c:pt idx="10114">
                  <c:v>461.543896659224</c:v>
                </c:pt>
                <c:pt idx="10115">
                  <c:v>461.52038255330302</c:v>
                </c:pt>
                <c:pt idx="10116">
                  <c:v>461.52036494631898</c:v>
                </c:pt>
                <c:pt idx="10117">
                  <c:v>461.52029870106003</c:v>
                </c:pt>
                <c:pt idx="10118">
                  <c:v>461.51958614200998</c:v>
                </c:pt>
                <c:pt idx="10119">
                  <c:v>461.518155807678</c:v>
                </c:pt>
                <c:pt idx="10120">
                  <c:v>461.51565256295402</c:v>
                </c:pt>
                <c:pt idx="10121">
                  <c:v>461.39502096244001</c:v>
                </c:pt>
                <c:pt idx="10122">
                  <c:v>461.39156303119501</c:v>
                </c:pt>
                <c:pt idx="10123">
                  <c:v>461.38570482266499</c:v>
                </c:pt>
                <c:pt idx="10124">
                  <c:v>461.372844010515</c:v>
                </c:pt>
                <c:pt idx="10125">
                  <c:v>461.28769692285198</c:v>
                </c:pt>
                <c:pt idx="10126">
                  <c:v>461.28195921204201</c:v>
                </c:pt>
                <c:pt idx="10127">
                  <c:v>461.26441196218599</c:v>
                </c:pt>
                <c:pt idx="10128">
                  <c:v>461.24260906927998</c:v>
                </c:pt>
                <c:pt idx="10129">
                  <c:v>461.18630452837601</c:v>
                </c:pt>
                <c:pt idx="10130">
                  <c:v>461.17677605271803</c:v>
                </c:pt>
                <c:pt idx="10131">
                  <c:v>461.152203785707</c:v>
                </c:pt>
                <c:pt idx="10132">
                  <c:v>461.15165734099497</c:v>
                </c:pt>
                <c:pt idx="10133">
                  <c:v>461.14306505363402</c:v>
                </c:pt>
                <c:pt idx="10134">
                  <c:v>461.11853362477899</c:v>
                </c:pt>
                <c:pt idx="10135">
                  <c:v>461.115302695092</c:v>
                </c:pt>
                <c:pt idx="10136">
                  <c:v>461.103253446275</c:v>
                </c:pt>
                <c:pt idx="10137">
                  <c:v>461.09305539468198</c:v>
                </c:pt>
                <c:pt idx="10138">
                  <c:v>461.08214065003398</c:v>
                </c:pt>
                <c:pt idx="10139">
                  <c:v>461.06781141953201</c:v>
                </c:pt>
                <c:pt idx="10140">
                  <c:v>461.02583573147399</c:v>
                </c:pt>
                <c:pt idx="10141">
                  <c:v>461.01026614749497</c:v>
                </c:pt>
                <c:pt idx="10142">
                  <c:v>460.99320622500801</c:v>
                </c:pt>
                <c:pt idx="10143">
                  <c:v>460.97572493217098</c:v>
                </c:pt>
                <c:pt idx="10144">
                  <c:v>460.90708101952902</c:v>
                </c:pt>
                <c:pt idx="10145">
                  <c:v>460.87871167474401</c:v>
                </c:pt>
                <c:pt idx="10146">
                  <c:v>460.86554263843902</c:v>
                </c:pt>
                <c:pt idx="10147">
                  <c:v>460.80369852359797</c:v>
                </c:pt>
                <c:pt idx="10148">
                  <c:v>460.77947937034298</c:v>
                </c:pt>
                <c:pt idx="10149">
                  <c:v>460.77757562146701</c:v>
                </c:pt>
                <c:pt idx="10150">
                  <c:v>460.76362216750999</c:v>
                </c:pt>
                <c:pt idx="10151">
                  <c:v>460.75234860075102</c:v>
                </c:pt>
                <c:pt idx="10152">
                  <c:v>460.70278150306302</c:v>
                </c:pt>
                <c:pt idx="10153">
                  <c:v>460.69172961368599</c:v>
                </c:pt>
                <c:pt idx="10154">
                  <c:v>460.63386621643201</c:v>
                </c:pt>
                <c:pt idx="10155">
                  <c:v>460.60108265380501</c:v>
                </c:pt>
                <c:pt idx="10156">
                  <c:v>460.57852424371401</c:v>
                </c:pt>
                <c:pt idx="10157">
                  <c:v>460.56053510488402</c:v>
                </c:pt>
                <c:pt idx="10158">
                  <c:v>460.54112240446398</c:v>
                </c:pt>
                <c:pt idx="10159">
                  <c:v>460.53691625074902</c:v>
                </c:pt>
                <c:pt idx="10160">
                  <c:v>460.520962022086</c:v>
                </c:pt>
                <c:pt idx="10161">
                  <c:v>460.512541335533</c:v>
                </c:pt>
                <c:pt idx="10162">
                  <c:v>460.45584414875202</c:v>
                </c:pt>
                <c:pt idx="10163">
                  <c:v>460.42881542481899</c:v>
                </c:pt>
                <c:pt idx="10164">
                  <c:v>460.42152127004402</c:v>
                </c:pt>
                <c:pt idx="10165">
                  <c:v>460.38123281354598</c:v>
                </c:pt>
                <c:pt idx="10166">
                  <c:v>460.37880631267001</c:v>
                </c:pt>
                <c:pt idx="10167">
                  <c:v>460.37325633604098</c:v>
                </c:pt>
                <c:pt idx="10168">
                  <c:v>460.35061597323198</c:v>
                </c:pt>
                <c:pt idx="10169">
                  <c:v>460.31310397679903</c:v>
                </c:pt>
                <c:pt idx="10170">
                  <c:v>460.29816184246403</c:v>
                </c:pt>
                <c:pt idx="10171">
                  <c:v>460.29115998043602</c:v>
                </c:pt>
                <c:pt idx="10172">
                  <c:v>460.28033021709098</c:v>
                </c:pt>
                <c:pt idx="10173">
                  <c:v>460.27527672235499</c:v>
                </c:pt>
                <c:pt idx="10174">
                  <c:v>460.27271552701302</c:v>
                </c:pt>
                <c:pt idx="10175">
                  <c:v>460.23845679896999</c:v>
                </c:pt>
                <c:pt idx="10176">
                  <c:v>460.23519860227901</c:v>
                </c:pt>
                <c:pt idx="10177">
                  <c:v>460.22652500824501</c:v>
                </c:pt>
                <c:pt idx="10178">
                  <c:v>460.21610976692</c:v>
                </c:pt>
                <c:pt idx="10179">
                  <c:v>460.15719847592402</c:v>
                </c:pt>
                <c:pt idx="10180">
                  <c:v>460.15141920022899</c:v>
                </c:pt>
                <c:pt idx="10181">
                  <c:v>460.150998029947</c:v>
                </c:pt>
                <c:pt idx="10182">
                  <c:v>460.14593912955701</c:v>
                </c:pt>
                <c:pt idx="10183">
                  <c:v>460.13268545769</c:v>
                </c:pt>
                <c:pt idx="10184">
                  <c:v>460.12845132090098</c:v>
                </c:pt>
                <c:pt idx="10185">
                  <c:v>460.09706298269799</c:v>
                </c:pt>
                <c:pt idx="10186">
                  <c:v>460.07139956863301</c:v>
                </c:pt>
                <c:pt idx="10187">
                  <c:v>460.02215439320798</c:v>
                </c:pt>
                <c:pt idx="10188">
                  <c:v>460.01723104053599</c:v>
                </c:pt>
                <c:pt idx="10189">
                  <c:v>460.00538681327902</c:v>
                </c:pt>
                <c:pt idx="10190">
                  <c:v>460.00079854624403</c:v>
                </c:pt>
                <c:pt idx="10191">
                  <c:v>459.91749975699003</c:v>
                </c:pt>
                <c:pt idx="10192">
                  <c:v>459.89266764037001</c:v>
                </c:pt>
                <c:pt idx="10193">
                  <c:v>459.87253148851102</c:v>
                </c:pt>
                <c:pt idx="10194">
                  <c:v>459.87249432216902</c:v>
                </c:pt>
                <c:pt idx="10195">
                  <c:v>459.87179844466999</c:v>
                </c:pt>
                <c:pt idx="10196">
                  <c:v>459.870448452598</c:v>
                </c:pt>
                <c:pt idx="10197">
                  <c:v>459.85630436010302</c:v>
                </c:pt>
                <c:pt idx="10198">
                  <c:v>459.81131309745399</c:v>
                </c:pt>
                <c:pt idx="10199">
                  <c:v>459.80988531915102</c:v>
                </c:pt>
                <c:pt idx="10200">
                  <c:v>459.80157547910198</c:v>
                </c:pt>
                <c:pt idx="10201">
                  <c:v>459.67046149932202</c:v>
                </c:pt>
                <c:pt idx="10202">
                  <c:v>459.66350243677601</c:v>
                </c:pt>
                <c:pt idx="10203">
                  <c:v>459.663050980744</c:v>
                </c:pt>
                <c:pt idx="10204">
                  <c:v>459.64984929562002</c:v>
                </c:pt>
                <c:pt idx="10205">
                  <c:v>459.64696687432598</c:v>
                </c:pt>
                <c:pt idx="10206">
                  <c:v>459.62830491256898</c:v>
                </c:pt>
                <c:pt idx="10207">
                  <c:v>459.59548788075102</c:v>
                </c:pt>
                <c:pt idx="10208">
                  <c:v>459.58066775270299</c:v>
                </c:pt>
                <c:pt idx="10209">
                  <c:v>459.56168695333099</c:v>
                </c:pt>
                <c:pt idx="10210">
                  <c:v>459.50558872595099</c:v>
                </c:pt>
                <c:pt idx="10211">
                  <c:v>459.49877882939899</c:v>
                </c:pt>
                <c:pt idx="10212">
                  <c:v>459.47109389272998</c:v>
                </c:pt>
                <c:pt idx="10213">
                  <c:v>459.45863467987903</c:v>
                </c:pt>
                <c:pt idx="10214">
                  <c:v>459.45599220242502</c:v>
                </c:pt>
                <c:pt idx="10215">
                  <c:v>459.43843167019998</c:v>
                </c:pt>
                <c:pt idx="10216">
                  <c:v>459.43668018031798</c:v>
                </c:pt>
                <c:pt idx="10217">
                  <c:v>459.39357054698098</c:v>
                </c:pt>
                <c:pt idx="10218">
                  <c:v>459.36504155676602</c:v>
                </c:pt>
                <c:pt idx="10219">
                  <c:v>459.30763853329802</c:v>
                </c:pt>
                <c:pt idx="10220">
                  <c:v>459.26931356229699</c:v>
                </c:pt>
                <c:pt idx="10221">
                  <c:v>459.19841212393698</c:v>
                </c:pt>
                <c:pt idx="10222">
                  <c:v>459.19458529398298</c:v>
                </c:pt>
                <c:pt idx="10223">
                  <c:v>459.18634224180897</c:v>
                </c:pt>
                <c:pt idx="10224">
                  <c:v>459.15344737835198</c:v>
                </c:pt>
                <c:pt idx="10225">
                  <c:v>459.15140137309902</c:v>
                </c:pt>
                <c:pt idx="10226">
                  <c:v>459.14554053780199</c:v>
                </c:pt>
                <c:pt idx="10227">
                  <c:v>459.14554053780199</c:v>
                </c:pt>
                <c:pt idx="10228">
                  <c:v>459.142527874731</c:v>
                </c:pt>
                <c:pt idx="10229">
                  <c:v>459.10631732541702</c:v>
                </c:pt>
                <c:pt idx="10230">
                  <c:v>459.10630572256798</c:v>
                </c:pt>
                <c:pt idx="10231">
                  <c:v>459.02565536681999</c:v>
                </c:pt>
                <c:pt idx="10232">
                  <c:v>458.97709761233398</c:v>
                </c:pt>
                <c:pt idx="10233">
                  <c:v>458.971722464918</c:v>
                </c:pt>
                <c:pt idx="10234">
                  <c:v>458.93601081234601</c:v>
                </c:pt>
                <c:pt idx="10235">
                  <c:v>458.88743021892901</c:v>
                </c:pt>
                <c:pt idx="10236">
                  <c:v>458.87887785250302</c:v>
                </c:pt>
                <c:pt idx="10237">
                  <c:v>458.864743457982</c:v>
                </c:pt>
                <c:pt idx="10238">
                  <c:v>458.836131931897</c:v>
                </c:pt>
                <c:pt idx="10239">
                  <c:v>458.81838595181898</c:v>
                </c:pt>
                <c:pt idx="10240">
                  <c:v>458.80362003996203</c:v>
                </c:pt>
                <c:pt idx="10241">
                  <c:v>458.80346108404501</c:v>
                </c:pt>
                <c:pt idx="10242">
                  <c:v>458.79072088750701</c:v>
                </c:pt>
                <c:pt idx="10243">
                  <c:v>458.77870341959601</c:v>
                </c:pt>
                <c:pt idx="10244">
                  <c:v>458.77745711649197</c:v>
                </c:pt>
                <c:pt idx="10245">
                  <c:v>458.71313855658701</c:v>
                </c:pt>
                <c:pt idx="10246">
                  <c:v>458.69345722972798</c:v>
                </c:pt>
                <c:pt idx="10247">
                  <c:v>458.68749599539098</c:v>
                </c:pt>
                <c:pt idx="10248">
                  <c:v>458.67822625921298</c:v>
                </c:pt>
                <c:pt idx="10249">
                  <c:v>458.65132261762398</c:v>
                </c:pt>
                <c:pt idx="10250">
                  <c:v>458.64020398227098</c:v>
                </c:pt>
                <c:pt idx="10251">
                  <c:v>458.63314561521202</c:v>
                </c:pt>
                <c:pt idx="10252">
                  <c:v>458.61694648212801</c:v>
                </c:pt>
                <c:pt idx="10253">
                  <c:v>458.61313675072398</c:v>
                </c:pt>
                <c:pt idx="10254">
                  <c:v>458.59402947527002</c:v>
                </c:pt>
                <c:pt idx="10255">
                  <c:v>458.59192882488497</c:v>
                </c:pt>
                <c:pt idx="10256">
                  <c:v>458.590098755204</c:v>
                </c:pt>
                <c:pt idx="10257">
                  <c:v>458.58849540475398</c:v>
                </c:pt>
                <c:pt idx="10258">
                  <c:v>458.57253449519999</c:v>
                </c:pt>
                <c:pt idx="10259">
                  <c:v>458.52794512770902</c:v>
                </c:pt>
                <c:pt idx="10260">
                  <c:v>458.51032074787503</c:v>
                </c:pt>
                <c:pt idx="10261">
                  <c:v>458.504812907504</c:v>
                </c:pt>
                <c:pt idx="10262">
                  <c:v>458.48267116490501</c:v>
                </c:pt>
                <c:pt idx="10263">
                  <c:v>458.46276663886903</c:v>
                </c:pt>
                <c:pt idx="10264">
                  <c:v>458.45372922979101</c:v>
                </c:pt>
                <c:pt idx="10265">
                  <c:v>458.43947867634398</c:v>
                </c:pt>
                <c:pt idx="10266">
                  <c:v>458.42473343805398</c:v>
                </c:pt>
                <c:pt idx="10267">
                  <c:v>458.41627842018897</c:v>
                </c:pt>
                <c:pt idx="10268">
                  <c:v>458.41538005685101</c:v>
                </c:pt>
                <c:pt idx="10269">
                  <c:v>458.41221479407</c:v>
                </c:pt>
                <c:pt idx="10270">
                  <c:v>458.40331439744699</c:v>
                </c:pt>
                <c:pt idx="10271">
                  <c:v>458.352836052366</c:v>
                </c:pt>
                <c:pt idx="10272">
                  <c:v>458.34950386132903</c:v>
                </c:pt>
                <c:pt idx="10273">
                  <c:v>458.34872010858498</c:v>
                </c:pt>
                <c:pt idx="10274">
                  <c:v>458.34791674439703</c:v>
                </c:pt>
                <c:pt idx="10275">
                  <c:v>458.343867494336</c:v>
                </c:pt>
                <c:pt idx="10276">
                  <c:v>458.33051002419597</c:v>
                </c:pt>
                <c:pt idx="10277">
                  <c:v>458.31340996774702</c:v>
                </c:pt>
                <c:pt idx="10278">
                  <c:v>458.30086439279103</c:v>
                </c:pt>
                <c:pt idx="10279">
                  <c:v>458.28588747321197</c:v>
                </c:pt>
                <c:pt idx="10280">
                  <c:v>458.28520082024602</c:v>
                </c:pt>
                <c:pt idx="10281">
                  <c:v>458.27624190152301</c:v>
                </c:pt>
                <c:pt idx="10282">
                  <c:v>458.238152717768</c:v>
                </c:pt>
                <c:pt idx="10283">
                  <c:v>458.23401775648</c:v>
                </c:pt>
                <c:pt idx="10284">
                  <c:v>458.21352528327799</c:v>
                </c:pt>
                <c:pt idx="10285">
                  <c:v>458.213377121402</c:v>
                </c:pt>
                <c:pt idx="10286">
                  <c:v>458.18480419855899</c:v>
                </c:pt>
                <c:pt idx="10287">
                  <c:v>458.12478420584199</c:v>
                </c:pt>
                <c:pt idx="10288">
                  <c:v>458.12333064905499</c:v>
                </c:pt>
                <c:pt idx="10289">
                  <c:v>458.11878273981898</c:v>
                </c:pt>
                <c:pt idx="10290">
                  <c:v>458.11337086494001</c:v>
                </c:pt>
                <c:pt idx="10291">
                  <c:v>458.11286172139398</c:v>
                </c:pt>
                <c:pt idx="10292">
                  <c:v>458.106458963043</c:v>
                </c:pt>
                <c:pt idx="10293">
                  <c:v>458.10567129217702</c:v>
                </c:pt>
                <c:pt idx="10294">
                  <c:v>458.09510557654198</c:v>
                </c:pt>
                <c:pt idx="10295">
                  <c:v>458.09468018233002</c:v>
                </c:pt>
                <c:pt idx="10296">
                  <c:v>458.09081338538101</c:v>
                </c:pt>
                <c:pt idx="10297">
                  <c:v>458.08650278635901</c:v>
                </c:pt>
                <c:pt idx="10298">
                  <c:v>458.05163432540701</c:v>
                </c:pt>
                <c:pt idx="10299">
                  <c:v>458.04150812882699</c:v>
                </c:pt>
                <c:pt idx="10300">
                  <c:v>458.01060442909102</c:v>
                </c:pt>
                <c:pt idx="10301">
                  <c:v>458.01040003765303</c:v>
                </c:pt>
                <c:pt idx="10302">
                  <c:v>457.98882820394601</c:v>
                </c:pt>
                <c:pt idx="10303">
                  <c:v>457.988510222743</c:v>
                </c:pt>
                <c:pt idx="10304">
                  <c:v>457.98006404930499</c:v>
                </c:pt>
                <c:pt idx="10305">
                  <c:v>457.96909411592901</c:v>
                </c:pt>
                <c:pt idx="10306">
                  <c:v>457.96836891232903</c:v>
                </c:pt>
                <c:pt idx="10307">
                  <c:v>457.96508910360097</c:v>
                </c:pt>
                <c:pt idx="10308">
                  <c:v>457.92815297657398</c:v>
                </c:pt>
                <c:pt idx="10309">
                  <c:v>457.92073984994602</c:v>
                </c:pt>
                <c:pt idx="10310">
                  <c:v>457.88490720010299</c:v>
                </c:pt>
                <c:pt idx="10311">
                  <c:v>457.88430021950802</c:v>
                </c:pt>
                <c:pt idx="10312">
                  <c:v>457.88343285675597</c:v>
                </c:pt>
                <c:pt idx="10313">
                  <c:v>457.880016142339</c:v>
                </c:pt>
                <c:pt idx="10314">
                  <c:v>457.87423895454702</c:v>
                </c:pt>
                <c:pt idx="10315">
                  <c:v>457.82319624840602</c:v>
                </c:pt>
                <c:pt idx="10316">
                  <c:v>457.812857144492</c:v>
                </c:pt>
                <c:pt idx="10317">
                  <c:v>457.807634880666</c:v>
                </c:pt>
                <c:pt idx="10318">
                  <c:v>457.79198870966098</c:v>
                </c:pt>
                <c:pt idx="10319">
                  <c:v>457.778932859831</c:v>
                </c:pt>
                <c:pt idx="10320">
                  <c:v>457.76424083723202</c:v>
                </c:pt>
                <c:pt idx="10321">
                  <c:v>457.76412853629699</c:v>
                </c:pt>
                <c:pt idx="10322">
                  <c:v>457.764026444455</c:v>
                </c:pt>
                <c:pt idx="10323">
                  <c:v>457.76239929710601</c:v>
                </c:pt>
                <c:pt idx="10324">
                  <c:v>457.73975324038003</c:v>
                </c:pt>
                <c:pt idx="10325">
                  <c:v>457.72753490756099</c:v>
                </c:pt>
                <c:pt idx="10326">
                  <c:v>457.72108312406698</c:v>
                </c:pt>
                <c:pt idx="10327">
                  <c:v>457.71769445373798</c:v>
                </c:pt>
                <c:pt idx="10328">
                  <c:v>457.70523534926201</c:v>
                </c:pt>
                <c:pt idx="10329">
                  <c:v>457.62828629283302</c:v>
                </c:pt>
                <c:pt idx="10330">
                  <c:v>457.604757620893</c:v>
                </c:pt>
                <c:pt idx="10331">
                  <c:v>457.60322059192703</c:v>
                </c:pt>
                <c:pt idx="10332">
                  <c:v>457.60063299417902</c:v>
                </c:pt>
                <c:pt idx="10333">
                  <c:v>457.57271234892801</c:v>
                </c:pt>
                <c:pt idx="10334">
                  <c:v>457.56815067396002</c:v>
                </c:pt>
                <c:pt idx="10335">
                  <c:v>457.54606076343799</c:v>
                </c:pt>
                <c:pt idx="10336">
                  <c:v>457.53756306599598</c:v>
                </c:pt>
                <c:pt idx="10337">
                  <c:v>457.52126322715202</c:v>
                </c:pt>
                <c:pt idx="10338">
                  <c:v>457.41849465836498</c:v>
                </c:pt>
                <c:pt idx="10339">
                  <c:v>457.412904736722</c:v>
                </c:pt>
                <c:pt idx="10340">
                  <c:v>457.39876348021801</c:v>
                </c:pt>
                <c:pt idx="10341">
                  <c:v>457.36941990357701</c:v>
                </c:pt>
                <c:pt idx="10342">
                  <c:v>457.35369039801901</c:v>
                </c:pt>
                <c:pt idx="10343">
                  <c:v>457.34407222256198</c:v>
                </c:pt>
                <c:pt idx="10344">
                  <c:v>457.34379843830402</c:v>
                </c:pt>
                <c:pt idx="10345">
                  <c:v>457.29571889946999</c:v>
                </c:pt>
                <c:pt idx="10346">
                  <c:v>457.27625364115801</c:v>
                </c:pt>
                <c:pt idx="10347">
                  <c:v>457.21646567050198</c:v>
                </c:pt>
                <c:pt idx="10348">
                  <c:v>457.15854241758598</c:v>
                </c:pt>
                <c:pt idx="10349">
                  <c:v>457.15113191708798</c:v>
                </c:pt>
                <c:pt idx="10350">
                  <c:v>457.14884121626301</c:v>
                </c:pt>
                <c:pt idx="10351">
                  <c:v>457.14672176190601</c:v>
                </c:pt>
                <c:pt idx="10352">
                  <c:v>457.14005709126297</c:v>
                </c:pt>
                <c:pt idx="10353">
                  <c:v>457.12929022513799</c:v>
                </c:pt>
                <c:pt idx="10354">
                  <c:v>457.05841575735798</c:v>
                </c:pt>
                <c:pt idx="10355">
                  <c:v>457.05040880967999</c:v>
                </c:pt>
                <c:pt idx="10356">
                  <c:v>457.03202526976997</c:v>
                </c:pt>
                <c:pt idx="10357">
                  <c:v>457.02524602154301</c:v>
                </c:pt>
                <c:pt idx="10358">
                  <c:v>457.00631129344299</c:v>
                </c:pt>
                <c:pt idx="10359">
                  <c:v>456.966300797918</c:v>
                </c:pt>
                <c:pt idx="10360">
                  <c:v>456.95711431800999</c:v>
                </c:pt>
                <c:pt idx="10361">
                  <c:v>456.90372297287502</c:v>
                </c:pt>
                <c:pt idx="10362">
                  <c:v>456.82713540141998</c:v>
                </c:pt>
                <c:pt idx="10363">
                  <c:v>456.75198387506998</c:v>
                </c:pt>
                <c:pt idx="10364">
                  <c:v>456.695442158464</c:v>
                </c:pt>
                <c:pt idx="10365">
                  <c:v>456.67711944281302</c:v>
                </c:pt>
                <c:pt idx="10366">
                  <c:v>456.66172215434801</c:v>
                </c:pt>
                <c:pt idx="10367">
                  <c:v>456.64669625502802</c:v>
                </c:pt>
                <c:pt idx="10368">
                  <c:v>456.639698892605</c:v>
                </c:pt>
                <c:pt idx="10369">
                  <c:v>456.62842706526101</c:v>
                </c:pt>
                <c:pt idx="10370">
                  <c:v>456.61004934516097</c:v>
                </c:pt>
                <c:pt idx="10371">
                  <c:v>456.52416780313598</c:v>
                </c:pt>
                <c:pt idx="10372">
                  <c:v>456.48461282697298</c:v>
                </c:pt>
                <c:pt idx="10373">
                  <c:v>456.47123323912501</c:v>
                </c:pt>
                <c:pt idx="10374">
                  <c:v>456.470492045963</c:v>
                </c:pt>
                <c:pt idx="10375">
                  <c:v>456.45013245265801</c:v>
                </c:pt>
                <c:pt idx="10376">
                  <c:v>456.44464953682501</c:v>
                </c:pt>
                <c:pt idx="10377">
                  <c:v>456.44043303036102</c:v>
                </c:pt>
                <c:pt idx="10378">
                  <c:v>456.43275208192898</c:v>
                </c:pt>
                <c:pt idx="10379">
                  <c:v>456.43228021786899</c:v>
                </c:pt>
                <c:pt idx="10380">
                  <c:v>456.43090501200902</c:v>
                </c:pt>
                <c:pt idx="10381">
                  <c:v>456.41940388224299</c:v>
                </c:pt>
                <c:pt idx="10382">
                  <c:v>456.41803461935598</c:v>
                </c:pt>
                <c:pt idx="10383">
                  <c:v>456.41769775914503</c:v>
                </c:pt>
                <c:pt idx="10384">
                  <c:v>456.415951274809</c:v>
                </c:pt>
                <c:pt idx="10385">
                  <c:v>456.41049123697701</c:v>
                </c:pt>
                <c:pt idx="10386">
                  <c:v>456.38170090737702</c:v>
                </c:pt>
                <c:pt idx="10387">
                  <c:v>456.367849945942</c:v>
                </c:pt>
                <c:pt idx="10388">
                  <c:v>456.35535949989099</c:v>
                </c:pt>
                <c:pt idx="10389">
                  <c:v>456.26729046686501</c:v>
                </c:pt>
                <c:pt idx="10390">
                  <c:v>456.23941365669498</c:v>
                </c:pt>
                <c:pt idx="10391">
                  <c:v>456.23884737727099</c:v>
                </c:pt>
                <c:pt idx="10392">
                  <c:v>456.23667981655302</c:v>
                </c:pt>
                <c:pt idx="10393">
                  <c:v>456.22345138857401</c:v>
                </c:pt>
                <c:pt idx="10394">
                  <c:v>456.21078851320402</c:v>
                </c:pt>
                <c:pt idx="10395">
                  <c:v>456.210395283308</c:v>
                </c:pt>
                <c:pt idx="10396">
                  <c:v>456.18125812395903</c:v>
                </c:pt>
                <c:pt idx="10397">
                  <c:v>456.17424412536502</c:v>
                </c:pt>
                <c:pt idx="10398">
                  <c:v>456.16070283491899</c:v>
                </c:pt>
                <c:pt idx="10399">
                  <c:v>456.05176223624301</c:v>
                </c:pt>
                <c:pt idx="10400">
                  <c:v>456.05163293419599</c:v>
                </c:pt>
                <c:pt idx="10401">
                  <c:v>456.04934065812802</c:v>
                </c:pt>
                <c:pt idx="10402">
                  <c:v>456.01227955383803</c:v>
                </c:pt>
                <c:pt idx="10403">
                  <c:v>455.98325320119602</c:v>
                </c:pt>
                <c:pt idx="10404">
                  <c:v>455.94901514867098</c:v>
                </c:pt>
                <c:pt idx="10405">
                  <c:v>455.94196186651902</c:v>
                </c:pt>
                <c:pt idx="10406">
                  <c:v>455.91671089236701</c:v>
                </c:pt>
                <c:pt idx="10407">
                  <c:v>455.91426803621698</c:v>
                </c:pt>
                <c:pt idx="10408">
                  <c:v>455.91255249756603</c:v>
                </c:pt>
                <c:pt idx="10409">
                  <c:v>455.91220732307403</c:v>
                </c:pt>
                <c:pt idx="10410">
                  <c:v>455.91154768509199</c:v>
                </c:pt>
                <c:pt idx="10411">
                  <c:v>455.91022134309202</c:v>
                </c:pt>
                <c:pt idx="10412">
                  <c:v>455.90983275494699</c:v>
                </c:pt>
                <c:pt idx="10413">
                  <c:v>455.90001389534802</c:v>
                </c:pt>
                <c:pt idx="10414">
                  <c:v>455.887877209679</c:v>
                </c:pt>
                <c:pt idx="10415">
                  <c:v>455.86176264808</c:v>
                </c:pt>
                <c:pt idx="10416">
                  <c:v>455.84094166820603</c:v>
                </c:pt>
                <c:pt idx="10417">
                  <c:v>455.815715333539</c:v>
                </c:pt>
                <c:pt idx="10418">
                  <c:v>455.78369162849702</c:v>
                </c:pt>
                <c:pt idx="10419">
                  <c:v>455.70684600992598</c:v>
                </c:pt>
                <c:pt idx="10420">
                  <c:v>455.70579213987099</c:v>
                </c:pt>
                <c:pt idx="10421">
                  <c:v>455.70554917713099</c:v>
                </c:pt>
                <c:pt idx="10422">
                  <c:v>455.70454153741298</c:v>
                </c:pt>
                <c:pt idx="10423">
                  <c:v>455.70402087132999</c:v>
                </c:pt>
                <c:pt idx="10424">
                  <c:v>455.703747086406</c:v>
                </c:pt>
                <c:pt idx="10425">
                  <c:v>455.701974909765</c:v>
                </c:pt>
                <c:pt idx="10426">
                  <c:v>455.701160577049</c:v>
                </c:pt>
                <c:pt idx="10427">
                  <c:v>455.69982929524502</c:v>
                </c:pt>
                <c:pt idx="10428">
                  <c:v>455.68506418885801</c:v>
                </c:pt>
                <c:pt idx="10429">
                  <c:v>455.68253556739899</c:v>
                </c:pt>
                <c:pt idx="10430">
                  <c:v>455.67942298980302</c:v>
                </c:pt>
                <c:pt idx="10431">
                  <c:v>455.65064582763</c:v>
                </c:pt>
                <c:pt idx="10432">
                  <c:v>455.63857139662503</c:v>
                </c:pt>
                <c:pt idx="10433">
                  <c:v>455.615348692103</c:v>
                </c:pt>
                <c:pt idx="10434">
                  <c:v>455.57392821229797</c:v>
                </c:pt>
                <c:pt idx="10435">
                  <c:v>455.56668253923698</c:v>
                </c:pt>
                <c:pt idx="10436">
                  <c:v>455.54266003488698</c:v>
                </c:pt>
                <c:pt idx="10437">
                  <c:v>455.54250012024897</c:v>
                </c:pt>
                <c:pt idx="10438">
                  <c:v>455.53832718586301</c:v>
                </c:pt>
                <c:pt idx="10439">
                  <c:v>455.51981499933203</c:v>
                </c:pt>
                <c:pt idx="10440">
                  <c:v>455.48269388039898</c:v>
                </c:pt>
                <c:pt idx="10441">
                  <c:v>455.47624138975402</c:v>
                </c:pt>
                <c:pt idx="10442">
                  <c:v>455.43825181234098</c:v>
                </c:pt>
                <c:pt idx="10443">
                  <c:v>455.41591213356099</c:v>
                </c:pt>
                <c:pt idx="10444">
                  <c:v>455.35807715478899</c:v>
                </c:pt>
                <c:pt idx="10445">
                  <c:v>455.35348161028702</c:v>
                </c:pt>
                <c:pt idx="10446">
                  <c:v>455.32494688730299</c:v>
                </c:pt>
                <c:pt idx="10447">
                  <c:v>455.32264462438098</c:v>
                </c:pt>
                <c:pt idx="10448">
                  <c:v>455.32264250128901</c:v>
                </c:pt>
                <c:pt idx="10449">
                  <c:v>455.32098380445098</c:v>
                </c:pt>
                <c:pt idx="10450">
                  <c:v>455.317800522271</c:v>
                </c:pt>
                <c:pt idx="10451">
                  <c:v>455.29535072308499</c:v>
                </c:pt>
                <c:pt idx="10452">
                  <c:v>455.24870079118801</c:v>
                </c:pt>
                <c:pt idx="10453">
                  <c:v>455.24224254005202</c:v>
                </c:pt>
                <c:pt idx="10454">
                  <c:v>455.22396494026901</c:v>
                </c:pt>
                <c:pt idx="10455">
                  <c:v>455.21233210802501</c:v>
                </c:pt>
                <c:pt idx="10456">
                  <c:v>455.20907424638898</c:v>
                </c:pt>
                <c:pt idx="10457">
                  <c:v>455.19655832783201</c:v>
                </c:pt>
                <c:pt idx="10458">
                  <c:v>455.19485512026898</c:v>
                </c:pt>
                <c:pt idx="10459">
                  <c:v>455.17794615384202</c:v>
                </c:pt>
                <c:pt idx="10460">
                  <c:v>455.13782689318799</c:v>
                </c:pt>
                <c:pt idx="10461">
                  <c:v>455.127358549441</c:v>
                </c:pt>
                <c:pt idx="10462">
                  <c:v>455.11776378281297</c:v>
                </c:pt>
                <c:pt idx="10463">
                  <c:v>455.11262025192502</c:v>
                </c:pt>
                <c:pt idx="10464">
                  <c:v>455.06983430973298</c:v>
                </c:pt>
                <c:pt idx="10465">
                  <c:v>455.050743230573</c:v>
                </c:pt>
                <c:pt idx="10466">
                  <c:v>455.04975473667503</c:v>
                </c:pt>
                <c:pt idx="10467">
                  <c:v>455.039732895349</c:v>
                </c:pt>
                <c:pt idx="10468">
                  <c:v>455.03159820455397</c:v>
                </c:pt>
                <c:pt idx="10469">
                  <c:v>455.02847909805598</c:v>
                </c:pt>
                <c:pt idx="10470">
                  <c:v>454.99166693527599</c:v>
                </c:pt>
                <c:pt idx="10471">
                  <c:v>454.95564561131903</c:v>
                </c:pt>
                <c:pt idx="10472">
                  <c:v>454.949727263689</c:v>
                </c:pt>
                <c:pt idx="10473">
                  <c:v>454.93846805390899</c:v>
                </c:pt>
                <c:pt idx="10474">
                  <c:v>454.84340963835899</c:v>
                </c:pt>
                <c:pt idx="10475">
                  <c:v>454.84095796984298</c:v>
                </c:pt>
                <c:pt idx="10476">
                  <c:v>454.81734619789597</c:v>
                </c:pt>
                <c:pt idx="10477">
                  <c:v>454.787052929526</c:v>
                </c:pt>
                <c:pt idx="10478">
                  <c:v>454.73836805011899</c:v>
                </c:pt>
                <c:pt idx="10479">
                  <c:v>454.71786270827403</c:v>
                </c:pt>
                <c:pt idx="10480">
                  <c:v>454.71661365502302</c:v>
                </c:pt>
                <c:pt idx="10481">
                  <c:v>454.70824661837401</c:v>
                </c:pt>
                <c:pt idx="10482">
                  <c:v>454.70430106073002</c:v>
                </c:pt>
                <c:pt idx="10483">
                  <c:v>454.700881375959</c:v>
                </c:pt>
                <c:pt idx="10484">
                  <c:v>454.69886472234401</c:v>
                </c:pt>
                <c:pt idx="10485">
                  <c:v>454.69391581283702</c:v>
                </c:pt>
                <c:pt idx="10486">
                  <c:v>454.66778216211299</c:v>
                </c:pt>
                <c:pt idx="10487">
                  <c:v>454.64207776518498</c:v>
                </c:pt>
                <c:pt idx="10488">
                  <c:v>454.60010976036301</c:v>
                </c:pt>
                <c:pt idx="10489">
                  <c:v>454.51152116274602</c:v>
                </c:pt>
                <c:pt idx="10490">
                  <c:v>454.50865925277901</c:v>
                </c:pt>
                <c:pt idx="10491">
                  <c:v>454.50195510025799</c:v>
                </c:pt>
                <c:pt idx="10492">
                  <c:v>454.475053948658</c:v>
                </c:pt>
                <c:pt idx="10493">
                  <c:v>454.43808519633501</c:v>
                </c:pt>
                <c:pt idx="10494">
                  <c:v>454.40910763570599</c:v>
                </c:pt>
                <c:pt idx="10495">
                  <c:v>454.37640685310203</c:v>
                </c:pt>
                <c:pt idx="10496">
                  <c:v>454.35790572135699</c:v>
                </c:pt>
                <c:pt idx="10497">
                  <c:v>454.30570249943798</c:v>
                </c:pt>
                <c:pt idx="10498">
                  <c:v>454.27324730486401</c:v>
                </c:pt>
                <c:pt idx="10499">
                  <c:v>454.266545545003</c:v>
                </c:pt>
                <c:pt idx="10500">
                  <c:v>454.23630518955503</c:v>
                </c:pt>
                <c:pt idx="10501">
                  <c:v>454.23426274712199</c:v>
                </c:pt>
                <c:pt idx="10502">
                  <c:v>454.22389150249199</c:v>
                </c:pt>
                <c:pt idx="10503">
                  <c:v>454.17762125598898</c:v>
                </c:pt>
                <c:pt idx="10504">
                  <c:v>454.17192530033799</c:v>
                </c:pt>
                <c:pt idx="10505">
                  <c:v>454.11182347732398</c:v>
                </c:pt>
                <c:pt idx="10506">
                  <c:v>454.08458843406902</c:v>
                </c:pt>
                <c:pt idx="10507">
                  <c:v>454.05589891466201</c:v>
                </c:pt>
                <c:pt idx="10508">
                  <c:v>454.044957738177</c:v>
                </c:pt>
                <c:pt idx="10509">
                  <c:v>454.02466047401498</c:v>
                </c:pt>
                <c:pt idx="10510">
                  <c:v>454.01250839544599</c:v>
                </c:pt>
                <c:pt idx="10511">
                  <c:v>454.00170030565602</c:v>
                </c:pt>
                <c:pt idx="10512">
                  <c:v>453.98289189710499</c:v>
                </c:pt>
                <c:pt idx="10513">
                  <c:v>453.97937489532598</c:v>
                </c:pt>
                <c:pt idx="10514">
                  <c:v>453.97813534500398</c:v>
                </c:pt>
                <c:pt idx="10515">
                  <c:v>453.97729660618597</c:v>
                </c:pt>
                <c:pt idx="10516">
                  <c:v>453.94729672825798</c:v>
                </c:pt>
                <c:pt idx="10517">
                  <c:v>453.90042285659803</c:v>
                </c:pt>
                <c:pt idx="10518">
                  <c:v>453.891221622449</c:v>
                </c:pt>
                <c:pt idx="10519">
                  <c:v>453.834708912</c:v>
                </c:pt>
                <c:pt idx="10520">
                  <c:v>453.82838518353202</c:v>
                </c:pt>
                <c:pt idx="10521">
                  <c:v>453.82241020965301</c:v>
                </c:pt>
                <c:pt idx="10522">
                  <c:v>453.79491800599698</c:v>
                </c:pt>
                <c:pt idx="10523">
                  <c:v>453.77678633079398</c:v>
                </c:pt>
                <c:pt idx="10524">
                  <c:v>453.76052203776499</c:v>
                </c:pt>
                <c:pt idx="10525">
                  <c:v>453.76015305464</c:v>
                </c:pt>
                <c:pt idx="10526">
                  <c:v>453.74913494731197</c:v>
                </c:pt>
                <c:pt idx="10527">
                  <c:v>453.706598013259</c:v>
                </c:pt>
                <c:pt idx="10528">
                  <c:v>453.705256207947</c:v>
                </c:pt>
                <c:pt idx="10529">
                  <c:v>453.703712277318</c:v>
                </c:pt>
                <c:pt idx="10530">
                  <c:v>453.69876258302997</c:v>
                </c:pt>
                <c:pt idx="10531">
                  <c:v>453.69081696454202</c:v>
                </c:pt>
                <c:pt idx="10532">
                  <c:v>453.683660964014</c:v>
                </c:pt>
                <c:pt idx="10533">
                  <c:v>453.65928424649701</c:v>
                </c:pt>
                <c:pt idx="10534">
                  <c:v>453.65861792052903</c:v>
                </c:pt>
                <c:pt idx="10535">
                  <c:v>453.655630412287</c:v>
                </c:pt>
                <c:pt idx="10536">
                  <c:v>453.65001054108802</c:v>
                </c:pt>
                <c:pt idx="10537">
                  <c:v>453.57303737549802</c:v>
                </c:pt>
                <c:pt idx="10538">
                  <c:v>453.55913724244499</c:v>
                </c:pt>
                <c:pt idx="10539">
                  <c:v>453.55798954922301</c:v>
                </c:pt>
                <c:pt idx="10540">
                  <c:v>453.54452244485498</c:v>
                </c:pt>
                <c:pt idx="10541">
                  <c:v>453.522549897467</c:v>
                </c:pt>
                <c:pt idx="10542">
                  <c:v>453.48961367570598</c:v>
                </c:pt>
                <c:pt idx="10543">
                  <c:v>453.48567016816298</c:v>
                </c:pt>
                <c:pt idx="10544">
                  <c:v>453.48563392795103</c:v>
                </c:pt>
                <c:pt idx="10545">
                  <c:v>453.46585383547</c:v>
                </c:pt>
                <c:pt idx="10546">
                  <c:v>453.44852525464</c:v>
                </c:pt>
                <c:pt idx="10547">
                  <c:v>453.40401336009199</c:v>
                </c:pt>
                <c:pt idx="10548">
                  <c:v>453.38922292591297</c:v>
                </c:pt>
                <c:pt idx="10549">
                  <c:v>453.348085765034</c:v>
                </c:pt>
                <c:pt idx="10550">
                  <c:v>453.33945124090201</c:v>
                </c:pt>
                <c:pt idx="10551">
                  <c:v>453.33718841879403</c:v>
                </c:pt>
                <c:pt idx="10552">
                  <c:v>453.311240312454</c:v>
                </c:pt>
                <c:pt idx="10553">
                  <c:v>453.29526694015402</c:v>
                </c:pt>
                <c:pt idx="10554">
                  <c:v>453.29063699199298</c:v>
                </c:pt>
                <c:pt idx="10555">
                  <c:v>453.26826955637199</c:v>
                </c:pt>
                <c:pt idx="10556">
                  <c:v>453.16274710287502</c:v>
                </c:pt>
                <c:pt idx="10557">
                  <c:v>453.153362231583</c:v>
                </c:pt>
                <c:pt idx="10558">
                  <c:v>453.12348540644803</c:v>
                </c:pt>
                <c:pt idx="10559">
                  <c:v>453.119091723167</c:v>
                </c:pt>
                <c:pt idx="10560">
                  <c:v>453.07531758019002</c:v>
                </c:pt>
                <c:pt idx="10561">
                  <c:v>453.04371255111602</c:v>
                </c:pt>
                <c:pt idx="10562">
                  <c:v>453.02277539775503</c:v>
                </c:pt>
                <c:pt idx="10563">
                  <c:v>452.98413926315197</c:v>
                </c:pt>
                <c:pt idx="10564">
                  <c:v>452.95323877009298</c:v>
                </c:pt>
                <c:pt idx="10565">
                  <c:v>452.941286870255</c:v>
                </c:pt>
                <c:pt idx="10566">
                  <c:v>452.93712010425401</c:v>
                </c:pt>
                <c:pt idx="10567">
                  <c:v>452.93109409524499</c:v>
                </c:pt>
                <c:pt idx="10568">
                  <c:v>452.90408041740699</c:v>
                </c:pt>
                <c:pt idx="10569">
                  <c:v>452.90248853821299</c:v>
                </c:pt>
                <c:pt idx="10570">
                  <c:v>452.89169495488301</c:v>
                </c:pt>
                <c:pt idx="10571">
                  <c:v>452.87134255143002</c:v>
                </c:pt>
                <c:pt idx="10572">
                  <c:v>452.86476899390499</c:v>
                </c:pt>
                <c:pt idx="10573">
                  <c:v>452.84411945444202</c:v>
                </c:pt>
                <c:pt idx="10574">
                  <c:v>452.83088023284</c:v>
                </c:pt>
                <c:pt idx="10575">
                  <c:v>452.81980481672298</c:v>
                </c:pt>
                <c:pt idx="10576">
                  <c:v>452.80487668173402</c:v>
                </c:pt>
                <c:pt idx="10577">
                  <c:v>452.80115837388098</c:v>
                </c:pt>
                <c:pt idx="10578">
                  <c:v>452.78129936666301</c:v>
                </c:pt>
                <c:pt idx="10579">
                  <c:v>452.77560241854098</c:v>
                </c:pt>
                <c:pt idx="10580">
                  <c:v>452.77462914808802</c:v>
                </c:pt>
                <c:pt idx="10581">
                  <c:v>452.75330647766998</c:v>
                </c:pt>
                <c:pt idx="10582">
                  <c:v>452.74842583233698</c:v>
                </c:pt>
                <c:pt idx="10583">
                  <c:v>452.71918548398497</c:v>
                </c:pt>
                <c:pt idx="10584">
                  <c:v>452.71747253026598</c:v>
                </c:pt>
                <c:pt idx="10585">
                  <c:v>452.67905747774802</c:v>
                </c:pt>
                <c:pt idx="10586">
                  <c:v>452.67862617114002</c:v>
                </c:pt>
                <c:pt idx="10587">
                  <c:v>452.67395025890102</c:v>
                </c:pt>
                <c:pt idx="10588">
                  <c:v>452.67202120775403</c:v>
                </c:pt>
                <c:pt idx="10589">
                  <c:v>452.671471090735</c:v>
                </c:pt>
                <c:pt idx="10590">
                  <c:v>452.62919327734602</c:v>
                </c:pt>
                <c:pt idx="10591">
                  <c:v>452.61899135701799</c:v>
                </c:pt>
                <c:pt idx="10592">
                  <c:v>452.57720140486401</c:v>
                </c:pt>
                <c:pt idx="10593">
                  <c:v>452.548201580051</c:v>
                </c:pt>
                <c:pt idx="10594">
                  <c:v>452.51231273004998</c:v>
                </c:pt>
                <c:pt idx="10595">
                  <c:v>452.50041341318098</c:v>
                </c:pt>
                <c:pt idx="10596">
                  <c:v>452.47920130371699</c:v>
                </c:pt>
                <c:pt idx="10597">
                  <c:v>452.44257732589699</c:v>
                </c:pt>
                <c:pt idx="10598">
                  <c:v>452.43917433908098</c:v>
                </c:pt>
                <c:pt idx="10599">
                  <c:v>452.39976976018897</c:v>
                </c:pt>
                <c:pt idx="10600">
                  <c:v>452.37393578018799</c:v>
                </c:pt>
                <c:pt idx="10601">
                  <c:v>452.34426450912702</c:v>
                </c:pt>
                <c:pt idx="10602">
                  <c:v>452.28265370192702</c:v>
                </c:pt>
                <c:pt idx="10603">
                  <c:v>452.28060620509899</c:v>
                </c:pt>
                <c:pt idx="10604">
                  <c:v>452.27705785345199</c:v>
                </c:pt>
                <c:pt idx="10605">
                  <c:v>452.239231343776</c:v>
                </c:pt>
                <c:pt idx="10606">
                  <c:v>452.22439469998102</c:v>
                </c:pt>
                <c:pt idx="10607">
                  <c:v>452.20567875078501</c:v>
                </c:pt>
                <c:pt idx="10608">
                  <c:v>452.19808477124798</c:v>
                </c:pt>
                <c:pt idx="10609">
                  <c:v>452.18655326981502</c:v>
                </c:pt>
                <c:pt idx="10610">
                  <c:v>452.183843234454</c:v>
                </c:pt>
                <c:pt idx="10611">
                  <c:v>452.13663369537198</c:v>
                </c:pt>
                <c:pt idx="10612">
                  <c:v>452.13496773876398</c:v>
                </c:pt>
                <c:pt idx="10613">
                  <c:v>452.026271104155</c:v>
                </c:pt>
                <c:pt idx="10614">
                  <c:v>452.01231745419898</c:v>
                </c:pt>
                <c:pt idx="10615">
                  <c:v>452.00205989575397</c:v>
                </c:pt>
                <c:pt idx="10616">
                  <c:v>451.99705222805301</c:v>
                </c:pt>
                <c:pt idx="10617">
                  <c:v>451.896767442346</c:v>
                </c:pt>
                <c:pt idx="10618">
                  <c:v>451.87780091557102</c:v>
                </c:pt>
                <c:pt idx="10619">
                  <c:v>451.83055938738698</c:v>
                </c:pt>
                <c:pt idx="10620">
                  <c:v>451.82826557397402</c:v>
                </c:pt>
                <c:pt idx="10621">
                  <c:v>451.80906327846799</c:v>
                </c:pt>
                <c:pt idx="10622">
                  <c:v>451.779669766908</c:v>
                </c:pt>
                <c:pt idx="10623">
                  <c:v>451.758252581639</c:v>
                </c:pt>
                <c:pt idx="10624">
                  <c:v>451.74001856948701</c:v>
                </c:pt>
                <c:pt idx="10625">
                  <c:v>451.72459658426601</c:v>
                </c:pt>
                <c:pt idx="10626">
                  <c:v>451.70054012867001</c:v>
                </c:pt>
                <c:pt idx="10627">
                  <c:v>451.67728008953202</c:v>
                </c:pt>
                <c:pt idx="10628">
                  <c:v>451.67189849381498</c:v>
                </c:pt>
                <c:pt idx="10629">
                  <c:v>451.60903848384299</c:v>
                </c:pt>
                <c:pt idx="10630">
                  <c:v>451.605073329155</c:v>
                </c:pt>
                <c:pt idx="10631">
                  <c:v>451.60191941562999</c:v>
                </c:pt>
                <c:pt idx="10632">
                  <c:v>451.57101272478297</c:v>
                </c:pt>
                <c:pt idx="10633">
                  <c:v>451.56075244222598</c:v>
                </c:pt>
                <c:pt idx="10634">
                  <c:v>451.54589818951001</c:v>
                </c:pt>
                <c:pt idx="10635">
                  <c:v>451.53519503169503</c:v>
                </c:pt>
                <c:pt idx="10636">
                  <c:v>451.51249781890499</c:v>
                </c:pt>
                <c:pt idx="10637">
                  <c:v>451.49146260081199</c:v>
                </c:pt>
                <c:pt idx="10638">
                  <c:v>451.450806456409</c:v>
                </c:pt>
                <c:pt idx="10639">
                  <c:v>451.42363209414998</c:v>
                </c:pt>
                <c:pt idx="10640">
                  <c:v>451.39803472618797</c:v>
                </c:pt>
                <c:pt idx="10641">
                  <c:v>451.35036965542099</c:v>
                </c:pt>
                <c:pt idx="10642">
                  <c:v>451.33867273043302</c:v>
                </c:pt>
                <c:pt idx="10643">
                  <c:v>451.33554455084101</c:v>
                </c:pt>
                <c:pt idx="10644">
                  <c:v>451.32154457069601</c:v>
                </c:pt>
                <c:pt idx="10645">
                  <c:v>451.30103580182498</c:v>
                </c:pt>
                <c:pt idx="10646">
                  <c:v>451.27560869081498</c:v>
                </c:pt>
                <c:pt idx="10647">
                  <c:v>451.20332058952499</c:v>
                </c:pt>
                <c:pt idx="10648">
                  <c:v>451.20122651777598</c:v>
                </c:pt>
                <c:pt idx="10649">
                  <c:v>451.20073378980697</c:v>
                </c:pt>
                <c:pt idx="10650">
                  <c:v>451.17049627878998</c:v>
                </c:pt>
                <c:pt idx="10651">
                  <c:v>451.13261330243</c:v>
                </c:pt>
                <c:pt idx="10652">
                  <c:v>451.07742586124698</c:v>
                </c:pt>
                <c:pt idx="10653">
                  <c:v>451.050545999571</c:v>
                </c:pt>
                <c:pt idx="10654">
                  <c:v>451.02122764204898</c:v>
                </c:pt>
                <c:pt idx="10655">
                  <c:v>450.99507161191298</c:v>
                </c:pt>
                <c:pt idx="10656">
                  <c:v>450.96878420819797</c:v>
                </c:pt>
                <c:pt idx="10657">
                  <c:v>450.95960856292999</c:v>
                </c:pt>
                <c:pt idx="10658">
                  <c:v>450.94869739967299</c:v>
                </c:pt>
                <c:pt idx="10659">
                  <c:v>450.94855233946703</c:v>
                </c:pt>
                <c:pt idx="10660">
                  <c:v>450.91942534107801</c:v>
                </c:pt>
                <c:pt idx="10661">
                  <c:v>450.89693602577597</c:v>
                </c:pt>
                <c:pt idx="10662">
                  <c:v>450.869143342489</c:v>
                </c:pt>
                <c:pt idx="10663">
                  <c:v>450.84746795687698</c:v>
                </c:pt>
                <c:pt idx="10664">
                  <c:v>450.80470540277798</c:v>
                </c:pt>
                <c:pt idx="10665">
                  <c:v>450.800244342783</c:v>
                </c:pt>
                <c:pt idx="10666">
                  <c:v>450.78580553870398</c:v>
                </c:pt>
                <c:pt idx="10667">
                  <c:v>450.77381694535802</c:v>
                </c:pt>
                <c:pt idx="10668">
                  <c:v>450.68099159275602</c:v>
                </c:pt>
                <c:pt idx="10669">
                  <c:v>450.65346926061801</c:v>
                </c:pt>
                <c:pt idx="10670">
                  <c:v>450.59695051373097</c:v>
                </c:pt>
                <c:pt idx="10671">
                  <c:v>450.59548128595702</c:v>
                </c:pt>
                <c:pt idx="10672">
                  <c:v>450.56104145512103</c:v>
                </c:pt>
                <c:pt idx="10673">
                  <c:v>450.55776488377001</c:v>
                </c:pt>
                <c:pt idx="10674">
                  <c:v>450.54783668098497</c:v>
                </c:pt>
                <c:pt idx="10675">
                  <c:v>450.535384804442</c:v>
                </c:pt>
                <c:pt idx="10676">
                  <c:v>450.461554537133</c:v>
                </c:pt>
                <c:pt idx="10677">
                  <c:v>450.43216194344899</c:v>
                </c:pt>
                <c:pt idx="10678">
                  <c:v>450.41642696990101</c:v>
                </c:pt>
                <c:pt idx="10679">
                  <c:v>450.41170120559701</c:v>
                </c:pt>
                <c:pt idx="10680">
                  <c:v>450.40895083156499</c:v>
                </c:pt>
                <c:pt idx="10681">
                  <c:v>450.37320463855298</c:v>
                </c:pt>
                <c:pt idx="10682">
                  <c:v>450.36954483381601</c:v>
                </c:pt>
                <c:pt idx="10683">
                  <c:v>450.36272352365597</c:v>
                </c:pt>
                <c:pt idx="10684">
                  <c:v>450.35856438937799</c:v>
                </c:pt>
                <c:pt idx="10685">
                  <c:v>450.35218694188598</c:v>
                </c:pt>
                <c:pt idx="10686">
                  <c:v>450.31474029088298</c:v>
                </c:pt>
                <c:pt idx="10687">
                  <c:v>450.24861438197701</c:v>
                </c:pt>
                <c:pt idx="10688">
                  <c:v>450.19134889328399</c:v>
                </c:pt>
                <c:pt idx="10689">
                  <c:v>450.18220911988601</c:v>
                </c:pt>
                <c:pt idx="10690">
                  <c:v>450.10079814183098</c:v>
                </c:pt>
                <c:pt idx="10691">
                  <c:v>450.08395706791902</c:v>
                </c:pt>
                <c:pt idx="10692">
                  <c:v>450.06190755451001</c:v>
                </c:pt>
                <c:pt idx="10693">
                  <c:v>450.00890531610798</c:v>
                </c:pt>
                <c:pt idx="10694">
                  <c:v>450.00540991529402</c:v>
                </c:pt>
                <c:pt idx="10695">
                  <c:v>449.99903741606499</c:v>
                </c:pt>
                <c:pt idx="10696">
                  <c:v>449.98946776977999</c:v>
                </c:pt>
                <c:pt idx="10697">
                  <c:v>449.98276873549702</c:v>
                </c:pt>
                <c:pt idx="10698">
                  <c:v>449.98169899933498</c:v>
                </c:pt>
                <c:pt idx="10699">
                  <c:v>449.981559549655</c:v>
                </c:pt>
                <c:pt idx="10700">
                  <c:v>449.978260537518</c:v>
                </c:pt>
                <c:pt idx="10701">
                  <c:v>449.95818736561199</c:v>
                </c:pt>
                <c:pt idx="10702">
                  <c:v>449.926755160352</c:v>
                </c:pt>
                <c:pt idx="10703">
                  <c:v>449.92671552542998</c:v>
                </c:pt>
                <c:pt idx="10704">
                  <c:v>449.92567811788899</c:v>
                </c:pt>
                <c:pt idx="10705">
                  <c:v>449.91632111189801</c:v>
                </c:pt>
                <c:pt idx="10706">
                  <c:v>449.88383253718303</c:v>
                </c:pt>
                <c:pt idx="10707">
                  <c:v>449.874043587053</c:v>
                </c:pt>
                <c:pt idx="10708">
                  <c:v>449.87273758791002</c:v>
                </c:pt>
                <c:pt idx="10709">
                  <c:v>449.79009336587399</c:v>
                </c:pt>
                <c:pt idx="10710">
                  <c:v>449.78151238582302</c:v>
                </c:pt>
                <c:pt idx="10711">
                  <c:v>449.75220314609498</c:v>
                </c:pt>
                <c:pt idx="10712">
                  <c:v>449.74907997980398</c:v>
                </c:pt>
                <c:pt idx="10713">
                  <c:v>449.74316783312702</c:v>
                </c:pt>
                <c:pt idx="10714">
                  <c:v>449.73035758966802</c:v>
                </c:pt>
                <c:pt idx="10715">
                  <c:v>449.71967190506899</c:v>
                </c:pt>
                <c:pt idx="10716">
                  <c:v>449.68965053320898</c:v>
                </c:pt>
                <c:pt idx="10717">
                  <c:v>449.67843691691098</c:v>
                </c:pt>
                <c:pt idx="10718">
                  <c:v>449.67391240265999</c:v>
                </c:pt>
                <c:pt idx="10719">
                  <c:v>449.651942969826</c:v>
                </c:pt>
                <c:pt idx="10720">
                  <c:v>449.57548045969099</c:v>
                </c:pt>
                <c:pt idx="10721">
                  <c:v>449.56462784676302</c:v>
                </c:pt>
                <c:pt idx="10722">
                  <c:v>449.56033871872</c:v>
                </c:pt>
                <c:pt idx="10723">
                  <c:v>449.54875272679402</c:v>
                </c:pt>
                <c:pt idx="10724">
                  <c:v>449.544791210178</c:v>
                </c:pt>
                <c:pt idx="10725">
                  <c:v>449.52579141715802</c:v>
                </c:pt>
                <c:pt idx="10726">
                  <c:v>449.383946422284</c:v>
                </c:pt>
                <c:pt idx="10727">
                  <c:v>449.37527100076602</c:v>
                </c:pt>
                <c:pt idx="10728">
                  <c:v>449.329361541965</c:v>
                </c:pt>
                <c:pt idx="10729">
                  <c:v>449.31283380776</c:v>
                </c:pt>
                <c:pt idx="10730">
                  <c:v>449.30966587850997</c:v>
                </c:pt>
                <c:pt idx="10731">
                  <c:v>449.29450504873199</c:v>
                </c:pt>
                <c:pt idx="10732">
                  <c:v>449.27048992917099</c:v>
                </c:pt>
                <c:pt idx="10733">
                  <c:v>449.26232948861002</c:v>
                </c:pt>
                <c:pt idx="10734">
                  <c:v>449.24902918418599</c:v>
                </c:pt>
                <c:pt idx="10735">
                  <c:v>449.24068421128698</c:v>
                </c:pt>
                <c:pt idx="10736">
                  <c:v>449.22570533664998</c:v>
                </c:pt>
                <c:pt idx="10737">
                  <c:v>449.22485145377698</c:v>
                </c:pt>
                <c:pt idx="10738">
                  <c:v>449.21766075961398</c:v>
                </c:pt>
                <c:pt idx="10739">
                  <c:v>449.18329297457001</c:v>
                </c:pt>
                <c:pt idx="10740">
                  <c:v>449.17924186181898</c:v>
                </c:pt>
                <c:pt idx="10741">
                  <c:v>449.14887711280602</c:v>
                </c:pt>
                <c:pt idx="10742">
                  <c:v>449.14387218565503</c:v>
                </c:pt>
                <c:pt idx="10743">
                  <c:v>449.11081308275902</c:v>
                </c:pt>
                <c:pt idx="10744">
                  <c:v>449.10733924222001</c:v>
                </c:pt>
                <c:pt idx="10745">
                  <c:v>449.10457452624701</c:v>
                </c:pt>
                <c:pt idx="10746">
                  <c:v>449.08233177086998</c:v>
                </c:pt>
                <c:pt idx="10747">
                  <c:v>449.06652762912501</c:v>
                </c:pt>
                <c:pt idx="10748">
                  <c:v>449.06021235214899</c:v>
                </c:pt>
                <c:pt idx="10749">
                  <c:v>448.94012400010303</c:v>
                </c:pt>
                <c:pt idx="10750">
                  <c:v>448.906747393096</c:v>
                </c:pt>
                <c:pt idx="10751">
                  <c:v>448.89132607078398</c:v>
                </c:pt>
                <c:pt idx="10752">
                  <c:v>448.87259951020201</c:v>
                </c:pt>
                <c:pt idx="10753">
                  <c:v>448.863373364653</c:v>
                </c:pt>
                <c:pt idx="10754">
                  <c:v>448.85834132779098</c:v>
                </c:pt>
                <c:pt idx="10755">
                  <c:v>448.84635958643798</c:v>
                </c:pt>
                <c:pt idx="10756">
                  <c:v>448.833960599291</c:v>
                </c:pt>
                <c:pt idx="10757">
                  <c:v>448.81711861672301</c:v>
                </c:pt>
                <c:pt idx="10758">
                  <c:v>448.79565949421601</c:v>
                </c:pt>
                <c:pt idx="10759">
                  <c:v>448.75991279728402</c:v>
                </c:pt>
                <c:pt idx="10760">
                  <c:v>448.747893980637</c:v>
                </c:pt>
                <c:pt idx="10761">
                  <c:v>448.73265030791498</c:v>
                </c:pt>
                <c:pt idx="10762">
                  <c:v>448.73149654940897</c:v>
                </c:pt>
                <c:pt idx="10763">
                  <c:v>448.72424757565</c:v>
                </c:pt>
                <c:pt idx="10764">
                  <c:v>448.692762779085</c:v>
                </c:pt>
                <c:pt idx="10765">
                  <c:v>448.67849319660201</c:v>
                </c:pt>
                <c:pt idx="10766">
                  <c:v>448.64970926070703</c:v>
                </c:pt>
                <c:pt idx="10767">
                  <c:v>448.635868724099</c:v>
                </c:pt>
                <c:pt idx="10768">
                  <c:v>448.62451642047898</c:v>
                </c:pt>
                <c:pt idx="10769">
                  <c:v>448.62124369034899</c:v>
                </c:pt>
                <c:pt idx="10770">
                  <c:v>448.56958629989498</c:v>
                </c:pt>
                <c:pt idx="10771">
                  <c:v>448.55262919476797</c:v>
                </c:pt>
                <c:pt idx="10772">
                  <c:v>448.54941204775798</c:v>
                </c:pt>
                <c:pt idx="10773">
                  <c:v>448.53602177720302</c:v>
                </c:pt>
                <c:pt idx="10774">
                  <c:v>448.520592014035</c:v>
                </c:pt>
                <c:pt idx="10775">
                  <c:v>448.41601638654998</c:v>
                </c:pt>
                <c:pt idx="10776">
                  <c:v>448.39717939124699</c:v>
                </c:pt>
                <c:pt idx="10777">
                  <c:v>448.36312106602298</c:v>
                </c:pt>
                <c:pt idx="10778">
                  <c:v>448.35350347800301</c:v>
                </c:pt>
                <c:pt idx="10779">
                  <c:v>448.35056509874198</c:v>
                </c:pt>
                <c:pt idx="10780">
                  <c:v>448.301338682081</c:v>
                </c:pt>
                <c:pt idx="10781">
                  <c:v>448.28280003075901</c:v>
                </c:pt>
                <c:pt idx="10782">
                  <c:v>448.26649155844098</c:v>
                </c:pt>
                <c:pt idx="10783">
                  <c:v>448.26276149725498</c:v>
                </c:pt>
                <c:pt idx="10784">
                  <c:v>448.25512688721398</c:v>
                </c:pt>
                <c:pt idx="10785">
                  <c:v>448.22664791725202</c:v>
                </c:pt>
                <c:pt idx="10786">
                  <c:v>448.20204574491203</c:v>
                </c:pt>
                <c:pt idx="10787">
                  <c:v>448.17850972855098</c:v>
                </c:pt>
                <c:pt idx="10788">
                  <c:v>448.16502814692001</c:v>
                </c:pt>
                <c:pt idx="10789">
                  <c:v>448.11598862395903</c:v>
                </c:pt>
                <c:pt idx="10790">
                  <c:v>448.10983917443201</c:v>
                </c:pt>
                <c:pt idx="10791">
                  <c:v>448.10708926762902</c:v>
                </c:pt>
                <c:pt idx="10792">
                  <c:v>448.03463315261001</c:v>
                </c:pt>
                <c:pt idx="10793">
                  <c:v>448.022245465634</c:v>
                </c:pt>
                <c:pt idx="10794">
                  <c:v>448.00677776380797</c:v>
                </c:pt>
                <c:pt idx="10795">
                  <c:v>448.00544186122403</c:v>
                </c:pt>
                <c:pt idx="10796">
                  <c:v>447.99111831639999</c:v>
                </c:pt>
                <c:pt idx="10797">
                  <c:v>447.990796799387</c:v>
                </c:pt>
                <c:pt idx="10798">
                  <c:v>447.96547528101001</c:v>
                </c:pt>
                <c:pt idx="10799">
                  <c:v>447.96327912876097</c:v>
                </c:pt>
                <c:pt idx="10800">
                  <c:v>447.94284673868998</c:v>
                </c:pt>
                <c:pt idx="10801">
                  <c:v>447.92447844632301</c:v>
                </c:pt>
                <c:pt idx="10802">
                  <c:v>447.92226717776498</c:v>
                </c:pt>
                <c:pt idx="10803">
                  <c:v>447.90953691743198</c:v>
                </c:pt>
                <c:pt idx="10804">
                  <c:v>447.908767547791</c:v>
                </c:pt>
                <c:pt idx="10805">
                  <c:v>447.874912311907</c:v>
                </c:pt>
                <c:pt idx="10806">
                  <c:v>447.87430374068401</c:v>
                </c:pt>
                <c:pt idx="10807">
                  <c:v>447.86450131706601</c:v>
                </c:pt>
                <c:pt idx="10808">
                  <c:v>447.847276333183</c:v>
                </c:pt>
                <c:pt idx="10809">
                  <c:v>447.82190209694198</c:v>
                </c:pt>
                <c:pt idx="10810">
                  <c:v>447.81355696621199</c:v>
                </c:pt>
                <c:pt idx="10811">
                  <c:v>447.78081853705498</c:v>
                </c:pt>
                <c:pt idx="10812">
                  <c:v>447.73281492172902</c:v>
                </c:pt>
                <c:pt idx="10813">
                  <c:v>447.71770781017</c:v>
                </c:pt>
                <c:pt idx="10814">
                  <c:v>447.70797000002801</c:v>
                </c:pt>
                <c:pt idx="10815">
                  <c:v>447.70035991460202</c:v>
                </c:pt>
                <c:pt idx="10816">
                  <c:v>447.68385429734599</c:v>
                </c:pt>
                <c:pt idx="10817">
                  <c:v>447.65658079195703</c:v>
                </c:pt>
                <c:pt idx="10818">
                  <c:v>447.61104761546198</c:v>
                </c:pt>
                <c:pt idx="10819">
                  <c:v>447.59213980076601</c:v>
                </c:pt>
                <c:pt idx="10820">
                  <c:v>447.58427408532401</c:v>
                </c:pt>
                <c:pt idx="10821">
                  <c:v>447.58276983016202</c:v>
                </c:pt>
                <c:pt idx="10822">
                  <c:v>447.52083423269301</c:v>
                </c:pt>
                <c:pt idx="10823">
                  <c:v>447.51337296610501</c:v>
                </c:pt>
                <c:pt idx="10824">
                  <c:v>447.51302783038898</c:v>
                </c:pt>
                <c:pt idx="10825">
                  <c:v>447.50827828422899</c:v>
                </c:pt>
                <c:pt idx="10826">
                  <c:v>447.49917847794899</c:v>
                </c:pt>
                <c:pt idx="10827">
                  <c:v>447.43780121835698</c:v>
                </c:pt>
                <c:pt idx="10828">
                  <c:v>447.40630030983101</c:v>
                </c:pt>
                <c:pt idx="10829">
                  <c:v>447.404516927918</c:v>
                </c:pt>
                <c:pt idx="10830">
                  <c:v>447.40008089793798</c:v>
                </c:pt>
                <c:pt idx="10831">
                  <c:v>447.399615753494</c:v>
                </c:pt>
                <c:pt idx="10832">
                  <c:v>447.39178298244798</c:v>
                </c:pt>
                <c:pt idx="10833">
                  <c:v>447.38205852543803</c:v>
                </c:pt>
                <c:pt idx="10834">
                  <c:v>447.37122920449502</c:v>
                </c:pt>
                <c:pt idx="10835">
                  <c:v>447.36759901504001</c:v>
                </c:pt>
                <c:pt idx="10836">
                  <c:v>447.36457478418203</c:v>
                </c:pt>
                <c:pt idx="10837">
                  <c:v>447.34579663948801</c:v>
                </c:pt>
                <c:pt idx="10838">
                  <c:v>447.32086686109898</c:v>
                </c:pt>
                <c:pt idx="10839">
                  <c:v>447.31395918371999</c:v>
                </c:pt>
                <c:pt idx="10840">
                  <c:v>447.27740832426201</c:v>
                </c:pt>
                <c:pt idx="10841">
                  <c:v>447.27613134943698</c:v>
                </c:pt>
                <c:pt idx="10842">
                  <c:v>447.27549657021302</c:v>
                </c:pt>
                <c:pt idx="10843">
                  <c:v>447.27543418902701</c:v>
                </c:pt>
                <c:pt idx="10844">
                  <c:v>447.26475207620598</c:v>
                </c:pt>
                <c:pt idx="10845">
                  <c:v>447.26149281124498</c:v>
                </c:pt>
                <c:pt idx="10846">
                  <c:v>447.25702962950498</c:v>
                </c:pt>
                <c:pt idx="10847">
                  <c:v>447.240547873639</c:v>
                </c:pt>
                <c:pt idx="10848">
                  <c:v>447.23133223774698</c:v>
                </c:pt>
                <c:pt idx="10849">
                  <c:v>447.20577996583802</c:v>
                </c:pt>
                <c:pt idx="10850">
                  <c:v>447.20251252320497</c:v>
                </c:pt>
                <c:pt idx="10851">
                  <c:v>447.20050456758202</c:v>
                </c:pt>
                <c:pt idx="10852">
                  <c:v>447.19837223211101</c:v>
                </c:pt>
                <c:pt idx="10853">
                  <c:v>447.19598375361699</c:v>
                </c:pt>
                <c:pt idx="10854">
                  <c:v>447.17372806609001</c:v>
                </c:pt>
                <c:pt idx="10855">
                  <c:v>447.17269773212701</c:v>
                </c:pt>
                <c:pt idx="10856">
                  <c:v>447.15263036090801</c:v>
                </c:pt>
                <c:pt idx="10857">
                  <c:v>447.123013520239</c:v>
                </c:pt>
                <c:pt idx="10858">
                  <c:v>447.11833776525202</c:v>
                </c:pt>
                <c:pt idx="10859">
                  <c:v>447.10451212430399</c:v>
                </c:pt>
                <c:pt idx="10860">
                  <c:v>447.09902970727097</c:v>
                </c:pt>
                <c:pt idx="10861">
                  <c:v>447.09143950721801</c:v>
                </c:pt>
                <c:pt idx="10862">
                  <c:v>447.08532853068198</c:v>
                </c:pt>
                <c:pt idx="10863">
                  <c:v>447.07160733253102</c:v>
                </c:pt>
                <c:pt idx="10864">
                  <c:v>447.04354169992502</c:v>
                </c:pt>
                <c:pt idx="10865">
                  <c:v>447.031346764337</c:v>
                </c:pt>
                <c:pt idx="10866">
                  <c:v>447.018079814629</c:v>
                </c:pt>
                <c:pt idx="10867">
                  <c:v>446.97369853438198</c:v>
                </c:pt>
                <c:pt idx="10868">
                  <c:v>446.94652620200202</c:v>
                </c:pt>
                <c:pt idx="10869">
                  <c:v>446.94539201037799</c:v>
                </c:pt>
                <c:pt idx="10870">
                  <c:v>446.93593696374802</c:v>
                </c:pt>
                <c:pt idx="10871">
                  <c:v>446.909451991997</c:v>
                </c:pt>
                <c:pt idx="10872">
                  <c:v>446.89814107330898</c:v>
                </c:pt>
                <c:pt idx="10873">
                  <c:v>446.89142519053399</c:v>
                </c:pt>
                <c:pt idx="10874">
                  <c:v>446.88725184515903</c:v>
                </c:pt>
                <c:pt idx="10875">
                  <c:v>446.86049736035199</c:v>
                </c:pt>
                <c:pt idx="10876">
                  <c:v>446.83555825849999</c:v>
                </c:pt>
                <c:pt idx="10877">
                  <c:v>446.76764978950303</c:v>
                </c:pt>
                <c:pt idx="10878">
                  <c:v>446.75749893420601</c:v>
                </c:pt>
                <c:pt idx="10879">
                  <c:v>446.74899120809403</c:v>
                </c:pt>
                <c:pt idx="10880">
                  <c:v>446.74352134264802</c:v>
                </c:pt>
                <c:pt idx="10881">
                  <c:v>446.73407425091</c:v>
                </c:pt>
                <c:pt idx="10882">
                  <c:v>446.68540614370102</c:v>
                </c:pt>
                <c:pt idx="10883">
                  <c:v>446.675017191027</c:v>
                </c:pt>
                <c:pt idx="10884">
                  <c:v>446.67268759830199</c:v>
                </c:pt>
                <c:pt idx="10885">
                  <c:v>446.622696022453</c:v>
                </c:pt>
                <c:pt idx="10886">
                  <c:v>446.61551448946801</c:v>
                </c:pt>
                <c:pt idx="10887">
                  <c:v>446.61187945897302</c:v>
                </c:pt>
                <c:pt idx="10888">
                  <c:v>446.60548335359499</c:v>
                </c:pt>
                <c:pt idx="10889">
                  <c:v>446.60224624242699</c:v>
                </c:pt>
                <c:pt idx="10890">
                  <c:v>446.58016546024601</c:v>
                </c:pt>
                <c:pt idx="10891">
                  <c:v>446.508305170075</c:v>
                </c:pt>
                <c:pt idx="10892">
                  <c:v>446.47147993768903</c:v>
                </c:pt>
                <c:pt idx="10893">
                  <c:v>446.45579165186899</c:v>
                </c:pt>
                <c:pt idx="10894">
                  <c:v>446.411446770699</c:v>
                </c:pt>
                <c:pt idx="10895">
                  <c:v>446.379159447696</c:v>
                </c:pt>
                <c:pt idx="10896">
                  <c:v>446.378796316425</c:v>
                </c:pt>
                <c:pt idx="10897">
                  <c:v>446.35559612403898</c:v>
                </c:pt>
                <c:pt idx="10898">
                  <c:v>446.34002123364002</c:v>
                </c:pt>
                <c:pt idx="10899">
                  <c:v>446.30572154602902</c:v>
                </c:pt>
                <c:pt idx="10900">
                  <c:v>446.29493672618798</c:v>
                </c:pt>
                <c:pt idx="10901">
                  <c:v>446.28274823686399</c:v>
                </c:pt>
                <c:pt idx="10902">
                  <c:v>446.25883460870301</c:v>
                </c:pt>
                <c:pt idx="10903">
                  <c:v>446.24243252665099</c:v>
                </c:pt>
                <c:pt idx="10904">
                  <c:v>446.22763732701998</c:v>
                </c:pt>
                <c:pt idx="10905">
                  <c:v>446.19174796809602</c:v>
                </c:pt>
                <c:pt idx="10906">
                  <c:v>446.15678775684398</c:v>
                </c:pt>
                <c:pt idx="10907">
                  <c:v>446.12777291510002</c:v>
                </c:pt>
                <c:pt idx="10908">
                  <c:v>446.12225267591299</c:v>
                </c:pt>
                <c:pt idx="10909">
                  <c:v>446.09352234333699</c:v>
                </c:pt>
                <c:pt idx="10910">
                  <c:v>446.09261760192402</c:v>
                </c:pt>
                <c:pt idx="10911">
                  <c:v>446.088989086862</c:v>
                </c:pt>
                <c:pt idx="10912">
                  <c:v>446.07003927545202</c:v>
                </c:pt>
                <c:pt idx="10913">
                  <c:v>446.06767330101098</c:v>
                </c:pt>
                <c:pt idx="10914">
                  <c:v>446.05616502684302</c:v>
                </c:pt>
                <c:pt idx="10915">
                  <c:v>446.05232026951899</c:v>
                </c:pt>
                <c:pt idx="10916">
                  <c:v>446.02769086034698</c:v>
                </c:pt>
                <c:pt idx="10917">
                  <c:v>445.98462919182998</c:v>
                </c:pt>
                <c:pt idx="10918">
                  <c:v>445.94280334481999</c:v>
                </c:pt>
                <c:pt idx="10919">
                  <c:v>445.93626999382099</c:v>
                </c:pt>
                <c:pt idx="10920">
                  <c:v>445.92374665490797</c:v>
                </c:pt>
                <c:pt idx="10921">
                  <c:v>445.86842905910203</c:v>
                </c:pt>
                <c:pt idx="10922">
                  <c:v>445.86579574205899</c:v>
                </c:pt>
                <c:pt idx="10923">
                  <c:v>445.820984203075</c:v>
                </c:pt>
                <c:pt idx="10924">
                  <c:v>445.81012910052198</c:v>
                </c:pt>
                <c:pt idx="10925">
                  <c:v>445.78914365085097</c:v>
                </c:pt>
                <c:pt idx="10926">
                  <c:v>445.78377060514998</c:v>
                </c:pt>
                <c:pt idx="10927">
                  <c:v>445.73928998108602</c:v>
                </c:pt>
                <c:pt idx="10928">
                  <c:v>445.726763027115</c:v>
                </c:pt>
                <c:pt idx="10929">
                  <c:v>445.72594125007998</c:v>
                </c:pt>
                <c:pt idx="10930">
                  <c:v>445.70860932813599</c:v>
                </c:pt>
                <c:pt idx="10931">
                  <c:v>445.60641628391198</c:v>
                </c:pt>
                <c:pt idx="10932">
                  <c:v>445.592333856408</c:v>
                </c:pt>
                <c:pt idx="10933">
                  <c:v>445.52709102772599</c:v>
                </c:pt>
                <c:pt idx="10934">
                  <c:v>445.52457461592797</c:v>
                </c:pt>
                <c:pt idx="10935">
                  <c:v>445.52129479643997</c:v>
                </c:pt>
                <c:pt idx="10936">
                  <c:v>445.49042553516603</c:v>
                </c:pt>
                <c:pt idx="10937">
                  <c:v>445.456331131203</c:v>
                </c:pt>
                <c:pt idx="10938">
                  <c:v>445.43391135577798</c:v>
                </c:pt>
                <c:pt idx="10939">
                  <c:v>445.42721794030803</c:v>
                </c:pt>
                <c:pt idx="10940">
                  <c:v>445.42256384935098</c:v>
                </c:pt>
                <c:pt idx="10941">
                  <c:v>445.39387863790603</c:v>
                </c:pt>
                <c:pt idx="10942">
                  <c:v>445.36777790796799</c:v>
                </c:pt>
                <c:pt idx="10943">
                  <c:v>445.34548845352998</c:v>
                </c:pt>
                <c:pt idx="10944">
                  <c:v>445.32183288061202</c:v>
                </c:pt>
                <c:pt idx="10945">
                  <c:v>445.28537478609701</c:v>
                </c:pt>
                <c:pt idx="10946">
                  <c:v>445.28169005568401</c:v>
                </c:pt>
                <c:pt idx="10947">
                  <c:v>445.26349056662002</c:v>
                </c:pt>
                <c:pt idx="10948">
                  <c:v>445.25435212988401</c:v>
                </c:pt>
                <c:pt idx="10949">
                  <c:v>445.23913428864103</c:v>
                </c:pt>
                <c:pt idx="10950">
                  <c:v>445.20784862773701</c:v>
                </c:pt>
                <c:pt idx="10951">
                  <c:v>445.20396080819</c:v>
                </c:pt>
                <c:pt idx="10952">
                  <c:v>445.18991345258303</c:v>
                </c:pt>
                <c:pt idx="10953">
                  <c:v>445.184781376199</c:v>
                </c:pt>
                <c:pt idx="10954">
                  <c:v>445.18161550262499</c:v>
                </c:pt>
                <c:pt idx="10955">
                  <c:v>445.16806282290401</c:v>
                </c:pt>
                <c:pt idx="10956">
                  <c:v>445.138868608699</c:v>
                </c:pt>
                <c:pt idx="10957">
                  <c:v>445.10768177970402</c:v>
                </c:pt>
                <c:pt idx="10958">
                  <c:v>445.09781053393402</c:v>
                </c:pt>
                <c:pt idx="10959">
                  <c:v>444.98215646861502</c:v>
                </c:pt>
                <c:pt idx="10960">
                  <c:v>444.97397980483998</c:v>
                </c:pt>
                <c:pt idx="10961">
                  <c:v>444.96459453472801</c:v>
                </c:pt>
                <c:pt idx="10962">
                  <c:v>444.94483719092199</c:v>
                </c:pt>
                <c:pt idx="10963">
                  <c:v>444.93563043364799</c:v>
                </c:pt>
                <c:pt idx="10964">
                  <c:v>444.92700138402199</c:v>
                </c:pt>
                <c:pt idx="10965">
                  <c:v>444.910223812754</c:v>
                </c:pt>
                <c:pt idx="10966">
                  <c:v>444.87486110776098</c:v>
                </c:pt>
                <c:pt idx="10967">
                  <c:v>444.85055923233</c:v>
                </c:pt>
                <c:pt idx="10968">
                  <c:v>444.78740384724898</c:v>
                </c:pt>
                <c:pt idx="10969">
                  <c:v>444.72440362400198</c:v>
                </c:pt>
                <c:pt idx="10970">
                  <c:v>444.71819453620401</c:v>
                </c:pt>
                <c:pt idx="10971">
                  <c:v>444.71665585176601</c:v>
                </c:pt>
                <c:pt idx="10972">
                  <c:v>444.714534724016</c:v>
                </c:pt>
                <c:pt idx="10973">
                  <c:v>444.64340800663399</c:v>
                </c:pt>
                <c:pt idx="10974">
                  <c:v>444.60070571171599</c:v>
                </c:pt>
                <c:pt idx="10975">
                  <c:v>444.584756493143</c:v>
                </c:pt>
                <c:pt idx="10976">
                  <c:v>444.52745349518</c:v>
                </c:pt>
                <c:pt idx="10977">
                  <c:v>444.484288238857</c:v>
                </c:pt>
                <c:pt idx="10978">
                  <c:v>444.48078243429597</c:v>
                </c:pt>
                <c:pt idx="10979">
                  <c:v>444.461368188986</c:v>
                </c:pt>
                <c:pt idx="10980">
                  <c:v>444.38213168997203</c:v>
                </c:pt>
                <c:pt idx="10981">
                  <c:v>444.37139886313997</c:v>
                </c:pt>
                <c:pt idx="10982">
                  <c:v>444.34588285945301</c:v>
                </c:pt>
                <c:pt idx="10983">
                  <c:v>444.32979059118998</c:v>
                </c:pt>
                <c:pt idx="10984">
                  <c:v>444.32194596404503</c:v>
                </c:pt>
                <c:pt idx="10985">
                  <c:v>444.30196886261098</c:v>
                </c:pt>
                <c:pt idx="10986">
                  <c:v>444.285010860314</c:v>
                </c:pt>
                <c:pt idx="10987">
                  <c:v>444.28101588077698</c:v>
                </c:pt>
                <c:pt idx="10988">
                  <c:v>444.27080586833398</c:v>
                </c:pt>
                <c:pt idx="10989">
                  <c:v>444.234853379784</c:v>
                </c:pt>
                <c:pt idx="10990">
                  <c:v>444.23057010203001</c:v>
                </c:pt>
                <c:pt idx="10991">
                  <c:v>444.20553773742699</c:v>
                </c:pt>
                <c:pt idx="10992">
                  <c:v>444.19841080807299</c:v>
                </c:pt>
                <c:pt idx="10993">
                  <c:v>444.18182970740202</c:v>
                </c:pt>
                <c:pt idx="10994">
                  <c:v>444.172619303266</c:v>
                </c:pt>
                <c:pt idx="10995">
                  <c:v>444.17140757168801</c:v>
                </c:pt>
                <c:pt idx="10996">
                  <c:v>444.17012308616103</c:v>
                </c:pt>
                <c:pt idx="10997">
                  <c:v>444.16191677954799</c:v>
                </c:pt>
                <c:pt idx="10998">
                  <c:v>444.152283679064</c:v>
                </c:pt>
                <c:pt idx="10999">
                  <c:v>444.12543619670902</c:v>
                </c:pt>
                <c:pt idx="11000">
                  <c:v>444.11858022205797</c:v>
                </c:pt>
                <c:pt idx="11001">
                  <c:v>444.11188849337702</c:v>
                </c:pt>
                <c:pt idx="11002">
                  <c:v>444.10965680319299</c:v>
                </c:pt>
                <c:pt idx="11003">
                  <c:v>444.08133911303099</c:v>
                </c:pt>
                <c:pt idx="11004">
                  <c:v>444.002487345867</c:v>
                </c:pt>
                <c:pt idx="11005">
                  <c:v>443.993775586129</c:v>
                </c:pt>
                <c:pt idx="11006">
                  <c:v>443.96965383338897</c:v>
                </c:pt>
                <c:pt idx="11007">
                  <c:v>443.96721130134802</c:v>
                </c:pt>
                <c:pt idx="11008">
                  <c:v>443.96618875376703</c:v>
                </c:pt>
                <c:pt idx="11009">
                  <c:v>443.96390181996497</c:v>
                </c:pt>
                <c:pt idx="11010">
                  <c:v>443.959591345082</c:v>
                </c:pt>
                <c:pt idx="11011">
                  <c:v>443.95556413612798</c:v>
                </c:pt>
                <c:pt idx="11012">
                  <c:v>443.92779469340098</c:v>
                </c:pt>
                <c:pt idx="11013">
                  <c:v>443.91954910223097</c:v>
                </c:pt>
                <c:pt idx="11014">
                  <c:v>443.91355964544999</c:v>
                </c:pt>
                <c:pt idx="11015">
                  <c:v>443.905487520522</c:v>
                </c:pt>
                <c:pt idx="11016">
                  <c:v>443.834814575873</c:v>
                </c:pt>
                <c:pt idx="11017">
                  <c:v>443.75146411148398</c:v>
                </c:pt>
                <c:pt idx="11018">
                  <c:v>443.73955348937398</c:v>
                </c:pt>
                <c:pt idx="11019">
                  <c:v>443.72871648795098</c:v>
                </c:pt>
                <c:pt idx="11020">
                  <c:v>443.72479975793601</c:v>
                </c:pt>
                <c:pt idx="11021">
                  <c:v>443.72087368575899</c:v>
                </c:pt>
                <c:pt idx="11022">
                  <c:v>443.67853063955499</c:v>
                </c:pt>
                <c:pt idx="11023">
                  <c:v>443.64520928761402</c:v>
                </c:pt>
                <c:pt idx="11024">
                  <c:v>443.591769325114</c:v>
                </c:pt>
                <c:pt idx="11025">
                  <c:v>443.57278796791502</c:v>
                </c:pt>
                <c:pt idx="11026">
                  <c:v>443.51035291245501</c:v>
                </c:pt>
                <c:pt idx="11027">
                  <c:v>443.50625129837402</c:v>
                </c:pt>
                <c:pt idx="11028">
                  <c:v>443.47378023425603</c:v>
                </c:pt>
                <c:pt idx="11029">
                  <c:v>443.47065327319399</c:v>
                </c:pt>
                <c:pt idx="11030">
                  <c:v>443.45709805054997</c:v>
                </c:pt>
                <c:pt idx="11031">
                  <c:v>443.428687273881</c:v>
                </c:pt>
                <c:pt idx="11032">
                  <c:v>443.38962656929698</c:v>
                </c:pt>
                <c:pt idx="11033">
                  <c:v>443.37516200487698</c:v>
                </c:pt>
                <c:pt idx="11034">
                  <c:v>443.37277320309897</c:v>
                </c:pt>
                <c:pt idx="11035">
                  <c:v>443.36145760741402</c:v>
                </c:pt>
                <c:pt idx="11036">
                  <c:v>443.29814114824597</c:v>
                </c:pt>
                <c:pt idx="11037">
                  <c:v>443.29636831901098</c:v>
                </c:pt>
                <c:pt idx="11038">
                  <c:v>443.26656223437902</c:v>
                </c:pt>
                <c:pt idx="11039">
                  <c:v>443.25278868081301</c:v>
                </c:pt>
                <c:pt idx="11040">
                  <c:v>443.21309419920601</c:v>
                </c:pt>
                <c:pt idx="11041">
                  <c:v>443.19750173445601</c:v>
                </c:pt>
                <c:pt idx="11042">
                  <c:v>443.18766923846999</c:v>
                </c:pt>
                <c:pt idx="11043">
                  <c:v>443.18484831827499</c:v>
                </c:pt>
                <c:pt idx="11044">
                  <c:v>443.18303655550199</c:v>
                </c:pt>
                <c:pt idx="11045">
                  <c:v>443.17167421042001</c:v>
                </c:pt>
                <c:pt idx="11046">
                  <c:v>443.16995810237501</c:v>
                </c:pt>
                <c:pt idx="11047">
                  <c:v>443.16137411979997</c:v>
                </c:pt>
                <c:pt idx="11048">
                  <c:v>443.15821449865899</c:v>
                </c:pt>
                <c:pt idx="11049">
                  <c:v>443.14017193067201</c:v>
                </c:pt>
                <c:pt idx="11050">
                  <c:v>443.12312633254498</c:v>
                </c:pt>
                <c:pt idx="11051">
                  <c:v>442.904473180232</c:v>
                </c:pt>
                <c:pt idx="11052">
                  <c:v>442.87512273534202</c:v>
                </c:pt>
                <c:pt idx="11053">
                  <c:v>442.83957073755403</c:v>
                </c:pt>
                <c:pt idx="11054">
                  <c:v>442.815556538755</c:v>
                </c:pt>
                <c:pt idx="11055">
                  <c:v>442.79228144165501</c:v>
                </c:pt>
                <c:pt idx="11056">
                  <c:v>442.78882815845702</c:v>
                </c:pt>
                <c:pt idx="11057">
                  <c:v>442.77976684860403</c:v>
                </c:pt>
                <c:pt idx="11058">
                  <c:v>442.73824143555601</c:v>
                </c:pt>
                <c:pt idx="11059">
                  <c:v>442.708081507207</c:v>
                </c:pt>
                <c:pt idx="11060">
                  <c:v>442.69495385007599</c:v>
                </c:pt>
                <c:pt idx="11061">
                  <c:v>442.680487859197</c:v>
                </c:pt>
                <c:pt idx="11062">
                  <c:v>442.678302550789</c:v>
                </c:pt>
                <c:pt idx="11063">
                  <c:v>442.67776572090702</c:v>
                </c:pt>
                <c:pt idx="11064">
                  <c:v>442.63902879787901</c:v>
                </c:pt>
                <c:pt idx="11065">
                  <c:v>442.60305275386003</c:v>
                </c:pt>
                <c:pt idx="11066">
                  <c:v>442.60125312243298</c:v>
                </c:pt>
                <c:pt idx="11067">
                  <c:v>442.52350675092299</c:v>
                </c:pt>
                <c:pt idx="11068">
                  <c:v>442.49576039375398</c:v>
                </c:pt>
                <c:pt idx="11069">
                  <c:v>442.478282070006</c:v>
                </c:pt>
                <c:pt idx="11070">
                  <c:v>442.468755784716</c:v>
                </c:pt>
                <c:pt idx="11071">
                  <c:v>442.46681607826201</c:v>
                </c:pt>
                <c:pt idx="11072">
                  <c:v>442.46609793224701</c:v>
                </c:pt>
                <c:pt idx="11073">
                  <c:v>442.46324344676401</c:v>
                </c:pt>
                <c:pt idx="11074">
                  <c:v>442.46168417666303</c:v>
                </c:pt>
                <c:pt idx="11075">
                  <c:v>442.460044635055</c:v>
                </c:pt>
                <c:pt idx="11076">
                  <c:v>442.45634509492697</c:v>
                </c:pt>
                <c:pt idx="11077">
                  <c:v>442.45247826445802</c:v>
                </c:pt>
                <c:pt idx="11078">
                  <c:v>442.44536151366401</c:v>
                </c:pt>
                <c:pt idx="11079">
                  <c:v>442.43807840681399</c:v>
                </c:pt>
                <c:pt idx="11080">
                  <c:v>442.433176561219</c:v>
                </c:pt>
                <c:pt idx="11081">
                  <c:v>442.36705551195001</c:v>
                </c:pt>
                <c:pt idx="11082">
                  <c:v>442.36692584097102</c:v>
                </c:pt>
                <c:pt idx="11083">
                  <c:v>442.334527205803</c:v>
                </c:pt>
                <c:pt idx="11084">
                  <c:v>442.32413223650599</c:v>
                </c:pt>
                <c:pt idx="11085">
                  <c:v>442.32015892491899</c:v>
                </c:pt>
                <c:pt idx="11086">
                  <c:v>442.31374430825298</c:v>
                </c:pt>
                <c:pt idx="11087">
                  <c:v>442.31128193179097</c:v>
                </c:pt>
                <c:pt idx="11088">
                  <c:v>442.30709197341099</c:v>
                </c:pt>
                <c:pt idx="11089">
                  <c:v>442.29666324430002</c:v>
                </c:pt>
                <c:pt idx="11090">
                  <c:v>442.28136925311998</c:v>
                </c:pt>
                <c:pt idx="11091">
                  <c:v>442.27727200519502</c:v>
                </c:pt>
                <c:pt idx="11092">
                  <c:v>442.27673907457802</c:v>
                </c:pt>
                <c:pt idx="11093">
                  <c:v>442.256352106294</c:v>
                </c:pt>
                <c:pt idx="11094">
                  <c:v>442.25486305807101</c:v>
                </c:pt>
                <c:pt idx="11095">
                  <c:v>442.24934819687002</c:v>
                </c:pt>
                <c:pt idx="11096">
                  <c:v>442.24700665840101</c:v>
                </c:pt>
                <c:pt idx="11097">
                  <c:v>442.24520135027399</c:v>
                </c:pt>
                <c:pt idx="11098">
                  <c:v>442.24248537972198</c:v>
                </c:pt>
                <c:pt idx="11099">
                  <c:v>442.23892221807603</c:v>
                </c:pt>
                <c:pt idx="11100">
                  <c:v>442.238799589015</c:v>
                </c:pt>
                <c:pt idx="11101">
                  <c:v>442.22997464329001</c:v>
                </c:pt>
                <c:pt idx="11102">
                  <c:v>442.19771570412001</c:v>
                </c:pt>
                <c:pt idx="11103">
                  <c:v>442.18607428142599</c:v>
                </c:pt>
                <c:pt idx="11104">
                  <c:v>442.16060404466998</c:v>
                </c:pt>
                <c:pt idx="11105">
                  <c:v>442.15207423343799</c:v>
                </c:pt>
                <c:pt idx="11106">
                  <c:v>442.10451959317902</c:v>
                </c:pt>
                <c:pt idx="11107">
                  <c:v>442.09607775639199</c:v>
                </c:pt>
                <c:pt idx="11108">
                  <c:v>442.08474030066901</c:v>
                </c:pt>
                <c:pt idx="11109">
                  <c:v>442.06395023860898</c:v>
                </c:pt>
                <c:pt idx="11110">
                  <c:v>442.00925820954001</c:v>
                </c:pt>
                <c:pt idx="11111">
                  <c:v>441.97405788376</c:v>
                </c:pt>
                <c:pt idx="11112">
                  <c:v>441.967837912569</c:v>
                </c:pt>
                <c:pt idx="11113">
                  <c:v>441.96273967609801</c:v>
                </c:pt>
                <c:pt idx="11114">
                  <c:v>441.96089518588701</c:v>
                </c:pt>
                <c:pt idx="11115">
                  <c:v>441.96053932671902</c:v>
                </c:pt>
                <c:pt idx="11116">
                  <c:v>441.94854331666801</c:v>
                </c:pt>
                <c:pt idx="11117">
                  <c:v>441.944542534383</c:v>
                </c:pt>
                <c:pt idx="11118">
                  <c:v>441.94359321399202</c:v>
                </c:pt>
                <c:pt idx="11119">
                  <c:v>441.93270922983999</c:v>
                </c:pt>
                <c:pt idx="11120">
                  <c:v>441.93176008047698</c:v>
                </c:pt>
                <c:pt idx="11121">
                  <c:v>441.88874004394597</c:v>
                </c:pt>
                <c:pt idx="11122">
                  <c:v>441.88683997274802</c:v>
                </c:pt>
                <c:pt idx="11123">
                  <c:v>441.87943808807302</c:v>
                </c:pt>
                <c:pt idx="11124">
                  <c:v>441.86046275720099</c:v>
                </c:pt>
                <c:pt idx="11125">
                  <c:v>441.85119551667401</c:v>
                </c:pt>
                <c:pt idx="11126">
                  <c:v>441.84331441129802</c:v>
                </c:pt>
                <c:pt idx="11127">
                  <c:v>441.79160947587599</c:v>
                </c:pt>
                <c:pt idx="11128">
                  <c:v>441.77689655174203</c:v>
                </c:pt>
                <c:pt idx="11129">
                  <c:v>441.77547579749802</c:v>
                </c:pt>
                <c:pt idx="11130">
                  <c:v>441.76049802037699</c:v>
                </c:pt>
                <c:pt idx="11131">
                  <c:v>441.75425474577702</c:v>
                </c:pt>
                <c:pt idx="11132">
                  <c:v>441.75374707379001</c:v>
                </c:pt>
                <c:pt idx="11133">
                  <c:v>441.74903835313199</c:v>
                </c:pt>
                <c:pt idx="11134">
                  <c:v>441.74871268478699</c:v>
                </c:pt>
                <c:pt idx="11135">
                  <c:v>441.74749223123399</c:v>
                </c:pt>
                <c:pt idx="11136">
                  <c:v>441.74229834028603</c:v>
                </c:pt>
                <c:pt idx="11137">
                  <c:v>441.73861768476502</c:v>
                </c:pt>
                <c:pt idx="11138">
                  <c:v>441.73763781107499</c:v>
                </c:pt>
                <c:pt idx="11139">
                  <c:v>441.73046066427401</c:v>
                </c:pt>
                <c:pt idx="11140">
                  <c:v>441.72364512624199</c:v>
                </c:pt>
                <c:pt idx="11141">
                  <c:v>441.72144644824402</c:v>
                </c:pt>
                <c:pt idx="11142">
                  <c:v>441.71708962243298</c:v>
                </c:pt>
                <c:pt idx="11143">
                  <c:v>441.71597927597003</c:v>
                </c:pt>
                <c:pt idx="11144">
                  <c:v>441.71385770943499</c:v>
                </c:pt>
                <c:pt idx="11145">
                  <c:v>441.71380954445698</c:v>
                </c:pt>
                <c:pt idx="11146">
                  <c:v>441.71357909701698</c:v>
                </c:pt>
                <c:pt idx="11147">
                  <c:v>441.713539873603</c:v>
                </c:pt>
                <c:pt idx="11148">
                  <c:v>441.71211774465303</c:v>
                </c:pt>
                <c:pt idx="11149">
                  <c:v>441.71108887071603</c:v>
                </c:pt>
                <c:pt idx="11150">
                  <c:v>441.71079100426999</c:v>
                </c:pt>
                <c:pt idx="11151">
                  <c:v>441.710439240889</c:v>
                </c:pt>
                <c:pt idx="11152">
                  <c:v>441.70972942314302</c:v>
                </c:pt>
                <c:pt idx="11153">
                  <c:v>441.70962112688198</c:v>
                </c:pt>
                <c:pt idx="11154">
                  <c:v>441.70889446889498</c:v>
                </c:pt>
                <c:pt idx="11155">
                  <c:v>441.70800487830797</c:v>
                </c:pt>
                <c:pt idx="11156">
                  <c:v>441.70790373517201</c:v>
                </c:pt>
                <c:pt idx="11157">
                  <c:v>441.70554561032202</c:v>
                </c:pt>
                <c:pt idx="11158">
                  <c:v>441.70508184575601</c:v>
                </c:pt>
                <c:pt idx="11159">
                  <c:v>441.70409554382599</c:v>
                </c:pt>
                <c:pt idx="11160">
                  <c:v>441.70371954509199</c:v>
                </c:pt>
                <c:pt idx="11161">
                  <c:v>441.700844016438</c:v>
                </c:pt>
                <c:pt idx="11162">
                  <c:v>441.70071824148101</c:v>
                </c:pt>
                <c:pt idx="11163">
                  <c:v>441.69939739707303</c:v>
                </c:pt>
                <c:pt idx="11164">
                  <c:v>441.699039692675</c:v>
                </c:pt>
                <c:pt idx="11165">
                  <c:v>441.69776176295602</c:v>
                </c:pt>
                <c:pt idx="11166">
                  <c:v>441.69739942533602</c:v>
                </c:pt>
                <c:pt idx="11167">
                  <c:v>441.69553353319498</c:v>
                </c:pt>
                <c:pt idx="11168">
                  <c:v>441.69457770818002</c:v>
                </c:pt>
                <c:pt idx="11169">
                  <c:v>441.69178832104399</c:v>
                </c:pt>
                <c:pt idx="11170">
                  <c:v>441.69133741692599</c:v>
                </c:pt>
                <c:pt idx="11171">
                  <c:v>441.69089270094997</c:v>
                </c:pt>
                <c:pt idx="11172">
                  <c:v>441.69054944149798</c:v>
                </c:pt>
                <c:pt idx="11173">
                  <c:v>441.69034712932</c:v>
                </c:pt>
                <c:pt idx="11174">
                  <c:v>441.68977314803101</c:v>
                </c:pt>
                <c:pt idx="11175">
                  <c:v>441.68963621738902</c:v>
                </c:pt>
                <c:pt idx="11176">
                  <c:v>441.68928461483802</c:v>
                </c:pt>
                <c:pt idx="11177">
                  <c:v>441.68927390411801</c:v>
                </c:pt>
                <c:pt idx="11178">
                  <c:v>441.68722496841599</c:v>
                </c:pt>
                <c:pt idx="11179">
                  <c:v>441.68650843478099</c:v>
                </c:pt>
                <c:pt idx="11180">
                  <c:v>441.68642010534001</c:v>
                </c:pt>
                <c:pt idx="11181">
                  <c:v>441.68600823010399</c:v>
                </c:pt>
                <c:pt idx="11182">
                  <c:v>441.68501874101702</c:v>
                </c:pt>
                <c:pt idx="11183">
                  <c:v>441.68394193110498</c:v>
                </c:pt>
                <c:pt idx="11184">
                  <c:v>441.68284847098602</c:v>
                </c:pt>
                <c:pt idx="11185">
                  <c:v>441.680157425978</c:v>
                </c:pt>
                <c:pt idx="11186">
                  <c:v>441.67970029802399</c:v>
                </c:pt>
                <c:pt idx="11187">
                  <c:v>441.67736509631499</c:v>
                </c:pt>
                <c:pt idx="11188">
                  <c:v>441.67632066275098</c:v>
                </c:pt>
                <c:pt idx="11189">
                  <c:v>441.67525187697902</c:v>
                </c:pt>
                <c:pt idx="11190">
                  <c:v>441.67451787701998</c:v>
                </c:pt>
                <c:pt idx="11191">
                  <c:v>441.67443535768598</c:v>
                </c:pt>
                <c:pt idx="11192">
                  <c:v>441.674273196934</c:v>
                </c:pt>
                <c:pt idx="11193">
                  <c:v>441.67306484605598</c:v>
                </c:pt>
                <c:pt idx="11194">
                  <c:v>441.67255447487798</c:v>
                </c:pt>
                <c:pt idx="11195">
                  <c:v>441.67073906330597</c:v>
                </c:pt>
                <c:pt idx="11196">
                  <c:v>441.670348300385</c:v>
                </c:pt>
                <c:pt idx="11197">
                  <c:v>441.66973392825503</c:v>
                </c:pt>
                <c:pt idx="11198">
                  <c:v>441.66869476406299</c:v>
                </c:pt>
                <c:pt idx="11199">
                  <c:v>441.66801634467299</c:v>
                </c:pt>
                <c:pt idx="11200">
                  <c:v>441.66705897272101</c:v>
                </c:pt>
                <c:pt idx="11201">
                  <c:v>441.66509692720803</c:v>
                </c:pt>
                <c:pt idx="11202">
                  <c:v>441.66412350864999</c:v>
                </c:pt>
                <c:pt idx="11203">
                  <c:v>441.66352277450102</c:v>
                </c:pt>
                <c:pt idx="11204">
                  <c:v>441.65987535589102</c:v>
                </c:pt>
                <c:pt idx="11205">
                  <c:v>441.659615816209</c:v>
                </c:pt>
                <c:pt idx="11206">
                  <c:v>441.65560720357399</c:v>
                </c:pt>
                <c:pt idx="11207">
                  <c:v>441.65181495520102</c:v>
                </c:pt>
                <c:pt idx="11208">
                  <c:v>441.65154845180302</c:v>
                </c:pt>
                <c:pt idx="11209">
                  <c:v>441.64747860072498</c:v>
                </c:pt>
                <c:pt idx="11210">
                  <c:v>441.640206200975</c:v>
                </c:pt>
                <c:pt idx="11211">
                  <c:v>441.63687652195898</c:v>
                </c:pt>
                <c:pt idx="11212">
                  <c:v>441.59826107511401</c:v>
                </c:pt>
                <c:pt idx="11213">
                  <c:v>441.54398741693598</c:v>
                </c:pt>
                <c:pt idx="11214">
                  <c:v>441.524038961511</c:v>
                </c:pt>
                <c:pt idx="11215">
                  <c:v>441.51882756496298</c:v>
                </c:pt>
                <c:pt idx="11216">
                  <c:v>441.51878784209401</c:v>
                </c:pt>
                <c:pt idx="11217">
                  <c:v>441.47710291696598</c:v>
                </c:pt>
                <c:pt idx="11218">
                  <c:v>441.45294952304403</c:v>
                </c:pt>
                <c:pt idx="11219">
                  <c:v>441.44233796911499</c:v>
                </c:pt>
                <c:pt idx="11220">
                  <c:v>441.42448464299099</c:v>
                </c:pt>
                <c:pt idx="11221">
                  <c:v>441.41183808900303</c:v>
                </c:pt>
                <c:pt idx="11222">
                  <c:v>441.38861811429598</c:v>
                </c:pt>
                <c:pt idx="11223">
                  <c:v>441.38322764457899</c:v>
                </c:pt>
                <c:pt idx="11224">
                  <c:v>441.36582745567</c:v>
                </c:pt>
                <c:pt idx="11225">
                  <c:v>441.359721792828</c:v>
                </c:pt>
                <c:pt idx="11226">
                  <c:v>441.307790024045</c:v>
                </c:pt>
                <c:pt idx="11227">
                  <c:v>441.29594596113799</c:v>
                </c:pt>
                <c:pt idx="11228">
                  <c:v>441.27194888559302</c:v>
                </c:pt>
                <c:pt idx="11229">
                  <c:v>441.25533249064301</c:v>
                </c:pt>
                <c:pt idx="11230">
                  <c:v>441.24643820849599</c:v>
                </c:pt>
                <c:pt idx="11231">
                  <c:v>441.200589645555</c:v>
                </c:pt>
                <c:pt idx="11232">
                  <c:v>441.10623407404</c:v>
                </c:pt>
                <c:pt idx="11233">
                  <c:v>441.104124235737</c:v>
                </c:pt>
                <c:pt idx="11234">
                  <c:v>441.073085587305</c:v>
                </c:pt>
                <c:pt idx="11235">
                  <c:v>441.06957979973498</c:v>
                </c:pt>
                <c:pt idx="11236">
                  <c:v>441.02607260145999</c:v>
                </c:pt>
                <c:pt idx="11237">
                  <c:v>440.95588135616202</c:v>
                </c:pt>
                <c:pt idx="11238">
                  <c:v>440.95527477882001</c:v>
                </c:pt>
                <c:pt idx="11239">
                  <c:v>440.91810788978199</c:v>
                </c:pt>
                <c:pt idx="11240">
                  <c:v>440.91486000299199</c:v>
                </c:pt>
                <c:pt idx="11241">
                  <c:v>440.90663571679499</c:v>
                </c:pt>
                <c:pt idx="11242">
                  <c:v>440.899367422019</c:v>
                </c:pt>
                <c:pt idx="11243">
                  <c:v>440.83485657041899</c:v>
                </c:pt>
                <c:pt idx="11244">
                  <c:v>440.802345002577</c:v>
                </c:pt>
                <c:pt idx="11245">
                  <c:v>440.802341692678</c:v>
                </c:pt>
                <c:pt idx="11246">
                  <c:v>440.79991519946401</c:v>
                </c:pt>
                <c:pt idx="11247">
                  <c:v>440.79791773629699</c:v>
                </c:pt>
                <c:pt idx="11248">
                  <c:v>440.79078997647503</c:v>
                </c:pt>
                <c:pt idx="11249">
                  <c:v>440.72128118519902</c:v>
                </c:pt>
                <c:pt idx="11250">
                  <c:v>440.69441406521798</c:v>
                </c:pt>
                <c:pt idx="11251">
                  <c:v>440.68827738534299</c:v>
                </c:pt>
                <c:pt idx="11252">
                  <c:v>440.63828913425903</c:v>
                </c:pt>
                <c:pt idx="11253">
                  <c:v>440.62558314676301</c:v>
                </c:pt>
                <c:pt idx="11254">
                  <c:v>440.62534841124602</c:v>
                </c:pt>
                <c:pt idx="11255">
                  <c:v>440.623591804353</c:v>
                </c:pt>
                <c:pt idx="11256">
                  <c:v>440.599662387877</c:v>
                </c:pt>
                <c:pt idx="11257">
                  <c:v>440.59502474750701</c:v>
                </c:pt>
                <c:pt idx="11258">
                  <c:v>440.59502474750701</c:v>
                </c:pt>
                <c:pt idx="11259">
                  <c:v>440.59502474750701</c:v>
                </c:pt>
                <c:pt idx="11260">
                  <c:v>440.59502474750701</c:v>
                </c:pt>
                <c:pt idx="11261">
                  <c:v>440.59431378561402</c:v>
                </c:pt>
                <c:pt idx="11262">
                  <c:v>440.55138319474798</c:v>
                </c:pt>
                <c:pt idx="11263">
                  <c:v>440.49243860300601</c:v>
                </c:pt>
                <c:pt idx="11264">
                  <c:v>440.47605141576298</c:v>
                </c:pt>
                <c:pt idx="11265">
                  <c:v>440.432295755148</c:v>
                </c:pt>
                <c:pt idx="11266">
                  <c:v>440.40930946829297</c:v>
                </c:pt>
                <c:pt idx="11267">
                  <c:v>440.39510839617799</c:v>
                </c:pt>
                <c:pt idx="11268">
                  <c:v>440.32706498244198</c:v>
                </c:pt>
                <c:pt idx="11269">
                  <c:v>440.31836987945297</c:v>
                </c:pt>
                <c:pt idx="11270">
                  <c:v>440.27258140077703</c:v>
                </c:pt>
                <c:pt idx="11271">
                  <c:v>440.2551678945</c:v>
                </c:pt>
                <c:pt idx="11272">
                  <c:v>440.23447355168503</c:v>
                </c:pt>
                <c:pt idx="11273">
                  <c:v>440.22964683038498</c:v>
                </c:pt>
                <c:pt idx="11274">
                  <c:v>440.14816204767402</c:v>
                </c:pt>
                <c:pt idx="11275">
                  <c:v>440.14557897788399</c:v>
                </c:pt>
                <c:pt idx="11276">
                  <c:v>440.14248062522199</c:v>
                </c:pt>
                <c:pt idx="11277">
                  <c:v>440.13992589834697</c:v>
                </c:pt>
                <c:pt idx="11278">
                  <c:v>440.116164399068</c:v>
                </c:pt>
                <c:pt idx="11279">
                  <c:v>440.10564194738998</c:v>
                </c:pt>
                <c:pt idx="11280">
                  <c:v>440.05982505698302</c:v>
                </c:pt>
                <c:pt idx="11281">
                  <c:v>440.008908987935</c:v>
                </c:pt>
                <c:pt idx="11282">
                  <c:v>440.00081750755101</c:v>
                </c:pt>
                <c:pt idx="11283">
                  <c:v>439.96625883488298</c:v>
                </c:pt>
                <c:pt idx="11284">
                  <c:v>439.956173073961</c:v>
                </c:pt>
                <c:pt idx="11285">
                  <c:v>439.95455693269997</c:v>
                </c:pt>
                <c:pt idx="11286">
                  <c:v>439.89874772055998</c:v>
                </c:pt>
                <c:pt idx="11287">
                  <c:v>439.88748710265202</c:v>
                </c:pt>
                <c:pt idx="11288">
                  <c:v>439.88092093590399</c:v>
                </c:pt>
                <c:pt idx="11289">
                  <c:v>439.85248677098599</c:v>
                </c:pt>
                <c:pt idx="11290">
                  <c:v>439.83341963470298</c:v>
                </c:pt>
                <c:pt idx="11291">
                  <c:v>439.79242989118302</c:v>
                </c:pt>
                <c:pt idx="11292">
                  <c:v>439.75071410447401</c:v>
                </c:pt>
                <c:pt idx="11293">
                  <c:v>439.70851096143701</c:v>
                </c:pt>
                <c:pt idx="11294">
                  <c:v>439.70140495972799</c:v>
                </c:pt>
                <c:pt idx="11295">
                  <c:v>439.63822211095101</c:v>
                </c:pt>
                <c:pt idx="11296">
                  <c:v>439.63583428104698</c:v>
                </c:pt>
                <c:pt idx="11297">
                  <c:v>439.59210065778399</c:v>
                </c:pt>
                <c:pt idx="11298">
                  <c:v>439.588040276973</c:v>
                </c:pt>
                <c:pt idx="11299">
                  <c:v>439.56828762499299</c:v>
                </c:pt>
                <c:pt idx="11300">
                  <c:v>439.55503868014199</c:v>
                </c:pt>
                <c:pt idx="11301">
                  <c:v>439.52747398543602</c:v>
                </c:pt>
                <c:pt idx="11302">
                  <c:v>439.51616049205501</c:v>
                </c:pt>
                <c:pt idx="11303">
                  <c:v>439.51591887908597</c:v>
                </c:pt>
                <c:pt idx="11304">
                  <c:v>439.51583281377401</c:v>
                </c:pt>
                <c:pt idx="11305">
                  <c:v>439.504119055248</c:v>
                </c:pt>
                <c:pt idx="11306">
                  <c:v>439.49074314498102</c:v>
                </c:pt>
                <c:pt idx="11307">
                  <c:v>439.42994494861898</c:v>
                </c:pt>
                <c:pt idx="11308">
                  <c:v>439.415016296251</c:v>
                </c:pt>
                <c:pt idx="11309">
                  <c:v>439.38736936636599</c:v>
                </c:pt>
                <c:pt idx="11310">
                  <c:v>439.30889450892499</c:v>
                </c:pt>
                <c:pt idx="11311">
                  <c:v>439.30855915893397</c:v>
                </c:pt>
                <c:pt idx="11312">
                  <c:v>439.30827568321502</c:v>
                </c:pt>
                <c:pt idx="11313">
                  <c:v>439.308265547492</c:v>
                </c:pt>
                <c:pt idx="11314">
                  <c:v>439.29662954926198</c:v>
                </c:pt>
                <c:pt idx="11315">
                  <c:v>439.21454512888499</c:v>
                </c:pt>
                <c:pt idx="11316">
                  <c:v>439.145858145197</c:v>
                </c:pt>
                <c:pt idx="11317">
                  <c:v>439.12854065554598</c:v>
                </c:pt>
                <c:pt idx="11318">
                  <c:v>439.09847463680001</c:v>
                </c:pt>
                <c:pt idx="11319">
                  <c:v>439.09830326837698</c:v>
                </c:pt>
                <c:pt idx="11320">
                  <c:v>439.09617065932798</c:v>
                </c:pt>
                <c:pt idx="11321">
                  <c:v>439.09469542146297</c:v>
                </c:pt>
                <c:pt idx="11322">
                  <c:v>439.09302883531399</c:v>
                </c:pt>
                <c:pt idx="11323">
                  <c:v>439.09121693369599</c:v>
                </c:pt>
                <c:pt idx="11324">
                  <c:v>439.090537813754</c:v>
                </c:pt>
                <c:pt idx="11325">
                  <c:v>439.09022053046698</c:v>
                </c:pt>
                <c:pt idx="11326">
                  <c:v>439.08881293305097</c:v>
                </c:pt>
                <c:pt idx="11327">
                  <c:v>439.08691519003298</c:v>
                </c:pt>
                <c:pt idx="11328">
                  <c:v>439.07785583239399</c:v>
                </c:pt>
                <c:pt idx="11329">
                  <c:v>439.07774990532499</c:v>
                </c:pt>
                <c:pt idx="11330">
                  <c:v>439.07733046253998</c:v>
                </c:pt>
                <c:pt idx="11331">
                  <c:v>439.020516873345</c:v>
                </c:pt>
                <c:pt idx="11332">
                  <c:v>439.00801031929399</c:v>
                </c:pt>
                <c:pt idx="11333">
                  <c:v>438.959829644536</c:v>
                </c:pt>
                <c:pt idx="11334">
                  <c:v>438.958693576629</c:v>
                </c:pt>
                <c:pt idx="11335">
                  <c:v>438.90207383653302</c:v>
                </c:pt>
                <c:pt idx="11336">
                  <c:v>438.89278497262802</c:v>
                </c:pt>
                <c:pt idx="11337">
                  <c:v>438.88813320389301</c:v>
                </c:pt>
                <c:pt idx="11338">
                  <c:v>438.88715232667602</c:v>
                </c:pt>
                <c:pt idx="11339">
                  <c:v>438.886745586242</c:v>
                </c:pt>
                <c:pt idx="11340">
                  <c:v>438.885465401305</c:v>
                </c:pt>
                <c:pt idx="11341">
                  <c:v>438.88545339592798</c:v>
                </c:pt>
                <c:pt idx="11342">
                  <c:v>438.88444187279202</c:v>
                </c:pt>
                <c:pt idx="11343">
                  <c:v>438.88337886350803</c:v>
                </c:pt>
                <c:pt idx="11344">
                  <c:v>438.88251155234099</c:v>
                </c:pt>
                <c:pt idx="11345">
                  <c:v>438.88020749587599</c:v>
                </c:pt>
                <c:pt idx="11346">
                  <c:v>438.870575763749</c:v>
                </c:pt>
                <c:pt idx="11347">
                  <c:v>438.87022750269699</c:v>
                </c:pt>
                <c:pt idx="11348">
                  <c:v>438.86307445068502</c:v>
                </c:pt>
                <c:pt idx="11349">
                  <c:v>438.836703025323</c:v>
                </c:pt>
                <c:pt idx="11350">
                  <c:v>438.81595559078102</c:v>
                </c:pt>
                <c:pt idx="11351">
                  <c:v>438.78035693492899</c:v>
                </c:pt>
                <c:pt idx="11352">
                  <c:v>438.77108233634198</c:v>
                </c:pt>
                <c:pt idx="11353">
                  <c:v>438.69408400961902</c:v>
                </c:pt>
                <c:pt idx="11354">
                  <c:v>438.69124003887902</c:v>
                </c:pt>
                <c:pt idx="11355">
                  <c:v>438.68778075898501</c:v>
                </c:pt>
                <c:pt idx="11356">
                  <c:v>438.68179835738198</c:v>
                </c:pt>
                <c:pt idx="11357">
                  <c:v>438.66106022858202</c:v>
                </c:pt>
                <c:pt idx="11358">
                  <c:v>438.62701241753899</c:v>
                </c:pt>
                <c:pt idx="11359">
                  <c:v>438.62669140458399</c:v>
                </c:pt>
                <c:pt idx="11360">
                  <c:v>438.622353975588</c:v>
                </c:pt>
                <c:pt idx="11361">
                  <c:v>438.61650794917801</c:v>
                </c:pt>
                <c:pt idx="11362">
                  <c:v>438.56334656071198</c:v>
                </c:pt>
                <c:pt idx="11363">
                  <c:v>438.55013317886198</c:v>
                </c:pt>
                <c:pt idx="11364">
                  <c:v>438.54042790825298</c:v>
                </c:pt>
                <c:pt idx="11365">
                  <c:v>438.48768972060401</c:v>
                </c:pt>
                <c:pt idx="11366">
                  <c:v>438.45467259701002</c:v>
                </c:pt>
                <c:pt idx="11367">
                  <c:v>438.443435596028</c:v>
                </c:pt>
                <c:pt idx="11368">
                  <c:v>438.44294217172501</c:v>
                </c:pt>
                <c:pt idx="11369">
                  <c:v>438.43922194709501</c:v>
                </c:pt>
                <c:pt idx="11370">
                  <c:v>438.43732454180201</c:v>
                </c:pt>
                <c:pt idx="11371">
                  <c:v>438.36294289915901</c:v>
                </c:pt>
                <c:pt idx="11372">
                  <c:v>438.33551787516001</c:v>
                </c:pt>
                <c:pt idx="11373">
                  <c:v>438.32677292385</c:v>
                </c:pt>
                <c:pt idx="11374">
                  <c:v>438.31234854858701</c:v>
                </c:pt>
                <c:pt idx="11375">
                  <c:v>438.28617867822402</c:v>
                </c:pt>
                <c:pt idx="11376">
                  <c:v>438.27775644559301</c:v>
                </c:pt>
                <c:pt idx="11377">
                  <c:v>438.27595935489097</c:v>
                </c:pt>
                <c:pt idx="11378">
                  <c:v>438.25091861331299</c:v>
                </c:pt>
                <c:pt idx="11379">
                  <c:v>438.24684953220299</c:v>
                </c:pt>
                <c:pt idx="11380">
                  <c:v>438.245573133638</c:v>
                </c:pt>
                <c:pt idx="11381">
                  <c:v>438.23663325274902</c:v>
                </c:pt>
                <c:pt idx="11382">
                  <c:v>438.22885632274398</c:v>
                </c:pt>
                <c:pt idx="11383">
                  <c:v>438.21486331682598</c:v>
                </c:pt>
                <c:pt idx="11384">
                  <c:v>438.21360843720299</c:v>
                </c:pt>
                <c:pt idx="11385">
                  <c:v>438.16211086254901</c:v>
                </c:pt>
                <c:pt idx="11386">
                  <c:v>438.15142794067901</c:v>
                </c:pt>
                <c:pt idx="11387">
                  <c:v>438.13704512071803</c:v>
                </c:pt>
                <c:pt idx="11388">
                  <c:v>438.06773355667599</c:v>
                </c:pt>
                <c:pt idx="11389">
                  <c:v>438.06012547366697</c:v>
                </c:pt>
                <c:pt idx="11390">
                  <c:v>438.05904467629398</c:v>
                </c:pt>
                <c:pt idx="11391">
                  <c:v>438.05545666254</c:v>
                </c:pt>
                <c:pt idx="11392">
                  <c:v>438.04307232285203</c:v>
                </c:pt>
                <c:pt idx="11393">
                  <c:v>438.03579187096102</c:v>
                </c:pt>
                <c:pt idx="11394">
                  <c:v>438.01495771330099</c:v>
                </c:pt>
                <c:pt idx="11395">
                  <c:v>437.98517260399302</c:v>
                </c:pt>
                <c:pt idx="11396">
                  <c:v>437.96860889655699</c:v>
                </c:pt>
                <c:pt idx="11397">
                  <c:v>437.89761644778798</c:v>
                </c:pt>
                <c:pt idx="11398">
                  <c:v>437.89485810636597</c:v>
                </c:pt>
                <c:pt idx="11399">
                  <c:v>437.86851871044502</c:v>
                </c:pt>
                <c:pt idx="11400">
                  <c:v>437.86301270004799</c:v>
                </c:pt>
                <c:pt idx="11401">
                  <c:v>437.84793227190102</c:v>
                </c:pt>
                <c:pt idx="11402">
                  <c:v>437.83930317585401</c:v>
                </c:pt>
                <c:pt idx="11403">
                  <c:v>437.82535323770003</c:v>
                </c:pt>
                <c:pt idx="11404">
                  <c:v>437.81560722781899</c:v>
                </c:pt>
                <c:pt idx="11405">
                  <c:v>437.795306493292</c:v>
                </c:pt>
                <c:pt idx="11406">
                  <c:v>437.77932887785602</c:v>
                </c:pt>
                <c:pt idx="11407">
                  <c:v>437.73472378041498</c:v>
                </c:pt>
                <c:pt idx="11408">
                  <c:v>437.70862016608999</c:v>
                </c:pt>
                <c:pt idx="11409">
                  <c:v>437.69533460950902</c:v>
                </c:pt>
                <c:pt idx="11410">
                  <c:v>437.69090563608302</c:v>
                </c:pt>
                <c:pt idx="11411">
                  <c:v>437.68012541619402</c:v>
                </c:pt>
                <c:pt idx="11412">
                  <c:v>437.63201050992899</c:v>
                </c:pt>
                <c:pt idx="11413">
                  <c:v>437.62236843590802</c:v>
                </c:pt>
                <c:pt idx="11414">
                  <c:v>437.622020038649</c:v>
                </c:pt>
                <c:pt idx="11415">
                  <c:v>437.60330528047001</c:v>
                </c:pt>
                <c:pt idx="11416">
                  <c:v>437.59867868508502</c:v>
                </c:pt>
                <c:pt idx="11417">
                  <c:v>437.57027852531797</c:v>
                </c:pt>
                <c:pt idx="11418">
                  <c:v>437.53547553462403</c:v>
                </c:pt>
                <c:pt idx="11419">
                  <c:v>437.53095988731098</c:v>
                </c:pt>
                <c:pt idx="11420">
                  <c:v>437.495766019619</c:v>
                </c:pt>
                <c:pt idx="11421">
                  <c:v>437.438707829576</c:v>
                </c:pt>
                <c:pt idx="11422">
                  <c:v>437.382902943771</c:v>
                </c:pt>
                <c:pt idx="11423">
                  <c:v>437.34100734925897</c:v>
                </c:pt>
                <c:pt idx="11424">
                  <c:v>437.33114174198403</c:v>
                </c:pt>
                <c:pt idx="11425">
                  <c:v>437.32873723677801</c:v>
                </c:pt>
                <c:pt idx="11426">
                  <c:v>437.31925393406698</c:v>
                </c:pt>
                <c:pt idx="11427">
                  <c:v>437.28526629211899</c:v>
                </c:pt>
                <c:pt idx="11428">
                  <c:v>437.23341667192102</c:v>
                </c:pt>
                <c:pt idx="11429">
                  <c:v>437.16183733049598</c:v>
                </c:pt>
                <c:pt idx="11430">
                  <c:v>437.156498977627</c:v>
                </c:pt>
                <c:pt idx="11431">
                  <c:v>437.15498152909601</c:v>
                </c:pt>
                <c:pt idx="11432">
                  <c:v>437.140764427769</c:v>
                </c:pt>
                <c:pt idx="11433">
                  <c:v>437.14062336382102</c:v>
                </c:pt>
                <c:pt idx="11434">
                  <c:v>437.13871732600398</c:v>
                </c:pt>
                <c:pt idx="11435">
                  <c:v>437.07300603471901</c:v>
                </c:pt>
                <c:pt idx="11436">
                  <c:v>437.072790225098</c:v>
                </c:pt>
                <c:pt idx="11437">
                  <c:v>437.07262255987803</c:v>
                </c:pt>
                <c:pt idx="11438">
                  <c:v>437.0406378367</c:v>
                </c:pt>
                <c:pt idx="11439">
                  <c:v>437.02774244063301</c:v>
                </c:pt>
                <c:pt idx="11440">
                  <c:v>437.024067210704</c:v>
                </c:pt>
                <c:pt idx="11441">
                  <c:v>437.010952197199</c:v>
                </c:pt>
                <c:pt idx="11442">
                  <c:v>436.954068030842</c:v>
                </c:pt>
                <c:pt idx="11443">
                  <c:v>436.91707893648498</c:v>
                </c:pt>
                <c:pt idx="11444">
                  <c:v>436.87968237689302</c:v>
                </c:pt>
                <c:pt idx="11445">
                  <c:v>436.85746494505099</c:v>
                </c:pt>
                <c:pt idx="11446">
                  <c:v>436.79167952327703</c:v>
                </c:pt>
                <c:pt idx="11447">
                  <c:v>436.78802802263999</c:v>
                </c:pt>
                <c:pt idx="11448">
                  <c:v>436.76728476622998</c:v>
                </c:pt>
                <c:pt idx="11449">
                  <c:v>436.73027673279199</c:v>
                </c:pt>
                <c:pt idx="11450">
                  <c:v>436.72907719603501</c:v>
                </c:pt>
                <c:pt idx="11451">
                  <c:v>436.724202461826</c:v>
                </c:pt>
                <c:pt idx="11452">
                  <c:v>436.71970021905503</c:v>
                </c:pt>
                <c:pt idx="11453">
                  <c:v>436.71552470309899</c:v>
                </c:pt>
                <c:pt idx="11454">
                  <c:v>436.70270468203603</c:v>
                </c:pt>
                <c:pt idx="11455">
                  <c:v>436.68853201945097</c:v>
                </c:pt>
                <c:pt idx="11456">
                  <c:v>436.65894167067802</c:v>
                </c:pt>
                <c:pt idx="11457">
                  <c:v>436.64814710874299</c:v>
                </c:pt>
                <c:pt idx="11458">
                  <c:v>436.64782987930897</c:v>
                </c:pt>
                <c:pt idx="11459">
                  <c:v>436.62751294262898</c:v>
                </c:pt>
                <c:pt idx="11460">
                  <c:v>436.61414395632403</c:v>
                </c:pt>
                <c:pt idx="11461">
                  <c:v>436.60820589811698</c:v>
                </c:pt>
                <c:pt idx="11462">
                  <c:v>436.60651474486502</c:v>
                </c:pt>
                <c:pt idx="11463">
                  <c:v>436.60556016209802</c:v>
                </c:pt>
                <c:pt idx="11464">
                  <c:v>436.59623298747903</c:v>
                </c:pt>
                <c:pt idx="11465">
                  <c:v>436.59559352407098</c:v>
                </c:pt>
                <c:pt idx="11466">
                  <c:v>436.59014143575399</c:v>
                </c:pt>
                <c:pt idx="11467">
                  <c:v>436.56972553139502</c:v>
                </c:pt>
                <c:pt idx="11468">
                  <c:v>436.55711110362301</c:v>
                </c:pt>
                <c:pt idx="11469">
                  <c:v>436.53780373100301</c:v>
                </c:pt>
                <c:pt idx="11470">
                  <c:v>436.52082908336098</c:v>
                </c:pt>
                <c:pt idx="11471">
                  <c:v>436.499736960875</c:v>
                </c:pt>
                <c:pt idx="11472">
                  <c:v>436.48073727204098</c:v>
                </c:pt>
                <c:pt idx="11473">
                  <c:v>436.426054992763</c:v>
                </c:pt>
                <c:pt idx="11474">
                  <c:v>436.40952232281001</c:v>
                </c:pt>
                <c:pt idx="11475">
                  <c:v>436.40652686341298</c:v>
                </c:pt>
                <c:pt idx="11476">
                  <c:v>436.39981085749997</c:v>
                </c:pt>
                <c:pt idx="11477">
                  <c:v>436.38228011014797</c:v>
                </c:pt>
                <c:pt idx="11478">
                  <c:v>436.340243465041</c:v>
                </c:pt>
                <c:pt idx="11479">
                  <c:v>436.31855455719102</c:v>
                </c:pt>
                <c:pt idx="11480">
                  <c:v>436.31764057215003</c:v>
                </c:pt>
                <c:pt idx="11481">
                  <c:v>436.30253228555199</c:v>
                </c:pt>
                <c:pt idx="11482">
                  <c:v>436.28486728229501</c:v>
                </c:pt>
                <c:pt idx="11483">
                  <c:v>436.27347078608301</c:v>
                </c:pt>
                <c:pt idx="11484">
                  <c:v>436.22383308722698</c:v>
                </c:pt>
                <c:pt idx="11485">
                  <c:v>436.21345771115602</c:v>
                </c:pt>
                <c:pt idx="11486">
                  <c:v>436.21224223634903</c:v>
                </c:pt>
                <c:pt idx="11487">
                  <c:v>436.204130535687</c:v>
                </c:pt>
                <c:pt idx="11488">
                  <c:v>436.196372569799</c:v>
                </c:pt>
                <c:pt idx="11489">
                  <c:v>436.16416565000799</c:v>
                </c:pt>
                <c:pt idx="11490">
                  <c:v>436.16045645387601</c:v>
                </c:pt>
                <c:pt idx="11491">
                  <c:v>436.14705694334498</c:v>
                </c:pt>
                <c:pt idx="11492">
                  <c:v>436.14292608552103</c:v>
                </c:pt>
                <c:pt idx="11493">
                  <c:v>436.08886222469903</c:v>
                </c:pt>
                <c:pt idx="11494">
                  <c:v>436.05804928416302</c:v>
                </c:pt>
                <c:pt idx="11495">
                  <c:v>436.03886926952202</c:v>
                </c:pt>
                <c:pt idx="11496">
                  <c:v>436.03685394474201</c:v>
                </c:pt>
                <c:pt idx="11497">
                  <c:v>436.03647392937</c:v>
                </c:pt>
                <c:pt idx="11498">
                  <c:v>436.03068527034901</c:v>
                </c:pt>
                <c:pt idx="11499">
                  <c:v>436.00672103722701</c:v>
                </c:pt>
                <c:pt idx="11500">
                  <c:v>435.90979916132198</c:v>
                </c:pt>
                <c:pt idx="11501">
                  <c:v>435.90912022777502</c:v>
                </c:pt>
                <c:pt idx="11502">
                  <c:v>435.89887683152898</c:v>
                </c:pt>
                <c:pt idx="11503">
                  <c:v>435.89066650132901</c:v>
                </c:pt>
                <c:pt idx="11504">
                  <c:v>435.87755385939198</c:v>
                </c:pt>
                <c:pt idx="11505">
                  <c:v>435.85829382151701</c:v>
                </c:pt>
                <c:pt idx="11506">
                  <c:v>435.85829326690799</c:v>
                </c:pt>
                <c:pt idx="11507">
                  <c:v>435.85216733898301</c:v>
                </c:pt>
                <c:pt idx="11508">
                  <c:v>435.834932142735</c:v>
                </c:pt>
                <c:pt idx="11509">
                  <c:v>435.82253901453601</c:v>
                </c:pt>
                <c:pt idx="11510">
                  <c:v>435.81543204339403</c:v>
                </c:pt>
                <c:pt idx="11511">
                  <c:v>435.79094147145599</c:v>
                </c:pt>
                <c:pt idx="11512">
                  <c:v>435.73010978151001</c:v>
                </c:pt>
                <c:pt idx="11513">
                  <c:v>435.70444408206498</c:v>
                </c:pt>
                <c:pt idx="11514">
                  <c:v>435.653599878416</c:v>
                </c:pt>
                <c:pt idx="11515">
                  <c:v>435.65096606391597</c:v>
                </c:pt>
                <c:pt idx="11516">
                  <c:v>435.65096606391597</c:v>
                </c:pt>
                <c:pt idx="11517">
                  <c:v>435.65096606391597</c:v>
                </c:pt>
                <c:pt idx="11518">
                  <c:v>435.65096606391597</c:v>
                </c:pt>
                <c:pt idx="11519">
                  <c:v>435.627184308008</c:v>
                </c:pt>
                <c:pt idx="11520">
                  <c:v>435.56138077268997</c:v>
                </c:pt>
                <c:pt idx="11521">
                  <c:v>435.55654253674498</c:v>
                </c:pt>
                <c:pt idx="11522">
                  <c:v>435.55225874918699</c:v>
                </c:pt>
                <c:pt idx="11523">
                  <c:v>435.53216882067602</c:v>
                </c:pt>
                <c:pt idx="11524">
                  <c:v>435.52914771146902</c:v>
                </c:pt>
                <c:pt idx="11525">
                  <c:v>435.515165567368</c:v>
                </c:pt>
                <c:pt idx="11526">
                  <c:v>435.50723396254801</c:v>
                </c:pt>
                <c:pt idx="11527">
                  <c:v>435.46729181487802</c:v>
                </c:pt>
                <c:pt idx="11528">
                  <c:v>435.44734352347598</c:v>
                </c:pt>
                <c:pt idx="11529">
                  <c:v>435.44550464764001</c:v>
                </c:pt>
                <c:pt idx="11530">
                  <c:v>435.44057561779698</c:v>
                </c:pt>
                <c:pt idx="11531">
                  <c:v>435.36863496615302</c:v>
                </c:pt>
                <c:pt idx="11532">
                  <c:v>435.361382221388</c:v>
                </c:pt>
                <c:pt idx="11533">
                  <c:v>435.35754840065601</c:v>
                </c:pt>
                <c:pt idx="11534">
                  <c:v>435.34579165675501</c:v>
                </c:pt>
                <c:pt idx="11535">
                  <c:v>435.33249693869101</c:v>
                </c:pt>
                <c:pt idx="11536">
                  <c:v>435.32621874215499</c:v>
                </c:pt>
                <c:pt idx="11537">
                  <c:v>435.32042115296099</c:v>
                </c:pt>
                <c:pt idx="11538">
                  <c:v>435.30981616598399</c:v>
                </c:pt>
                <c:pt idx="11539">
                  <c:v>435.29129527945202</c:v>
                </c:pt>
                <c:pt idx="11540">
                  <c:v>435.29063889057602</c:v>
                </c:pt>
                <c:pt idx="11541">
                  <c:v>435.26784141623102</c:v>
                </c:pt>
                <c:pt idx="11542">
                  <c:v>435.19199741575397</c:v>
                </c:pt>
                <c:pt idx="11543">
                  <c:v>435.167466904082</c:v>
                </c:pt>
                <c:pt idx="11544">
                  <c:v>435.166631097493</c:v>
                </c:pt>
                <c:pt idx="11545">
                  <c:v>435.159867215242</c:v>
                </c:pt>
                <c:pt idx="11546">
                  <c:v>435.133691713394</c:v>
                </c:pt>
                <c:pt idx="11547">
                  <c:v>435.09881731071198</c:v>
                </c:pt>
                <c:pt idx="11548">
                  <c:v>435.088905845863</c:v>
                </c:pt>
                <c:pt idx="11549">
                  <c:v>435.06116960570802</c:v>
                </c:pt>
                <c:pt idx="11550">
                  <c:v>434.96538283968499</c:v>
                </c:pt>
                <c:pt idx="11551">
                  <c:v>434.913565734185</c:v>
                </c:pt>
                <c:pt idx="11552">
                  <c:v>434.90405190358899</c:v>
                </c:pt>
                <c:pt idx="11553">
                  <c:v>434.90366542687502</c:v>
                </c:pt>
                <c:pt idx="11554">
                  <c:v>434.89847301586298</c:v>
                </c:pt>
                <c:pt idx="11555">
                  <c:v>434.89841007205803</c:v>
                </c:pt>
                <c:pt idx="11556">
                  <c:v>434.89592548831502</c:v>
                </c:pt>
                <c:pt idx="11557">
                  <c:v>434.855019906167</c:v>
                </c:pt>
                <c:pt idx="11558">
                  <c:v>434.84812697655201</c:v>
                </c:pt>
                <c:pt idx="11559">
                  <c:v>434.84504803924898</c:v>
                </c:pt>
                <c:pt idx="11560">
                  <c:v>434.84091794934199</c:v>
                </c:pt>
                <c:pt idx="11561">
                  <c:v>434.74861334432501</c:v>
                </c:pt>
                <c:pt idx="11562">
                  <c:v>434.73657380751501</c:v>
                </c:pt>
                <c:pt idx="11563">
                  <c:v>434.708049560012</c:v>
                </c:pt>
                <c:pt idx="11564">
                  <c:v>434.70444198817</c:v>
                </c:pt>
                <c:pt idx="11565">
                  <c:v>434.68825098221498</c:v>
                </c:pt>
                <c:pt idx="11566">
                  <c:v>434.63303837327999</c:v>
                </c:pt>
                <c:pt idx="11567">
                  <c:v>434.60335592466799</c:v>
                </c:pt>
                <c:pt idx="11568">
                  <c:v>434.59058256049798</c:v>
                </c:pt>
                <c:pt idx="11569">
                  <c:v>434.57208365415499</c:v>
                </c:pt>
                <c:pt idx="11570">
                  <c:v>434.56894433549502</c:v>
                </c:pt>
                <c:pt idx="11571">
                  <c:v>434.56416421567201</c:v>
                </c:pt>
                <c:pt idx="11572">
                  <c:v>434.55801587175898</c:v>
                </c:pt>
                <c:pt idx="11573">
                  <c:v>434.55165846735702</c:v>
                </c:pt>
                <c:pt idx="11574">
                  <c:v>434.521390812628</c:v>
                </c:pt>
                <c:pt idx="11575">
                  <c:v>434.50518715158199</c:v>
                </c:pt>
                <c:pt idx="11576">
                  <c:v>434.464765106588</c:v>
                </c:pt>
                <c:pt idx="11577">
                  <c:v>434.41903508960098</c:v>
                </c:pt>
                <c:pt idx="11578">
                  <c:v>434.38983784437397</c:v>
                </c:pt>
                <c:pt idx="11579">
                  <c:v>434.38572241041197</c:v>
                </c:pt>
                <c:pt idx="11580">
                  <c:v>434.36482842629101</c:v>
                </c:pt>
                <c:pt idx="11581">
                  <c:v>434.34766967138199</c:v>
                </c:pt>
                <c:pt idx="11582">
                  <c:v>434.29936277174198</c:v>
                </c:pt>
                <c:pt idx="11583">
                  <c:v>434.27049522108899</c:v>
                </c:pt>
                <c:pt idx="11584">
                  <c:v>434.24017290952298</c:v>
                </c:pt>
                <c:pt idx="11585">
                  <c:v>434.21599858211601</c:v>
                </c:pt>
                <c:pt idx="11586">
                  <c:v>434.18760167116</c:v>
                </c:pt>
                <c:pt idx="11587">
                  <c:v>434.155905137746</c:v>
                </c:pt>
                <c:pt idx="11588">
                  <c:v>434.15153628342398</c:v>
                </c:pt>
                <c:pt idx="11589">
                  <c:v>434.15104268701901</c:v>
                </c:pt>
                <c:pt idx="11590">
                  <c:v>434.14776169013402</c:v>
                </c:pt>
                <c:pt idx="11591">
                  <c:v>434.14575351932098</c:v>
                </c:pt>
                <c:pt idx="11592">
                  <c:v>434.14565166102801</c:v>
                </c:pt>
                <c:pt idx="11593">
                  <c:v>434.14564897100598</c:v>
                </c:pt>
                <c:pt idx="11594">
                  <c:v>434.14469064609699</c:v>
                </c:pt>
                <c:pt idx="11595">
                  <c:v>434.14424677698003</c:v>
                </c:pt>
                <c:pt idx="11596">
                  <c:v>434.14399659634199</c:v>
                </c:pt>
                <c:pt idx="11597">
                  <c:v>434.14354067490001</c:v>
                </c:pt>
                <c:pt idx="11598">
                  <c:v>434.142068978042</c:v>
                </c:pt>
                <c:pt idx="11599">
                  <c:v>434.13826908053102</c:v>
                </c:pt>
                <c:pt idx="11600">
                  <c:v>434.127758171859</c:v>
                </c:pt>
                <c:pt idx="11601">
                  <c:v>434.10695766287398</c:v>
                </c:pt>
                <c:pt idx="11602">
                  <c:v>434.088519648513</c:v>
                </c:pt>
                <c:pt idx="11603">
                  <c:v>434.08219855870698</c:v>
                </c:pt>
                <c:pt idx="11604">
                  <c:v>434.08151418186998</c:v>
                </c:pt>
                <c:pt idx="11605">
                  <c:v>434.08009135814501</c:v>
                </c:pt>
                <c:pt idx="11606">
                  <c:v>434.06466500806698</c:v>
                </c:pt>
                <c:pt idx="11607">
                  <c:v>434.05708056760801</c:v>
                </c:pt>
                <c:pt idx="11608">
                  <c:v>434.03910894363798</c:v>
                </c:pt>
                <c:pt idx="11609">
                  <c:v>434.02805437619099</c:v>
                </c:pt>
                <c:pt idx="11610">
                  <c:v>434.02658996441801</c:v>
                </c:pt>
                <c:pt idx="11611">
                  <c:v>433.99784711591002</c:v>
                </c:pt>
                <c:pt idx="11612">
                  <c:v>433.98355244015198</c:v>
                </c:pt>
                <c:pt idx="11613">
                  <c:v>433.98258445256999</c:v>
                </c:pt>
                <c:pt idx="11614">
                  <c:v>433.94936313712299</c:v>
                </c:pt>
                <c:pt idx="11615">
                  <c:v>433.947701100507</c:v>
                </c:pt>
                <c:pt idx="11616">
                  <c:v>433.94700029310002</c:v>
                </c:pt>
                <c:pt idx="11617">
                  <c:v>433.94594365552399</c:v>
                </c:pt>
                <c:pt idx="11618">
                  <c:v>433.94540514331101</c:v>
                </c:pt>
                <c:pt idx="11619">
                  <c:v>433.94489096382802</c:v>
                </c:pt>
                <c:pt idx="11620">
                  <c:v>433.94427769803502</c:v>
                </c:pt>
                <c:pt idx="11621">
                  <c:v>433.94103760508199</c:v>
                </c:pt>
                <c:pt idx="11622">
                  <c:v>433.93885621532303</c:v>
                </c:pt>
                <c:pt idx="11623">
                  <c:v>433.93813839529599</c:v>
                </c:pt>
                <c:pt idx="11624">
                  <c:v>433.93788857884999</c:v>
                </c:pt>
                <c:pt idx="11625">
                  <c:v>433.93758550746998</c:v>
                </c:pt>
                <c:pt idx="11626">
                  <c:v>433.93729237225801</c:v>
                </c:pt>
                <c:pt idx="11627">
                  <c:v>433.936975486162</c:v>
                </c:pt>
                <c:pt idx="11628">
                  <c:v>433.93653678221398</c:v>
                </c:pt>
                <c:pt idx="11629">
                  <c:v>433.93424962126397</c:v>
                </c:pt>
                <c:pt idx="11630">
                  <c:v>433.93418393229001</c:v>
                </c:pt>
                <c:pt idx="11631">
                  <c:v>433.92625971762499</c:v>
                </c:pt>
                <c:pt idx="11632">
                  <c:v>433.91891643562201</c:v>
                </c:pt>
                <c:pt idx="11633">
                  <c:v>433.90053377329099</c:v>
                </c:pt>
                <c:pt idx="11634">
                  <c:v>433.83694622289198</c:v>
                </c:pt>
                <c:pt idx="11635">
                  <c:v>433.83025798628103</c:v>
                </c:pt>
                <c:pt idx="11636">
                  <c:v>433.81138938741799</c:v>
                </c:pt>
                <c:pt idx="11637">
                  <c:v>433.75878900164099</c:v>
                </c:pt>
                <c:pt idx="11638">
                  <c:v>433.74966925807701</c:v>
                </c:pt>
                <c:pt idx="11639">
                  <c:v>433.73191488450999</c:v>
                </c:pt>
                <c:pt idx="11640">
                  <c:v>433.73104631971103</c:v>
                </c:pt>
                <c:pt idx="11641">
                  <c:v>433.730966353567</c:v>
                </c:pt>
                <c:pt idx="11642">
                  <c:v>433.73092764967203</c:v>
                </c:pt>
                <c:pt idx="11643">
                  <c:v>433.73031379716599</c:v>
                </c:pt>
                <c:pt idx="11644">
                  <c:v>433.72972564345798</c:v>
                </c:pt>
                <c:pt idx="11645">
                  <c:v>433.72797058474498</c:v>
                </c:pt>
                <c:pt idx="11646">
                  <c:v>433.72792327001798</c:v>
                </c:pt>
                <c:pt idx="11647">
                  <c:v>433.72743457951702</c:v>
                </c:pt>
                <c:pt idx="11648">
                  <c:v>433.72726845418401</c:v>
                </c:pt>
                <c:pt idx="11649">
                  <c:v>433.72717041144801</c:v>
                </c:pt>
                <c:pt idx="11650">
                  <c:v>433.72485612338897</c:v>
                </c:pt>
                <c:pt idx="11651">
                  <c:v>433.68037494605397</c:v>
                </c:pt>
                <c:pt idx="11652">
                  <c:v>433.64616361165503</c:v>
                </c:pt>
                <c:pt idx="11653">
                  <c:v>433.60263473253298</c:v>
                </c:pt>
                <c:pt idx="11654">
                  <c:v>433.59705744837498</c:v>
                </c:pt>
                <c:pt idx="11655">
                  <c:v>433.57522392530001</c:v>
                </c:pt>
                <c:pt idx="11656">
                  <c:v>433.52405134769401</c:v>
                </c:pt>
                <c:pt idx="11657">
                  <c:v>433.52361939420302</c:v>
                </c:pt>
                <c:pt idx="11658">
                  <c:v>433.523209541185</c:v>
                </c:pt>
                <c:pt idx="11659">
                  <c:v>433.52300979651397</c:v>
                </c:pt>
                <c:pt idx="11660">
                  <c:v>433.52280920189401</c:v>
                </c:pt>
                <c:pt idx="11661">
                  <c:v>433.52033951455797</c:v>
                </c:pt>
                <c:pt idx="11662">
                  <c:v>433.52032412141199</c:v>
                </c:pt>
                <c:pt idx="11663">
                  <c:v>433.52026692351302</c:v>
                </c:pt>
                <c:pt idx="11664">
                  <c:v>433.51770437294903</c:v>
                </c:pt>
                <c:pt idx="11665">
                  <c:v>433.51416197744601</c:v>
                </c:pt>
                <c:pt idx="11666">
                  <c:v>433.468848324715</c:v>
                </c:pt>
                <c:pt idx="11667">
                  <c:v>433.41429721034098</c:v>
                </c:pt>
                <c:pt idx="11668">
                  <c:v>433.40760987631302</c:v>
                </c:pt>
                <c:pt idx="11669">
                  <c:v>433.38587149864401</c:v>
                </c:pt>
                <c:pt idx="11670">
                  <c:v>433.351316740215</c:v>
                </c:pt>
                <c:pt idx="11671">
                  <c:v>433.30290613756199</c:v>
                </c:pt>
                <c:pt idx="11672">
                  <c:v>433.29517068990299</c:v>
                </c:pt>
                <c:pt idx="11673">
                  <c:v>433.28247936018801</c:v>
                </c:pt>
                <c:pt idx="11674">
                  <c:v>433.22994642657602</c:v>
                </c:pt>
                <c:pt idx="11675">
                  <c:v>433.20198263162399</c:v>
                </c:pt>
                <c:pt idx="11676">
                  <c:v>433.187330280124</c:v>
                </c:pt>
                <c:pt idx="11677">
                  <c:v>433.182773119091</c:v>
                </c:pt>
                <c:pt idx="11678">
                  <c:v>433.17591751205703</c:v>
                </c:pt>
                <c:pt idx="11679">
                  <c:v>433.14569914962698</c:v>
                </c:pt>
                <c:pt idx="11680">
                  <c:v>433.12432799451898</c:v>
                </c:pt>
                <c:pt idx="11681">
                  <c:v>433.11762384815802</c:v>
                </c:pt>
                <c:pt idx="11682">
                  <c:v>433.10567900457897</c:v>
                </c:pt>
                <c:pt idx="11683">
                  <c:v>433.069837807429</c:v>
                </c:pt>
                <c:pt idx="11684">
                  <c:v>433.04644529231001</c:v>
                </c:pt>
                <c:pt idx="11685">
                  <c:v>432.99390175098301</c:v>
                </c:pt>
                <c:pt idx="11686">
                  <c:v>432.98141977943902</c:v>
                </c:pt>
                <c:pt idx="11687">
                  <c:v>432.974578719703</c:v>
                </c:pt>
                <c:pt idx="11688">
                  <c:v>432.97099802871901</c:v>
                </c:pt>
                <c:pt idx="11689">
                  <c:v>432.95606108578602</c:v>
                </c:pt>
                <c:pt idx="11690">
                  <c:v>432.95197688236402</c:v>
                </c:pt>
                <c:pt idx="11691">
                  <c:v>432.92947111486802</c:v>
                </c:pt>
                <c:pt idx="11692">
                  <c:v>432.92214725893399</c:v>
                </c:pt>
                <c:pt idx="11693">
                  <c:v>432.91563547292202</c:v>
                </c:pt>
                <c:pt idx="11694">
                  <c:v>432.85724719010801</c:v>
                </c:pt>
                <c:pt idx="11695">
                  <c:v>432.80312910512902</c:v>
                </c:pt>
                <c:pt idx="11696">
                  <c:v>432.77585935230297</c:v>
                </c:pt>
                <c:pt idx="11697">
                  <c:v>432.73913867848802</c:v>
                </c:pt>
                <c:pt idx="11698">
                  <c:v>432.722247691794</c:v>
                </c:pt>
                <c:pt idx="11699">
                  <c:v>432.62724957653501</c:v>
                </c:pt>
                <c:pt idx="11700">
                  <c:v>432.61352933277601</c:v>
                </c:pt>
                <c:pt idx="11701">
                  <c:v>432.580995525037</c:v>
                </c:pt>
                <c:pt idx="11702">
                  <c:v>432.55933360046998</c:v>
                </c:pt>
                <c:pt idx="11703">
                  <c:v>432.559179469404</c:v>
                </c:pt>
                <c:pt idx="11704">
                  <c:v>432.55793693496702</c:v>
                </c:pt>
                <c:pt idx="11705">
                  <c:v>432.55530478917501</c:v>
                </c:pt>
                <c:pt idx="11706">
                  <c:v>432.54936526905101</c:v>
                </c:pt>
                <c:pt idx="11707">
                  <c:v>432.54122712393598</c:v>
                </c:pt>
                <c:pt idx="11708">
                  <c:v>432.53584119906799</c:v>
                </c:pt>
                <c:pt idx="11709">
                  <c:v>432.46231881042598</c:v>
                </c:pt>
                <c:pt idx="11710">
                  <c:v>432.45144405328898</c:v>
                </c:pt>
                <c:pt idx="11711">
                  <c:v>432.43790555419997</c:v>
                </c:pt>
                <c:pt idx="11712">
                  <c:v>432.43598599718098</c:v>
                </c:pt>
                <c:pt idx="11713">
                  <c:v>432.434685400131</c:v>
                </c:pt>
                <c:pt idx="11714">
                  <c:v>432.42130867106601</c:v>
                </c:pt>
                <c:pt idx="11715">
                  <c:v>432.29337885179001</c:v>
                </c:pt>
                <c:pt idx="11716">
                  <c:v>432.26779932464302</c:v>
                </c:pt>
                <c:pt idx="11717">
                  <c:v>432.238752831797</c:v>
                </c:pt>
                <c:pt idx="11718">
                  <c:v>432.215281325413</c:v>
                </c:pt>
                <c:pt idx="11719">
                  <c:v>432.175765666252</c:v>
                </c:pt>
                <c:pt idx="11720">
                  <c:v>432.174487237324</c:v>
                </c:pt>
                <c:pt idx="11721">
                  <c:v>432.12130774978999</c:v>
                </c:pt>
                <c:pt idx="11722">
                  <c:v>432.10949851260602</c:v>
                </c:pt>
                <c:pt idx="11723">
                  <c:v>432.06523008078898</c:v>
                </c:pt>
                <c:pt idx="11724">
                  <c:v>432.05850396493702</c:v>
                </c:pt>
                <c:pt idx="11725">
                  <c:v>431.97924990597102</c:v>
                </c:pt>
                <c:pt idx="11726">
                  <c:v>431.93291850297902</c:v>
                </c:pt>
                <c:pt idx="11727">
                  <c:v>431.910768546128</c:v>
                </c:pt>
                <c:pt idx="11728">
                  <c:v>431.90536344815303</c:v>
                </c:pt>
                <c:pt idx="11729">
                  <c:v>431.899622152174</c:v>
                </c:pt>
                <c:pt idx="11730">
                  <c:v>431.893126276533</c:v>
                </c:pt>
                <c:pt idx="11731">
                  <c:v>431.88910185767099</c:v>
                </c:pt>
                <c:pt idx="11732">
                  <c:v>431.86113331634402</c:v>
                </c:pt>
                <c:pt idx="11733">
                  <c:v>431.84032125094802</c:v>
                </c:pt>
                <c:pt idx="11734">
                  <c:v>431.83657769114802</c:v>
                </c:pt>
                <c:pt idx="11735">
                  <c:v>431.825937199392</c:v>
                </c:pt>
                <c:pt idx="11736">
                  <c:v>431.81901903614897</c:v>
                </c:pt>
                <c:pt idx="11737">
                  <c:v>431.81793965157402</c:v>
                </c:pt>
                <c:pt idx="11738">
                  <c:v>431.80743161141203</c:v>
                </c:pt>
                <c:pt idx="11739">
                  <c:v>431.71173887208698</c:v>
                </c:pt>
                <c:pt idx="11740">
                  <c:v>431.68899709371902</c:v>
                </c:pt>
                <c:pt idx="11741">
                  <c:v>431.68846311661002</c:v>
                </c:pt>
                <c:pt idx="11742">
                  <c:v>431.62926902883999</c:v>
                </c:pt>
                <c:pt idx="11743">
                  <c:v>431.62926902883999</c:v>
                </c:pt>
                <c:pt idx="11744">
                  <c:v>431.61802427901199</c:v>
                </c:pt>
                <c:pt idx="11745">
                  <c:v>431.60663618524001</c:v>
                </c:pt>
                <c:pt idx="11746">
                  <c:v>431.47518717760403</c:v>
                </c:pt>
                <c:pt idx="11747">
                  <c:v>431.46718834919102</c:v>
                </c:pt>
                <c:pt idx="11748">
                  <c:v>431.407784507521</c:v>
                </c:pt>
                <c:pt idx="11749">
                  <c:v>431.40646441689199</c:v>
                </c:pt>
                <c:pt idx="11750">
                  <c:v>431.34460679431498</c:v>
                </c:pt>
                <c:pt idx="11751">
                  <c:v>431.32623354579601</c:v>
                </c:pt>
                <c:pt idx="11752">
                  <c:v>431.273841638546</c:v>
                </c:pt>
                <c:pt idx="11753">
                  <c:v>431.24141666016999</c:v>
                </c:pt>
                <c:pt idx="11754">
                  <c:v>431.20583632212998</c:v>
                </c:pt>
                <c:pt idx="11755">
                  <c:v>431.13586904640698</c:v>
                </c:pt>
                <c:pt idx="11756">
                  <c:v>431.129646449098</c:v>
                </c:pt>
                <c:pt idx="11757">
                  <c:v>431.12275455429102</c:v>
                </c:pt>
                <c:pt idx="11758">
                  <c:v>431.12091517733802</c:v>
                </c:pt>
                <c:pt idx="11759">
                  <c:v>431.11557873751701</c:v>
                </c:pt>
                <c:pt idx="11760">
                  <c:v>431.09533066823298</c:v>
                </c:pt>
                <c:pt idx="11761">
                  <c:v>431.08357259783003</c:v>
                </c:pt>
                <c:pt idx="11762">
                  <c:v>431.06802272868401</c:v>
                </c:pt>
                <c:pt idx="11763">
                  <c:v>431.04814650498997</c:v>
                </c:pt>
                <c:pt idx="11764">
                  <c:v>431.03940942413101</c:v>
                </c:pt>
                <c:pt idx="11765">
                  <c:v>431.01039426134599</c:v>
                </c:pt>
                <c:pt idx="11766">
                  <c:v>430.97012978164599</c:v>
                </c:pt>
                <c:pt idx="11767">
                  <c:v>430.91461067840299</c:v>
                </c:pt>
                <c:pt idx="11768">
                  <c:v>430.91147267167003</c:v>
                </c:pt>
                <c:pt idx="11769">
                  <c:v>430.90904055406401</c:v>
                </c:pt>
                <c:pt idx="11770">
                  <c:v>430.90308489580798</c:v>
                </c:pt>
                <c:pt idx="11771">
                  <c:v>430.89920961091002</c:v>
                </c:pt>
                <c:pt idx="11772">
                  <c:v>430.87524424987902</c:v>
                </c:pt>
                <c:pt idx="11773">
                  <c:v>430.86721969768797</c:v>
                </c:pt>
                <c:pt idx="11774">
                  <c:v>430.85237032449999</c:v>
                </c:pt>
                <c:pt idx="11775">
                  <c:v>430.76984169268502</c:v>
                </c:pt>
                <c:pt idx="11776">
                  <c:v>430.73231728511502</c:v>
                </c:pt>
                <c:pt idx="11777">
                  <c:v>430.71055896653002</c:v>
                </c:pt>
                <c:pt idx="11778">
                  <c:v>430.710491595289</c:v>
                </c:pt>
                <c:pt idx="11779">
                  <c:v>430.701581453242</c:v>
                </c:pt>
                <c:pt idx="11780">
                  <c:v>430.69822237804402</c:v>
                </c:pt>
                <c:pt idx="11781">
                  <c:v>430.64749071497602</c:v>
                </c:pt>
                <c:pt idx="11782">
                  <c:v>430.62174251139697</c:v>
                </c:pt>
                <c:pt idx="11783">
                  <c:v>430.59307391983998</c:v>
                </c:pt>
                <c:pt idx="11784">
                  <c:v>430.56050763699398</c:v>
                </c:pt>
                <c:pt idx="11785">
                  <c:v>430.55033964690199</c:v>
                </c:pt>
                <c:pt idx="11786">
                  <c:v>430.55010416725901</c:v>
                </c:pt>
                <c:pt idx="11787">
                  <c:v>430.49802169854098</c:v>
                </c:pt>
                <c:pt idx="11788">
                  <c:v>430.46351560240998</c:v>
                </c:pt>
                <c:pt idx="11789">
                  <c:v>430.38213424307298</c:v>
                </c:pt>
                <c:pt idx="11790">
                  <c:v>430.351839136411</c:v>
                </c:pt>
                <c:pt idx="11791">
                  <c:v>430.34285985526998</c:v>
                </c:pt>
                <c:pt idx="11792">
                  <c:v>430.34281594755799</c:v>
                </c:pt>
                <c:pt idx="11793">
                  <c:v>430.337537366839</c:v>
                </c:pt>
                <c:pt idx="11794">
                  <c:v>430.31665875126902</c:v>
                </c:pt>
                <c:pt idx="11795">
                  <c:v>430.30951320422099</c:v>
                </c:pt>
                <c:pt idx="11796">
                  <c:v>430.29180988888601</c:v>
                </c:pt>
                <c:pt idx="11797">
                  <c:v>430.26557766476702</c:v>
                </c:pt>
                <c:pt idx="11798">
                  <c:v>430.26161777166698</c:v>
                </c:pt>
                <c:pt idx="11799">
                  <c:v>430.24203241612202</c:v>
                </c:pt>
                <c:pt idx="11800">
                  <c:v>430.16964381762801</c:v>
                </c:pt>
                <c:pt idx="11801">
                  <c:v>430.15815965726</c:v>
                </c:pt>
                <c:pt idx="11802">
                  <c:v>430.12914470230101</c:v>
                </c:pt>
                <c:pt idx="11803">
                  <c:v>430.12864271034999</c:v>
                </c:pt>
                <c:pt idx="11804">
                  <c:v>430.12765102754003</c:v>
                </c:pt>
                <c:pt idx="11805">
                  <c:v>430.12195201158301</c:v>
                </c:pt>
                <c:pt idx="11806">
                  <c:v>430.120230695229</c:v>
                </c:pt>
                <c:pt idx="11807">
                  <c:v>430.06048452566199</c:v>
                </c:pt>
                <c:pt idx="11808">
                  <c:v>430.006071423734</c:v>
                </c:pt>
                <c:pt idx="11809">
                  <c:v>429.96503025770801</c:v>
                </c:pt>
                <c:pt idx="11810">
                  <c:v>429.93841816530897</c:v>
                </c:pt>
                <c:pt idx="11811">
                  <c:v>429.93371651992101</c:v>
                </c:pt>
                <c:pt idx="11812">
                  <c:v>429.91825372731</c:v>
                </c:pt>
                <c:pt idx="11813">
                  <c:v>429.91793471219199</c:v>
                </c:pt>
                <c:pt idx="11814">
                  <c:v>429.90973875959401</c:v>
                </c:pt>
                <c:pt idx="11815">
                  <c:v>429.90843185587698</c:v>
                </c:pt>
                <c:pt idx="11816">
                  <c:v>429.90807644983499</c:v>
                </c:pt>
                <c:pt idx="11817">
                  <c:v>429.90777554698798</c:v>
                </c:pt>
                <c:pt idx="11818">
                  <c:v>429.90611917233298</c:v>
                </c:pt>
                <c:pt idx="11819">
                  <c:v>429.90329032939599</c:v>
                </c:pt>
                <c:pt idx="11820">
                  <c:v>429.902450720118</c:v>
                </c:pt>
                <c:pt idx="11821">
                  <c:v>429.90054460610702</c:v>
                </c:pt>
                <c:pt idx="11822">
                  <c:v>429.851933686851</c:v>
                </c:pt>
                <c:pt idx="11823">
                  <c:v>429.84453389068</c:v>
                </c:pt>
                <c:pt idx="11824">
                  <c:v>429.81089999679398</c:v>
                </c:pt>
                <c:pt idx="11825">
                  <c:v>429.79591126492102</c:v>
                </c:pt>
                <c:pt idx="11826">
                  <c:v>429.73583193940601</c:v>
                </c:pt>
                <c:pt idx="11827">
                  <c:v>429.73369284607298</c:v>
                </c:pt>
                <c:pt idx="11828">
                  <c:v>429.72505357677102</c:v>
                </c:pt>
                <c:pt idx="11829">
                  <c:v>429.72487111334698</c:v>
                </c:pt>
                <c:pt idx="11830">
                  <c:v>429.69994618877598</c:v>
                </c:pt>
                <c:pt idx="11831">
                  <c:v>429.69923209804602</c:v>
                </c:pt>
                <c:pt idx="11832">
                  <c:v>429.69828427661599</c:v>
                </c:pt>
                <c:pt idx="11833">
                  <c:v>429.69623599431799</c:v>
                </c:pt>
                <c:pt idx="11834">
                  <c:v>429.69363847141898</c:v>
                </c:pt>
                <c:pt idx="11835">
                  <c:v>429.69201227038297</c:v>
                </c:pt>
                <c:pt idx="11836">
                  <c:v>429.69116802961901</c:v>
                </c:pt>
                <c:pt idx="11837">
                  <c:v>429.69084923737302</c:v>
                </c:pt>
                <c:pt idx="11838">
                  <c:v>429.64825560909497</c:v>
                </c:pt>
                <c:pt idx="11839">
                  <c:v>429.61809814945599</c:v>
                </c:pt>
                <c:pt idx="11840">
                  <c:v>429.561691452226</c:v>
                </c:pt>
                <c:pt idx="11841">
                  <c:v>429.51712965961002</c:v>
                </c:pt>
                <c:pt idx="11842">
                  <c:v>429.43907934183801</c:v>
                </c:pt>
                <c:pt idx="11843">
                  <c:v>429.35946571933698</c:v>
                </c:pt>
                <c:pt idx="11844">
                  <c:v>429.33520932773303</c:v>
                </c:pt>
                <c:pt idx="11845">
                  <c:v>429.32296530854597</c:v>
                </c:pt>
                <c:pt idx="11846">
                  <c:v>429.32129781117197</c:v>
                </c:pt>
                <c:pt idx="11847">
                  <c:v>429.32016307222301</c:v>
                </c:pt>
                <c:pt idx="11848">
                  <c:v>429.30290848333198</c:v>
                </c:pt>
                <c:pt idx="11849">
                  <c:v>429.27699239745999</c:v>
                </c:pt>
                <c:pt idx="11850">
                  <c:v>429.259516147613</c:v>
                </c:pt>
                <c:pt idx="11851">
                  <c:v>429.259079584402</c:v>
                </c:pt>
                <c:pt idx="11852">
                  <c:v>429.25450041405003</c:v>
                </c:pt>
                <c:pt idx="11853">
                  <c:v>429.22251930511402</c:v>
                </c:pt>
                <c:pt idx="11854">
                  <c:v>429.16618953456401</c:v>
                </c:pt>
                <c:pt idx="11855">
                  <c:v>429.13701968603101</c:v>
                </c:pt>
                <c:pt idx="11856">
                  <c:v>429.08254586371902</c:v>
                </c:pt>
                <c:pt idx="11857">
                  <c:v>429.011842260658</c:v>
                </c:pt>
                <c:pt idx="11858">
                  <c:v>428.984050962693</c:v>
                </c:pt>
                <c:pt idx="11859">
                  <c:v>428.94302770708703</c:v>
                </c:pt>
                <c:pt idx="11860">
                  <c:v>428.93905508981601</c:v>
                </c:pt>
                <c:pt idx="11861">
                  <c:v>428.91198177586</c:v>
                </c:pt>
                <c:pt idx="11862">
                  <c:v>428.89511005138598</c:v>
                </c:pt>
                <c:pt idx="11863">
                  <c:v>428.86157166962801</c:v>
                </c:pt>
                <c:pt idx="11864">
                  <c:v>428.853944132935</c:v>
                </c:pt>
                <c:pt idx="11865">
                  <c:v>428.80478133128901</c:v>
                </c:pt>
                <c:pt idx="11866">
                  <c:v>428.80279918548098</c:v>
                </c:pt>
                <c:pt idx="11867">
                  <c:v>428.80089092316098</c:v>
                </c:pt>
                <c:pt idx="11868">
                  <c:v>428.79526178857702</c:v>
                </c:pt>
                <c:pt idx="11869">
                  <c:v>428.78976429183399</c:v>
                </c:pt>
                <c:pt idx="11870">
                  <c:v>428.73511354221301</c:v>
                </c:pt>
                <c:pt idx="11871">
                  <c:v>428.729926618288</c:v>
                </c:pt>
                <c:pt idx="11872">
                  <c:v>428.66725718537703</c:v>
                </c:pt>
                <c:pt idx="11873">
                  <c:v>428.647221135596</c:v>
                </c:pt>
                <c:pt idx="11874">
                  <c:v>428.62049614868801</c:v>
                </c:pt>
                <c:pt idx="11875">
                  <c:v>428.61553306660301</c:v>
                </c:pt>
                <c:pt idx="11876">
                  <c:v>428.60632281660702</c:v>
                </c:pt>
                <c:pt idx="11877">
                  <c:v>428.60316347735898</c:v>
                </c:pt>
                <c:pt idx="11878">
                  <c:v>428.60116957962202</c:v>
                </c:pt>
                <c:pt idx="11879">
                  <c:v>428.59678138946498</c:v>
                </c:pt>
                <c:pt idx="11880">
                  <c:v>428.59604000811203</c:v>
                </c:pt>
                <c:pt idx="11881">
                  <c:v>428.59540537694801</c:v>
                </c:pt>
                <c:pt idx="11882">
                  <c:v>428.58067229527302</c:v>
                </c:pt>
                <c:pt idx="11883">
                  <c:v>428.57119867197298</c:v>
                </c:pt>
                <c:pt idx="11884">
                  <c:v>428.569439169075</c:v>
                </c:pt>
                <c:pt idx="11885">
                  <c:v>428.56592507106899</c:v>
                </c:pt>
                <c:pt idx="11886">
                  <c:v>428.55814221895901</c:v>
                </c:pt>
                <c:pt idx="11887">
                  <c:v>428.55691290249803</c:v>
                </c:pt>
                <c:pt idx="11888">
                  <c:v>428.52557072256502</c:v>
                </c:pt>
                <c:pt idx="11889">
                  <c:v>428.51197908558498</c:v>
                </c:pt>
                <c:pt idx="11890">
                  <c:v>428.50989893759902</c:v>
                </c:pt>
                <c:pt idx="11891">
                  <c:v>428.44281836474198</c:v>
                </c:pt>
                <c:pt idx="11892">
                  <c:v>428.42149894649702</c:v>
                </c:pt>
                <c:pt idx="11893">
                  <c:v>428.39657417063199</c:v>
                </c:pt>
                <c:pt idx="11894">
                  <c:v>428.39499608001103</c:v>
                </c:pt>
                <c:pt idx="11895">
                  <c:v>428.39454361865199</c:v>
                </c:pt>
                <c:pt idx="11896">
                  <c:v>428.38125191403498</c:v>
                </c:pt>
                <c:pt idx="11897">
                  <c:v>428.33586174445799</c:v>
                </c:pt>
                <c:pt idx="11898">
                  <c:v>428.327780763823</c:v>
                </c:pt>
                <c:pt idx="11899">
                  <c:v>428.31372951895099</c:v>
                </c:pt>
                <c:pt idx="11900">
                  <c:v>428.29793511645801</c:v>
                </c:pt>
                <c:pt idx="11901">
                  <c:v>428.28258678279502</c:v>
                </c:pt>
                <c:pt idx="11902">
                  <c:v>428.269222915086</c:v>
                </c:pt>
                <c:pt idx="11903">
                  <c:v>428.255620732605</c:v>
                </c:pt>
                <c:pt idx="11904">
                  <c:v>428.25053789717299</c:v>
                </c:pt>
                <c:pt idx="11905">
                  <c:v>428.22599744879398</c:v>
                </c:pt>
                <c:pt idx="11906">
                  <c:v>428.15316899005097</c:v>
                </c:pt>
                <c:pt idx="11907">
                  <c:v>428.12723191758602</c:v>
                </c:pt>
                <c:pt idx="11908">
                  <c:v>428.08601432122202</c:v>
                </c:pt>
                <c:pt idx="11909">
                  <c:v>428.08601432122202</c:v>
                </c:pt>
                <c:pt idx="11910">
                  <c:v>428.07464618103597</c:v>
                </c:pt>
                <c:pt idx="11911">
                  <c:v>428.07370837364499</c:v>
                </c:pt>
                <c:pt idx="11912">
                  <c:v>428.07089331167703</c:v>
                </c:pt>
                <c:pt idx="11913">
                  <c:v>428.04622670685899</c:v>
                </c:pt>
                <c:pt idx="11914">
                  <c:v>428.01510683487697</c:v>
                </c:pt>
                <c:pt idx="11915">
                  <c:v>428.01438747773398</c:v>
                </c:pt>
                <c:pt idx="11916">
                  <c:v>427.96573193674197</c:v>
                </c:pt>
                <c:pt idx="11917">
                  <c:v>427.94826393501802</c:v>
                </c:pt>
                <c:pt idx="11918">
                  <c:v>427.91417097907902</c:v>
                </c:pt>
                <c:pt idx="11919">
                  <c:v>427.881264788782</c:v>
                </c:pt>
                <c:pt idx="11920">
                  <c:v>427.87611091330803</c:v>
                </c:pt>
                <c:pt idx="11921">
                  <c:v>427.86708274164101</c:v>
                </c:pt>
                <c:pt idx="11922">
                  <c:v>427.85990290723799</c:v>
                </c:pt>
                <c:pt idx="11923">
                  <c:v>427.81281666912298</c:v>
                </c:pt>
                <c:pt idx="11924">
                  <c:v>427.793878442356</c:v>
                </c:pt>
                <c:pt idx="11925">
                  <c:v>427.76294051116997</c:v>
                </c:pt>
                <c:pt idx="11926">
                  <c:v>427.76277895590601</c:v>
                </c:pt>
                <c:pt idx="11927">
                  <c:v>427.76046090694803</c:v>
                </c:pt>
                <c:pt idx="11928">
                  <c:v>427.75529860989798</c:v>
                </c:pt>
                <c:pt idx="11929">
                  <c:v>427.74818700809101</c:v>
                </c:pt>
                <c:pt idx="11930">
                  <c:v>427.74554908853798</c:v>
                </c:pt>
                <c:pt idx="11931">
                  <c:v>427.74098447616097</c:v>
                </c:pt>
                <c:pt idx="11932">
                  <c:v>427.72229200102299</c:v>
                </c:pt>
                <c:pt idx="11933">
                  <c:v>427.72010238400497</c:v>
                </c:pt>
                <c:pt idx="11934">
                  <c:v>427.71337617447699</c:v>
                </c:pt>
                <c:pt idx="11935">
                  <c:v>427.68894522817499</c:v>
                </c:pt>
                <c:pt idx="11936">
                  <c:v>427.59605520134801</c:v>
                </c:pt>
                <c:pt idx="11937">
                  <c:v>427.588308783179</c:v>
                </c:pt>
                <c:pt idx="11938">
                  <c:v>427.58644605657003</c:v>
                </c:pt>
                <c:pt idx="11939">
                  <c:v>427.578016093001</c:v>
                </c:pt>
                <c:pt idx="11940">
                  <c:v>427.55245840630698</c:v>
                </c:pt>
                <c:pt idx="11941">
                  <c:v>427.55096254442901</c:v>
                </c:pt>
                <c:pt idx="11942">
                  <c:v>427.549152995729</c:v>
                </c:pt>
                <c:pt idx="11943">
                  <c:v>427.54746922827201</c:v>
                </c:pt>
                <c:pt idx="11944">
                  <c:v>427.53435908113698</c:v>
                </c:pt>
                <c:pt idx="11945">
                  <c:v>427.47835904112299</c:v>
                </c:pt>
                <c:pt idx="11946">
                  <c:v>427.46346028452001</c:v>
                </c:pt>
                <c:pt idx="11947">
                  <c:v>427.45176310289003</c:v>
                </c:pt>
                <c:pt idx="11948">
                  <c:v>427.44868311189703</c:v>
                </c:pt>
                <c:pt idx="11949">
                  <c:v>427.44679245769902</c:v>
                </c:pt>
                <c:pt idx="11950">
                  <c:v>427.38936889636801</c:v>
                </c:pt>
                <c:pt idx="11951">
                  <c:v>427.38010138134001</c:v>
                </c:pt>
                <c:pt idx="11952">
                  <c:v>427.320371088885</c:v>
                </c:pt>
                <c:pt idx="11953">
                  <c:v>427.32013929749002</c:v>
                </c:pt>
                <c:pt idx="11954">
                  <c:v>427.238167355445</c:v>
                </c:pt>
                <c:pt idx="11955">
                  <c:v>427.12822505679299</c:v>
                </c:pt>
                <c:pt idx="11956">
                  <c:v>427.004744562101</c:v>
                </c:pt>
                <c:pt idx="11957">
                  <c:v>426.99575527503299</c:v>
                </c:pt>
                <c:pt idx="11958">
                  <c:v>426.98905887871899</c:v>
                </c:pt>
                <c:pt idx="11959">
                  <c:v>426.986189846711</c:v>
                </c:pt>
                <c:pt idx="11960">
                  <c:v>426.97702010200999</c:v>
                </c:pt>
                <c:pt idx="11961">
                  <c:v>426.96729329465899</c:v>
                </c:pt>
                <c:pt idx="11962">
                  <c:v>426.92096211681201</c:v>
                </c:pt>
                <c:pt idx="11963">
                  <c:v>426.89854806702499</c:v>
                </c:pt>
                <c:pt idx="11964">
                  <c:v>426.86711491406197</c:v>
                </c:pt>
                <c:pt idx="11965">
                  <c:v>426.86484237256201</c:v>
                </c:pt>
                <c:pt idx="11966">
                  <c:v>426.86009933258902</c:v>
                </c:pt>
                <c:pt idx="11967">
                  <c:v>426.81082268742398</c:v>
                </c:pt>
                <c:pt idx="11968">
                  <c:v>426.77193281854898</c:v>
                </c:pt>
                <c:pt idx="11969">
                  <c:v>426.75251656204301</c:v>
                </c:pt>
                <c:pt idx="11970">
                  <c:v>426.74997881627502</c:v>
                </c:pt>
                <c:pt idx="11971">
                  <c:v>426.703325708958</c:v>
                </c:pt>
                <c:pt idx="11972">
                  <c:v>426.68490272036098</c:v>
                </c:pt>
                <c:pt idx="11973">
                  <c:v>426.63124199250399</c:v>
                </c:pt>
                <c:pt idx="11974">
                  <c:v>426.603149898948</c:v>
                </c:pt>
                <c:pt idx="11975">
                  <c:v>426.58373094022397</c:v>
                </c:pt>
                <c:pt idx="11976">
                  <c:v>426.57066147126199</c:v>
                </c:pt>
                <c:pt idx="11977">
                  <c:v>426.55683046830097</c:v>
                </c:pt>
                <c:pt idx="11978">
                  <c:v>426.54381302766001</c:v>
                </c:pt>
                <c:pt idx="11979">
                  <c:v>426.54347368368502</c:v>
                </c:pt>
                <c:pt idx="11980">
                  <c:v>426.54169834320601</c:v>
                </c:pt>
                <c:pt idx="11981">
                  <c:v>426.53615293109402</c:v>
                </c:pt>
                <c:pt idx="11982">
                  <c:v>426.52687584930698</c:v>
                </c:pt>
                <c:pt idx="11983">
                  <c:v>426.51563692557301</c:v>
                </c:pt>
                <c:pt idx="11984">
                  <c:v>426.50228746748098</c:v>
                </c:pt>
                <c:pt idx="11985">
                  <c:v>426.45007603354298</c:v>
                </c:pt>
                <c:pt idx="11986">
                  <c:v>426.431988649343</c:v>
                </c:pt>
                <c:pt idx="11987">
                  <c:v>426.42306119681098</c:v>
                </c:pt>
                <c:pt idx="11988">
                  <c:v>426.41530252895302</c:v>
                </c:pt>
                <c:pt idx="11989">
                  <c:v>426.37959663654198</c:v>
                </c:pt>
                <c:pt idx="11990">
                  <c:v>426.37910228161797</c:v>
                </c:pt>
                <c:pt idx="11991">
                  <c:v>426.37442129156398</c:v>
                </c:pt>
                <c:pt idx="11992">
                  <c:v>426.36950920509997</c:v>
                </c:pt>
                <c:pt idx="11993">
                  <c:v>426.36435673823098</c:v>
                </c:pt>
                <c:pt idx="11994">
                  <c:v>426.33920958643301</c:v>
                </c:pt>
                <c:pt idx="11995">
                  <c:v>426.28935326313001</c:v>
                </c:pt>
                <c:pt idx="11996">
                  <c:v>426.243693507035</c:v>
                </c:pt>
                <c:pt idx="11997">
                  <c:v>426.22421866864198</c:v>
                </c:pt>
                <c:pt idx="11998">
                  <c:v>426.19682698339398</c:v>
                </c:pt>
                <c:pt idx="11999">
                  <c:v>426.131195120325</c:v>
                </c:pt>
                <c:pt idx="12000">
                  <c:v>426.03235042194899</c:v>
                </c:pt>
                <c:pt idx="12001">
                  <c:v>426.02151791224202</c:v>
                </c:pt>
                <c:pt idx="12002">
                  <c:v>426.00846273031198</c:v>
                </c:pt>
                <c:pt idx="12003">
                  <c:v>425.98971698196999</c:v>
                </c:pt>
                <c:pt idx="12004">
                  <c:v>425.98584440047699</c:v>
                </c:pt>
                <c:pt idx="12005">
                  <c:v>425.98455645879397</c:v>
                </c:pt>
                <c:pt idx="12006">
                  <c:v>425.95856308763598</c:v>
                </c:pt>
                <c:pt idx="12007">
                  <c:v>425.95620287973901</c:v>
                </c:pt>
                <c:pt idx="12008">
                  <c:v>425.93667040662399</c:v>
                </c:pt>
                <c:pt idx="12009">
                  <c:v>425.90104466357099</c:v>
                </c:pt>
                <c:pt idx="12010">
                  <c:v>425.86641783285302</c:v>
                </c:pt>
                <c:pt idx="12011">
                  <c:v>425.84188505696198</c:v>
                </c:pt>
                <c:pt idx="12012">
                  <c:v>425.84164998330903</c:v>
                </c:pt>
                <c:pt idx="12013">
                  <c:v>425.83037001197602</c:v>
                </c:pt>
                <c:pt idx="12014">
                  <c:v>425.80784605345201</c:v>
                </c:pt>
                <c:pt idx="12015">
                  <c:v>425.80485897524699</c:v>
                </c:pt>
                <c:pt idx="12016">
                  <c:v>425.80070691377</c:v>
                </c:pt>
                <c:pt idx="12017">
                  <c:v>425.76105681404999</c:v>
                </c:pt>
                <c:pt idx="12018">
                  <c:v>425.73051033109903</c:v>
                </c:pt>
                <c:pt idx="12019">
                  <c:v>425.71980470107098</c:v>
                </c:pt>
                <c:pt idx="12020">
                  <c:v>425.68556143478298</c:v>
                </c:pt>
                <c:pt idx="12021">
                  <c:v>425.68102218732798</c:v>
                </c:pt>
                <c:pt idx="12022">
                  <c:v>425.67320757811399</c:v>
                </c:pt>
                <c:pt idx="12023">
                  <c:v>425.66770892702698</c:v>
                </c:pt>
                <c:pt idx="12024">
                  <c:v>425.65397958555099</c:v>
                </c:pt>
                <c:pt idx="12025">
                  <c:v>425.65382025180901</c:v>
                </c:pt>
                <c:pt idx="12026">
                  <c:v>425.63460617971998</c:v>
                </c:pt>
                <c:pt idx="12027">
                  <c:v>425.63458949653398</c:v>
                </c:pt>
                <c:pt idx="12028">
                  <c:v>425.63435158877797</c:v>
                </c:pt>
                <c:pt idx="12029">
                  <c:v>425.63433274995299</c:v>
                </c:pt>
                <c:pt idx="12030">
                  <c:v>425.59436519855399</c:v>
                </c:pt>
                <c:pt idx="12031">
                  <c:v>425.59132468359098</c:v>
                </c:pt>
                <c:pt idx="12032">
                  <c:v>425.55427663518498</c:v>
                </c:pt>
                <c:pt idx="12033">
                  <c:v>425.54909357020398</c:v>
                </c:pt>
                <c:pt idx="12034">
                  <c:v>425.54892088639798</c:v>
                </c:pt>
                <c:pt idx="12035">
                  <c:v>425.52343826471002</c:v>
                </c:pt>
                <c:pt idx="12036">
                  <c:v>425.46453163681099</c:v>
                </c:pt>
                <c:pt idx="12037">
                  <c:v>425.44182850423601</c:v>
                </c:pt>
                <c:pt idx="12038">
                  <c:v>425.43118676258001</c:v>
                </c:pt>
                <c:pt idx="12039">
                  <c:v>425.42777899017</c:v>
                </c:pt>
                <c:pt idx="12040">
                  <c:v>425.42066984548097</c:v>
                </c:pt>
                <c:pt idx="12041">
                  <c:v>425.42044878843899</c:v>
                </c:pt>
                <c:pt idx="12042">
                  <c:v>425.420337175334</c:v>
                </c:pt>
                <c:pt idx="12043">
                  <c:v>425.42031386759697</c:v>
                </c:pt>
                <c:pt idx="12044">
                  <c:v>425.41883653075598</c:v>
                </c:pt>
                <c:pt idx="12045">
                  <c:v>425.41789371809801</c:v>
                </c:pt>
                <c:pt idx="12046">
                  <c:v>425.41739740207601</c:v>
                </c:pt>
                <c:pt idx="12047">
                  <c:v>425.41727873557602</c:v>
                </c:pt>
                <c:pt idx="12048">
                  <c:v>425.41619387731799</c:v>
                </c:pt>
                <c:pt idx="12049">
                  <c:v>425.41614969880101</c:v>
                </c:pt>
                <c:pt idx="12050">
                  <c:v>425.416094900698</c:v>
                </c:pt>
                <c:pt idx="12051">
                  <c:v>425.41599264162699</c:v>
                </c:pt>
                <c:pt idx="12052">
                  <c:v>425.41581904898601</c:v>
                </c:pt>
                <c:pt idx="12053">
                  <c:v>425.41539585404797</c:v>
                </c:pt>
                <c:pt idx="12054">
                  <c:v>425.41537863404699</c:v>
                </c:pt>
                <c:pt idx="12055">
                  <c:v>425.41522629491101</c:v>
                </c:pt>
                <c:pt idx="12056">
                  <c:v>425.41479026908797</c:v>
                </c:pt>
                <c:pt idx="12057">
                  <c:v>425.409203819048</c:v>
                </c:pt>
                <c:pt idx="12058">
                  <c:v>425.40691052202197</c:v>
                </c:pt>
                <c:pt idx="12059">
                  <c:v>425.40559793908398</c:v>
                </c:pt>
                <c:pt idx="12060">
                  <c:v>425.40476595121203</c:v>
                </c:pt>
                <c:pt idx="12061">
                  <c:v>425.40423660946601</c:v>
                </c:pt>
                <c:pt idx="12062">
                  <c:v>425.40374023534901</c:v>
                </c:pt>
                <c:pt idx="12063">
                  <c:v>425.402983517709</c:v>
                </c:pt>
                <c:pt idx="12064">
                  <c:v>425.40240905994801</c:v>
                </c:pt>
                <c:pt idx="12065">
                  <c:v>425.40197706169999</c:v>
                </c:pt>
                <c:pt idx="12066">
                  <c:v>425.400644307611</c:v>
                </c:pt>
                <c:pt idx="12067">
                  <c:v>425.39875642823802</c:v>
                </c:pt>
                <c:pt idx="12068">
                  <c:v>425.35322278621197</c:v>
                </c:pt>
                <c:pt idx="12069">
                  <c:v>425.342365115338</c:v>
                </c:pt>
                <c:pt idx="12070">
                  <c:v>425.33168891520501</c:v>
                </c:pt>
                <c:pt idx="12071">
                  <c:v>425.298293766852</c:v>
                </c:pt>
                <c:pt idx="12072">
                  <c:v>425.25313398362101</c:v>
                </c:pt>
                <c:pt idx="12073">
                  <c:v>425.24739544104199</c:v>
                </c:pt>
                <c:pt idx="12074">
                  <c:v>425.229225553015</c:v>
                </c:pt>
                <c:pt idx="12075">
                  <c:v>425.22633845599699</c:v>
                </c:pt>
                <c:pt idx="12076">
                  <c:v>425.22003376969298</c:v>
                </c:pt>
                <c:pt idx="12077">
                  <c:v>425.21428569628603</c:v>
                </c:pt>
                <c:pt idx="12078">
                  <c:v>425.21385430809602</c:v>
                </c:pt>
                <c:pt idx="12079">
                  <c:v>425.21298224321498</c:v>
                </c:pt>
                <c:pt idx="12080">
                  <c:v>425.21119236971703</c:v>
                </c:pt>
                <c:pt idx="12081">
                  <c:v>425.210966344459</c:v>
                </c:pt>
                <c:pt idx="12082">
                  <c:v>425.21044641188303</c:v>
                </c:pt>
                <c:pt idx="12083">
                  <c:v>425.21024850294299</c:v>
                </c:pt>
                <c:pt idx="12084">
                  <c:v>425.21018139884399</c:v>
                </c:pt>
                <c:pt idx="12085">
                  <c:v>425.20979630341702</c:v>
                </c:pt>
                <c:pt idx="12086">
                  <c:v>425.20977340599501</c:v>
                </c:pt>
                <c:pt idx="12087">
                  <c:v>425.20970153840898</c:v>
                </c:pt>
                <c:pt idx="12088">
                  <c:v>425.209543714056</c:v>
                </c:pt>
                <c:pt idx="12089">
                  <c:v>425.20952735209198</c:v>
                </c:pt>
                <c:pt idx="12090">
                  <c:v>425.209503213853</c:v>
                </c:pt>
                <c:pt idx="12091">
                  <c:v>425.209353986324</c:v>
                </c:pt>
                <c:pt idx="12092">
                  <c:v>425.20896765854002</c:v>
                </c:pt>
                <c:pt idx="12093">
                  <c:v>425.208433999985</c:v>
                </c:pt>
                <c:pt idx="12094">
                  <c:v>425.208406030503</c:v>
                </c:pt>
                <c:pt idx="12095">
                  <c:v>425.208339199585</c:v>
                </c:pt>
                <c:pt idx="12096">
                  <c:v>425.20796327625902</c:v>
                </c:pt>
                <c:pt idx="12097">
                  <c:v>425.20557550763999</c:v>
                </c:pt>
                <c:pt idx="12098">
                  <c:v>425.20544245962299</c:v>
                </c:pt>
                <c:pt idx="12099">
                  <c:v>425.20182936636701</c:v>
                </c:pt>
                <c:pt idx="12100">
                  <c:v>425.19718866281102</c:v>
                </c:pt>
                <c:pt idx="12101">
                  <c:v>425.196956669803</c:v>
                </c:pt>
                <c:pt idx="12102">
                  <c:v>425.19671296395097</c:v>
                </c:pt>
                <c:pt idx="12103">
                  <c:v>425.19654764150602</c:v>
                </c:pt>
                <c:pt idx="12104">
                  <c:v>425.19628063149099</c:v>
                </c:pt>
                <c:pt idx="12105">
                  <c:v>425.19621072377902</c:v>
                </c:pt>
                <c:pt idx="12106">
                  <c:v>425.19590980187098</c:v>
                </c:pt>
                <c:pt idx="12107">
                  <c:v>425.195299226168</c:v>
                </c:pt>
                <c:pt idx="12108">
                  <c:v>425.194911556595</c:v>
                </c:pt>
                <c:pt idx="12109">
                  <c:v>425.19487998340901</c:v>
                </c:pt>
                <c:pt idx="12110">
                  <c:v>425.192938273283</c:v>
                </c:pt>
                <c:pt idx="12111">
                  <c:v>425.18958489022702</c:v>
                </c:pt>
                <c:pt idx="12112">
                  <c:v>425.189075795451</c:v>
                </c:pt>
                <c:pt idx="12113">
                  <c:v>425.18884644125802</c:v>
                </c:pt>
                <c:pt idx="12114">
                  <c:v>425.18781591804202</c:v>
                </c:pt>
                <c:pt idx="12115">
                  <c:v>425.18578588841302</c:v>
                </c:pt>
                <c:pt idx="12116">
                  <c:v>425.18413367621997</c:v>
                </c:pt>
                <c:pt idx="12117">
                  <c:v>425.174937991815</c:v>
                </c:pt>
                <c:pt idx="12118">
                  <c:v>425.11078905925802</c:v>
                </c:pt>
                <c:pt idx="12119">
                  <c:v>425.10785512829199</c:v>
                </c:pt>
                <c:pt idx="12120">
                  <c:v>425.10650897481003</c:v>
                </c:pt>
                <c:pt idx="12121">
                  <c:v>425.10209681173399</c:v>
                </c:pt>
                <c:pt idx="12122">
                  <c:v>425.06149842916699</c:v>
                </c:pt>
                <c:pt idx="12123">
                  <c:v>424.938962622281</c:v>
                </c:pt>
                <c:pt idx="12124">
                  <c:v>424.92312875481599</c:v>
                </c:pt>
                <c:pt idx="12125">
                  <c:v>424.919789491279</c:v>
                </c:pt>
                <c:pt idx="12126">
                  <c:v>424.88435799599898</c:v>
                </c:pt>
                <c:pt idx="12127">
                  <c:v>424.87696366579002</c:v>
                </c:pt>
                <c:pt idx="12128">
                  <c:v>424.87685463050701</c:v>
                </c:pt>
                <c:pt idx="12129">
                  <c:v>424.84467677329098</c:v>
                </c:pt>
                <c:pt idx="12130">
                  <c:v>424.808537830273</c:v>
                </c:pt>
                <c:pt idx="12131">
                  <c:v>424.805828800477</c:v>
                </c:pt>
                <c:pt idx="12132">
                  <c:v>424.78516268539403</c:v>
                </c:pt>
                <c:pt idx="12133">
                  <c:v>424.77876526760798</c:v>
                </c:pt>
                <c:pt idx="12134">
                  <c:v>424.76812219632001</c:v>
                </c:pt>
                <c:pt idx="12135">
                  <c:v>424.68446946433801</c:v>
                </c:pt>
                <c:pt idx="12136">
                  <c:v>424.68345021272103</c:v>
                </c:pt>
                <c:pt idx="12137">
                  <c:v>424.67327074687898</c:v>
                </c:pt>
                <c:pt idx="12138">
                  <c:v>424.67064586910101</c:v>
                </c:pt>
                <c:pt idx="12139">
                  <c:v>424.63135840496699</c:v>
                </c:pt>
                <c:pt idx="12140">
                  <c:v>424.60987477080198</c:v>
                </c:pt>
                <c:pt idx="12141">
                  <c:v>424.60234296657597</c:v>
                </c:pt>
                <c:pt idx="12142">
                  <c:v>424.59637175923501</c:v>
                </c:pt>
                <c:pt idx="12143">
                  <c:v>424.59636833855501</c:v>
                </c:pt>
                <c:pt idx="12144">
                  <c:v>424.58807948079902</c:v>
                </c:pt>
                <c:pt idx="12145">
                  <c:v>424.54483294589699</c:v>
                </c:pt>
                <c:pt idx="12146">
                  <c:v>424.54116462238699</c:v>
                </c:pt>
                <c:pt idx="12147">
                  <c:v>424.536711006281</c:v>
                </c:pt>
                <c:pt idx="12148">
                  <c:v>424.516122854287</c:v>
                </c:pt>
                <c:pt idx="12149">
                  <c:v>424.51214787055301</c:v>
                </c:pt>
                <c:pt idx="12150">
                  <c:v>424.49486068937102</c:v>
                </c:pt>
                <c:pt idx="12151">
                  <c:v>424.45224075932998</c:v>
                </c:pt>
                <c:pt idx="12152">
                  <c:v>424.44405059090798</c:v>
                </c:pt>
                <c:pt idx="12153">
                  <c:v>424.44307557847299</c:v>
                </c:pt>
                <c:pt idx="12154">
                  <c:v>424.41601973819502</c:v>
                </c:pt>
                <c:pt idx="12155">
                  <c:v>424.41143662540901</c:v>
                </c:pt>
                <c:pt idx="12156">
                  <c:v>424.39300818579301</c:v>
                </c:pt>
                <c:pt idx="12157">
                  <c:v>424.389210491965</c:v>
                </c:pt>
                <c:pt idx="12158">
                  <c:v>424.38227680451502</c:v>
                </c:pt>
                <c:pt idx="12159">
                  <c:v>424.37652519498403</c:v>
                </c:pt>
                <c:pt idx="12160">
                  <c:v>424.36894992553198</c:v>
                </c:pt>
                <c:pt idx="12161">
                  <c:v>424.35515529880303</c:v>
                </c:pt>
                <c:pt idx="12162">
                  <c:v>424.34085627654798</c:v>
                </c:pt>
                <c:pt idx="12163">
                  <c:v>424.25641960283298</c:v>
                </c:pt>
                <c:pt idx="12164">
                  <c:v>424.25443801521999</c:v>
                </c:pt>
                <c:pt idx="12165">
                  <c:v>424.25176044588699</c:v>
                </c:pt>
                <c:pt idx="12166">
                  <c:v>424.24617677823397</c:v>
                </c:pt>
                <c:pt idx="12167">
                  <c:v>424.24423880702</c:v>
                </c:pt>
                <c:pt idx="12168">
                  <c:v>424.24303874691498</c:v>
                </c:pt>
                <c:pt idx="12169">
                  <c:v>424.21878444011497</c:v>
                </c:pt>
                <c:pt idx="12170">
                  <c:v>424.213193324857</c:v>
                </c:pt>
                <c:pt idx="12171">
                  <c:v>424.20472592231602</c:v>
                </c:pt>
                <c:pt idx="12172">
                  <c:v>424.18485918446402</c:v>
                </c:pt>
                <c:pt idx="12173">
                  <c:v>424.03065993628599</c:v>
                </c:pt>
                <c:pt idx="12174">
                  <c:v>423.99753860915899</c:v>
                </c:pt>
                <c:pt idx="12175">
                  <c:v>423.99134581258198</c:v>
                </c:pt>
                <c:pt idx="12176">
                  <c:v>423.977689677851</c:v>
                </c:pt>
                <c:pt idx="12177">
                  <c:v>423.969908392359</c:v>
                </c:pt>
                <c:pt idx="12178">
                  <c:v>423.89498202405099</c:v>
                </c:pt>
                <c:pt idx="12179">
                  <c:v>423.880362221013</c:v>
                </c:pt>
                <c:pt idx="12180">
                  <c:v>423.877658127487</c:v>
                </c:pt>
                <c:pt idx="12181">
                  <c:v>423.87511664815901</c:v>
                </c:pt>
                <c:pt idx="12182">
                  <c:v>423.78106222010501</c:v>
                </c:pt>
                <c:pt idx="12183">
                  <c:v>423.76492858065899</c:v>
                </c:pt>
                <c:pt idx="12184">
                  <c:v>423.71822757093503</c:v>
                </c:pt>
                <c:pt idx="12185">
                  <c:v>423.71044954386099</c:v>
                </c:pt>
                <c:pt idx="12186">
                  <c:v>423.71034267521702</c:v>
                </c:pt>
                <c:pt idx="12187">
                  <c:v>423.69251259633501</c:v>
                </c:pt>
                <c:pt idx="12188">
                  <c:v>423.68191787598801</c:v>
                </c:pt>
                <c:pt idx="12189">
                  <c:v>423.67173201116202</c:v>
                </c:pt>
                <c:pt idx="12190">
                  <c:v>423.647853237204</c:v>
                </c:pt>
                <c:pt idx="12191">
                  <c:v>423.617958621806</c:v>
                </c:pt>
                <c:pt idx="12192">
                  <c:v>423.586391686615</c:v>
                </c:pt>
                <c:pt idx="12193">
                  <c:v>423.57707886714797</c:v>
                </c:pt>
                <c:pt idx="12194">
                  <c:v>423.56041355625501</c:v>
                </c:pt>
                <c:pt idx="12195">
                  <c:v>423.55660926527497</c:v>
                </c:pt>
                <c:pt idx="12196">
                  <c:v>423.49635371852003</c:v>
                </c:pt>
                <c:pt idx="12197">
                  <c:v>423.49574969725802</c:v>
                </c:pt>
                <c:pt idx="12198">
                  <c:v>423.493838570977</c:v>
                </c:pt>
                <c:pt idx="12199">
                  <c:v>423.49240487903501</c:v>
                </c:pt>
                <c:pt idx="12200">
                  <c:v>423.49070908881299</c:v>
                </c:pt>
                <c:pt idx="12201">
                  <c:v>423.479534947974</c:v>
                </c:pt>
                <c:pt idx="12202">
                  <c:v>423.476340897949</c:v>
                </c:pt>
                <c:pt idx="12203">
                  <c:v>423.47234297981601</c:v>
                </c:pt>
                <c:pt idx="12204">
                  <c:v>423.47059131858299</c:v>
                </c:pt>
                <c:pt idx="12205">
                  <c:v>423.39618123442301</c:v>
                </c:pt>
                <c:pt idx="12206">
                  <c:v>423.38760429995</c:v>
                </c:pt>
                <c:pt idx="12207">
                  <c:v>423.37971279050601</c:v>
                </c:pt>
                <c:pt idx="12208">
                  <c:v>423.36937443636401</c:v>
                </c:pt>
                <c:pt idx="12209">
                  <c:v>423.36929316009798</c:v>
                </c:pt>
                <c:pt idx="12210">
                  <c:v>423.34383068325502</c:v>
                </c:pt>
                <c:pt idx="12211">
                  <c:v>423.33468397635198</c:v>
                </c:pt>
                <c:pt idx="12212">
                  <c:v>423.28817108878701</c:v>
                </c:pt>
                <c:pt idx="12213">
                  <c:v>423.28789789139699</c:v>
                </c:pt>
                <c:pt idx="12214">
                  <c:v>423.28619534906602</c:v>
                </c:pt>
                <c:pt idx="12215">
                  <c:v>423.28566917688102</c:v>
                </c:pt>
                <c:pt idx="12216">
                  <c:v>423.28004878325999</c:v>
                </c:pt>
                <c:pt idx="12217">
                  <c:v>423.27388252205901</c:v>
                </c:pt>
                <c:pt idx="12218">
                  <c:v>423.26316755490097</c:v>
                </c:pt>
                <c:pt idx="12219">
                  <c:v>423.256792192212</c:v>
                </c:pt>
                <c:pt idx="12220">
                  <c:v>423.249849509706</c:v>
                </c:pt>
                <c:pt idx="12221">
                  <c:v>423.24250712130902</c:v>
                </c:pt>
                <c:pt idx="12222">
                  <c:v>423.22448731104703</c:v>
                </c:pt>
                <c:pt idx="12223">
                  <c:v>423.21778522743602</c:v>
                </c:pt>
                <c:pt idx="12224">
                  <c:v>423.20980330288899</c:v>
                </c:pt>
                <c:pt idx="12225">
                  <c:v>423.18812534402502</c:v>
                </c:pt>
                <c:pt idx="12226">
                  <c:v>423.18310766814199</c:v>
                </c:pt>
                <c:pt idx="12227">
                  <c:v>423.16873782927502</c:v>
                </c:pt>
                <c:pt idx="12228">
                  <c:v>423.15663958194801</c:v>
                </c:pt>
                <c:pt idx="12229">
                  <c:v>423.14922384453502</c:v>
                </c:pt>
                <c:pt idx="12230">
                  <c:v>423.13508808351202</c:v>
                </c:pt>
                <c:pt idx="12231">
                  <c:v>423.11539023020299</c:v>
                </c:pt>
                <c:pt idx="12232">
                  <c:v>423.09685525711501</c:v>
                </c:pt>
                <c:pt idx="12233">
                  <c:v>423.09334254069398</c:v>
                </c:pt>
                <c:pt idx="12234">
                  <c:v>423.08018136670898</c:v>
                </c:pt>
                <c:pt idx="12235">
                  <c:v>423.06622287056399</c:v>
                </c:pt>
                <c:pt idx="12236">
                  <c:v>423.06550718683201</c:v>
                </c:pt>
                <c:pt idx="12237">
                  <c:v>423.02443389854602</c:v>
                </c:pt>
                <c:pt idx="12238">
                  <c:v>423.01200255101901</c:v>
                </c:pt>
                <c:pt idx="12239">
                  <c:v>422.96373471100299</c:v>
                </c:pt>
                <c:pt idx="12240">
                  <c:v>422.95018511360797</c:v>
                </c:pt>
                <c:pt idx="12241">
                  <c:v>422.889630995196</c:v>
                </c:pt>
                <c:pt idx="12242">
                  <c:v>422.88235977221802</c:v>
                </c:pt>
                <c:pt idx="12243">
                  <c:v>422.84630705027803</c:v>
                </c:pt>
                <c:pt idx="12244">
                  <c:v>422.80437694923501</c:v>
                </c:pt>
                <c:pt idx="12245">
                  <c:v>422.79071821738899</c:v>
                </c:pt>
                <c:pt idx="12246">
                  <c:v>422.77147963390001</c:v>
                </c:pt>
                <c:pt idx="12247">
                  <c:v>422.759902112112</c:v>
                </c:pt>
                <c:pt idx="12248">
                  <c:v>422.75672321851403</c:v>
                </c:pt>
                <c:pt idx="12249">
                  <c:v>422.72076179298699</c:v>
                </c:pt>
                <c:pt idx="12250">
                  <c:v>422.71758305330201</c:v>
                </c:pt>
                <c:pt idx="12251">
                  <c:v>422.71369632192602</c:v>
                </c:pt>
                <c:pt idx="12252">
                  <c:v>422.69423005549902</c:v>
                </c:pt>
                <c:pt idx="12253">
                  <c:v>422.692142929775</c:v>
                </c:pt>
                <c:pt idx="12254">
                  <c:v>422.68110715931601</c:v>
                </c:pt>
                <c:pt idx="12255">
                  <c:v>422.67551017428701</c:v>
                </c:pt>
                <c:pt idx="12256">
                  <c:v>422.67348366874</c:v>
                </c:pt>
                <c:pt idx="12257">
                  <c:v>422.60464864042001</c:v>
                </c:pt>
                <c:pt idx="12258">
                  <c:v>422.597463746475</c:v>
                </c:pt>
                <c:pt idx="12259">
                  <c:v>422.54196374426903</c:v>
                </c:pt>
                <c:pt idx="12260">
                  <c:v>422.53744290322902</c:v>
                </c:pt>
                <c:pt idx="12261">
                  <c:v>422.53707860827598</c:v>
                </c:pt>
                <c:pt idx="12262">
                  <c:v>422.53091006037698</c:v>
                </c:pt>
                <c:pt idx="12263">
                  <c:v>422.52041034880801</c:v>
                </c:pt>
                <c:pt idx="12264">
                  <c:v>422.48509264596697</c:v>
                </c:pt>
                <c:pt idx="12265">
                  <c:v>422.46882415496998</c:v>
                </c:pt>
                <c:pt idx="12266">
                  <c:v>422.46350968298401</c:v>
                </c:pt>
                <c:pt idx="12267">
                  <c:v>422.450073781745</c:v>
                </c:pt>
                <c:pt idx="12268">
                  <c:v>422.39137000680802</c:v>
                </c:pt>
                <c:pt idx="12269">
                  <c:v>422.37989552412699</c:v>
                </c:pt>
                <c:pt idx="12270">
                  <c:v>422.33577209130499</c:v>
                </c:pt>
                <c:pt idx="12271">
                  <c:v>422.33421396614898</c:v>
                </c:pt>
                <c:pt idx="12272">
                  <c:v>422.33243589202198</c:v>
                </c:pt>
                <c:pt idx="12273">
                  <c:v>422.33167330976403</c:v>
                </c:pt>
                <c:pt idx="12274">
                  <c:v>422.329337381144</c:v>
                </c:pt>
                <c:pt idx="12275">
                  <c:v>422.32504160407399</c:v>
                </c:pt>
                <c:pt idx="12276">
                  <c:v>422.28690878945099</c:v>
                </c:pt>
                <c:pt idx="12277">
                  <c:v>422.258530172934</c:v>
                </c:pt>
                <c:pt idx="12278">
                  <c:v>422.237855362076</c:v>
                </c:pt>
                <c:pt idx="12279">
                  <c:v>422.22870122256802</c:v>
                </c:pt>
                <c:pt idx="12280">
                  <c:v>422.22067729690298</c:v>
                </c:pt>
                <c:pt idx="12281">
                  <c:v>422.171662198398</c:v>
                </c:pt>
                <c:pt idx="12282">
                  <c:v>422.14630027998402</c:v>
                </c:pt>
                <c:pt idx="12283">
                  <c:v>422.11276644427397</c:v>
                </c:pt>
                <c:pt idx="12284">
                  <c:v>422.10083985555298</c:v>
                </c:pt>
                <c:pt idx="12285">
                  <c:v>422.09494886913802</c:v>
                </c:pt>
                <c:pt idx="12286">
                  <c:v>422.01628023841999</c:v>
                </c:pt>
                <c:pt idx="12287">
                  <c:v>422.01615484455698</c:v>
                </c:pt>
                <c:pt idx="12288">
                  <c:v>422.01608081031202</c:v>
                </c:pt>
                <c:pt idx="12289">
                  <c:v>422.01584415997303</c:v>
                </c:pt>
                <c:pt idx="12290">
                  <c:v>422.01554334614201</c:v>
                </c:pt>
                <c:pt idx="12291">
                  <c:v>421.96371430842902</c:v>
                </c:pt>
                <c:pt idx="12292">
                  <c:v>421.95702784276398</c:v>
                </c:pt>
                <c:pt idx="12293">
                  <c:v>421.95702683780797</c:v>
                </c:pt>
                <c:pt idx="12294">
                  <c:v>421.94520470301899</c:v>
                </c:pt>
                <c:pt idx="12295">
                  <c:v>421.93078680166798</c:v>
                </c:pt>
                <c:pt idx="12296">
                  <c:v>421.89358039459</c:v>
                </c:pt>
                <c:pt idx="12297">
                  <c:v>421.87228512914402</c:v>
                </c:pt>
                <c:pt idx="12298">
                  <c:v>421.82369109437298</c:v>
                </c:pt>
                <c:pt idx="12299">
                  <c:v>421.80900075488699</c:v>
                </c:pt>
                <c:pt idx="12300">
                  <c:v>421.808797614779</c:v>
                </c:pt>
                <c:pt idx="12301">
                  <c:v>421.808588204118</c:v>
                </c:pt>
                <c:pt idx="12302">
                  <c:v>421.808552590386</c:v>
                </c:pt>
                <c:pt idx="12303">
                  <c:v>421.80853168680301</c:v>
                </c:pt>
                <c:pt idx="12304">
                  <c:v>421.80829348736802</c:v>
                </c:pt>
                <c:pt idx="12305">
                  <c:v>421.808267960362</c:v>
                </c:pt>
                <c:pt idx="12306">
                  <c:v>421.80374218330002</c:v>
                </c:pt>
                <c:pt idx="12307">
                  <c:v>421.80239376795799</c:v>
                </c:pt>
                <c:pt idx="12308">
                  <c:v>421.78356513720598</c:v>
                </c:pt>
                <c:pt idx="12309">
                  <c:v>421.75744974458797</c:v>
                </c:pt>
                <c:pt idx="12310">
                  <c:v>421.73303802460498</c:v>
                </c:pt>
                <c:pt idx="12311">
                  <c:v>421.719109306429</c:v>
                </c:pt>
                <c:pt idx="12312">
                  <c:v>421.67836879855298</c:v>
                </c:pt>
                <c:pt idx="12313">
                  <c:v>421.67511473556903</c:v>
                </c:pt>
                <c:pt idx="12314">
                  <c:v>421.67165610251698</c:v>
                </c:pt>
                <c:pt idx="12315">
                  <c:v>421.66306258322498</c:v>
                </c:pt>
                <c:pt idx="12316">
                  <c:v>421.59849404709502</c:v>
                </c:pt>
                <c:pt idx="12317">
                  <c:v>421.59759662648099</c:v>
                </c:pt>
                <c:pt idx="12318">
                  <c:v>421.59583285053401</c:v>
                </c:pt>
                <c:pt idx="12319">
                  <c:v>421.59553023510301</c:v>
                </c:pt>
                <c:pt idx="12320">
                  <c:v>421.591663102121</c:v>
                </c:pt>
                <c:pt idx="12321">
                  <c:v>421.59148543253298</c:v>
                </c:pt>
                <c:pt idx="12322">
                  <c:v>421.59123666949301</c:v>
                </c:pt>
                <c:pt idx="12323">
                  <c:v>421.59035524753199</c:v>
                </c:pt>
                <c:pt idx="12324">
                  <c:v>421.59016606631099</c:v>
                </c:pt>
                <c:pt idx="12325">
                  <c:v>421.58947271989001</c:v>
                </c:pt>
                <c:pt idx="12326">
                  <c:v>421.58928492792802</c:v>
                </c:pt>
                <c:pt idx="12327">
                  <c:v>421.58921159098003</c:v>
                </c:pt>
                <c:pt idx="12328">
                  <c:v>421.58861058148398</c:v>
                </c:pt>
                <c:pt idx="12329">
                  <c:v>421.58806600238</c:v>
                </c:pt>
                <c:pt idx="12330">
                  <c:v>421.586489774352</c:v>
                </c:pt>
                <c:pt idx="12331">
                  <c:v>421.58514495848999</c:v>
                </c:pt>
                <c:pt idx="12332">
                  <c:v>421.58479504132299</c:v>
                </c:pt>
                <c:pt idx="12333">
                  <c:v>421.58422816183202</c:v>
                </c:pt>
                <c:pt idx="12334">
                  <c:v>421.584100668551</c:v>
                </c:pt>
                <c:pt idx="12335">
                  <c:v>421.58344787298</c:v>
                </c:pt>
                <c:pt idx="12336">
                  <c:v>421.514723792376</c:v>
                </c:pt>
                <c:pt idx="12337">
                  <c:v>421.50925876083897</c:v>
                </c:pt>
                <c:pt idx="12338">
                  <c:v>421.48585566272101</c:v>
                </c:pt>
                <c:pt idx="12339">
                  <c:v>421.47607876588199</c:v>
                </c:pt>
                <c:pt idx="12340">
                  <c:v>421.46323314607599</c:v>
                </c:pt>
                <c:pt idx="12341">
                  <c:v>421.46242003919502</c:v>
                </c:pt>
                <c:pt idx="12342">
                  <c:v>421.437895094331</c:v>
                </c:pt>
                <c:pt idx="12343">
                  <c:v>421.43341289709201</c:v>
                </c:pt>
                <c:pt idx="12344">
                  <c:v>421.39202238131497</c:v>
                </c:pt>
                <c:pt idx="12345">
                  <c:v>421.39039501349799</c:v>
                </c:pt>
                <c:pt idx="12346">
                  <c:v>421.390148261403</c:v>
                </c:pt>
                <c:pt idx="12347">
                  <c:v>421.38979069130698</c:v>
                </c:pt>
                <c:pt idx="12348">
                  <c:v>421.38746343213001</c:v>
                </c:pt>
                <c:pt idx="12349">
                  <c:v>421.38628400975102</c:v>
                </c:pt>
                <c:pt idx="12350">
                  <c:v>421.38556919388799</c:v>
                </c:pt>
                <c:pt idx="12351">
                  <c:v>421.383812855732</c:v>
                </c:pt>
                <c:pt idx="12352">
                  <c:v>421.38332671309701</c:v>
                </c:pt>
                <c:pt idx="12353">
                  <c:v>421.38201661846801</c:v>
                </c:pt>
                <c:pt idx="12354">
                  <c:v>421.38173060164303</c:v>
                </c:pt>
                <c:pt idx="12355">
                  <c:v>421.38132549426899</c:v>
                </c:pt>
                <c:pt idx="12356">
                  <c:v>421.37879193950999</c:v>
                </c:pt>
                <c:pt idx="12357">
                  <c:v>421.377249278921</c:v>
                </c:pt>
                <c:pt idx="12358">
                  <c:v>421.37652607517299</c:v>
                </c:pt>
                <c:pt idx="12359">
                  <c:v>421.37395860421702</c:v>
                </c:pt>
                <c:pt idx="12360">
                  <c:v>421.36846101327598</c:v>
                </c:pt>
                <c:pt idx="12361">
                  <c:v>421.33417203337899</c:v>
                </c:pt>
                <c:pt idx="12362">
                  <c:v>421.312244288047</c:v>
                </c:pt>
                <c:pt idx="12363">
                  <c:v>421.30054421664698</c:v>
                </c:pt>
                <c:pt idx="12364">
                  <c:v>421.29708742866802</c:v>
                </c:pt>
                <c:pt idx="12365">
                  <c:v>421.28355071664203</c:v>
                </c:pt>
                <c:pt idx="12366">
                  <c:v>421.23391833340497</c:v>
                </c:pt>
                <c:pt idx="12367">
                  <c:v>421.22772367062601</c:v>
                </c:pt>
                <c:pt idx="12368">
                  <c:v>421.21957760614703</c:v>
                </c:pt>
                <c:pt idx="12369">
                  <c:v>421.21529435523701</c:v>
                </c:pt>
                <c:pt idx="12370">
                  <c:v>421.12937112591902</c:v>
                </c:pt>
                <c:pt idx="12371">
                  <c:v>421.03904977776199</c:v>
                </c:pt>
                <c:pt idx="12372">
                  <c:v>421.031299853392</c:v>
                </c:pt>
                <c:pt idx="12373">
                  <c:v>421.02899769383299</c:v>
                </c:pt>
                <c:pt idx="12374">
                  <c:v>421.00807851675802</c:v>
                </c:pt>
                <c:pt idx="12375">
                  <c:v>420.99834998616899</c:v>
                </c:pt>
                <c:pt idx="12376">
                  <c:v>420.980029261308</c:v>
                </c:pt>
                <c:pt idx="12377">
                  <c:v>420.94660043407703</c:v>
                </c:pt>
                <c:pt idx="12378">
                  <c:v>420.945241851015</c:v>
                </c:pt>
                <c:pt idx="12379">
                  <c:v>420.93715166246398</c:v>
                </c:pt>
                <c:pt idx="12380">
                  <c:v>420.90459598883001</c:v>
                </c:pt>
                <c:pt idx="12381">
                  <c:v>420.90330375350902</c:v>
                </c:pt>
                <c:pt idx="12382">
                  <c:v>420.86350873001902</c:v>
                </c:pt>
                <c:pt idx="12383">
                  <c:v>420.85712584580602</c:v>
                </c:pt>
                <c:pt idx="12384">
                  <c:v>420.85198733920703</c:v>
                </c:pt>
                <c:pt idx="12385">
                  <c:v>420.846880919684</c:v>
                </c:pt>
                <c:pt idx="12386">
                  <c:v>420.81738684671097</c:v>
                </c:pt>
                <c:pt idx="12387">
                  <c:v>420.81042154872398</c:v>
                </c:pt>
                <c:pt idx="12388">
                  <c:v>420.77106464633698</c:v>
                </c:pt>
                <c:pt idx="12389">
                  <c:v>420.763333281413</c:v>
                </c:pt>
                <c:pt idx="12390">
                  <c:v>420.75432738592002</c:v>
                </c:pt>
                <c:pt idx="12391">
                  <c:v>420.75178556170403</c:v>
                </c:pt>
                <c:pt idx="12392">
                  <c:v>420.73122674792103</c:v>
                </c:pt>
                <c:pt idx="12393">
                  <c:v>420.70401940664902</c:v>
                </c:pt>
                <c:pt idx="12394">
                  <c:v>420.67825479644898</c:v>
                </c:pt>
                <c:pt idx="12395">
                  <c:v>420.640760331857</c:v>
                </c:pt>
                <c:pt idx="12396">
                  <c:v>420.606340654728</c:v>
                </c:pt>
                <c:pt idx="12397">
                  <c:v>420.58041552707499</c:v>
                </c:pt>
                <c:pt idx="12398">
                  <c:v>420.57664262943899</c:v>
                </c:pt>
                <c:pt idx="12399">
                  <c:v>420.56037257446201</c:v>
                </c:pt>
                <c:pt idx="12400">
                  <c:v>420.52343456552899</c:v>
                </c:pt>
                <c:pt idx="12401">
                  <c:v>420.51583540710698</c:v>
                </c:pt>
                <c:pt idx="12402">
                  <c:v>420.491055825709</c:v>
                </c:pt>
                <c:pt idx="12403">
                  <c:v>420.46870023663598</c:v>
                </c:pt>
                <c:pt idx="12404">
                  <c:v>420.46632544360199</c:v>
                </c:pt>
                <c:pt idx="12405">
                  <c:v>420.44344317147602</c:v>
                </c:pt>
                <c:pt idx="12406">
                  <c:v>420.44053974301301</c:v>
                </c:pt>
                <c:pt idx="12407">
                  <c:v>420.42186770699499</c:v>
                </c:pt>
                <c:pt idx="12408">
                  <c:v>420.40779431712599</c:v>
                </c:pt>
                <c:pt idx="12409">
                  <c:v>420.36854505017999</c:v>
                </c:pt>
                <c:pt idx="12410">
                  <c:v>420.36645221672097</c:v>
                </c:pt>
                <c:pt idx="12411">
                  <c:v>420.35377402708201</c:v>
                </c:pt>
                <c:pt idx="12412">
                  <c:v>420.35106344494602</c:v>
                </c:pt>
                <c:pt idx="12413">
                  <c:v>420.25188203314599</c:v>
                </c:pt>
                <c:pt idx="12414">
                  <c:v>420.25181309761899</c:v>
                </c:pt>
                <c:pt idx="12415">
                  <c:v>420.247312808012</c:v>
                </c:pt>
                <c:pt idx="12416">
                  <c:v>420.12200076785098</c:v>
                </c:pt>
                <c:pt idx="12417">
                  <c:v>420.11200320799401</c:v>
                </c:pt>
                <c:pt idx="12418">
                  <c:v>420.108241431311</c:v>
                </c:pt>
                <c:pt idx="12419">
                  <c:v>420.09395056783097</c:v>
                </c:pt>
                <c:pt idx="12420">
                  <c:v>420.08819261632499</c:v>
                </c:pt>
                <c:pt idx="12421">
                  <c:v>420.06415431165499</c:v>
                </c:pt>
                <c:pt idx="12422">
                  <c:v>420.06326956099002</c:v>
                </c:pt>
                <c:pt idx="12423">
                  <c:v>420.055725031804</c:v>
                </c:pt>
                <c:pt idx="12424">
                  <c:v>420.04871883954502</c:v>
                </c:pt>
                <c:pt idx="12425">
                  <c:v>420.02324367797701</c:v>
                </c:pt>
                <c:pt idx="12426">
                  <c:v>420.00003486454102</c:v>
                </c:pt>
                <c:pt idx="12427">
                  <c:v>419.985328122765</c:v>
                </c:pt>
                <c:pt idx="12428">
                  <c:v>419.97110816439698</c:v>
                </c:pt>
                <c:pt idx="12429">
                  <c:v>419.94920173708101</c:v>
                </c:pt>
                <c:pt idx="12430">
                  <c:v>419.94366747933799</c:v>
                </c:pt>
                <c:pt idx="12431">
                  <c:v>419.90738584403101</c:v>
                </c:pt>
                <c:pt idx="12432">
                  <c:v>419.90407828432001</c:v>
                </c:pt>
                <c:pt idx="12433">
                  <c:v>419.903323849743</c:v>
                </c:pt>
                <c:pt idx="12434">
                  <c:v>419.88431641358102</c:v>
                </c:pt>
                <c:pt idx="12435">
                  <c:v>419.88315339228001</c:v>
                </c:pt>
                <c:pt idx="12436">
                  <c:v>419.87865849138802</c:v>
                </c:pt>
                <c:pt idx="12437">
                  <c:v>419.84365100736801</c:v>
                </c:pt>
                <c:pt idx="12438">
                  <c:v>419.78818637231802</c:v>
                </c:pt>
                <c:pt idx="12439">
                  <c:v>419.77167856749401</c:v>
                </c:pt>
                <c:pt idx="12440">
                  <c:v>419.76296950764998</c:v>
                </c:pt>
                <c:pt idx="12441">
                  <c:v>419.74199173745899</c:v>
                </c:pt>
                <c:pt idx="12442">
                  <c:v>419.708323512802</c:v>
                </c:pt>
                <c:pt idx="12443">
                  <c:v>419.70498107837</c:v>
                </c:pt>
                <c:pt idx="12444">
                  <c:v>419.69819254613202</c:v>
                </c:pt>
                <c:pt idx="12445">
                  <c:v>419.670137662321</c:v>
                </c:pt>
                <c:pt idx="12446">
                  <c:v>419.604552983399</c:v>
                </c:pt>
                <c:pt idx="12447">
                  <c:v>419.537470689342</c:v>
                </c:pt>
                <c:pt idx="12448">
                  <c:v>419.53262496330802</c:v>
                </c:pt>
                <c:pt idx="12449">
                  <c:v>419.48151565538501</c:v>
                </c:pt>
                <c:pt idx="12450">
                  <c:v>419.48035555206599</c:v>
                </c:pt>
                <c:pt idx="12451">
                  <c:v>419.46438496158999</c:v>
                </c:pt>
                <c:pt idx="12452">
                  <c:v>419.44062954026299</c:v>
                </c:pt>
                <c:pt idx="12453">
                  <c:v>419.43199917866099</c:v>
                </c:pt>
                <c:pt idx="12454">
                  <c:v>419.42466735173798</c:v>
                </c:pt>
                <c:pt idx="12455">
                  <c:v>419.41566767893499</c:v>
                </c:pt>
                <c:pt idx="12456">
                  <c:v>419.41090037398197</c:v>
                </c:pt>
                <c:pt idx="12457">
                  <c:v>419.342431300486</c:v>
                </c:pt>
                <c:pt idx="12458">
                  <c:v>419.33694849491297</c:v>
                </c:pt>
                <c:pt idx="12459">
                  <c:v>419.32665889476402</c:v>
                </c:pt>
                <c:pt idx="12460">
                  <c:v>419.32202451122703</c:v>
                </c:pt>
                <c:pt idx="12461">
                  <c:v>419.30545406735803</c:v>
                </c:pt>
                <c:pt idx="12462">
                  <c:v>419.25562238904803</c:v>
                </c:pt>
                <c:pt idx="12463">
                  <c:v>419.21367997855901</c:v>
                </c:pt>
                <c:pt idx="12464">
                  <c:v>419.17613437124402</c:v>
                </c:pt>
                <c:pt idx="12465">
                  <c:v>419.15821511878198</c:v>
                </c:pt>
                <c:pt idx="12466">
                  <c:v>419.15206620023702</c:v>
                </c:pt>
                <c:pt idx="12467">
                  <c:v>419.139866025424</c:v>
                </c:pt>
                <c:pt idx="12468">
                  <c:v>419.12623337615298</c:v>
                </c:pt>
                <c:pt idx="12469">
                  <c:v>419.12520098470202</c:v>
                </c:pt>
                <c:pt idx="12470">
                  <c:v>419.08518070839398</c:v>
                </c:pt>
                <c:pt idx="12471">
                  <c:v>419.081761700507</c:v>
                </c:pt>
                <c:pt idx="12472">
                  <c:v>419.07283385826702</c:v>
                </c:pt>
                <c:pt idx="12473">
                  <c:v>419.030217079289</c:v>
                </c:pt>
                <c:pt idx="12474">
                  <c:v>419.01317760348002</c:v>
                </c:pt>
                <c:pt idx="12475">
                  <c:v>418.99998054123603</c:v>
                </c:pt>
                <c:pt idx="12476">
                  <c:v>418.989567020148</c:v>
                </c:pt>
                <c:pt idx="12477">
                  <c:v>418.98729184516498</c:v>
                </c:pt>
                <c:pt idx="12478">
                  <c:v>418.94598259734403</c:v>
                </c:pt>
                <c:pt idx="12479">
                  <c:v>418.91773611404</c:v>
                </c:pt>
                <c:pt idx="12480">
                  <c:v>418.91742032653099</c:v>
                </c:pt>
                <c:pt idx="12481">
                  <c:v>418.88762141023199</c:v>
                </c:pt>
                <c:pt idx="12482">
                  <c:v>418.87143202173502</c:v>
                </c:pt>
                <c:pt idx="12483">
                  <c:v>418.86332839432799</c:v>
                </c:pt>
                <c:pt idx="12484">
                  <c:v>418.85472099940603</c:v>
                </c:pt>
                <c:pt idx="12485">
                  <c:v>418.829497798315</c:v>
                </c:pt>
                <c:pt idx="12486">
                  <c:v>418.82895424421901</c:v>
                </c:pt>
                <c:pt idx="12487">
                  <c:v>418.82225863028299</c:v>
                </c:pt>
                <c:pt idx="12488">
                  <c:v>418.81960353455202</c:v>
                </c:pt>
                <c:pt idx="12489">
                  <c:v>418.81916812968399</c:v>
                </c:pt>
                <c:pt idx="12490">
                  <c:v>418.80179851811801</c:v>
                </c:pt>
                <c:pt idx="12491">
                  <c:v>418.74931561339901</c:v>
                </c:pt>
                <c:pt idx="12492">
                  <c:v>418.73054025588101</c:v>
                </c:pt>
                <c:pt idx="12493">
                  <c:v>418.71975311695098</c:v>
                </c:pt>
                <c:pt idx="12494">
                  <c:v>418.70239884025102</c:v>
                </c:pt>
                <c:pt idx="12495">
                  <c:v>418.69093438864297</c:v>
                </c:pt>
                <c:pt idx="12496">
                  <c:v>418.68185035064499</c:v>
                </c:pt>
                <c:pt idx="12497">
                  <c:v>418.66260723745</c:v>
                </c:pt>
                <c:pt idx="12498">
                  <c:v>418.65492709628001</c:v>
                </c:pt>
                <c:pt idx="12499">
                  <c:v>418.62164268324199</c:v>
                </c:pt>
                <c:pt idx="12500">
                  <c:v>418.62164268324199</c:v>
                </c:pt>
                <c:pt idx="12501">
                  <c:v>418.62164268324199</c:v>
                </c:pt>
                <c:pt idx="12502">
                  <c:v>418.59827366212397</c:v>
                </c:pt>
                <c:pt idx="12503">
                  <c:v>418.57209206612998</c:v>
                </c:pt>
                <c:pt idx="12504">
                  <c:v>418.55668236931399</c:v>
                </c:pt>
                <c:pt idx="12505">
                  <c:v>418.54445178794901</c:v>
                </c:pt>
                <c:pt idx="12506">
                  <c:v>418.53674342962802</c:v>
                </c:pt>
                <c:pt idx="12507">
                  <c:v>418.45826969450098</c:v>
                </c:pt>
                <c:pt idx="12508">
                  <c:v>418.44132283883101</c:v>
                </c:pt>
                <c:pt idx="12509">
                  <c:v>418.353389816375</c:v>
                </c:pt>
                <c:pt idx="12510">
                  <c:v>418.31380366530698</c:v>
                </c:pt>
                <c:pt idx="12511">
                  <c:v>418.30703239509501</c:v>
                </c:pt>
                <c:pt idx="12512">
                  <c:v>418.30199744317298</c:v>
                </c:pt>
                <c:pt idx="12513">
                  <c:v>418.297644575079</c:v>
                </c:pt>
                <c:pt idx="12514">
                  <c:v>418.290809092443</c:v>
                </c:pt>
                <c:pt idx="12515">
                  <c:v>418.29008447416101</c:v>
                </c:pt>
                <c:pt idx="12516">
                  <c:v>418.23787210698703</c:v>
                </c:pt>
                <c:pt idx="12517">
                  <c:v>418.23163124131702</c:v>
                </c:pt>
                <c:pt idx="12518">
                  <c:v>418.21833731063799</c:v>
                </c:pt>
                <c:pt idx="12519">
                  <c:v>418.18147209043099</c:v>
                </c:pt>
                <c:pt idx="12520">
                  <c:v>418.15073359587097</c:v>
                </c:pt>
                <c:pt idx="12521">
                  <c:v>418.121448622554</c:v>
                </c:pt>
                <c:pt idx="12522">
                  <c:v>418.10348896998801</c:v>
                </c:pt>
                <c:pt idx="12523">
                  <c:v>418.09282573437702</c:v>
                </c:pt>
                <c:pt idx="12524">
                  <c:v>418.07983971328503</c:v>
                </c:pt>
                <c:pt idx="12525">
                  <c:v>418.06913430376198</c:v>
                </c:pt>
                <c:pt idx="12526">
                  <c:v>418.01995424327703</c:v>
                </c:pt>
                <c:pt idx="12527">
                  <c:v>418.01553095607397</c:v>
                </c:pt>
                <c:pt idx="12528">
                  <c:v>418.00339362110998</c:v>
                </c:pt>
                <c:pt idx="12529">
                  <c:v>418.00280820300299</c:v>
                </c:pt>
                <c:pt idx="12530">
                  <c:v>417.998855554351</c:v>
                </c:pt>
                <c:pt idx="12531">
                  <c:v>417.98832791319398</c:v>
                </c:pt>
                <c:pt idx="12532">
                  <c:v>417.98092334776999</c:v>
                </c:pt>
                <c:pt idx="12533">
                  <c:v>417.96088596443099</c:v>
                </c:pt>
                <c:pt idx="12534">
                  <c:v>417.95162299607699</c:v>
                </c:pt>
                <c:pt idx="12535">
                  <c:v>417.90800956061298</c:v>
                </c:pt>
                <c:pt idx="12536">
                  <c:v>417.88681952923599</c:v>
                </c:pt>
                <c:pt idx="12537">
                  <c:v>417.88417700033801</c:v>
                </c:pt>
                <c:pt idx="12538">
                  <c:v>417.87943118115498</c:v>
                </c:pt>
                <c:pt idx="12539">
                  <c:v>417.868021239359</c:v>
                </c:pt>
                <c:pt idx="12540">
                  <c:v>417.84786545923498</c:v>
                </c:pt>
                <c:pt idx="12541">
                  <c:v>417.78068550148203</c:v>
                </c:pt>
                <c:pt idx="12542">
                  <c:v>417.76202784925698</c:v>
                </c:pt>
                <c:pt idx="12543">
                  <c:v>417.726503369071</c:v>
                </c:pt>
                <c:pt idx="12544">
                  <c:v>417.714793410722</c:v>
                </c:pt>
                <c:pt idx="12545">
                  <c:v>417.68945501415101</c:v>
                </c:pt>
                <c:pt idx="12546">
                  <c:v>417.64891088112699</c:v>
                </c:pt>
                <c:pt idx="12547">
                  <c:v>417.63584068229801</c:v>
                </c:pt>
                <c:pt idx="12548">
                  <c:v>417.62477572767199</c:v>
                </c:pt>
                <c:pt idx="12549">
                  <c:v>417.61976741112198</c:v>
                </c:pt>
                <c:pt idx="12550">
                  <c:v>417.58836453771198</c:v>
                </c:pt>
                <c:pt idx="12551">
                  <c:v>417.56368232984897</c:v>
                </c:pt>
                <c:pt idx="12552">
                  <c:v>417.55130320541002</c:v>
                </c:pt>
                <c:pt idx="12553">
                  <c:v>417.55108414380902</c:v>
                </c:pt>
                <c:pt idx="12554">
                  <c:v>417.542168654021</c:v>
                </c:pt>
                <c:pt idx="12555">
                  <c:v>417.535237772203</c:v>
                </c:pt>
                <c:pt idx="12556">
                  <c:v>417.52636217191701</c:v>
                </c:pt>
                <c:pt idx="12557">
                  <c:v>417.50786021623799</c:v>
                </c:pt>
                <c:pt idx="12558">
                  <c:v>417.46877683138501</c:v>
                </c:pt>
                <c:pt idx="12559">
                  <c:v>417.46640270943101</c:v>
                </c:pt>
                <c:pt idx="12560">
                  <c:v>417.38559177888902</c:v>
                </c:pt>
                <c:pt idx="12561">
                  <c:v>417.37722453810198</c:v>
                </c:pt>
                <c:pt idx="12562">
                  <c:v>417.36697564161898</c:v>
                </c:pt>
                <c:pt idx="12563">
                  <c:v>417.34793809830802</c:v>
                </c:pt>
                <c:pt idx="12564">
                  <c:v>417.347397194059</c:v>
                </c:pt>
                <c:pt idx="12565">
                  <c:v>417.34622965199497</c:v>
                </c:pt>
                <c:pt idx="12566">
                  <c:v>417.34128072122297</c:v>
                </c:pt>
                <c:pt idx="12567">
                  <c:v>417.33512262841401</c:v>
                </c:pt>
                <c:pt idx="12568">
                  <c:v>417.335090573451</c:v>
                </c:pt>
                <c:pt idx="12569">
                  <c:v>417.33487385114103</c:v>
                </c:pt>
                <c:pt idx="12570">
                  <c:v>417.334854001331</c:v>
                </c:pt>
                <c:pt idx="12571">
                  <c:v>417.33331799572102</c:v>
                </c:pt>
                <c:pt idx="12572">
                  <c:v>417.33057005403299</c:v>
                </c:pt>
                <c:pt idx="12573">
                  <c:v>417.32467922775299</c:v>
                </c:pt>
                <c:pt idx="12574">
                  <c:v>417.31759840416299</c:v>
                </c:pt>
                <c:pt idx="12575">
                  <c:v>417.291013930617</c:v>
                </c:pt>
                <c:pt idx="12576">
                  <c:v>417.25809814324703</c:v>
                </c:pt>
                <c:pt idx="12577">
                  <c:v>417.25488323485001</c:v>
                </c:pt>
                <c:pt idx="12578">
                  <c:v>417.23704503775002</c:v>
                </c:pt>
                <c:pt idx="12579">
                  <c:v>417.21062869385798</c:v>
                </c:pt>
                <c:pt idx="12580">
                  <c:v>417.20616657100902</c:v>
                </c:pt>
                <c:pt idx="12581">
                  <c:v>417.18426232816898</c:v>
                </c:pt>
                <c:pt idx="12582">
                  <c:v>417.14303266833201</c:v>
                </c:pt>
                <c:pt idx="12583">
                  <c:v>417.14035723489002</c:v>
                </c:pt>
                <c:pt idx="12584">
                  <c:v>417.13071163937701</c:v>
                </c:pt>
                <c:pt idx="12585">
                  <c:v>417.12822862025899</c:v>
                </c:pt>
                <c:pt idx="12586">
                  <c:v>417.12767427714999</c:v>
                </c:pt>
                <c:pt idx="12587">
                  <c:v>417.12187497201398</c:v>
                </c:pt>
                <c:pt idx="12588">
                  <c:v>417.12086189365999</c:v>
                </c:pt>
                <c:pt idx="12589">
                  <c:v>417.12007737333698</c:v>
                </c:pt>
                <c:pt idx="12590">
                  <c:v>417.11908020799598</c:v>
                </c:pt>
                <c:pt idx="12591">
                  <c:v>417.11884601640497</c:v>
                </c:pt>
                <c:pt idx="12592">
                  <c:v>417.11806391249002</c:v>
                </c:pt>
                <c:pt idx="12593">
                  <c:v>417.11785008350802</c:v>
                </c:pt>
                <c:pt idx="12594">
                  <c:v>417.116887327732</c:v>
                </c:pt>
                <c:pt idx="12595">
                  <c:v>417.11523087890998</c:v>
                </c:pt>
                <c:pt idx="12596">
                  <c:v>417.11510748106502</c:v>
                </c:pt>
                <c:pt idx="12597">
                  <c:v>417.114374860738</c:v>
                </c:pt>
                <c:pt idx="12598">
                  <c:v>417.11427437322499</c:v>
                </c:pt>
                <c:pt idx="12599">
                  <c:v>417.11371884709598</c:v>
                </c:pt>
                <c:pt idx="12600">
                  <c:v>417.11361656842701</c:v>
                </c:pt>
                <c:pt idx="12601">
                  <c:v>417.11337943780597</c:v>
                </c:pt>
                <c:pt idx="12602">
                  <c:v>417.11328989700303</c:v>
                </c:pt>
                <c:pt idx="12603">
                  <c:v>417.11224411182798</c:v>
                </c:pt>
                <c:pt idx="12604">
                  <c:v>417.10529523551099</c:v>
                </c:pt>
                <c:pt idx="12605">
                  <c:v>417.10181809827901</c:v>
                </c:pt>
                <c:pt idx="12606">
                  <c:v>417.10080226921201</c:v>
                </c:pt>
                <c:pt idx="12607">
                  <c:v>417.09088861914603</c:v>
                </c:pt>
                <c:pt idx="12608">
                  <c:v>417.07700398082699</c:v>
                </c:pt>
                <c:pt idx="12609">
                  <c:v>417.07353627316502</c:v>
                </c:pt>
                <c:pt idx="12610">
                  <c:v>417.06862077823502</c:v>
                </c:pt>
                <c:pt idx="12611">
                  <c:v>417.00211048016303</c:v>
                </c:pt>
                <c:pt idx="12612">
                  <c:v>416.99734525803001</c:v>
                </c:pt>
                <c:pt idx="12613">
                  <c:v>416.96418866464597</c:v>
                </c:pt>
                <c:pt idx="12614">
                  <c:v>416.93795123717899</c:v>
                </c:pt>
                <c:pt idx="12615">
                  <c:v>416.92967653837002</c:v>
                </c:pt>
                <c:pt idx="12616">
                  <c:v>416.91719606163798</c:v>
                </c:pt>
                <c:pt idx="12617">
                  <c:v>416.91391686069198</c:v>
                </c:pt>
                <c:pt idx="12618">
                  <c:v>416.91323632643298</c:v>
                </c:pt>
                <c:pt idx="12619">
                  <c:v>416.91260966943099</c:v>
                </c:pt>
                <c:pt idx="12620">
                  <c:v>416.91114204412997</c:v>
                </c:pt>
                <c:pt idx="12621">
                  <c:v>416.90935464805199</c:v>
                </c:pt>
                <c:pt idx="12622">
                  <c:v>416.90839049584798</c:v>
                </c:pt>
                <c:pt idx="12623">
                  <c:v>416.90833392700699</c:v>
                </c:pt>
                <c:pt idx="12624">
                  <c:v>416.907454500499</c:v>
                </c:pt>
                <c:pt idx="12625">
                  <c:v>416.90740500742299</c:v>
                </c:pt>
                <c:pt idx="12626">
                  <c:v>416.90669000895701</c:v>
                </c:pt>
                <c:pt idx="12627">
                  <c:v>416.90654958129198</c:v>
                </c:pt>
                <c:pt idx="12628">
                  <c:v>416.90502327163603</c:v>
                </c:pt>
                <c:pt idx="12629">
                  <c:v>416.90254178145199</c:v>
                </c:pt>
                <c:pt idx="12630">
                  <c:v>416.901510939177</c:v>
                </c:pt>
                <c:pt idx="12631">
                  <c:v>416.88691260021</c:v>
                </c:pt>
                <c:pt idx="12632">
                  <c:v>416.88309587286898</c:v>
                </c:pt>
                <c:pt idx="12633">
                  <c:v>416.87259773804601</c:v>
                </c:pt>
                <c:pt idx="12634">
                  <c:v>416.85735241650502</c:v>
                </c:pt>
                <c:pt idx="12635">
                  <c:v>416.79263678180598</c:v>
                </c:pt>
                <c:pt idx="12636">
                  <c:v>416.786702620531</c:v>
                </c:pt>
                <c:pt idx="12637">
                  <c:v>416.76094830091699</c:v>
                </c:pt>
                <c:pt idx="12638">
                  <c:v>416.72777916725602</c:v>
                </c:pt>
                <c:pt idx="12639">
                  <c:v>416.69528931188802</c:v>
                </c:pt>
                <c:pt idx="12640">
                  <c:v>416.59447197193902</c:v>
                </c:pt>
                <c:pt idx="12641">
                  <c:v>416.55584731457401</c:v>
                </c:pt>
                <c:pt idx="12642">
                  <c:v>416.54283954605302</c:v>
                </c:pt>
                <c:pt idx="12643">
                  <c:v>416.53633037135103</c:v>
                </c:pt>
                <c:pt idx="12644">
                  <c:v>416.533021830981</c:v>
                </c:pt>
                <c:pt idx="12645">
                  <c:v>416.523900757663</c:v>
                </c:pt>
                <c:pt idx="12646">
                  <c:v>416.513287702875</c:v>
                </c:pt>
                <c:pt idx="12647">
                  <c:v>416.50513466052502</c:v>
                </c:pt>
                <c:pt idx="12648">
                  <c:v>416.48931210915799</c:v>
                </c:pt>
                <c:pt idx="12649">
                  <c:v>416.47029231378002</c:v>
                </c:pt>
                <c:pt idx="12650">
                  <c:v>416.46058933582799</c:v>
                </c:pt>
                <c:pt idx="12651">
                  <c:v>416.42117818508302</c:v>
                </c:pt>
                <c:pt idx="12652">
                  <c:v>416.41919754605601</c:v>
                </c:pt>
                <c:pt idx="12653">
                  <c:v>416.40703675050202</c:v>
                </c:pt>
                <c:pt idx="12654">
                  <c:v>416.40321907700701</c:v>
                </c:pt>
                <c:pt idx="12655">
                  <c:v>416.39028507487802</c:v>
                </c:pt>
                <c:pt idx="12656">
                  <c:v>416.38526202787699</c:v>
                </c:pt>
                <c:pt idx="12657">
                  <c:v>416.35929280430503</c:v>
                </c:pt>
                <c:pt idx="12658">
                  <c:v>416.34529516271101</c:v>
                </c:pt>
                <c:pt idx="12659">
                  <c:v>416.320623957164</c:v>
                </c:pt>
                <c:pt idx="12660">
                  <c:v>416.30047536900997</c:v>
                </c:pt>
                <c:pt idx="12661">
                  <c:v>416.295319474064</c:v>
                </c:pt>
                <c:pt idx="12662">
                  <c:v>416.28988082804801</c:v>
                </c:pt>
                <c:pt idx="12663">
                  <c:v>416.27706501807398</c:v>
                </c:pt>
                <c:pt idx="12664">
                  <c:v>416.27466275614</c:v>
                </c:pt>
                <c:pt idx="12665">
                  <c:v>416.26884742732102</c:v>
                </c:pt>
                <c:pt idx="12666">
                  <c:v>416.24822571017501</c:v>
                </c:pt>
                <c:pt idx="12667">
                  <c:v>416.23500479773497</c:v>
                </c:pt>
                <c:pt idx="12668">
                  <c:v>416.22731732717301</c:v>
                </c:pt>
                <c:pt idx="12669">
                  <c:v>416.21681060372401</c:v>
                </c:pt>
                <c:pt idx="12670">
                  <c:v>416.20529231285798</c:v>
                </c:pt>
                <c:pt idx="12671">
                  <c:v>416.20073172247299</c:v>
                </c:pt>
                <c:pt idx="12672">
                  <c:v>416.19672839804099</c:v>
                </c:pt>
                <c:pt idx="12673">
                  <c:v>416.17212949056801</c:v>
                </c:pt>
                <c:pt idx="12674">
                  <c:v>416.16284960208299</c:v>
                </c:pt>
                <c:pt idx="12675">
                  <c:v>416.141628450376</c:v>
                </c:pt>
                <c:pt idx="12676">
                  <c:v>416.09539073868098</c:v>
                </c:pt>
                <c:pt idx="12677">
                  <c:v>416.09201898030602</c:v>
                </c:pt>
                <c:pt idx="12678">
                  <c:v>416.07406264495199</c:v>
                </c:pt>
                <c:pt idx="12679">
                  <c:v>416.04993882106902</c:v>
                </c:pt>
                <c:pt idx="12680">
                  <c:v>416.00721640126</c:v>
                </c:pt>
                <c:pt idx="12681">
                  <c:v>416.00161873244099</c:v>
                </c:pt>
                <c:pt idx="12682">
                  <c:v>415.99742903722603</c:v>
                </c:pt>
                <c:pt idx="12683">
                  <c:v>415.99405973301299</c:v>
                </c:pt>
                <c:pt idx="12684">
                  <c:v>415.99221685278002</c:v>
                </c:pt>
                <c:pt idx="12685">
                  <c:v>415.96330004738201</c:v>
                </c:pt>
                <c:pt idx="12686">
                  <c:v>415.95906000205702</c:v>
                </c:pt>
                <c:pt idx="12687">
                  <c:v>415.95863543454902</c:v>
                </c:pt>
                <c:pt idx="12688">
                  <c:v>415.897606913652</c:v>
                </c:pt>
                <c:pt idx="12689">
                  <c:v>415.88816094003198</c:v>
                </c:pt>
                <c:pt idx="12690">
                  <c:v>415.87550307328797</c:v>
                </c:pt>
                <c:pt idx="12691">
                  <c:v>415.874651186694</c:v>
                </c:pt>
                <c:pt idx="12692">
                  <c:v>415.78461648884303</c:v>
                </c:pt>
                <c:pt idx="12693">
                  <c:v>415.77646664053401</c:v>
                </c:pt>
                <c:pt idx="12694">
                  <c:v>415.73255063954701</c:v>
                </c:pt>
                <c:pt idx="12695">
                  <c:v>415.71529287744801</c:v>
                </c:pt>
                <c:pt idx="12696">
                  <c:v>415.66764972578102</c:v>
                </c:pt>
                <c:pt idx="12697">
                  <c:v>415.65667972248599</c:v>
                </c:pt>
                <c:pt idx="12698">
                  <c:v>415.65477935040298</c:v>
                </c:pt>
                <c:pt idx="12699">
                  <c:v>415.653631327337</c:v>
                </c:pt>
                <c:pt idx="12700">
                  <c:v>415.65020347833399</c:v>
                </c:pt>
                <c:pt idx="12701">
                  <c:v>415.63915576165402</c:v>
                </c:pt>
                <c:pt idx="12702">
                  <c:v>415.598366577479</c:v>
                </c:pt>
                <c:pt idx="12703">
                  <c:v>415.59672477600702</c:v>
                </c:pt>
                <c:pt idx="12704">
                  <c:v>415.56372655211698</c:v>
                </c:pt>
                <c:pt idx="12705">
                  <c:v>415.55667968501899</c:v>
                </c:pt>
                <c:pt idx="12706">
                  <c:v>415.55075559225003</c:v>
                </c:pt>
                <c:pt idx="12707">
                  <c:v>415.53147668519699</c:v>
                </c:pt>
                <c:pt idx="12708">
                  <c:v>415.50876667064398</c:v>
                </c:pt>
                <c:pt idx="12709">
                  <c:v>415.50180566875503</c:v>
                </c:pt>
                <c:pt idx="12710">
                  <c:v>415.49335695128201</c:v>
                </c:pt>
                <c:pt idx="12711">
                  <c:v>415.47388716105598</c:v>
                </c:pt>
                <c:pt idx="12712">
                  <c:v>415.46314655669897</c:v>
                </c:pt>
                <c:pt idx="12713">
                  <c:v>415.45492607036101</c:v>
                </c:pt>
                <c:pt idx="12714">
                  <c:v>415.45309623876699</c:v>
                </c:pt>
                <c:pt idx="12715">
                  <c:v>415.44719136128799</c:v>
                </c:pt>
                <c:pt idx="12716">
                  <c:v>415.37184011860199</c:v>
                </c:pt>
                <c:pt idx="12717">
                  <c:v>415.33104497659201</c:v>
                </c:pt>
                <c:pt idx="12718">
                  <c:v>415.31352237370902</c:v>
                </c:pt>
                <c:pt idx="12719">
                  <c:v>415.29793201828699</c:v>
                </c:pt>
                <c:pt idx="12720">
                  <c:v>415.29687542085298</c:v>
                </c:pt>
                <c:pt idx="12721">
                  <c:v>415.29377960841703</c:v>
                </c:pt>
                <c:pt idx="12722">
                  <c:v>415.28955958416299</c:v>
                </c:pt>
                <c:pt idx="12723">
                  <c:v>415.28877729728299</c:v>
                </c:pt>
                <c:pt idx="12724">
                  <c:v>415.28787797204598</c:v>
                </c:pt>
                <c:pt idx="12725">
                  <c:v>415.276297960943</c:v>
                </c:pt>
                <c:pt idx="12726">
                  <c:v>415.25769373631402</c:v>
                </c:pt>
                <c:pt idx="12727">
                  <c:v>415.25415228406399</c:v>
                </c:pt>
                <c:pt idx="12728">
                  <c:v>415.214558072866</c:v>
                </c:pt>
                <c:pt idx="12729">
                  <c:v>415.19919125365902</c:v>
                </c:pt>
                <c:pt idx="12730">
                  <c:v>415.19842355390801</c:v>
                </c:pt>
                <c:pt idx="12731">
                  <c:v>415.193429938961</c:v>
                </c:pt>
                <c:pt idx="12732">
                  <c:v>415.150474994722</c:v>
                </c:pt>
                <c:pt idx="12733">
                  <c:v>415.08667421816398</c:v>
                </c:pt>
                <c:pt idx="12734">
                  <c:v>415.07937433484301</c:v>
                </c:pt>
                <c:pt idx="12735">
                  <c:v>415.06190151666101</c:v>
                </c:pt>
                <c:pt idx="12736">
                  <c:v>414.99354336171899</c:v>
                </c:pt>
                <c:pt idx="12737">
                  <c:v>414.99280826595799</c:v>
                </c:pt>
                <c:pt idx="12738">
                  <c:v>414.991111780479</c:v>
                </c:pt>
                <c:pt idx="12739">
                  <c:v>414.991111780479</c:v>
                </c:pt>
                <c:pt idx="12740">
                  <c:v>414.99093918676999</c:v>
                </c:pt>
                <c:pt idx="12741">
                  <c:v>414.981708788329</c:v>
                </c:pt>
                <c:pt idx="12742">
                  <c:v>414.980676978666</c:v>
                </c:pt>
                <c:pt idx="12743">
                  <c:v>414.97246568683801</c:v>
                </c:pt>
                <c:pt idx="12744">
                  <c:v>414.93003086764998</c:v>
                </c:pt>
                <c:pt idx="12745">
                  <c:v>414.92320984643101</c:v>
                </c:pt>
                <c:pt idx="12746">
                  <c:v>414.89859915970999</c:v>
                </c:pt>
                <c:pt idx="12747">
                  <c:v>414.89323980697299</c:v>
                </c:pt>
                <c:pt idx="12748">
                  <c:v>414.87992260726003</c:v>
                </c:pt>
                <c:pt idx="12749">
                  <c:v>414.87079591844599</c:v>
                </c:pt>
                <c:pt idx="12750">
                  <c:v>414.84613326719699</c:v>
                </c:pt>
                <c:pt idx="12751">
                  <c:v>414.83797701476198</c:v>
                </c:pt>
                <c:pt idx="12752">
                  <c:v>414.81119681197799</c:v>
                </c:pt>
                <c:pt idx="12753">
                  <c:v>414.80504770197899</c:v>
                </c:pt>
                <c:pt idx="12754">
                  <c:v>414.79810082026501</c:v>
                </c:pt>
                <c:pt idx="12755">
                  <c:v>414.78039407520401</c:v>
                </c:pt>
                <c:pt idx="12756">
                  <c:v>414.74950594853698</c:v>
                </c:pt>
                <c:pt idx="12757">
                  <c:v>414.74122844710098</c:v>
                </c:pt>
                <c:pt idx="12758">
                  <c:v>414.72262230478202</c:v>
                </c:pt>
                <c:pt idx="12759">
                  <c:v>414.70917910422997</c:v>
                </c:pt>
                <c:pt idx="12760">
                  <c:v>414.70331386578101</c:v>
                </c:pt>
                <c:pt idx="12761">
                  <c:v>414.69805658504202</c:v>
                </c:pt>
                <c:pt idx="12762">
                  <c:v>414.67861982784098</c:v>
                </c:pt>
                <c:pt idx="12763">
                  <c:v>414.67502525786199</c:v>
                </c:pt>
                <c:pt idx="12764">
                  <c:v>414.65969245502203</c:v>
                </c:pt>
                <c:pt idx="12765">
                  <c:v>414.64901564378101</c:v>
                </c:pt>
                <c:pt idx="12766">
                  <c:v>414.63849375341698</c:v>
                </c:pt>
                <c:pt idx="12767">
                  <c:v>414.63353623060698</c:v>
                </c:pt>
                <c:pt idx="12768">
                  <c:v>414.61810416571399</c:v>
                </c:pt>
                <c:pt idx="12769">
                  <c:v>414.60467287639398</c:v>
                </c:pt>
                <c:pt idx="12770">
                  <c:v>414.59458335150902</c:v>
                </c:pt>
                <c:pt idx="12771">
                  <c:v>414.54833849620798</c:v>
                </c:pt>
                <c:pt idx="12772">
                  <c:v>414.54804392529701</c:v>
                </c:pt>
                <c:pt idx="12773">
                  <c:v>414.54690567683298</c:v>
                </c:pt>
                <c:pt idx="12774">
                  <c:v>414.54065949853299</c:v>
                </c:pt>
                <c:pt idx="12775">
                  <c:v>414.52919721893801</c:v>
                </c:pt>
                <c:pt idx="12776">
                  <c:v>414.46027369670497</c:v>
                </c:pt>
                <c:pt idx="12777">
                  <c:v>414.43573352836</c:v>
                </c:pt>
                <c:pt idx="12778">
                  <c:v>414.433831667395</c:v>
                </c:pt>
                <c:pt idx="12779">
                  <c:v>414.42609917034599</c:v>
                </c:pt>
                <c:pt idx="12780">
                  <c:v>414.391527629949</c:v>
                </c:pt>
                <c:pt idx="12781">
                  <c:v>414.388341517237</c:v>
                </c:pt>
                <c:pt idx="12782">
                  <c:v>414.38065083875802</c:v>
                </c:pt>
                <c:pt idx="12783">
                  <c:v>414.29489782212403</c:v>
                </c:pt>
                <c:pt idx="12784">
                  <c:v>414.28555779213798</c:v>
                </c:pt>
                <c:pt idx="12785">
                  <c:v>414.27961284931803</c:v>
                </c:pt>
                <c:pt idx="12786">
                  <c:v>414.25086300657699</c:v>
                </c:pt>
                <c:pt idx="12787">
                  <c:v>414.24605938865301</c:v>
                </c:pt>
                <c:pt idx="12788">
                  <c:v>414.24274418661798</c:v>
                </c:pt>
                <c:pt idx="12789">
                  <c:v>414.225990108443</c:v>
                </c:pt>
                <c:pt idx="12790">
                  <c:v>414.208235707558</c:v>
                </c:pt>
                <c:pt idx="12791">
                  <c:v>414.19029977926999</c:v>
                </c:pt>
                <c:pt idx="12792">
                  <c:v>414.18957890860997</c:v>
                </c:pt>
                <c:pt idx="12793">
                  <c:v>414.185111646275</c:v>
                </c:pt>
                <c:pt idx="12794">
                  <c:v>414.18463071412901</c:v>
                </c:pt>
                <c:pt idx="12795">
                  <c:v>414.18099634321402</c:v>
                </c:pt>
                <c:pt idx="12796">
                  <c:v>414.17773616935398</c:v>
                </c:pt>
                <c:pt idx="12797">
                  <c:v>414.17339480134399</c:v>
                </c:pt>
                <c:pt idx="12798">
                  <c:v>414.16214187528902</c:v>
                </c:pt>
                <c:pt idx="12799">
                  <c:v>414.152552132837</c:v>
                </c:pt>
                <c:pt idx="12800">
                  <c:v>414.14842725783598</c:v>
                </c:pt>
                <c:pt idx="12801">
                  <c:v>414.13731247671598</c:v>
                </c:pt>
                <c:pt idx="12802">
                  <c:v>414.13679723253398</c:v>
                </c:pt>
                <c:pt idx="12803">
                  <c:v>414.12812219143598</c:v>
                </c:pt>
                <c:pt idx="12804">
                  <c:v>414.04440328801297</c:v>
                </c:pt>
                <c:pt idx="12805">
                  <c:v>414.043930208284</c:v>
                </c:pt>
                <c:pt idx="12806">
                  <c:v>414.01394740368801</c:v>
                </c:pt>
                <c:pt idx="12807">
                  <c:v>414.00288714505501</c:v>
                </c:pt>
                <c:pt idx="12808">
                  <c:v>413.99110644393198</c:v>
                </c:pt>
                <c:pt idx="12809">
                  <c:v>413.94427948566999</c:v>
                </c:pt>
                <c:pt idx="12810">
                  <c:v>413.92634603169199</c:v>
                </c:pt>
                <c:pt idx="12811">
                  <c:v>413.91920956204098</c:v>
                </c:pt>
                <c:pt idx="12812">
                  <c:v>413.91198769000403</c:v>
                </c:pt>
                <c:pt idx="12813">
                  <c:v>413.90997324755699</c:v>
                </c:pt>
                <c:pt idx="12814">
                  <c:v>413.90471270406698</c:v>
                </c:pt>
                <c:pt idx="12815">
                  <c:v>413.86368697579701</c:v>
                </c:pt>
                <c:pt idx="12816">
                  <c:v>413.857514525954</c:v>
                </c:pt>
                <c:pt idx="12817">
                  <c:v>413.847917462336</c:v>
                </c:pt>
                <c:pt idx="12818">
                  <c:v>413.82844810393101</c:v>
                </c:pt>
                <c:pt idx="12819">
                  <c:v>413.77203667910999</c:v>
                </c:pt>
                <c:pt idx="12820">
                  <c:v>413.76373607049197</c:v>
                </c:pt>
                <c:pt idx="12821">
                  <c:v>413.75091642681002</c:v>
                </c:pt>
                <c:pt idx="12822">
                  <c:v>413.738702748891</c:v>
                </c:pt>
                <c:pt idx="12823">
                  <c:v>413.72122754372202</c:v>
                </c:pt>
                <c:pt idx="12824">
                  <c:v>413.70744360053902</c:v>
                </c:pt>
                <c:pt idx="12825">
                  <c:v>413.70472563731403</c:v>
                </c:pt>
                <c:pt idx="12826">
                  <c:v>413.70469453150901</c:v>
                </c:pt>
                <c:pt idx="12827">
                  <c:v>413.65362093381401</c:v>
                </c:pt>
                <c:pt idx="12828">
                  <c:v>413.65269079529702</c:v>
                </c:pt>
                <c:pt idx="12829">
                  <c:v>413.64720134877399</c:v>
                </c:pt>
                <c:pt idx="12830">
                  <c:v>413.63143486325799</c:v>
                </c:pt>
                <c:pt idx="12831">
                  <c:v>413.63083382942602</c:v>
                </c:pt>
                <c:pt idx="12832">
                  <c:v>413.616836317408</c:v>
                </c:pt>
                <c:pt idx="12833">
                  <c:v>413.60569271869701</c:v>
                </c:pt>
                <c:pt idx="12834">
                  <c:v>413.58679932951202</c:v>
                </c:pt>
                <c:pt idx="12835">
                  <c:v>413.57695762613901</c:v>
                </c:pt>
                <c:pt idx="12836">
                  <c:v>413.57023396890497</c:v>
                </c:pt>
                <c:pt idx="12837">
                  <c:v>413.56901146186902</c:v>
                </c:pt>
                <c:pt idx="12838">
                  <c:v>413.55843130854998</c:v>
                </c:pt>
                <c:pt idx="12839">
                  <c:v>413.55817604558399</c:v>
                </c:pt>
                <c:pt idx="12840">
                  <c:v>413.552090036072</c:v>
                </c:pt>
                <c:pt idx="12841">
                  <c:v>413.53951578174599</c:v>
                </c:pt>
                <c:pt idx="12842">
                  <c:v>413.51945971932298</c:v>
                </c:pt>
                <c:pt idx="12843">
                  <c:v>413.50386119973803</c:v>
                </c:pt>
                <c:pt idx="12844">
                  <c:v>413.49126399950302</c:v>
                </c:pt>
                <c:pt idx="12845">
                  <c:v>413.48974271472298</c:v>
                </c:pt>
                <c:pt idx="12846">
                  <c:v>413.48971771509702</c:v>
                </c:pt>
                <c:pt idx="12847">
                  <c:v>413.48844774034598</c:v>
                </c:pt>
                <c:pt idx="12848">
                  <c:v>413.48723504432797</c:v>
                </c:pt>
                <c:pt idx="12849">
                  <c:v>413.48646191933898</c:v>
                </c:pt>
                <c:pt idx="12850">
                  <c:v>413.48601028913401</c:v>
                </c:pt>
                <c:pt idx="12851">
                  <c:v>413.48406223456197</c:v>
                </c:pt>
                <c:pt idx="12852">
                  <c:v>413.47898627046999</c:v>
                </c:pt>
                <c:pt idx="12853">
                  <c:v>413.47833671554997</c:v>
                </c:pt>
                <c:pt idx="12854">
                  <c:v>413.477376309786</c:v>
                </c:pt>
                <c:pt idx="12855">
                  <c:v>413.47463762232201</c:v>
                </c:pt>
                <c:pt idx="12856">
                  <c:v>413.47415215725999</c:v>
                </c:pt>
                <c:pt idx="12857">
                  <c:v>413.47387319671998</c:v>
                </c:pt>
                <c:pt idx="12858">
                  <c:v>413.47176590854099</c:v>
                </c:pt>
                <c:pt idx="12859">
                  <c:v>413.46769710708702</c:v>
                </c:pt>
                <c:pt idx="12860">
                  <c:v>413.46700531304401</c:v>
                </c:pt>
                <c:pt idx="12861">
                  <c:v>413.46473987438901</c:v>
                </c:pt>
                <c:pt idx="12862">
                  <c:v>413.45973452007502</c:v>
                </c:pt>
                <c:pt idx="12863">
                  <c:v>413.45485501362498</c:v>
                </c:pt>
                <c:pt idx="12864">
                  <c:v>413.45210532430099</c:v>
                </c:pt>
                <c:pt idx="12865">
                  <c:v>413.40042221140499</c:v>
                </c:pt>
                <c:pt idx="12866">
                  <c:v>413.34277121994199</c:v>
                </c:pt>
                <c:pt idx="12867">
                  <c:v>413.33295201727998</c:v>
                </c:pt>
                <c:pt idx="12868">
                  <c:v>413.33154682255599</c:v>
                </c:pt>
                <c:pt idx="12869">
                  <c:v>413.31249643058601</c:v>
                </c:pt>
                <c:pt idx="12870">
                  <c:v>413.29458615828997</c:v>
                </c:pt>
                <c:pt idx="12871">
                  <c:v>413.28319336707199</c:v>
                </c:pt>
                <c:pt idx="12872">
                  <c:v>413.28107502954998</c:v>
                </c:pt>
                <c:pt idx="12873">
                  <c:v>413.28053062040198</c:v>
                </c:pt>
                <c:pt idx="12874">
                  <c:v>413.27959794142203</c:v>
                </c:pt>
                <c:pt idx="12875">
                  <c:v>413.27935003708097</c:v>
                </c:pt>
                <c:pt idx="12876">
                  <c:v>413.27880506787699</c:v>
                </c:pt>
                <c:pt idx="12877">
                  <c:v>413.27344427279797</c:v>
                </c:pt>
                <c:pt idx="12878">
                  <c:v>413.27325992627601</c:v>
                </c:pt>
                <c:pt idx="12879">
                  <c:v>413.27198873072001</c:v>
                </c:pt>
                <c:pt idx="12880">
                  <c:v>413.27182193925103</c:v>
                </c:pt>
                <c:pt idx="12881">
                  <c:v>413.27155991881398</c:v>
                </c:pt>
                <c:pt idx="12882">
                  <c:v>413.27126695489602</c:v>
                </c:pt>
                <c:pt idx="12883">
                  <c:v>413.27076527380899</c:v>
                </c:pt>
                <c:pt idx="12884">
                  <c:v>413.27042527370998</c:v>
                </c:pt>
                <c:pt idx="12885">
                  <c:v>413.269928243089</c:v>
                </c:pt>
                <c:pt idx="12886">
                  <c:v>413.26806999760697</c:v>
                </c:pt>
                <c:pt idx="12887">
                  <c:v>413.26659972623202</c:v>
                </c:pt>
                <c:pt idx="12888">
                  <c:v>413.26392924890098</c:v>
                </c:pt>
                <c:pt idx="12889">
                  <c:v>413.26335137891999</c:v>
                </c:pt>
                <c:pt idx="12890">
                  <c:v>413.26321427091199</c:v>
                </c:pt>
                <c:pt idx="12891">
                  <c:v>413.26314742691898</c:v>
                </c:pt>
                <c:pt idx="12892">
                  <c:v>413.26302028785699</c:v>
                </c:pt>
                <c:pt idx="12893">
                  <c:v>413.26127738778001</c:v>
                </c:pt>
                <c:pt idx="12894">
                  <c:v>413.26072280485499</c:v>
                </c:pt>
                <c:pt idx="12895">
                  <c:v>413.259375584868</c:v>
                </c:pt>
                <c:pt idx="12896">
                  <c:v>413.25688332588902</c:v>
                </c:pt>
                <c:pt idx="12897">
                  <c:v>413.25678526562899</c:v>
                </c:pt>
                <c:pt idx="12898">
                  <c:v>413.25610588937701</c:v>
                </c:pt>
                <c:pt idx="12899">
                  <c:v>413.25493929882299</c:v>
                </c:pt>
                <c:pt idx="12900">
                  <c:v>413.24862896150699</c:v>
                </c:pt>
                <c:pt idx="12901">
                  <c:v>413.23095165183003</c:v>
                </c:pt>
                <c:pt idx="12902">
                  <c:v>413.18359681685303</c:v>
                </c:pt>
                <c:pt idx="12903">
                  <c:v>413.17814751486998</c:v>
                </c:pt>
                <c:pt idx="12904">
                  <c:v>413.17672849672499</c:v>
                </c:pt>
                <c:pt idx="12905">
                  <c:v>413.17429169842802</c:v>
                </c:pt>
                <c:pt idx="12906">
                  <c:v>413.17141678719901</c:v>
                </c:pt>
                <c:pt idx="12907">
                  <c:v>413.13362270850803</c:v>
                </c:pt>
                <c:pt idx="12908">
                  <c:v>413.125117747513</c:v>
                </c:pt>
                <c:pt idx="12909">
                  <c:v>413.11243259836101</c:v>
                </c:pt>
                <c:pt idx="12910">
                  <c:v>413.06252104099099</c:v>
                </c:pt>
                <c:pt idx="12911">
                  <c:v>413.04330582793801</c:v>
                </c:pt>
                <c:pt idx="12912">
                  <c:v>413.03711758850602</c:v>
                </c:pt>
                <c:pt idx="12913">
                  <c:v>413.023889008617</c:v>
                </c:pt>
                <c:pt idx="12914">
                  <c:v>413.01632584233403</c:v>
                </c:pt>
                <c:pt idx="12915">
                  <c:v>412.964037889824</c:v>
                </c:pt>
                <c:pt idx="12916">
                  <c:v>412.96190594326998</c:v>
                </c:pt>
                <c:pt idx="12917">
                  <c:v>412.91436850824601</c:v>
                </c:pt>
                <c:pt idx="12918">
                  <c:v>412.91108773558199</c:v>
                </c:pt>
                <c:pt idx="12919">
                  <c:v>412.905703057366</c:v>
                </c:pt>
                <c:pt idx="12920">
                  <c:v>412.89640855770398</c:v>
                </c:pt>
                <c:pt idx="12921">
                  <c:v>412.89449153092397</c:v>
                </c:pt>
                <c:pt idx="12922">
                  <c:v>412.88407573501001</c:v>
                </c:pt>
                <c:pt idx="12923">
                  <c:v>412.83549835473201</c:v>
                </c:pt>
                <c:pt idx="12924">
                  <c:v>412.81712423497902</c:v>
                </c:pt>
                <c:pt idx="12925">
                  <c:v>412.80708262049097</c:v>
                </c:pt>
                <c:pt idx="12926">
                  <c:v>412.79643650484098</c:v>
                </c:pt>
                <c:pt idx="12927">
                  <c:v>412.78142110736798</c:v>
                </c:pt>
                <c:pt idx="12928">
                  <c:v>412.77093716359701</c:v>
                </c:pt>
                <c:pt idx="12929">
                  <c:v>412.76723248718201</c:v>
                </c:pt>
                <c:pt idx="12930">
                  <c:v>412.74461913529302</c:v>
                </c:pt>
                <c:pt idx="12931">
                  <c:v>412.74169030715802</c:v>
                </c:pt>
                <c:pt idx="12932">
                  <c:v>412.72854598897999</c:v>
                </c:pt>
                <c:pt idx="12933">
                  <c:v>412.71002677424599</c:v>
                </c:pt>
                <c:pt idx="12934">
                  <c:v>412.68451964655901</c:v>
                </c:pt>
                <c:pt idx="12935">
                  <c:v>412.67717214356799</c:v>
                </c:pt>
                <c:pt idx="12936">
                  <c:v>412.66059245590998</c:v>
                </c:pt>
                <c:pt idx="12937">
                  <c:v>412.64577459740502</c:v>
                </c:pt>
                <c:pt idx="12938">
                  <c:v>412.638245151219</c:v>
                </c:pt>
                <c:pt idx="12939">
                  <c:v>412.63469071969899</c:v>
                </c:pt>
                <c:pt idx="12940">
                  <c:v>412.632614928907</c:v>
                </c:pt>
                <c:pt idx="12941">
                  <c:v>412.61553505652103</c:v>
                </c:pt>
                <c:pt idx="12942">
                  <c:v>412.53980612257902</c:v>
                </c:pt>
                <c:pt idx="12943">
                  <c:v>412.53040799757798</c:v>
                </c:pt>
                <c:pt idx="12944">
                  <c:v>412.52417643390902</c:v>
                </c:pt>
                <c:pt idx="12945">
                  <c:v>412.499873499194</c:v>
                </c:pt>
                <c:pt idx="12946">
                  <c:v>412.49769656267102</c:v>
                </c:pt>
                <c:pt idx="12947">
                  <c:v>412.45360905783298</c:v>
                </c:pt>
                <c:pt idx="12948">
                  <c:v>412.449361815656</c:v>
                </c:pt>
                <c:pt idx="12949">
                  <c:v>412.40699906935498</c:v>
                </c:pt>
                <c:pt idx="12950">
                  <c:v>412.40614097425203</c:v>
                </c:pt>
                <c:pt idx="12951">
                  <c:v>412.40367523789303</c:v>
                </c:pt>
                <c:pt idx="12952">
                  <c:v>412.40318043051502</c:v>
                </c:pt>
                <c:pt idx="12953">
                  <c:v>412.400172124606</c:v>
                </c:pt>
                <c:pt idx="12954">
                  <c:v>412.39058827858798</c:v>
                </c:pt>
                <c:pt idx="12955">
                  <c:v>412.38851584984798</c:v>
                </c:pt>
                <c:pt idx="12956">
                  <c:v>412.37575885801698</c:v>
                </c:pt>
                <c:pt idx="12957">
                  <c:v>412.374941313318</c:v>
                </c:pt>
                <c:pt idx="12958">
                  <c:v>412.37118216308602</c:v>
                </c:pt>
                <c:pt idx="12959">
                  <c:v>412.35697766514699</c:v>
                </c:pt>
                <c:pt idx="12960">
                  <c:v>412.340139404637</c:v>
                </c:pt>
                <c:pt idx="12961">
                  <c:v>412.33904020407402</c:v>
                </c:pt>
                <c:pt idx="12962">
                  <c:v>412.339016572768</c:v>
                </c:pt>
                <c:pt idx="12963">
                  <c:v>412.32495533071398</c:v>
                </c:pt>
                <c:pt idx="12964">
                  <c:v>412.29119890159802</c:v>
                </c:pt>
                <c:pt idx="12965">
                  <c:v>412.260034395709</c:v>
                </c:pt>
                <c:pt idx="12966">
                  <c:v>412.25858613331599</c:v>
                </c:pt>
                <c:pt idx="12967">
                  <c:v>412.25416022922798</c:v>
                </c:pt>
                <c:pt idx="12968">
                  <c:v>412.24687657365598</c:v>
                </c:pt>
                <c:pt idx="12969">
                  <c:v>412.22514470469599</c:v>
                </c:pt>
                <c:pt idx="12970">
                  <c:v>412.21106848431202</c:v>
                </c:pt>
                <c:pt idx="12971">
                  <c:v>412.20855385834199</c:v>
                </c:pt>
                <c:pt idx="12972">
                  <c:v>412.20123851341998</c:v>
                </c:pt>
                <c:pt idx="12973">
                  <c:v>412.19875530379801</c:v>
                </c:pt>
                <c:pt idx="12974">
                  <c:v>412.19000892027702</c:v>
                </c:pt>
                <c:pt idx="12975">
                  <c:v>412.18461283793999</c:v>
                </c:pt>
                <c:pt idx="12976">
                  <c:v>412.15948041059897</c:v>
                </c:pt>
                <c:pt idx="12977">
                  <c:v>412.15738957345297</c:v>
                </c:pt>
                <c:pt idx="12978">
                  <c:v>412.15366601838099</c:v>
                </c:pt>
                <c:pt idx="12979">
                  <c:v>412.146386572003</c:v>
                </c:pt>
                <c:pt idx="12980">
                  <c:v>412.13841215958001</c:v>
                </c:pt>
                <c:pt idx="12981">
                  <c:v>412.10131416008898</c:v>
                </c:pt>
                <c:pt idx="12982">
                  <c:v>412.09999827494698</c:v>
                </c:pt>
                <c:pt idx="12983">
                  <c:v>412.08974296016498</c:v>
                </c:pt>
                <c:pt idx="12984">
                  <c:v>412.08774921520001</c:v>
                </c:pt>
                <c:pt idx="12985">
                  <c:v>412.06861989162502</c:v>
                </c:pt>
                <c:pt idx="12986">
                  <c:v>412.03751982302703</c:v>
                </c:pt>
                <c:pt idx="12987">
                  <c:v>412.02880535362902</c:v>
                </c:pt>
                <c:pt idx="12988">
                  <c:v>412.01307849446601</c:v>
                </c:pt>
                <c:pt idx="12989">
                  <c:v>412.00898131276699</c:v>
                </c:pt>
                <c:pt idx="12990">
                  <c:v>412.00878562641299</c:v>
                </c:pt>
                <c:pt idx="12991">
                  <c:v>412.00392646484897</c:v>
                </c:pt>
                <c:pt idx="12992">
                  <c:v>411.99874550319402</c:v>
                </c:pt>
                <c:pt idx="12993">
                  <c:v>411.99018783554197</c:v>
                </c:pt>
                <c:pt idx="12994">
                  <c:v>411.95973985737999</c:v>
                </c:pt>
                <c:pt idx="12995">
                  <c:v>411.95291132270597</c:v>
                </c:pt>
                <c:pt idx="12996">
                  <c:v>411.95013752078103</c:v>
                </c:pt>
                <c:pt idx="12997">
                  <c:v>411.904777565019</c:v>
                </c:pt>
                <c:pt idx="12998">
                  <c:v>411.89099757912902</c:v>
                </c:pt>
                <c:pt idx="12999">
                  <c:v>411.85275926134</c:v>
                </c:pt>
                <c:pt idx="13000">
                  <c:v>411.84973250380898</c:v>
                </c:pt>
                <c:pt idx="13001">
                  <c:v>411.84851042432001</c:v>
                </c:pt>
                <c:pt idx="13002">
                  <c:v>411.82844578280202</c:v>
                </c:pt>
                <c:pt idx="13003">
                  <c:v>411.80041479108598</c:v>
                </c:pt>
                <c:pt idx="13004">
                  <c:v>411.79927445853002</c:v>
                </c:pt>
                <c:pt idx="13005">
                  <c:v>411.77725669272797</c:v>
                </c:pt>
                <c:pt idx="13006">
                  <c:v>411.76838779377999</c:v>
                </c:pt>
                <c:pt idx="13007">
                  <c:v>411.76587083777798</c:v>
                </c:pt>
                <c:pt idx="13008">
                  <c:v>411.76086485877698</c:v>
                </c:pt>
                <c:pt idx="13009">
                  <c:v>411.75905053695999</c:v>
                </c:pt>
                <c:pt idx="13010">
                  <c:v>411.72589806624302</c:v>
                </c:pt>
                <c:pt idx="13011">
                  <c:v>411.72105641927499</c:v>
                </c:pt>
                <c:pt idx="13012">
                  <c:v>411.66372977476999</c:v>
                </c:pt>
                <c:pt idx="13013">
                  <c:v>411.64143402541998</c:v>
                </c:pt>
                <c:pt idx="13014">
                  <c:v>411.62006271970802</c:v>
                </c:pt>
                <c:pt idx="13015">
                  <c:v>411.61587203131802</c:v>
                </c:pt>
                <c:pt idx="13016">
                  <c:v>411.60516325102702</c:v>
                </c:pt>
                <c:pt idx="13017">
                  <c:v>411.56863729433002</c:v>
                </c:pt>
                <c:pt idx="13018">
                  <c:v>411.56678045781803</c:v>
                </c:pt>
                <c:pt idx="13019">
                  <c:v>411.55515838512702</c:v>
                </c:pt>
                <c:pt idx="13020">
                  <c:v>411.54938646093302</c:v>
                </c:pt>
                <c:pt idx="13021">
                  <c:v>411.520474353049</c:v>
                </c:pt>
                <c:pt idx="13022">
                  <c:v>411.50187341652497</c:v>
                </c:pt>
                <c:pt idx="13023">
                  <c:v>411.46568109658102</c:v>
                </c:pt>
                <c:pt idx="13024">
                  <c:v>411.43923548507701</c:v>
                </c:pt>
                <c:pt idx="13025">
                  <c:v>411.40122410462402</c:v>
                </c:pt>
                <c:pt idx="13026">
                  <c:v>411.38584174850598</c:v>
                </c:pt>
                <c:pt idx="13027">
                  <c:v>411.38419095084299</c:v>
                </c:pt>
                <c:pt idx="13028">
                  <c:v>411.37937616543798</c:v>
                </c:pt>
                <c:pt idx="13029">
                  <c:v>411.378538637948</c:v>
                </c:pt>
                <c:pt idx="13030">
                  <c:v>411.37419164393498</c:v>
                </c:pt>
                <c:pt idx="13031">
                  <c:v>411.36488878560903</c:v>
                </c:pt>
                <c:pt idx="13032">
                  <c:v>411.35583521971</c:v>
                </c:pt>
                <c:pt idx="13033">
                  <c:v>411.35270465130998</c:v>
                </c:pt>
                <c:pt idx="13034">
                  <c:v>411.35136713394598</c:v>
                </c:pt>
                <c:pt idx="13035">
                  <c:v>411.34772466143897</c:v>
                </c:pt>
                <c:pt idx="13036">
                  <c:v>411.34186040942399</c:v>
                </c:pt>
                <c:pt idx="13037">
                  <c:v>411.27972967231801</c:v>
                </c:pt>
                <c:pt idx="13038">
                  <c:v>411.26892908803001</c:v>
                </c:pt>
                <c:pt idx="13039">
                  <c:v>411.25453708074599</c:v>
                </c:pt>
                <c:pt idx="13040">
                  <c:v>411.24831422960398</c:v>
                </c:pt>
                <c:pt idx="13041">
                  <c:v>411.24013516843598</c:v>
                </c:pt>
                <c:pt idx="13042">
                  <c:v>411.22189769685099</c:v>
                </c:pt>
                <c:pt idx="13043">
                  <c:v>411.21470258048299</c:v>
                </c:pt>
                <c:pt idx="13044">
                  <c:v>411.20025689931799</c:v>
                </c:pt>
                <c:pt idx="13045">
                  <c:v>411.181067878921</c:v>
                </c:pt>
                <c:pt idx="13046">
                  <c:v>411.16075480355403</c:v>
                </c:pt>
                <c:pt idx="13047">
                  <c:v>411.15028098508401</c:v>
                </c:pt>
                <c:pt idx="13048">
                  <c:v>411.13912715269697</c:v>
                </c:pt>
                <c:pt idx="13049">
                  <c:v>411.13714673636798</c:v>
                </c:pt>
                <c:pt idx="13050">
                  <c:v>411.13237353063198</c:v>
                </c:pt>
                <c:pt idx="13051">
                  <c:v>411.12433139386798</c:v>
                </c:pt>
                <c:pt idx="13052">
                  <c:v>411.10410116899197</c:v>
                </c:pt>
                <c:pt idx="13053">
                  <c:v>411.100819567955</c:v>
                </c:pt>
                <c:pt idx="13054">
                  <c:v>411.08815960695898</c:v>
                </c:pt>
                <c:pt idx="13055">
                  <c:v>411.084318460693</c:v>
                </c:pt>
                <c:pt idx="13056">
                  <c:v>411.067097053792</c:v>
                </c:pt>
                <c:pt idx="13057">
                  <c:v>411.06648021878902</c:v>
                </c:pt>
                <c:pt idx="13058">
                  <c:v>411.06284762180297</c:v>
                </c:pt>
                <c:pt idx="13059">
                  <c:v>411.03465296690803</c:v>
                </c:pt>
                <c:pt idx="13060">
                  <c:v>411.01756875671998</c:v>
                </c:pt>
                <c:pt idx="13061">
                  <c:v>411.00738722547101</c:v>
                </c:pt>
                <c:pt idx="13062">
                  <c:v>411.00283380141002</c:v>
                </c:pt>
                <c:pt idx="13063">
                  <c:v>410.977643136832</c:v>
                </c:pt>
                <c:pt idx="13064">
                  <c:v>410.95730622635801</c:v>
                </c:pt>
                <c:pt idx="13065">
                  <c:v>410.95589038190502</c:v>
                </c:pt>
                <c:pt idx="13066">
                  <c:v>410.94706171171498</c:v>
                </c:pt>
                <c:pt idx="13067">
                  <c:v>410.93106740976202</c:v>
                </c:pt>
                <c:pt idx="13068">
                  <c:v>410.8978580923</c:v>
                </c:pt>
                <c:pt idx="13069">
                  <c:v>410.87649290669202</c:v>
                </c:pt>
                <c:pt idx="13070">
                  <c:v>410.85747332946102</c:v>
                </c:pt>
                <c:pt idx="13071">
                  <c:v>410.843863187512</c:v>
                </c:pt>
                <c:pt idx="13072">
                  <c:v>410.83981864139901</c:v>
                </c:pt>
                <c:pt idx="13073">
                  <c:v>410.83744092415799</c:v>
                </c:pt>
                <c:pt idx="13074">
                  <c:v>410.83446701219202</c:v>
                </c:pt>
                <c:pt idx="13075">
                  <c:v>410.80319904213502</c:v>
                </c:pt>
                <c:pt idx="13076">
                  <c:v>410.79117700516298</c:v>
                </c:pt>
                <c:pt idx="13077">
                  <c:v>410.77477666956401</c:v>
                </c:pt>
                <c:pt idx="13078">
                  <c:v>410.76226453276399</c:v>
                </c:pt>
                <c:pt idx="13079">
                  <c:v>410.76164796564098</c:v>
                </c:pt>
                <c:pt idx="13080">
                  <c:v>410.73606295982802</c:v>
                </c:pt>
                <c:pt idx="13081">
                  <c:v>410.72843506891502</c:v>
                </c:pt>
                <c:pt idx="13082">
                  <c:v>410.719944476237</c:v>
                </c:pt>
                <c:pt idx="13083">
                  <c:v>410.70628483814897</c:v>
                </c:pt>
                <c:pt idx="13084">
                  <c:v>410.69963837788401</c:v>
                </c:pt>
                <c:pt idx="13085">
                  <c:v>410.68931834775202</c:v>
                </c:pt>
                <c:pt idx="13086">
                  <c:v>410.678299725253</c:v>
                </c:pt>
                <c:pt idx="13087">
                  <c:v>410.66533555105002</c:v>
                </c:pt>
                <c:pt idx="13088">
                  <c:v>410.66263017165898</c:v>
                </c:pt>
                <c:pt idx="13089">
                  <c:v>410.65289638837601</c:v>
                </c:pt>
                <c:pt idx="13090">
                  <c:v>410.650650396716</c:v>
                </c:pt>
                <c:pt idx="13091">
                  <c:v>410.64511131800498</c:v>
                </c:pt>
                <c:pt idx="13092">
                  <c:v>410.62689927027202</c:v>
                </c:pt>
                <c:pt idx="13093">
                  <c:v>410.62687412624098</c:v>
                </c:pt>
                <c:pt idx="13094">
                  <c:v>410.589739994566</c:v>
                </c:pt>
                <c:pt idx="13095">
                  <c:v>410.58102427008299</c:v>
                </c:pt>
                <c:pt idx="13096">
                  <c:v>410.565622950896</c:v>
                </c:pt>
                <c:pt idx="13097">
                  <c:v>410.55508577626398</c:v>
                </c:pt>
                <c:pt idx="13098">
                  <c:v>410.53675927881</c:v>
                </c:pt>
                <c:pt idx="13099">
                  <c:v>410.53523019611799</c:v>
                </c:pt>
                <c:pt idx="13100">
                  <c:v>410.53453022136398</c:v>
                </c:pt>
                <c:pt idx="13101">
                  <c:v>410.53443994765797</c:v>
                </c:pt>
                <c:pt idx="13102">
                  <c:v>410.52134328792602</c:v>
                </c:pt>
                <c:pt idx="13103">
                  <c:v>410.51799393879202</c:v>
                </c:pt>
                <c:pt idx="13104">
                  <c:v>410.51665592503002</c:v>
                </c:pt>
                <c:pt idx="13105">
                  <c:v>410.505936051503</c:v>
                </c:pt>
                <c:pt idx="13106">
                  <c:v>410.48609270456097</c:v>
                </c:pt>
                <c:pt idx="13107">
                  <c:v>410.48515964281802</c:v>
                </c:pt>
                <c:pt idx="13108">
                  <c:v>410.48394811655498</c:v>
                </c:pt>
                <c:pt idx="13109">
                  <c:v>410.4790298927</c:v>
                </c:pt>
                <c:pt idx="13110">
                  <c:v>410.474922141457</c:v>
                </c:pt>
                <c:pt idx="13111">
                  <c:v>410.47430042500099</c:v>
                </c:pt>
                <c:pt idx="13112">
                  <c:v>410.45985197411198</c:v>
                </c:pt>
                <c:pt idx="13113">
                  <c:v>410.41748458748401</c:v>
                </c:pt>
                <c:pt idx="13114">
                  <c:v>410.405468578453</c:v>
                </c:pt>
                <c:pt idx="13115">
                  <c:v>410.39952803684201</c:v>
                </c:pt>
                <c:pt idx="13116">
                  <c:v>410.39127848757499</c:v>
                </c:pt>
                <c:pt idx="13117">
                  <c:v>410.390640944452</c:v>
                </c:pt>
                <c:pt idx="13118">
                  <c:v>410.38895129688098</c:v>
                </c:pt>
                <c:pt idx="13119">
                  <c:v>410.37039331730301</c:v>
                </c:pt>
                <c:pt idx="13120">
                  <c:v>410.36915507477801</c:v>
                </c:pt>
                <c:pt idx="13121">
                  <c:v>410.33141759864799</c:v>
                </c:pt>
                <c:pt idx="13122">
                  <c:v>410.32553296053197</c:v>
                </c:pt>
                <c:pt idx="13123">
                  <c:v>410.32298629098199</c:v>
                </c:pt>
                <c:pt idx="13124">
                  <c:v>410.293697278514</c:v>
                </c:pt>
                <c:pt idx="13125">
                  <c:v>410.27246477598698</c:v>
                </c:pt>
                <c:pt idx="13126">
                  <c:v>410.26553224263301</c:v>
                </c:pt>
                <c:pt idx="13127">
                  <c:v>410.25922168731302</c:v>
                </c:pt>
                <c:pt idx="13128">
                  <c:v>410.25391456758098</c:v>
                </c:pt>
                <c:pt idx="13129">
                  <c:v>410.20168154224501</c:v>
                </c:pt>
                <c:pt idx="13130">
                  <c:v>410.14254677523502</c:v>
                </c:pt>
                <c:pt idx="13131">
                  <c:v>410.12801189886198</c:v>
                </c:pt>
                <c:pt idx="13132">
                  <c:v>410.10379117986201</c:v>
                </c:pt>
                <c:pt idx="13133">
                  <c:v>410.09300600436501</c:v>
                </c:pt>
                <c:pt idx="13134">
                  <c:v>410.08743414399498</c:v>
                </c:pt>
                <c:pt idx="13135">
                  <c:v>410.08627060735398</c:v>
                </c:pt>
                <c:pt idx="13136">
                  <c:v>410.08573667627797</c:v>
                </c:pt>
                <c:pt idx="13137">
                  <c:v>410.07828606233397</c:v>
                </c:pt>
                <c:pt idx="13138">
                  <c:v>410.06238052479102</c:v>
                </c:pt>
                <c:pt idx="13139">
                  <c:v>410.03458662255099</c:v>
                </c:pt>
                <c:pt idx="13140">
                  <c:v>410.03221709388401</c:v>
                </c:pt>
                <c:pt idx="13141">
                  <c:v>410.01746940077402</c:v>
                </c:pt>
                <c:pt idx="13142">
                  <c:v>410.01005672662802</c:v>
                </c:pt>
                <c:pt idx="13143">
                  <c:v>410.00890843838198</c:v>
                </c:pt>
                <c:pt idx="13144">
                  <c:v>410.00544744805501</c:v>
                </c:pt>
                <c:pt idx="13145">
                  <c:v>409.965603547905</c:v>
                </c:pt>
                <c:pt idx="13146">
                  <c:v>409.96558882056001</c:v>
                </c:pt>
                <c:pt idx="13147">
                  <c:v>409.93563123403698</c:v>
                </c:pt>
                <c:pt idx="13148">
                  <c:v>409.933392018272</c:v>
                </c:pt>
                <c:pt idx="13149">
                  <c:v>409.91906281228</c:v>
                </c:pt>
                <c:pt idx="13150">
                  <c:v>409.91614522871799</c:v>
                </c:pt>
                <c:pt idx="13151">
                  <c:v>409.90726824067002</c:v>
                </c:pt>
                <c:pt idx="13152">
                  <c:v>409.905268540907</c:v>
                </c:pt>
                <c:pt idx="13153">
                  <c:v>409.89596884631698</c:v>
                </c:pt>
                <c:pt idx="13154">
                  <c:v>409.89485168976501</c:v>
                </c:pt>
                <c:pt idx="13155">
                  <c:v>409.89372653070097</c:v>
                </c:pt>
                <c:pt idx="13156">
                  <c:v>409.890816108823</c:v>
                </c:pt>
                <c:pt idx="13157">
                  <c:v>409.88073209270198</c:v>
                </c:pt>
                <c:pt idx="13158">
                  <c:v>409.85222700981899</c:v>
                </c:pt>
                <c:pt idx="13159">
                  <c:v>409.85072362891998</c:v>
                </c:pt>
                <c:pt idx="13160">
                  <c:v>409.81172534011603</c:v>
                </c:pt>
                <c:pt idx="13161">
                  <c:v>409.78060903249502</c:v>
                </c:pt>
                <c:pt idx="13162">
                  <c:v>409.752591711788</c:v>
                </c:pt>
                <c:pt idx="13163">
                  <c:v>409.68606357645399</c:v>
                </c:pt>
                <c:pt idx="13164">
                  <c:v>409.68569191526302</c:v>
                </c:pt>
                <c:pt idx="13165">
                  <c:v>409.684030240754</c:v>
                </c:pt>
                <c:pt idx="13166">
                  <c:v>409.68316171166799</c:v>
                </c:pt>
                <c:pt idx="13167">
                  <c:v>409.67768054670501</c:v>
                </c:pt>
                <c:pt idx="13168">
                  <c:v>409.66663715064101</c:v>
                </c:pt>
                <c:pt idx="13169">
                  <c:v>409.66597958393697</c:v>
                </c:pt>
                <c:pt idx="13170">
                  <c:v>409.65874332483497</c:v>
                </c:pt>
                <c:pt idx="13171">
                  <c:v>409.640997149653</c:v>
                </c:pt>
                <c:pt idx="13172">
                  <c:v>409.63891653034301</c:v>
                </c:pt>
                <c:pt idx="13173">
                  <c:v>409.618620401393</c:v>
                </c:pt>
                <c:pt idx="13174">
                  <c:v>409.61225035497301</c:v>
                </c:pt>
                <c:pt idx="13175">
                  <c:v>409.60173144093801</c:v>
                </c:pt>
                <c:pt idx="13176">
                  <c:v>409.59232947980502</c:v>
                </c:pt>
                <c:pt idx="13177">
                  <c:v>409.584382515203</c:v>
                </c:pt>
                <c:pt idx="13178">
                  <c:v>409.583653269038</c:v>
                </c:pt>
                <c:pt idx="13179">
                  <c:v>409.57288178466001</c:v>
                </c:pt>
                <c:pt idx="13180">
                  <c:v>409.53801701648001</c:v>
                </c:pt>
                <c:pt idx="13181">
                  <c:v>409.49710064574799</c:v>
                </c:pt>
                <c:pt idx="13182">
                  <c:v>409.49217193453597</c:v>
                </c:pt>
                <c:pt idx="13183">
                  <c:v>409.48843800229503</c:v>
                </c:pt>
                <c:pt idx="13184">
                  <c:v>409.42988398635799</c:v>
                </c:pt>
                <c:pt idx="13185">
                  <c:v>409.42978757872402</c:v>
                </c:pt>
                <c:pt idx="13186">
                  <c:v>409.42621613235099</c:v>
                </c:pt>
                <c:pt idx="13187">
                  <c:v>409.42014081828802</c:v>
                </c:pt>
                <c:pt idx="13188">
                  <c:v>409.41656928488698</c:v>
                </c:pt>
                <c:pt idx="13189">
                  <c:v>409.41505641302899</c:v>
                </c:pt>
                <c:pt idx="13190">
                  <c:v>409.40540883790698</c:v>
                </c:pt>
                <c:pt idx="13191">
                  <c:v>409.389152658939</c:v>
                </c:pt>
                <c:pt idx="13192">
                  <c:v>409.387646594741</c:v>
                </c:pt>
                <c:pt idx="13193">
                  <c:v>409.38675502027399</c:v>
                </c:pt>
                <c:pt idx="13194">
                  <c:v>409.38114728764498</c:v>
                </c:pt>
                <c:pt idx="13195">
                  <c:v>409.35512894251099</c:v>
                </c:pt>
                <c:pt idx="13196">
                  <c:v>409.32386872896302</c:v>
                </c:pt>
                <c:pt idx="13197">
                  <c:v>409.30712512313602</c:v>
                </c:pt>
                <c:pt idx="13198">
                  <c:v>409.29267139467402</c:v>
                </c:pt>
                <c:pt idx="13199">
                  <c:v>409.253875110114</c:v>
                </c:pt>
                <c:pt idx="13200">
                  <c:v>409.25343765395399</c:v>
                </c:pt>
                <c:pt idx="13201">
                  <c:v>409.25183734585801</c:v>
                </c:pt>
                <c:pt idx="13202">
                  <c:v>409.25017987899997</c:v>
                </c:pt>
                <c:pt idx="13203">
                  <c:v>409.24614194064401</c:v>
                </c:pt>
                <c:pt idx="13204">
                  <c:v>409.24498091006302</c:v>
                </c:pt>
                <c:pt idx="13205">
                  <c:v>409.24437292662401</c:v>
                </c:pt>
                <c:pt idx="13206">
                  <c:v>409.24390036821598</c:v>
                </c:pt>
                <c:pt idx="13207">
                  <c:v>409.24308654724501</c:v>
                </c:pt>
                <c:pt idx="13208">
                  <c:v>409.242001392014</c:v>
                </c:pt>
                <c:pt idx="13209">
                  <c:v>409.23727111480002</c:v>
                </c:pt>
                <c:pt idx="13210">
                  <c:v>409.23310224702101</c:v>
                </c:pt>
                <c:pt idx="13211">
                  <c:v>409.22597010822</c:v>
                </c:pt>
                <c:pt idx="13212">
                  <c:v>409.21355297559802</c:v>
                </c:pt>
                <c:pt idx="13213">
                  <c:v>409.20541173650901</c:v>
                </c:pt>
                <c:pt idx="13214">
                  <c:v>409.191496368473</c:v>
                </c:pt>
                <c:pt idx="13215">
                  <c:v>409.18584257693101</c:v>
                </c:pt>
                <c:pt idx="13216">
                  <c:v>409.18532748527502</c:v>
                </c:pt>
                <c:pt idx="13217">
                  <c:v>409.15954419263102</c:v>
                </c:pt>
                <c:pt idx="13218">
                  <c:v>409.15709711745399</c:v>
                </c:pt>
                <c:pt idx="13219">
                  <c:v>409.12955356113201</c:v>
                </c:pt>
                <c:pt idx="13220">
                  <c:v>409.12885468348401</c:v>
                </c:pt>
                <c:pt idx="13221">
                  <c:v>409.11896548236302</c:v>
                </c:pt>
                <c:pt idx="13222">
                  <c:v>409.06964825092803</c:v>
                </c:pt>
                <c:pt idx="13223">
                  <c:v>409.06841141758002</c:v>
                </c:pt>
                <c:pt idx="13224">
                  <c:v>409.04581194538503</c:v>
                </c:pt>
                <c:pt idx="13225">
                  <c:v>409.04005533429103</c:v>
                </c:pt>
                <c:pt idx="13226">
                  <c:v>409.03959849138602</c:v>
                </c:pt>
                <c:pt idx="13227">
                  <c:v>409.03822568826598</c:v>
                </c:pt>
                <c:pt idx="13228">
                  <c:v>409.03814881692</c:v>
                </c:pt>
                <c:pt idx="13229">
                  <c:v>409.03716089442503</c:v>
                </c:pt>
                <c:pt idx="13230">
                  <c:v>409.03634890985097</c:v>
                </c:pt>
                <c:pt idx="13231">
                  <c:v>409.03526948662301</c:v>
                </c:pt>
                <c:pt idx="13232">
                  <c:v>409.02929507514699</c:v>
                </c:pt>
                <c:pt idx="13233">
                  <c:v>409.02028717900703</c:v>
                </c:pt>
                <c:pt idx="13234">
                  <c:v>409.00600803369599</c:v>
                </c:pt>
                <c:pt idx="13235">
                  <c:v>408.967501425801</c:v>
                </c:pt>
                <c:pt idx="13236">
                  <c:v>408.89764277528002</c:v>
                </c:pt>
                <c:pt idx="13237">
                  <c:v>408.882686398521</c:v>
                </c:pt>
                <c:pt idx="13238">
                  <c:v>408.80652098825698</c:v>
                </c:pt>
                <c:pt idx="13239">
                  <c:v>408.80456607309799</c:v>
                </c:pt>
                <c:pt idx="13240">
                  <c:v>408.79599335149101</c:v>
                </c:pt>
                <c:pt idx="13241">
                  <c:v>408.79168045401002</c:v>
                </c:pt>
                <c:pt idx="13242">
                  <c:v>408.78621477720299</c:v>
                </c:pt>
                <c:pt idx="13243">
                  <c:v>408.77855908066402</c:v>
                </c:pt>
                <c:pt idx="13244">
                  <c:v>408.76574087471101</c:v>
                </c:pt>
                <c:pt idx="13245">
                  <c:v>408.758196410457</c:v>
                </c:pt>
                <c:pt idx="13246">
                  <c:v>408.75498450869298</c:v>
                </c:pt>
                <c:pt idx="13247">
                  <c:v>408.746175463859</c:v>
                </c:pt>
                <c:pt idx="13248">
                  <c:v>408.74524566661501</c:v>
                </c:pt>
                <c:pt idx="13249">
                  <c:v>408.73416643635699</c:v>
                </c:pt>
                <c:pt idx="13250">
                  <c:v>408.72077814146598</c:v>
                </c:pt>
                <c:pt idx="13251">
                  <c:v>408.71528951578398</c:v>
                </c:pt>
                <c:pt idx="13252">
                  <c:v>408.70054900388101</c:v>
                </c:pt>
                <c:pt idx="13253">
                  <c:v>408.69884111263798</c:v>
                </c:pt>
                <c:pt idx="13254">
                  <c:v>408.696050640328</c:v>
                </c:pt>
                <c:pt idx="13255">
                  <c:v>408.69004767226699</c:v>
                </c:pt>
                <c:pt idx="13256">
                  <c:v>408.677726625091</c:v>
                </c:pt>
                <c:pt idx="13257">
                  <c:v>408.59721649640898</c:v>
                </c:pt>
                <c:pt idx="13258">
                  <c:v>408.594592467148</c:v>
                </c:pt>
                <c:pt idx="13259">
                  <c:v>408.57361439402399</c:v>
                </c:pt>
                <c:pt idx="13260">
                  <c:v>408.56272868348498</c:v>
                </c:pt>
                <c:pt idx="13261">
                  <c:v>408.55440845430599</c:v>
                </c:pt>
                <c:pt idx="13262">
                  <c:v>408.54207450034602</c:v>
                </c:pt>
                <c:pt idx="13263">
                  <c:v>408.539838811685</c:v>
                </c:pt>
                <c:pt idx="13264">
                  <c:v>408.52948179073599</c:v>
                </c:pt>
                <c:pt idx="13265">
                  <c:v>408.51129746286</c:v>
                </c:pt>
                <c:pt idx="13266">
                  <c:v>408.50427599104802</c:v>
                </c:pt>
                <c:pt idx="13267">
                  <c:v>408.50063932340601</c:v>
                </c:pt>
                <c:pt idx="13268">
                  <c:v>408.49990377132599</c:v>
                </c:pt>
                <c:pt idx="13269">
                  <c:v>408.489680634509</c:v>
                </c:pt>
                <c:pt idx="13270">
                  <c:v>408.48692255616203</c:v>
                </c:pt>
                <c:pt idx="13271">
                  <c:v>408.48553828391698</c:v>
                </c:pt>
                <c:pt idx="13272">
                  <c:v>408.48388712330399</c:v>
                </c:pt>
                <c:pt idx="13273">
                  <c:v>408.44897359055898</c:v>
                </c:pt>
                <c:pt idx="13274">
                  <c:v>408.44274671454599</c:v>
                </c:pt>
                <c:pt idx="13275">
                  <c:v>408.41255942272301</c:v>
                </c:pt>
                <c:pt idx="13276">
                  <c:v>408.40636281385702</c:v>
                </c:pt>
                <c:pt idx="13277">
                  <c:v>408.399713766932</c:v>
                </c:pt>
                <c:pt idx="13278">
                  <c:v>408.39547600754298</c:v>
                </c:pt>
                <c:pt idx="13279">
                  <c:v>408.377614694469</c:v>
                </c:pt>
                <c:pt idx="13280">
                  <c:v>408.36903216785402</c:v>
                </c:pt>
                <c:pt idx="13281">
                  <c:v>408.36498889761702</c:v>
                </c:pt>
                <c:pt idx="13282">
                  <c:v>408.35412708816102</c:v>
                </c:pt>
                <c:pt idx="13283">
                  <c:v>408.35117504930201</c:v>
                </c:pt>
                <c:pt idx="13284">
                  <c:v>408.34313394383798</c:v>
                </c:pt>
                <c:pt idx="13285">
                  <c:v>408.31560507710799</c:v>
                </c:pt>
                <c:pt idx="13286">
                  <c:v>408.28557133303002</c:v>
                </c:pt>
                <c:pt idx="13287">
                  <c:v>408.28527012485102</c:v>
                </c:pt>
                <c:pt idx="13288">
                  <c:v>408.27365990704601</c:v>
                </c:pt>
                <c:pt idx="13289">
                  <c:v>408.263373120067</c:v>
                </c:pt>
                <c:pt idx="13290">
                  <c:v>408.25537227172202</c:v>
                </c:pt>
                <c:pt idx="13291">
                  <c:v>408.254565969993</c:v>
                </c:pt>
                <c:pt idx="13292">
                  <c:v>408.24430552933097</c:v>
                </c:pt>
                <c:pt idx="13293">
                  <c:v>408.21911441727099</c:v>
                </c:pt>
                <c:pt idx="13294">
                  <c:v>408.19122752479097</c:v>
                </c:pt>
                <c:pt idx="13295">
                  <c:v>408.189523911214</c:v>
                </c:pt>
                <c:pt idx="13296">
                  <c:v>408.18026054916299</c:v>
                </c:pt>
                <c:pt idx="13297">
                  <c:v>408.17398594950703</c:v>
                </c:pt>
                <c:pt idx="13298">
                  <c:v>408.15523698864598</c:v>
                </c:pt>
                <c:pt idx="13299">
                  <c:v>408.14259292363602</c:v>
                </c:pt>
                <c:pt idx="13300">
                  <c:v>408.13158303160498</c:v>
                </c:pt>
                <c:pt idx="13301">
                  <c:v>408.12627138198002</c:v>
                </c:pt>
                <c:pt idx="13302">
                  <c:v>408.09053275038599</c:v>
                </c:pt>
                <c:pt idx="13303">
                  <c:v>408.08878448537598</c:v>
                </c:pt>
                <c:pt idx="13304">
                  <c:v>408.08027564019102</c:v>
                </c:pt>
                <c:pt idx="13305">
                  <c:v>408.070549089503</c:v>
                </c:pt>
                <c:pt idx="13306">
                  <c:v>408.062499312836</c:v>
                </c:pt>
                <c:pt idx="13307">
                  <c:v>408.02860298757003</c:v>
                </c:pt>
                <c:pt idx="13308">
                  <c:v>408.01567948206599</c:v>
                </c:pt>
                <c:pt idx="13309">
                  <c:v>408.01075213791802</c:v>
                </c:pt>
                <c:pt idx="13310">
                  <c:v>407.99755225875401</c:v>
                </c:pt>
                <c:pt idx="13311">
                  <c:v>407.99344765194701</c:v>
                </c:pt>
                <c:pt idx="13312">
                  <c:v>407.98526317343101</c:v>
                </c:pt>
                <c:pt idx="13313">
                  <c:v>407.97333646010497</c:v>
                </c:pt>
                <c:pt idx="13314">
                  <c:v>407.958873204638</c:v>
                </c:pt>
                <c:pt idx="13315">
                  <c:v>407.95494935441297</c:v>
                </c:pt>
                <c:pt idx="13316">
                  <c:v>407.95348011785097</c:v>
                </c:pt>
                <c:pt idx="13317">
                  <c:v>407.94840532143701</c:v>
                </c:pt>
                <c:pt idx="13318">
                  <c:v>407.93975774109902</c:v>
                </c:pt>
                <c:pt idx="13319">
                  <c:v>407.937879965332</c:v>
                </c:pt>
                <c:pt idx="13320">
                  <c:v>407.93481410225502</c:v>
                </c:pt>
                <c:pt idx="13321">
                  <c:v>407.93261179556998</c:v>
                </c:pt>
                <c:pt idx="13322">
                  <c:v>407.919448775756</c:v>
                </c:pt>
                <c:pt idx="13323">
                  <c:v>407.909477536927</c:v>
                </c:pt>
                <c:pt idx="13324">
                  <c:v>407.90150517577598</c:v>
                </c:pt>
                <c:pt idx="13325">
                  <c:v>407.88266913085801</c:v>
                </c:pt>
                <c:pt idx="13326">
                  <c:v>407.881863487526</c:v>
                </c:pt>
                <c:pt idx="13327">
                  <c:v>407.877514975841</c:v>
                </c:pt>
                <c:pt idx="13328">
                  <c:v>407.85903928176202</c:v>
                </c:pt>
                <c:pt idx="13329">
                  <c:v>407.84586158460598</c:v>
                </c:pt>
                <c:pt idx="13330">
                  <c:v>407.84401666733601</c:v>
                </c:pt>
                <c:pt idx="13331">
                  <c:v>407.84161592644898</c:v>
                </c:pt>
                <c:pt idx="13332">
                  <c:v>407.82544170814299</c:v>
                </c:pt>
                <c:pt idx="13333">
                  <c:v>407.816895000849</c:v>
                </c:pt>
                <c:pt idx="13334">
                  <c:v>407.80085534250202</c:v>
                </c:pt>
                <c:pt idx="13335">
                  <c:v>407.79871006555697</c:v>
                </c:pt>
                <c:pt idx="13336">
                  <c:v>407.77331002881402</c:v>
                </c:pt>
                <c:pt idx="13337">
                  <c:v>407.77111068435602</c:v>
                </c:pt>
                <c:pt idx="13338">
                  <c:v>407.74279515334001</c:v>
                </c:pt>
                <c:pt idx="13339">
                  <c:v>407.73540021006897</c:v>
                </c:pt>
                <c:pt idx="13340">
                  <c:v>407.716390122105</c:v>
                </c:pt>
                <c:pt idx="13341">
                  <c:v>407.68765960383098</c:v>
                </c:pt>
                <c:pt idx="13342">
                  <c:v>407.68315901066802</c:v>
                </c:pt>
                <c:pt idx="13343">
                  <c:v>407.65005471669002</c:v>
                </c:pt>
                <c:pt idx="13344">
                  <c:v>407.64111517269203</c:v>
                </c:pt>
                <c:pt idx="13345">
                  <c:v>407.63920034863401</c:v>
                </c:pt>
                <c:pt idx="13346">
                  <c:v>407.62505489614199</c:v>
                </c:pt>
                <c:pt idx="13347">
                  <c:v>407.61513335653501</c:v>
                </c:pt>
                <c:pt idx="13348">
                  <c:v>407.607288758236</c:v>
                </c:pt>
                <c:pt idx="13349">
                  <c:v>407.59107643532502</c:v>
                </c:pt>
                <c:pt idx="13350">
                  <c:v>407.590773655992</c:v>
                </c:pt>
                <c:pt idx="13351">
                  <c:v>407.58345090740801</c:v>
                </c:pt>
                <c:pt idx="13352">
                  <c:v>407.56529364996601</c:v>
                </c:pt>
                <c:pt idx="13353">
                  <c:v>407.56422227665701</c:v>
                </c:pt>
                <c:pt idx="13354">
                  <c:v>407.54542347705899</c:v>
                </c:pt>
                <c:pt idx="13355">
                  <c:v>407.54045572711499</c:v>
                </c:pt>
                <c:pt idx="13356">
                  <c:v>407.52466915128701</c:v>
                </c:pt>
                <c:pt idx="13357">
                  <c:v>407.51955138250901</c:v>
                </c:pt>
                <c:pt idx="13358">
                  <c:v>407.51160916104902</c:v>
                </c:pt>
                <c:pt idx="13359">
                  <c:v>407.510007863113</c:v>
                </c:pt>
                <c:pt idx="13360">
                  <c:v>407.500933240667</c:v>
                </c:pt>
                <c:pt idx="13361">
                  <c:v>407.498206144177</c:v>
                </c:pt>
                <c:pt idx="13362">
                  <c:v>407.49742469440599</c:v>
                </c:pt>
                <c:pt idx="13363">
                  <c:v>407.49170499697499</c:v>
                </c:pt>
                <c:pt idx="13364">
                  <c:v>407.48980718406898</c:v>
                </c:pt>
                <c:pt idx="13365">
                  <c:v>407.48868428293599</c:v>
                </c:pt>
                <c:pt idx="13366">
                  <c:v>407.47995951674102</c:v>
                </c:pt>
                <c:pt idx="13367">
                  <c:v>407.477081551921</c:v>
                </c:pt>
                <c:pt idx="13368">
                  <c:v>407.47555700185001</c:v>
                </c:pt>
                <c:pt idx="13369">
                  <c:v>407.456335345166</c:v>
                </c:pt>
                <c:pt idx="13370">
                  <c:v>407.429920223115</c:v>
                </c:pt>
                <c:pt idx="13371">
                  <c:v>407.41717222428599</c:v>
                </c:pt>
                <c:pt idx="13372">
                  <c:v>407.40444828853799</c:v>
                </c:pt>
                <c:pt idx="13373">
                  <c:v>407.37909111528501</c:v>
                </c:pt>
                <c:pt idx="13374">
                  <c:v>407.36666858216103</c:v>
                </c:pt>
                <c:pt idx="13375">
                  <c:v>407.36005598439402</c:v>
                </c:pt>
                <c:pt idx="13376">
                  <c:v>407.352776221883</c:v>
                </c:pt>
                <c:pt idx="13377">
                  <c:v>407.34757574335401</c:v>
                </c:pt>
                <c:pt idx="13378">
                  <c:v>407.34340094589902</c:v>
                </c:pt>
                <c:pt idx="13379">
                  <c:v>407.33435931037297</c:v>
                </c:pt>
                <c:pt idx="13380">
                  <c:v>407.308052862095</c:v>
                </c:pt>
                <c:pt idx="13381">
                  <c:v>407.30271249950601</c:v>
                </c:pt>
                <c:pt idx="13382">
                  <c:v>407.29925492885798</c:v>
                </c:pt>
                <c:pt idx="13383">
                  <c:v>407.27435101726002</c:v>
                </c:pt>
                <c:pt idx="13384">
                  <c:v>407.270791238436</c:v>
                </c:pt>
                <c:pt idx="13385">
                  <c:v>407.24224415946799</c:v>
                </c:pt>
                <c:pt idx="13386">
                  <c:v>407.237565938557</c:v>
                </c:pt>
                <c:pt idx="13387">
                  <c:v>407.22362146164102</c:v>
                </c:pt>
                <c:pt idx="13388">
                  <c:v>407.205846700547</c:v>
                </c:pt>
                <c:pt idx="13389">
                  <c:v>407.19980401171301</c:v>
                </c:pt>
                <c:pt idx="13390">
                  <c:v>407.199293171806</c:v>
                </c:pt>
                <c:pt idx="13391">
                  <c:v>407.19833081217303</c:v>
                </c:pt>
                <c:pt idx="13392">
                  <c:v>407.19363726511301</c:v>
                </c:pt>
                <c:pt idx="13393">
                  <c:v>407.191188227758</c:v>
                </c:pt>
                <c:pt idx="13394">
                  <c:v>407.189425231229</c:v>
                </c:pt>
                <c:pt idx="13395">
                  <c:v>407.18873047340298</c:v>
                </c:pt>
                <c:pt idx="13396">
                  <c:v>407.18288897441198</c:v>
                </c:pt>
                <c:pt idx="13397">
                  <c:v>407.17788476094699</c:v>
                </c:pt>
                <c:pt idx="13398">
                  <c:v>407.16125120582302</c:v>
                </c:pt>
                <c:pt idx="13399">
                  <c:v>407.13938739166798</c:v>
                </c:pt>
                <c:pt idx="13400">
                  <c:v>407.13555419537499</c:v>
                </c:pt>
                <c:pt idx="13401">
                  <c:v>407.11279982333099</c:v>
                </c:pt>
                <c:pt idx="13402">
                  <c:v>407.10260556591101</c:v>
                </c:pt>
                <c:pt idx="13403">
                  <c:v>407.08643044601303</c:v>
                </c:pt>
                <c:pt idx="13404">
                  <c:v>407.07017481248698</c:v>
                </c:pt>
                <c:pt idx="13405">
                  <c:v>407.06530675684297</c:v>
                </c:pt>
                <c:pt idx="13406">
                  <c:v>407.06443837893698</c:v>
                </c:pt>
                <c:pt idx="13407">
                  <c:v>407.039413977702</c:v>
                </c:pt>
                <c:pt idx="13408">
                  <c:v>407.03437320402497</c:v>
                </c:pt>
                <c:pt idx="13409">
                  <c:v>407.03273467750699</c:v>
                </c:pt>
                <c:pt idx="13410">
                  <c:v>407.02999038521398</c:v>
                </c:pt>
                <c:pt idx="13411">
                  <c:v>407.02421302417298</c:v>
                </c:pt>
                <c:pt idx="13412">
                  <c:v>407.02312581915902</c:v>
                </c:pt>
                <c:pt idx="13413">
                  <c:v>407.00769558768297</c:v>
                </c:pt>
                <c:pt idx="13414">
                  <c:v>406.99540488940602</c:v>
                </c:pt>
                <c:pt idx="13415">
                  <c:v>406.97256919317903</c:v>
                </c:pt>
                <c:pt idx="13416">
                  <c:v>406.97126154069798</c:v>
                </c:pt>
                <c:pt idx="13417">
                  <c:v>406.96626147650801</c:v>
                </c:pt>
                <c:pt idx="13418">
                  <c:v>406.96267127662998</c:v>
                </c:pt>
                <c:pt idx="13419">
                  <c:v>406.91528221452398</c:v>
                </c:pt>
                <c:pt idx="13420">
                  <c:v>406.90973655406799</c:v>
                </c:pt>
                <c:pt idx="13421">
                  <c:v>406.88841799446999</c:v>
                </c:pt>
                <c:pt idx="13422">
                  <c:v>406.883623035526</c:v>
                </c:pt>
                <c:pt idx="13423">
                  <c:v>406.83935340137202</c:v>
                </c:pt>
                <c:pt idx="13424">
                  <c:v>406.83890643836298</c:v>
                </c:pt>
                <c:pt idx="13425">
                  <c:v>406.82250882175202</c:v>
                </c:pt>
                <c:pt idx="13426">
                  <c:v>406.81100468110202</c:v>
                </c:pt>
                <c:pt idx="13427">
                  <c:v>406.790609820751</c:v>
                </c:pt>
                <c:pt idx="13428">
                  <c:v>406.77610778756201</c:v>
                </c:pt>
                <c:pt idx="13429">
                  <c:v>406.77447566651199</c:v>
                </c:pt>
                <c:pt idx="13430">
                  <c:v>406.76613475083298</c:v>
                </c:pt>
                <c:pt idx="13431">
                  <c:v>406.74074916894602</c:v>
                </c:pt>
                <c:pt idx="13432">
                  <c:v>406.73367194338999</c:v>
                </c:pt>
                <c:pt idx="13433">
                  <c:v>406.72750981363299</c:v>
                </c:pt>
                <c:pt idx="13434">
                  <c:v>406.72421186470501</c:v>
                </c:pt>
                <c:pt idx="13435">
                  <c:v>406.710854556551</c:v>
                </c:pt>
                <c:pt idx="13436">
                  <c:v>406.71021563548601</c:v>
                </c:pt>
                <c:pt idx="13437">
                  <c:v>406.69856075856399</c:v>
                </c:pt>
                <c:pt idx="13438">
                  <c:v>406.69473674496902</c:v>
                </c:pt>
                <c:pt idx="13439">
                  <c:v>406.68853702990401</c:v>
                </c:pt>
                <c:pt idx="13440">
                  <c:v>406.68231424858902</c:v>
                </c:pt>
                <c:pt idx="13441">
                  <c:v>406.67420634989298</c:v>
                </c:pt>
                <c:pt idx="13442">
                  <c:v>406.653584786306</c:v>
                </c:pt>
                <c:pt idx="13443">
                  <c:v>406.64720797416197</c:v>
                </c:pt>
                <c:pt idx="13444">
                  <c:v>406.64610512413401</c:v>
                </c:pt>
                <c:pt idx="13445">
                  <c:v>406.64523836512899</c:v>
                </c:pt>
                <c:pt idx="13446">
                  <c:v>406.64464812193103</c:v>
                </c:pt>
                <c:pt idx="13447">
                  <c:v>406.63775601124502</c:v>
                </c:pt>
                <c:pt idx="13448">
                  <c:v>406.631590647981</c:v>
                </c:pt>
                <c:pt idx="13449">
                  <c:v>406.62516927090201</c:v>
                </c:pt>
                <c:pt idx="13450">
                  <c:v>406.62356745318402</c:v>
                </c:pt>
                <c:pt idx="13451">
                  <c:v>406.62244763983</c:v>
                </c:pt>
                <c:pt idx="13452">
                  <c:v>406.60986311221501</c:v>
                </c:pt>
                <c:pt idx="13453">
                  <c:v>406.57974794537398</c:v>
                </c:pt>
                <c:pt idx="13454">
                  <c:v>406.57783142385102</c:v>
                </c:pt>
                <c:pt idx="13455">
                  <c:v>406.568930216365</c:v>
                </c:pt>
                <c:pt idx="13456">
                  <c:v>406.54920829998201</c:v>
                </c:pt>
                <c:pt idx="13457">
                  <c:v>406.54882962569002</c:v>
                </c:pt>
                <c:pt idx="13458">
                  <c:v>406.52985669105999</c:v>
                </c:pt>
                <c:pt idx="13459">
                  <c:v>406.52154471364202</c:v>
                </c:pt>
                <c:pt idx="13460">
                  <c:v>406.51389609294699</c:v>
                </c:pt>
                <c:pt idx="13461">
                  <c:v>406.50878986820499</c:v>
                </c:pt>
                <c:pt idx="13462">
                  <c:v>406.50563124349202</c:v>
                </c:pt>
                <c:pt idx="13463">
                  <c:v>406.505353890793</c:v>
                </c:pt>
                <c:pt idx="13464">
                  <c:v>406.50082257305701</c:v>
                </c:pt>
                <c:pt idx="13465">
                  <c:v>406.50014630867298</c:v>
                </c:pt>
                <c:pt idx="13466">
                  <c:v>406.48563250788402</c:v>
                </c:pt>
                <c:pt idx="13467">
                  <c:v>406.48146019805102</c:v>
                </c:pt>
                <c:pt idx="13468">
                  <c:v>406.45920683621102</c:v>
                </c:pt>
                <c:pt idx="13469">
                  <c:v>406.45852250826601</c:v>
                </c:pt>
                <c:pt idx="13470">
                  <c:v>406.45547644684001</c:v>
                </c:pt>
                <c:pt idx="13471">
                  <c:v>406.45503412911</c:v>
                </c:pt>
                <c:pt idx="13472">
                  <c:v>406.45122532200099</c:v>
                </c:pt>
                <c:pt idx="13473">
                  <c:v>406.42758644671102</c:v>
                </c:pt>
                <c:pt idx="13474">
                  <c:v>406.42587597734098</c:v>
                </c:pt>
                <c:pt idx="13475">
                  <c:v>406.42498589368</c:v>
                </c:pt>
                <c:pt idx="13476">
                  <c:v>406.42209395136399</c:v>
                </c:pt>
                <c:pt idx="13477">
                  <c:v>406.41888858224098</c:v>
                </c:pt>
                <c:pt idx="13478">
                  <c:v>406.39270252359597</c:v>
                </c:pt>
                <c:pt idx="13479">
                  <c:v>406.38790349489801</c:v>
                </c:pt>
                <c:pt idx="13480">
                  <c:v>406.37347178588197</c:v>
                </c:pt>
                <c:pt idx="13481">
                  <c:v>406.35133208235197</c:v>
                </c:pt>
                <c:pt idx="13482">
                  <c:v>406.34153257362601</c:v>
                </c:pt>
                <c:pt idx="13483">
                  <c:v>406.33898077130999</c:v>
                </c:pt>
                <c:pt idx="13484">
                  <c:v>406.33601986053998</c:v>
                </c:pt>
                <c:pt idx="13485">
                  <c:v>406.30646531622301</c:v>
                </c:pt>
                <c:pt idx="13486">
                  <c:v>406.304256690241</c:v>
                </c:pt>
                <c:pt idx="13487">
                  <c:v>406.30150298014598</c:v>
                </c:pt>
                <c:pt idx="13488">
                  <c:v>406.300341926893</c:v>
                </c:pt>
                <c:pt idx="13489">
                  <c:v>406.29598314950999</c:v>
                </c:pt>
                <c:pt idx="13490">
                  <c:v>406.29269986772198</c:v>
                </c:pt>
                <c:pt idx="13491">
                  <c:v>406.291163799586</c:v>
                </c:pt>
                <c:pt idx="13492">
                  <c:v>406.27790965646898</c:v>
                </c:pt>
                <c:pt idx="13493">
                  <c:v>406.27703456172497</c:v>
                </c:pt>
                <c:pt idx="13494">
                  <c:v>406.25708045046798</c:v>
                </c:pt>
                <c:pt idx="13495">
                  <c:v>406.23557436195898</c:v>
                </c:pt>
                <c:pt idx="13496">
                  <c:v>406.23057960942799</c:v>
                </c:pt>
                <c:pt idx="13497">
                  <c:v>406.19177615770201</c:v>
                </c:pt>
                <c:pt idx="13498">
                  <c:v>406.18582929254302</c:v>
                </c:pt>
                <c:pt idx="13499">
                  <c:v>406.179422501646</c:v>
                </c:pt>
                <c:pt idx="13500">
                  <c:v>406.16414230127702</c:v>
                </c:pt>
                <c:pt idx="13501">
                  <c:v>406.15535759419299</c:v>
                </c:pt>
                <c:pt idx="13502">
                  <c:v>406.14927651710002</c:v>
                </c:pt>
                <c:pt idx="13503">
                  <c:v>406.143358661609</c:v>
                </c:pt>
                <c:pt idx="13504">
                  <c:v>406.12764630215702</c:v>
                </c:pt>
                <c:pt idx="13505">
                  <c:v>406.116674843206</c:v>
                </c:pt>
                <c:pt idx="13506">
                  <c:v>406.10570259322799</c:v>
                </c:pt>
                <c:pt idx="13507">
                  <c:v>406.10322754479301</c:v>
                </c:pt>
                <c:pt idx="13508">
                  <c:v>406.09919206840999</c:v>
                </c:pt>
                <c:pt idx="13509">
                  <c:v>406.09804533658797</c:v>
                </c:pt>
                <c:pt idx="13510">
                  <c:v>406.08641728472099</c:v>
                </c:pt>
                <c:pt idx="13511">
                  <c:v>406.08619307970702</c:v>
                </c:pt>
                <c:pt idx="13512">
                  <c:v>406.07430392032597</c:v>
                </c:pt>
                <c:pt idx="13513">
                  <c:v>406.06927593117098</c:v>
                </c:pt>
                <c:pt idx="13514">
                  <c:v>406.06448828385999</c:v>
                </c:pt>
                <c:pt idx="13515">
                  <c:v>406.05583965948603</c:v>
                </c:pt>
                <c:pt idx="13516">
                  <c:v>406.05071617089902</c:v>
                </c:pt>
                <c:pt idx="13517">
                  <c:v>406.033553645121</c:v>
                </c:pt>
                <c:pt idx="13518">
                  <c:v>406.03314355925602</c:v>
                </c:pt>
                <c:pt idx="13519">
                  <c:v>406.029187899607</c:v>
                </c:pt>
                <c:pt idx="13520">
                  <c:v>406.02829724733402</c:v>
                </c:pt>
                <c:pt idx="13521">
                  <c:v>406.02826880856202</c:v>
                </c:pt>
                <c:pt idx="13522">
                  <c:v>406.02798870379701</c:v>
                </c:pt>
                <c:pt idx="13523">
                  <c:v>406.01501384064699</c:v>
                </c:pt>
                <c:pt idx="13524">
                  <c:v>406.01450911897098</c:v>
                </c:pt>
                <c:pt idx="13525">
                  <c:v>406.01130903095799</c:v>
                </c:pt>
                <c:pt idx="13526">
                  <c:v>406.01020911868801</c:v>
                </c:pt>
                <c:pt idx="13527">
                  <c:v>405.98867465679899</c:v>
                </c:pt>
                <c:pt idx="13528">
                  <c:v>405.98447895146597</c:v>
                </c:pt>
                <c:pt idx="13529">
                  <c:v>405.98388625515702</c:v>
                </c:pt>
                <c:pt idx="13530">
                  <c:v>405.981114709476</c:v>
                </c:pt>
                <c:pt idx="13531">
                  <c:v>405.98016171664801</c:v>
                </c:pt>
                <c:pt idx="13532">
                  <c:v>405.97424322499</c:v>
                </c:pt>
                <c:pt idx="13533">
                  <c:v>405.97156460426697</c:v>
                </c:pt>
                <c:pt idx="13534">
                  <c:v>405.96833917809698</c:v>
                </c:pt>
                <c:pt idx="13535">
                  <c:v>405.93344198910103</c:v>
                </c:pt>
                <c:pt idx="13536">
                  <c:v>405.93158444513398</c:v>
                </c:pt>
                <c:pt idx="13537">
                  <c:v>405.89115997005899</c:v>
                </c:pt>
                <c:pt idx="13538">
                  <c:v>405.88737674657102</c:v>
                </c:pt>
                <c:pt idx="13539">
                  <c:v>405.88640696989</c:v>
                </c:pt>
                <c:pt idx="13540">
                  <c:v>405.87867484361601</c:v>
                </c:pt>
                <c:pt idx="13541">
                  <c:v>405.863809807758</c:v>
                </c:pt>
                <c:pt idx="13542">
                  <c:v>405.86325431131502</c:v>
                </c:pt>
                <c:pt idx="13543">
                  <c:v>405.84826662103598</c:v>
                </c:pt>
                <c:pt idx="13544">
                  <c:v>405.84526095439202</c:v>
                </c:pt>
                <c:pt idx="13545">
                  <c:v>405.83743718318101</c:v>
                </c:pt>
                <c:pt idx="13546">
                  <c:v>405.80863635145198</c:v>
                </c:pt>
                <c:pt idx="13547">
                  <c:v>405.80804914253099</c:v>
                </c:pt>
                <c:pt idx="13548">
                  <c:v>405.807268557138</c:v>
                </c:pt>
                <c:pt idx="13549">
                  <c:v>405.80623869290201</c:v>
                </c:pt>
                <c:pt idx="13550">
                  <c:v>405.80607584850497</c:v>
                </c:pt>
                <c:pt idx="13551">
                  <c:v>405.80538015787999</c:v>
                </c:pt>
                <c:pt idx="13552">
                  <c:v>405.80421430035898</c:v>
                </c:pt>
                <c:pt idx="13553">
                  <c:v>405.80418042477203</c:v>
                </c:pt>
                <c:pt idx="13554">
                  <c:v>405.79922219397099</c:v>
                </c:pt>
                <c:pt idx="13555">
                  <c:v>405.78269277156897</c:v>
                </c:pt>
                <c:pt idx="13556">
                  <c:v>405.77301327714201</c:v>
                </c:pt>
                <c:pt idx="13557">
                  <c:v>405.76779948284297</c:v>
                </c:pt>
                <c:pt idx="13558">
                  <c:v>405.76084698999603</c:v>
                </c:pt>
                <c:pt idx="13559">
                  <c:v>405.75304434604402</c:v>
                </c:pt>
                <c:pt idx="13560">
                  <c:v>405.75247337767797</c:v>
                </c:pt>
                <c:pt idx="13561">
                  <c:v>405.72555130759599</c:v>
                </c:pt>
                <c:pt idx="13562">
                  <c:v>405.72514478171098</c:v>
                </c:pt>
                <c:pt idx="13563">
                  <c:v>405.704823678146</c:v>
                </c:pt>
                <c:pt idx="13564">
                  <c:v>405.697392479852</c:v>
                </c:pt>
                <c:pt idx="13565">
                  <c:v>405.69696672637298</c:v>
                </c:pt>
                <c:pt idx="13566">
                  <c:v>405.68834200533797</c:v>
                </c:pt>
                <c:pt idx="13567">
                  <c:v>405.66861516734502</c:v>
                </c:pt>
                <c:pt idx="13568">
                  <c:v>405.66543331490902</c:v>
                </c:pt>
                <c:pt idx="13569">
                  <c:v>405.66507728968099</c:v>
                </c:pt>
                <c:pt idx="13570">
                  <c:v>405.65622156921597</c:v>
                </c:pt>
                <c:pt idx="13571">
                  <c:v>405.64692479267399</c:v>
                </c:pt>
                <c:pt idx="13572">
                  <c:v>405.64033910577899</c:v>
                </c:pt>
                <c:pt idx="13573">
                  <c:v>405.636162207035</c:v>
                </c:pt>
                <c:pt idx="13574">
                  <c:v>405.63551696865699</c:v>
                </c:pt>
                <c:pt idx="13575">
                  <c:v>405.63299490699097</c:v>
                </c:pt>
                <c:pt idx="13576">
                  <c:v>405.63256048341202</c:v>
                </c:pt>
                <c:pt idx="13577">
                  <c:v>405.62123048870899</c:v>
                </c:pt>
                <c:pt idx="13578">
                  <c:v>405.61603650170201</c:v>
                </c:pt>
                <c:pt idx="13579">
                  <c:v>405.60149172304898</c:v>
                </c:pt>
                <c:pt idx="13580">
                  <c:v>405.59936862473899</c:v>
                </c:pt>
                <c:pt idx="13581">
                  <c:v>405.59850341963602</c:v>
                </c:pt>
                <c:pt idx="13582">
                  <c:v>405.59529077677303</c:v>
                </c:pt>
                <c:pt idx="13583">
                  <c:v>405.59264270033401</c:v>
                </c:pt>
                <c:pt idx="13584">
                  <c:v>405.58839512835499</c:v>
                </c:pt>
                <c:pt idx="13585">
                  <c:v>405.58484717353798</c:v>
                </c:pt>
                <c:pt idx="13586">
                  <c:v>405.58051164234001</c:v>
                </c:pt>
                <c:pt idx="13587">
                  <c:v>405.57659012861802</c:v>
                </c:pt>
                <c:pt idx="13588">
                  <c:v>405.56558187261101</c:v>
                </c:pt>
                <c:pt idx="13589">
                  <c:v>405.56172645433099</c:v>
                </c:pt>
                <c:pt idx="13590">
                  <c:v>405.55711869284698</c:v>
                </c:pt>
                <c:pt idx="13591">
                  <c:v>405.552748692443</c:v>
                </c:pt>
                <c:pt idx="13592">
                  <c:v>405.54911645714299</c:v>
                </c:pt>
                <c:pt idx="13593">
                  <c:v>405.53913090220601</c:v>
                </c:pt>
                <c:pt idx="13594">
                  <c:v>405.53710806458702</c:v>
                </c:pt>
                <c:pt idx="13595">
                  <c:v>405.52550660394598</c:v>
                </c:pt>
                <c:pt idx="13596">
                  <c:v>405.50549410575701</c:v>
                </c:pt>
                <c:pt idx="13597">
                  <c:v>405.50392013094302</c:v>
                </c:pt>
                <c:pt idx="13598">
                  <c:v>405.50312229985701</c:v>
                </c:pt>
                <c:pt idx="13599">
                  <c:v>405.50305022590601</c:v>
                </c:pt>
                <c:pt idx="13600">
                  <c:v>405.49447062790802</c:v>
                </c:pt>
                <c:pt idx="13601">
                  <c:v>405.48010464960402</c:v>
                </c:pt>
                <c:pt idx="13602">
                  <c:v>405.47622908426001</c:v>
                </c:pt>
                <c:pt idx="13603">
                  <c:v>405.47491240075601</c:v>
                </c:pt>
                <c:pt idx="13604">
                  <c:v>405.46579990157602</c:v>
                </c:pt>
                <c:pt idx="13605">
                  <c:v>405.465411700993</c:v>
                </c:pt>
                <c:pt idx="13606">
                  <c:v>405.46259628297901</c:v>
                </c:pt>
                <c:pt idx="13607">
                  <c:v>405.46043431402597</c:v>
                </c:pt>
                <c:pt idx="13608">
                  <c:v>405.458177387707</c:v>
                </c:pt>
                <c:pt idx="13609">
                  <c:v>405.453809711377</c:v>
                </c:pt>
                <c:pt idx="13610">
                  <c:v>405.44363533012898</c:v>
                </c:pt>
                <c:pt idx="13611">
                  <c:v>405.441415048213</c:v>
                </c:pt>
                <c:pt idx="13612">
                  <c:v>405.433236618992</c:v>
                </c:pt>
                <c:pt idx="13613">
                  <c:v>405.40988911134298</c:v>
                </c:pt>
                <c:pt idx="13614">
                  <c:v>405.402438274882</c:v>
                </c:pt>
                <c:pt idx="13615">
                  <c:v>405.39682010946001</c:v>
                </c:pt>
                <c:pt idx="13616">
                  <c:v>405.36707357099698</c:v>
                </c:pt>
                <c:pt idx="13617">
                  <c:v>405.36491467570397</c:v>
                </c:pt>
                <c:pt idx="13618">
                  <c:v>405.35283989748802</c:v>
                </c:pt>
                <c:pt idx="13619">
                  <c:v>405.33588322697699</c:v>
                </c:pt>
                <c:pt idx="13620">
                  <c:v>405.32739913632599</c:v>
                </c:pt>
                <c:pt idx="13621">
                  <c:v>405.32223989841401</c:v>
                </c:pt>
                <c:pt idx="13622">
                  <c:v>405.31650360775501</c:v>
                </c:pt>
                <c:pt idx="13623">
                  <c:v>405.31549148543297</c:v>
                </c:pt>
                <c:pt idx="13624">
                  <c:v>405.30989270367201</c:v>
                </c:pt>
                <c:pt idx="13625">
                  <c:v>405.308429939566</c:v>
                </c:pt>
                <c:pt idx="13626">
                  <c:v>405.30310243210897</c:v>
                </c:pt>
                <c:pt idx="13627">
                  <c:v>405.29876037536701</c:v>
                </c:pt>
                <c:pt idx="13628">
                  <c:v>405.28883586059601</c:v>
                </c:pt>
                <c:pt idx="13629">
                  <c:v>405.27620349963797</c:v>
                </c:pt>
                <c:pt idx="13630">
                  <c:v>405.26930832833699</c:v>
                </c:pt>
                <c:pt idx="13631">
                  <c:v>405.26695439252501</c:v>
                </c:pt>
                <c:pt idx="13632">
                  <c:v>405.26557697815201</c:v>
                </c:pt>
                <c:pt idx="13633">
                  <c:v>405.25863490549801</c:v>
                </c:pt>
                <c:pt idx="13634">
                  <c:v>405.25667003141899</c:v>
                </c:pt>
                <c:pt idx="13635">
                  <c:v>405.25188780272401</c:v>
                </c:pt>
                <c:pt idx="13636">
                  <c:v>405.251681311732</c:v>
                </c:pt>
                <c:pt idx="13637">
                  <c:v>405.24290796659</c:v>
                </c:pt>
                <c:pt idx="13638">
                  <c:v>405.23920701290899</c:v>
                </c:pt>
                <c:pt idx="13639">
                  <c:v>405.23711061886598</c:v>
                </c:pt>
                <c:pt idx="13640">
                  <c:v>405.23359342602703</c:v>
                </c:pt>
                <c:pt idx="13641">
                  <c:v>405.21710175829099</c:v>
                </c:pt>
                <c:pt idx="13642">
                  <c:v>405.18320065352799</c:v>
                </c:pt>
                <c:pt idx="13643">
                  <c:v>405.17794153058298</c:v>
                </c:pt>
                <c:pt idx="13644">
                  <c:v>405.17381798288</c:v>
                </c:pt>
                <c:pt idx="13645">
                  <c:v>405.172556585991</c:v>
                </c:pt>
                <c:pt idx="13646">
                  <c:v>405.16734474602703</c:v>
                </c:pt>
                <c:pt idx="13647">
                  <c:v>405.16268905312802</c:v>
                </c:pt>
                <c:pt idx="13648">
                  <c:v>405.15407595406401</c:v>
                </c:pt>
                <c:pt idx="13649">
                  <c:v>405.15258792730401</c:v>
                </c:pt>
                <c:pt idx="13650">
                  <c:v>405.14580479296598</c:v>
                </c:pt>
                <c:pt idx="13651">
                  <c:v>405.14178634717098</c:v>
                </c:pt>
                <c:pt idx="13652">
                  <c:v>405.13468772671303</c:v>
                </c:pt>
                <c:pt idx="13653">
                  <c:v>405.12520330101199</c:v>
                </c:pt>
                <c:pt idx="13654">
                  <c:v>405.10853096492701</c:v>
                </c:pt>
                <c:pt idx="13655">
                  <c:v>405.10477306689501</c:v>
                </c:pt>
                <c:pt idx="13656">
                  <c:v>405.08742331738</c:v>
                </c:pt>
                <c:pt idx="13657">
                  <c:v>405.05974072758102</c:v>
                </c:pt>
                <c:pt idx="13658">
                  <c:v>405.059021064295</c:v>
                </c:pt>
                <c:pt idx="13659">
                  <c:v>405.05681866228599</c:v>
                </c:pt>
                <c:pt idx="13660">
                  <c:v>405.04123044037698</c:v>
                </c:pt>
                <c:pt idx="13661">
                  <c:v>405.03176746299403</c:v>
                </c:pt>
                <c:pt idx="13662">
                  <c:v>405.01955573885698</c:v>
                </c:pt>
                <c:pt idx="13663">
                  <c:v>405.01915825769498</c:v>
                </c:pt>
                <c:pt idx="13664">
                  <c:v>405.01464961154397</c:v>
                </c:pt>
                <c:pt idx="13665">
                  <c:v>405.00562198852998</c:v>
                </c:pt>
                <c:pt idx="13666">
                  <c:v>404.98963695831901</c:v>
                </c:pt>
                <c:pt idx="13667">
                  <c:v>404.940298192022</c:v>
                </c:pt>
                <c:pt idx="13668">
                  <c:v>404.94026415297498</c:v>
                </c:pt>
                <c:pt idx="13669">
                  <c:v>404.92982339635699</c:v>
                </c:pt>
                <c:pt idx="13670">
                  <c:v>404.89306791762999</c:v>
                </c:pt>
                <c:pt idx="13671">
                  <c:v>404.89142841753198</c:v>
                </c:pt>
                <c:pt idx="13672">
                  <c:v>404.883052476736</c:v>
                </c:pt>
                <c:pt idx="13673">
                  <c:v>404.88126560075898</c:v>
                </c:pt>
                <c:pt idx="13674">
                  <c:v>404.88012413611398</c:v>
                </c:pt>
                <c:pt idx="13675">
                  <c:v>404.86423711789098</c:v>
                </c:pt>
                <c:pt idx="13676">
                  <c:v>404.836946988394</c:v>
                </c:pt>
                <c:pt idx="13677">
                  <c:v>404.83552473249802</c:v>
                </c:pt>
                <c:pt idx="13678">
                  <c:v>404.83054908465601</c:v>
                </c:pt>
                <c:pt idx="13679">
                  <c:v>404.826977678248</c:v>
                </c:pt>
                <c:pt idx="13680">
                  <c:v>404.79795796758702</c:v>
                </c:pt>
                <c:pt idx="13681">
                  <c:v>404.78957858250698</c:v>
                </c:pt>
                <c:pt idx="13682">
                  <c:v>404.784926494084</c:v>
                </c:pt>
                <c:pt idx="13683">
                  <c:v>404.77713085440899</c:v>
                </c:pt>
                <c:pt idx="13684">
                  <c:v>404.77084098968697</c:v>
                </c:pt>
                <c:pt idx="13685">
                  <c:v>404.76850990591299</c:v>
                </c:pt>
                <c:pt idx="13686">
                  <c:v>404.76845640068302</c:v>
                </c:pt>
                <c:pt idx="13687">
                  <c:v>404.76643880442901</c:v>
                </c:pt>
                <c:pt idx="13688">
                  <c:v>404.760259030008</c:v>
                </c:pt>
                <c:pt idx="13689">
                  <c:v>404.75887481468402</c:v>
                </c:pt>
                <c:pt idx="13690">
                  <c:v>404.750920781405</c:v>
                </c:pt>
                <c:pt idx="13691">
                  <c:v>404.75046661859</c:v>
                </c:pt>
                <c:pt idx="13692">
                  <c:v>404.75011888422603</c:v>
                </c:pt>
                <c:pt idx="13693">
                  <c:v>404.73875662183298</c:v>
                </c:pt>
                <c:pt idx="13694">
                  <c:v>404.73117771940701</c:v>
                </c:pt>
                <c:pt idx="13695">
                  <c:v>404.71345867722601</c:v>
                </c:pt>
                <c:pt idx="13696">
                  <c:v>404.70804655156701</c:v>
                </c:pt>
                <c:pt idx="13697">
                  <c:v>404.70494966817</c:v>
                </c:pt>
                <c:pt idx="13698">
                  <c:v>404.70056557334402</c:v>
                </c:pt>
                <c:pt idx="13699">
                  <c:v>404.70001039559997</c:v>
                </c:pt>
                <c:pt idx="13700">
                  <c:v>404.67993077569997</c:v>
                </c:pt>
                <c:pt idx="13701">
                  <c:v>404.66799110209598</c:v>
                </c:pt>
                <c:pt idx="13702">
                  <c:v>404.662657347042</c:v>
                </c:pt>
                <c:pt idx="13703">
                  <c:v>404.66246349548197</c:v>
                </c:pt>
                <c:pt idx="13704">
                  <c:v>404.66110354052</c:v>
                </c:pt>
                <c:pt idx="13705">
                  <c:v>404.65827813512601</c:v>
                </c:pt>
                <c:pt idx="13706">
                  <c:v>404.63624316516098</c:v>
                </c:pt>
                <c:pt idx="13707">
                  <c:v>404.62491110769503</c:v>
                </c:pt>
                <c:pt idx="13708">
                  <c:v>404.618370707206</c:v>
                </c:pt>
                <c:pt idx="13709">
                  <c:v>404.61194972983498</c:v>
                </c:pt>
                <c:pt idx="13710">
                  <c:v>404.60639682522799</c:v>
                </c:pt>
                <c:pt idx="13711">
                  <c:v>404.603784723491</c:v>
                </c:pt>
                <c:pt idx="13712">
                  <c:v>404.59101139978497</c:v>
                </c:pt>
                <c:pt idx="13713">
                  <c:v>404.58760454613798</c:v>
                </c:pt>
                <c:pt idx="13714">
                  <c:v>404.58643268466801</c:v>
                </c:pt>
                <c:pt idx="13715">
                  <c:v>404.58358556149301</c:v>
                </c:pt>
                <c:pt idx="13716">
                  <c:v>404.58189440481499</c:v>
                </c:pt>
                <c:pt idx="13717">
                  <c:v>404.58025774018898</c:v>
                </c:pt>
                <c:pt idx="13718">
                  <c:v>404.57833001509101</c:v>
                </c:pt>
                <c:pt idx="13719">
                  <c:v>404.577786288033</c:v>
                </c:pt>
                <c:pt idx="13720">
                  <c:v>404.57676038284802</c:v>
                </c:pt>
                <c:pt idx="13721">
                  <c:v>404.57189003728899</c:v>
                </c:pt>
                <c:pt idx="13722">
                  <c:v>404.56705964907297</c:v>
                </c:pt>
                <c:pt idx="13723">
                  <c:v>404.56528336803302</c:v>
                </c:pt>
                <c:pt idx="13724">
                  <c:v>404.56440083148698</c:v>
                </c:pt>
                <c:pt idx="13725">
                  <c:v>404.56175356412001</c:v>
                </c:pt>
                <c:pt idx="13726">
                  <c:v>404.52008382743401</c:v>
                </c:pt>
                <c:pt idx="13727">
                  <c:v>404.51601223144002</c:v>
                </c:pt>
                <c:pt idx="13728">
                  <c:v>404.51288207280999</c:v>
                </c:pt>
                <c:pt idx="13729">
                  <c:v>404.51269973991702</c:v>
                </c:pt>
                <c:pt idx="13730">
                  <c:v>404.50291673083899</c:v>
                </c:pt>
                <c:pt idx="13731">
                  <c:v>404.49129054328398</c:v>
                </c:pt>
                <c:pt idx="13732">
                  <c:v>404.48804411904803</c:v>
                </c:pt>
                <c:pt idx="13733">
                  <c:v>404.48702306383001</c:v>
                </c:pt>
                <c:pt idx="13734">
                  <c:v>404.47701507583002</c:v>
                </c:pt>
                <c:pt idx="13735">
                  <c:v>404.47012932844899</c:v>
                </c:pt>
                <c:pt idx="13736">
                  <c:v>404.46439412636698</c:v>
                </c:pt>
                <c:pt idx="13737">
                  <c:v>404.45757182239203</c:v>
                </c:pt>
                <c:pt idx="13738">
                  <c:v>404.44195605489699</c:v>
                </c:pt>
                <c:pt idx="13739">
                  <c:v>404.44128201574102</c:v>
                </c:pt>
                <c:pt idx="13740">
                  <c:v>404.44066785243001</c:v>
                </c:pt>
                <c:pt idx="13741">
                  <c:v>404.428084758279</c:v>
                </c:pt>
                <c:pt idx="13742">
                  <c:v>404.42274043220903</c:v>
                </c:pt>
                <c:pt idx="13743">
                  <c:v>404.41454503343601</c:v>
                </c:pt>
                <c:pt idx="13744">
                  <c:v>404.41376166072803</c:v>
                </c:pt>
                <c:pt idx="13745">
                  <c:v>404.390508257882</c:v>
                </c:pt>
                <c:pt idx="13746">
                  <c:v>404.38179029382002</c:v>
                </c:pt>
                <c:pt idx="13747">
                  <c:v>404.37498079300599</c:v>
                </c:pt>
                <c:pt idx="13748">
                  <c:v>404.36703079845199</c:v>
                </c:pt>
                <c:pt idx="13749">
                  <c:v>404.35825359640199</c:v>
                </c:pt>
                <c:pt idx="13750">
                  <c:v>404.35537046285799</c:v>
                </c:pt>
                <c:pt idx="13751">
                  <c:v>404.35455088253599</c:v>
                </c:pt>
                <c:pt idx="13752">
                  <c:v>404.340257319915</c:v>
                </c:pt>
                <c:pt idx="13753">
                  <c:v>404.31784003799601</c:v>
                </c:pt>
                <c:pt idx="13754">
                  <c:v>404.306553979927</c:v>
                </c:pt>
                <c:pt idx="13755">
                  <c:v>404.30014695800099</c:v>
                </c:pt>
                <c:pt idx="13756">
                  <c:v>404.29802773917697</c:v>
                </c:pt>
                <c:pt idx="13757">
                  <c:v>404.29549251485599</c:v>
                </c:pt>
                <c:pt idx="13758">
                  <c:v>404.29520872112198</c:v>
                </c:pt>
                <c:pt idx="13759">
                  <c:v>404.291083337891</c:v>
                </c:pt>
                <c:pt idx="13760">
                  <c:v>404.29035276021301</c:v>
                </c:pt>
                <c:pt idx="13761">
                  <c:v>404.27447361964198</c:v>
                </c:pt>
                <c:pt idx="13762">
                  <c:v>404.270986613486</c:v>
                </c:pt>
                <c:pt idx="13763">
                  <c:v>404.26419572874801</c:v>
                </c:pt>
                <c:pt idx="13764">
                  <c:v>404.260454525461</c:v>
                </c:pt>
                <c:pt idx="13765">
                  <c:v>404.25369901180801</c:v>
                </c:pt>
                <c:pt idx="13766">
                  <c:v>404.22125619820599</c:v>
                </c:pt>
                <c:pt idx="13767">
                  <c:v>404.21617180708802</c:v>
                </c:pt>
                <c:pt idx="13768">
                  <c:v>404.20841636986597</c:v>
                </c:pt>
                <c:pt idx="13769">
                  <c:v>404.172540827403</c:v>
                </c:pt>
                <c:pt idx="13770">
                  <c:v>404.16727969999903</c:v>
                </c:pt>
                <c:pt idx="13771">
                  <c:v>404.161105797392</c:v>
                </c:pt>
                <c:pt idx="13772">
                  <c:v>404.15159291486202</c:v>
                </c:pt>
                <c:pt idx="13773">
                  <c:v>404.14646417591803</c:v>
                </c:pt>
                <c:pt idx="13774">
                  <c:v>404.11561580531998</c:v>
                </c:pt>
                <c:pt idx="13775">
                  <c:v>404.10295871093899</c:v>
                </c:pt>
                <c:pt idx="13776">
                  <c:v>404.08159222534601</c:v>
                </c:pt>
                <c:pt idx="13777">
                  <c:v>404.08156301512003</c:v>
                </c:pt>
                <c:pt idx="13778">
                  <c:v>404.07968881863798</c:v>
                </c:pt>
                <c:pt idx="13779">
                  <c:v>404.07425982295899</c:v>
                </c:pt>
                <c:pt idx="13780">
                  <c:v>404.05147178360301</c:v>
                </c:pt>
                <c:pt idx="13781">
                  <c:v>404.04807269536298</c:v>
                </c:pt>
                <c:pt idx="13782">
                  <c:v>404.04106205934397</c:v>
                </c:pt>
                <c:pt idx="13783">
                  <c:v>404.00922157320298</c:v>
                </c:pt>
                <c:pt idx="13784">
                  <c:v>404.00526276035498</c:v>
                </c:pt>
                <c:pt idx="13785">
                  <c:v>403.984285748231</c:v>
                </c:pt>
                <c:pt idx="13786">
                  <c:v>403.96535910601398</c:v>
                </c:pt>
                <c:pt idx="13787">
                  <c:v>403.96229765875398</c:v>
                </c:pt>
                <c:pt idx="13788">
                  <c:v>403.95554983823899</c:v>
                </c:pt>
                <c:pt idx="13789">
                  <c:v>403.92438087980599</c:v>
                </c:pt>
                <c:pt idx="13790">
                  <c:v>403.90145881526701</c:v>
                </c:pt>
                <c:pt idx="13791">
                  <c:v>403.89713319114202</c:v>
                </c:pt>
                <c:pt idx="13792">
                  <c:v>403.891942760571</c:v>
                </c:pt>
                <c:pt idx="13793">
                  <c:v>403.85351812445299</c:v>
                </c:pt>
                <c:pt idx="13794">
                  <c:v>403.80483955746399</c:v>
                </c:pt>
                <c:pt idx="13795">
                  <c:v>403.80118306604902</c:v>
                </c:pt>
                <c:pt idx="13796">
                  <c:v>403.79256715388902</c:v>
                </c:pt>
                <c:pt idx="13797">
                  <c:v>403.78744907995798</c:v>
                </c:pt>
                <c:pt idx="13798">
                  <c:v>403.774926164389</c:v>
                </c:pt>
                <c:pt idx="13799">
                  <c:v>403.76776168520502</c:v>
                </c:pt>
                <c:pt idx="13800">
                  <c:v>403.76370010119803</c:v>
                </c:pt>
                <c:pt idx="13801">
                  <c:v>403.76141081550998</c:v>
                </c:pt>
                <c:pt idx="13802">
                  <c:v>403.75277836704601</c:v>
                </c:pt>
                <c:pt idx="13803">
                  <c:v>403.73377792444302</c:v>
                </c:pt>
                <c:pt idx="13804">
                  <c:v>403.73020824115201</c:v>
                </c:pt>
                <c:pt idx="13805">
                  <c:v>403.71192543775999</c:v>
                </c:pt>
                <c:pt idx="13806">
                  <c:v>403.707510585671</c:v>
                </c:pt>
                <c:pt idx="13807">
                  <c:v>403.70078397403699</c:v>
                </c:pt>
                <c:pt idx="13808">
                  <c:v>403.67568845489598</c:v>
                </c:pt>
                <c:pt idx="13809">
                  <c:v>403.66587524984601</c:v>
                </c:pt>
                <c:pt idx="13810">
                  <c:v>403.66374606781397</c:v>
                </c:pt>
                <c:pt idx="13811">
                  <c:v>403.63215818126997</c:v>
                </c:pt>
                <c:pt idx="13812">
                  <c:v>403.63069128900702</c:v>
                </c:pt>
                <c:pt idx="13813">
                  <c:v>403.62950648734102</c:v>
                </c:pt>
                <c:pt idx="13814">
                  <c:v>403.62478153931499</c:v>
                </c:pt>
                <c:pt idx="13815">
                  <c:v>403.62206168914201</c:v>
                </c:pt>
                <c:pt idx="13816">
                  <c:v>403.60031229946998</c:v>
                </c:pt>
                <c:pt idx="13817">
                  <c:v>403.59305745817801</c:v>
                </c:pt>
                <c:pt idx="13818">
                  <c:v>403.59297529999299</c:v>
                </c:pt>
                <c:pt idx="13819">
                  <c:v>403.588056400759</c:v>
                </c:pt>
                <c:pt idx="13820">
                  <c:v>403.58554745252701</c:v>
                </c:pt>
                <c:pt idx="13821">
                  <c:v>403.58461008851401</c:v>
                </c:pt>
                <c:pt idx="13822">
                  <c:v>403.58398934833798</c:v>
                </c:pt>
                <c:pt idx="13823">
                  <c:v>403.582469495091</c:v>
                </c:pt>
                <c:pt idx="13824">
                  <c:v>403.57770966033098</c:v>
                </c:pt>
                <c:pt idx="13825">
                  <c:v>403.57642061011501</c:v>
                </c:pt>
                <c:pt idx="13826">
                  <c:v>403.57517507087499</c:v>
                </c:pt>
                <c:pt idx="13827">
                  <c:v>403.57462488039499</c:v>
                </c:pt>
                <c:pt idx="13828">
                  <c:v>403.57291759526902</c:v>
                </c:pt>
                <c:pt idx="13829">
                  <c:v>403.56591637815802</c:v>
                </c:pt>
                <c:pt idx="13830">
                  <c:v>403.563562569586</c:v>
                </c:pt>
                <c:pt idx="13831">
                  <c:v>403.56038063255897</c:v>
                </c:pt>
                <c:pt idx="13832">
                  <c:v>403.55983280333498</c:v>
                </c:pt>
                <c:pt idx="13833">
                  <c:v>403.55277981757001</c:v>
                </c:pt>
                <c:pt idx="13834">
                  <c:v>403.55085759294099</c:v>
                </c:pt>
                <c:pt idx="13835">
                  <c:v>403.55042439668898</c:v>
                </c:pt>
                <c:pt idx="13836">
                  <c:v>403.54944993136297</c:v>
                </c:pt>
                <c:pt idx="13837">
                  <c:v>403.54795992893401</c:v>
                </c:pt>
                <c:pt idx="13838">
                  <c:v>403.54611458734098</c:v>
                </c:pt>
                <c:pt idx="13839">
                  <c:v>403.54567924633898</c:v>
                </c:pt>
                <c:pt idx="13840">
                  <c:v>403.53932929167502</c:v>
                </c:pt>
                <c:pt idx="13841">
                  <c:v>403.51408110309899</c:v>
                </c:pt>
                <c:pt idx="13842">
                  <c:v>403.50898346556698</c:v>
                </c:pt>
                <c:pt idx="13843">
                  <c:v>403.50748804517002</c:v>
                </c:pt>
                <c:pt idx="13844">
                  <c:v>403.50200200970897</c:v>
                </c:pt>
                <c:pt idx="13845">
                  <c:v>403.49952197257102</c:v>
                </c:pt>
                <c:pt idx="13846">
                  <c:v>403.49087027591401</c:v>
                </c:pt>
                <c:pt idx="13847">
                  <c:v>403.49000108228603</c:v>
                </c:pt>
                <c:pt idx="13848">
                  <c:v>403.48755047745198</c:v>
                </c:pt>
                <c:pt idx="13849">
                  <c:v>403.48662788271599</c:v>
                </c:pt>
                <c:pt idx="13850">
                  <c:v>403.48002229859202</c:v>
                </c:pt>
                <c:pt idx="13851">
                  <c:v>403.47482019566201</c:v>
                </c:pt>
                <c:pt idx="13852">
                  <c:v>403.47424167513401</c:v>
                </c:pt>
                <c:pt idx="13853">
                  <c:v>403.46217799180698</c:v>
                </c:pt>
                <c:pt idx="13854">
                  <c:v>403.45828712617703</c:v>
                </c:pt>
                <c:pt idx="13855">
                  <c:v>403.455169091637</c:v>
                </c:pt>
                <c:pt idx="13856">
                  <c:v>403.44118060458902</c:v>
                </c:pt>
                <c:pt idx="13857">
                  <c:v>403.42067008618301</c:v>
                </c:pt>
                <c:pt idx="13858">
                  <c:v>403.40775566610898</c:v>
                </c:pt>
                <c:pt idx="13859">
                  <c:v>403.39732120159101</c:v>
                </c:pt>
                <c:pt idx="13860">
                  <c:v>403.39265919562303</c:v>
                </c:pt>
                <c:pt idx="13861">
                  <c:v>403.38364716630701</c:v>
                </c:pt>
                <c:pt idx="13862">
                  <c:v>403.38084448440202</c:v>
                </c:pt>
                <c:pt idx="13863">
                  <c:v>403.37575794676002</c:v>
                </c:pt>
                <c:pt idx="13864">
                  <c:v>403.37125358860101</c:v>
                </c:pt>
                <c:pt idx="13865">
                  <c:v>403.36055720141502</c:v>
                </c:pt>
                <c:pt idx="13866">
                  <c:v>403.35547468194</c:v>
                </c:pt>
                <c:pt idx="13867">
                  <c:v>403.352710121624</c:v>
                </c:pt>
                <c:pt idx="13868">
                  <c:v>403.34888470646598</c:v>
                </c:pt>
                <c:pt idx="13869">
                  <c:v>403.339424578658</c:v>
                </c:pt>
                <c:pt idx="13870">
                  <c:v>403.33839841616901</c:v>
                </c:pt>
                <c:pt idx="13871">
                  <c:v>403.33314213593599</c:v>
                </c:pt>
                <c:pt idx="13872">
                  <c:v>403.318118217642</c:v>
                </c:pt>
                <c:pt idx="13873">
                  <c:v>403.31809662342198</c:v>
                </c:pt>
                <c:pt idx="13874">
                  <c:v>403.31367218873697</c:v>
                </c:pt>
                <c:pt idx="13875">
                  <c:v>403.30886608879803</c:v>
                </c:pt>
                <c:pt idx="13876">
                  <c:v>403.29616071355201</c:v>
                </c:pt>
                <c:pt idx="13877">
                  <c:v>403.29382205413901</c:v>
                </c:pt>
                <c:pt idx="13878">
                  <c:v>403.289947370032</c:v>
                </c:pt>
                <c:pt idx="13879">
                  <c:v>403.27985266561899</c:v>
                </c:pt>
                <c:pt idx="13880">
                  <c:v>403.27929372608901</c:v>
                </c:pt>
                <c:pt idx="13881">
                  <c:v>403.26648531896501</c:v>
                </c:pt>
                <c:pt idx="13882">
                  <c:v>403.26227887145899</c:v>
                </c:pt>
                <c:pt idx="13883">
                  <c:v>403.25553912854201</c:v>
                </c:pt>
                <c:pt idx="13884">
                  <c:v>403.25471937159398</c:v>
                </c:pt>
                <c:pt idx="13885">
                  <c:v>403.25447353239201</c:v>
                </c:pt>
                <c:pt idx="13886">
                  <c:v>403.25233039763998</c:v>
                </c:pt>
                <c:pt idx="13887">
                  <c:v>403.231724170409</c:v>
                </c:pt>
                <c:pt idx="13888">
                  <c:v>403.22783981574003</c:v>
                </c:pt>
                <c:pt idx="13889">
                  <c:v>403.221694643381</c:v>
                </c:pt>
                <c:pt idx="13890">
                  <c:v>403.20204495344097</c:v>
                </c:pt>
                <c:pt idx="13891">
                  <c:v>403.19660060106497</c:v>
                </c:pt>
                <c:pt idx="13892">
                  <c:v>403.18774548141801</c:v>
                </c:pt>
                <c:pt idx="13893">
                  <c:v>403.17210008208599</c:v>
                </c:pt>
                <c:pt idx="13894">
                  <c:v>403.162191235531</c:v>
                </c:pt>
                <c:pt idx="13895">
                  <c:v>403.15952966960299</c:v>
                </c:pt>
                <c:pt idx="13896">
                  <c:v>403.14469941599401</c:v>
                </c:pt>
                <c:pt idx="13897">
                  <c:v>403.12991224446398</c:v>
                </c:pt>
                <c:pt idx="13898">
                  <c:v>403.12258607111397</c:v>
                </c:pt>
                <c:pt idx="13899">
                  <c:v>403.104552991785</c:v>
                </c:pt>
                <c:pt idx="13900">
                  <c:v>403.09120490720898</c:v>
                </c:pt>
                <c:pt idx="13901">
                  <c:v>403.08196485718702</c:v>
                </c:pt>
                <c:pt idx="13902">
                  <c:v>403.05035949847297</c:v>
                </c:pt>
                <c:pt idx="13903">
                  <c:v>403.01371704603599</c:v>
                </c:pt>
                <c:pt idx="13904">
                  <c:v>403.01240859892499</c:v>
                </c:pt>
                <c:pt idx="13905">
                  <c:v>403.01148215704899</c:v>
                </c:pt>
                <c:pt idx="13906">
                  <c:v>403.01111864264902</c:v>
                </c:pt>
                <c:pt idx="13907">
                  <c:v>402.98378849872199</c:v>
                </c:pt>
                <c:pt idx="13908">
                  <c:v>402.97132397178802</c:v>
                </c:pt>
                <c:pt idx="13909">
                  <c:v>402.96183922409102</c:v>
                </c:pt>
                <c:pt idx="13910">
                  <c:v>402.96167521394301</c:v>
                </c:pt>
                <c:pt idx="13911">
                  <c:v>402.946043527901</c:v>
                </c:pt>
                <c:pt idx="13912">
                  <c:v>402.943250393629</c:v>
                </c:pt>
                <c:pt idx="13913">
                  <c:v>402.91080120744903</c:v>
                </c:pt>
                <c:pt idx="13914">
                  <c:v>402.898059450169</c:v>
                </c:pt>
                <c:pt idx="13915">
                  <c:v>402.89727844974101</c:v>
                </c:pt>
                <c:pt idx="13916">
                  <c:v>402.878364771772</c:v>
                </c:pt>
                <c:pt idx="13917">
                  <c:v>402.87452777094398</c:v>
                </c:pt>
                <c:pt idx="13918">
                  <c:v>402.87336994938403</c:v>
                </c:pt>
                <c:pt idx="13919">
                  <c:v>402.86758199737301</c:v>
                </c:pt>
                <c:pt idx="13920">
                  <c:v>402.85274683322098</c:v>
                </c:pt>
                <c:pt idx="13921">
                  <c:v>402.84243009866901</c:v>
                </c:pt>
                <c:pt idx="13922">
                  <c:v>402.83534527660998</c:v>
                </c:pt>
                <c:pt idx="13923">
                  <c:v>402.83390226804198</c:v>
                </c:pt>
                <c:pt idx="13924">
                  <c:v>402.82219865580998</c:v>
                </c:pt>
                <c:pt idx="13925">
                  <c:v>402.81699018689801</c:v>
                </c:pt>
                <c:pt idx="13926">
                  <c:v>402.81158009655098</c:v>
                </c:pt>
                <c:pt idx="13927">
                  <c:v>402.794498696971</c:v>
                </c:pt>
                <c:pt idx="13928">
                  <c:v>402.79284018328201</c:v>
                </c:pt>
                <c:pt idx="13929">
                  <c:v>402.79250125387898</c:v>
                </c:pt>
                <c:pt idx="13930">
                  <c:v>402.75958940468098</c:v>
                </c:pt>
                <c:pt idx="13931">
                  <c:v>402.737106937683</c:v>
                </c:pt>
                <c:pt idx="13932">
                  <c:v>402.72496596138399</c:v>
                </c:pt>
                <c:pt idx="13933">
                  <c:v>402.71581767959702</c:v>
                </c:pt>
                <c:pt idx="13934">
                  <c:v>402.71150125030999</c:v>
                </c:pt>
                <c:pt idx="13935">
                  <c:v>402.69990188013202</c:v>
                </c:pt>
                <c:pt idx="13936">
                  <c:v>402.68116526034601</c:v>
                </c:pt>
                <c:pt idx="13937">
                  <c:v>402.66238447330397</c:v>
                </c:pt>
                <c:pt idx="13938">
                  <c:v>402.64706875978499</c:v>
                </c:pt>
                <c:pt idx="13939">
                  <c:v>402.63063325605202</c:v>
                </c:pt>
                <c:pt idx="13940">
                  <c:v>402.58184898038002</c:v>
                </c:pt>
                <c:pt idx="13941">
                  <c:v>402.56276787105702</c:v>
                </c:pt>
                <c:pt idx="13942">
                  <c:v>402.547638497067</c:v>
                </c:pt>
                <c:pt idx="13943">
                  <c:v>402.541034315339</c:v>
                </c:pt>
                <c:pt idx="13944">
                  <c:v>402.53094443281401</c:v>
                </c:pt>
                <c:pt idx="13945">
                  <c:v>402.52641217082299</c:v>
                </c:pt>
                <c:pt idx="13946">
                  <c:v>402.521567143494</c:v>
                </c:pt>
                <c:pt idx="13947">
                  <c:v>402.49518389078901</c:v>
                </c:pt>
                <c:pt idx="13948">
                  <c:v>402.47219560033301</c:v>
                </c:pt>
                <c:pt idx="13949">
                  <c:v>402.47151459628901</c:v>
                </c:pt>
                <c:pt idx="13950">
                  <c:v>402.465342827597</c:v>
                </c:pt>
                <c:pt idx="13951">
                  <c:v>402.46321189135</c:v>
                </c:pt>
                <c:pt idx="13952">
                  <c:v>402.44230902777298</c:v>
                </c:pt>
                <c:pt idx="13953">
                  <c:v>402.423780437819</c:v>
                </c:pt>
                <c:pt idx="13954">
                  <c:v>402.416242634963</c:v>
                </c:pt>
                <c:pt idx="13955">
                  <c:v>402.40412443151303</c:v>
                </c:pt>
                <c:pt idx="13956">
                  <c:v>402.39314852558101</c:v>
                </c:pt>
                <c:pt idx="13957">
                  <c:v>402.38917194233898</c:v>
                </c:pt>
                <c:pt idx="13958">
                  <c:v>402.38235758634301</c:v>
                </c:pt>
                <c:pt idx="13959">
                  <c:v>402.37699351123399</c:v>
                </c:pt>
                <c:pt idx="13960">
                  <c:v>402.375390796202</c:v>
                </c:pt>
                <c:pt idx="13961">
                  <c:v>402.37326806950102</c:v>
                </c:pt>
                <c:pt idx="13962">
                  <c:v>402.36374140408998</c:v>
                </c:pt>
                <c:pt idx="13963">
                  <c:v>402.35966804667697</c:v>
                </c:pt>
                <c:pt idx="13964">
                  <c:v>402.35308941225497</c:v>
                </c:pt>
                <c:pt idx="13965">
                  <c:v>402.34981344965001</c:v>
                </c:pt>
                <c:pt idx="13966">
                  <c:v>402.33684039250102</c:v>
                </c:pt>
                <c:pt idx="13967">
                  <c:v>402.33571933085</c:v>
                </c:pt>
                <c:pt idx="13968">
                  <c:v>402.327682266539</c:v>
                </c:pt>
                <c:pt idx="13969">
                  <c:v>402.32687044910699</c:v>
                </c:pt>
                <c:pt idx="13970">
                  <c:v>402.26944659590998</c:v>
                </c:pt>
                <c:pt idx="13971">
                  <c:v>402.209943773617</c:v>
                </c:pt>
                <c:pt idx="13972">
                  <c:v>402.20965721633399</c:v>
                </c:pt>
                <c:pt idx="13973">
                  <c:v>402.19623322235901</c:v>
                </c:pt>
                <c:pt idx="13974">
                  <c:v>402.19241848540702</c:v>
                </c:pt>
                <c:pt idx="13975">
                  <c:v>402.191127111855</c:v>
                </c:pt>
                <c:pt idx="13976">
                  <c:v>402.16188280002302</c:v>
                </c:pt>
                <c:pt idx="13977">
                  <c:v>402.15930820113499</c:v>
                </c:pt>
                <c:pt idx="13978">
                  <c:v>402.15484582718699</c:v>
                </c:pt>
                <c:pt idx="13979">
                  <c:v>402.15445569959502</c:v>
                </c:pt>
                <c:pt idx="13980">
                  <c:v>402.15220310672299</c:v>
                </c:pt>
                <c:pt idx="13981">
                  <c:v>402.13445241899001</c:v>
                </c:pt>
                <c:pt idx="13982">
                  <c:v>402.12892019872498</c:v>
                </c:pt>
                <c:pt idx="13983">
                  <c:v>402.12843100563703</c:v>
                </c:pt>
                <c:pt idx="13984">
                  <c:v>402.096984683323</c:v>
                </c:pt>
                <c:pt idx="13985">
                  <c:v>402.09593685548498</c:v>
                </c:pt>
                <c:pt idx="13986">
                  <c:v>402.09524074385399</c:v>
                </c:pt>
                <c:pt idx="13987">
                  <c:v>402.09420120288502</c:v>
                </c:pt>
                <c:pt idx="13988">
                  <c:v>402.08922414769501</c:v>
                </c:pt>
                <c:pt idx="13989">
                  <c:v>402.08807808954299</c:v>
                </c:pt>
                <c:pt idx="13990">
                  <c:v>402.08216440414998</c:v>
                </c:pt>
                <c:pt idx="13991">
                  <c:v>402.06728673321402</c:v>
                </c:pt>
                <c:pt idx="13992">
                  <c:v>402.05919587290703</c:v>
                </c:pt>
                <c:pt idx="13993">
                  <c:v>402.04104355791299</c:v>
                </c:pt>
                <c:pt idx="13994">
                  <c:v>402.03323357777799</c:v>
                </c:pt>
                <c:pt idx="13995">
                  <c:v>402.03232895386202</c:v>
                </c:pt>
                <c:pt idx="13996">
                  <c:v>401.99324669014902</c:v>
                </c:pt>
                <c:pt idx="13997">
                  <c:v>401.98791128526</c:v>
                </c:pt>
                <c:pt idx="13998">
                  <c:v>401.98387113752801</c:v>
                </c:pt>
                <c:pt idx="13999">
                  <c:v>401.98063939387299</c:v>
                </c:pt>
                <c:pt idx="14000">
                  <c:v>401.968324295944</c:v>
                </c:pt>
                <c:pt idx="14001">
                  <c:v>401.942961480549</c:v>
                </c:pt>
                <c:pt idx="14002">
                  <c:v>401.93323899138699</c:v>
                </c:pt>
                <c:pt idx="14003">
                  <c:v>401.90708625330598</c:v>
                </c:pt>
                <c:pt idx="14004">
                  <c:v>401.90651474676599</c:v>
                </c:pt>
                <c:pt idx="14005">
                  <c:v>401.89961914512901</c:v>
                </c:pt>
                <c:pt idx="14006">
                  <c:v>401.85891319788499</c:v>
                </c:pt>
                <c:pt idx="14007">
                  <c:v>401.85733505272702</c:v>
                </c:pt>
                <c:pt idx="14008">
                  <c:v>401.84761523855099</c:v>
                </c:pt>
                <c:pt idx="14009">
                  <c:v>401.83809068902298</c:v>
                </c:pt>
                <c:pt idx="14010">
                  <c:v>401.83773604218101</c:v>
                </c:pt>
                <c:pt idx="14011">
                  <c:v>401.80635004134501</c:v>
                </c:pt>
                <c:pt idx="14012">
                  <c:v>401.80410101304102</c:v>
                </c:pt>
                <c:pt idx="14013">
                  <c:v>401.79870243456998</c:v>
                </c:pt>
                <c:pt idx="14014">
                  <c:v>401.79658332011502</c:v>
                </c:pt>
                <c:pt idx="14015">
                  <c:v>401.795883066741</c:v>
                </c:pt>
                <c:pt idx="14016">
                  <c:v>401.79507642789099</c:v>
                </c:pt>
                <c:pt idx="14017">
                  <c:v>401.78784990821703</c:v>
                </c:pt>
                <c:pt idx="14018">
                  <c:v>401.78064737638698</c:v>
                </c:pt>
                <c:pt idx="14019">
                  <c:v>401.77493489685997</c:v>
                </c:pt>
                <c:pt idx="14020">
                  <c:v>401.76325796565999</c:v>
                </c:pt>
                <c:pt idx="14021">
                  <c:v>401.76226425864297</c:v>
                </c:pt>
                <c:pt idx="14022">
                  <c:v>401.76167539242903</c:v>
                </c:pt>
                <c:pt idx="14023">
                  <c:v>401.75965819201298</c:v>
                </c:pt>
                <c:pt idx="14024">
                  <c:v>401.73049030129198</c:v>
                </c:pt>
                <c:pt idx="14025">
                  <c:v>401.72028332943597</c:v>
                </c:pt>
                <c:pt idx="14026">
                  <c:v>401.69670950394197</c:v>
                </c:pt>
                <c:pt idx="14027">
                  <c:v>401.68643168353401</c:v>
                </c:pt>
                <c:pt idx="14028">
                  <c:v>401.68494718020298</c:v>
                </c:pt>
                <c:pt idx="14029">
                  <c:v>401.66824797983401</c:v>
                </c:pt>
                <c:pt idx="14030">
                  <c:v>401.66536376170001</c:v>
                </c:pt>
                <c:pt idx="14031">
                  <c:v>401.65214994408302</c:v>
                </c:pt>
                <c:pt idx="14032">
                  <c:v>401.64664650288898</c:v>
                </c:pt>
                <c:pt idx="14033">
                  <c:v>401.60235536206699</c:v>
                </c:pt>
                <c:pt idx="14034">
                  <c:v>401.60154614007303</c:v>
                </c:pt>
                <c:pt idx="14035">
                  <c:v>401.59923503934903</c:v>
                </c:pt>
                <c:pt idx="14036">
                  <c:v>401.596068480182</c:v>
                </c:pt>
                <c:pt idx="14037">
                  <c:v>401.59494403411497</c:v>
                </c:pt>
                <c:pt idx="14038">
                  <c:v>401.59343930461199</c:v>
                </c:pt>
                <c:pt idx="14039">
                  <c:v>401.59130337386301</c:v>
                </c:pt>
                <c:pt idx="14040">
                  <c:v>401.57644882836701</c:v>
                </c:pt>
                <c:pt idx="14041">
                  <c:v>401.56723794938199</c:v>
                </c:pt>
                <c:pt idx="14042">
                  <c:v>401.56384491070202</c:v>
                </c:pt>
                <c:pt idx="14043">
                  <c:v>401.56007846573499</c:v>
                </c:pt>
                <c:pt idx="14044">
                  <c:v>401.55957564841401</c:v>
                </c:pt>
                <c:pt idx="14045">
                  <c:v>401.55214152500702</c:v>
                </c:pt>
                <c:pt idx="14046">
                  <c:v>401.54823823822801</c:v>
                </c:pt>
                <c:pt idx="14047">
                  <c:v>401.54197725140301</c:v>
                </c:pt>
                <c:pt idx="14048">
                  <c:v>401.53907193692299</c:v>
                </c:pt>
                <c:pt idx="14049">
                  <c:v>401.51452278468599</c:v>
                </c:pt>
                <c:pt idx="14050">
                  <c:v>401.51257468558202</c:v>
                </c:pt>
                <c:pt idx="14051">
                  <c:v>401.50956706316498</c:v>
                </c:pt>
                <c:pt idx="14052">
                  <c:v>401.50229595383098</c:v>
                </c:pt>
                <c:pt idx="14053">
                  <c:v>401.479000043361</c:v>
                </c:pt>
                <c:pt idx="14054">
                  <c:v>401.47659808018301</c:v>
                </c:pt>
                <c:pt idx="14055">
                  <c:v>401.474049295067</c:v>
                </c:pt>
                <c:pt idx="14056">
                  <c:v>401.46161356190498</c:v>
                </c:pt>
                <c:pt idx="14057">
                  <c:v>401.458719186797</c:v>
                </c:pt>
                <c:pt idx="14058">
                  <c:v>401.43255331106297</c:v>
                </c:pt>
                <c:pt idx="14059">
                  <c:v>401.42811741579698</c:v>
                </c:pt>
                <c:pt idx="14060">
                  <c:v>401.424005620522</c:v>
                </c:pt>
                <c:pt idx="14061">
                  <c:v>401.41392887995698</c:v>
                </c:pt>
                <c:pt idx="14062">
                  <c:v>401.38462622562997</c:v>
                </c:pt>
                <c:pt idx="14063">
                  <c:v>401.38259415191197</c:v>
                </c:pt>
                <c:pt idx="14064">
                  <c:v>401.37539451087599</c:v>
                </c:pt>
                <c:pt idx="14065">
                  <c:v>401.35837364085597</c:v>
                </c:pt>
                <c:pt idx="14066">
                  <c:v>401.33910590599402</c:v>
                </c:pt>
                <c:pt idx="14067">
                  <c:v>401.33781756221299</c:v>
                </c:pt>
                <c:pt idx="14068">
                  <c:v>401.32399065087901</c:v>
                </c:pt>
                <c:pt idx="14069">
                  <c:v>401.32227806566198</c:v>
                </c:pt>
                <c:pt idx="14070">
                  <c:v>401.30467962901901</c:v>
                </c:pt>
                <c:pt idx="14071">
                  <c:v>401.30319162114898</c:v>
                </c:pt>
                <c:pt idx="14072">
                  <c:v>401.297619806554</c:v>
                </c:pt>
                <c:pt idx="14073">
                  <c:v>401.29568909193</c:v>
                </c:pt>
                <c:pt idx="14074">
                  <c:v>401.29550056921403</c:v>
                </c:pt>
                <c:pt idx="14075">
                  <c:v>401.28826374431401</c:v>
                </c:pt>
                <c:pt idx="14076">
                  <c:v>401.27290232961201</c:v>
                </c:pt>
                <c:pt idx="14077">
                  <c:v>401.26662377788801</c:v>
                </c:pt>
                <c:pt idx="14078">
                  <c:v>401.24722373961299</c:v>
                </c:pt>
                <c:pt idx="14079">
                  <c:v>401.24247456482999</c:v>
                </c:pt>
                <c:pt idx="14080">
                  <c:v>401.22812159118899</c:v>
                </c:pt>
                <c:pt idx="14081">
                  <c:v>401.22181745922899</c:v>
                </c:pt>
                <c:pt idx="14082">
                  <c:v>401.21318693470897</c:v>
                </c:pt>
                <c:pt idx="14083">
                  <c:v>401.20870793146503</c:v>
                </c:pt>
                <c:pt idx="14084">
                  <c:v>401.20688807491399</c:v>
                </c:pt>
                <c:pt idx="14085">
                  <c:v>401.19766186877899</c:v>
                </c:pt>
                <c:pt idx="14086">
                  <c:v>401.19235883336597</c:v>
                </c:pt>
                <c:pt idx="14087">
                  <c:v>401.19234961290698</c:v>
                </c:pt>
                <c:pt idx="14088">
                  <c:v>401.19055787082198</c:v>
                </c:pt>
                <c:pt idx="14089">
                  <c:v>401.16232475545002</c:v>
                </c:pt>
                <c:pt idx="14090">
                  <c:v>401.15673142592101</c:v>
                </c:pt>
                <c:pt idx="14091">
                  <c:v>401.15416906582902</c:v>
                </c:pt>
                <c:pt idx="14092">
                  <c:v>401.13351601492099</c:v>
                </c:pt>
                <c:pt idx="14093">
                  <c:v>401.116952845664</c:v>
                </c:pt>
                <c:pt idx="14094">
                  <c:v>401.10142248725901</c:v>
                </c:pt>
                <c:pt idx="14095">
                  <c:v>401.09479016471198</c:v>
                </c:pt>
                <c:pt idx="14096">
                  <c:v>401.09357894949898</c:v>
                </c:pt>
                <c:pt idx="14097">
                  <c:v>401.09084925895098</c:v>
                </c:pt>
                <c:pt idx="14098">
                  <c:v>401.080974439393</c:v>
                </c:pt>
                <c:pt idx="14099">
                  <c:v>401.07994586331</c:v>
                </c:pt>
                <c:pt idx="14100">
                  <c:v>401.073133856955</c:v>
                </c:pt>
                <c:pt idx="14101">
                  <c:v>401.060811570368</c:v>
                </c:pt>
                <c:pt idx="14102">
                  <c:v>401.03982924801102</c:v>
                </c:pt>
                <c:pt idx="14103">
                  <c:v>401.035196757086</c:v>
                </c:pt>
                <c:pt idx="14104">
                  <c:v>401.03477331406202</c:v>
                </c:pt>
                <c:pt idx="14105">
                  <c:v>401.02690299161401</c:v>
                </c:pt>
                <c:pt idx="14106">
                  <c:v>401.02164646808802</c:v>
                </c:pt>
                <c:pt idx="14107">
                  <c:v>401.01853137428202</c:v>
                </c:pt>
                <c:pt idx="14108">
                  <c:v>401.01734028339598</c:v>
                </c:pt>
                <c:pt idx="14109">
                  <c:v>401.01687139916299</c:v>
                </c:pt>
                <c:pt idx="14110">
                  <c:v>401.01673969090399</c:v>
                </c:pt>
                <c:pt idx="14111">
                  <c:v>401.00401326113098</c:v>
                </c:pt>
                <c:pt idx="14112">
                  <c:v>400.99274808574899</c:v>
                </c:pt>
                <c:pt idx="14113">
                  <c:v>400.99181353663499</c:v>
                </c:pt>
                <c:pt idx="14114">
                  <c:v>400.98468279092202</c:v>
                </c:pt>
                <c:pt idx="14115">
                  <c:v>400.97997952438999</c:v>
                </c:pt>
                <c:pt idx="14116">
                  <c:v>400.97667448638902</c:v>
                </c:pt>
                <c:pt idx="14117">
                  <c:v>400.96990999828398</c:v>
                </c:pt>
                <c:pt idx="14118">
                  <c:v>400.96989955551101</c:v>
                </c:pt>
                <c:pt idx="14119">
                  <c:v>400.969107149764</c:v>
                </c:pt>
                <c:pt idx="14120">
                  <c:v>400.93782156282202</c:v>
                </c:pt>
                <c:pt idx="14121">
                  <c:v>400.93432171408602</c:v>
                </c:pt>
                <c:pt idx="14122">
                  <c:v>400.93040427906499</c:v>
                </c:pt>
                <c:pt idx="14123">
                  <c:v>400.91347050518601</c:v>
                </c:pt>
                <c:pt idx="14124">
                  <c:v>400.90511715440903</c:v>
                </c:pt>
                <c:pt idx="14125">
                  <c:v>400.90404295096903</c:v>
                </c:pt>
                <c:pt idx="14126">
                  <c:v>400.89917774681197</c:v>
                </c:pt>
                <c:pt idx="14127">
                  <c:v>400.88967851490702</c:v>
                </c:pt>
                <c:pt idx="14128">
                  <c:v>400.88660497053201</c:v>
                </c:pt>
                <c:pt idx="14129">
                  <c:v>400.88534588279498</c:v>
                </c:pt>
                <c:pt idx="14130">
                  <c:v>400.87589238699701</c:v>
                </c:pt>
                <c:pt idx="14131">
                  <c:v>400.87195383609401</c:v>
                </c:pt>
                <c:pt idx="14132">
                  <c:v>400.87130953004299</c:v>
                </c:pt>
                <c:pt idx="14133">
                  <c:v>400.84043798836001</c:v>
                </c:pt>
                <c:pt idx="14134">
                  <c:v>400.82795153246599</c:v>
                </c:pt>
                <c:pt idx="14135">
                  <c:v>400.821883942966</c:v>
                </c:pt>
                <c:pt idx="14136">
                  <c:v>400.82099130773901</c:v>
                </c:pt>
                <c:pt idx="14137">
                  <c:v>400.81842228450398</c:v>
                </c:pt>
                <c:pt idx="14138">
                  <c:v>400.815948533187</c:v>
                </c:pt>
                <c:pt idx="14139">
                  <c:v>400.81287024863298</c:v>
                </c:pt>
                <c:pt idx="14140">
                  <c:v>400.81081978664901</c:v>
                </c:pt>
                <c:pt idx="14141">
                  <c:v>400.80856616390099</c:v>
                </c:pt>
                <c:pt idx="14142">
                  <c:v>400.80646217037201</c:v>
                </c:pt>
                <c:pt idx="14143">
                  <c:v>400.80435801863302</c:v>
                </c:pt>
                <c:pt idx="14144">
                  <c:v>400.80382473807202</c:v>
                </c:pt>
                <c:pt idx="14145">
                  <c:v>400.79646216893201</c:v>
                </c:pt>
                <c:pt idx="14146">
                  <c:v>400.78913689457801</c:v>
                </c:pt>
                <c:pt idx="14147">
                  <c:v>400.78899859459898</c:v>
                </c:pt>
                <c:pt idx="14148">
                  <c:v>400.78868866929798</c:v>
                </c:pt>
                <c:pt idx="14149">
                  <c:v>400.78840729530401</c:v>
                </c:pt>
                <c:pt idx="14150">
                  <c:v>400.77105639372002</c:v>
                </c:pt>
                <c:pt idx="14151">
                  <c:v>400.75057739020298</c:v>
                </c:pt>
                <c:pt idx="14152">
                  <c:v>400.73674090347401</c:v>
                </c:pt>
                <c:pt idx="14153">
                  <c:v>400.72806779488201</c:v>
                </c:pt>
                <c:pt idx="14154">
                  <c:v>400.718070588888</c:v>
                </c:pt>
                <c:pt idx="14155">
                  <c:v>400.713814087554</c:v>
                </c:pt>
                <c:pt idx="14156">
                  <c:v>400.71012074893599</c:v>
                </c:pt>
                <c:pt idx="14157">
                  <c:v>400.70781389633697</c:v>
                </c:pt>
                <c:pt idx="14158">
                  <c:v>400.70060178953702</c:v>
                </c:pt>
                <c:pt idx="14159">
                  <c:v>400.69787486880801</c:v>
                </c:pt>
                <c:pt idx="14160">
                  <c:v>400.69295537942702</c:v>
                </c:pt>
                <c:pt idx="14161">
                  <c:v>400.68099426215201</c:v>
                </c:pt>
                <c:pt idx="14162">
                  <c:v>400.65542749134602</c:v>
                </c:pt>
                <c:pt idx="14163">
                  <c:v>400.650022401385</c:v>
                </c:pt>
                <c:pt idx="14164">
                  <c:v>400.64760454242099</c:v>
                </c:pt>
                <c:pt idx="14165">
                  <c:v>400.64698102346102</c:v>
                </c:pt>
                <c:pt idx="14166">
                  <c:v>400.61624440070102</c:v>
                </c:pt>
                <c:pt idx="14167">
                  <c:v>400.614110601741</c:v>
                </c:pt>
                <c:pt idx="14168">
                  <c:v>400.60465416446402</c:v>
                </c:pt>
                <c:pt idx="14169">
                  <c:v>400.59684851900499</c:v>
                </c:pt>
                <c:pt idx="14170">
                  <c:v>400.58452981563602</c:v>
                </c:pt>
                <c:pt idx="14171">
                  <c:v>400.57809148945398</c:v>
                </c:pt>
                <c:pt idx="14172">
                  <c:v>400.56176366758802</c:v>
                </c:pt>
                <c:pt idx="14173">
                  <c:v>400.55626021973899</c:v>
                </c:pt>
                <c:pt idx="14174">
                  <c:v>400.555675135282</c:v>
                </c:pt>
                <c:pt idx="14175">
                  <c:v>400.55290343359201</c:v>
                </c:pt>
                <c:pt idx="14176">
                  <c:v>400.55106152686</c:v>
                </c:pt>
                <c:pt idx="14177">
                  <c:v>400.54734758926799</c:v>
                </c:pt>
                <c:pt idx="14178">
                  <c:v>400.54411539147799</c:v>
                </c:pt>
                <c:pt idx="14179">
                  <c:v>400.511293387237</c:v>
                </c:pt>
                <c:pt idx="14180">
                  <c:v>400.485160698725</c:v>
                </c:pt>
                <c:pt idx="14181">
                  <c:v>400.48315761318298</c:v>
                </c:pt>
                <c:pt idx="14182">
                  <c:v>400.47367978520799</c:v>
                </c:pt>
                <c:pt idx="14183">
                  <c:v>400.47318876340802</c:v>
                </c:pt>
                <c:pt idx="14184">
                  <c:v>400.47234075588801</c:v>
                </c:pt>
                <c:pt idx="14185">
                  <c:v>400.46029570555601</c:v>
                </c:pt>
                <c:pt idx="14186">
                  <c:v>400.45838450475702</c:v>
                </c:pt>
                <c:pt idx="14187">
                  <c:v>400.45602794252397</c:v>
                </c:pt>
                <c:pt idx="14188">
                  <c:v>400.454160781778</c:v>
                </c:pt>
                <c:pt idx="14189">
                  <c:v>400.43654313621403</c:v>
                </c:pt>
                <c:pt idx="14190">
                  <c:v>400.43611373430502</c:v>
                </c:pt>
                <c:pt idx="14191">
                  <c:v>400.41157479458298</c:v>
                </c:pt>
                <c:pt idx="14192">
                  <c:v>400.40979963629098</c:v>
                </c:pt>
                <c:pt idx="14193">
                  <c:v>400.40584886219398</c:v>
                </c:pt>
                <c:pt idx="14194">
                  <c:v>400.39578000293699</c:v>
                </c:pt>
                <c:pt idx="14195">
                  <c:v>400.39454012950802</c:v>
                </c:pt>
                <c:pt idx="14196">
                  <c:v>400.38838087559998</c:v>
                </c:pt>
                <c:pt idx="14197">
                  <c:v>400.38290218058501</c:v>
                </c:pt>
                <c:pt idx="14198">
                  <c:v>400.38224993292403</c:v>
                </c:pt>
                <c:pt idx="14199">
                  <c:v>400.37711693800401</c:v>
                </c:pt>
                <c:pt idx="14200">
                  <c:v>400.36730945264202</c:v>
                </c:pt>
                <c:pt idx="14201">
                  <c:v>400.36000694794899</c:v>
                </c:pt>
                <c:pt idx="14202">
                  <c:v>400.355939182714</c:v>
                </c:pt>
                <c:pt idx="14203">
                  <c:v>400.31941926463497</c:v>
                </c:pt>
                <c:pt idx="14204">
                  <c:v>400.30775898386401</c:v>
                </c:pt>
                <c:pt idx="14205">
                  <c:v>400.28132729697103</c:v>
                </c:pt>
                <c:pt idx="14206">
                  <c:v>400.27861898629499</c:v>
                </c:pt>
                <c:pt idx="14207">
                  <c:v>400.27774085672797</c:v>
                </c:pt>
                <c:pt idx="14208">
                  <c:v>400.25381284558301</c:v>
                </c:pt>
                <c:pt idx="14209">
                  <c:v>400.25275746231603</c:v>
                </c:pt>
                <c:pt idx="14210">
                  <c:v>400.25040175602402</c:v>
                </c:pt>
                <c:pt idx="14211">
                  <c:v>400.23682990133102</c:v>
                </c:pt>
                <c:pt idx="14212">
                  <c:v>400.23205627732</c:v>
                </c:pt>
                <c:pt idx="14213">
                  <c:v>400.22971281937902</c:v>
                </c:pt>
                <c:pt idx="14214">
                  <c:v>400.21260686680199</c:v>
                </c:pt>
                <c:pt idx="14215">
                  <c:v>400.21159394015098</c:v>
                </c:pt>
                <c:pt idx="14216">
                  <c:v>400.21124813560698</c:v>
                </c:pt>
                <c:pt idx="14217">
                  <c:v>400.208867861589</c:v>
                </c:pt>
                <c:pt idx="14218">
                  <c:v>400.20743367890498</c:v>
                </c:pt>
                <c:pt idx="14219">
                  <c:v>400.17014530965298</c:v>
                </c:pt>
                <c:pt idx="14220">
                  <c:v>400.17000991501698</c:v>
                </c:pt>
                <c:pt idx="14221">
                  <c:v>400.16791081652599</c:v>
                </c:pt>
                <c:pt idx="14222">
                  <c:v>400.16264873934</c:v>
                </c:pt>
                <c:pt idx="14223">
                  <c:v>400.16233102825697</c:v>
                </c:pt>
                <c:pt idx="14224">
                  <c:v>400.15983544524499</c:v>
                </c:pt>
                <c:pt idx="14225">
                  <c:v>400.14374921704399</c:v>
                </c:pt>
                <c:pt idx="14226">
                  <c:v>400.13947542542098</c:v>
                </c:pt>
                <c:pt idx="14227">
                  <c:v>400.12000931986302</c:v>
                </c:pt>
                <c:pt idx="14228">
                  <c:v>400.11211877300201</c:v>
                </c:pt>
                <c:pt idx="14229">
                  <c:v>400.109264964619</c:v>
                </c:pt>
                <c:pt idx="14230">
                  <c:v>400.10573423966503</c:v>
                </c:pt>
                <c:pt idx="14231">
                  <c:v>400.09761339401399</c:v>
                </c:pt>
                <c:pt idx="14232">
                  <c:v>400.08664596580701</c:v>
                </c:pt>
                <c:pt idx="14233">
                  <c:v>400.08068980093401</c:v>
                </c:pt>
                <c:pt idx="14234">
                  <c:v>400.06998166416599</c:v>
                </c:pt>
                <c:pt idx="14235">
                  <c:v>400.06974663910302</c:v>
                </c:pt>
                <c:pt idx="14236">
                  <c:v>400.06577453103301</c:v>
                </c:pt>
                <c:pt idx="14237">
                  <c:v>400.055744190143</c:v>
                </c:pt>
                <c:pt idx="14238">
                  <c:v>400.05539299549599</c:v>
                </c:pt>
                <c:pt idx="14239">
                  <c:v>400.04487685645699</c:v>
                </c:pt>
                <c:pt idx="14240">
                  <c:v>400.02918497677302</c:v>
                </c:pt>
                <c:pt idx="14241">
                  <c:v>400.02854272328602</c:v>
                </c:pt>
                <c:pt idx="14242">
                  <c:v>400.02371025980301</c:v>
                </c:pt>
                <c:pt idx="14243">
                  <c:v>400.02109363674901</c:v>
                </c:pt>
                <c:pt idx="14244">
                  <c:v>400.02032435010699</c:v>
                </c:pt>
                <c:pt idx="14245">
                  <c:v>400.02015026689497</c:v>
                </c:pt>
                <c:pt idx="14246">
                  <c:v>400.019682997649</c:v>
                </c:pt>
                <c:pt idx="14247">
                  <c:v>400.01622678049301</c:v>
                </c:pt>
                <c:pt idx="14248">
                  <c:v>400.01386872878402</c:v>
                </c:pt>
                <c:pt idx="14249">
                  <c:v>400.01276819140998</c:v>
                </c:pt>
                <c:pt idx="14250">
                  <c:v>400.000437144052</c:v>
                </c:pt>
                <c:pt idx="14251">
                  <c:v>399.98881378892099</c:v>
                </c:pt>
                <c:pt idx="14252">
                  <c:v>399.987313765708</c:v>
                </c:pt>
                <c:pt idx="14253">
                  <c:v>399.97278262859101</c:v>
                </c:pt>
                <c:pt idx="14254">
                  <c:v>399.97048693331197</c:v>
                </c:pt>
                <c:pt idx="14255">
                  <c:v>399.96705962440097</c:v>
                </c:pt>
                <c:pt idx="14256">
                  <c:v>399.96572630483001</c:v>
                </c:pt>
                <c:pt idx="14257">
                  <c:v>399.93064188724497</c:v>
                </c:pt>
                <c:pt idx="14258">
                  <c:v>399.92327522609901</c:v>
                </c:pt>
                <c:pt idx="14259">
                  <c:v>399.919395156571</c:v>
                </c:pt>
                <c:pt idx="14260">
                  <c:v>399.91589023658298</c:v>
                </c:pt>
                <c:pt idx="14261">
                  <c:v>399.91573982693802</c:v>
                </c:pt>
                <c:pt idx="14262">
                  <c:v>399.91358868225899</c:v>
                </c:pt>
                <c:pt idx="14263">
                  <c:v>399.91174285534203</c:v>
                </c:pt>
                <c:pt idx="14264">
                  <c:v>399.90874333801202</c:v>
                </c:pt>
                <c:pt idx="14265">
                  <c:v>399.88709275073899</c:v>
                </c:pt>
                <c:pt idx="14266">
                  <c:v>399.88557087986499</c:v>
                </c:pt>
                <c:pt idx="14267">
                  <c:v>399.881133989793</c:v>
                </c:pt>
                <c:pt idx="14268">
                  <c:v>399.877983140509</c:v>
                </c:pt>
                <c:pt idx="14269">
                  <c:v>399.85657095217999</c:v>
                </c:pt>
                <c:pt idx="14270">
                  <c:v>399.85312506937203</c:v>
                </c:pt>
                <c:pt idx="14271">
                  <c:v>399.826377617221</c:v>
                </c:pt>
                <c:pt idx="14272">
                  <c:v>399.818705202491</c:v>
                </c:pt>
                <c:pt idx="14273">
                  <c:v>399.80511781410502</c:v>
                </c:pt>
                <c:pt idx="14274">
                  <c:v>399.80184967516902</c:v>
                </c:pt>
                <c:pt idx="14275">
                  <c:v>399.79713135815001</c:v>
                </c:pt>
                <c:pt idx="14276">
                  <c:v>399.79215833903203</c:v>
                </c:pt>
                <c:pt idx="14277">
                  <c:v>399.78417150741598</c:v>
                </c:pt>
                <c:pt idx="14278">
                  <c:v>399.77758221958601</c:v>
                </c:pt>
                <c:pt idx="14279">
                  <c:v>399.77514407602598</c:v>
                </c:pt>
                <c:pt idx="14280">
                  <c:v>399.76753852394302</c:v>
                </c:pt>
                <c:pt idx="14281">
                  <c:v>399.76333208756301</c:v>
                </c:pt>
                <c:pt idx="14282">
                  <c:v>399.76298072065902</c:v>
                </c:pt>
                <c:pt idx="14283">
                  <c:v>399.755581684464</c:v>
                </c:pt>
                <c:pt idx="14284">
                  <c:v>399.734880502534</c:v>
                </c:pt>
                <c:pt idx="14285">
                  <c:v>399.73428994226998</c:v>
                </c:pt>
                <c:pt idx="14286">
                  <c:v>399.72907297284002</c:v>
                </c:pt>
                <c:pt idx="14287">
                  <c:v>399.726135579279</c:v>
                </c:pt>
                <c:pt idx="14288">
                  <c:v>399.71993560467598</c:v>
                </c:pt>
                <c:pt idx="14289">
                  <c:v>399.71391491482598</c:v>
                </c:pt>
                <c:pt idx="14290">
                  <c:v>399.708662036904</c:v>
                </c:pt>
                <c:pt idx="14291">
                  <c:v>399.701244351257</c:v>
                </c:pt>
                <c:pt idx="14292">
                  <c:v>399.70016727465003</c:v>
                </c:pt>
                <c:pt idx="14293">
                  <c:v>399.69231158864397</c:v>
                </c:pt>
                <c:pt idx="14294">
                  <c:v>399.69195780923002</c:v>
                </c:pt>
                <c:pt idx="14295">
                  <c:v>399.68630018371499</c:v>
                </c:pt>
                <c:pt idx="14296">
                  <c:v>399.682323333775</c:v>
                </c:pt>
                <c:pt idx="14297">
                  <c:v>399.67722927616899</c:v>
                </c:pt>
                <c:pt idx="14298">
                  <c:v>399.67358966935501</c:v>
                </c:pt>
                <c:pt idx="14299">
                  <c:v>399.66824347638902</c:v>
                </c:pt>
                <c:pt idx="14300">
                  <c:v>399.65911974685201</c:v>
                </c:pt>
                <c:pt idx="14301">
                  <c:v>399.65905344812001</c:v>
                </c:pt>
                <c:pt idx="14302">
                  <c:v>399.65322128224301</c:v>
                </c:pt>
                <c:pt idx="14303">
                  <c:v>399.64934777918</c:v>
                </c:pt>
                <c:pt idx="14304">
                  <c:v>399.648124693125</c:v>
                </c:pt>
                <c:pt idx="14305">
                  <c:v>399.64745874407703</c:v>
                </c:pt>
                <c:pt idx="14306">
                  <c:v>399.644667537842</c:v>
                </c:pt>
                <c:pt idx="14307">
                  <c:v>399.63714703906999</c:v>
                </c:pt>
                <c:pt idx="14308">
                  <c:v>399.63605214870199</c:v>
                </c:pt>
                <c:pt idx="14309">
                  <c:v>399.63518057177998</c:v>
                </c:pt>
                <c:pt idx="14310">
                  <c:v>399.63256216546699</c:v>
                </c:pt>
                <c:pt idx="14311">
                  <c:v>399.63200813710199</c:v>
                </c:pt>
                <c:pt idx="14312">
                  <c:v>399.63064584223201</c:v>
                </c:pt>
                <c:pt idx="14313">
                  <c:v>399.62704639684802</c:v>
                </c:pt>
                <c:pt idx="14314">
                  <c:v>399.62544039378798</c:v>
                </c:pt>
                <c:pt idx="14315">
                  <c:v>399.61873206312202</c:v>
                </c:pt>
                <c:pt idx="14316">
                  <c:v>399.61222376889299</c:v>
                </c:pt>
                <c:pt idx="14317">
                  <c:v>399.61048405767201</c:v>
                </c:pt>
                <c:pt idx="14318">
                  <c:v>399.60377744344402</c:v>
                </c:pt>
                <c:pt idx="14319">
                  <c:v>399.60329717346201</c:v>
                </c:pt>
                <c:pt idx="14320">
                  <c:v>399.59963745621201</c:v>
                </c:pt>
                <c:pt idx="14321">
                  <c:v>399.58420227201998</c:v>
                </c:pt>
                <c:pt idx="14322">
                  <c:v>399.57426642861998</c:v>
                </c:pt>
                <c:pt idx="14323">
                  <c:v>399.56520811957603</c:v>
                </c:pt>
                <c:pt idx="14324">
                  <c:v>399.56116938957098</c:v>
                </c:pt>
                <c:pt idx="14325">
                  <c:v>399.55456847330402</c:v>
                </c:pt>
                <c:pt idx="14326">
                  <c:v>399.54446882342302</c:v>
                </c:pt>
                <c:pt idx="14327">
                  <c:v>399.53561672746201</c:v>
                </c:pt>
                <c:pt idx="14328">
                  <c:v>399.51900949564902</c:v>
                </c:pt>
                <c:pt idx="14329">
                  <c:v>399.51774513614703</c:v>
                </c:pt>
                <c:pt idx="14330">
                  <c:v>399.51250301121502</c:v>
                </c:pt>
                <c:pt idx="14331">
                  <c:v>399.50399354019601</c:v>
                </c:pt>
                <c:pt idx="14332">
                  <c:v>399.501483341251</c:v>
                </c:pt>
                <c:pt idx="14333">
                  <c:v>399.500263184012</c:v>
                </c:pt>
                <c:pt idx="14334">
                  <c:v>399.47504815096198</c:v>
                </c:pt>
                <c:pt idx="14335">
                  <c:v>399.47474241221101</c:v>
                </c:pt>
                <c:pt idx="14336">
                  <c:v>399.47082080875498</c:v>
                </c:pt>
                <c:pt idx="14337">
                  <c:v>399.459770462064</c:v>
                </c:pt>
                <c:pt idx="14338">
                  <c:v>399.435864960289</c:v>
                </c:pt>
                <c:pt idx="14339">
                  <c:v>399.431072724118</c:v>
                </c:pt>
                <c:pt idx="14340">
                  <c:v>399.41892946348599</c:v>
                </c:pt>
                <c:pt idx="14341">
                  <c:v>399.40781700265001</c:v>
                </c:pt>
                <c:pt idx="14342">
                  <c:v>399.40632673802901</c:v>
                </c:pt>
                <c:pt idx="14343">
                  <c:v>399.39030094167202</c:v>
                </c:pt>
                <c:pt idx="14344">
                  <c:v>399.38478730044301</c:v>
                </c:pt>
                <c:pt idx="14345">
                  <c:v>399.38330167438301</c:v>
                </c:pt>
                <c:pt idx="14346">
                  <c:v>399.38277518332802</c:v>
                </c:pt>
                <c:pt idx="14347">
                  <c:v>399.36556559832798</c:v>
                </c:pt>
                <c:pt idx="14348">
                  <c:v>399.364195316218</c:v>
                </c:pt>
                <c:pt idx="14349">
                  <c:v>399.36230888666501</c:v>
                </c:pt>
                <c:pt idx="14350">
                  <c:v>399.357767982165</c:v>
                </c:pt>
                <c:pt idx="14351">
                  <c:v>399.35000831445097</c:v>
                </c:pt>
                <c:pt idx="14352">
                  <c:v>399.33551902310001</c:v>
                </c:pt>
                <c:pt idx="14353">
                  <c:v>399.330170882434</c:v>
                </c:pt>
                <c:pt idx="14354">
                  <c:v>399.31477135400598</c:v>
                </c:pt>
                <c:pt idx="14355">
                  <c:v>399.30695357115599</c:v>
                </c:pt>
                <c:pt idx="14356">
                  <c:v>399.30373882339899</c:v>
                </c:pt>
                <c:pt idx="14357">
                  <c:v>399.27500962866299</c:v>
                </c:pt>
                <c:pt idx="14358">
                  <c:v>399.27329602508303</c:v>
                </c:pt>
                <c:pt idx="14359">
                  <c:v>399.26546797250199</c:v>
                </c:pt>
                <c:pt idx="14360">
                  <c:v>399.26456339080102</c:v>
                </c:pt>
                <c:pt idx="14361">
                  <c:v>399.24415455134698</c:v>
                </c:pt>
                <c:pt idx="14362">
                  <c:v>399.24355671205598</c:v>
                </c:pt>
                <c:pt idx="14363">
                  <c:v>399.23628733553898</c:v>
                </c:pt>
                <c:pt idx="14364">
                  <c:v>399.23059198633098</c:v>
                </c:pt>
                <c:pt idx="14365">
                  <c:v>399.22065536887402</c:v>
                </c:pt>
                <c:pt idx="14366">
                  <c:v>399.21525689612702</c:v>
                </c:pt>
                <c:pt idx="14367">
                  <c:v>399.21489024040102</c:v>
                </c:pt>
                <c:pt idx="14368">
                  <c:v>399.20855105295698</c:v>
                </c:pt>
                <c:pt idx="14369">
                  <c:v>399.20532446082598</c:v>
                </c:pt>
                <c:pt idx="14370">
                  <c:v>399.20198826525501</c:v>
                </c:pt>
                <c:pt idx="14371">
                  <c:v>399.19430957036502</c:v>
                </c:pt>
                <c:pt idx="14372">
                  <c:v>399.17745527449102</c:v>
                </c:pt>
                <c:pt idx="14373">
                  <c:v>399.17563078435597</c:v>
                </c:pt>
                <c:pt idx="14374">
                  <c:v>399.15951086817302</c:v>
                </c:pt>
                <c:pt idx="14375">
                  <c:v>399.14775006915301</c:v>
                </c:pt>
                <c:pt idx="14376">
                  <c:v>399.143881093088</c:v>
                </c:pt>
                <c:pt idx="14377">
                  <c:v>399.143749348168</c:v>
                </c:pt>
                <c:pt idx="14378">
                  <c:v>399.14101794991598</c:v>
                </c:pt>
                <c:pt idx="14379">
                  <c:v>399.14094567086198</c:v>
                </c:pt>
                <c:pt idx="14380">
                  <c:v>399.139299618363</c:v>
                </c:pt>
                <c:pt idx="14381">
                  <c:v>399.11081041102199</c:v>
                </c:pt>
                <c:pt idx="14382">
                  <c:v>399.11031041025598</c:v>
                </c:pt>
                <c:pt idx="14383">
                  <c:v>399.09381577001102</c:v>
                </c:pt>
                <c:pt idx="14384">
                  <c:v>399.07415378152098</c:v>
                </c:pt>
                <c:pt idx="14385">
                  <c:v>399.065591907689</c:v>
                </c:pt>
                <c:pt idx="14386">
                  <c:v>399.04693091577599</c:v>
                </c:pt>
                <c:pt idx="14387">
                  <c:v>399.04275698625497</c:v>
                </c:pt>
                <c:pt idx="14388">
                  <c:v>399.04008369294303</c:v>
                </c:pt>
                <c:pt idx="14389">
                  <c:v>399.02637196367999</c:v>
                </c:pt>
                <c:pt idx="14390">
                  <c:v>399.02071794471999</c:v>
                </c:pt>
                <c:pt idx="14391">
                  <c:v>398.99564249831002</c:v>
                </c:pt>
                <c:pt idx="14392">
                  <c:v>398.99466276993599</c:v>
                </c:pt>
                <c:pt idx="14393">
                  <c:v>398.98519087819301</c:v>
                </c:pt>
                <c:pt idx="14394">
                  <c:v>398.981844841233</c:v>
                </c:pt>
                <c:pt idx="14395">
                  <c:v>398.97674926168298</c:v>
                </c:pt>
                <c:pt idx="14396">
                  <c:v>398.97600093629597</c:v>
                </c:pt>
                <c:pt idx="14397">
                  <c:v>398.970723751055</c:v>
                </c:pt>
                <c:pt idx="14398">
                  <c:v>398.96229631589802</c:v>
                </c:pt>
                <c:pt idx="14399">
                  <c:v>398.960885366291</c:v>
                </c:pt>
                <c:pt idx="14400">
                  <c:v>398.95854763119598</c:v>
                </c:pt>
                <c:pt idx="14401">
                  <c:v>398.94787593523898</c:v>
                </c:pt>
                <c:pt idx="14402">
                  <c:v>398.93813463714997</c:v>
                </c:pt>
                <c:pt idx="14403">
                  <c:v>398.92905179758702</c:v>
                </c:pt>
                <c:pt idx="14404">
                  <c:v>398.91214928543297</c:v>
                </c:pt>
                <c:pt idx="14405">
                  <c:v>398.87511355846198</c:v>
                </c:pt>
                <c:pt idx="14406">
                  <c:v>398.87143615458598</c:v>
                </c:pt>
                <c:pt idx="14407">
                  <c:v>398.863381095715</c:v>
                </c:pt>
                <c:pt idx="14408">
                  <c:v>398.85483151135202</c:v>
                </c:pt>
                <c:pt idx="14409">
                  <c:v>398.848770201337</c:v>
                </c:pt>
                <c:pt idx="14410">
                  <c:v>398.83711568084698</c:v>
                </c:pt>
                <c:pt idx="14411">
                  <c:v>398.83204658171098</c:v>
                </c:pt>
                <c:pt idx="14412">
                  <c:v>398.82965165869501</c:v>
                </c:pt>
                <c:pt idx="14413">
                  <c:v>398.82862572896602</c:v>
                </c:pt>
                <c:pt idx="14414">
                  <c:v>398.822121685377</c:v>
                </c:pt>
                <c:pt idx="14415">
                  <c:v>398.80993938492702</c:v>
                </c:pt>
                <c:pt idx="14416">
                  <c:v>398.80239287322399</c:v>
                </c:pt>
                <c:pt idx="14417">
                  <c:v>398.80080794441</c:v>
                </c:pt>
                <c:pt idx="14418">
                  <c:v>398.79672653535403</c:v>
                </c:pt>
                <c:pt idx="14419">
                  <c:v>398.790120284963</c:v>
                </c:pt>
                <c:pt idx="14420">
                  <c:v>398.78597879117598</c:v>
                </c:pt>
                <c:pt idx="14421">
                  <c:v>398.77587353387099</c:v>
                </c:pt>
                <c:pt idx="14422">
                  <c:v>398.77232657415499</c:v>
                </c:pt>
                <c:pt idx="14423">
                  <c:v>398.76039215347998</c:v>
                </c:pt>
                <c:pt idx="14424">
                  <c:v>398.73988793485501</c:v>
                </c:pt>
                <c:pt idx="14425">
                  <c:v>398.68614351964999</c:v>
                </c:pt>
                <c:pt idx="14426">
                  <c:v>398.67686393493</c:v>
                </c:pt>
                <c:pt idx="14427">
                  <c:v>398.66575437842903</c:v>
                </c:pt>
                <c:pt idx="14428">
                  <c:v>398.660561219258</c:v>
                </c:pt>
                <c:pt idx="14429">
                  <c:v>398.65956378778901</c:v>
                </c:pt>
                <c:pt idx="14430">
                  <c:v>398.64400077054398</c:v>
                </c:pt>
                <c:pt idx="14431">
                  <c:v>398.64298815719599</c:v>
                </c:pt>
                <c:pt idx="14432">
                  <c:v>398.637032385363</c:v>
                </c:pt>
                <c:pt idx="14433">
                  <c:v>398.63679972144303</c:v>
                </c:pt>
                <c:pt idx="14434">
                  <c:v>398.63420068669001</c:v>
                </c:pt>
                <c:pt idx="14435">
                  <c:v>398.63308424077798</c:v>
                </c:pt>
                <c:pt idx="14436">
                  <c:v>398.62268125346702</c:v>
                </c:pt>
                <c:pt idx="14437">
                  <c:v>398.61148178926999</c:v>
                </c:pt>
                <c:pt idx="14438">
                  <c:v>398.60262908606802</c:v>
                </c:pt>
                <c:pt idx="14439">
                  <c:v>398.58710296866599</c:v>
                </c:pt>
                <c:pt idx="14440">
                  <c:v>398.58690675393899</c:v>
                </c:pt>
                <c:pt idx="14441">
                  <c:v>398.57569835452</c:v>
                </c:pt>
                <c:pt idx="14442">
                  <c:v>398.56576064072402</c:v>
                </c:pt>
                <c:pt idx="14443">
                  <c:v>398.56129400843901</c:v>
                </c:pt>
                <c:pt idx="14444">
                  <c:v>398.55892041202901</c:v>
                </c:pt>
                <c:pt idx="14445">
                  <c:v>398.55792822542998</c:v>
                </c:pt>
                <c:pt idx="14446">
                  <c:v>398.55393868796602</c:v>
                </c:pt>
                <c:pt idx="14447">
                  <c:v>398.55291204959599</c:v>
                </c:pt>
                <c:pt idx="14448">
                  <c:v>398.54593256210399</c:v>
                </c:pt>
                <c:pt idx="14449">
                  <c:v>398.544688123686</c:v>
                </c:pt>
                <c:pt idx="14450">
                  <c:v>398.54056589499902</c:v>
                </c:pt>
                <c:pt idx="14451">
                  <c:v>398.5401647315</c:v>
                </c:pt>
                <c:pt idx="14452">
                  <c:v>398.53721004894697</c:v>
                </c:pt>
                <c:pt idx="14453">
                  <c:v>398.53609503453703</c:v>
                </c:pt>
                <c:pt idx="14454">
                  <c:v>398.526362138688</c:v>
                </c:pt>
                <c:pt idx="14455">
                  <c:v>398.514174943326</c:v>
                </c:pt>
                <c:pt idx="14456">
                  <c:v>398.51131485909201</c:v>
                </c:pt>
                <c:pt idx="14457">
                  <c:v>398.505338174332</c:v>
                </c:pt>
                <c:pt idx="14458">
                  <c:v>398.49989936754201</c:v>
                </c:pt>
                <c:pt idx="14459">
                  <c:v>398.495321804649</c:v>
                </c:pt>
                <c:pt idx="14460">
                  <c:v>398.48811262892599</c:v>
                </c:pt>
                <c:pt idx="14461">
                  <c:v>398.48529460774199</c:v>
                </c:pt>
                <c:pt idx="14462">
                  <c:v>398.47982914467002</c:v>
                </c:pt>
                <c:pt idx="14463">
                  <c:v>398.47934403892498</c:v>
                </c:pt>
                <c:pt idx="14464">
                  <c:v>398.47883777038197</c:v>
                </c:pt>
                <c:pt idx="14465">
                  <c:v>398.47122661127099</c:v>
                </c:pt>
                <c:pt idx="14466">
                  <c:v>398.46945402527899</c:v>
                </c:pt>
                <c:pt idx="14467">
                  <c:v>398.46187554705898</c:v>
                </c:pt>
                <c:pt idx="14468">
                  <c:v>398.44741032859901</c:v>
                </c:pt>
                <c:pt idx="14469">
                  <c:v>398.41525776716003</c:v>
                </c:pt>
                <c:pt idx="14470">
                  <c:v>398.41287749652599</c:v>
                </c:pt>
                <c:pt idx="14471">
                  <c:v>398.39486365879202</c:v>
                </c:pt>
                <c:pt idx="14472">
                  <c:v>398.38877167313302</c:v>
                </c:pt>
                <c:pt idx="14473">
                  <c:v>398.36680181139701</c:v>
                </c:pt>
                <c:pt idx="14474">
                  <c:v>398.36455687165</c:v>
                </c:pt>
                <c:pt idx="14475">
                  <c:v>398.32679545872099</c:v>
                </c:pt>
                <c:pt idx="14476">
                  <c:v>398.30699814359002</c:v>
                </c:pt>
                <c:pt idx="14477">
                  <c:v>398.30693477615</c:v>
                </c:pt>
                <c:pt idx="14478">
                  <c:v>398.29231861199702</c:v>
                </c:pt>
                <c:pt idx="14479">
                  <c:v>398.25660233959502</c:v>
                </c:pt>
                <c:pt idx="14480">
                  <c:v>398.23771462645902</c:v>
                </c:pt>
                <c:pt idx="14481">
                  <c:v>398.23535134649399</c:v>
                </c:pt>
                <c:pt idx="14482">
                  <c:v>398.234978283624</c:v>
                </c:pt>
                <c:pt idx="14483">
                  <c:v>398.23256201557302</c:v>
                </c:pt>
                <c:pt idx="14484">
                  <c:v>398.22350281397598</c:v>
                </c:pt>
                <c:pt idx="14485">
                  <c:v>398.20943381262401</c:v>
                </c:pt>
                <c:pt idx="14486">
                  <c:v>398.19921276912697</c:v>
                </c:pt>
                <c:pt idx="14487">
                  <c:v>398.19766374483601</c:v>
                </c:pt>
                <c:pt idx="14488">
                  <c:v>398.18876833055202</c:v>
                </c:pt>
                <c:pt idx="14489">
                  <c:v>398.182541031867</c:v>
                </c:pt>
                <c:pt idx="14490">
                  <c:v>398.17553619726999</c:v>
                </c:pt>
                <c:pt idx="14491">
                  <c:v>398.173519818241</c:v>
                </c:pt>
                <c:pt idx="14492">
                  <c:v>398.16958615902098</c:v>
                </c:pt>
                <c:pt idx="14493">
                  <c:v>398.14077867039202</c:v>
                </c:pt>
                <c:pt idx="14494">
                  <c:v>398.13086473366099</c:v>
                </c:pt>
                <c:pt idx="14495">
                  <c:v>398.12163161484</c:v>
                </c:pt>
                <c:pt idx="14496">
                  <c:v>398.10156304883998</c:v>
                </c:pt>
                <c:pt idx="14497">
                  <c:v>398.09429002474099</c:v>
                </c:pt>
                <c:pt idx="14498">
                  <c:v>398.09353704968402</c:v>
                </c:pt>
                <c:pt idx="14499">
                  <c:v>398.08849601509201</c:v>
                </c:pt>
                <c:pt idx="14500">
                  <c:v>398.08143030148199</c:v>
                </c:pt>
                <c:pt idx="14501">
                  <c:v>398.07307252126998</c:v>
                </c:pt>
                <c:pt idx="14502">
                  <c:v>398.06619776052901</c:v>
                </c:pt>
                <c:pt idx="14503">
                  <c:v>398.05137124174598</c:v>
                </c:pt>
                <c:pt idx="14504">
                  <c:v>398.05028123149498</c:v>
                </c:pt>
                <c:pt idx="14505">
                  <c:v>398.05008368210599</c:v>
                </c:pt>
                <c:pt idx="14506">
                  <c:v>398.04497012136</c:v>
                </c:pt>
                <c:pt idx="14507">
                  <c:v>398.04126997421798</c:v>
                </c:pt>
                <c:pt idx="14508">
                  <c:v>398.03542399470803</c:v>
                </c:pt>
                <c:pt idx="14509">
                  <c:v>398.03499043680898</c:v>
                </c:pt>
                <c:pt idx="14510">
                  <c:v>398.03236206209999</c:v>
                </c:pt>
                <c:pt idx="14511">
                  <c:v>398.03074729589099</c:v>
                </c:pt>
                <c:pt idx="14512">
                  <c:v>398.026810039113</c:v>
                </c:pt>
                <c:pt idx="14513">
                  <c:v>398.00278940690299</c:v>
                </c:pt>
                <c:pt idx="14514">
                  <c:v>397.96091448037498</c:v>
                </c:pt>
                <c:pt idx="14515">
                  <c:v>397.94859045031001</c:v>
                </c:pt>
                <c:pt idx="14516">
                  <c:v>397.94000550995997</c:v>
                </c:pt>
                <c:pt idx="14517">
                  <c:v>397.93692664430699</c:v>
                </c:pt>
                <c:pt idx="14518">
                  <c:v>397.927255537647</c:v>
                </c:pt>
                <c:pt idx="14519">
                  <c:v>397.92705512656897</c:v>
                </c:pt>
                <c:pt idx="14520">
                  <c:v>397.92252325569598</c:v>
                </c:pt>
                <c:pt idx="14521">
                  <c:v>397.92221058983398</c:v>
                </c:pt>
                <c:pt idx="14522">
                  <c:v>397.92078468732598</c:v>
                </c:pt>
                <c:pt idx="14523">
                  <c:v>397.92075181686602</c:v>
                </c:pt>
                <c:pt idx="14524">
                  <c:v>397.918898072243</c:v>
                </c:pt>
                <c:pt idx="14525">
                  <c:v>397.91676286240897</c:v>
                </c:pt>
                <c:pt idx="14526">
                  <c:v>397.915632690319</c:v>
                </c:pt>
                <c:pt idx="14527">
                  <c:v>397.91476827446598</c:v>
                </c:pt>
                <c:pt idx="14528">
                  <c:v>397.91400616052402</c:v>
                </c:pt>
                <c:pt idx="14529">
                  <c:v>397.911992387704</c:v>
                </c:pt>
                <c:pt idx="14530">
                  <c:v>397.90978367985798</c:v>
                </c:pt>
                <c:pt idx="14531">
                  <c:v>397.89165506758502</c:v>
                </c:pt>
                <c:pt idx="14532">
                  <c:v>397.86445776174298</c:v>
                </c:pt>
                <c:pt idx="14533">
                  <c:v>397.85973701228698</c:v>
                </c:pt>
                <c:pt idx="14534">
                  <c:v>397.83649001376602</c:v>
                </c:pt>
                <c:pt idx="14535">
                  <c:v>397.82690678623402</c:v>
                </c:pt>
                <c:pt idx="14536">
                  <c:v>397.82566841132501</c:v>
                </c:pt>
                <c:pt idx="14537">
                  <c:v>397.818440294016</c:v>
                </c:pt>
                <c:pt idx="14538">
                  <c:v>397.815087055768</c:v>
                </c:pt>
                <c:pt idx="14539">
                  <c:v>397.81367333462299</c:v>
                </c:pt>
                <c:pt idx="14540">
                  <c:v>397.811087373661</c:v>
                </c:pt>
                <c:pt idx="14541">
                  <c:v>397.78831457264999</c:v>
                </c:pt>
                <c:pt idx="14542">
                  <c:v>397.78779904082103</c:v>
                </c:pt>
                <c:pt idx="14543">
                  <c:v>397.77946646013299</c:v>
                </c:pt>
                <c:pt idx="14544">
                  <c:v>397.778742126667</c:v>
                </c:pt>
                <c:pt idx="14545">
                  <c:v>397.77043302420401</c:v>
                </c:pt>
                <c:pt idx="14546">
                  <c:v>397.76884805584399</c:v>
                </c:pt>
                <c:pt idx="14547">
                  <c:v>397.75517824416301</c:v>
                </c:pt>
                <c:pt idx="14548">
                  <c:v>397.75352545631102</c:v>
                </c:pt>
                <c:pt idx="14549">
                  <c:v>397.75178929417001</c:v>
                </c:pt>
                <c:pt idx="14550">
                  <c:v>397.74856650133</c:v>
                </c:pt>
                <c:pt idx="14551">
                  <c:v>397.73257605072803</c:v>
                </c:pt>
                <c:pt idx="14552">
                  <c:v>397.72784511815701</c:v>
                </c:pt>
                <c:pt idx="14553">
                  <c:v>397.72523656319601</c:v>
                </c:pt>
                <c:pt idx="14554">
                  <c:v>397.72401216880502</c:v>
                </c:pt>
                <c:pt idx="14555">
                  <c:v>397.72272240572602</c:v>
                </c:pt>
                <c:pt idx="14556">
                  <c:v>397.71955636980903</c:v>
                </c:pt>
                <c:pt idx="14557">
                  <c:v>397.71902874224298</c:v>
                </c:pt>
                <c:pt idx="14558">
                  <c:v>397.71685270206899</c:v>
                </c:pt>
                <c:pt idx="14559">
                  <c:v>397.71681263713998</c:v>
                </c:pt>
                <c:pt idx="14560">
                  <c:v>397.71411634322999</c:v>
                </c:pt>
                <c:pt idx="14561">
                  <c:v>397.71283797050398</c:v>
                </c:pt>
                <c:pt idx="14562">
                  <c:v>397.71013180299701</c:v>
                </c:pt>
                <c:pt idx="14563">
                  <c:v>397.70986636075099</c:v>
                </c:pt>
                <c:pt idx="14564">
                  <c:v>397.70652121687499</c:v>
                </c:pt>
                <c:pt idx="14565">
                  <c:v>397.70126711822098</c:v>
                </c:pt>
                <c:pt idx="14566">
                  <c:v>397.692449350792</c:v>
                </c:pt>
                <c:pt idx="14567">
                  <c:v>397.692428568678</c:v>
                </c:pt>
                <c:pt idx="14568">
                  <c:v>397.69048434657498</c:v>
                </c:pt>
                <c:pt idx="14569">
                  <c:v>397.68874768288498</c:v>
                </c:pt>
                <c:pt idx="14570">
                  <c:v>397.67240955360103</c:v>
                </c:pt>
                <c:pt idx="14571">
                  <c:v>397.64992801034202</c:v>
                </c:pt>
                <c:pt idx="14572">
                  <c:v>397.63231789209999</c:v>
                </c:pt>
                <c:pt idx="14573">
                  <c:v>397.62907396434503</c:v>
                </c:pt>
                <c:pt idx="14574">
                  <c:v>397.62868774838802</c:v>
                </c:pt>
                <c:pt idx="14575">
                  <c:v>397.61654605798498</c:v>
                </c:pt>
                <c:pt idx="14576">
                  <c:v>397.61219631052597</c:v>
                </c:pt>
                <c:pt idx="14577">
                  <c:v>397.60581960808702</c:v>
                </c:pt>
                <c:pt idx="14578">
                  <c:v>397.60407574213099</c:v>
                </c:pt>
                <c:pt idx="14579">
                  <c:v>397.58446858367603</c:v>
                </c:pt>
                <c:pt idx="14580">
                  <c:v>397.56093888389199</c:v>
                </c:pt>
                <c:pt idx="14581">
                  <c:v>397.55214966881698</c:v>
                </c:pt>
                <c:pt idx="14582">
                  <c:v>397.55090992325398</c:v>
                </c:pt>
                <c:pt idx="14583">
                  <c:v>397.52332528287002</c:v>
                </c:pt>
                <c:pt idx="14584">
                  <c:v>397.51198181404902</c:v>
                </c:pt>
                <c:pt idx="14585">
                  <c:v>397.51141873000103</c:v>
                </c:pt>
                <c:pt idx="14586">
                  <c:v>397.50263963705601</c:v>
                </c:pt>
                <c:pt idx="14587">
                  <c:v>397.49206743962998</c:v>
                </c:pt>
                <c:pt idx="14588">
                  <c:v>397.485721094832</c:v>
                </c:pt>
                <c:pt idx="14589">
                  <c:v>397.48344640131302</c:v>
                </c:pt>
                <c:pt idx="14590">
                  <c:v>397.47192262621502</c:v>
                </c:pt>
                <c:pt idx="14591">
                  <c:v>397.45546904675001</c:v>
                </c:pt>
                <c:pt idx="14592">
                  <c:v>397.44868680439203</c:v>
                </c:pt>
                <c:pt idx="14593">
                  <c:v>397.447503867872</c:v>
                </c:pt>
                <c:pt idx="14594">
                  <c:v>397.43727301806302</c:v>
                </c:pt>
                <c:pt idx="14595">
                  <c:v>397.43610543180102</c:v>
                </c:pt>
                <c:pt idx="14596">
                  <c:v>397.43367442706898</c:v>
                </c:pt>
                <c:pt idx="14597">
                  <c:v>397.42762411961297</c:v>
                </c:pt>
                <c:pt idx="14598">
                  <c:v>397.42481545469701</c:v>
                </c:pt>
                <c:pt idx="14599">
                  <c:v>397.414774958306</c:v>
                </c:pt>
                <c:pt idx="14600">
                  <c:v>397.41030964022002</c:v>
                </c:pt>
                <c:pt idx="14601">
                  <c:v>397.403187094651</c:v>
                </c:pt>
                <c:pt idx="14602">
                  <c:v>397.40307464189402</c:v>
                </c:pt>
                <c:pt idx="14603">
                  <c:v>397.398268153103</c:v>
                </c:pt>
                <c:pt idx="14604">
                  <c:v>397.38899961346903</c:v>
                </c:pt>
                <c:pt idx="14605">
                  <c:v>397.38770063726997</c:v>
                </c:pt>
                <c:pt idx="14606">
                  <c:v>397.38348432451198</c:v>
                </c:pt>
                <c:pt idx="14607">
                  <c:v>397.38331397717502</c:v>
                </c:pt>
                <c:pt idx="14608">
                  <c:v>397.37722348236701</c:v>
                </c:pt>
                <c:pt idx="14609">
                  <c:v>397.374781949826</c:v>
                </c:pt>
                <c:pt idx="14610">
                  <c:v>397.369477037141</c:v>
                </c:pt>
                <c:pt idx="14611">
                  <c:v>397.359237226483</c:v>
                </c:pt>
                <c:pt idx="14612">
                  <c:v>397.35139387852001</c:v>
                </c:pt>
                <c:pt idx="14613">
                  <c:v>397.34854812080999</c:v>
                </c:pt>
                <c:pt idx="14614">
                  <c:v>397.330936607946</c:v>
                </c:pt>
                <c:pt idx="14615">
                  <c:v>397.32885008688999</c:v>
                </c:pt>
                <c:pt idx="14616">
                  <c:v>397.29082699652201</c:v>
                </c:pt>
                <c:pt idx="14617">
                  <c:v>397.27450556730901</c:v>
                </c:pt>
                <c:pt idx="14618">
                  <c:v>397.26783582127501</c:v>
                </c:pt>
                <c:pt idx="14619">
                  <c:v>397.24938595056898</c:v>
                </c:pt>
                <c:pt idx="14620">
                  <c:v>397.24318623710599</c:v>
                </c:pt>
                <c:pt idx="14621">
                  <c:v>397.236168316168</c:v>
                </c:pt>
                <c:pt idx="14622">
                  <c:v>397.23537796529001</c:v>
                </c:pt>
                <c:pt idx="14623">
                  <c:v>397.23342490379298</c:v>
                </c:pt>
                <c:pt idx="14624">
                  <c:v>397.23103448041599</c:v>
                </c:pt>
                <c:pt idx="14625">
                  <c:v>397.22261763764101</c:v>
                </c:pt>
                <c:pt idx="14626">
                  <c:v>397.220949697923</c:v>
                </c:pt>
                <c:pt idx="14627">
                  <c:v>397.220675693261</c:v>
                </c:pt>
                <c:pt idx="14628">
                  <c:v>397.21021256027399</c:v>
                </c:pt>
                <c:pt idx="14629">
                  <c:v>397.20792047196397</c:v>
                </c:pt>
                <c:pt idx="14630">
                  <c:v>397.18870078627299</c:v>
                </c:pt>
                <c:pt idx="14631">
                  <c:v>397.18580249784799</c:v>
                </c:pt>
                <c:pt idx="14632">
                  <c:v>397.18564863176499</c:v>
                </c:pt>
                <c:pt idx="14633">
                  <c:v>397.183798834546</c:v>
                </c:pt>
                <c:pt idx="14634">
                  <c:v>397.18278909792502</c:v>
                </c:pt>
                <c:pt idx="14635">
                  <c:v>397.177876246594</c:v>
                </c:pt>
                <c:pt idx="14636">
                  <c:v>397.17432842132098</c:v>
                </c:pt>
                <c:pt idx="14637">
                  <c:v>397.15947931647099</c:v>
                </c:pt>
                <c:pt idx="14638">
                  <c:v>397.15648952250802</c:v>
                </c:pt>
                <c:pt idx="14639">
                  <c:v>397.14859061319902</c:v>
                </c:pt>
                <c:pt idx="14640">
                  <c:v>397.141569329194</c:v>
                </c:pt>
                <c:pt idx="14641">
                  <c:v>397.14019078330199</c:v>
                </c:pt>
                <c:pt idx="14642">
                  <c:v>397.13885000367401</c:v>
                </c:pt>
                <c:pt idx="14643">
                  <c:v>397.137233746069</c:v>
                </c:pt>
                <c:pt idx="14644">
                  <c:v>397.133872121823</c:v>
                </c:pt>
                <c:pt idx="14645">
                  <c:v>397.13284074062</c:v>
                </c:pt>
                <c:pt idx="14646">
                  <c:v>397.13078800244</c:v>
                </c:pt>
                <c:pt idx="14647">
                  <c:v>397.13072618879198</c:v>
                </c:pt>
                <c:pt idx="14648">
                  <c:v>397.13025536695199</c:v>
                </c:pt>
                <c:pt idx="14649">
                  <c:v>397.127545184768</c:v>
                </c:pt>
                <c:pt idx="14650">
                  <c:v>397.12749840626998</c:v>
                </c:pt>
                <c:pt idx="14651">
                  <c:v>397.125116919096</c:v>
                </c:pt>
                <c:pt idx="14652">
                  <c:v>397.11930880151601</c:v>
                </c:pt>
                <c:pt idx="14653">
                  <c:v>397.111496687174</c:v>
                </c:pt>
                <c:pt idx="14654">
                  <c:v>397.111169797142</c:v>
                </c:pt>
                <c:pt idx="14655">
                  <c:v>397.10867866460802</c:v>
                </c:pt>
                <c:pt idx="14656">
                  <c:v>397.10356629531401</c:v>
                </c:pt>
                <c:pt idx="14657">
                  <c:v>397.09943340554202</c:v>
                </c:pt>
                <c:pt idx="14658">
                  <c:v>397.098056007617</c:v>
                </c:pt>
                <c:pt idx="14659">
                  <c:v>397.08696994251397</c:v>
                </c:pt>
                <c:pt idx="14660">
                  <c:v>397.08620613305698</c:v>
                </c:pt>
                <c:pt idx="14661">
                  <c:v>397.07744910322401</c:v>
                </c:pt>
                <c:pt idx="14662">
                  <c:v>397.07719351629999</c:v>
                </c:pt>
                <c:pt idx="14663">
                  <c:v>397.06893572715597</c:v>
                </c:pt>
                <c:pt idx="14664">
                  <c:v>397.06511668043498</c:v>
                </c:pt>
                <c:pt idx="14665">
                  <c:v>397.06332723049502</c:v>
                </c:pt>
                <c:pt idx="14666">
                  <c:v>397.058956339171</c:v>
                </c:pt>
                <c:pt idx="14667">
                  <c:v>397.05549059307998</c:v>
                </c:pt>
                <c:pt idx="14668">
                  <c:v>397.05141107000702</c:v>
                </c:pt>
                <c:pt idx="14669">
                  <c:v>397.03285126447997</c:v>
                </c:pt>
                <c:pt idx="14670">
                  <c:v>397.02597134959399</c:v>
                </c:pt>
                <c:pt idx="14671">
                  <c:v>397.02140681078203</c:v>
                </c:pt>
                <c:pt idx="14672">
                  <c:v>397.02069451992202</c:v>
                </c:pt>
                <c:pt idx="14673">
                  <c:v>397.01798525231499</c:v>
                </c:pt>
                <c:pt idx="14674">
                  <c:v>397.00761625251698</c:v>
                </c:pt>
                <c:pt idx="14675">
                  <c:v>397.00626216091598</c:v>
                </c:pt>
                <c:pt idx="14676">
                  <c:v>396.99697424144199</c:v>
                </c:pt>
                <c:pt idx="14677">
                  <c:v>396.99233369692797</c:v>
                </c:pt>
                <c:pt idx="14678">
                  <c:v>396.96856565897502</c:v>
                </c:pt>
                <c:pt idx="14679">
                  <c:v>396.95445103368701</c:v>
                </c:pt>
                <c:pt idx="14680">
                  <c:v>396.954330859582</c:v>
                </c:pt>
                <c:pt idx="14681">
                  <c:v>396.95000443770903</c:v>
                </c:pt>
                <c:pt idx="14682">
                  <c:v>396.94739778276301</c:v>
                </c:pt>
                <c:pt idx="14683">
                  <c:v>396.94285147854299</c:v>
                </c:pt>
                <c:pt idx="14684">
                  <c:v>396.94218635464102</c:v>
                </c:pt>
                <c:pt idx="14685">
                  <c:v>396.936337687334</c:v>
                </c:pt>
                <c:pt idx="14686">
                  <c:v>396.93040163919397</c:v>
                </c:pt>
                <c:pt idx="14687">
                  <c:v>396.92923250967999</c:v>
                </c:pt>
                <c:pt idx="14688">
                  <c:v>396.92899123842</c:v>
                </c:pt>
                <c:pt idx="14689">
                  <c:v>396.92544442485098</c:v>
                </c:pt>
                <c:pt idx="14690">
                  <c:v>396.92212788435597</c:v>
                </c:pt>
                <c:pt idx="14691">
                  <c:v>396.91636360718297</c:v>
                </c:pt>
                <c:pt idx="14692">
                  <c:v>396.91536536506499</c:v>
                </c:pt>
                <c:pt idx="14693">
                  <c:v>396.91105159460102</c:v>
                </c:pt>
                <c:pt idx="14694">
                  <c:v>396.90955661037202</c:v>
                </c:pt>
                <c:pt idx="14695">
                  <c:v>396.90944970363898</c:v>
                </c:pt>
                <c:pt idx="14696">
                  <c:v>396.90289412422698</c:v>
                </c:pt>
                <c:pt idx="14697">
                  <c:v>396.90254499410202</c:v>
                </c:pt>
                <c:pt idx="14698">
                  <c:v>396.89960239397402</c:v>
                </c:pt>
                <c:pt idx="14699">
                  <c:v>396.89405031775999</c:v>
                </c:pt>
                <c:pt idx="14700">
                  <c:v>396.88471409260899</c:v>
                </c:pt>
                <c:pt idx="14701">
                  <c:v>396.87120938215401</c:v>
                </c:pt>
                <c:pt idx="14702">
                  <c:v>396.86937342376598</c:v>
                </c:pt>
                <c:pt idx="14703">
                  <c:v>396.86910003254502</c:v>
                </c:pt>
                <c:pt idx="14704">
                  <c:v>396.863758145426</c:v>
                </c:pt>
                <c:pt idx="14705">
                  <c:v>396.86111026016903</c:v>
                </c:pt>
                <c:pt idx="14706">
                  <c:v>396.85272915937298</c:v>
                </c:pt>
                <c:pt idx="14707">
                  <c:v>396.845969186307</c:v>
                </c:pt>
                <c:pt idx="14708">
                  <c:v>396.84325640381599</c:v>
                </c:pt>
                <c:pt idx="14709">
                  <c:v>396.84152451125999</c:v>
                </c:pt>
                <c:pt idx="14710">
                  <c:v>396.828770615444</c:v>
                </c:pt>
                <c:pt idx="14711">
                  <c:v>396.82102293303001</c:v>
                </c:pt>
                <c:pt idx="14712">
                  <c:v>396.819927029864</c:v>
                </c:pt>
                <c:pt idx="14713">
                  <c:v>396.81762521054702</c:v>
                </c:pt>
                <c:pt idx="14714">
                  <c:v>396.81736279468902</c:v>
                </c:pt>
                <c:pt idx="14715">
                  <c:v>396.81459085203102</c:v>
                </c:pt>
                <c:pt idx="14716">
                  <c:v>396.814492807813</c:v>
                </c:pt>
                <c:pt idx="14717">
                  <c:v>396.80698554365</c:v>
                </c:pt>
                <c:pt idx="14718">
                  <c:v>396.79688674896403</c:v>
                </c:pt>
                <c:pt idx="14719">
                  <c:v>396.77889644194403</c:v>
                </c:pt>
                <c:pt idx="14720">
                  <c:v>396.77421325200402</c:v>
                </c:pt>
                <c:pt idx="14721">
                  <c:v>396.77191654906397</c:v>
                </c:pt>
                <c:pt idx="14722">
                  <c:v>396.77033649009098</c:v>
                </c:pt>
                <c:pt idx="14723">
                  <c:v>396.761222132603</c:v>
                </c:pt>
                <c:pt idx="14724">
                  <c:v>396.75839707606201</c:v>
                </c:pt>
                <c:pt idx="14725">
                  <c:v>396.75387111595097</c:v>
                </c:pt>
                <c:pt idx="14726">
                  <c:v>396.752876330113</c:v>
                </c:pt>
                <c:pt idx="14727">
                  <c:v>396.74406340263698</c:v>
                </c:pt>
                <c:pt idx="14728">
                  <c:v>396.73053544209398</c:v>
                </c:pt>
                <c:pt idx="14729">
                  <c:v>396.724927485259</c:v>
                </c:pt>
                <c:pt idx="14730">
                  <c:v>396.72301701833601</c:v>
                </c:pt>
                <c:pt idx="14731">
                  <c:v>396.72079155989201</c:v>
                </c:pt>
                <c:pt idx="14732">
                  <c:v>396.719791579326</c:v>
                </c:pt>
                <c:pt idx="14733">
                  <c:v>396.71653910355798</c:v>
                </c:pt>
                <c:pt idx="14734">
                  <c:v>396.70761925239998</c:v>
                </c:pt>
                <c:pt idx="14735">
                  <c:v>396.697426850299</c:v>
                </c:pt>
                <c:pt idx="14736">
                  <c:v>396.69281796154303</c:v>
                </c:pt>
                <c:pt idx="14737">
                  <c:v>396.68369837753301</c:v>
                </c:pt>
                <c:pt idx="14738">
                  <c:v>396.67855306958398</c:v>
                </c:pt>
                <c:pt idx="14739">
                  <c:v>396.67854337552802</c:v>
                </c:pt>
                <c:pt idx="14740">
                  <c:v>396.67782726088501</c:v>
                </c:pt>
                <c:pt idx="14741">
                  <c:v>396.67029130643999</c:v>
                </c:pt>
                <c:pt idx="14742">
                  <c:v>396.66110596360102</c:v>
                </c:pt>
                <c:pt idx="14743">
                  <c:v>396.64670550832199</c:v>
                </c:pt>
                <c:pt idx="14744">
                  <c:v>396.64443353678001</c:v>
                </c:pt>
                <c:pt idx="14745">
                  <c:v>396.64341989662</c:v>
                </c:pt>
                <c:pt idx="14746">
                  <c:v>396.63676688755999</c:v>
                </c:pt>
                <c:pt idx="14747">
                  <c:v>396.61563490616197</c:v>
                </c:pt>
                <c:pt idx="14748">
                  <c:v>396.61330428646801</c:v>
                </c:pt>
                <c:pt idx="14749">
                  <c:v>396.612573569196</c:v>
                </c:pt>
                <c:pt idx="14750">
                  <c:v>396.61167418038502</c:v>
                </c:pt>
                <c:pt idx="14751">
                  <c:v>396.60616656377698</c:v>
                </c:pt>
                <c:pt idx="14752">
                  <c:v>396.59952935834298</c:v>
                </c:pt>
                <c:pt idx="14753">
                  <c:v>396.58769616051302</c:v>
                </c:pt>
                <c:pt idx="14754">
                  <c:v>396.58141525794701</c:v>
                </c:pt>
                <c:pt idx="14755">
                  <c:v>396.57433164324198</c:v>
                </c:pt>
                <c:pt idx="14756">
                  <c:v>396.56916556166198</c:v>
                </c:pt>
                <c:pt idx="14757">
                  <c:v>396.54497914002297</c:v>
                </c:pt>
                <c:pt idx="14758">
                  <c:v>396.54433422434897</c:v>
                </c:pt>
                <c:pt idx="14759">
                  <c:v>396.54431538928401</c:v>
                </c:pt>
                <c:pt idx="14760">
                  <c:v>396.52714721400503</c:v>
                </c:pt>
                <c:pt idx="14761">
                  <c:v>396.52019573539002</c:v>
                </c:pt>
                <c:pt idx="14762">
                  <c:v>396.51779580221603</c:v>
                </c:pt>
                <c:pt idx="14763">
                  <c:v>396.51648238678303</c:v>
                </c:pt>
                <c:pt idx="14764">
                  <c:v>396.51420862988101</c:v>
                </c:pt>
                <c:pt idx="14765">
                  <c:v>396.50928670270099</c:v>
                </c:pt>
                <c:pt idx="14766">
                  <c:v>396.50381395046003</c:v>
                </c:pt>
                <c:pt idx="14767">
                  <c:v>396.50103931392198</c:v>
                </c:pt>
                <c:pt idx="14768">
                  <c:v>396.50038694859899</c:v>
                </c:pt>
                <c:pt idx="14769">
                  <c:v>396.49524776559599</c:v>
                </c:pt>
                <c:pt idx="14770">
                  <c:v>396.49047873655098</c:v>
                </c:pt>
                <c:pt idx="14771">
                  <c:v>396.48620694974198</c:v>
                </c:pt>
                <c:pt idx="14772">
                  <c:v>396.48462555322601</c:v>
                </c:pt>
                <c:pt idx="14773">
                  <c:v>396.48397388819302</c:v>
                </c:pt>
                <c:pt idx="14774">
                  <c:v>396.48084536569701</c:v>
                </c:pt>
                <c:pt idx="14775">
                  <c:v>396.46448661588499</c:v>
                </c:pt>
                <c:pt idx="14776">
                  <c:v>396.46377426100099</c:v>
                </c:pt>
                <c:pt idx="14777">
                  <c:v>396.45905423746001</c:v>
                </c:pt>
                <c:pt idx="14778">
                  <c:v>396.45817036955498</c:v>
                </c:pt>
                <c:pt idx="14779">
                  <c:v>396.45702615935102</c:v>
                </c:pt>
                <c:pt idx="14780">
                  <c:v>396.44064572518897</c:v>
                </c:pt>
                <c:pt idx="14781">
                  <c:v>396.43981449118399</c:v>
                </c:pt>
                <c:pt idx="14782">
                  <c:v>396.43543601097002</c:v>
                </c:pt>
                <c:pt idx="14783">
                  <c:v>396.430084590457</c:v>
                </c:pt>
                <c:pt idx="14784">
                  <c:v>396.42376796996098</c:v>
                </c:pt>
                <c:pt idx="14785">
                  <c:v>396.41869860450697</c:v>
                </c:pt>
                <c:pt idx="14786">
                  <c:v>396.414836085844</c:v>
                </c:pt>
                <c:pt idx="14787">
                  <c:v>396.41479344737502</c:v>
                </c:pt>
                <c:pt idx="14788">
                  <c:v>396.40177410554202</c:v>
                </c:pt>
                <c:pt idx="14789">
                  <c:v>396.39932614528198</c:v>
                </c:pt>
                <c:pt idx="14790">
                  <c:v>396.38891119452097</c:v>
                </c:pt>
                <c:pt idx="14791">
                  <c:v>396.38761790036801</c:v>
                </c:pt>
                <c:pt idx="14792">
                  <c:v>396.38482608051299</c:v>
                </c:pt>
                <c:pt idx="14793">
                  <c:v>396.37598653578499</c:v>
                </c:pt>
                <c:pt idx="14794">
                  <c:v>396.37501206121101</c:v>
                </c:pt>
                <c:pt idx="14795">
                  <c:v>396.37219084380098</c:v>
                </c:pt>
                <c:pt idx="14796">
                  <c:v>396.35277586843898</c:v>
                </c:pt>
                <c:pt idx="14797">
                  <c:v>396.35219943210001</c:v>
                </c:pt>
                <c:pt idx="14798">
                  <c:v>396.35195119443102</c:v>
                </c:pt>
                <c:pt idx="14799">
                  <c:v>396.35042742627201</c:v>
                </c:pt>
                <c:pt idx="14800">
                  <c:v>396.34956610770701</c:v>
                </c:pt>
                <c:pt idx="14801">
                  <c:v>396.34889118967499</c:v>
                </c:pt>
                <c:pt idx="14802">
                  <c:v>396.34611586442099</c:v>
                </c:pt>
                <c:pt idx="14803">
                  <c:v>396.341443475858</c:v>
                </c:pt>
                <c:pt idx="14804">
                  <c:v>396.33170617593299</c:v>
                </c:pt>
                <c:pt idx="14805">
                  <c:v>396.32615734066701</c:v>
                </c:pt>
                <c:pt idx="14806">
                  <c:v>396.32180295916203</c:v>
                </c:pt>
                <c:pt idx="14807">
                  <c:v>396.32170055344801</c:v>
                </c:pt>
                <c:pt idx="14808">
                  <c:v>396.31173713213701</c:v>
                </c:pt>
                <c:pt idx="14809">
                  <c:v>396.31112925606499</c:v>
                </c:pt>
                <c:pt idx="14810">
                  <c:v>396.29855168857802</c:v>
                </c:pt>
                <c:pt idx="14811">
                  <c:v>396.29770745744599</c:v>
                </c:pt>
                <c:pt idx="14812">
                  <c:v>396.29397502985699</c:v>
                </c:pt>
                <c:pt idx="14813">
                  <c:v>396.29347446001401</c:v>
                </c:pt>
                <c:pt idx="14814">
                  <c:v>396.29337353193398</c:v>
                </c:pt>
                <c:pt idx="14815">
                  <c:v>396.290907197808</c:v>
                </c:pt>
                <c:pt idx="14816">
                  <c:v>396.28446243446899</c:v>
                </c:pt>
                <c:pt idx="14817">
                  <c:v>396.277349527583</c:v>
                </c:pt>
                <c:pt idx="14818">
                  <c:v>396.26135471884197</c:v>
                </c:pt>
                <c:pt idx="14819">
                  <c:v>396.26029160279001</c:v>
                </c:pt>
                <c:pt idx="14820">
                  <c:v>396.25937097672198</c:v>
                </c:pt>
                <c:pt idx="14821">
                  <c:v>396.25920345227701</c:v>
                </c:pt>
                <c:pt idx="14822">
                  <c:v>396.25478705924797</c:v>
                </c:pt>
                <c:pt idx="14823">
                  <c:v>396.24739186676999</c:v>
                </c:pt>
                <c:pt idx="14824">
                  <c:v>396.24314187626499</c:v>
                </c:pt>
                <c:pt idx="14825">
                  <c:v>396.242745174888</c:v>
                </c:pt>
                <c:pt idx="14826">
                  <c:v>396.22233219727201</c:v>
                </c:pt>
                <c:pt idx="14827">
                  <c:v>396.22194983379302</c:v>
                </c:pt>
                <c:pt idx="14828">
                  <c:v>396.21638823046499</c:v>
                </c:pt>
                <c:pt idx="14829">
                  <c:v>396.21178151016699</c:v>
                </c:pt>
                <c:pt idx="14830">
                  <c:v>396.19832996966801</c:v>
                </c:pt>
                <c:pt idx="14831">
                  <c:v>396.19278820109002</c:v>
                </c:pt>
                <c:pt idx="14832">
                  <c:v>396.19122427361498</c:v>
                </c:pt>
                <c:pt idx="14833">
                  <c:v>396.18686543518203</c:v>
                </c:pt>
                <c:pt idx="14834">
                  <c:v>396.18519276062</c:v>
                </c:pt>
                <c:pt idx="14835">
                  <c:v>396.17245562146201</c:v>
                </c:pt>
                <c:pt idx="14836">
                  <c:v>396.16709884445999</c:v>
                </c:pt>
                <c:pt idx="14837">
                  <c:v>396.16210210973298</c:v>
                </c:pt>
                <c:pt idx="14838">
                  <c:v>396.15508657338398</c:v>
                </c:pt>
                <c:pt idx="14839">
                  <c:v>396.14362108270001</c:v>
                </c:pt>
                <c:pt idx="14840">
                  <c:v>396.14241497572198</c:v>
                </c:pt>
                <c:pt idx="14841">
                  <c:v>396.14018967016699</c:v>
                </c:pt>
                <c:pt idx="14842">
                  <c:v>396.13766075472302</c:v>
                </c:pt>
                <c:pt idx="14843">
                  <c:v>396.13665823021103</c:v>
                </c:pt>
                <c:pt idx="14844">
                  <c:v>396.13359223796903</c:v>
                </c:pt>
                <c:pt idx="14845">
                  <c:v>396.128348458044</c:v>
                </c:pt>
                <c:pt idx="14846">
                  <c:v>396.12424334356803</c:v>
                </c:pt>
                <c:pt idx="14847">
                  <c:v>396.12301070595601</c:v>
                </c:pt>
                <c:pt idx="14848">
                  <c:v>396.12168679638899</c:v>
                </c:pt>
                <c:pt idx="14849">
                  <c:v>396.11994931592301</c:v>
                </c:pt>
                <c:pt idx="14850">
                  <c:v>396.11932169974699</c:v>
                </c:pt>
                <c:pt idx="14851">
                  <c:v>396.11750433466898</c:v>
                </c:pt>
                <c:pt idx="14852">
                  <c:v>396.11500351053701</c:v>
                </c:pt>
                <c:pt idx="14853">
                  <c:v>396.10546445080598</c:v>
                </c:pt>
                <c:pt idx="14854">
                  <c:v>396.09899935167402</c:v>
                </c:pt>
                <c:pt idx="14855">
                  <c:v>396.092220486082</c:v>
                </c:pt>
                <c:pt idx="14856">
                  <c:v>396.09188437298502</c:v>
                </c:pt>
                <c:pt idx="14857">
                  <c:v>396.09021725088201</c:v>
                </c:pt>
                <c:pt idx="14858">
                  <c:v>396.08930545554102</c:v>
                </c:pt>
                <c:pt idx="14859">
                  <c:v>396.08680833314497</c:v>
                </c:pt>
                <c:pt idx="14860">
                  <c:v>396.08603801423402</c:v>
                </c:pt>
                <c:pt idx="14861">
                  <c:v>396.08296302245202</c:v>
                </c:pt>
                <c:pt idx="14862">
                  <c:v>396.07737771494902</c:v>
                </c:pt>
                <c:pt idx="14863">
                  <c:v>396.07048626590802</c:v>
                </c:pt>
                <c:pt idx="14864">
                  <c:v>396.06900025070303</c:v>
                </c:pt>
                <c:pt idx="14865">
                  <c:v>396.056232543406</c:v>
                </c:pt>
                <c:pt idx="14866">
                  <c:v>396.05537497687999</c:v>
                </c:pt>
                <c:pt idx="14867">
                  <c:v>396.05452060755198</c:v>
                </c:pt>
                <c:pt idx="14868">
                  <c:v>396.04796718010601</c:v>
                </c:pt>
                <c:pt idx="14869">
                  <c:v>396.04334744228601</c:v>
                </c:pt>
                <c:pt idx="14870">
                  <c:v>396.03488664200597</c:v>
                </c:pt>
                <c:pt idx="14871">
                  <c:v>396.03086169735298</c:v>
                </c:pt>
                <c:pt idx="14872">
                  <c:v>396.03023491153903</c:v>
                </c:pt>
                <c:pt idx="14873">
                  <c:v>396.02951446963601</c:v>
                </c:pt>
                <c:pt idx="14874">
                  <c:v>396.01770969339799</c:v>
                </c:pt>
                <c:pt idx="14875">
                  <c:v>396.01372240604002</c:v>
                </c:pt>
                <c:pt idx="14876">
                  <c:v>396.012301204734</c:v>
                </c:pt>
                <c:pt idx="14877">
                  <c:v>396.00937673231999</c:v>
                </c:pt>
                <c:pt idx="14878">
                  <c:v>396.00788910856801</c:v>
                </c:pt>
                <c:pt idx="14879">
                  <c:v>395.99984042907698</c:v>
                </c:pt>
                <c:pt idx="14880">
                  <c:v>395.99187190261802</c:v>
                </c:pt>
                <c:pt idx="14881">
                  <c:v>395.98676463023298</c:v>
                </c:pt>
                <c:pt idx="14882">
                  <c:v>395.98576567254298</c:v>
                </c:pt>
                <c:pt idx="14883">
                  <c:v>395.98206042129499</c:v>
                </c:pt>
                <c:pt idx="14884">
                  <c:v>395.97832829967302</c:v>
                </c:pt>
                <c:pt idx="14885">
                  <c:v>395.97215382320297</c:v>
                </c:pt>
                <c:pt idx="14886">
                  <c:v>395.970243277713</c:v>
                </c:pt>
                <c:pt idx="14887">
                  <c:v>395.96567065270301</c:v>
                </c:pt>
                <c:pt idx="14888">
                  <c:v>395.96459200182102</c:v>
                </c:pt>
                <c:pt idx="14889">
                  <c:v>395.95727132193798</c:v>
                </c:pt>
                <c:pt idx="14890">
                  <c:v>395.95023132866402</c:v>
                </c:pt>
                <c:pt idx="14891">
                  <c:v>395.93979458579798</c:v>
                </c:pt>
                <c:pt idx="14892">
                  <c:v>395.92886911028199</c:v>
                </c:pt>
                <c:pt idx="14893">
                  <c:v>395.92885500211003</c:v>
                </c:pt>
                <c:pt idx="14894">
                  <c:v>395.927989579447</c:v>
                </c:pt>
                <c:pt idx="14895">
                  <c:v>395.91786270266402</c:v>
                </c:pt>
                <c:pt idx="14896">
                  <c:v>395.91577106749202</c:v>
                </c:pt>
                <c:pt idx="14897">
                  <c:v>395.91225028018198</c:v>
                </c:pt>
                <c:pt idx="14898">
                  <c:v>395.90292512890898</c:v>
                </c:pt>
                <c:pt idx="14899">
                  <c:v>395.90204320535003</c:v>
                </c:pt>
                <c:pt idx="14900">
                  <c:v>395.89658669413302</c:v>
                </c:pt>
                <c:pt idx="14901">
                  <c:v>395.887450049091</c:v>
                </c:pt>
                <c:pt idx="14902">
                  <c:v>395.862486091535</c:v>
                </c:pt>
                <c:pt idx="14903">
                  <c:v>395.85881597668299</c:v>
                </c:pt>
                <c:pt idx="14904">
                  <c:v>395.85519931721001</c:v>
                </c:pt>
                <c:pt idx="14905">
                  <c:v>395.84273756571503</c:v>
                </c:pt>
                <c:pt idx="14906">
                  <c:v>395.83536010722003</c:v>
                </c:pt>
                <c:pt idx="14907">
                  <c:v>395.82843780596397</c:v>
                </c:pt>
                <c:pt idx="14908">
                  <c:v>395.82326407980599</c:v>
                </c:pt>
                <c:pt idx="14909">
                  <c:v>395.81312294675598</c:v>
                </c:pt>
                <c:pt idx="14910">
                  <c:v>395.81161473884299</c:v>
                </c:pt>
                <c:pt idx="14911">
                  <c:v>395.79598304061398</c:v>
                </c:pt>
                <c:pt idx="14912">
                  <c:v>395.78224700083399</c:v>
                </c:pt>
                <c:pt idx="14913">
                  <c:v>395.77834489383901</c:v>
                </c:pt>
                <c:pt idx="14914">
                  <c:v>395.77487004126499</c:v>
                </c:pt>
                <c:pt idx="14915">
                  <c:v>395.77456524051303</c:v>
                </c:pt>
                <c:pt idx="14916">
                  <c:v>395.77274220661099</c:v>
                </c:pt>
                <c:pt idx="14917">
                  <c:v>395.77079620524199</c:v>
                </c:pt>
                <c:pt idx="14918">
                  <c:v>395.77018974063299</c:v>
                </c:pt>
                <c:pt idx="14919">
                  <c:v>395.75581082147602</c:v>
                </c:pt>
                <c:pt idx="14920">
                  <c:v>395.74630342681399</c:v>
                </c:pt>
                <c:pt idx="14921">
                  <c:v>395.73773677385202</c:v>
                </c:pt>
                <c:pt idx="14922">
                  <c:v>395.73532204484297</c:v>
                </c:pt>
                <c:pt idx="14923">
                  <c:v>395.73526857248402</c:v>
                </c:pt>
                <c:pt idx="14924">
                  <c:v>395.73366472100599</c:v>
                </c:pt>
                <c:pt idx="14925">
                  <c:v>395.72938866736598</c:v>
                </c:pt>
                <c:pt idx="14926">
                  <c:v>395.72753120725798</c:v>
                </c:pt>
                <c:pt idx="14927">
                  <c:v>395.726575350232</c:v>
                </c:pt>
                <c:pt idx="14928">
                  <c:v>395.72512394168399</c:v>
                </c:pt>
                <c:pt idx="14929">
                  <c:v>395.724855495756</c:v>
                </c:pt>
                <c:pt idx="14930">
                  <c:v>395.72360315747301</c:v>
                </c:pt>
                <c:pt idx="14931">
                  <c:v>395.721554363248</c:v>
                </c:pt>
                <c:pt idx="14932">
                  <c:v>395.71319256913199</c:v>
                </c:pt>
                <c:pt idx="14933">
                  <c:v>395.71284040504901</c:v>
                </c:pt>
                <c:pt idx="14934">
                  <c:v>395.71055364198003</c:v>
                </c:pt>
                <c:pt idx="14935">
                  <c:v>395.71011247426202</c:v>
                </c:pt>
                <c:pt idx="14936">
                  <c:v>395.70448369862999</c:v>
                </c:pt>
                <c:pt idx="14937">
                  <c:v>395.70199903668998</c:v>
                </c:pt>
                <c:pt idx="14938">
                  <c:v>395.70189693837301</c:v>
                </c:pt>
                <c:pt idx="14939">
                  <c:v>395.690070156601</c:v>
                </c:pt>
                <c:pt idx="14940">
                  <c:v>395.68650404850598</c:v>
                </c:pt>
                <c:pt idx="14941">
                  <c:v>395.68155777845902</c:v>
                </c:pt>
                <c:pt idx="14942">
                  <c:v>395.68020327174202</c:v>
                </c:pt>
                <c:pt idx="14943">
                  <c:v>395.67895223372602</c:v>
                </c:pt>
                <c:pt idx="14944">
                  <c:v>395.67765914211799</c:v>
                </c:pt>
                <c:pt idx="14945">
                  <c:v>395.67254098941697</c:v>
                </c:pt>
                <c:pt idx="14946">
                  <c:v>395.66725733407202</c:v>
                </c:pt>
                <c:pt idx="14947">
                  <c:v>395.66541277446998</c:v>
                </c:pt>
                <c:pt idx="14948">
                  <c:v>395.64617230649998</c:v>
                </c:pt>
                <c:pt idx="14949">
                  <c:v>395.64350905017699</c:v>
                </c:pt>
                <c:pt idx="14950">
                  <c:v>395.642385124209</c:v>
                </c:pt>
                <c:pt idx="14951">
                  <c:v>395.64143332564799</c:v>
                </c:pt>
                <c:pt idx="14952">
                  <c:v>395.64018246238697</c:v>
                </c:pt>
                <c:pt idx="14953">
                  <c:v>395.638452663218</c:v>
                </c:pt>
                <c:pt idx="14954">
                  <c:v>395.63651712713897</c:v>
                </c:pt>
                <c:pt idx="14955">
                  <c:v>395.635482254392</c:v>
                </c:pt>
                <c:pt idx="14956">
                  <c:v>395.63433432129801</c:v>
                </c:pt>
                <c:pt idx="14957">
                  <c:v>395.63048478807701</c:v>
                </c:pt>
                <c:pt idx="14958">
                  <c:v>395.62240583196098</c:v>
                </c:pt>
                <c:pt idx="14959">
                  <c:v>395.62180921782101</c:v>
                </c:pt>
                <c:pt idx="14960">
                  <c:v>395.62129543641299</c:v>
                </c:pt>
                <c:pt idx="14961">
                  <c:v>395.62104301326701</c:v>
                </c:pt>
                <c:pt idx="14962">
                  <c:v>395.61685752464598</c:v>
                </c:pt>
                <c:pt idx="14963">
                  <c:v>395.61529274721198</c:v>
                </c:pt>
                <c:pt idx="14964">
                  <c:v>395.61403682599598</c:v>
                </c:pt>
                <c:pt idx="14965">
                  <c:v>395.60380278150399</c:v>
                </c:pt>
                <c:pt idx="14966">
                  <c:v>395.60257164309002</c:v>
                </c:pt>
                <c:pt idx="14967">
                  <c:v>395.59420616364798</c:v>
                </c:pt>
                <c:pt idx="14968">
                  <c:v>395.59013977900298</c:v>
                </c:pt>
                <c:pt idx="14969">
                  <c:v>395.58972667403299</c:v>
                </c:pt>
                <c:pt idx="14970">
                  <c:v>395.57278188601902</c:v>
                </c:pt>
                <c:pt idx="14971">
                  <c:v>395.56018203066702</c:v>
                </c:pt>
                <c:pt idx="14972">
                  <c:v>395.55938565645403</c:v>
                </c:pt>
                <c:pt idx="14973">
                  <c:v>395.55830910780497</c:v>
                </c:pt>
                <c:pt idx="14974">
                  <c:v>395.54750508274799</c:v>
                </c:pt>
                <c:pt idx="14975">
                  <c:v>395.54627535750399</c:v>
                </c:pt>
                <c:pt idx="14976">
                  <c:v>395.545957880591</c:v>
                </c:pt>
                <c:pt idx="14977">
                  <c:v>395.54197317955499</c:v>
                </c:pt>
                <c:pt idx="14978">
                  <c:v>395.53744138656401</c:v>
                </c:pt>
                <c:pt idx="14979">
                  <c:v>395.527332255472</c:v>
                </c:pt>
                <c:pt idx="14980">
                  <c:v>395.520518011928</c:v>
                </c:pt>
                <c:pt idx="14981">
                  <c:v>395.51499718465601</c:v>
                </c:pt>
                <c:pt idx="14982">
                  <c:v>395.51165562726402</c:v>
                </c:pt>
                <c:pt idx="14983">
                  <c:v>395.51049344686697</c:v>
                </c:pt>
                <c:pt idx="14984">
                  <c:v>395.50895108924499</c:v>
                </c:pt>
                <c:pt idx="14985">
                  <c:v>395.50830986161901</c:v>
                </c:pt>
                <c:pt idx="14986">
                  <c:v>395.49987428215002</c:v>
                </c:pt>
                <c:pt idx="14987">
                  <c:v>395.49256135150102</c:v>
                </c:pt>
                <c:pt idx="14988">
                  <c:v>395.49121725433599</c:v>
                </c:pt>
                <c:pt idx="14989">
                  <c:v>395.47881885792401</c:v>
                </c:pt>
                <c:pt idx="14990">
                  <c:v>395.46882463215798</c:v>
                </c:pt>
                <c:pt idx="14991">
                  <c:v>395.45320080925501</c:v>
                </c:pt>
                <c:pt idx="14992">
                  <c:v>395.44349122443202</c:v>
                </c:pt>
                <c:pt idx="14993">
                  <c:v>395.44318464986998</c:v>
                </c:pt>
                <c:pt idx="14994">
                  <c:v>395.43961021678001</c:v>
                </c:pt>
                <c:pt idx="14995">
                  <c:v>395.42576723626502</c:v>
                </c:pt>
                <c:pt idx="14996">
                  <c:v>395.42534202340499</c:v>
                </c:pt>
                <c:pt idx="14997">
                  <c:v>395.42415856219498</c:v>
                </c:pt>
                <c:pt idx="14998">
                  <c:v>395.41471977523003</c:v>
                </c:pt>
                <c:pt idx="14999">
                  <c:v>395.41459020991601</c:v>
                </c:pt>
                <c:pt idx="15000">
                  <c:v>395.41130869685799</c:v>
                </c:pt>
                <c:pt idx="15001">
                  <c:v>395.40902584650797</c:v>
                </c:pt>
                <c:pt idx="15002">
                  <c:v>395.40545069693599</c:v>
                </c:pt>
                <c:pt idx="15003">
                  <c:v>395.39958765212799</c:v>
                </c:pt>
                <c:pt idx="15004">
                  <c:v>395.39622977334898</c:v>
                </c:pt>
                <c:pt idx="15005">
                  <c:v>395.39590247998001</c:v>
                </c:pt>
                <c:pt idx="15006">
                  <c:v>395.36746630281999</c:v>
                </c:pt>
                <c:pt idx="15007">
                  <c:v>395.36717594568501</c:v>
                </c:pt>
                <c:pt idx="15008">
                  <c:v>395.36267028770402</c:v>
                </c:pt>
                <c:pt idx="15009">
                  <c:v>395.35954017883398</c:v>
                </c:pt>
                <c:pt idx="15010">
                  <c:v>395.35939167358703</c:v>
                </c:pt>
                <c:pt idx="15011">
                  <c:v>395.35541960586897</c:v>
                </c:pt>
                <c:pt idx="15012">
                  <c:v>395.35537309275401</c:v>
                </c:pt>
                <c:pt idx="15013">
                  <c:v>395.351260918619</c:v>
                </c:pt>
                <c:pt idx="15014">
                  <c:v>395.35005569903001</c:v>
                </c:pt>
                <c:pt idx="15015">
                  <c:v>395.34014313505702</c:v>
                </c:pt>
                <c:pt idx="15016">
                  <c:v>395.32732074848599</c:v>
                </c:pt>
                <c:pt idx="15017">
                  <c:v>395.32093379809902</c:v>
                </c:pt>
                <c:pt idx="15018">
                  <c:v>395.31764207497503</c:v>
                </c:pt>
                <c:pt idx="15019">
                  <c:v>395.308680758207</c:v>
                </c:pt>
                <c:pt idx="15020">
                  <c:v>395.30843642301301</c:v>
                </c:pt>
                <c:pt idx="15021">
                  <c:v>395.30812486229399</c:v>
                </c:pt>
                <c:pt idx="15022">
                  <c:v>395.29963001356799</c:v>
                </c:pt>
                <c:pt idx="15023">
                  <c:v>395.294721062544</c:v>
                </c:pt>
                <c:pt idx="15024">
                  <c:v>395.29075177901899</c:v>
                </c:pt>
                <c:pt idx="15025">
                  <c:v>395.28969071870398</c:v>
                </c:pt>
                <c:pt idx="15026">
                  <c:v>395.28871259957202</c:v>
                </c:pt>
                <c:pt idx="15027">
                  <c:v>395.28520216916297</c:v>
                </c:pt>
                <c:pt idx="15028">
                  <c:v>395.281458189072</c:v>
                </c:pt>
                <c:pt idx="15029">
                  <c:v>395.26927560144901</c:v>
                </c:pt>
                <c:pt idx="15030">
                  <c:v>395.26894981938602</c:v>
                </c:pt>
                <c:pt idx="15031">
                  <c:v>395.24761365856602</c:v>
                </c:pt>
                <c:pt idx="15032">
                  <c:v>395.24161432320199</c:v>
                </c:pt>
                <c:pt idx="15033">
                  <c:v>395.24093077254599</c:v>
                </c:pt>
                <c:pt idx="15034">
                  <c:v>395.23502708610999</c:v>
                </c:pt>
                <c:pt idx="15035">
                  <c:v>395.23347116570397</c:v>
                </c:pt>
                <c:pt idx="15036">
                  <c:v>395.22610310617301</c:v>
                </c:pt>
                <c:pt idx="15037">
                  <c:v>395.226058225928</c:v>
                </c:pt>
                <c:pt idx="15038">
                  <c:v>395.22352561410003</c:v>
                </c:pt>
                <c:pt idx="15039">
                  <c:v>395.21849050031602</c:v>
                </c:pt>
                <c:pt idx="15040">
                  <c:v>395.21801306200098</c:v>
                </c:pt>
                <c:pt idx="15041">
                  <c:v>395.21735041197002</c:v>
                </c:pt>
                <c:pt idx="15042">
                  <c:v>395.21733286326901</c:v>
                </c:pt>
                <c:pt idx="15043">
                  <c:v>395.21445636421799</c:v>
                </c:pt>
                <c:pt idx="15044">
                  <c:v>395.21231274153001</c:v>
                </c:pt>
                <c:pt idx="15045">
                  <c:v>395.20998345728401</c:v>
                </c:pt>
                <c:pt idx="15046">
                  <c:v>395.19813067424298</c:v>
                </c:pt>
                <c:pt idx="15047">
                  <c:v>395.19215549772002</c:v>
                </c:pt>
                <c:pt idx="15048">
                  <c:v>395.18796116687997</c:v>
                </c:pt>
                <c:pt idx="15049">
                  <c:v>395.18481052861898</c:v>
                </c:pt>
                <c:pt idx="15050">
                  <c:v>395.18275559556599</c:v>
                </c:pt>
                <c:pt idx="15051">
                  <c:v>395.18082131541701</c:v>
                </c:pt>
                <c:pt idx="15052">
                  <c:v>395.17755743227201</c:v>
                </c:pt>
                <c:pt idx="15053">
                  <c:v>395.17601408866398</c:v>
                </c:pt>
                <c:pt idx="15054">
                  <c:v>395.17089851653202</c:v>
                </c:pt>
                <c:pt idx="15055">
                  <c:v>395.16274738347101</c:v>
                </c:pt>
                <c:pt idx="15056">
                  <c:v>395.16034305512898</c:v>
                </c:pt>
                <c:pt idx="15057">
                  <c:v>395.15054946183602</c:v>
                </c:pt>
                <c:pt idx="15058">
                  <c:v>395.14827008335499</c:v>
                </c:pt>
                <c:pt idx="15059">
                  <c:v>395.14376565392899</c:v>
                </c:pt>
                <c:pt idx="15060">
                  <c:v>395.14289317792401</c:v>
                </c:pt>
                <c:pt idx="15061">
                  <c:v>395.13022923987</c:v>
                </c:pt>
                <c:pt idx="15062">
                  <c:v>395.09614498915499</c:v>
                </c:pt>
                <c:pt idx="15063">
                  <c:v>395.08292805840802</c:v>
                </c:pt>
                <c:pt idx="15064">
                  <c:v>395.079205033243</c:v>
                </c:pt>
                <c:pt idx="15065">
                  <c:v>395.07622605651801</c:v>
                </c:pt>
                <c:pt idx="15066">
                  <c:v>395.07609194041902</c:v>
                </c:pt>
                <c:pt idx="15067">
                  <c:v>395.07530786178</c:v>
                </c:pt>
                <c:pt idx="15068">
                  <c:v>395.06553619735598</c:v>
                </c:pt>
                <c:pt idx="15069">
                  <c:v>395.05834901902699</c:v>
                </c:pt>
                <c:pt idx="15070">
                  <c:v>395.05039356021899</c:v>
                </c:pt>
                <c:pt idx="15071">
                  <c:v>395.04589161121999</c:v>
                </c:pt>
                <c:pt idx="15072">
                  <c:v>395.04481221505102</c:v>
                </c:pt>
                <c:pt idx="15073">
                  <c:v>395.03990813342602</c:v>
                </c:pt>
                <c:pt idx="15074">
                  <c:v>395.02992437943902</c:v>
                </c:pt>
                <c:pt idx="15075">
                  <c:v>395.02802302599099</c:v>
                </c:pt>
                <c:pt idx="15076">
                  <c:v>395.01945105711297</c:v>
                </c:pt>
                <c:pt idx="15077">
                  <c:v>395.01506764343202</c:v>
                </c:pt>
                <c:pt idx="15078">
                  <c:v>395.01465500089103</c:v>
                </c:pt>
                <c:pt idx="15079">
                  <c:v>395.01328004114902</c:v>
                </c:pt>
                <c:pt idx="15080">
                  <c:v>395.01085231379602</c:v>
                </c:pt>
                <c:pt idx="15081">
                  <c:v>395.00762143754702</c:v>
                </c:pt>
                <c:pt idx="15082">
                  <c:v>395.00752093666898</c:v>
                </c:pt>
                <c:pt idx="15083">
                  <c:v>395.00735349879199</c:v>
                </c:pt>
                <c:pt idx="15084">
                  <c:v>395.003814028683</c:v>
                </c:pt>
                <c:pt idx="15085">
                  <c:v>394.99918661982099</c:v>
                </c:pt>
                <c:pt idx="15086">
                  <c:v>394.98863322557202</c:v>
                </c:pt>
                <c:pt idx="15087">
                  <c:v>394.98141794007398</c:v>
                </c:pt>
                <c:pt idx="15088">
                  <c:v>394.97925981345099</c:v>
                </c:pt>
                <c:pt idx="15089">
                  <c:v>394.97040511318602</c:v>
                </c:pt>
                <c:pt idx="15090">
                  <c:v>394.96722899963402</c:v>
                </c:pt>
                <c:pt idx="15091">
                  <c:v>394.96557824170998</c:v>
                </c:pt>
                <c:pt idx="15092">
                  <c:v>394.95611352448799</c:v>
                </c:pt>
                <c:pt idx="15093">
                  <c:v>394.95355082210699</c:v>
                </c:pt>
                <c:pt idx="15094">
                  <c:v>394.91750337023501</c:v>
                </c:pt>
                <c:pt idx="15095">
                  <c:v>394.916093232675</c:v>
                </c:pt>
                <c:pt idx="15096">
                  <c:v>394.91495984979298</c:v>
                </c:pt>
                <c:pt idx="15097">
                  <c:v>394.89877664523402</c:v>
                </c:pt>
                <c:pt idx="15098">
                  <c:v>394.89625263591802</c:v>
                </c:pt>
                <c:pt idx="15099">
                  <c:v>394.895943805581</c:v>
                </c:pt>
                <c:pt idx="15100">
                  <c:v>394.88834011052398</c:v>
                </c:pt>
                <c:pt idx="15101">
                  <c:v>394.88029521605199</c:v>
                </c:pt>
                <c:pt idx="15102">
                  <c:v>394.87134512814799</c:v>
                </c:pt>
                <c:pt idx="15103">
                  <c:v>394.86451067906899</c:v>
                </c:pt>
                <c:pt idx="15104">
                  <c:v>394.86332207312</c:v>
                </c:pt>
                <c:pt idx="15105">
                  <c:v>394.85720007891598</c:v>
                </c:pt>
                <c:pt idx="15106">
                  <c:v>394.85420272346198</c:v>
                </c:pt>
                <c:pt idx="15107">
                  <c:v>394.85309168275103</c:v>
                </c:pt>
                <c:pt idx="15108">
                  <c:v>394.85057599751099</c:v>
                </c:pt>
                <c:pt idx="15109">
                  <c:v>394.84115162188402</c:v>
                </c:pt>
                <c:pt idx="15110">
                  <c:v>394.83955920358198</c:v>
                </c:pt>
                <c:pt idx="15111">
                  <c:v>394.83305430348798</c:v>
                </c:pt>
                <c:pt idx="15112">
                  <c:v>394.82601825258701</c:v>
                </c:pt>
                <c:pt idx="15113">
                  <c:v>394.82329093065403</c:v>
                </c:pt>
                <c:pt idx="15114">
                  <c:v>394.80345036368197</c:v>
                </c:pt>
                <c:pt idx="15115">
                  <c:v>394.80323546829499</c:v>
                </c:pt>
                <c:pt idx="15116">
                  <c:v>394.80104650958901</c:v>
                </c:pt>
                <c:pt idx="15117">
                  <c:v>394.80070672903599</c:v>
                </c:pt>
                <c:pt idx="15118">
                  <c:v>394.79273167730798</c:v>
                </c:pt>
                <c:pt idx="15119">
                  <c:v>394.79133682486702</c:v>
                </c:pt>
                <c:pt idx="15120">
                  <c:v>394.79067552557802</c:v>
                </c:pt>
                <c:pt idx="15121">
                  <c:v>394.79030933377499</c:v>
                </c:pt>
                <c:pt idx="15122">
                  <c:v>394.79018773573699</c:v>
                </c:pt>
                <c:pt idx="15123">
                  <c:v>394.790091270706</c:v>
                </c:pt>
                <c:pt idx="15124">
                  <c:v>394.78756149169402</c:v>
                </c:pt>
                <c:pt idx="15125">
                  <c:v>394.78602494989599</c:v>
                </c:pt>
                <c:pt idx="15126">
                  <c:v>394.78460503659898</c:v>
                </c:pt>
                <c:pt idx="15127">
                  <c:v>394.78337176769298</c:v>
                </c:pt>
                <c:pt idx="15128">
                  <c:v>394.78197727632102</c:v>
                </c:pt>
                <c:pt idx="15129">
                  <c:v>394.77725192617999</c:v>
                </c:pt>
                <c:pt idx="15130">
                  <c:v>394.776903635694</c:v>
                </c:pt>
                <c:pt idx="15131">
                  <c:v>394.77586539319702</c:v>
                </c:pt>
                <c:pt idx="15132">
                  <c:v>394.77455206539099</c:v>
                </c:pt>
                <c:pt idx="15133">
                  <c:v>394.77450419511598</c:v>
                </c:pt>
                <c:pt idx="15134">
                  <c:v>394.774223230242</c:v>
                </c:pt>
                <c:pt idx="15135">
                  <c:v>394.76180935749102</c:v>
                </c:pt>
                <c:pt idx="15136">
                  <c:v>394.75724476338303</c:v>
                </c:pt>
                <c:pt idx="15137">
                  <c:v>394.75621272730098</c:v>
                </c:pt>
                <c:pt idx="15138">
                  <c:v>394.75298159177902</c:v>
                </c:pt>
                <c:pt idx="15139">
                  <c:v>394.75085196631102</c:v>
                </c:pt>
                <c:pt idx="15140">
                  <c:v>394.749081934152</c:v>
                </c:pt>
                <c:pt idx="15141">
                  <c:v>394.74557627850498</c:v>
                </c:pt>
                <c:pt idx="15142">
                  <c:v>394.74154979071301</c:v>
                </c:pt>
                <c:pt idx="15143">
                  <c:v>394.733646511666</c:v>
                </c:pt>
                <c:pt idx="15144">
                  <c:v>394.731000902105</c:v>
                </c:pt>
                <c:pt idx="15145">
                  <c:v>394.72927854358102</c:v>
                </c:pt>
                <c:pt idx="15146">
                  <c:v>394.72800043567401</c:v>
                </c:pt>
                <c:pt idx="15147">
                  <c:v>394.72659071246699</c:v>
                </c:pt>
                <c:pt idx="15148">
                  <c:v>394.72139852762399</c:v>
                </c:pt>
                <c:pt idx="15149">
                  <c:v>394.71628479550998</c:v>
                </c:pt>
                <c:pt idx="15150">
                  <c:v>394.715396586689</c:v>
                </c:pt>
                <c:pt idx="15151">
                  <c:v>394.71456633180799</c:v>
                </c:pt>
                <c:pt idx="15152">
                  <c:v>394.71416289676699</c:v>
                </c:pt>
                <c:pt idx="15153">
                  <c:v>394.705383045914</c:v>
                </c:pt>
                <c:pt idx="15154">
                  <c:v>394.69570601123002</c:v>
                </c:pt>
                <c:pt idx="15155">
                  <c:v>394.69356282161198</c:v>
                </c:pt>
                <c:pt idx="15156">
                  <c:v>394.674293127515</c:v>
                </c:pt>
                <c:pt idx="15157">
                  <c:v>394.673994034553</c:v>
                </c:pt>
                <c:pt idx="15158">
                  <c:v>394.65331995737</c:v>
                </c:pt>
                <c:pt idx="15159">
                  <c:v>394.649917181077</c:v>
                </c:pt>
                <c:pt idx="15160">
                  <c:v>394.63179988031601</c:v>
                </c:pt>
                <c:pt idx="15161">
                  <c:v>394.63060190315599</c:v>
                </c:pt>
                <c:pt idx="15162">
                  <c:v>394.628725949596</c:v>
                </c:pt>
                <c:pt idx="15163">
                  <c:v>394.621500787211</c:v>
                </c:pt>
                <c:pt idx="15164">
                  <c:v>394.61979539457502</c:v>
                </c:pt>
                <c:pt idx="15165">
                  <c:v>394.617841438612</c:v>
                </c:pt>
                <c:pt idx="15166">
                  <c:v>394.61678963324198</c:v>
                </c:pt>
                <c:pt idx="15167">
                  <c:v>394.61387096423698</c:v>
                </c:pt>
                <c:pt idx="15168">
                  <c:v>394.61114601430398</c:v>
                </c:pt>
                <c:pt idx="15169">
                  <c:v>394.61016943773302</c:v>
                </c:pt>
                <c:pt idx="15170">
                  <c:v>394.60977830211903</c:v>
                </c:pt>
                <c:pt idx="15171">
                  <c:v>394.58475050906401</c:v>
                </c:pt>
                <c:pt idx="15172">
                  <c:v>394.58472573653199</c:v>
                </c:pt>
                <c:pt idx="15173">
                  <c:v>394.57792869899299</c:v>
                </c:pt>
                <c:pt idx="15174">
                  <c:v>394.57669617522299</c:v>
                </c:pt>
                <c:pt idx="15175">
                  <c:v>394.57594177940803</c:v>
                </c:pt>
                <c:pt idx="15176">
                  <c:v>394.57401420112802</c:v>
                </c:pt>
                <c:pt idx="15177">
                  <c:v>394.570013595565</c:v>
                </c:pt>
                <c:pt idx="15178">
                  <c:v>394.56915386409798</c:v>
                </c:pt>
                <c:pt idx="15179">
                  <c:v>394.56895190361303</c:v>
                </c:pt>
                <c:pt idx="15180">
                  <c:v>394.56788734908002</c:v>
                </c:pt>
                <c:pt idx="15181">
                  <c:v>394.567676601529</c:v>
                </c:pt>
                <c:pt idx="15182">
                  <c:v>394.56579319684403</c:v>
                </c:pt>
                <c:pt idx="15183">
                  <c:v>394.55423350981198</c:v>
                </c:pt>
                <c:pt idx="15184">
                  <c:v>394.553924891294</c:v>
                </c:pt>
                <c:pt idx="15185">
                  <c:v>394.55234271812202</c:v>
                </c:pt>
                <c:pt idx="15186">
                  <c:v>394.54836359150198</c:v>
                </c:pt>
                <c:pt idx="15187">
                  <c:v>394.54537135034599</c:v>
                </c:pt>
                <c:pt idx="15188">
                  <c:v>394.54405379714501</c:v>
                </c:pt>
                <c:pt idx="15189">
                  <c:v>394.54196692549198</c:v>
                </c:pt>
                <c:pt idx="15190">
                  <c:v>394.53971970880798</c:v>
                </c:pt>
                <c:pt idx="15191">
                  <c:v>394.53801604172202</c:v>
                </c:pt>
                <c:pt idx="15192">
                  <c:v>394.53647834404001</c:v>
                </c:pt>
                <c:pt idx="15193">
                  <c:v>394.534337662778</c:v>
                </c:pt>
                <c:pt idx="15194">
                  <c:v>394.53041402308401</c:v>
                </c:pt>
                <c:pt idx="15195">
                  <c:v>394.53024103885298</c:v>
                </c:pt>
                <c:pt idx="15196">
                  <c:v>394.52730459774602</c:v>
                </c:pt>
                <c:pt idx="15197">
                  <c:v>394.52618891556301</c:v>
                </c:pt>
                <c:pt idx="15198">
                  <c:v>394.523410310516</c:v>
                </c:pt>
                <c:pt idx="15199">
                  <c:v>394.52218854865203</c:v>
                </c:pt>
                <c:pt idx="15200">
                  <c:v>394.51786889552</c:v>
                </c:pt>
                <c:pt idx="15201">
                  <c:v>394.51769456920101</c:v>
                </c:pt>
                <c:pt idx="15202">
                  <c:v>394.51509064574299</c:v>
                </c:pt>
                <c:pt idx="15203">
                  <c:v>394.51116585248002</c:v>
                </c:pt>
                <c:pt idx="15204">
                  <c:v>394.51048133815101</c:v>
                </c:pt>
                <c:pt idx="15205">
                  <c:v>394.49941252726501</c:v>
                </c:pt>
                <c:pt idx="15206">
                  <c:v>394.49206519835099</c:v>
                </c:pt>
                <c:pt idx="15207">
                  <c:v>394.48258802654902</c:v>
                </c:pt>
                <c:pt idx="15208">
                  <c:v>394.48087564403602</c:v>
                </c:pt>
                <c:pt idx="15209">
                  <c:v>394.47981128364398</c:v>
                </c:pt>
                <c:pt idx="15210">
                  <c:v>394.47736433929703</c:v>
                </c:pt>
                <c:pt idx="15211">
                  <c:v>394.47436622283999</c:v>
                </c:pt>
                <c:pt idx="15212">
                  <c:v>394.47390156873502</c:v>
                </c:pt>
                <c:pt idx="15213">
                  <c:v>394.46496059841098</c:v>
                </c:pt>
                <c:pt idx="15214">
                  <c:v>394.46319105465</c:v>
                </c:pt>
                <c:pt idx="15215">
                  <c:v>394.46113132166801</c:v>
                </c:pt>
                <c:pt idx="15216">
                  <c:v>394.45113689230197</c:v>
                </c:pt>
                <c:pt idx="15217">
                  <c:v>394.45113689230197</c:v>
                </c:pt>
                <c:pt idx="15218">
                  <c:v>394.443148087606</c:v>
                </c:pt>
                <c:pt idx="15219">
                  <c:v>394.44183505504702</c:v>
                </c:pt>
                <c:pt idx="15220">
                  <c:v>394.44135424410399</c:v>
                </c:pt>
                <c:pt idx="15221">
                  <c:v>394.44082842168001</c:v>
                </c:pt>
                <c:pt idx="15222">
                  <c:v>394.432038608803</c:v>
                </c:pt>
                <c:pt idx="15223">
                  <c:v>394.42769421208999</c:v>
                </c:pt>
                <c:pt idx="15224">
                  <c:v>394.42249477126097</c:v>
                </c:pt>
                <c:pt idx="15225">
                  <c:v>394.42015236980598</c:v>
                </c:pt>
                <c:pt idx="15226">
                  <c:v>394.417469876322</c:v>
                </c:pt>
                <c:pt idx="15227">
                  <c:v>394.40951544785702</c:v>
                </c:pt>
                <c:pt idx="15228">
                  <c:v>394.40939257928602</c:v>
                </c:pt>
                <c:pt idx="15229">
                  <c:v>394.40712597052902</c:v>
                </c:pt>
                <c:pt idx="15230">
                  <c:v>394.395228682869</c:v>
                </c:pt>
                <c:pt idx="15231">
                  <c:v>394.38777184752399</c:v>
                </c:pt>
                <c:pt idx="15232">
                  <c:v>394.386470093946</c:v>
                </c:pt>
                <c:pt idx="15233">
                  <c:v>394.38635341419803</c:v>
                </c:pt>
                <c:pt idx="15234">
                  <c:v>394.37560046261399</c:v>
                </c:pt>
                <c:pt idx="15235">
                  <c:v>394.37466491159199</c:v>
                </c:pt>
                <c:pt idx="15236">
                  <c:v>394.37398789265899</c:v>
                </c:pt>
                <c:pt idx="15237">
                  <c:v>394.37109296008998</c:v>
                </c:pt>
                <c:pt idx="15238">
                  <c:v>394.36880285975298</c:v>
                </c:pt>
                <c:pt idx="15239">
                  <c:v>394.35890777494097</c:v>
                </c:pt>
                <c:pt idx="15240">
                  <c:v>394.35727000982098</c:v>
                </c:pt>
                <c:pt idx="15241">
                  <c:v>394.356706046238</c:v>
                </c:pt>
                <c:pt idx="15242">
                  <c:v>394.35655504782898</c:v>
                </c:pt>
                <c:pt idx="15243">
                  <c:v>394.35338000665701</c:v>
                </c:pt>
                <c:pt idx="15244">
                  <c:v>394.35239528076698</c:v>
                </c:pt>
                <c:pt idx="15245">
                  <c:v>394.34357580936398</c:v>
                </c:pt>
                <c:pt idx="15246">
                  <c:v>394.342917665524</c:v>
                </c:pt>
                <c:pt idx="15247">
                  <c:v>394.34124746405303</c:v>
                </c:pt>
                <c:pt idx="15248">
                  <c:v>394.33811795836601</c:v>
                </c:pt>
                <c:pt idx="15249">
                  <c:v>394.33656139850598</c:v>
                </c:pt>
                <c:pt idx="15250">
                  <c:v>394.33248811818697</c:v>
                </c:pt>
                <c:pt idx="15251">
                  <c:v>394.33224640596802</c:v>
                </c:pt>
                <c:pt idx="15252">
                  <c:v>394.32736494353202</c:v>
                </c:pt>
                <c:pt idx="15253">
                  <c:v>394.32642959401602</c:v>
                </c:pt>
                <c:pt idx="15254">
                  <c:v>394.31877215992102</c:v>
                </c:pt>
                <c:pt idx="15255">
                  <c:v>394.31150143645101</c:v>
                </c:pt>
                <c:pt idx="15256">
                  <c:v>394.30668437621301</c:v>
                </c:pt>
                <c:pt idx="15257">
                  <c:v>394.304479719776</c:v>
                </c:pt>
                <c:pt idx="15258">
                  <c:v>394.303863339271</c:v>
                </c:pt>
                <c:pt idx="15259">
                  <c:v>394.30186739460697</c:v>
                </c:pt>
                <c:pt idx="15260">
                  <c:v>394.30126452628701</c:v>
                </c:pt>
                <c:pt idx="15261">
                  <c:v>394.29877907861299</c:v>
                </c:pt>
                <c:pt idx="15262">
                  <c:v>394.29696103658301</c:v>
                </c:pt>
                <c:pt idx="15263">
                  <c:v>394.28930567324898</c:v>
                </c:pt>
                <c:pt idx="15264">
                  <c:v>394.28774772724398</c:v>
                </c:pt>
                <c:pt idx="15265">
                  <c:v>394.28505074785397</c:v>
                </c:pt>
                <c:pt idx="15266">
                  <c:v>394.27919673643299</c:v>
                </c:pt>
                <c:pt idx="15267">
                  <c:v>394.27139710167501</c:v>
                </c:pt>
                <c:pt idx="15268">
                  <c:v>394.25387668857201</c:v>
                </c:pt>
                <c:pt idx="15269">
                  <c:v>394.25378822748598</c:v>
                </c:pt>
                <c:pt idx="15270">
                  <c:v>394.24996925050601</c:v>
                </c:pt>
                <c:pt idx="15271">
                  <c:v>394.24195529911401</c:v>
                </c:pt>
                <c:pt idx="15272">
                  <c:v>394.240613093055</c:v>
                </c:pt>
                <c:pt idx="15273">
                  <c:v>394.23801608751802</c:v>
                </c:pt>
                <c:pt idx="15274">
                  <c:v>394.233736956428</c:v>
                </c:pt>
                <c:pt idx="15275">
                  <c:v>394.22787787597701</c:v>
                </c:pt>
                <c:pt idx="15276">
                  <c:v>394.22705590947999</c:v>
                </c:pt>
                <c:pt idx="15277">
                  <c:v>394.22220938751201</c:v>
                </c:pt>
                <c:pt idx="15278">
                  <c:v>394.21951462657103</c:v>
                </c:pt>
                <c:pt idx="15279">
                  <c:v>394.21330107947801</c:v>
                </c:pt>
                <c:pt idx="15280">
                  <c:v>394.20490344385001</c:v>
                </c:pt>
                <c:pt idx="15281">
                  <c:v>394.20466360178398</c:v>
                </c:pt>
                <c:pt idx="15282">
                  <c:v>394.204644091158</c:v>
                </c:pt>
                <c:pt idx="15283">
                  <c:v>394.18944645439501</c:v>
                </c:pt>
                <c:pt idx="15284">
                  <c:v>394.184366580323</c:v>
                </c:pt>
                <c:pt idx="15285">
                  <c:v>394.16783724145898</c:v>
                </c:pt>
                <c:pt idx="15286">
                  <c:v>394.16615101021802</c:v>
                </c:pt>
                <c:pt idx="15287">
                  <c:v>394.14678344963397</c:v>
                </c:pt>
                <c:pt idx="15288">
                  <c:v>394.14251100078098</c:v>
                </c:pt>
                <c:pt idx="15289">
                  <c:v>394.13591152262501</c:v>
                </c:pt>
                <c:pt idx="15290">
                  <c:v>394.13206839080902</c:v>
                </c:pt>
                <c:pt idx="15291">
                  <c:v>394.10869810873101</c:v>
                </c:pt>
                <c:pt idx="15292">
                  <c:v>394.10831775117498</c:v>
                </c:pt>
                <c:pt idx="15293">
                  <c:v>394.10135600338702</c:v>
                </c:pt>
                <c:pt idx="15294">
                  <c:v>394.09717907622297</c:v>
                </c:pt>
                <c:pt idx="15295">
                  <c:v>394.095626717274</c:v>
                </c:pt>
                <c:pt idx="15296">
                  <c:v>394.09233369442302</c:v>
                </c:pt>
                <c:pt idx="15297">
                  <c:v>394.09086380771203</c:v>
                </c:pt>
                <c:pt idx="15298">
                  <c:v>394.089501915987</c:v>
                </c:pt>
                <c:pt idx="15299">
                  <c:v>394.08744058633101</c:v>
                </c:pt>
                <c:pt idx="15300">
                  <c:v>394.08345735467799</c:v>
                </c:pt>
                <c:pt idx="15301">
                  <c:v>394.080669329557</c:v>
                </c:pt>
                <c:pt idx="15302">
                  <c:v>394.077798700063</c:v>
                </c:pt>
                <c:pt idx="15303">
                  <c:v>394.06603908238401</c:v>
                </c:pt>
                <c:pt idx="15304">
                  <c:v>394.05880784954599</c:v>
                </c:pt>
                <c:pt idx="15305">
                  <c:v>394.04231081904902</c:v>
                </c:pt>
                <c:pt idx="15306">
                  <c:v>394.040613863543</c:v>
                </c:pt>
                <c:pt idx="15307">
                  <c:v>394.02484471475498</c:v>
                </c:pt>
                <c:pt idx="15308">
                  <c:v>394.01400831085198</c:v>
                </c:pt>
                <c:pt idx="15309">
                  <c:v>393.990999687699</c:v>
                </c:pt>
                <c:pt idx="15310">
                  <c:v>393.98687663894401</c:v>
                </c:pt>
                <c:pt idx="15311">
                  <c:v>393.98680819182601</c:v>
                </c:pt>
                <c:pt idx="15312">
                  <c:v>393.95948043938603</c:v>
                </c:pt>
                <c:pt idx="15313">
                  <c:v>393.94829001641801</c:v>
                </c:pt>
                <c:pt idx="15314">
                  <c:v>393.94540681823503</c:v>
                </c:pt>
                <c:pt idx="15315">
                  <c:v>393.93748132208299</c:v>
                </c:pt>
                <c:pt idx="15316">
                  <c:v>393.931003240569</c:v>
                </c:pt>
                <c:pt idx="15317">
                  <c:v>393.92812178896497</c:v>
                </c:pt>
                <c:pt idx="15318">
                  <c:v>393.92105162890601</c:v>
                </c:pt>
                <c:pt idx="15319">
                  <c:v>393.90353368734299</c:v>
                </c:pt>
                <c:pt idx="15320">
                  <c:v>393.90265015686799</c:v>
                </c:pt>
                <c:pt idx="15321">
                  <c:v>393.90251365250401</c:v>
                </c:pt>
                <c:pt idx="15322">
                  <c:v>393.89672334828299</c:v>
                </c:pt>
                <c:pt idx="15323">
                  <c:v>393.89540132313198</c:v>
                </c:pt>
                <c:pt idx="15324">
                  <c:v>393.88572609882499</c:v>
                </c:pt>
                <c:pt idx="15325">
                  <c:v>393.86414209161501</c:v>
                </c:pt>
                <c:pt idx="15326">
                  <c:v>393.86377421058501</c:v>
                </c:pt>
                <c:pt idx="15327">
                  <c:v>393.85549691777999</c:v>
                </c:pt>
                <c:pt idx="15328">
                  <c:v>393.85284482244703</c:v>
                </c:pt>
                <c:pt idx="15329">
                  <c:v>393.846112289877</c:v>
                </c:pt>
                <c:pt idx="15330">
                  <c:v>393.84578985719401</c:v>
                </c:pt>
                <c:pt idx="15331">
                  <c:v>393.83683069099499</c:v>
                </c:pt>
                <c:pt idx="15332">
                  <c:v>393.83176686512797</c:v>
                </c:pt>
                <c:pt idx="15333">
                  <c:v>393.829718747139</c:v>
                </c:pt>
                <c:pt idx="15334">
                  <c:v>393.82477270341701</c:v>
                </c:pt>
                <c:pt idx="15335">
                  <c:v>393.82360411552702</c:v>
                </c:pt>
                <c:pt idx="15336">
                  <c:v>393.81891369138702</c:v>
                </c:pt>
                <c:pt idx="15337">
                  <c:v>393.818674009853</c:v>
                </c:pt>
                <c:pt idx="15338">
                  <c:v>393.81733333788901</c:v>
                </c:pt>
                <c:pt idx="15339">
                  <c:v>393.81669103964799</c:v>
                </c:pt>
                <c:pt idx="15340">
                  <c:v>393.81549451238499</c:v>
                </c:pt>
                <c:pt idx="15341">
                  <c:v>393.81493547422201</c:v>
                </c:pt>
                <c:pt idx="15342">
                  <c:v>393.814507101488</c:v>
                </c:pt>
                <c:pt idx="15343">
                  <c:v>393.81281397197398</c:v>
                </c:pt>
                <c:pt idx="15344">
                  <c:v>393.80563876272703</c:v>
                </c:pt>
                <c:pt idx="15345">
                  <c:v>393.78368546818899</c:v>
                </c:pt>
                <c:pt idx="15346">
                  <c:v>393.78076260625301</c:v>
                </c:pt>
                <c:pt idx="15347">
                  <c:v>393.771796715378</c:v>
                </c:pt>
                <c:pt idx="15348">
                  <c:v>393.761894572355</c:v>
                </c:pt>
                <c:pt idx="15349">
                  <c:v>393.76186851949598</c:v>
                </c:pt>
                <c:pt idx="15350">
                  <c:v>393.75253072820601</c:v>
                </c:pt>
                <c:pt idx="15351">
                  <c:v>393.75246439954498</c:v>
                </c:pt>
                <c:pt idx="15352">
                  <c:v>393.74961057592901</c:v>
                </c:pt>
                <c:pt idx="15353">
                  <c:v>393.74005460853601</c:v>
                </c:pt>
                <c:pt idx="15354">
                  <c:v>393.715259284929</c:v>
                </c:pt>
                <c:pt idx="15355">
                  <c:v>393.71355336843499</c:v>
                </c:pt>
                <c:pt idx="15356">
                  <c:v>393.70598901403901</c:v>
                </c:pt>
                <c:pt idx="15357">
                  <c:v>393.69821317022797</c:v>
                </c:pt>
                <c:pt idx="15358">
                  <c:v>393.69710572224301</c:v>
                </c:pt>
                <c:pt idx="15359">
                  <c:v>393.69554601157898</c:v>
                </c:pt>
                <c:pt idx="15360">
                  <c:v>393.68917246343</c:v>
                </c:pt>
                <c:pt idx="15361">
                  <c:v>393.68542833714798</c:v>
                </c:pt>
                <c:pt idx="15362">
                  <c:v>393.68430942333299</c:v>
                </c:pt>
                <c:pt idx="15363">
                  <c:v>393.68083835623401</c:v>
                </c:pt>
                <c:pt idx="15364">
                  <c:v>393.66468141518902</c:v>
                </c:pt>
                <c:pt idx="15365">
                  <c:v>393.66074083440299</c:v>
                </c:pt>
                <c:pt idx="15366">
                  <c:v>393.65821320727298</c:v>
                </c:pt>
                <c:pt idx="15367">
                  <c:v>393.65734286533399</c:v>
                </c:pt>
                <c:pt idx="15368">
                  <c:v>393.65723431039203</c:v>
                </c:pt>
                <c:pt idx="15369">
                  <c:v>393.65695014699401</c:v>
                </c:pt>
                <c:pt idx="15370">
                  <c:v>393.65529052938302</c:v>
                </c:pt>
                <c:pt idx="15371">
                  <c:v>393.652708480802</c:v>
                </c:pt>
                <c:pt idx="15372">
                  <c:v>393.65044374097198</c:v>
                </c:pt>
                <c:pt idx="15373">
                  <c:v>393.65015893043199</c:v>
                </c:pt>
                <c:pt idx="15374">
                  <c:v>393.64562893957299</c:v>
                </c:pt>
                <c:pt idx="15375">
                  <c:v>393.64540690432199</c:v>
                </c:pt>
                <c:pt idx="15376">
                  <c:v>393.64317247522598</c:v>
                </c:pt>
                <c:pt idx="15377">
                  <c:v>393.61953115513103</c:v>
                </c:pt>
                <c:pt idx="15378">
                  <c:v>393.59871247447398</c:v>
                </c:pt>
                <c:pt idx="15379">
                  <c:v>393.590989991279</c:v>
                </c:pt>
                <c:pt idx="15380">
                  <c:v>393.587444405143</c:v>
                </c:pt>
                <c:pt idx="15381">
                  <c:v>393.583296884981</c:v>
                </c:pt>
                <c:pt idx="15382">
                  <c:v>393.56855514505298</c:v>
                </c:pt>
                <c:pt idx="15383">
                  <c:v>393.56385742217702</c:v>
                </c:pt>
                <c:pt idx="15384">
                  <c:v>393.56258469611498</c:v>
                </c:pt>
                <c:pt idx="15385">
                  <c:v>393.55604004751802</c:v>
                </c:pt>
                <c:pt idx="15386">
                  <c:v>393.54964570962397</c:v>
                </c:pt>
                <c:pt idx="15387">
                  <c:v>393.54786793703897</c:v>
                </c:pt>
                <c:pt idx="15388">
                  <c:v>393.54093087266699</c:v>
                </c:pt>
                <c:pt idx="15389">
                  <c:v>393.53475384457801</c:v>
                </c:pt>
                <c:pt idx="15390">
                  <c:v>393.53355866336102</c:v>
                </c:pt>
                <c:pt idx="15391">
                  <c:v>393.52365725157199</c:v>
                </c:pt>
                <c:pt idx="15392">
                  <c:v>393.514037787402</c:v>
                </c:pt>
                <c:pt idx="15393">
                  <c:v>393.50838631608599</c:v>
                </c:pt>
                <c:pt idx="15394">
                  <c:v>393.49681910942599</c:v>
                </c:pt>
                <c:pt idx="15395">
                  <c:v>393.49584371458297</c:v>
                </c:pt>
                <c:pt idx="15396">
                  <c:v>393.49234367229201</c:v>
                </c:pt>
                <c:pt idx="15397">
                  <c:v>393.48908832034601</c:v>
                </c:pt>
                <c:pt idx="15398">
                  <c:v>393.48689227732501</c:v>
                </c:pt>
                <c:pt idx="15399">
                  <c:v>393.48519634304898</c:v>
                </c:pt>
                <c:pt idx="15400">
                  <c:v>393.47976298270299</c:v>
                </c:pt>
                <c:pt idx="15401">
                  <c:v>393.46445382555402</c:v>
                </c:pt>
                <c:pt idx="15402">
                  <c:v>393.46390965479202</c:v>
                </c:pt>
                <c:pt idx="15403">
                  <c:v>393.46268585932</c:v>
                </c:pt>
                <c:pt idx="15404">
                  <c:v>393.46086659347998</c:v>
                </c:pt>
                <c:pt idx="15405">
                  <c:v>393.44631060696298</c:v>
                </c:pt>
                <c:pt idx="15406">
                  <c:v>393.44444758685597</c:v>
                </c:pt>
                <c:pt idx="15407">
                  <c:v>393.43983990625401</c:v>
                </c:pt>
                <c:pt idx="15408">
                  <c:v>393.43565278777697</c:v>
                </c:pt>
                <c:pt idx="15409">
                  <c:v>393.41617373063599</c:v>
                </c:pt>
                <c:pt idx="15410">
                  <c:v>393.414397485866</c:v>
                </c:pt>
                <c:pt idx="15411">
                  <c:v>393.412813008331</c:v>
                </c:pt>
                <c:pt idx="15412">
                  <c:v>393.41240229971299</c:v>
                </c:pt>
                <c:pt idx="15413">
                  <c:v>393.40820348529701</c:v>
                </c:pt>
                <c:pt idx="15414">
                  <c:v>393.406594956101</c:v>
                </c:pt>
                <c:pt idx="15415">
                  <c:v>393.39229299642801</c:v>
                </c:pt>
                <c:pt idx="15416">
                  <c:v>393.38873076983299</c:v>
                </c:pt>
                <c:pt idx="15417">
                  <c:v>393.36839220456</c:v>
                </c:pt>
                <c:pt idx="15418">
                  <c:v>393.36735020400698</c:v>
                </c:pt>
                <c:pt idx="15419">
                  <c:v>393.360783886484</c:v>
                </c:pt>
                <c:pt idx="15420">
                  <c:v>393.35974267295597</c:v>
                </c:pt>
                <c:pt idx="15421">
                  <c:v>393.355268585023</c:v>
                </c:pt>
                <c:pt idx="15422">
                  <c:v>393.34769892522797</c:v>
                </c:pt>
                <c:pt idx="15423">
                  <c:v>393.34571468691598</c:v>
                </c:pt>
                <c:pt idx="15424">
                  <c:v>393.33957828357399</c:v>
                </c:pt>
                <c:pt idx="15425">
                  <c:v>393.33559953105203</c:v>
                </c:pt>
                <c:pt idx="15426">
                  <c:v>393.33482340806</c:v>
                </c:pt>
                <c:pt idx="15427">
                  <c:v>393.333976065927</c:v>
                </c:pt>
                <c:pt idx="15428">
                  <c:v>393.33042723476302</c:v>
                </c:pt>
                <c:pt idx="15429">
                  <c:v>393.32933025053899</c:v>
                </c:pt>
                <c:pt idx="15430">
                  <c:v>393.32917025747099</c:v>
                </c:pt>
                <c:pt idx="15431">
                  <c:v>393.32601936118198</c:v>
                </c:pt>
                <c:pt idx="15432">
                  <c:v>393.32525548723203</c:v>
                </c:pt>
                <c:pt idx="15433">
                  <c:v>393.32053543350298</c:v>
                </c:pt>
                <c:pt idx="15434">
                  <c:v>393.31572969210902</c:v>
                </c:pt>
                <c:pt idx="15435">
                  <c:v>393.31147159493599</c:v>
                </c:pt>
                <c:pt idx="15436">
                  <c:v>393.30952783997401</c:v>
                </c:pt>
                <c:pt idx="15437">
                  <c:v>393.29780379574999</c:v>
                </c:pt>
                <c:pt idx="15438">
                  <c:v>393.29445493309697</c:v>
                </c:pt>
                <c:pt idx="15439">
                  <c:v>393.28717067734101</c:v>
                </c:pt>
                <c:pt idx="15440">
                  <c:v>393.28641197773601</c:v>
                </c:pt>
                <c:pt idx="15441">
                  <c:v>393.28387969189401</c:v>
                </c:pt>
                <c:pt idx="15442">
                  <c:v>393.28284645455898</c:v>
                </c:pt>
                <c:pt idx="15443">
                  <c:v>393.28223530492397</c:v>
                </c:pt>
                <c:pt idx="15444">
                  <c:v>393.28073896580901</c:v>
                </c:pt>
                <c:pt idx="15445">
                  <c:v>393.27695331301697</c:v>
                </c:pt>
                <c:pt idx="15446">
                  <c:v>393.27676898633399</c:v>
                </c:pt>
                <c:pt idx="15447">
                  <c:v>393.27675374077398</c:v>
                </c:pt>
                <c:pt idx="15448">
                  <c:v>393.27453454882402</c:v>
                </c:pt>
                <c:pt idx="15449">
                  <c:v>393.27361318232897</c:v>
                </c:pt>
                <c:pt idx="15450">
                  <c:v>393.27358913268102</c:v>
                </c:pt>
                <c:pt idx="15451">
                  <c:v>393.273160718996</c:v>
                </c:pt>
                <c:pt idx="15452">
                  <c:v>393.267209740814</c:v>
                </c:pt>
                <c:pt idx="15453">
                  <c:v>393.26390643312499</c:v>
                </c:pt>
                <c:pt idx="15454">
                  <c:v>393.262568149679</c:v>
                </c:pt>
                <c:pt idx="15455">
                  <c:v>393.25970325868798</c:v>
                </c:pt>
                <c:pt idx="15456">
                  <c:v>393.25909167575702</c:v>
                </c:pt>
                <c:pt idx="15457">
                  <c:v>393.25665188796199</c:v>
                </c:pt>
                <c:pt idx="15458">
                  <c:v>393.25100200802501</c:v>
                </c:pt>
                <c:pt idx="15459">
                  <c:v>393.24816173392003</c:v>
                </c:pt>
                <c:pt idx="15460">
                  <c:v>393.23683155553198</c:v>
                </c:pt>
                <c:pt idx="15461">
                  <c:v>393.23425557245599</c:v>
                </c:pt>
                <c:pt idx="15462">
                  <c:v>393.22581419774599</c:v>
                </c:pt>
                <c:pt idx="15463">
                  <c:v>393.22542962240198</c:v>
                </c:pt>
                <c:pt idx="15464">
                  <c:v>393.21627802450899</c:v>
                </c:pt>
                <c:pt idx="15465">
                  <c:v>393.21517408309398</c:v>
                </c:pt>
                <c:pt idx="15466">
                  <c:v>393.21421005559603</c:v>
                </c:pt>
                <c:pt idx="15467">
                  <c:v>393.21369986169498</c:v>
                </c:pt>
                <c:pt idx="15468">
                  <c:v>393.20950299218202</c:v>
                </c:pt>
                <c:pt idx="15469">
                  <c:v>393.20469986052899</c:v>
                </c:pt>
                <c:pt idx="15470">
                  <c:v>393.202480870839</c:v>
                </c:pt>
                <c:pt idx="15471">
                  <c:v>393.202374726453</c:v>
                </c:pt>
                <c:pt idx="15472">
                  <c:v>393.19440704508702</c:v>
                </c:pt>
                <c:pt idx="15473">
                  <c:v>393.18868852385202</c:v>
                </c:pt>
                <c:pt idx="15474">
                  <c:v>393.18331955719998</c:v>
                </c:pt>
                <c:pt idx="15475">
                  <c:v>393.18277669567902</c:v>
                </c:pt>
                <c:pt idx="15476">
                  <c:v>393.18123295885601</c:v>
                </c:pt>
                <c:pt idx="15477">
                  <c:v>393.18088615264298</c:v>
                </c:pt>
                <c:pt idx="15478">
                  <c:v>393.17600779664201</c:v>
                </c:pt>
                <c:pt idx="15479">
                  <c:v>393.17030338608703</c:v>
                </c:pt>
                <c:pt idx="15480">
                  <c:v>393.164599397671</c:v>
                </c:pt>
                <c:pt idx="15481">
                  <c:v>393.16432583155</c:v>
                </c:pt>
                <c:pt idx="15482">
                  <c:v>393.15243869033799</c:v>
                </c:pt>
                <c:pt idx="15483">
                  <c:v>393.13787315754303</c:v>
                </c:pt>
                <c:pt idx="15484">
                  <c:v>393.12097175727803</c:v>
                </c:pt>
                <c:pt idx="15485">
                  <c:v>393.11332793822601</c:v>
                </c:pt>
                <c:pt idx="15486">
                  <c:v>393.08784493616503</c:v>
                </c:pt>
                <c:pt idx="15487">
                  <c:v>393.08569836708898</c:v>
                </c:pt>
                <c:pt idx="15488">
                  <c:v>393.083157564033</c:v>
                </c:pt>
                <c:pt idx="15489">
                  <c:v>393.08183624934497</c:v>
                </c:pt>
                <c:pt idx="15490">
                  <c:v>393.07583887629499</c:v>
                </c:pt>
                <c:pt idx="15491">
                  <c:v>393.07476283494299</c:v>
                </c:pt>
                <c:pt idx="15492">
                  <c:v>393.07294138676099</c:v>
                </c:pt>
                <c:pt idx="15493">
                  <c:v>393.05664748930701</c:v>
                </c:pt>
                <c:pt idx="15494">
                  <c:v>393.03460516135601</c:v>
                </c:pt>
                <c:pt idx="15495">
                  <c:v>393.014660907652</c:v>
                </c:pt>
                <c:pt idx="15496">
                  <c:v>393.01271225478598</c:v>
                </c:pt>
                <c:pt idx="15497">
                  <c:v>392.992438610855</c:v>
                </c:pt>
                <c:pt idx="15498">
                  <c:v>392.99041712640098</c:v>
                </c:pt>
                <c:pt idx="15499">
                  <c:v>392.98926808307101</c:v>
                </c:pt>
                <c:pt idx="15500">
                  <c:v>392.988783856233</c:v>
                </c:pt>
                <c:pt idx="15501">
                  <c:v>392.98630156905102</c:v>
                </c:pt>
                <c:pt idx="15502">
                  <c:v>392.984684759103</c:v>
                </c:pt>
                <c:pt idx="15503">
                  <c:v>392.96808635010001</c:v>
                </c:pt>
                <c:pt idx="15504">
                  <c:v>392.96104200366898</c:v>
                </c:pt>
                <c:pt idx="15505">
                  <c:v>392.957213859261</c:v>
                </c:pt>
                <c:pt idx="15506">
                  <c:v>392.94880868430602</c:v>
                </c:pt>
                <c:pt idx="15507">
                  <c:v>392.94880815928798</c:v>
                </c:pt>
                <c:pt idx="15508">
                  <c:v>392.94780598425501</c:v>
                </c:pt>
                <c:pt idx="15509">
                  <c:v>392.94474823883598</c:v>
                </c:pt>
                <c:pt idx="15510">
                  <c:v>392.94473250900199</c:v>
                </c:pt>
                <c:pt idx="15511">
                  <c:v>392.94464045870399</c:v>
                </c:pt>
                <c:pt idx="15512">
                  <c:v>392.94271577300299</c:v>
                </c:pt>
                <c:pt idx="15513">
                  <c:v>392.94075260411199</c:v>
                </c:pt>
                <c:pt idx="15514">
                  <c:v>392.939527136886</c:v>
                </c:pt>
                <c:pt idx="15515">
                  <c:v>392.93734285899598</c:v>
                </c:pt>
                <c:pt idx="15516">
                  <c:v>392.92326750916698</c:v>
                </c:pt>
                <c:pt idx="15517">
                  <c:v>392.92240745964</c:v>
                </c:pt>
                <c:pt idx="15518">
                  <c:v>392.92040051693698</c:v>
                </c:pt>
                <c:pt idx="15519">
                  <c:v>392.92035898545902</c:v>
                </c:pt>
                <c:pt idx="15520">
                  <c:v>392.91496132587798</c:v>
                </c:pt>
                <c:pt idx="15521">
                  <c:v>392.91164110632297</c:v>
                </c:pt>
                <c:pt idx="15522">
                  <c:v>392.90333202268602</c:v>
                </c:pt>
                <c:pt idx="15523">
                  <c:v>392.895565224481</c:v>
                </c:pt>
                <c:pt idx="15524">
                  <c:v>392.88643798222398</c:v>
                </c:pt>
                <c:pt idx="15525">
                  <c:v>392.87876958146398</c:v>
                </c:pt>
                <c:pt idx="15526">
                  <c:v>392.87279341749701</c:v>
                </c:pt>
                <c:pt idx="15527">
                  <c:v>392.87021863418101</c:v>
                </c:pt>
                <c:pt idx="15528">
                  <c:v>392.85555596101801</c:v>
                </c:pt>
                <c:pt idx="15529">
                  <c:v>392.82639596604002</c:v>
                </c:pt>
                <c:pt idx="15530">
                  <c:v>392.80754570274098</c:v>
                </c:pt>
                <c:pt idx="15531">
                  <c:v>392.80649829960203</c:v>
                </c:pt>
                <c:pt idx="15532">
                  <c:v>392.80277203323902</c:v>
                </c:pt>
                <c:pt idx="15533">
                  <c:v>392.798302804191</c:v>
                </c:pt>
                <c:pt idx="15534">
                  <c:v>392.79754545291502</c:v>
                </c:pt>
                <c:pt idx="15535">
                  <c:v>392.79726096645101</c:v>
                </c:pt>
                <c:pt idx="15536">
                  <c:v>392.790006402166</c:v>
                </c:pt>
                <c:pt idx="15537">
                  <c:v>392.78869280716799</c:v>
                </c:pt>
                <c:pt idx="15538">
                  <c:v>392.77359063615597</c:v>
                </c:pt>
                <c:pt idx="15539">
                  <c:v>392.77202881428599</c:v>
                </c:pt>
                <c:pt idx="15540">
                  <c:v>392.762969268853</c:v>
                </c:pt>
                <c:pt idx="15541">
                  <c:v>392.75637480015001</c:v>
                </c:pt>
                <c:pt idx="15542">
                  <c:v>392.74084333244201</c:v>
                </c:pt>
                <c:pt idx="15543">
                  <c:v>392.73420401610502</c:v>
                </c:pt>
                <c:pt idx="15544">
                  <c:v>392.72110597142898</c:v>
                </c:pt>
                <c:pt idx="15545">
                  <c:v>392.72105415805697</c:v>
                </c:pt>
                <c:pt idx="15546">
                  <c:v>392.709351991159</c:v>
                </c:pt>
                <c:pt idx="15547">
                  <c:v>392.705624837561</c:v>
                </c:pt>
                <c:pt idx="15548">
                  <c:v>392.703789825765</c:v>
                </c:pt>
                <c:pt idx="15549">
                  <c:v>392.70159713861602</c:v>
                </c:pt>
                <c:pt idx="15550">
                  <c:v>392.69474686269399</c:v>
                </c:pt>
                <c:pt idx="15551">
                  <c:v>392.69127189793801</c:v>
                </c:pt>
                <c:pt idx="15552">
                  <c:v>392.69073886060801</c:v>
                </c:pt>
                <c:pt idx="15553">
                  <c:v>392.689851862789</c:v>
                </c:pt>
                <c:pt idx="15554">
                  <c:v>392.66726632046198</c:v>
                </c:pt>
                <c:pt idx="15555">
                  <c:v>392.66290660694102</c:v>
                </c:pt>
                <c:pt idx="15556">
                  <c:v>392.65636882593498</c:v>
                </c:pt>
                <c:pt idx="15557">
                  <c:v>392.65572279136899</c:v>
                </c:pt>
                <c:pt idx="15558">
                  <c:v>392.655686628485</c:v>
                </c:pt>
                <c:pt idx="15559">
                  <c:v>392.642452523011</c:v>
                </c:pt>
                <c:pt idx="15560">
                  <c:v>392.64026456729903</c:v>
                </c:pt>
                <c:pt idx="15561">
                  <c:v>392.6324302685</c:v>
                </c:pt>
                <c:pt idx="15562">
                  <c:v>392.62070405227001</c:v>
                </c:pt>
                <c:pt idx="15563">
                  <c:v>392.61813860413798</c:v>
                </c:pt>
                <c:pt idx="15564">
                  <c:v>392.60491049663102</c:v>
                </c:pt>
                <c:pt idx="15565">
                  <c:v>392.59208366802102</c:v>
                </c:pt>
                <c:pt idx="15566">
                  <c:v>392.59130646366799</c:v>
                </c:pt>
                <c:pt idx="15567">
                  <c:v>392.58087092240601</c:v>
                </c:pt>
                <c:pt idx="15568">
                  <c:v>392.57486146932598</c:v>
                </c:pt>
                <c:pt idx="15569">
                  <c:v>392.57444420363697</c:v>
                </c:pt>
                <c:pt idx="15570">
                  <c:v>392.57406374286302</c:v>
                </c:pt>
                <c:pt idx="15571">
                  <c:v>392.57375436625301</c:v>
                </c:pt>
                <c:pt idx="15572">
                  <c:v>392.560467929379</c:v>
                </c:pt>
                <c:pt idx="15573">
                  <c:v>392.53535105194402</c:v>
                </c:pt>
                <c:pt idx="15574">
                  <c:v>392.52328372710502</c:v>
                </c:pt>
                <c:pt idx="15575">
                  <c:v>392.49015234860502</c:v>
                </c:pt>
                <c:pt idx="15576">
                  <c:v>392.48313800182399</c:v>
                </c:pt>
                <c:pt idx="15577">
                  <c:v>392.48269917795801</c:v>
                </c:pt>
                <c:pt idx="15578">
                  <c:v>392.47797630998798</c:v>
                </c:pt>
                <c:pt idx="15579">
                  <c:v>392.46431731421899</c:v>
                </c:pt>
                <c:pt idx="15580">
                  <c:v>392.46375316109101</c:v>
                </c:pt>
                <c:pt idx="15581">
                  <c:v>392.46370255894601</c:v>
                </c:pt>
                <c:pt idx="15582">
                  <c:v>392.46344194692603</c:v>
                </c:pt>
                <c:pt idx="15583">
                  <c:v>392.44000465936</c:v>
                </c:pt>
                <c:pt idx="15584">
                  <c:v>392.43825549803302</c:v>
                </c:pt>
                <c:pt idx="15585">
                  <c:v>392.40253138181498</c:v>
                </c:pt>
                <c:pt idx="15586">
                  <c:v>392.36590433704401</c:v>
                </c:pt>
                <c:pt idx="15587">
                  <c:v>392.358633545776</c:v>
                </c:pt>
                <c:pt idx="15588">
                  <c:v>392.35635924673602</c:v>
                </c:pt>
                <c:pt idx="15589">
                  <c:v>392.340486889636</c:v>
                </c:pt>
                <c:pt idx="15590">
                  <c:v>392.337093153909</c:v>
                </c:pt>
                <c:pt idx="15591">
                  <c:v>392.33493662706098</c:v>
                </c:pt>
                <c:pt idx="15592">
                  <c:v>392.30799673906199</c:v>
                </c:pt>
                <c:pt idx="15593">
                  <c:v>392.29306753273403</c:v>
                </c:pt>
                <c:pt idx="15594">
                  <c:v>392.2736765409</c:v>
                </c:pt>
                <c:pt idx="15595">
                  <c:v>392.26528707014899</c:v>
                </c:pt>
                <c:pt idx="15596">
                  <c:v>392.260426916482</c:v>
                </c:pt>
                <c:pt idx="15597">
                  <c:v>392.24777384609399</c:v>
                </c:pt>
                <c:pt idx="15598">
                  <c:v>392.238374313755</c:v>
                </c:pt>
                <c:pt idx="15599">
                  <c:v>392.22749355521199</c:v>
                </c:pt>
                <c:pt idx="15600">
                  <c:v>392.225596634873</c:v>
                </c:pt>
                <c:pt idx="15601">
                  <c:v>392.193064493159</c:v>
                </c:pt>
                <c:pt idx="15602">
                  <c:v>392.18808970497599</c:v>
                </c:pt>
                <c:pt idx="15603">
                  <c:v>392.17815555680801</c:v>
                </c:pt>
                <c:pt idx="15604">
                  <c:v>392.15767057222303</c:v>
                </c:pt>
                <c:pt idx="15605">
                  <c:v>392.131915476313</c:v>
                </c:pt>
                <c:pt idx="15606">
                  <c:v>392.10889368705</c:v>
                </c:pt>
                <c:pt idx="15607">
                  <c:v>392.10858365591997</c:v>
                </c:pt>
                <c:pt idx="15608">
                  <c:v>392.10158158227102</c:v>
                </c:pt>
                <c:pt idx="15609">
                  <c:v>392.09243519236998</c:v>
                </c:pt>
                <c:pt idx="15610">
                  <c:v>392.08419403788599</c:v>
                </c:pt>
                <c:pt idx="15611">
                  <c:v>392.07374472722898</c:v>
                </c:pt>
                <c:pt idx="15612">
                  <c:v>392.07241954904799</c:v>
                </c:pt>
                <c:pt idx="15613">
                  <c:v>392.06953270283799</c:v>
                </c:pt>
                <c:pt idx="15614">
                  <c:v>392.06758743645099</c:v>
                </c:pt>
                <c:pt idx="15615">
                  <c:v>392.064944934371</c:v>
                </c:pt>
                <c:pt idx="15616">
                  <c:v>392.06349658903298</c:v>
                </c:pt>
                <c:pt idx="15617">
                  <c:v>392.04694852795598</c:v>
                </c:pt>
                <c:pt idx="15618">
                  <c:v>392.04018231846101</c:v>
                </c:pt>
                <c:pt idx="15619">
                  <c:v>392.03449763529301</c:v>
                </c:pt>
                <c:pt idx="15620">
                  <c:v>392.00791830922202</c:v>
                </c:pt>
                <c:pt idx="15621">
                  <c:v>392.00758752966698</c:v>
                </c:pt>
                <c:pt idx="15622">
                  <c:v>392.00641794483897</c:v>
                </c:pt>
                <c:pt idx="15623">
                  <c:v>391.997390027444</c:v>
                </c:pt>
                <c:pt idx="15624">
                  <c:v>391.98861163705698</c:v>
                </c:pt>
                <c:pt idx="15625">
                  <c:v>391.98811158494499</c:v>
                </c:pt>
                <c:pt idx="15626">
                  <c:v>391.98055923817799</c:v>
                </c:pt>
                <c:pt idx="15627">
                  <c:v>391.97056051519701</c:v>
                </c:pt>
                <c:pt idx="15628">
                  <c:v>391.96670521753703</c:v>
                </c:pt>
                <c:pt idx="15629">
                  <c:v>391.95267727600998</c:v>
                </c:pt>
                <c:pt idx="15630">
                  <c:v>391.95068584061602</c:v>
                </c:pt>
                <c:pt idx="15631">
                  <c:v>391.94881837448202</c:v>
                </c:pt>
                <c:pt idx="15632">
                  <c:v>391.94498231183599</c:v>
                </c:pt>
                <c:pt idx="15633">
                  <c:v>391.93718489110302</c:v>
                </c:pt>
                <c:pt idx="15634">
                  <c:v>391.93542531247198</c:v>
                </c:pt>
                <c:pt idx="15635">
                  <c:v>391.930519054581</c:v>
                </c:pt>
                <c:pt idx="15636">
                  <c:v>391.92825534029799</c:v>
                </c:pt>
                <c:pt idx="15637">
                  <c:v>391.927699963105</c:v>
                </c:pt>
                <c:pt idx="15638">
                  <c:v>391.92224222172098</c:v>
                </c:pt>
                <c:pt idx="15639">
                  <c:v>391.89854931095198</c:v>
                </c:pt>
                <c:pt idx="15640">
                  <c:v>391.893135934383</c:v>
                </c:pt>
                <c:pt idx="15641">
                  <c:v>391.87011127579899</c:v>
                </c:pt>
                <c:pt idx="15642">
                  <c:v>391.869188985584</c:v>
                </c:pt>
                <c:pt idx="15643">
                  <c:v>391.86747771761998</c:v>
                </c:pt>
                <c:pt idx="15644">
                  <c:v>391.86204178731299</c:v>
                </c:pt>
                <c:pt idx="15645">
                  <c:v>391.85628344314603</c:v>
                </c:pt>
                <c:pt idx="15646">
                  <c:v>391.84105955063001</c:v>
                </c:pt>
                <c:pt idx="15647">
                  <c:v>391.83904120766101</c:v>
                </c:pt>
                <c:pt idx="15648">
                  <c:v>391.83403107733102</c:v>
                </c:pt>
                <c:pt idx="15649">
                  <c:v>391.83272365115897</c:v>
                </c:pt>
                <c:pt idx="15650">
                  <c:v>391.83151571981102</c:v>
                </c:pt>
                <c:pt idx="15651">
                  <c:v>391.82996916074597</c:v>
                </c:pt>
                <c:pt idx="15652">
                  <c:v>391.82607069442599</c:v>
                </c:pt>
                <c:pt idx="15653">
                  <c:v>391.82556456027402</c:v>
                </c:pt>
                <c:pt idx="15654">
                  <c:v>391.82459406894202</c:v>
                </c:pt>
                <c:pt idx="15655">
                  <c:v>391.82257875027699</c:v>
                </c:pt>
                <c:pt idx="15656">
                  <c:v>391.82240311130897</c:v>
                </c:pt>
                <c:pt idx="15657">
                  <c:v>391.81344022047</c:v>
                </c:pt>
                <c:pt idx="15658">
                  <c:v>391.80751701405802</c:v>
                </c:pt>
                <c:pt idx="15659">
                  <c:v>391.80751397751698</c:v>
                </c:pt>
                <c:pt idx="15660">
                  <c:v>391.79488760043301</c:v>
                </c:pt>
                <c:pt idx="15661">
                  <c:v>391.79380736804302</c:v>
                </c:pt>
                <c:pt idx="15662">
                  <c:v>391.792425138868</c:v>
                </c:pt>
                <c:pt idx="15663">
                  <c:v>391.78646415132903</c:v>
                </c:pt>
                <c:pt idx="15664">
                  <c:v>391.78549452373898</c:v>
                </c:pt>
                <c:pt idx="15665">
                  <c:v>391.78387303032702</c:v>
                </c:pt>
                <c:pt idx="15666">
                  <c:v>391.779953756738</c:v>
                </c:pt>
                <c:pt idx="15667">
                  <c:v>391.77793481441699</c:v>
                </c:pt>
                <c:pt idx="15668">
                  <c:v>391.76929691690498</c:v>
                </c:pt>
                <c:pt idx="15669">
                  <c:v>391.75358412715298</c:v>
                </c:pt>
                <c:pt idx="15670">
                  <c:v>391.751263034369</c:v>
                </c:pt>
                <c:pt idx="15671">
                  <c:v>391.74461335254102</c:v>
                </c:pt>
                <c:pt idx="15672">
                  <c:v>391.716589131923</c:v>
                </c:pt>
                <c:pt idx="15673">
                  <c:v>391.70536345757802</c:v>
                </c:pt>
                <c:pt idx="15674">
                  <c:v>391.67229231430099</c:v>
                </c:pt>
                <c:pt idx="15675">
                  <c:v>391.67076372193202</c:v>
                </c:pt>
                <c:pt idx="15676">
                  <c:v>391.66878135401299</c:v>
                </c:pt>
                <c:pt idx="15677">
                  <c:v>391.652976971187</c:v>
                </c:pt>
                <c:pt idx="15678">
                  <c:v>391.64947360225199</c:v>
                </c:pt>
                <c:pt idx="15679">
                  <c:v>391.64704783484098</c:v>
                </c:pt>
                <c:pt idx="15680">
                  <c:v>391.63670010339803</c:v>
                </c:pt>
                <c:pt idx="15681">
                  <c:v>391.63657688722998</c:v>
                </c:pt>
                <c:pt idx="15682">
                  <c:v>391.635751182631</c:v>
                </c:pt>
                <c:pt idx="15683">
                  <c:v>391.62573539113401</c:v>
                </c:pt>
                <c:pt idx="15684">
                  <c:v>391.625716639372</c:v>
                </c:pt>
                <c:pt idx="15685">
                  <c:v>391.62100291080202</c:v>
                </c:pt>
                <c:pt idx="15686">
                  <c:v>391.618335629836</c:v>
                </c:pt>
                <c:pt idx="15687">
                  <c:v>391.61476092335698</c:v>
                </c:pt>
                <c:pt idx="15688">
                  <c:v>391.61453952083298</c:v>
                </c:pt>
                <c:pt idx="15689">
                  <c:v>391.59772228402102</c:v>
                </c:pt>
                <c:pt idx="15690">
                  <c:v>391.56619372946199</c:v>
                </c:pt>
                <c:pt idx="15691">
                  <c:v>391.55740027427299</c:v>
                </c:pt>
                <c:pt idx="15692">
                  <c:v>391.554838526163</c:v>
                </c:pt>
                <c:pt idx="15693">
                  <c:v>391.53818569967001</c:v>
                </c:pt>
                <c:pt idx="15694">
                  <c:v>391.53432854361699</c:v>
                </c:pt>
                <c:pt idx="15695">
                  <c:v>391.52525634905697</c:v>
                </c:pt>
                <c:pt idx="15696">
                  <c:v>391.50768595902599</c:v>
                </c:pt>
                <c:pt idx="15697">
                  <c:v>391.50272035688698</c:v>
                </c:pt>
                <c:pt idx="15698">
                  <c:v>391.49749410042398</c:v>
                </c:pt>
                <c:pt idx="15699">
                  <c:v>391.49477352032</c:v>
                </c:pt>
                <c:pt idx="15700">
                  <c:v>391.49005341102298</c:v>
                </c:pt>
                <c:pt idx="15701">
                  <c:v>391.48840285698498</c:v>
                </c:pt>
                <c:pt idx="15702">
                  <c:v>391.48826703536503</c:v>
                </c:pt>
                <c:pt idx="15703">
                  <c:v>391.48466459765802</c:v>
                </c:pt>
                <c:pt idx="15704">
                  <c:v>391.48445495145501</c:v>
                </c:pt>
                <c:pt idx="15705">
                  <c:v>391.48395352924501</c:v>
                </c:pt>
                <c:pt idx="15706">
                  <c:v>391.483645742612</c:v>
                </c:pt>
                <c:pt idx="15707">
                  <c:v>391.482937638213</c:v>
                </c:pt>
                <c:pt idx="15708">
                  <c:v>391.48085775148098</c:v>
                </c:pt>
                <c:pt idx="15709">
                  <c:v>391.47924577310403</c:v>
                </c:pt>
                <c:pt idx="15710">
                  <c:v>391.47884678222198</c:v>
                </c:pt>
                <c:pt idx="15711">
                  <c:v>391.47738829125598</c:v>
                </c:pt>
                <c:pt idx="15712">
                  <c:v>391.47582939273099</c:v>
                </c:pt>
                <c:pt idx="15713">
                  <c:v>391.47538148705399</c:v>
                </c:pt>
                <c:pt idx="15714">
                  <c:v>391.474952257881</c:v>
                </c:pt>
                <c:pt idx="15715">
                  <c:v>391.47445523049902</c:v>
                </c:pt>
                <c:pt idx="15716">
                  <c:v>391.474291646224</c:v>
                </c:pt>
                <c:pt idx="15717">
                  <c:v>391.47357570622302</c:v>
                </c:pt>
                <c:pt idx="15718">
                  <c:v>391.47094981569001</c:v>
                </c:pt>
                <c:pt idx="15719">
                  <c:v>391.46979304685402</c:v>
                </c:pt>
                <c:pt idx="15720">
                  <c:v>391.469465244682</c:v>
                </c:pt>
                <c:pt idx="15721">
                  <c:v>391.46516973202603</c:v>
                </c:pt>
                <c:pt idx="15722">
                  <c:v>391.46473735967902</c:v>
                </c:pt>
                <c:pt idx="15723">
                  <c:v>391.463127304696</c:v>
                </c:pt>
                <c:pt idx="15724">
                  <c:v>391.46289722402599</c:v>
                </c:pt>
                <c:pt idx="15725">
                  <c:v>391.46154454446702</c:v>
                </c:pt>
                <c:pt idx="15726">
                  <c:v>391.46038546774201</c:v>
                </c:pt>
                <c:pt idx="15727">
                  <c:v>391.45804556755701</c:v>
                </c:pt>
                <c:pt idx="15728">
                  <c:v>391.45665824398702</c:v>
                </c:pt>
                <c:pt idx="15729">
                  <c:v>391.45584878006002</c:v>
                </c:pt>
                <c:pt idx="15730">
                  <c:v>391.45482846746398</c:v>
                </c:pt>
                <c:pt idx="15731">
                  <c:v>391.454553518355</c:v>
                </c:pt>
                <c:pt idx="15732">
                  <c:v>391.45434397915801</c:v>
                </c:pt>
                <c:pt idx="15733">
                  <c:v>391.45310627090601</c:v>
                </c:pt>
                <c:pt idx="15734">
                  <c:v>391.45277058253401</c:v>
                </c:pt>
                <c:pt idx="15735">
                  <c:v>391.45249552718002</c:v>
                </c:pt>
                <c:pt idx="15736">
                  <c:v>391.45244791898</c:v>
                </c:pt>
                <c:pt idx="15737">
                  <c:v>391.45236144434898</c:v>
                </c:pt>
                <c:pt idx="15738">
                  <c:v>391.45202387217103</c:v>
                </c:pt>
                <c:pt idx="15739">
                  <c:v>391.44937865519302</c:v>
                </c:pt>
                <c:pt idx="15740">
                  <c:v>391.448373133058</c:v>
                </c:pt>
                <c:pt idx="15741">
                  <c:v>391.44814716110301</c:v>
                </c:pt>
                <c:pt idx="15742">
                  <c:v>391.44791826652602</c:v>
                </c:pt>
                <c:pt idx="15743">
                  <c:v>391.44685934264402</c:v>
                </c:pt>
                <c:pt idx="15744">
                  <c:v>391.44640570862498</c:v>
                </c:pt>
                <c:pt idx="15745">
                  <c:v>391.44628091316503</c:v>
                </c:pt>
                <c:pt idx="15746">
                  <c:v>391.44624682832</c:v>
                </c:pt>
                <c:pt idx="15747">
                  <c:v>391.44592147093601</c:v>
                </c:pt>
                <c:pt idx="15748">
                  <c:v>391.44364321869199</c:v>
                </c:pt>
                <c:pt idx="15749">
                  <c:v>391.443301932721</c:v>
                </c:pt>
                <c:pt idx="15750">
                  <c:v>391.44277544236797</c:v>
                </c:pt>
                <c:pt idx="15751">
                  <c:v>391.44243493564602</c:v>
                </c:pt>
                <c:pt idx="15752">
                  <c:v>391.44229713225099</c:v>
                </c:pt>
                <c:pt idx="15753">
                  <c:v>391.442253591591</c:v>
                </c:pt>
                <c:pt idx="15754">
                  <c:v>391.44111942938503</c:v>
                </c:pt>
                <c:pt idx="15755">
                  <c:v>391.440810652349</c:v>
                </c:pt>
                <c:pt idx="15756">
                  <c:v>391.44033033354299</c:v>
                </c:pt>
                <c:pt idx="15757">
                  <c:v>391.43970948498003</c:v>
                </c:pt>
                <c:pt idx="15758">
                  <c:v>391.43919035168398</c:v>
                </c:pt>
                <c:pt idx="15759">
                  <c:v>391.43913540821598</c:v>
                </c:pt>
                <c:pt idx="15760">
                  <c:v>391.43904245010799</c:v>
                </c:pt>
                <c:pt idx="15761">
                  <c:v>391.437545302275</c:v>
                </c:pt>
                <c:pt idx="15762">
                  <c:v>391.437021048151</c:v>
                </c:pt>
                <c:pt idx="15763">
                  <c:v>391.43544945846799</c:v>
                </c:pt>
                <c:pt idx="15764">
                  <c:v>391.435133141216</c:v>
                </c:pt>
                <c:pt idx="15765">
                  <c:v>391.43422890498999</c:v>
                </c:pt>
                <c:pt idx="15766">
                  <c:v>391.43331397358099</c:v>
                </c:pt>
                <c:pt idx="15767">
                  <c:v>391.43252740225103</c:v>
                </c:pt>
                <c:pt idx="15768">
                  <c:v>391.43237125788499</c:v>
                </c:pt>
                <c:pt idx="15769">
                  <c:v>391.431969059332</c:v>
                </c:pt>
                <c:pt idx="15770">
                  <c:v>391.431959667152</c:v>
                </c:pt>
                <c:pt idx="15771">
                  <c:v>391.43041066158099</c:v>
                </c:pt>
                <c:pt idx="15772">
                  <c:v>391.43035311074402</c:v>
                </c:pt>
                <c:pt idx="15773">
                  <c:v>391.42885567240302</c:v>
                </c:pt>
                <c:pt idx="15774">
                  <c:v>391.42717037505003</c:v>
                </c:pt>
                <c:pt idx="15775">
                  <c:v>391.42678628481201</c:v>
                </c:pt>
                <c:pt idx="15776">
                  <c:v>391.42458642346497</c:v>
                </c:pt>
                <c:pt idx="15777">
                  <c:v>391.42403544912298</c:v>
                </c:pt>
                <c:pt idx="15778">
                  <c:v>391.42177516663099</c:v>
                </c:pt>
                <c:pt idx="15779">
                  <c:v>391.42116491677302</c:v>
                </c:pt>
                <c:pt idx="15780">
                  <c:v>391.42113732519601</c:v>
                </c:pt>
                <c:pt idx="15781">
                  <c:v>391.416405745757</c:v>
                </c:pt>
                <c:pt idx="15782">
                  <c:v>391.414445521164</c:v>
                </c:pt>
                <c:pt idx="15783">
                  <c:v>391.40983785462902</c:v>
                </c:pt>
                <c:pt idx="15784">
                  <c:v>391.40364617459102</c:v>
                </c:pt>
                <c:pt idx="15785">
                  <c:v>391.39529290965498</c:v>
                </c:pt>
                <c:pt idx="15786">
                  <c:v>391.38584326488399</c:v>
                </c:pt>
                <c:pt idx="15787">
                  <c:v>391.380175532338</c:v>
                </c:pt>
                <c:pt idx="15788">
                  <c:v>391.33388608868597</c:v>
                </c:pt>
                <c:pt idx="15789">
                  <c:v>391.33386753011303</c:v>
                </c:pt>
                <c:pt idx="15790">
                  <c:v>391.32011034432497</c:v>
                </c:pt>
                <c:pt idx="15791">
                  <c:v>391.30673300847297</c:v>
                </c:pt>
                <c:pt idx="15792">
                  <c:v>391.29482694897399</c:v>
                </c:pt>
                <c:pt idx="15793">
                  <c:v>391.29358808247201</c:v>
                </c:pt>
                <c:pt idx="15794">
                  <c:v>391.29260194992901</c:v>
                </c:pt>
                <c:pt idx="15795">
                  <c:v>391.28458304548599</c:v>
                </c:pt>
                <c:pt idx="15796">
                  <c:v>391.27943422996799</c:v>
                </c:pt>
                <c:pt idx="15797">
                  <c:v>391.26440154304299</c:v>
                </c:pt>
                <c:pt idx="15798">
                  <c:v>391.26340953721501</c:v>
                </c:pt>
                <c:pt idx="15799">
                  <c:v>391.25920001787199</c:v>
                </c:pt>
                <c:pt idx="15800">
                  <c:v>391.25558715866998</c:v>
                </c:pt>
                <c:pt idx="15801">
                  <c:v>391.2501763441</c:v>
                </c:pt>
                <c:pt idx="15802">
                  <c:v>391.24151811110403</c:v>
                </c:pt>
                <c:pt idx="15803">
                  <c:v>391.23897630652198</c:v>
                </c:pt>
                <c:pt idx="15804">
                  <c:v>391.22197102336798</c:v>
                </c:pt>
                <c:pt idx="15805">
                  <c:v>391.20930243702099</c:v>
                </c:pt>
                <c:pt idx="15806">
                  <c:v>391.16758331372898</c:v>
                </c:pt>
                <c:pt idx="15807">
                  <c:v>391.16282626124598</c:v>
                </c:pt>
                <c:pt idx="15808">
                  <c:v>391.15478127646901</c:v>
                </c:pt>
                <c:pt idx="15809">
                  <c:v>391.14917526819698</c:v>
                </c:pt>
                <c:pt idx="15810">
                  <c:v>391.14821123521</c:v>
                </c:pt>
                <c:pt idx="15811">
                  <c:v>391.14801752671502</c:v>
                </c:pt>
                <c:pt idx="15812">
                  <c:v>391.14200775484602</c:v>
                </c:pt>
                <c:pt idx="15813">
                  <c:v>391.14122992423302</c:v>
                </c:pt>
                <c:pt idx="15814">
                  <c:v>391.13906279288801</c:v>
                </c:pt>
                <c:pt idx="15815">
                  <c:v>391.137756700907</c:v>
                </c:pt>
                <c:pt idx="15816">
                  <c:v>391.13652120232598</c:v>
                </c:pt>
                <c:pt idx="15817">
                  <c:v>391.13199395111099</c:v>
                </c:pt>
                <c:pt idx="15818">
                  <c:v>391.130915062734</c:v>
                </c:pt>
                <c:pt idx="15819">
                  <c:v>391.12939401781603</c:v>
                </c:pt>
                <c:pt idx="15820">
                  <c:v>391.12890227667401</c:v>
                </c:pt>
                <c:pt idx="15821">
                  <c:v>391.12826681804597</c:v>
                </c:pt>
                <c:pt idx="15822">
                  <c:v>391.125629240308</c:v>
                </c:pt>
                <c:pt idx="15823">
                  <c:v>391.11830489572299</c:v>
                </c:pt>
                <c:pt idx="15824">
                  <c:v>391.11799554972299</c:v>
                </c:pt>
                <c:pt idx="15825">
                  <c:v>391.11215990649299</c:v>
                </c:pt>
                <c:pt idx="15826">
                  <c:v>391.10894403194902</c:v>
                </c:pt>
                <c:pt idx="15827">
                  <c:v>391.10351156335201</c:v>
                </c:pt>
                <c:pt idx="15828">
                  <c:v>391.10093946238902</c:v>
                </c:pt>
                <c:pt idx="15829">
                  <c:v>391.10008949304898</c:v>
                </c:pt>
                <c:pt idx="15830">
                  <c:v>391.09502424110701</c:v>
                </c:pt>
                <c:pt idx="15831">
                  <c:v>391.07205247539099</c:v>
                </c:pt>
                <c:pt idx="15832">
                  <c:v>391.05903945967799</c:v>
                </c:pt>
                <c:pt idx="15833">
                  <c:v>391.04117626226702</c:v>
                </c:pt>
                <c:pt idx="15834">
                  <c:v>391.03887176645202</c:v>
                </c:pt>
                <c:pt idx="15835">
                  <c:v>391.03681777722198</c:v>
                </c:pt>
                <c:pt idx="15836">
                  <c:v>391.02949806072098</c:v>
                </c:pt>
                <c:pt idx="15837">
                  <c:v>391.02395785017001</c:v>
                </c:pt>
                <c:pt idx="15838">
                  <c:v>391.02202742431598</c:v>
                </c:pt>
                <c:pt idx="15839">
                  <c:v>391.02036791297598</c:v>
                </c:pt>
                <c:pt idx="15840">
                  <c:v>391.01303616650603</c:v>
                </c:pt>
                <c:pt idx="15841">
                  <c:v>391.00518781714197</c:v>
                </c:pt>
                <c:pt idx="15842">
                  <c:v>390.983470425375</c:v>
                </c:pt>
                <c:pt idx="15843">
                  <c:v>390.977491853473</c:v>
                </c:pt>
                <c:pt idx="15844">
                  <c:v>390.971168604794</c:v>
                </c:pt>
                <c:pt idx="15845">
                  <c:v>390.968103055646</c:v>
                </c:pt>
                <c:pt idx="15846">
                  <c:v>390.96236254043998</c:v>
                </c:pt>
                <c:pt idx="15847">
                  <c:v>390.95099960793902</c:v>
                </c:pt>
                <c:pt idx="15848">
                  <c:v>390.935401745788</c:v>
                </c:pt>
                <c:pt idx="15849">
                  <c:v>390.91949533614502</c:v>
                </c:pt>
                <c:pt idx="15850">
                  <c:v>390.90411667912298</c:v>
                </c:pt>
                <c:pt idx="15851">
                  <c:v>390.90296507217198</c:v>
                </c:pt>
                <c:pt idx="15852">
                  <c:v>390.90216756631003</c:v>
                </c:pt>
                <c:pt idx="15853">
                  <c:v>390.899061754218</c:v>
                </c:pt>
                <c:pt idx="15854">
                  <c:v>390.89766964877299</c:v>
                </c:pt>
                <c:pt idx="15855">
                  <c:v>390.89656592141898</c:v>
                </c:pt>
                <c:pt idx="15856">
                  <c:v>390.89314120807302</c:v>
                </c:pt>
                <c:pt idx="15857">
                  <c:v>390.889403068143</c:v>
                </c:pt>
                <c:pt idx="15858">
                  <c:v>390.88737596517097</c:v>
                </c:pt>
                <c:pt idx="15859">
                  <c:v>390.88514414191098</c:v>
                </c:pt>
                <c:pt idx="15860">
                  <c:v>390.87509266226903</c:v>
                </c:pt>
                <c:pt idx="15861">
                  <c:v>390.86877707399998</c:v>
                </c:pt>
                <c:pt idx="15862">
                  <c:v>390.866972472209</c:v>
                </c:pt>
                <c:pt idx="15863">
                  <c:v>390.86048788103</c:v>
                </c:pt>
                <c:pt idx="15864">
                  <c:v>390.856100479953</c:v>
                </c:pt>
                <c:pt idx="15865">
                  <c:v>390.85276914226301</c:v>
                </c:pt>
                <c:pt idx="15866">
                  <c:v>390.85218620828101</c:v>
                </c:pt>
                <c:pt idx="15867">
                  <c:v>390.82423435748802</c:v>
                </c:pt>
                <c:pt idx="15868">
                  <c:v>390.82286141427102</c:v>
                </c:pt>
                <c:pt idx="15869">
                  <c:v>390.82174947954798</c:v>
                </c:pt>
                <c:pt idx="15870">
                  <c:v>390.81632432557501</c:v>
                </c:pt>
                <c:pt idx="15871">
                  <c:v>390.79807323755102</c:v>
                </c:pt>
                <c:pt idx="15872">
                  <c:v>390.79671637394301</c:v>
                </c:pt>
                <c:pt idx="15873">
                  <c:v>390.77188087783497</c:v>
                </c:pt>
                <c:pt idx="15874">
                  <c:v>390.76208324539198</c:v>
                </c:pt>
                <c:pt idx="15875">
                  <c:v>390.75928015189999</c:v>
                </c:pt>
                <c:pt idx="15876">
                  <c:v>390.74181356516198</c:v>
                </c:pt>
                <c:pt idx="15877">
                  <c:v>390.73177841125897</c:v>
                </c:pt>
                <c:pt idx="15878">
                  <c:v>390.72923755329401</c:v>
                </c:pt>
                <c:pt idx="15879">
                  <c:v>390.71908653273499</c:v>
                </c:pt>
                <c:pt idx="15880">
                  <c:v>390.71714207919803</c:v>
                </c:pt>
                <c:pt idx="15881">
                  <c:v>390.70734035184103</c:v>
                </c:pt>
                <c:pt idx="15882">
                  <c:v>390.70684250898501</c:v>
                </c:pt>
                <c:pt idx="15883">
                  <c:v>390.69301885016199</c:v>
                </c:pt>
                <c:pt idx="15884">
                  <c:v>390.66298893592199</c:v>
                </c:pt>
                <c:pt idx="15885">
                  <c:v>390.65911323733297</c:v>
                </c:pt>
                <c:pt idx="15886">
                  <c:v>390.65604786631297</c:v>
                </c:pt>
                <c:pt idx="15887">
                  <c:v>390.65371629230299</c:v>
                </c:pt>
                <c:pt idx="15888">
                  <c:v>390.64691379603198</c:v>
                </c:pt>
                <c:pt idx="15889">
                  <c:v>390.64244199879602</c:v>
                </c:pt>
                <c:pt idx="15890">
                  <c:v>390.62663356887799</c:v>
                </c:pt>
                <c:pt idx="15891">
                  <c:v>390.62369131126098</c:v>
                </c:pt>
                <c:pt idx="15892">
                  <c:v>390.61162984942803</c:v>
                </c:pt>
                <c:pt idx="15893">
                  <c:v>390.60679401567302</c:v>
                </c:pt>
                <c:pt idx="15894">
                  <c:v>390.59693766942098</c:v>
                </c:pt>
                <c:pt idx="15895">
                  <c:v>390.58493424502097</c:v>
                </c:pt>
                <c:pt idx="15896">
                  <c:v>390.58357213833602</c:v>
                </c:pt>
                <c:pt idx="15897">
                  <c:v>390.58159366254199</c:v>
                </c:pt>
                <c:pt idx="15898">
                  <c:v>390.57226892767397</c:v>
                </c:pt>
                <c:pt idx="15899">
                  <c:v>390.57217154864497</c:v>
                </c:pt>
                <c:pt idx="15900">
                  <c:v>390.57002396796702</c:v>
                </c:pt>
                <c:pt idx="15901">
                  <c:v>390.56799326995701</c:v>
                </c:pt>
                <c:pt idx="15902">
                  <c:v>390.56729647281099</c:v>
                </c:pt>
                <c:pt idx="15903">
                  <c:v>390.56344478328703</c:v>
                </c:pt>
                <c:pt idx="15904">
                  <c:v>390.56094841159302</c:v>
                </c:pt>
                <c:pt idx="15905">
                  <c:v>390.56071563039802</c:v>
                </c:pt>
                <c:pt idx="15906">
                  <c:v>390.56071312585902</c:v>
                </c:pt>
                <c:pt idx="15907">
                  <c:v>390.55940046809201</c:v>
                </c:pt>
                <c:pt idx="15908">
                  <c:v>390.55844841240298</c:v>
                </c:pt>
                <c:pt idx="15909">
                  <c:v>390.55826403501402</c:v>
                </c:pt>
                <c:pt idx="15910">
                  <c:v>390.55809338468703</c:v>
                </c:pt>
                <c:pt idx="15911">
                  <c:v>390.555196142706</c:v>
                </c:pt>
                <c:pt idx="15912">
                  <c:v>390.55513923823298</c:v>
                </c:pt>
                <c:pt idx="15913">
                  <c:v>390.55373207758203</c:v>
                </c:pt>
                <c:pt idx="15914">
                  <c:v>390.55370381303101</c:v>
                </c:pt>
                <c:pt idx="15915">
                  <c:v>390.55361368007902</c:v>
                </c:pt>
                <c:pt idx="15916">
                  <c:v>390.553298673813</c:v>
                </c:pt>
                <c:pt idx="15917">
                  <c:v>390.55254483245602</c:v>
                </c:pt>
                <c:pt idx="15918">
                  <c:v>390.55066943515499</c:v>
                </c:pt>
                <c:pt idx="15919">
                  <c:v>390.54911949550302</c:v>
                </c:pt>
                <c:pt idx="15920">
                  <c:v>390.54860643052803</c:v>
                </c:pt>
                <c:pt idx="15921">
                  <c:v>390.54852168526298</c:v>
                </c:pt>
                <c:pt idx="15922">
                  <c:v>390.545104597609</c:v>
                </c:pt>
                <c:pt idx="15923">
                  <c:v>390.54463431597202</c:v>
                </c:pt>
                <c:pt idx="15924">
                  <c:v>390.54452157679901</c:v>
                </c:pt>
                <c:pt idx="15925">
                  <c:v>390.543701100703</c:v>
                </c:pt>
                <c:pt idx="15926">
                  <c:v>390.54157152113402</c:v>
                </c:pt>
                <c:pt idx="15927">
                  <c:v>390.54148458037997</c:v>
                </c:pt>
                <c:pt idx="15928">
                  <c:v>390.54029233072703</c:v>
                </c:pt>
                <c:pt idx="15929">
                  <c:v>390.53889353352002</c:v>
                </c:pt>
                <c:pt idx="15930">
                  <c:v>390.53796370216901</c:v>
                </c:pt>
                <c:pt idx="15931">
                  <c:v>390.53717222165199</c:v>
                </c:pt>
                <c:pt idx="15932">
                  <c:v>390.53561352416801</c:v>
                </c:pt>
                <c:pt idx="15933">
                  <c:v>390.53536384761901</c:v>
                </c:pt>
                <c:pt idx="15934">
                  <c:v>390.534201428556</c:v>
                </c:pt>
                <c:pt idx="15935">
                  <c:v>390.53417342111402</c:v>
                </c:pt>
                <c:pt idx="15936">
                  <c:v>390.53415456617103</c:v>
                </c:pt>
                <c:pt idx="15937">
                  <c:v>390.53339525478299</c:v>
                </c:pt>
                <c:pt idx="15938">
                  <c:v>390.53289636295699</c:v>
                </c:pt>
                <c:pt idx="15939">
                  <c:v>390.53246950905401</c:v>
                </c:pt>
                <c:pt idx="15940">
                  <c:v>390.53219489960799</c:v>
                </c:pt>
                <c:pt idx="15941">
                  <c:v>390.531005772919</c:v>
                </c:pt>
                <c:pt idx="15942">
                  <c:v>390.53071765981798</c:v>
                </c:pt>
                <c:pt idx="15943">
                  <c:v>390.53028610173197</c:v>
                </c:pt>
                <c:pt idx="15944">
                  <c:v>390.53005283370697</c:v>
                </c:pt>
                <c:pt idx="15945">
                  <c:v>390.52958114198299</c:v>
                </c:pt>
                <c:pt idx="15946">
                  <c:v>390.52894024369402</c:v>
                </c:pt>
                <c:pt idx="15947">
                  <c:v>390.527773868113</c:v>
                </c:pt>
                <c:pt idx="15948">
                  <c:v>390.52593409429602</c:v>
                </c:pt>
                <c:pt idx="15949">
                  <c:v>390.523841075289</c:v>
                </c:pt>
                <c:pt idx="15950">
                  <c:v>390.523809783498</c:v>
                </c:pt>
                <c:pt idx="15951">
                  <c:v>390.52344781382101</c:v>
                </c:pt>
                <c:pt idx="15952">
                  <c:v>390.52073926528402</c:v>
                </c:pt>
                <c:pt idx="15953">
                  <c:v>390.51953191938298</c:v>
                </c:pt>
                <c:pt idx="15954">
                  <c:v>390.51939194347602</c:v>
                </c:pt>
                <c:pt idx="15955">
                  <c:v>390.51827791336399</c:v>
                </c:pt>
                <c:pt idx="15956">
                  <c:v>390.517418144918</c:v>
                </c:pt>
                <c:pt idx="15957">
                  <c:v>390.51651822844099</c:v>
                </c:pt>
                <c:pt idx="15958">
                  <c:v>390.51614124077901</c:v>
                </c:pt>
                <c:pt idx="15959">
                  <c:v>390.51579102538398</c:v>
                </c:pt>
                <c:pt idx="15960">
                  <c:v>390.51504232784299</c:v>
                </c:pt>
                <c:pt idx="15961">
                  <c:v>390.51432884518903</c:v>
                </c:pt>
                <c:pt idx="15962">
                  <c:v>390.51392086464699</c:v>
                </c:pt>
                <c:pt idx="15963">
                  <c:v>390.51209291886698</c:v>
                </c:pt>
                <c:pt idx="15964">
                  <c:v>390.51159776866598</c:v>
                </c:pt>
                <c:pt idx="15965">
                  <c:v>390.51110566892601</c:v>
                </c:pt>
                <c:pt idx="15966">
                  <c:v>390.510218438957</c:v>
                </c:pt>
                <c:pt idx="15967">
                  <c:v>390.50775097729098</c:v>
                </c:pt>
                <c:pt idx="15968">
                  <c:v>390.5075985899</c:v>
                </c:pt>
                <c:pt idx="15969">
                  <c:v>390.506864053036</c:v>
                </c:pt>
                <c:pt idx="15970">
                  <c:v>390.50271019760902</c:v>
                </c:pt>
                <c:pt idx="15971">
                  <c:v>390.50238112717898</c:v>
                </c:pt>
                <c:pt idx="15972">
                  <c:v>390.50008246082302</c:v>
                </c:pt>
                <c:pt idx="15973">
                  <c:v>390.49871331606698</c:v>
                </c:pt>
                <c:pt idx="15974">
                  <c:v>390.49497120877402</c:v>
                </c:pt>
                <c:pt idx="15975">
                  <c:v>390.49390431906198</c:v>
                </c:pt>
                <c:pt idx="15976">
                  <c:v>390.49298465937198</c:v>
                </c:pt>
                <c:pt idx="15977">
                  <c:v>390.49110189595598</c:v>
                </c:pt>
                <c:pt idx="15978">
                  <c:v>390.48211044119</c:v>
                </c:pt>
                <c:pt idx="15979">
                  <c:v>390.48149499611401</c:v>
                </c:pt>
                <c:pt idx="15980">
                  <c:v>390.480354954181</c:v>
                </c:pt>
                <c:pt idx="15981">
                  <c:v>390.47947684475099</c:v>
                </c:pt>
                <c:pt idx="15982">
                  <c:v>390.446700539701</c:v>
                </c:pt>
                <c:pt idx="15983">
                  <c:v>390.44596607081098</c:v>
                </c:pt>
                <c:pt idx="15984">
                  <c:v>390.43289573989398</c:v>
                </c:pt>
                <c:pt idx="15985">
                  <c:v>390.42675654646098</c:v>
                </c:pt>
                <c:pt idx="15986">
                  <c:v>390.40677936943803</c:v>
                </c:pt>
                <c:pt idx="15987">
                  <c:v>390.396373330784</c:v>
                </c:pt>
                <c:pt idx="15988">
                  <c:v>390.39595837476298</c:v>
                </c:pt>
                <c:pt idx="15989">
                  <c:v>390.38613760450301</c:v>
                </c:pt>
                <c:pt idx="15990">
                  <c:v>390.38342691888403</c:v>
                </c:pt>
                <c:pt idx="15991">
                  <c:v>390.369244858792</c:v>
                </c:pt>
                <c:pt idx="15992">
                  <c:v>390.36772040684502</c:v>
                </c:pt>
                <c:pt idx="15993">
                  <c:v>390.36731520644599</c:v>
                </c:pt>
                <c:pt idx="15994">
                  <c:v>390.35792653352598</c:v>
                </c:pt>
                <c:pt idx="15995">
                  <c:v>390.35625968118597</c:v>
                </c:pt>
                <c:pt idx="15996">
                  <c:v>390.348627009849</c:v>
                </c:pt>
                <c:pt idx="15997">
                  <c:v>390.34312345345</c:v>
                </c:pt>
                <c:pt idx="15998">
                  <c:v>390.34258269609501</c:v>
                </c:pt>
                <c:pt idx="15999">
                  <c:v>390.33815378887402</c:v>
                </c:pt>
                <c:pt idx="16000">
                  <c:v>390.33603944056603</c:v>
                </c:pt>
                <c:pt idx="16001">
                  <c:v>390.33191447448303</c:v>
                </c:pt>
                <c:pt idx="16002">
                  <c:v>390.32943540419001</c:v>
                </c:pt>
                <c:pt idx="16003">
                  <c:v>390.32919289093201</c:v>
                </c:pt>
                <c:pt idx="16004">
                  <c:v>390.31291444773899</c:v>
                </c:pt>
                <c:pt idx="16005">
                  <c:v>390.310651687882</c:v>
                </c:pt>
                <c:pt idx="16006">
                  <c:v>390.30604412622</c:v>
                </c:pt>
                <c:pt idx="16007">
                  <c:v>390.30237335869799</c:v>
                </c:pt>
                <c:pt idx="16008">
                  <c:v>390.29580831850598</c:v>
                </c:pt>
                <c:pt idx="16009">
                  <c:v>390.29393222098599</c:v>
                </c:pt>
                <c:pt idx="16010">
                  <c:v>390.292582876719</c:v>
                </c:pt>
                <c:pt idx="16011">
                  <c:v>390.288534268148</c:v>
                </c:pt>
                <c:pt idx="16012">
                  <c:v>390.28700198083698</c:v>
                </c:pt>
                <c:pt idx="16013">
                  <c:v>390.271961316729</c:v>
                </c:pt>
                <c:pt idx="16014">
                  <c:v>390.27114926835299</c:v>
                </c:pt>
                <c:pt idx="16015">
                  <c:v>390.25160366804801</c:v>
                </c:pt>
                <c:pt idx="16016">
                  <c:v>390.24846765280103</c:v>
                </c:pt>
                <c:pt idx="16017">
                  <c:v>390.23910495809901</c:v>
                </c:pt>
                <c:pt idx="16018">
                  <c:v>390.23836022323701</c:v>
                </c:pt>
                <c:pt idx="16019">
                  <c:v>390.23248180854898</c:v>
                </c:pt>
                <c:pt idx="16020">
                  <c:v>390.22938170811898</c:v>
                </c:pt>
                <c:pt idx="16021">
                  <c:v>390.22553293065101</c:v>
                </c:pt>
                <c:pt idx="16022">
                  <c:v>390.223537784428</c:v>
                </c:pt>
                <c:pt idx="16023">
                  <c:v>390.19353470311398</c:v>
                </c:pt>
                <c:pt idx="16024">
                  <c:v>390.19134648856402</c:v>
                </c:pt>
                <c:pt idx="16025">
                  <c:v>390.188874684768</c:v>
                </c:pt>
                <c:pt idx="16026">
                  <c:v>390.185558292596</c:v>
                </c:pt>
                <c:pt idx="16027">
                  <c:v>390.16214993622401</c:v>
                </c:pt>
                <c:pt idx="16028">
                  <c:v>390.15661664314399</c:v>
                </c:pt>
                <c:pt idx="16029">
                  <c:v>390.156432971426</c:v>
                </c:pt>
                <c:pt idx="16030">
                  <c:v>390.15527726100402</c:v>
                </c:pt>
                <c:pt idx="16031">
                  <c:v>390.14325925081198</c:v>
                </c:pt>
                <c:pt idx="16032">
                  <c:v>390.13534988307703</c:v>
                </c:pt>
                <c:pt idx="16033">
                  <c:v>390.13489924812802</c:v>
                </c:pt>
                <c:pt idx="16034">
                  <c:v>390.12650579889799</c:v>
                </c:pt>
                <c:pt idx="16035">
                  <c:v>390.10429290936099</c:v>
                </c:pt>
                <c:pt idx="16036">
                  <c:v>390.08485498402001</c:v>
                </c:pt>
                <c:pt idx="16037">
                  <c:v>390.07739986737101</c:v>
                </c:pt>
                <c:pt idx="16038">
                  <c:v>390.07543819659702</c:v>
                </c:pt>
                <c:pt idx="16039">
                  <c:v>390.07122463636603</c:v>
                </c:pt>
                <c:pt idx="16040">
                  <c:v>390.07003323115202</c:v>
                </c:pt>
                <c:pt idx="16041">
                  <c:v>390.06664834486799</c:v>
                </c:pt>
                <c:pt idx="16042">
                  <c:v>390.05991647799698</c:v>
                </c:pt>
                <c:pt idx="16043">
                  <c:v>390.05909977106199</c:v>
                </c:pt>
                <c:pt idx="16044">
                  <c:v>390.05555216947101</c:v>
                </c:pt>
                <c:pt idx="16045">
                  <c:v>390.04909645018301</c:v>
                </c:pt>
                <c:pt idx="16046">
                  <c:v>390.03556303195597</c:v>
                </c:pt>
                <c:pt idx="16047">
                  <c:v>390.030107822888</c:v>
                </c:pt>
                <c:pt idx="16048">
                  <c:v>390.02707685941198</c:v>
                </c:pt>
                <c:pt idx="16049">
                  <c:v>390.02045653184001</c:v>
                </c:pt>
                <c:pt idx="16050">
                  <c:v>390.01738829382401</c:v>
                </c:pt>
                <c:pt idx="16051">
                  <c:v>390.006523973745</c:v>
                </c:pt>
                <c:pt idx="16052">
                  <c:v>390.00223055938397</c:v>
                </c:pt>
                <c:pt idx="16053">
                  <c:v>389.99956928579002</c:v>
                </c:pt>
                <c:pt idx="16054">
                  <c:v>389.97184552748797</c:v>
                </c:pt>
                <c:pt idx="16055">
                  <c:v>389.95933309031398</c:v>
                </c:pt>
                <c:pt idx="16056">
                  <c:v>389.95314780356199</c:v>
                </c:pt>
                <c:pt idx="16057">
                  <c:v>389.951073466808</c:v>
                </c:pt>
                <c:pt idx="16058">
                  <c:v>389.95065513972401</c:v>
                </c:pt>
                <c:pt idx="16059">
                  <c:v>389.94795521894298</c:v>
                </c:pt>
                <c:pt idx="16060">
                  <c:v>389.94097532948598</c:v>
                </c:pt>
                <c:pt idx="16061">
                  <c:v>389.93483375545901</c:v>
                </c:pt>
                <c:pt idx="16062">
                  <c:v>389.93437419985099</c:v>
                </c:pt>
                <c:pt idx="16063">
                  <c:v>389.93004805791401</c:v>
                </c:pt>
                <c:pt idx="16064">
                  <c:v>389.92495450859099</c:v>
                </c:pt>
                <c:pt idx="16065">
                  <c:v>389.923203572651</c:v>
                </c:pt>
                <c:pt idx="16066">
                  <c:v>389.91231112414999</c:v>
                </c:pt>
                <c:pt idx="16067">
                  <c:v>389.90651641889099</c:v>
                </c:pt>
                <c:pt idx="16068">
                  <c:v>389.90616244848098</c:v>
                </c:pt>
                <c:pt idx="16069">
                  <c:v>389.906157529952</c:v>
                </c:pt>
                <c:pt idx="16070">
                  <c:v>389.87288510662501</c:v>
                </c:pt>
                <c:pt idx="16071">
                  <c:v>389.83816358373701</c:v>
                </c:pt>
                <c:pt idx="16072">
                  <c:v>389.83704046794099</c:v>
                </c:pt>
                <c:pt idx="16073">
                  <c:v>389.81741875413297</c:v>
                </c:pt>
                <c:pt idx="16074">
                  <c:v>389.79419769109001</c:v>
                </c:pt>
                <c:pt idx="16075">
                  <c:v>389.78504090008602</c:v>
                </c:pt>
                <c:pt idx="16076">
                  <c:v>389.768875983322</c:v>
                </c:pt>
                <c:pt idx="16077">
                  <c:v>389.76628610557998</c:v>
                </c:pt>
                <c:pt idx="16078">
                  <c:v>389.75188469750498</c:v>
                </c:pt>
                <c:pt idx="16079">
                  <c:v>389.74930256130301</c:v>
                </c:pt>
                <c:pt idx="16080">
                  <c:v>389.74901491636399</c:v>
                </c:pt>
                <c:pt idx="16081">
                  <c:v>389.74524516152098</c:v>
                </c:pt>
                <c:pt idx="16082">
                  <c:v>389.74445953622899</c:v>
                </c:pt>
                <c:pt idx="16083">
                  <c:v>389.74264623542399</c:v>
                </c:pt>
                <c:pt idx="16084">
                  <c:v>389.74231963861502</c:v>
                </c:pt>
                <c:pt idx="16085">
                  <c:v>389.74209724266598</c:v>
                </c:pt>
                <c:pt idx="16086">
                  <c:v>389.74208850493397</c:v>
                </c:pt>
                <c:pt idx="16087">
                  <c:v>389.74026437372299</c:v>
                </c:pt>
                <c:pt idx="16088">
                  <c:v>389.73935281993403</c:v>
                </c:pt>
                <c:pt idx="16089">
                  <c:v>389.738328593647</c:v>
                </c:pt>
                <c:pt idx="16090">
                  <c:v>389.73825575626398</c:v>
                </c:pt>
                <c:pt idx="16091">
                  <c:v>389.73812783932198</c:v>
                </c:pt>
                <c:pt idx="16092">
                  <c:v>389.73686936168599</c:v>
                </c:pt>
                <c:pt idx="16093">
                  <c:v>389.73609475388503</c:v>
                </c:pt>
                <c:pt idx="16094">
                  <c:v>389.734020283924</c:v>
                </c:pt>
                <c:pt idx="16095">
                  <c:v>389.73284285194597</c:v>
                </c:pt>
                <c:pt idx="16096">
                  <c:v>389.72953953432801</c:v>
                </c:pt>
                <c:pt idx="16097">
                  <c:v>389.72944300403998</c:v>
                </c:pt>
                <c:pt idx="16098">
                  <c:v>389.72862395179902</c:v>
                </c:pt>
                <c:pt idx="16099">
                  <c:v>389.728432514921</c:v>
                </c:pt>
                <c:pt idx="16100">
                  <c:v>389.72805298325301</c:v>
                </c:pt>
                <c:pt idx="16101">
                  <c:v>389.72726669685699</c:v>
                </c:pt>
                <c:pt idx="16102">
                  <c:v>389.72636983569799</c:v>
                </c:pt>
                <c:pt idx="16103">
                  <c:v>389.72417075776099</c:v>
                </c:pt>
                <c:pt idx="16104">
                  <c:v>389.72304914506998</c:v>
                </c:pt>
                <c:pt idx="16105">
                  <c:v>389.72043446288001</c:v>
                </c:pt>
                <c:pt idx="16106">
                  <c:v>389.72023712749399</c:v>
                </c:pt>
                <c:pt idx="16107">
                  <c:v>389.71985034266999</c:v>
                </c:pt>
                <c:pt idx="16108">
                  <c:v>389.71962087416603</c:v>
                </c:pt>
                <c:pt idx="16109">
                  <c:v>389.71946338775001</c:v>
                </c:pt>
                <c:pt idx="16110">
                  <c:v>389.71929544860598</c:v>
                </c:pt>
                <c:pt idx="16111">
                  <c:v>389.71886546328898</c:v>
                </c:pt>
                <c:pt idx="16112">
                  <c:v>389.71874103068802</c:v>
                </c:pt>
                <c:pt idx="16113">
                  <c:v>389.71837726228</c:v>
                </c:pt>
                <c:pt idx="16114">
                  <c:v>389.71793759798402</c:v>
                </c:pt>
                <c:pt idx="16115">
                  <c:v>389.71782655811302</c:v>
                </c:pt>
                <c:pt idx="16116">
                  <c:v>389.71592864221901</c:v>
                </c:pt>
                <c:pt idx="16117">
                  <c:v>389.71545679874998</c:v>
                </c:pt>
                <c:pt idx="16118">
                  <c:v>389.71511617486198</c:v>
                </c:pt>
                <c:pt idx="16119">
                  <c:v>389.71499208663101</c:v>
                </c:pt>
                <c:pt idx="16120">
                  <c:v>389.71397704558399</c:v>
                </c:pt>
                <c:pt idx="16121">
                  <c:v>389.71288427673898</c:v>
                </c:pt>
                <c:pt idx="16122">
                  <c:v>389.71152527847499</c:v>
                </c:pt>
                <c:pt idx="16123">
                  <c:v>389.709111663317</c:v>
                </c:pt>
                <c:pt idx="16124">
                  <c:v>389.70866447198699</c:v>
                </c:pt>
                <c:pt idx="16125">
                  <c:v>389.70594398898402</c:v>
                </c:pt>
                <c:pt idx="16126">
                  <c:v>389.70522555303802</c:v>
                </c:pt>
                <c:pt idx="16127">
                  <c:v>389.70387854011699</c:v>
                </c:pt>
                <c:pt idx="16128">
                  <c:v>389.70369985612598</c:v>
                </c:pt>
                <c:pt idx="16129">
                  <c:v>389.70311363202302</c:v>
                </c:pt>
                <c:pt idx="16130">
                  <c:v>389.70299552508101</c:v>
                </c:pt>
                <c:pt idx="16131">
                  <c:v>389.702706233757</c:v>
                </c:pt>
                <c:pt idx="16132">
                  <c:v>389.70175022460899</c:v>
                </c:pt>
                <c:pt idx="16133">
                  <c:v>389.70165911732499</c:v>
                </c:pt>
                <c:pt idx="16134">
                  <c:v>389.69976759049302</c:v>
                </c:pt>
                <c:pt idx="16135">
                  <c:v>389.69962480634803</c:v>
                </c:pt>
                <c:pt idx="16136">
                  <c:v>389.69884069601198</c:v>
                </c:pt>
                <c:pt idx="16137">
                  <c:v>389.69884069601198</c:v>
                </c:pt>
                <c:pt idx="16138">
                  <c:v>389.69884069601198</c:v>
                </c:pt>
                <c:pt idx="16139">
                  <c:v>389.69884069601198</c:v>
                </c:pt>
                <c:pt idx="16140">
                  <c:v>389.69783436459898</c:v>
                </c:pt>
                <c:pt idx="16141">
                  <c:v>389.697818448031</c:v>
                </c:pt>
                <c:pt idx="16142">
                  <c:v>389.69713068710098</c:v>
                </c:pt>
                <c:pt idx="16143">
                  <c:v>389.69642013812</c:v>
                </c:pt>
                <c:pt idx="16144">
                  <c:v>389.69404288149099</c:v>
                </c:pt>
                <c:pt idx="16145">
                  <c:v>389.69334539439802</c:v>
                </c:pt>
                <c:pt idx="16146">
                  <c:v>389.69272972703999</c:v>
                </c:pt>
                <c:pt idx="16147">
                  <c:v>389.68895703625202</c:v>
                </c:pt>
                <c:pt idx="16148">
                  <c:v>389.68878115502997</c:v>
                </c:pt>
                <c:pt idx="16149">
                  <c:v>389.68495909824497</c:v>
                </c:pt>
                <c:pt idx="16150">
                  <c:v>389.681067582004</c:v>
                </c:pt>
                <c:pt idx="16151">
                  <c:v>389.681032904402</c:v>
                </c:pt>
                <c:pt idx="16152">
                  <c:v>389.68053025398001</c:v>
                </c:pt>
                <c:pt idx="16153">
                  <c:v>389.67706060349002</c:v>
                </c:pt>
                <c:pt idx="16154">
                  <c:v>389.67492350066101</c:v>
                </c:pt>
                <c:pt idx="16155">
                  <c:v>389.67071950898401</c:v>
                </c:pt>
                <c:pt idx="16156">
                  <c:v>389.66956063535503</c:v>
                </c:pt>
                <c:pt idx="16157">
                  <c:v>389.66651557108497</c:v>
                </c:pt>
                <c:pt idx="16158">
                  <c:v>389.658050014921</c:v>
                </c:pt>
                <c:pt idx="16159">
                  <c:v>389.65669640528898</c:v>
                </c:pt>
                <c:pt idx="16160">
                  <c:v>389.65465374226898</c:v>
                </c:pt>
                <c:pt idx="16161">
                  <c:v>389.65122190705802</c:v>
                </c:pt>
                <c:pt idx="16162">
                  <c:v>389.64964811124901</c:v>
                </c:pt>
                <c:pt idx="16163">
                  <c:v>389.63302322973402</c:v>
                </c:pt>
                <c:pt idx="16164">
                  <c:v>389.62353246544501</c:v>
                </c:pt>
                <c:pt idx="16165">
                  <c:v>389.61458196775499</c:v>
                </c:pt>
                <c:pt idx="16166">
                  <c:v>389.60511007504698</c:v>
                </c:pt>
                <c:pt idx="16167">
                  <c:v>389.59983107615898</c:v>
                </c:pt>
                <c:pt idx="16168">
                  <c:v>389.59800012049101</c:v>
                </c:pt>
                <c:pt idx="16169">
                  <c:v>389.59694571983403</c:v>
                </c:pt>
                <c:pt idx="16170">
                  <c:v>389.59242202202802</c:v>
                </c:pt>
                <c:pt idx="16171">
                  <c:v>389.592010191974</c:v>
                </c:pt>
                <c:pt idx="16172">
                  <c:v>389.59059323538099</c:v>
                </c:pt>
                <c:pt idx="16173">
                  <c:v>389.58747062380598</c:v>
                </c:pt>
                <c:pt idx="16174">
                  <c:v>389.58118727054898</c:v>
                </c:pt>
                <c:pt idx="16175">
                  <c:v>389.56183701665799</c:v>
                </c:pt>
                <c:pt idx="16176">
                  <c:v>389.56167281349298</c:v>
                </c:pt>
                <c:pt idx="16177">
                  <c:v>389.53072968932997</c:v>
                </c:pt>
                <c:pt idx="16178">
                  <c:v>389.50042309378102</c:v>
                </c:pt>
                <c:pt idx="16179">
                  <c:v>389.49317984745301</c:v>
                </c:pt>
                <c:pt idx="16180">
                  <c:v>389.48278267824901</c:v>
                </c:pt>
                <c:pt idx="16181">
                  <c:v>389.47897615214703</c:v>
                </c:pt>
                <c:pt idx="16182">
                  <c:v>389.47777787638501</c:v>
                </c:pt>
                <c:pt idx="16183">
                  <c:v>389.46806269375702</c:v>
                </c:pt>
                <c:pt idx="16184">
                  <c:v>389.46379238163502</c:v>
                </c:pt>
                <c:pt idx="16185">
                  <c:v>389.44358024537701</c:v>
                </c:pt>
                <c:pt idx="16186">
                  <c:v>389.42423103722001</c:v>
                </c:pt>
                <c:pt idx="16187">
                  <c:v>389.42129723389797</c:v>
                </c:pt>
                <c:pt idx="16188">
                  <c:v>389.41981813708998</c:v>
                </c:pt>
                <c:pt idx="16189">
                  <c:v>389.41254173601902</c:v>
                </c:pt>
                <c:pt idx="16190">
                  <c:v>389.40752825489301</c:v>
                </c:pt>
                <c:pt idx="16191">
                  <c:v>389.40053817122498</c:v>
                </c:pt>
                <c:pt idx="16192">
                  <c:v>389.394466924521</c:v>
                </c:pt>
                <c:pt idx="16193">
                  <c:v>389.382282419386</c:v>
                </c:pt>
                <c:pt idx="16194">
                  <c:v>389.38148804618402</c:v>
                </c:pt>
                <c:pt idx="16195">
                  <c:v>389.36791713461298</c:v>
                </c:pt>
                <c:pt idx="16196">
                  <c:v>389.34596089675199</c:v>
                </c:pt>
                <c:pt idx="16197">
                  <c:v>389.33543622706901</c:v>
                </c:pt>
                <c:pt idx="16198">
                  <c:v>389.32783700800798</c:v>
                </c:pt>
                <c:pt idx="16199">
                  <c:v>389.30508391949201</c:v>
                </c:pt>
                <c:pt idx="16200">
                  <c:v>389.30154802067801</c:v>
                </c:pt>
                <c:pt idx="16201">
                  <c:v>389.29942434673399</c:v>
                </c:pt>
                <c:pt idx="16202">
                  <c:v>389.27667501745498</c:v>
                </c:pt>
                <c:pt idx="16203">
                  <c:v>389.27106105881199</c:v>
                </c:pt>
                <c:pt idx="16204">
                  <c:v>389.25194739955202</c:v>
                </c:pt>
                <c:pt idx="16205">
                  <c:v>389.24424839453098</c:v>
                </c:pt>
                <c:pt idx="16206">
                  <c:v>389.23116661926298</c:v>
                </c:pt>
                <c:pt idx="16207">
                  <c:v>389.18557516957497</c:v>
                </c:pt>
                <c:pt idx="16208">
                  <c:v>389.17976931506399</c:v>
                </c:pt>
                <c:pt idx="16209">
                  <c:v>389.17388699250199</c:v>
                </c:pt>
                <c:pt idx="16210">
                  <c:v>389.16603236552999</c:v>
                </c:pt>
                <c:pt idx="16211">
                  <c:v>389.12057068252301</c:v>
                </c:pt>
                <c:pt idx="16212">
                  <c:v>389.116263139289</c:v>
                </c:pt>
                <c:pt idx="16213">
                  <c:v>389.11155133343198</c:v>
                </c:pt>
                <c:pt idx="16214">
                  <c:v>389.10649101468903</c:v>
                </c:pt>
                <c:pt idx="16215">
                  <c:v>389.09886478528</c:v>
                </c:pt>
                <c:pt idx="16216">
                  <c:v>389.076059983498</c:v>
                </c:pt>
                <c:pt idx="16217">
                  <c:v>389.04570352586899</c:v>
                </c:pt>
                <c:pt idx="16218">
                  <c:v>389.02952457217998</c:v>
                </c:pt>
                <c:pt idx="16219">
                  <c:v>389.02895056742898</c:v>
                </c:pt>
                <c:pt idx="16220">
                  <c:v>389.00385907324699</c:v>
                </c:pt>
                <c:pt idx="16221">
                  <c:v>389.00302276764103</c:v>
                </c:pt>
                <c:pt idx="16222">
                  <c:v>388.992440892302</c:v>
                </c:pt>
                <c:pt idx="16223">
                  <c:v>388.98687059836402</c:v>
                </c:pt>
                <c:pt idx="16224">
                  <c:v>388.95607111310198</c:v>
                </c:pt>
                <c:pt idx="16225">
                  <c:v>388.95397880669901</c:v>
                </c:pt>
                <c:pt idx="16226">
                  <c:v>388.94261618999798</c:v>
                </c:pt>
                <c:pt idx="16227">
                  <c:v>388.93791207023497</c:v>
                </c:pt>
                <c:pt idx="16228">
                  <c:v>388.93289702027897</c:v>
                </c:pt>
                <c:pt idx="16229">
                  <c:v>388.93014611418897</c:v>
                </c:pt>
                <c:pt idx="16230">
                  <c:v>388.92654065845397</c:v>
                </c:pt>
                <c:pt idx="16231">
                  <c:v>388.92103198893602</c:v>
                </c:pt>
                <c:pt idx="16232">
                  <c:v>388.89492105790703</c:v>
                </c:pt>
                <c:pt idx="16233">
                  <c:v>388.89472972497498</c:v>
                </c:pt>
                <c:pt idx="16234">
                  <c:v>388.88162766669001</c:v>
                </c:pt>
                <c:pt idx="16235">
                  <c:v>388.87850911798898</c:v>
                </c:pt>
                <c:pt idx="16236">
                  <c:v>388.86875966867399</c:v>
                </c:pt>
                <c:pt idx="16237">
                  <c:v>388.83073661781901</c:v>
                </c:pt>
                <c:pt idx="16238">
                  <c:v>388.806554543125</c:v>
                </c:pt>
                <c:pt idx="16239">
                  <c:v>388.80525538567099</c:v>
                </c:pt>
                <c:pt idx="16240">
                  <c:v>388.79611218595898</c:v>
                </c:pt>
                <c:pt idx="16241">
                  <c:v>388.782840959194</c:v>
                </c:pt>
                <c:pt idx="16242">
                  <c:v>388.77316813333101</c:v>
                </c:pt>
                <c:pt idx="16243">
                  <c:v>388.73912372728302</c:v>
                </c:pt>
                <c:pt idx="16244">
                  <c:v>388.73833733827098</c:v>
                </c:pt>
                <c:pt idx="16245">
                  <c:v>388.73297702071699</c:v>
                </c:pt>
                <c:pt idx="16246">
                  <c:v>388.71545192846099</c:v>
                </c:pt>
                <c:pt idx="16247">
                  <c:v>388.714617728289</c:v>
                </c:pt>
                <c:pt idx="16248">
                  <c:v>388.69519492690199</c:v>
                </c:pt>
                <c:pt idx="16249">
                  <c:v>388.69462082619202</c:v>
                </c:pt>
                <c:pt idx="16250">
                  <c:v>388.68708246129501</c:v>
                </c:pt>
                <c:pt idx="16251">
                  <c:v>388.68623319226498</c:v>
                </c:pt>
                <c:pt idx="16252">
                  <c:v>388.67975058084102</c:v>
                </c:pt>
                <c:pt idx="16253">
                  <c:v>388.67061516083402</c:v>
                </c:pt>
                <c:pt idx="16254">
                  <c:v>388.651745906683</c:v>
                </c:pt>
                <c:pt idx="16255">
                  <c:v>388.646715722708</c:v>
                </c:pt>
                <c:pt idx="16256">
                  <c:v>388.64561036756101</c:v>
                </c:pt>
                <c:pt idx="16257">
                  <c:v>388.631685970479</c:v>
                </c:pt>
                <c:pt idx="16258">
                  <c:v>388.62435043606303</c:v>
                </c:pt>
                <c:pt idx="16259">
                  <c:v>388.62160081783998</c:v>
                </c:pt>
                <c:pt idx="16260">
                  <c:v>388.61959548657899</c:v>
                </c:pt>
                <c:pt idx="16261">
                  <c:v>388.61548508127999</c:v>
                </c:pt>
                <c:pt idx="16262">
                  <c:v>388.59495323826599</c:v>
                </c:pt>
                <c:pt idx="16263">
                  <c:v>388.59428418476602</c:v>
                </c:pt>
                <c:pt idx="16264">
                  <c:v>388.56878624575899</c:v>
                </c:pt>
                <c:pt idx="16265">
                  <c:v>388.56294853137803</c:v>
                </c:pt>
                <c:pt idx="16266">
                  <c:v>388.55948346774102</c:v>
                </c:pt>
                <c:pt idx="16267">
                  <c:v>388.55694164009299</c:v>
                </c:pt>
                <c:pt idx="16268">
                  <c:v>388.55687732290698</c:v>
                </c:pt>
                <c:pt idx="16269">
                  <c:v>388.55035389001</c:v>
                </c:pt>
                <c:pt idx="16270">
                  <c:v>388.54521076323903</c:v>
                </c:pt>
                <c:pt idx="16271">
                  <c:v>388.522161515096</c:v>
                </c:pt>
                <c:pt idx="16272">
                  <c:v>388.47598803224702</c:v>
                </c:pt>
                <c:pt idx="16273">
                  <c:v>388.47258174466702</c:v>
                </c:pt>
                <c:pt idx="16274">
                  <c:v>388.45676301951897</c:v>
                </c:pt>
                <c:pt idx="16275">
                  <c:v>388.39720162888398</c:v>
                </c:pt>
                <c:pt idx="16276">
                  <c:v>388.37725009054702</c:v>
                </c:pt>
                <c:pt idx="16277">
                  <c:v>388.35428495576002</c:v>
                </c:pt>
                <c:pt idx="16278">
                  <c:v>388.352120567133</c:v>
                </c:pt>
                <c:pt idx="16279">
                  <c:v>388.35056369384398</c:v>
                </c:pt>
                <c:pt idx="16280">
                  <c:v>388.34008758188202</c:v>
                </c:pt>
                <c:pt idx="16281">
                  <c:v>388.29787915565299</c:v>
                </c:pt>
                <c:pt idx="16282">
                  <c:v>388.28964716936702</c:v>
                </c:pt>
                <c:pt idx="16283">
                  <c:v>388.28858837717303</c:v>
                </c:pt>
                <c:pt idx="16284">
                  <c:v>388.27661095531403</c:v>
                </c:pt>
                <c:pt idx="16285">
                  <c:v>388.270932504553</c:v>
                </c:pt>
                <c:pt idx="16286">
                  <c:v>388.26834142816</c:v>
                </c:pt>
                <c:pt idx="16287">
                  <c:v>388.24811840468499</c:v>
                </c:pt>
                <c:pt idx="16288">
                  <c:v>388.24605470663198</c:v>
                </c:pt>
                <c:pt idx="16289">
                  <c:v>388.245641265242</c:v>
                </c:pt>
                <c:pt idx="16290">
                  <c:v>388.23341686669698</c:v>
                </c:pt>
                <c:pt idx="16291">
                  <c:v>388.22205069257097</c:v>
                </c:pt>
                <c:pt idx="16292">
                  <c:v>388.21295000137502</c:v>
                </c:pt>
                <c:pt idx="16293">
                  <c:v>388.21087052503702</c:v>
                </c:pt>
                <c:pt idx="16294">
                  <c:v>388.203668522344</c:v>
                </c:pt>
                <c:pt idx="16295">
                  <c:v>388.19798519018798</c:v>
                </c:pt>
                <c:pt idx="16296">
                  <c:v>388.19621388270099</c:v>
                </c:pt>
                <c:pt idx="16297">
                  <c:v>388.19470295484803</c:v>
                </c:pt>
                <c:pt idx="16298">
                  <c:v>388.19421659757501</c:v>
                </c:pt>
                <c:pt idx="16299">
                  <c:v>388.19225375477799</c:v>
                </c:pt>
                <c:pt idx="16300">
                  <c:v>388.18821703625201</c:v>
                </c:pt>
                <c:pt idx="16301">
                  <c:v>388.18590440617299</c:v>
                </c:pt>
                <c:pt idx="16302">
                  <c:v>388.179409979593</c:v>
                </c:pt>
                <c:pt idx="16303">
                  <c:v>388.17596219424797</c:v>
                </c:pt>
                <c:pt idx="16304">
                  <c:v>388.17033928220297</c:v>
                </c:pt>
                <c:pt idx="16305">
                  <c:v>388.16964799139402</c:v>
                </c:pt>
                <c:pt idx="16306">
                  <c:v>388.16904457963699</c:v>
                </c:pt>
                <c:pt idx="16307">
                  <c:v>388.16869485683497</c:v>
                </c:pt>
                <c:pt idx="16308">
                  <c:v>388.16576313750397</c:v>
                </c:pt>
                <c:pt idx="16309">
                  <c:v>388.16319757648898</c:v>
                </c:pt>
                <c:pt idx="16310">
                  <c:v>388.16179178249001</c:v>
                </c:pt>
                <c:pt idx="16311">
                  <c:v>388.158428957853</c:v>
                </c:pt>
                <c:pt idx="16312">
                  <c:v>388.15246982741502</c:v>
                </c:pt>
                <c:pt idx="16313">
                  <c:v>388.15059855760097</c:v>
                </c:pt>
                <c:pt idx="16314">
                  <c:v>388.15007769491399</c:v>
                </c:pt>
                <c:pt idx="16315">
                  <c:v>388.146876752906</c:v>
                </c:pt>
                <c:pt idx="16316">
                  <c:v>388.14564299512602</c:v>
                </c:pt>
                <c:pt idx="16317">
                  <c:v>388.14563861404901</c:v>
                </c:pt>
                <c:pt idx="16318">
                  <c:v>388.14270037542798</c:v>
                </c:pt>
                <c:pt idx="16319">
                  <c:v>388.13249559770799</c:v>
                </c:pt>
                <c:pt idx="16320">
                  <c:v>388.09680319989701</c:v>
                </c:pt>
                <c:pt idx="16321">
                  <c:v>388.063331022809</c:v>
                </c:pt>
                <c:pt idx="16322">
                  <c:v>388.05197774913501</c:v>
                </c:pt>
                <c:pt idx="16323">
                  <c:v>388.04134945661701</c:v>
                </c:pt>
                <c:pt idx="16324">
                  <c:v>388.04118256266997</c:v>
                </c:pt>
                <c:pt idx="16325">
                  <c:v>388.04094018343397</c:v>
                </c:pt>
                <c:pt idx="16326">
                  <c:v>388.040824530485</c:v>
                </c:pt>
                <c:pt idx="16327">
                  <c:v>388.04041617509398</c:v>
                </c:pt>
                <c:pt idx="16328">
                  <c:v>388.03761129133301</c:v>
                </c:pt>
                <c:pt idx="16329">
                  <c:v>388.01304545747598</c:v>
                </c:pt>
                <c:pt idx="16330">
                  <c:v>388.01148741833799</c:v>
                </c:pt>
                <c:pt idx="16331">
                  <c:v>387.98580289255801</c:v>
                </c:pt>
                <c:pt idx="16332">
                  <c:v>387.97542029999403</c:v>
                </c:pt>
                <c:pt idx="16333">
                  <c:v>387.974975585116</c:v>
                </c:pt>
                <c:pt idx="16334">
                  <c:v>387.96344249681198</c:v>
                </c:pt>
                <c:pt idx="16335">
                  <c:v>387.963293416206</c:v>
                </c:pt>
                <c:pt idx="16336">
                  <c:v>387.962710477011</c:v>
                </c:pt>
                <c:pt idx="16337">
                  <c:v>387.96208426027403</c:v>
                </c:pt>
                <c:pt idx="16338">
                  <c:v>387.96198807565997</c:v>
                </c:pt>
                <c:pt idx="16339">
                  <c:v>387.96176394303097</c:v>
                </c:pt>
                <c:pt idx="16340">
                  <c:v>387.96129315324902</c:v>
                </c:pt>
                <c:pt idx="16341">
                  <c:v>387.95954238891602</c:v>
                </c:pt>
                <c:pt idx="16342">
                  <c:v>387.959500696389</c:v>
                </c:pt>
                <c:pt idx="16343">
                  <c:v>387.95913892133399</c:v>
                </c:pt>
                <c:pt idx="16344">
                  <c:v>387.95813026169901</c:v>
                </c:pt>
                <c:pt idx="16345">
                  <c:v>387.95653643288301</c:v>
                </c:pt>
                <c:pt idx="16346">
                  <c:v>387.95483339451698</c:v>
                </c:pt>
                <c:pt idx="16347">
                  <c:v>387.95214228648098</c:v>
                </c:pt>
                <c:pt idx="16348">
                  <c:v>387.95066415338999</c:v>
                </c:pt>
                <c:pt idx="16349">
                  <c:v>387.94725697518601</c:v>
                </c:pt>
                <c:pt idx="16350">
                  <c:v>387.94716818084999</c:v>
                </c:pt>
                <c:pt idx="16351">
                  <c:v>387.946803316022</c:v>
                </c:pt>
                <c:pt idx="16352">
                  <c:v>387.938737407536</c:v>
                </c:pt>
                <c:pt idx="16353">
                  <c:v>387.93597091008598</c:v>
                </c:pt>
                <c:pt idx="16354">
                  <c:v>387.911196385793</c:v>
                </c:pt>
                <c:pt idx="16355">
                  <c:v>387.88557329059103</c:v>
                </c:pt>
                <c:pt idx="16356">
                  <c:v>387.85777821460499</c:v>
                </c:pt>
                <c:pt idx="16357">
                  <c:v>387.85277719032899</c:v>
                </c:pt>
                <c:pt idx="16358">
                  <c:v>387.84652165928799</c:v>
                </c:pt>
                <c:pt idx="16359">
                  <c:v>387.84607512117202</c:v>
                </c:pt>
                <c:pt idx="16360">
                  <c:v>387.844755058435</c:v>
                </c:pt>
                <c:pt idx="16361">
                  <c:v>387.844500852132</c:v>
                </c:pt>
                <c:pt idx="16362">
                  <c:v>387.84097378869899</c:v>
                </c:pt>
                <c:pt idx="16363">
                  <c:v>387.83410683026398</c:v>
                </c:pt>
                <c:pt idx="16364">
                  <c:v>387.834065650345</c:v>
                </c:pt>
                <c:pt idx="16365">
                  <c:v>387.83400204891302</c:v>
                </c:pt>
                <c:pt idx="16366">
                  <c:v>387.83393283055398</c:v>
                </c:pt>
                <c:pt idx="16367">
                  <c:v>387.83363011737202</c:v>
                </c:pt>
                <c:pt idx="16368">
                  <c:v>387.83361960405199</c:v>
                </c:pt>
                <c:pt idx="16369">
                  <c:v>387.83318951014598</c:v>
                </c:pt>
                <c:pt idx="16370">
                  <c:v>387.81776607805</c:v>
                </c:pt>
                <c:pt idx="16371">
                  <c:v>387.81472176310899</c:v>
                </c:pt>
                <c:pt idx="16372">
                  <c:v>387.79582791591599</c:v>
                </c:pt>
                <c:pt idx="16373">
                  <c:v>387.78787543163003</c:v>
                </c:pt>
                <c:pt idx="16374">
                  <c:v>387.78656218050298</c:v>
                </c:pt>
                <c:pt idx="16375">
                  <c:v>387.77441688778202</c:v>
                </c:pt>
                <c:pt idx="16376">
                  <c:v>387.77433631962703</c:v>
                </c:pt>
                <c:pt idx="16377">
                  <c:v>387.76902143949002</c:v>
                </c:pt>
                <c:pt idx="16378">
                  <c:v>387.75032947042803</c:v>
                </c:pt>
                <c:pt idx="16379">
                  <c:v>387.74508807501201</c:v>
                </c:pt>
                <c:pt idx="16380">
                  <c:v>387.70998185368302</c:v>
                </c:pt>
                <c:pt idx="16381">
                  <c:v>387.70715426687798</c:v>
                </c:pt>
                <c:pt idx="16382">
                  <c:v>387.671927477407</c:v>
                </c:pt>
                <c:pt idx="16383">
                  <c:v>387.66997695991301</c:v>
                </c:pt>
                <c:pt idx="16384">
                  <c:v>387.65080051631998</c:v>
                </c:pt>
                <c:pt idx="16385">
                  <c:v>387.64776010894298</c:v>
                </c:pt>
                <c:pt idx="16386">
                  <c:v>387.63716822165998</c:v>
                </c:pt>
                <c:pt idx="16387">
                  <c:v>387.62833186960501</c:v>
                </c:pt>
                <c:pt idx="16388">
                  <c:v>387.627720206378</c:v>
                </c:pt>
                <c:pt idx="16389">
                  <c:v>387.62040102395002</c:v>
                </c:pt>
                <c:pt idx="16390">
                  <c:v>387.61839770355698</c:v>
                </c:pt>
                <c:pt idx="16391">
                  <c:v>387.61636573221102</c:v>
                </c:pt>
                <c:pt idx="16392">
                  <c:v>387.61413184311198</c:v>
                </c:pt>
                <c:pt idx="16393">
                  <c:v>387.61274138445901</c:v>
                </c:pt>
                <c:pt idx="16394">
                  <c:v>387.61208225622198</c:v>
                </c:pt>
                <c:pt idx="16395">
                  <c:v>387.61191022697699</c:v>
                </c:pt>
                <c:pt idx="16396">
                  <c:v>387.611294100284</c:v>
                </c:pt>
                <c:pt idx="16397">
                  <c:v>387.61100011770498</c:v>
                </c:pt>
                <c:pt idx="16398">
                  <c:v>387.61092415353102</c:v>
                </c:pt>
                <c:pt idx="16399">
                  <c:v>387.610630785365</c:v>
                </c:pt>
                <c:pt idx="16400">
                  <c:v>387.60955838760799</c:v>
                </c:pt>
                <c:pt idx="16401">
                  <c:v>387.60931741457199</c:v>
                </c:pt>
                <c:pt idx="16402">
                  <c:v>387.607535795199</c:v>
                </c:pt>
                <c:pt idx="16403">
                  <c:v>387.60634644627498</c:v>
                </c:pt>
                <c:pt idx="16404">
                  <c:v>387.60628078231099</c:v>
                </c:pt>
                <c:pt idx="16405">
                  <c:v>387.60600089039502</c:v>
                </c:pt>
                <c:pt idx="16406">
                  <c:v>387.60531548444499</c:v>
                </c:pt>
                <c:pt idx="16407">
                  <c:v>387.60524605534101</c:v>
                </c:pt>
                <c:pt idx="16408">
                  <c:v>387.60522496871499</c:v>
                </c:pt>
                <c:pt idx="16409">
                  <c:v>387.60494039292701</c:v>
                </c:pt>
                <c:pt idx="16410">
                  <c:v>387.60474841270297</c:v>
                </c:pt>
                <c:pt idx="16411">
                  <c:v>387.604145859141</c:v>
                </c:pt>
                <c:pt idx="16412">
                  <c:v>387.60380399429903</c:v>
                </c:pt>
                <c:pt idx="16413">
                  <c:v>387.60317493323703</c:v>
                </c:pt>
                <c:pt idx="16414">
                  <c:v>387.60307119057097</c:v>
                </c:pt>
                <c:pt idx="16415">
                  <c:v>387.60226422776202</c:v>
                </c:pt>
                <c:pt idx="16416">
                  <c:v>387.60224636819498</c:v>
                </c:pt>
                <c:pt idx="16417">
                  <c:v>387.60216430487202</c:v>
                </c:pt>
                <c:pt idx="16418">
                  <c:v>387.60191720826498</c:v>
                </c:pt>
                <c:pt idx="16419">
                  <c:v>387.60100493326701</c:v>
                </c:pt>
                <c:pt idx="16420">
                  <c:v>387.60049372962402</c:v>
                </c:pt>
                <c:pt idx="16421">
                  <c:v>387.59941016221097</c:v>
                </c:pt>
                <c:pt idx="16422">
                  <c:v>387.59921047331801</c:v>
                </c:pt>
                <c:pt idx="16423">
                  <c:v>387.598970808589</c:v>
                </c:pt>
                <c:pt idx="16424">
                  <c:v>387.59840589371697</c:v>
                </c:pt>
                <c:pt idx="16425">
                  <c:v>387.59812948475297</c:v>
                </c:pt>
                <c:pt idx="16426">
                  <c:v>387.59745351285198</c:v>
                </c:pt>
                <c:pt idx="16427">
                  <c:v>387.59660545928898</c:v>
                </c:pt>
                <c:pt idx="16428">
                  <c:v>387.59626406263101</c:v>
                </c:pt>
                <c:pt idx="16429">
                  <c:v>387.59606358371798</c:v>
                </c:pt>
                <c:pt idx="16430">
                  <c:v>387.59588426100203</c:v>
                </c:pt>
                <c:pt idx="16431">
                  <c:v>387.59522607013997</c:v>
                </c:pt>
                <c:pt idx="16432">
                  <c:v>387.59522324188401</c:v>
                </c:pt>
                <c:pt idx="16433">
                  <c:v>387.59478411424197</c:v>
                </c:pt>
                <c:pt idx="16434">
                  <c:v>387.59460302025099</c:v>
                </c:pt>
                <c:pt idx="16435">
                  <c:v>387.59420567749498</c:v>
                </c:pt>
                <c:pt idx="16436">
                  <c:v>387.59404640810197</c:v>
                </c:pt>
                <c:pt idx="16437">
                  <c:v>387.59353663237499</c:v>
                </c:pt>
                <c:pt idx="16438">
                  <c:v>387.59336298538801</c:v>
                </c:pt>
                <c:pt idx="16439">
                  <c:v>387.59329495276899</c:v>
                </c:pt>
                <c:pt idx="16440">
                  <c:v>387.59242462636399</c:v>
                </c:pt>
                <c:pt idx="16441">
                  <c:v>387.59220494643898</c:v>
                </c:pt>
                <c:pt idx="16442">
                  <c:v>387.59203915171003</c:v>
                </c:pt>
                <c:pt idx="16443">
                  <c:v>387.59155910888097</c:v>
                </c:pt>
                <c:pt idx="16444">
                  <c:v>387.59146837654703</c:v>
                </c:pt>
                <c:pt idx="16445">
                  <c:v>387.59140398368902</c:v>
                </c:pt>
                <c:pt idx="16446">
                  <c:v>387.59122422630702</c:v>
                </c:pt>
                <c:pt idx="16447">
                  <c:v>387.59073176988801</c:v>
                </c:pt>
                <c:pt idx="16448">
                  <c:v>387.59059821808398</c:v>
                </c:pt>
                <c:pt idx="16449">
                  <c:v>387.59043733948403</c:v>
                </c:pt>
                <c:pt idx="16450">
                  <c:v>387.59037769541698</c:v>
                </c:pt>
                <c:pt idx="16451">
                  <c:v>387.58987157596101</c:v>
                </c:pt>
                <c:pt idx="16452">
                  <c:v>387.58946855480701</c:v>
                </c:pt>
                <c:pt idx="16453">
                  <c:v>387.58945199843203</c:v>
                </c:pt>
                <c:pt idx="16454">
                  <c:v>387.58940841331901</c:v>
                </c:pt>
                <c:pt idx="16455">
                  <c:v>387.58909032711898</c:v>
                </c:pt>
                <c:pt idx="16456">
                  <c:v>387.58884505748898</c:v>
                </c:pt>
                <c:pt idx="16457">
                  <c:v>387.58812664866599</c:v>
                </c:pt>
                <c:pt idx="16458">
                  <c:v>387.58784895684698</c:v>
                </c:pt>
                <c:pt idx="16459">
                  <c:v>387.587774524466</c:v>
                </c:pt>
                <c:pt idx="16460">
                  <c:v>387.58752237886102</c:v>
                </c:pt>
                <c:pt idx="16461">
                  <c:v>387.58729693754202</c:v>
                </c:pt>
                <c:pt idx="16462">
                  <c:v>387.58684641458899</c:v>
                </c:pt>
                <c:pt idx="16463">
                  <c:v>387.58659924062403</c:v>
                </c:pt>
                <c:pt idx="16464">
                  <c:v>387.58631850858001</c:v>
                </c:pt>
                <c:pt idx="16465">
                  <c:v>387.58602389733198</c:v>
                </c:pt>
                <c:pt idx="16466">
                  <c:v>387.58557680280501</c:v>
                </c:pt>
                <c:pt idx="16467">
                  <c:v>387.58530409453499</c:v>
                </c:pt>
                <c:pt idx="16468">
                  <c:v>387.58520289553599</c:v>
                </c:pt>
                <c:pt idx="16469">
                  <c:v>387.58465464165999</c:v>
                </c:pt>
                <c:pt idx="16470">
                  <c:v>387.58399616507199</c:v>
                </c:pt>
                <c:pt idx="16471">
                  <c:v>387.58393160734198</c:v>
                </c:pt>
                <c:pt idx="16472">
                  <c:v>387.58392481922999</c:v>
                </c:pt>
                <c:pt idx="16473">
                  <c:v>387.58387149778503</c:v>
                </c:pt>
                <c:pt idx="16474">
                  <c:v>387.58379712473601</c:v>
                </c:pt>
                <c:pt idx="16475">
                  <c:v>387.58367889873102</c:v>
                </c:pt>
                <c:pt idx="16476">
                  <c:v>387.58356665822498</c:v>
                </c:pt>
                <c:pt idx="16477">
                  <c:v>387.58316056185498</c:v>
                </c:pt>
                <c:pt idx="16478">
                  <c:v>387.58268044003898</c:v>
                </c:pt>
                <c:pt idx="16479">
                  <c:v>387.58247503164199</c:v>
                </c:pt>
                <c:pt idx="16480">
                  <c:v>387.58243185615902</c:v>
                </c:pt>
                <c:pt idx="16481">
                  <c:v>387.58241281299502</c:v>
                </c:pt>
                <c:pt idx="16482">
                  <c:v>387.58221668614999</c:v>
                </c:pt>
                <c:pt idx="16483">
                  <c:v>387.58206284266902</c:v>
                </c:pt>
                <c:pt idx="16484">
                  <c:v>387.58191178286597</c:v>
                </c:pt>
                <c:pt idx="16485">
                  <c:v>387.58149987425401</c:v>
                </c:pt>
                <c:pt idx="16486">
                  <c:v>387.58136967195401</c:v>
                </c:pt>
                <c:pt idx="16487">
                  <c:v>387.58068225074402</c:v>
                </c:pt>
                <c:pt idx="16488">
                  <c:v>387.58049176715002</c:v>
                </c:pt>
                <c:pt idx="16489">
                  <c:v>387.58041829809298</c:v>
                </c:pt>
                <c:pt idx="16490">
                  <c:v>387.58038903040699</c:v>
                </c:pt>
                <c:pt idx="16491">
                  <c:v>387.580217819165</c:v>
                </c:pt>
                <c:pt idx="16492">
                  <c:v>387.57988299444003</c:v>
                </c:pt>
                <c:pt idx="16493">
                  <c:v>387.57974703254303</c:v>
                </c:pt>
                <c:pt idx="16494">
                  <c:v>387.57918800390701</c:v>
                </c:pt>
                <c:pt idx="16495">
                  <c:v>387.578964970529</c:v>
                </c:pt>
                <c:pt idx="16496">
                  <c:v>387.57891771213599</c:v>
                </c:pt>
                <c:pt idx="16497">
                  <c:v>387.57856550800199</c:v>
                </c:pt>
                <c:pt idx="16498">
                  <c:v>387.57833363399698</c:v>
                </c:pt>
                <c:pt idx="16499">
                  <c:v>387.57833053400702</c:v>
                </c:pt>
                <c:pt idx="16500">
                  <c:v>387.57827817711899</c:v>
                </c:pt>
                <c:pt idx="16501">
                  <c:v>387.578116219935</c:v>
                </c:pt>
                <c:pt idx="16502">
                  <c:v>387.57809392734799</c:v>
                </c:pt>
                <c:pt idx="16503">
                  <c:v>387.57769900327497</c:v>
                </c:pt>
                <c:pt idx="16504">
                  <c:v>387.577668253117</c:v>
                </c:pt>
                <c:pt idx="16505">
                  <c:v>387.57728844018601</c:v>
                </c:pt>
                <c:pt idx="16506">
                  <c:v>387.577271327311</c:v>
                </c:pt>
                <c:pt idx="16507">
                  <c:v>387.57696216663197</c:v>
                </c:pt>
                <c:pt idx="16508">
                  <c:v>387.57653915398998</c:v>
                </c:pt>
                <c:pt idx="16509">
                  <c:v>387.57652587044601</c:v>
                </c:pt>
                <c:pt idx="16510">
                  <c:v>387.57646629834602</c:v>
                </c:pt>
                <c:pt idx="16511">
                  <c:v>387.576226995985</c:v>
                </c:pt>
                <c:pt idx="16512">
                  <c:v>387.57526489204798</c:v>
                </c:pt>
                <c:pt idx="16513">
                  <c:v>387.574951324209</c:v>
                </c:pt>
                <c:pt idx="16514">
                  <c:v>387.57479868565201</c:v>
                </c:pt>
                <c:pt idx="16515">
                  <c:v>387.57460285752597</c:v>
                </c:pt>
                <c:pt idx="16516">
                  <c:v>387.57427836606098</c:v>
                </c:pt>
                <c:pt idx="16517">
                  <c:v>387.57426804539102</c:v>
                </c:pt>
                <c:pt idx="16518">
                  <c:v>387.57422016292702</c:v>
                </c:pt>
                <c:pt idx="16519">
                  <c:v>387.57328026793198</c:v>
                </c:pt>
                <c:pt idx="16520">
                  <c:v>387.57310493757302</c:v>
                </c:pt>
                <c:pt idx="16521">
                  <c:v>387.57279429688799</c:v>
                </c:pt>
                <c:pt idx="16522">
                  <c:v>387.57268657849301</c:v>
                </c:pt>
                <c:pt idx="16523">
                  <c:v>387.57186389612502</c:v>
                </c:pt>
                <c:pt idx="16524">
                  <c:v>387.57119664442598</c:v>
                </c:pt>
                <c:pt idx="16525">
                  <c:v>387.57077372175701</c:v>
                </c:pt>
                <c:pt idx="16526">
                  <c:v>387.57066142386998</c:v>
                </c:pt>
                <c:pt idx="16527">
                  <c:v>387.57060222721299</c:v>
                </c:pt>
                <c:pt idx="16528">
                  <c:v>387.57052366887399</c:v>
                </c:pt>
                <c:pt idx="16529">
                  <c:v>387.57042328975302</c:v>
                </c:pt>
                <c:pt idx="16530">
                  <c:v>387.57028419848098</c:v>
                </c:pt>
                <c:pt idx="16531">
                  <c:v>387.57005297888401</c:v>
                </c:pt>
                <c:pt idx="16532">
                  <c:v>387.56971819094298</c:v>
                </c:pt>
                <c:pt idx="16533">
                  <c:v>387.569432016495</c:v>
                </c:pt>
                <c:pt idx="16534">
                  <c:v>387.56923079542997</c:v>
                </c:pt>
                <c:pt idx="16535">
                  <c:v>387.56910200408299</c:v>
                </c:pt>
                <c:pt idx="16536">
                  <c:v>387.56884537986798</c:v>
                </c:pt>
                <c:pt idx="16537">
                  <c:v>387.56874291765399</c:v>
                </c:pt>
                <c:pt idx="16538">
                  <c:v>387.56867362938198</c:v>
                </c:pt>
                <c:pt idx="16539">
                  <c:v>387.56847177662701</c:v>
                </c:pt>
                <c:pt idx="16540">
                  <c:v>387.56799979557098</c:v>
                </c:pt>
                <c:pt idx="16541">
                  <c:v>387.56742068083099</c:v>
                </c:pt>
                <c:pt idx="16542">
                  <c:v>387.567250664119</c:v>
                </c:pt>
                <c:pt idx="16543">
                  <c:v>387.56724046345101</c:v>
                </c:pt>
                <c:pt idx="16544">
                  <c:v>387.56657235825497</c:v>
                </c:pt>
                <c:pt idx="16545">
                  <c:v>387.56589532960498</c:v>
                </c:pt>
                <c:pt idx="16546">
                  <c:v>387.56556239229099</c:v>
                </c:pt>
                <c:pt idx="16547">
                  <c:v>387.565450000807</c:v>
                </c:pt>
                <c:pt idx="16548">
                  <c:v>387.56475766132797</c:v>
                </c:pt>
                <c:pt idx="16549">
                  <c:v>387.564696095729</c:v>
                </c:pt>
                <c:pt idx="16550">
                  <c:v>387.564485190055</c:v>
                </c:pt>
                <c:pt idx="16551">
                  <c:v>387.56397527661198</c:v>
                </c:pt>
                <c:pt idx="16552">
                  <c:v>387.56386804747098</c:v>
                </c:pt>
                <c:pt idx="16553">
                  <c:v>387.56360661651701</c:v>
                </c:pt>
                <c:pt idx="16554">
                  <c:v>387.56354036118699</c:v>
                </c:pt>
                <c:pt idx="16555">
                  <c:v>387.56341307395098</c:v>
                </c:pt>
                <c:pt idx="16556">
                  <c:v>387.562752067193</c:v>
                </c:pt>
                <c:pt idx="16557">
                  <c:v>387.56222260098099</c:v>
                </c:pt>
                <c:pt idx="16558">
                  <c:v>387.562211508595</c:v>
                </c:pt>
                <c:pt idx="16559">
                  <c:v>387.56217574973903</c:v>
                </c:pt>
                <c:pt idx="16560">
                  <c:v>387.56183243071303</c:v>
                </c:pt>
                <c:pt idx="16561">
                  <c:v>387.56151923508799</c:v>
                </c:pt>
                <c:pt idx="16562">
                  <c:v>387.56136167885597</c:v>
                </c:pt>
                <c:pt idx="16563">
                  <c:v>387.56120097804302</c:v>
                </c:pt>
                <c:pt idx="16564">
                  <c:v>387.56117335642602</c:v>
                </c:pt>
                <c:pt idx="16565">
                  <c:v>387.561084402853</c:v>
                </c:pt>
                <c:pt idx="16566">
                  <c:v>387.56086513509803</c:v>
                </c:pt>
                <c:pt idx="16567">
                  <c:v>387.560706490553</c:v>
                </c:pt>
                <c:pt idx="16568">
                  <c:v>387.56036636457998</c:v>
                </c:pt>
                <c:pt idx="16569">
                  <c:v>387.56023882153801</c:v>
                </c:pt>
                <c:pt idx="16570">
                  <c:v>387.55997837789801</c:v>
                </c:pt>
                <c:pt idx="16571">
                  <c:v>387.55928490857099</c:v>
                </c:pt>
                <c:pt idx="16572">
                  <c:v>387.55907682979603</c:v>
                </c:pt>
                <c:pt idx="16573">
                  <c:v>387.558995666778</c:v>
                </c:pt>
                <c:pt idx="16574">
                  <c:v>387.55863554447899</c:v>
                </c:pt>
                <c:pt idx="16575">
                  <c:v>387.55774337167901</c:v>
                </c:pt>
                <c:pt idx="16576">
                  <c:v>387.55765941428098</c:v>
                </c:pt>
                <c:pt idx="16577">
                  <c:v>387.55729553874198</c:v>
                </c:pt>
                <c:pt idx="16578">
                  <c:v>387.55709479551899</c:v>
                </c:pt>
                <c:pt idx="16579">
                  <c:v>387.55684704990699</c:v>
                </c:pt>
                <c:pt idx="16580">
                  <c:v>387.55684413775799</c:v>
                </c:pt>
                <c:pt idx="16581">
                  <c:v>387.55670043705499</c:v>
                </c:pt>
                <c:pt idx="16582">
                  <c:v>387.55611190566401</c:v>
                </c:pt>
                <c:pt idx="16583">
                  <c:v>387.555995344238</c:v>
                </c:pt>
                <c:pt idx="16584">
                  <c:v>387.555806727206</c:v>
                </c:pt>
                <c:pt idx="16585">
                  <c:v>387.55553426421102</c:v>
                </c:pt>
                <c:pt idx="16586">
                  <c:v>387.55537258838899</c:v>
                </c:pt>
                <c:pt idx="16587">
                  <c:v>387.55530124227698</c:v>
                </c:pt>
                <c:pt idx="16588">
                  <c:v>387.55512097430301</c:v>
                </c:pt>
                <c:pt idx="16589">
                  <c:v>387.55498524587102</c:v>
                </c:pt>
                <c:pt idx="16590">
                  <c:v>387.554087754676</c:v>
                </c:pt>
                <c:pt idx="16591">
                  <c:v>387.55394332590498</c:v>
                </c:pt>
                <c:pt idx="16592">
                  <c:v>387.55392081764899</c:v>
                </c:pt>
                <c:pt idx="16593">
                  <c:v>387.55391547821898</c:v>
                </c:pt>
                <c:pt idx="16594">
                  <c:v>387.55367738787299</c:v>
                </c:pt>
                <c:pt idx="16595">
                  <c:v>387.55357276574898</c:v>
                </c:pt>
                <c:pt idx="16596">
                  <c:v>387.55353068252299</c:v>
                </c:pt>
                <c:pt idx="16597">
                  <c:v>387.553112629574</c:v>
                </c:pt>
                <c:pt idx="16598">
                  <c:v>387.55280841113199</c:v>
                </c:pt>
                <c:pt idx="16599">
                  <c:v>387.55277983115502</c:v>
                </c:pt>
                <c:pt idx="16600">
                  <c:v>387.552612635088</c:v>
                </c:pt>
                <c:pt idx="16601">
                  <c:v>387.552573759599</c:v>
                </c:pt>
                <c:pt idx="16602">
                  <c:v>387.55140400065699</c:v>
                </c:pt>
                <c:pt idx="16603">
                  <c:v>387.55123545802701</c:v>
                </c:pt>
                <c:pt idx="16604">
                  <c:v>387.551108879693</c:v>
                </c:pt>
                <c:pt idx="16605">
                  <c:v>387.55027838820598</c:v>
                </c:pt>
                <c:pt idx="16606">
                  <c:v>387.55015748765499</c:v>
                </c:pt>
                <c:pt idx="16607">
                  <c:v>387.55012619475599</c:v>
                </c:pt>
                <c:pt idx="16608">
                  <c:v>387.550092471092</c:v>
                </c:pt>
                <c:pt idx="16609">
                  <c:v>387.549932275826</c:v>
                </c:pt>
                <c:pt idx="16610">
                  <c:v>387.549417748937</c:v>
                </c:pt>
                <c:pt idx="16611">
                  <c:v>387.54935836351598</c:v>
                </c:pt>
                <c:pt idx="16612">
                  <c:v>387.54887213419897</c:v>
                </c:pt>
                <c:pt idx="16613">
                  <c:v>387.54869344402903</c:v>
                </c:pt>
                <c:pt idx="16614">
                  <c:v>387.54836719712102</c:v>
                </c:pt>
                <c:pt idx="16615">
                  <c:v>387.54804764596798</c:v>
                </c:pt>
                <c:pt idx="16616">
                  <c:v>387.54752694049301</c:v>
                </c:pt>
                <c:pt idx="16617">
                  <c:v>387.54705659391402</c:v>
                </c:pt>
                <c:pt idx="16618">
                  <c:v>387.54639660893201</c:v>
                </c:pt>
                <c:pt idx="16619">
                  <c:v>387.54625653799297</c:v>
                </c:pt>
                <c:pt idx="16620">
                  <c:v>387.54596421952903</c:v>
                </c:pt>
                <c:pt idx="16621">
                  <c:v>387.54562116811201</c:v>
                </c:pt>
                <c:pt idx="16622">
                  <c:v>387.545576778145</c:v>
                </c:pt>
                <c:pt idx="16623">
                  <c:v>387.54521085727703</c:v>
                </c:pt>
                <c:pt idx="16624">
                  <c:v>387.54507559908501</c:v>
                </c:pt>
                <c:pt idx="16625">
                  <c:v>387.54505617375497</c:v>
                </c:pt>
                <c:pt idx="16626">
                  <c:v>387.54472034361697</c:v>
                </c:pt>
                <c:pt idx="16627">
                  <c:v>387.54435297325301</c:v>
                </c:pt>
                <c:pt idx="16628">
                  <c:v>387.54421207742303</c:v>
                </c:pt>
                <c:pt idx="16629">
                  <c:v>387.54408789058499</c:v>
                </c:pt>
                <c:pt idx="16630">
                  <c:v>387.543146152828</c:v>
                </c:pt>
                <c:pt idx="16631">
                  <c:v>387.542775809158</c:v>
                </c:pt>
                <c:pt idx="16632">
                  <c:v>387.54253265744899</c:v>
                </c:pt>
                <c:pt idx="16633">
                  <c:v>387.542115041187</c:v>
                </c:pt>
                <c:pt idx="16634">
                  <c:v>387.54200522335299</c:v>
                </c:pt>
                <c:pt idx="16635">
                  <c:v>387.54150295826997</c:v>
                </c:pt>
                <c:pt idx="16636">
                  <c:v>387.54149815400899</c:v>
                </c:pt>
                <c:pt idx="16637">
                  <c:v>387.54133309701098</c:v>
                </c:pt>
                <c:pt idx="16638">
                  <c:v>387.54111395514502</c:v>
                </c:pt>
                <c:pt idx="16639">
                  <c:v>387.54091379736502</c:v>
                </c:pt>
                <c:pt idx="16640">
                  <c:v>387.54036909931602</c:v>
                </c:pt>
                <c:pt idx="16641">
                  <c:v>387.54020495556</c:v>
                </c:pt>
                <c:pt idx="16642">
                  <c:v>387.53988537363</c:v>
                </c:pt>
                <c:pt idx="16643">
                  <c:v>387.53847689397799</c:v>
                </c:pt>
                <c:pt idx="16644">
                  <c:v>387.53807910380499</c:v>
                </c:pt>
                <c:pt idx="16645">
                  <c:v>387.537982236662</c:v>
                </c:pt>
                <c:pt idx="16646">
                  <c:v>387.53682368563801</c:v>
                </c:pt>
                <c:pt idx="16647">
                  <c:v>387.53617086421099</c:v>
                </c:pt>
                <c:pt idx="16648">
                  <c:v>387.53602883963299</c:v>
                </c:pt>
                <c:pt idx="16649">
                  <c:v>387.53594914348201</c:v>
                </c:pt>
                <c:pt idx="16650">
                  <c:v>387.53589653403702</c:v>
                </c:pt>
                <c:pt idx="16651">
                  <c:v>387.53564923617199</c:v>
                </c:pt>
                <c:pt idx="16652">
                  <c:v>387.53559830606599</c:v>
                </c:pt>
                <c:pt idx="16653">
                  <c:v>387.53551622645898</c:v>
                </c:pt>
                <c:pt idx="16654">
                  <c:v>387.53546364722803</c:v>
                </c:pt>
                <c:pt idx="16655">
                  <c:v>387.53506672851699</c:v>
                </c:pt>
                <c:pt idx="16656">
                  <c:v>387.53491151623899</c:v>
                </c:pt>
                <c:pt idx="16657">
                  <c:v>387.53471673702199</c:v>
                </c:pt>
                <c:pt idx="16658">
                  <c:v>387.53446655615301</c:v>
                </c:pt>
                <c:pt idx="16659">
                  <c:v>387.53405771167297</c:v>
                </c:pt>
                <c:pt idx="16660">
                  <c:v>387.53395858036401</c:v>
                </c:pt>
                <c:pt idx="16661">
                  <c:v>387.53345541599202</c:v>
                </c:pt>
                <c:pt idx="16662">
                  <c:v>387.53329052627498</c:v>
                </c:pt>
                <c:pt idx="16663">
                  <c:v>387.532294710511</c:v>
                </c:pt>
                <c:pt idx="16664">
                  <c:v>387.531992541595</c:v>
                </c:pt>
                <c:pt idx="16665">
                  <c:v>387.53196473153997</c:v>
                </c:pt>
                <c:pt idx="16666">
                  <c:v>387.53185332143602</c:v>
                </c:pt>
                <c:pt idx="16667">
                  <c:v>387.53136335456702</c:v>
                </c:pt>
                <c:pt idx="16668">
                  <c:v>387.531338016512</c:v>
                </c:pt>
                <c:pt idx="16669">
                  <c:v>387.53110328867899</c:v>
                </c:pt>
                <c:pt idx="16670">
                  <c:v>387.53083931787899</c:v>
                </c:pt>
                <c:pt idx="16671">
                  <c:v>387.53035809019701</c:v>
                </c:pt>
                <c:pt idx="16672">
                  <c:v>387.53012722887598</c:v>
                </c:pt>
                <c:pt idx="16673">
                  <c:v>387.52969853335998</c:v>
                </c:pt>
                <c:pt idx="16674">
                  <c:v>387.52920013491502</c:v>
                </c:pt>
                <c:pt idx="16675">
                  <c:v>387.528598461868</c:v>
                </c:pt>
                <c:pt idx="16676">
                  <c:v>387.528524278259</c:v>
                </c:pt>
                <c:pt idx="16677">
                  <c:v>387.52849478418199</c:v>
                </c:pt>
                <c:pt idx="16678">
                  <c:v>387.52797226122698</c:v>
                </c:pt>
                <c:pt idx="16679">
                  <c:v>387.52795654706603</c:v>
                </c:pt>
                <c:pt idx="16680">
                  <c:v>387.527892534876</c:v>
                </c:pt>
                <c:pt idx="16681">
                  <c:v>387.52691207896902</c:v>
                </c:pt>
                <c:pt idx="16682">
                  <c:v>387.52689223605699</c:v>
                </c:pt>
                <c:pt idx="16683">
                  <c:v>387.52625899747198</c:v>
                </c:pt>
                <c:pt idx="16684">
                  <c:v>387.526085572721</c:v>
                </c:pt>
                <c:pt idx="16685">
                  <c:v>387.52571387480299</c:v>
                </c:pt>
                <c:pt idx="16686">
                  <c:v>387.52557614947</c:v>
                </c:pt>
                <c:pt idx="16687">
                  <c:v>387.52221180536202</c:v>
                </c:pt>
                <c:pt idx="16688">
                  <c:v>387.52188436503798</c:v>
                </c:pt>
                <c:pt idx="16689">
                  <c:v>387.52125823856102</c:v>
                </c:pt>
                <c:pt idx="16690">
                  <c:v>387.52085835268201</c:v>
                </c:pt>
                <c:pt idx="16691">
                  <c:v>387.519466331952</c:v>
                </c:pt>
                <c:pt idx="16692">
                  <c:v>387.51930824435402</c:v>
                </c:pt>
                <c:pt idx="16693">
                  <c:v>387.518928841491</c:v>
                </c:pt>
                <c:pt idx="16694">
                  <c:v>387.51862892046302</c:v>
                </c:pt>
                <c:pt idx="16695">
                  <c:v>387.51824375382</c:v>
                </c:pt>
                <c:pt idx="16696">
                  <c:v>387.51755946659199</c:v>
                </c:pt>
                <c:pt idx="16697">
                  <c:v>387.51680119922401</c:v>
                </c:pt>
                <c:pt idx="16698">
                  <c:v>387.51636260590197</c:v>
                </c:pt>
                <c:pt idx="16699">
                  <c:v>387.51623314236502</c:v>
                </c:pt>
                <c:pt idx="16700">
                  <c:v>387.51529635547899</c:v>
                </c:pt>
                <c:pt idx="16701">
                  <c:v>387.514808468615</c:v>
                </c:pt>
                <c:pt idx="16702">
                  <c:v>387.51423936531103</c:v>
                </c:pt>
                <c:pt idx="16703">
                  <c:v>387.51423864110802</c:v>
                </c:pt>
                <c:pt idx="16704">
                  <c:v>387.51409580098999</c:v>
                </c:pt>
                <c:pt idx="16705">
                  <c:v>387.51374554116302</c:v>
                </c:pt>
                <c:pt idx="16706">
                  <c:v>387.51158606115303</c:v>
                </c:pt>
                <c:pt idx="16707">
                  <c:v>387.511341287611</c:v>
                </c:pt>
                <c:pt idx="16708">
                  <c:v>387.51117575118201</c:v>
                </c:pt>
                <c:pt idx="16709">
                  <c:v>387.51115748038899</c:v>
                </c:pt>
                <c:pt idx="16710">
                  <c:v>387.51098537380102</c:v>
                </c:pt>
                <c:pt idx="16711">
                  <c:v>387.51008997298601</c:v>
                </c:pt>
                <c:pt idx="16712">
                  <c:v>387.509642447624</c:v>
                </c:pt>
                <c:pt idx="16713">
                  <c:v>387.50872901552299</c:v>
                </c:pt>
                <c:pt idx="16714">
                  <c:v>387.50521483416998</c:v>
                </c:pt>
                <c:pt idx="16715">
                  <c:v>387.50489840658003</c:v>
                </c:pt>
                <c:pt idx="16716">
                  <c:v>387.50465720270898</c:v>
                </c:pt>
                <c:pt idx="16717">
                  <c:v>387.504103618611</c:v>
                </c:pt>
                <c:pt idx="16718">
                  <c:v>387.501716290052</c:v>
                </c:pt>
                <c:pt idx="16719">
                  <c:v>387.49883860738203</c:v>
                </c:pt>
                <c:pt idx="16720">
                  <c:v>387.49868028284902</c:v>
                </c:pt>
                <c:pt idx="16721">
                  <c:v>387.49841170720498</c:v>
                </c:pt>
                <c:pt idx="16722">
                  <c:v>387.49534035486403</c:v>
                </c:pt>
                <c:pt idx="16723">
                  <c:v>387.494757764177</c:v>
                </c:pt>
                <c:pt idx="16724">
                  <c:v>387.49457403685801</c:v>
                </c:pt>
                <c:pt idx="16725">
                  <c:v>387.49381426045102</c:v>
                </c:pt>
                <c:pt idx="16726">
                  <c:v>387.49015032932101</c:v>
                </c:pt>
                <c:pt idx="16727">
                  <c:v>387.48655582595399</c:v>
                </c:pt>
                <c:pt idx="16728">
                  <c:v>387.48496900259403</c:v>
                </c:pt>
                <c:pt idx="16729">
                  <c:v>387.48317979361099</c:v>
                </c:pt>
                <c:pt idx="16730">
                  <c:v>387.48293955366898</c:v>
                </c:pt>
                <c:pt idx="16731">
                  <c:v>387.477202903842</c:v>
                </c:pt>
                <c:pt idx="16732">
                  <c:v>387.472117290227</c:v>
                </c:pt>
                <c:pt idx="16733">
                  <c:v>387.47169013640001</c:v>
                </c:pt>
                <c:pt idx="16734">
                  <c:v>387.46909326850601</c:v>
                </c:pt>
                <c:pt idx="16735">
                  <c:v>387.45637173103398</c:v>
                </c:pt>
                <c:pt idx="16736">
                  <c:v>387.45380319764899</c:v>
                </c:pt>
                <c:pt idx="16737">
                  <c:v>387.45056325945097</c:v>
                </c:pt>
                <c:pt idx="16738">
                  <c:v>387.446051210561</c:v>
                </c:pt>
                <c:pt idx="16739">
                  <c:v>387.43812384723299</c:v>
                </c:pt>
                <c:pt idx="16740">
                  <c:v>387.43018876486798</c:v>
                </c:pt>
                <c:pt idx="16741">
                  <c:v>387.42677349472501</c:v>
                </c:pt>
                <c:pt idx="16742">
                  <c:v>387.42558970013903</c:v>
                </c:pt>
                <c:pt idx="16743">
                  <c:v>387.42033270164097</c:v>
                </c:pt>
                <c:pt idx="16744">
                  <c:v>387.41910894919198</c:v>
                </c:pt>
                <c:pt idx="16745">
                  <c:v>387.41414584130501</c:v>
                </c:pt>
                <c:pt idx="16746">
                  <c:v>387.41274936577702</c:v>
                </c:pt>
                <c:pt idx="16747">
                  <c:v>387.41212456006599</c:v>
                </c:pt>
                <c:pt idx="16748">
                  <c:v>387.41012579071702</c:v>
                </c:pt>
                <c:pt idx="16749">
                  <c:v>387.406712643736</c:v>
                </c:pt>
                <c:pt idx="16750">
                  <c:v>387.40617958862998</c:v>
                </c:pt>
                <c:pt idx="16751">
                  <c:v>387.40604718246101</c:v>
                </c:pt>
                <c:pt idx="16752">
                  <c:v>387.405449596631</c:v>
                </c:pt>
                <c:pt idx="16753">
                  <c:v>387.404725222715</c:v>
                </c:pt>
                <c:pt idx="16754">
                  <c:v>387.40430392081697</c:v>
                </c:pt>
                <c:pt idx="16755">
                  <c:v>387.40396799862498</c:v>
                </c:pt>
                <c:pt idx="16756">
                  <c:v>387.40328726122101</c:v>
                </c:pt>
                <c:pt idx="16757">
                  <c:v>387.40292879531398</c:v>
                </c:pt>
                <c:pt idx="16758">
                  <c:v>387.40266840413398</c:v>
                </c:pt>
                <c:pt idx="16759">
                  <c:v>387.40145295240598</c:v>
                </c:pt>
                <c:pt idx="16760">
                  <c:v>387.40016695337101</c:v>
                </c:pt>
                <c:pt idx="16761">
                  <c:v>387.399856803136</c:v>
                </c:pt>
                <c:pt idx="16762">
                  <c:v>387.399669486721</c:v>
                </c:pt>
                <c:pt idx="16763">
                  <c:v>387.399510055203</c:v>
                </c:pt>
                <c:pt idx="16764">
                  <c:v>387.39939363133999</c:v>
                </c:pt>
                <c:pt idx="16765">
                  <c:v>387.39926039660497</c:v>
                </c:pt>
                <c:pt idx="16766">
                  <c:v>387.39850273576099</c:v>
                </c:pt>
                <c:pt idx="16767">
                  <c:v>387.39848557364797</c:v>
                </c:pt>
                <c:pt idx="16768">
                  <c:v>387.39847160236798</c:v>
                </c:pt>
                <c:pt idx="16769">
                  <c:v>387.39823984070802</c:v>
                </c:pt>
                <c:pt idx="16770">
                  <c:v>387.39820479959297</c:v>
                </c:pt>
                <c:pt idx="16771">
                  <c:v>387.397934949584</c:v>
                </c:pt>
                <c:pt idx="16772">
                  <c:v>387.397433372129</c:v>
                </c:pt>
                <c:pt idx="16773">
                  <c:v>387.39666202266602</c:v>
                </c:pt>
                <c:pt idx="16774">
                  <c:v>387.39565205651098</c:v>
                </c:pt>
                <c:pt idx="16775">
                  <c:v>387.39546184728499</c:v>
                </c:pt>
                <c:pt idx="16776">
                  <c:v>387.39535803294302</c:v>
                </c:pt>
                <c:pt idx="16777">
                  <c:v>387.39501672601602</c:v>
                </c:pt>
                <c:pt idx="16778">
                  <c:v>387.39471367414302</c:v>
                </c:pt>
                <c:pt idx="16779">
                  <c:v>387.39456662481399</c:v>
                </c:pt>
                <c:pt idx="16780">
                  <c:v>387.39430984579701</c:v>
                </c:pt>
                <c:pt idx="16781">
                  <c:v>387.393851130217</c:v>
                </c:pt>
                <c:pt idx="16782">
                  <c:v>387.39276551048999</c:v>
                </c:pt>
                <c:pt idx="16783">
                  <c:v>387.39221586251898</c:v>
                </c:pt>
                <c:pt idx="16784">
                  <c:v>387.39210865474797</c:v>
                </c:pt>
                <c:pt idx="16785">
                  <c:v>387.39196372734699</c:v>
                </c:pt>
                <c:pt idx="16786">
                  <c:v>387.39149274525403</c:v>
                </c:pt>
                <c:pt idx="16787">
                  <c:v>387.391429165847</c:v>
                </c:pt>
                <c:pt idx="16788">
                  <c:v>387.391071677024</c:v>
                </c:pt>
                <c:pt idx="16789">
                  <c:v>387.390476828955</c:v>
                </c:pt>
                <c:pt idx="16790">
                  <c:v>387.38974877776099</c:v>
                </c:pt>
                <c:pt idx="16791">
                  <c:v>387.38951562509601</c:v>
                </c:pt>
                <c:pt idx="16792">
                  <c:v>387.38934901691198</c:v>
                </c:pt>
                <c:pt idx="16793">
                  <c:v>387.38924258103901</c:v>
                </c:pt>
                <c:pt idx="16794">
                  <c:v>387.388588178117</c:v>
                </c:pt>
                <c:pt idx="16795">
                  <c:v>387.38835057968203</c:v>
                </c:pt>
                <c:pt idx="16796">
                  <c:v>387.38832665358399</c:v>
                </c:pt>
                <c:pt idx="16797">
                  <c:v>387.38796979331102</c:v>
                </c:pt>
                <c:pt idx="16798">
                  <c:v>387.38730938793299</c:v>
                </c:pt>
                <c:pt idx="16799">
                  <c:v>387.38706534301099</c:v>
                </c:pt>
                <c:pt idx="16800">
                  <c:v>387.38677541520798</c:v>
                </c:pt>
                <c:pt idx="16801">
                  <c:v>387.38656733941798</c:v>
                </c:pt>
                <c:pt idx="16802">
                  <c:v>387.38649068580702</c:v>
                </c:pt>
                <c:pt idx="16803">
                  <c:v>387.386239881047</c:v>
                </c:pt>
                <c:pt idx="16804">
                  <c:v>387.386227445717</c:v>
                </c:pt>
                <c:pt idx="16805">
                  <c:v>387.38586979086</c:v>
                </c:pt>
                <c:pt idx="16806">
                  <c:v>387.38567257843101</c:v>
                </c:pt>
                <c:pt idx="16807">
                  <c:v>387.38551541912801</c:v>
                </c:pt>
                <c:pt idx="16808">
                  <c:v>387.385450326122</c:v>
                </c:pt>
                <c:pt idx="16809">
                  <c:v>387.38538234697398</c:v>
                </c:pt>
                <c:pt idx="16810">
                  <c:v>387.38522743243999</c:v>
                </c:pt>
                <c:pt idx="16811">
                  <c:v>387.385148116175</c:v>
                </c:pt>
                <c:pt idx="16812">
                  <c:v>387.38495556446202</c:v>
                </c:pt>
                <c:pt idx="16813">
                  <c:v>387.384931485332</c:v>
                </c:pt>
                <c:pt idx="16814">
                  <c:v>387.38459630815902</c:v>
                </c:pt>
                <c:pt idx="16815">
                  <c:v>387.384370241608</c:v>
                </c:pt>
                <c:pt idx="16816">
                  <c:v>387.38424853853797</c:v>
                </c:pt>
                <c:pt idx="16817">
                  <c:v>387.38400011949699</c:v>
                </c:pt>
                <c:pt idx="16818">
                  <c:v>387.38396559472199</c:v>
                </c:pt>
                <c:pt idx="16819">
                  <c:v>387.38390284785601</c:v>
                </c:pt>
                <c:pt idx="16820">
                  <c:v>387.38371191711099</c:v>
                </c:pt>
                <c:pt idx="16821">
                  <c:v>387.38369546308098</c:v>
                </c:pt>
                <c:pt idx="16822">
                  <c:v>387.38352443651303</c:v>
                </c:pt>
                <c:pt idx="16823">
                  <c:v>387.38348889459797</c:v>
                </c:pt>
                <c:pt idx="16824">
                  <c:v>387.383318315461</c:v>
                </c:pt>
                <c:pt idx="16825">
                  <c:v>387.38300920352799</c:v>
                </c:pt>
                <c:pt idx="16826">
                  <c:v>387.38274700138999</c:v>
                </c:pt>
                <c:pt idx="16827">
                  <c:v>387.38164435344999</c:v>
                </c:pt>
                <c:pt idx="16828">
                  <c:v>387.38163220406</c:v>
                </c:pt>
                <c:pt idx="16829">
                  <c:v>387.38157542494002</c:v>
                </c:pt>
                <c:pt idx="16830">
                  <c:v>387.38111166741197</c:v>
                </c:pt>
                <c:pt idx="16831">
                  <c:v>387.38033818827603</c:v>
                </c:pt>
                <c:pt idx="16832">
                  <c:v>387.37984554486002</c:v>
                </c:pt>
                <c:pt idx="16833">
                  <c:v>387.379124777382</c:v>
                </c:pt>
                <c:pt idx="16834">
                  <c:v>387.37889231140201</c:v>
                </c:pt>
                <c:pt idx="16835">
                  <c:v>387.37871232785801</c:v>
                </c:pt>
                <c:pt idx="16836">
                  <c:v>387.37858107859603</c:v>
                </c:pt>
                <c:pt idx="16837">
                  <c:v>387.378390489465</c:v>
                </c:pt>
                <c:pt idx="16838">
                  <c:v>387.378199490209</c:v>
                </c:pt>
                <c:pt idx="16839">
                  <c:v>387.37817597599502</c:v>
                </c:pt>
                <c:pt idx="16840">
                  <c:v>387.377381607362</c:v>
                </c:pt>
                <c:pt idx="16841">
                  <c:v>387.377154136326</c:v>
                </c:pt>
                <c:pt idx="16842">
                  <c:v>387.37676586093102</c:v>
                </c:pt>
                <c:pt idx="16843">
                  <c:v>387.37666137220702</c:v>
                </c:pt>
                <c:pt idx="16844">
                  <c:v>387.37647414640901</c:v>
                </c:pt>
                <c:pt idx="16845">
                  <c:v>387.37610385562903</c:v>
                </c:pt>
                <c:pt idx="16846">
                  <c:v>387.375950371474</c:v>
                </c:pt>
                <c:pt idx="16847">
                  <c:v>387.37585446209602</c:v>
                </c:pt>
                <c:pt idx="16848">
                  <c:v>387.37562263980601</c:v>
                </c:pt>
                <c:pt idx="16849">
                  <c:v>387.37558773382398</c:v>
                </c:pt>
                <c:pt idx="16850">
                  <c:v>387.37555238199099</c:v>
                </c:pt>
                <c:pt idx="16851">
                  <c:v>387.37471849392898</c:v>
                </c:pt>
                <c:pt idx="16852">
                  <c:v>387.37451732015001</c:v>
                </c:pt>
                <c:pt idx="16853">
                  <c:v>387.374472265446</c:v>
                </c:pt>
                <c:pt idx="16854">
                  <c:v>387.37434972860302</c:v>
                </c:pt>
                <c:pt idx="16855">
                  <c:v>387.37419681023903</c:v>
                </c:pt>
                <c:pt idx="16856">
                  <c:v>387.37397067415498</c:v>
                </c:pt>
                <c:pt idx="16857">
                  <c:v>387.37379261096697</c:v>
                </c:pt>
                <c:pt idx="16858">
                  <c:v>387.37377043695801</c:v>
                </c:pt>
                <c:pt idx="16859">
                  <c:v>387.37371569698303</c:v>
                </c:pt>
                <c:pt idx="16860">
                  <c:v>387.37356309697901</c:v>
                </c:pt>
                <c:pt idx="16861">
                  <c:v>387.37354638147701</c:v>
                </c:pt>
                <c:pt idx="16862">
                  <c:v>387.37353847978801</c:v>
                </c:pt>
                <c:pt idx="16863">
                  <c:v>387.37350415409702</c:v>
                </c:pt>
                <c:pt idx="16864">
                  <c:v>387.37332287681602</c:v>
                </c:pt>
                <c:pt idx="16865">
                  <c:v>387.37320628084098</c:v>
                </c:pt>
                <c:pt idx="16866">
                  <c:v>387.37302913727399</c:v>
                </c:pt>
                <c:pt idx="16867">
                  <c:v>387.37284918161299</c:v>
                </c:pt>
                <c:pt idx="16868">
                  <c:v>387.37282153628098</c:v>
                </c:pt>
                <c:pt idx="16869">
                  <c:v>387.37272461742202</c:v>
                </c:pt>
                <c:pt idx="16870">
                  <c:v>387.37204976382401</c:v>
                </c:pt>
                <c:pt idx="16871">
                  <c:v>387.37199993462201</c:v>
                </c:pt>
                <c:pt idx="16872">
                  <c:v>387.37156831108501</c:v>
                </c:pt>
                <c:pt idx="16873">
                  <c:v>387.371512171973</c:v>
                </c:pt>
                <c:pt idx="16874">
                  <c:v>387.37126453916301</c:v>
                </c:pt>
                <c:pt idx="16875">
                  <c:v>387.37122815103999</c:v>
                </c:pt>
                <c:pt idx="16876">
                  <c:v>387.37104254897099</c:v>
                </c:pt>
                <c:pt idx="16877">
                  <c:v>387.37085400902998</c:v>
                </c:pt>
                <c:pt idx="16878">
                  <c:v>387.37072510754501</c:v>
                </c:pt>
                <c:pt idx="16879">
                  <c:v>387.37054811617901</c:v>
                </c:pt>
                <c:pt idx="16880">
                  <c:v>387.370249727518</c:v>
                </c:pt>
                <c:pt idx="16881">
                  <c:v>387.36977216274897</c:v>
                </c:pt>
                <c:pt idx="16882">
                  <c:v>387.36970105113397</c:v>
                </c:pt>
                <c:pt idx="16883">
                  <c:v>387.36952194904001</c:v>
                </c:pt>
                <c:pt idx="16884">
                  <c:v>387.36950303787</c:v>
                </c:pt>
                <c:pt idx="16885">
                  <c:v>387.36945227450798</c:v>
                </c:pt>
                <c:pt idx="16886">
                  <c:v>387.369388412631</c:v>
                </c:pt>
                <c:pt idx="16887">
                  <c:v>387.36935349350301</c:v>
                </c:pt>
                <c:pt idx="16888">
                  <c:v>387.36825726546698</c:v>
                </c:pt>
                <c:pt idx="16889">
                  <c:v>387.36776404880902</c:v>
                </c:pt>
                <c:pt idx="16890">
                  <c:v>387.36750564531701</c:v>
                </c:pt>
                <c:pt idx="16891">
                  <c:v>387.367395254413</c:v>
                </c:pt>
                <c:pt idx="16892">
                  <c:v>387.36735798669099</c:v>
                </c:pt>
                <c:pt idx="16893">
                  <c:v>387.36729050277302</c:v>
                </c:pt>
                <c:pt idx="16894">
                  <c:v>387.36698848548201</c:v>
                </c:pt>
                <c:pt idx="16895">
                  <c:v>387.36674615784398</c:v>
                </c:pt>
                <c:pt idx="16896">
                  <c:v>387.36640406225598</c:v>
                </c:pt>
                <c:pt idx="16897">
                  <c:v>387.36637640472998</c:v>
                </c:pt>
                <c:pt idx="16898">
                  <c:v>387.36623251830201</c:v>
                </c:pt>
                <c:pt idx="16899">
                  <c:v>387.36612847787001</c:v>
                </c:pt>
                <c:pt idx="16900">
                  <c:v>387.36609103890999</c:v>
                </c:pt>
                <c:pt idx="16901">
                  <c:v>387.36592689522399</c:v>
                </c:pt>
                <c:pt idx="16902">
                  <c:v>387.36588067954602</c:v>
                </c:pt>
                <c:pt idx="16903">
                  <c:v>387.36562622963697</c:v>
                </c:pt>
                <c:pt idx="16904">
                  <c:v>387.36536378329703</c:v>
                </c:pt>
                <c:pt idx="16905">
                  <c:v>387.36523671198898</c:v>
                </c:pt>
                <c:pt idx="16906">
                  <c:v>387.36522901302402</c:v>
                </c:pt>
                <c:pt idx="16907">
                  <c:v>387.36514694251503</c:v>
                </c:pt>
                <c:pt idx="16908">
                  <c:v>387.36497477986899</c:v>
                </c:pt>
                <c:pt idx="16909">
                  <c:v>387.363914617457</c:v>
                </c:pt>
                <c:pt idx="16910">
                  <c:v>387.36388547999002</c:v>
                </c:pt>
                <c:pt idx="16911">
                  <c:v>387.36369568925801</c:v>
                </c:pt>
                <c:pt idx="16912">
                  <c:v>387.36357050027499</c:v>
                </c:pt>
                <c:pt idx="16913">
                  <c:v>387.36326859114899</c:v>
                </c:pt>
                <c:pt idx="16914">
                  <c:v>387.36276849125397</c:v>
                </c:pt>
                <c:pt idx="16915">
                  <c:v>387.36215927306301</c:v>
                </c:pt>
                <c:pt idx="16916">
                  <c:v>387.36207057308297</c:v>
                </c:pt>
                <c:pt idx="16917">
                  <c:v>387.36159645983003</c:v>
                </c:pt>
                <c:pt idx="16918">
                  <c:v>387.36146354355998</c:v>
                </c:pt>
                <c:pt idx="16919">
                  <c:v>387.36145749575599</c:v>
                </c:pt>
                <c:pt idx="16920">
                  <c:v>387.36133449034298</c:v>
                </c:pt>
                <c:pt idx="16921">
                  <c:v>387.36109295185003</c:v>
                </c:pt>
                <c:pt idx="16922">
                  <c:v>387.36071714872401</c:v>
                </c:pt>
                <c:pt idx="16923">
                  <c:v>387.36046279430701</c:v>
                </c:pt>
                <c:pt idx="16924">
                  <c:v>387.36004980761197</c:v>
                </c:pt>
                <c:pt idx="16925">
                  <c:v>387.35989671751298</c:v>
                </c:pt>
                <c:pt idx="16926">
                  <c:v>387.35980691236801</c:v>
                </c:pt>
                <c:pt idx="16927">
                  <c:v>387.35968497057098</c:v>
                </c:pt>
                <c:pt idx="16928">
                  <c:v>387.35961109041102</c:v>
                </c:pt>
                <c:pt idx="16929">
                  <c:v>387.35957812196801</c:v>
                </c:pt>
                <c:pt idx="16930">
                  <c:v>387.35899863333401</c:v>
                </c:pt>
                <c:pt idx="16931">
                  <c:v>387.35881930929702</c:v>
                </c:pt>
                <c:pt idx="16932">
                  <c:v>387.35870130885598</c:v>
                </c:pt>
                <c:pt idx="16933">
                  <c:v>387.35847082290002</c:v>
                </c:pt>
                <c:pt idx="16934">
                  <c:v>387.35844670324298</c:v>
                </c:pt>
                <c:pt idx="16935">
                  <c:v>387.35820877075599</c:v>
                </c:pt>
                <c:pt idx="16936">
                  <c:v>387.35810706618003</c:v>
                </c:pt>
                <c:pt idx="16937">
                  <c:v>387.35787448842598</c:v>
                </c:pt>
                <c:pt idx="16938">
                  <c:v>387.35767019957399</c:v>
                </c:pt>
                <c:pt idx="16939">
                  <c:v>387.357625929986</c:v>
                </c:pt>
                <c:pt idx="16940">
                  <c:v>387.35752763057701</c:v>
                </c:pt>
                <c:pt idx="16941">
                  <c:v>387.35747490557497</c:v>
                </c:pt>
                <c:pt idx="16942">
                  <c:v>387.35735058510102</c:v>
                </c:pt>
                <c:pt idx="16943">
                  <c:v>387.35733631273098</c:v>
                </c:pt>
                <c:pt idx="16944">
                  <c:v>387.35733507054698</c:v>
                </c:pt>
                <c:pt idx="16945">
                  <c:v>387.35722969933198</c:v>
                </c:pt>
                <c:pt idx="16946">
                  <c:v>387.35720007265797</c:v>
                </c:pt>
                <c:pt idx="16947">
                  <c:v>387.35701942458297</c:v>
                </c:pt>
                <c:pt idx="16948">
                  <c:v>387.35693409075202</c:v>
                </c:pt>
                <c:pt idx="16949">
                  <c:v>387.35616484372099</c:v>
                </c:pt>
                <c:pt idx="16950">
                  <c:v>387.35599163263203</c:v>
                </c:pt>
                <c:pt idx="16951">
                  <c:v>387.35577408158298</c:v>
                </c:pt>
                <c:pt idx="16952">
                  <c:v>387.35561629849599</c:v>
                </c:pt>
                <c:pt idx="16953">
                  <c:v>387.35507365197901</c:v>
                </c:pt>
                <c:pt idx="16954">
                  <c:v>387.355039029137</c:v>
                </c:pt>
                <c:pt idx="16955">
                  <c:v>387.35440674586903</c:v>
                </c:pt>
                <c:pt idx="16956">
                  <c:v>387.35418266249798</c:v>
                </c:pt>
                <c:pt idx="16957">
                  <c:v>387.3541067827</c:v>
                </c:pt>
                <c:pt idx="16958">
                  <c:v>387.35395914905001</c:v>
                </c:pt>
                <c:pt idx="16959">
                  <c:v>387.35394877963301</c:v>
                </c:pt>
                <c:pt idx="16960">
                  <c:v>387.35350553337503</c:v>
                </c:pt>
                <c:pt idx="16961">
                  <c:v>387.35307685376603</c:v>
                </c:pt>
                <c:pt idx="16962">
                  <c:v>387.35287253900998</c:v>
                </c:pt>
                <c:pt idx="16963">
                  <c:v>387.35282978782999</c:v>
                </c:pt>
                <c:pt idx="16964">
                  <c:v>387.35270210767601</c:v>
                </c:pt>
                <c:pt idx="16965">
                  <c:v>387.35259297649401</c:v>
                </c:pt>
                <c:pt idx="16966">
                  <c:v>387.35256275589597</c:v>
                </c:pt>
                <c:pt idx="16967">
                  <c:v>387.35239982194599</c:v>
                </c:pt>
                <c:pt idx="16968">
                  <c:v>387.352100353585</c:v>
                </c:pt>
                <c:pt idx="16969">
                  <c:v>387.35209416178202</c:v>
                </c:pt>
                <c:pt idx="16970">
                  <c:v>387.35206539727301</c:v>
                </c:pt>
                <c:pt idx="16971">
                  <c:v>387.351001980376</c:v>
                </c:pt>
                <c:pt idx="16972">
                  <c:v>387.35099158258299</c:v>
                </c:pt>
                <c:pt idx="16973">
                  <c:v>387.35077212561401</c:v>
                </c:pt>
                <c:pt idx="16974">
                  <c:v>387.350724709845</c:v>
                </c:pt>
                <c:pt idx="16975">
                  <c:v>387.35061065025201</c:v>
                </c:pt>
                <c:pt idx="16976">
                  <c:v>387.35044346111698</c:v>
                </c:pt>
                <c:pt idx="16977">
                  <c:v>387.350288182025</c:v>
                </c:pt>
                <c:pt idx="16978">
                  <c:v>387.35027014733299</c:v>
                </c:pt>
                <c:pt idx="16979">
                  <c:v>387.35026497701398</c:v>
                </c:pt>
                <c:pt idx="16980">
                  <c:v>387.35018827510999</c:v>
                </c:pt>
                <c:pt idx="16981">
                  <c:v>387.34999420941199</c:v>
                </c:pt>
                <c:pt idx="16982">
                  <c:v>387.34968280938301</c:v>
                </c:pt>
                <c:pt idx="16983">
                  <c:v>387.34949217346201</c:v>
                </c:pt>
                <c:pt idx="16984">
                  <c:v>387.34943012496598</c:v>
                </c:pt>
                <c:pt idx="16985">
                  <c:v>387.34937788674603</c:v>
                </c:pt>
                <c:pt idx="16986">
                  <c:v>387.34935900735297</c:v>
                </c:pt>
                <c:pt idx="16987">
                  <c:v>387.34868834679901</c:v>
                </c:pt>
                <c:pt idx="16988">
                  <c:v>387.34848649481103</c:v>
                </c:pt>
                <c:pt idx="16989">
                  <c:v>387.34839814963499</c:v>
                </c:pt>
                <c:pt idx="16990">
                  <c:v>387.34806605096497</c:v>
                </c:pt>
                <c:pt idx="16991">
                  <c:v>387.34804689403501</c:v>
                </c:pt>
                <c:pt idx="16992">
                  <c:v>387.34801446886303</c:v>
                </c:pt>
                <c:pt idx="16993">
                  <c:v>387.34791013629399</c:v>
                </c:pt>
                <c:pt idx="16994">
                  <c:v>387.34775308514799</c:v>
                </c:pt>
                <c:pt idx="16995">
                  <c:v>387.34769278064601</c:v>
                </c:pt>
                <c:pt idx="16996">
                  <c:v>387.34724767282</c:v>
                </c:pt>
                <c:pt idx="16997">
                  <c:v>387.34708950324301</c:v>
                </c:pt>
                <c:pt idx="16998">
                  <c:v>387.34704489035198</c:v>
                </c:pt>
                <c:pt idx="16999">
                  <c:v>387.34702424758098</c:v>
                </c:pt>
                <c:pt idx="17000">
                  <c:v>387.34690873524499</c:v>
                </c:pt>
                <c:pt idx="17001">
                  <c:v>387.34651599167898</c:v>
                </c:pt>
                <c:pt idx="17002">
                  <c:v>387.34619407425799</c:v>
                </c:pt>
                <c:pt idx="17003">
                  <c:v>387.34602218321902</c:v>
                </c:pt>
                <c:pt idx="17004">
                  <c:v>387.34569724222303</c:v>
                </c:pt>
                <c:pt idx="17005">
                  <c:v>387.34545176518299</c:v>
                </c:pt>
                <c:pt idx="17006">
                  <c:v>387.34530907622297</c:v>
                </c:pt>
                <c:pt idx="17007">
                  <c:v>387.34510881181598</c:v>
                </c:pt>
                <c:pt idx="17008">
                  <c:v>387.34493082897501</c:v>
                </c:pt>
                <c:pt idx="17009">
                  <c:v>387.34480353966302</c:v>
                </c:pt>
                <c:pt idx="17010">
                  <c:v>387.34453191788799</c:v>
                </c:pt>
                <c:pt idx="17011">
                  <c:v>387.344462647966</c:v>
                </c:pt>
                <c:pt idx="17012">
                  <c:v>387.344361616019</c:v>
                </c:pt>
                <c:pt idx="17013">
                  <c:v>387.34432130423698</c:v>
                </c:pt>
                <c:pt idx="17014">
                  <c:v>387.34430312094401</c:v>
                </c:pt>
                <c:pt idx="17015">
                  <c:v>387.34358233616098</c:v>
                </c:pt>
                <c:pt idx="17016">
                  <c:v>387.34356234769399</c:v>
                </c:pt>
                <c:pt idx="17017">
                  <c:v>387.34352263442599</c:v>
                </c:pt>
                <c:pt idx="17018">
                  <c:v>387.34351690124299</c:v>
                </c:pt>
                <c:pt idx="17019">
                  <c:v>387.34293719181602</c:v>
                </c:pt>
                <c:pt idx="17020">
                  <c:v>387.34271297152202</c:v>
                </c:pt>
                <c:pt idx="17021">
                  <c:v>387.34253219891798</c:v>
                </c:pt>
                <c:pt idx="17022">
                  <c:v>387.34249636272699</c:v>
                </c:pt>
                <c:pt idx="17023">
                  <c:v>387.34248305922102</c:v>
                </c:pt>
                <c:pt idx="17024">
                  <c:v>387.34225078710102</c:v>
                </c:pt>
                <c:pt idx="17025">
                  <c:v>387.34207706298901</c:v>
                </c:pt>
                <c:pt idx="17026">
                  <c:v>387.34200188910302</c:v>
                </c:pt>
                <c:pt idx="17027">
                  <c:v>387.34196046283898</c:v>
                </c:pt>
                <c:pt idx="17028">
                  <c:v>387.34159696960103</c:v>
                </c:pt>
                <c:pt idx="17029">
                  <c:v>387.34143274300197</c:v>
                </c:pt>
                <c:pt idx="17030">
                  <c:v>387.341354037852</c:v>
                </c:pt>
                <c:pt idx="17031">
                  <c:v>387.34111498794698</c:v>
                </c:pt>
                <c:pt idx="17032">
                  <c:v>387.34104710943001</c:v>
                </c:pt>
                <c:pt idx="17033">
                  <c:v>387.34018186480699</c:v>
                </c:pt>
                <c:pt idx="17034">
                  <c:v>387.33987742012903</c:v>
                </c:pt>
                <c:pt idx="17035">
                  <c:v>387.33985845314999</c:v>
                </c:pt>
                <c:pt idx="17036">
                  <c:v>387.339654609592</c:v>
                </c:pt>
                <c:pt idx="17037">
                  <c:v>387.33939416541301</c:v>
                </c:pt>
                <c:pt idx="17038">
                  <c:v>387.33902150321802</c:v>
                </c:pt>
                <c:pt idx="17039">
                  <c:v>387.33899648884</c:v>
                </c:pt>
                <c:pt idx="17040">
                  <c:v>387.33881555061498</c:v>
                </c:pt>
                <c:pt idx="17041">
                  <c:v>387.33862362266098</c:v>
                </c:pt>
                <c:pt idx="17042">
                  <c:v>387.33857438725801</c:v>
                </c:pt>
                <c:pt idx="17043">
                  <c:v>387.33851215558798</c:v>
                </c:pt>
                <c:pt idx="17044">
                  <c:v>387.33808003537803</c:v>
                </c:pt>
                <c:pt idx="17045">
                  <c:v>387.33795382674401</c:v>
                </c:pt>
                <c:pt idx="17046">
                  <c:v>387.33777996590101</c:v>
                </c:pt>
                <c:pt idx="17047">
                  <c:v>387.33744201325999</c:v>
                </c:pt>
                <c:pt idx="17048">
                  <c:v>387.33735857451001</c:v>
                </c:pt>
                <c:pt idx="17049">
                  <c:v>387.33723439496299</c:v>
                </c:pt>
                <c:pt idx="17050">
                  <c:v>387.33723209963898</c:v>
                </c:pt>
                <c:pt idx="17051">
                  <c:v>387.33704940393898</c:v>
                </c:pt>
                <c:pt idx="17052">
                  <c:v>387.33668658311399</c:v>
                </c:pt>
                <c:pt idx="17053">
                  <c:v>387.33579927602699</c:v>
                </c:pt>
                <c:pt idx="17054">
                  <c:v>387.335769878066</c:v>
                </c:pt>
                <c:pt idx="17055">
                  <c:v>387.33555199614398</c:v>
                </c:pt>
                <c:pt idx="17056">
                  <c:v>387.33517022180001</c:v>
                </c:pt>
                <c:pt idx="17057">
                  <c:v>387.33504659709502</c:v>
                </c:pt>
                <c:pt idx="17058">
                  <c:v>387.33499780211201</c:v>
                </c:pt>
                <c:pt idx="17059">
                  <c:v>387.33480066338097</c:v>
                </c:pt>
                <c:pt idx="17060">
                  <c:v>387.33466103178</c:v>
                </c:pt>
                <c:pt idx="17061">
                  <c:v>387.33433971165903</c:v>
                </c:pt>
                <c:pt idx="17062">
                  <c:v>387.33401704316299</c:v>
                </c:pt>
                <c:pt idx="17063">
                  <c:v>387.33400985371702</c:v>
                </c:pt>
                <c:pt idx="17064">
                  <c:v>387.333900231097</c:v>
                </c:pt>
                <c:pt idx="17065">
                  <c:v>387.33380816470299</c:v>
                </c:pt>
                <c:pt idx="17066">
                  <c:v>387.33331711575403</c:v>
                </c:pt>
                <c:pt idx="17067">
                  <c:v>387.33331425140602</c:v>
                </c:pt>
                <c:pt idx="17068">
                  <c:v>387.33326198723898</c:v>
                </c:pt>
                <c:pt idx="17069">
                  <c:v>387.33314797530301</c:v>
                </c:pt>
                <c:pt idx="17070">
                  <c:v>387.33304559943798</c:v>
                </c:pt>
                <c:pt idx="17071">
                  <c:v>387.33293291940799</c:v>
                </c:pt>
                <c:pt idx="17072">
                  <c:v>387.33281942292098</c:v>
                </c:pt>
                <c:pt idx="17073">
                  <c:v>387.33266745508098</c:v>
                </c:pt>
                <c:pt idx="17074">
                  <c:v>387.33220675290698</c:v>
                </c:pt>
                <c:pt idx="17075">
                  <c:v>387.33211834456199</c:v>
                </c:pt>
                <c:pt idx="17076">
                  <c:v>387.33183801666002</c:v>
                </c:pt>
                <c:pt idx="17077">
                  <c:v>387.33143460566498</c:v>
                </c:pt>
                <c:pt idx="17078">
                  <c:v>387.33121220289001</c:v>
                </c:pt>
                <c:pt idx="17079">
                  <c:v>387.33110576612302</c:v>
                </c:pt>
                <c:pt idx="17080">
                  <c:v>387.33099723157198</c:v>
                </c:pt>
                <c:pt idx="17081">
                  <c:v>387.33094233776302</c:v>
                </c:pt>
                <c:pt idx="17082">
                  <c:v>387.33086353741197</c:v>
                </c:pt>
                <c:pt idx="17083">
                  <c:v>387.33084859985098</c:v>
                </c:pt>
                <c:pt idx="17084">
                  <c:v>387.33083591858502</c:v>
                </c:pt>
                <c:pt idx="17085">
                  <c:v>387.33027052377099</c:v>
                </c:pt>
                <c:pt idx="17086">
                  <c:v>387.32979224511803</c:v>
                </c:pt>
                <c:pt idx="17087">
                  <c:v>387.32959033811898</c:v>
                </c:pt>
                <c:pt idx="17088">
                  <c:v>387.32934341379701</c:v>
                </c:pt>
                <c:pt idx="17089">
                  <c:v>387.32932507780799</c:v>
                </c:pt>
                <c:pt idx="17090">
                  <c:v>387.32901130729698</c:v>
                </c:pt>
                <c:pt idx="17091">
                  <c:v>387.328773119657</c:v>
                </c:pt>
                <c:pt idx="17092">
                  <c:v>387.32870884265202</c:v>
                </c:pt>
                <c:pt idx="17093">
                  <c:v>387.32850522014502</c:v>
                </c:pt>
                <c:pt idx="17094">
                  <c:v>387.328245727926</c:v>
                </c:pt>
                <c:pt idx="17095">
                  <c:v>387.32813935489798</c:v>
                </c:pt>
                <c:pt idx="17096">
                  <c:v>387.327595176204</c:v>
                </c:pt>
                <c:pt idx="17097">
                  <c:v>387.327479568515</c:v>
                </c:pt>
                <c:pt idx="17098">
                  <c:v>387.32719285192502</c:v>
                </c:pt>
                <c:pt idx="17099">
                  <c:v>387.32672840321698</c:v>
                </c:pt>
                <c:pt idx="17100">
                  <c:v>387.32666959401303</c:v>
                </c:pt>
                <c:pt idx="17101">
                  <c:v>387.326343139301</c:v>
                </c:pt>
                <c:pt idx="17102">
                  <c:v>387.32631698376201</c:v>
                </c:pt>
                <c:pt idx="17103">
                  <c:v>387.32615923518301</c:v>
                </c:pt>
                <c:pt idx="17104">
                  <c:v>387.32572065176902</c:v>
                </c:pt>
                <c:pt idx="17105">
                  <c:v>387.32556360407801</c:v>
                </c:pt>
                <c:pt idx="17106">
                  <c:v>387.32519855647303</c:v>
                </c:pt>
                <c:pt idx="17107">
                  <c:v>387.325135273657</c:v>
                </c:pt>
                <c:pt idx="17108">
                  <c:v>387.32502642203298</c:v>
                </c:pt>
                <c:pt idx="17109">
                  <c:v>387.32480972403602</c:v>
                </c:pt>
                <c:pt idx="17110">
                  <c:v>387.324748769775</c:v>
                </c:pt>
                <c:pt idx="17111">
                  <c:v>387.32436050334098</c:v>
                </c:pt>
                <c:pt idx="17112">
                  <c:v>387.32416524132202</c:v>
                </c:pt>
                <c:pt idx="17113">
                  <c:v>387.32416053206498</c:v>
                </c:pt>
                <c:pt idx="17114">
                  <c:v>387.32414355855002</c:v>
                </c:pt>
                <c:pt idx="17115">
                  <c:v>387.32391203589799</c:v>
                </c:pt>
                <c:pt idx="17116">
                  <c:v>387.323891496508</c:v>
                </c:pt>
                <c:pt idx="17117">
                  <c:v>387.32363811235803</c:v>
                </c:pt>
                <c:pt idx="17118">
                  <c:v>387.32359516995098</c:v>
                </c:pt>
                <c:pt idx="17119">
                  <c:v>387.32328965486897</c:v>
                </c:pt>
                <c:pt idx="17120">
                  <c:v>387.32283899953802</c:v>
                </c:pt>
                <c:pt idx="17121">
                  <c:v>387.32261441927199</c:v>
                </c:pt>
                <c:pt idx="17122">
                  <c:v>387.32260257542498</c:v>
                </c:pt>
                <c:pt idx="17123">
                  <c:v>387.32229008369802</c:v>
                </c:pt>
                <c:pt idx="17124">
                  <c:v>387.32191399165401</c:v>
                </c:pt>
                <c:pt idx="17125">
                  <c:v>387.321406799729</c:v>
                </c:pt>
                <c:pt idx="17126">
                  <c:v>387.32108084212098</c:v>
                </c:pt>
                <c:pt idx="17127">
                  <c:v>387.32096706209097</c:v>
                </c:pt>
                <c:pt idx="17128">
                  <c:v>387.320373798839</c:v>
                </c:pt>
                <c:pt idx="17129">
                  <c:v>387.32000709698099</c:v>
                </c:pt>
                <c:pt idx="17130">
                  <c:v>387.31994528014798</c:v>
                </c:pt>
                <c:pt idx="17131">
                  <c:v>387.31984546756598</c:v>
                </c:pt>
                <c:pt idx="17132">
                  <c:v>387.31945862618898</c:v>
                </c:pt>
                <c:pt idx="17133">
                  <c:v>387.31943795407398</c:v>
                </c:pt>
                <c:pt idx="17134">
                  <c:v>387.31941480380601</c:v>
                </c:pt>
                <c:pt idx="17135">
                  <c:v>387.319284315929</c:v>
                </c:pt>
                <c:pt idx="17136">
                  <c:v>387.31902124178998</c:v>
                </c:pt>
                <c:pt idx="17137">
                  <c:v>387.318118963838</c:v>
                </c:pt>
                <c:pt idx="17138">
                  <c:v>387.31799496051798</c:v>
                </c:pt>
                <c:pt idx="17139">
                  <c:v>387.31798273782999</c:v>
                </c:pt>
                <c:pt idx="17140">
                  <c:v>387.31738012624601</c:v>
                </c:pt>
                <c:pt idx="17141">
                  <c:v>387.31736178877401</c:v>
                </c:pt>
                <c:pt idx="17142">
                  <c:v>387.31719296581298</c:v>
                </c:pt>
                <c:pt idx="17143">
                  <c:v>387.31709178980202</c:v>
                </c:pt>
                <c:pt idx="17144">
                  <c:v>387.31675361993803</c:v>
                </c:pt>
                <c:pt idx="17145">
                  <c:v>387.31674273665499</c:v>
                </c:pt>
                <c:pt idx="17146">
                  <c:v>387.316601295802</c:v>
                </c:pt>
                <c:pt idx="17147">
                  <c:v>387.31608261759197</c:v>
                </c:pt>
                <c:pt idx="17148">
                  <c:v>387.31606982107297</c:v>
                </c:pt>
                <c:pt idx="17149">
                  <c:v>387.31589862091198</c:v>
                </c:pt>
                <c:pt idx="17150">
                  <c:v>387.315829264537</c:v>
                </c:pt>
                <c:pt idx="17151">
                  <c:v>387.31555452042699</c:v>
                </c:pt>
                <c:pt idx="17152">
                  <c:v>387.31528848707302</c:v>
                </c:pt>
                <c:pt idx="17153">
                  <c:v>387.31518720328398</c:v>
                </c:pt>
                <c:pt idx="17154">
                  <c:v>387.31416084636601</c:v>
                </c:pt>
                <c:pt idx="17155">
                  <c:v>387.31388355456301</c:v>
                </c:pt>
                <c:pt idx="17156">
                  <c:v>387.31354732073203</c:v>
                </c:pt>
                <c:pt idx="17157">
                  <c:v>387.31351772738901</c:v>
                </c:pt>
                <c:pt idx="17158">
                  <c:v>387.31350533387598</c:v>
                </c:pt>
                <c:pt idx="17159">
                  <c:v>387.31318129567597</c:v>
                </c:pt>
                <c:pt idx="17160">
                  <c:v>387.31242059319101</c:v>
                </c:pt>
                <c:pt idx="17161">
                  <c:v>387.31186611610502</c:v>
                </c:pt>
                <c:pt idx="17162">
                  <c:v>387.31146286057202</c:v>
                </c:pt>
                <c:pt idx="17163">
                  <c:v>387.31136437089702</c:v>
                </c:pt>
                <c:pt idx="17164">
                  <c:v>387.31096553358401</c:v>
                </c:pt>
                <c:pt idx="17165">
                  <c:v>387.31039036674298</c:v>
                </c:pt>
                <c:pt idx="17166">
                  <c:v>387.30970188766599</c:v>
                </c:pt>
                <c:pt idx="17167">
                  <c:v>387.30903745422398</c:v>
                </c:pt>
                <c:pt idx="17168">
                  <c:v>387.30885533957502</c:v>
                </c:pt>
                <c:pt idx="17169">
                  <c:v>387.30883020914501</c:v>
                </c:pt>
                <c:pt idx="17170">
                  <c:v>387.308686317786</c:v>
                </c:pt>
                <c:pt idx="17171">
                  <c:v>387.30784966030501</c:v>
                </c:pt>
                <c:pt idx="17172">
                  <c:v>387.30754073743202</c:v>
                </c:pt>
                <c:pt idx="17173">
                  <c:v>387.30730411438799</c:v>
                </c:pt>
                <c:pt idx="17174">
                  <c:v>387.30724951598501</c:v>
                </c:pt>
                <c:pt idx="17175">
                  <c:v>387.30655215382001</c:v>
                </c:pt>
                <c:pt idx="17176">
                  <c:v>387.30645034296799</c:v>
                </c:pt>
                <c:pt idx="17177">
                  <c:v>387.30643128320702</c:v>
                </c:pt>
                <c:pt idx="17178">
                  <c:v>387.305197722</c:v>
                </c:pt>
                <c:pt idx="17179">
                  <c:v>387.30518559117701</c:v>
                </c:pt>
                <c:pt idx="17180">
                  <c:v>387.30481515487702</c:v>
                </c:pt>
                <c:pt idx="17181">
                  <c:v>387.30417821016198</c:v>
                </c:pt>
                <c:pt idx="17182">
                  <c:v>387.30346937770099</c:v>
                </c:pt>
                <c:pt idx="17183">
                  <c:v>387.30249178830701</c:v>
                </c:pt>
                <c:pt idx="17184">
                  <c:v>387.30240597791197</c:v>
                </c:pt>
                <c:pt idx="17185">
                  <c:v>387.302333195041</c:v>
                </c:pt>
                <c:pt idx="17186">
                  <c:v>387.30231423849898</c:v>
                </c:pt>
                <c:pt idx="17187">
                  <c:v>387.30185019722001</c:v>
                </c:pt>
                <c:pt idx="17188">
                  <c:v>387.30105008172899</c:v>
                </c:pt>
                <c:pt idx="17189">
                  <c:v>387.30011272138</c:v>
                </c:pt>
                <c:pt idx="17190">
                  <c:v>387.29942853918999</c:v>
                </c:pt>
                <c:pt idx="17191">
                  <c:v>387.298559540974</c:v>
                </c:pt>
                <c:pt idx="17192">
                  <c:v>387.297941351041</c:v>
                </c:pt>
                <c:pt idx="17193">
                  <c:v>387.29731097227602</c:v>
                </c:pt>
                <c:pt idx="17194">
                  <c:v>387.29633352325999</c:v>
                </c:pt>
                <c:pt idx="17195">
                  <c:v>387.29324842358699</c:v>
                </c:pt>
                <c:pt idx="17196">
                  <c:v>387.29274499359201</c:v>
                </c:pt>
                <c:pt idx="17197">
                  <c:v>387.29268910058698</c:v>
                </c:pt>
                <c:pt idx="17198">
                  <c:v>387.292259046585</c:v>
                </c:pt>
                <c:pt idx="17199">
                  <c:v>387.28927654889998</c:v>
                </c:pt>
                <c:pt idx="17200">
                  <c:v>387.28608068208598</c:v>
                </c:pt>
                <c:pt idx="17201">
                  <c:v>387.28573705948099</c:v>
                </c:pt>
                <c:pt idx="17202">
                  <c:v>387.283238145334</c:v>
                </c:pt>
                <c:pt idx="17203">
                  <c:v>387.28306823625798</c:v>
                </c:pt>
                <c:pt idx="17204">
                  <c:v>387.28256244122502</c:v>
                </c:pt>
                <c:pt idx="17205">
                  <c:v>387.28246840553902</c:v>
                </c:pt>
                <c:pt idx="17206">
                  <c:v>387.281266992697</c:v>
                </c:pt>
                <c:pt idx="17207">
                  <c:v>387.27838051364398</c:v>
                </c:pt>
                <c:pt idx="17208">
                  <c:v>387.27260781377998</c:v>
                </c:pt>
                <c:pt idx="17209">
                  <c:v>387.27035699798199</c:v>
                </c:pt>
                <c:pt idx="17210">
                  <c:v>387.26845278514003</c:v>
                </c:pt>
                <c:pt idx="17211">
                  <c:v>387.25242669982498</c:v>
                </c:pt>
                <c:pt idx="17212">
                  <c:v>387.251382648299</c:v>
                </c:pt>
                <c:pt idx="17213">
                  <c:v>387.23943679140802</c:v>
                </c:pt>
                <c:pt idx="17214">
                  <c:v>387.23767228792502</c:v>
                </c:pt>
                <c:pt idx="17215">
                  <c:v>387.23682604594899</c:v>
                </c:pt>
                <c:pt idx="17216">
                  <c:v>387.23623769405401</c:v>
                </c:pt>
                <c:pt idx="17217">
                  <c:v>387.21642190197502</c:v>
                </c:pt>
                <c:pt idx="17218">
                  <c:v>387.21437775984498</c:v>
                </c:pt>
                <c:pt idx="17219">
                  <c:v>387.20778706087401</c:v>
                </c:pt>
                <c:pt idx="17220">
                  <c:v>387.205341667369</c:v>
                </c:pt>
                <c:pt idx="17221">
                  <c:v>387.188411889534</c:v>
                </c:pt>
                <c:pt idx="17222">
                  <c:v>387.185950785042</c:v>
                </c:pt>
                <c:pt idx="17223">
                  <c:v>387.18013655158302</c:v>
                </c:pt>
                <c:pt idx="17224">
                  <c:v>387.1781533857</c:v>
                </c:pt>
                <c:pt idx="17225">
                  <c:v>387.17529353573201</c:v>
                </c:pt>
                <c:pt idx="17226">
                  <c:v>387.15255595490601</c:v>
                </c:pt>
                <c:pt idx="17227">
                  <c:v>387.14360706593402</c:v>
                </c:pt>
                <c:pt idx="17228">
                  <c:v>387.12212357862001</c:v>
                </c:pt>
                <c:pt idx="17229">
                  <c:v>387.11836297931399</c:v>
                </c:pt>
                <c:pt idx="17230">
                  <c:v>387.09875538991099</c:v>
                </c:pt>
                <c:pt idx="17231">
                  <c:v>387.09565812745097</c:v>
                </c:pt>
                <c:pt idx="17232">
                  <c:v>387.08987473211499</c:v>
                </c:pt>
                <c:pt idx="17233">
                  <c:v>387.08953268266498</c:v>
                </c:pt>
                <c:pt idx="17234">
                  <c:v>387.08832234674099</c:v>
                </c:pt>
                <c:pt idx="17235">
                  <c:v>387.08317443092699</c:v>
                </c:pt>
                <c:pt idx="17236">
                  <c:v>387.064804866656</c:v>
                </c:pt>
                <c:pt idx="17237">
                  <c:v>387.06286702765101</c:v>
                </c:pt>
                <c:pt idx="17238">
                  <c:v>387.05730333965198</c:v>
                </c:pt>
                <c:pt idx="17239">
                  <c:v>387.05427187547002</c:v>
                </c:pt>
                <c:pt idx="17240">
                  <c:v>387.002941626601</c:v>
                </c:pt>
                <c:pt idx="17241">
                  <c:v>386.97671107688001</c:v>
                </c:pt>
                <c:pt idx="17242">
                  <c:v>386.95747747358001</c:v>
                </c:pt>
                <c:pt idx="17243">
                  <c:v>386.941785066465</c:v>
                </c:pt>
                <c:pt idx="17244">
                  <c:v>386.93830737214</c:v>
                </c:pt>
                <c:pt idx="17245">
                  <c:v>386.93811830826002</c:v>
                </c:pt>
                <c:pt idx="17246">
                  <c:v>386.927858079636</c:v>
                </c:pt>
                <c:pt idx="17247">
                  <c:v>386.92435999842598</c:v>
                </c:pt>
                <c:pt idx="17248">
                  <c:v>386.91941580161301</c:v>
                </c:pt>
                <c:pt idx="17249">
                  <c:v>386.90661321721501</c:v>
                </c:pt>
                <c:pt idx="17250">
                  <c:v>386.894076442352</c:v>
                </c:pt>
                <c:pt idx="17251">
                  <c:v>386.89387668822002</c:v>
                </c:pt>
                <c:pt idx="17252">
                  <c:v>386.88510109414602</c:v>
                </c:pt>
                <c:pt idx="17253">
                  <c:v>386.88469057961402</c:v>
                </c:pt>
                <c:pt idx="17254">
                  <c:v>386.87813577153401</c:v>
                </c:pt>
                <c:pt idx="17255">
                  <c:v>386.870770285802</c:v>
                </c:pt>
                <c:pt idx="17256">
                  <c:v>386.86953924765902</c:v>
                </c:pt>
                <c:pt idx="17257">
                  <c:v>386.85124032225298</c:v>
                </c:pt>
                <c:pt idx="17258">
                  <c:v>386.834062634161</c:v>
                </c:pt>
                <c:pt idx="17259">
                  <c:v>386.82587689486201</c:v>
                </c:pt>
                <c:pt idx="17260">
                  <c:v>386.81298909977602</c:v>
                </c:pt>
                <c:pt idx="17261">
                  <c:v>386.80873978236298</c:v>
                </c:pt>
                <c:pt idx="17262">
                  <c:v>386.79755159747901</c:v>
                </c:pt>
                <c:pt idx="17263">
                  <c:v>386.78517782556298</c:v>
                </c:pt>
                <c:pt idx="17264">
                  <c:v>386.76981777912499</c:v>
                </c:pt>
                <c:pt idx="17265">
                  <c:v>386.74245789704099</c:v>
                </c:pt>
                <c:pt idx="17266">
                  <c:v>386.73867783474901</c:v>
                </c:pt>
                <c:pt idx="17267">
                  <c:v>386.72598098217497</c:v>
                </c:pt>
                <c:pt idx="17268">
                  <c:v>386.71123130686999</c:v>
                </c:pt>
                <c:pt idx="17269">
                  <c:v>386.70783502547101</c:v>
                </c:pt>
                <c:pt idx="17270">
                  <c:v>386.66794134888499</c:v>
                </c:pt>
                <c:pt idx="17271">
                  <c:v>386.65888249946801</c:v>
                </c:pt>
                <c:pt idx="17272">
                  <c:v>386.64144785528799</c:v>
                </c:pt>
                <c:pt idx="17273">
                  <c:v>386.62994510734097</c:v>
                </c:pt>
                <c:pt idx="17274">
                  <c:v>386.61965637076099</c:v>
                </c:pt>
                <c:pt idx="17275">
                  <c:v>386.610627525496</c:v>
                </c:pt>
                <c:pt idx="17276">
                  <c:v>386.58097193361601</c:v>
                </c:pt>
                <c:pt idx="17277">
                  <c:v>386.57367979684102</c:v>
                </c:pt>
                <c:pt idx="17278">
                  <c:v>386.557869600093</c:v>
                </c:pt>
                <c:pt idx="17279">
                  <c:v>386.55097497181703</c:v>
                </c:pt>
                <c:pt idx="17280">
                  <c:v>386.53953788918301</c:v>
                </c:pt>
                <c:pt idx="17281">
                  <c:v>386.53294962903902</c:v>
                </c:pt>
                <c:pt idx="17282">
                  <c:v>386.53116646373098</c:v>
                </c:pt>
                <c:pt idx="17283">
                  <c:v>386.52497735577799</c:v>
                </c:pt>
                <c:pt idx="17284">
                  <c:v>386.52235773981101</c:v>
                </c:pt>
                <c:pt idx="17285">
                  <c:v>386.51909610960701</c:v>
                </c:pt>
                <c:pt idx="17286">
                  <c:v>386.503168004271</c:v>
                </c:pt>
                <c:pt idx="17287">
                  <c:v>386.49882967463998</c:v>
                </c:pt>
                <c:pt idx="17288">
                  <c:v>386.47349118728499</c:v>
                </c:pt>
                <c:pt idx="17289">
                  <c:v>386.46752536906899</c:v>
                </c:pt>
                <c:pt idx="17290">
                  <c:v>386.45644529902302</c:v>
                </c:pt>
                <c:pt idx="17291">
                  <c:v>386.44323674066499</c:v>
                </c:pt>
                <c:pt idx="17292">
                  <c:v>386.410328919363</c:v>
                </c:pt>
                <c:pt idx="17293">
                  <c:v>386.39388451270003</c:v>
                </c:pt>
                <c:pt idx="17294">
                  <c:v>386.37468587120799</c:v>
                </c:pt>
                <c:pt idx="17295">
                  <c:v>386.32857832359701</c:v>
                </c:pt>
                <c:pt idx="17296">
                  <c:v>386.32805784112497</c:v>
                </c:pt>
                <c:pt idx="17297">
                  <c:v>386.32049430270899</c:v>
                </c:pt>
                <c:pt idx="17298">
                  <c:v>386.297130138353</c:v>
                </c:pt>
                <c:pt idx="17299">
                  <c:v>386.28630921569601</c:v>
                </c:pt>
                <c:pt idx="17300">
                  <c:v>386.267224543682</c:v>
                </c:pt>
                <c:pt idx="17301">
                  <c:v>386.26609367858799</c:v>
                </c:pt>
                <c:pt idx="17302">
                  <c:v>386.22012484074202</c:v>
                </c:pt>
                <c:pt idx="17303">
                  <c:v>386.219269962878</c:v>
                </c:pt>
                <c:pt idx="17304">
                  <c:v>386.216384391183</c:v>
                </c:pt>
                <c:pt idx="17305">
                  <c:v>386.20699537241097</c:v>
                </c:pt>
                <c:pt idx="17306">
                  <c:v>386.19890373247398</c:v>
                </c:pt>
                <c:pt idx="17307">
                  <c:v>386.19323398045202</c:v>
                </c:pt>
                <c:pt idx="17308">
                  <c:v>386.19302592843599</c:v>
                </c:pt>
                <c:pt idx="17309">
                  <c:v>386.16721396385202</c:v>
                </c:pt>
                <c:pt idx="17310">
                  <c:v>386.16410240197501</c:v>
                </c:pt>
                <c:pt idx="17311">
                  <c:v>386.15423789774098</c:v>
                </c:pt>
                <c:pt idx="17312">
                  <c:v>386.15012905469302</c:v>
                </c:pt>
                <c:pt idx="17313">
                  <c:v>386.09899362620303</c:v>
                </c:pt>
                <c:pt idx="17314">
                  <c:v>386.08157518969</c:v>
                </c:pt>
                <c:pt idx="17315">
                  <c:v>386.06120276400998</c:v>
                </c:pt>
                <c:pt idx="17316">
                  <c:v>386.03261757701</c:v>
                </c:pt>
                <c:pt idx="17317">
                  <c:v>386.01924281695699</c:v>
                </c:pt>
                <c:pt idx="17318">
                  <c:v>386.00169945388598</c:v>
                </c:pt>
                <c:pt idx="17319">
                  <c:v>385.98605922888299</c:v>
                </c:pt>
                <c:pt idx="17320">
                  <c:v>385.96778946949098</c:v>
                </c:pt>
                <c:pt idx="17321">
                  <c:v>385.96356773807901</c:v>
                </c:pt>
                <c:pt idx="17322">
                  <c:v>385.93641874001997</c:v>
                </c:pt>
                <c:pt idx="17323">
                  <c:v>385.93020890044801</c:v>
                </c:pt>
                <c:pt idx="17324">
                  <c:v>385.90395958336001</c:v>
                </c:pt>
                <c:pt idx="17325">
                  <c:v>385.90104389071001</c:v>
                </c:pt>
                <c:pt idx="17326">
                  <c:v>385.88900643641603</c:v>
                </c:pt>
                <c:pt idx="17327">
                  <c:v>385.88542548248103</c:v>
                </c:pt>
                <c:pt idx="17328">
                  <c:v>385.863951176</c:v>
                </c:pt>
                <c:pt idx="17329">
                  <c:v>385.850928417109</c:v>
                </c:pt>
                <c:pt idx="17330">
                  <c:v>385.84636247909498</c:v>
                </c:pt>
                <c:pt idx="17331">
                  <c:v>385.84429971938198</c:v>
                </c:pt>
                <c:pt idx="17332">
                  <c:v>385.83873903777999</c:v>
                </c:pt>
                <c:pt idx="17333">
                  <c:v>385.82695780498898</c:v>
                </c:pt>
                <c:pt idx="17334">
                  <c:v>385.82369249768402</c:v>
                </c:pt>
                <c:pt idx="17335">
                  <c:v>385.81943989453703</c:v>
                </c:pt>
                <c:pt idx="17336">
                  <c:v>385.78973675205901</c:v>
                </c:pt>
                <c:pt idx="17337">
                  <c:v>385.75665052854799</c:v>
                </c:pt>
                <c:pt idx="17338">
                  <c:v>385.72087139696299</c:v>
                </c:pt>
                <c:pt idx="17339">
                  <c:v>385.687845774214</c:v>
                </c:pt>
                <c:pt idx="17340">
                  <c:v>385.671459028399</c:v>
                </c:pt>
                <c:pt idx="17341">
                  <c:v>385.66062960728101</c:v>
                </c:pt>
                <c:pt idx="17342">
                  <c:v>385.64809350405</c:v>
                </c:pt>
                <c:pt idx="17343">
                  <c:v>385.642112948094</c:v>
                </c:pt>
                <c:pt idx="17344">
                  <c:v>385.62395606370399</c:v>
                </c:pt>
                <c:pt idx="17345">
                  <c:v>385.61757684998702</c:v>
                </c:pt>
                <c:pt idx="17346">
                  <c:v>385.61146962016198</c:v>
                </c:pt>
                <c:pt idx="17347">
                  <c:v>385.599507984073</c:v>
                </c:pt>
                <c:pt idx="17348">
                  <c:v>385.58893955901198</c:v>
                </c:pt>
                <c:pt idx="17349">
                  <c:v>385.58035795583697</c:v>
                </c:pt>
                <c:pt idx="17350">
                  <c:v>385.57992417556801</c:v>
                </c:pt>
                <c:pt idx="17351">
                  <c:v>385.571422011952</c:v>
                </c:pt>
                <c:pt idx="17352">
                  <c:v>385.57013942941597</c:v>
                </c:pt>
                <c:pt idx="17353">
                  <c:v>385.56686031762302</c:v>
                </c:pt>
                <c:pt idx="17354">
                  <c:v>385.54200185939402</c:v>
                </c:pt>
                <c:pt idx="17355">
                  <c:v>385.49874431914202</c:v>
                </c:pt>
                <c:pt idx="17356">
                  <c:v>385.48802314005297</c:v>
                </c:pt>
                <c:pt idx="17357">
                  <c:v>385.47184029256999</c:v>
                </c:pt>
                <c:pt idx="17358">
                  <c:v>385.45942935766402</c:v>
                </c:pt>
                <c:pt idx="17359">
                  <c:v>385.45940058352198</c:v>
                </c:pt>
                <c:pt idx="17360">
                  <c:v>385.44130882732401</c:v>
                </c:pt>
                <c:pt idx="17361">
                  <c:v>385.418117374997</c:v>
                </c:pt>
                <c:pt idx="17362">
                  <c:v>385.38304418453799</c:v>
                </c:pt>
                <c:pt idx="17363">
                  <c:v>385.37786429023203</c:v>
                </c:pt>
                <c:pt idx="17364">
                  <c:v>385.34237044710898</c:v>
                </c:pt>
                <c:pt idx="17365">
                  <c:v>385.32590475393499</c:v>
                </c:pt>
                <c:pt idx="17366">
                  <c:v>385.31762804129301</c:v>
                </c:pt>
                <c:pt idx="17367">
                  <c:v>385.31126800271198</c:v>
                </c:pt>
                <c:pt idx="17368">
                  <c:v>385.30105092686398</c:v>
                </c:pt>
                <c:pt idx="17369">
                  <c:v>385.29197131896802</c:v>
                </c:pt>
                <c:pt idx="17370">
                  <c:v>385.288955050943</c:v>
                </c:pt>
                <c:pt idx="17371">
                  <c:v>385.28622137868598</c:v>
                </c:pt>
                <c:pt idx="17372">
                  <c:v>385.28531760503398</c:v>
                </c:pt>
                <c:pt idx="17373">
                  <c:v>385.28333480462101</c:v>
                </c:pt>
                <c:pt idx="17374">
                  <c:v>385.27861543223599</c:v>
                </c:pt>
                <c:pt idx="17375">
                  <c:v>385.26995046817501</c:v>
                </c:pt>
                <c:pt idx="17376">
                  <c:v>385.26584435880602</c:v>
                </c:pt>
                <c:pt idx="17377">
                  <c:v>385.26414295464599</c:v>
                </c:pt>
                <c:pt idx="17378">
                  <c:v>385.26041861402899</c:v>
                </c:pt>
                <c:pt idx="17379">
                  <c:v>385.22712617734101</c:v>
                </c:pt>
                <c:pt idx="17380">
                  <c:v>385.22453690105499</c:v>
                </c:pt>
                <c:pt idx="17381">
                  <c:v>385.21863866651501</c:v>
                </c:pt>
                <c:pt idx="17382">
                  <c:v>385.20249304794697</c:v>
                </c:pt>
                <c:pt idx="17383">
                  <c:v>385.19925747747902</c:v>
                </c:pt>
                <c:pt idx="17384">
                  <c:v>385.13048753858197</c:v>
                </c:pt>
                <c:pt idx="17385">
                  <c:v>385.12835482070199</c:v>
                </c:pt>
                <c:pt idx="17386">
                  <c:v>385.10301838613901</c:v>
                </c:pt>
                <c:pt idx="17387">
                  <c:v>385.09989382379001</c:v>
                </c:pt>
                <c:pt idx="17388">
                  <c:v>385.072114475619</c:v>
                </c:pt>
                <c:pt idx="17389">
                  <c:v>385.06060216972901</c:v>
                </c:pt>
                <c:pt idx="17390">
                  <c:v>385.01460363736601</c:v>
                </c:pt>
                <c:pt idx="17391">
                  <c:v>384.99228762528298</c:v>
                </c:pt>
                <c:pt idx="17392">
                  <c:v>384.99134034487003</c:v>
                </c:pt>
                <c:pt idx="17393">
                  <c:v>384.98206037913798</c:v>
                </c:pt>
                <c:pt idx="17394">
                  <c:v>384.975544286277</c:v>
                </c:pt>
                <c:pt idx="17395">
                  <c:v>384.94053252326199</c:v>
                </c:pt>
                <c:pt idx="17396">
                  <c:v>384.94023126039701</c:v>
                </c:pt>
                <c:pt idx="17397">
                  <c:v>384.93336496191102</c:v>
                </c:pt>
                <c:pt idx="17398">
                  <c:v>384.92112027251602</c:v>
                </c:pt>
                <c:pt idx="17399">
                  <c:v>384.90563876466803</c:v>
                </c:pt>
                <c:pt idx="17400">
                  <c:v>384.90478680954698</c:v>
                </c:pt>
                <c:pt idx="17401">
                  <c:v>384.90213207745302</c:v>
                </c:pt>
                <c:pt idx="17402">
                  <c:v>384.89195628628499</c:v>
                </c:pt>
                <c:pt idx="17403">
                  <c:v>384.88670555948801</c:v>
                </c:pt>
                <c:pt idx="17404">
                  <c:v>384.876052814768</c:v>
                </c:pt>
                <c:pt idx="17405">
                  <c:v>384.86416067671598</c:v>
                </c:pt>
                <c:pt idx="17406">
                  <c:v>384.82458138565698</c:v>
                </c:pt>
                <c:pt idx="17407">
                  <c:v>384.81700435764299</c:v>
                </c:pt>
                <c:pt idx="17408">
                  <c:v>384.80872166715801</c:v>
                </c:pt>
                <c:pt idx="17409">
                  <c:v>384.79529907504599</c:v>
                </c:pt>
                <c:pt idx="17410">
                  <c:v>384.772748604176</c:v>
                </c:pt>
                <c:pt idx="17411">
                  <c:v>384.76904649075499</c:v>
                </c:pt>
                <c:pt idx="17412">
                  <c:v>384.76523741263497</c:v>
                </c:pt>
                <c:pt idx="17413">
                  <c:v>384.69929719357498</c:v>
                </c:pt>
                <c:pt idx="17414">
                  <c:v>384.69768524653603</c:v>
                </c:pt>
                <c:pt idx="17415">
                  <c:v>384.69656291486399</c:v>
                </c:pt>
                <c:pt idx="17416">
                  <c:v>384.69152137000799</c:v>
                </c:pt>
                <c:pt idx="17417">
                  <c:v>384.67140439759203</c:v>
                </c:pt>
                <c:pt idx="17418">
                  <c:v>384.63254834769401</c:v>
                </c:pt>
                <c:pt idx="17419">
                  <c:v>384.60684821561199</c:v>
                </c:pt>
                <c:pt idx="17420">
                  <c:v>384.601473678937</c:v>
                </c:pt>
                <c:pt idx="17421">
                  <c:v>384.588155803755</c:v>
                </c:pt>
                <c:pt idx="17422">
                  <c:v>384.58057093719998</c:v>
                </c:pt>
                <c:pt idx="17423">
                  <c:v>384.57936487302698</c:v>
                </c:pt>
                <c:pt idx="17424">
                  <c:v>384.52366982706701</c:v>
                </c:pt>
                <c:pt idx="17425">
                  <c:v>384.52092647045401</c:v>
                </c:pt>
                <c:pt idx="17426">
                  <c:v>384.5198323541</c:v>
                </c:pt>
                <c:pt idx="17427">
                  <c:v>384.49979977528898</c:v>
                </c:pt>
                <c:pt idx="17428">
                  <c:v>384.452973242692</c:v>
                </c:pt>
                <c:pt idx="17429">
                  <c:v>384.43333784356702</c:v>
                </c:pt>
                <c:pt idx="17430">
                  <c:v>384.43190553908801</c:v>
                </c:pt>
                <c:pt idx="17431">
                  <c:v>384.41317824063498</c:v>
                </c:pt>
                <c:pt idx="17432">
                  <c:v>384.41313880543299</c:v>
                </c:pt>
                <c:pt idx="17433">
                  <c:v>384.40969292728101</c:v>
                </c:pt>
                <c:pt idx="17434">
                  <c:v>384.37966773186099</c:v>
                </c:pt>
                <c:pt idx="17435">
                  <c:v>384.36886004722402</c:v>
                </c:pt>
                <c:pt idx="17436">
                  <c:v>384.36453074724199</c:v>
                </c:pt>
                <c:pt idx="17437">
                  <c:v>384.35020258596802</c:v>
                </c:pt>
                <c:pt idx="17438">
                  <c:v>384.32819288911702</c:v>
                </c:pt>
                <c:pt idx="17439">
                  <c:v>384.22836876124302</c:v>
                </c:pt>
                <c:pt idx="17440">
                  <c:v>384.22811415311998</c:v>
                </c:pt>
                <c:pt idx="17441">
                  <c:v>384.21256036727101</c:v>
                </c:pt>
                <c:pt idx="17442">
                  <c:v>384.20399203442702</c:v>
                </c:pt>
                <c:pt idx="17443">
                  <c:v>384.20215998548002</c:v>
                </c:pt>
                <c:pt idx="17444">
                  <c:v>384.19318851375101</c:v>
                </c:pt>
                <c:pt idx="17445">
                  <c:v>384.177198294378</c:v>
                </c:pt>
                <c:pt idx="17446">
                  <c:v>384.11489404967398</c:v>
                </c:pt>
                <c:pt idx="17447">
                  <c:v>384.10891523445599</c:v>
                </c:pt>
                <c:pt idx="17448">
                  <c:v>384.08664997543002</c:v>
                </c:pt>
                <c:pt idx="17449">
                  <c:v>384.05371422063803</c:v>
                </c:pt>
                <c:pt idx="17450">
                  <c:v>384.05108461522798</c:v>
                </c:pt>
                <c:pt idx="17451">
                  <c:v>383.98738530102997</c:v>
                </c:pt>
                <c:pt idx="17452">
                  <c:v>383.98105963613102</c:v>
                </c:pt>
                <c:pt idx="17453">
                  <c:v>383.966068696707</c:v>
                </c:pt>
                <c:pt idx="17454">
                  <c:v>383.954272149546</c:v>
                </c:pt>
                <c:pt idx="17455">
                  <c:v>383.910270043872</c:v>
                </c:pt>
                <c:pt idx="17456">
                  <c:v>383.902711569583</c:v>
                </c:pt>
                <c:pt idx="17457">
                  <c:v>383.885851473429</c:v>
                </c:pt>
                <c:pt idx="17458">
                  <c:v>383.875680821961</c:v>
                </c:pt>
                <c:pt idx="17459">
                  <c:v>383.87403820637502</c:v>
                </c:pt>
                <c:pt idx="17460">
                  <c:v>383.850045476567</c:v>
                </c:pt>
                <c:pt idx="17461">
                  <c:v>383.82806537801798</c:v>
                </c:pt>
                <c:pt idx="17462">
                  <c:v>383.82590800400197</c:v>
                </c:pt>
                <c:pt idx="17463">
                  <c:v>383.820592076862</c:v>
                </c:pt>
                <c:pt idx="17464">
                  <c:v>383.79913805598602</c:v>
                </c:pt>
                <c:pt idx="17465">
                  <c:v>383.79305113852001</c:v>
                </c:pt>
                <c:pt idx="17466">
                  <c:v>383.76569091751298</c:v>
                </c:pt>
                <c:pt idx="17467">
                  <c:v>383.74719387582701</c:v>
                </c:pt>
                <c:pt idx="17468">
                  <c:v>383.73012728216099</c:v>
                </c:pt>
                <c:pt idx="17469">
                  <c:v>383.72778648645198</c:v>
                </c:pt>
                <c:pt idx="17470">
                  <c:v>383.721157353921</c:v>
                </c:pt>
                <c:pt idx="17471">
                  <c:v>383.69613300555301</c:v>
                </c:pt>
                <c:pt idx="17472">
                  <c:v>383.69163414522097</c:v>
                </c:pt>
                <c:pt idx="17473">
                  <c:v>383.691016205094</c:v>
                </c:pt>
                <c:pt idx="17474">
                  <c:v>383.67125146005799</c:v>
                </c:pt>
                <c:pt idx="17475">
                  <c:v>383.66911134220601</c:v>
                </c:pt>
                <c:pt idx="17476">
                  <c:v>383.65785607480399</c:v>
                </c:pt>
                <c:pt idx="17477">
                  <c:v>383.657199033116</c:v>
                </c:pt>
                <c:pt idx="17478">
                  <c:v>383.65255850102301</c:v>
                </c:pt>
                <c:pt idx="17479">
                  <c:v>383.65181905702701</c:v>
                </c:pt>
                <c:pt idx="17480">
                  <c:v>383.596505502745</c:v>
                </c:pt>
                <c:pt idx="17481">
                  <c:v>383.57908939390899</c:v>
                </c:pt>
                <c:pt idx="17482">
                  <c:v>383.55773712012302</c:v>
                </c:pt>
                <c:pt idx="17483">
                  <c:v>383.5438738217</c:v>
                </c:pt>
                <c:pt idx="17484">
                  <c:v>383.54355807021301</c:v>
                </c:pt>
                <c:pt idx="17485">
                  <c:v>383.518622174661</c:v>
                </c:pt>
                <c:pt idx="17486">
                  <c:v>383.49964653779102</c:v>
                </c:pt>
                <c:pt idx="17487">
                  <c:v>383.48102408679102</c:v>
                </c:pt>
                <c:pt idx="17488">
                  <c:v>383.44249315290898</c:v>
                </c:pt>
                <c:pt idx="17489">
                  <c:v>383.43276440832801</c:v>
                </c:pt>
                <c:pt idx="17490">
                  <c:v>383.42330630903501</c:v>
                </c:pt>
                <c:pt idx="17491">
                  <c:v>383.40856025972403</c:v>
                </c:pt>
                <c:pt idx="17492">
                  <c:v>383.38172293463901</c:v>
                </c:pt>
                <c:pt idx="17493">
                  <c:v>383.37942588272603</c:v>
                </c:pt>
                <c:pt idx="17494">
                  <c:v>383.35634541470301</c:v>
                </c:pt>
                <c:pt idx="17495">
                  <c:v>383.34770825754202</c:v>
                </c:pt>
                <c:pt idx="17496">
                  <c:v>383.27275275742198</c:v>
                </c:pt>
                <c:pt idx="17497">
                  <c:v>383.25946918476097</c:v>
                </c:pt>
                <c:pt idx="17498">
                  <c:v>383.21676740841002</c:v>
                </c:pt>
                <c:pt idx="17499">
                  <c:v>383.19142861693302</c:v>
                </c:pt>
                <c:pt idx="17500">
                  <c:v>383.16992427476498</c:v>
                </c:pt>
                <c:pt idx="17501">
                  <c:v>383.15100245727899</c:v>
                </c:pt>
                <c:pt idx="17502">
                  <c:v>383.13138334608999</c:v>
                </c:pt>
                <c:pt idx="17503">
                  <c:v>383.11805242751598</c:v>
                </c:pt>
                <c:pt idx="17504">
                  <c:v>383.087880111451</c:v>
                </c:pt>
                <c:pt idx="17505">
                  <c:v>383.08784808964703</c:v>
                </c:pt>
                <c:pt idx="17506">
                  <c:v>383.08541856190601</c:v>
                </c:pt>
                <c:pt idx="17507">
                  <c:v>383.03775760090201</c:v>
                </c:pt>
                <c:pt idx="17508">
                  <c:v>383.01401796487301</c:v>
                </c:pt>
                <c:pt idx="17509">
                  <c:v>383.01351623519298</c:v>
                </c:pt>
                <c:pt idx="17510">
                  <c:v>382.98823120026998</c:v>
                </c:pt>
                <c:pt idx="17511">
                  <c:v>382.982139502591</c:v>
                </c:pt>
                <c:pt idx="17512">
                  <c:v>382.96197598162098</c:v>
                </c:pt>
                <c:pt idx="17513">
                  <c:v>382.96094560695701</c:v>
                </c:pt>
                <c:pt idx="17514">
                  <c:v>382.92961963076903</c:v>
                </c:pt>
                <c:pt idx="17515">
                  <c:v>382.91783460095297</c:v>
                </c:pt>
                <c:pt idx="17516">
                  <c:v>382.84518334722998</c:v>
                </c:pt>
                <c:pt idx="17517">
                  <c:v>382.840576632931</c:v>
                </c:pt>
                <c:pt idx="17518">
                  <c:v>382.75198409742097</c:v>
                </c:pt>
                <c:pt idx="17519">
                  <c:v>382.74020459850999</c:v>
                </c:pt>
                <c:pt idx="17520">
                  <c:v>382.69841552633898</c:v>
                </c:pt>
                <c:pt idx="17521">
                  <c:v>382.59824241786703</c:v>
                </c:pt>
                <c:pt idx="17522">
                  <c:v>382.55661541347098</c:v>
                </c:pt>
                <c:pt idx="17523">
                  <c:v>382.55085508737398</c:v>
                </c:pt>
                <c:pt idx="17524">
                  <c:v>382.54533788011599</c:v>
                </c:pt>
                <c:pt idx="17525">
                  <c:v>382.530323745933</c:v>
                </c:pt>
                <c:pt idx="17526">
                  <c:v>382.46144794442301</c:v>
                </c:pt>
                <c:pt idx="17527">
                  <c:v>382.45836065291599</c:v>
                </c:pt>
                <c:pt idx="17528">
                  <c:v>382.25490410773</c:v>
                </c:pt>
                <c:pt idx="17529">
                  <c:v>382.17041055504501</c:v>
                </c:pt>
                <c:pt idx="17530">
                  <c:v>382.16532901814099</c:v>
                </c:pt>
                <c:pt idx="17531">
                  <c:v>382.15372172203001</c:v>
                </c:pt>
                <c:pt idx="17532">
                  <c:v>382.150151053652</c:v>
                </c:pt>
                <c:pt idx="17533">
                  <c:v>382.139880738378</c:v>
                </c:pt>
                <c:pt idx="17534">
                  <c:v>382.11445278077599</c:v>
                </c:pt>
                <c:pt idx="17535">
                  <c:v>382.10006548116399</c:v>
                </c:pt>
                <c:pt idx="17536">
                  <c:v>382.08836342899502</c:v>
                </c:pt>
                <c:pt idx="17537">
                  <c:v>382.05107347205001</c:v>
                </c:pt>
                <c:pt idx="17538">
                  <c:v>382.03207680510798</c:v>
                </c:pt>
                <c:pt idx="17539">
                  <c:v>382.03117284345399</c:v>
                </c:pt>
                <c:pt idx="17540">
                  <c:v>381.98361765278901</c:v>
                </c:pt>
                <c:pt idx="17541">
                  <c:v>381.98331140355799</c:v>
                </c:pt>
                <c:pt idx="17542">
                  <c:v>381.95759608482399</c:v>
                </c:pt>
                <c:pt idx="17543">
                  <c:v>381.93082293578902</c:v>
                </c:pt>
                <c:pt idx="17544">
                  <c:v>381.84261021342201</c:v>
                </c:pt>
                <c:pt idx="17545">
                  <c:v>381.82087786002501</c:v>
                </c:pt>
                <c:pt idx="17546">
                  <c:v>381.79899005225002</c:v>
                </c:pt>
                <c:pt idx="17547">
                  <c:v>381.731229962302</c:v>
                </c:pt>
                <c:pt idx="17548">
                  <c:v>381.45025551041101</c:v>
                </c:pt>
                <c:pt idx="17549">
                  <c:v>381.42687259975497</c:v>
                </c:pt>
                <c:pt idx="17550">
                  <c:v>381.35203076003899</c:v>
                </c:pt>
                <c:pt idx="17551">
                  <c:v>381.32436859731598</c:v>
                </c:pt>
                <c:pt idx="17552">
                  <c:v>381.29026793589202</c:v>
                </c:pt>
                <c:pt idx="17553">
                  <c:v>381.285047507581</c:v>
                </c:pt>
                <c:pt idx="17554">
                  <c:v>381.262517540217</c:v>
                </c:pt>
                <c:pt idx="17555">
                  <c:v>381.15737915558401</c:v>
                </c:pt>
                <c:pt idx="17556">
                  <c:v>381.033867630055</c:v>
                </c:pt>
                <c:pt idx="17557">
                  <c:v>381.01368848168403</c:v>
                </c:pt>
                <c:pt idx="17558">
                  <c:v>380.96083886931098</c:v>
                </c:pt>
                <c:pt idx="17559">
                  <c:v>380.85175834313497</c:v>
                </c:pt>
                <c:pt idx="17560">
                  <c:v>380.74204931861101</c:v>
                </c:pt>
                <c:pt idx="17561">
                  <c:v>380.719693026931</c:v>
                </c:pt>
                <c:pt idx="17562">
                  <c:v>380.71123410199198</c:v>
                </c:pt>
                <c:pt idx="17563">
                  <c:v>380.69028590536902</c:v>
                </c:pt>
                <c:pt idx="17564">
                  <c:v>380.61068349142198</c:v>
                </c:pt>
                <c:pt idx="17565">
                  <c:v>380.59610796432003</c:v>
                </c:pt>
                <c:pt idx="17566">
                  <c:v>380.556999188524</c:v>
                </c:pt>
                <c:pt idx="17567">
                  <c:v>380.50864699760501</c:v>
                </c:pt>
                <c:pt idx="17568">
                  <c:v>380.35235767289498</c:v>
                </c:pt>
                <c:pt idx="17569">
                  <c:v>380.285414425699</c:v>
                </c:pt>
                <c:pt idx="17570">
                  <c:v>380.28411570371298</c:v>
                </c:pt>
                <c:pt idx="17571">
                  <c:v>380.25795237697201</c:v>
                </c:pt>
                <c:pt idx="17572">
                  <c:v>380.21527474799899</c:v>
                </c:pt>
                <c:pt idx="17573">
                  <c:v>380.10465221255203</c:v>
                </c:pt>
                <c:pt idx="17574">
                  <c:v>380.04981010742603</c:v>
                </c:pt>
                <c:pt idx="17575">
                  <c:v>380.03094103715102</c:v>
                </c:pt>
                <c:pt idx="17576">
                  <c:v>379.96108145741903</c:v>
                </c:pt>
                <c:pt idx="17577">
                  <c:v>379.91064979125298</c:v>
                </c:pt>
                <c:pt idx="17578">
                  <c:v>379.89155516916099</c:v>
                </c:pt>
                <c:pt idx="17579">
                  <c:v>379.88856305459302</c:v>
                </c:pt>
                <c:pt idx="17580">
                  <c:v>379.79037368492698</c:v>
                </c:pt>
                <c:pt idx="17581">
                  <c:v>379.74438378979499</c:v>
                </c:pt>
                <c:pt idx="17582">
                  <c:v>379.72971891472002</c:v>
                </c:pt>
                <c:pt idx="17583">
                  <c:v>379.696568243694</c:v>
                </c:pt>
                <c:pt idx="17584">
                  <c:v>379.68690520725397</c:v>
                </c:pt>
                <c:pt idx="17585">
                  <c:v>379.60238512085999</c:v>
                </c:pt>
                <c:pt idx="17586">
                  <c:v>379.54869446421202</c:v>
                </c:pt>
                <c:pt idx="17587">
                  <c:v>379.48885404692402</c:v>
                </c:pt>
                <c:pt idx="17588">
                  <c:v>379.39494790662599</c:v>
                </c:pt>
                <c:pt idx="17589">
                  <c:v>379.37912495424598</c:v>
                </c:pt>
                <c:pt idx="17590">
                  <c:v>379.37714954112602</c:v>
                </c:pt>
                <c:pt idx="17591">
                  <c:v>379.34997099060502</c:v>
                </c:pt>
                <c:pt idx="17592">
                  <c:v>379.31622745405798</c:v>
                </c:pt>
                <c:pt idx="17593">
                  <c:v>379.28335403499398</c:v>
                </c:pt>
                <c:pt idx="17594">
                  <c:v>379.25255949078399</c:v>
                </c:pt>
                <c:pt idx="17595">
                  <c:v>379.24914949116197</c:v>
                </c:pt>
                <c:pt idx="17596">
                  <c:v>379.23427937466101</c:v>
                </c:pt>
                <c:pt idx="17597">
                  <c:v>379.22695346461097</c:v>
                </c:pt>
                <c:pt idx="17598">
                  <c:v>379.18151409046902</c:v>
                </c:pt>
                <c:pt idx="17599">
                  <c:v>379.05717365602698</c:v>
                </c:pt>
                <c:pt idx="17600">
                  <c:v>378.990109902428</c:v>
                </c:pt>
                <c:pt idx="17601">
                  <c:v>378.95496847578301</c:v>
                </c:pt>
                <c:pt idx="17602">
                  <c:v>378.941194954107</c:v>
                </c:pt>
                <c:pt idx="17603">
                  <c:v>378.90794079086902</c:v>
                </c:pt>
                <c:pt idx="17604">
                  <c:v>378.88443992527999</c:v>
                </c:pt>
                <c:pt idx="17605">
                  <c:v>378.70457423001301</c:v>
                </c:pt>
                <c:pt idx="17606">
                  <c:v>378.56931679624699</c:v>
                </c:pt>
                <c:pt idx="17607">
                  <c:v>378.54618958361499</c:v>
                </c:pt>
                <c:pt idx="17608">
                  <c:v>378.529351935085</c:v>
                </c:pt>
                <c:pt idx="17609">
                  <c:v>378.50730954291498</c:v>
                </c:pt>
                <c:pt idx="17610">
                  <c:v>378.49615143223298</c:v>
                </c:pt>
                <c:pt idx="17611">
                  <c:v>378.49449647300099</c:v>
                </c:pt>
                <c:pt idx="17612">
                  <c:v>378.48646959950503</c:v>
                </c:pt>
                <c:pt idx="17613">
                  <c:v>378.47793850631098</c:v>
                </c:pt>
                <c:pt idx="17614">
                  <c:v>378.41982816387099</c:v>
                </c:pt>
                <c:pt idx="17615">
                  <c:v>378.387705765936</c:v>
                </c:pt>
                <c:pt idx="17616">
                  <c:v>378.323235576493</c:v>
                </c:pt>
                <c:pt idx="17617">
                  <c:v>378.27372264776801</c:v>
                </c:pt>
                <c:pt idx="17618">
                  <c:v>378.16930849753101</c:v>
                </c:pt>
                <c:pt idx="17619">
                  <c:v>378.16555917692102</c:v>
                </c:pt>
                <c:pt idx="17620">
                  <c:v>378.14969084252101</c:v>
                </c:pt>
                <c:pt idx="17621">
                  <c:v>377.999870880522</c:v>
                </c:pt>
                <c:pt idx="17622">
                  <c:v>377.98563854419803</c:v>
                </c:pt>
                <c:pt idx="17623">
                  <c:v>377.92100289303897</c:v>
                </c:pt>
                <c:pt idx="17624">
                  <c:v>377.850782641884</c:v>
                </c:pt>
                <c:pt idx="17625">
                  <c:v>377.721880047458</c:v>
                </c:pt>
                <c:pt idx="17626">
                  <c:v>377.69757686870298</c:v>
                </c:pt>
                <c:pt idx="17627">
                  <c:v>377.63888697147701</c:v>
                </c:pt>
                <c:pt idx="17628">
                  <c:v>377.610917193202</c:v>
                </c:pt>
                <c:pt idx="17629">
                  <c:v>377.56390562865801</c:v>
                </c:pt>
                <c:pt idx="17630">
                  <c:v>377.547052443425</c:v>
                </c:pt>
                <c:pt idx="17631">
                  <c:v>377.49431472173598</c:v>
                </c:pt>
                <c:pt idx="17632">
                  <c:v>377.284575897715</c:v>
                </c:pt>
                <c:pt idx="17633">
                  <c:v>377.21745366120598</c:v>
                </c:pt>
                <c:pt idx="17634">
                  <c:v>377.01045866002403</c:v>
                </c:pt>
                <c:pt idx="17635">
                  <c:v>376.93730020785199</c:v>
                </c:pt>
                <c:pt idx="17636">
                  <c:v>376.88745735887801</c:v>
                </c:pt>
                <c:pt idx="17637">
                  <c:v>376.84529378906501</c:v>
                </c:pt>
                <c:pt idx="17638">
                  <c:v>376.82864260275301</c:v>
                </c:pt>
                <c:pt idx="17639">
                  <c:v>376.76518560523601</c:v>
                </c:pt>
                <c:pt idx="17640">
                  <c:v>376.746294107003</c:v>
                </c:pt>
                <c:pt idx="17641">
                  <c:v>376.568657750228</c:v>
                </c:pt>
                <c:pt idx="17642">
                  <c:v>376.54149483164502</c:v>
                </c:pt>
                <c:pt idx="17643">
                  <c:v>376.49912039091299</c:v>
                </c:pt>
                <c:pt idx="17644">
                  <c:v>376.46134747893598</c:v>
                </c:pt>
                <c:pt idx="17645">
                  <c:v>376.42045088152099</c:v>
                </c:pt>
                <c:pt idx="17646">
                  <c:v>376.37949947371499</c:v>
                </c:pt>
                <c:pt idx="17647">
                  <c:v>376.36224185640799</c:v>
                </c:pt>
                <c:pt idx="17648">
                  <c:v>376.35831669551601</c:v>
                </c:pt>
                <c:pt idx="17649">
                  <c:v>376.34250317216998</c:v>
                </c:pt>
                <c:pt idx="17650">
                  <c:v>376.33784748466798</c:v>
                </c:pt>
                <c:pt idx="17651">
                  <c:v>376.14149073409402</c:v>
                </c:pt>
                <c:pt idx="17652">
                  <c:v>376.12492265505301</c:v>
                </c:pt>
                <c:pt idx="17653">
                  <c:v>376.12380800019798</c:v>
                </c:pt>
                <c:pt idx="17654">
                  <c:v>375.97702628501003</c:v>
                </c:pt>
                <c:pt idx="17655">
                  <c:v>375.94040658437802</c:v>
                </c:pt>
                <c:pt idx="17656">
                  <c:v>375.93697805207302</c:v>
                </c:pt>
                <c:pt idx="17657">
                  <c:v>375.93006313202801</c:v>
                </c:pt>
                <c:pt idx="17658">
                  <c:v>375.848920043801</c:v>
                </c:pt>
                <c:pt idx="17659">
                  <c:v>375.84728571980702</c:v>
                </c:pt>
                <c:pt idx="17660">
                  <c:v>375.83711880731897</c:v>
                </c:pt>
                <c:pt idx="17661">
                  <c:v>375.76241961060202</c:v>
                </c:pt>
                <c:pt idx="17662">
                  <c:v>375.75809132328902</c:v>
                </c:pt>
                <c:pt idx="17663">
                  <c:v>375.73787375690199</c:v>
                </c:pt>
                <c:pt idx="17664">
                  <c:v>375.65375855516697</c:v>
                </c:pt>
                <c:pt idx="17665">
                  <c:v>375.64158038138601</c:v>
                </c:pt>
                <c:pt idx="17666">
                  <c:v>375.62199613709902</c:v>
                </c:pt>
                <c:pt idx="17667">
                  <c:v>375.57235863081399</c:v>
                </c:pt>
                <c:pt idx="17668">
                  <c:v>375.450886177656</c:v>
                </c:pt>
                <c:pt idx="17669">
                  <c:v>375.35733547489099</c:v>
                </c:pt>
                <c:pt idx="17670">
                  <c:v>375.34098091072298</c:v>
                </c:pt>
                <c:pt idx="17671">
                  <c:v>375.21141584010002</c:v>
                </c:pt>
                <c:pt idx="17672">
                  <c:v>375.06853602449797</c:v>
                </c:pt>
                <c:pt idx="17673">
                  <c:v>375.01443182682999</c:v>
                </c:pt>
                <c:pt idx="17674">
                  <c:v>374.87922371880597</c:v>
                </c:pt>
                <c:pt idx="17675">
                  <c:v>374.82194753640698</c:v>
                </c:pt>
                <c:pt idx="17676">
                  <c:v>374.75118826211599</c:v>
                </c:pt>
                <c:pt idx="17677">
                  <c:v>374.73817376826997</c:v>
                </c:pt>
                <c:pt idx="17678">
                  <c:v>374.662551305676</c:v>
                </c:pt>
                <c:pt idx="17679">
                  <c:v>374.61933119264597</c:v>
                </c:pt>
                <c:pt idx="17680">
                  <c:v>374.54140095655998</c:v>
                </c:pt>
                <c:pt idx="17681">
                  <c:v>374.53355489557498</c:v>
                </c:pt>
                <c:pt idx="17682">
                  <c:v>374.46766354718801</c:v>
                </c:pt>
                <c:pt idx="17683">
                  <c:v>374.42882317112202</c:v>
                </c:pt>
                <c:pt idx="17684">
                  <c:v>374.40600382750301</c:v>
                </c:pt>
                <c:pt idx="17685">
                  <c:v>374.38960192752802</c:v>
                </c:pt>
                <c:pt idx="17686">
                  <c:v>374.28492057673498</c:v>
                </c:pt>
                <c:pt idx="17687">
                  <c:v>374.26869845388501</c:v>
                </c:pt>
                <c:pt idx="17688">
                  <c:v>374.25160227685399</c:v>
                </c:pt>
                <c:pt idx="17689">
                  <c:v>374.235006321117</c:v>
                </c:pt>
                <c:pt idx="17690">
                  <c:v>374.21174987104098</c:v>
                </c:pt>
                <c:pt idx="17691">
                  <c:v>374.17518126776798</c:v>
                </c:pt>
                <c:pt idx="17692">
                  <c:v>374.16345064984199</c:v>
                </c:pt>
                <c:pt idx="17693">
                  <c:v>374.11050992494899</c:v>
                </c:pt>
                <c:pt idx="17694">
                  <c:v>374.10855468919499</c:v>
                </c:pt>
                <c:pt idx="17695">
                  <c:v>374.104141690782</c:v>
                </c:pt>
                <c:pt idx="17696">
                  <c:v>374.00864647413903</c:v>
                </c:pt>
                <c:pt idx="17697">
                  <c:v>373.99221065349502</c:v>
                </c:pt>
                <c:pt idx="17698">
                  <c:v>373.93489871964499</c:v>
                </c:pt>
                <c:pt idx="17699">
                  <c:v>373.91408908793301</c:v>
                </c:pt>
                <c:pt idx="17700">
                  <c:v>373.83701717170499</c:v>
                </c:pt>
                <c:pt idx="17701">
                  <c:v>373.83546590107397</c:v>
                </c:pt>
                <c:pt idx="17702">
                  <c:v>373.71769038764</c:v>
                </c:pt>
                <c:pt idx="17703">
                  <c:v>373.58378256387903</c:v>
                </c:pt>
                <c:pt idx="17704">
                  <c:v>373.539012964341</c:v>
                </c:pt>
                <c:pt idx="17705">
                  <c:v>373.49789356861402</c:v>
                </c:pt>
                <c:pt idx="17706">
                  <c:v>373.47077346402</c:v>
                </c:pt>
                <c:pt idx="17707">
                  <c:v>373.44675596135301</c:v>
                </c:pt>
                <c:pt idx="17708">
                  <c:v>373.40926945910098</c:v>
                </c:pt>
                <c:pt idx="17709">
                  <c:v>373.39049627613099</c:v>
                </c:pt>
                <c:pt idx="17710">
                  <c:v>373.371568524427</c:v>
                </c:pt>
                <c:pt idx="17711">
                  <c:v>373.33642108017898</c:v>
                </c:pt>
                <c:pt idx="17712">
                  <c:v>373.14701321773902</c:v>
                </c:pt>
                <c:pt idx="17713">
                  <c:v>373.10558469630098</c:v>
                </c:pt>
                <c:pt idx="17714">
                  <c:v>373.06797259433898</c:v>
                </c:pt>
                <c:pt idx="17715">
                  <c:v>373.02984949731803</c:v>
                </c:pt>
                <c:pt idx="17716">
                  <c:v>372.96432980082102</c:v>
                </c:pt>
                <c:pt idx="17717">
                  <c:v>372.92052926054498</c:v>
                </c:pt>
                <c:pt idx="17718">
                  <c:v>372.86796192427897</c:v>
                </c:pt>
                <c:pt idx="17719">
                  <c:v>372.85193037276798</c:v>
                </c:pt>
                <c:pt idx="17720">
                  <c:v>372.83387803290401</c:v>
                </c:pt>
                <c:pt idx="17721">
                  <c:v>372.75398740734198</c:v>
                </c:pt>
                <c:pt idx="17722">
                  <c:v>372.70429277622998</c:v>
                </c:pt>
                <c:pt idx="17723">
                  <c:v>372.67764947949001</c:v>
                </c:pt>
                <c:pt idx="17724">
                  <c:v>372.67463437406002</c:v>
                </c:pt>
                <c:pt idx="17725">
                  <c:v>372.66980527201702</c:v>
                </c:pt>
                <c:pt idx="17726">
                  <c:v>372.66609749955597</c:v>
                </c:pt>
                <c:pt idx="17727">
                  <c:v>372.61070161708199</c:v>
                </c:pt>
                <c:pt idx="17728">
                  <c:v>372.52983306501801</c:v>
                </c:pt>
                <c:pt idx="17729">
                  <c:v>372.50859466748</c:v>
                </c:pt>
                <c:pt idx="17730">
                  <c:v>372.49324871033099</c:v>
                </c:pt>
                <c:pt idx="17731">
                  <c:v>372.45933079236499</c:v>
                </c:pt>
                <c:pt idx="17732">
                  <c:v>372.42577402152699</c:v>
                </c:pt>
                <c:pt idx="17733">
                  <c:v>372.38055113226699</c:v>
                </c:pt>
                <c:pt idx="17734">
                  <c:v>372.32679756823097</c:v>
                </c:pt>
                <c:pt idx="17735">
                  <c:v>372.30181579434401</c:v>
                </c:pt>
                <c:pt idx="17736">
                  <c:v>372.294021770364</c:v>
                </c:pt>
                <c:pt idx="17737">
                  <c:v>372.19658493750097</c:v>
                </c:pt>
                <c:pt idx="17738">
                  <c:v>372.18926908126201</c:v>
                </c:pt>
                <c:pt idx="17739">
                  <c:v>372.17810838320997</c:v>
                </c:pt>
                <c:pt idx="17740">
                  <c:v>372.13994007913698</c:v>
                </c:pt>
                <c:pt idx="17741">
                  <c:v>372.13937974770499</c:v>
                </c:pt>
                <c:pt idx="17742">
                  <c:v>372.08105949997798</c:v>
                </c:pt>
                <c:pt idx="17743">
                  <c:v>372.06805249654201</c:v>
                </c:pt>
                <c:pt idx="17744">
                  <c:v>372.01821623143201</c:v>
                </c:pt>
                <c:pt idx="17745">
                  <c:v>372.01132840553799</c:v>
                </c:pt>
                <c:pt idx="17746">
                  <c:v>371.99096339270801</c:v>
                </c:pt>
                <c:pt idx="17747">
                  <c:v>371.94180571612702</c:v>
                </c:pt>
                <c:pt idx="17748">
                  <c:v>371.926087884232</c:v>
                </c:pt>
                <c:pt idx="17749">
                  <c:v>371.91722817134797</c:v>
                </c:pt>
                <c:pt idx="17750">
                  <c:v>371.86566569458603</c:v>
                </c:pt>
                <c:pt idx="17751">
                  <c:v>371.78753835674001</c:v>
                </c:pt>
                <c:pt idx="17752">
                  <c:v>371.72944059835498</c:v>
                </c:pt>
                <c:pt idx="17753">
                  <c:v>371.68716943735598</c:v>
                </c:pt>
                <c:pt idx="17754">
                  <c:v>371.43107780896599</c:v>
                </c:pt>
                <c:pt idx="17755">
                  <c:v>371.36383503899901</c:v>
                </c:pt>
                <c:pt idx="17756">
                  <c:v>371.32926989331901</c:v>
                </c:pt>
                <c:pt idx="17757">
                  <c:v>371.23609102028502</c:v>
                </c:pt>
                <c:pt idx="17758">
                  <c:v>371.075883909445</c:v>
                </c:pt>
                <c:pt idx="17759">
                  <c:v>371.06305181667801</c:v>
                </c:pt>
                <c:pt idx="17760">
                  <c:v>371.03912020631498</c:v>
                </c:pt>
                <c:pt idx="17761">
                  <c:v>370.83188036466601</c:v>
                </c:pt>
                <c:pt idx="17762">
                  <c:v>370.82693149713702</c:v>
                </c:pt>
                <c:pt idx="17763">
                  <c:v>370.80799539300199</c:v>
                </c:pt>
                <c:pt idx="17764">
                  <c:v>370.73074964143802</c:v>
                </c:pt>
                <c:pt idx="17765">
                  <c:v>370.70255435762402</c:v>
                </c:pt>
                <c:pt idx="17766">
                  <c:v>370.63058304768799</c:v>
                </c:pt>
                <c:pt idx="17767">
                  <c:v>370.601622692717</c:v>
                </c:pt>
                <c:pt idx="17768">
                  <c:v>370.58168249770102</c:v>
                </c:pt>
                <c:pt idx="17769">
                  <c:v>370.41284916950798</c:v>
                </c:pt>
                <c:pt idx="17770">
                  <c:v>370.38052490740398</c:v>
                </c:pt>
                <c:pt idx="17771">
                  <c:v>370.30423043808798</c:v>
                </c:pt>
                <c:pt idx="17772">
                  <c:v>370.26632274619999</c:v>
                </c:pt>
                <c:pt idx="17773">
                  <c:v>370.23571242344502</c:v>
                </c:pt>
                <c:pt idx="17774">
                  <c:v>370.221238182928</c:v>
                </c:pt>
                <c:pt idx="17775">
                  <c:v>370.21579756260297</c:v>
                </c:pt>
                <c:pt idx="17776">
                  <c:v>370.13682989660902</c:v>
                </c:pt>
                <c:pt idx="17777">
                  <c:v>370.11974888496502</c:v>
                </c:pt>
                <c:pt idx="17778">
                  <c:v>370.07568338478001</c:v>
                </c:pt>
                <c:pt idx="17779">
                  <c:v>370.06799659552502</c:v>
                </c:pt>
                <c:pt idx="17780">
                  <c:v>369.973041708236</c:v>
                </c:pt>
                <c:pt idx="17781">
                  <c:v>369.92331982530101</c:v>
                </c:pt>
                <c:pt idx="17782">
                  <c:v>369.923128027183</c:v>
                </c:pt>
                <c:pt idx="17783">
                  <c:v>369.84695037035198</c:v>
                </c:pt>
                <c:pt idx="17784">
                  <c:v>369.83559448509101</c:v>
                </c:pt>
                <c:pt idx="17785">
                  <c:v>369.82299658766198</c:v>
                </c:pt>
                <c:pt idx="17786">
                  <c:v>369.77392896115998</c:v>
                </c:pt>
                <c:pt idx="17787">
                  <c:v>369.69296529041901</c:v>
                </c:pt>
                <c:pt idx="17788">
                  <c:v>369.66850448063798</c:v>
                </c:pt>
                <c:pt idx="17789">
                  <c:v>369.664951332481</c:v>
                </c:pt>
                <c:pt idx="17790">
                  <c:v>369.659415994597</c:v>
                </c:pt>
                <c:pt idx="17791">
                  <c:v>369.63031527522901</c:v>
                </c:pt>
                <c:pt idx="17792">
                  <c:v>369.55620973138298</c:v>
                </c:pt>
                <c:pt idx="17793">
                  <c:v>369.55089231105899</c:v>
                </c:pt>
                <c:pt idx="17794">
                  <c:v>369.42097133670097</c:v>
                </c:pt>
                <c:pt idx="17795">
                  <c:v>369.38487679527202</c:v>
                </c:pt>
                <c:pt idx="17796">
                  <c:v>369.29829417301499</c:v>
                </c:pt>
                <c:pt idx="17797">
                  <c:v>369.194684268532</c:v>
                </c:pt>
                <c:pt idx="17798">
                  <c:v>369.176765298541</c:v>
                </c:pt>
                <c:pt idx="17799">
                  <c:v>369.14414854305301</c:v>
                </c:pt>
                <c:pt idx="17800">
                  <c:v>369.11001570017697</c:v>
                </c:pt>
                <c:pt idx="17801">
                  <c:v>369.10852060162199</c:v>
                </c:pt>
                <c:pt idx="17802">
                  <c:v>369.10508642263699</c:v>
                </c:pt>
                <c:pt idx="17803">
                  <c:v>369.08600199881698</c:v>
                </c:pt>
                <c:pt idx="17804">
                  <c:v>369.08485437628701</c:v>
                </c:pt>
                <c:pt idx="17805">
                  <c:v>369.02659600617199</c:v>
                </c:pt>
                <c:pt idx="17806">
                  <c:v>368.98622927458302</c:v>
                </c:pt>
                <c:pt idx="17807">
                  <c:v>368.98443479664797</c:v>
                </c:pt>
                <c:pt idx="17808">
                  <c:v>368.97680221203598</c:v>
                </c:pt>
                <c:pt idx="17809">
                  <c:v>368.97678277245302</c:v>
                </c:pt>
                <c:pt idx="17810">
                  <c:v>368.93814781996201</c:v>
                </c:pt>
                <c:pt idx="17811">
                  <c:v>368.92009595956102</c:v>
                </c:pt>
                <c:pt idx="17812">
                  <c:v>368.87320647142798</c:v>
                </c:pt>
                <c:pt idx="17813">
                  <c:v>368.86616032307199</c:v>
                </c:pt>
                <c:pt idx="17814">
                  <c:v>368.83823286121702</c:v>
                </c:pt>
                <c:pt idx="17815">
                  <c:v>368.83811721543998</c:v>
                </c:pt>
                <c:pt idx="17816">
                  <c:v>368.776951482041</c:v>
                </c:pt>
                <c:pt idx="17817">
                  <c:v>368.74949459440302</c:v>
                </c:pt>
                <c:pt idx="17818">
                  <c:v>368.68403048897397</c:v>
                </c:pt>
                <c:pt idx="17819">
                  <c:v>368.648776109746</c:v>
                </c:pt>
                <c:pt idx="17820">
                  <c:v>368.62744295583298</c:v>
                </c:pt>
                <c:pt idx="17821">
                  <c:v>368.57695450915401</c:v>
                </c:pt>
                <c:pt idx="17822">
                  <c:v>368.57361823620897</c:v>
                </c:pt>
                <c:pt idx="17823">
                  <c:v>368.53093167204099</c:v>
                </c:pt>
                <c:pt idx="17824">
                  <c:v>368.47724252724601</c:v>
                </c:pt>
                <c:pt idx="17825">
                  <c:v>368.40701156641001</c:v>
                </c:pt>
                <c:pt idx="17826">
                  <c:v>368.32615307715201</c:v>
                </c:pt>
                <c:pt idx="17827">
                  <c:v>368.24025482735499</c:v>
                </c:pt>
                <c:pt idx="17828">
                  <c:v>368.12265716064002</c:v>
                </c:pt>
                <c:pt idx="17829">
                  <c:v>368.09831078441698</c:v>
                </c:pt>
                <c:pt idx="17830">
                  <c:v>368.06717331336</c:v>
                </c:pt>
                <c:pt idx="17831">
                  <c:v>368.010092297298</c:v>
                </c:pt>
                <c:pt idx="17832">
                  <c:v>367.93980310574602</c:v>
                </c:pt>
                <c:pt idx="17833">
                  <c:v>367.93257995680398</c:v>
                </c:pt>
                <c:pt idx="17834">
                  <c:v>367.92128915168502</c:v>
                </c:pt>
                <c:pt idx="17835">
                  <c:v>367.90485689280803</c:v>
                </c:pt>
                <c:pt idx="17836">
                  <c:v>367.852779273171</c:v>
                </c:pt>
                <c:pt idx="17837">
                  <c:v>367.82088904308</c:v>
                </c:pt>
                <c:pt idx="17838">
                  <c:v>367.81716824374701</c:v>
                </c:pt>
                <c:pt idx="17839">
                  <c:v>367.80101192408398</c:v>
                </c:pt>
                <c:pt idx="17840">
                  <c:v>367.79467842826102</c:v>
                </c:pt>
                <c:pt idx="17841">
                  <c:v>367.69256857788901</c:v>
                </c:pt>
                <c:pt idx="17842">
                  <c:v>367.52976985297698</c:v>
                </c:pt>
                <c:pt idx="17843">
                  <c:v>367.50658365051999</c:v>
                </c:pt>
                <c:pt idx="17844">
                  <c:v>367.48397217303102</c:v>
                </c:pt>
                <c:pt idx="17845">
                  <c:v>367.46147964012198</c:v>
                </c:pt>
                <c:pt idx="17846">
                  <c:v>367.318402770962</c:v>
                </c:pt>
                <c:pt idx="17847">
                  <c:v>367.30858815615198</c:v>
                </c:pt>
                <c:pt idx="17848">
                  <c:v>367.29111805971502</c:v>
                </c:pt>
                <c:pt idx="17849">
                  <c:v>367.287232814552</c:v>
                </c:pt>
                <c:pt idx="17850">
                  <c:v>367.25383441402101</c:v>
                </c:pt>
                <c:pt idx="17851">
                  <c:v>367.24635421628699</c:v>
                </c:pt>
                <c:pt idx="17852">
                  <c:v>367.18671010236102</c:v>
                </c:pt>
                <c:pt idx="17853">
                  <c:v>367.18623090484698</c:v>
                </c:pt>
                <c:pt idx="17854">
                  <c:v>367.16774995676502</c:v>
                </c:pt>
                <c:pt idx="17855">
                  <c:v>367.13999522107503</c:v>
                </c:pt>
                <c:pt idx="17856">
                  <c:v>367.13692796520797</c:v>
                </c:pt>
                <c:pt idx="17857">
                  <c:v>367.11231117809001</c:v>
                </c:pt>
                <c:pt idx="17858">
                  <c:v>367.07852075394999</c:v>
                </c:pt>
                <c:pt idx="17859">
                  <c:v>367.058644085786</c:v>
                </c:pt>
                <c:pt idx="17860">
                  <c:v>367.05570393675498</c:v>
                </c:pt>
                <c:pt idx="17861">
                  <c:v>367.024549354665</c:v>
                </c:pt>
                <c:pt idx="17862">
                  <c:v>366.98735648445199</c:v>
                </c:pt>
                <c:pt idx="17863">
                  <c:v>366.91438123673498</c:v>
                </c:pt>
                <c:pt idx="17864">
                  <c:v>366.90532385099402</c:v>
                </c:pt>
                <c:pt idx="17865">
                  <c:v>366.89495374492202</c:v>
                </c:pt>
                <c:pt idx="17866">
                  <c:v>366.88778027920102</c:v>
                </c:pt>
                <c:pt idx="17867">
                  <c:v>366.86776139487898</c:v>
                </c:pt>
                <c:pt idx="17868">
                  <c:v>366.86459725310101</c:v>
                </c:pt>
                <c:pt idx="17869">
                  <c:v>366.78944051670697</c:v>
                </c:pt>
                <c:pt idx="17870">
                  <c:v>366.77877777147199</c:v>
                </c:pt>
                <c:pt idx="17871">
                  <c:v>366.74425097113402</c:v>
                </c:pt>
                <c:pt idx="17872">
                  <c:v>366.720207472298</c:v>
                </c:pt>
                <c:pt idx="17873">
                  <c:v>366.704731771507</c:v>
                </c:pt>
                <c:pt idx="17874">
                  <c:v>366.69705694212598</c:v>
                </c:pt>
                <c:pt idx="17875">
                  <c:v>366.681739818621</c:v>
                </c:pt>
                <c:pt idx="17876">
                  <c:v>366.64395657109202</c:v>
                </c:pt>
                <c:pt idx="17877">
                  <c:v>366.63646059607697</c:v>
                </c:pt>
                <c:pt idx="17878">
                  <c:v>366.585137732482</c:v>
                </c:pt>
                <c:pt idx="17879">
                  <c:v>366.53132496134901</c:v>
                </c:pt>
                <c:pt idx="17880">
                  <c:v>366.49114749264902</c:v>
                </c:pt>
                <c:pt idx="17881">
                  <c:v>366.49090341357498</c:v>
                </c:pt>
                <c:pt idx="17882">
                  <c:v>366.45343159324699</c:v>
                </c:pt>
                <c:pt idx="17883">
                  <c:v>366.44482674404901</c:v>
                </c:pt>
                <c:pt idx="17884">
                  <c:v>366.43563712316802</c:v>
                </c:pt>
                <c:pt idx="17885">
                  <c:v>366.42681538054501</c:v>
                </c:pt>
                <c:pt idx="17886">
                  <c:v>366.420899427547</c:v>
                </c:pt>
                <c:pt idx="17887">
                  <c:v>366.40835845675502</c:v>
                </c:pt>
                <c:pt idx="17888">
                  <c:v>366.38371440039998</c:v>
                </c:pt>
                <c:pt idx="17889">
                  <c:v>366.32315114860802</c:v>
                </c:pt>
                <c:pt idx="17890">
                  <c:v>366.29069353199799</c:v>
                </c:pt>
                <c:pt idx="17891">
                  <c:v>366.28028373689801</c:v>
                </c:pt>
                <c:pt idx="17892">
                  <c:v>366.27584187936202</c:v>
                </c:pt>
                <c:pt idx="17893">
                  <c:v>366.241073152242</c:v>
                </c:pt>
                <c:pt idx="17894">
                  <c:v>366.22701985430501</c:v>
                </c:pt>
                <c:pt idx="17895">
                  <c:v>366.17394903488702</c:v>
                </c:pt>
                <c:pt idx="17896">
                  <c:v>366.13563210355699</c:v>
                </c:pt>
                <c:pt idx="17897">
                  <c:v>366.12463113714801</c:v>
                </c:pt>
                <c:pt idx="17898">
                  <c:v>366.04730163472698</c:v>
                </c:pt>
                <c:pt idx="17899">
                  <c:v>366.04193231626499</c:v>
                </c:pt>
                <c:pt idx="17900">
                  <c:v>365.99543866549499</c:v>
                </c:pt>
                <c:pt idx="17901">
                  <c:v>365.99172382448</c:v>
                </c:pt>
                <c:pt idx="17902">
                  <c:v>365.949219442995</c:v>
                </c:pt>
                <c:pt idx="17903">
                  <c:v>365.93558405034099</c:v>
                </c:pt>
                <c:pt idx="17904">
                  <c:v>365.93107899464297</c:v>
                </c:pt>
                <c:pt idx="17905">
                  <c:v>365.89335731847899</c:v>
                </c:pt>
                <c:pt idx="17906">
                  <c:v>365.82524125712803</c:v>
                </c:pt>
                <c:pt idx="17907">
                  <c:v>365.81922582958799</c:v>
                </c:pt>
                <c:pt idx="17908">
                  <c:v>365.79181693931702</c:v>
                </c:pt>
                <c:pt idx="17909">
                  <c:v>365.79167830440099</c:v>
                </c:pt>
                <c:pt idx="17910">
                  <c:v>365.67855984596798</c:v>
                </c:pt>
                <c:pt idx="17911">
                  <c:v>365.65289772698702</c:v>
                </c:pt>
                <c:pt idx="17912">
                  <c:v>365.63425522664397</c:v>
                </c:pt>
                <c:pt idx="17913">
                  <c:v>365.62562675393201</c:v>
                </c:pt>
                <c:pt idx="17914">
                  <c:v>365.62405046304701</c:v>
                </c:pt>
                <c:pt idx="17915">
                  <c:v>365.59454849339699</c:v>
                </c:pt>
                <c:pt idx="17916">
                  <c:v>365.54276109916202</c:v>
                </c:pt>
                <c:pt idx="17917">
                  <c:v>365.50743970302602</c:v>
                </c:pt>
                <c:pt idx="17918">
                  <c:v>365.47901764546901</c:v>
                </c:pt>
                <c:pt idx="17919">
                  <c:v>365.45225564985202</c:v>
                </c:pt>
                <c:pt idx="17920">
                  <c:v>365.43495464749498</c:v>
                </c:pt>
                <c:pt idx="17921">
                  <c:v>365.42854106494002</c:v>
                </c:pt>
                <c:pt idx="17922">
                  <c:v>365.42738373782902</c:v>
                </c:pt>
                <c:pt idx="17923">
                  <c:v>365.36171081639498</c:v>
                </c:pt>
                <c:pt idx="17924">
                  <c:v>365.30397781190999</c:v>
                </c:pt>
                <c:pt idx="17925">
                  <c:v>365.21109560576298</c:v>
                </c:pt>
                <c:pt idx="17926">
                  <c:v>365.14891030426799</c:v>
                </c:pt>
                <c:pt idx="17927">
                  <c:v>365.13066289092097</c:v>
                </c:pt>
                <c:pt idx="17928">
                  <c:v>365.11517022321601</c:v>
                </c:pt>
                <c:pt idx="17929">
                  <c:v>365.01189011553998</c:v>
                </c:pt>
                <c:pt idx="17930">
                  <c:v>365.00227097570001</c:v>
                </c:pt>
                <c:pt idx="17931">
                  <c:v>364.96821789321001</c:v>
                </c:pt>
                <c:pt idx="17932">
                  <c:v>364.915641584458</c:v>
                </c:pt>
                <c:pt idx="17933">
                  <c:v>364.83800849248797</c:v>
                </c:pt>
                <c:pt idx="17934">
                  <c:v>364.82805468351501</c:v>
                </c:pt>
                <c:pt idx="17935">
                  <c:v>364.79788496021899</c:v>
                </c:pt>
                <c:pt idx="17936">
                  <c:v>364.79414147152897</c:v>
                </c:pt>
                <c:pt idx="17937">
                  <c:v>364.77133609844299</c:v>
                </c:pt>
                <c:pt idx="17938">
                  <c:v>364.75437396206098</c:v>
                </c:pt>
                <c:pt idx="17939">
                  <c:v>364.57173062026197</c:v>
                </c:pt>
                <c:pt idx="17940">
                  <c:v>364.55638192437101</c:v>
                </c:pt>
                <c:pt idx="17941">
                  <c:v>364.49495703956302</c:v>
                </c:pt>
                <c:pt idx="17942">
                  <c:v>364.476120340438</c:v>
                </c:pt>
                <c:pt idx="17943">
                  <c:v>364.45384660556698</c:v>
                </c:pt>
                <c:pt idx="17944">
                  <c:v>364.42383222680598</c:v>
                </c:pt>
                <c:pt idx="17945">
                  <c:v>364.41401573322202</c:v>
                </c:pt>
                <c:pt idx="17946">
                  <c:v>364.40165193417602</c:v>
                </c:pt>
                <c:pt idx="17947">
                  <c:v>364.36811440185198</c:v>
                </c:pt>
                <c:pt idx="17948">
                  <c:v>364.36006294776001</c:v>
                </c:pt>
                <c:pt idx="17949">
                  <c:v>364.29113702572801</c:v>
                </c:pt>
                <c:pt idx="17950">
                  <c:v>364.28440279421199</c:v>
                </c:pt>
                <c:pt idx="17951">
                  <c:v>364.24699456287101</c:v>
                </c:pt>
                <c:pt idx="17952">
                  <c:v>364.23647149789099</c:v>
                </c:pt>
                <c:pt idx="17953">
                  <c:v>364.23300826021898</c:v>
                </c:pt>
                <c:pt idx="17954">
                  <c:v>364.21000704353798</c:v>
                </c:pt>
                <c:pt idx="17955">
                  <c:v>364.15812874949</c:v>
                </c:pt>
                <c:pt idx="17956">
                  <c:v>364.07840776045202</c:v>
                </c:pt>
                <c:pt idx="17957">
                  <c:v>364.06913399133902</c:v>
                </c:pt>
                <c:pt idx="17958">
                  <c:v>364.026174729969</c:v>
                </c:pt>
                <c:pt idx="17959">
                  <c:v>364.004806193067</c:v>
                </c:pt>
                <c:pt idx="17960">
                  <c:v>363.98565401484001</c:v>
                </c:pt>
                <c:pt idx="17961">
                  <c:v>363.91272643563701</c:v>
                </c:pt>
                <c:pt idx="17962">
                  <c:v>363.91024480204601</c:v>
                </c:pt>
                <c:pt idx="17963">
                  <c:v>363.90362614427897</c:v>
                </c:pt>
                <c:pt idx="17964">
                  <c:v>363.87717680929097</c:v>
                </c:pt>
                <c:pt idx="17965">
                  <c:v>363.81799418933599</c:v>
                </c:pt>
                <c:pt idx="17966">
                  <c:v>363.74535162509301</c:v>
                </c:pt>
                <c:pt idx="17967">
                  <c:v>363.69304405957098</c:v>
                </c:pt>
                <c:pt idx="17968">
                  <c:v>363.68730390899702</c:v>
                </c:pt>
                <c:pt idx="17969">
                  <c:v>363.68546323652203</c:v>
                </c:pt>
                <c:pt idx="17970">
                  <c:v>363.66148094611299</c:v>
                </c:pt>
                <c:pt idx="17971">
                  <c:v>363.47565291543799</c:v>
                </c:pt>
                <c:pt idx="17972">
                  <c:v>363.47489550983403</c:v>
                </c:pt>
                <c:pt idx="17973">
                  <c:v>363.47459248280501</c:v>
                </c:pt>
                <c:pt idx="17974">
                  <c:v>363.47402779207499</c:v>
                </c:pt>
                <c:pt idx="17975">
                  <c:v>363.47391598486399</c:v>
                </c:pt>
                <c:pt idx="17976">
                  <c:v>363.45982399726398</c:v>
                </c:pt>
                <c:pt idx="17977">
                  <c:v>363.43604919266602</c:v>
                </c:pt>
                <c:pt idx="17978">
                  <c:v>363.42693545398498</c:v>
                </c:pt>
                <c:pt idx="17979">
                  <c:v>363.323997463833</c:v>
                </c:pt>
                <c:pt idx="17980">
                  <c:v>363.321351229333</c:v>
                </c:pt>
                <c:pt idx="17981">
                  <c:v>363.277888855274</c:v>
                </c:pt>
                <c:pt idx="17982">
                  <c:v>363.26707587831697</c:v>
                </c:pt>
                <c:pt idx="17983">
                  <c:v>363.26704479503201</c:v>
                </c:pt>
                <c:pt idx="17984">
                  <c:v>363.26658537892001</c:v>
                </c:pt>
                <c:pt idx="17985">
                  <c:v>363.24888923966398</c:v>
                </c:pt>
                <c:pt idx="17986">
                  <c:v>363.23402975872898</c:v>
                </c:pt>
                <c:pt idx="17987">
                  <c:v>363.216758256324</c:v>
                </c:pt>
                <c:pt idx="17988">
                  <c:v>363.17277995767398</c:v>
                </c:pt>
                <c:pt idx="17989">
                  <c:v>363.09236635792701</c:v>
                </c:pt>
                <c:pt idx="17990">
                  <c:v>363.07838784459</c:v>
                </c:pt>
                <c:pt idx="17991">
                  <c:v>363.05484004697797</c:v>
                </c:pt>
                <c:pt idx="17992">
                  <c:v>363.01949964842998</c:v>
                </c:pt>
                <c:pt idx="17993">
                  <c:v>362.93242597635401</c:v>
                </c:pt>
                <c:pt idx="17994">
                  <c:v>362.93203784236402</c:v>
                </c:pt>
                <c:pt idx="17995">
                  <c:v>362.92029020026899</c:v>
                </c:pt>
                <c:pt idx="17996">
                  <c:v>362.90925991960501</c:v>
                </c:pt>
                <c:pt idx="17997">
                  <c:v>362.80979229881802</c:v>
                </c:pt>
                <c:pt idx="17998">
                  <c:v>362.782608887842</c:v>
                </c:pt>
                <c:pt idx="17999">
                  <c:v>362.76395000206003</c:v>
                </c:pt>
                <c:pt idx="18000">
                  <c:v>362.71319454696601</c:v>
                </c:pt>
                <c:pt idx="18001">
                  <c:v>362.63254421131097</c:v>
                </c:pt>
                <c:pt idx="18002">
                  <c:v>362.62960193203202</c:v>
                </c:pt>
                <c:pt idx="18003">
                  <c:v>362.623038268703</c:v>
                </c:pt>
                <c:pt idx="18004">
                  <c:v>362.58808328832299</c:v>
                </c:pt>
                <c:pt idx="18005">
                  <c:v>362.55475070991002</c:v>
                </c:pt>
                <c:pt idx="18006">
                  <c:v>362.53172056485101</c:v>
                </c:pt>
                <c:pt idx="18007">
                  <c:v>362.47499399919798</c:v>
                </c:pt>
                <c:pt idx="18008">
                  <c:v>362.40782630230802</c:v>
                </c:pt>
                <c:pt idx="18009">
                  <c:v>362.34496837962001</c:v>
                </c:pt>
                <c:pt idx="18010">
                  <c:v>362.31977599487499</c:v>
                </c:pt>
                <c:pt idx="18011">
                  <c:v>362.31806572606598</c:v>
                </c:pt>
                <c:pt idx="18012">
                  <c:v>362.29010906318302</c:v>
                </c:pt>
                <c:pt idx="18013">
                  <c:v>362.25325312564399</c:v>
                </c:pt>
                <c:pt idx="18014">
                  <c:v>362.24397171765099</c:v>
                </c:pt>
                <c:pt idx="18015">
                  <c:v>362.122699133374</c:v>
                </c:pt>
                <c:pt idx="18016">
                  <c:v>362.03894571081202</c:v>
                </c:pt>
                <c:pt idx="18017">
                  <c:v>361.92057729541898</c:v>
                </c:pt>
                <c:pt idx="18018">
                  <c:v>361.847397581405</c:v>
                </c:pt>
                <c:pt idx="18019">
                  <c:v>361.83189390568702</c:v>
                </c:pt>
                <c:pt idx="18020">
                  <c:v>361.77504110965702</c:v>
                </c:pt>
                <c:pt idx="18021">
                  <c:v>361.768608371303</c:v>
                </c:pt>
                <c:pt idx="18022">
                  <c:v>361.74294560451301</c:v>
                </c:pt>
                <c:pt idx="18023">
                  <c:v>361.721157988892</c:v>
                </c:pt>
                <c:pt idx="18024">
                  <c:v>361.71057831983097</c:v>
                </c:pt>
                <c:pt idx="18025">
                  <c:v>361.655792837852</c:v>
                </c:pt>
                <c:pt idx="18026">
                  <c:v>361.64003741699798</c:v>
                </c:pt>
                <c:pt idx="18027">
                  <c:v>361.64003741699798</c:v>
                </c:pt>
                <c:pt idx="18028">
                  <c:v>361.64003741699798</c:v>
                </c:pt>
                <c:pt idx="18029">
                  <c:v>361.64003741699798</c:v>
                </c:pt>
                <c:pt idx="18030">
                  <c:v>361.627832277599</c:v>
                </c:pt>
                <c:pt idx="18031">
                  <c:v>361.62230474639301</c:v>
                </c:pt>
                <c:pt idx="18032">
                  <c:v>361.60013908446001</c:v>
                </c:pt>
                <c:pt idx="18033">
                  <c:v>361.57721693112001</c:v>
                </c:pt>
                <c:pt idx="18034">
                  <c:v>361.56456733248098</c:v>
                </c:pt>
                <c:pt idx="18035">
                  <c:v>361.48953428548998</c:v>
                </c:pt>
                <c:pt idx="18036">
                  <c:v>361.46769277346601</c:v>
                </c:pt>
                <c:pt idx="18037">
                  <c:v>361.33121291521599</c:v>
                </c:pt>
                <c:pt idx="18038">
                  <c:v>361.31853945801299</c:v>
                </c:pt>
                <c:pt idx="18039">
                  <c:v>361.31461996815398</c:v>
                </c:pt>
                <c:pt idx="18040">
                  <c:v>361.31444714481501</c:v>
                </c:pt>
                <c:pt idx="18041">
                  <c:v>361.189669294216</c:v>
                </c:pt>
                <c:pt idx="18042">
                  <c:v>361.15051859201799</c:v>
                </c:pt>
                <c:pt idx="18043">
                  <c:v>361.14972259931801</c:v>
                </c:pt>
                <c:pt idx="18044">
                  <c:v>361.14515299480701</c:v>
                </c:pt>
                <c:pt idx="18045">
                  <c:v>361.111177989586</c:v>
                </c:pt>
                <c:pt idx="18046">
                  <c:v>361.08673711360399</c:v>
                </c:pt>
                <c:pt idx="18047">
                  <c:v>361.08169943635102</c:v>
                </c:pt>
                <c:pt idx="18048">
                  <c:v>361.04683962159203</c:v>
                </c:pt>
                <c:pt idx="18049">
                  <c:v>361.04121985177397</c:v>
                </c:pt>
                <c:pt idx="18050">
                  <c:v>361.01487658140502</c:v>
                </c:pt>
                <c:pt idx="18051">
                  <c:v>360.99328215799898</c:v>
                </c:pt>
                <c:pt idx="18052">
                  <c:v>360.98477292980601</c:v>
                </c:pt>
                <c:pt idx="18053">
                  <c:v>360.98360700713198</c:v>
                </c:pt>
                <c:pt idx="18054">
                  <c:v>360.95116707981401</c:v>
                </c:pt>
                <c:pt idx="18055">
                  <c:v>360.92990743338299</c:v>
                </c:pt>
                <c:pt idx="18056">
                  <c:v>360.91098239194298</c:v>
                </c:pt>
                <c:pt idx="18057">
                  <c:v>360.905250999695</c:v>
                </c:pt>
                <c:pt idx="18058">
                  <c:v>360.88542198587999</c:v>
                </c:pt>
                <c:pt idx="18059">
                  <c:v>360.80467988959299</c:v>
                </c:pt>
                <c:pt idx="18060">
                  <c:v>360.78743691427701</c:v>
                </c:pt>
                <c:pt idx="18061">
                  <c:v>360.64197197967701</c:v>
                </c:pt>
                <c:pt idx="18062">
                  <c:v>360.63707458956299</c:v>
                </c:pt>
                <c:pt idx="18063">
                  <c:v>360.62483455752601</c:v>
                </c:pt>
                <c:pt idx="18064">
                  <c:v>360.607507164715</c:v>
                </c:pt>
                <c:pt idx="18065">
                  <c:v>360.55786705775603</c:v>
                </c:pt>
                <c:pt idx="18066">
                  <c:v>360.557241958921</c:v>
                </c:pt>
                <c:pt idx="18067">
                  <c:v>360.557213545818</c:v>
                </c:pt>
                <c:pt idx="18068">
                  <c:v>360.55710328611201</c:v>
                </c:pt>
                <c:pt idx="18069">
                  <c:v>360.53746904343598</c:v>
                </c:pt>
                <c:pt idx="18070">
                  <c:v>360.53684435898998</c:v>
                </c:pt>
                <c:pt idx="18071">
                  <c:v>360.536804284906</c:v>
                </c:pt>
                <c:pt idx="18072">
                  <c:v>360.53669395197699</c:v>
                </c:pt>
                <c:pt idx="18073">
                  <c:v>360.53662212296399</c:v>
                </c:pt>
                <c:pt idx="18074">
                  <c:v>360.53179165736498</c:v>
                </c:pt>
                <c:pt idx="18075">
                  <c:v>360.51304392548798</c:v>
                </c:pt>
                <c:pt idx="18076">
                  <c:v>360.49806038858998</c:v>
                </c:pt>
                <c:pt idx="18077">
                  <c:v>360.48230375076002</c:v>
                </c:pt>
                <c:pt idx="18078">
                  <c:v>360.46417416328802</c:v>
                </c:pt>
                <c:pt idx="18079">
                  <c:v>360.38161561636701</c:v>
                </c:pt>
                <c:pt idx="18080">
                  <c:v>360.37191443648902</c:v>
                </c:pt>
                <c:pt idx="18081">
                  <c:v>360.35245417917702</c:v>
                </c:pt>
                <c:pt idx="18082">
                  <c:v>360.349769703709</c:v>
                </c:pt>
                <c:pt idx="18083">
                  <c:v>360.349704171648</c:v>
                </c:pt>
                <c:pt idx="18084">
                  <c:v>360.330650927622</c:v>
                </c:pt>
                <c:pt idx="18085">
                  <c:v>360.330404932823</c:v>
                </c:pt>
                <c:pt idx="18086">
                  <c:v>360.33011349450197</c:v>
                </c:pt>
                <c:pt idx="18087">
                  <c:v>360.32994947741901</c:v>
                </c:pt>
                <c:pt idx="18088">
                  <c:v>360.32987119641803</c:v>
                </c:pt>
                <c:pt idx="18089">
                  <c:v>360.32957542697801</c:v>
                </c:pt>
                <c:pt idx="18090">
                  <c:v>360.32935188141499</c:v>
                </c:pt>
                <c:pt idx="18091">
                  <c:v>360.32930742161301</c:v>
                </c:pt>
                <c:pt idx="18092">
                  <c:v>360.32895518684802</c:v>
                </c:pt>
                <c:pt idx="18093">
                  <c:v>360.32893286143099</c:v>
                </c:pt>
                <c:pt idx="18094">
                  <c:v>360.32564690906997</c:v>
                </c:pt>
                <c:pt idx="18095">
                  <c:v>360.31030064986498</c:v>
                </c:pt>
                <c:pt idx="18096">
                  <c:v>360.23672966196301</c:v>
                </c:pt>
                <c:pt idx="18097">
                  <c:v>360.15150893652901</c:v>
                </c:pt>
                <c:pt idx="18098">
                  <c:v>360.12802822174098</c:v>
                </c:pt>
                <c:pt idx="18099">
                  <c:v>360.12585700434403</c:v>
                </c:pt>
                <c:pt idx="18100">
                  <c:v>360.12042743903299</c:v>
                </c:pt>
                <c:pt idx="18101">
                  <c:v>360.11030475368801</c:v>
                </c:pt>
                <c:pt idx="18102">
                  <c:v>360.104489059419</c:v>
                </c:pt>
                <c:pt idx="18103">
                  <c:v>360.100817981023</c:v>
                </c:pt>
                <c:pt idx="18104">
                  <c:v>360.094005347782</c:v>
                </c:pt>
                <c:pt idx="18105">
                  <c:v>360.08982444346299</c:v>
                </c:pt>
                <c:pt idx="18106">
                  <c:v>360.08098097772</c:v>
                </c:pt>
                <c:pt idx="18107">
                  <c:v>360.07657876945598</c:v>
                </c:pt>
                <c:pt idx="18108">
                  <c:v>360.07471361413599</c:v>
                </c:pt>
                <c:pt idx="18109">
                  <c:v>360.06896328036999</c:v>
                </c:pt>
                <c:pt idx="18110">
                  <c:v>360.068552995235</c:v>
                </c:pt>
                <c:pt idx="18111">
                  <c:v>360.05809362925601</c:v>
                </c:pt>
                <c:pt idx="18112">
                  <c:v>360.04454197099699</c:v>
                </c:pt>
                <c:pt idx="18113">
                  <c:v>359.934798972956</c:v>
                </c:pt>
                <c:pt idx="18114">
                  <c:v>359.92080790597402</c:v>
                </c:pt>
                <c:pt idx="18115">
                  <c:v>359.89948192048098</c:v>
                </c:pt>
                <c:pt idx="18116">
                  <c:v>359.895371420787</c:v>
                </c:pt>
                <c:pt idx="18117">
                  <c:v>359.88458962746603</c:v>
                </c:pt>
                <c:pt idx="18118">
                  <c:v>359.88412205872299</c:v>
                </c:pt>
                <c:pt idx="18119">
                  <c:v>359.88286355734601</c:v>
                </c:pt>
                <c:pt idx="18120">
                  <c:v>359.88090355620699</c:v>
                </c:pt>
                <c:pt idx="18121">
                  <c:v>359.87964619200301</c:v>
                </c:pt>
                <c:pt idx="18122">
                  <c:v>359.87614871388899</c:v>
                </c:pt>
                <c:pt idx="18123">
                  <c:v>359.87517534085703</c:v>
                </c:pt>
                <c:pt idx="18124">
                  <c:v>359.86406668113301</c:v>
                </c:pt>
                <c:pt idx="18125">
                  <c:v>359.86246191660598</c:v>
                </c:pt>
                <c:pt idx="18126">
                  <c:v>359.85779927620501</c:v>
                </c:pt>
                <c:pt idx="18127">
                  <c:v>359.855440820051</c:v>
                </c:pt>
                <c:pt idx="18128">
                  <c:v>359.84200998451797</c:v>
                </c:pt>
                <c:pt idx="18129">
                  <c:v>359.84110605765801</c:v>
                </c:pt>
                <c:pt idx="18130">
                  <c:v>359.81434755900898</c:v>
                </c:pt>
                <c:pt idx="18131">
                  <c:v>359.80489585144699</c:v>
                </c:pt>
                <c:pt idx="18132">
                  <c:v>359.73876219977399</c:v>
                </c:pt>
                <c:pt idx="18133">
                  <c:v>359.729165329681</c:v>
                </c:pt>
                <c:pt idx="18134">
                  <c:v>359.65695208677403</c:v>
                </c:pt>
                <c:pt idx="18135">
                  <c:v>359.61804456206397</c:v>
                </c:pt>
                <c:pt idx="18136">
                  <c:v>359.61240320494602</c:v>
                </c:pt>
                <c:pt idx="18137">
                  <c:v>359.56119441188503</c:v>
                </c:pt>
                <c:pt idx="18138">
                  <c:v>359.54313797337397</c:v>
                </c:pt>
                <c:pt idx="18139">
                  <c:v>359.52194071785902</c:v>
                </c:pt>
                <c:pt idx="18140">
                  <c:v>359.49913724307601</c:v>
                </c:pt>
                <c:pt idx="18141">
                  <c:v>359.49513608250101</c:v>
                </c:pt>
                <c:pt idx="18142">
                  <c:v>359.48270455676101</c:v>
                </c:pt>
                <c:pt idx="18143">
                  <c:v>359.47302543216199</c:v>
                </c:pt>
                <c:pt idx="18144">
                  <c:v>359.39070652754799</c:v>
                </c:pt>
                <c:pt idx="18145">
                  <c:v>359.33118901267397</c:v>
                </c:pt>
                <c:pt idx="18146">
                  <c:v>359.320714720892</c:v>
                </c:pt>
                <c:pt idx="18147">
                  <c:v>359.26996855335699</c:v>
                </c:pt>
                <c:pt idx="18148">
                  <c:v>359.257181815308</c:v>
                </c:pt>
                <c:pt idx="18149">
                  <c:v>359.15586768381502</c:v>
                </c:pt>
                <c:pt idx="18150">
                  <c:v>359.02773994670099</c:v>
                </c:pt>
                <c:pt idx="18151">
                  <c:v>358.98609966143101</c:v>
                </c:pt>
                <c:pt idx="18152">
                  <c:v>358.78543133807102</c:v>
                </c:pt>
                <c:pt idx="18153">
                  <c:v>358.75686773774999</c:v>
                </c:pt>
                <c:pt idx="18154">
                  <c:v>358.74683879582199</c:v>
                </c:pt>
                <c:pt idx="18155">
                  <c:v>358.70533459371501</c:v>
                </c:pt>
                <c:pt idx="18156">
                  <c:v>358.66537508673798</c:v>
                </c:pt>
                <c:pt idx="18157">
                  <c:v>358.61644955200398</c:v>
                </c:pt>
                <c:pt idx="18158">
                  <c:v>358.60760107324802</c:v>
                </c:pt>
                <c:pt idx="18159">
                  <c:v>358.50932682746401</c:v>
                </c:pt>
                <c:pt idx="18160">
                  <c:v>358.40770259327599</c:v>
                </c:pt>
                <c:pt idx="18161">
                  <c:v>358.34242990233003</c:v>
                </c:pt>
                <c:pt idx="18162">
                  <c:v>358.305553587465</c:v>
                </c:pt>
                <c:pt idx="18163">
                  <c:v>358.28451127305698</c:v>
                </c:pt>
                <c:pt idx="18164">
                  <c:v>358.25711861355398</c:v>
                </c:pt>
                <c:pt idx="18165">
                  <c:v>358.23845551770597</c:v>
                </c:pt>
                <c:pt idx="18166">
                  <c:v>358.23400415043398</c:v>
                </c:pt>
                <c:pt idx="18167">
                  <c:v>358.22631806629897</c:v>
                </c:pt>
                <c:pt idx="18168">
                  <c:v>358.22398359949398</c:v>
                </c:pt>
                <c:pt idx="18169">
                  <c:v>358.17570689522</c:v>
                </c:pt>
                <c:pt idx="18170">
                  <c:v>358.14255557576598</c:v>
                </c:pt>
                <c:pt idx="18171">
                  <c:v>358.13324742499202</c:v>
                </c:pt>
                <c:pt idx="18172">
                  <c:v>358.12122228055898</c:v>
                </c:pt>
                <c:pt idx="18173">
                  <c:v>358.112460560871</c:v>
                </c:pt>
                <c:pt idx="18174">
                  <c:v>358.05705560445398</c:v>
                </c:pt>
                <c:pt idx="18175">
                  <c:v>358.05180000454101</c:v>
                </c:pt>
                <c:pt idx="18176">
                  <c:v>358.021264332317</c:v>
                </c:pt>
                <c:pt idx="18177">
                  <c:v>357.70988563607898</c:v>
                </c:pt>
                <c:pt idx="18178">
                  <c:v>357.68463172430398</c:v>
                </c:pt>
                <c:pt idx="18179">
                  <c:v>357.642709218459</c:v>
                </c:pt>
                <c:pt idx="18180">
                  <c:v>357.55013920075697</c:v>
                </c:pt>
                <c:pt idx="18181">
                  <c:v>357.43657579765397</c:v>
                </c:pt>
                <c:pt idx="18182">
                  <c:v>357.43630202421502</c:v>
                </c:pt>
                <c:pt idx="18183">
                  <c:v>357.39895186802897</c:v>
                </c:pt>
                <c:pt idx="18184">
                  <c:v>357.38237085701201</c:v>
                </c:pt>
                <c:pt idx="18185">
                  <c:v>357.34321966471902</c:v>
                </c:pt>
                <c:pt idx="18186">
                  <c:v>357.25951146015097</c:v>
                </c:pt>
                <c:pt idx="18187">
                  <c:v>357.255934739765</c:v>
                </c:pt>
                <c:pt idx="18188">
                  <c:v>357.15672789903999</c:v>
                </c:pt>
                <c:pt idx="18189">
                  <c:v>357.07731359418801</c:v>
                </c:pt>
                <c:pt idx="18190">
                  <c:v>357.02336569564198</c:v>
                </c:pt>
                <c:pt idx="18191">
                  <c:v>356.98119638661899</c:v>
                </c:pt>
                <c:pt idx="18192">
                  <c:v>356.96141967337797</c:v>
                </c:pt>
                <c:pt idx="18193">
                  <c:v>356.88334633503803</c:v>
                </c:pt>
                <c:pt idx="18194">
                  <c:v>356.86633479832</c:v>
                </c:pt>
                <c:pt idx="18195">
                  <c:v>356.86426905401902</c:v>
                </c:pt>
                <c:pt idx="18196">
                  <c:v>356.82795707802097</c:v>
                </c:pt>
                <c:pt idx="18197">
                  <c:v>356.71200051092802</c:v>
                </c:pt>
                <c:pt idx="18198">
                  <c:v>356.67479872668599</c:v>
                </c:pt>
                <c:pt idx="18199">
                  <c:v>356.66102253417398</c:v>
                </c:pt>
                <c:pt idx="18200">
                  <c:v>356.65349259825803</c:v>
                </c:pt>
                <c:pt idx="18201">
                  <c:v>356.65210338333799</c:v>
                </c:pt>
                <c:pt idx="18202">
                  <c:v>356.63543565225399</c:v>
                </c:pt>
                <c:pt idx="18203">
                  <c:v>356.55135296194698</c:v>
                </c:pt>
                <c:pt idx="18204">
                  <c:v>356.43790833903</c:v>
                </c:pt>
                <c:pt idx="18205">
                  <c:v>356.422396197328</c:v>
                </c:pt>
                <c:pt idx="18206">
                  <c:v>356.40073852734997</c:v>
                </c:pt>
                <c:pt idx="18207">
                  <c:v>356.37443368070097</c:v>
                </c:pt>
                <c:pt idx="18208">
                  <c:v>356.36589935397598</c:v>
                </c:pt>
                <c:pt idx="18209">
                  <c:v>356.35191508607397</c:v>
                </c:pt>
                <c:pt idx="18210">
                  <c:v>356.219728018262</c:v>
                </c:pt>
                <c:pt idx="18211">
                  <c:v>356.20889936288398</c:v>
                </c:pt>
                <c:pt idx="18212">
                  <c:v>356.195547595562</c:v>
                </c:pt>
                <c:pt idx="18213">
                  <c:v>356.00063591558097</c:v>
                </c:pt>
                <c:pt idx="18214">
                  <c:v>355.92135016671199</c:v>
                </c:pt>
                <c:pt idx="18215">
                  <c:v>355.87550949665302</c:v>
                </c:pt>
                <c:pt idx="18216">
                  <c:v>355.87025544411301</c:v>
                </c:pt>
                <c:pt idx="18217">
                  <c:v>355.863333803513</c:v>
                </c:pt>
                <c:pt idx="18218">
                  <c:v>355.849509000529</c:v>
                </c:pt>
                <c:pt idx="18219">
                  <c:v>355.80861107797199</c:v>
                </c:pt>
                <c:pt idx="18220">
                  <c:v>355.68167166462899</c:v>
                </c:pt>
                <c:pt idx="18221">
                  <c:v>355.62942865061899</c:v>
                </c:pt>
                <c:pt idx="18222">
                  <c:v>355.52416163646899</c:v>
                </c:pt>
                <c:pt idx="18223">
                  <c:v>355.40341831776902</c:v>
                </c:pt>
                <c:pt idx="18224">
                  <c:v>355.37754856607199</c:v>
                </c:pt>
                <c:pt idx="18225">
                  <c:v>355.26994882836402</c:v>
                </c:pt>
                <c:pt idx="18226">
                  <c:v>355.257708517602</c:v>
                </c:pt>
                <c:pt idx="18227">
                  <c:v>355.21720295908398</c:v>
                </c:pt>
                <c:pt idx="18228">
                  <c:v>355.15416871099598</c:v>
                </c:pt>
                <c:pt idx="18229">
                  <c:v>354.87872184517698</c:v>
                </c:pt>
                <c:pt idx="18230">
                  <c:v>354.81695382898903</c:v>
                </c:pt>
                <c:pt idx="18231">
                  <c:v>354.81095786449902</c:v>
                </c:pt>
                <c:pt idx="18232">
                  <c:v>354.80661338459498</c:v>
                </c:pt>
                <c:pt idx="18233">
                  <c:v>354.79356028181599</c:v>
                </c:pt>
                <c:pt idx="18234">
                  <c:v>354.69796459992801</c:v>
                </c:pt>
                <c:pt idx="18235">
                  <c:v>354.63264773576401</c:v>
                </c:pt>
                <c:pt idx="18236">
                  <c:v>354.50438980341698</c:v>
                </c:pt>
                <c:pt idx="18237">
                  <c:v>354.46355408477399</c:v>
                </c:pt>
                <c:pt idx="18238">
                  <c:v>354.424100867346</c:v>
                </c:pt>
                <c:pt idx="18239">
                  <c:v>354.33377826718601</c:v>
                </c:pt>
                <c:pt idx="18240">
                  <c:v>354.274019822951</c:v>
                </c:pt>
                <c:pt idx="18241">
                  <c:v>354.27390711267702</c:v>
                </c:pt>
                <c:pt idx="18242">
                  <c:v>354.272878411634</c:v>
                </c:pt>
                <c:pt idx="18243">
                  <c:v>354.23368328777502</c:v>
                </c:pt>
                <c:pt idx="18244">
                  <c:v>354.22294967043001</c:v>
                </c:pt>
                <c:pt idx="18245">
                  <c:v>354.220487319082</c:v>
                </c:pt>
                <c:pt idx="18246">
                  <c:v>354.214112348806</c:v>
                </c:pt>
                <c:pt idx="18247">
                  <c:v>354.16338852350799</c:v>
                </c:pt>
                <c:pt idx="18248">
                  <c:v>354.15373180918499</c:v>
                </c:pt>
                <c:pt idx="18249">
                  <c:v>354.132576088988</c:v>
                </c:pt>
                <c:pt idx="18250">
                  <c:v>354.11819048890499</c:v>
                </c:pt>
                <c:pt idx="18251">
                  <c:v>354.10065163533199</c:v>
                </c:pt>
                <c:pt idx="18252">
                  <c:v>354.04126130465602</c:v>
                </c:pt>
                <c:pt idx="18253">
                  <c:v>353.99006526175901</c:v>
                </c:pt>
                <c:pt idx="18254">
                  <c:v>353.91035796665602</c:v>
                </c:pt>
                <c:pt idx="18255">
                  <c:v>353.88445786358199</c:v>
                </c:pt>
                <c:pt idx="18256">
                  <c:v>353.687796258643</c:v>
                </c:pt>
                <c:pt idx="18257">
                  <c:v>353.68035875264599</c:v>
                </c:pt>
                <c:pt idx="18258">
                  <c:v>353.65815026327999</c:v>
                </c:pt>
                <c:pt idx="18259">
                  <c:v>353.61780324863099</c:v>
                </c:pt>
                <c:pt idx="18260">
                  <c:v>353.60756725461698</c:v>
                </c:pt>
                <c:pt idx="18261">
                  <c:v>353.53107830058298</c:v>
                </c:pt>
                <c:pt idx="18262">
                  <c:v>353.53014980651102</c:v>
                </c:pt>
                <c:pt idx="18263">
                  <c:v>353.50733856346397</c:v>
                </c:pt>
                <c:pt idx="18264">
                  <c:v>353.4218506071</c:v>
                </c:pt>
                <c:pt idx="18265">
                  <c:v>353.41474925331499</c:v>
                </c:pt>
                <c:pt idx="18266">
                  <c:v>353.41188287218398</c:v>
                </c:pt>
                <c:pt idx="18267">
                  <c:v>353.33687515721402</c:v>
                </c:pt>
                <c:pt idx="18268">
                  <c:v>353.32437295090801</c:v>
                </c:pt>
                <c:pt idx="18269">
                  <c:v>353.28307668459701</c:v>
                </c:pt>
                <c:pt idx="18270">
                  <c:v>353.27062292690601</c:v>
                </c:pt>
                <c:pt idx="18271">
                  <c:v>353.230135530317</c:v>
                </c:pt>
                <c:pt idx="18272">
                  <c:v>353.22600205202599</c:v>
                </c:pt>
                <c:pt idx="18273">
                  <c:v>353.19210264242599</c:v>
                </c:pt>
                <c:pt idx="18274">
                  <c:v>353.155904225092</c:v>
                </c:pt>
                <c:pt idx="18275">
                  <c:v>353.14434727247902</c:v>
                </c:pt>
                <c:pt idx="18276">
                  <c:v>353.13176343738098</c:v>
                </c:pt>
                <c:pt idx="18277">
                  <c:v>353.09475705694098</c:v>
                </c:pt>
                <c:pt idx="18278">
                  <c:v>353.06821288628498</c:v>
                </c:pt>
                <c:pt idx="18279">
                  <c:v>353.066846078769</c:v>
                </c:pt>
                <c:pt idx="18280">
                  <c:v>353.04472061084198</c:v>
                </c:pt>
                <c:pt idx="18281">
                  <c:v>352.79887743347598</c:v>
                </c:pt>
                <c:pt idx="18282">
                  <c:v>352.78127122291698</c:v>
                </c:pt>
                <c:pt idx="18283">
                  <c:v>352.75810189207402</c:v>
                </c:pt>
                <c:pt idx="18284">
                  <c:v>352.66913823192903</c:v>
                </c:pt>
                <c:pt idx="18285">
                  <c:v>352.65669248867698</c:v>
                </c:pt>
                <c:pt idx="18286">
                  <c:v>352.65086807103</c:v>
                </c:pt>
                <c:pt idx="18287">
                  <c:v>352.60621491724299</c:v>
                </c:pt>
                <c:pt idx="18288">
                  <c:v>352.58488191304099</c:v>
                </c:pt>
                <c:pt idx="18289">
                  <c:v>352.54822585176601</c:v>
                </c:pt>
                <c:pt idx="18290">
                  <c:v>352.53150345003399</c:v>
                </c:pt>
                <c:pt idx="18291">
                  <c:v>352.47639902592601</c:v>
                </c:pt>
                <c:pt idx="18292">
                  <c:v>352.43827623356799</c:v>
                </c:pt>
                <c:pt idx="18293">
                  <c:v>352.41537771997997</c:v>
                </c:pt>
                <c:pt idx="18294">
                  <c:v>352.35498929193199</c:v>
                </c:pt>
                <c:pt idx="18295">
                  <c:v>352.327096927073</c:v>
                </c:pt>
                <c:pt idx="18296">
                  <c:v>352.32514070365397</c:v>
                </c:pt>
                <c:pt idx="18297">
                  <c:v>352.26774996185401</c:v>
                </c:pt>
                <c:pt idx="18298">
                  <c:v>352.24284375611899</c:v>
                </c:pt>
                <c:pt idx="18299">
                  <c:v>352.21877327159001</c:v>
                </c:pt>
                <c:pt idx="18300">
                  <c:v>352.17525444229898</c:v>
                </c:pt>
                <c:pt idx="18301">
                  <c:v>352.17307805198499</c:v>
                </c:pt>
                <c:pt idx="18302">
                  <c:v>352.15836523308701</c:v>
                </c:pt>
                <c:pt idx="18303">
                  <c:v>352.05192501990302</c:v>
                </c:pt>
                <c:pt idx="18304">
                  <c:v>352.01529905827402</c:v>
                </c:pt>
                <c:pt idx="18305">
                  <c:v>352.01287979458198</c:v>
                </c:pt>
                <c:pt idx="18306">
                  <c:v>352.00239439196002</c:v>
                </c:pt>
                <c:pt idx="18307">
                  <c:v>352.00187347915801</c:v>
                </c:pt>
                <c:pt idx="18308">
                  <c:v>351.95044849401</c:v>
                </c:pt>
                <c:pt idx="18309">
                  <c:v>351.691611215227</c:v>
                </c:pt>
                <c:pt idx="18310">
                  <c:v>351.62338598171601</c:v>
                </c:pt>
                <c:pt idx="18311">
                  <c:v>351.60923949796899</c:v>
                </c:pt>
                <c:pt idx="18312">
                  <c:v>351.60671078825197</c:v>
                </c:pt>
                <c:pt idx="18313">
                  <c:v>351.59354328505498</c:v>
                </c:pt>
                <c:pt idx="18314">
                  <c:v>351.58566702085</c:v>
                </c:pt>
                <c:pt idx="18315">
                  <c:v>351.57501615592599</c:v>
                </c:pt>
                <c:pt idx="18316">
                  <c:v>351.50368551994302</c:v>
                </c:pt>
                <c:pt idx="18317">
                  <c:v>351.46711325846502</c:v>
                </c:pt>
                <c:pt idx="18318">
                  <c:v>351.37467544752502</c:v>
                </c:pt>
                <c:pt idx="18319">
                  <c:v>351.37192630735899</c:v>
                </c:pt>
                <c:pt idx="18320">
                  <c:v>351.323837715232</c:v>
                </c:pt>
                <c:pt idx="18321">
                  <c:v>351.31726615330098</c:v>
                </c:pt>
                <c:pt idx="18322">
                  <c:v>351.29483235988499</c:v>
                </c:pt>
                <c:pt idx="18323">
                  <c:v>351.23858282068397</c:v>
                </c:pt>
                <c:pt idx="18324">
                  <c:v>351.18750322890901</c:v>
                </c:pt>
                <c:pt idx="18325">
                  <c:v>351.152390440114</c:v>
                </c:pt>
                <c:pt idx="18326">
                  <c:v>351.142726127142</c:v>
                </c:pt>
                <c:pt idx="18327">
                  <c:v>351.11079583991398</c:v>
                </c:pt>
                <c:pt idx="18328">
                  <c:v>351.07807299818899</c:v>
                </c:pt>
                <c:pt idx="18329">
                  <c:v>351.06466289282702</c:v>
                </c:pt>
                <c:pt idx="18330">
                  <c:v>350.99481614301902</c:v>
                </c:pt>
                <c:pt idx="18331">
                  <c:v>350.98310663639302</c:v>
                </c:pt>
                <c:pt idx="18332">
                  <c:v>350.953233940497</c:v>
                </c:pt>
                <c:pt idx="18333">
                  <c:v>350.89572942743803</c:v>
                </c:pt>
                <c:pt idx="18334">
                  <c:v>350.893742457511</c:v>
                </c:pt>
                <c:pt idx="18335">
                  <c:v>350.87918532973202</c:v>
                </c:pt>
                <c:pt idx="18336">
                  <c:v>350.86911230268697</c:v>
                </c:pt>
                <c:pt idx="18337">
                  <c:v>350.84638873545202</c:v>
                </c:pt>
                <c:pt idx="18338">
                  <c:v>350.81907317487202</c:v>
                </c:pt>
                <c:pt idx="18339">
                  <c:v>350.74387024175797</c:v>
                </c:pt>
                <c:pt idx="18340">
                  <c:v>350.69363470194702</c:v>
                </c:pt>
                <c:pt idx="18341">
                  <c:v>350.68822595357</c:v>
                </c:pt>
                <c:pt idx="18342">
                  <c:v>350.63253332911898</c:v>
                </c:pt>
                <c:pt idx="18343">
                  <c:v>350.58082569443098</c:v>
                </c:pt>
                <c:pt idx="18344">
                  <c:v>350.55943967674301</c:v>
                </c:pt>
                <c:pt idx="18345">
                  <c:v>350.55125125066002</c:v>
                </c:pt>
                <c:pt idx="18346">
                  <c:v>350.54506656469903</c:v>
                </c:pt>
                <c:pt idx="18347">
                  <c:v>350.54356869766502</c:v>
                </c:pt>
                <c:pt idx="18348">
                  <c:v>350.46648805071999</c:v>
                </c:pt>
                <c:pt idx="18349">
                  <c:v>350.43365809965201</c:v>
                </c:pt>
                <c:pt idx="18350">
                  <c:v>350.40692821521799</c:v>
                </c:pt>
                <c:pt idx="18351">
                  <c:v>350.35449273493498</c:v>
                </c:pt>
                <c:pt idx="18352">
                  <c:v>350.272912145676</c:v>
                </c:pt>
                <c:pt idx="18353">
                  <c:v>350.235259369223</c:v>
                </c:pt>
                <c:pt idx="18354">
                  <c:v>350.20778941913699</c:v>
                </c:pt>
                <c:pt idx="18355">
                  <c:v>350.09742968511603</c:v>
                </c:pt>
                <c:pt idx="18356">
                  <c:v>350.085854606412</c:v>
                </c:pt>
                <c:pt idx="18357">
                  <c:v>349.74812281979598</c:v>
                </c:pt>
                <c:pt idx="18358">
                  <c:v>349.70733185928998</c:v>
                </c:pt>
                <c:pt idx="18359">
                  <c:v>349.63108233058801</c:v>
                </c:pt>
                <c:pt idx="18360">
                  <c:v>349.60596276874202</c:v>
                </c:pt>
                <c:pt idx="18361">
                  <c:v>349.598847234451</c:v>
                </c:pt>
                <c:pt idx="18362">
                  <c:v>349.56883962392101</c:v>
                </c:pt>
                <c:pt idx="18363">
                  <c:v>349.489861724153</c:v>
                </c:pt>
                <c:pt idx="18364">
                  <c:v>349.480602150685</c:v>
                </c:pt>
                <c:pt idx="18365">
                  <c:v>349.38811194827701</c:v>
                </c:pt>
                <c:pt idx="18366">
                  <c:v>349.33590426921597</c:v>
                </c:pt>
                <c:pt idx="18367">
                  <c:v>349.32886584850303</c:v>
                </c:pt>
                <c:pt idx="18368">
                  <c:v>349.311486691938</c:v>
                </c:pt>
                <c:pt idx="18369">
                  <c:v>349.21043757949701</c:v>
                </c:pt>
                <c:pt idx="18370">
                  <c:v>349.20904342122299</c:v>
                </c:pt>
                <c:pt idx="18371">
                  <c:v>349.19427248844499</c:v>
                </c:pt>
                <c:pt idx="18372">
                  <c:v>349.16397203024599</c:v>
                </c:pt>
                <c:pt idx="18373">
                  <c:v>349.14737235264602</c:v>
                </c:pt>
                <c:pt idx="18374">
                  <c:v>349.13324102777699</c:v>
                </c:pt>
                <c:pt idx="18375">
                  <c:v>349.11884962430202</c:v>
                </c:pt>
                <c:pt idx="18376">
                  <c:v>349.118765721665</c:v>
                </c:pt>
                <c:pt idx="18377">
                  <c:v>349.11731870475597</c:v>
                </c:pt>
                <c:pt idx="18378">
                  <c:v>349.1017056275</c:v>
                </c:pt>
                <c:pt idx="18379">
                  <c:v>349.08558542953</c:v>
                </c:pt>
                <c:pt idx="18380">
                  <c:v>349.04900466618199</c:v>
                </c:pt>
                <c:pt idx="18381">
                  <c:v>349.00479383588299</c:v>
                </c:pt>
                <c:pt idx="18382">
                  <c:v>348.93835041192699</c:v>
                </c:pt>
                <c:pt idx="18383">
                  <c:v>348.87911339584201</c:v>
                </c:pt>
                <c:pt idx="18384">
                  <c:v>348.86412446479602</c:v>
                </c:pt>
                <c:pt idx="18385">
                  <c:v>348.86056091588301</c:v>
                </c:pt>
                <c:pt idx="18386">
                  <c:v>348.81290573292398</c:v>
                </c:pt>
                <c:pt idx="18387">
                  <c:v>348.76707399369798</c:v>
                </c:pt>
                <c:pt idx="18388">
                  <c:v>348.74656842289301</c:v>
                </c:pt>
                <c:pt idx="18389">
                  <c:v>348.71812164552199</c:v>
                </c:pt>
                <c:pt idx="18390">
                  <c:v>348.69156016698298</c:v>
                </c:pt>
                <c:pt idx="18391">
                  <c:v>348.68963104050903</c:v>
                </c:pt>
                <c:pt idx="18392">
                  <c:v>348.680932399808</c:v>
                </c:pt>
                <c:pt idx="18393">
                  <c:v>348.59543160793902</c:v>
                </c:pt>
                <c:pt idx="18394">
                  <c:v>348.52130439919699</c:v>
                </c:pt>
                <c:pt idx="18395">
                  <c:v>348.50103596922298</c:v>
                </c:pt>
                <c:pt idx="18396">
                  <c:v>348.484211107953</c:v>
                </c:pt>
                <c:pt idx="18397">
                  <c:v>348.382414650496</c:v>
                </c:pt>
                <c:pt idx="18398">
                  <c:v>348.362034121791</c:v>
                </c:pt>
                <c:pt idx="18399">
                  <c:v>348.32014198629798</c:v>
                </c:pt>
                <c:pt idx="18400">
                  <c:v>348.30429138186503</c:v>
                </c:pt>
                <c:pt idx="18401">
                  <c:v>348.26165808742297</c:v>
                </c:pt>
                <c:pt idx="18402">
                  <c:v>348.24773798590297</c:v>
                </c:pt>
                <c:pt idx="18403">
                  <c:v>348.20198813979499</c:v>
                </c:pt>
                <c:pt idx="18404">
                  <c:v>348.19315180906199</c:v>
                </c:pt>
                <c:pt idx="18405">
                  <c:v>348.09073774659601</c:v>
                </c:pt>
                <c:pt idx="18406">
                  <c:v>348.02065444437198</c:v>
                </c:pt>
                <c:pt idx="18407">
                  <c:v>348.00185492578299</c:v>
                </c:pt>
                <c:pt idx="18408">
                  <c:v>347.98193730069499</c:v>
                </c:pt>
                <c:pt idx="18409">
                  <c:v>347.91324613156098</c:v>
                </c:pt>
                <c:pt idx="18410">
                  <c:v>347.90319690600597</c:v>
                </c:pt>
                <c:pt idx="18411">
                  <c:v>347.89552949563898</c:v>
                </c:pt>
                <c:pt idx="18412">
                  <c:v>347.84099128371201</c:v>
                </c:pt>
                <c:pt idx="18413">
                  <c:v>347.72278692754298</c:v>
                </c:pt>
                <c:pt idx="18414">
                  <c:v>347.70950116341299</c:v>
                </c:pt>
                <c:pt idx="18415">
                  <c:v>347.68992185962799</c:v>
                </c:pt>
                <c:pt idx="18416">
                  <c:v>347.66964149970403</c:v>
                </c:pt>
                <c:pt idx="18417">
                  <c:v>347.652791782679</c:v>
                </c:pt>
                <c:pt idx="18418">
                  <c:v>347.60995979939401</c:v>
                </c:pt>
                <c:pt idx="18419">
                  <c:v>347.60414699795302</c:v>
                </c:pt>
                <c:pt idx="18420">
                  <c:v>347.58370625624201</c:v>
                </c:pt>
                <c:pt idx="18421">
                  <c:v>347.56446895143102</c:v>
                </c:pt>
                <c:pt idx="18422">
                  <c:v>347.534192472646</c:v>
                </c:pt>
                <c:pt idx="18423">
                  <c:v>347.52502445711798</c:v>
                </c:pt>
                <c:pt idx="18424">
                  <c:v>347.50029924834001</c:v>
                </c:pt>
                <c:pt idx="18425">
                  <c:v>347.47649931794001</c:v>
                </c:pt>
                <c:pt idx="18426">
                  <c:v>347.366523968715</c:v>
                </c:pt>
                <c:pt idx="18427">
                  <c:v>347.35039605547098</c:v>
                </c:pt>
                <c:pt idx="18428">
                  <c:v>347.319605948527</c:v>
                </c:pt>
                <c:pt idx="18429">
                  <c:v>347.21718859094102</c:v>
                </c:pt>
                <c:pt idx="18430">
                  <c:v>347.20086983269999</c:v>
                </c:pt>
                <c:pt idx="18431">
                  <c:v>347.17772743537603</c:v>
                </c:pt>
                <c:pt idx="18432">
                  <c:v>347.14729236483498</c:v>
                </c:pt>
                <c:pt idx="18433">
                  <c:v>347.13990422459398</c:v>
                </c:pt>
                <c:pt idx="18434">
                  <c:v>347.105994332931</c:v>
                </c:pt>
                <c:pt idx="18435">
                  <c:v>347.10340246351899</c:v>
                </c:pt>
                <c:pt idx="18436">
                  <c:v>347.10204085138298</c:v>
                </c:pt>
                <c:pt idx="18437">
                  <c:v>347.08541886275498</c:v>
                </c:pt>
                <c:pt idx="18438">
                  <c:v>347.01249733782299</c:v>
                </c:pt>
                <c:pt idx="18439">
                  <c:v>347.00602947567199</c:v>
                </c:pt>
                <c:pt idx="18440">
                  <c:v>346.92511951303902</c:v>
                </c:pt>
                <c:pt idx="18441">
                  <c:v>346.92323451135297</c:v>
                </c:pt>
                <c:pt idx="18442">
                  <c:v>346.85310970777698</c:v>
                </c:pt>
                <c:pt idx="18443">
                  <c:v>346.829925441689</c:v>
                </c:pt>
                <c:pt idx="18444">
                  <c:v>346.71635202224599</c:v>
                </c:pt>
                <c:pt idx="18445">
                  <c:v>346.63338502323302</c:v>
                </c:pt>
                <c:pt idx="18446">
                  <c:v>346.54179907683698</c:v>
                </c:pt>
                <c:pt idx="18447">
                  <c:v>346.54096719121401</c:v>
                </c:pt>
                <c:pt idx="18448">
                  <c:v>346.53359375182401</c:v>
                </c:pt>
                <c:pt idx="18449">
                  <c:v>346.53330080494499</c:v>
                </c:pt>
                <c:pt idx="18450">
                  <c:v>346.47126368859699</c:v>
                </c:pt>
                <c:pt idx="18451">
                  <c:v>346.46262717227802</c:v>
                </c:pt>
                <c:pt idx="18452">
                  <c:v>346.40951996260497</c:v>
                </c:pt>
                <c:pt idx="18453">
                  <c:v>346.37052420197699</c:v>
                </c:pt>
                <c:pt idx="18454">
                  <c:v>346.33952327686097</c:v>
                </c:pt>
                <c:pt idx="18455">
                  <c:v>346.31544348376298</c:v>
                </c:pt>
                <c:pt idx="18456">
                  <c:v>346.25908820858302</c:v>
                </c:pt>
                <c:pt idx="18457">
                  <c:v>346.21769865432401</c:v>
                </c:pt>
                <c:pt idx="18458">
                  <c:v>346.16723393063103</c:v>
                </c:pt>
                <c:pt idx="18459">
                  <c:v>346.16267627592498</c:v>
                </c:pt>
                <c:pt idx="18460">
                  <c:v>346.12772237971097</c:v>
                </c:pt>
                <c:pt idx="18461">
                  <c:v>346.08339734203702</c:v>
                </c:pt>
                <c:pt idx="18462">
                  <c:v>346.06454322249698</c:v>
                </c:pt>
                <c:pt idx="18463">
                  <c:v>345.98419468602799</c:v>
                </c:pt>
                <c:pt idx="18464">
                  <c:v>345.971609556072</c:v>
                </c:pt>
                <c:pt idx="18465">
                  <c:v>345.82880324377402</c:v>
                </c:pt>
                <c:pt idx="18466">
                  <c:v>345.80090622083901</c:v>
                </c:pt>
                <c:pt idx="18467">
                  <c:v>345.75234482835901</c:v>
                </c:pt>
                <c:pt idx="18468">
                  <c:v>345.74815434305299</c:v>
                </c:pt>
                <c:pt idx="18469">
                  <c:v>345.74238493594299</c:v>
                </c:pt>
                <c:pt idx="18470">
                  <c:v>345.686130695717</c:v>
                </c:pt>
                <c:pt idx="18471">
                  <c:v>345.62769444472201</c:v>
                </c:pt>
                <c:pt idx="18472">
                  <c:v>345.62366558813801</c:v>
                </c:pt>
                <c:pt idx="18473">
                  <c:v>345.52925544211899</c:v>
                </c:pt>
                <c:pt idx="18474">
                  <c:v>345.48092308395297</c:v>
                </c:pt>
                <c:pt idx="18475">
                  <c:v>345.46836254048799</c:v>
                </c:pt>
                <c:pt idx="18476">
                  <c:v>345.45562121450303</c:v>
                </c:pt>
                <c:pt idx="18477">
                  <c:v>345.442150080982</c:v>
                </c:pt>
                <c:pt idx="18478">
                  <c:v>345.404574923425</c:v>
                </c:pt>
                <c:pt idx="18479">
                  <c:v>345.39667406195298</c:v>
                </c:pt>
                <c:pt idx="18480">
                  <c:v>345.38760875392302</c:v>
                </c:pt>
                <c:pt idx="18481">
                  <c:v>345.36839855446499</c:v>
                </c:pt>
                <c:pt idx="18482">
                  <c:v>345.35401508193098</c:v>
                </c:pt>
                <c:pt idx="18483">
                  <c:v>345.35073331968402</c:v>
                </c:pt>
                <c:pt idx="18484">
                  <c:v>345.31003682118501</c:v>
                </c:pt>
                <c:pt idx="18485">
                  <c:v>345.30740029649598</c:v>
                </c:pt>
                <c:pt idx="18486">
                  <c:v>345.304528003982</c:v>
                </c:pt>
                <c:pt idx="18487">
                  <c:v>345.29340758422398</c:v>
                </c:pt>
                <c:pt idx="18488">
                  <c:v>345.26407366699601</c:v>
                </c:pt>
                <c:pt idx="18489">
                  <c:v>345.25740006673601</c:v>
                </c:pt>
                <c:pt idx="18490">
                  <c:v>345.21860213494199</c:v>
                </c:pt>
                <c:pt idx="18491">
                  <c:v>345.20425165525899</c:v>
                </c:pt>
                <c:pt idx="18492">
                  <c:v>345.18190880057102</c:v>
                </c:pt>
                <c:pt idx="18493">
                  <c:v>345.17607440053303</c:v>
                </c:pt>
                <c:pt idx="18494">
                  <c:v>345.13937044059702</c:v>
                </c:pt>
                <c:pt idx="18495">
                  <c:v>345.13091800230802</c:v>
                </c:pt>
                <c:pt idx="18496">
                  <c:v>345.09812192980002</c:v>
                </c:pt>
                <c:pt idx="18497">
                  <c:v>345.09131270404799</c:v>
                </c:pt>
                <c:pt idx="18498">
                  <c:v>345.04184589353298</c:v>
                </c:pt>
                <c:pt idx="18499">
                  <c:v>345.02696592239698</c:v>
                </c:pt>
                <c:pt idx="18500">
                  <c:v>344.96181355058798</c:v>
                </c:pt>
                <c:pt idx="18501">
                  <c:v>344.94658218578297</c:v>
                </c:pt>
                <c:pt idx="18502">
                  <c:v>344.93150699921199</c:v>
                </c:pt>
                <c:pt idx="18503">
                  <c:v>344.90485474670299</c:v>
                </c:pt>
                <c:pt idx="18504">
                  <c:v>344.87903789560499</c:v>
                </c:pt>
                <c:pt idx="18505">
                  <c:v>344.87564056586098</c:v>
                </c:pt>
                <c:pt idx="18506">
                  <c:v>344.81680454953499</c:v>
                </c:pt>
                <c:pt idx="18507">
                  <c:v>344.81619383431502</c:v>
                </c:pt>
                <c:pt idx="18508">
                  <c:v>344.74205659274901</c:v>
                </c:pt>
                <c:pt idx="18509">
                  <c:v>344.71406601869802</c:v>
                </c:pt>
                <c:pt idx="18510">
                  <c:v>344.660042251942</c:v>
                </c:pt>
                <c:pt idx="18511">
                  <c:v>344.598374076585</c:v>
                </c:pt>
                <c:pt idx="18512">
                  <c:v>344.59119062612899</c:v>
                </c:pt>
                <c:pt idx="18513">
                  <c:v>344.58693056762098</c:v>
                </c:pt>
                <c:pt idx="18514">
                  <c:v>344.56833097562298</c:v>
                </c:pt>
                <c:pt idx="18515">
                  <c:v>344.52684260195701</c:v>
                </c:pt>
                <c:pt idx="18516">
                  <c:v>344.52385388134599</c:v>
                </c:pt>
                <c:pt idx="18517">
                  <c:v>344.50957224815602</c:v>
                </c:pt>
                <c:pt idx="18518">
                  <c:v>344.50239159115699</c:v>
                </c:pt>
                <c:pt idx="18519">
                  <c:v>344.49660653479498</c:v>
                </c:pt>
                <c:pt idx="18520">
                  <c:v>344.48782823744301</c:v>
                </c:pt>
                <c:pt idx="18521">
                  <c:v>344.43304051795201</c:v>
                </c:pt>
                <c:pt idx="18522">
                  <c:v>344.39688963445099</c:v>
                </c:pt>
                <c:pt idx="18523">
                  <c:v>344.39233266768099</c:v>
                </c:pt>
                <c:pt idx="18524">
                  <c:v>344.38766573834698</c:v>
                </c:pt>
                <c:pt idx="18525">
                  <c:v>344.30463269475598</c:v>
                </c:pt>
                <c:pt idx="18526">
                  <c:v>344.29512823625998</c:v>
                </c:pt>
                <c:pt idx="18527">
                  <c:v>344.29016551393801</c:v>
                </c:pt>
                <c:pt idx="18528">
                  <c:v>344.25869236046299</c:v>
                </c:pt>
                <c:pt idx="18529">
                  <c:v>344.19689331070998</c:v>
                </c:pt>
                <c:pt idx="18530">
                  <c:v>344.18649602840702</c:v>
                </c:pt>
                <c:pt idx="18531">
                  <c:v>344.18492702441603</c:v>
                </c:pt>
                <c:pt idx="18532">
                  <c:v>344.09531841081503</c:v>
                </c:pt>
                <c:pt idx="18533">
                  <c:v>344.086174065215</c:v>
                </c:pt>
                <c:pt idx="18534">
                  <c:v>344.07721247849599</c:v>
                </c:pt>
                <c:pt idx="18535">
                  <c:v>344.05535172226803</c:v>
                </c:pt>
                <c:pt idx="18536">
                  <c:v>344.05455935759898</c:v>
                </c:pt>
                <c:pt idx="18537">
                  <c:v>343.994825480587</c:v>
                </c:pt>
                <c:pt idx="18538">
                  <c:v>343.97589964385401</c:v>
                </c:pt>
                <c:pt idx="18539">
                  <c:v>343.97136099673997</c:v>
                </c:pt>
                <c:pt idx="18540">
                  <c:v>343.91687452679201</c:v>
                </c:pt>
                <c:pt idx="18541">
                  <c:v>343.87307106875397</c:v>
                </c:pt>
                <c:pt idx="18542">
                  <c:v>343.85628868567102</c:v>
                </c:pt>
                <c:pt idx="18543">
                  <c:v>343.81987765848902</c:v>
                </c:pt>
                <c:pt idx="18544">
                  <c:v>343.74722375646297</c:v>
                </c:pt>
                <c:pt idx="18545">
                  <c:v>343.74172790568502</c:v>
                </c:pt>
                <c:pt idx="18546">
                  <c:v>343.61291306642698</c:v>
                </c:pt>
                <c:pt idx="18547">
                  <c:v>343.548573516499</c:v>
                </c:pt>
                <c:pt idx="18548">
                  <c:v>343.46234986435002</c:v>
                </c:pt>
                <c:pt idx="18549">
                  <c:v>343.44991581866998</c:v>
                </c:pt>
                <c:pt idx="18550">
                  <c:v>343.38332139339502</c:v>
                </c:pt>
                <c:pt idx="18551">
                  <c:v>343.34488462968397</c:v>
                </c:pt>
                <c:pt idx="18552">
                  <c:v>343.29703768224198</c:v>
                </c:pt>
                <c:pt idx="18553">
                  <c:v>343.25587611502499</c:v>
                </c:pt>
                <c:pt idx="18554">
                  <c:v>343.247218060291</c:v>
                </c:pt>
                <c:pt idx="18555">
                  <c:v>343.19528628138602</c:v>
                </c:pt>
                <c:pt idx="18556">
                  <c:v>343.18650904445298</c:v>
                </c:pt>
                <c:pt idx="18557">
                  <c:v>343.18620327620499</c:v>
                </c:pt>
                <c:pt idx="18558">
                  <c:v>343.14501136839499</c:v>
                </c:pt>
                <c:pt idx="18559">
                  <c:v>343.14108855250203</c:v>
                </c:pt>
                <c:pt idx="18560">
                  <c:v>343.12856590016099</c:v>
                </c:pt>
                <c:pt idx="18561">
                  <c:v>343.09534319506901</c:v>
                </c:pt>
                <c:pt idx="18562">
                  <c:v>343.03796736588703</c:v>
                </c:pt>
                <c:pt idx="18563">
                  <c:v>343.03655106576701</c:v>
                </c:pt>
                <c:pt idx="18564">
                  <c:v>342.98202872609102</c:v>
                </c:pt>
                <c:pt idx="18565">
                  <c:v>342.97286605952002</c:v>
                </c:pt>
                <c:pt idx="18566">
                  <c:v>342.88945365833303</c:v>
                </c:pt>
                <c:pt idx="18567">
                  <c:v>342.87371598122297</c:v>
                </c:pt>
                <c:pt idx="18568">
                  <c:v>342.87331599352399</c:v>
                </c:pt>
                <c:pt idx="18569">
                  <c:v>342.87267104093502</c:v>
                </c:pt>
                <c:pt idx="18570">
                  <c:v>342.84368724448399</c:v>
                </c:pt>
                <c:pt idx="18571">
                  <c:v>342.83899938828898</c:v>
                </c:pt>
                <c:pt idx="18572">
                  <c:v>342.79888101085498</c:v>
                </c:pt>
                <c:pt idx="18573">
                  <c:v>342.78532373945399</c:v>
                </c:pt>
                <c:pt idx="18574">
                  <c:v>342.77660737449298</c:v>
                </c:pt>
                <c:pt idx="18575">
                  <c:v>342.750634603516</c:v>
                </c:pt>
                <c:pt idx="18576">
                  <c:v>342.73302982249999</c:v>
                </c:pt>
                <c:pt idx="18577">
                  <c:v>342.70562556856203</c:v>
                </c:pt>
                <c:pt idx="18578">
                  <c:v>342.70183262430203</c:v>
                </c:pt>
                <c:pt idx="18579">
                  <c:v>342.69603087399702</c:v>
                </c:pt>
                <c:pt idx="18580">
                  <c:v>342.65106937456699</c:v>
                </c:pt>
                <c:pt idx="18581">
                  <c:v>342.61395197764699</c:v>
                </c:pt>
                <c:pt idx="18582">
                  <c:v>342.60611521376802</c:v>
                </c:pt>
                <c:pt idx="18583">
                  <c:v>342.60142772550302</c:v>
                </c:pt>
                <c:pt idx="18584">
                  <c:v>342.55342363788401</c:v>
                </c:pt>
                <c:pt idx="18585">
                  <c:v>342.52501689172499</c:v>
                </c:pt>
                <c:pt idx="18586">
                  <c:v>342.50807551852</c:v>
                </c:pt>
                <c:pt idx="18587">
                  <c:v>342.50418639856798</c:v>
                </c:pt>
                <c:pt idx="18588">
                  <c:v>342.49582926702698</c:v>
                </c:pt>
                <c:pt idx="18589">
                  <c:v>342.46556513328699</c:v>
                </c:pt>
                <c:pt idx="18590">
                  <c:v>342.46026189750802</c:v>
                </c:pt>
                <c:pt idx="18591">
                  <c:v>342.40444923487502</c:v>
                </c:pt>
                <c:pt idx="18592">
                  <c:v>342.39801610423598</c:v>
                </c:pt>
                <c:pt idx="18593">
                  <c:v>342.39242839172402</c:v>
                </c:pt>
                <c:pt idx="18594">
                  <c:v>342.34375594105001</c:v>
                </c:pt>
                <c:pt idx="18595">
                  <c:v>342.30842342626698</c:v>
                </c:pt>
                <c:pt idx="18596">
                  <c:v>342.28269451833</c:v>
                </c:pt>
                <c:pt idx="18597">
                  <c:v>342.27463279308199</c:v>
                </c:pt>
                <c:pt idx="18598">
                  <c:v>342.26219056848402</c:v>
                </c:pt>
                <c:pt idx="18599">
                  <c:v>342.261354828219</c:v>
                </c:pt>
                <c:pt idx="18600">
                  <c:v>342.25270585330099</c:v>
                </c:pt>
                <c:pt idx="18601">
                  <c:v>342.23454316526698</c:v>
                </c:pt>
                <c:pt idx="18602">
                  <c:v>342.23104831978497</c:v>
                </c:pt>
                <c:pt idx="18603">
                  <c:v>342.16217565510499</c:v>
                </c:pt>
                <c:pt idx="18604">
                  <c:v>342.109053326067</c:v>
                </c:pt>
                <c:pt idx="18605">
                  <c:v>342.06124368921002</c:v>
                </c:pt>
                <c:pt idx="18606">
                  <c:v>342.05067916397098</c:v>
                </c:pt>
                <c:pt idx="18607">
                  <c:v>342.00740226995902</c:v>
                </c:pt>
                <c:pt idx="18608">
                  <c:v>341.98743666755701</c:v>
                </c:pt>
                <c:pt idx="18609">
                  <c:v>341.93540643991901</c:v>
                </c:pt>
                <c:pt idx="18610">
                  <c:v>341.92695124687702</c:v>
                </c:pt>
                <c:pt idx="18611">
                  <c:v>341.923895190606</c:v>
                </c:pt>
                <c:pt idx="18612">
                  <c:v>341.88903448933598</c:v>
                </c:pt>
                <c:pt idx="18613">
                  <c:v>341.83946095037197</c:v>
                </c:pt>
                <c:pt idx="18614">
                  <c:v>341.83806948467901</c:v>
                </c:pt>
                <c:pt idx="18615">
                  <c:v>341.83398226847999</c:v>
                </c:pt>
                <c:pt idx="18616">
                  <c:v>341.77396844634001</c:v>
                </c:pt>
                <c:pt idx="18617">
                  <c:v>341.74166709023302</c:v>
                </c:pt>
                <c:pt idx="18618">
                  <c:v>341.73111890533897</c:v>
                </c:pt>
                <c:pt idx="18619">
                  <c:v>341.71808841562898</c:v>
                </c:pt>
                <c:pt idx="18620">
                  <c:v>341.70873448482598</c:v>
                </c:pt>
                <c:pt idx="18621">
                  <c:v>341.70627533343003</c:v>
                </c:pt>
                <c:pt idx="18622">
                  <c:v>341.69898153510002</c:v>
                </c:pt>
                <c:pt idx="18623">
                  <c:v>341.69190488205601</c:v>
                </c:pt>
                <c:pt idx="18624">
                  <c:v>341.68811856105498</c:v>
                </c:pt>
                <c:pt idx="18625">
                  <c:v>341.65889206085899</c:v>
                </c:pt>
                <c:pt idx="18626">
                  <c:v>341.60770882542801</c:v>
                </c:pt>
                <c:pt idx="18627">
                  <c:v>341.579119440684</c:v>
                </c:pt>
                <c:pt idx="18628">
                  <c:v>341.54132142124899</c:v>
                </c:pt>
                <c:pt idx="18629">
                  <c:v>341.524589071462</c:v>
                </c:pt>
                <c:pt idx="18630">
                  <c:v>341.47914977858397</c:v>
                </c:pt>
                <c:pt idx="18631">
                  <c:v>341.44535603217099</c:v>
                </c:pt>
                <c:pt idx="18632">
                  <c:v>341.44188656722503</c:v>
                </c:pt>
                <c:pt idx="18633">
                  <c:v>341.42738659325499</c:v>
                </c:pt>
                <c:pt idx="18634">
                  <c:v>341.41802747763501</c:v>
                </c:pt>
                <c:pt idx="18635">
                  <c:v>341.40708444189102</c:v>
                </c:pt>
                <c:pt idx="18636">
                  <c:v>341.39042789980499</c:v>
                </c:pt>
                <c:pt idx="18637">
                  <c:v>341.36487242912602</c:v>
                </c:pt>
                <c:pt idx="18638">
                  <c:v>341.34964149335201</c:v>
                </c:pt>
                <c:pt idx="18639">
                  <c:v>341.302918637831</c:v>
                </c:pt>
                <c:pt idx="18640">
                  <c:v>341.26328605216997</c:v>
                </c:pt>
                <c:pt idx="18641">
                  <c:v>341.22491156383597</c:v>
                </c:pt>
                <c:pt idx="18642">
                  <c:v>341.20557010212201</c:v>
                </c:pt>
                <c:pt idx="18643">
                  <c:v>341.204118652506</c:v>
                </c:pt>
                <c:pt idx="18644">
                  <c:v>341.08056775629598</c:v>
                </c:pt>
                <c:pt idx="18645">
                  <c:v>341.02506459841698</c:v>
                </c:pt>
                <c:pt idx="18646">
                  <c:v>340.99462314361199</c:v>
                </c:pt>
                <c:pt idx="18647">
                  <c:v>340.97475584224702</c:v>
                </c:pt>
                <c:pt idx="18648">
                  <c:v>340.95307810760602</c:v>
                </c:pt>
                <c:pt idx="18649">
                  <c:v>340.939295900025</c:v>
                </c:pt>
                <c:pt idx="18650">
                  <c:v>340.90371320118402</c:v>
                </c:pt>
                <c:pt idx="18651">
                  <c:v>340.81563122229801</c:v>
                </c:pt>
                <c:pt idx="18652">
                  <c:v>340.79721509683498</c:v>
                </c:pt>
                <c:pt idx="18653">
                  <c:v>340.77732918782903</c:v>
                </c:pt>
                <c:pt idx="18654">
                  <c:v>340.73370873188702</c:v>
                </c:pt>
                <c:pt idx="18655">
                  <c:v>340.73253962187601</c:v>
                </c:pt>
                <c:pt idx="18656">
                  <c:v>340.716030467292</c:v>
                </c:pt>
                <c:pt idx="18657">
                  <c:v>340.71138762269101</c:v>
                </c:pt>
                <c:pt idx="18658">
                  <c:v>340.677583631343</c:v>
                </c:pt>
                <c:pt idx="18659">
                  <c:v>340.63052774886398</c:v>
                </c:pt>
                <c:pt idx="18660">
                  <c:v>340.59960297432798</c:v>
                </c:pt>
                <c:pt idx="18661">
                  <c:v>340.58484715158602</c:v>
                </c:pt>
                <c:pt idx="18662">
                  <c:v>340.530332979153</c:v>
                </c:pt>
                <c:pt idx="18663">
                  <c:v>340.44103908951399</c:v>
                </c:pt>
                <c:pt idx="18664">
                  <c:v>340.43575133831303</c:v>
                </c:pt>
                <c:pt idx="18665">
                  <c:v>340.431255141451</c:v>
                </c:pt>
                <c:pt idx="18666">
                  <c:v>340.36584997372597</c:v>
                </c:pt>
                <c:pt idx="18667">
                  <c:v>340.36514650223199</c:v>
                </c:pt>
                <c:pt idx="18668">
                  <c:v>340.35794279707898</c:v>
                </c:pt>
                <c:pt idx="18669">
                  <c:v>340.35360444470803</c:v>
                </c:pt>
                <c:pt idx="18670">
                  <c:v>340.33478704897402</c:v>
                </c:pt>
                <c:pt idx="18671">
                  <c:v>340.33244251692099</c:v>
                </c:pt>
                <c:pt idx="18672">
                  <c:v>340.32572157666101</c:v>
                </c:pt>
                <c:pt idx="18673">
                  <c:v>340.297255331607</c:v>
                </c:pt>
                <c:pt idx="18674">
                  <c:v>340.28176259212802</c:v>
                </c:pt>
                <c:pt idx="18675">
                  <c:v>340.21407621262102</c:v>
                </c:pt>
                <c:pt idx="18676">
                  <c:v>340.213528873337</c:v>
                </c:pt>
                <c:pt idx="18677">
                  <c:v>340.16350378009201</c:v>
                </c:pt>
                <c:pt idx="18678">
                  <c:v>340.15531976420402</c:v>
                </c:pt>
                <c:pt idx="18679">
                  <c:v>340.15304812365099</c:v>
                </c:pt>
                <c:pt idx="18680">
                  <c:v>340.148057583335</c:v>
                </c:pt>
                <c:pt idx="18681">
                  <c:v>340.14444985642302</c:v>
                </c:pt>
                <c:pt idx="18682">
                  <c:v>340.092668306836</c:v>
                </c:pt>
                <c:pt idx="18683">
                  <c:v>340.08453976617699</c:v>
                </c:pt>
                <c:pt idx="18684">
                  <c:v>340.06997848484599</c:v>
                </c:pt>
                <c:pt idx="18685">
                  <c:v>340.05925163481498</c:v>
                </c:pt>
                <c:pt idx="18686">
                  <c:v>340.02189562049301</c:v>
                </c:pt>
                <c:pt idx="18687">
                  <c:v>340.00526842012601</c:v>
                </c:pt>
                <c:pt idx="18688">
                  <c:v>340.004186535678</c:v>
                </c:pt>
                <c:pt idx="18689">
                  <c:v>339.99798257005</c:v>
                </c:pt>
                <c:pt idx="18690">
                  <c:v>339.98977066618602</c:v>
                </c:pt>
                <c:pt idx="18691">
                  <c:v>339.98287249914802</c:v>
                </c:pt>
                <c:pt idx="18692">
                  <c:v>339.96654319280202</c:v>
                </c:pt>
                <c:pt idx="18693">
                  <c:v>339.94767098447301</c:v>
                </c:pt>
                <c:pt idx="18694">
                  <c:v>339.94157970710597</c:v>
                </c:pt>
                <c:pt idx="18695">
                  <c:v>339.89173430213299</c:v>
                </c:pt>
                <c:pt idx="18696">
                  <c:v>339.88535239821601</c:v>
                </c:pt>
                <c:pt idx="18697">
                  <c:v>339.88519891888899</c:v>
                </c:pt>
                <c:pt idx="18698">
                  <c:v>339.864377749509</c:v>
                </c:pt>
                <c:pt idx="18699">
                  <c:v>339.83007627157099</c:v>
                </c:pt>
                <c:pt idx="18700">
                  <c:v>339.82562906068898</c:v>
                </c:pt>
                <c:pt idx="18701">
                  <c:v>339.82104303234001</c:v>
                </c:pt>
                <c:pt idx="18702">
                  <c:v>339.81992100577997</c:v>
                </c:pt>
                <c:pt idx="18703">
                  <c:v>339.80305186000601</c:v>
                </c:pt>
                <c:pt idx="18704">
                  <c:v>339.79348037217397</c:v>
                </c:pt>
                <c:pt idx="18705">
                  <c:v>339.768497207179</c:v>
                </c:pt>
                <c:pt idx="18706">
                  <c:v>339.76110750074599</c:v>
                </c:pt>
                <c:pt idx="18707">
                  <c:v>339.74863025093703</c:v>
                </c:pt>
                <c:pt idx="18708">
                  <c:v>339.742070693637</c:v>
                </c:pt>
                <c:pt idx="18709">
                  <c:v>339.73975042586898</c:v>
                </c:pt>
                <c:pt idx="18710">
                  <c:v>339.73450472158999</c:v>
                </c:pt>
                <c:pt idx="18711">
                  <c:v>339.71711682608901</c:v>
                </c:pt>
                <c:pt idx="18712">
                  <c:v>339.68753209617802</c:v>
                </c:pt>
                <c:pt idx="18713">
                  <c:v>339.677424524255</c:v>
                </c:pt>
                <c:pt idx="18714">
                  <c:v>339.65411310383001</c:v>
                </c:pt>
                <c:pt idx="18715">
                  <c:v>339.646371268152</c:v>
                </c:pt>
                <c:pt idx="18716">
                  <c:v>339.64247728370401</c:v>
                </c:pt>
                <c:pt idx="18717">
                  <c:v>339.619808814203</c:v>
                </c:pt>
                <c:pt idx="18718">
                  <c:v>339.61204895006199</c:v>
                </c:pt>
                <c:pt idx="18719">
                  <c:v>339.58836974191098</c:v>
                </c:pt>
                <c:pt idx="18720">
                  <c:v>339.58653034084898</c:v>
                </c:pt>
                <c:pt idx="18721">
                  <c:v>339.56138283281501</c:v>
                </c:pt>
                <c:pt idx="18722">
                  <c:v>339.540188862241</c:v>
                </c:pt>
                <c:pt idx="18723">
                  <c:v>339.53685802160697</c:v>
                </c:pt>
                <c:pt idx="18724">
                  <c:v>339.53561114762601</c:v>
                </c:pt>
                <c:pt idx="18725">
                  <c:v>339.49839502581</c:v>
                </c:pt>
                <c:pt idx="18726">
                  <c:v>339.49691443599301</c:v>
                </c:pt>
                <c:pt idx="18727">
                  <c:v>339.48790783528301</c:v>
                </c:pt>
                <c:pt idx="18728">
                  <c:v>339.46875937625998</c:v>
                </c:pt>
                <c:pt idx="18729">
                  <c:v>339.45612060670999</c:v>
                </c:pt>
                <c:pt idx="18730">
                  <c:v>339.43259711660897</c:v>
                </c:pt>
                <c:pt idx="18731">
                  <c:v>339.42228155429802</c:v>
                </c:pt>
                <c:pt idx="18732">
                  <c:v>339.37988890054498</c:v>
                </c:pt>
                <c:pt idx="18733">
                  <c:v>339.33083066785701</c:v>
                </c:pt>
                <c:pt idx="18734">
                  <c:v>339.32656584288901</c:v>
                </c:pt>
                <c:pt idx="18735">
                  <c:v>339.29643522449402</c:v>
                </c:pt>
                <c:pt idx="18736">
                  <c:v>339.23908884165502</c:v>
                </c:pt>
                <c:pt idx="18737">
                  <c:v>339.22583477332802</c:v>
                </c:pt>
                <c:pt idx="18738">
                  <c:v>339.20470247756401</c:v>
                </c:pt>
                <c:pt idx="18739">
                  <c:v>339.20286078323301</c:v>
                </c:pt>
                <c:pt idx="18740">
                  <c:v>339.19780640645303</c:v>
                </c:pt>
                <c:pt idx="18741">
                  <c:v>339.17923065566998</c:v>
                </c:pt>
                <c:pt idx="18742">
                  <c:v>339.150308323589</c:v>
                </c:pt>
                <c:pt idx="18743">
                  <c:v>339.148577703412</c:v>
                </c:pt>
                <c:pt idx="18744">
                  <c:v>339.11646828420299</c:v>
                </c:pt>
                <c:pt idx="18745">
                  <c:v>339.10156291326302</c:v>
                </c:pt>
                <c:pt idx="18746">
                  <c:v>339.100556357654</c:v>
                </c:pt>
                <c:pt idx="18747">
                  <c:v>339.06447021940102</c:v>
                </c:pt>
                <c:pt idx="18748">
                  <c:v>339.03662235169702</c:v>
                </c:pt>
                <c:pt idx="18749">
                  <c:v>338.969737363278</c:v>
                </c:pt>
                <c:pt idx="18750">
                  <c:v>338.94470498995798</c:v>
                </c:pt>
                <c:pt idx="18751">
                  <c:v>338.880056216355</c:v>
                </c:pt>
                <c:pt idx="18752">
                  <c:v>338.86476478793298</c:v>
                </c:pt>
                <c:pt idx="18753">
                  <c:v>338.85790309776098</c:v>
                </c:pt>
                <c:pt idx="18754">
                  <c:v>338.83623499816201</c:v>
                </c:pt>
                <c:pt idx="18755">
                  <c:v>338.78764777629499</c:v>
                </c:pt>
                <c:pt idx="18756">
                  <c:v>338.78342922468801</c:v>
                </c:pt>
                <c:pt idx="18757">
                  <c:v>338.77046757794398</c:v>
                </c:pt>
                <c:pt idx="18758">
                  <c:v>338.746113850185</c:v>
                </c:pt>
                <c:pt idx="18759">
                  <c:v>338.71753200772997</c:v>
                </c:pt>
                <c:pt idx="18760">
                  <c:v>338.67205024028402</c:v>
                </c:pt>
                <c:pt idx="18761">
                  <c:v>338.64626383790301</c:v>
                </c:pt>
                <c:pt idx="18762">
                  <c:v>338.59424853289198</c:v>
                </c:pt>
                <c:pt idx="18763">
                  <c:v>338.58298477572498</c:v>
                </c:pt>
                <c:pt idx="18764">
                  <c:v>338.58169871150699</c:v>
                </c:pt>
                <c:pt idx="18765">
                  <c:v>338.57578519043301</c:v>
                </c:pt>
                <c:pt idx="18766">
                  <c:v>338.57147908558801</c:v>
                </c:pt>
                <c:pt idx="18767">
                  <c:v>338.55579906119402</c:v>
                </c:pt>
                <c:pt idx="18768">
                  <c:v>338.51057816772197</c:v>
                </c:pt>
                <c:pt idx="18769">
                  <c:v>338.45486983178603</c:v>
                </c:pt>
                <c:pt idx="18770">
                  <c:v>338.43494243946901</c:v>
                </c:pt>
                <c:pt idx="18771">
                  <c:v>338.38381516246102</c:v>
                </c:pt>
                <c:pt idx="18772">
                  <c:v>338.37480949011098</c:v>
                </c:pt>
                <c:pt idx="18773">
                  <c:v>338.358833066937</c:v>
                </c:pt>
                <c:pt idx="18774">
                  <c:v>338.34587635701598</c:v>
                </c:pt>
                <c:pt idx="18775">
                  <c:v>338.33832984369599</c:v>
                </c:pt>
                <c:pt idx="18776">
                  <c:v>338.31826221134997</c:v>
                </c:pt>
                <c:pt idx="18777">
                  <c:v>338.31676387685701</c:v>
                </c:pt>
                <c:pt idx="18778">
                  <c:v>338.31319174075401</c:v>
                </c:pt>
                <c:pt idx="18779">
                  <c:v>338.284791492105</c:v>
                </c:pt>
                <c:pt idx="18780">
                  <c:v>338.27159903079001</c:v>
                </c:pt>
                <c:pt idx="18781">
                  <c:v>338.25960672901903</c:v>
                </c:pt>
                <c:pt idx="18782">
                  <c:v>338.23896905849301</c:v>
                </c:pt>
                <c:pt idx="18783">
                  <c:v>338.21504203430402</c:v>
                </c:pt>
                <c:pt idx="18784">
                  <c:v>338.19102491208798</c:v>
                </c:pt>
                <c:pt idx="18785">
                  <c:v>338.18933159636998</c:v>
                </c:pt>
                <c:pt idx="18786">
                  <c:v>338.09979563400202</c:v>
                </c:pt>
                <c:pt idx="18787">
                  <c:v>338.09809935836398</c:v>
                </c:pt>
                <c:pt idx="18788">
                  <c:v>338.08618609241199</c:v>
                </c:pt>
                <c:pt idx="18789">
                  <c:v>338.08057565482198</c:v>
                </c:pt>
                <c:pt idx="18790">
                  <c:v>338.071999459832</c:v>
                </c:pt>
                <c:pt idx="18791">
                  <c:v>338.060937545456</c:v>
                </c:pt>
                <c:pt idx="18792">
                  <c:v>338.05978963366198</c:v>
                </c:pt>
                <c:pt idx="18793">
                  <c:v>338.03923821893301</c:v>
                </c:pt>
                <c:pt idx="18794">
                  <c:v>337.95444671647999</c:v>
                </c:pt>
                <c:pt idx="18795">
                  <c:v>337.93581371491899</c:v>
                </c:pt>
                <c:pt idx="18796">
                  <c:v>337.91421854541602</c:v>
                </c:pt>
                <c:pt idx="18797">
                  <c:v>337.89918365217801</c:v>
                </c:pt>
                <c:pt idx="18798">
                  <c:v>337.89400343297001</c:v>
                </c:pt>
                <c:pt idx="18799">
                  <c:v>337.89007243278201</c:v>
                </c:pt>
                <c:pt idx="18800">
                  <c:v>337.87853063688499</c:v>
                </c:pt>
                <c:pt idx="18801">
                  <c:v>337.86167207425899</c:v>
                </c:pt>
                <c:pt idx="18802">
                  <c:v>337.84537493667602</c:v>
                </c:pt>
                <c:pt idx="18803">
                  <c:v>337.82182360437201</c:v>
                </c:pt>
                <c:pt idx="18804">
                  <c:v>337.80731291723401</c:v>
                </c:pt>
                <c:pt idx="18805">
                  <c:v>337.80202757595703</c:v>
                </c:pt>
                <c:pt idx="18806">
                  <c:v>337.775720975512</c:v>
                </c:pt>
                <c:pt idx="18807">
                  <c:v>337.76965249556002</c:v>
                </c:pt>
                <c:pt idx="18808">
                  <c:v>337.75863350020899</c:v>
                </c:pt>
                <c:pt idx="18809">
                  <c:v>337.71216485186102</c:v>
                </c:pt>
                <c:pt idx="18810">
                  <c:v>337.71063673714099</c:v>
                </c:pt>
                <c:pt idx="18811">
                  <c:v>337.70721262005702</c:v>
                </c:pt>
                <c:pt idx="18812">
                  <c:v>337.70557663121002</c:v>
                </c:pt>
                <c:pt idx="18813">
                  <c:v>337.63399956636499</c:v>
                </c:pt>
                <c:pt idx="18814">
                  <c:v>337.62583064428998</c:v>
                </c:pt>
                <c:pt idx="18815">
                  <c:v>337.62369965464097</c:v>
                </c:pt>
                <c:pt idx="18816">
                  <c:v>337.61372357952501</c:v>
                </c:pt>
                <c:pt idx="18817">
                  <c:v>337.613091924093</c:v>
                </c:pt>
                <c:pt idx="18818">
                  <c:v>337.60508207272801</c:v>
                </c:pt>
                <c:pt idx="18819">
                  <c:v>337.58899677136702</c:v>
                </c:pt>
                <c:pt idx="18820">
                  <c:v>337.54695054090502</c:v>
                </c:pt>
                <c:pt idx="18821">
                  <c:v>337.54398173840599</c:v>
                </c:pt>
                <c:pt idx="18822">
                  <c:v>337.51192152626999</c:v>
                </c:pt>
                <c:pt idx="18823">
                  <c:v>337.49581506108302</c:v>
                </c:pt>
                <c:pt idx="18824">
                  <c:v>337.49468020691802</c:v>
                </c:pt>
                <c:pt idx="18825">
                  <c:v>337.48094070886799</c:v>
                </c:pt>
                <c:pt idx="18826">
                  <c:v>337.47628294574002</c:v>
                </c:pt>
                <c:pt idx="18827">
                  <c:v>337.47451832013201</c:v>
                </c:pt>
                <c:pt idx="18828">
                  <c:v>337.44170594249101</c:v>
                </c:pt>
                <c:pt idx="18829">
                  <c:v>337.39908514385598</c:v>
                </c:pt>
                <c:pt idx="18830">
                  <c:v>337.38681234179802</c:v>
                </c:pt>
                <c:pt idx="18831">
                  <c:v>337.37482750185399</c:v>
                </c:pt>
                <c:pt idx="18832">
                  <c:v>337.36839095017501</c:v>
                </c:pt>
                <c:pt idx="18833">
                  <c:v>337.36169775499297</c:v>
                </c:pt>
                <c:pt idx="18834">
                  <c:v>337.29428183430201</c:v>
                </c:pt>
                <c:pt idx="18835">
                  <c:v>337.27975474361</c:v>
                </c:pt>
                <c:pt idx="18836">
                  <c:v>337.27903721388998</c:v>
                </c:pt>
                <c:pt idx="18837">
                  <c:v>337.24631354368302</c:v>
                </c:pt>
                <c:pt idx="18838">
                  <c:v>337.22643970948099</c:v>
                </c:pt>
                <c:pt idx="18839">
                  <c:v>337.21969328664102</c:v>
                </c:pt>
                <c:pt idx="18840">
                  <c:v>337.20579909691799</c:v>
                </c:pt>
                <c:pt idx="18841">
                  <c:v>337.12787052837899</c:v>
                </c:pt>
                <c:pt idx="18842">
                  <c:v>337.12535486633902</c:v>
                </c:pt>
                <c:pt idx="18843">
                  <c:v>337.096138328699</c:v>
                </c:pt>
                <c:pt idx="18844">
                  <c:v>337.05138780739799</c:v>
                </c:pt>
                <c:pt idx="18845">
                  <c:v>336.97870784445399</c:v>
                </c:pt>
                <c:pt idx="18846">
                  <c:v>336.966509924212</c:v>
                </c:pt>
                <c:pt idx="18847">
                  <c:v>336.94648062520099</c:v>
                </c:pt>
                <c:pt idx="18848">
                  <c:v>336.93096637538099</c:v>
                </c:pt>
                <c:pt idx="18849">
                  <c:v>336.89423001709798</c:v>
                </c:pt>
                <c:pt idx="18850">
                  <c:v>336.82750302822501</c:v>
                </c:pt>
                <c:pt idx="18851">
                  <c:v>336.82014153621799</c:v>
                </c:pt>
                <c:pt idx="18852">
                  <c:v>336.79678896002002</c:v>
                </c:pt>
                <c:pt idx="18853">
                  <c:v>336.79631940591099</c:v>
                </c:pt>
                <c:pt idx="18854">
                  <c:v>336.77348972689498</c:v>
                </c:pt>
                <c:pt idx="18855">
                  <c:v>336.75864819318798</c:v>
                </c:pt>
                <c:pt idx="18856">
                  <c:v>336.75413745311698</c:v>
                </c:pt>
                <c:pt idx="18857">
                  <c:v>336.72296798990601</c:v>
                </c:pt>
                <c:pt idx="18858">
                  <c:v>336.721856405457</c:v>
                </c:pt>
                <c:pt idx="18859">
                  <c:v>336.72028986215798</c:v>
                </c:pt>
                <c:pt idx="18860">
                  <c:v>336.71876626932499</c:v>
                </c:pt>
                <c:pt idx="18861">
                  <c:v>336.71292712781502</c:v>
                </c:pt>
                <c:pt idx="18862">
                  <c:v>336.710297689291</c:v>
                </c:pt>
                <c:pt idx="18863">
                  <c:v>336.700850686205</c:v>
                </c:pt>
                <c:pt idx="18864">
                  <c:v>336.698705629502</c:v>
                </c:pt>
                <c:pt idx="18865">
                  <c:v>336.69488341704499</c:v>
                </c:pt>
                <c:pt idx="18866">
                  <c:v>336.687034138603</c:v>
                </c:pt>
                <c:pt idx="18867">
                  <c:v>336.64857090214701</c:v>
                </c:pt>
                <c:pt idx="18868">
                  <c:v>336.62443425581802</c:v>
                </c:pt>
                <c:pt idx="18869">
                  <c:v>336.60352118996298</c:v>
                </c:pt>
                <c:pt idx="18870">
                  <c:v>336.59636739524097</c:v>
                </c:pt>
                <c:pt idx="18871">
                  <c:v>336.57976530261698</c:v>
                </c:pt>
                <c:pt idx="18872">
                  <c:v>336.561746368191</c:v>
                </c:pt>
                <c:pt idx="18873">
                  <c:v>336.53930614153501</c:v>
                </c:pt>
                <c:pt idx="18874">
                  <c:v>336.518258347048</c:v>
                </c:pt>
                <c:pt idx="18875">
                  <c:v>336.480459543552</c:v>
                </c:pt>
                <c:pt idx="18876">
                  <c:v>336.46981152596902</c:v>
                </c:pt>
                <c:pt idx="18877">
                  <c:v>336.43769054958801</c:v>
                </c:pt>
                <c:pt idx="18878">
                  <c:v>336.416695913311</c:v>
                </c:pt>
                <c:pt idx="18879">
                  <c:v>336.413019310148</c:v>
                </c:pt>
                <c:pt idx="18880">
                  <c:v>336.38721216457202</c:v>
                </c:pt>
                <c:pt idx="18881">
                  <c:v>336.36628250713301</c:v>
                </c:pt>
                <c:pt idx="18882">
                  <c:v>336.36617918177501</c:v>
                </c:pt>
                <c:pt idx="18883">
                  <c:v>336.36107593484797</c:v>
                </c:pt>
                <c:pt idx="18884">
                  <c:v>336.35669109491198</c:v>
                </c:pt>
                <c:pt idx="18885">
                  <c:v>336.34598378276502</c:v>
                </c:pt>
                <c:pt idx="18886">
                  <c:v>336.320408747025</c:v>
                </c:pt>
                <c:pt idx="18887">
                  <c:v>336.31759937899398</c:v>
                </c:pt>
                <c:pt idx="18888">
                  <c:v>336.31003822734903</c:v>
                </c:pt>
                <c:pt idx="18889">
                  <c:v>336.29818994155301</c:v>
                </c:pt>
                <c:pt idx="18890">
                  <c:v>336.28215005968099</c:v>
                </c:pt>
                <c:pt idx="18891">
                  <c:v>336.266287011521</c:v>
                </c:pt>
                <c:pt idx="18892">
                  <c:v>336.2503140682</c:v>
                </c:pt>
                <c:pt idx="18893">
                  <c:v>336.23267302016399</c:v>
                </c:pt>
                <c:pt idx="18894">
                  <c:v>336.22117237217299</c:v>
                </c:pt>
                <c:pt idx="18895">
                  <c:v>336.20473281327702</c:v>
                </c:pt>
                <c:pt idx="18896">
                  <c:v>336.14811584013898</c:v>
                </c:pt>
                <c:pt idx="18897">
                  <c:v>336.140707380045</c:v>
                </c:pt>
                <c:pt idx="18898">
                  <c:v>336.116917582734</c:v>
                </c:pt>
                <c:pt idx="18899">
                  <c:v>336.10505749263802</c:v>
                </c:pt>
                <c:pt idx="18900">
                  <c:v>336.096983671033</c:v>
                </c:pt>
                <c:pt idx="18901">
                  <c:v>336.08198994861903</c:v>
                </c:pt>
                <c:pt idx="18902">
                  <c:v>336.06876641706702</c:v>
                </c:pt>
                <c:pt idx="18903">
                  <c:v>335.96856750837497</c:v>
                </c:pt>
                <c:pt idx="18904">
                  <c:v>335.92583474413499</c:v>
                </c:pt>
                <c:pt idx="18905">
                  <c:v>335.90933932896399</c:v>
                </c:pt>
                <c:pt idx="18906">
                  <c:v>335.90894554978797</c:v>
                </c:pt>
                <c:pt idx="18907">
                  <c:v>335.90755498444901</c:v>
                </c:pt>
                <c:pt idx="18908">
                  <c:v>335.90554896868298</c:v>
                </c:pt>
                <c:pt idx="18909">
                  <c:v>335.80518460793701</c:v>
                </c:pt>
                <c:pt idx="18910">
                  <c:v>335.711553539666</c:v>
                </c:pt>
                <c:pt idx="18911">
                  <c:v>335.70423335227702</c:v>
                </c:pt>
                <c:pt idx="18912">
                  <c:v>335.68181984965599</c:v>
                </c:pt>
                <c:pt idx="18913">
                  <c:v>335.669792748894</c:v>
                </c:pt>
                <c:pt idx="18914">
                  <c:v>335.66797877134599</c:v>
                </c:pt>
                <c:pt idx="18915">
                  <c:v>335.66739635357999</c:v>
                </c:pt>
                <c:pt idx="18916">
                  <c:v>335.66461519360098</c:v>
                </c:pt>
                <c:pt idx="18917">
                  <c:v>335.65089845596702</c:v>
                </c:pt>
                <c:pt idx="18918">
                  <c:v>335.64896429268299</c:v>
                </c:pt>
                <c:pt idx="18919">
                  <c:v>335.58948520614803</c:v>
                </c:pt>
                <c:pt idx="18920">
                  <c:v>335.58255054575801</c:v>
                </c:pt>
                <c:pt idx="18921">
                  <c:v>335.55972371869501</c:v>
                </c:pt>
                <c:pt idx="18922">
                  <c:v>335.53797970693</c:v>
                </c:pt>
                <c:pt idx="18923">
                  <c:v>335.52677075745902</c:v>
                </c:pt>
                <c:pt idx="18924">
                  <c:v>335.51338304978799</c:v>
                </c:pt>
                <c:pt idx="18925">
                  <c:v>335.51177678918998</c:v>
                </c:pt>
                <c:pt idx="18926">
                  <c:v>335.49180543718802</c:v>
                </c:pt>
                <c:pt idx="18927">
                  <c:v>335.47635680617998</c:v>
                </c:pt>
                <c:pt idx="18928">
                  <c:v>335.46202390442198</c:v>
                </c:pt>
                <c:pt idx="18929">
                  <c:v>335.45515457834199</c:v>
                </c:pt>
                <c:pt idx="18930">
                  <c:v>335.43909076990502</c:v>
                </c:pt>
                <c:pt idx="18931">
                  <c:v>335.43185597581999</c:v>
                </c:pt>
                <c:pt idx="18932">
                  <c:v>335.428882496445</c:v>
                </c:pt>
                <c:pt idx="18933">
                  <c:v>335.42339216048998</c:v>
                </c:pt>
                <c:pt idx="18934">
                  <c:v>335.40855133725199</c:v>
                </c:pt>
                <c:pt idx="18935">
                  <c:v>335.38828848367598</c:v>
                </c:pt>
                <c:pt idx="18936">
                  <c:v>335.38441489243502</c:v>
                </c:pt>
                <c:pt idx="18937">
                  <c:v>335.36793482198402</c:v>
                </c:pt>
                <c:pt idx="18938">
                  <c:v>335.34261784742102</c:v>
                </c:pt>
                <c:pt idx="18939">
                  <c:v>335.336186447724</c:v>
                </c:pt>
                <c:pt idx="18940">
                  <c:v>335.26383216855203</c:v>
                </c:pt>
                <c:pt idx="18941">
                  <c:v>335.24501596487698</c:v>
                </c:pt>
                <c:pt idx="18942">
                  <c:v>335.23870713378</c:v>
                </c:pt>
                <c:pt idx="18943">
                  <c:v>335.20390004814999</c:v>
                </c:pt>
                <c:pt idx="18944">
                  <c:v>335.16004354743097</c:v>
                </c:pt>
                <c:pt idx="18945">
                  <c:v>335.078529051685</c:v>
                </c:pt>
                <c:pt idx="18946">
                  <c:v>335.054263655738</c:v>
                </c:pt>
                <c:pt idx="18947">
                  <c:v>335.04862125730398</c:v>
                </c:pt>
                <c:pt idx="18948">
                  <c:v>335.047875644991</c:v>
                </c:pt>
                <c:pt idx="18949">
                  <c:v>335.03271069926001</c:v>
                </c:pt>
                <c:pt idx="18950">
                  <c:v>334.99415656709198</c:v>
                </c:pt>
                <c:pt idx="18951">
                  <c:v>334.97916279906502</c:v>
                </c:pt>
                <c:pt idx="18952">
                  <c:v>334.91478259386298</c:v>
                </c:pt>
                <c:pt idx="18953">
                  <c:v>334.91210221041598</c:v>
                </c:pt>
                <c:pt idx="18954">
                  <c:v>334.89843833060701</c:v>
                </c:pt>
                <c:pt idx="18955">
                  <c:v>334.87655255029699</c:v>
                </c:pt>
                <c:pt idx="18956">
                  <c:v>334.86460563451902</c:v>
                </c:pt>
                <c:pt idx="18957">
                  <c:v>334.78647343475598</c:v>
                </c:pt>
                <c:pt idx="18958">
                  <c:v>334.78263200870498</c:v>
                </c:pt>
                <c:pt idx="18959">
                  <c:v>334.75179066627499</c:v>
                </c:pt>
                <c:pt idx="18960">
                  <c:v>334.71628926065802</c:v>
                </c:pt>
                <c:pt idx="18961">
                  <c:v>334.639718740597</c:v>
                </c:pt>
                <c:pt idx="18962">
                  <c:v>334.61015009336802</c:v>
                </c:pt>
                <c:pt idx="18963">
                  <c:v>334.587665579244</c:v>
                </c:pt>
                <c:pt idx="18964">
                  <c:v>334.581047790708</c:v>
                </c:pt>
                <c:pt idx="18965">
                  <c:v>334.49750825181502</c:v>
                </c:pt>
                <c:pt idx="18966">
                  <c:v>334.49363562975202</c:v>
                </c:pt>
                <c:pt idx="18967">
                  <c:v>334.43172156575599</c:v>
                </c:pt>
                <c:pt idx="18968">
                  <c:v>334.43100559818203</c:v>
                </c:pt>
                <c:pt idx="18969">
                  <c:v>334.43059637801099</c:v>
                </c:pt>
                <c:pt idx="18970">
                  <c:v>334.420025513013</c:v>
                </c:pt>
                <c:pt idx="18971">
                  <c:v>334.41303480740498</c:v>
                </c:pt>
                <c:pt idx="18972">
                  <c:v>334.39903184442102</c:v>
                </c:pt>
                <c:pt idx="18973">
                  <c:v>334.37839323725802</c:v>
                </c:pt>
                <c:pt idx="18974">
                  <c:v>334.371036258581</c:v>
                </c:pt>
                <c:pt idx="18975">
                  <c:v>334.33997562343097</c:v>
                </c:pt>
                <c:pt idx="18976">
                  <c:v>334.335770963404</c:v>
                </c:pt>
                <c:pt idx="18977">
                  <c:v>334.31976983602601</c:v>
                </c:pt>
                <c:pt idx="18978">
                  <c:v>334.31719194900398</c:v>
                </c:pt>
                <c:pt idx="18979">
                  <c:v>334.28008563122302</c:v>
                </c:pt>
                <c:pt idx="18980">
                  <c:v>334.24042622270599</c:v>
                </c:pt>
                <c:pt idx="18981">
                  <c:v>334.22706055793202</c:v>
                </c:pt>
                <c:pt idx="18982">
                  <c:v>334.20387611041099</c:v>
                </c:pt>
                <c:pt idx="18983">
                  <c:v>334.177031348686</c:v>
                </c:pt>
                <c:pt idx="18984">
                  <c:v>334.17452150538497</c:v>
                </c:pt>
                <c:pt idx="18985">
                  <c:v>334.17247654368799</c:v>
                </c:pt>
                <c:pt idx="18986">
                  <c:v>334.15266117618103</c:v>
                </c:pt>
                <c:pt idx="18987">
                  <c:v>334.14598834059802</c:v>
                </c:pt>
                <c:pt idx="18988">
                  <c:v>334.14580560205098</c:v>
                </c:pt>
                <c:pt idx="18989">
                  <c:v>334.13903921846202</c:v>
                </c:pt>
                <c:pt idx="18990">
                  <c:v>334.11791892387299</c:v>
                </c:pt>
                <c:pt idx="18991">
                  <c:v>334.11126369371902</c:v>
                </c:pt>
                <c:pt idx="18992">
                  <c:v>334.08366604779201</c:v>
                </c:pt>
                <c:pt idx="18993">
                  <c:v>334.07791298264698</c:v>
                </c:pt>
                <c:pt idx="18994">
                  <c:v>334.06083699798398</c:v>
                </c:pt>
                <c:pt idx="18995">
                  <c:v>334.04302422638301</c:v>
                </c:pt>
                <c:pt idx="18996">
                  <c:v>334.02850444620901</c:v>
                </c:pt>
                <c:pt idx="18997">
                  <c:v>334.02174249786799</c:v>
                </c:pt>
                <c:pt idx="18998">
                  <c:v>333.942554926691</c:v>
                </c:pt>
                <c:pt idx="18999">
                  <c:v>333.918683313337</c:v>
                </c:pt>
                <c:pt idx="19000">
                  <c:v>333.91038551130202</c:v>
                </c:pt>
                <c:pt idx="19001">
                  <c:v>333.891959982385</c:v>
                </c:pt>
                <c:pt idx="19002">
                  <c:v>333.885220094006</c:v>
                </c:pt>
                <c:pt idx="19003">
                  <c:v>333.87802446454702</c:v>
                </c:pt>
                <c:pt idx="19004">
                  <c:v>333.85152804351299</c:v>
                </c:pt>
                <c:pt idx="19005">
                  <c:v>333.811546195836</c:v>
                </c:pt>
                <c:pt idx="19006">
                  <c:v>333.794854099426</c:v>
                </c:pt>
                <c:pt idx="19007">
                  <c:v>333.78968773653298</c:v>
                </c:pt>
                <c:pt idx="19008">
                  <c:v>333.77487060644899</c:v>
                </c:pt>
                <c:pt idx="19009">
                  <c:v>333.77100910469102</c:v>
                </c:pt>
                <c:pt idx="19010">
                  <c:v>333.76510666863498</c:v>
                </c:pt>
                <c:pt idx="19011">
                  <c:v>333.75878599327001</c:v>
                </c:pt>
                <c:pt idx="19012">
                  <c:v>333.70830758747098</c:v>
                </c:pt>
                <c:pt idx="19013">
                  <c:v>333.70657477549997</c:v>
                </c:pt>
                <c:pt idx="19014">
                  <c:v>333.702895200797</c:v>
                </c:pt>
                <c:pt idx="19015">
                  <c:v>333.68603728354702</c:v>
                </c:pt>
                <c:pt idx="19016">
                  <c:v>333.66249289261498</c:v>
                </c:pt>
                <c:pt idx="19017">
                  <c:v>333.63015791184</c:v>
                </c:pt>
                <c:pt idx="19018">
                  <c:v>333.59920199723501</c:v>
                </c:pt>
                <c:pt idx="19019">
                  <c:v>333.58357275251899</c:v>
                </c:pt>
                <c:pt idx="19020">
                  <c:v>333.564916462871</c:v>
                </c:pt>
                <c:pt idx="19021">
                  <c:v>333.55130969085599</c:v>
                </c:pt>
                <c:pt idx="19022">
                  <c:v>333.54957321799401</c:v>
                </c:pt>
                <c:pt idx="19023">
                  <c:v>333.53319022714402</c:v>
                </c:pt>
                <c:pt idx="19024">
                  <c:v>333.53011485361799</c:v>
                </c:pt>
                <c:pt idx="19025">
                  <c:v>333.52533864966301</c:v>
                </c:pt>
                <c:pt idx="19026">
                  <c:v>333.51921513919399</c:v>
                </c:pt>
                <c:pt idx="19027">
                  <c:v>333.51667195614499</c:v>
                </c:pt>
                <c:pt idx="19028">
                  <c:v>333.45717988219798</c:v>
                </c:pt>
                <c:pt idx="19029">
                  <c:v>333.408812017419</c:v>
                </c:pt>
                <c:pt idx="19030">
                  <c:v>333.40078158588699</c:v>
                </c:pt>
                <c:pt idx="19031">
                  <c:v>333.38961729809103</c:v>
                </c:pt>
                <c:pt idx="19032">
                  <c:v>333.360244291387</c:v>
                </c:pt>
                <c:pt idx="19033">
                  <c:v>333.35591446849497</c:v>
                </c:pt>
                <c:pt idx="19034">
                  <c:v>333.342007315898</c:v>
                </c:pt>
                <c:pt idx="19035">
                  <c:v>333.31735545697597</c:v>
                </c:pt>
                <c:pt idx="19036">
                  <c:v>333.30810077827903</c:v>
                </c:pt>
                <c:pt idx="19037">
                  <c:v>333.27631188160501</c:v>
                </c:pt>
                <c:pt idx="19038">
                  <c:v>333.178602156892</c:v>
                </c:pt>
                <c:pt idx="19039">
                  <c:v>333.13593366352302</c:v>
                </c:pt>
                <c:pt idx="19040">
                  <c:v>333.06781286299901</c:v>
                </c:pt>
                <c:pt idx="19041">
                  <c:v>333.03240037631201</c:v>
                </c:pt>
                <c:pt idx="19042">
                  <c:v>333.00909328100499</c:v>
                </c:pt>
                <c:pt idx="19043">
                  <c:v>332.99213352266901</c:v>
                </c:pt>
                <c:pt idx="19044">
                  <c:v>332.98663034687098</c:v>
                </c:pt>
                <c:pt idx="19045">
                  <c:v>332.981739483333</c:v>
                </c:pt>
                <c:pt idx="19046">
                  <c:v>332.96493271871901</c:v>
                </c:pt>
                <c:pt idx="19047">
                  <c:v>332.962042422232</c:v>
                </c:pt>
                <c:pt idx="19048">
                  <c:v>332.940269390823</c:v>
                </c:pt>
                <c:pt idx="19049">
                  <c:v>332.938795686628</c:v>
                </c:pt>
                <c:pt idx="19050">
                  <c:v>332.92712252656298</c:v>
                </c:pt>
                <c:pt idx="19051">
                  <c:v>332.92255462836499</c:v>
                </c:pt>
                <c:pt idx="19052">
                  <c:v>332.889635017383</c:v>
                </c:pt>
                <c:pt idx="19053">
                  <c:v>332.85727189442099</c:v>
                </c:pt>
                <c:pt idx="19054">
                  <c:v>332.83920459885297</c:v>
                </c:pt>
                <c:pt idx="19055">
                  <c:v>332.83367191767201</c:v>
                </c:pt>
                <c:pt idx="19056">
                  <c:v>332.79159555187601</c:v>
                </c:pt>
                <c:pt idx="19057">
                  <c:v>332.772827242228</c:v>
                </c:pt>
                <c:pt idx="19058">
                  <c:v>332.757521466502</c:v>
                </c:pt>
                <c:pt idx="19059">
                  <c:v>332.73660603959502</c:v>
                </c:pt>
                <c:pt idx="19060">
                  <c:v>332.72836018889598</c:v>
                </c:pt>
                <c:pt idx="19061">
                  <c:v>332.72548036776999</c:v>
                </c:pt>
                <c:pt idx="19062">
                  <c:v>332.720466498181</c:v>
                </c:pt>
                <c:pt idx="19063">
                  <c:v>332.69363550799</c:v>
                </c:pt>
                <c:pt idx="19064">
                  <c:v>332.67124677776502</c:v>
                </c:pt>
                <c:pt idx="19065">
                  <c:v>332.66522492282297</c:v>
                </c:pt>
                <c:pt idx="19066">
                  <c:v>332.61876083407998</c:v>
                </c:pt>
                <c:pt idx="19067">
                  <c:v>332.60474671552299</c:v>
                </c:pt>
                <c:pt idx="19068">
                  <c:v>332.59327339670801</c:v>
                </c:pt>
                <c:pt idx="19069">
                  <c:v>332.57210340419999</c:v>
                </c:pt>
                <c:pt idx="19070">
                  <c:v>332.54931274249998</c:v>
                </c:pt>
                <c:pt idx="19071">
                  <c:v>332.54806036809202</c:v>
                </c:pt>
                <c:pt idx="19072">
                  <c:v>332.53749635136398</c:v>
                </c:pt>
                <c:pt idx="19073">
                  <c:v>332.53221424846402</c:v>
                </c:pt>
                <c:pt idx="19074">
                  <c:v>332.48125149729998</c:v>
                </c:pt>
                <c:pt idx="19075">
                  <c:v>332.47637108009098</c:v>
                </c:pt>
                <c:pt idx="19076">
                  <c:v>332.42473449391701</c:v>
                </c:pt>
                <c:pt idx="19077">
                  <c:v>332.39913813285699</c:v>
                </c:pt>
                <c:pt idx="19078">
                  <c:v>332.39142838229299</c:v>
                </c:pt>
                <c:pt idx="19079">
                  <c:v>332.38209176576999</c:v>
                </c:pt>
                <c:pt idx="19080">
                  <c:v>332.377531427191</c:v>
                </c:pt>
                <c:pt idx="19081">
                  <c:v>332.37321500190501</c:v>
                </c:pt>
                <c:pt idx="19082">
                  <c:v>332.36334226975498</c:v>
                </c:pt>
                <c:pt idx="19083">
                  <c:v>332.34298912010098</c:v>
                </c:pt>
                <c:pt idx="19084">
                  <c:v>332.32856456706003</c:v>
                </c:pt>
                <c:pt idx="19085">
                  <c:v>332.25172292860498</c:v>
                </c:pt>
                <c:pt idx="19086">
                  <c:v>332.21214486192298</c:v>
                </c:pt>
                <c:pt idx="19087">
                  <c:v>332.200117657465</c:v>
                </c:pt>
                <c:pt idx="19088">
                  <c:v>332.16648541835002</c:v>
                </c:pt>
                <c:pt idx="19089">
                  <c:v>332.15985580675601</c:v>
                </c:pt>
                <c:pt idx="19090">
                  <c:v>332.1534414505</c:v>
                </c:pt>
                <c:pt idx="19091">
                  <c:v>332.15128870379903</c:v>
                </c:pt>
                <c:pt idx="19092">
                  <c:v>332.124220907454</c:v>
                </c:pt>
                <c:pt idx="19093">
                  <c:v>332.11023698304302</c:v>
                </c:pt>
                <c:pt idx="19094">
                  <c:v>332.10460175184397</c:v>
                </c:pt>
                <c:pt idx="19095">
                  <c:v>332.10390705628498</c:v>
                </c:pt>
                <c:pt idx="19096">
                  <c:v>332.093739132206</c:v>
                </c:pt>
                <c:pt idx="19097">
                  <c:v>332.08765172014301</c:v>
                </c:pt>
                <c:pt idx="19098">
                  <c:v>332.05177282117501</c:v>
                </c:pt>
                <c:pt idx="19099">
                  <c:v>332.03995239719097</c:v>
                </c:pt>
                <c:pt idx="19100">
                  <c:v>332.03746437117002</c:v>
                </c:pt>
                <c:pt idx="19101">
                  <c:v>332.036294064809</c:v>
                </c:pt>
                <c:pt idx="19102">
                  <c:v>332.02915277533498</c:v>
                </c:pt>
                <c:pt idx="19103">
                  <c:v>332.02069922086599</c:v>
                </c:pt>
                <c:pt idx="19104">
                  <c:v>332.018449835345</c:v>
                </c:pt>
                <c:pt idx="19105">
                  <c:v>331.97787290197402</c:v>
                </c:pt>
                <c:pt idx="19106">
                  <c:v>331.975192366231</c:v>
                </c:pt>
                <c:pt idx="19107">
                  <c:v>331.97263527580702</c:v>
                </c:pt>
                <c:pt idx="19108">
                  <c:v>331.969671967473</c:v>
                </c:pt>
                <c:pt idx="19109">
                  <c:v>331.94137018902001</c:v>
                </c:pt>
                <c:pt idx="19110">
                  <c:v>331.92653117007802</c:v>
                </c:pt>
                <c:pt idx="19111">
                  <c:v>331.90006942392301</c:v>
                </c:pt>
                <c:pt idx="19112">
                  <c:v>331.83033256490597</c:v>
                </c:pt>
                <c:pt idx="19113">
                  <c:v>331.80271220524997</c:v>
                </c:pt>
                <c:pt idx="19114">
                  <c:v>331.78900840713601</c:v>
                </c:pt>
                <c:pt idx="19115">
                  <c:v>331.759388678439</c:v>
                </c:pt>
                <c:pt idx="19116">
                  <c:v>331.72555456210699</c:v>
                </c:pt>
                <c:pt idx="19117">
                  <c:v>331.71926180397202</c:v>
                </c:pt>
                <c:pt idx="19118">
                  <c:v>331.71724901944901</c:v>
                </c:pt>
                <c:pt idx="19119">
                  <c:v>331.709060815398</c:v>
                </c:pt>
                <c:pt idx="19120">
                  <c:v>331.65402543488801</c:v>
                </c:pt>
                <c:pt idx="19121">
                  <c:v>331.65293099693702</c:v>
                </c:pt>
                <c:pt idx="19122">
                  <c:v>331.64086552506001</c:v>
                </c:pt>
                <c:pt idx="19123">
                  <c:v>331.61682379037001</c:v>
                </c:pt>
                <c:pt idx="19124">
                  <c:v>331.60018954746999</c:v>
                </c:pt>
                <c:pt idx="19125">
                  <c:v>331.58760862468699</c:v>
                </c:pt>
                <c:pt idx="19126">
                  <c:v>331.56453932099498</c:v>
                </c:pt>
                <c:pt idx="19127">
                  <c:v>331.51057441471897</c:v>
                </c:pt>
                <c:pt idx="19128">
                  <c:v>331.411139422872</c:v>
                </c:pt>
                <c:pt idx="19129">
                  <c:v>331.40812142983998</c:v>
                </c:pt>
                <c:pt idx="19130">
                  <c:v>331.40658116880599</c:v>
                </c:pt>
                <c:pt idx="19131">
                  <c:v>331.37113355693299</c:v>
                </c:pt>
                <c:pt idx="19132">
                  <c:v>331.36793499048002</c:v>
                </c:pt>
                <c:pt idx="19133">
                  <c:v>331.35526399950101</c:v>
                </c:pt>
                <c:pt idx="19134">
                  <c:v>331.35119469962001</c:v>
                </c:pt>
                <c:pt idx="19135">
                  <c:v>331.34925603514603</c:v>
                </c:pt>
                <c:pt idx="19136">
                  <c:v>331.327897164511</c:v>
                </c:pt>
                <c:pt idx="19137">
                  <c:v>331.26239970354999</c:v>
                </c:pt>
                <c:pt idx="19138">
                  <c:v>331.24544381425397</c:v>
                </c:pt>
                <c:pt idx="19139">
                  <c:v>331.24268863141299</c:v>
                </c:pt>
                <c:pt idx="19140">
                  <c:v>331.23153622499598</c:v>
                </c:pt>
                <c:pt idx="19141">
                  <c:v>331.22149152492898</c:v>
                </c:pt>
                <c:pt idx="19142">
                  <c:v>331.19507441291501</c:v>
                </c:pt>
                <c:pt idx="19143">
                  <c:v>331.17871324441597</c:v>
                </c:pt>
                <c:pt idx="19144">
                  <c:v>331.17652421456899</c:v>
                </c:pt>
                <c:pt idx="19145">
                  <c:v>331.16837382834899</c:v>
                </c:pt>
                <c:pt idx="19146">
                  <c:v>331.140294474901</c:v>
                </c:pt>
                <c:pt idx="19147">
                  <c:v>331.12942901287897</c:v>
                </c:pt>
                <c:pt idx="19148">
                  <c:v>331.03638636028199</c:v>
                </c:pt>
                <c:pt idx="19149">
                  <c:v>331.02785393461198</c:v>
                </c:pt>
                <c:pt idx="19150">
                  <c:v>331.01426359201901</c:v>
                </c:pt>
                <c:pt idx="19151">
                  <c:v>330.98563061896198</c:v>
                </c:pt>
                <c:pt idx="19152">
                  <c:v>330.92768556930997</c:v>
                </c:pt>
                <c:pt idx="19153">
                  <c:v>330.90554078507699</c:v>
                </c:pt>
                <c:pt idx="19154">
                  <c:v>330.90086503407099</c:v>
                </c:pt>
                <c:pt idx="19155">
                  <c:v>330.89519921509498</c:v>
                </c:pt>
                <c:pt idx="19156">
                  <c:v>330.837096548555</c:v>
                </c:pt>
                <c:pt idx="19157">
                  <c:v>330.829940205708</c:v>
                </c:pt>
                <c:pt idx="19158">
                  <c:v>330.81551627518797</c:v>
                </c:pt>
                <c:pt idx="19159">
                  <c:v>330.79496593003302</c:v>
                </c:pt>
                <c:pt idx="19160">
                  <c:v>330.74158461641298</c:v>
                </c:pt>
                <c:pt idx="19161">
                  <c:v>330.71980609320201</c:v>
                </c:pt>
                <c:pt idx="19162">
                  <c:v>330.71427862224101</c:v>
                </c:pt>
                <c:pt idx="19163">
                  <c:v>330.69917192172699</c:v>
                </c:pt>
                <c:pt idx="19164">
                  <c:v>330.69845184953402</c:v>
                </c:pt>
                <c:pt idx="19165">
                  <c:v>330.69418456249002</c:v>
                </c:pt>
                <c:pt idx="19166">
                  <c:v>330.65668270278701</c:v>
                </c:pt>
                <c:pt idx="19167">
                  <c:v>330.59817168096401</c:v>
                </c:pt>
                <c:pt idx="19168">
                  <c:v>330.59057246340302</c:v>
                </c:pt>
                <c:pt idx="19169">
                  <c:v>330.587802508837</c:v>
                </c:pt>
                <c:pt idx="19170">
                  <c:v>330.56419263080102</c:v>
                </c:pt>
                <c:pt idx="19171">
                  <c:v>330.55925289643301</c:v>
                </c:pt>
                <c:pt idx="19172">
                  <c:v>330.49627070198898</c:v>
                </c:pt>
                <c:pt idx="19173">
                  <c:v>330.48287619128598</c:v>
                </c:pt>
                <c:pt idx="19174">
                  <c:v>330.47707849859597</c:v>
                </c:pt>
                <c:pt idx="19175">
                  <c:v>330.46872377456202</c:v>
                </c:pt>
                <c:pt idx="19176">
                  <c:v>330.42326433073799</c:v>
                </c:pt>
                <c:pt idx="19177">
                  <c:v>330.38858991412098</c:v>
                </c:pt>
                <c:pt idx="19178">
                  <c:v>330.36010622646899</c:v>
                </c:pt>
                <c:pt idx="19179">
                  <c:v>330.34421927486198</c:v>
                </c:pt>
                <c:pt idx="19180">
                  <c:v>330.29287780424698</c:v>
                </c:pt>
                <c:pt idx="19181">
                  <c:v>330.26087162918202</c:v>
                </c:pt>
                <c:pt idx="19182">
                  <c:v>330.172023968416</c:v>
                </c:pt>
                <c:pt idx="19183">
                  <c:v>330.13537951065302</c:v>
                </c:pt>
                <c:pt idx="19184">
                  <c:v>330.129697455231</c:v>
                </c:pt>
                <c:pt idx="19185">
                  <c:v>330.12551309030198</c:v>
                </c:pt>
                <c:pt idx="19186">
                  <c:v>330.11130340374001</c:v>
                </c:pt>
                <c:pt idx="19187">
                  <c:v>330.082950166888</c:v>
                </c:pt>
                <c:pt idx="19188">
                  <c:v>330.07142545881999</c:v>
                </c:pt>
                <c:pt idx="19189">
                  <c:v>330.04420081397097</c:v>
                </c:pt>
                <c:pt idx="19190">
                  <c:v>330.044182997436</c:v>
                </c:pt>
                <c:pt idx="19191">
                  <c:v>330.03998193311901</c:v>
                </c:pt>
                <c:pt idx="19192">
                  <c:v>329.99806427839599</c:v>
                </c:pt>
                <c:pt idx="19193">
                  <c:v>329.98460201613102</c:v>
                </c:pt>
                <c:pt idx="19194">
                  <c:v>329.94920935391599</c:v>
                </c:pt>
                <c:pt idx="19195">
                  <c:v>329.93271875521498</c:v>
                </c:pt>
                <c:pt idx="19196">
                  <c:v>329.93239214724298</c:v>
                </c:pt>
                <c:pt idx="19197">
                  <c:v>329.92542695422497</c:v>
                </c:pt>
                <c:pt idx="19198">
                  <c:v>329.91812274794501</c:v>
                </c:pt>
                <c:pt idx="19199">
                  <c:v>329.917927390616</c:v>
                </c:pt>
                <c:pt idx="19200">
                  <c:v>329.90135993495898</c:v>
                </c:pt>
                <c:pt idx="19201">
                  <c:v>329.88677168878002</c:v>
                </c:pt>
                <c:pt idx="19202">
                  <c:v>329.88553645620101</c:v>
                </c:pt>
                <c:pt idx="19203">
                  <c:v>329.88407575353301</c:v>
                </c:pt>
                <c:pt idx="19204">
                  <c:v>329.85153648449301</c:v>
                </c:pt>
                <c:pt idx="19205">
                  <c:v>329.81610478264798</c:v>
                </c:pt>
                <c:pt idx="19206">
                  <c:v>329.799485463005</c:v>
                </c:pt>
                <c:pt idx="19207">
                  <c:v>329.78930435737999</c:v>
                </c:pt>
                <c:pt idx="19208">
                  <c:v>329.760808071273</c:v>
                </c:pt>
                <c:pt idx="19209">
                  <c:v>329.73922661982101</c:v>
                </c:pt>
                <c:pt idx="19210">
                  <c:v>329.712642219408</c:v>
                </c:pt>
                <c:pt idx="19211">
                  <c:v>329.70112921814001</c:v>
                </c:pt>
                <c:pt idx="19212">
                  <c:v>329.69729488041202</c:v>
                </c:pt>
                <c:pt idx="19213">
                  <c:v>329.69642964678701</c:v>
                </c:pt>
                <c:pt idx="19214">
                  <c:v>329.682819858274</c:v>
                </c:pt>
                <c:pt idx="19215">
                  <c:v>329.673173821386</c:v>
                </c:pt>
                <c:pt idx="19216">
                  <c:v>329.65540815364</c:v>
                </c:pt>
                <c:pt idx="19217">
                  <c:v>329.652067809296</c:v>
                </c:pt>
                <c:pt idx="19218">
                  <c:v>329.64327669757898</c:v>
                </c:pt>
                <c:pt idx="19219">
                  <c:v>329.64232027559598</c:v>
                </c:pt>
                <c:pt idx="19220">
                  <c:v>329.639322869659</c:v>
                </c:pt>
                <c:pt idx="19221">
                  <c:v>329.61991685076998</c:v>
                </c:pt>
                <c:pt idx="19222">
                  <c:v>329.61907609924498</c:v>
                </c:pt>
                <c:pt idx="19223">
                  <c:v>329.58509767094398</c:v>
                </c:pt>
                <c:pt idx="19224">
                  <c:v>329.56365241061297</c:v>
                </c:pt>
                <c:pt idx="19225">
                  <c:v>329.54472957037302</c:v>
                </c:pt>
                <c:pt idx="19226">
                  <c:v>329.51330543021101</c:v>
                </c:pt>
                <c:pt idx="19227">
                  <c:v>329.45582485909898</c:v>
                </c:pt>
                <c:pt idx="19228">
                  <c:v>329.44746496502501</c:v>
                </c:pt>
                <c:pt idx="19229">
                  <c:v>329.44560347151003</c:v>
                </c:pt>
                <c:pt idx="19230">
                  <c:v>329.36656254385201</c:v>
                </c:pt>
                <c:pt idx="19231">
                  <c:v>329.32177763554</c:v>
                </c:pt>
                <c:pt idx="19232">
                  <c:v>329.317556099667</c:v>
                </c:pt>
                <c:pt idx="19233">
                  <c:v>329.30987290568203</c:v>
                </c:pt>
                <c:pt idx="19234">
                  <c:v>329.30546707415601</c:v>
                </c:pt>
                <c:pt idx="19235">
                  <c:v>329.303551464333</c:v>
                </c:pt>
                <c:pt idx="19236">
                  <c:v>329.29383186223203</c:v>
                </c:pt>
                <c:pt idx="19237">
                  <c:v>329.28372035305603</c:v>
                </c:pt>
                <c:pt idx="19238">
                  <c:v>329.25227332413999</c:v>
                </c:pt>
                <c:pt idx="19239">
                  <c:v>329.248565280344</c:v>
                </c:pt>
                <c:pt idx="19240">
                  <c:v>329.23727903572097</c:v>
                </c:pt>
                <c:pt idx="19241">
                  <c:v>329.21038697931499</c:v>
                </c:pt>
                <c:pt idx="19242">
                  <c:v>329.18029339196698</c:v>
                </c:pt>
                <c:pt idx="19243">
                  <c:v>329.17179264025498</c:v>
                </c:pt>
                <c:pt idx="19244">
                  <c:v>329.16718834401303</c:v>
                </c:pt>
                <c:pt idx="19245">
                  <c:v>329.16677337836398</c:v>
                </c:pt>
                <c:pt idx="19246">
                  <c:v>329.16608298925001</c:v>
                </c:pt>
                <c:pt idx="19247">
                  <c:v>329.16416020196698</c:v>
                </c:pt>
                <c:pt idx="19248">
                  <c:v>329.15955366361499</c:v>
                </c:pt>
                <c:pt idx="19249">
                  <c:v>329.14609157459398</c:v>
                </c:pt>
                <c:pt idx="19250">
                  <c:v>329.13187466096798</c:v>
                </c:pt>
                <c:pt idx="19251">
                  <c:v>329.11499996972202</c:v>
                </c:pt>
                <c:pt idx="19252">
                  <c:v>329.09489717032801</c:v>
                </c:pt>
                <c:pt idx="19253">
                  <c:v>329.068839371698</c:v>
                </c:pt>
                <c:pt idx="19254">
                  <c:v>329.060856001969</c:v>
                </c:pt>
                <c:pt idx="19255">
                  <c:v>329.05541708910698</c:v>
                </c:pt>
                <c:pt idx="19256">
                  <c:v>329.03272937756299</c:v>
                </c:pt>
                <c:pt idx="19257">
                  <c:v>328.92218849837298</c:v>
                </c:pt>
                <c:pt idx="19258">
                  <c:v>328.90652255833197</c:v>
                </c:pt>
                <c:pt idx="19259">
                  <c:v>328.90411796647697</c:v>
                </c:pt>
                <c:pt idx="19260">
                  <c:v>328.88500149053101</c:v>
                </c:pt>
                <c:pt idx="19261">
                  <c:v>328.87724866068601</c:v>
                </c:pt>
                <c:pt idx="19262">
                  <c:v>328.87161335438498</c:v>
                </c:pt>
                <c:pt idx="19263">
                  <c:v>328.84040289055997</c:v>
                </c:pt>
                <c:pt idx="19264">
                  <c:v>328.83716433792102</c:v>
                </c:pt>
                <c:pt idx="19265">
                  <c:v>328.78312740991601</c:v>
                </c:pt>
                <c:pt idx="19266">
                  <c:v>328.76930835717297</c:v>
                </c:pt>
                <c:pt idx="19267">
                  <c:v>328.75090593069001</c:v>
                </c:pt>
                <c:pt idx="19268">
                  <c:v>328.68285361708098</c:v>
                </c:pt>
                <c:pt idx="19269">
                  <c:v>328.68234412528801</c:v>
                </c:pt>
                <c:pt idx="19270">
                  <c:v>328.66640165280398</c:v>
                </c:pt>
                <c:pt idx="19271">
                  <c:v>328.66517004021802</c:v>
                </c:pt>
                <c:pt idx="19272">
                  <c:v>328.56071237340802</c:v>
                </c:pt>
                <c:pt idx="19273">
                  <c:v>328.54232126860398</c:v>
                </c:pt>
                <c:pt idx="19274">
                  <c:v>328.49953619493903</c:v>
                </c:pt>
                <c:pt idx="19275">
                  <c:v>328.48380920880902</c:v>
                </c:pt>
                <c:pt idx="19276">
                  <c:v>328.46469015748397</c:v>
                </c:pt>
                <c:pt idx="19277">
                  <c:v>328.44745089727797</c:v>
                </c:pt>
                <c:pt idx="19278">
                  <c:v>328.44107777845801</c:v>
                </c:pt>
                <c:pt idx="19279">
                  <c:v>328.43918740175798</c:v>
                </c:pt>
                <c:pt idx="19280">
                  <c:v>328.42858537804102</c:v>
                </c:pt>
                <c:pt idx="19281">
                  <c:v>328.41144275692398</c:v>
                </c:pt>
                <c:pt idx="19282">
                  <c:v>328.40249671004</c:v>
                </c:pt>
                <c:pt idx="19283">
                  <c:v>328.39354862668102</c:v>
                </c:pt>
                <c:pt idx="19284">
                  <c:v>328.366647458084</c:v>
                </c:pt>
                <c:pt idx="19285">
                  <c:v>328.36292730829899</c:v>
                </c:pt>
                <c:pt idx="19286">
                  <c:v>328.36261098358301</c:v>
                </c:pt>
                <c:pt idx="19287">
                  <c:v>328.33544019935403</c:v>
                </c:pt>
                <c:pt idx="19288">
                  <c:v>328.32630464655</c:v>
                </c:pt>
                <c:pt idx="19289">
                  <c:v>328.31946224910502</c:v>
                </c:pt>
                <c:pt idx="19290">
                  <c:v>328.25141144546001</c:v>
                </c:pt>
                <c:pt idx="19291">
                  <c:v>328.24818669007499</c:v>
                </c:pt>
                <c:pt idx="19292">
                  <c:v>328.23361324870598</c:v>
                </c:pt>
                <c:pt idx="19293">
                  <c:v>328.21623014017899</c:v>
                </c:pt>
                <c:pt idx="19294">
                  <c:v>328.21429211422299</c:v>
                </c:pt>
                <c:pt idx="19295">
                  <c:v>328.212275829166</c:v>
                </c:pt>
                <c:pt idx="19296">
                  <c:v>328.15254774216697</c:v>
                </c:pt>
                <c:pt idx="19297">
                  <c:v>328.11604847076501</c:v>
                </c:pt>
                <c:pt idx="19298">
                  <c:v>328.07180713448003</c:v>
                </c:pt>
                <c:pt idx="19299">
                  <c:v>328.06423184649702</c:v>
                </c:pt>
                <c:pt idx="19300">
                  <c:v>328.06297987145302</c:v>
                </c:pt>
                <c:pt idx="19301">
                  <c:v>328.03200973023502</c:v>
                </c:pt>
                <c:pt idx="19302">
                  <c:v>328.023547681747</c:v>
                </c:pt>
                <c:pt idx="19303">
                  <c:v>328.01160864231099</c:v>
                </c:pt>
                <c:pt idx="19304">
                  <c:v>327.99152324975898</c:v>
                </c:pt>
                <c:pt idx="19305">
                  <c:v>327.98235913116002</c:v>
                </c:pt>
                <c:pt idx="19306">
                  <c:v>327.96393994057598</c:v>
                </c:pt>
                <c:pt idx="19307">
                  <c:v>327.95481368849897</c:v>
                </c:pt>
                <c:pt idx="19308">
                  <c:v>327.93780865837499</c:v>
                </c:pt>
                <c:pt idx="19309">
                  <c:v>327.93735860241401</c:v>
                </c:pt>
                <c:pt idx="19310">
                  <c:v>327.92108037413198</c:v>
                </c:pt>
                <c:pt idx="19311">
                  <c:v>327.919073467906</c:v>
                </c:pt>
                <c:pt idx="19312">
                  <c:v>327.90163542319198</c:v>
                </c:pt>
                <c:pt idx="19313">
                  <c:v>327.89555982122403</c:v>
                </c:pt>
                <c:pt idx="19314">
                  <c:v>327.89235208689502</c:v>
                </c:pt>
                <c:pt idx="19315">
                  <c:v>327.859524367441</c:v>
                </c:pt>
                <c:pt idx="19316">
                  <c:v>327.85896246977302</c:v>
                </c:pt>
                <c:pt idx="19317">
                  <c:v>327.855098572217</c:v>
                </c:pt>
                <c:pt idx="19318">
                  <c:v>327.83972247382201</c:v>
                </c:pt>
                <c:pt idx="19319">
                  <c:v>327.82901644417302</c:v>
                </c:pt>
                <c:pt idx="19320">
                  <c:v>327.80314053037802</c:v>
                </c:pt>
                <c:pt idx="19321">
                  <c:v>327.79181849535303</c:v>
                </c:pt>
                <c:pt idx="19322">
                  <c:v>327.78629332052998</c:v>
                </c:pt>
                <c:pt idx="19323">
                  <c:v>327.78331579319399</c:v>
                </c:pt>
                <c:pt idx="19324">
                  <c:v>327.76894473881401</c:v>
                </c:pt>
                <c:pt idx="19325">
                  <c:v>327.74028894862801</c:v>
                </c:pt>
                <c:pt idx="19326">
                  <c:v>327.71868815896897</c:v>
                </c:pt>
                <c:pt idx="19327">
                  <c:v>327.710511727452</c:v>
                </c:pt>
                <c:pt idx="19328">
                  <c:v>327.66805802711298</c:v>
                </c:pt>
                <c:pt idx="19329">
                  <c:v>327.64694731791798</c:v>
                </c:pt>
                <c:pt idx="19330">
                  <c:v>327.63220570957401</c:v>
                </c:pt>
                <c:pt idx="19331">
                  <c:v>327.57199986821303</c:v>
                </c:pt>
                <c:pt idx="19332">
                  <c:v>327.564307937558</c:v>
                </c:pt>
                <c:pt idx="19333">
                  <c:v>327.54850216782501</c:v>
                </c:pt>
                <c:pt idx="19334">
                  <c:v>327.51422554829799</c:v>
                </c:pt>
                <c:pt idx="19335">
                  <c:v>327.48425206445802</c:v>
                </c:pt>
                <c:pt idx="19336">
                  <c:v>327.44223301070298</c:v>
                </c:pt>
                <c:pt idx="19337">
                  <c:v>327.39774672165299</c:v>
                </c:pt>
                <c:pt idx="19338">
                  <c:v>327.37556206445998</c:v>
                </c:pt>
                <c:pt idx="19339">
                  <c:v>327.36402044234501</c:v>
                </c:pt>
                <c:pt idx="19340">
                  <c:v>327.35748640012702</c:v>
                </c:pt>
                <c:pt idx="19341">
                  <c:v>327.31874466870499</c:v>
                </c:pt>
                <c:pt idx="19342">
                  <c:v>327.30901745173497</c:v>
                </c:pt>
                <c:pt idx="19343">
                  <c:v>327.30898096996901</c:v>
                </c:pt>
                <c:pt idx="19344">
                  <c:v>327.28306682127402</c:v>
                </c:pt>
                <c:pt idx="19345">
                  <c:v>327.27388502987299</c:v>
                </c:pt>
                <c:pt idx="19346">
                  <c:v>327.27349908558801</c:v>
                </c:pt>
                <c:pt idx="19347">
                  <c:v>327.27042940046601</c:v>
                </c:pt>
                <c:pt idx="19348">
                  <c:v>327.258992642598</c:v>
                </c:pt>
                <c:pt idx="19349">
                  <c:v>327.23702916137802</c:v>
                </c:pt>
                <c:pt idx="19350">
                  <c:v>327.22562099900898</c:v>
                </c:pt>
                <c:pt idx="19351">
                  <c:v>327.220685747743</c:v>
                </c:pt>
                <c:pt idx="19352">
                  <c:v>327.21075879775498</c:v>
                </c:pt>
                <c:pt idx="19353">
                  <c:v>327.17674084117499</c:v>
                </c:pt>
                <c:pt idx="19354">
                  <c:v>327.15030016803303</c:v>
                </c:pt>
                <c:pt idx="19355">
                  <c:v>327.14205091474599</c:v>
                </c:pt>
                <c:pt idx="19356">
                  <c:v>327.12758515617202</c:v>
                </c:pt>
                <c:pt idx="19357">
                  <c:v>327.12133955715802</c:v>
                </c:pt>
                <c:pt idx="19358">
                  <c:v>327.10255985232499</c:v>
                </c:pt>
                <c:pt idx="19359">
                  <c:v>327.06136991926502</c:v>
                </c:pt>
                <c:pt idx="19360">
                  <c:v>327.04318469904899</c:v>
                </c:pt>
                <c:pt idx="19361">
                  <c:v>327.00278231557701</c:v>
                </c:pt>
                <c:pt idx="19362">
                  <c:v>326.99255218839198</c:v>
                </c:pt>
                <c:pt idx="19363">
                  <c:v>326.984382942445</c:v>
                </c:pt>
                <c:pt idx="19364">
                  <c:v>326.980122703012</c:v>
                </c:pt>
                <c:pt idx="19365">
                  <c:v>326.97677091701797</c:v>
                </c:pt>
                <c:pt idx="19366">
                  <c:v>326.96092253594998</c:v>
                </c:pt>
                <c:pt idx="19367">
                  <c:v>326.94128748297197</c:v>
                </c:pt>
                <c:pt idx="19368">
                  <c:v>326.90282759283298</c:v>
                </c:pt>
                <c:pt idx="19369">
                  <c:v>326.87610365207098</c:v>
                </c:pt>
                <c:pt idx="19370">
                  <c:v>326.868116544945</c:v>
                </c:pt>
                <c:pt idx="19371">
                  <c:v>326.86613643943201</c:v>
                </c:pt>
                <c:pt idx="19372">
                  <c:v>326.853498967289</c:v>
                </c:pt>
                <c:pt idx="19373">
                  <c:v>326.83987885656501</c:v>
                </c:pt>
                <c:pt idx="19374">
                  <c:v>326.83514922080002</c:v>
                </c:pt>
                <c:pt idx="19375">
                  <c:v>326.82787809823998</c:v>
                </c:pt>
                <c:pt idx="19376">
                  <c:v>326.823408404188</c:v>
                </c:pt>
                <c:pt idx="19377">
                  <c:v>326.80918814445698</c:v>
                </c:pt>
                <c:pt idx="19378">
                  <c:v>326.77622238228997</c:v>
                </c:pt>
                <c:pt idx="19379">
                  <c:v>326.76219722543499</c:v>
                </c:pt>
                <c:pt idx="19380">
                  <c:v>326.62725594076801</c:v>
                </c:pt>
                <c:pt idx="19381">
                  <c:v>326.61819386622301</c:v>
                </c:pt>
                <c:pt idx="19382">
                  <c:v>326.60772509730498</c:v>
                </c:pt>
                <c:pt idx="19383">
                  <c:v>326.58955382682501</c:v>
                </c:pt>
                <c:pt idx="19384">
                  <c:v>326.58373203015202</c:v>
                </c:pt>
                <c:pt idx="19385">
                  <c:v>326.55428537426201</c:v>
                </c:pt>
                <c:pt idx="19386">
                  <c:v>326.53203984098297</c:v>
                </c:pt>
                <c:pt idx="19387">
                  <c:v>326.52304177808401</c:v>
                </c:pt>
                <c:pt idx="19388">
                  <c:v>326.51386730834002</c:v>
                </c:pt>
                <c:pt idx="19389">
                  <c:v>326.51359137313</c:v>
                </c:pt>
                <c:pt idx="19390">
                  <c:v>326.48812356496302</c:v>
                </c:pt>
                <c:pt idx="19391">
                  <c:v>326.485840476671</c:v>
                </c:pt>
                <c:pt idx="19392">
                  <c:v>326.47295726683001</c:v>
                </c:pt>
                <c:pt idx="19393">
                  <c:v>326.45472910062301</c:v>
                </c:pt>
                <c:pt idx="19394">
                  <c:v>326.44834077408302</c:v>
                </c:pt>
                <c:pt idx="19395">
                  <c:v>326.44407717072198</c:v>
                </c:pt>
                <c:pt idx="19396">
                  <c:v>326.417363247315</c:v>
                </c:pt>
                <c:pt idx="19397">
                  <c:v>326.39687430244902</c:v>
                </c:pt>
                <c:pt idx="19398">
                  <c:v>326.391991365249</c:v>
                </c:pt>
                <c:pt idx="19399">
                  <c:v>326.38772319006102</c:v>
                </c:pt>
                <c:pt idx="19400">
                  <c:v>326.38493122408198</c:v>
                </c:pt>
                <c:pt idx="19401">
                  <c:v>326.36659641840299</c:v>
                </c:pt>
                <c:pt idx="19402">
                  <c:v>326.35912329176398</c:v>
                </c:pt>
                <c:pt idx="19403">
                  <c:v>326.34170262284999</c:v>
                </c:pt>
                <c:pt idx="19404">
                  <c:v>326.33369692276602</c:v>
                </c:pt>
                <c:pt idx="19405">
                  <c:v>326.32170488721601</c:v>
                </c:pt>
                <c:pt idx="19406">
                  <c:v>326.32049298161201</c:v>
                </c:pt>
                <c:pt idx="19407">
                  <c:v>326.30913664030197</c:v>
                </c:pt>
                <c:pt idx="19408">
                  <c:v>326.30702905785898</c:v>
                </c:pt>
                <c:pt idx="19409">
                  <c:v>326.28137171394098</c:v>
                </c:pt>
                <c:pt idx="19410">
                  <c:v>326.24938941661202</c:v>
                </c:pt>
                <c:pt idx="19411">
                  <c:v>326.22733389878999</c:v>
                </c:pt>
                <c:pt idx="19412">
                  <c:v>326.22500044100599</c:v>
                </c:pt>
                <c:pt idx="19413">
                  <c:v>326.20570532918703</c:v>
                </c:pt>
                <c:pt idx="19414">
                  <c:v>326.18213366061099</c:v>
                </c:pt>
                <c:pt idx="19415">
                  <c:v>326.16346282518799</c:v>
                </c:pt>
                <c:pt idx="19416">
                  <c:v>326.16096063738303</c:v>
                </c:pt>
                <c:pt idx="19417">
                  <c:v>326.14252526648698</c:v>
                </c:pt>
                <c:pt idx="19418">
                  <c:v>326.12930718792899</c:v>
                </c:pt>
                <c:pt idx="19419">
                  <c:v>326.12494846816003</c:v>
                </c:pt>
                <c:pt idx="19420">
                  <c:v>326.10963817970298</c:v>
                </c:pt>
                <c:pt idx="19421">
                  <c:v>326.08527749093901</c:v>
                </c:pt>
                <c:pt idx="19422">
                  <c:v>326.08412390727</c:v>
                </c:pt>
                <c:pt idx="19423">
                  <c:v>326.06961838655798</c:v>
                </c:pt>
                <c:pt idx="19424">
                  <c:v>326.04325994751298</c:v>
                </c:pt>
                <c:pt idx="19425">
                  <c:v>326.040087065178</c:v>
                </c:pt>
                <c:pt idx="19426">
                  <c:v>326.03230521599198</c:v>
                </c:pt>
                <c:pt idx="19427">
                  <c:v>326.02932934458801</c:v>
                </c:pt>
                <c:pt idx="19428">
                  <c:v>326.00948892565702</c:v>
                </c:pt>
                <c:pt idx="19429">
                  <c:v>326.00444248144697</c:v>
                </c:pt>
                <c:pt idx="19430">
                  <c:v>326.00312409520501</c:v>
                </c:pt>
                <c:pt idx="19431">
                  <c:v>326.00254907021099</c:v>
                </c:pt>
                <c:pt idx="19432">
                  <c:v>326.001522598485</c:v>
                </c:pt>
                <c:pt idx="19433">
                  <c:v>325.995392008002</c:v>
                </c:pt>
                <c:pt idx="19434">
                  <c:v>325.97649673010199</c:v>
                </c:pt>
                <c:pt idx="19435">
                  <c:v>325.952006388798</c:v>
                </c:pt>
                <c:pt idx="19436">
                  <c:v>325.93743477610798</c:v>
                </c:pt>
                <c:pt idx="19437">
                  <c:v>325.93682872422102</c:v>
                </c:pt>
                <c:pt idx="19438">
                  <c:v>325.93561283676502</c:v>
                </c:pt>
                <c:pt idx="19439">
                  <c:v>325.93233555639603</c:v>
                </c:pt>
                <c:pt idx="19440">
                  <c:v>325.93227134659298</c:v>
                </c:pt>
                <c:pt idx="19441">
                  <c:v>325.91533978193098</c:v>
                </c:pt>
                <c:pt idx="19442">
                  <c:v>325.91530822193403</c:v>
                </c:pt>
                <c:pt idx="19443">
                  <c:v>325.88274361172199</c:v>
                </c:pt>
                <c:pt idx="19444">
                  <c:v>325.87887384948101</c:v>
                </c:pt>
                <c:pt idx="19445">
                  <c:v>325.87655769260698</c:v>
                </c:pt>
                <c:pt idx="19446">
                  <c:v>325.87244836004999</c:v>
                </c:pt>
                <c:pt idx="19447">
                  <c:v>325.83976393255801</c:v>
                </c:pt>
                <c:pt idx="19448">
                  <c:v>325.834159801986</c:v>
                </c:pt>
                <c:pt idx="19449">
                  <c:v>325.82928185528402</c:v>
                </c:pt>
                <c:pt idx="19450">
                  <c:v>325.82604715786198</c:v>
                </c:pt>
                <c:pt idx="19451">
                  <c:v>325.81412738310399</c:v>
                </c:pt>
                <c:pt idx="19452">
                  <c:v>325.80906936301301</c:v>
                </c:pt>
                <c:pt idx="19453">
                  <c:v>325.79274762534101</c:v>
                </c:pt>
                <c:pt idx="19454">
                  <c:v>325.77870076918401</c:v>
                </c:pt>
                <c:pt idx="19455">
                  <c:v>325.77751808580899</c:v>
                </c:pt>
                <c:pt idx="19456">
                  <c:v>325.745722874796</c:v>
                </c:pt>
                <c:pt idx="19457">
                  <c:v>325.744902490073</c:v>
                </c:pt>
                <c:pt idx="19458">
                  <c:v>325.74406455309997</c:v>
                </c:pt>
                <c:pt idx="19459">
                  <c:v>325.74236231721602</c:v>
                </c:pt>
                <c:pt idx="19460">
                  <c:v>325.74028484897502</c:v>
                </c:pt>
                <c:pt idx="19461">
                  <c:v>325.73971175634699</c:v>
                </c:pt>
                <c:pt idx="19462">
                  <c:v>325.72726446221901</c:v>
                </c:pt>
                <c:pt idx="19463">
                  <c:v>325.72445804816402</c:v>
                </c:pt>
                <c:pt idx="19464">
                  <c:v>325.719174521588</c:v>
                </c:pt>
                <c:pt idx="19465">
                  <c:v>325.69166295034597</c:v>
                </c:pt>
                <c:pt idx="19466">
                  <c:v>325.688237861262</c:v>
                </c:pt>
                <c:pt idx="19467">
                  <c:v>325.68426800280298</c:v>
                </c:pt>
                <c:pt idx="19468">
                  <c:v>325.63438016027601</c:v>
                </c:pt>
                <c:pt idx="19469">
                  <c:v>325.628854725552</c:v>
                </c:pt>
                <c:pt idx="19470">
                  <c:v>325.61293560273998</c:v>
                </c:pt>
                <c:pt idx="19471">
                  <c:v>325.59992553223998</c:v>
                </c:pt>
                <c:pt idx="19472">
                  <c:v>325.59296596031299</c:v>
                </c:pt>
                <c:pt idx="19473">
                  <c:v>325.57170596964698</c:v>
                </c:pt>
                <c:pt idx="19474">
                  <c:v>325.56530189292801</c:v>
                </c:pt>
                <c:pt idx="19475">
                  <c:v>325.55696561087302</c:v>
                </c:pt>
                <c:pt idx="19476">
                  <c:v>325.54770751724902</c:v>
                </c:pt>
                <c:pt idx="19477">
                  <c:v>325.50976913241999</c:v>
                </c:pt>
                <c:pt idx="19478">
                  <c:v>325.50703120745601</c:v>
                </c:pt>
                <c:pt idx="19479">
                  <c:v>325.48609446797298</c:v>
                </c:pt>
                <c:pt idx="19480">
                  <c:v>325.48003137862003</c:v>
                </c:pt>
                <c:pt idx="19481">
                  <c:v>325.47993256598801</c:v>
                </c:pt>
                <c:pt idx="19482">
                  <c:v>325.47699067372901</c:v>
                </c:pt>
                <c:pt idx="19483">
                  <c:v>325.46387428443398</c:v>
                </c:pt>
                <c:pt idx="19484">
                  <c:v>325.45364451435898</c:v>
                </c:pt>
                <c:pt idx="19485">
                  <c:v>325.45015856638503</c:v>
                </c:pt>
                <c:pt idx="19486">
                  <c:v>325.44527742090099</c:v>
                </c:pt>
                <c:pt idx="19487">
                  <c:v>325.43228560085498</c:v>
                </c:pt>
                <c:pt idx="19488">
                  <c:v>325.431376914221</c:v>
                </c:pt>
                <c:pt idx="19489">
                  <c:v>325.41206797954698</c:v>
                </c:pt>
                <c:pt idx="19490">
                  <c:v>325.38782586832298</c:v>
                </c:pt>
                <c:pt idx="19491">
                  <c:v>325.38604990168102</c:v>
                </c:pt>
                <c:pt idx="19492">
                  <c:v>325.379795489858</c:v>
                </c:pt>
                <c:pt idx="19493">
                  <c:v>325.36667849193998</c:v>
                </c:pt>
                <c:pt idx="19494">
                  <c:v>325.355453894307</c:v>
                </c:pt>
                <c:pt idx="19495">
                  <c:v>325.31428014729698</c:v>
                </c:pt>
                <c:pt idx="19496">
                  <c:v>325.30933642336498</c:v>
                </c:pt>
                <c:pt idx="19497">
                  <c:v>325.305683354834</c:v>
                </c:pt>
                <c:pt idx="19498">
                  <c:v>325.28565510773501</c:v>
                </c:pt>
                <c:pt idx="19499">
                  <c:v>325.26878159324002</c:v>
                </c:pt>
                <c:pt idx="19500">
                  <c:v>325.257815520691</c:v>
                </c:pt>
                <c:pt idx="19501">
                  <c:v>325.23362694060103</c:v>
                </c:pt>
                <c:pt idx="19502">
                  <c:v>325.196622966284</c:v>
                </c:pt>
                <c:pt idx="19503">
                  <c:v>325.19103005776401</c:v>
                </c:pt>
                <c:pt idx="19504">
                  <c:v>325.18774558067201</c:v>
                </c:pt>
                <c:pt idx="19505">
                  <c:v>325.17050527679601</c:v>
                </c:pt>
                <c:pt idx="19506">
                  <c:v>325.166791683155</c:v>
                </c:pt>
                <c:pt idx="19507">
                  <c:v>325.16617945570601</c:v>
                </c:pt>
                <c:pt idx="19508">
                  <c:v>325.15804978210502</c:v>
                </c:pt>
                <c:pt idx="19509">
                  <c:v>325.13764655509902</c:v>
                </c:pt>
                <c:pt idx="19510">
                  <c:v>325.12978790982902</c:v>
                </c:pt>
                <c:pt idx="19511">
                  <c:v>325.121561661329</c:v>
                </c:pt>
                <c:pt idx="19512">
                  <c:v>325.09696594840801</c:v>
                </c:pt>
                <c:pt idx="19513">
                  <c:v>325.09507066652799</c:v>
                </c:pt>
                <c:pt idx="19514">
                  <c:v>325.071957670671</c:v>
                </c:pt>
                <c:pt idx="19515">
                  <c:v>325.04166399863499</c:v>
                </c:pt>
                <c:pt idx="19516">
                  <c:v>325.03008944826303</c:v>
                </c:pt>
                <c:pt idx="19517">
                  <c:v>325.02364125246402</c:v>
                </c:pt>
                <c:pt idx="19518">
                  <c:v>325.01914572506098</c:v>
                </c:pt>
                <c:pt idx="19519">
                  <c:v>325.01852519932697</c:v>
                </c:pt>
                <c:pt idx="19520">
                  <c:v>325.00469608536702</c:v>
                </c:pt>
                <c:pt idx="19521">
                  <c:v>324.99748120908902</c:v>
                </c:pt>
                <c:pt idx="19522">
                  <c:v>324.99442136025999</c:v>
                </c:pt>
                <c:pt idx="19523">
                  <c:v>324.96385561464399</c:v>
                </c:pt>
                <c:pt idx="19524">
                  <c:v>324.94811501490699</c:v>
                </c:pt>
                <c:pt idx="19525">
                  <c:v>324.93682090853298</c:v>
                </c:pt>
                <c:pt idx="19526">
                  <c:v>324.915772633752</c:v>
                </c:pt>
                <c:pt idx="19527">
                  <c:v>324.90868160928801</c:v>
                </c:pt>
                <c:pt idx="19528">
                  <c:v>324.89727640974701</c:v>
                </c:pt>
                <c:pt idx="19529">
                  <c:v>324.89321406050198</c:v>
                </c:pt>
                <c:pt idx="19530">
                  <c:v>324.87915745451699</c:v>
                </c:pt>
                <c:pt idx="19531">
                  <c:v>324.87211037825699</c:v>
                </c:pt>
                <c:pt idx="19532">
                  <c:v>324.86250188308298</c:v>
                </c:pt>
                <c:pt idx="19533">
                  <c:v>324.86142999482399</c:v>
                </c:pt>
                <c:pt idx="19534">
                  <c:v>324.84924998699898</c:v>
                </c:pt>
                <c:pt idx="19535">
                  <c:v>324.83780452527498</c:v>
                </c:pt>
                <c:pt idx="19536">
                  <c:v>324.83380977735402</c:v>
                </c:pt>
                <c:pt idx="19537">
                  <c:v>324.832447705748</c:v>
                </c:pt>
                <c:pt idx="19538">
                  <c:v>324.82826427091101</c:v>
                </c:pt>
                <c:pt idx="19539">
                  <c:v>324.82578827471502</c:v>
                </c:pt>
                <c:pt idx="19540">
                  <c:v>324.80914721309603</c:v>
                </c:pt>
                <c:pt idx="19541">
                  <c:v>324.79516070003302</c:v>
                </c:pt>
                <c:pt idx="19542">
                  <c:v>324.792103305583</c:v>
                </c:pt>
                <c:pt idx="19543">
                  <c:v>324.77225312508898</c:v>
                </c:pt>
                <c:pt idx="19544">
                  <c:v>324.770904455096</c:v>
                </c:pt>
                <c:pt idx="19545">
                  <c:v>324.735462466591</c:v>
                </c:pt>
                <c:pt idx="19546">
                  <c:v>324.715625223931</c:v>
                </c:pt>
                <c:pt idx="19547">
                  <c:v>324.68497597164298</c:v>
                </c:pt>
                <c:pt idx="19548">
                  <c:v>324.66366007638601</c:v>
                </c:pt>
                <c:pt idx="19549">
                  <c:v>324.66011070260402</c:v>
                </c:pt>
                <c:pt idx="19550">
                  <c:v>324.64273893787902</c:v>
                </c:pt>
                <c:pt idx="19551">
                  <c:v>324.62857147416298</c:v>
                </c:pt>
                <c:pt idx="19552">
                  <c:v>324.61804999052202</c:v>
                </c:pt>
                <c:pt idx="19553">
                  <c:v>324.61550077306703</c:v>
                </c:pt>
                <c:pt idx="19554">
                  <c:v>324.61363081254001</c:v>
                </c:pt>
                <c:pt idx="19555">
                  <c:v>324.60319921329199</c:v>
                </c:pt>
                <c:pt idx="19556">
                  <c:v>324.57674394653901</c:v>
                </c:pt>
                <c:pt idx="19557">
                  <c:v>324.56699921299202</c:v>
                </c:pt>
                <c:pt idx="19558">
                  <c:v>324.51996648043502</c:v>
                </c:pt>
                <c:pt idx="19559">
                  <c:v>324.44512156446399</c:v>
                </c:pt>
                <c:pt idx="19560">
                  <c:v>324.44380035931698</c:v>
                </c:pt>
                <c:pt idx="19561">
                  <c:v>324.43503528788699</c:v>
                </c:pt>
                <c:pt idx="19562">
                  <c:v>324.42416973661102</c:v>
                </c:pt>
                <c:pt idx="19563">
                  <c:v>324.41552498403098</c:v>
                </c:pt>
                <c:pt idx="19564">
                  <c:v>324.41382716617699</c:v>
                </c:pt>
                <c:pt idx="19565">
                  <c:v>324.40944532742901</c:v>
                </c:pt>
                <c:pt idx="19566">
                  <c:v>324.40011139227602</c:v>
                </c:pt>
                <c:pt idx="19567">
                  <c:v>324.399001286984</c:v>
                </c:pt>
                <c:pt idx="19568">
                  <c:v>324.39593674651098</c:v>
                </c:pt>
                <c:pt idx="19569">
                  <c:v>324.36758842500899</c:v>
                </c:pt>
                <c:pt idx="19570">
                  <c:v>324.35600478625099</c:v>
                </c:pt>
                <c:pt idx="19571">
                  <c:v>324.34303715345402</c:v>
                </c:pt>
                <c:pt idx="19572">
                  <c:v>324.33903966364198</c:v>
                </c:pt>
                <c:pt idx="19573">
                  <c:v>324.32501728823303</c:v>
                </c:pt>
                <c:pt idx="19574">
                  <c:v>324.32337164607202</c:v>
                </c:pt>
                <c:pt idx="19575">
                  <c:v>324.32122527301499</c:v>
                </c:pt>
                <c:pt idx="19576">
                  <c:v>324.301727658289</c:v>
                </c:pt>
                <c:pt idx="19577">
                  <c:v>324.30170911705397</c:v>
                </c:pt>
                <c:pt idx="19578">
                  <c:v>324.29971123811401</c:v>
                </c:pt>
                <c:pt idx="19579">
                  <c:v>324.28003293576199</c:v>
                </c:pt>
                <c:pt idx="19580">
                  <c:v>324.26656963714697</c:v>
                </c:pt>
                <c:pt idx="19581">
                  <c:v>324.26543465267901</c:v>
                </c:pt>
                <c:pt idx="19582">
                  <c:v>324.25108836094199</c:v>
                </c:pt>
                <c:pt idx="19583">
                  <c:v>324.23449365116397</c:v>
                </c:pt>
                <c:pt idx="19584">
                  <c:v>324.22530223861497</c:v>
                </c:pt>
                <c:pt idx="19585">
                  <c:v>324.18025130434</c:v>
                </c:pt>
                <c:pt idx="19586">
                  <c:v>324.180197243934</c:v>
                </c:pt>
                <c:pt idx="19587">
                  <c:v>324.17638777354802</c:v>
                </c:pt>
                <c:pt idx="19588">
                  <c:v>324.17035440247901</c:v>
                </c:pt>
                <c:pt idx="19589">
                  <c:v>324.16005160656698</c:v>
                </c:pt>
                <c:pt idx="19590">
                  <c:v>324.14460453630898</c:v>
                </c:pt>
                <c:pt idx="19591">
                  <c:v>324.139597615399</c:v>
                </c:pt>
                <c:pt idx="19592">
                  <c:v>324.136406904777</c:v>
                </c:pt>
                <c:pt idx="19593">
                  <c:v>324.13621572658502</c:v>
                </c:pt>
                <c:pt idx="19594">
                  <c:v>324.13045385266003</c:v>
                </c:pt>
                <c:pt idx="19595">
                  <c:v>324.125792793225</c:v>
                </c:pt>
                <c:pt idx="19596">
                  <c:v>324.09751550066898</c:v>
                </c:pt>
                <c:pt idx="19597">
                  <c:v>324.07200802072401</c:v>
                </c:pt>
                <c:pt idx="19598">
                  <c:v>324.06541472798</c:v>
                </c:pt>
                <c:pt idx="19599">
                  <c:v>324.04095397178997</c:v>
                </c:pt>
                <c:pt idx="19600">
                  <c:v>324.03885062113699</c:v>
                </c:pt>
                <c:pt idx="19601">
                  <c:v>324.027010662024</c:v>
                </c:pt>
                <c:pt idx="19602">
                  <c:v>324.00683809945599</c:v>
                </c:pt>
                <c:pt idx="19603">
                  <c:v>323.97133477281</c:v>
                </c:pt>
                <c:pt idx="19604">
                  <c:v>323.97117265087701</c:v>
                </c:pt>
                <c:pt idx="19605">
                  <c:v>323.94469519437001</c:v>
                </c:pt>
                <c:pt idx="19606">
                  <c:v>323.898387201898</c:v>
                </c:pt>
                <c:pt idx="19607">
                  <c:v>323.88174365863</c:v>
                </c:pt>
                <c:pt idx="19608">
                  <c:v>323.87377174514</c:v>
                </c:pt>
                <c:pt idx="19609">
                  <c:v>323.871663874896</c:v>
                </c:pt>
                <c:pt idx="19610">
                  <c:v>323.86198128496397</c:v>
                </c:pt>
                <c:pt idx="19611">
                  <c:v>323.85541524429198</c:v>
                </c:pt>
                <c:pt idx="19612">
                  <c:v>323.83776564349603</c:v>
                </c:pt>
                <c:pt idx="19613">
                  <c:v>323.83135887659699</c:v>
                </c:pt>
                <c:pt idx="19614">
                  <c:v>323.828191105136</c:v>
                </c:pt>
                <c:pt idx="19615">
                  <c:v>323.79984115627298</c:v>
                </c:pt>
                <c:pt idx="19616">
                  <c:v>323.79576741075698</c:v>
                </c:pt>
                <c:pt idx="19617">
                  <c:v>323.76885445733501</c:v>
                </c:pt>
                <c:pt idx="19618">
                  <c:v>323.766207163422</c:v>
                </c:pt>
                <c:pt idx="19619">
                  <c:v>323.75956145468399</c:v>
                </c:pt>
                <c:pt idx="19620">
                  <c:v>323.74718675794998</c:v>
                </c:pt>
                <c:pt idx="19621">
                  <c:v>323.74067583649003</c:v>
                </c:pt>
                <c:pt idx="19622">
                  <c:v>323.73967106367201</c:v>
                </c:pt>
                <c:pt idx="19623">
                  <c:v>323.73187696505198</c:v>
                </c:pt>
                <c:pt idx="19624">
                  <c:v>323.72515018008602</c:v>
                </c:pt>
                <c:pt idx="19625">
                  <c:v>323.72342449100199</c:v>
                </c:pt>
                <c:pt idx="19626">
                  <c:v>323.71037068496003</c:v>
                </c:pt>
                <c:pt idx="19627">
                  <c:v>323.69693208357597</c:v>
                </c:pt>
                <c:pt idx="19628">
                  <c:v>323.693645203328</c:v>
                </c:pt>
                <c:pt idx="19629">
                  <c:v>323.677838442552</c:v>
                </c:pt>
                <c:pt idx="19630">
                  <c:v>323.637435685985</c:v>
                </c:pt>
                <c:pt idx="19631">
                  <c:v>323.63688478216199</c:v>
                </c:pt>
                <c:pt idx="19632">
                  <c:v>323.63159318585502</c:v>
                </c:pt>
                <c:pt idx="19633">
                  <c:v>323.62989557033802</c:v>
                </c:pt>
                <c:pt idx="19634">
                  <c:v>323.62817713093898</c:v>
                </c:pt>
                <c:pt idx="19635">
                  <c:v>323.62808674402697</c:v>
                </c:pt>
                <c:pt idx="19636">
                  <c:v>323.61978089605299</c:v>
                </c:pt>
                <c:pt idx="19637">
                  <c:v>323.59331766277103</c:v>
                </c:pt>
                <c:pt idx="19638">
                  <c:v>323.56290094358798</c:v>
                </c:pt>
                <c:pt idx="19639">
                  <c:v>323.55709178941601</c:v>
                </c:pt>
                <c:pt idx="19640">
                  <c:v>323.54821000793299</c:v>
                </c:pt>
                <c:pt idx="19641">
                  <c:v>323.52833872526702</c:v>
                </c:pt>
                <c:pt idx="19642">
                  <c:v>323.49986652092502</c:v>
                </c:pt>
                <c:pt idx="19643">
                  <c:v>323.48274564872003</c:v>
                </c:pt>
                <c:pt idx="19644">
                  <c:v>323.42018768328501</c:v>
                </c:pt>
                <c:pt idx="19645">
                  <c:v>323.403759819134</c:v>
                </c:pt>
                <c:pt idx="19646">
                  <c:v>323.34676814127499</c:v>
                </c:pt>
                <c:pt idx="19647">
                  <c:v>323.33060919111301</c:v>
                </c:pt>
                <c:pt idx="19648">
                  <c:v>323.32670815620997</c:v>
                </c:pt>
                <c:pt idx="19649">
                  <c:v>323.30140164510698</c:v>
                </c:pt>
                <c:pt idx="19650">
                  <c:v>323.28952351164497</c:v>
                </c:pt>
                <c:pt idx="19651">
                  <c:v>323.27889843883298</c:v>
                </c:pt>
                <c:pt idx="19652">
                  <c:v>323.26899631539402</c:v>
                </c:pt>
                <c:pt idx="19653">
                  <c:v>323.26549522308301</c:v>
                </c:pt>
                <c:pt idx="19654">
                  <c:v>323.26092068212898</c:v>
                </c:pt>
                <c:pt idx="19655">
                  <c:v>323.259799943232</c:v>
                </c:pt>
                <c:pt idx="19656">
                  <c:v>323.25579583564399</c:v>
                </c:pt>
                <c:pt idx="19657">
                  <c:v>323.25399548534</c:v>
                </c:pt>
                <c:pt idx="19658">
                  <c:v>323.24205186004599</c:v>
                </c:pt>
                <c:pt idx="19659">
                  <c:v>323.19703804596401</c:v>
                </c:pt>
                <c:pt idx="19660">
                  <c:v>323.19498467489598</c:v>
                </c:pt>
                <c:pt idx="19661">
                  <c:v>323.17694336881402</c:v>
                </c:pt>
                <c:pt idx="19662">
                  <c:v>323.171543047358</c:v>
                </c:pt>
                <c:pt idx="19663">
                  <c:v>323.15292109101603</c:v>
                </c:pt>
                <c:pt idx="19664">
                  <c:v>323.137990062227</c:v>
                </c:pt>
                <c:pt idx="19665">
                  <c:v>323.13299720121302</c:v>
                </c:pt>
                <c:pt idx="19666">
                  <c:v>323.12991034189002</c:v>
                </c:pt>
                <c:pt idx="19667">
                  <c:v>323.12974247450097</c:v>
                </c:pt>
                <c:pt idx="19668">
                  <c:v>323.094138293973</c:v>
                </c:pt>
                <c:pt idx="19669">
                  <c:v>323.08199511868901</c:v>
                </c:pt>
                <c:pt idx="19670">
                  <c:v>323.07937623446003</c:v>
                </c:pt>
                <c:pt idx="19671">
                  <c:v>323.069373883786</c:v>
                </c:pt>
                <c:pt idx="19672">
                  <c:v>323.06205571527801</c:v>
                </c:pt>
                <c:pt idx="19673">
                  <c:v>323.03163982643099</c:v>
                </c:pt>
                <c:pt idx="19674">
                  <c:v>323.01605749678299</c:v>
                </c:pt>
                <c:pt idx="19675">
                  <c:v>323.008556347043</c:v>
                </c:pt>
                <c:pt idx="19676">
                  <c:v>322.98133901211298</c:v>
                </c:pt>
                <c:pt idx="19677">
                  <c:v>322.98000448094501</c:v>
                </c:pt>
                <c:pt idx="19678">
                  <c:v>322.95406803788802</c:v>
                </c:pt>
                <c:pt idx="19679">
                  <c:v>322.94112199692199</c:v>
                </c:pt>
                <c:pt idx="19680">
                  <c:v>322.93970587338202</c:v>
                </c:pt>
                <c:pt idx="19681">
                  <c:v>322.92970694324998</c:v>
                </c:pt>
                <c:pt idx="19682">
                  <c:v>322.89471666815098</c:v>
                </c:pt>
                <c:pt idx="19683">
                  <c:v>322.86978310117303</c:v>
                </c:pt>
                <c:pt idx="19684">
                  <c:v>322.86779958241601</c:v>
                </c:pt>
                <c:pt idx="19685">
                  <c:v>322.82548851484398</c:v>
                </c:pt>
                <c:pt idx="19686">
                  <c:v>322.81613839223502</c:v>
                </c:pt>
                <c:pt idx="19687">
                  <c:v>322.72123655714603</c:v>
                </c:pt>
                <c:pt idx="19688">
                  <c:v>322.66291900466399</c:v>
                </c:pt>
                <c:pt idx="19689">
                  <c:v>322.65315518679398</c:v>
                </c:pt>
                <c:pt idx="19690">
                  <c:v>322.64189863226198</c:v>
                </c:pt>
                <c:pt idx="19691">
                  <c:v>322.62804937365701</c:v>
                </c:pt>
                <c:pt idx="19692">
                  <c:v>322.58133677978799</c:v>
                </c:pt>
                <c:pt idx="19693">
                  <c:v>322.54853253143602</c:v>
                </c:pt>
                <c:pt idx="19694">
                  <c:v>322.52412205426702</c:v>
                </c:pt>
                <c:pt idx="19695">
                  <c:v>322.37735820745002</c:v>
                </c:pt>
                <c:pt idx="19696">
                  <c:v>322.37212157198798</c:v>
                </c:pt>
                <c:pt idx="19697">
                  <c:v>322.36528052971801</c:v>
                </c:pt>
                <c:pt idx="19698">
                  <c:v>322.29295975487798</c:v>
                </c:pt>
                <c:pt idx="19699">
                  <c:v>322.28793266667799</c:v>
                </c:pt>
                <c:pt idx="19700">
                  <c:v>322.24434752623301</c:v>
                </c:pt>
                <c:pt idx="19701">
                  <c:v>322.23107089238698</c:v>
                </c:pt>
                <c:pt idx="19702">
                  <c:v>322.19455338930197</c:v>
                </c:pt>
                <c:pt idx="19703">
                  <c:v>322.188526470022</c:v>
                </c:pt>
                <c:pt idx="19704">
                  <c:v>322.18714675591502</c:v>
                </c:pt>
                <c:pt idx="19705">
                  <c:v>322.17595952001898</c:v>
                </c:pt>
                <c:pt idx="19706">
                  <c:v>322.14761691771997</c:v>
                </c:pt>
                <c:pt idx="19707">
                  <c:v>322.12719983438399</c:v>
                </c:pt>
                <c:pt idx="19708">
                  <c:v>322.10604670398499</c:v>
                </c:pt>
                <c:pt idx="19709">
                  <c:v>322.08044698295402</c:v>
                </c:pt>
                <c:pt idx="19710">
                  <c:v>322.05222829761601</c:v>
                </c:pt>
                <c:pt idx="19711">
                  <c:v>322.051760895001</c:v>
                </c:pt>
                <c:pt idx="19712">
                  <c:v>322.03179896858398</c:v>
                </c:pt>
                <c:pt idx="19713">
                  <c:v>322.01783519465801</c:v>
                </c:pt>
                <c:pt idx="19714">
                  <c:v>322.01256930030598</c:v>
                </c:pt>
                <c:pt idx="19715">
                  <c:v>321.993014660136</c:v>
                </c:pt>
                <c:pt idx="19716">
                  <c:v>321.94144181310401</c:v>
                </c:pt>
                <c:pt idx="19717">
                  <c:v>321.93764466961397</c:v>
                </c:pt>
                <c:pt idx="19718">
                  <c:v>321.93172586668902</c:v>
                </c:pt>
                <c:pt idx="19719">
                  <c:v>321.93081556947499</c:v>
                </c:pt>
                <c:pt idx="19720">
                  <c:v>321.92669219909197</c:v>
                </c:pt>
                <c:pt idx="19721">
                  <c:v>321.923348141617</c:v>
                </c:pt>
                <c:pt idx="19722">
                  <c:v>321.92168528673</c:v>
                </c:pt>
                <c:pt idx="19723">
                  <c:v>321.91830993653099</c:v>
                </c:pt>
                <c:pt idx="19724">
                  <c:v>321.91092587032102</c:v>
                </c:pt>
                <c:pt idx="19725">
                  <c:v>321.89734452498698</c:v>
                </c:pt>
                <c:pt idx="19726">
                  <c:v>321.89002236077198</c:v>
                </c:pt>
                <c:pt idx="19727">
                  <c:v>321.88626132450798</c:v>
                </c:pt>
                <c:pt idx="19728">
                  <c:v>321.88303581170902</c:v>
                </c:pt>
                <c:pt idx="19729">
                  <c:v>321.88272147077299</c:v>
                </c:pt>
                <c:pt idx="19730">
                  <c:v>321.86200877488398</c:v>
                </c:pt>
                <c:pt idx="19731">
                  <c:v>321.85989564040301</c:v>
                </c:pt>
                <c:pt idx="19732">
                  <c:v>321.84993116629499</c:v>
                </c:pt>
                <c:pt idx="19733">
                  <c:v>321.83337070936801</c:v>
                </c:pt>
                <c:pt idx="19734">
                  <c:v>321.83312326185597</c:v>
                </c:pt>
                <c:pt idx="19735">
                  <c:v>321.81717380404899</c:v>
                </c:pt>
                <c:pt idx="19736">
                  <c:v>321.80751581081398</c:v>
                </c:pt>
                <c:pt idx="19737">
                  <c:v>321.80349825222999</c:v>
                </c:pt>
                <c:pt idx="19738">
                  <c:v>321.80014936175701</c:v>
                </c:pt>
                <c:pt idx="19739">
                  <c:v>321.797792720887</c:v>
                </c:pt>
                <c:pt idx="19740">
                  <c:v>321.78623496411802</c:v>
                </c:pt>
                <c:pt idx="19741">
                  <c:v>321.77215007932699</c:v>
                </c:pt>
                <c:pt idx="19742">
                  <c:v>321.75868440691301</c:v>
                </c:pt>
                <c:pt idx="19743">
                  <c:v>321.75629343959298</c:v>
                </c:pt>
                <c:pt idx="19744">
                  <c:v>321.74806364529002</c:v>
                </c:pt>
                <c:pt idx="19745">
                  <c:v>321.71889768939297</c:v>
                </c:pt>
                <c:pt idx="19746">
                  <c:v>321.71697206048799</c:v>
                </c:pt>
                <c:pt idx="19747">
                  <c:v>321.71445629211399</c:v>
                </c:pt>
                <c:pt idx="19748">
                  <c:v>321.70917525517098</c:v>
                </c:pt>
                <c:pt idx="19749">
                  <c:v>321.70490780707399</c:v>
                </c:pt>
                <c:pt idx="19750">
                  <c:v>321.70068533577103</c:v>
                </c:pt>
                <c:pt idx="19751">
                  <c:v>321.68306012416201</c:v>
                </c:pt>
                <c:pt idx="19752">
                  <c:v>321.654755966984</c:v>
                </c:pt>
                <c:pt idx="19753">
                  <c:v>321.63536891939401</c:v>
                </c:pt>
                <c:pt idx="19754">
                  <c:v>321.63261244066501</c:v>
                </c:pt>
                <c:pt idx="19755">
                  <c:v>321.63050558845703</c:v>
                </c:pt>
                <c:pt idx="19756">
                  <c:v>321.61025476471099</c:v>
                </c:pt>
                <c:pt idx="19757">
                  <c:v>321.60678739016203</c:v>
                </c:pt>
                <c:pt idx="19758">
                  <c:v>321.60095409963702</c:v>
                </c:pt>
                <c:pt idx="19759">
                  <c:v>321.59009979948098</c:v>
                </c:pt>
                <c:pt idx="19760">
                  <c:v>321.58585770580402</c:v>
                </c:pt>
                <c:pt idx="19761">
                  <c:v>321.58524248584303</c:v>
                </c:pt>
                <c:pt idx="19762">
                  <c:v>321.584340267973</c:v>
                </c:pt>
                <c:pt idx="19763">
                  <c:v>321.567719942488</c:v>
                </c:pt>
                <c:pt idx="19764">
                  <c:v>321.56358223203</c:v>
                </c:pt>
                <c:pt idx="19765">
                  <c:v>321.54710430316499</c:v>
                </c:pt>
                <c:pt idx="19766">
                  <c:v>321.534235231389</c:v>
                </c:pt>
                <c:pt idx="19767">
                  <c:v>321.50517010425199</c:v>
                </c:pt>
                <c:pt idx="19768">
                  <c:v>321.50338002595799</c:v>
                </c:pt>
                <c:pt idx="19769">
                  <c:v>321.46589894818402</c:v>
                </c:pt>
                <c:pt idx="19770">
                  <c:v>321.46523502669402</c:v>
                </c:pt>
                <c:pt idx="19771">
                  <c:v>321.46450523129403</c:v>
                </c:pt>
                <c:pt idx="19772">
                  <c:v>321.46137861448699</c:v>
                </c:pt>
                <c:pt idx="19773">
                  <c:v>321.46073173572597</c:v>
                </c:pt>
                <c:pt idx="19774">
                  <c:v>321.45078901146201</c:v>
                </c:pt>
                <c:pt idx="19775">
                  <c:v>321.44304389545698</c:v>
                </c:pt>
                <c:pt idx="19776">
                  <c:v>321.44263611348902</c:v>
                </c:pt>
                <c:pt idx="19777">
                  <c:v>321.42621857282597</c:v>
                </c:pt>
                <c:pt idx="19778">
                  <c:v>321.41000834563999</c:v>
                </c:pt>
                <c:pt idx="19779">
                  <c:v>321.40528264282801</c:v>
                </c:pt>
                <c:pt idx="19780">
                  <c:v>321.39785517715097</c:v>
                </c:pt>
                <c:pt idx="19781">
                  <c:v>321.39308731685003</c:v>
                </c:pt>
                <c:pt idx="19782">
                  <c:v>321.385048103391</c:v>
                </c:pt>
                <c:pt idx="19783">
                  <c:v>321.384392825242</c:v>
                </c:pt>
                <c:pt idx="19784">
                  <c:v>321.38370279674001</c:v>
                </c:pt>
                <c:pt idx="19785">
                  <c:v>321.36993838263101</c:v>
                </c:pt>
                <c:pt idx="19786">
                  <c:v>321.36034454793202</c:v>
                </c:pt>
                <c:pt idx="19787">
                  <c:v>321.35206076894099</c:v>
                </c:pt>
                <c:pt idx="19788">
                  <c:v>321.34779741557003</c:v>
                </c:pt>
                <c:pt idx="19789">
                  <c:v>321.34033906351999</c:v>
                </c:pt>
                <c:pt idx="19790">
                  <c:v>321.330946359042</c:v>
                </c:pt>
                <c:pt idx="19791">
                  <c:v>321.31868396453598</c:v>
                </c:pt>
                <c:pt idx="19792">
                  <c:v>321.315779563832</c:v>
                </c:pt>
                <c:pt idx="19793">
                  <c:v>321.30475827489101</c:v>
                </c:pt>
                <c:pt idx="19794">
                  <c:v>321.30371524585598</c:v>
                </c:pt>
                <c:pt idx="19795">
                  <c:v>321.30128060702702</c:v>
                </c:pt>
                <c:pt idx="19796">
                  <c:v>321.30068578724303</c:v>
                </c:pt>
                <c:pt idx="19797">
                  <c:v>321.290716436624</c:v>
                </c:pt>
                <c:pt idx="19798">
                  <c:v>321.27626810637298</c:v>
                </c:pt>
                <c:pt idx="19799">
                  <c:v>321.26013654000502</c:v>
                </c:pt>
                <c:pt idx="19800">
                  <c:v>321.250619470912</c:v>
                </c:pt>
                <c:pt idx="19801">
                  <c:v>321.23816718027501</c:v>
                </c:pt>
                <c:pt idx="19802">
                  <c:v>321.22002902423702</c:v>
                </c:pt>
                <c:pt idx="19803">
                  <c:v>321.21791623162699</c:v>
                </c:pt>
                <c:pt idx="19804">
                  <c:v>321.21203164031499</c:v>
                </c:pt>
                <c:pt idx="19805">
                  <c:v>321.19814540656603</c:v>
                </c:pt>
                <c:pt idx="19806">
                  <c:v>321.18923992542801</c:v>
                </c:pt>
                <c:pt idx="19807">
                  <c:v>321.181271202137</c:v>
                </c:pt>
                <c:pt idx="19808">
                  <c:v>321.17973807376097</c:v>
                </c:pt>
                <c:pt idx="19809">
                  <c:v>321.17700559938902</c:v>
                </c:pt>
                <c:pt idx="19810">
                  <c:v>321.17395631779601</c:v>
                </c:pt>
                <c:pt idx="19811">
                  <c:v>321.17082755493101</c:v>
                </c:pt>
                <c:pt idx="19812">
                  <c:v>321.16900796689902</c:v>
                </c:pt>
                <c:pt idx="19813">
                  <c:v>321.155601892096</c:v>
                </c:pt>
                <c:pt idx="19814">
                  <c:v>321.14037627057002</c:v>
                </c:pt>
                <c:pt idx="19815">
                  <c:v>321.12830847401301</c:v>
                </c:pt>
                <c:pt idx="19816">
                  <c:v>321.093457422369</c:v>
                </c:pt>
                <c:pt idx="19817">
                  <c:v>321.087046554719</c:v>
                </c:pt>
                <c:pt idx="19818">
                  <c:v>321.083762824985</c:v>
                </c:pt>
                <c:pt idx="19819">
                  <c:v>321.07862247267201</c:v>
                </c:pt>
                <c:pt idx="19820">
                  <c:v>321.07169851986998</c:v>
                </c:pt>
                <c:pt idx="19821">
                  <c:v>321.069847018693</c:v>
                </c:pt>
                <c:pt idx="19822">
                  <c:v>321.067350767069</c:v>
                </c:pt>
                <c:pt idx="19823">
                  <c:v>321.05620972378102</c:v>
                </c:pt>
                <c:pt idx="19824">
                  <c:v>321.055233839631</c:v>
                </c:pt>
                <c:pt idx="19825">
                  <c:v>321.02996509311703</c:v>
                </c:pt>
                <c:pt idx="19826">
                  <c:v>321.02520602427199</c:v>
                </c:pt>
                <c:pt idx="19827">
                  <c:v>321.02313687787603</c:v>
                </c:pt>
                <c:pt idx="19828">
                  <c:v>321.00413839756197</c:v>
                </c:pt>
                <c:pt idx="19829">
                  <c:v>320.97372353318002</c:v>
                </c:pt>
                <c:pt idx="19830">
                  <c:v>320.97364769734901</c:v>
                </c:pt>
                <c:pt idx="19831">
                  <c:v>320.96423466716999</c:v>
                </c:pt>
                <c:pt idx="19832">
                  <c:v>320.963082178886</c:v>
                </c:pt>
                <c:pt idx="19833">
                  <c:v>320.96126040954903</c:v>
                </c:pt>
                <c:pt idx="19834">
                  <c:v>320.93529100101</c:v>
                </c:pt>
                <c:pt idx="19835">
                  <c:v>320.925606810717</c:v>
                </c:pt>
                <c:pt idx="19836">
                  <c:v>320.91151823712403</c:v>
                </c:pt>
                <c:pt idx="19837">
                  <c:v>320.89556247576598</c:v>
                </c:pt>
                <c:pt idx="19838">
                  <c:v>320.89139709807603</c:v>
                </c:pt>
                <c:pt idx="19839">
                  <c:v>320.88720577122098</c:v>
                </c:pt>
                <c:pt idx="19840">
                  <c:v>320.882551768339</c:v>
                </c:pt>
                <c:pt idx="19841">
                  <c:v>320.88215973106298</c:v>
                </c:pt>
                <c:pt idx="19842">
                  <c:v>320.87236732341199</c:v>
                </c:pt>
                <c:pt idx="19843">
                  <c:v>320.86675630189097</c:v>
                </c:pt>
                <c:pt idx="19844">
                  <c:v>320.86375962823098</c:v>
                </c:pt>
                <c:pt idx="19845">
                  <c:v>320.83991420256302</c:v>
                </c:pt>
                <c:pt idx="19846">
                  <c:v>320.83965117703599</c:v>
                </c:pt>
                <c:pt idx="19847">
                  <c:v>320.83722829287802</c:v>
                </c:pt>
                <c:pt idx="19848">
                  <c:v>320.83509840302798</c:v>
                </c:pt>
                <c:pt idx="19849">
                  <c:v>320.83306189208599</c:v>
                </c:pt>
                <c:pt idx="19850">
                  <c:v>320.82987698493599</c:v>
                </c:pt>
                <c:pt idx="19851">
                  <c:v>320.80886869726999</c:v>
                </c:pt>
                <c:pt idx="19852">
                  <c:v>320.806626171132</c:v>
                </c:pt>
                <c:pt idx="19853">
                  <c:v>320.800906236152</c:v>
                </c:pt>
                <c:pt idx="19854">
                  <c:v>320.77185825525697</c:v>
                </c:pt>
                <c:pt idx="19855">
                  <c:v>320.76891648901602</c:v>
                </c:pt>
                <c:pt idx="19856">
                  <c:v>320.76716065050198</c:v>
                </c:pt>
                <c:pt idx="19857">
                  <c:v>320.76495496073602</c:v>
                </c:pt>
                <c:pt idx="19858">
                  <c:v>320.76278420452201</c:v>
                </c:pt>
                <c:pt idx="19859">
                  <c:v>320.76226195072098</c:v>
                </c:pt>
                <c:pt idx="19860">
                  <c:v>320.76158879257002</c:v>
                </c:pt>
                <c:pt idx="19861">
                  <c:v>320.759413604347</c:v>
                </c:pt>
                <c:pt idx="19862">
                  <c:v>320.75647826032201</c:v>
                </c:pt>
                <c:pt idx="19863">
                  <c:v>320.75586600225</c:v>
                </c:pt>
                <c:pt idx="19864">
                  <c:v>320.749477524984</c:v>
                </c:pt>
                <c:pt idx="19865">
                  <c:v>320.74740814040501</c:v>
                </c:pt>
                <c:pt idx="19866">
                  <c:v>320.74542309656601</c:v>
                </c:pt>
                <c:pt idx="19867">
                  <c:v>320.736475760563</c:v>
                </c:pt>
                <c:pt idx="19868">
                  <c:v>320.72611489894001</c:v>
                </c:pt>
                <c:pt idx="19869">
                  <c:v>320.720192662979</c:v>
                </c:pt>
                <c:pt idx="19870">
                  <c:v>320.71837925888099</c:v>
                </c:pt>
                <c:pt idx="19871">
                  <c:v>320.71709080230102</c:v>
                </c:pt>
                <c:pt idx="19872">
                  <c:v>320.71057802380801</c:v>
                </c:pt>
                <c:pt idx="19873">
                  <c:v>320.71025693316602</c:v>
                </c:pt>
                <c:pt idx="19874">
                  <c:v>320.69843545260102</c:v>
                </c:pt>
                <c:pt idx="19875">
                  <c:v>320.69682375741598</c:v>
                </c:pt>
                <c:pt idx="19876">
                  <c:v>320.69212916075298</c:v>
                </c:pt>
                <c:pt idx="19877">
                  <c:v>320.69078331504898</c:v>
                </c:pt>
                <c:pt idx="19878">
                  <c:v>320.68993738346802</c:v>
                </c:pt>
                <c:pt idx="19879">
                  <c:v>320.68790102591203</c:v>
                </c:pt>
                <c:pt idx="19880">
                  <c:v>320.68689426137098</c:v>
                </c:pt>
                <c:pt idx="19881">
                  <c:v>320.68209379374503</c:v>
                </c:pt>
                <c:pt idx="19882">
                  <c:v>320.68103318066198</c:v>
                </c:pt>
                <c:pt idx="19883">
                  <c:v>320.68073536426903</c:v>
                </c:pt>
                <c:pt idx="19884">
                  <c:v>320.67357371487998</c:v>
                </c:pt>
                <c:pt idx="19885">
                  <c:v>320.66997486145402</c:v>
                </c:pt>
                <c:pt idx="19886">
                  <c:v>320.666891036354</c:v>
                </c:pt>
                <c:pt idx="19887">
                  <c:v>320.66374418266298</c:v>
                </c:pt>
                <c:pt idx="19888">
                  <c:v>320.66191036684</c:v>
                </c:pt>
                <c:pt idx="19889">
                  <c:v>320.660172953151</c:v>
                </c:pt>
                <c:pt idx="19890">
                  <c:v>320.65170527591999</c:v>
                </c:pt>
                <c:pt idx="19891">
                  <c:v>320.64660457970598</c:v>
                </c:pt>
                <c:pt idx="19892">
                  <c:v>320.64199838536001</c:v>
                </c:pt>
                <c:pt idx="19893">
                  <c:v>320.64192513225902</c:v>
                </c:pt>
                <c:pt idx="19894">
                  <c:v>320.63548762087999</c:v>
                </c:pt>
                <c:pt idx="19895">
                  <c:v>320.63438047601699</c:v>
                </c:pt>
                <c:pt idx="19896">
                  <c:v>320.62963609872799</c:v>
                </c:pt>
                <c:pt idx="19897">
                  <c:v>320.62856444476603</c:v>
                </c:pt>
                <c:pt idx="19898">
                  <c:v>320.62854360834598</c:v>
                </c:pt>
                <c:pt idx="19899">
                  <c:v>320.62842395291</c:v>
                </c:pt>
                <c:pt idx="19900">
                  <c:v>320.62739367134799</c:v>
                </c:pt>
                <c:pt idx="19901">
                  <c:v>320.62718275333702</c:v>
                </c:pt>
                <c:pt idx="19902">
                  <c:v>320.625002355128</c:v>
                </c:pt>
                <c:pt idx="19903">
                  <c:v>320.623549477604</c:v>
                </c:pt>
                <c:pt idx="19904">
                  <c:v>320.61983350191701</c:v>
                </c:pt>
                <c:pt idx="19905">
                  <c:v>320.61883692812</c:v>
                </c:pt>
                <c:pt idx="19906">
                  <c:v>320.617398558856</c:v>
                </c:pt>
                <c:pt idx="19907">
                  <c:v>320.61317272855098</c:v>
                </c:pt>
                <c:pt idx="19908">
                  <c:v>320.61003830013698</c:v>
                </c:pt>
                <c:pt idx="19909">
                  <c:v>320.60977546266798</c:v>
                </c:pt>
                <c:pt idx="19910">
                  <c:v>320.59741906224701</c:v>
                </c:pt>
                <c:pt idx="19911">
                  <c:v>320.59336558343603</c:v>
                </c:pt>
                <c:pt idx="19912">
                  <c:v>320.58995165434101</c:v>
                </c:pt>
                <c:pt idx="19913">
                  <c:v>320.58834703577901</c:v>
                </c:pt>
                <c:pt idx="19914">
                  <c:v>320.58442146372499</c:v>
                </c:pt>
                <c:pt idx="19915">
                  <c:v>320.56241257071503</c:v>
                </c:pt>
                <c:pt idx="19916">
                  <c:v>320.55290122741599</c:v>
                </c:pt>
                <c:pt idx="19917">
                  <c:v>320.54955995320103</c:v>
                </c:pt>
                <c:pt idx="19918">
                  <c:v>320.548039452946</c:v>
                </c:pt>
                <c:pt idx="19919">
                  <c:v>320.54200860980598</c:v>
                </c:pt>
                <c:pt idx="19920">
                  <c:v>320.54061286627802</c:v>
                </c:pt>
                <c:pt idx="19921">
                  <c:v>320.53755233057598</c:v>
                </c:pt>
                <c:pt idx="19922">
                  <c:v>320.53507929166</c:v>
                </c:pt>
                <c:pt idx="19923">
                  <c:v>320.53482421822798</c:v>
                </c:pt>
                <c:pt idx="19924">
                  <c:v>320.53409001476399</c:v>
                </c:pt>
                <c:pt idx="19925">
                  <c:v>320.53021904499298</c:v>
                </c:pt>
                <c:pt idx="19926">
                  <c:v>320.50450398981599</c:v>
                </c:pt>
                <c:pt idx="19927">
                  <c:v>320.49805131403798</c:v>
                </c:pt>
                <c:pt idx="19928">
                  <c:v>320.48889810647398</c:v>
                </c:pt>
                <c:pt idx="19929">
                  <c:v>320.48506381583798</c:v>
                </c:pt>
                <c:pt idx="19930">
                  <c:v>320.476567344454</c:v>
                </c:pt>
                <c:pt idx="19931">
                  <c:v>320.46673016939798</c:v>
                </c:pt>
                <c:pt idx="19932">
                  <c:v>320.46421565898999</c:v>
                </c:pt>
                <c:pt idx="19933">
                  <c:v>320.45836819893702</c:v>
                </c:pt>
                <c:pt idx="19934">
                  <c:v>320.45628412506198</c:v>
                </c:pt>
                <c:pt idx="19935">
                  <c:v>320.45370540784</c:v>
                </c:pt>
                <c:pt idx="19936">
                  <c:v>320.450423548836</c:v>
                </c:pt>
                <c:pt idx="19937">
                  <c:v>320.44435013440699</c:v>
                </c:pt>
                <c:pt idx="19938">
                  <c:v>320.44337297909999</c:v>
                </c:pt>
                <c:pt idx="19939">
                  <c:v>320.44253087208</c:v>
                </c:pt>
                <c:pt idx="19940">
                  <c:v>320.433405782286</c:v>
                </c:pt>
                <c:pt idx="19941">
                  <c:v>320.42445256014003</c:v>
                </c:pt>
                <c:pt idx="19942">
                  <c:v>320.42351829557799</c:v>
                </c:pt>
                <c:pt idx="19943">
                  <c:v>320.42041217006198</c:v>
                </c:pt>
                <c:pt idx="19944">
                  <c:v>320.41817208090202</c:v>
                </c:pt>
                <c:pt idx="19945">
                  <c:v>320.41523604068101</c:v>
                </c:pt>
                <c:pt idx="19946">
                  <c:v>320.412197160402</c:v>
                </c:pt>
                <c:pt idx="19947">
                  <c:v>320.41105920420301</c:v>
                </c:pt>
                <c:pt idx="19948">
                  <c:v>320.39776251456402</c:v>
                </c:pt>
                <c:pt idx="19949">
                  <c:v>320.39487593507698</c:v>
                </c:pt>
                <c:pt idx="19950">
                  <c:v>320.39402041068502</c:v>
                </c:pt>
                <c:pt idx="19951">
                  <c:v>320.38988290718902</c:v>
                </c:pt>
                <c:pt idx="19952">
                  <c:v>320.38860422615301</c:v>
                </c:pt>
                <c:pt idx="19953">
                  <c:v>320.36026774029102</c:v>
                </c:pt>
                <c:pt idx="19954">
                  <c:v>320.34413872916502</c:v>
                </c:pt>
                <c:pt idx="19955">
                  <c:v>320.31959645805699</c:v>
                </c:pt>
                <c:pt idx="19956">
                  <c:v>320.31937765799898</c:v>
                </c:pt>
                <c:pt idx="19957">
                  <c:v>320.31208779065003</c:v>
                </c:pt>
                <c:pt idx="19958">
                  <c:v>320.25920697275501</c:v>
                </c:pt>
                <c:pt idx="19959">
                  <c:v>320.23558097626102</c:v>
                </c:pt>
                <c:pt idx="19960">
                  <c:v>320.17605688907901</c:v>
                </c:pt>
                <c:pt idx="19961">
                  <c:v>320.16016287652798</c:v>
                </c:pt>
                <c:pt idx="19962">
                  <c:v>320.13740994693899</c:v>
                </c:pt>
                <c:pt idx="19963">
                  <c:v>320.127804409188</c:v>
                </c:pt>
                <c:pt idx="19964">
                  <c:v>320.091268929168</c:v>
                </c:pt>
                <c:pt idx="19965">
                  <c:v>320.08811516454102</c:v>
                </c:pt>
                <c:pt idx="19966">
                  <c:v>320.07839789380103</c:v>
                </c:pt>
                <c:pt idx="19967">
                  <c:v>320.075722198211</c:v>
                </c:pt>
                <c:pt idx="19968">
                  <c:v>320.037101622835</c:v>
                </c:pt>
                <c:pt idx="19969">
                  <c:v>320.02307374723802</c:v>
                </c:pt>
                <c:pt idx="19970">
                  <c:v>319.97109092269199</c:v>
                </c:pt>
                <c:pt idx="19971">
                  <c:v>319.968919827641</c:v>
                </c:pt>
                <c:pt idx="19972">
                  <c:v>319.95966457493103</c:v>
                </c:pt>
                <c:pt idx="19973">
                  <c:v>319.953455605312</c:v>
                </c:pt>
                <c:pt idx="19974">
                  <c:v>319.93203243580302</c:v>
                </c:pt>
                <c:pt idx="19975">
                  <c:v>319.92228708754402</c:v>
                </c:pt>
                <c:pt idx="19976">
                  <c:v>319.89455243444701</c:v>
                </c:pt>
                <c:pt idx="19977">
                  <c:v>319.89262045274899</c:v>
                </c:pt>
                <c:pt idx="19978">
                  <c:v>319.87569132804703</c:v>
                </c:pt>
                <c:pt idx="19979">
                  <c:v>319.79736535991998</c:v>
                </c:pt>
                <c:pt idx="19980">
                  <c:v>319.78735249240702</c:v>
                </c:pt>
                <c:pt idx="19981">
                  <c:v>319.76040480119599</c:v>
                </c:pt>
                <c:pt idx="19982">
                  <c:v>319.75548120903102</c:v>
                </c:pt>
                <c:pt idx="19983">
                  <c:v>319.75460073128301</c:v>
                </c:pt>
                <c:pt idx="19984">
                  <c:v>319.72347427238702</c:v>
                </c:pt>
                <c:pt idx="19985">
                  <c:v>319.695569050497</c:v>
                </c:pt>
                <c:pt idx="19986">
                  <c:v>319.62560832819997</c:v>
                </c:pt>
                <c:pt idx="19987">
                  <c:v>319.62453307844203</c:v>
                </c:pt>
                <c:pt idx="19988">
                  <c:v>319.62187955238898</c:v>
                </c:pt>
                <c:pt idx="19989">
                  <c:v>319.619115770919</c:v>
                </c:pt>
                <c:pt idx="19990">
                  <c:v>319.61414507204597</c:v>
                </c:pt>
                <c:pt idx="19991">
                  <c:v>319.59440960090899</c:v>
                </c:pt>
                <c:pt idx="19992">
                  <c:v>319.56948964305502</c:v>
                </c:pt>
                <c:pt idx="19993">
                  <c:v>319.56093173505599</c:v>
                </c:pt>
                <c:pt idx="19994">
                  <c:v>319.54465708516801</c:v>
                </c:pt>
                <c:pt idx="19995">
                  <c:v>319.54077392662401</c:v>
                </c:pt>
                <c:pt idx="19996">
                  <c:v>319.53524964150898</c:v>
                </c:pt>
                <c:pt idx="19997">
                  <c:v>319.50579769711902</c:v>
                </c:pt>
                <c:pt idx="19998">
                  <c:v>319.50335422101199</c:v>
                </c:pt>
                <c:pt idx="19999">
                  <c:v>319.50224578818899</c:v>
                </c:pt>
                <c:pt idx="20000">
                  <c:v>319.44882237158799</c:v>
                </c:pt>
                <c:pt idx="20001">
                  <c:v>319.44601748707697</c:v>
                </c:pt>
                <c:pt idx="20002">
                  <c:v>319.402701219383</c:v>
                </c:pt>
                <c:pt idx="20003">
                  <c:v>319.39125031608597</c:v>
                </c:pt>
                <c:pt idx="20004">
                  <c:v>319.33461480017098</c:v>
                </c:pt>
                <c:pt idx="20005">
                  <c:v>319.28534446734</c:v>
                </c:pt>
                <c:pt idx="20006">
                  <c:v>319.28373539198299</c:v>
                </c:pt>
                <c:pt idx="20007">
                  <c:v>319.27570030153902</c:v>
                </c:pt>
                <c:pt idx="20008">
                  <c:v>319.200675081952</c:v>
                </c:pt>
                <c:pt idx="20009">
                  <c:v>319.18629687266798</c:v>
                </c:pt>
                <c:pt idx="20010">
                  <c:v>319.16159290052599</c:v>
                </c:pt>
                <c:pt idx="20011">
                  <c:v>319.151271484159</c:v>
                </c:pt>
                <c:pt idx="20012">
                  <c:v>319.13010696598201</c:v>
                </c:pt>
                <c:pt idx="20013">
                  <c:v>319.119610103181</c:v>
                </c:pt>
                <c:pt idx="20014">
                  <c:v>319.09454878284998</c:v>
                </c:pt>
                <c:pt idx="20015">
                  <c:v>319.09121190923099</c:v>
                </c:pt>
                <c:pt idx="20016">
                  <c:v>319.063957185898</c:v>
                </c:pt>
                <c:pt idx="20017">
                  <c:v>319.063685635056</c:v>
                </c:pt>
                <c:pt idx="20018">
                  <c:v>319.03584490398401</c:v>
                </c:pt>
                <c:pt idx="20019">
                  <c:v>319.00929709357501</c:v>
                </c:pt>
                <c:pt idx="20020">
                  <c:v>318.97376812375899</c:v>
                </c:pt>
                <c:pt idx="20021">
                  <c:v>318.92358652648801</c:v>
                </c:pt>
                <c:pt idx="20022">
                  <c:v>318.92052392624998</c:v>
                </c:pt>
                <c:pt idx="20023">
                  <c:v>318.905669259614</c:v>
                </c:pt>
                <c:pt idx="20024">
                  <c:v>318.893362914129</c:v>
                </c:pt>
                <c:pt idx="20025">
                  <c:v>318.85790395236501</c:v>
                </c:pt>
                <c:pt idx="20026">
                  <c:v>318.83983120306902</c:v>
                </c:pt>
                <c:pt idx="20027">
                  <c:v>318.80512470764103</c:v>
                </c:pt>
                <c:pt idx="20028">
                  <c:v>318.80006681892797</c:v>
                </c:pt>
                <c:pt idx="20029">
                  <c:v>318.79162806740698</c:v>
                </c:pt>
                <c:pt idx="20030">
                  <c:v>318.79088536469999</c:v>
                </c:pt>
                <c:pt idx="20031">
                  <c:v>318.78164925935499</c:v>
                </c:pt>
                <c:pt idx="20032">
                  <c:v>318.757690152848</c:v>
                </c:pt>
                <c:pt idx="20033">
                  <c:v>318.73302931905698</c:v>
                </c:pt>
                <c:pt idx="20034">
                  <c:v>318.687767177544</c:v>
                </c:pt>
                <c:pt idx="20035">
                  <c:v>318.67133382858202</c:v>
                </c:pt>
                <c:pt idx="20036">
                  <c:v>318.66874630887003</c:v>
                </c:pt>
                <c:pt idx="20037">
                  <c:v>318.63361701171499</c:v>
                </c:pt>
                <c:pt idx="20038">
                  <c:v>318.622452933185</c:v>
                </c:pt>
                <c:pt idx="20039">
                  <c:v>318.60138810075398</c:v>
                </c:pt>
                <c:pt idx="20040">
                  <c:v>318.57423035563897</c:v>
                </c:pt>
                <c:pt idx="20041">
                  <c:v>318.51416832317301</c:v>
                </c:pt>
                <c:pt idx="20042">
                  <c:v>318.47397606551999</c:v>
                </c:pt>
                <c:pt idx="20043">
                  <c:v>318.46931350357403</c:v>
                </c:pt>
                <c:pt idx="20044">
                  <c:v>318.424983791751</c:v>
                </c:pt>
                <c:pt idx="20045">
                  <c:v>318.42270280059302</c:v>
                </c:pt>
                <c:pt idx="20046">
                  <c:v>318.41867037916302</c:v>
                </c:pt>
                <c:pt idx="20047">
                  <c:v>318.41705755544399</c:v>
                </c:pt>
                <c:pt idx="20048">
                  <c:v>318.40978530767001</c:v>
                </c:pt>
                <c:pt idx="20049">
                  <c:v>318.381103212173</c:v>
                </c:pt>
                <c:pt idx="20050">
                  <c:v>318.33913165428203</c:v>
                </c:pt>
                <c:pt idx="20051">
                  <c:v>318.31722518827598</c:v>
                </c:pt>
                <c:pt idx="20052">
                  <c:v>318.31384459062298</c:v>
                </c:pt>
                <c:pt idx="20053">
                  <c:v>318.30219114609798</c:v>
                </c:pt>
                <c:pt idx="20054">
                  <c:v>318.29973601036198</c:v>
                </c:pt>
                <c:pt idx="20055">
                  <c:v>318.28138900327099</c:v>
                </c:pt>
                <c:pt idx="20056">
                  <c:v>318.163480012565</c:v>
                </c:pt>
                <c:pt idx="20057">
                  <c:v>318.13274551399098</c:v>
                </c:pt>
                <c:pt idx="20058">
                  <c:v>318.12228384205201</c:v>
                </c:pt>
                <c:pt idx="20059">
                  <c:v>318.09967752227999</c:v>
                </c:pt>
                <c:pt idx="20060">
                  <c:v>318.09582223525001</c:v>
                </c:pt>
                <c:pt idx="20061">
                  <c:v>318.07832248597703</c:v>
                </c:pt>
                <c:pt idx="20062">
                  <c:v>318.03112513831502</c:v>
                </c:pt>
                <c:pt idx="20063">
                  <c:v>318.02323303501998</c:v>
                </c:pt>
                <c:pt idx="20064">
                  <c:v>318.02021960954698</c:v>
                </c:pt>
                <c:pt idx="20065">
                  <c:v>318.01646347217098</c:v>
                </c:pt>
                <c:pt idx="20066">
                  <c:v>318.00753588426301</c:v>
                </c:pt>
                <c:pt idx="20067">
                  <c:v>317.99119458282098</c:v>
                </c:pt>
                <c:pt idx="20068">
                  <c:v>317.93039906350401</c:v>
                </c:pt>
                <c:pt idx="20069">
                  <c:v>317.85299415696198</c:v>
                </c:pt>
                <c:pt idx="20070">
                  <c:v>317.84531384345303</c:v>
                </c:pt>
                <c:pt idx="20071">
                  <c:v>317.77795039256898</c:v>
                </c:pt>
                <c:pt idx="20072">
                  <c:v>317.77639087036499</c:v>
                </c:pt>
                <c:pt idx="20073">
                  <c:v>317.73572021679098</c:v>
                </c:pt>
                <c:pt idx="20074">
                  <c:v>317.72851438788598</c:v>
                </c:pt>
                <c:pt idx="20075">
                  <c:v>317.70575113273401</c:v>
                </c:pt>
                <c:pt idx="20076">
                  <c:v>317.70349291587797</c:v>
                </c:pt>
                <c:pt idx="20077">
                  <c:v>317.66563141185702</c:v>
                </c:pt>
                <c:pt idx="20078">
                  <c:v>317.58042325553498</c:v>
                </c:pt>
                <c:pt idx="20079">
                  <c:v>317.56465871502098</c:v>
                </c:pt>
                <c:pt idx="20080">
                  <c:v>317.53541604187598</c:v>
                </c:pt>
                <c:pt idx="20081">
                  <c:v>317.509265761074</c:v>
                </c:pt>
                <c:pt idx="20082">
                  <c:v>317.49259046698597</c:v>
                </c:pt>
                <c:pt idx="20083">
                  <c:v>317.470341664599</c:v>
                </c:pt>
                <c:pt idx="20084">
                  <c:v>317.45779890621401</c:v>
                </c:pt>
                <c:pt idx="20085">
                  <c:v>317.43935304544698</c:v>
                </c:pt>
                <c:pt idx="20086">
                  <c:v>317.33793104781802</c:v>
                </c:pt>
                <c:pt idx="20087">
                  <c:v>317.33629995012501</c:v>
                </c:pt>
                <c:pt idx="20088">
                  <c:v>317.29828456521898</c:v>
                </c:pt>
                <c:pt idx="20089">
                  <c:v>317.29073656759698</c:v>
                </c:pt>
                <c:pt idx="20090">
                  <c:v>317.27425289250999</c:v>
                </c:pt>
                <c:pt idx="20091">
                  <c:v>317.190744760781</c:v>
                </c:pt>
                <c:pt idx="20092">
                  <c:v>317.16877205974902</c:v>
                </c:pt>
                <c:pt idx="20093">
                  <c:v>317.157354221687</c:v>
                </c:pt>
                <c:pt idx="20094">
                  <c:v>317.155542375023</c:v>
                </c:pt>
                <c:pt idx="20095">
                  <c:v>317.14407562897497</c:v>
                </c:pt>
                <c:pt idx="20096">
                  <c:v>317.138427199636</c:v>
                </c:pt>
                <c:pt idx="20097">
                  <c:v>317.12720639009598</c:v>
                </c:pt>
                <c:pt idx="20098">
                  <c:v>317.11843284093999</c:v>
                </c:pt>
                <c:pt idx="20099">
                  <c:v>317.08957666494098</c:v>
                </c:pt>
                <c:pt idx="20100">
                  <c:v>317.08423991048801</c:v>
                </c:pt>
                <c:pt idx="20101">
                  <c:v>317.077454224625</c:v>
                </c:pt>
                <c:pt idx="20102">
                  <c:v>317.051509710971</c:v>
                </c:pt>
                <c:pt idx="20103">
                  <c:v>317.036206567119</c:v>
                </c:pt>
                <c:pt idx="20104">
                  <c:v>316.97065043559098</c:v>
                </c:pt>
                <c:pt idx="20105">
                  <c:v>316.94709663588299</c:v>
                </c:pt>
                <c:pt idx="20106">
                  <c:v>316.92796308027698</c:v>
                </c:pt>
                <c:pt idx="20107">
                  <c:v>316.91326529600298</c:v>
                </c:pt>
                <c:pt idx="20108">
                  <c:v>316.90889464303899</c:v>
                </c:pt>
                <c:pt idx="20109">
                  <c:v>316.90513286886102</c:v>
                </c:pt>
                <c:pt idx="20110">
                  <c:v>316.889880937302</c:v>
                </c:pt>
                <c:pt idx="20111">
                  <c:v>316.882289705593</c:v>
                </c:pt>
                <c:pt idx="20112">
                  <c:v>316.87142481600603</c:v>
                </c:pt>
                <c:pt idx="20113">
                  <c:v>316.86527569988101</c:v>
                </c:pt>
                <c:pt idx="20114">
                  <c:v>316.86452658667201</c:v>
                </c:pt>
                <c:pt idx="20115">
                  <c:v>316.83999436059202</c:v>
                </c:pt>
                <c:pt idx="20116">
                  <c:v>316.839735456347</c:v>
                </c:pt>
                <c:pt idx="20117">
                  <c:v>316.82763341292298</c:v>
                </c:pt>
                <c:pt idx="20118">
                  <c:v>316.76920701428901</c:v>
                </c:pt>
                <c:pt idx="20119">
                  <c:v>316.752432520875</c:v>
                </c:pt>
                <c:pt idx="20120">
                  <c:v>316.74623002526698</c:v>
                </c:pt>
                <c:pt idx="20121">
                  <c:v>316.73905417541698</c:v>
                </c:pt>
                <c:pt idx="20122">
                  <c:v>316.709061386972</c:v>
                </c:pt>
                <c:pt idx="20123">
                  <c:v>316.699193332562</c:v>
                </c:pt>
                <c:pt idx="20124">
                  <c:v>316.69591043436299</c:v>
                </c:pt>
                <c:pt idx="20125">
                  <c:v>316.69573921265902</c:v>
                </c:pt>
                <c:pt idx="20126">
                  <c:v>316.68327916607802</c:v>
                </c:pt>
                <c:pt idx="20127">
                  <c:v>316.68206494239797</c:v>
                </c:pt>
                <c:pt idx="20128">
                  <c:v>316.67553919870602</c:v>
                </c:pt>
                <c:pt idx="20129">
                  <c:v>316.67427656457397</c:v>
                </c:pt>
                <c:pt idx="20130">
                  <c:v>316.66723418285699</c:v>
                </c:pt>
                <c:pt idx="20131">
                  <c:v>316.64701364236601</c:v>
                </c:pt>
                <c:pt idx="20132">
                  <c:v>316.623351174834</c:v>
                </c:pt>
                <c:pt idx="20133">
                  <c:v>316.60493213459301</c:v>
                </c:pt>
                <c:pt idx="20134">
                  <c:v>316.59796122478502</c:v>
                </c:pt>
                <c:pt idx="20135">
                  <c:v>316.59773007333399</c:v>
                </c:pt>
                <c:pt idx="20136">
                  <c:v>316.59728385492298</c:v>
                </c:pt>
                <c:pt idx="20137">
                  <c:v>316.59662308832799</c:v>
                </c:pt>
                <c:pt idx="20138">
                  <c:v>316.59395654015299</c:v>
                </c:pt>
                <c:pt idx="20139">
                  <c:v>316.593751628863</c:v>
                </c:pt>
                <c:pt idx="20140">
                  <c:v>316.56430671772301</c:v>
                </c:pt>
                <c:pt idx="20141">
                  <c:v>316.547237200258</c:v>
                </c:pt>
                <c:pt idx="20142">
                  <c:v>316.53337977351902</c:v>
                </c:pt>
                <c:pt idx="20143">
                  <c:v>316.53121974968701</c:v>
                </c:pt>
                <c:pt idx="20144">
                  <c:v>316.52903665242297</c:v>
                </c:pt>
                <c:pt idx="20145">
                  <c:v>316.51798671922501</c:v>
                </c:pt>
                <c:pt idx="20146">
                  <c:v>316.51392163880399</c:v>
                </c:pt>
                <c:pt idx="20147">
                  <c:v>316.51313079819897</c:v>
                </c:pt>
                <c:pt idx="20148">
                  <c:v>316.50365253833002</c:v>
                </c:pt>
                <c:pt idx="20149">
                  <c:v>316.475017299385</c:v>
                </c:pt>
                <c:pt idx="20150">
                  <c:v>316.46460788076303</c:v>
                </c:pt>
                <c:pt idx="20151">
                  <c:v>316.43214657584701</c:v>
                </c:pt>
                <c:pt idx="20152">
                  <c:v>316.42933633186601</c:v>
                </c:pt>
                <c:pt idx="20153">
                  <c:v>316.42803932277201</c:v>
                </c:pt>
                <c:pt idx="20154">
                  <c:v>316.42132770640399</c:v>
                </c:pt>
                <c:pt idx="20155">
                  <c:v>316.41993544448502</c:v>
                </c:pt>
                <c:pt idx="20156">
                  <c:v>316.419481576458</c:v>
                </c:pt>
                <c:pt idx="20157">
                  <c:v>316.41698779179399</c:v>
                </c:pt>
                <c:pt idx="20158">
                  <c:v>316.41295101905501</c:v>
                </c:pt>
                <c:pt idx="20159">
                  <c:v>316.41155914210799</c:v>
                </c:pt>
                <c:pt idx="20160">
                  <c:v>316.41129193959699</c:v>
                </c:pt>
                <c:pt idx="20161">
                  <c:v>316.41115936420903</c:v>
                </c:pt>
                <c:pt idx="20162">
                  <c:v>316.41047709817798</c:v>
                </c:pt>
                <c:pt idx="20163">
                  <c:v>316.41035222747502</c:v>
                </c:pt>
                <c:pt idx="20164">
                  <c:v>316.40961468348303</c:v>
                </c:pt>
                <c:pt idx="20165">
                  <c:v>316.40340335745498</c:v>
                </c:pt>
                <c:pt idx="20166">
                  <c:v>316.39865681108802</c:v>
                </c:pt>
                <c:pt idx="20167">
                  <c:v>316.39652319931798</c:v>
                </c:pt>
                <c:pt idx="20168">
                  <c:v>316.39629234108997</c:v>
                </c:pt>
                <c:pt idx="20169">
                  <c:v>316.38812650280198</c:v>
                </c:pt>
                <c:pt idx="20170">
                  <c:v>316.382743125518</c:v>
                </c:pt>
                <c:pt idx="20171">
                  <c:v>316.37995063282801</c:v>
                </c:pt>
                <c:pt idx="20172">
                  <c:v>316.37830573120999</c:v>
                </c:pt>
                <c:pt idx="20173">
                  <c:v>316.37466693875899</c:v>
                </c:pt>
                <c:pt idx="20174">
                  <c:v>316.36909889746403</c:v>
                </c:pt>
                <c:pt idx="20175">
                  <c:v>316.36580083578599</c:v>
                </c:pt>
                <c:pt idx="20176">
                  <c:v>316.36300662659897</c:v>
                </c:pt>
                <c:pt idx="20177">
                  <c:v>316.35592469083298</c:v>
                </c:pt>
                <c:pt idx="20178">
                  <c:v>316.35567590751799</c:v>
                </c:pt>
                <c:pt idx="20179">
                  <c:v>316.352873213463</c:v>
                </c:pt>
                <c:pt idx="20180">
                  <c:v>316.35065002644302</c:v>
                </c:pt>
                <c:pt idx="20181">
                  <c:v>316.34964474588901</c:v>
                </c:pt>
                <c:pt idx="20182">
                  <c:v>316.34311617657102</c:v>
                </c:pt>
                <c:pt idx="20183">
                  <c:v>316.338436598557</c:v>
                </c:pt>
                <c:pt idx="20184">
                  <c:v>316.33831544863102</c:v>
                </c:pt>
                <c:pt idx="20185">
                  <c:v>316.33829646547599</c:v>
                </c:pt>
                <c:pt idx="20186">
                  <c:v>316.335322289874</c:v>
                </c:pt>
                <c:pt idx="20187">
                  <c:v>316.33270667728198</c:v>
                </c:pt>
                <c:pt idx="20188">
                  <c:v>316.32636918736802</c:v>
                </c:pt>
                <c:pt idx="20189">
                  <c:v>316.31777765214099</c:v>
                </c:pt>
                <c:pt idx="20190">
                  <c:v>316.31049393414202</c:v>
                </c:pt>
                <c:pt idx="20191">
                  <c:v>316.30196260975902</c:v>
                </c:pt>
                <c:pt idx="20192">
                  <c:v>316.296115705668</c:v>
                </c:pt>
                <c:pt idx="20193">
                  <c:v>316.29289570946497</c:v>
                </c:pt>
                <c:pt idx="20194">
                  <c:v>316.28786601651399</c:v>
                </c:pt>
                <c:pt idx="20195">
                  <c:v>316.28273383258897</c:v>
                </c:pt>
                <c:pt idx="20196">
                  <c:v>316.27656685223002</c:v>
                </c:pt>
                <c:pt idx="20197">
                  <c:v>316.27604913313797</c:v>
                </c:pt>
                <c:pt idx="20198">
                  <c:v>316.27183450117701</c:v>
                </c:pt>
                <c:pt idx="20199">
                  <c:v>316.26173542541898</c:v>
                </c:pt>
                <c:pt idx="20200">
                  <c:v>316.25775702828201</c:v>
                </c:pt>
                <c:pt idx="20201">
                  <c:v>316.25626631116103</c:v>
                </c:pt>
                <c:pt idx="20202">
                  <c:v>316.25583840615002</c:v>
                </c:pt>
                <c:pt idx="20203">
                  <c:v>316.25083241831601</c:v>
                </c:pt>
                <c:pt idx="20204">
                  <c:v>316.249335871943</c:v>
                </c:pt>
                <c:pt idx="20205">
                  <c:v>316.24632551329</c:v>
                </c:pt>
                <c:pt idx="20206">
                  <c:v>316.246040642075</c:v>
                </c:pt>
                <c:pt idx="20207">
                  <c:v>316.24512354983398</c:v>
                </c:pt>
                <c:pt idx="20208">
                  <c:v>316.23919573212402</c:v>
                </c:pt>
                <c:pt idx="20209">
                  <c:v>316.23420548954999</c:v>
                </c:pt>
                <c:pt idx="20210">
                  <c:v>316.226513464459</c:v>
                </c:pt>
                <c:pt idx="20211">
                  <c:v>316.21759464613802</c:v>
                </c:pt>
                <c:pt idx="20212">
                  <c:v>316.20681592658298</c:v>
                </c:pt>
                <c:pt idx="20213">
                  <c:v>316.20678157075201</c:v>
                </c:pt>
                <c:pt idx="20214">
                  <c:v>316.201661647023</c:v>
                </c:pt>
                <c:pt idx="20215">
                  <c:v>316.19543175720202</c:v>
                </c:pt>
                <c:pt idx="20216">
                  <c:v>316.191579964428</c:v>
                </c:pt>
                <c:pt idx="20217">
                  <c:v>316.18535894028201</c:v>
                </c:pt>
                <c:pt idx="20218">
                  <c:v>316.17767095815202</c:v>
                </c:pt>
                <c:pt idx="20219">
                  <c:v>316.16111594306398</c:v>
                </c:pt>
                <c:pt idx="20220">
                  <c:v>316.15742519382201</c:v>
                </c:pt>
                <c:pt idx="20221">
                  <c:v>316.15126367787201</c:v>
                </c:pt>
                <c:pt idx="20222">
                  <c:v>316.149781266974</c:v>
                </c:pt>
                <c:pt idx="20223">
                  <c:v>316.14387739747298</c:v>
                </c:pt>
                <c:pt idx="20224">
                  <c:v>316.13359503448999</c:v>
                </c:pt>
                <c:pt idx="20225">
                  <c:v>316.12973803873501</c:v>
                </c:pt>
                <c:pt idx="20226">
                  <c:v>316.12082565499998</c:v>
                </c:pt>
                <c:pt idx="20227">
                  <c:v>316.11954188838001</c:v>
                </c:pt>
                <c:pt idx="20228">
                  <c:v>316.11881774366998</c:v>
                </c:pt>
                <c:pt idx="20229">
                  <c:v>316.11149608715698</c:v>
                </c:pt>
                <c:pt idx="20230">
                  <c:v>316.11130741857301</c:v>
                </c:pt>
                <c:pt idx="20231">
                  <c:v>316.11061711579799</c:v>
                </c:pt>
                <c:pt idx="20232">
                  <c:v>316.106858124106</c:v>
                </c:pt>
                <c:pt idx="20233">
                  <c:v>316.10164670525199</c:v>
                </c:pt>
                <c:pt idx="20234">
                  <c:v>316.10063830121101</c:v>
                </c:pt>
                <c:pt idx="20235">
                  <c:v>316.10028918575</c:v>
                </c:pt>
                <c:pt idx="20236">
                  <c:v>316.09863972668001</c:v>
                </c:pt>
                <c:pt idx="20237">
                  <c:v>316.09444925583102</c:v>
                </c:pt>
                <c:pt idx="20238">
                  <c:v>316.09325460032397</c:v>
                </c:pt>
                <c:pt idx="20239">
                  <c:v>316.09312179597799</c:v>
                </c:pt>
                <c:pt idx="20240">
                  <c:v>316.09213114869999</c:v>
                </c:pt>
                <c:pt idx="20241">
                  <c:v>316.08782095778702</c:v>
                </c:pt>
                <c:pt idx="20242">
                  <c:v>316.08739855316298</c:v>
                </c:pt>
                <c:pt idx="20243">
                  <c:v>316.085435066169</c:v>
                </c:pt>
                <c:pt idx="20244">
                  <c:v>316.07807661233102</c:v>
                </c:pt>
                <c:pt idx="20245">
                  <c:v>316.07694635225999</c:v>
                </c:pt>
                <c:pt idx="20246">
                  <c:v>316.073624556808</c:v>
                </c:pt>
                <c:pt idx="20247">
                  <c:v>316.06882688995103</c:v>
                </c:pt>
                <c:pt idx="20248">
                  <c:v>316.06745185002399</c:v>
                </c:pt>
                <c:pt idx="20249">
                  <c:v>316.06258141207599</c:v>
                </c:pt>
                <c:pt idx="20250">
                  <c:v>316.057124284802</c:v>
                </c:pt>
                <c:pt idx="20251">
                  <c:v>316.05308349765698</c:v>
                </c:pt>
                <c:pt idx="20252">
                  <c:v>316.04802495748498</c:v>
                </c:pt>
                <c:pt idx="20253">
                  <c:v>316.04362837963299</c:v>
                </c:pt>
                <c:pt idx="20254">
                  <c:v>316.04160242477201</c:v>
                </c:pt>
                <c:pt idx="20255">
                  <c:v>316.03826160828902</c:v>
                </c:pt>
                <c:pt idx="20256">
                  <c:v>316.03477167426502</c:v>
                </c:pt>
                <c:pt idx="20257">
                  <c:v>316.02363669127698</c:v>
                </c:pt>
                <c:pt idx="20258">
                  <c:v>316.01384989239602</c:v>
                </c:pt>
                <c:pt idx="20259">
                  <c:v>316.00988955581897</c:v>
                </c:pt>
                <c:pt idx="20260">
                  <c:v>316.00928387571003</c:v>
                </c:pt>
                <c:pt idx="20261">
                  <c:v>316.00418270258399</c:v>
                </c:pt>
                <c:pt idx="20262">
                  <c:v>316.00167227620398</c:v>
                </c:pt>
                <c:pt idx="20263">
                  <c:v>315.99572030903897</c:v>
                </c:pt>
                <c:pt idx="20264">
                  <c:v>315.99494797634702</c:v>
                </c:pt>
                <c:pt idx="20265">
                  <c:v>315.99392364507997</c:v>
                </c:pt>
                <c:pt idx="20266">
                  <c:v>315.99204741365799</c:v>
                </c:pt>
                <c:pt idx="20267">
                  <c:v>315.992022921196</c:v>
                </c:pt>
                <c:pt idx="20268">
                  <c:v>315.98942721069699</c:v>
                </c:pt>
                <c:pt idx="20269">
                  <c:v>315.98886239642201</c:v>
                </c:pt>
                <c:pt idx="20270">
                  <c:v>315.98620268215501</c:v>
                </c:pt>
                <c:pt idx="20271">
                  <c:v>315.98458000884398</c:v>
                </c:pt>
                <c:pt idx="20272">
                  <c:v>315.98272282336302</c:v>
                </c:pt>
                <c:pt idx="20273">
                  <c:v>315.98258061621902</c:v>
                </c:pt>
                <c:pt idx="20274">
                  <c:v>315.979195768951</c:v>
                </c:pt>
                <c:pt idx="20275">
                  <c:v>315.97908511122199</c:v>
                </c:pt>
                <c:pt idx="20276">
                  <c:v>315.97395974739402</c:v>
                </c:pt>
                <c:pt idx="20277">
                  <c:v>315.97344775064101</c:v>
                </c:pt>
                <c:pt idx="20278">
                  <c:v>315.97032653431398</c:v>
                </c:pt>
                <c:pt idx="20279">
                  <c:v>315.96960477303497</c:v>
                </c:pt>
                <c:pt idx="20280">
                  <c:v>315.96934436536202</c:v>
                </c:pt>
                <c:pt idx="20281">
                  <c:v>315.96785381800998</c:v>
                </c:pt>
                <c:pt idx="20282">
                  <c:v>315.96697802359898</c:v>
                </c:pt>
                <c:pt idx="20283">
                  <c:v>315.96375702923598</c:v>
                </c:pt>
                <c:pt idx="20284">
                  <c:v>315.96326115213498</c:v>
                </c:pt>
                <c:pt idx="20285">
                  <c:v>315.959014969539</c:v>
                </c:pt>
                <c:pt idx="20286">
                  <c:v>315.95573894085999</c:v>
                </c:pt>
                <c:pt idx="20287">
                  <c:v>315.95104689017899</c:v>
                </c:pt>
                <c:pt idx="20288">
                  <c:v>315.94967659659801</c:v>
                </c:pt>
                <c:pt idx="20289">
                  <c:v>315.94880209216501</c:v>
                </c:pt>
                <c:pt idx="20290">
                  <c:v>315.942430417634</c:v>
                </c:pt>
                <c:pt idx="20291">
                  <c:v>315.94073325662299</c:v>
                </c:pt>
                <c:pt idx="20292">
                  <c:v>315.93658446529201</c:v>
                </c:pt>
                <c:pt idx="20293">
                  <c:v>315.93629961275298</c:v>
                </c:pt>
                <c:pt idx="20294">
                  <c:v>315.93359697517002</c:v>
                </c:pt>
                <c:pt idx="20295">
                  <c:v>315.93316049218902</c:v>
                </c:pt>
                <c:pt idx="20296">
                  <c:v>315.927805638709</c:v>
                </c:pt>
                <c:pt idx="20297">
                  <c:v>315.926260845115</c:v>
                </c:pt>
                <c:pt idx="20298">
                  <c:v>315.92388605402999</c:v>
                </c:pt>
                <c:pt idx="20299">
                  <c:v>315.91951323089802</c:v>
                </c:pt>
                <c:pt idx="20300">
                  <c:v>315.91640185916799</c:v>
                </c:pt>
                <c:pt idx="20301">
                  <c:v>315.913320570042</c:v>
                </c:pt>
                <c:pt idx="20302">
                  <c:v>315.91223134419602</c:v>
                </c:pt>
                <c:pt idx="20303">
                  <c:v>315.90784806932902</c:v>
                </c:pt>
                <c:pt idx="20304">
                  <c:v>315.90658256619298</c:v>
                </c:pt>
                <c:pt idx="20305">
                  <c:v>315.90072437484099</c:v>
                </c:pt>
                <c:pt idx="20306">
                  <c:v>315.896168690953</c:v>
                </c:pt>
                <c:pt idx="20307">
                  <c:v>315.89573399357801</c:v>
                </c:pt>
                <c:pt idx="20308">
                  <c:v>315.89282598077699</c:v>
                </c:pt>
                <c:pt idx="20309">
                  <c:v>315.89144067709702</c:v>
                </c:pt>
                <c:pt idx="20310">
                  <c:v>315.88913256525302</c:v>
                </c:pt>
                <c:pt idx="20311">
                  <c:v>315.885253187535</c:v>
                </c:pt>
                <c:pt idx="20312">
                  <c:v>315.88291238967503</c:v>
                </c:pt>
                <c:pt idx="20313">
                  <c:v>315.880770508328</c:v>
                </c:pt>
                <c:pt idx="20314">
                  <c:v>315.87811488376502</c:v>
                </c:pt>
                <c:pt idx="20315">
                  <c:v>315.876662918573</c:v>
                </c:pt>
                <c:pt idx="20316">
                  <c:v>315.87537258749899</c:v>
                </c:pt>
                <c:pt idx="20317">
                  <c:v>315.87462265621201</c:v>
                </c:pt>
                <c:pt idx="20318">
                  <c:v>315.869937927531</c:v>
                </c:pt>
                <c:pt idx="20319">
                  <c:v>315.86984087356399</c:v>
                </c:pt>
                <c:pt idx="20320">
                  <c:v>315.86678336737202</c:v>
                </c:pt>
                <c:pt idx="20321">
                  <c:v>315.86365701559498</c:v>
                </c:pt>
                <c:pt idx="20322">
                  <c:v>315.85625106828098</c:v>
                </c:pt>
                <c:pt idx="20323">
                  <c:v>315.85613050247201</c:v>
                </c:pt>
                <c:pt idx="20324">
                  <c:v>315.85549385666502</c:v>
                </c:pt>
                <c:pt idx="20325">
                  <c:v>315.85439057908002</c:v>
                </c:pt>
                <c:pt idx="20326">
                  <c:v>315.85398442493403</c:v>
                </c:pt>
                <c:pt idx="20327">
                  <c:v>315.85217891729098</c:v>
                </c:pt>
                <c:pt idx="20328">
                  <c:v>315.85174062299501</c:v>
                </c:pt>
                <c:pt idx="20329">
                  <c:v>315.84770873067799</c:v>
                </c:pt>
                <c:pt idx="20330">
                  <c:v>315.84734072043301</c:v>
                </c:pt>
                <c:pt idx="20331">
                  <c:v>315.84404737583401</c:v>
                </c:pt>
                <c:pt idx="20332">
                  <c:v>315.83884189589298</c:v>
                </c:pt>
                <c:pt idx="20333">
                  <c:v>315.82965431094601</c:v>
                </c:pt>
                <c:pt idx="20334">
                  <c:v>315.829464041645</c:v>
                </c:pt>
                <c:pt idx="20335">
                  <c:v>315.82472263565597</c:v>
                </c:pt>
                <c:pt idx="20336">
                  <c:v>315.81920979545998</c:v>
                </c:pt>
                <c:pt idx="20337">
                  <c:v>315.814808277596</c:v>
                </c:pt>
                <c:pt idx="20338">
                  <c:v>315.81144990420802</c:v>
                </c:pt>
                <c:pt idx="20339">
                  <c:v>315.80901747340602</c:v>
                </c:pt>
                <c:pt idx="20340">
                  <c:v>315.80836557792998</c:v>
                </c:pt>
                <c:pt idx="20341">
                  <c:v>315.79931822824801</c:v>
                </c:pt>
                <c:pt idx="20342">
                  <c:v>315.79594814405499</c:v>
                </c:pt>
                <c:pt idx="20343">
                  <c:v>315.78795813211099</c:v>
                </c:pt>
                <c:pt idx="20344">
                  <c:v>315.78625020696302</c:v>
                </c:pt>
                <c:pt idx="20345">
                  <c:v>315.78382940994697</c:v>
                </c:pt>
                <c:pt idx="20346">
                  <c:v>315.783387928987</c:v>
                </c:pt>
                <c:pt idx="20347">
                  <c:v>315.78246404610502</c:v>
                </c:pt>
                <c:pt idx="20348">
                  <c:v>315.77684981541802</c:v>
                </c:pt>
                <c:pt idx="20349">
                  <c:v>315.77678370813499</c:v>
                </c:pt>
                <c:pt idx="20350">
                  <c:v>315.76938983385901</c:v>
                </c:pt>
                <c:pt idx="20351">
                  <c:v>315.76912412521898</c:v>
                </c:pt>
                <c:pt idx="20352">
                  <c:v>315.753600067859</c:v>
                </c:pt>
                <c:pt idx="20353">
                  <c:v>315.744423850842</c:v>
                </c:pt>
                <c:pt idx="20354">
                  <c:v>315.73541877824499</c:v>
                </c:pt>
                <c:pt idx="20355">
                  <c:v>315.73002619402899</c:v>
                </c:pt>
                <c:pt idx="20356">
                  <c:v>315.729270434787</c:v>
                </c:pt>
                <c:pt idx="20357">
                  <c:v>315.71844494793299</c:v>
                </c:pt>
                <c:pt idx="20358">
                  <c:v>315.71627711047699</c:v>
                </c:pt>
                <c:pt idx="20359">
                  <c:v>315.71608677568901</c:v>
                </c:pt>
                <c:pt idx="20360">
                  <c:v>315.71311144734398</c:v>
                </c:pt>
                <c:pt idx="20361">
                  <c:v>315.71303465493003</c:v>
                </c:pt>
                <c:pt idx="20362">
                  <c:v>315.70645324178201</c:v>
                </c:pt>
                <c:pt idx="20363">
                  <c:v>315.702106939994</c:v>
                </c:pt>
                <c:pt idx="20364">
                  <c:v>315.70057121165399</c:v>
                </c:pt>
                <c:pt idx="20365">
                  <c:v>315.684151966662</c:v>
                </c:pt>
                <c:pt idx="20366">
                  <c:v>315.67546174578803</c:v>
                </c:pt>
                <c:pt idx="20367">
                  <c:v>315.670565262411</c:v>
                </c:pt>
                <c:pt idx="20368">
                  <c:v>315.66383532784198</c:v>
                </c:pt>
                <c:pt idx="20369">
                  <c:v>315.65941611327497</c:v>
                </c:pt>
                <c:pt idx="20370">
                  <c:v>315.65550875026003</c:v>
                </c:pt>
                <c:pt idx="20371">
                  <c:v>315.64123313877099</c:v>
                </c:pt>
                <c:pt idx="20372">
                  <c:v>315.624609462617</c:v>
                </c:pt>
                <c:pt idx="20373">
                  <c:v>315.61827241375403</c:v>
                </c:pt>
                <c:pt idx="20374">
                  <c:v>315.608310152478</c:v>
                </c:pt>
                <c:pt idx="20375">
                  <c:v>315.60170149866002</c:v>
                </c:pt>
                <c:pt idx="20376">
                  <c:v>315.58204831203699</c:v>
                </c:pt>
                <c:pt idx="20377">
                  <c:v>315.57464368626302</c:v>
                </c:pt>
                <c:pt idx="20378">
                  <c:v>315.49803217946697</c:v>
                </c:pt>
                <c:pt idx="20379">
                  <c:v>315.48598139991901</c:v>
                </c:pt>
                <c:pt idx="20380">
                  <c:v>315.48490809031699</c:v>
                </c:pt>
                <c:pt idx="20381">
                  <c:v>315.48377286479399</c:v>
                </c:pt>
                <c:pt idx="20382">
                  <c:v>315.481658138103</c:v>
                </c:pt>
                <c:pt idx="20383">
                  <c:v>315.45262838279302</c:v>
                </c:pt>
                <c:pt idx="20384">
                  <c:v>315.450681461773</c:v>
                </c:pt>
                <c:pt idx="20385">
                  <c:v>315.45032264205901</c:v>
                </c:pt>
                <c:pt idx="20386">
                  <c:v>315.447982184041</c:v>
                </c:pt>
                <c:pt idx="20387">
                  <c:v>315.413942577976</c:v>
                </c:pt>
                <c:pt idx="20388">
                  <c:v>315.35701230799299</c:v>
                </c:pt>
                <c:pt idx="20389">
                  <c:v>315.33985427218403</c:v>
                </c:pt>
                <c:pt idx="20390">
                  <c:v>315.297156629195</c:v>
                </c:pt>
                <c:pt idx="20391">
                  <c:v>315.29252262776799</c:v>
                </c:pt>
                <c:pt idx="20392">
                  <c:v>315.29065366605198</c:v>
                </c:pt>
                <c:pt idx="20393">
                  <c:v>315.28746965684297</c:v>
                </c:pt>
                <c:pt idx="20394">
                  <c:v>315.27751290396901</c:v>
                </c:pt>
                <c:pt idx="20395">
                  <c:v>315.26959320047098</c:v>
                </c:pt>
                <c:pt idx="20396">
                  <c:v>315.23045194656902</c:v>
                </c:pt>
                <c:pt idx="20397">
                  <c:v>315.22249014330401</c:v>
                </c:pt>
                <c:pt idx="20398">
                  <c:v>315.21759441654802</c:v>
                </c:pt>
                <c:pt idx="20399">
                  <c:v>315.21206579538801</c:v>
                </c:pt>
                <c:pt idx="20400">
                  <c:v>315.13578561622103</c:v>
                </c:pt>
                <c:pt idx="20401">
                  <c:v>315.09297513031402</c:v>
                </c:pt>
                <c:pt idx="20402">
                  <c:v>315.080941725076</c:v>
                </c:pt>
                <c:pt idx="20403">
                  <c:v>315.08062400041501</c:v>
                </c:pt>
                <c:pt idx="20404">
                  <c:v>315.07589487088501</c:v>
                </c:pt>
                <c:pt idx="20405">
                  <c:v>315.01066818947902</c:v>
                </c:pt>
                <c:pt idx="20406">
                  <c:v>314.98028490698698</c:v>
                </c:pt>
                <c:pt idx="20407">
                  <c:v>314.96561598112299</c:v>
                </c:pt>
                <c:pt idx="20408">
                  <c:v>314.940589915403</c:v>
                </c:pt>
                <c:pt idx="20409">
                  <c:v>314.92548665531899</c:v>
                </c:pt>
                <c:pt idx="20410">
                  <c:v>314.91136960424097</c:v>
                </c:pt>
                <c:pt idx="20411">
                  <c:v>314.88095457072802</c:v>
                </c:pt>
                <c:pt idx="20412">
                  <c:v>314.85694006187498</c:v>
                </c:pt>
                <c:pt idx="20413">
                  <c:v>314.82077502964501</c:v>
                </c:pt>
                <c:pt idx="20414">
                  <c:v>314.81548273645097</c:v>
                </c:pt>
                <c:pt idx="20415">
                  <c:v>314.81220409845099</c:v>
                </c:pt>
                <c:pt idx="20416">
                  <c:v>314.80837829442697</c:v>
                </c:pt>
                <c:pt idx="20417">
                  <c:v>314.79306228132401</c:v>
                </c:pt>
                <c:pt idx="20418">
                  <c:v>314.79172362342598</c:v>
                </c:pt>
                <c:pt idx="20419">
                  <c:v>314.76929420861399</c:v>
                </c:pt>
                <c:pt idx="20420">
                  <c:v>314.76924373355399</c:v>
                </c:pt>
                <c:pt idx="20421">
                  <c:v>314.762250982274</c:v>
                </c:pt>
                <c:pt idx="20422">
                  <c:v>314.75405663044</c:v>
                </c:pt>
                <c:pt idx="20423">
                  <c:v>314.695643148302</c:v>
                </c:pt>
                <c:pt idx="20424">
                  <c:v>314.68372283656402</c:v>
                </c:pt>
                <c:pt idx="20425">
                  <c:v>314.65424348774201</c:v>
                </c:pt>
                <c:pt idx="20426">
                  <c:v>314.63979553601598</c:v>
                </c:pt>
                <c:pt idx="20427">
                  <c:v>314.61455389735403</c:v>
                </c:pt>
                <c:pt idx="20428">
                  <c:v>314.56748818441099</c:v>
                </c:pt>
                <c:pt idx="20429">
                  <c:v>314.483228124964</c:v>
                </c:pt>
                <c:pt idx="20430">
                  <c:v>314.43329814448498</c:v>
                </c:pt>
                <c:pt idx="20431">
                  <c:v>314.43149501275502</c:v>
                </c:pt>
                <c:pt idx="20432">
                  <c:v>314.42277210612798</c:v>
                </c:pt>
                <c:pt idx="20433">
                  <c:v>314.41789709237497</c:v>
                </c:pt>
                <c:pt idx="20434">
                  <c:v>314.41308869099299</c:v>
                </c:pt>
                <c:pt idx="20435">
                  <c:v>314.41168874169603</c:v>
                </c:pt>
                <c:pt idx="20436">
                  <c:v>314.40189664745498</c:v>
                </c:pt>
                <c:pt idx="20437">
                  <c:v>314.38849671496001</c:v>
                </c:pt>
                <c:pt idx="20438">
                  <c:v>314.36150095324098</c:v>
                </c:pt>
                <c:pt idx="20439">
                  <c:v>314.255393292581</c:v>
                </c:pt>
                <c:pt idx="20440">
                  <c:v>314.24776310901302</c:v>
                </c:pt>
                <c:pt idx="20441">
                  <c:v>314.14092130297502</c:v>
                </c:pt>
                <c:pt idx="20442">
                  <c:v>314.14021437000503</c:v>
                </c:pt>
                <c:pt idx="20443">
                  <c:v>314.11259198431202</c:v>
                </c:pt>
                <c:pt idx="20444">
                  <c:v>314.095693400215</c:v>
                </c:pt>
                <c:pt idx="20445">
                  <c:v>313.99230339270002</c:v>
                </c:pt>
                <c:pt idx="20446">
                  <c:v>313.99223438031601</c:v>
                </c:pt>
                <c:pt idx="20447">
                  <c:v>313.872623842792</c:v>
                </c:pt>
                <c:pt idx="20448">
                  <c:v>313.86853110441302</c:v>
                </c:pt>
                <c:pt idx="20449">
                  <c:v>313.820772132765</c:v>
                </c:pt>
                <c:pt idx="20450">
                  <c:v>313.81549665210702</c:v>
                </c:pt>
                <c:pt idx="20451">
                  <c:v>313.78098906826398</c:v>
                </c:pt>
                <c:pt idx="20452">
                  <c:v>313.76913757115</c:v>
                </c:pt>
                <c:pt idx="20453">
                  <c:v>313.73397741008699</c:v>
                </c:pt>
                <c:pt idx="20454">
                  <c:v>313.68883235083501</c:v>
                </c:pt>
                <c:pt idx="20455">
                  <c:v>313.62979093216802</c:v>
                </c:pt>
                <c:pt idx="20456">
                  <c:v>313.61311852295302</c:v>
                </c:pt>
                <c:pt idx="20457">
                  <c:v>313.56943542301502</c:v>
                </c:pt>
                <c:pt idx="20458">
                  <c:v>313.55199719532698</c:v>
                </c:pt>
                <c:pt idx="20459">
                  <c:v>313.55033646199797</c:v>
                </c:pt>
                <c:pt idx="20460">
                  <c:v>313.52716961760399</c:v>
                </c:pt>
                <c:pt idx="20461">
                  <c:v>313.49782688650799</c:v>
                </c:pt>
                <c:pt idx="20462">
                  <c:v>313.43882846876102</c:v>
                </c:pt>
                <c:pt idx="20463">
                  <c:v>313.42459944894199</c:v>
                </c:pt>
                <c:pt idx="20464">
                  <c:v>313.419496853738</c:v>
                </c:pt>
                <c:pt idx="20465">
                  <c:v>313.40527457905199</c:v>
                </c:pt>
                <c:pt idx="20466">
                  <c:v>313.34847731309202</c:v>
                </c:pt>
                <c:pt idx="20467">
                  <c:v>313.28427138505498</c:v>
                </c:pt>
                <c:pt idx="20468">
                  <c:v>313.25703429959202</c:v>
                </c:pt>
                <c:pt idx="20469">
                  <c:v>313.20798105414099</c:v>
                </c:pt>
                <c:pt idx="20470">
                  <c:v>313.15952152663601</c:v>
                </c:pt>
                <c:pt idx="20471">
                  <c:v>313.15079504353002</c:v>
                </c:pt>
                <c:pt idx="20472">
                  <c:v>313.13211045059001</c:v>
                </c:pt>
                <c:pt idx="20473">
                  <c:v>313.12912889078001</c:v>
                </c:pt>
                <c:pt idx="20474">
                  <c:v>313.11393496940798</c:v>
                </c:pt>
                <c:pt idx="20475">
                  <c:v>313.11212463426199</c:v>
                </c:pt>
                <c:pt idx="20476">
                  <c:v>313.11033144299398</c:v>
                </c:pt>
                <c:pt idx="20477">
                  <c:v>313.05572532231702</c:v>
                </c:pt>
                <c:pt idx="20478">
                  <c:v>313.05054277780903</c:v>
                </c:pt>
                <c:pt idx="20479">
                  <c:v>313.04629023037103</c:v>
                </c:pt>
                <c:pt idx="20480">
                  <c:v>313.03438959209302</c:v>
                </c:pt>
                <c:pt idx="20481">
                  <c:v>313.02380743041999</c:v>
                </c:pt>
                <c:pt idx="20482">
                  <c:v>313.00308442776702</c:v>
                </c:pt>
                <c:pt idx="20483">
                  <c:v>312.98328231364599</c:v>
                </c:pt>
                <c:pt idx="20484">
                  <c:v>312.88007180258597</c:v>
                </c:pt>
                <c:pt idx="20485">
                  <c:v>312.84583686721902</c:v>
                </c:pt>
                <c:pt idx="20486">
                  <c:v>312.83890617543898</c:v>
                </c:pt>
                <c:pt idx="20487">
                  <c:v>312.83508016029901</c:v>
                </c:pt>
                <c:pt idx="20488">
                  <c:v>312.76194287209</c:v>
                </c:pt>
                <c:pt idx="20489">
                  <c:v>312.75989994999702</c:v>
                </c:pt>
                <c:pt idx="20490">
                  <c:v>312.724948687101</c:v>
                </c:pt>
                <c:pt idx="20491">
                  <c:v>312.71099099312499</c:v>
                </c:pt>
                <c:pt idx="20492">
                  <c:v>312.70989514146902</c:v>
                </c:pt>
                <c:pt idx="20493">
                  <c:v>312.70313224620998</c:v>
                </c:pt>
                <c:pt idx="20494">
                  <c:v>312.69021980841597</c:v>
                </c:pt>
                <c:pt idx="20495">
                  <c:v>312.68547463251502</c:v>
                </c:pt>
                <c:pt idx="20496">
                  <c:v>312.67414038767402</c:v>
                </c:pt>
                <c:pt idx="20497">
                  <c:v>312.64263237800202</c:v>
                </c:pt>
                <c:pt idx="20498">
                  <c:v>312.627050749994</c:v>
                </c:pt>
                <c:pt idx="20499">
                  <c:v>312.624531021282</c:v>
                </c:pt>
                <c:pt idx="20500">
                  <c:v>312.62048567230897</c:v>
                </c:pt>
                <c:pt idx="20501">
                  <c:v>312.61623277211601</c:v>
                </c:pt>
                <c:pt idx="20502">
                  <c:v>312.60096261471398</c:v>
                </c:pt>
                <c:pt idx="20503">
                  <c:v>312.51988407640403</c:v>
                </c:pt>
                <c:pt idx="20504">
                  <c:v>312.48551394429199</c:v>
                </c:pt>
                <c:pt idx="20505">
                  <c:v>312.47992182858002</c:v>
                </c:pt>
                <c:pt idx="20506">
                  <c:v>312.46841794920402</c:v>
                </c:pt>
                <c:pt idx="20507">
                  <c:v>312.46660694121601</c:v>
                </c:pt>
                <c:pt idx="20508">
                  <c:v>312.46602766968601</c:v>
                </c:pt>
                <c:pt idx="20509">
                  <c:v>312.42901049360597</c:v>
                </c:pt>
                <c:pt idx="20510">
                  <c:v>312.37171977910998</c:v>
                </c:pt>
                <c:pt idx="20511">
                  <c:v>312.34641261146498</c:v>
                </c:pt>
                <c:pt idx="20512">
                  <c:v>312.34420012456002</c:v>
                </c:pt>
                <c:pt idx="20513">
                  <c:v>312.33586463031497</c:v>
                </c:pt>
                <c:pt idx="20514">
                  <c:v>312.30697656966697</c:v>
                </c:pt>
                <c:pt idx="20515">
                  <c:v>312.276036721943</c:v>
                </c:pt>
                <c:pt idx="20516">
                  <c:v>312.26334938604901</c:v>
                </c:pt>
                <c:pt idx="20517">
                  <c:v>312.25059520261101</c:v>
                </c:pt>
                <c:pt idx="20518">
                  <c:v>312.241819053146</c:v>
                </c:pt>
                <c:pt idx="20519">
                  <c:v>312.23438338148298</c:v>
                </c:pt>
                <c:pt idx="20520">
                  <c:v>312.22891173731699</c:v>
                </c:pt>
                <c:pt idx="20521">
                  <c:v>312.10228892667499</c:v>
                </c:pt>
                <c:pt idx="20522">
                  <c:v>312.08711361190802</c:v>
                </c:pt>
                <c:pt idx="20523">
                  <c:v>312.05510819836201</c:v>
                </c:pt>
                <c:pt idx="20524">
                  <c:v>312.04740727648698</c:v>
                </c:pt>
                <c:pt idx="20525">
                  <c:v>312.02897802572602</c:v>
                </c:pt>
                <c:pt idx="20526">
                  <c:v>311.95249338421502</c:v>
                </c:pt>
                <c:pt idx="20527">
                  <c:v>311.93544575762002</c:v>
                </c:pt>
                <c:pt idx="20528">
                  <c:v>311.91972001077499</c:v>
                </c:pt>
                <c:pt idx="20529">
                  <c:v>311.90233522335302</c:v>
                </c:pt>
                <c:pt idx="20530">
                  <c:v>311.89169416835301</c:v>
                </c:pt>
                <c:pt idx="20531">
                  <c:v>311.889506689531</c:v>
                </c:pt>
                <c:pt idx="20532">
                  <c:v>311.88527797316402</c:v>
                </c:pt>
                <c:pt idx="20533">
                  <c:v>311.88317325720601</c:v>
                </c:pt>
                <c:pt idx="20534">
                  <c:v>311.88290508422199</c:v>
                </c:pt>
                <c:pt idx="20535">
                  <c:v>311.85970101859198</c:v>
                </c:pt>
                <c:pt idx="20536">
                  <c:v>311.85587440210401</c:v>
                </c:pt>
                <c:pt idx="20537">
                  <c:v>311.79804557931999</c:v>
                </c:pt>
                <c:pt idx="20538">
                  <c:v>311.79562028971702</c:v>
                </c:pt>
                <c:pt idx="20539">
                  <c:v>311.792840663466</c:v>
                </c:pt>
                <c:pt idx="20540">
                  <c:v>311.78436077872402</c:v>
                </c:pt>
                <c:pt idx="20541">
                  <c:v>311.77522882550699</c:v>
                </c:pt>
                <c:pt idx="20542">
                  <c:v>311.77374270295297</c:v>
                </c:pt>
                <c:pt idx="20543">
                  <c:v>311.77287196282401</c:v>
                </c:pt>
                <c:pt idx="20544">
                  <c:v>311.75873520253998</c:v>
                </c:pt>
                <c:pt idx="20545">
                  <c:v>311.75434296208198</c:v>
                </c:pt>
                <c:pt idx="20546">
                  <c:v>311.72740524137902</c:v>
                </c:pt>
                <c:pt idx="20547">
                  <c:v>311.720450875224</c:v>
                </c:pt>
                <c:pt idx="20548">
                  <c:v>311.71706456327797</c:v>
                </c:pt>
                <c:pt idx="20549">
                  <c:v>311.71489365927499</c:v>
                </c:pt>
                <c:pt idx="20550">
                  <c:v>311.69403672057399</c:v>
                </c:pt>
                <c:pt idx="20551">
                  <c:v>311.69192733312502</c:v>
                </c:pt>
                <c:pt idx="20552">
                  <c:v>311.69182972632802</c:v>
                </c:pt>
                <c:pt idx="20553">
                  <c:v>311.66818533959901</c:v>
                </c:pt>
                <c:pt idx="20554">
                  <c:v>311.66646508863101</c:v>
                </c:pt>
                <c:pt idx="20555">
                  <c:v>311.663276835631</c:v>
                </c:pt>
                <c:pt idx="20556">
                  <c:v>311.659592527104</c:v>
                </c:pt>
                <c:pt idx="20557">
                  <c:v>311.65885858804597</c:v>
                </c:pt>
                <c:pt idx="20558">
                  <c:v>311.64786060852498</c:v>
                </c:pt>
                <c:pt idx="20559">
                  <c:v>311.64470387773702</c:v>
                </c:pt>
                <c:pt idx="20560">
                  <c:v>311.63198973556399</c:v>
                </c:pt>
                <c:pt idx="20561">
                  <c:v>311.63186575657801</c:v>
                </c:pt>
                <c:pt idx="20562">
                  <c:v>311.60966725976601</c:v>
                </c:pt>
                <c:pt idx="20563">
                  <c:v>311.60528397754803</c:v>
                </c:pt>
                <c:pt idx="20564">
                  <c:v>311.59784158944501</c:v>
                </c:pt>
                <c:pt idx="20565">
                  <c:v>311.57278811439897</c:v>
                </c:pt>
                <c:pt idx="20566">
                  <c:v>311.57009620050599</c:v>
                </c:pt>
                <c:pt idx="20567">
                  <c:v>311.56396520050299</c:v>
                </c:pt>
                <c:pt idx="20568">
                  <c:v>311.55083696064901</c:v>
                </c:pt>
                <c:pt idx="20569">
                  <c:v>311.51807806186901</c:v>
                </c:pt>
                <c:pt idx="20570">
                  <c:v>311.502259904862</c:v>
                </c:pt>
                <c:pt idx="20571">
                  <c:v>311.48992375860502</c:v>
                </c:pt>
                <c:pt idx="20572">
                  <c:v>311.48693136288102</c:v>
                </c:pt>
                <c:pt idx="20573">
                  <c:v>311.46316615827402</c:v>
                </c:pt>
                <c:pt idx="20574">
                  <c:v>311.43213044414102</c:v>
                </c:pt>
                <c:pt idx="20575">
                  <c:v>311.42378010281601</c:v>
                </c:pt>
                <c:pt idx="20576">
                  <c:v>311.41737755852603</c:v>
                </c:pt>
                <c:pt idx="20577">
                  <c:v>311.40474116004799</c:v>
                </c:pt>
                <c:pt idx="20578">
                  <c:v>311.40122811973703</c:v>
                </c:pt>
                <c:pt idx="20579">
                  <c:v>311.39396708774098</c:v>
                </c:pt>
                <c:pt idx="20580">
                  <c:v>311.38933910564202</c:v>
                </c:pt>
                <c:pt idx="20581">
                  <c:v>311.38180523574601</c:v>
                </c:pt>
                <c:pt idx="20582">
                  <c:v>311.36982350863099</c:v>
                </c:pt>
                <c:pt idx="20583">
                  <c:v>311.365958556392</c:v>
                </c:pt>
                <c:pt idx="20584">
                  <c:v>311.3652662248</c:v>
                </c:pt>
                <c:pt idx="20585">
                  <c:v>311.33818271681901</c:v>
                </c:pt>
                <c:pt idx="20586">
                  <c:v>311.333476730359</c:v>
                </c:pt>
                <c:pt idx="20587">
                  <c:v>311.33104876055398</c:v>
                </c:pt>
                <c:pt idx="20588">
                  <c:v>311.32234661041201</c:v>
                </c:pt>
                <c:pt idx="20589">
                  <c:v>311.316986434537</c:v>
                </c:pt>
                <c:pt idx="20590">
                  <c:v>311.30691724112103</c:v>
                </c:pt>
                <c:pt idx="20591">
                  <c:v>311.29226668157901</c:v>
                </c:pt>
                <c:pt idx="20592">
                  <c:v>311.24776140981601</c:v>
                </c:pt>
                <c:pt idx="20593">
                  <c:v>311.24638970512899</c:v>
                </c:pt>
                <c:pt idx="20594">
                  <c:v>311.23682514327197</c:v>
                </c:pt>
                <c:pt idx="20595">
                  <c:v>311.23523862563297</c:v>
                </c:pt>
                <c:pt idx="20596">
                  <c:v>311.23521746463098</c:v>
                </c:pt>
                <c:pt idx="20597">
                  <c:v>311.23080877423803</c:v>
                </c:pt>
                <c:pt idx="20598">
                  <c:v>311.213236072347</c:v>
                </c:pt>
                <c:pt idx="20599">
                  <c:v>311.20543390652102</c:v>
                </c:pt>
                <c:pt idx="20600">
                  <c:v>311.19547624555901</c:v>
                </c:pt>
                <c:pt idx="20601">
                  <c:v>311.16259539102901</c:v>
                </c:pt>
                <c:pt idx="20602">
                  <c:v>311.15786074037698</c:v>
                </c:pt>
                <c:pt idx="20603">
                  <c:v>311.13778606603398</c:v>
                </c:pt>
                <c:pt idx="20604">
                  <c:v>311.12360303774398</c:v>
                </c:pt>
                <c:pt idx="20605">
                  <c:v>311.09132893019603</c:v>
                </c:pt>
                <c:pt idx="20606">
                  <c:v>311.07119797494403</c:v>
                </c:pt>
                <c:pt idx="20607">
                  <c:v>311.06155514994202</c:v>
                </c:pt>
                <c:pt idx="20608">
                  <c:v>311.05956268167398</c:v>
                </c:pt>
                <c:pt idx="20609">
                  <c:v>311.05274674411999</c:v>
                </c:pt>
                <c:pt idx="20610">
                  <c:v>311.04354496414999</c:v>
                </c:pt>
                <c:pt idx="20611">
                  <c:v>311.03054252783102</c:v>
                </c:pt>
                <c:pt idx="20612">
                  <c:v>311.02049241196602</c:v>
                </c:pt>
                <c:pt idx="20613">
                  <c:v>310.92232392361899</c:v>
                </c:pt>
                <c:pt idx="20614">
                  <c:v>310.920220848197</c:v>
                </c:pt>
                <c:pt idx="20615">
                  <c:v>310.888730578641</c:v>
                </c:pt>
                <c:pt idx="20616">
                  <c:v>310.86867970288603</c:v>
                </c:pt>
                <c:pt idx="20617">
                  <c:v>310.85509067216202</c:v>
                </c:pt>
                <c:pt idx="20618">
                  <c:v>310.81730558918503</c:v>
                </c:pt>
                <c:pt idx="20619">
                  <c:v>310.787214667218</c:v>
                </c:pt>
                <c:pt idx="20620">
                  <c:v>310.78564890470102</c:v>
                </c:pt>
                <c:pt idx="20621">
                  <c:v>310.78398792075001</c:v>
                </c:pt>
                <c:pt idx="20622">
                  <c:v>310.76035508303801</c:v>
                </c:pt>
                <c:pt idx="20623">
                  <c:v>310.760242246107</c:v>
                </c:pt>
                <c:pt idx="20624">
                  <c:v>310.73413959582501</c:v>
                </c:pt>
                <c:pt idx="20625">
                  <c:v>310.72170690349998</c:v>
                </c:pt>
                <c:pt idx="20626">
                  <c:v>310.720680105876</c:v>
                </c:pt>
                <c:pt idx="20627">
                  <c:v>310.71496425194198</c:v>
                </c:pt>
                <c:pt idx="20628">
                  <c:v>310.71158402994598</c:v>
                </c:pt>
                <c:pt idx="20629">
                  <c:v>310.699629687531</c:v>
                </c:pt>
                <c:pt idx="20630">
                  <c:v>310.698427383443</c:v>
                </c:pt>
                <c:pt idx="20631">
                  <c:v>310.69475098356003</c:v>
                </c:pt>
                <c:pt idx="20632">
                  <c:v>310.67570150331602</c:v>
                </c:pt>
                <c:pt idx="20633">
                  <c:v>310.66738703503</c:v>
                </c:pt>
                <c:pt idx="20634">
                  <c:v>310.66611428372403</c:v>
                </c:pt>
                <c:pt idx="20635">
                  <c:v>310.64548178332399</c:v>
                </c:pt>
                <c:pt idx="20636">
                  <c:v>310.638327815612</c:v>
                </c:pt>
                <c:pt idx="20637">
                  <c:v>310.60599325006098</c:v>
                </c:pt>
                <c:pt idx="20638">
                  <c:v>310.60460277368099</c:v>
                </c:pt>
                <c:pt idx="20639">
                  <c:v>310.57860468469403</c:v>
                </c:pt>
                <c:pt idx="20640">
                  <c:v>310.57565937708699</c:v>
                </c:pt>
                <c:pt idx="20641">
                  <c:v>310.56269022431002</c:v>
                </c:pt>
                <c:pt idx="20642">
                  <c:v>310.52564067055602</c:v>
                </c:pt>
                <c:pt idx="20643">
                  <c:v>310.50353568237398</c:v>
                </c:pt>
                <c:pt idx="20644">
                  <c:v>310.481296651344</c:v>
                </c:pt>
                <c:pt idx="20645">
                  <c:v>310.47743763757899</c:v>
                </c:pt>
                <c:pt idx="20646">
                  <c:v>310.47342839814303</c:v>
                </c:pt>
                <c:pt idx="20647">
                  <c:v>310.463548231799</c:v>
                </c:pt>
                <c:pt idx="20648">
                  <c:v>310.46094920653798</c:v>
                </c:pt>
                <c:pt idx="20649">
                  <c:v>310.460852140979</c:v>
                </c:pt>
                <c:pt idx="20650">
                  <c:v>310.45361291563</c:v>
                </c:pt>
                <c:pt idx="20651">
                  <c:v>310.43638352695399</c:v>
                </c:pt>
                <c:pt idx="20652">
                  <c:v>310.41617780726199</c:v>
                </c:pt>
                <c:pt idx="20653">
                  <c:v>310.39989146100902</c:v>
                </c:pt>
                <c:pt idx="20654">
                  <c:v>310.39815830593301</c:v>
                </c:pt>
                <c:pt idx="20655">
                  <c:v>310.39081203976701</c:v>
                </c:pt>
                <c:pt idx="20656">
                  <c:v>310.33980070209998</c:v>
                </c:pt>
                <c:pt idx="20657">
                  <c:v>310.30341302788099</c:v>
                </c:pt>
                <c:pt idx="20658">
                  <c:v>310.28878164934503</c:v>
                </c:pt>
                <c:pt idx="20659">
                  <c:v>310.28107179031701</c:v>
                </c:pt>
                <c:pt idx="20660">
                  <c:v>310.26988081237499</c:v>
                </c:pt>
                <c:pt idx="20661">
                  <c:v>310.24469685847799</c:v>
                </c:pt>
                <c:pt idx="20662">
                  <c:v>310.21063303943401</c:v>
                </c:pt>
                <c:pt idx="20663">
                  <c:v>310.20216378665799</c:v>
                </c:pt>
                <c:pt idx="20664">
                  <c:v>310.16954294352098</c:v>
                </c:pt>
                <c:pt idx="20665">
                  <c:v>310.16206897120998</c:v>
                </c:pt>
                <c:pt idx="20666">
                  <c:v>310.14431120528099</c:v>
                </c:pt>
                <c:pt idx="20667">
                  <c:v>310.13541572107403</c:v>
                </c:pt>
                <c:pt idx="20668">
                  <c:v>310.123578409662</c:v>
                </c:pt>
                <c:pt idx="20669">
                  <c:v>310.10820530977901</c:v>
                </c:pt>
                <c:pt idx="20670">
                  <c:v>310.105730167709</c:v>
                </c:pt>
                <c:pt idx="20671">
                  <c:v>310.09715448240399</c:v>
                </c:pt>
                <c:pt idx="20672">
                  <c:v>310.09417006218303</c:v>
                </c:pt>
                <c:pt idx="20673">
                  <c:v>310.065845968318</c:v>
                </c:pt>
                <c:pt idx="20674">
                  <c:v>310.039726232818</c:v>
                </c:pt>
                <c:pt idx="20675">
                  <c:v>310.02965230945199</c:v>
                </c:pt>
                <c:pt idx="20676">
                  <c:v>310.02928932976801</c:v>
                </c:pt>
                <c:pt idx="20677">
                  <c:v>310.00806009006902</c:v>
                </c:pt>
                <c:pt idx="20678">
                  <c:v>309.97906599469098</c:v>
                </c:pt>
                <c:pt idx="20679">
                  <c:v>309.977527623264</c:v>
                </c:pt>
                <c:pt idx="20680">
                  <c:v>309.97275257731098</c:v>
                </c:pt>
                <c:pt idx="20681">
                  <c:v>309.97154285158803</c:v>
                </c:pt>
                <c:pt idx="20682">
                  <c:v>309.91404358291197</c:v>
                </c:pt>
                <c:pt idx="20683">
                  <c:v>309.91287199616698</c:v>
                </c:pt>
                <c:pt idx="20684">
                  <c:v>309.89491423977398</c:v>
                </c:pt>
                <c:pt idx="20685">
                  <c:v>309.88746661359102</c:v>
                </c:pt>
                <c:pt idx="20686">
                  <c:v>309.86311128431299</c:v>
                </c:pt>
                <c:pt idx="20687">
                  <c:v>309.860684934853</c:v>
                </c:pt>
                <c:pt idx="20688">
                  <c:v>309.84836449015802</c:v>
                </c:pt>
                <c:pt idx="20689">
                  <c:v>309.81337815644702</c:v>
                </c:pt>
                <c:pt idx="20690">
                  <c:v>309.78760472852099</c:v>
                </c:pt>
                <c:pt idx="20691">
                  <c:v>309.76328302349401</c:v>
                </c:pt>
                <c:pt idx="20692">
                  <c:v>309.743461343288</c:v>
                </c:pt>
                <c:pt idx="20693">
                  <c:v>309.74111643106397</c:v>
                </c:pt>
                <c:pt idx="20694">
                  <c:v>309.72017452524</c:v>
                </c:pt>
                <c:pt idx="20695">
                  <c:v>309.66326418526899</c:v>
                </c:pt>
                <c:pt idx="20696">
                  <c:v>309.66143251145201</c:v>
                </c:pt>
                <c:pt idx="20697">
                  <c:v>309.66143184645199</c:v>
                </c:pt>
                <c:pt idx="20698">
                  <c:v>309.66088752716399</c:v>
                </c:pt>
                <c:pt idx="20699">
                  <c:v>309.65697587370198</c:v>
                </c:pt>
                <c:pt idx="20700">
                  <c:v>309.65310539504901</c:v>
                </c:pt>
                <c:pt idx="20701">
                  <c:v>309.62198831503599</c:v>
                </c:pt>
                <c:pt idx="20702">
                  <c:v>309.528631348315</c:v>
                </c:pt>
                <c:pt idx="20703">
                  <c:v>309.50972016441699</c:v>
                </c:pt>
                <c:pt idx="20704">
                  <c:v>309.49971880490602</c:v>
                </c:pt>
                <c:pt idx="20705">
                  <c:v>309.48886448169702</c:v>
                </c:pt>
                <c:pt idx="20706">
                  <c:v>309.42111841539798</c:v>
                </c:pt>
                <c:pt idx="20707">
                  <c:v>309.416712211353</c:v>
                </c:pt>
                <c:pt idx="20708">
                  <c:v>309.41412864193398</c:v>
                </c:pt>
                <c:pt idx="20709">
                  <c:v>309.36666969724598</c:v>
                </c:pt>
                <c:pt idx="20710">
                  <c:v>309.36113148831703</c:v>
                </c:pt>
                <c:pt idx="20711">
                  <c:v>309.33381679408802</c:v>
                </c:pt>
                <c:pt idx="20712">
                  <c:v>309.329328168345</c:v>
                </c:pt>
                <c:pt idx="20713">
                  <c:v>309.32790322730898</c:v>
                </c:pt>
                <c:pt idx="20714">
                  <c:v>309.32390453124401</c:v>
                </c:pt>
                <c:pt idx="20715">
                  <c:v>309.27798192228602</c:v>
                </c:pt>
                <c:pt idx="20716">
                  <c:v>309.26317037203</c:v>
                </c:pt>
                <c:pt idx="20717">
                  <c:v>309.26020980505803</c:v>
                </c:pt>
                <c:pt idx="20718">
                  <c:v>309.23725548652402</c:v>
                </c:pt>
                <c:pt idx="20719">
                  <c:v>309.23663044308</c:v>
                </c:pt>
                <c:pt idx="20720">
                  <c:v>309.22267070992501</c:v>
                </c:pt>
                <c:pt idx="20721">
                  <c:v>309.22059025842202</c:v>
                </c:pt>
                <c:pt idx="20722">
                  <c:v>309.21023952564201</c:v>
                </c:pt>
                <c:pt idx="20723">
                  <c:v>309.19590861446102</c:v>
                </c:pt>
                <c:pt idx="20724">
                  <c:v>309.18550757444598</c:v>
                </c:pt>
                <c:pt idx="20725">
                  <c:v>309.173138816836</c:v>
                </c:pt>
                <c:pt idx="20726">
                  <c:v>309.17000986816799</c:v>
                </c:pt>
                <c:pt idx="20727">
                  <c:v>309.15779815259901</c:v>
                </c:pt>
                <c:pt idx="20728">
                  <c:v>309.15425897981402</c:v>
                </c:pt>
                <c:pt idx="20729">
                  <c:v>309.15016072585001</c:v>
                </c:pt>
                <c:pt idx="20730">
                  <c:v>309.149668048644</c:v>
                </c:pt>
                <c:pt idx="20731">
                  <c:v>309.14041201483201</c:v>
                </c:pt>
                <c:pt idx="20732">
                  <c:v>309.12644289225199</c:v>
                </c:pt>
                <c:pt idx="20733">
                  <c:v>309.122291457892</c:v>
                </c:pt>
                <c:pt idx="20734">
                  <c:v>309.12048148696101</c:v>
                </c:pt>
                <c:pt idx="20735">
                  <c:v>309.088504780954</c:v>
                </c:pt>
                <c:pt idx="20736">
                  <c:v>309.08516582470003</c:v>
                </c:pt>
                <c:pt idx="20737">
                  <c:v>309.07617633142598</c:v>
                </c:pt>
                <c:pt idx="20738">
                  <c:v>309.07532777029297</c:v>
                </c:pt>
                <c:pt idx="20739">
                  <c:v>309.051314362374</c:v>
                </c:pt>
                <c:pt idx="20740">
                  <c:v>309.046585333628</c:v>
                </c:pt>
                <c:pt idx="20741">
                  <c:v>309.03799171614901</c:v>
                </c:pt>
                <c:pt idx="20742">
                  <c:v>309.02765195714602</c:v>
                </c:pt>
                <c:pt idx="20743">
                  <c:v>309.02547738502301</c:v>
                </c:pt>
                <c:pt idx="20744">
                  <c:v>308.97766054503097</c:v>
                </c:pt>
                <c:pt idx="20745">
                  <c:v>308.97315751044499</c:v>
                </c:pt>
                <c:pt idx="20746">
                  <c:v>308.94231032214401</c:v>
                </c:pt>
                <c:pt idx="20747">
                  <c:v>308.93207811813897</c:v>
                </c:pt>
                <c:pt idx="20748">
                  <c:v>308.92463676487699</c:v>
                </c:pt>
                <c:pt idx="20749">
                  <c:v>308.92070353733902</c:v>
                </c:pt>
                <c:pt idx="20750">
                  <c:v>308.91003969234703</c:v>
                </c:pt>
                <c:pt idx="20751">
                  <c:v>308.89072540388401</c:v>
                </c:pt>
                <c:pt idx="20752">
                  <c:v>308.87356608999602</c:v>
                </c:pt>
                <c:pt idx="20753">
                  <c:v>308.85077486170098</c:v>
                </c:pt>
                <c:pt idx="20754">
                  <c:v>308.843546731196</c:v>
                </c:pt>
                <c:pt idx="20755">
                  <c:v>308.84052401836198</c:v>
                </c:pt>
                <c:pt idx="20756">
                  <c:v>308.83572125857199</c:v>
                </c:pt>
                <c:pt idx="20757">
                  <c:v>308.83250693923998</c:v>
                </c:pt>
                <c:pt idx="20758">
                  <c:v>308.82709519865699</c:v>
                </c:pt>
                <c:pt idx="20759">
                  <c:v>308.81325573751502</c:v>
                </c:pt>
                <c:pt idx="20760">
                  <c:v>308.81119156664698</c:v>
                </c:pt>
                <c:pt idx="20761">
                  <c:v>308.798659915217</c:v>
                </c:pt>
                <c:pt idx="20762">
                  <c:v>308.79267012734198</c:v>
                </c:pt>
                <c:pt idx="20763">
                  <c:v>308.77902601441298</c:v>
                </c:pt>
                <c:pt idx="20764">
                  <c:v>308.75971838925199</c:v>
                </c:pt>
                <c:pt idx="20765">
                  <c:v>308.75697864938599</c:v>
                </c:pt>
                <c:pt idx="20766">
                  <c:v>308.713914030696</c:v>
                </c:pt>
                <c:pt idx="20767">
                  <c:v>308.66948197783</c:v>
                </c:pt>
                <c:pt idx="20768">
                  <c:v>308.66049296412098</c:v>
                </c:pt>
                <c:pt idx="20769">
                  <c:v>308.63922542872098</c:v>
                </c:pt>
                <c:pt idx="20770">
                  <c:v>308.628133392405</c:v>
                </c:pt>
                <c:pt idx="20771">
                  <c:v>308.621610843974</c:v>
                </c:pt>
                <c:pt idx="20772">
                  <c:v>308.61395177178798</c:v>
                </c:pt>
                <c:pt idx="20773">
                  <c:v>308.61002088542398</c:v>
                </c:pt>
                <c:pt idx="20774">
                  <c:v>308.581518363003</c:v>
                </c:pt>
                <c:pt idx="20775">
                  <c:v>308.57973986823703</c:v>
                </c:pt>
                <c:pt idx="20776">
                  <c:v>308.56322609664301</c:v>
                </c:pt>
                <c:pt idx="20777">
                  <c:v>308.53262103772801</c:v>
                </c:pt>
                <c:pt idx="20778">
                  <c:v>308.52541822721003</c:v>
                </c:pt>
                <c:pt idx="20779">
                  <c:v>308.52088433586999</c:v>
                </c:pt>
                <c:pt idx="20780">
                  <c:v>308.51404654029</c:v>
                </c:pt>
                <c:pt idx="20781">
                  <c:v>308.46842331804902</c:v>
                </c:pt>
                <c:pt idx="20782">
                  <c:v>308.46766134155001</c:v>
                </c:pt>
                <c:pt idx="20783">
                  <c:v>308.46238487846699</c:v>
                </c:pt>
                <c:pt idx="20784">
                  <c:v>308.44881335892302</c:v>
                </c:pt>
                <c:pt idx="20785">
                  <c:v>308.441716713777</c:v>
                </c:pt>
                <c:pt idx="20786">
                  <c:v>308.41691803044802</c:v>
                </c:pt>
                <c:pt idx="20787">
                  <c:v>308.41534335714698</c:v>
                </c:pt>
                <c:pt idx="20788">
                  <c:v>308.404789150932</c:v>
                </c:pt>
                <c:pt idx="20789">
                  <c:v>308.40468604381101</c:v>
                </c:pt>
                <c:pt idx="20790">
                  <c:v>308.401332652684</c:v>
                </c:pt>
                <c:pt idx="20791">
                  <c:v>308.39557482954899</c:v>
                </c:pt>
                <c:pt idx="20792">
                  <c:v>308.38181209700201</c:v>
                </c:pt>
                <c:pt idx="20793">
                  <c:v>308.35983698143599</c:v>
                </c:pt>
                <c:pt idx="20794">
                  <c:v>308.35923269687999</c:v>
                </c:pt>
                <c:pt idx="20795">
                  <c:v>308.35584023082998</c:v>
                </c:pt>
                <c:pt idx="20796">
                  <c:v>308.34976725518197</c:v>
                </c:pt>
                <c:pt idx="20797">
                  <c:v>308.34776409048999</c:v>
                </c:pt>
                <c:pt idx="20798">
                  <c:v>308.32579486107898</c:v>
                </c:pt>
                <c:pt idx="20799">
                  <c:v>308.31638366748302</c:v>
                </c:pt>
                <c:pt idx="20800">
                  <c:v>308.31580226223599</c:v>
                </c:pt>
                <c:pt idx="20801">
                  <c:v>308.301963136891</c:v>
                </c:pt>
                <c:pt idx="20802">
                  <c:v>308.29307393458299</c:v>
                </c:pt>
                <c:pt idx="20803">
                  <c:v>308.17043709127699</c:v>
                </c:pt>
                <c:pt idx="20804">
                  <c:v>308.16405815698499</c:v>
                </c:pt>
                <c:pt idx="20805">
                  <c:v>308.16387675877399</c:v>
                </c:pt>
                <c:pt idx="20806">
                  <c:v>308.15130769267898</c:v>
                </c:pt>
                <c:pt idx="20807">
                  <c:v>308.10348460885598</c:v>
                </c:pt>
                <c:pt idx="20808">
                  <c:v>308.10159435602702</c:v>
                </c:pt>
                <c:pt idx="20809">
                  <c:v>308.04054481950601</c:v>
                </c:pt>
                <c:pt idx="20810">
                  <c:v>308.03119179244698</c:v>
                </c:pt>
                <c:pt idx="20811">
                  <c:v>308.021291969446</c:v>
                </c:pt>
                <c:pt idx="20812">
                  <c:v>308.015777524486</c:v>
                </c:pt>
                <c:pt idx="20813">
                  <c:v>307.970140812257</c:v>
                </c:pt>
                <c:pt idx="20814">
                  <c:v>307.94385078708302</c:v>
                </c:pt>
                <c:pt idx="20815">
                  <c:v>307.916051000783</c:v>
                </c:pt>
                <c:pt idx="20816">
                  <c:v>307.90930392237101</c:v>
                </c:pt>
                <c:pt idx="20817">
                  <c:v>307.89689770142598</c:v>
                </c:pt>
                <c:pt idx="20818">
                  <c:v>307.88791220254802</c:v>
                </c:pt>
                <c:pt idx="20819">
                  <c:v>307.814574152565</c:v>
                </c:pt>
                <c:pt idx="20820">
                  <c:v>307.80188305801897</c:v>
                </c:pt>
                <c:pt idx="20821">
                  <c:v>307.78972705602303</c:v>
                </c:pt>
                <c:pt idx="20822">
                  <c:v>307.77801495134901</c:v>
                </c:pt>
                <c:pt idx="20823">
                  <c:v>307.77670835735898</c:v>
                </c:pt>
                <c:pt idx="20824">
                  <c:v>307.75206628198799</c:v>
                </c:pt>
                <c:pt idx="20825">
                  <c:v>307.73732342665102</c:v>
                </c:pt>
                <c:pt idx="20826">
                  <c:v>307.73624391714702</c:v>
                </c:pt>
                <c:pt idx="20827">
                  <c:v>307.72286978296597</c:v>
                </c:pt>
                <c:pt idx="20828">
                  <c:v>307.71098366705002</c:v>
                </c:pt>
                <c:pt idx="20829">
                  <c:v>307.68533198811298</c:v>
                </c:pt>
                <c:pt idx="20830">
                  <c:v>307.68099879588101</c:v>
                </c:pt>
                <c:pt idx="20831">
                  <c:v>307.64463566253301</c:v>
                </c:pt>
                <c:pt idx="20832">
                  <c:v>307.63890069538098</c:v>
                </c:pt>
                <c:pt idx="20833">
                  <c:v>307.584744978625</c:v>
                </c:pt>
                <c:pt idx="20834">
                  <c:v>307.57531274235902</c:v>
                </c:pt>
                <c:pt idx="20835">
                  <c:v>307.574274857859</c:v>
                </c:pt>
                <c:pt idx="20836">
                  <c:v>307.57192278835998</c:v>
                </c:pt>
                <c:pt idx="20837">
                  <c:v>307.56234155194102</c:v>
                </c:pt>
                <c:pt idx="20838">
                  <c:v>307.54435126969003</c:v>
                </c:pt>
                <c:pt idx="20839">
                  <c:v>307.54022293481</c:v>
                </c:pt>
                <c:pt idx="20840">
                  <c:v>307.53762923712702</c:v>
                </c:pt>
                <c:pt idx="20841">
                  <c:v>307.53121850803899</c:v>
                </c:pt>
                <c:pt idx="20842">
                  <c:v>307.53087927866699</c:v>
                </c:pt>
                <c:pt idx="20843">
                  <c:v>307.514011949061</c:v>
                </c:pt>
                <c:pt idx="20844">
                  <c:v>307.50693503647898</c:v>
                </c:pt>
                <c:pt idx="20845">
                  <c:v>307.50522179652302</c:v>
                </c:pt>
                <c:pt idx="20846">
                  <c:v>307.50413385277398</c:v>
                </c:pt>
                <c:pt idx="20847">
                  <c:v>307.49909684467701</c:v>
                </c:pt>
                <c:pt idx="20848">
                  <c:v>307.45080158389999</c:v>
                </c:pt>
                <c:pt idx="20849">
                  <c:v>307.43972569583599</c:v>
                </c:pt>
                <c:pt idx="20850">
                  <c:v>307.43934897125899</c:v>
                </c:pt>
                <c:pt idx="20851">
                  <c:v>307.42274645041999</c:v>
                </c:pt>
                <c:pt idx="20852">
                  <c:v>307.408020133935</c:v>
                </c:pt>
                <c:pt idx="20853">
                  <c:v>307.38537957749298</c:v>
                </c:pt>
                <c:pt idx="20854">
                  <c:v>307.37512576547101</c:v>
                </c:pt>
                <c:pt idx="20855">
                  <c:v>307.37067911170197</c:v>
                </c:pt>
                <c:pt idx="20856">
                  <c:v>307.360131952426</c:v>
                </c:pt>
                <c:pt idx="20857">
                  <c:v>307.35552719608501</c:v>
                </c:pt>
                <c:pt idx="20858">
                  <c:v>307.351716228101</c:v>
                </c:pt>
                <c:pt idx="20859">
                  <c:v>307.34711041201501</c:v>
                </c:pt>
                <c:pt idx="20860">
                  <c:v>307.32793476629303</c:v>
                </c:pt>
                <c:pt idx="20861">
                  <c:v>307.30997470699901</c:v>
                </c:pt>
                <c:pt idx="20862">
                  <c:v>307.29477481244999</c:v>
                </c:pt>
                <c:pt idx="20863">
                  <c:v>307.268901282267</c:v>
                </c:pt>
                <c:pt idx="20864">
                  <c:v>307.26687176377698</c:v>
                </c:pt>
                <c:pt idx="20865">
                  <c:v>307.24037469305301</c:v>
                </c:pt>
                <c:pt idx="20866">
                  <c:v>307.22571937287</c:v>
                </c:pt>
                <c:pt idx="20867">
                  <c:v>307.19559517251002</c:v>
                </c:pt>
                <c:pt idx="20868">
                  <c:v>307.18896274861697</c:v>
                </c:pt>
                <c:pt idx="20869">
                  <c:v>307.18168179152298</c:v>
                </c:pt>
                <c:pt idx="20870">
                  <c:v>307.18082342789</c:v>
                </c:pt>
                <c:pt idx="20871">
                  <c:v>307.17150948157598</c:v>
                </c:pt>
                <c:pt idx="20872">
                  <c:v>307.16268864985199</c:v>
                </c:pt>
                <c:pt idx="20873">
                  <c:v>307.16008318306899</c:v>
                </c:pt>
                <c:pt idx="20874">
                  <c:v>307.15871787176502</c:v>
                </c:pt>
                <c:pt idx="20875">
                  <c:v>307.15533072020901</c:v>
                </c:pt>
                <c:pt idx="20876">
                  <c:v>307.15372442374002</c:v>
                </c:pt>
                <c:pt idx="20877">
                  <c:v>307.152834288039</c:v>
                </c:pt>
                <c:pt idx="20878">
                  <c:v>307.14817105595699</c:v>
                </c:pt>
                <c:pt idx="20879">
                  <c:v>307.14415417742703</c:v>
                </c:pt>
                <c:pt idx="20880">
                  <c:v>307.13375531769901</c:v>
                </c:pt>
                <c:pt idx="20881">
                  <c:v>307.13352615460798</c:v>
                </c:pt>
                <c:pt idx="20882">
                  <c:v>307.12824213102499</c:v>
                </c:pt>
                <c:pt idx="20883">
                  <c:v>307.12416378146099</c:v>
                </c:pt>
                <c:pt idx="20884">
                  <c:v>307.117057606755</c:v>
                </c:pt>
                <c:pt idx="20885">
                  <c:v>307.11638507211302</c:v>
                </c:pt>
                <c:pt idx="20886">
                  <c:v>307.11624907306498</c:v>
                </c:pt>
                <c:pt idx="20887">
                  <c:v>307.112659208163</c:v>
                </c:pt>
                <c:pt idx="20888">
                  <c:v>307.11263546887398</c:v>
                </c:pt>
                <c:pt idx="20889">
                  <c:v>307.10890283398601</c:v>
                </c:pt>
                <c:pt idx="20890">
                  <c:v>307.10654130049102</c:v>
                </c:pt>
                <c:pt idx="20891">
                  <c:v>307.08851249615702</c:v>
                </c:pt>
                <c:pt idx="20892">
                  <c:v>307.07937851875801</c:v>
                </c:pt>
                <c:pt idx="20893">
                  <c:v>307.07568784185003</c:v>
                </c:pt>
                <c:pt idx="20894">
                  <c:v>307.06793293900802</c:v>
                </c:pt>
                <c:pt idx="20895">
                  <c:v>307.05990293521302</c:v>
                </c:pt>
                <c:pt idx="20896">
                  <c:v>307.03842792243398</c:v>
                </c:pt>
                <c:pt idx="20897">
                  <c:v>307.028133158652</c:v>
                </c:pt>
                <c:pt idx="20898">
                  <c:v>307.022598616957</c:v>
                </c:pt>
                <c:pt idx="20899">
                  <c:v>307.00012324960397</c:v>
                </c:pt>
                <c:pt idx="20900">
                  <c:v>306.99861690702102</c:v>
                </c:pt>
                <c:pt idx="20901">
                  <c:v>306.99548935953902</c:v>
                </c:pt>
                <c:pt idx="20902">
                  <c:v>306.99380792756898</c:v>
                </c:pt>
                <c:pt idx="20903">
                  <c:v>306.98780588989899</c:v>
                </c:pt>
                <c:pt idx="20904">
                  <c:v>306.98703728432099</c:v>
                </c:pt>
                <c:pt idx="20905">
                  <c:v>306.98216718923197</c:v>
                </c:pt>
                <c:pt idx="20906">
                  <c:v>306.97371579318298</c:v>
                </c:pt>
                <c:pt idx="20907">
                  <c:v>306.97167804449202</c:v>
                </c:pt>
                <c:pt idx="20908">
                  <c:v>306.971461739164</c:v>
                </c:pt>
                <c:pt idx="20909">
                  <c:v>306.962290940613</c:v>
                </c:pt>
                <c:pt idx="20910">
                  <c:v>306.95438993637902</c:v>
                </c:pt>
                <c:pt idx="20911">
                  <c:v>306.94431933229299</c:v>
                </c:pt>
                <c:pt idx="20912">
                  <c:v>306.936234574737</c:v>
                </c:pt>
                <c:pt idx="20913">
                  <c:v>306.935363401703</c:v>
                </c:pt>
                <c:pt idx="20914">
                  <c:v>306.93415844261898</c:v>
                </c:pt>
                <c:pt idx="20915">
                  <c:v>306.93326490876802</c:v>
                </c:pt>
                <c:pt idx="20916">
                  <c:v>306.93280371466398</c:v>
                </c:pt>
                <c:pt idx="20917">
                  <c:v>306.91782548134398</c:v>
                </c:pt>
                <c:pt idx="20918">
                  <c:v>306.89465160196499</c:v>
                </c:pt>
                <c:pt idx="20919">
                  <c:v>306.88791505002399</c:v>
                </c:pt>
                <c:pt idx="20920">
                  <c:v>306.88051087271702</c:v>
                </c:pt>
                <c:pt idx="20921">
                  <c:v>306.87392451107303</c:v>
                </c:pt>
                <c:pt idx="20922">
                  <c:v>306.86941681050803</c:v>
                </c:pt>
                <c:pt idx="20923">
                  <c:v>306.86695696871499</c:v>
                </c:pt>
                <c:pt idx="20924">
                  <c:v>306.86674342201002</c:v>
                </c:pt>
                <c:pt idx="20925">
                  <c:v>306.86623250335401</c:v>
                </c:pt>
                <c:pt idx="20926">
                  <c:v>306.86534382133198</c:v>
                </c:pt>
                <c:pt idx="20927">
                  <c:v>306.86410136485898</c:v>
                </c:pt>
                <c:pt idx="20928">
                  <c:v>306.85596431703499</c:v>
                </c:pt>
                <c:pt idx="20929">
                  <c:v>306.85295408570101</c:v>
                </c:pt>
                <c:pt idx="20930">
                  <c:v>306.83176193112803</c:v>
                </c:pt>
                <c:pt idx="20931">
                  <c:v>306.82875893432703</c:v>
                </c:pt>
                <c:pt idx="20932">
                  <c:v>306.82683025402702</c:v>
                </c:pt>
                <c:pt idx="20933">
                  <c:v>306.82438372348003</c:v>
                </c:pt>
                <c:pt idx="20934">
                  <c:v>306.82340749767599</c:v>
                </c:pt>
                <c:pt idx="20935">
                  <c:v>306.819215231763</c:v>
                </c:pt>
                <c:pt idx="20936">
                  <c:v>306.81119676120898</c:v>
                </c:pt>
                <c:pt idx="20937">
                  <c:v>306.81098847349898</c:v>
                </c:pt>
                <c:pt idx="20938">
                  <c:v>306.80567384190402</c:v>
                </c:pt>
                <c:pt idx="20939">
                  <c:v>306.80558660988697</c:v>
                </c:pt>
                <c:pt idx="20940">
                  <c:v>306.80387762137798</c:v>
                </c:pt>
                <c:pt idx="20941">
                  <c:v>306.79831884249899</c:v>
                </c:pt>
                <c:pt idx="20942">
                  <c:v>306.78962171397001</c:v>
                </c:pt>
                <c:pt idx="20943">
                  <c:v>306.78486676196701</c:v>
                </c:pt>
                <c:pt idx="20944">
                  <c:v>306.77848577131698</c:v>
                </c:pt>
                <c:pt idx="20945">
                  <c:v>306.77156733478199</c:v>
                </c:pt>
                <c:pt idx="20946">
                  <c:v>306.76961892229099</c:v>
                </c:pt>
                <c:pt idx="20947">
                  <c:v>306.76724161648099</c:v>
                </c:pt>
                <c:pt idx="20948">
                  <c:v>306.75198561321702</c:v>
                </c:pt>
                <c:pt idx="20949">
                  <c:v>306.74883881286701</c:v>
                </c:pt>
                <c:pt idx="20950">
                  <c:v>306.74630302096</c:v>
                </c:pt>
                <c:pt idx="20951">
                  <c:v>306.732843596289</c:v>
                </c:pt>
                <c:pt idx="20952">
                  <c:v>306.73190795821699</c:v>
                </c:pt>
                <c:pt idx="20953">
                  <c:v>306.731199374727</c:v>
                </c:pt>
                <c:pt idx="20954">
                  <c:v>306.73069322067698</c:v>
                </c:pt>
                <c:pt idx="20955">
                  <c:v>306.72950148634999</c:v>
                </c:pt>
                <c:pt idx="20956">
                  <c:v>306.72530018500402</c:v>
                </c:pt>
                <c:pt idx="20957">
                  <c:v>306.72269112001698</c:v>
                </c:pt>
                <c:pt idx="20958">
                  <c:v>306.72172112548998</c:v>
                </c:pt>
                <c:pt idx="20959">
                  <c:v>306.71968584648801</c:v>
                </c:pt>
                <c:pt idx="20960">
                  <c:v>306.70312277878998</c:v>
                </c:pt>
                <c:pt idx="20961">
                  <c:v>306.68253076171698</c:v>
                </c:pt>
                <c:pt idx="20962">
                  <c:v>306.676976295646</c:v>
                </c:pt>
                <c:pt idx="20963">
                  <c:v>306.657443370257</c:v>
                </c:pt>
                <c:pt idx="20964">
                  <c:v>306.65641261787403</c:v>
                </c:pt>
                <c:pt idx="20965">
                  <c:v>306.65379682607301</c:v>
                </c:pt>
                <c:pt idx="20966">
                  <c:v>306.65121009014598</c:v>
                </c:pt>
                <c:pt idx="20967">
                  <c:v>306.637173472391</c:v>
                </c:pt>
                <c:pt idx="20968">
                  <c:v>306.63188619087401</c:v>
                </c:pt>
                <c:pt idx="20969">
                  <c:v>306.60939754683397</c:v>
                </c:pt>
                <c:pt idx="20970">
                  <c:v>306.60609731697798</c:v>
                </c:pt>
                <c:pt idx="20971">
                  <c:v>306.60509394948201</c:v>
                </c:pt>
                <c:pt idx="20972">
                  <c:v>306.58995325447</c:v>
                </c:pt>
                <c:pt idx="20973">
                  <c:v>306.58457885273202</c:v>
                </c:pt>
                <c:pt idx="20974">
                  <c:v>306.58350247505001</c:v>
                </c:pt>
                <c:pt idx="20975">
                  <c:v>306.57043703068598</c:v>
                </c:pt>
                <c:pt idx="20976">
                  <c:v>306.56964831745199</c:v>
                </c:pt>
                <c:pt idx="20977">
                  <c:v>306.56808709664</c:v>
                </c:pt>
                <c:pt idx="20978">
                  <c:v>306.549373638985</c:v>
                </c:pt>
                <c:pt idx="20979">
                  <c:v>306.539691201952</c:v>
                </c:pt>
                <c:pt idx="20980">
                  <c:v>306.53349797587401</c:v>
                </c:pt>
                <c:pt idx="20981">
                  <c:v>306.52785641015902</c:v>
                </c:pt>
                <c:pt idx="20982">
                  <c:v>306.52540695143398</c:v>
                </c:pt>
                <c:pt idx="20983">
                  <c:v>306.50250898309298</c:v>
                </c:pt>
                <c:pt idx="20984">
                  <c:v>306.49855909802397</c:v>
                </c:pt>
                <c:pt idx="20985">
                  <c:v>306.486936619696</c:v>
                </c:pt>
                <c:pt idx="20986">
                  <c:v>306.43866778013501</c:v>
                </c:pt>
                <c:pt idx="20987">
                  <c:v>306.43554314115897</c:v>
                </c:pt>
                <c:pt idx="20988">
                  <c:v>306.42281966603298</c:v>
                </c:pt>
                <c:pt idx="20989">
                  <c:v>306.41798563578197</c:v>
                </c:pt>
                <c:pt idx="20990">
                  <c:v>306.38921841078502</c:v>
                </c:pt>
                <c:pt idx="20991">
                  <c:v>306.38180528657398</c:v>
                </c:pt>
                <c:pt idx="20992">
                  <c:v>306.37837049699601</c:v>
                </c:pt>
                <c:pt idx="20993">
                  <c:v>306.36350590402401</c:v>
                </c:pt>
                <c:pt idx="20994">
                  <c:v>306.35415620983599</c:v>
                </c:pt>
                <c:pt idx="20995">
                  <c:v>306.35162774132499</c:v>
                </c:pt>
                <c:pt idx="20996">
                  <c:v>306.33307733556597</c:v>
                </c:pt>
                <c:pt idx="20997">
                  <c:v>306.31845653935198</c:v>
                </c:pt>
                <c:pt idx="20998">
                  <c:v>306.30619060855298</c:v>
                </c:pt>
                <c:pt idx="20999">
                  <c:v>306.28207266392201</c:v>
                </c:pt>
                <c:pt idx="21000">
                  <c:v>306.24055808753099</c:v>
                </c:pt>
                <c:pt idx="21001">
                  <c:v>306.23443698895898</c:v>
                </c:pt>
                <c:pt idx="21002">
                  <c:v>306.23024853180101</c:v>
                </c:pt>
                <c:pt idx="21003">
                  <c:v>306.22670190698602</c:v>
                </c:pt>
                <c:pt idx="21004">
                  <c:v>306.223499308908</c:v>
                </c:pt>
                <c:pt idx="21005">
                  <c:v>306.22264431065298</c:v>
                </c:pt>
                <c:pt idx="21006">
                  <c:v>306.22153216355701</c:v>
                </c:pt>
                <c:pt idx="21007">
                  <c:v>306.22134637937501</c:v>
                </c:pt>
                <c:pt idx="21008">
                  <c:v>306.20238160979801</c:v>
                </c:pt>
                <c:pt idx="21009">
                  <c:v>306.19897978603302</c:v>
                </c:pt>
                <c:pt idx="21010">
                  <c:v>306.172172751809</c:v>
                </c:pt>
                <c:pt idx="21011">
                  <c:v>306.16853752264399</c:v>
                </c:pt>
                <c:pt idx="21012">
                  <c:v>306.10062614368002</c:v>
                </c:pt>
                <c:pt idx="21013">
                  <c:v>306.09860573771601</c:v>
                </c:pt>
                <c:pt idx="21014">
                  <c:v>306.09325921827201</c:v>
                </c:pt>
                <c:pt idx="21015">
                  <c:v>306.09230045913102</c:v>
                </c:pt>
                <c:pt idx="21016">
                  <c:v>306.087819170736</c:v>
                </c:pt>
                <c:pt idx="21017">
                  <c:v>306.080951244228</c:v>
                </c:pt>
                <c:pt idx="21018">
                  <c:v>306.078814936372</c:v>
                </c:pt>
                <c:pt idx="21019">
                  <c:v>306.06847867329299</c:v>
                </c:pt>
                <c:pt idx="21020">
                  <c:v>306.062125274935</c:v>
                </c:pt>
                <c:pt idx="21021">
                  <c:v>306.04293464070599</c:v>
                </c:pt>
                <c:pt idx="21022">
                  <c:v>306.02139918202403</c:v>
                </c:pt>
                <c:pt idx="21023">
                  <c:v>306.00449433437899</c:v>
                </c:pt>
                <c:pt idx="21024">
                  <c:v>305.95014548417799</c:v>
                </c:pt>
                <c:pt idx="21025">
                  <c:v>305.90757062868801</c:v>
                </c:pt>
                <c:pt idx="21026">
                  <c:v>305.89259848358301</c:v>
                </c:pt>
                <c:pt idx="21027">
                  <c:v>305.880211096339</c:v>
                </c:pt>
                <c:pt idx="21028">
                  <c:v>305.87940349117599</c:v>
                </c:pt>
                <c:pt idx="21029">
                  <c:v>305.85933241214002</c:v>
                </c:pt>
                <c:pt idx="21030">
                  <c:v>305.85390241010299</c:v>
                </c:pt>
                <c:pt idx="21031">
                  <c:v>305.84210777832601</c:v>
                </c:pt>
                <c:pt idx="21032">
                  <c:v>305.79368841110602</c:v>
                </c:pt>
                <c:pt idx="21033">
                  <c:v>305.78974787947197</c:v>
                </c:pt>
                <c:pt idx="21034">
                  <c:v>305.768750285679</c:v>
                </c:pt>
                <c:pt idx="21035">
                  <c:v>305.76460716790501</c:v>
                </c:pt>
                <c:pt idx="21036">
                  <c:v>305.76208936625801</c:v>
                </c:pt>
                <c:pt idx="21037">
                  <c:v>305.757649108625</c:v>
                </c:pt>
                <c:pt idx="21038">
                  <c:v>305.71466559176702</c:v>
                </c:pt>
                <c:pt idx="21039">
                  <c:v>305.69619362532399</c:v>
                </c:pt>
                <c:pt idx="21040">
                  <c:v>305.66609322362399</c:v>
                </c:pt>
                <c:pt idx="21041">
                  <c:v>305.65821665471498</c:v>
                </c:pt>
                <c:pt idx="21042">
                  <c:v>305.64023962507201</c:v>
                </c:pt>
                <c:pt idx="21043">
                  <c:v>305.62145949169002</c:v>
                </c:pt>
                <c:pt idx="21044">
                  <c:v>305.61754836103199</c:v>
                </c:pt>
                <c:pt idx="21045">
                  <c:v>305.61190218345502</c:v>
                </c:pt>
                <c:pt idx="21046">
                  <c:v>305.60988612007998</c:v>
                </c:pt>
                <c:pt idx="21047">
                  <c:v>305.60537344306499</c:v>
                </c:pt>
                <c:pt idx="21048">
                  <c:v>305.60389619492503</c:v>
                </c:pt>
                <c:pt idx="21049">
                  <c:v>305.585794426463</c:v>
                </c:pt>
                <c:pt idx="21050">
                  <c:v>305.57558763564901</c:v>
                </c:pt>
                <c:pt idx="21051">
                  <c:v>305.57289072249699</c:v>
                </c:pt>
                <c:pt idx="21052">
                  <c:v>305.56674968648502</c:v>
                </c:pt>
                <c:pt idx="21053">
                  <c:v>305.56613611616399</c:v>
                </c:pt>
                <c:pt idx="21054">
                  <c:v>305.56456382527699</c:v>
                </c:pt>
                <c:pt idx="21055">
                  <c:v>305.557346797327</c:v>
                </c:pt>
                <c:pt idx="21056">
                  <c:v>305.55720563370801</c:v>
                </c:pt>
                <c:pt idx="21057">
                  <c:v>305.55517209958401</c:v>
                </c:pt>
                <c:pt idx="21058">
                  <c:v>305.54338401806899</c:v>
                </c:pt>
                <c:pt idx="21059">
                  <c:v>305.53720045346603</c:v>
                </c:pt>
                <c:pt idx="21060">
                  <c:v>305.533037458271</c:v>
                </c:pt>
                <c:pt idx="21061">
                  <c:v>305.52819405313699</c:v>
                </c:pt>
                <c:pt idx="21062">
                  <c:v>305.517337900759</c:v>
                </c:pt>
                <c:pt idx="21063">
                  <c:v>305.50905972151998</c:v>
                </c:pt>
                <c:pt idx="21064">
                  <c:v>305.50855783244702</c:v>
                </c:pt>
                <c:pt idx="21065">
                  <c:v>305.50557353683399</c:v>
                </c:pt>
                <c:pt idx="21066">
                  <c:v>305.47561102169999</c:v>
                </c:pt>
                <c:pt idx="21067">
                  <c:v>305.47545384240499</c:v>
                </c:pt>
                <c:pt idx="21068">
                  <c:v>305.464106856196</c:v>
                </c:pt>
                <c:pt idx="21069">
                  <c:v>305.45265215804102</c:v>
                </c:pt>
                <c:pt idx="21070">
                  <c:v>305.45153732926099</c:v>
                </c:pt>
                <c:pt idx="21071">
                  <c:v>305.43326934502102</c:v>
                </c:pt>
                <c:pt idx="21072">
                  <c:v>305.428510442868</c:v>
                </c:pt>
                <c:pt idx="21073">
                  <c:v>305.42296317324298</c:v>
                </c:pt>
                <c:pt idx="21074">
                  <c:v>305.42238458803098</c:v>
                </c:pt>
                <c:pt idx="21075">
                  <c:v>305.41892313019298</c:v>
                </c:pt>
                <c:pt idx="21076">
                  <c:v>305.41737976228097</c:v>
                </c:pt>
                <c:pt idx="21077">
                  <c:v>305.41647343907903</c:v>
                </c:pt>
                <c:pt idx="21078">
                  <c:v>305.39462353216697</c:v>
                </c:pt>
                <c:pt idx="21079">
                  <c:v>305.38657961417601</c:v>
                </c:pt>
                <c:pt idx="21080">
                  <c:v>305.385550975282</c:v>
                </c:pt>
                <c:pt idx="21081">
                  <c:v>305.36022362939599</c:v>
                </c:pt>
                <c:pt idx="21082">
                  <c:v>305.35736745009899</c:v>
                </c:pt>
                <c:pt idx="21083">
                  <c:v>305.35631462804201</c:v>
                </c:pt>
                <c:pt idx="21084">
                  <c:v>305.33256097786602</c:v>
                </c:pt>
                <c:pt idx="21085">
                  <c:v>305.32498182476297</c:v>
                </c:pt>
                <c:pt idx="21086">
                  <c:v>305.323415688713</c:v>
                </c:pt>
                <c:pt idx="21087">
                  <c:v>305.31730950267399</c:v>
                </c:pt>
                <c:pt idx="21088">
                  <c:v>305.31501853022002</c:v>
                </c:pt>
                <c:pt idx="21089">
                  <c:v>305.30962788025602</c:v>
                </c:pt>
                <c:pt idx="21090">
                  <c:v>305.30928274162699</c:v>
                </c:pt>
                <c:pt idx="21091">
                  <c:v>305.29978660329999</c:v>
                </c:pt>
                <c:pt idx="21092">
                  <c:v>305.28683659938099</c:v>
                </c:pt>
                <c:pt idx="21093">
                  <c:v>305.28557987373199</c:v>
                </c:pt>
                <c:pt idx="21094">
                  <c:v>305.276391012467</c:v>
                </c:pt>
                <c:pt idx="21095">
                  <c:v>305.26350659550002</c:v>
                </c:pt>
                <c:pt idx="21096">
                  <c:v>305.25549421519901</c:v>
                </c:pt>
                <c:pt idx="21097">
                  <c:v>305.24664851868499</c:v>
                </c:pt>
                <c:pt idx="21098">
                  <c:v>305.24441495598802</c:v>
                </c:pt>
                <c:pt idx="21099">
                  <c:v>305.23029935336001</c:v>
                </c:pt>
                <c:pt idx="21100">
                  <c:v>305.22912317355099</c:v>
                </c:pt>
                <c:pt idx="21101">
                  <c:v>305.219322035321</c:v>
                </c:pt>
                <c:pt idx="21102">
                  <c:v>305.21652153935298</c:v>
                </c:pt>
                <c:pt idx="21103">
                  <c:v>305.213149113714</c:v>
                </c:pt>
                <c:pt idx="21104">
                  <c:v>305.20578871835897</c:v>
                </c:pt>
                <c:pt idx="21105">
                  <c:v>305.20271192337799</c:v>
                </c:pt>
                <c:pt idx="21106">
                  <c:v>305.19662109035698</c:v>
                </c:pt>
                <c:pt idx="21107">
                  <c:v>305.187840227626</c:v>
                </c:pt>
                <c:pt idx="21108">
                  <c:v>305.18485774962301</c:v>
                </c:pt>
                <c:pt idx="21109">
                  <c:v>305.18371684541103</c:v>
                </c:pt>
                <c:pt idx="21110">
                  <c:v>305.181114665341</c:v>
                </c:pt>
                <c:pt idx="21111">
                  <c:v>305.180347671037</c:v>
                </c:pt>
                <c:pt idx="21112">
                  <c:v>305.18014161359798</c:v>
                </c:pt>
                <c:pt idx="21113">
                  <c:v>305.17568834774602</c:v>
                </c:pt>
                <c:pt idx="21114">
                  <c:v>305.14786067362598</c:v>
                </c:pt>
                <c:pt idx="21115">
                  <c:v>305.14299405340103</c:v>
                </c:pt>
                <c:pt idx="21116">
                  <c:v>305.14129025379702</c:v>
                </c:pt>
                <c:pt idx="21117">
                  <c:v>305.13623740036797</c:v>
                </c:pt>
                <c:pt idx="21118">
                  <c:v>305.11370492670602</c:v>
                </c:pt>
                <c:pt idx="21119">
                  <c:v>305.10130992524398</c:v>
                </c:pt>
                <c:pt idx="21120">
                  <c:v>305.09542823393298</c:v>
                </c:pt>
                <c:pt idx="21121">
                  <c:v>305.08698408037401</c:v>
                </c:pt>
                <c:pt idx="21122">
                  <c:v>305.08094853051</c:v>
                </c:pt>
                <c:pt idx="21123">
                  <c:v>305.07974158968801</c:v>
                </c:pt>
                <c:pt idx="21124">
                  <c:v>305.04613695858802</c:v>
                </c:pt>
                <c:pt idx="21125">
                  <c:v>305.03712489959202</c:v>
                </c:pt>
                <c:pt idx="21126">
                  <c:v>305.03364904974802</c:v>
                </c:pt>
                <c:pt idx="21127">
                  <c:v>305.02995739808199</c:v>
                </c:pt>
                <c:pt idx="21128">
                  <c:v>305.028691532746</c:v>
                </c:pt>
                <c:pt idx="21129">
                  <c:v>305.01070815466301</c:v>
                </c:pt>
                <c:pt idx="21130">
                  <c:v>304.997646733777</c:v>
                </c:pt>
                <c:pt idx="21131">
                  <c:v>304.98135873115001</c:v>
                </c:pt>
                <c:pt idx="21132">
                  <c:v>304.95453469866402</c:v>
                </c:pt>
                <c:pt idx="21133">
                  <c:v>304.950752957178</c:v>
                </c:pt>
                <c:pt idx="21134">
                  <c:v>304.948090083105</c:v>
                </c:pt>
                <c:pt idx="21135">
                  <c:v>304.94743791888499</c:v>
                </c:pt>
                <c:pt idx="21136">
                  <c:v>304.94009909905901</c:v>
                </c:pt>
                <c:pt idx="21137">
                  <c:v>304.92264464285199</c:v>
                </c:pt>
                <c:pt idx="21138">
                  <c:v>304.922055004855</c:v>
                </c:pt>
                <c:pt idx="21139">
                  <c:v>304.91383562419998</c:v>
                </c:pt>
                <c:pt idx="21140">
                  <c:v>304.912633539897</c:v>
                </c:pt>
                <c:pt idx="21141">
                  <c:v>304.86397929948703</c:v>
                </c:pt>
                <c:pt idx="21142">
                  <c:v>304.85922208016802</c:v>
                </c:pt>
                <c:pt idx="21143">
                  <c:v>304.85477005823998</c:v>
                </c:pt>
                <c:pt idx="21144">
                  <c:v>304.85342341477599</c:v>
                </c:pt>
                <c:pt idx="21145">
                  <c:v>304.84359842864899</c:v>
                </c:pt>
                <c:pt idx="21146">
                  <c:v>304.83759228028902</c:v>
                </c:pt>
                <c:pt idx="21147">
                  <c:v>304.82217906822802</c:v>
                </c:pt>
                <c:pt idx="21148">
                  <c:v>304.80569282288099</c:v>
                </c:pt>
                <c:pt idx="21149">
                  <c:v>304.79986159907401</c:v>
                </c:pt>
                <c:pt idx="21150">
                  <c:v>304.79245093755702</c:v>
                </c:pt>
                <c:pt idx="21151">
                  <c:v>304.76741011581902</c:v>
                </c:pt>
                <c:pt idx="21152">
                  <c:v>304.736679220084</c:v>
                </c:pt>
                <c:pt idx="21153">
                  <c:v>304.709934847032</c:v>
                </c:pt>
                <c:pt idx="21154">
                  <c:v>304.70782751315801</c:v>
                </c:pt>
                <c:pt idx="21155">
                  <c:v>304.698214533721</c:v>
                </c:pt>
                <c:pt idx="21156">
                  <c:v>304.68939178911199</c:v>
                </c:pt>
                <c:pt idx="21157">
                  <c:v>304.68530232879101</c:v>
                </c:pt>
                <c:pt idx="21158">
                  <c:v>304.68263856532701</c:v>
                </c:pt>
                <c:pt idx="21159">
                  <c:v>304.68096540898699</c:v>
                </c:pt>
                <c:pt idx="21160">
                  <c:v>304.671701904842</c:v>
                </c:pt>
                <c:pt idx="21161">
                  <c:v>304.653415215248</c:v>
                </c:pt>
                <c:pt idx="21162">
                  <c:v>304.63564162468703</c:v>
                </c:pt>
                <c:pt idx="21163">
                  <c:v>304.62564752275301</c:v>
                </c:pt>
                <c:pt idx="21164">
                  <c:v>304.61699224566001</c:v>
                </c:pt>
                <c:pt idx="21165">
                  <c:v>304.61154510829999</c:v>
                </c:pt>
                <c:pt idx="21166">
                  <c:v>304.60942911849997</c:v>
                </c:pt>
                <c:pt idx="21167">
                  <c:v>304.60610158443399</c:v>
                </c:pt>
                <c:pt idx="21168">
                  <c:v>304.60019754557402</c:v>
                </c:pt>
                <c:pt idx="21169">
                  <c:v>304.59120435563</c:v>
                </c:pt>
                <c:pt idx="21170">
                  <c:v>304.58498954252701</c:v>
                </c:pt>
                <c:pt idx="21171">
                  <c:v>304.58432710838798</c:v>
                </c:pt>
                <c:pt idx="21172">
                  <c:v>304.58202978179901</c:v>
                </c:pt>
                <c:pt idx="21173">
                  <c:v>304.57909579050897</c:v>
                </c:pt>
                <c:pt idx="21174">
                  <c:v>304.57697412366798</c:v>
                </c:pt>
                <c:pt idx="21175">
                  <c:v>304.56958544748801</c:v>
                </c:pt>
                <c:pt idx="21176">
                  <c:v>304.56923037361599</c:v>
                </c:pt>
                <c:pt idx="21177">
                  <c:v>304.56393669514301</c:v>
                </c:pt>
                <c:pt idx="21178">
                  <c:v>304.559615052482</c:v>
                </c:pt>
                <c:pt idx="21179">
                  <c:v>304.54730583755997</c:v>
                </c:pt>
                <c:pt idx="21180">
                  <c:v>304.521744221159</c:v>
                </c:pt>
                <c:pt idx="21181">
                  <c:v>304.51651795443399</c:v>
                </c:pt>
                <c:pt idx="21182">
                  <c:v>304.50746514907502</c:v>
                </c:pt>
                <c:pt idx="21183">
                  <c:v>304.505152756771</c:v>
                </c:pt>
                <c:pt idx="21184">
                  <c:v>304.503218478772</c:v>
                </c:pt>
                <c:pt idx="21185">
                  <c:v>304.50014138035198</c:v>
                </c:pt>
                <c:pt idx="21186">
                  <c:v>304.49930176959703</c:v>
                </c:pt>
                <c:pt idx="21187">
                  <c:v>304.48578682164498</c:v>
                </c:pt>
                <c:pt idx="21188">
                  <c:v>304.48096097743701</c:v>
                </c:pt>
                <c:pt idx="21189">
                  <c:v>304.479511994755</c:v>
                </c:pt>
                <c:pt idx="21190">
                  <c:v>304.46681988808598</c:v>
                </c:pt>
                <c:pt idx="21191">
                  <c:v>304.43536043138499</c:v>
                </c:pt>
                <c:pt idx="21192">
                  <c:v>304.41722414760102</c:v>
                </c:pt>
                <c:pt idx="21193">
                  <c:v>304.41339989844897</c:v>
                </c:pt>
                <c:pt idx="21194">
                  <c:v>304.40676959005498</c:v>
                </c:pt>
                <c:pt idx="21195">
                  <c:v>304.39449130478403</c:v>
                </c:pt>
                <c:pt idx="21196">
                  <c:v>304.39184529025198</c:v>
                </c:pt>
                <c:pt idx="21197">
                  <c:v>304.38526640585201</c:v>
                </c:pt>
                <c:pt idx="21198">
                  <c:v>304.37316545656802</c:v>
                </c:pt>
                <c:pt idx="21199">
                  <c:v>304.37253030714902</c:v>
                </c:pt>
                <c:pt idx="21200">
                  <c:v>304.36965435520102</c:v>
                </c:pt>
                <c:pt idx="21201">
                  <c:v>304.35944627339802</c:v>
                </c:pt>
                <c:pt idx="21202">
                  <c:v>304.35121859643601</c:v>
                </c:pt>
                <c:pt idx="21203">
                  <c:v>304.34846225272901</c:v>
                </c:pt>
                <c:pt idx="21204">
                  <c:v>304.34373301970902</c:v>
                </c:pt>
                <c:pt idx="21205">
                  <c:v>304.33139421112202</c:v>
                </c:pt>
                <c:pt idx="21206">
                  <c:v>304.32667822629702</c:v>
                </c:pt>
                <c:pt idx="21207">
                  <c:v>304.31308491123798</c:v>
                </c:pt>
                <c:pt idx="21208">
                  <c:v>304.31000123386099</c:v>
                </c:pt>
                <c:pt idx="21209">
                  <c:v>304.30540397711297</c:v>
                </c:pt>
                <c:pt idx="21210">
                  <c:v>304.29888241504398</c:v>
                </c:pt>
                <c:pt idx="21211">
                  <c:v>304.296360687809</c:v>
                </c:pt>
                <c:pt idx="21212">
                  <c:v>304.29568123937599</c:v>
                </c:pt>
                <c:pt idx="21213">
                  <c:v>304.278995493477</c:v>
                </c:pt>
                <c:pt idx="21214">
                  <c:v>304.275501247683</c:v>
                </c:pt>
                <c:pt idx="21215">
                  <c:v>304.266234677086</c:v>
                </c:pt>
                <c:pt idx="21216">
                  <c:v>304.25725406977699</c:v>
                </c:pt>
                <c:pt idx="21217">
                  <c:v>304.25650021028798</c:v>
                </c:pt>
                <c:pt idx="21218">
                  <c:v>304.25591594454801</c:v>
                </c:pt>
                <c:pt idx="21219">
                  <c:v>304.23552514430298</c:v>
                </c:pt>
                <c:pt idx="21220">
                  <c:v>304.23364493255298</c:v>
                </c:pt>
                <c:pt idx="21221">
                  <c:v>304.22992660991201</c:v>
                </c:pt>
                <c:pt idx="21222">
                  <c:v>304.21372409718401</c:v>
                </c:pt>
                <c:pt idx="21223">
                  <c:v>304.20333035059798</c:v>
                </c:pt>
                <c:pt idx="21224">
                  <c:v>304.19969658636597</c:v>
                </c:pt>
                <c:pt idx="21225">
                  <c:v>304.19613910426102</c:v>
                </c:pt>
                <c:pt idx="21226">
                  <c:v>304.154135082773</c:v>
                </c:pt>
                <c:pt idx="21227">
                  <c:v>304.15379269519599</c:v>
                </c:pt>
                <c:pt idx="21228">
                  <c:v>304.150142992128</c:v>
                </c:pt>
                <c:pt idx="21229">
                  <c:v>304.14854628246098</c:v>
                </c:pt>
                <c:pt idx="21230">
                  <c:v>304.13180093317999</c:v>
                </c:pt>
                <c:pt idx="21231">
                  <c:v>304.12425247583502</c:v>
                </c:pt>
                <c:pt idx="21232">
                  <c:v>304.11870304644401</c:v>
                </c:pt>
                <c:pt idx="21233">
                  <c:v>304.116329177539</c:v>
                </c:pt>
                <c:pt idx="21234">
                  <c:v>304.106649188679</c:v>
                </c:pt>
                <c:pt idx="21235">
                  <c:v>304.08200752186502</c:v>
                </c:pt>
                <c:pt idx="21236">
                  <c:v>304.07136341680001</c:v>
                </c:pt>
                <c:pt idx="21237">
                  <c:v>304.062380246641</c:v>
                </c:pt>
                <c:pt idx="21238">
                  <c:v>304.05711735205</c:v>
                </c:pt>
                <c:pt idx="21239">
                  <c:v>304.05553258993001</c:v>
                </c:pt>
                <c:pt idx="21240">
                  <c:v>304.03645860764999</c:v>
                </c:pt>
                <c:pt idx="21241">
                  <c:v>304.036052009983</c:v>
                </c:pt>
                <c:pt idx="21242">
                  <c:v>304.03243606744002</c:v>
                </c:pt>
                <c:pt idx="21243">
                  <c:v>304.03073904262101</c:v>
                </c:pt>
                <c:pt idx="21244">
                  <c:v>304.01853347062001</c:v>
                </c:pt>
                <c:pt idx="21245">
                  <c:v>304.01277204758298</c:v>
                </c:pt>
                <c:pt idx="21246">
                  <c:v>304.005772511685</c:v>
                </c:pt>
                <c:pt idx="21247">
                  <c:v>303.967599371002</c:v>
                </c:pt>
                <c:pt idx="21248">
                  <c:v>303.96229184384299</c:v>
                </c:pt>
                <c:pt idx="21249">
                  <c:v>303.95011565413699</c:v>
                </c:pt>
                <c:pt idx="21250">
                  <c:v>303.92152957936099</c:v>
                </c:pt>
                <c:pt idx="21251">
                  <c:v>303.90824999712203</c:v>
                </c:pt>
                <c:pt idx="21252">
                  <c:v>303.90269863593301</c:v>
                </c:pt>
                <c:pt idx="21253">
                  <c:v>303.846123146156</c:v>
                </c:pt>
                <c:pt idx="21254">
                  <c:v>303.81972831354301</c:v>
                </c:pt>
                <c:pt idx="21255">
                  <c:v>303.76220075636797</c:v>
                </c:pt>
                <c:pt idx="21256">
                  <c:v>303.74469328298898</c:v>
                </c:pt>
                <c:pt idx="21257">
                  <c:v>303.74263267415398</c:v>
                </c:pt>
                <c:pt idx="21258">
                  <c:v>303.74237972819299</c:v>
                </c:pt>
                <c:pt idx="21259">
                  <c:v>303.73336505629101</c:v>
                </c:pt>
                <c:pt idx="21260">
                  <c:v>303.728614249038</c:v>
                </c:pt>
                <c:pt idx="21261">
                  <c:v>303.694666290312</c:v>
                </c:pt>
                <c:pt idx="21262">
                  <c:v>303.68693133076198</c:v>
                </c:pt>
                <c:pt idx="21263">
                  <c:v>303.68112302806901</c:v>
                </c:pt>
                <c:pt idx="21264">
                  <c:v>303.67859121370498</c:v>
                </c:pt>
                <c:pt idx="21265">
                  <c:v>303.65920792900698</c:v>
                </c:pt>
                <c:pt idx="21266">
                  <c:v>303.65048805860499</c:v>
                </c:pt>
                <c:pt idx="21267">
                  <c:v>303.64829257036598</c:v>
                </c:pt>
                <c:pt idx="21268">
                  <c:v>303.64450462285299</c:v>
                </c:pt>
                <c:pt idx="21269">
                  <c:v>303.63580394595198</c:v>
                </c:pt>
                <c:pt idx="21270">
                  <c:v>303.61796568901201</c:v>
                </c:pt>
                <c:pt idx="21271">
                  <c:v>303.59934652193601</c:v>
                </c:pt>
                <c:pt idx="21272">
                  <c:v>303.59752935014501</c:v>
                </c:pt>
                <c:pt idx="21273">
                  <c:v>303.57977864451902</c:v>
                </c:pt>
                <c:pt idx="21274">
                  <c:v>303.56303725330798</c:v>
                </c:pt>
                <c:pt idx="21275">
                  <c:v>303.54403236513298</c:v>
                </c:pt>
                <c:pt idx="21276">
                  <c:v>303.54399235241601</c:v>
                </c:pt>
                <c:pt idx="21277">
                  <c:v>303.52963328557502</c:v>
                </c:pt>
                <c:pt idx="21278">
                  <c:v>303.52882797394602</c:v>
                </c:pt>
                <c:pt idx="21279">
                  <c:v>303.499766235305</c:v>
                </c:pt>
                <c:pt idx="21280">
                  <c:v>303.48892988167103</c:v>
                </c:pt>
                <c:pt idx="21281">
                  <c:v>303.487066183195</c:v>
                </c:pt>
                <c:pt idx="21282">
                  <c:v>303.48359759392798</c:v>
                </c:pt>
                <c:pt idx="21283">
                  <c:v>303.482503858565</c:v>
                </c:pt>
                <c:pt idx="21284">
                  <c:v>303.47317399626297</c:v>
                </c:pt>
                <c:pt idx="21285">
                  <c:v>303.44302163352899</c:v>
                </c:pt>
                <c:pt idx="21286">
                  <c:v>303.441790084194</c:v>
                </c:pt>
                <c:pt idx="21287">
                  <c:v>303.42970468659502</c:v>
                </c:pt>
                <c:pt idx="21288">
                  <c:v>303.42441646517602</c:v>
                </c:pt>
                <c:pt idx="21289">
                  <c:v>303.401230395396</c:v>
                </c:pt>
                <c:pt idx="21290">
                  <c:v>303.390035050498</c:v>
                </c:pt>
                <c:pt idx="21291">
                  <c:v>303.37962683536699</c:v>
                </c:pt>
                <c:pt idx="21292">
                  <c:v>303.37742813036999</c:v>
                </c:pt>
                <c:pt idx="21293">
                  <c:v>303.36599533299801</c:v>
                </c:pt>
                <c:pt idx="21294">
                  <c:v>303.36392445017702</c:v>
                </c:pt>
                <c:pt idx="21295">
                  <c:v>303.33804565673398</c:v>
                </c:pt>
                <c:pt idx="21296">
                  <c:v>303.33035931777403</c:v>
                </c:pt>
                <c:pt idx="21297">
                  <c:v>303.31663027979602</c:v>
                </c:pt>
                <c:pt idx="21298">
                  <c:v>303.31563869596698</c:v>
                </c:pt>
                <c:pt idx="21299">
                  <c:v>303.30535047782303</c:v>
                </c:pt>
                <c:pt idx="21300">
                  <c:v>303.30088311755901</c:v>
                </c:pt>
                <c:pt idx="21301">
                  <c:v>303.29721077636299</c:v>
                </c:pt>
                <c:pt idx="21302">
                  <c:v>303.28403258441898</c:v>
                </c:pt>
                <c:pt idx="21303">
                  <c:v>303.27842784738101</c:v>
                </c:pt>
                <c:pt idx="21304">
                  <c:v>303.25587386109902</c:v>
                </c:pt>
                <c:pt idx="21305">
                  <c:v>303.212527467543</c:v>
                </c:pt>
                <c:pt idx="21306">
                  <c:v>303.20960042188301</c:v>
                </c:pt>
                <c:pt idx="21307">
                  <c:v>303.16977343340398</c:v>
                </c:pt>
                <c:pt idx="21308">
                  <c:v>303.13757205048501</c:v>
                </c:pt>
                <c:pt idx="21309">
                  <c:v>303.09902275251102</c:v>
                </c:pt>
                <c:pt idx="21310">
                  <c:v>303.074711280278</c:v>
                </c:pt>
                <c:pt idx="21311">
                  <c:v>303.04126421935899</c:v>
                </c:pt>
                <c:pt idx="21312">
                  <c:v>303.02714326697901</c:v>
                </c:pt>
                <c:pt idx="21313">
                  <c:v>303.025547694887</c:v>
                </c:pt>
                <c:pt idx="21314">
                  <c:v>302.95007400348197</c:v>
                </c:pt>
                <c:pt idx="21315">
                  <c:v>302.94505125231802</c:v>
                </c:pt>
                <c:pt idx="21316">
                  <c:v>302.86156574401298</c:v>
                </c:pt>
                <c:pt idx="21317">
                  <c:v>302.86152633814498</c:v>
                </c:pt>
                <c:pt idx="21318">
                  <c:v>302.81660590469801</c:v>
                </c:pt>
                <c:pt idx="21319">
                  <c:v>302.794915548853</c:v>
                </c:pt>
                <c:pt idx="21320">
                  <c:v>302.78961835889402</c:v>
                </c:pt>
                <c:pt idx="21321">
                  <c:v>302.78409164079602</c:v>
                </c:pt>
                <c:pt idx="21322">
                  <c:v>302.77302443978999</c:v>
                </c:pt>
                <c:pt idx="21323">
                  <c:v>302.763821099148</c:v>
                </c:pt>
                <c:pt idx="21324">
                  <c:v>302.75485920694399</c:v>
                </c:pt>
                <c:pt idx="21325">
                  <c:v>302.75268259542599</c:v>
                </c:pt>
                <c:pt idx="21326">
                  <c:v>302.75170858336003</c:v>
                </c:pt>
                <c:pt idx="21327">
                  <c:v>302.71493798158502</c:v>
                </c:pt>
                <c:pt idx="21328">
                  <c:v>302.69625970214503</c:v>
                </c:pt>
                <c:pt idx="21329">
                  <c:v>302.66156240425403</c:v>
                </c:pt>
                <c:pt idx="21330">
                  <c:v>302.65922465889798</c:v>
                </c:pt>
                <c:pt idx="21331">
                  <c:v>302.65147036688398</c:v>
                </c:pt>
                <c:pt idx="21332">
                  <c:v>302.646952504865</c:v>
                </c:pt>
                <c:pt idx="21333">
                  <c:v>302.64042664352399</c:v>
                </c:pt>
                <c:pt idx="21334">
                  <c:v>302.63961602333802</c:v>
                </c:pt>
                <c:pt idx="21335">
                  <c:v>302.63159108226398</c:v>
                </c:pt>
                <c:pt idx="21336">
                  <c:v>302.62459778168801</c:v>
                </c:pt>
                <c:pt idx="21337">
                  <c:v>302.620720154151</c:v>
                </c:pt>
                <c:pt idx="21338">
                  <c:v>302.60136654600001</c:v>
                </c:pt>
                <c:pt idx="21339">
                  <c:v>302.56272975905301</c:v>
                </c:pt>
                <c:pt idx="21340">
                  <c:v>302.55275431629599</c:v>
                </c:pt>
                <c:pt idx="21341">
                  <c:v>302.536074423569</c:v>
                </c:pt>
                <c:pt idx="21342">
                  <c:v>302.521827323818</c:v>
                </c:pt>
                <c:pt idx="21343">
                  <c:v>302.50526023993098</c:v>
                </c:pt>
                <c:pt idx="21344">
                  <c:v>302.49773889347</c:v>
                </c:pt>
                <c:pt idx="21345">
                  <c:v>302.49170246626898</c:v>
                </c:pt>
                <c:pt idx="21346">
                  <c:v>302.45768337765799</c:v>
                </c:pt>
                <c:pt idx="21347">
                  <c:v>302.44541350162098</c:v>
                </c:pt>
                <c:pt idx="21348">
                  <c:v>302.43383011568102</c:v>
                </c:pt>
                <c:pt idx="21349">
                  <c:v>302.42871649639602</c:v>
                </c:pt>
                <c:pt idx="21350">
                  <c:v>302.42311829651601</c:v>
                </c:pt>
                <c:pt idx="21351">
                  <c:v>302.39516438111599</c:v>
                </c:pt>
                <c:pt idx="21352">
                  <c:v>302.363863678028</c:v>
                </c:pt>
                <c:pt idx="21353">
                  <c:v>302.35887863970498</c:v>
                </c:pt>
                <c:pt idx="21354">
                  <c:v>302.34945056015499</c:v>
                </c:pt>
                <c:pt idx="21355">
                  <c:v>302.33992837118501</c:v>
                </c:pt>
                <c:pt idx="21356">
                  <c:v>302.29719237293199</c:v>
                </c:pt>
                <c:pt idx="21357">
                  <c:v>302.295011719044</c:v>
                </c:pt>
                <c:pt idx="21358">
                  <c:v>302.281253777139</c:v>
                </c:pt>
                <c:pt idx="21359">
                  <c:v>302.27190471304499</c:v>
                </c:pt>
                <c:pt idx="21360">
                  <c:v>302.24982164813201</c:v>
                </c:pt>
                <c:pt idx="21361">
                  <c:v>302.247682532716</c:v>
                </c:pt>
                <c:pt idx="21362">
                  <c:v>302.23685137733901</c:v>
                </c:pt>
                <c:pt idx="21363">
                  <c:v>302.23425619029501</c:v>
                </c:pt>
                <c:pt idx="21364">
                  <c:v>302.23082494889201</c:v>
                </c:pt>
                <c:pt idx="21365">
                  <c:v>302.22750542359103</c:v>
                </c:pt>
                <c:pt idx="21366">
                  <c:v>302.22747152228601</c:v>
                </c:pt>
                <c:pt idx="21367">
                  <c:v>302.22338261148599</c:v>
                </c:pt>
                <c:pt idx="21368">
                  <c:v>302.20944846770902</c:v>
                </c:pt>
                <c:pt idx="21369">
                  <c:v>302.20243338981101</c:v>
                </c:pt>
                <c:pt idx="21370">
                  <c:v>302.19757021988198</c:v>
                </c:pt>
                <c:pt idx="21371">
                  <c:v>302.19590890744598</c:v>
                </c:pt>
                <c:pt idx="21372">
                  <c:v>302.188915859838</c:v>
                </c:pt>
                <c:pt idx="21373">
                  <c:v>302.16650834438201</c:v>
                </c:pt>
                <c:pt idx="21374">
                  <c:v>302.16461964745702</c:v>
                </c:pt>
                <c:pt idx="21375">
                  <c:v>302.16067318978799</c:v>
                </c:pt>
                <c:pt idx="21376">
                  <c:v>302.158488538928</c:v>
                </c:pt>
                <c:pt idx="21377">
                  <c:v>302.158138672235</c:v>
                </c:pt>
                <c:pt idx="21378">
                  <c:v>302.15632192199899</c:v>
                </c:pt>
                <c:pt idx="21379">
                  <c:v>302.15201687510501</c:v>
                </c:pt>
                <c:pt idx="21380">
                  <c:v>302.147458219535</c:v>
                </c:pt>
                <c:pt idx="21381">
                  <c:v>302.146338454535</c:v>
                </c:pt>
                <c:pt idx="21382">
                  <c:v>302.138196324538</c:v>
                </c:pt>
                <c:pt idx="21383">
                  <c:v>302.134891170397</c:v>
                </c:pt>
                <c:pt idx="21384">
                  <c:v>302.13448078491501</c:v>
                </c:pt>
                <c:pt idx="21385">
                  <c:v>302.12956105338901</c:v>
                </c:pt>
                <c:pt idx="21386">
                  <c:v>302.123669394383</c:v>
                </c:pt>
                <c:pt idx="21387">
                  <c:v>302.12007515711201</c:v>
                </c:pt>
                <c:pt idx="21388">
                  <c:v>302.10408563657199</c:v>
                </c:pt>
                <c:pt idx="21389">
                  <c:v>302.09309284786201</c:v>
                </c:pt>
                <c:pt idx="21390">
                  <c:v>302.08583341890699</c:v>
                </c:pt>
                <c:pt idx="21391">
                  <c:v>302.060064797145</c:v>
                </c:pt>
                <c:pt idx="21392">
                  <c:v>302.04893225621998</c:v>
                </c:pt>
                <c:pt idx="21393">
                  <c:v>302.04282385805101</c:v>
                </c:pt>
                <c:pt idx="21394">
                  <c:v>302.01603086331602</c:v>
                </c:pt>
                <c:pt idx="21395">
                  <c:v>302.00600858107202</c:v>
                </c:pt>
                <c:pt idx="21396">
                  <c:v>302.004258250531</c:v>
                </c:pt>
                <c:pt idx="21397">
                  <c:v>301.98935803270001</c:v>
                </c:pt>
                <c:pt idx="21398">
                  <c:v>301.9877198895</c:v>
                </c:pt>
                <c:pt idx="21399">
                  <c:v>301.98161384268599</c:v>
                </c:pt>
                <c:pt idx="21400">
                  <c:v>301.96856142113597</c:v>
                </c:pt>
                <c:pt idx="21401">
                  <c:v>301.966575185316</c:v>
                </c:pt>
                <c:pt idx="21402">
                  <c:v>301.96622440550999</c:v>
                </c:pt>
                <c:pt idx="21403">
                  <c:v>301.962045183957</c:v>
                </c:pt>
                <c:pt idx="21404">
                  <c:v>301.95338092322203</c:v>
                </c:pt>
                <c:pt idx="21405">
                  <c:v>301.94630635825303</c:v>
                </c:pt>
                <c:pt idx="21406">
                  <c:v>301.94514702229998</c:v>
                </c:pt>
                <c:pt idx="21407">
                  <c:v>301.93462399034701</c:v>
                </c:pt>
                <c:pt idx="21408">
                  <c:v>301.93154965658499</c:v>
                </c:pt>
                <c:pt idx="21409">
                  <c:v>301.92472294489102</c:v>
                </c:pt>
                <c:pt idx="21410">
                  <c:v>301.91936246223997</c:v>
                </c:pt>
                <c:pt idx="21411">
                  <c:v>301.91502923050302</c:v>
                </c:pt>
                <c:pt idx="21412">
                  <c:v>301.90763302359397</c:v>
                </c:pt>
                <c:pt idx="21413">
                  <c:v>301.905791007414</c:v>
                </c:pt>
                <c:pt idx="21414">
                  <c:v>301.896692209778</c:v>
                </c:pt>
                <c:pt idx="21415">
                  <c:v>301.89587074120999</c:v>
                </c:pt>
                <c:pt idx="21416">
                  <c:v>301.88275322603499</c:v>
                </c:pt>
                <c:pt idx="21417">
                  <c:v>301.87791404940702</c:v>
                </c:pt>
                <c:pt idx="21418">
                  <c:v>301.87294456414702</c:v>
                </c:pt>
                <c:pt idx="21419">
                  <c:v>301.869018257015</c:v>
                </c:pt>
                <c:pt idx="21420">
                  <c:v>301.86867851978002</c:v>
                </c:pt>
                <c:pt idx="21421">
                  <c:v>301.858203703556</c:v>
                </c:pt>
                <c:pt idx="21422">
                  <c:v>301.847272347461</c:v>
                </c:pt>
                <c:pt idx="21423">
                  <c:v>301.84723085640502</c:v>
                </c:pt>
                <c:pt idx="21424">
                  <c:v>301.83851939877297</c:v>
                </c:pt>
                <c:pt idx="21425">
                  <c:v>301.83640595883401</c:v>
                </c:pt>
                <c:pt idx="21426">
                  <c:v>301.83090406656299</c:v>
                </c:pt>
                <c:pt idx="21427">
                  <c:v>301.82229517180798</c:v>
                </c:pt>
                <c:pt idx="21428">
                  <c:v>301.81251106903198</c:v>
                </c:pt>
                <c:pt idx="21429">
                  <c:v>301.80846031694801</c:v>
                </c:pt>
                <c:pt idx="21430">
                  <c:v>301.78016148521198</c:v>
                </c:pt>
                <c:pt idx="21431">
                  <c:v>301.77223049846998</c:v>
                </c:pt>
                <c:pt idx="21432">
                  <c:v>301.76845556386098</c:v>
                </c:pt>
                <c:pt idx="21433">
                  <c:v>301.75495571026897</c:v>
                </c:pt>
                <c:pt idx="21434">
                  <c:v>301.743081849585</c:v>
                </c:pt>
                <c:pt idx="21435">
                  <c:v>301.73530822162297</c:v>
                </c:pt>
                <c:pt idx="21436">
                  <c:v>301.73323955564803</c:v>
                </c:pt>
                <c:pt idx="21437">
                  <c:v>301.72980770955502</c:v>
                </c:pt>
                <c:pt idx="21438">
                  <c:v>301.72901360992898</c:v>
                </c:pt>
                <c:pt idx="21439">
                  <c:v>301.72616259410103</c:v>
                </c:pt>
                <c:pt idx="21440">
                  <c:v>301.71926892284</c:v>
                </c:pt>
                <c:pt idx="21441">
                  <c:v>301.714159543287</c:v>
                </c:pt>
                <c:pt idx="21442">
                  <c:v>301.71228484618302</c:v>
                </c:pt>
                <c:pt idx="21443">
                  <c:v>301.70778412664799</c:v>
                </c:pt>
                <c:pt idx="21444">
                  <c:v>301.701566311693</c:v>
                </c:pt>
                <c:pt idx="21445">
                  <c:v>301.70002636436601</c:v>
                </c:pt>
                <c:pt idx="21446">
                  <c:v>301.68005632582998</c:v>
                </c:pt>
                <c:pt idx="21447">
                  <c:v>301.67597710260702</c:v>
                </c:pt>
                <c:pt idx="21448">
                  <c:v>301.67199551672297</c:v>
                </c:pt>
                <c:pt idx="21449">
                  <c:v>301.65419142227699</c:v>
                </c:pt>
                <c:pt idx="21450">
                  <c:v>301.63985069061698</c:v>
                </c:pt>
                <c:pt idx="21451">
                  <c:v>301.60199585986697</c:v>
                </c:pt>
                <c:pt idx="21452">
                  <c:v>301.592814493844</c:v>
                </c:pt>
                <c:pt idx="21453">
                  <c:v>301.57703864429999</c:v>
                </c:pt>
                <c:pt idx="21454">
                  <c:v>301.57070940568002</c:v>
                </c:pt>
                <c:pt idx="21455">
                  <c:v>301.56513156190999</c:v>
                </c:pt>
                <c:pt idx="21456">
                  <c:v>301.564762147029</c:v>
                </c:pt>
                <c:pt idx="21457">
                  <c:v>301.56059672727997</c:v>
                </c:pt>
                <c:pt idx="21458">
                  <c:v>301.55356513997901</c:v>
                </c:pt>
                <c:pt idx="21459">
                  <c:v>301.55070388627598</c:v>
                </c:pt>
                <c:pt idx="21460">
                  <c:v>301.54151294350299</c:v>
                </c:pt>
                <c:pt idx="21461">
                  <c:v>301.53243824808101</c:v>
                </c:pt>
                <c:pt idx="21462">
                  <c:v>301.52704633980301</c:v>
                </c:pt>
                <c:pt idx="21463">
                  <c:v>301.52047095777101</c:v>
                </c:pt>
                <c:pt idx="21464">
                  <c:v>301.50357219882198</c:v>
                </c:pt>
                <c:pt idx="21465">
                  <c:v>301.49010916462601</c:v>
                </c:pt>
                <c:pt idx="21466">
                  <c:v>301.489152647482</c:v>
                </c:pt>
                <c:pt idx="21467">
                  <c:v>301.47853544852899</c:v>
                </c:pt>
                <c:pt idx="21468">
                  <c:v>301.45167274891799</c:v>
                </c:pt>
                <c:pt idx="21469">
                  <c:v>301.44204177227101</c:v>
                </c:pt>
                <c:pt idx="21470">
                  <c:v>301.436378084328</c:v>
                </c:pt>
                <c:pt idx="21471">
                  <c:v>301.41368042694199</c:v>
                </c:pt>
                <c:pt idx="21472">
                  <c:v>301.395670397147</c:v>
                </c:pt>
                <c:pt idx="21473">
                  <c:v>301.38704365857001</c:v>
                </c:pt>
                <c:pt idx="21474">
                  <c:v>301.38094959788702</c:v>
                </c:pt>
                <c:pt idx="21475">
                  <c:v>301.38021224252401</c:v>
                </c:pt>
                <c:pt idx="21476">
                  <c:v>301.37963192706798</c:v>
                </c:pt>
                <c:pt idx="21477">
                  <c:v>301.37661641002001</c:v>
                </c:pt>
                <c:pt idx="21478">
                  <c:v>301.34891743060001</c:v>
                </c:pt>
                <c:pt idx="21479">
                  <c:v>301.34776655247703</c:v>
                </c:pt>
                <c:pt idx="21480">
                  <c:v>301.33466025172697</c:v>
                </c:pt>
                <c:pt idx="21481">
                  <c:v>301.28754620515502</c:v>
                </c:pt>
                <c:pt idx="21482">
                  <c:v>301.27397061526602</c:v>
                </c:pt>
                <c:pt idx="21483">
                  <c:v>301.24617033589499</c:v>
                </c:pt>
                <c:pt idx="21484">
                  <c:v>301.17063406781699</c:v>
                </c:pt>
                <c:pt idx="21485">
                  <c:v>301.094792454002</c:v>
                </c:pt>
                <c:pt idx="21486">
                  <c:v>301.09263616892702</c:v>
                </c:pt>
                <c:pt idx="21487">
                  <c:v>301.07149996588498</c:v>
                </c:pt>
                <c:pt idx="21488">
                  <c:v>301.02191123092399</c:v>
                </c:pt>
                <c:pt idx="21489">
                  <c:v>301.02002004055697</c:v>
                </c:pt>
                <c:pt idx="21490">
                  <c:v>300.99208551393099</c:v>
                </c:pt>
                <c:pt idx="21491">
                  <c:v>300.98940812168001</c:v>
                </c:pt>
                <c:pt idx="21492">
                  <c:v>300.98298292049799</c:v>
                </c:pt>
                <c:pt idx="21493">
                  <c:v>300.98288965096202</c:v>
                </c:pt>
                <c:pt idx="21494">
                  <c:v>300.97018586970802</c:v>
                </c:pt>
                <c:pt idx="21495">
                  <c:v>300.96521165143599</c:v>
                </c:pt>
                <c:pt idx="21496">
                  <c:v>300.931324652169</c:v>
                </c:pt>
                <c:pt idx="21497">
                  <c:v>300.919159269364</c:v>
                </c:pt>
                <c:pt idx="21498">
                  <c:v>300.91098946603501</c:v>
                </c:pt>
                <c:pt idx="21499">
                  <c:v>300.80261291967201</c:v>
                </c:pt>
                <c:pt idx="21500">
                  <c:v>300.77137587846801</c:v>
                </c:pt>
                <c:pt idx="21501">
                  <c:v>300.67327099286001</c:v>
                </c:pt>
                <c:pt idx="21502">
                  <c:v>300.67213498111897</c:v>
                </c:pt>
                <c:pt idx="21503">
                  <c:v>300.65307612781402</c:v>
                </c:pt>
                <c:pt idx="21504">
                  <c:v>300.53233324066298</c:v>
                </c:pt>
                <c:pt idx="21505">
                  <c:v>300.51170598480002</c:v>
                </c:pt>
                <c:pt idx="21506">
                  <c:v>300.50572264304799</c:v>
                </c:pt>
                <c:pt idx="21507">
                  <c:v>300.46120158481301</c:v>
                </c:pt>
                <c:pt idx="21508">
                  <c:v>300.393246081455</c:v>
                </c:pt>
                <c:pt idx="21509">
                  <c:v>300.39112867414599</c:v>
                </c:pt>
                <c:pt idx="21510">
                  <c:v>300.37753334803898</c:v>
                </c:pt>
                <c:pt idx="21511">
                  <c:v>300.36533246443003</c:v>
                </c:pt>
                <c:pt idx="21512">
                  <c:v>300.32669460000102</c:v>
                </c:pt>
                <c:pt idx="21513">
                  <c:v>300.293248407242</c:v>
                </c:pt>
                <c:pt idx="21514">
                  <c:v>300.21771219037799</c:v>
                </c:pt>
                <c:pt idx="21515">
                  <c:v>300.20704611901499</c:v>
                </c:pt>
                <c:pt idx="21516">
                  <c:v>300.18723433357201</c:v>
                </c:pt>
                <c:pt idx="21517">
                  <c:v>300.18472154326997</c:v>
                </c:pt>
                <c:pt idx="21518">
                  <c:v>300.15968212443403</c:v>
                </c:pt>
                <c:pt idx="21519">
                  <c:v>300.14416309125301</c:v>
                </c:pt>
                <c:pt idx="21520">
                  <c:v>300.04400406119498</c:v>
                </c:pt>
                <c:pt idx="21521">
                  <c:v>300.04237503229501</c:v>
                </c:pt>
                <c:pt idx="21522">
                  <c:v>300.03831021942801</c:v>
                </c:pt>
                <c:pt idx="21523">
                  <c:v>300.02414769320899</c:v>
                </c:pt>
                <c:pt idx="21524">
                  <c:v>300.01967752333701</c:v>
                </c:pt>
                <c:pt idx="21525">
                  <c:v>300.00523185455302</c:v>
                </c:pt>
                <c:pt idx="21526">
                  <c:v>299.953373474486</c:v>
                </c:pt>
                <c:pt idx="21527">
                  <c:v>299.92558341616501</c:v>
                </c:pt>
                <c:pt idx="21528">
                  <c:v>299.92398510314899</c:v>
                </c:pt>
                <c:pt idx="21529">
                  <c:v>299.82235079334203</c:v>
                </c:pt>
                <c:pt idx="21530">
                  <c:v>299.79436377726898</c:v>
                </c:pt>
                <c:pt idx="21531">
                  <c:v>299.69222278212197</c:v>
                </c:pt>
                <c:pt idx="21532">
                  <c:v>299.69109754845198</c:v>
                </c:pt>
                <c:pt idx="21533">
                  <c:v>299.66920796061402</c:v>
                </c:pt>
                <c:pt idx="21534">
                  <c:v>299.66628261452701</c:v>
                </c:pt>
                <c:pt idx="21535">
                  <c:v>299.61573579230901</c:v>
                </c:pt>
                <c:pt idx="21536">
                  <c:v>299.60343228415297</c:v>
                </c:pt>
                <c:pt idx="21537">
                  <c:v>299.60008875095201</c:v>
                </c:pt>
                <c:pt idx="21538">
                  <c:v>299.58466010214403</c:v>
                </c:pt>
                <c:pt idx="21539">
                  <c:v>299.57694920537102</c:v>
                </c:pt>
                <c:pt idx="21540">
                  <c:v>299.57030675908101</c:v>
                </c:pt>
                <c:pt idx="21541">
                  <c:v>299.56723263468302</c:v>
                </c:pt>
                <c:pt idx="21542">
                  <c:v>299.56356334552697</c:v>
                </c:pt>
                <c:pt idx="21543">
                  <c:v>299.537791057569</c:v>
                </c:pt>
                <c:pt idx="21544">
                  <c:v>299.52697676746698</c:v>
                </c:pt>
                <c:pt idx="21545">
                  <c:v>299.51867493779201</c:v>
                </c:pt>
                <c:pt idx="21546">
                  <c:v>299.51769737497</c:v>
                </c:pt>
                <c:pt idx="21547">
                  <c:v>299.51447031503199</c:v>
                </c:pt>
                <c:pt idx="21548">
                  <c:v>299.49987266965297</c:v>
                </c:pt>
                <c:pt idx="21549">
                  <c:v>299.486757063948</c:v>
                </c:pt>
                <c:pt idx="21550">
                  <c:v>299.45492651948598</c:v>
                </c:pt>
                <c:pt idx="21551">
                  <c:v>299.38736712509001</c:v>
                </c:pt>
                <c:pt idx="21552">
                  <c:v>299.36324338472701</c:v>
                </c:pt>
                <c:pt idx="21553">
                  <c:v>299.360702040999</c:v>
                </c:pt>
                <c:pt idx="21554">
                  <c:v>299.35154371463301</c:v>
                </c:pt>
                <c:pt idx="21555">
                  <c:v>299.30810132426001</c:v>
                </c:pt>
                <c:pt idx="21556">
                  <c:v>299.26451435402498</c:v>
                </c:pt>
                <c:pt idx="21557">
                  <c:v>299.25736277526499</c:v>
                </c:pt>
                <c:pt idx="21558">
                  <c:v>299.17127427010303</c:v>
                </c:pt>
                <c:pt idx="21559">
                  <c:v>299.169558208924</c:v>
                </c:pt>
                <c:pt idx="21560">
                  <c:v>299.15876366323403</c:v>
                </c:pt>
                <c:pt idx="21561">
                  <c:v>299.13749936199702</c:v>
                </c:pt>
                <c:pt idx="21562">
                  <c:v>299.12611719704699</c:v>
                </c:pt>
                <c:pt idx="21563">
                  <c:v>299.12324075122802</c:v>
                </c:pt>
                <c:pt idx="21564">
                  <c:v>299.11999388395202</c:v>
                </c:pt>
                <c:pt idx="21565">
                  <c:v>299.08204331370098</c:v>
                </c:pt>
                <c:pt idx="21566">
                  <c:v>299.07972203644698</c:v>
                </c:pt>
                <c:pt idx="21567">
                  <c:v>299.06060715299799</c:v>
                </c:pt>
                <c:pt idx="21568">
                  <c:v>299.04682948800303</c:v>
                </c:pt>
                <c:pt idx="21569">
                  <c:v>299.03935424157203</c:v>
                </c:pt>
                <c:pt idx="21570">
                  <c:v>299.03845522276703</c:v>
                </c:pt>
                <c:pt idx="21571">
                  <c:v>299.03279893196498</c:v>
                </c:pt>
                <c:pt idx="21572">
                  <c:v>299.00874080528502</c:v>
                </c:pt>
                <c:pt idx="21573">
                  <c:v>298.99296123938097</c:v>
                </c:pt>
                <c:pt idx="21574">
                  <c:v>298.99058392593997</c:v>
                </c:pt>
                <c:pt idx="21575">
                  <c:v>298.97842866435599</c:v>
                </c:pt>
                <c:pt idx="21576">
                  <c:v>298.96326452455497</c:v>
                </c:pt>
                <c:pt idx="21577">
                  <c:v>298.936525988185</c:v>
                </c:pt>
                <c:pt idx="21578">
                  <c:v>298.905191713693</c:v>
                </c:pt>
                <c:pt idx="21579">
                  <c:v>298.896305552576</c:v>
                </c:pt>
                <c:pt idx="21580">
                  <c:v>298.885084616683</c:v>
                </c:pt>
                <c:pt idx="21581">
                  <c:v>298.84701492246199</c:v>
                </c:pt>
                <c:pt idx="21582">
                  <c:v>298.838624710864</c:v>
                </c:pt>
                <c:pt idx="21583">
                  <c:v>298.83652145116798</c:v>
                </c:pt>
                <c:pt idx="21584">
                  <c:v>298.82896182487002</c:v>
                </c:pt>
                <c:pt idx="21585">
                  <c:v>298.80217010431699</c:v>
                </c:pt>
                <c:pt idx="21586">
                  <c:v>298.80034905264102</c:v>
                </c:pt>
                <c:pt idx="21587">
                  <c:v>298.77398944815502</c:v>
                </c:pt>
                <c:pt idx="21588">
                  <c:v>298.73112928225299</c:v>
                </c:pt>
                <c:pt idx="21589">
                  <c:v>298.725402334872</c:v>
                </c:pt>
                <c:pt idx="21590">
                  <c:v>298.70728608436798</c:v>
                </c:pt>
                <c:pt idx="21591">
                  <c:v>298.69720149494498</c:v>
                </c:pt>
                <c:pt idx="21592">
                  <c:v>298.69588751406701</c:v>
                </c:pt>
                <c:pt idx="21593">
                  <c:v>298.69148218407702</c:v>
                </c:pt>
                <c:pt idx="21594">
                  <c:v>298.66675018983398</c:v>
                </c:pt>
                <c:pt idx="21595">
                  <c:v>298.65051264822802</c:v>
                </c:pt>
                <c:pt idx="21596">
                  <c:v>298.63934117045699</c:v>
                </c:pt>
                <c:pt idx="21597">
                  <c:v>298.63167496925399</c:v>
                </c:pt>
                <c:pt idx="21598">
                  <c:v>298.60750759175602</c:v>
                </c:pt>
                <c:pt idx="21599">
                  <c:v>298.601290700601</c:v>
                </c:pt>
                <c:pt idx="21600">
                  <c:v>298.58979098502499</c:v>
                </c:pt>
                <c:pt idx="21601">
                  <c:v>298.58432320626298</c:v>
                </c:pt>
                <c:pt idx="21602">
                  <c:v>298.55862809382501</c:v>
                </c:pt>
                <c:pt idx="21603">
                  <c:v>298.55108678732</c:v>
                </c:pt>
                <c:pt idx="21604">
                  <c:v>298.50370577235202</c:v>
                </c:pt>
                <c:pt idx="21605">
                  <c:v>298.49962007985903</c:v>
                </c:pt>
                <c:pt idx="21606">
                  <c:v>298.46680353961699</c:v>
                </c:pt>
                <c:pt idx="21607">
                  <c:v>298.44688590266702</c:v>
                </c:pt>
                <c:pt idx="21608">
                  <c:v>298.43497020178899</c:v>
                </c:pt>
                <c:pt idx="21609">
                  <c:v>298.43206793817001</c:v>
                </c:pt>
                <c:pt idx="21610">
                  <c:v>298.42933708479899</c:v>
                </c:pt>
                <c:pt idx="21611">
                  <c:v>298.42404038115399</c:v>
                </c:pt>
                <c:pt idx="21612">
                  <c:v>298.42391079701002</c:v>
                </c:pt>
                <c:pt idx="21613">
                  <c:v>298.37334188647299</c:v>
                </c:pt>
                <c:pt idx="21614">
                  <c:v>298.35414803623701</c:v>
                </c:pt>
                <c:pt idx="21615">
                  <c:v>298.30636869304601</c:v>
                </c:pt>
                <c:pt idx="21616">
                  <c:v>298.266520150818</c:v>
                </c:pt>
                <c:pt idx="21617">
                  <c:v>298.252984911429</c:v>
                </c:pt>
                <c:pt idx="21618">
                  <c:v>298.235675796718</c:v>
                </c:pt>
                <c:pt idx="21619">
                  <c:v>298.19295722927001</c:v>
                </c:pt>
                <c:pt idx="21620">
                  <c:v>298.187703319609</c:v>
                </c:pt>
                <c:pt idx="21621">
                  <c:v>298.059257291015</c:v>
                </c:pt>
                <c:pt idx="21622">
                  <c:v>298.03387303558497</c:v>
                </c:pt>
                <c:pt idx="21623">
                  <c:v>298.01138593431199</c:v>
                </c:pt>
                <c:pt idx="21624">
                  <c:v>297.807939647632</c:v>
                </c:pt>
                <c:pt idx="21625">
                  <c:v>297.78774046777698</c:v>
                </c:pt>
                <c:pt idx="21626">
                  <c:v>297.78391975837098</c:v>
                </c:pt>
                <c:pt idx="21627">
                  <c:v>297.75422285059301</c:v>
                </c:pt>
                <c:pt idx="21628">
                  <c:v>297.73987988740498</c:v>
                </c:pt>
                <c:pt idx="21629">
                  <c:v>297.71539000851601</c:v>
                </c:pt>
                <c:pt idx="21630">
                  <c:v>297.69564409874499</c:v>
                </c:pt>
                <c:pt idx="21631">
                  <c:v>297.66997881343599</c:v>
                </c:pt>
                <c:pt idx="21632">
                  <c:v>297.658342119819</c:v>
                </c:pt>
                <c:pt idx="21633">
                  <c:v>297.56232566156501</c:v>
                </c:pt>
                <c:pt idx="21634">
                  <c:v>297.53090154368999</c:v>
                </c:pt>
                <c:pt idx="21635">
                  <c:v>297.51799948608999</c:v>
                </c:pt>
                <c:pt idx="21636">
                  <c:v>297.51066180652299</c:v>
                </c:pt>
                <c:pt idx="21637">
                  <c:v>297.42204102909801</c:v>
                </c:pt>
                <c:pt idx="21638">
                  <c:v>297.39212947235399</c:v>
                </c:pt>
                <c:pt idx="21639">
                  <c:v>297.39042938904203</c:v>
                </c:pt>
                <c:pt idx="21640">
                  <c:v>297.37347575715398</c:v>
                </c:pt>
                <c:pt idx="21641">
                  <c:v>297.36946803723703</c:v>
                </c:pt>
                <c:pt idx="21642">
                  <c:v>297.34608833753998</c:v>
                </c:pt>
                <c:pt idx="21643">
                  <c:v>297.32501286258298</c:v>
                </c:pt>
                <c:pt idx="21644">
                  <c:v>297.30445085764399</c:v>
                </c:pt>
                <c:pt idx="21645">
                  <c:v>297.30288045559701</c:v>
                </c:pt>
                <c:pt idx="21646">
                  <c:v>297.30255562585899</c:v>
                </c:pt>
                <c:pt idx="21647">
                  <c:v>297.29000603823698</c:v>
                </c:pt>
                <c:pt idx="21648">
                  <c:v>297.28711366908698</c:v>
                </c:pt>
                <c:pt idx="21649">
                  <c:v>297.267545683766</c:v>
                </c:pt>
                <c:pt idx="21650">
                  <c:v>297.25203869062602</c:v>
                </c:pt>
                <c:pt idx="21651">
                  <c:v>297.229089396669</c:v>
                </c:pt>
                <c:pt idx="21652">
                  <c:v>297.22093913968502</c:v>
                </c:pt>
                <c:pt idx="21653">
                  <c:v>297.16926693949199</c:v>
                </c:pt>
                <c:pt idx="21654">
                  <c:v>297.162108741677</c:v>
                </c:pt>
                <c:pt idx="21655">
                  <c:v>297.14300182303703</c:v>
                </c:pt>
                <c:pt idx="21656">
                  <c:v>297.13114879374598</c:v>
                </c:pt>
                <c:pt idx="21657">
                  <c:v>297.114439705378</c:v>
                </c:pt>
                <c:pt idx="21658">
                  <c:v>297.09661199171302</c:v>
                </c:pt>
                <c:pt idx="21659">
                  <c:v>297.092807805044</c:v>
                </c:pt>
                <c:pt idx="21660">
                  <c:v>297.05633038348799</c:v>
                </c:pt>
                <c:pt idx="21661">
                  <c:v>297.05546509261899</c:v>
                </c:pt>
                <c:pt idx="21662">
                  <c:v>297.04794808594698</c:v>
                </c:pt>
                <c:pt idx="21663">
                  <c:v>297.036247417911</c:v>
                </c:pt>
                <c:pt idx="21664">
                  <c:v>297.03343476705601</c:v>
                </c:pt>
                <c:pt idx="21665">
                  <c:v>297.03114100945101</c:v>
                </c:pt>
                <c:pt idx="21666">
                  <c:v>296.96307106756399</c:v>
                </c:pt>
                <c:pt idx="21667">
                  <c:v>296.926302668201</c:v>
                </c:pt>
                <c:pt idx="21668">
                  <c:v>296.915748061633</c:v>
                </c:pt>
                <c:pt idx="21669">
                  <c:v>296.90118485888598</c:v>
                </c:pt>
                <c:pt idx="21670">
                  <c:v>296.896086322793</c:v>
                </c:pt>
                <c:pt idx="21671">
                  <c:v>296.86364104445198</c:v>
                </c:pt>
                <c:pt idx="21672">
                  <c:v>296.791804045427</c:v>
                </c:pt>
                <c:pt idx="21673">
                  <c:v>296.76721685283502</c:v>
                </c:pt>
                <c:pt idx="21674">
                  <c:v>296.75137884858401</c:v>
                </c:pt>
                <c:pt idx="21675">
                  <c:v>296.71669737055799</c:v>
                </c:pt>
                <c:pt idx="21676">
                  <c:v>296.71648555309298</c:v>
                </c:pt>
                <c:pt idx="21677">
                  <c:v>296.69750193818601</c:v>
                </c:pt>
                <c:pt idx="21678">
                  <c:v>296.65250198265102</c:v>
                </c:pt>
                <c:pt idx="21679">
                  <c:v>296.64775736287902</c:v>
                </c:pt>
                <c:pt idx="21680">
                  <c:v>296.56883969803999</c:v>
                </c:pt>
                <c:pt idx="21681">
                  <c:v>296.53538138690999</c:v>
                </c:pt>
                <c:pt idx="21682">
                  <c:v>296.52667117281698</c:v>
                </c:pt>
                <c:pt idx="21683">
                  <c:v>296.51854052802997</c:v>
                </c:pt>
                <c:pt idx="21684">
                  <c:v>296.50670759691701</c:v>
                </c:pt>
                <c:pt idx="21685">
                  <c:v>296.49847972199899</c:v>
                </c:pt>
                <c:pt idx="21686">
                  <c:v>296.43303802910401</c:v>
                </c:pt>
                <c:pt idx="21687">
                  <c:v>296.42298560255</c:v>
                </c:pt>
                <c:pt idx="21688">
                  <c:v>296.401087528669</c:v>
                </c:pt>
                <c:pt idx="21689">
                  <c:v>296.32863005363203</c:v>
                </c:pt>
                <c:pt idx="21690">
                  <c:v>296.32151971676001</c:v>
                </c:pt>
                <c:pt idx="21691">
                  <c:v>296.31750151536301</c:v>
                </c:pt>
                <c:pt idx="21692">
                  <c:v>296.23482721606399</c:v>
                </c:pt>
                <c:pt idx="21693">
                  <c:v>296.12983411586498</c:v>
                </c:pt>
                <c:pt idx="21694">
                  <c:v>296.12077702121798</c:v>
                </c:pt>
                <c:pt idx="21695">
                  <c:v>296.11078827846598</c:v>
                </c:pt>
                <c:pt idx="21696">
                  <c:v>296.06964721753798</c:v>
                </c:pt>
                <c:pt idx="21697">
                  <c:v>295.99748916651203</c:v>
                </c:pt>
                <c:pt idx="21698">
                  <c:v>295.98855796865502</c:v>
                </c:pt>
                <c:pt idx="21699">
                  <c:v>295.96882141962601</c:v>
                </c:pt>
                <c:pt idx="21700">
                  <c:v>295.96432489531901</c:v>
                </c:pt>
                <c:pt idx="21701">
                  <c:v>295.941083639883</c:v>
                </c:pt>
                <c:pt idx="21702">
                  <c:v>295.93264606004999</c:v>
                </c:pt>
                <c:pt idx="21703">
                  <c:v>295.929975430414</c:v>
                </c:pt>
                <c:pt idx="21704">
                  <c:v>295.91743593527002</c:v>
                </c:pt>
                <c:pt idx="21705">
                  <c:v>295.87882274652799</c:v>
                </c:pt>
                <c:pt idx="21706">
                  <c:v>295.86361068159999</c:v>
                </c:pt>
                <c:pt idx="21707">
                  <c:v>295.86021784365801</c:v>
                </c:pt>
                <c:pt idx="21708">
                  <c:v>295.85433578671098</c:v>
                </c:pt>
                <c:pt idx="21709">
                  <c:v>295.81011007843102</c:v>
                </c:pt>
                <c:pt idx="21710">
                  <c:v>295.74609697693199</c:v>
                </c:pt>
                <c:pt idx="21711">
                  <c:v>295.69862236079501</c:v>
                </c:pt>
                <c:pt idx="21712">
                  <c:v>295.68017886465299</c:v>
                </c:pt>
                <c:pt idx="21713">
                  <c:v>295.67573192289598</c:v>
                </c:pt>
                <c:pt idx="21714">
                  <c:v>295.61259201353403</c:v>
                </c:pt>
                <c:pt idx="21715">
                  <c:v>295.55170095409397</c:v>
                </c:pt>
                <c:pt idx="21716">
                  <c:v>295.47551434792302</c:v>
                </c:pt>
                <c:pt idx="21717">
                  <c:v>295.45615221142702</c:v>
                </c:pt>
                <c:pt idx="21718">
                  <c:v>295.35947249812102</c:v>
                </c:pt>
                <c:pt idx="21719">
                  <c:v>295.35467586602198</c:v>
                </c:pt>
                <c:pt idx="21720">
                  <c:v>295.32610759517399</c:v>
                </c:pt>
                <c:pt idx="21721">
                  <c:v>295.29048539207997</c:v>
                </c:pt>
                <c:pt idx="21722">
                  <c:v>295.25292457223497</c:v>
                </c:pt>
                <c:pt idx="21723">
                  <c:v>295.244190671713</c:v>
                </c:pt>
                <c:pt idx="21724">
                  <c:v>295.2093588084</c:v>
                </c:pt>
                <c:pt idx="21725">
                  <c:v>295.07123174162399</c:v>
                </c:pt>
                <c:pt idx="21726">
                  <c:v>295.06554948952402</c:v>
                </c:pt>
                <c:pt idx="21727">
                  <c:v>295.04876175650099</c:v>
                </c:pt>
                <c:pt idx="21728">
                  <c:v>295.04241420275599</c:v>
                </c:pt>
                <c:pt idx="21729">
                  <c:v>295.03538002392798</c:v>
                </c:pt>
                <c:pt idx="21730">
                  <c:v>295.02857878950101</c:v>
                </c:pt>
                <c:pt idx="21731">
                  <c:v>294.94710650093498</c:v>
                </c:pt>
                <c:pt idx="21732">
                  <c:v>294.942598290749</c:v>
                </c:pt>
                <c:pt idx="21733">
                  <c:v>294.93974744136102</c:v>
                </c:pt>
                <c:pt idx="21734">
                  <c:v>294.85841924783603</c:v>
                </c:pt>
                <c:pt idx="21735">
                  <c:v>294.84164988774</c:v>
                </c:pt>
                <c:pt idx="21736">
                  <c:v>294.81304227761899</c:v>
                </c:pt>
                <c:pt idx="21737">
                  <c:v>294.80140889909597</c:v>
                </c:pt>
                <c:pt idx="21738">
                  <c:v>294.77216900932899</c:v>
                </c:pt>
                <c:pt idx="21739">
                  <c:v>294.74000517848401</c:v>
                </c:pt>
                <c:pt idx="21740">
                  <c:v>294.73731466708</c:v>
                </c:pt>
                <c:pt idx="21741">
                  <c:v>294.71542538246001</c:v>
                </c:pt>
                <c:pt idx="21742">
                  <c:v>294.67532587442702</c:v>
                </c:pt>
                <c:pt idx="21743">
                  <c:v>294.64290149439802</c:v>
                </c:pt>
                <c:pt idx="21744">
                  <c:v>294.634637488691</c:v>
                </c:pt>
                <c:pt idx="21745">
                  <c:v>294.56981408061</c:v>
                </c:pt>
                <c:pt idx="21746">
                  <c:v>294.564008664352</c:v>
                </c:pt>
                <c:pt idx="21747">
                  <c:v>294.55742550254701</c:v>
                </c:pt>
                <c:pt idx="21748">
                  <c:v>294.52993126301197</c:v>
                </c:pt>
                <c:pt idx="21749">
                  <c:v>294.49643958578099</c:v>
                </c:pt>
                <c:pt idx="21750">
                  <c:v>294.48663112898799</c:v>
                </c:pt>
                <c:pt idx="21751">
                  <c:v>294.48016094414601</c:v>
                </c:pt>
                <c:pt idx="21752">
                  <c:v>294.47968079715002</c:v>
                </c:pt>
                <c:pt idx="21753">
                  <c:v>294.39909557660798</c:v>
                </c:pt>
                <c:pt idx="21754">
                  <c:v>294.347189049392</c:v>
                </c:pt>
                <c:pt idx="21755">
                  <c:v>294.32570904652903</c:v>
                </c:pt>
                <c:pt idx="21756">
                  <c:v>294.31082035725001</c:v>
                </c:pt>
                <c:pt idx="21757">
                  <c:v>294.30770266689802</c:v>
                </c:pt>
                <c:pt idx="21758">
                  <c:v>294.30125521806099</c:v>
                </c:pt>
                <c:pt idx="21759">
                  <c:v>294.26980599982102</c:v>
                </c:pt>
                <c:pt idx="21760">
                  <c:v>294.225478531519</c:v>
                </c:pt>
                <c:pt idx="21761">
                  <c:v>294.21444432607899</c:v>
                </c:pt>
                <c:pt idx="21762">
                  <c:v>294.19248640959199</c:v>
                </c:pt>
                <c:pt idx="21763">
                  <c:v>294.16048085864702</c:v>
                </c:pt>
                <c:pt idx="21764">
                  <c:v>294.14100012808802</c:v>
                </c:pt>
                <c:pt idx="21765">
                  <c:v>294.11017215546798</c:v>
                </c:pt>
                <c:pt idx="21766">
                  <c:v>294.083309866268</c:v>
                </c:pt>
                <c:pt idx="21767">
                  <c:v>294.07189626034898</c:v>
                </c:pt>
                <c:pt idx="21768">
                  <c:v>294.04717883216</c:v>
                </c:pt>
                <c:pt idx="21769">
                  <c:v>294.00753563126199</c:v>
                </c:pt>
                <c:pt idx="21770">
                  <c:v>293.99860768446098</c:v>
                </c:pt>
                <c:pt idx="21771">
                  <c:v>293.94457744874302</c:v>
                </c:pt>
                <c:pt idx="21772">
                  <c:v>293.92144470756199</c:v>
                </c:pt>
                <c:pt idx="21773">
                  <c:v>293.88612666888002</c:v>
                </c:pt>
                <c:pt idx="21774">
                  <c:v>293.75776466826898</c:v>
                </c:pt>
                <c:pt idx="21775">
                  <c:v>293.75436119849502</c:v>
                </c:pt>
                <c:pt idx="21776">
                  <c:v>293.72242729058598</c:v>
                </c:pt>
                <c:pt idx="21777">
                  <c:v>293.69000312792002</c:v>
                </c:pt>
                <c:pt idx="21778">
                  <c:v>293.68215167894402</c:v>
                </c:pt>
                <c:pt idx="21779">
                  <c:v>293.67858588079503</c:v>
                </c:pt>
                <c:pt idx="21780">
                  <c:v>293.67130214266399</c:v>
                </c:pt>
                <c:pt idx="21781">
                  <c:v>293.64954101362099</c:v>
                </c:pt>
                <c:pt idx="21782">
                  <c:v>293.63766764488099</c:v>
                </c:pt>
                <c:pt idx="21783">
                  <c:v>293.61424385356401</c:v>
                </c:pt>
                <c:pt idx="21784">
                  <c:v>293.579545813778</c:v>
                </c:pt>
                <c:pt idx="21785">
                  <c:v>293.56210253829698</c:v>
                </c:pt>
                <c:pt idx="21786">
                  <c:v>293.53255379271201</c:v>
                </c:pt>
                <c:pt idx="21787">
                  <c:v>293.51551888347001</c:v>
                </c:pt>
                <c:pt idx="21788">
                  <c:v>293.50833398936498</c:v>
                </c:pt>
                <c:pt idx="21789">
                  <c:v>293.47143071298001</c:v>
                </c:pt>
                <c:pt idx="21790">
                  <c:v>293.464539103405</c:v>
                </c:pt>
                <c:pt idx="21791">
                  <c:v>293.46112909560799</c:v>
                </c:pt>
                <c:pt idx="21792">
                  <c:v>293.41731561104501</c:v>
                </c:pt>
                <c:pt idx="21793">
                  <c:v>293.40688916838297</c:v>
                </c:pt>
                <c:pt idx="21794">
                  <c:v>293.40068948271897</c:v>
                </c:pt>
                <c:pt idx="21795">
                  <c:v>293.36867177742897</c:v>
                </c:pt>
                <c:pt idx="21796">
                  <c:v>293.289351974971</c:v>
                </c:pt>
                <c:pt idx="21797">
                  <c:v>293.22585222309999</c:v>
                </c:pt>
                <c:pt idx="21798">
                  <c:v>293.21961386600702</c:v>
                </c:pt>
                <c:pt idx="21799">
                  <c:v>293.201978781023</c:v>
                </c:pt>
                <c:pt idx="21800">
                  <c:v>293.20006209171902</c:v>
                </c:pt>
                <c:pt idx="21801">
                  <c:v>293.161822901319</c:v>
                </c:pt>
                <c:pt idx="21802">
                  <c:v>293.14534113781701</c:v>
                </c:pt>
                <c:pt idx="21803">
                  <c:v>293.123318239686</c:v>
                </c:pt>
                <c:pt idx="21804">
                  <c:v>293.05311828969798</c:v>
                </c:pt>
                <c:pt idx="21805">
                  <c:v>293.03482292688301</c:v>
                </c:pt>
                <c:pt idx="21806">
                  <c:v>293.00521074700498</c:v>
                </c:pt>
                <c:pt idx="21807">
                  <c:v>292.92305630069302</c:v>
                </c:pt>
                <c:pt idx="21808">
                  <c:v>292.88918371368499</c:v>
                </c:pt>
                <c:pt idx="21809">
                  <c:v>292.85597452693099</c:v>
                </c:pt>
                <c:pt idx="21810">
                  <c:v>292.84479101655802</c:v>
                </c:pt>
                <c:pt idx="21811">
                  <c:v>292.83521017258801</c:v>
                </c:pt>
                <c:pt idx="21812">
                  <c:v>292.78122633684302</c:v>
                </c:pt>
                <c:pt idx="21813">
                  <c:v>292.768367404961</c:v>
                </c:pt>
                <c:pt idx="21814">
                  <c:v>292.70589905301898</c:v>
                </c:pt>
                <c:pt idx="21815">
                  <c:v>292.68525950929001</c:v>
                </c:pt>
                <c:pt idx="21816">
                  <c:v>292.61095099927599</c:v>
                </c:pt>
                <c:pt idx="21817">
                  <c:v>292.52083791140802</c:v>
                </c:pt>
                <c:pt idx="21818">
                  <c:v>292.46438522856198</c:v>
                </c:pt>
                <c:pt idx="21819">
                  <c:v>292.41289424990498</c:v>
                </c:pt>
                <c:pt idx="21820">
                  <c:v>292.378435458306</c:v>
                </c:pt>
                <c:pt idx="21821">
                  <c:v>292.35811804740501</c:v>
                </c:pt>
                <c:pt idx="21822">
                  <c:v>292.33382231688398</c:v>
                </c:pt>
                <c:pt idx="21823">
                  <c:v>292.32443643696502</c:v>
                </c:pt>
                <c:pt idx="21824">
                  <c:v>292.31303492518703</c:v>
                </c:pt>
                <c:pt idx="21825">
                  <c:v>292.25311533825601</c:v>
                </c:pt>
                <c:pt idx="21826">
                  <c:v>292.23093467479799</c:v>
                </c:pt>
                <c:pt idx="21827">
                  <c:v>292.18938093115599</c:v>
                </c:pt>
                <c:pt idx="21828">
                  <c:v>292.13962060578501</c:v>
                </c:pt>
                <c:pt idx="21829">
                  <c:v>292.139585175582</c:v>
                </c:pt>
                <c:pt idx="21830">
                  <c:v>292.096175959812</c:v>
                </c:pt>
                <c:pt idx="21831">
                  <c:v>292.04474534094101</c:v>
                </c:pt>
                <c:pt idx="21832">
                  <c:v>292.04443500197902</c:v>
                </c:pt>
                <c:pt idx="21833">
                  <c:v>292.01269857509902</c:v>
                </c:pt>
                <c:pt idx="21834">
                  <c:v>291.99754635247001</c:v>
                </c:pt>
                <c:pt idx="21835">
                  <c:v>291.972615370754</c:v>
                </c:pt>
                <c:pt idx="21836">
                  <c:v>291.95966766633302</c:v>
                </c:pt>
                <c:pt idx="21837">
                  <c:v>291.93612374222499</c:v>
                </c:pt>
                <c:pt idx="21838">
                  <c:v>291.91514021011699</c:v>
                </c:pt>
                <c:pt idx="21839">
                  <c:v>291.90648254766302</c:v>
                </c:pt>
                <c:pt idx="21840">
                  <c:v>291.90304819532798</c:v>
                </c:pt>
                <c:pt idx="21841">
                  <c:v>291.88196815156698</c:v>
                </c:pt>
                <c:pt idx="21842">
                  <c:v>291.84659940467202</c:v>
                </c:pt>
                <c:pt idx="21843">
                  <c:v>291.83305365360599</c:v>
                </c:pt>
                <c:pt idx="21844">
                  <c:v>291.738786092277</c:v>
                </c:pt>
                <c:pt idx="21845">
                  <c:v>291.728287653503</c:v>
                </c:pt>
                <c:pt idx="21846">
                  <c:v>291.72255973011102</c:v>
                </c:pt>
                <c:pt idx="21847">
                  <c:v>291.71816640054101</c:v>
                </c:pt>
                <c:pt idx="21848">
                  <c:v>291.68801043603997</c:v>
                </c:pt>
                <c:pt idx="21849">
                  <c:v>291.61589576669297</c:v>
                </c:pt>
                <c:pt idx="21850">
                  <c:v>291.56242251780498</c:v>
                </c:pt>
                <c:pt idx="21851">
                  <c:v>291.55447320378499</c:v>
                </c:pt>
                <c:pt idx="21852">
                  <c:v>291.504657793793</c:v>
                </c:pt>
                <c:pt idx="21853">
                  <c:v>291.48995441766903</c:v>
                </c:pt>
                <c:pt idx="21854">
                  <c:v>291.48199237992998</c:v>
                </c:pt>
                <c:pt idx="21855">
                  <c:v>291.481332540881</c:v>
                </c:pt>
                <c:pt idx="21856">
                  <c:v>291.47078797614301</c:v>
                </c:pt>
                <c:pt idx="21857">
                  <c:v>291.46851529239899</c:v>
                </c:pt>
                <c:pt idx="21858">
                  <c:v>291.44805975327199</c:v>
                </c:pt>
                <c:pt idx="21859">
                  <c:v>291.418631741882</c:v>
                </c:pt>
                <c:pt idx="21860">
                  <c:v>291.38546072501401</c:v>
                </c:pt>
                <c:pt idx="21861">
                  <c:v>291.36639902028099</c:v>
                </c:pt>
                <c:pt idx="21862">
                  <c:v>291.34761065149303</c:v>
                </c:pt>
                <c:pt idx="21863">
                  <c:v>291.32278122285902</c:v>
                </c:pt>
                <c:pt idx="21864">
                  <c:v>291.31825113615599</c:v>
                </c:pt>
                <c:pt idx="21865">
                  <c:v>291.296971525956</c:v>
                </c:pt>
                <c:pt idx="21866">
                  <c:v>291.29577520118602</c:v>
                </c:pt>
                <c:pt idx="21867">
                  <c:v>291.29474884210902</c:v>
                </c:pt>
                <c:pt idx="21868">
                  <c:v>291.29200245570303</c:v>
                </c:pt>
                <c:pt idx="21869">
                  <c:v>291.28064047553698</c:v>
                </c:pt>
                <c:pt idx="21870">
                  <c:v>291.27428236530199</c:v>
                </c:pt>
                <c:pt idx="21871">
                  <c:v>291.25962552454399</c:v>
                </c:pt>
                <c:pt idx="21872">
                  <c:v>291.243999706365</c:v>
                </c:pt>
                <c:pt idx="21873">
                  <c:v>291.19442688075799</c:v>
                </c:pt>
                <c:pt idx="21874">
                  <c:v>291.17011415189199</c:v>
                </c:pt>
                <c:pt idx="21875">
                  <c:v>291.16598586156101</c:v>
                </c:pt>
                <c:pt idx="21876">
                  <c:v>291.16251860193699</c:v>
                </c:pt>
                <c:pt idx="21877">
                  <c:v>291.15447932748202</c:v>
                </c:pt>
                <c:pt idx="21878">
                  <c:v>291.15119060303499</c:v>
                </c:pt>
                <c:pt idx="21879">
                  <c:v>291.131239346315</c:v>
                </c:pt>
                <c:pt idx="21880">
                  <c:v>291.10378331586003</c:v>
                </c:pt>
                <c:pt idx="21881">
                  <c:v>291.04526774741697</c:v>
                </c:pt>
                <c:pt idx="21882">
                  <c:v>291.01477429650299</c:v>
                </c:pt>
                <c:pt idx="21883">
                  <c:v>291.00042880121902</c:v>
                </c:pt>
                <c:pt idx="21884">
                  <c:v>290.96858395380798</c:v>
                </c:pt>
                <c:pt idx="21885">
                  <c:v>290.95090730547798</c:v>
                </c:pt>
                <c:pt idx="21886">
                  <c:v>290.90634370660098</c:v>
                </c:pt>
                <c:pt idx="21887">
                  <c:v>290.90252240797201</c:v>
                </c:pt>
                <c:pt idx="21888">
                  <c:v>290.88316118751698</c:v>
                </c:pt>
                <c:pt idx="21889">
                  <c:v>290.84022631649901</c:v>
                </c:pt>
                <c:pt idx="21890">
                  <c:v>290.83757908610801</c:v>
                </c:pt>
                <c:pt idx="21891">
                  <c:v>290.81038800289502</c:v>
                </c:pt>
                <c:pt idx="21892">
                  <c:v>290.78352053984401</c:v>
                </c:pt>
                <c:pt idx="21893">
                  <c:v>290.77537323001701</c:v>
                </c:pt>
                <c:pt idx="21894">
                  <c:v>290.72426502485803</c:v>
                </c:pt>
                <c:pt idx="21895">
                  <c:v>290.64179007265</c:v>
                </c:pt>
                <c:pt idx="21896">
                  <c:v>290.63902278080099</c:v>
                </c:pt>
                <c:pt idx="21897">
                  <c:v>290.60919979365701</c:v>
                </c:pt>
                <c:pt idx="21898">
                  <c:v>290.59537362039703</c:v>
                </c:pt>
                <c:pt idx="21899">
                  <c:v>290.57439551842401</c:v>
                </c:pt>
                <c:pt idx="21900">
                  <c:v>290.54613249643597</c:v>
                </c:pt>
                <c:pt idx="21901">
                  <c:v>290.51245826722601</c:v>
                </c:pt>
                <c:pt idx="21902">
                  <c:v>290.49355238483298</c:v>
                </c:pt>
                <c:pt idx="21903">
                  <c:v>290.46863405844101</c:v>
                </c:pt>
                <c:pt idx="21904">
                  <c:v>290.46268201894202</c:v>
                </c:pt>
                <c:pt idx="21905">
                  <c:v>290.417936821713</c:v>
                </c:pt>
                <c:pt idx="21906">
                  <c:v>290.39041294222801</c:v>
                </c:pt>
                <c:pt idx="21907">
                  <c:v>290.38050785285998</c:v>
                </c:pt>
                <c:pt idx="21908">
                  <c:v>290.36502142751601</c:v>
                </c:pt>
                <c:pt idx="21909">
                  <c:v>290.34807044944102</c:v>
                </c:pt>
                <c:pt idx="21910">
                  <c:v>290.34533270153599</c:v>
                </c:pt>
                <c:pt idx="21911">
                  <c:v>290.32014748343403</c:v>
                </c:pt>
                <c:pt idx="21912">
                  <c:v>290.30539325706297</c:v>
                </c:pt>
                <c:pt idx="21913">
                  <c:v>290.28729883777203</c:v>
                </c:pt>
                <c:pt idx="21914">
                  <c:v>290.27155597754899</c:v>
                </c:pt>
                <c:pt idx="21915">
                  <c:v>290.26278785327298</c:v>
                </c:pt>
                <c:pt idx="21916">
                  <c:v>290.20736184834402</c:v>
                </c:pt>
                <c:pt idx="21917">
                  <c:v>290.16463525973501</c:v>
                </c:pt>
                <c:pt idx="21918">
                  <c:v>290.14394550290098</c:v>
                </c:pt>
                <c:pt idx="21919">
                  <c:v>290.08715480619702</c:v>
                </c:pt>
                <c:pt idx="21920">
                  <c:v>290.06934440377302</c:v>
                </c:pt>
                <c:pt idx="21921">
                  <c:v>289.99951509565699</c:v>
                </c:pt>
                <c:pt idx="21922">
                  <c:v>289.99239288288902</c:v>
                </c:pt>
                <c:pt idx="21923">
                  <c:v>289.98373370951799</c:v>
                </c:pt>
                <c:pt idx="21924">
                  <c:v>289.972590158777</c:v>
                </c:pt>
                <c:pt idx="21925">
                  <c:v>289.96754209847199</c:v>
                </c:pt>
                <c:pt idx="21926">
                  <c:v>289.96550046277298</c:v>
                </c:pt>
                <c:pt idx="21927">
                  <c:v>289.96535492639998</c:v>
                </c:pt>
                <c:pt idx="21928">
                  <c:v>289.95885154963202</c:v>
                </c:pt>
                <c:pt idx="21929">
                  <c:v>289.93654426998597</c:v>
                </c:pt>
                <c:pt idx="21930">
                  <c:v>289.93650714299702</c:v>
                </c:pt>
                <c:pt idx="21931">
                  <c:v>289.91543874007601</c:v>
                </c:pt>
                <c:pt idx="21932">
                  <c:v>289.89128673556098</c:v>
                </c:pt>
                <c:pt idx="21933">
                  <c:v>289.88231363235798</c:v>
                </c:pt>
                <c:pt idx="21934">
                  <c:v>289.86061365519998</c:v>
                </c:pt>
                <c:pt idx="21935">
                  <c:v>289.83941750613297</c:v>
                </c:pt>
                <c:pt idx="21936">
                  <c:v>289.82220067482098</c:v>
                </c:pt>
                <c:pt idx="21937">
                  <c:v>289.80966629296103</c:v>
                </c:pt>
                <c:pt idx="21938">
                  <c:v>289.80523136519599</c:v>
                </c:pt>
                <c:pt idx="21939">
                  <c:v>289.79795119309199</c:v>
                </c:pt>
                <c:pt idx="21940">
                  <c:v>289.78313656526802</c:v>
                </c:pt>
                <c:pt idx="21941">
                  <c:v>289.781939964934</c:v>
                </c:pt>
                <c:pt idx="21942">
                  <c:v>289.77846357110099</c:v>
                </c:pt>
                <c:pt idx="21943">
                  <c:v>289.76177783226098</c:v>
                </c:pt>
                <c:pt idx="21944">
                  <c:v>289.73253055837</c:v>
                </c:pt>
                <c:pt idx="21945">
                  <c:v>289.70739602473998</c:v>
                </c:pt>
                <c:pt idx="21946">
                  <c:v>289.67985094085702</c:v>
                </c:pt>
                <c:pt idx="21947">
                  <c:v>289.67434263231701</c:v>
                </c:pt>
                <c:pt idx="21948">
                  <c:v>289.605444715673</c:v>
                </c:pt>
                <c:pt idx="21949">
                  <c:v>289.56598081662599</c:v>
                </c:pt>
                <c:pt idx="21950">
                  <c:v>289.55600280017597</c:v>
                </c:pt>
                <c:pt idx="21951">
                  <c:v>289.52763997355999</c:v>
                </c:pt>
                <c:pt idx="21952">
                  <c:v>289.52701036235999</c:v>
                </c:pt>
                <c:pt idx="21953">
                  <c:v>289.45343522775602</c:v>
                </c:pt>
                <c:pt idx="21954">
                  <c:v>289.44751469224002</c:v>
                </c:pt>
                <c:pt idx="21955">
                  <c:v>289.425335055993</c:v>
                </c:pt>
                <c:pt idx="21956">
                  <c:v>289.39278230140502</c:v>
                </c:pt>
                <c:pt idx="21957">
                  <c:v>289.38712031743597</c:v>
                </c:pt>
                <c:pt idx="21958">
                  <c:v>289.36587372497598</c:v>
                </c:pt>
                <c:pt idx="21959">
                  <c:v>289.31277788204397</c:v>
                </c:pt>
                <c:pt idx="21960">
                  <c:v>289.30446237055901</c:v>
                </c:pt>
                <c:pt idx="21961">
                  <c:v>289.28028181469102</c:v>
                </c:pt>
                <c:pt idx="21962">
                  <c:v>289.24462139871599</c:v>
                </c:pt>
                <c:pt idx="21963">
                  <c:v>289.24085401304598</c:v>
                </c:pt>
                <c:pt idx="21964">
                  <c:v>289.236131878545</c:v>
                </c:pt>
                <c:pt idx="21965">
                  <c:v>289.197597952124</c:v>
                </c:pt>
                <c:pt idx="21966">
                  <c:v>289.179380414251</c:v>
                </c:pt>
                <c:pt idx="21967">
                  <c:v>289.177651973774</c:v>
                </c:pt>
                <c:pt idx="21968">
                  <c:v>289.13564358139803</c:v>
                </c:pt>
                <c:pt idx="21969">
                  <c:v>289.12493653050097</c:v>
                </c:pt>
                <c:pt idx="21970">
                  <c:v>289.12318177528198</c:v>
                </c:pt>
                <c:pt idx="21971">
                  <c:v>289.10007662631699</c:v>
                </c:pt>
                <c:pt idx="21972">
                  <c:v>289.09343729197701</c:v>
                </c:pt>
                <c:pt idx="21973">
                  <c:v>289.09286996879598</c:v>
                </c:pt>
                <c:pt idx="21974">
                  <c:v>289.05366872769702</c:v>
                </c:pt>
                <c:pt idx="21975">
                  <c:v>289.052872303176</c:v>
                </c:pt>
                <c:pt idx="21976">
                  <c:v>289.02849958563098</c:v>
                </c:pt>
                <c:pt idx="21977">
                  <c:v>289.02349793800198</c:v>
                </c:pt>
                <c:pt idx="21978">
                  <c:v>289.02121557281498</c:v>
                </c:pt>
                <c:pt idx="21979">
                  <c:v>289.00224756735099</c:v>
                </c:pt>
                <c:pt idx="21980">
                  <c:v>288.95634769808902</c:v>
                </c:pt>
                <c:pt idx="21981">
                  <c:v>288.947215962342</c:v>
                </c:pt>
                <c:pt idx="21982">
                  <c:v>288.88088946750401</c:v>
                </c:pt>
                <c:pt idx="21983">
                  <c:v>288.87040816115302</c:v>
                </c:pt>
                <c:pt idx="21984">
                  <c:v>288.85493578439201</c:v>
                </c:pt>
                <c:pt idx="21985">
                  <c:v>288.83539865838901</c:v>
                </c:pt>
                <c:pt idx="21986">
                  <c:v>288.78723005132002</c:v>
                </c:pt>
                <c:pt idx="21987">
                  <c:v>288.68714236145502</c:v>
                </c:pt>
                <c:pt idx="21988">
                  <c:v>288.68328033287099</c:v>
                </c:pt>
                <c:pt idx="21989">
                  <c:v>288.67683548239103</c:v>
                </c:pt>
                <c:pt idx="21990">
                  <c:v>288.59662791872501</c:v>
                </c:pt>
                <c:pt idx="21991">
                  <c:v>288.59466044412699</c:v>
                </c:pt>
                <c:pt idx="21992">
                  <c:v>288.59381295215599</c:v>
                </c:pt>
                <c:pt idx="21993">
                  <c:v>288.56100013710801</c:v>
                </c:pt>
                <c:pt idx="21994">
                  <c:v>288.38360812642298</c:v>
                </c:pt>
                <c:pt idx="21995">
                  <c:v>288.38216670257901</c:v>
                </c:pt>
                <c:pt idx="21996">
                  <c:v>288.372289431448</c:v>
                </c:pt>
                <c:pt idx="21997">
                  <c:v>288.36558803433797</c:v>
                </c:pt>
                <c:pt idx="21998">
                  <c:v>288.35732908638698</c:v>
                </c:pt>
                <c:pt idx="21999">
                  <c:v>288.35498306351298</c:v>
                </c:pt>
                <c:pt idx="22000">
                  <c:v>288.30368148865801</c:v>
                </c:pt>
                <c:pt idx="22001">
                  <c:v>288.25882443528599</c:v>
                </c:pt>
                <c:pt idx="22002">
                  <c:v>288.25616888862999</c:v>
                </c:pt>
                <c:pt idx="22003">
                  <c:v>288.250606349115</c:v>
                </c:pt>
                <c:pt idx="22004">
                  <c:v>288.239948917074</c:v>
                </c:pt>
                <c:pt idx="22005">
                  <c:v>288.18118488354702</c:v>
                </c:pt>
                <c:pt idx="22006">
                  <c:v>288.16627601150202</c:v>
                </c:pt>
                <c:pt idx="22007">
                  <c:v>288.16151545021398</c:v>
                </c:pt>
                <c:pt idx="22008">
                  <c:v>288.15277082299599</c:v>
                </c:pt>
                <c:pt idx="22009">
                  <c:v>288.146432709311</c:v>
                </c:pt>
                <c:pt idx="22010">
                  <c:v>288.09993240377099</c:v>
                </c:pt>
                <c:pt idx="22011">
                  <c:v>288.07790352965799</c:v>
                </c:pt>
                <c:pt idx="22012">
                  <c:v>288.012818319085</c:v>
                </c:pt>
                <c:pt idx="22013">
                  <c:v>287.985214047753</c:v>
                </c:pt>
                <c:pt idx="22014">
                  <c:v>287.96657090069999</c:v>
                </c:pt>
                <c:pt idx="22015">
                  <c:v>287.964020056842</c:v>
                </c:pt>
                <c:pt idx="22016">
                  <c:v>287.93108232545097</c:v>
                </c:pt>
                <c:pt idx="22017">
                  <c:v>287.91690743674599</c:v>
                </c:pt>
                <c:pt idx="22018">
                  <c:v>287.87009854570999</c:v>
                </c:pt>
                <c:pt idx="22019">
                  <c:v>287.85571151757802</c:v>
                </c:pt>
                <c:pt idx="22020">
                  <c:v>287.85450232322899</c:v>
                </c:pt>
                <c:pt idx="22021">
                  <c:v>287.83320280057899</c:v>
                </c:pt>
                <c:pt idx="22022">
                  <c:v>287.83300723952198</c:v>
                </c:pt>
                <c:pt idx="22023">
                  <c:v>287.798237955871</c:v>
                </c:pt>
                <c:pt idx="22024">
                  <c:v>287.78524085748001</c:v>
                </c:pt>
                <c:pt idx="22025">
                  <c:v>287.74038217115702</c:v>
                </c:pt>
                <c:pt idx="22026">
                  <c:v>287.72021543689601</c:v>
                </c:pt>
                <c:pt idx="22027">
                  <c:v>287.707227441827</c:v>
                </c:pt>
                <c:pt idx="22028">
                  <c:v>287.706754945819</c:v>
                </c:pt>
                <c:pt idx="22029">
                  <c:v>287.70475284675098</c:v>
                </c:pt>
                <c:pt idx="22030">
                  <c:v>287.70253053250701</c:v>
                </c:pt>
                <c:pt idx="22031">
                  <c:v>287.70147675518899</c:v>
                </c:pt>
                <c:pt idx="22032">
                  <c:v>287.690383908488</c:v>
                </c:pt>
                <c:pt idx="22033">
                  <c:v>287.63984879367302</c:v>
                </c:pt>
                <c:pt idx="22034">
                  <c:v>287.62627442249499</c:v>
                </c:pt>
                <c:pt idx="22035">
                  <c:v>287.61793093762702</c:v>
                </c:pt>
                <c:pt idx="22036">
                  <c:v>287.61628301672903</c:v>
                </c:pt>
                <c:pt idx="22037">
                  <c:v>287.59453055527302</c:v>
                </c:pt>
                <c:pt idx="22038">
                  <c:v>287.50048592761101</c:v>
                </c:pt>
                <c:pt idx="22039">
                  <c:v>287.485084643851</c:v>
                </c:pt>
                <c:pt idx="22040">
                  <c:v>287.44585085317402</c:v>
                </c:pt>
                <c:pt idx="22041">
                  <c:v>287.4415138448</c:v>
                </c:pt>
                <c:pt idx="22042">
                  <c:v>287.39642964344398</c:v>
                </c:pt>
                <c:pt idx="22043">
                  <c:v>287.38271637321901</c:v>
                </c:pt>
                <c:pt idx="22044">
                  <c:v>287.37102024558601</c:v>
                </c:pt>
                <c:pt idx="22045">
                  <c:v>287.368682119749</c:v>
                </c:pt>
                <c:pt idx="22046">
                  <c:v>287.360642392854</c:v>
                </c:pt>
                <c:pt idx="22047">
                  <c:v>287.267648198286</c:v>
                </c:pt>
                <c:pt idx="22048">
                  <c:v>287.236994372124</c:v>
                </c:pt>
                <c:pt idx="22049">
                  <c:v>287.22210629275099</c:v>
                </c:pt>
                <c:pt idx="22050">
                  <c:v>287.19470113858</c:v>
                </c:pt>
                <c:pt idx="22051">
                  <c:v>287.17906875157098</c:v>
                </c:pt>
                <c:pt idx="22052">
                  <c:v>287.17875351139799</c:v>
                </c:pt>
                <c:pt idx="22053">
                  <c:v>287.13373294062399</c:v>
                </c:pt>
                <c:pt idx="22054">
                  <c:v>287.12941366940498</c:v>
                </c:pt>
                <c:pt idx="22055">
                  <c:v>287.12324674088302</c:v>
                </c:pt>
                <c:pt idx="22056">
                  <c:v>287.07280213355801</c:v>
                </c:pt>
                <c:pt idx="22057">
                  <c:v>287.05277297727798</c:v>
                </c:pt>
                <c:pt idx="22058">
                  <c:v>287.01105068242401</c:v>
                </c:pt>
                <c:pt idx="22059">
                  <c:v>287.00135208160299</c:v>
                </c:pt>
                <c:pt idx="22060">
                  <c:v>286.99431387674298</c:v>
                </c:pt>
                <c:pt idx="22061">
                  <c:v>286.95991298878403</c:v>
                </c:pt>
                <c:pt idx="22062">
                  <c:v>286.89524002235498</c:v>
                </c:pt>
                <c:pt idx="22063">
                  <c:v>286.88339600078302</c:v>
                </c:pt>
                <c:pt idx="22064">
                  <c:v>286.87981668157897</c:v>
                </c:pt>
                <c:pt idx="22065">
                  <c:v>286.85018831192701</c:v>
                </c:pt>
                <c:pt idx="22066">
                  <c:v>286.75799766078802</c:v>
                </c:pt>
                <c:pt idx="22067">
                  <c:v>286.73751770706201</c:v>
                </c:pt>
                <c:pt idx="22068">
                  <c:v>286.71558373348699</c:v>
                </c:pt>
                <c:pt idx="22069">
                  <c:v>286.71521109712802</c:v>
                </c:pt>
                <c:pt idx="22070">
                  <c:v>286.71059636014701</c:v>
                </c:pt>
                <c:pt idx="22071">
                  <c:v>286.71011414762302</c:v>
                </c:pt>
                <c:pt idx="22072">
                  <c:v>286.68716662008899</c:v>
                </c:pt>
                <c:pt idx="22073">
                  <c:v>286.680459034188</c:v>
                </c:pt>
                <c:pt idx="22074">
                  <c:v>286.67325621556199</c:v>
                </c:pt>
                <c:pt idx="22075">
                  <c:v>286.66762250090699</c:v>
                </c:pt>
                <c:pt idx="22076">
                  <c:v>286.62568424998301</c:v>
                </c:pt>
                <c:pt idx="22077">
                  <c:v>286.61699720832098</c:v>
                </c:pt>
                <c:pt idx="22078">
                  <c:v>286.61604312598899</c:v>
                </c:pt>
                <c:pt idx="22079">
                  <c:v>286.59438728486498</c:v>
                </c:pt>
                <c:pt idx="22080">
                  <c:v>286.56876811092201</c:v>
                </c:pt>
                <c:pt idx="22081">
                  <c:v>286.55047030329098</c:v>
                </c:pt>
                <c:pt idx="22082">
                  <c:v>286.54458005803502</c:v>
                </c:pt>
                <c:pt idx="22083">
                  <c:v>286.485394340791</c:v>
                </c:pt>
                <c:pt idx="22084">
                  <c:v>286.468857298096</c:v>
                </c:pt>
                <c:pt idx="22085">
                  <c:v>286.43284792409798</c:v>
                </c:pt>
                <c:pt idx="22086">
                  <c:v>286.39600136115001</c:v>
                </c:pt>
                <c:pt idx="22087">
                  <c:v>286.38991506678002</c:v>
                </c:pt>
                <c:pt idx="22088">
                  <c:v>286.343410879651</c:v>
                </c:pt>
                <c:pt idx="22089">
                  <c:v>286.33053504889</c:v>
                </c:pt>
                <c:pt idx="22090">
                  <c:v>286.30813030684601</c:v>
                </c:pt>
                <c:pt idx="22091">
                  <c:v>286.30135338885498</c:v>
                </c:pt>
                <c:pt idx="22092">
                  <c:v>286.274798650717</c:v>
                </c:pt>
                <c:pt idx="22093">
                  <c:v>286.22823492769601</c:v>
                </c:pt>
                <c:pt idx="22094">
                  <c:v>286.20388257475798</c:v>
                </c:pt>
                <c:pt idx="22095">
                  <c:v>286.18604527448201</c:v>
                </c:pt>
                <c:pt idx="22096">
                  <c:v>286.13944995184198</c:v>
                </c:pt>
                <c:pt idx="22097">
                  <c:v>286.12677184060601</c:v>
                </c:pt>
                <c:pt idx="22098">
                  <c:v>286.10508320418597</c:v>
                </c:pt>
                <c:pt idx="22099">
                  <c:v>286.09255619472401</c:v>
                </c:pt>
                <c:pt idx="22100">
                  <c:v>286.06413045379099</c:v>
                </c:pt>
                <c:pt idx="22101">
                  <c:v>286.04729704678402</c:v>
                </c:pt>
                <c:pt idx="22102">
                  <c:v>286.046968877761</c:v>
                </c:pt>
                <c:pt idx="22103">
                  <c:v>286.03147370149298</c:v>
                </c:pt>
                <c:pt idx="22104">
                  <c:v>286.02028701642502</c:v>
                </c:pt>
                <c:pt idx="22105">
                  <c:v>285.96508532654701</c:v>
                </c:pt>
                <c:pt idx="22106">
                  <c:v>285.95963337602399</c:v>
                </c:pt>
                <c:pt idx="22107">
                  <c:v>285.876032070571</c:v>
                </c:pt>
                <c:pt idx="22108">
                  <c:v>285.861658107555</c:v>
                </c:pt>
                <c:pt idx="22109">
                  <c:v>285.815757803748</c:v>
                </c:pt>
                <c:pt idx="22110">
                  <c:v>285.69318615467301</c:v>
                </c:pt>
                <c:pt idx="22111">
                  <c:v>285.68978688650401</c:v>
                </c:pt>
                <c:pt idx="22112">
                  <c:v>285.631070020957</c:v>
                </c:pt>
                <c:pt idx="22113">
                  <c:v>285.60615821723201</c:v>
                </c:pt>
                <c:pt idx="22114">
                  <c:v>285.52215186757502</c:v>
                </c:pt>
                <c:pt idx="22115">
                  <c:v>285.49436304692</c:v>
                </c:pt>
                <c:pt idx="22116">
                  <c:v>285.490642527256</c:v>
                </c:pt>
                <c:pt idx="22117">
                  <c:v>285.48344534082298</c:v>
                </c:pt>
                <c:pt idx="22118">
                  <c:v>285.34041916963901</c:v>
                </c:pt>
                <c:pt idx="22119">
                  <c:v>285.320420011088</c:v>
                </c:pt>
                <c:pt idx="22120">
                  <c:v>285.310172123364</c:v>
                </c:pt>
                <c:pt idx="22121">
                  <c:v>285.29071910617301</c:v>
                </c:pt>
                <c:pt idx="22122">
                  <c:v>285.249224897803</c:v>
                </c:pt>
                <c:pt idx="22123">
                  <c:v>285.23881322935898</c:v>
                </c:pt>
                <c:pt idx="22124">
                  <c:v>285.23758060760099</c:v>
                </c:pt>
                <c:pt idx="22125">
                  <c:v>285.23749330139901</c:v>
                </c:pt>
                <c:pt idx="22126">
                  <c:v>285.16053096855899</c:v>
                </c:pt>
                <c:pt idx="22127">
                  <c:v>285.14730329851699</c:v>
                </c:pt>
                <c:pt idx="22128">
                  <c:v>285.12138400837</c:v>
                </c:pt>
                <c:pt idx="22129">
                  <c:v>285.11861236905901</c:v>
                </c:pt>
                <c:pt idx="22130">
                  <c:v>285.08146893922401</c:v>
                </c:pt>
                <c:pt idx="22131">
                  <c:v>285.05348583093303</c:v>
                </c:pt>
                <c:pt idx="22132">
                  <c:v>285.05064561312798</c:v>
                </c:pt>
                <c:pt idx="22133">
                  <c:v>285.02091221942902</c:v>
                </c:pt>
                <c:pt idx="22134">
                  <c:v>284.98464763374102</c:v>
                </c:pt>
                <c:pt idx="22135">
                  <c:v>284.974216301181</c:v>
                </c:pt>
                <c:pt idx="22136">
                  <c:v>284.91475204324303</c:v>
                </c:pt>
                <c:pt idx="22137">
                  <c:v>284.84909842210499</c:v>
                </c:pt>
                <c:pt idx="22138">
                  <c:v>284.82252472698502</c:v>
                </c:pt>
                <c:pt idx="22139">
                  <c:v>284.75946485094602</c:v>
                </c:pt>
                <c:pt idx="22140">
                  <c:v>284.741804088842</c:v>
                </c:pt>
                <c:pt idx="22141">
                  <c:v>284.68674896725202</c:v>
                </c:pt>
                <c:pt idx="22142">
                  <c:v>284.64298613388098</c:v>
                </c:pt>
                <c:pt idx="22143">
                  <c:v>284.60938060977497</c:v>
                </c:pt>
                <c:pt idx="22144">
                  <c:v>284.60007725009802</c:v>
                </c:pt>
                <c:pt idx="22145">
                  <c:v>284.59471731105702</c:v>
                </c:pt>
                <c:pt idx="22146">
                  <c:v>284.57736267598699</c:v>
                </c:pt>
                <c:pt idx="22147">
                  <c:v>284.57585085080302</c:v>
                </c:pt>
                <c:pt idx="22148">
                  <c:v>284.52555756697802</c:v>
                </c:pt>
                <c:pt idx="22149">
                  <c:v>284.49130127580901</c:v>
                </c:pt>
                <c:pt idx="22150">
                  <c:v>284.42674417118297</c:v>
                </c:pt>
                <c:pt idx="22151">
                  <c:v>284.40259601363101</c:v>
                </c:pt>
                <c:pt idx="22152">
                  <c:v>284.372139437741</c:v>
                </c:pt>
                <c:pt idx="22153">
                  <c:v>284.356998164956</c:v>
                </c:pt>
                <c:pt idx="22154">
                  <c:v>284.34275069636902</c:v>
                </c:pt>
                <c:pt idx="22155">
                  <c:v>284.29049621509398</c:v>
                </c:pt>
                <c:pt idx="22156">
                  <c:v>284.28798397543801</c:v>
                </c:pt>
                <c:pt idx="22157">
                  <c:v>284.27939264527703</c:v>
                </c:pt>
                <c:pt idx="22158">
                  <c:v>284.27581841039603</c:v>
                </c:pt>
                <c:pt idx="22159">
                  <c:v>284.17638854914298</c:v>
                </c:pt>
                <c:pt idx="22160">
                  <c:v>284.15285261446797</c:v>
                </c:pt>
                <c:pt idx="22161">
                  <c:v>284.14138904958202</c:v>
                </c:pt>
                <c:pt idx="22162">
                  <c:v>284.10830329497998</c:v>
                </c:pt>
                <c:pt idx="22163">
                  <c:v>284.10323833192501</c:v>
                </c:pt>
                <c:pt idx="22164">
                  <c:v>284.09673886995</c:v>
                </c:pt>
                <c:pt idx="22165">
                  <c:v>284.01101090012298</c:v>
                </c:pt>
                <c:pt idx="22166">
                  <c:v>284.00575696384402</c:v>
                </c:pt>
                <c:pt idx="22167">
                  <c:v>283.92887747025497</c:v>
                </c:pt>
                <c:pt idx="22168">
                  <c:v>283.92386518381801</c:v>
                </c:pt>
                <c:pt idx="22169">
                  <c:v>283.91830466056001</c:v>
                </c:pt>
                <c:pt idx="22170">
                  <c:v>283.91811508418402</c:v>
                </c:pt>
                <c:pt idx="22171">
                  <c:v>283.90667527834398</c:v>
                </c:pt>
                <c:pt idx="22172">
                  <c:v>283.87659200543698</c:v>
                </c:pt>
                <c:pt idx="22173">
                  <c:v>283.84914757756701</c:v>
                </c:pt>
                <c:pt idx="22174">
                  <c:v>283.76642189017298</c:v>
                </c:pt>
                <c:pt idx="22175">
                  <c:v>283.75427415973201</c:v>
                </c:pt>
                <c:pt idx="22176">
                  <c:v>283.722644247115</c:v>
                </c:pt>
                <c:pt idx="22177">
                  <c:v>283.68402075468299</c:v>
                </c:pt>
                <c:pt idx="22178">
                  <c:v>283.65242313262002</c:v>
                </c:pt>
                <c:pt idx="22179">
                  <c:v>283.63842405241797</c:v>
                </c:pt>
                <c:pt idx="22180">
                  <c:v>283.60774090664898</c:v>
                </c:pt>
                <c:pt idx="22181">
                  <c:v>283.58102712255697</c:v>
                </c:pt>
                <c:pt idx="22182">
                  <c:v>283.50617430608298</c:v>
                </c:pt>
                <c:pt idx="22183">
                  <c:v>283.49518383622001</c:v>
                </c:pt>
                <c:pt idx="22184">
                  <c:v>283.45188753670402</c:v>
                </c:pt>
                <c:pt idx="22185">
                  <c:v>283.43513065961599</c:v>
                </c:pt>
                <c:pt idx="22186">
                  <c:v>283.41872720648797</c:v>
                </c:pt>
                <c:pt idx="22187">
                  <c:v>283.41780877307201</c:v>
                </c:pt>
                <c:pt idx="22188">
                  <c:v>283.41095199295302</c:v>
                </c:pt>
                <c:pt idx="22189">
                  <c:v>283.401412714142</c:v>
                </c:pt>
                <c:pt idx="22190">
                  <c:v>283.37518414354702</c:v>
                </c:pt>
                <c:pt idx="22191">
                  <c:v>283.36677179878399</c:v>
                </c:pt>
                <c:pt idx="22192">
                  <c:v>283.33777199925601</c:v>
                </c:pt>
                <c:pt idx="22193">
                  <c:v>283.33550064133198</c:v>
                </c:pt>
                <c:pt idx="22194">
                  <c:v>283.31040641215498</c:v>
                </c:pt>
                <c:pt idx="22195">
                  <c:v>283.310285349303</c:v>
                </c:pt>
                <c:pt idx="22196">
                  <c:v>283.299557239948</c:v>
                </c:pt>
                <c:pt idx="22197">
                  <c:v>283.28184796025897</c:v>
                </c:pt>
                <c:pt idx="22198">
                  <c:v>283.27509011539797</c:v>
                </c:pt>
                <c:pt idx="22199">
                  <c:v>283.21720919148402</c:v>
                </c:pt>
                <c:pt idx="22200">
                  <c:v>283.201158703337</c:v>
                </c:pt>
                <c:pt idx="22201">
                  <c:v>283.199925673613</c:v>
                </c:pt>
                <c:pt idx="22202">
                  <c:v>283.19831710505701</c:v>
                </c:pt>
                <c:pt idx="22203">
                  <c:v>283.111399574784</c:v>
                </c:pt>
                <c:pt idx="22204">
                  <c:v>283.03590109908401</c:v>
                </c:pt>
                <c:pt idx="22205">
                  <c:v>283.01555771121298</c:v>
                </c:pt>
                <c:pt idx="22206">
                  <c:v>283.01512544207202</c:v>
                </c:pt>
                <c:pt idx="22207">
                  <c:v>282.98991823746502</c:v>
                </c:pt>
                <c:pt idx="22208">
                  <c:v>282.93776058412601</c:v>
                </c:pt>
                <c:pt idx="22209">
                  <c:v>282.93230755847202</c:v>
                </c:pt>
                <c:pt idx="22210">
                  <c:v>282.932034664394</c:v>
                </c:pt>
                <c:pt idx="22211">
                  <c:v>282.91052763504501</c:v>
                </c:pt>
                <c:pt idx="22212">
                  <c:v>282.90380906322201</c:v>
                </c:pt>
                <c:pt idx="22213">
                  <c:v>282.90162744308799</c:v>
                </c:pt>
                <c:pt idx="22214">
                  <c:v>282.87509617019498</c:v>
                </c:pt>
                <c:pt idx="22215">
                  <c:v>282.76994771588397</c:v>
                </c:pt>
                <c:pt idx="22216">
                  <c:v>282.76867795751701</c:v>
                </c:pt>
                <c:pt idx="22217">
                  <c:v>282.76279288649698</c:v>
                </c:pt>
                <c:pt idx="22218">
                  <c:v>282.732534732793</c:v>
                </c:pt>
                <c:pt idx="22219">
                  <c:v>282.72639393140901</c:v>
                </c:pt>
                <c:pt idx="22220">
                  <c:v>282.68440071824199</c:v>
                </c:pt>
                <c:pt idx="22221">
                  <c:v>282.681422763277</c:v>
                </c:pt>
                <c:pt idx="22222">
                  <c:v>282.68013450232201</c:v>
                </c:pt>
                <c:pt idx="22223">
                  <c:v>282.67679624332601</c:v>
                </c:pt>
                <c:pt idx="22224">
                  <c:v>282.66101885179501</c:v>
                </c:pt>
                <c:pt idx="22225">
                  <c:v>282.65581274604398</c:v>
                </c:pt>
                <c:pt idx="22226">
                  <c:v>282.621751757222</c:v>
                </c:pt>
                <c:pt idx="22227">
                  <c:v>282.61898142979402</c:v>
                </c:pt>
                <c:pt idx="22228">
                  <c:v>282.61294495714401</c:v>
                </c:pt>
                <c:pt idx="22229">
                  <c:v>282.59760042546299</c:v>
                </c:pt>
                <c:pt idx="22230">
                  <c:v>282.538497667</c:v>
                </c:pt>
                <c:pt idx="22231">
                  <c:v>282.39683763772598</c:v>
                </c:pt>
                <c:pt idx="22232">
                  <c:v>282.395984118775</c:v>
                </c:pt>
                <c:pt idx="22233">
                  <c:v>282.38023218317301</c:v>
                </c:pt>
                <c:pt idx="22234">
                  <c:v>282.36625218136498</c:v>
                </c:pt>
                <c:pt idx="22235">
                  <c:v>282.30555882337597</c:v>
                </c:pt>
                <c:pt idx="22236">
                  <c:v>282.23726151222297</c:v>
                </c:pt>
                <c:pt idx="22237">
                  <c:v>282.23348988497497</c:v>
                </c:pt>
                <c:pt idx="22238">
                  <c:v>282.20578797847202</c:v>
                </c:pt>
                <c:pt idx="22239">
                  <c:v>282.20414475141899</c:v>
                </c:pt>
                <c:pt idx="22240">
                  <c:v>282.189397333388</c:v>
                </c:pt>
                <c:pt idx="22241">
                  <c:v>282.17593255294798</c:v>
                </c:pt>
                <c:pt idx="22242">
                  <c:v>282.08952441389101</c:v>
                </c:pt>
                <c:pt idx="22243">
                  <c:v>282.06787223107602</c:v>
                </c:pt>
                <c:pt idx="22244">
                  <c:v>282.05137015834299</c:v>
                </c:pt>
                <c:pt idx="22245">
                  <c:v>282.02462936463598</c:v>
                </c:pt>
                <c:pt idx="22246">
                  <c:v>281.975133115429</c:v>
                </c:pt>
                <c:pt idx="22247">
                  <c:v>281.91512677527999</c:v>
                </c:pt>
                <c:pt idx="22248">
                  <c:v>281.89289021472598</c:v>
                </c:pt>
                <c:pt idx="22249">
                  <c:v>281.87588288136402</c:v>
                </c:pt>
                <c:pt idx="22250">
                  <c:v>281.85706416577</c:v>
                </c:pt>
                <c:pt idx="22251">
                  <c:v>281.84424653808401</c:v>
                </c:pt>
                <c:pt idx="22252">
                  <c:v>281.790512610061</c:v>
                </c:pt>
                <c:pt idx="22253">
                  <c:v>281.77895129448598</c:v>
                </c:pt>
                <c:pt idx="22254">
                  <c:v>281.75433659453302</c:v>
                </c:pt>
                <c:pt idx="22255">
                  <c:v>281.74383396819002</c:v>
                </c:pt>
                <c:pt idx="22256">
                  <c:v>281.694574851173</c:v>
                </c:pt>
                <c:pt idx="22257">
                  <c:v>281.68840024027799</c:v>
                </c:pt>
                <c:pt idx="22258">
                  <c:v>281.67555572176502</c:v>
                </c:pt>
                <c:pt idx="22259">
                  <c:v>281.61889223657198</c:v>
                </c:pt>
                <c:pt idx="22260">
                  <c:v>281.568522439969</c:v>
                </c:pt>
                <c:pt idx="22261">
                  <c:v>281.56517347696098</c:v>
                </c:pt>
                <c:pt idx="22262">
                  <c:v>281.47952448150397</c:v>
                </c:pt>
                <c:pt idx="22263">
                  <c:v>281.45779152992202</c:v>
                </c:pt>
                <c:pt idx="22264">
                  <c:v>281.43399066037301</c:v>
                </c:pt>
                <c:pt idx="22265">
                  <c:v>281.42434673980699</c:v>
                </c:pt>
                <c:pt idx="22266">
                  <c:v>281.36887249931402</c:v>
                </c:pt>
                <c:pt idx="22267">
                  <c:v>281.36100815954501</c:v>
                </c:pt>
                <c:pt idx="22268">
                  <c:v>281.33098839283502</c:v>
                </c:pt>
                <c:pt idx="22269">
                  <c:v>281.31597016968902</c:v>
                </c:pt>
                <c:pt idx="22270">
                  <c:v>281.30514166053598</c:v>
                </c:pt>
                <c:pt idx="22271">
                  <c:v>281.29250773611699</c:v>
                </c:pt>
                <c:pt idx="22272">
                  <c:v>281.290710231893</c:v>
                </c:pt>
                <c:pt idx="22273">
                  <c:v>281.21319607449698</c:v>
                </c:pt>
                <c:pt idx="22274">
                  <c:v>281.17305670395803</c:v>
                </c:pt>
                <c:pt idx="22275">
                  <c:v>281.14262376157001</c:v>
                </c:pt>
                <c:pt idx="22276">
                  <c:v>281.14210346961801</c:v>
                </c:pt>
                <c:pt idx="22277">
                  <c:v>281.12367968804301</c:v>
                </c:pt>
                <c:pt idx="22278">
                  <c:v>281.07775937729798</c:v>
                </c:pt>
                <c:pt idx="22279">
                  <c:v>280.97715326084199</c:v>
                </c:pt>
                <c:pt idx="22280">
                  <c:v>280.94927522404498</c:v>
                </c:pt>
                <c:pt idx="22281">
                  <c:v>280.92893112585</c:v>
                </c:pt>
                <c:pt idx="22282">
                  <c:v>280.91770468534202</c:v>
                </c:pt>
                <c:pt idx="22283">
                  <c:v>280.89358703909102</c:v>
                </c:pt>
                <c:pt idx="22284">
                  <c:v>280.87138742365801</c:v>
                </c:pt>
                <c:pt idx="22285">
                  <c:v>280.82738741066999</c:v>
                </c:pt>
                <c:pt idx="22286">
                  <c:v>280.81026027829603</c:v>
                </c:pt>
                <c:pt idx="22287">
                  <c:v>280.69488899794999</c:v>
                </c:pt>
                <c:pt idx="22288">
                  <c:v>280.58625279729603</c:v>
                </c:pt>
                <c:pt idx="22289">
                  <c:v>280.53368120544599</c:v>
                </c:pt>
                <c:pt idx="22290">
                  <c:v>280.52108903325598</c:v>
                </c:pt>
                <c:pt idx="22291">
                  <c:v>280.514884879573</c:v>
                </c:pt>
                <c:pt idx="22292">
                  <c:v>280.50365328049998</c:v>
                </c:pt>
                <c:pt idx="22293">
                  <c:v>280.448979451225</c:v>
                </c:pt>
                <c:pt idx="22294">
                  <c:v>280.41145841099302</c:v>
                </c:pt>
                <c:pt idx="22295">
                  <c:v>280.39753454274899</c:v>
                </c:pt>
                <c:pt idx="22296">
                  <c:v>280.38843338430797</c:v>
                </c:pt>
                <c:pt idx="22297">
                  <c:v>280.29190814440898</c:v>
                </c:pt>
                <c:pt idx="22298">
                  <c:v>280.26368016484201</c:v>
                </c:pt>
                <c:pt idx="22299">
                  <c:v>280.21125483043397</c:v>
                </c:pt>
                <c:pt idx="22300">
                  <c:v>280.19825818722501</c:v>
                </c:pt>
                <c:pt idx="22301">
                  <c:v>280.18436462506997</c:v>
                </c:pt>
                <c:pt idx="22302">
                  <c:v>280.16666048766501</c:v>
                </c:pt>
                <c:pt idx="22303">
                  <c:v>280.134946840189</c:v>
                </c:pt>
                <c:pt idx="22304">
                  <c:v>280.13467960007699</c:v>
                </c:pt>
                <c:pt idx="22305">
                  <c:v>280.06620056264097</c:v>
                </c:pt>
                <c:pt idx="22306">
                  <c:v>280.04635832264103</c:v>
                </c:pt>
                <c:pt idx="22307">
                  <c:v>280.01104752490102</c:v>
                </c:pt>
                <c:pt idx="22308">
                  <c:v>279.98579148434999</c:v>
                </c:pt>
                <c:pt idx="22309">
                  <c:v>279.98191780090502</c:v>
                </c:pt>
                <c:pt idx="22310">
                  <c:v>279.94923168272101</c:v>
                </c:pt>
                <c:pt idx="22311">
                  <c:v>279.85652484075001</c:v>
                </c:pt>
                <c:pt idx="22312">
                  <c:v>279.85466579073301</c:v>
                </c:pt>
                <c:pt idx="22313">
                  <c:v>279.84833884662697</c:v>
                </c:pt>
                <c:pt idx="22314">
                  <c:v>279.82496280363301</c:v>
                </c:pt>
                <c:pt idx="22315">
                  <c:v>279.81801699783199</c:v>
                </c:pt>
                <c:pt idx="22316">
                  <c:v>279.81774977606102</c:v>
                </c:pt>
                <c:pt idx="22317">
                  <c:v>279.76631421927499</c:v>
                </c:pt>
                <c:pt idx="22318">
                  <c:v>279.711567651422</c:v>
                </c:pt>
                <c:pt idx="22319">
                  <c:v>279.60577990872002</c:v>
                </c:pt>
                <c:pt idx="22320">
                  <c:v>279.60570772277998</c:v>
                </c:pt>
                <c:pt idx="22321">
                  <c:v>279.59729610465598</c:v>
                </c:pt>
                <c:pt idx="22322">
                  <c:v>279.58483157866101</c:v>
                </c:pt>
                <c:pt idx="22323">
                  <c:v>279.53701146952301</c:v>
                </c:pt>
                <c:pt idx="22324">
                  <c:v>279.51672232249803</c:v>
                </c:pt>
                <c:pt idx="22325">
                  <c:v>279.494390370433</c:v>
                </c:pt>
                <c:pt idx="22326">
                  <c:v>279.42930653298799</c:v>
                </c:pt>
                <c:pt idx="22327">
                  <c:v>279.38696960573799</c:v>
                </c:pt>
                <c:pt idx="22328">
                  <c:v>279.32056966573703</c:v>
                </c:pt>
                <c:pt idx="22329">
                  <c:v>279.28510466321598</c:v>
                </c:pt>
                <c:pt idx="22330">
                  <c:v>279.27975454025</c:v>
                </c:pt>
                <c:pt idx="22331">
                  <c:v>279.26027383396598</c:v>
                </c:pt>
                <c:pt idx="22332">
                  <c:v>279.24841359005501</c:v>
                </c:pt>
                <c:pt idx="22333">
                  <c:v>279.13635089798998</c:v>
                </c:pt>
                <c:pt idx="22334">
                  <c:v>279.13385431461597</c:v>
                </c:pt>
                <c:pt idx="22335">
                  <c:v>279.133699559413</c:v>
                </c:pt>
                <c:pt idx="22336">
                  <c:v>279.123692987227</c:v>
                </c:pt>
                <c:pt idx="22337">
                  <c:v>279.12227977541602</c:v>
                </c:pt>
                <c:pt idx="22338">
                  <c:v>279.08969188845202</c:v>
                </c:pt>
                <c:pt idx="22339">
                  <c:v>279.053652636349</c:v>
                </c:pt>
                <c:pt idx="22340">
                  <c:v>279.04013383429998</c:v>
                </c:pt>
                <c:pt idx="22341">
                  <c:v>279.01499921578602</c:v>
                </c:pt>
                <c:pt idx="22342">
                  <c:v>278.98897991179899</c:v>
                </c:pt>
                <c:pt idx="22343">
                  <c:v>278.98638690175301</c:v>
                </c:pt>
                <c:pt idx="22344">
                  <c:v>278.983488495784</c:v>
                </c:pt>
                <c:pt idx="22345">
                  <c:v>278.981238824012</c:v>
                </c:pt>
                <c:pt idx="22346">
                  <c:v>278.97833114111103</c:v>
                </c:pt>
                <c:pt idx="22347">
                  <c:v>278.97316796803602</c:v>
                </c:pt>
                <c:pt idx="22348">
                  <c:v>278.949896849884</c:v>
                </c:pt>
                <c:pt idx="22349">
                  <c:v>278.93785487948901</c:v>
                </c:pt>
                <c:pt idx="22350">
                  <c:v>278.89964935338099</c:v>
                </c:pt>
                <c:pt idx="22351">
                  <c:v>278.80180584716902</c:v>
                </c:pt>
                <c:pt idx="22352">
                  <c:v>278.78587766208199</c:v>
                </c:pt>
                <c:pt idx="22353">
                  <c:v>278.775814480745</c:v>
                </c:pt>
                <c:pt idx="22354">
                  <c:v>278.753917841857</c:v>
                </c:pt>
                <c:pt idx="22355">
                  <c:v>278.74469269857502</c:v>
                </c:pt>
                <c:pt idx="22356">
                  <c:v>278.69036879726298</c:v>
                </c:pt>
                <c:pt idx="22357">
                  <c:v>278.66416542965402</c:v>
                </c:pt>
                <c:pt idx="22358">
                  <c:v>278.65239625335801</c:v>
                </c:pt>
                <c:pt idx="22359">
                  <c:v>278.648870987755</c:v>
                </c:pt>
                <c:pt idx="22360">
                  <c:v>278.62706317949102</c:v>
                </c:pt>
                <c:pt idx="22361">
                  <c:v>278.62163506436798</c:v>
                </c:pt>
                <c:pt idx="22362">
                  <c:v>278.60649366793098</c:v>
                </c:pt>
                <c:pt idx="22363">
                  <c:v>278.55695693629502</c:v>
                </c:pt>
                <c:pt idx="22364">
                  <c:v>278.477583654748</c:v>
                </c:pt>
                <c:pt idx="22365">
                  <c:v>278.45376615932298</c:v>
                </c:pt>
                <c:pt idx="22366">
                  <c:v>278.39768130752702</c:v>
                </c:pt>
                <c:pt idx="22367">
                  <c:v>278.37233451342701</c:v>
                </c:pt>
                <c:pt idx="22368">
                  <c:v>278.37040208484802</c:v>
                </c:pt>
                <c:pt idx="22369">
                  <c:v>278.311008211206</c:v>
                </c:pt>
                <c:pt idx="22370">
                  <c:v>278.29783740019201</c:v>
                </c:pt>
                <c:pt idx="22371">
                  <c:v>278.28114794023298</c:v>
                </c:pt>
                <c:pt idx="22372">
                  <c:v>278.25944194659399</c:v>
                </c:pt>
                <c:pt idx="22373">
                  <c:v>278.17740882232499</c:v>
                </c:pt>
                <c:pt idx="22374">
                  <c:v>278.17051975498902</c:v>
                </c:pt>
                <c:pt idx="22375">
                  <c:v>278.14298984996901</c:v>
                </c:pt>
                <c:pt idx="22376">
                  <c:v>278.11916518936198</c:v>
                </c:pt>
                <c:pt idx="22377">
                  <c:v>278.112640338858</c:v>
                </c:pt>
                <c:pt idx="22378">
                  <c:v>278.08953373155498</c:v>
                </c:pt>
                <c:pt idx="22379">
                  <c:v>278.08070573144198</c:v>
                </c:pt>
                <c:pt idx="22380">
                  <c:v>278.06224169670998</c:v>
                </c:pt>
                <c:pt idx="22381">
                  <c:v>278.01659251752199</c:v>
                </c:pt>
                <c:pt idx="22382">
                  <c:v>277.98565621654302</c:v>
                </c:pt>
                <c:pt idx="22383">
                  <c:v>277.96614585008501</c:v>
                </c:pt>
                <c:pt idx="22384">
                  <c:v>277.84244659464201</c:v>
                </c:pt>
                <c:pt idx="22385">
                  <c:v>277.83860459173098</c:v>
                </c:pt>
                <c:pt idx="22386">
                  <c:v>277.81977475755002</c:v>
                </c:pt>
                <c:pt idx="22387">
                  <c:v>277.81921368242001</c:v>
                </c:pt>
                <c:pt idx="22388">
                  <c:v>277.77307419099401</c:v>
                </c:pt>
                <c:pt idx="22389">
                  <c:v>277.74878964466899</c:v>
                </c:pt>
                <c:pt idx="22390">
                  <c:v>277.73955432935998</c:v>
                </c:pt>
                <c:pt idx="22391">
                  <c:v>277.71283826688199</c:v>
                </c:pt>
                <c:pt idx="22392">
                  <c:v>277.706459908027</c:v>
                </c:pt>
                <c:pt idx="22393">
                  <c:v>277.70253320429299</c:v>
                </c:pt>
                <c:pt idx="22394">
                  <c:v>277.683218968841</c:v>
                </c:pt>
                <c:pt idx="22395">
                  <c:v>277.60974118253398</c:v>
                </c:pt>
                <c:pt idx="22396">
                  <c:v>277.546645975594</c:v>
                </c:pt>
                <c:pt idx="22397">
                  <c:v>277.5134145106</c:v>
                </c:pt>
                <c:pt idx="22398">
                  <c:v>277.50226742043702</c:v>
                </c:pt>
                <c:pt idx="22399">
                  <c:v>277.48971547526202</c:v>
                </c:pt>
                <c:pt idx="22400">
                  <c:v>277.48105369383597</c:v>
                </c:pt>
                <c:pt idx="22401">
                  <c:v>277.47149441213202</c:v>
                </c:pt>
                <c:pt idx="22402">
                  <c:v>277.43348466415199</c:v>
                </c:pt>
                <c:pt idx="22403">
                  <c:v>277.35598868079802</c:v>
                </c:pt>
                <c:pt idx="22404">
                  <c:v>277.324815006378</c:v>
                </c:pt>
                <c:pt idx="22405">
                  <c:v>277.28712304574202</c:v>
                </c:pt>
                <c:pt idx="22406">
                  <c:v>277.28489099134498</c:v>
                </c:pt>
                <c:pt idx="22407">
                  <c:v>277.27611165863999</c:v>
                </c:pt>
                <c:pt idx="22408">
                  <c:v>277.26928985420801</c:v>
                </c:pt>
                <c:pt idx="22409">
                  <c:v>277.16392051740303</c:v>
                </c:pt>
                <c:pt idx="22410">
                  <c:v>277.16034104495901</c:v>
                </c:pt>
                <c:pt idx="22411">
                  <c:v>277.15386215031202</c:v>
                </c:pt>
                <c:pt idx="22412">
                  <c:v>277.12330035729298</c:v>
                </c:pt>
                <c:pt idx="22413">
                  <c:v>277.05827406090998</c:v>
                </c:pt>
                <c:pt idx="22414">
                  <c:v>277.05562527117797</c:v>
                </c:pt>
                <c:pt idx="22415">
                  <c:v>277.02892585787902</c:v>
                </c:pt>
                <c:pt idx="22416">
                  <c:v>277.024097043278</c:v>
                </c:pt>
                <c:pt idx="22417">
                  <c:v>277.01251382050799</c:v>
                </c:pt>
                <c:pt idx="22418">
                  <c:v>276.976098181064</c:v>
                </c:pt>
                <c:pt idx="22419">
                  <c:v>276.93322859928202</c:v>
                </c:pt>
                <c:pt idx="22420">
                  <c:v>276.887511058136</c:v>
                </c:pt>
                <c:pt idx="22421">
                  <c:v>276.86921323089001</c:v>
                </c:pt>
                <c:pt idx="22422">
                  <c:v>276.84692389912902</c:v>
                </c:pt>
                <c:pt idx="22423">
                  <c:v>276.83741042116998</c:v>
                </c:pt>
                <c:pt idx="22424">
                  <c:v>276.82584125708502</c:v>
                </c:pt>
                <c:pt idx="22425">
                  <c:v>276.807873953811</c:v>
                </c:pt>
                <c:pt idx="22426">
                  <c:v>276.76777022570298</c:v>
                </c:pt>
                <c:pt idx="22427">
                  <c:v>276.75726499842</c:v>
                </c:pt>
                <c:pt idx="22428">
                  <c:v>276.74799650063801</c:v>
                </c:pt>
                <c:pt idx="22429">
                  <c:v>276.73920291306399</c:v>
                </c:pt>
                <c:pt idx="22430">
                  <c:v>276.71154139064498</c:v>
                </c:pt>
                <c:pt idx="22431">
                  <c:v>276.689346610401</c:v>
                </c:pt>
                <c:pt idx="22432">
                  <c:v>276.633604326392</c:v>
                </c:pt>
                <c:pt idx="22433">
                  <c:v>276.61658408652102</c:v>
                </c:pt>
                <c:pt idx="22434">
                  <c:v>276.60611114919197</c:v>
                </c:pt>
                <c:pt idx="22435">
                  <c:v>276.599314254521</c:v>
                </c:pt>
                <c:pt idx="22436">
                  <c:v>276.546578837298</c:v>
                </c:pt>
                <c:pt idx="22437">
                  <c:v>276.52042167829302</c:v>
                </c:pt>
                <c:pt idx="22438">
                  <c:v>276.491362103185</c:v>
                </c:pt>
                <c:pt idx="22439">
                  <c:v>276.40561685823599</c:v>
                </c:pt>
                <c:pt idx="22440">
                  <c:v>276.37428067477799</c:v>
                </c:pt>
                <c:pt idx="22441">
                  <c:v>276.283217296933</c:v>
                </c:pt>
                <c:pt idx="22442">
                  <c:v>276.235446066652</c:v>
                </c:pt>
                <c:pt idx="22443">
                  <c:v>276.21419792585698</c:v>
                </c:pt>
                <c:pt idx="22444">
                  <c:v>276.21291831222402</c:v>
                </c:pt>
                <c:pt idx="22445">
                  <c:v>276.21233136142399</c:v>
                </c:pt>
                <c:pt idx="22446">
                  <c:v>276.185120885228</c:v>
                </c:pt>
                <c:pt idx="22447">
                  <c:v>276.143371755668</c:v>
                </c:pt>
                <c:pt idx="22448">
                  <c:v>276.12225527939302</c:v>
                </c:pt>
                <c:pt idx="22449">
                  <c:v>276.08587699896299</c:v>
                </c:pt>
                <c:pt idx="22450">
                  <c:v>276.04083433805999</c:v>
                </c:pt>
                <c:pt idx="22451">
                  <c:v>276.00846685720398</c:v>
                </c:pt>
                <c:pt idx="22452">
                  <c:v>275.95637568919102</c:v>
                </c:pt>
                <c:pt idx="22453">
                  <c:v>275.95477108509402</c:v>
                </c:pt>
                <c:pt idx="22454">
                  <c:v>275.94081175607801</c:v>
                </c:pt>
                <c:pt idx="22455">
                  <c:v>275.92530697965299</c:v>
                </c:pt>
                <c:pt idx="22456">
                  <c:v>275.89037835787502</c:v>
                </c:pt>
                <c:pt idx="22457">
                  <c:v>275.88693681662602</c:v>
                </c:pt>
                <c:pt idx="22458">
                  <c:v>275.75630768240501</c:v>
                </c:pt>
                <c:pt idx="22459">
                  <c:v>275.75290304122399</c:v>
                </c:pt>
                <c:pt idx="22460">
                  <c:v>275.66667467267598</c:v>
                </c:pt>
                <c:pt idx="22461">
                  <c:v>275.65359752673498</c:v>
                </c:pt>
                <c:pt idx="22462">
                  <c:v>275.598674911947</c:v>
                </c:pt>
                <c:pt idx="22463">
                  <c:v>275.55305375207098</c:v>
                </c:pt>
                <c:pt idx="22464">
                  <c:v>275.53733922243299</c:v>
                </c:pt>
                <c:pt idx="22465">
                  <c:v>275.50636524847999</c:v>
                </c:pt>
                <c:pt idx="22466">
                  <c:v>275.491819699448</c:v>
                </c:pt>
                <c:pt idx="22467">
                  <c:v>275.39960440914598</c:v>
                </c:pt>
                <c:pt idx="22468">
                  <c:v>275.368582710532</c:v>
                </c:pt>
                <c:pt idx="22469">
                  <c:v>275.32218684582102</c:v>
                </c:pt>
                <c:pt idx="22470">
                  <c:v>275.30328514550001</c:v>
                </c:pt>
                <c:pt idx="22471">
                  <c:v>275.27993473602902</c:v>
                </c:pt>
                <c:pt idx="22472">
                  <c:v>275.262455479224</c:v>
                </c:pt>
                <c:pt idx="22473">
                  <c:v>275.24590632195702</c:v>
                </c:pt>
                <c:pt idx="22474">
                  <c:v>275.232086133184</c:v>
                </c:pt>
                <c:pt idx="22475">
                  <c:v>275.194556101888</c:v>
                </c:pt>
                <c:pt idx="22476">
                  <c:v>275.18698905632999</c:v>
                </c:pt>
                <c:pt idx="22477">
                  <c:v>275.174170097591</c:v>
                </c:pt>
                <c:pt idx="22478">
                  <c:v>275.07974672232399</c:v>
                </c:pt>
                <c:pt idx="22479">
                  <c:v>275.03958751108399</c:v>
                </c:pt>
                <c:pt idx="22480">
                  <c:v>275.01660520715001</c:v>
                </c:pt>
                <c:pt idx="22481">
                  <c:v>274.98910002428102</c:v>
                </c:pt>
                <c:pt idx="22482">
                  <c:v>274.985197760814</c:v>
                </c:pt>
                <c:pt idx="22483">
                  <c:v>274.93127799807502</c:v>
                </c:pt>
                <c:pt idx="22484">
                  <c:v>274.89616738292699</c:v>
                </c:pt>
                <c:pt idx="22485">
                  <c:v>274.853411805186</c:v>
                </c:pt>
                <c:pt idx="22486">
                  <c:v>274.78021023001799</c:v>
                </c:pt>
                <c:pt idx="22487">
                  <c:v>274.763748813017</c:v>
                </c:pt>
                <c:pt idx="22488">
                  <c:v>274.74272203951</c:v>
                </c:pt>
                <c:pt idx="22489">
                  <c:v>274.70076928622001</c:v>
                </c:pt>
                <c:pt idx="22490">
                  <c:v>274.56549726799898</c:v>
                </c:pt>
                <c:pt idx="22491">
                  <c:v>274.55965566793299</c:v>
                </c:pt>
                <c:pt idx="22492">
                  <c:v>274.50340010056402</c:v>
                </c:pt>
                <c:pt idx="22493">
                  <c:v>274.50045359040098</c:v>
                </c:pt>
                <c:pt idx="22494">
                  <c:v>274.47435828479303</c:v>
                </c:pt>
                <c:pt idx="22495">
                  <c:v>274.39993655523898</c:v>
                </c:pt>
                <c:pt idx="22496">
                  <c:v>274.33268841488501</c:v>
                </c:pt>
                <c:pt idx="22497">
                  <c:v>274.30931579928</c:v>
                </c:pt>
                <c:pt idx="22498">
                  <c:v>274.299716604011</c:v>
                </c:pt>
                <c:pt idx="22499">
                  <c:v>274.27608812514302</c:v>
                </c:pt>
                <c:pt idx="22500">
                  <c:v>274.27109467495399</c:v>
                </c:pt>
                <c:pt idx="22501">
                  <c:v>274.25564970336399</c:v>
                </c:pt>
                <c:pt idx="22502">
                  <c:v>274.22734314910099</c:v>
                </c:pt>
                <c:pt idx="22503">
                  <c:v>274.221140072884</c:v>
                </c:pt>
                <c:pt idx="22504">
                  <c:v>274.17307681473102</c:v>
                </c:pt>
                <c:pt idx="22505">
                  <c:v>274.15993116313399</c:v>
                </c:pt>
                <c:pt idx="22506">
                  <c:v>274.14826198205998</c:v>
                </c:pt>
                <c:pt idx="22507">
                  <c:v>274.13039316511799</c:v>
                </c:pt>
                <c:pt idx="22508">
                  <c:v>274.11986076481003</c:v>
                </c:pt>
                <c:pt idx="22509">
                  <c:v>274.11045154101998</c:v>
                </c:pt>
                <c:pt idx="22510">
                  <c:v>274.10031485090798</c:v>
                </c:pt>
                <c:pt idx="22511">
                  <c:v>274.096027725792</c:v>
                </c:pt>
                <c:pt idx="22512">
                  <c:v>274.08069429054598</c:v>
                </c:pt>
                <c:pt idx="22513">
                  <c:v>274.07105065195202</c:v>
                </c:pt>
                <c:pt idx="22514">
                  <c:v>274.00575052797802</c:v>
                </c:pt>
                <c:pt idx="22515">
                  <c:v>273.98864802623802</c:v>
                </c:pt>
                <c:pt idx="22516">
                  <c:v>273.984963502933</c:v>
                </c:pt>
                <c:pt idx="22517">
                  <c:v>273.96570299412099</c:v>
                </c:pt>
                <c:pt idx="22518">
                  <c:v>273.964326117506</c:v>
                </c:pt>
                <c:pt idx="22519">
                  <c:v>273.959417697368</c:v>
                </c:pt>
                <c:pt idx="22520">
                  <c:v>273.92512023864998</c:v>
                </c:pt>
                <c:pt idx="22521">
                  <c:v>273.91473655934499</c:v>
                </c:pt>
                <c:pt idx="22522">
                  <c:v>273.90670935165599</c:v>
                </c:pt>
                <c:pt idx="22523">
                  <c:v>273.90498204161099</c:v>
                </c:pt>
                <c:pt idx="22524">
                  <c:v>273.88260443912702</c:v>
                </c:pt>
                <c:pt idx="22525">
                  <c:v>273.86461009864303</c:v>
                </c:pt>
                <c:pt idx="22526">
                  <c:v>273.83172015027901</c:v>
                </c:pt>
                <c:pt idx="22527">
                  <c:v>273.81259790258503</c:v>
                </c:pt>
                <c:pt idx="22528">
                  <c:v>273.78623936694697</c:v>
                </c:pt>
                <c:pt idx="22529">
                  <c:v>273.74206706134203</c:v>
                </c:pt>
                <c:pt idx="22530">
                  <c:v>273.74065251539901</c:v>
                </c:pt>
                <c:pt idx="22531">
                  <c:v>273.68969637072303</c:v>
                </c:pt>
                <c:pt idx="22532">
                  <c:v>273.67139483892498</c:v>
                </c:pt>
                <c:pt idx="22533">
                  <c:v>273.66952522723801</c:v>
                </c:pt>
                <c:pt idx="22534">
                  <c:v>273.63350048194502</c:v>
                </c:pt>
                <c:pt idx="22535">
                  <c:v>273.62200569597098</c:v>
                </c:pt>
                <c:pt idx="22536">
                  <c:v>273.606300764004</c:v>
                </c:pt>
                <c:pt idx="22537">
                  <c:v>273.574588165487</c:v>
                </c:pt>
                <c:pt idx="22538">
                  <c:v>273.516851306989</c:v>
                </c:pt>
                <c:pt idx="22539">
                  <c:v>273.48522017062697</c:v>
                </c:pt>
                <c:pt idx="22540">
                  <c:v>273.452229210881</c:v>
                </c:pt>
                <c:pt idx="22541">
                  <c:v>273.42996716623401</c:v>
                </c:pt>
                <c:pt idx="22542">
                  <c:v>273.41816942209601</c:v>
                </c:pt>
                <c:pt idx="22543">
                  <c:v>273.41069701098502</c:v>
                </c:pt>
                <c:pt idx="22544">
                  <c:v>273.35564746524199</c:v>
                </c:pt>
                <c:pt idx="22545">
                  <c:v>273.285079390877</c:v>
                </c:pt>
                <c:pt idx="22546">
                  <c:v>273.28453269525801</c:v>
                </c:pt>
                <c:pt idx="22547">
                  <c:v>273.15939399224197</c:v>
                </c:pt>
                <c:pt idx="22548">
                  <c:v>273.12615959876098</c:v>
                </c:pt>
                <c:pt idx="22549">
                  <c:v>273.11364136757601</c:v>
                </c:pt>
                <c:pt idx="22550">
                  <c:v>273.10948416658198</c:v>
                </c:pt>
                <c:pt idx="22551">
                  <c:v>273.07240799612799</c:v>
                </c:pt>
                <c:pt idx="22552">
                  <c:v>273.02416473032599</c:v>
                </c:pt>
                <c:pt idx="22553">
                  <c:v>273.01813112290102</c:v>
                </c:pt>
                <c:pt idx="22554">
                  <c:v>272.993318611603</c:v>
                </c:pt>
                <c:pt idx="22555">
                  <c:v>272.98372427337301</c:v>
                </c:pt>
                <c:pt idx="22556">
                  <c:v>272.959725704996</c:v>
                </c:pt>
                <c:pt idx="22557">
                  <c:v>272.929240674016</c:v>
                </c:pt>
                <c:pt idx="22558">
                  <c:v>272.893956490351</c:v>
                </c:pt>
                <c:pt idx="22559">
                  <c:v>272.87292323852301</c:v>
                </c:pt>
                <c:pt idx="22560">
                  <c:v>272.86861119555999</c:v>
                </c:pt>
                <c:pt idx="22561">
                  <c:v>272.77288510653898</c:v>
                </c:pt>
                <c:pt idx="22562">
                  <c:v>272.74208452595099</c:v>
                </c:pt>
                <c:pt idx="22563">
                  <c:v>272.73226922344202</c:v>
                </c:pt>
                <c:pt idx="22564">
                  <c:v>272.71801360172299</c:v>
                </c:pt>
                <c:pt idx="22565">
                  <c:v>272.65901215807298</c:v>
                </c:pt>
                <c:pt idx="22566">
                  <c:v>272.64418150755398</c:v>
                </c:pt>
                <c:pt idx="22567">
                  <c:v>272.59767472792601</c:v>
                </c:pt>
                <c:pt idx="22568">
                  <c:v>272.54026171372101</c:v>
                </c:pt>
                <c:pt idx="22569">
                  <c:v>272.49918953757202</c:v>
                </c:pt>
                <c:pt idx="22570">
                  <c:v>272.49368506817501</c:v>
                </c:pt>
                <c:pt idx="22571">
                  <c:v>272.46217652653303</c:v>
                </c:pt>
                <c:pt idx="22572">
                  <c:v>272.41571712941197</c:v>
                </c:pt>
                <c:pt idx="22573">
                  <c:v>272.34660628370699</c:v>
                </c:pt>
                <c:pt idx="22574">
                  <c:v>272.344433695916</c:v>
                </c:pt>
                <c:pt idx="22575">
                  <c:v>272.33590180656103</c:v>
                </c:pt>
                <c:pt idx="22576">
                  <c:v>272.25983647897999</c:v>
                </c:pt>
                <c:pt idx="22577">
                  <c:v>272.18791981441399</c:v>
                </c:pt>
                <c:pt idx="22578">
                  <c:v>272.18058162519901</c:v>
                </c:pt>
                <c:pt idx="22579">
                  <c:v>272.16846631117897</c:v>
                </c:pt>
                <c:pt idx="22580">
                  <c:v>272.10972926152198</c:v>
                </c:pt>
                <c:pt idx="22581">
                  <c:v>272.06739904674703</c:v>
                </c:pt>
                <c:pt idx="22582">
                  <c:v>271.94271079698098</c:v>
                </c:pt>
                <c:pt idx="22583">
                  <c:v>271.94245047567898</c:v>
                </c:pt>
                <c:pt idx="22584">
                  <c:v>271.88134200158999</c:v>
                </c:pt>
                <c:pt idx="22585">
                  <c:v>271.87244131100499</c:v>
                </c:pt>
                <c:pt idx="22586">
                  <c:v>271.83072090134903</c:v>
                </c:pt>
                <c:pt idx="22587">
                  <c:v>271.814928060932</c:v>
                </c:pt>
                <c:pt idx="22588">
                  <c:v>271.73986792987802</c:v>
                </c:pt>
                <c:pt idx="22589">
                  <c:v>271.73068969994603</c:v>
                </c:pt>
                <c:pt idx="22590">
                  <c:v>271.69024971807897</c:v>
                </c:pt>
                <c:pt idx="22591">
                  <c:v>271.67310527846303</c:v>
                </c:pt>
                <c:pt idx="22592">
                  <c:v>271.63211364566303</c:v>
                </c:pt>
                <c:pt idx="22593">
                  <c:v>271.54419315034698</c:v>
                </c:pt>
                <c:pt idx="22594">
                  <c:v>271.52862118912702</c:v>
                </c:pt>
                <c:pt idx="22595">
                  <c:v>271.51814351770599</c:v>
                </c:pt>
                <c:pt idx="22596">
                  <c:v>271.474187800881</c:v>
                </c:pt>
                <c:pt idx="22597">
                  <c:v>271.46364086889503</c:v>
                </c:pt>
                <c:pt idx="22598">
                  <c:v>271.44742110642699</c:v>
                </c:pt>
                <c:pt idx="22599">
                  <c:v>271.42743337681298</c:v>
                </c:pt>
                <c:pt idx="22600">
                  <c:v>271.42068820865398</c:v>
                </c:pt>
                <c:pt idx="22601">
                  <c:v>271.39461659466298</c:v>
                </c:pt>
                <c:pt idx="22602">
                  <c:v>271.39058144371</c:v>
                </c:pt>
                <c:pt idx="22603">
                  <c:v>271.37637933265597</c:v>
                </c:pt>
                <c:pt idx="22604">
                  <c:v>271.36993684383998</c:v>
                </c:pt>
                <c:pt idx="22605">
                  <c:v>271.33941405388703</c:v>
                </c:pt>
                <c:pt idx="22606">
                  <c:v>271.32973910117698</c:v>
                </c:pt>
                <c:pt idx="22607">
                  <c:v>271.25482060480903</c:v>
                </c:pt>
                <c:pt idx="22608">
                  <c:v>271.22493336119902</c:v>
                </c:pt>
                <c:pt idx="22609">
                  <c:v>271.22188588830602</c:v>
                </c:pt>
                <c:pt idx="22610">
                  <c:v>271.22077992426699</c:v>
                </c:pt>
                <c:pt idx="22611">
                  <c:v>271.13153992106498</c:v>
                </c:pt>
                <c:pt idx="22612">
                  <c:v>271.09662480863898</c:v>
                </c:pt>
                <c:pt idx="22613">
                  <c:v>271.082903419258</c:v>
                </c:pt>
                <c:pt idx="22614">
                  <c:v>271.03777870642398</c:v>
                </c:pt>
                <c:pt idx="22615">
                  <c:v>270.98335432594098</c:v>
                </c:pt>
                <c:pt idx="22616">
                  <c:v>270.97765887386902</c:v>
                </c:pt>
                <c:pt idx="22617">
                  <c:v>270.96907962490798</c:v>
                </c:pt>
                <c:pt idx="22618">
                  <c:v>270.93103840550299</c:v>
                </c:pt>
                <c:pt idx="22619">
                  <c:v>270.90552941416797</c:v>
                </c:pt>
                <c:pt idx="22620">
                  <c:v>270.86355119285901</c:v>
                </c:pt>
                <c:pt idx="22621">
                  <c:v>270.821108327285</c:v>
                </c:pt>
                <c:pt idx="22622">
                  <c:v>270.81264614879802</c:v>
                </c:pt>
                <c:pt idx="22623">
                  <c:v>270.73498242906601</c:v>
                </c:pt>
                <c:pt idx="22624">
                  <c:v>270.70691746552501</c:v>
                </c:pt>
                <c:pt idx="22625">
                  <c:v>270.70114582977197</c:v>
                </c:pt>
                <c:pt idx="22626">
                  <c:v>270.68796232152499</c:v>
                </c:pt>
                <c:pt idx="22627">
                  <c:v>270.62975544979901</c:v>
                </c:pt>
                <c:pt idx="22628">
                  <c:v>270.45206485969101</c:v>
                </c:pt>
                <c:pt idx="22629">
                  <c:v>270.445500229206</c:v>
                </c:pt>
                <c:pt idx="22630">
                  <c:v>270.43843304094099</c:v>
                </c:pt>
                <c:pt idx="22631">
                  <c:v>270.43598638787103</c:v>
                </c:pt>
                <c:pt idx="22632">
                  <c:v>270.41449555033103</c:v>
                </c:pt>
                <c:pt idx="22633">
                  <c:v>270.412928332923</c:v>
                </c:pt>
                <c:pt idx="22634">
                  <c:v>270.342310469062</c:v>
                </c:pt>
                <c:pt idx="22635">
                  <c:v>270.34008176781202</c:v>
                </c:pt>
                <c:pt idx="22636">
                  <c:v>270.32965926852501</c:v>
                </c:pt>
                <c:pt idx="22637">
                  <c:v>270.32812153126298</c:v>
                </c:pt>
                <c:pt idx="22638">
                  <c:v>270.12850142233299</c:v>
                </c:pt>
                <c:pt idx="22639">
                  <c:v>270.101983190635</c:v>
                </c:pt>
                <c:pt idx="22640">
                  <c:v>270.08427855459502</c:v>
                </c:pt>
                <c:pt idx="22641">
                  <c:v>270.066427710239</c:v>
                </c:pt>
                <c:pt idx="22642">
                  <c:v>270.04523619420002</c:v>
                </c:pt>
                <c:pt idx="22643">
                  <c:v>270.02399413072101</c:v>
                </c:pt>
                <c:pt idx="22644">
                  <c:v>270.01229580321802</c:v>
                </c:pt>
                <c:pt idx="22645">
                  <c:v>269.911144796862</c:v>
                </c:pt>
                <c:pt idx="22646">
                  <c:v>269.89701253859198</c:v>
                </c:pt>
                <c:pt idx="22647">
                  <c:v>269.83983690374902</c:v>
                </c:pt>
                <c:pt idx="22648">
                  <c:v>269.82051670855401</c:v>
                </c:pt>
                <c:pt idx="22649">
                  <c:v>269.773903442456</c:v>
                </c:pt>
                <c:pt idx="22650">
                  <c:v>269.75159435423302</c:v>
                </c:pt>
                <c:pt idx="22651">
                  <c:v>269.739960358563</c:v>
                </c:pt>
                <c:pt idx="22652">
                  <c:v>269.66814839103898</c:v>
                </c:pt>
                <c:pt idx="22653">
                  <c:v>269.62769055475297</c:v>
                </c:pt>
                <c:pt idx="22654">
                  <c:v>269.59161422170899</c:v>
                </c:pt>
                <c:pt idx="22655">
                  <c:v>269.56034558267697</c:v>
                </c:pt>
                <c:pt idx="22656">
                  <c:v>269.52261798428702</c:v>
                </c:pt>
                <c:pt idx="22657">
                  <c:v>269.47192608887002</c:v>
                </c:pt>
                <c:pt idx="22658">
                  <c:v>269.46693360942197</c:v>
                </c:pt>
                <c:pt idx="22659">
                  <c:v>269.35977896819799</c:v>
                </c:pt>
                <c:pt idx="22660">
                  <c:v>269.33982863219097</c:v>
                </c:pt>
                <c:pt idx="22661">
                  <c:v>269.33353266594099</c:v>
                </c:pt>
                <c:pt idx="22662">
                  <c:v>269.29227476095798</c:v>
                </c:pt>
                <c:pt idx="22663">
                  <c:v>269.25777735929501</c:v>
                </c:pt>
                <c:pt idx="22664">
                  <c:v>269.24553223325898</c:v>
                </c:pt>
                <c:pt idx="22665">
                  <c:v>269.16933511530101</c:v>
                </c:pt>
                <c:pt idx="22666">
                  <c:v>269.09279732648901</c:v>
                </c:pt>
                <c:pt idx="22667">
                  <c:v>269.08263762525797</c:v>
                </c:pt>
                <c:pt idx="22668">
                  <c:v>269.06377738977397</c:v>
                </c:pt>
                <c:pt idx="22669">
                  <c:v>269.05963118334802</c:v>
                </c:pt>
                <c:pt idx="22670">
                  <c:v>269.01554731133598</c:v>
                </c:pt>
                <c:pt idx="22671">
                  <c:v>268.992712528612</c:v>
                </c:pt>
                <c:pt idx="22672">
                  <c:v>268.93560530014099</c:v>
                </c:pt>
                <c:pt idx="22673">
                  <c:v>268.93414555327399</c:v>
                </c:pt>
                <c:pt idx="22674">
                  <c:v>268.92970498268301</c:v>
                </c:pt>
                <c:pt idx="22675">
                  <c:v>268.91081286004197</c:v>
                </c:pt>
                <c:pt idx="22676">
                  <c:v>268.910514328266</c:v>
                </c:pt>
                <c:pt idx="22677">
                  <c:v>268.90601395937398</c:v>
                </c:pt>
                <c:pt idx="22678">
                  <c:v>268.87395757318001</c:v>
                </c:pt>
                <c:pt idx="22679">
                  <c:v>268.855699762249</c:v>
                </c:pt>
                <c:pt idx="22680">
                  <c:v>268.79137562636299</c:v>
                </c:pt>
                <c:pt idx="22681">
                  <c:v>268.79126932387697</c:v>
                </c:pt>
                <c:pt idx="22682">
                  <c:v>268.76505590396698</c:v>
                </c:pt>
                <c:pt idx="22683">
                  <c:v>268.75681353675202</c:v>
                </c:pt>
                <c:pt idx="22684">
                  <c:v>268.72403124426597</c:v>
                </c:pt>
                <c:pt idx="22685">
                  <c:v>268.65297377849402</c:v>
                </c:pt>
                <c:pt idx="22686">
                  <c:v>268.63762611968599</c:v>
                </c:pt>
                <c:pt idx="22687">
                  <c:v>268.63182255437999</c:v>
                </c:pt>
                <c:pt idx="22688">
                  <c:v>268.62439259714699</c:v>
                </c:pt>
                <c:pt idx="22689">
                  <c:v>268.60644909644498</c:v>
                </c:pt>
                <c:pt idx="22690">
                  <c:v>268.58174792244102</c:v>
                </c:pt>
                <c:pt idx="22691">
                  <c:v>268.57314965386797</c:v>
                </c:pt>
                <c:pt idx="22692">
                  <c:v>268.54419242599101</c:v>
                </c:pt>
                <c:pt idx="22693">
                  <c:v>268.52946117093899</c:v>
                </c:pt>
                <c:pt idx="22694">
                  <c:v>268.51931959337099</c:v>
                </c:pt>
                <c:pt idx="22695">
                  <c:v>268.496334157528</c:v>
                </c:pt>
                <c:pt idx="22696">
                  <c:v>268.46050546308601</c:v>
                </c:pt>
                <c:pt idx="22697">
                  <c:v>268.43082406405898</c:v>
                </c:pt>
                <c:pt idx="22698">
                  <c:v>268.42998848338198</c:v>
                </c:pt>
                <c:pt idx="22699">
                  <c:v>268.40551708481098</c:v>
                </c:pt>
                <c:pt idx="22700">
                  <c:v>268.40029555102598</c:v>
                </c:pt>
                <c:pt idx="22701">
                  <c:v>268.37443189006598</c:v>
                </c:pt>
                <c:pt idx="22702">
                  <c:v>268.35199578128999</c:v>
                </c:pt>
                <c:pt idx="22703">
                  <c:v>268.32228316460697</c:v>
                </c:pt>
                <c:pt idx="22704">
                  <c:v>268.16614075793001</c:v>
                </c:pt>
                <c:pt idx="22705">
                  <c:v>268.12266673131199</c:v>
                </c:pt>
                <c:pt idx="22706">
                  <c:v>268.11190992886799</c:v>
                </c:pt>
                <c:pt idx="22707">
                  <c:v>268.08873132756202</c:v>
                </c:pt>
                <c:pt idx="22708">
                  <c:v>268.08308727818201</c:v>
                </c:pt>
                <c:pt idx="22709">
                  <c:v>268.05061990979698</c:v>
                </c:pt>
                <c:pt idx="22710">
                  <c:v>267.99232572387098</c:v>
                </c:pt>
                <c:pt idx="22711">
                  <c:v>267.98937238286197</c:v>
                </c:pt>
                <c:pt idx="22712">
                  <c:v>267.97108155009801</c:v>
                </c:pt>
                <c:pt idx="22713">
                  <c:v>267.94575688551299</c:v>
                </c:pt>
                <c:pt idx="22714">
                  <c:v>267.945607510309</c:v>
                </c:pt>
                <c:pt idx="22715">
                  <c:v>267.94048060159002</c:v>
                </c:pt>
                <c:pt idx="22716">
                  <c:v>267.93805254260099</c:v>
                </c:pt>
                <c:pt idx="22717">
                  <c:v>267.93696482664302</c:v>
                </c:pt>
                <c:pt idx="22718">
                  <c:v>267.92511856428598</c:v>
                </c:pt>
                <c:pt idx="22719">
                  <c:v>267.91580733938298</c:v>
                </c:pt>
                <c:pt idx="22720">
                  <c:v>267.90655537833499</c:v>
                </c:pt>
                <c:pt idx="22721">
                  <c:v>267.88419096219701</c:v>
                </c:pt>
                <c:pt idx="22722">
                  <c:v>267.88203813434302</c:v>
                </c:pt>
                <c:pt idx="22723">
                  <c:v>267.86709187331201</c:v>
                </c:pt>
                <c:pt idx="22724">
                  <c:v>267.82348726888</c:v>
                </c:pt>
                <c:pt idx="22725">
                  <c:v>267.803360805951</c:v>
                </c:pt>
                <c:pt idx="22726">
                  <c:v>267.79044608751502</c:v>
                </c:pt>
                <c:pt idx="22727">
                  <c:v>267.76494065643499</c:v>
                </c:pt>
                <c:pt idx="22728">
                  <c:v>267.72902611833899</c:v>
                </c:pt>
                <c:pt idx="22729">
                  <c:v>267.72742836798398</c:v>
                </c:pt>
                <c:pt idx="22730">
                  <c:v>267.71981768873297</c:v>
                </c:pt>
                <c:pt idx="22731">
                  <c:v>267.71423756677802</c:v>
                </c:pt>
                <c:pt idx="22732">
                  <c:v>267.64777763322701</c:v>
                </c:pt>
                <c:pt idx="22733">
                  <c:v>267.64476072615798</c:v>
                </c:pt>
                <c:pt idx="22734">
                  <c:v>267.64246417490898</c:v>
                </c:pt>
                <c:pt idx="22735">
                  <c:v>267.589001526424</c:v>
                </c:pt>
                <c:pt idx="22736">
                  <c:v>267.57363197129598</c:v>
                </c:pt>
                <c:pt idx="22737">
                  <c:v>267.51239971628399</c:v>
                </c:pt>
                <c:pt idx="22738">
                  <c:v>267.458617112838</c:v>
                </c:pt>
                <c:pt idx="22739">
                  <c:v>267.42652492854398</c:v>
                </c:pt>
                <c:pt idx="22740">
                  <c:v>267.39656224056802</c:v>
                </c:pt>
                <c:pt idx="22741">
                  <c:v>267.38351684134398</c:v>
                </c:pt>
                <c:pt idx="22742">
                  <c:v>267.35331459539799</c:v>
                </c:pt>
                <c:pt idx="22743">
                  <c:v>267.29631674504401</c:v>
                </c:pt>
                <c:pt idx="22744">
                  <c:v>267.26437461661698</c:v>
                </c:pt>
                <c:pt idx="22745">
                  <c:v>267.14530529240398</c:v>
                </c:pt>
                <c:pt idx="22746">
                  <c:v>267.12155582869798</c:v>
                </c:pt>
                <c:pt idx="22747">
                  <c:v>267.111390814537</c:v>
                </c:pt>
                <c:pt idx="22748">
                  <c:v>267.086148413704</c:v>
                </c:pt>
                <c:pt idx="22749">
                  <c:v>267.01720360256002</c:v>
                </c:pt>
                <c:pt idx="22750">
                  <c:v>267.01609093201603</c:v>
                </c:pt>
                <c:pt idx="22751">
                  <c:v>266.995240920372</c:v>
                </c:pt>
                <c:pt idx="22752">
                  <c:v>266.97894631625297</c:v>
                </c:pt>
                <c:pt idx="22753">
                  <c:v>266.86179329037799</c:v>
                </c:pt>
                <c:pt idx="22754">
                  <c:v>266.860274941098</c:v>
                </c:pt>
                <c:pt idx="22755">
                  <c:v>266.85281322472798</c:v>
                </c:pt>
                <c:pt idx="22756">
                  <c:v>266.84247966306299</c:v>
                </c:pt>
                <c:pt idx="22757">
                  <c:v>266.83938276535702</c:v>
                </c:pt>
                <c:pt idx="22758">
                  <c:v>266.80795913116799</c:v>
                </c:pt>
                <c:pt idx="22759">
                  <c:v>266.77466208260699</c:v>
                </c:pt>
                <c:pt idx="22760">
                  <c:v>266.75710905662601</c:v>
                </c:pt>
                <c:pt idx="22761">
                  <c:v>266.65433508833001</c:v>
                </c:pt>
                <c:pt idx="22762">
                  <c:v>266.64720516679802</c:v>
                </c:pt>
                <c:pt idx="22763">
                  <c:v>266.62635859569201</c:v>
                </c:pt>
                <c:pt idx="22764">
                  <c:v>266.61596887922002</c:v>
                </c:pt>
                <c:pt idx="22765">
                  <c:v>266.61141349685897</c:v>
                </c:pt>
                <c:pt idx="22766">
                  <c:v>266.60147878474999</c:v>
                </c:pt>
                <c:pt idx="22767">
                  <c:v>266.575353406658</c:v>
                </c:pt>
                <c:pt idx="22768">
                  <c:v>266.57356376991203</c:v>
                </c:pt>
                <c:pt idx="22769">
                  <c:v>266.56363237418799</c:v>
                </c:pt>
                <c:pt idx="22770">
                  <c:v>266.52891302567201</c:v>
                </c:pt>
                <c:pt idx="22771">
                  <c:v>266.49306621729698</c:v>
                </c:pt>
                <c:pt idx="22772">
                  <c:v>266.492656031845</c:v>
                </c:pt>
                <c:pt idx="22773">
                  <c:v>266.49080555548102</c:v>
                </c:pt>
                <c:pt idx="22774">
                  <c:v>266.37375024794301</c:v>
                </c:pt>
                <c:pt idx="22775">
                  <c:v>266.372693809184</c:v>
                </c:pt>
                <c:pt idx="22776">
                  <c:v>266.34008239044198</c:v>
                </c:pt>
                <c:pt idx="22777">
                  <c:v>266.32700004426499</c:v>
                </c:pt>
                <c:pt idx="22778">
                  <c:v>266.31238277198202</c:v>
                </c:pt>
                <c:pt idx="22779">
                  <c:v>266.24923959032901</c:v>
                </c:pt>
                <c:pt idx="22780">
                  <c:v>266.234339064295</c:v>
                </c:pt>
                <c:pt idx="22781">
                  <c:v>266.21855270400903</c:v>
                </c:pt>
                <c:pt idx="22782">
                  <c:v>266.18854420924202</c:v>
                </c:pt>
                <c:pt idx="22783">
                  <c:v>266.15772724402598</c:v>
                </c:pt>
                <c:pt idx="22784">
                  <c:v>266.15601995550003</c:v>
                </c:pt>
                <c:pt idx="22785">
                  <c:v>266.03944161227298</c:v>
                </c:pt>
                <c:pt idx="22786">
                  <c:v>266.01892700894001</c:v>
                </c:pt>
                <c:pt idx="22787">
                  <c:v>265.990726185467</c:v>
                </c:pt>
                <c:pt idx="22788">
                  <c:v>265.98950404686798</c:v>
                </c:pt>
                <c:pt idx="22789">
                  <c:v>265.93217225841499</c:v>
                </c:pt>
                <c:pt idx="22790">
                  <c:v>265.89329953600799</c:v>
                </c:pt>
                <c:pt idx="22791">
                  <c:v>265.86703156495702</c:v>
                </c:pt>
                <c:pt idx="22792">
                  <c:v>265.76508825668498</c:v>
                </c:pt>
                <c:pt idx="22793">
                  <c:v>265.71956744689902</c:v>
                </c:pt>
                <c:pt idx="22794">
                  <c:v>265.70984958476902</c:v>
                </c:pt>
                <c:pt idx="22795">
                  <c:v>265.70284138240902</c:v>
                </c:pt>
                <c:pt idx="22796">
                  <c:v>265.69912074190597</c:v>
                </c:pt>
                <c:pt idx="22797">
                  <c:v>265.68737919626898</c:v>
                </c:pt>
                <c:pt idx="22798">
                  <c:v>265.68671567351299</c:v>
                </c:pt>
                <c:pt idx="22799">
                  <c:v>265.68334469821701</c:v>
                </c:pt>
                <c:pt idx="22800">
                  <c:v>265.66892821038698</c:v>
                </c:pt>
                <c:pt idx="22801">
                  <c:v>265.63130847677297</c:v>
                </c:pt>
                <c:pt idx="22802">
                  <c:v>265.62132267349301</c:v>
                </c:pt>
                <c:pt idx="22803">
                  <c:v>265.58214761173599</c:v>
                </c:pt>
                <c:pt idx="22804">
                  <c:v>265.553113899381</c:v>
                </c:pt>
                <c:pt idx="22805">
                  <c:v>265.47552399459801</c:v>
                </c:pt>
                <c:pt idx="22806">
                  <c:v>265.47479513896201</c:v>
                </c:pt>
                <c:pt idx="22807">
                  <c:v>265.46916600835601</c:v>
                </c:pt>
                <c:pt idx="22808">
                  <c:v>265.459623055414</c:v>
                </c:pt>
                <c:pt idx="22809">
                  <c:v>265.445285844701</c:v>
                </c:pt>
                <c:pt idx="22810">
                  <c:v>265.43103131892701</c:v>
                </c:pt>
                <c:pt idx="22811">
                  <c:v>265.40377572568701</c:v>
                </c:pt>
                <c:pt idx="22812">
                  <c:v>265.35837869562602</c:v>
                </c:pt>
                <c:pt idx="22813">
                  <c:v>265.35553407323602</c:v>
                </c:pt>
                <c:pt idx="22814">
                  <c:v>265.33985926472002</c:v>
                </c:pt>
                <c:pt idx="22815">
                  <c:v>265.33037892807999</c:v>
                </c:pt>
                <c:pt idx="22816">
                  <c:v>265.23392266728001</c:v>
                </c:pt>
                <c:pt idx="22817">
                  <c:v>265.22160576469099</c:v>
                </c:pt>
                <c:pt idx="22818">
                  <c:v>265.17340359021301</c:v>
                </c:pt>
                <c:pt idx="22819">
                  <c:v>265.167192551597</c:v>
                </c:pt>
                <c:pt idx="22820">
                  <c:v>265.14841254392798</c:v>
                </c:pt>
                <c:pt idx="22821">
                  <c:v>265.13534497101199</c:v>
                </c:pt>
                <c:pt idx="22822">
                  <c:v>265.08339712811602</c:v>
                </c:pt>
                <c:pt idx="22823">
                  <c:v>265.06872834694298</c:v>
                </c:pt>
                <c:pt idx="22824">
                  <c:v>265.06064290717097</c:v>
                </c:pt>
                <c:pt idx="22825">
                  <c:v>265.02908855821198</c:v>
                </c:pt>
                <c:pt idx="22826">
                  <c:v>265.01992568555301</c:v>
                </c:pt>
                <c:pt idx="22827">
                  <c:v>264.93917700313699</c:v>
                </c:pt>
                <c:pt idx="22828">
                  <c:v>264.90576313024002</c:v>
                </c:pt>
                <c:pt idx="22829">
                  <c:v>264.902707896403</c:v>
                </c:pt>
                <c:pt idx="22830">
                  <c:v>264.90191022572998</c:v>
                </c:pt>
                <c:pt idx="22831">
                  <c:v>264.882589382856</c:v>
                </c:pt>
                <c:pt idx="22832">
                  <c:v>264.88082263220502</c:v>
                </c:pt>
                <c:pt idx="22833">
                  <c:v>264.861960813868</c:v>
                </c:pt>
                <c:pt idx="22834">
                  <c:v>264.85747555689602</c:v>
                </c:pt>
                <c:pt idx="22835">
                  <c:v>264.85153138368298</c:v>
                </c:pt>
                <c:pt idx="22836">
                  <c:v>264.84992508302702</c:v>
                </c:pt>
                <c:pt idx="22837">
                  <c:v>264.83290662438202</c:v>
                </c:pt>
                <c:pt idx="22838">
                  <c:v>264.82623930470999</c:v>
                </c:pt>
                <c:pt idx="22839">
                  <c:v>264.803642980787</c:v>
                </c:pt>
                <c:pt idx="22840">
                  <c:v>264.79012283455103</c:v>
                </c:pt>
                <c:pt idx="22841">
                  <c:v>264.76274643624498</c:v>
                </c:pt>
                <c:pt idx="22842">
                  <c:v>264.70300408992898</c:v>
                </c:pt>
                <c:pt idx="22843">
                  <c:v>264.69540685913603</c:v>
                </c:pt>
                <c:pt idx="22844">
                  <c:v>264.62310367737302</c:v>
                </c:pt>
                <c:pt idx="22845">
                  <c:v>264.621185035076</c:v>
                </c:pt>
                <c:pt idx="22846">
                  <c:v>264.59600742927103</c:v>
                </c:pt>
                <c:pt idx="22847">
                  <c:v>264.59569306933503</c:v>
                </c:pt>
                <c:pt idx="22848">
                  <c:v>264.57209938551699</c:v>
                </c:pt>
                <c:pt idx="22849">
                  <c:v>264.57058784326102</c:v>
                </c:pt>
                <c:pt idx="22850">
                  <c:v>264.55645575250702</c:v>
                </c:pt>
                <c:pt idx="22851">
                  <c:v>264.51357750330999</c:v>
                </c:pt>
                <c:pt idx="22852">
                  <c:v>264.483789914444</c:v>
                </c:pt>
                <c:pt idx="22853">
                  <c:v>264.476278817989</c:v>
                </c:pt>
                <c:pt idx="22854">
                  <c:v>264.44673807077203</c:v>
                </c:pt>
                <c:pt idx="22855">
                  <c:v>264.41907092884998</c:v>
                </c:pt>
                <c:pt idx="22856">
                  <c:v>264.41741885187702</c:v>
                </c:pt>
                <c:pt idx="22857">
                  <c:v>264.248556530744</c:v>
                </c:pt>
                <c:pt idx="22858">
                  <c:v>264.24734932085403</c:v>
                </c:pt>
                <c:pt idx="22859">
                  <c:v>264.21808277335901</c:v>
                </c:pt>
                <c:pt idx="22860">
                  <c:v>264.20558722401802</c:v>
                </c:pt>
                <c:pt idx="22861">
                  <c:v>264.18244202451598</c:v>
                </c:pt>
                <c:pt idx="22862">
                  <c:v>264.14555843974603</c:v>
                </c:pt>
                <c:pt idx="22863">
                  <c:v>264.10011528300299</c:v>
                </c:pt>
                <c:pt idx="22864">
                  <c:v>264.08486356653202</c:v>
                </c:pt>
                <c:pt idx="22865">
                  <c:v>264.06074317719498</c:v>
                </c:pt>
                <c:pt idx="22866">
                  <c:v>264.055427287067</c:v>
                </c:pt>
                <c:pt idx="22867">
                  <c:v>264.03185815437899</c:v>
                </c:pt>
                <c:pt idx="22868">
                  <c:v>264.00626260795201</c:v>
                </c:pt>
                <c:pt idx="22869">
                  <c:v>263.99538632544397</c:v>
                </c:pt>
                <c:pt idx="22870">
                  <c:v>263.97845544319199</c:v>
                </c:pt>
                <c:pt idx="22871">
                  <c:v>263.94683216461101</c:v>
                </c:pt>
                <c:pt idx="22872">
                  <c:v>263.941786490808</c:v>
                </c:pt>
                <c:pt idx="22873">
                  <c:v>263.92842708455299</c:v>
                </c:pt>
                <c:pt idx="22874">
                  <c:v>263.92582348335497</c:v>
                </c:pt>
                <c:pt idx="22875">
                  <c:v>263.84547269827698</c:v>
                </c:pt>
                <c:pt idx="22876">
                  <c:v>263.83897045850102</c:v>
                </c:pt>
                <c:pt idx="22877">
                  <c:v>263.83767686724502</c:v>
                </c:pt>
                <c:pt idx="22878">
                  <c:v>263.81811786560303</c:v>
                </c:pt>
                <c:pt idx="22879">
                  <c:v>263.77007305299298</c:v>
                </c:pt>
                <c:pt idx="22880">
                  <c:v>263.74993671131801</c:v>
                </c:pt>
                <c:pt idx="22881">
                  <c:v>263.721481388651</c:v>
                </c:pt>
                <c:pt idx="22882">
                  <c:v>263.595490380596</c:v>
                </c:pt>
                <c:pt idx="22883">
                  <c:v>263.54600975164902</c:v>
                </c:pt>
                <c:pt idx="22884">
                  <c:v>263.520227749041</c:v>
                </c:pt>
                <c:pt idx="22885">
                  <c:v>263.51691999005402</c:v>
                </c:pt>
                <c:pt idx="22886">
                  <c:v>263.48304610699603</c:v>
                </c:pt>
                <c:pt idx="22887">
                  <c:v>263.45181487427698</c:v>
                </c:pt>
                <c:pt idx="22888">
                  <c:v>263.43636701450799</c:v>
                </c:pt>
                <c:pt idx="22889">
                  <c:v>263.41496490420701</c:v>
                </c:pt>
                <c:pt idx="22890">
                  <c:v>263.39570839170801</c:v>
                </c:pt>
                <c:pt idx="22891">
                  <c:v>263.35481469983398</c:v>
                </c:pt>
                <c:pt idx="22892">
                  <c:v>263.34437734571702</c:v>
                </c:pt>
                <c:pt idx="22893">
                  <c:v>263.34208841167401</c:v>
                </c:pt>
                <c:pt idx="22894">
                  <c:v>263.32288500592301</c:v>
                </c:pt>
                <c:pt idx="22895">
                  <c:v>263.31816883015398</c:v>
                </c:pt>
                <c:pt idx="22896">
                  <c:v>263.27518803211598</c:v>
                </c:pt>
                <c:pt idx="22897">
                  <c:v>263.20998632557001</c:v>
                </c:pt>
                <c:pt idx="22898">
                  <c:v>263.15420745546402</c:v>
                </c:pt>
                <c:pt idx="22899">
                  <c:v>263.13036905465498</c:v>
                </c:pt>
                <c:pt idx="22900">
                  <c:v>263.10999758563401</c:v>
                </c:pt>
                <c:pt idx="22901">
                  <c:v>263.08285682436798</c:v>
                </c:pt>
                <c:pt idx="22902">
                  <c:v>263.04271246102701</c:v>
                </c:pt>
                <c:pt idx="22903">
                  <c:v>263.02571051584499</c:v>
                </c:pt>
                <c:pt idx="22904">
                  <c:v>263.00808993475698</c:v>
                </c:pt>
                <c:pt idx="22905">
                  <c:v>262.981976613987</c:v>
                </c:pt>
                <c:pt idx="22906">
                  <c:v>262.97153466491699</c:v>
                </c:pt>
                <c:pt idx="22907">
                  <c:v>262.912362579346</c:v>
                </c:pt>
                <c:pt idx="22908">
                  <c:v>262.845681541158</c:v>
                </c:pt>
                <c:pt idx="22909">
                  <c:v>262.802890755666</c:v>
                </c:pt>
                <c:pt idx="22910">
                  <c:v>262.78673413049802</c:v>
                </c:pt>
                <c:pt idx="22911">
                  <c:v>262.77360829263398</c:v>
                </c:pt>
                <c:pt idx="22912">
                  <c:v>262.76556472115698</c:v>
                </c:pt>
                <c:pt idx="22913">
                  <c:v>262.70096112098997</c:v>
                </c:pt>
                <c:pt idx="22914">
                  <c:v>262.69744792671003</c:v>
                </c:pt>
                <c:pt idx="22915">
                  <c:v>262.68772600102602</c:v>
                </c:pt>
                <c:pt idx="22916">
                  <c:v>262.68381263855002</c:v>
                </c:pt>
                <c:pt idx="22917">
                  <c:v>262.58813900173197</c:v>
                </c:pt>
                <c:pt idx="22918">
                  <c:v>262.58657241111098</c:v>
                </c:pt>
                <c:pt idx="22919">
                  <c:v>262.58050635523102</c:v>
                </c:pt>
                <c:pt idx="22920">
                  <c:v>262.56113523297302</c:v>
                </c:pt>
                <c:pt idx="22921">
                  <c:v>262.52241278349402</c:v>
                </c:pt>
                <c:pt idx="22922">
                  <c:v>262.51905761494299</c:v>
                </c:pt>
                <c:pt idx="22923">
                  <c:v>262.458617737743</c:v>
                </c:pt>
                <c:pt idx="22924">
                  <c:v>262.45548065950697</c:v>
                </c:pt>
                <c:pt idx="22925">
                  <c:v>262.419764500101</c:v>
                </c:pt>
                <c:pt idx="22926">
                  <c:v>262.37076109818202</c:v>
                </c:pt>
                <c:pt idx="22927">
                  <c:v>262.37061808358499</c:v>
                </c:pt>
                <c:pt idx="22928">
                  <c:v>262.35876903066799</c:v>
                </c:pt>
                <c:pt idx="22929">
                  <c:v>262.31800929987202</c:v>
                </c:pt>
                <c:pt idx="22930">
                  <c:v>262.31780643205502</c:v>
                </c:pt>
                <c:pt idx="22931">
                  <c:v>262.30357924031398</c:v>
                </c:pt>
                <c:pt idx="22932">
                  <c:v>262.255203661613</c:v>
                </c:pt>
                <c:pt idx="22933">
                  <c:v>262.212949163438</c:v>
                </c:pt>
                <c:pt idx="22934">
                  <c:v>262.20198619122499</c:v>
                </c:pt>
                <c:pt idx="22935">
                  <c:v>262.17773385606802</c:v>
                </c:pt>
                <c:pt idx="22936">
                  <c:v>262.16542416898</c:v>
                </c:pt>
                <c:pt idx="22937">
                  <c:v>262.042026997297</c:v>
                </c:pt>
                <c:pt idx="22938">
                  <c:v>262.03826397792102</c:v>
                </c:pt>
                <c:pt idx="22939">
                  <c:v>262.016290952779</c:v>
                </c:pt>
                <c:pt idx="22940">
                  <c:v>261.99822500059503</c:v>
                </c:pt>
                <c:pt idx="22941">
                  <c:v>261.89478830442698</c:v>
                </c:pt>
                <c:pt idx="22942">
                  <c:v>261.89448968116102</c:v>
                </c:pt>
                <c:pt idx="22943">
                  <c:v>261.893807790697</c:v>
                </c:pt>
                <c:pt idx="22944">
                  <c:v>261.89232843222999</c:v>
                </c:pt>
                <c:pt idx="22945">
                  <c:v>261.88761363086701</c:v>
                </c:pt>
                <c:pt idx="22946">
                  <c:v>261.86569921039597</c:v>
                </c:pt>
                <c:pt idx="22947">
                  <c:v>261.85889787927402</c:v>
                </c:pt>
                <c:pt idx="22948">
                  <c:v>261.84610437237097</c:v>
                </c:pt>
                <c:pt idx="22949">
                  <c:v>261.83758450043598</c:v>
                </c:pt>
                <c:pt idx="22950">
                  <c:v>261.80847709822098</c:v>
                </c:pt>
                <c:pt idx="22951">
                  <c:v>261.76448964533802</c:v>
                </c:pt>
                <c:pt idx="22952">
                  <c:v>261.73293792262899</c:v>
                </c:pt>
                <c:pt idx="22953">
                  <c:v>261.72955037748301</c:v>
                </c:pt>
                <c:pt idx="22954">
                  <c:v>261.72797220537899</c:v>
                </c:pt>
                <c:pt idx="22955">
                  <c:v>261.68048296494197</c:v>
                </c:pt>
                <c:pt idx="22956">
                  <c:v>261.57727755392199</c:v>
                </c:pt>
                <c:pt idx="22957">
                  <c:v>261.56941264186599</c:v>
                </c:pt>
                <c:pt idx="22958">
                  <c:v>261.54397687272598</c:v>
                </c:pt>
                <c:pt idx="22959">
                  <c:v>261.49240157051202</c:v>
                </c:pt>
                <c:pt idx="22960">
                  <c:v>261.43060496124502</c:v>
                </c:pt>
                <c:pt idx="22961">
                  <c:v>261.38019379543999</c:v>
                </c:pt>
                <c:pt idx="22962">
                  <c:v>261.37752159386503</c:v>
                </c:pt>
                <c:pt idx="22963">
                  <c:v>261.35110867158301</c:v>
                </c:pt>
                <c:pt idx="22964">
                  <c:v>261.33676057996701</c:v>
                </c:pt>
                <c:pt idx="22965">
                  <c:v>261.32567693408203</c:v>
                </c:pt>
                <c:pt idx="22966">
                  <c:v>261.29099702741797</c:v>
                </c:pt>
                <c:pt idx="22967">
                  <c:v>261.27040994661701</c:v>
                </c:pt>
                <c:pt idx="22968">
                  <c:v>261.24502570350501</c:v>
                </c:pt>
                <c:pt idx="22969">
                  <c:v>261.20758561248601</c:v>
                </c:pt>
                <c:pt idx="22970">
                  <c:v>261.20425603615303</c:v>
                </c:pt>
                <c:pt idx="22971">
                  <c:v>261.19972610657499</c:v>
                </c:pt>
                <c:pt idx="22972">
                  <c:v>261.15132947543202</c:v>
                </c:pt>
                <c:pt idx="22973">
                  <c:v>261.12878749048298</c:v>
                </c:pt>
                <c:pt idx="22974">
                  <c:v>261.10918256271401</c:v>
                </c:pt>
                <c:pt idx="22975">
                  <c:v>261.10876757282898</c:v>
                </c:pt>
                <c:pt idx="22976">
                  <c:v>261.09990036919697</c:v>
                </c:pt>
                <c:pt idx="22977">
                  <c:v>261.08743445224002</c:v>
                </c:pt>
                <c:pt idx="22978">
                  <c:v>261.07236230112898</c:v>
                </c:pt>
                <c:pt idx="22979">
                  <c:v>261.05850127850698</c:v>
                </c:pt>
                <c:pt idx="22980">
                  <c:v>261.02462107253899</c:v>
                </c:pt>
                <c:pt idx="22981">
                  <c:v>261.02150125110199</c:v>
                </c:pt>
                <c:pt idx="22982">
                  <c:v>260.995099595559</c:v>
                </c:pt>
                <c:pt idx="22983">
                  <c:v>260.92385459527799</c:v>
                </c:pt>
                <c:pt idx="22984">
                  <c:v>260.91983690599398</c:v>
                </c:pt>
                <c:pt idx="22985">
                  <c:v>260.902249044656</c:v>
                </c:pt>
                <c:pt idx="22986">
                  <c:v>260.865589335717</c:v>
                </c:pt>
                <c:pt idx="22987">
                  <c:v>260.79260991928101</c:v>
                </c:pt>
                <c:pt idx="22988">
                  <c:v>260.79071296668002</c:v>
                </c:pt>
                <c:pt idx="22989">
                  <c:v>260.78125980197501</c:v>
                </c:pt>
                <c:pt idx="22990">
                  <c:v>260.725385817448</c:v>
                </c:pt>
                <c:pt idx="22991">
                  <c:v>260.62471564318099</c:v>
                </c:pt>
                <c:pt idx="22992">
                  <c:v>260.60639531441097</c:v>
                </c:pt>
                <c:pt idx="22993">
                  <c:v>260.56272621347199</c:v>
                </c:pt>
                <c:pt idx="22994">
                  <c:v>260.55478565851701</c:v>
                </c:pt>
                <c:pt idx="22995">
                  <c:v>260.54385678620997</c:v>
                </c:pt>
                <c:pt idx="22996">
                  <c:v>260.529827187546</c:v>
                </c:pt>
                <c:pt idx="22997">
                  <c:v>260.51028434583498</c:v>
                </c:pt>
                <c:pt idx="22998">
                  <c:v>260.49377373264599</c:v>
                </c:pt>
                <c:pt idx="22999">
                  <c:v>260.47974432940401</c:v>
                </c:pt>
                <c:pt idx="23000">
                  <c:v>260.44815465183302</c:v>
                </c:pt>
                <c:pt idx="23001">
                  <c:v>260.43366878078399</c:v>
                </c:pt>
                <c:pt idx="23002">
                  <c:v>260.42272967288</c:v>
                </c:pt>
                <c:pt idx="23003">
                  <c:v>260.42214403565902</c:v>
                </c:pt>
                <c:pt idx="23004">
                  <c:v>260.38181948725497</c:v>
                </c:pt>
                <c:pt idx="23005">
                  <c:v>260.338127252238</c:v>
                </c:pt>
                <c:pt idx="23006">
                  <c:v>260.32997752354902</c:v>
                </c:pt>
                <c:pt idx="23007">
                  <c:v>260.29993931809997</c:v>
                </c:pt>
                <c:pt idx="23008">
                  <c:v>260.21892355642899</c:v>
                </c:pt>
                <c:pt idx="23009">
                  <c:v>260.18437794106802</c:v>
                </c:pt>
                <c:pt idx="23010">
                  <c:v>260.071741171322</c:v>
                </c:pt>
                <c:pt idx="23011">
                  <c:v>260.06438552545001</c:v>
                </c:pt>
                <c:pt idx="23012">
                  <c:v>260.04319697595599</c:v>
                </c:pt>
                <c:pt idx="23013">
                  <c:v>260.03172337228199</c:v>
                </c:pt>
                <c:pt idx="23014">
                  <c:v>260.02348748290598</c:v>
                </c:pt>
                <c:pt idx="23015">
                  <c:v>259.908364319003</c:v>
                </c:pt>
                <c:pt idx="23016">
                  <c:v>259.869448280516</c:v>
                </c:pt>
                <c:pt idx="23017">
                  <c:v>259.84761427126102</c:v>
                </c:pt>
                <c:pt idx="23018">
                  <c:v>259.84574057807703</c:v>
                </c:pt>
                <c:pt idx="23019">
                  <c:v>259.83356946404899</c:v>
                </c:pt>
                <c:pt idx="23020">
                  <c:v>259.710386034735</c:v>
                </c:pt>
                <c:pt idx="23021">
                  <c:v>259.66394745054902</c:v>
                </c:pt>
                <c:pt idx="23022">
                  <c:v>259.64417200016197</c:v>
                </c:pt>
                <c:pt idx="23023">
                  <c:v>259.58267685965501</c:v>
                </c:pt>
                <c:pt idx="23024">
                  <c:v>259.57459047486799</c:v>
                </c:pt>
                <c:pt idx="23025">
                  <c:v>259.57374462424099</c:v>
                </c:pt>
                <c:pt idx="23026">
                  <c:v>259.55691039503898</c:v>
                </c:pt>
                <c:pt idx="23027">
                  <c:v>259.551842423653</c:v>
                </c:pt>
                <c:pt idx="23028">
                  <c:v>259.483844892538</c:v>
                </c:pt>
                <c:pt idx="23029">
                  <c:v>259.46832825364697</c:v>
                </c:pt>
                <c:pt idx="23030">
                  <c:v>259.42347062199798</c:v>
                </c:pt>
                <c:pt idx="23031">
                  <c:v>259.415274384756</c:v>
                </c:pt>
                <c:pt idx="23032">
                  <c:v>259.39100789970701</c:v>
                </c:pt>
                <c:pt idx="23033">
                  <c:v>259.39060415672299</c:v>
                </c:pt>
                <c:pt idx="23034">
                  <c:v>259.36542399592599</c:v>
                </c:pt>
                <c:pt idx="23035">
                  <c:v>259.33276549978802</c:v>
                </c:pt>
                <c:pt idx="23036">
                  <c:v>259.28541360891899</c:v>
                </c:pt>
                <c:pt idx="23037">
                  <c:v>259.28406214024102</c:v>
                </c:pt>
                <c:pt idx="23038">
                  <c:v>259.26289485557299</c:v>
                </c:pt>
                <c:pt idx="23039">
                  <c:v>259.23208353230899</c:v>
                </c:pt>
                <c:pt idx="23040">
                  <c:v>259.20182626414498</c:v>
                </c:pt>
                <c:pt idx="23041">
                  <c:v>259.12469192869997</c:v>
                </c:pt>
                <c:pt idx="23042">
                  <c:v>259.118011799241</c:v>
                </c:pt>
                <c:pt idx="23043">
                  <c:v>259.10507041071702</c:v>
                </c:pt>
                <c:pt idx="23044">
                  <c:v>259.09671894722698</c:v>
                </c:pt>
                <c:pt idx="23045">
                  <c:v>259.08554691645702</c:v>
                </c:pt>
                <c:pt idx="23046">
                  <c:v>259.04561471172502</c:v>
                </c:pt>
                <c:pt idx="23047">
                  <c:v>258.98889046407101</c:v>
                </c:pt>
                <c:pt idx="23048">
                  <c:v>258.96250333251601</c:v>
                </c:pt>
                <c:pt idx="23049">
                  <c:v>258.81218726841303</c:v>
                </c:pt>
                <c:pt idx="23050">
                  <c:v>258.81086415662099</c:v>
                </c:pt>
                <c:pt idx="23051">
                  <c:v>258.713857316136</c:v>
                </c:pt>
                <c:pt idx="23052">
                  <c:v>258.69275691907899</c:v>
                </c:pt>
                <c:pt idx="23053">
                  <c:v>258.65358925569501</c:v>
                </c:pt>
                <c:pt idx="23054">
                  <c:v>258.64737234817198</c:v>
                </c:pt>
                <c:pt idx="23055">
                  <c:v>258.64299204867802</c:v>
                </c:pt>
                <c:pt idx="23056">
                  <c:v>258.607701443613</c:v>
                </c:pt>
                <c:pt idx="23057">
                  <c:v>258.58401906719001</c:v>
                </c:pt>
                <c:pt idx="23058">
                  <c:v>258.54370102717201</c:v>
                </c:pt>
                <c:pt idx="23059">
                  <c:v>258.54341636240002</c:v>
                </c:pt>
                <c:pt idx="23060">
                  <c:v>258.534594872659</c:v>
                </c:pt>
                <c:pt idx="23061">
                  <c:v>258.52959703887899</c:v>
                </c:pt>
                <c:pt idx="23062">
                  <c:v>258.48769270702797</c:v>
                </c:pt>
                <c:pt idx="23063">
                  <c:v>258.43596041657401</c:v>
                </c:pt>
                <c:pt idx="23064">
                  <c:v>258.42549773141002</c:v>
                </c:pt>
                <c:pt idx="23065">
                  <c:v>258.40842864228199</c:v>
                </c:pt>
                <c:pt idx="23066">
                  <c:v>258.40818525619801</c:v>
                </c:pt>
                <c:pt idx="23067">
                  <c:v>258.36783773204297</c:v>
                </c:pt>
                <c:pt idx="23068">
                  <c:v>258.36633977131601</c:v>
                </c:pt>
                <c:pt idx="23069">
                  <c:v>258.301630249168</c:v>
                </c:pt>
                <c:pt idx="23070">
                  <c:v>258.289546491799</c:v>
                </c:pt>
                <c:pt idx="23071">
                  <c:v>258.28185662830901</c:v>
                </c:pt>
                <c:pt idx="23072">
                  <c:v>258.18674748319597</c:v>
                </c:pt>
                <c:pt idx="23073">
                  <c:v>258.17245743699903</c:v>
                </c:pt>
                <c:pt idx="23074">
                  <c:v>258.169419890276</c:v>
                </c:pt>
                <c:pt idx="23075">
                  <c:v>258.15503916866498</c:v>
                </c:pt>
                <c:pt idx="23076">
                  <c:v>258.15196544944399</c:v>
                </c:pt>
                <c:pt idx="23077">
                  <c:v>258.14149022160399</c:v>
                </c:pt>
                <c:pt idx="23078">
                  <c:v>258.14034687285999</c:v>
                </c:pt>
                <c:pt idx="23079">
                  <c:v>258.07948970465799</c:v>
                </c:pt>
                <c:pt idx="23080">
                  <c:v>258.05729864283097</c:v>
                </c:pt>
                <c:pt idx="23081">
                  <c:v>258.03815497154699</c:v>
                </c:pt>
                <c:pt idx="23082">
                  <c:v>258.029633194393</c:v>
                </c:pt>
                <c:pt idx="23083">
                  <c:v>258.02267390039998</c:v>
                </c:pt>
                <c:pt idx="23084">
                  <c:v>258.01846176827001</c:v>
                </c:pt>
                <c:pt idx="23085">
                  <c:v>257.98143014410402</c:v>
                </c:pt>
                <c:pt idx="23086">
                  <c:v>257.97892241389502</c:v>
                </c:pt>
                <c:pt idx="23087">
                  <c:v>257.90666928214301</c:v>
                </c:pt>
                <c:pt idx="23088">
                  <c:v>257.82649054100398</c:v>
                </c:pt>
                <c:pt idx="23089">
                  <c:v>257.786829141949</c:v>
                </c:pt>
                <c:pt idx="23090">
                  <c:v>257.77757165622199</c:v>
                </c:pt>
                <c:pt idx="23091">
                  <c:v>257.76973301048798</c:v>
                </c:pt>
                <c:pt idx="23092">
                  <c:v>257.75563539063</c:v>
                </c:pt>
                <c:pt idx="23093">
                  <c:v>257.66280018796698</c:v>
                </c:pt>
                <c:pt idx="23094">
                  <c:v>257.63293768987899</c:v>
                </c:pt>
                <c:pt idx="23095">
                  <c:v>257.61124144883502</c:v>
                </c:pt>
                <c:pt idx="23096">
                  <c:v>257.583925041535</c:v>
                </c:pt>
                <c:pt idx="23097">
                  <c:v>257.47217944490302</c:v>
                </c:pt>
                <c:pt idx="23098">
                  <c:v>257.46816823384398</c:v>
                </c:pt>
                <c:pt idx="23099">
                  <c:v>257.46394019057999</c:v>
                </c:pt>
                <c:pt idx="23100">
                  <c:v>257.44924199819599</c:v>
                </c:pt>
                <c:pt idx="23101">
                  <c:v>257.37910099999601</c:v>
                </c:pt>
                <c:pt idx="23102">
                  <c:v>257.37830007131203</c:v>
                </c:pt>
                <c:pt idx="23103">
                  <c:v>257.35640950688099</c:v>
                </c:pt>
                <c:pt idx="23104">
                  <c:v>257.35189959867898</c:v>
                </c:pt>
                <c:pt idx="23105">
                  <c:v>257.280849598788</c:v>
                </c:pt>
                <c:pt idx="23106">
                  <c:v>257.26699275868702</c:v>
                </c:pt>
                <c:pt idx="23107">
                  <c:v>257.25168176688499</c:v>
                </c:pt>
                <c:pt idx="23108">
                  <c:v>257.22181008661198</c:v>
                </c:pt>
                <c:pt idx="23109">
                  <c:v>257.19638995222402</c:v>
                </c:pt>
                <c:pt idx="23110">
                  <c:v>257.18966752823297</c:v>
                </c:pt>
                <c:pt idx="23111">
                  <c:v>257.179090653819</c:v>
                </c:pt>
                <c:pt idx="23112">
                  <c:v>257.17645295739499</c:v>
                </c:pt>
                <c:pt idx="23113">
                  <c:v>257.17100082358502</c:v>
                </c:pt>
                <c:pt idx="23114">
                  <c:v>257.12320315964098</c:v>
                </c:pt>
                <c:pt idx="23115">
                  <c:v>257.08099805864799</c:v>
                </c:pt>
                <c:pt idx="23116">
                  <c:v>257.04030919881598</c:v>
                </c:pt>
                <c:pt idx="23117">
                  <c:v>256.97734378639501</c:v>
                </c:pt>
                <c:pt idx="23118">
                  <c:v>256.96449138325301</c:v>
                </c:pt>
                <c:pt idx="23119">
                  <c:v>256.94349296877698</c:v>
                </c:pt>
                <c:pt idx="23120">
                  <c:v>256.881995693134</c:v>
                </c:pt>
                <c:pt idx="23121">
                  <c:v>256.86526282854902</c:v>
                </c:pt>
                <c:pt idx="23122">
                  <c:v>256.85191598893601</c:v>
                </c:pt>
                <c:pt idx="23123">
                  <c:v>256.84250680260402</c:v>
                </c:pt>
                <c:pt idx="23124">
                  <c:v>256.78692826587201</c:v>
                </c:pt>
                <c:pt idx="23125">
                  <c:v>256.767356561111</c:v>
                </c:pt>
                <c:pt idx="23126">
                  <c:v>256.758213595813</c:v>
                </c:pt>
                <c:pt idx="23127">
                  <c:v>256.750442553987</c:v>
                </c:pt>
                <c:pt idx="23128">
                  <c:v>256.74333223942301</c:v>
                </c:pt>
                <c:pt idx="23129">
                  <c:v>256.72115437871503</c:v>
                </c:pt>
                <c:pt idx="23130">
                  <c:v>256.70937389123202</c:v>
                </c:pt>
                <c:pt idx="23131">
                  <c:v>256.70519289693402</c:v>
                </c:pt>
                <c:pt idx="23132">
                  <c:v>256.70390005396598</c:v>
                </c:pt>
                <c:pt idx="23133">
                  <c:v>256.66133375385999</c:v>
                </c:pt>
                <c:pt idx="23134">
                  <c:v>256.60843942658801</c:v>
                </c:pt>
                <c:pt idx="23135">
                  <c:v>256.60540437555602</c:v>
                </c:pt>
                <c:pt idx="23136">
                  <c:v>256.54653602808298</c:v>
                </c:pt>
                <c:pt idx="23137">
                  <c:v>256.532465257946</c:v>
                </c:pt>
                <c:pt idx="23138">
                  <c:v>256.51789564186902</c:v>
                </c:pt>
                <c:pt idx="23139">
                  <c:v>256.47855441453697</c:v>
                </c:pt>
                <c:pt idx="23140">
                  <c:v>256.45548576342799</c:v>
                </c:pt>
                <c:pt idx="23141">
                  <c:v>256.45351716383902</c:v>
                </c:pt>
                <c:pt idx="23142">
                  <c:v>256.42391826293198</c:v>
                </c:pt>
                <c:pt idx="23143">
                  <c:v>256.40636634065697</c:v>
                </c:pt>
                <c:pt idx="23144">
                  <c:v>256.35868930973498</c:v>
                </c:pt>
                <c:pt idx="23145">
                  <c:v>256.31277242045098</c:v>
                </c:pt>
                <c:pt idx="23146">
                  <c:v>256.28326524192801</c:v>
                </c:pt>
                <c:pt idx="23147">
                  <c:v>256.27850795702</c:v>
                </c:pt>
                <c:pt idx="23148">
                  <c:v>256.21332587712698</c:v>
                </c:pt>
                <c:pt idx="23149">
                  <c:v>256.18538481094998</c:v>
                </c:pt>
                <c:pt idx="23150">
                  <c:v>256.16342215472099</c:v>
                </c:pt>
                <c:pt idx="23151">
                  <c:v>256.11966851475199</c:v>
                </c:pt>
                <c:pt idx="23152">
                  <c:v>256.11239536890298</c:v>
                </c:pt>
                <c:pt idx="23153">
                  <c:v>255.99440507058401</c:v>
                </c:pt>
                <c:pt idx="23154">
                  <c:v>255.98615247386999</c:v>
                </c:pt>
                <c:pt idx="23155">
                  <c:v>255.91667185576699</c:v>
                </c:pt>
                <c:pt idx="23156">
                  <c:v>255.89945645946599</c:v>
                </c:pt>
                <c:pt idx="23157">
                  <c:v>255.81287353111901</c:v>
                </c:pt>
                <c:pt idx="23158">
                  <c:v>255.751932932231</c:v>
                </c:pt>
                <c:pt idx="23159">
                  <c:v>255.71770791850199</c:v>
                </c:pt>
                <c:pt idx="23160">
                  <c:v>255.71742962113899</c:v>
                </c:pt>
                <c:pt idx="23161">
                  <c:v>255.69812711780901</c:v>
                </c:pt>
                <c:pt idx="23162">
                  <c:v>255.668654801641</c:v>
                </c:pt>
                <c:pt idx="23163">
                  <c:v>255.632709928004</c:v>
                </c:pt>
                <c:pt idx="23164">
                  <c:v>255.630110082188</c:v>
                </c:pt>
                <c:pt idx="23165">
                  <c:v>255.61952912413801</c:v>
                </c:pt>
                <c:pt idx="23166">
                  <c:v>255.591934428071</c:v>
                </c:pt>
                <c:pt idx="23167">
                  <c:v>255.522627376423</c:v>
                </c:pt>
                <c:pt idx="23168">
                  <c:v>255.46312446342401</c:v>
                </c:pt>
                <c:pt idx="23169">
                  <c:v>255.460485960494</c:v>
                </c:pt>
                <c:pt idx="23170">
                  <c:v>255.36244824710201</c:v>
                </c:pt>
                <c:pt idx="23171">
                  <c:v>255.358845211427</c:v>
                </c:pt>
                <c:pt idx="23172">
                  <c:v>255.34136307595799</c:v>
                </c:pt>
                <c:pt idx="23173">
                  <c:v>255.32556593105801</c:v>
                </c:pt>
                <c:pt idx="23174">
                  <c:v>255.315837925404</c:v>
                </c:pt>
                <c:pt idx="23175">
                  <c:v>255.29175783031801</c:v>
                </c:pt>
                <c:pt idx="23176">
                  <c:v>255.25100221653301</c:v>
                </c:pt>
                <c:pt idx="23177">
                  <c:v>255.20673826342599</c:v>
                </c:pt>
                <c:pt idx="23178">
                  <c:v>255.20535784268901</c:v>
                </c:pt>
                <c:pt idx="23179">
                  <c:v>255.18035350983601</c:v>
                </c:pt>
                <c:pt idx="23180">
                  <c:v>255.111865910826</c:v>
                </c:pt>
                <c:pt idx="23181">
                  <c:v>255.08072619037301</c:v>
                </c:pt>
                <c:pt idx="23182">
                  <c:v>255.07790541915199</c:v>
                </c:pt>
                <c:pt idx="23183">
                  <c:v>255.01219964859101</c:v>
                </c:pt>
                <c:pt idx="23184">
                  <c:v>254.95375554679501</c:v>
                </c:pt>
                <c:pt idx="23185">
                  <c:v>254.94136247786099</c:v>
                </c:pt>
                <c:pt idx="23186">
                  <c:v>254.878097685125</c:v>
                </c:pt>
                <c:pt idx="23187">
                  <c:v>254.87696913813099</c:v>
                </c:pt>
                <c:pt idx="23188">
                  <c:v>254.87552819348701</c:v>
                </c:pt>
                <c:pt idx="23189">
                  <c:v>254.86613995759799</c:v>
                </c:pt>
                <c:pt idx="23190">
                  <c:v>254.85147068337</c:v>
                </c:pt>
                <c:pt idx="23191">
                  <c:v>254.83743806694</c:v>
                </c:pt>
                <c:pt idx="23192">
                  <c:v>254.79081803102</c:v>
                </c:pt>
                <c:pt idx="23193">
                  <c:v>254.77112822205501</c:v>
                </c:pt>
                <c:pt idx="23194">
                  <c:v>254.76111339060299</c:v>
                </c:pt>
                <c:pt idx="23195">
                  <c:v>254.74797996452301</c:v>
                </c:pt>
                <c:pt idx="23196">
                  <c:v>254.73108608938099</c:v>
                </c:pt>
                <c:pt idx="23197">
                  <c:v>254.72673019907199</c:v>
                </c:pt>
                <c:pt idx="23198">
                  <c:v>254.68638719369099</c:v>
                </c:pt>
                <c:pt idx="23199">
                  <c:v>254.640742947457</c:v>
                </c:pt>
                <c:pt idx="23200">
                  <c:v>254.56504183348301</c:v>
                </c:pt>
                <c:pt idx="23201">
                  <c:v>254.54546173046401</c:v>
                </c:pt>
                <c:pt idx="23202">
                  <c:v>254.48922609879099</c:v>
                </c:pt>
                <c:pt idx="23203">
                  <c:v>254.471634780432</c:v>
                </c:pt>
                <c:pt idx="23204">
                  <c:v>254.46122808717101</c:v>
                </c:pt>
                <c:pt idx="23205">
                  <c:v>254.424276840125</c:v>
                </c:pt>
                <c:pt idx="23206">
                  <c:v>254.34776628664599</c:v>
                </c:pt>
                <c:pt idx="23207">
                  <c:v>254.32347921306999</c:v>
                </c:pt>
                <c:pt idx="23208">
                  <c:v>254.100594925911</c:v>
                </c:pt>
                <c:pt idx="23209">
                  <c:v>254.07696654635501</c:v>
                </c:pt>
                <c:pt idx="23210">
                  <c:v>254.03269478892901</c:v>
                </c:pt>
                <c:pt idx="23211">
                  <c:v>253.99005258681601</c:v>
                </c:pt>
                <c:pt idx="23212">
                  <c:v>253.967014270487</c:v>
                </c:pt>
                <c:pt idx="23213">
                  <c:v>253.89709082080199</c:v>
                </c:pt>
                <c:pt idx="23214">
                  <c:v>253.89350456449301</c:v>
                </c:pt>
                <c:pt idx="23215">
                  <c:v>253.87346171958299</c:v>
                </c:pt>
                <c:pt idx="23216">
                  <c:v>253.84410693871399</c:v>
                </c:pt>
                <c:pt idx="23217">
                  <c:v>253.84144595858101</c:v>
                </c:pt>
                <c:pt idx="23218">
                  <c:v>253.77949332903901</c:v>
                </c:pt>
                <c:pt idx="23219">
                  <c:v>253.763678243664</c:v>
                </c:pt>
                <c:pt idx="23220">
                  <c:v>253.76097706086401</c:v>
                </c:pt>
                <c:pt idx="23221">
                  <c:v>253.694875775469</c:v>
                </c:pt>
                <c:pt idx="23222">
                  <c:v>253.64397705433399</c:v>
                </c:pt>
                <c:pt idx="23223">
                  <c:v>253.57691328883701</c:v>
                </c:pt>
                <c:pt idx="23224">
                  <c:v>253.54713040909201</c:v>
                </c:pt>
                <c:pt idx="23225">
                  <c:v>253.535193277182</c:v>
                </c:pt>
                <c:pt idx="23226">
                  <c:v>253.50674434356199</c:v>
                </c:pt>
                <c:pt idx="23227">
                  <c:v>253.48897317382901</c:v>
                </c:pt>
                <c:pt idx="23228">
                  <c:v>253.453684740955</c:v>
                </c:pt>
                <c:pt idx="23229">
                  <c:v>253.438216966917</c:v>
                </c:pt>
                <c:pt idx="23230">
                  <c:v>253.427433545799</c:v>
                </c:pt>
                <c:pt idx="23231">
                  <c:v>253.383423803944</c:v>
                </c:pt>
                <c:pt idx="23232">
                  <c:v>253.343887287695</c:v>
                </c:pt>
                <c:pt idx="23233">
                  <c:v>253.327753874314</c:v>
                </c:pt>
                <c:pt idx="23234">
                  <c:v>253.29646813792201</c:v>
                </c:pt>
                <c:pt idx="23235">
                  <c:v>253.29259698123701</c:v>
                </c:pt>
                <c:pt idx="23236">
                  <c:v>253.265824333995</c:v>
                </c:pt>
                <c:pt idx="23237">
                  <c:v>253.19753815995199</c:v>
                </c:pt>
                <c:pt idx="23238">
                  <c:v>253.12118403378599</c:v>
                </c:pt>
                <c:pt idx="23239">
                  <c:v>253.10626198676701</c:v>
                </c:pt>
                <c:pt idx="23240">
                  <c:v>253.103768354409</c:v>
                </c:pt>
                <c:pt idx="23241">
                  <c:v>253.09618021853899</c:v>
                </c:pt>
                <c:pt idx="23242">
                  <c:v>253.078350728819</c:v>
                </c:pt>
                <c:pt idx="23243">
                  <c:v>253.01219303126601</c:v>
                </c:pt>
                <c:pt idx="23244">
                  <c:v>253.00992203845101</c:v>
                </c:pt>
                <c:pt idx="23245">
                  <c:v>252.99429903344901</c:v>
                </c:pt>
                <c:pt idx="23246">
                  <c:v>252.96615950698799</c:v>
                </c:pt>
                <c:pt idx="23247">
                  <c:v>252.96542641864599</c:v>
                </c:pt>
                <c:pt idx="23248">
                  <c:v>252.92900330250899</c:v>
                </c:pt>
                <c:pt idx="23249">
                  <c:v>252.922461685798</c:v>
                </c:pt>
                <c:pt idx="23250">
                  <c:v>252.91932501399299</c:v>
                </c:pt>
                <c:pt idx="23251">
                  <c:v>252.89583795103599</c:v>
                </c:pt>
                <c:pt idx="23252">
                  <c:v>252.87066480383601</c:v>
                </c:pt>
                <c:pt idx="23253">
                  <c:v>252.87055579146801</c:v>
                </c:pt>
                <c:pt idx="23254">
                  <c:v>252.841684115524</c:v>
                </c:pt>
                <c:pt idx="23255">
                  <c:v>252.81762137439799</c:v>
                </c:pt>
                <c:pt idx="23256">
                  <c:v>252.79263492451099</c:v>
                </c:pt>
                <c:pt idx="23257">
                  <c:v>252.767581019175</c:v>
                </c:pt>
                <c:pt idx="23258">
                  <c:v>252.763125496642</c:v>
                </c:pt>
                <c:pt idx="23259">
                  <c:v>252.73533262510699</c:v>
                </c:pt>
                <c:pt idx="23260">
                  <c:v>252.729744877174</c:v>
                </c:pt>
                <c:pt idx="23261">
                  <c:v>252.724092362752</c:v>
                </c:pt>
                <c:pt idx="23262">
                  <c:v>252.67348775063601</c:v>
                </c:pt>
                <c:pt idx="23263">
                  <c:v>252.671132776012</c:v>
                </c:pt>
                <c:pt idx="23264">
                  <c:v>252.64586867260101</c:v>
                </c:pt>
                <c:pt idx="23265">
                  <c:v>252.50355483568001</c:v>
                </c:pt>
                <c:pt idx="23266">
                  <c:v>252.487070676451</c:v>
                </c:pt>
                <c:pt idx="23267">
                  <c:v>252.47984387328799</c:v>
                </c:pt>
                <c:pt idx="23268">
                  <c:v>252.47365457943599</c:v>
                </c:pt>
                <c:pt idx="23269">
                  <c:v>252.43777761322801</c:v>
                </c:pt>
                <c:pt idx="23270">
                  <c:v>252.340358473322</c:v>
                </c:pt>
                <c:pt idx="23271">
                  <c:v>252.29970270008999</c:v>
                </c:pt>
                <c:pt idx="23272">
                  <c:v>252.295826413296</c:v>
                </c:pt>
                <c:pt idx="23273">
                  <c:v>252.253880138108</c:v>
                </c:pt>
                <c:pt idx="23274">
                  <c:v>252.24301240650499</c:v>
                </c:pt>
                <c:pt idx="23275">
                  <c:v>252.219628525209</c:v>
                </c:pt>
                <c:pt idx="23276">
                  <c:v>252.19969750900299</c:v>
                </c:pt>
                <c:pt idx="23277">
                  <c:v>252.19510814027001</c:v>
                </c:pt>
                <c:pt idx="23278">
                  <c:v>252.19197378448399</c:v>
                </c:pt>
                <c:pt idx="23279">
                  <c:v>252.177375906554</c:v>
                </c:pt>
                <c:pt idx="23280">
                  <c:v>252.17610029366099</c:v>
                </c:pt>
                <c:pt idx="23281">
                  <c:v>252.15526430989101</c:v>
                </c:pt>
                <c:pt idx="23282">
                  <c:v>252.14402014094699</c:v>
                </c:pt>
                <c:pt idx="23283">
                  <c:v>252.10008211278</c:v>
                </c:pt>
                <c:pt idx="23284">
                  <c:v>252.0989230875</c:v>
                </c:pt>
                <c:pt idx="23285">
                  <c:v>252.07207925557199</c:v>
                </c:pt>
                <c:pt idx="23286">
                  <c:v>252.037822680381</c:v>
                </c:pt>
                <c:pt idx="23287">
                  <c:v>252.0356104793</c:v>
                </c:pt>
                <c:pt idx="23288">
                  <c:v>252.02712792117501</c:v>
                </c:pt>
                <c:pt idx="23289">
                  <c:v>251.992991536961</c:v>
                </c:pt>
                <c:pt idx="23290">
                  <c:v>251.93684692093399</c:v>
                </c:pt>
                <c:pt idx="23291">
                  <c:v>251.83611825927301</c:v>
                </c:pt>
                <c:pt idx="23292">
                  <c:v>251.82561433460501</c:v>
                </c:pt>
                <c:pt idx="23293">
                  <c:v>251.81203600328499</c:v>
                </c:pt>
                <c:pt idx="23294">
                  <c:v>251.80607251995801</c:v>
                </c:pt>
                <c:pt idx="23295">
                  <c:v>251.79524780125999</c:v>
                </c:pt>
                <c:pt idx="23296">
                  <c:v>251.714567488071</c:v>
                </c:pt>
                <c:pt idx="23297">
                  <c:v>251.71253205455099</c:v>
                </c:pt>
                <c:pt idx="23298">
                  <c:v>251.70415835908901</c:v>
                </c:pt>
                <c:pt idx="23299">
                  <c:v>251.60584783610801</c:v>
                </c:pt>
                <c:pt idx="23300">
                  <c:v>251.60123451760001</c:v>
                </c:pt>
                <c:pt idx="23301">
                  <c:v>251.59876338941399</c:v>
                </c:pt>
                <c:pt idx="23302">
                  <c:v>251.565697933237</c:v>
                </c:pt>
                <c:pt idx="23303">
                  <c:v>251.462083064274</c:v>
                </c:pt>
                <c:pt idx="23304">
                  <c:v>251.455181235672</c:v>
                </c:pt>
                <c:pt idx="23305">
                  <c:v>251.315074197999</c:v>
                </c:pt>
                <c:pt idx="23306">
                  <c:v>251.24244310119801</c:v>
                </c:pt>
                <c:pt idx="23307">
                  <c:v>251.20351863884699</c:v>
                </c:pt>
                <c:pt idx="23308">
                  <c:v>251.155889379114</c:v>
                </c:pt>
                <c:pt idx="23309">
                  <c:v>251.15567583535801</c:v>
                </c:pt>
                <c:pt idx="23310">
                  <c:v>251.14146451715499</c:v>
                </c:pt>
                <c:pt idx="23311">
                  <c:v>250.98808770565401</c:v>
                </c:pt>
                <c:pt idx="23312">
                  <c:v>250.94882815475</c:v>
                </c:pt>
                <c:pt idx="23313">
                  <c:v>250.924219896208</c:v>
                </c:pt>
                <c:pt idx="23314">
                  <c:v>250.906238342976</c:v>
                </c:pt>
                <c:pt idx="23315">
                  <c:v>250.854585681142</c:v>
                </c:pt>
                <c:pt idx="23316">
                  <c:v>250.827898004057</c:v>
                </c:pt>
                <c:pt idx="23317">
                  <c:v>250.79875489045801</c:v>
                </c:pt>
                <c:pt idx="23318">
                  <c:v>250.77338264487301</c:v>
                </c:pt>
                <c:pt idx="23319">
                  <c:v>250.73859824057701</c:v>
                </c:pt>
                <c:pt idx="23320">
                  <c:v>250.727561957094</c:v>
                </c:pt>
                <c:pt idx="23321">
                  <c:v>250.68260450219799</c:v>
                </c:pt>
                <c:pt idx="23322">
                  <c:v>250.67305439651901</c:v>
                </c:pt>
                <c:pt idx="23323">
                  <c:v>250.669703954765</c:v>
                </c:pt>
                <c:pt idx="23324">
                  <c:v>250.60403530988</c:v>
                </c:pt>
                <c:pt idx="23325">
                  <c:v>250.56240961197901</c:v>
                </c:pt>
                <c:pt idx="23326">
                  <c:v>250.555514442788</c:v>
                </c:pt>
                <c:pt idx="23327">
                  <c:v>250.54315783193999</c:v>
                </c:pt>
                <c:pt idx="23328">
                  <c:v>250.520634892201</c:v>
                </c:pt>
                <c:pt idx="23329">
                  <c:v>250.50741210517799</c:v>
                </c:pt>
                <c:pt idx="23330">
                  <c:v>250.50427711376301</c:v>
                </c:pt>
                <c:pt idx="23331">
                  <c:v>250.46340286156499</c:v>
                </c:pt>
                <c:pt idx="23332">
                  <c:v>250.46012390084999</c:v>
                </c:pt>
                <c:pt idx="23333">
                  <c:v>250.43329350809699</c:v>
                </c:pt>
                <c:pt idx="23334">
                  <c:v>250.431818877197</c:v>
                </c:pt>
                <c:pt idx="23335">
                  <c:v>250.40949948915701</c:v>
                </c:pt>
                <c:pt idx="23336">
                  <c:v>250.37722641191601</c:v>
                </c:pt>
                <c:pt idx="23337">
                  <c:v>250.34494011091701</c:v>
                </c:pt>
                <c:pt idx="23338">
                  <c:v>250.33226745139399</c:v>
                </c:pt>
                <c:pt idx="23339">
                  <c:v>250.23562545861401</c:v>
                </c:pt>
                <c:pt idx="23340">
                  <c:v>250.12167051823801</c:v>
                </c:pt>
                <c:pt idx="23341">
                  <c:v>250.09255310670201</c:v>
                </c:pt>
                <c:pt idx="23342">
                  <c:v>250.033269872647</c:v>
                </c:pt>
                <c:pt idx="23343">
                  <c:v>249.930124231311</c:v>
                </c:pt>
                <c:pt idx="23344">
                  <c:v>249.89750617586699</c:v>
                </c:pt>
                <c:pt idx="23345">
                  <c:v>249.873940372547</c:v>
                </c:pt>
                <c:pt idx="23346">
                  <c:v>249.82922134187001</c:v>
                </c:pt>
                <c:pt idx="23347">
                  <c:v>249.777879854773</c:v>
                </c:pt>
                <c:pt idx="23348">
                  <c:v>249.67627050563701</c:v>
                </c:pt>
                <c:pt idx="23349">
                  <c:v>249.64624025853999</c:v>
                </c:pt>
                <c:pt idx="23350">
                  <c:v>249.61651437319</c:v>
                </c:pt>
                <c:pt idx="23351">
                  <c:v>249.56605906694199</c:v>
                </c:pt>
                <c:pt idx="23352">
                  <c:v>249.56176825543599</c:v>
                </c:pt>
                <c:pt idx="23353">
                  <c:v>249.50593591171099</c:v>
                </c:pt>
                <c:pt idx="23354">
                  <c:v>249.451331014484</c:v>
                </c:pt>
                <c:pt idx="23355">
                  <c:v>249.424579862972</c:v>
                </c:pt>
                <c:pt idx="23356">
                  <c:v>249.386330400519</c:v>
                </c:pt>
                <c:pt idx="23357">
                  <c:v>249.3646745451</c:v>
                </c:pt>
                <c:pt idx="23358">
                  <c:v>249.32066656761</c:v>
                </c:pt>
                <c:pt idx="23359">
                  <c:v>249.232707706356</c:v>
                </c:pt>
                <c:pt idx="23360">
                  <c:v>249.21658611842099</c:v>
                </c:pt>
                <c:pt idx="23361">
                  <c:v>249.21604547925099</c:v>
                </c:pt>
                <c:pt idx="23362">
                  <c:v>249.201575266855</c:v>
                </c:pt>
                <c:pt idx="23363">
                  <c:v>249.191255529822</c:v>
                </c:pt>
                <c:pt idx="23364">
                  <c:v>249.17531659882701</c:v>
                </c:pt>
                <c:pt idx="23365">
                  <c:v>249.099057205376</c:v>
                </c:pt>
                <c:pt idx="23366">
                  <c:v>249.00970417932601</c:v>
                </c:pt>
                <c:pt idx="23367">
                  <c:v>248.912344503036</c:v>
                </c:pt>
                <c:pt idx="23368">
                  <c:v>248.89187196582401</c:v>
                </c:pt>
                <c:pt idx="23369">
                  <c:v>248.87892138220499</c:v>
                </c:pt>
                <c:pt idx="23370">
                  <c:v>248.86953597383899</c:v>
                </c:pt>
                <c:pt idx="23371">
                  <c:v>248.831238713424</c:v>
                </c:pt>
                <c:pt idx="23372">
                  <c:v>248.72333351466801</c:v>
                </c:pt>
                <c:pt idx="23373">
                  <c:v>248.723232466078</c:v>
                </c:pt>
                <c:pt idx="23374">
                  <c:v>248.70257249165201</c:v>
                </c:pt>
                <c:pt idx="23375">
                  <c:v>248.635909415768</c:v>
                </c:pt>
                <c:pt idx="23376">
                  <c:v>248.58509701553999</c:v>
                </c:pt>
                <c:pt idx="23377">
                  <c:v>248.58357352194699</c:v>
                </c:pt>
                <c:pt idx="23378">
                  <c:v>248.58231440598499</c:v>
                </c:pt>
                <c:pt idx="23379">
                  <c:v>248.569311061024</c:v>
                </c:pt>
                <c:pt idx="23380">
                  <c:v>248.568125490223</c:v>
                </c:pt>
                <c:pt idx="23381">
                  <c:v>248.43917840459</c:v>
                </c:pt>
                <c:pt idx="23382">
                  <c:v>248.226856197123</c:v>
                </c:pt>
                <c:pt idx="23383">
                  <c:v>248.216120898284</c:v>
                </c:pt>
                <c:pt idx="23384">
                  <c:v>248.21415387637899</c:v>
                </c:pt>
                <c:pt idx="23385">
                  <c:v>248.19250292405999</c:v>
                </c:pt>
                <c:pt idx="23386">
                  <c:v>248.16338814296299</c:v>
                </c:pt>
                <c:pt idx="23387">
                  <c:v>248.15021370060799</c:v>
                </c:pt>
                <c:pt idx="23388">
                  <c:v>248.10073463316701</c:v>
                </c:pt>
                <c:pt idx="23389">
                  <c:v>248.09215547260001</c:v>
                </c:pt>
                <c:pt idx="23390">
                  <c:v>248.05584856763301</c:v>
                </c:pt>
                <c:pt idx="23391">
                  <c:v>248.016107142289</c:v>
                </c:pt>
                <c:pt idx="23392">
                  <c:v>247.98670397049301</c:v>
                </c:pt>
                <c:pt idx="23393">
                  <c:v>247.922230100333</c:v>
                </c:pt>
                <c:pt idx="23394">
                  <c:v>247.91241166916299</c:v>
                </c:pt>
                <c:pt idx="23395">
                  <c:v>247.89346970619599</c:v>
                </c:pt>
                <c:pt idx="23396">
                  <c:v>247.879917209409</c:v>
                </c:pt>
                <c:pt idx="23397">
                  <c:v>247.876671730216</c:v>
                </c:pt>
                <c:pt idx="23398">
                  <c:v>247.840066393482</c:v>
                </c:pt>
                <c:pt idx="23399">
                  <c:v>247.818115809305</c:v>
                </c:pt>
                <c:pt idx="23400">
                  <c:v>247.74523506716</c:v>
                </c:pt>
                <c:pt idx="23401">
                  <c:v>247.67306535735301</c:v>
                </c:pt>
                <c:pt idx="23402">
                  <c:v>247.63830702096999</c:v>
                </c:pt>
                <c:pt idx="23403">
                  <c:v>247.629145572883</c:v>
                </c:pt>
                <c:pt idx="23404">
                  <c:v>247.60288816531201</c:v>
                </c:pt>
                <c:pt idx="23405">
                  <c:v>247.595129386568</c:v>
                </c:pt>
                <c:pt idx="23406">
                  <c:v>247.536996945449</c:v>
                </c:pt>
                <c:pt idx="23407">
                  <c:v>247.50531370777301</c:v>
                </c:pt>
                <c:pt idx="23408">
                  <c:v>247.490110518997</c:v>
                </c:pt>
                <c:pt idx="23409">
                  <c:v>247.48363981152301</c:v>
                </c:pt>
                <c:pt idx="23410">
                  <c:v>247.47697529747401</c:v>
                </c:pt>
                <c:pt idx="23411">
                  <c:v>247.45670813976301</c:v>
                </c:pt>
                <c:pt idx="23412">
                  <c:v>247.391016484208</c:v>
                </c:pt>
                <c:pt idx="23413">
                  <c:v>247.36369526574401</c:v>
                </c:pt>
                <c:pt idx="23414">
                  <c:v>247.16434617195901</c:v>
                </c:pt>
                <c:pt idx="23415">
                  <c:v>247.15241830163799</c:v>
                </c:pt>
                <c:pt idx="23416">
                  <c:v>247.10420038516901</c:v>
                </c:pt>
                <c:pt idx="23417">
                  <c:v>247.083636928852</c:v>
                </c:pt>
                <c:pt idx="23418">
                  <c:v>247.06726240900201</c:v>
                </c:pt>
                <c:pt idx="23419">
                  <c:v>247.03804319180099</c:v>
                </c:pt>
                <c:pt idx="23420">
                  <c:v>247.01900180507801</c:v>
                </c:pt>
                <c:pt idx="23421">
                  <c:v>246.99108399179701</c:v>
                </c:pt>
                <c:pt idx="23422">
                  <c:v>246.95266377332001</c:v>
                </c:pt>
                <c:pt idx="23423">
                  <c:v>246.91298865762499</c:v>
                </c:pt>
                <c:pt idx="23424">
                  <c:v>246.87247877562601</c:v>
                </c:pt>
                <c:pt idx="23425">
                  <c:v>246.87158785859401</c:v>
                </c:pt>
                <c:pt idx="23426">
                  <c:v>246.84560713138899</c:v>
                </c:pt>
                <c:pt idx="23427">
                  <c:v>246.79047022048499</c:v>
                </c:pt>
                <c:pt idx="23428">
                  <c:v>246.77519250321799</c:v>
                </c:pt>
                <c:pt idx="23429">
                  <c:v>246.747617939295</c:v>
                </c:pt>
                <c:pt idx="23430">
                  <c:v>246.71421594076199</c:v>
                </c:pt>
                <c:pt idx="23431">
                  <c:v>246.71255658460399</c:v>
                </c:pt>
                <c:pt idx="23432">
                  <c:v>246.69565584920301</c:v>
                </c:pt>
                <c:pt idx="23433">
                  <c:v>246.659303391425</c:v>
                </c:pt>
                <c:pt idx="23434">
                  <c:v>246.62489377428099</c:v>
                </c:pt>
                <c:pt idx="23435">
                  <c:v>246.62043264844601</c:v>
                </c:pt>
                <c:pt idx="23436">
                  <c:v>246.522288071275</c:v>
                </c:pt>
                <c:pt idx="23437">
                  <c:v>246.49477896295201</c:v>
                </c:pt>
                <c:pt idx="23438">
                  <c:v>246.48987227891001</c:v>
                </c:pt>
                <c:pt idx="23439">
                  <c:v>246.46731222845199</c:v>
                </c:pt>
                <c:pt idx="23440">
                  <c:v>246.453459689456</c:v>
                </c:pt>
                <c:pt idx="23441">
                  <c:v>246.39272717973</c:v>
                </c:pt>
                <c:pt idx="23442">
                  <c:v>246.36081099877299</c:v>
                </c:pt>
                <c:pt idx="23443">
                  <c:v>246.33406676802301</c:v>
                </c:pt>
                <c:pt idx="23444">
                  <c:v>246.31822151910799</c:v>
                </c:pt>
                <c:pt idx="23445">
                  <c:v>246.296726533759</c:v>
                </c:pt>
                <c:pt idx="23446">
                  <c:v>246.23842397609599</c:v>
                </c:pt>
                <c:pt idx="23447">
                  <c:v>246.20544291292299</c:v>
                </c:pt>
                <c:pt idx="23448">
                  <c:v>246.189141217338</c:v>
                </c:pt>
                <c:pt idx="23449">
                  <c:v>246.11692160330099</c:v>
                </c:pt>
                <c:pt idx="23450">
                  <c:v>246.083958432706</c:v>
                </c:pt>
                <c:pt idx="23451">
                  <c:v>246.060864648951</c:v>
                </c:pt>
                <c:pt idx="23452">
                  <c:v>246.01502527048399</c:v>
                </c:pt>
                <c:pt idx="23453">
                  <c:v>246.003884885427</c:v>
                </c:pt>
                <c:pt idx="23454">
                  <c:v>245.979018302632</c:v>
                </c:pt>
                <c:pt idx="23455">
                  <c:v>245.95378054594099</c:v>
                </c:pt>
                <c:pt idx="23456">
                  <c:v>245.934591003066</c:v>
                </c:pt>
                <c:pt idx="23457">
                  <c:v>245.91509554191299</c:v>
                </c:pt>
                <c:pt idx="23458">
                  <c:v>245.91281073965101</c:v>
                </c:pt>
                <c:pt idx="23459">
                  <c:v>245.905446637105</c:v>
                </c:pt>
                <c:pt idx="23460">
                  <c:v>245.89953015627901</c:v>
                </c:pt>
                <c:pt idx="23461">
                  <c:v>245.89214051016799</c:v>
                </c:pt>
                <c:pt idx="23462">
                  <c:v>245.889885475326</c:v>
                </c:pt>
                <c:pt idx="23463">
                  <c:v>245.880287910498</c:v>
                </c:pt>
                <c:pt idx="23464">
                  <c:v>245.82362948311101</c:v>
                </c:pt>
                <c:pt idx="23465">
                  <c:v>245.76583350165899</c:v>
                </c:pt>
                <c:pt idx="23466">
                  <c:v>245.743191183899</c:v>
                </c:pt>
                <c:pt idx="23467">
                  <c:v>245.735964667171</c:v>
                </c:pt>
                <c:pt idx="23468">
                  <c:v>245.73238788534201</c:v>
                </c:pt>
                <c:pt idx="23469">
                  <c:v>245.630925030144</c:v>
                </c:pt>
                <c:pt idx="23470">
                  <c:v>245.605360710566</c:v>
                </c:pt>
                <c:pt idx="23471">
                  <c:v>245.601179164793</c:v>
                </c:pt>
                <c:pt idx="23472">
                  <c:v>245.59742516354399</c:v>
                </c:pt>
                <c:pt idx="23473">
                  <c:v>245.575794663896</c:v>
                </c:pt>
                <c:pt idx="23474">
                  <c:v>245.54520953148699</c:v>
                </c:pt>
                <c:pt idx="23475">
                  <c:v>245.52567463874999</c:v>
                </c:pt>
                <c:pt idx="23476">
                  <c:v>245.49607507267001</c:v>
                </c:pt>
                <c:pt idx="23477">
                  <c:v>245.490318553262</c:v>
                </c:pt>
                <c:pt idx="23478">
                  <c:v>245.46563256144401</c:v>
                </c:pt>
                <c:pt idx="23479">
                  <c:v>245.46514350427901</c:v>
                </c:pt>
                <c:pt idx="23480">
                  <c:v>245.46420772591199</c:v>
                </c:pt>
                <c:pt idx="23481">
                  <c:v>245.41335500553299</c:v>
                </c:pt>
                <c:pt idx="23482">
                  <c:v>245.324289196466</c:v>
                </c:pt>
                <c:pt idx="23483">
                  <c:v>245.30244819116101</c:v>
                </c:pt>
                <c:pt idx="23484">
                  <c:v>245.27247881156799</c:v>
                </c:pt>
                <c:pt idx="23485">
                  <c:v>245.256806218609</c:v>
                </c:pt>
                <c:pt idx="23486">
                  <c:v>245.25428574921199</c:v>
                </c:pt>
                <c:pt idx="23487">
                  <c:v>245.22540554942501</c:v>
                </c:pt>
                <c:pt idx="23488">
                  <c:v>245.216297592389</c:v>
                </c:pt>
                <c:pt idx="23489">
                  <c:v>245.203679870336</c:v>
                </c:pt>
                <c:pt idx="23490">
                  <c:v>245.195623583871</c:v>
                </c:pt>
                <c:pt idx="23491">
                  <c:v>245.14492253667501</c:v>
                </c:pt>
                <c:pt idx="23492">
                  <c:v>245.12663813935799</c:v>
                </c:pt>
                <c:pt idx="23493">
                  <c:v>245.11767841787699</c:v>
                </c:pt>
                <c:pt idx="23494">
                  <c:v>245.10909814583499</c:v>
                </c:pt>
                <c:pt idx="23495">
                  <c:v>245.08408402737001</c:v>
                </c:pt>
                <c:pt idx="23496">
                  <c:v>245.04602818776701</c:v>
                </c:pt>
                <c:pt idx="23497">
                  <c:v>244.96849420940299</c:v>
                </c:pt>
                <c:pt idx="23498">
                  <c:v>244.95164858642201</c:v>
                </c:pt>
                <c:pt idx="23499">
                  <c:v>244.87197289815299</c:v>
                </c:pt>
                <c:pt idx="23500">
                  <c:v>244.84952367242201</c:v>
                </c:pt>
                <c:pt idx="23501">
                  <c:v>244.82432107631701</c:v>
                </c:pt>
                <c:pt idx="23502">
                  <c:v>244.78811937969601</c:v>
                </c:pt>
                <c:pt idx="23503">
                  <c:v>244.769945140852</c:v>
                </c:pt>
                <c:pt idx="23504">
                  <c:v>244.74538038813699</c:v>
                </c:pt>
                <c:pt idx="23505">
                  <c:v>244.70564566032701</c:v>
                </c:pt>
                <c:pt idx="23506">
                  <c:v>244.704478191037</c:v>
                </c:pt>
                <c:pt idx="23507">
                  <c:v>244.62539193561699</c:v>
                </c:pt>
                <c:pt idx="23508">
                  <c:v>244.58346339866799</c:v>
                </c:pt>
                <c:pt idx="23509">
                  <c:v>244.50636939595</c:v>
                </c:pt>
                <c:pt idx="23510">
                  <c:v>244.50006158255499</c:v>
                </c:pt>
                <c:pt idx="23511">
                  <c:v>244.43898732391699</c:v>
                </c:pt>
                <c:pt idx="23512">
                  <c:v>244.37732010678101</c:v>
                </c:pt>
                <c:pt idx="23513">
                  <c:v>244.361508392644</c:v>
                </c:pt>
                <c:pt idx="23514">
                  <c:v>244.35145517378001</c:v>
                </c:pt>
                <c:pt idx="23515">
                  <c:v>244.34095500925099</c:v>
                </c:pt>
                <c:pt idx="23516">
                  <c:v>244.33950041790101</c:v>
                </c:pt>
                <c:pt idx="23517">
                  <c:v>244.28826895250401</c:v>
                </c:pt>
                <c:pt idx="23518">
                  <c:v>244.28027330964301</c:v>
                </c:pt>
                <c:pt idx="23519">
                  <c:v>244.25620175377901</c:v>
                </c:pt>
                <c:pt idx="23520">
                  <c:v>244.19281746653601</c:v>
                </c:pt>
                <c:pt idx="23521">
                  <c:v>244.15447331203299</c:v>
                </c:pt>
                <c:pt idx="23522">
                  <c:v>244.068789052574</c:v>
                </c:pt>
                <c:pt idx="23523">
                  <c:v>243.99340488323799</c:v>
                </c:pt>
                <c:pt idx="23524">
                  <c:v>243.96895074082801</c:v>
                </c:pt>
                <c:pt idx="23525">
                  <c:v>243.93676520767301</c:v>
                </c:pt>
                <c:pt idx="23526">
                  <c:v>243.889494799245</c:v>
                </c:pt>
                <c:pt idx="23527">
                  <c:v>243.82521849475299</c:v>
                </c:pt>
                <c:pt idx="23528">
                  <c:v>243.81743516640401</c:v>
                </c:pt>
                <c:pt idx="23529">
                  <c:v>243.71924811710701</c:v>
                </c:pt>
                <c:pt idx="23530">
                  <c:v>243.692375975495</c:v>
                </c:pt>
                <c:pt idx="23531">
                  <c:v>243.66636867467599</c:v>
                </c:pt>
                <c:pt idx="23532">
                  <c:v>243.601055859935</c:v>
                </c:pt>
                <c:pt idx="23533">
                  <c:v>243.59478762216699</c:v>
                </c:pt>
                <c:pt idx="23534">
                  <c:v>243.58824993744801</c:v>
                </c:pt>
                <c:pt idx="23535">
                  <c:v>243.57520974484899</c:v>
                </c:pt>
                <c:pt idx="23536">
                  <c:v>243.56040958147301</c:v>
                </c:pt>
                <c:pt idx="23537">
                  <c:v>243.55105416568901</c:v>
                </c:pt>
                <c:pt idx="23538">
                  <c:v>243.521396164138</c:v>
                </c:pt>
                <c:pt idx="23539">
                  <c:v>243.51107526676299</c:v>
                </c:pt>
                <c:pt idx="23540">
                  <c:v>243.48546836043599</c:v>
                </c:pt>
                <c:pt idx="23541">
                  <c:v>243.44376363616001</c:v>
                </c:pt>
                <c:pt idx="23542">
                  <c:v>243.43458764483901</c:v>
                </c:pt>
                <c:pt idx="23543">
                  <c:v>243.42484330590699</c:v>
                </c:pt>
                <c:pt idx="23544">
                  <c:v>243.354507005692</c:v>
                </c:pt>
                <c:pt idx="23545">
                  <c:v>243.32896082374501</c:v>
                </c:pt>
                <c:pt idx="23546">
                  <c:v>243.27801510489101</c:v>
                </c:pt>
                <c:pt idx="23547">
                  <c:v>243.25230381139599</c:v>
                </c:pt>
                <c:pt idx="23548">
                  <c:v>243.24744444540801</c:v>
                </c:pt>
                <c:pt idx="23549">
                  <c:v>243.094914367836</c:v>
                </c:pt>
                <c:pt idx="23550">
                  <c:v>243.08247750435399</c:v>
                </c:pt>
                <c:pt idx="23551">
                  <c:v>243.07728694898</c:v>
                </c:pt>
                <c:pt idx="23552">
                  <c:v>243.02582141001</c:v>
                </c:pt>
                <c:pt idx="23553">
                  <c:v>243.012807956872</c:v>
                </c:pt>
                <c:pt idx="23554">
                  <c:v>242.99164283309099</c:v>
                </c:pt>
                <c:pt idx="23555">
                  <c:v>242.970609551899</c:v>
                </c:pt>
                <c:pt idx="23556">
                  <c:v>242.96538376921399</c:v>
                </c:pt>
                <c:pt idx="23557">
                  <c:v>242.92809647672399</c:v>
                </c:pt>
                <c:pt idx="23558">
                  <c:v>242.91576370549899</c:v>
                </c:pt>
                <c:pt idx="23559">
                  <c:v>242.86072743607201</c:v>
                </c:pt>
                <c:pt idx="23560">
                  <c:v>242.83675102865101</c:v>
                </c:pt>
                <c:pt idx="23561">
                  <c:v>242.81267873979399</c:v>
                </c:pt>
                <c:pt idx="23562">
                  <c:v>242.78007069212799</c:v>
                </c:pt>
                <c:pt idx="23563">
                  <c:v>242.731227391338</c:v>
                </c:pt>
                <c:pt idx="23564">
                  <c:v>242.69509515398499</c:v>
                </c:pt>
                <c:pt idx="23565">
                  <c:v>242.67637871422201</c:v>
                </c:pt>
                <c:pt idx="23566">
                  <c:v>242.67504567846399</c:v>
                </c:pt>
                <c:pt idx="23567">
                  <c:v>242.64082921973699</c:v>
                </c:pt>
                <c:pt idx="23568">
                  <c:v>242.635103214048</c:v>
                </c:pt>
                <c:pt idx="23569">
                  <c:v>242.60722967053499</c:v>
                </c:pt>
                <c:pt idx="23570">
                  <c:v>242.58967300807299</c:v>
                </c:pt>
                <c:pt idx="23571">
                  <c:v>242.579468735044</c:v>
                </c:pt>
                <c:pt idx="23572">
                  <c:v>242.57832639646401</c:v>
                </c:pt>
                <c:pt idx="23573">
                  <c:v>242.526643717951</c:v>
                </c:pt>
                <c:pt idx="23574">
                  <c:v>242.470952377072</c:v>
                </c:pt>
                <c:pt idx="23575">
                  <c:v>242.448278793414</c:v>
                </c:pt>
                <c:pt idx="23576">
                  <c:v>242.428647998972</c:v>
                </c:pt>
                <c:pt idx="23577">
                  <c:v>242.38677272268501</c:v>
                </c:pt>
                <c:pt idx="23578">
                  <c:v>242.35363183919401</c:v>
                </c:pt>
                <c:pt idx="23579">
                  <c:v>242.35065112861301</c:v>
                </c:pt>
                <c:pt idx="23580">
                  <c:v>242.300535902316</c:v>
                </c:pt>
                <c:pt idx="23581">
                  <c:v>242.210339150224</c:v>
                </c:pt>
                <c:pt idx="23582">
                  <c:v>242.207688156529</c:v>
                </c:pt>
                <c:pt idx="23583">
                  <c:v>242.182252300405</c:v>
                </c:pt>
                <c:pt idx="23584">
                  <c:v>242.16879315107701</c:v>
                </c:pt>
                <c:pt idx="23585">
                  <c:v>242.10944461896801</c:v>
                </c:pt>
                <c:pt idx="23586">
                  <c:v>242.05053165744101</c:v>
                </c:pt>
                <c:pt idx="23587">
                  <c:v>241.97378729107299</c:v>
                </c:pt>
                <c:pt idx="23588">
                  <c:v>241.95207644351899</c:v>
                </c:pt>
                <c:pt idx="23589">
                  <c:v>241.94398562995801</c:v>
                </c:pt>
                <c:pt idx="23590">
                  <c:v>241.912170131723</c:v>
                </c:pt>
                <c:pt idx="23591">
                  <c:v>241.901461366446</c:v>
                </c:pt>
                <c:pt idx="23592">
                  <c:v>241.85832808127199</c:v>
                </c:pt>
                <c:pt idx="23593">
                  <c:v>241.82380208692899</c:v>
                </c:pt>
                <c:pt idx="23594">
                  <c:v>241.79627981844899</c:v>
                </c:pt>
                <c:pt idx="23595">
                  <c:v>241.78936612805401</c:v>
                </c:pt>
                <c:pt idx="23596">
                  <c:v>241.74140047300801</c:v>
                </c:pt>
                <c:pt idx="23597">
                  <c:v>241.69397038408101</c:v>
                </c:pt>
                <c:pt idx="23598">
                  <c:v>241.68070885536699</c:v>
                </c:pt>
                <c:pt idx="23599">
                  <c:v>241.61413495961301</c:v>
                </c:pt>
                <c:pt idx="23600">
                  <c:v>241.569642851146</c:v>
                </c:pt>
                <c:pt idx="23601">
                  <c:v>241.53206775911801</c:v>
                </c:pt>
                <c:pt idx="23602">
                  <c:v>241.51962128673699</c:v>
                </c:pt>
                <c:pt idx="23603">
                  <c:v>241.50486597646201</c:v>
                </c:pt>
                <c:pt idx="23604">
                  <c:v>241.48657145100699</c:v>
                </c:pt>
                <c:pt idx="23605">
                  <c:v>241.43495397869501</c:v>
                </c:pt>
                <c:pt idx="23606">
                  <c:v>241.39786277506701</c:v>
                </c:pt>
                <c:pt idx="23607">
                  <c:v>241.37406444275101</c:v>
                </c:pt>
                <c:pt idx="23608">
                  <c:v>241.30313903808701</c:v>
                </c:pt>
                <c:pt idx="23609">
                  <c:v>241.291038366484</c:v>
                </c:pt>
                <c:pt idx="23610">
                  <c:v>241.26064625689199</c:v>
                </c:pt>
                <c:pt idx="23611">
                  <c:v>241.231804978659</c:v>
                </c:pt>
                <c:pt idx="23612">
                  <c:v>240.99406913106799</c:v>
                </c:pt>
                <c:pt idx="23613">
                  <c:v>240.97615223996601</c:v>
                </c:pt>
                <c:pt idx="23614">
                  <c:v>240.965879973391</c:v>
                </c:pt>
                <c:pt idx="23615">
                  <c:v>240.96010046476701</c:v>
                </c:pt>
                <c:pt idx="23616">
                  <c:v>240.86023299950901</c:v>
                </c:pt>
                <c:pt idx="23617">
                  <c:v>240.85806243226199</c:v>
                </c:pt>
                <c:pt idx="23618">
                  <c:v>240.84692815897299</c:v>
                </c:pt>
                <c:pt idx="23619">
                  <c:v>240.796262222113</c:v>
                </c:pt>
                <c:pt idx="23620">
                  <c:v>240.74315172068401</c:v>
                </c:pt>
                <c:pt idx="23621">
                  <c:v>240.74312313495699</c:v>
                </c:pt>
                <c:pt idx="23622">
                  <c:v>240.72165904626999</c:v>
                </c:pt>
                <c:pt idx="23623">
                  <c:v>240.65434045579599</c:v>
                </c:pt>
                <c:pt idx="23624">
                  <c:v>240.64656602016899</c:v>
                </c:pt>
                <c:pt idx="23625">
                  <c:v>240.62993280238501</c:v>
                </c:pt>
                <c:pt idx="23626">
                  <c:v>240.612204249462</c:v>
                </c:pt>
                <c:pt idx="23627">
                  <c:v>240.57452243197</c:v>
                </c:pt>
                <c:pt idx="23628">
                  <c:v>240.53359037275399</c:v>
                </c:pt>
                <c:pt idx="23629">
                  <c:v>240.52797973211401</c:v>
                </c:pt>
                <c:pt idx="23630">
                  <c:v>240.45121672265699</c:v>
                </c:pt>
                <c:pt idx="23631">
                  <c:v>240.440861637285</c:v>
                </c:pt>
                <c:pt idx="23632">
                  <c:v>240.425807030062</c:v>
                </c:pt>
                <c:pt idx="23633">
                  <c:v>240.39917853854101</c:v>
                </c:pt>
                <c:pt idx="23634">
                  <c:v>240.39188227704801</c:v>
                </c:pt>
                <c:pt idx="23635">
                  <c:v>240.32690252173501</c:v>
                </c:pt>
                <c:pt idx="23636">
                  <c:v>240.31808999328601</c:v>
                </c:pt>
                <c:pt idx="23637">
                  <c:v>240.31593683404</c:v>
                </c:pt>
                <c:pt idx="23638">
                  <c:v>240.26203007878701</c:v>
                </c:pt>
                <c:pt idx="23639">
                  <c:v>240.244040417528</c:v>
                </c:pt>
                <c:pt idx="23640">
                  <c:v>240.23298338925599</c:v>
                </c:pt>
                <c:pt idx="23641">
                  <c:v>240.230296477281</c:v>
                </c:pt>
                <c:pt idx="23642">
                  <c:v>240.171208436521</c:v>
                </c:pt>
                <c:pt idx="23643">
                  <c:v>240.14405265245099</c:v>
                </c:pt>
                <c:pt idx="23644">
                  <c:v>240.02037751483101</c:v>
                </c:pt>
                <c:pt idx="23645">
                  <c:v>239.973986291214</c:v>
                </c:pt>
                <c:pt idx="23646">
                  <c:v>239.97392554653501</c:v>
                </c:pt>
                <c:pt idx="23647">
                  <c:v>239.96853458811199</c:v>
                </c:pt>
                <c:pt idx="23648">
                  <c:v>239.9519836627</c:v>
                </c:pt>
                <c:pt idx="23649">
                  <c:v>239.94903905793601</c:v>
                </c:pt>
                <c:pt idx="23650">
                  <c:v>239.91416316315099</c:v>
                </c:pt>
                <c:pt idx="23651">
                  <c:v>239.90728711697901</c:v>
                </c:pt>
                <c:pt idx="23652">
                  <c:v>239.89630934496699</c:v>
                </c:pt>
                <c:pt idx="23653">
                  <c:v>239.88744288055</c:v>
                </c:pt>
                <c:pt idx="23654">
                  <c:v>239.77929248272301</c:v>
                </c:pt>
                <c:pt idx="23655">
                  <c:v>239.763106460518</c:v>
                </c:pt>
                <c:pt idx="23656">
                  <c:v>239.739160462885</c:v>
                </c:pt>
                <c:pt idx="23657">
                  <c:v>239.73135461881901</c:v>
                </c:pt>
                <c:pt idx="23658">
                  <c:v>239.66277302248901</c:v>
                </c:pt>
                <c:pt idx="23659">
                  <c:v>239.575816730089</c:v>
                </c:pt>
                <c:pt idx="23660">
                  <c:v>239.53118592616701</c:v>
                </c:pt>
                <c:pt idx="23661">
                  <c:v>239.50425132804301</c:v>
                </c:pt>
                <c:pt idx="23662">
                  <c:v>239.49532479421401</c:v>
                </c:pt>
                <c:pt idx="23663">
                  <c:v>239.483539273281</c:v>
                </c:pt>
                <c:pt idx="23664">
                  <c:v>239.41640606532201</c:v>
                </c:pt>
                <c:pt idx="23665">
                  <c:v>239.39405437709999</c:v>
                </c:pt>
                <c:pt idx="23666">
                  <c:v>239.28636724489201</c:v>
                </c:pt>
                <c:pt idx="23667">
                  <c:v>239.18915963522301</c:v>
                </c:pt>
                <c:pt idx="23668">
                  <c:v>239.18291580259401</c:v>
                </c:pt>
                <c:pt idx="23669">
                  <c:v>239.17499865682299</c:v>
                </c:pt>
                <c:pt idx="23670">
                  <c:v>239.16603602101799</c:v>
                </c:pt>
                <c:pt idx="23671">
                  <c:v>239.138568202979</c:v>
                </c:pt>
                <c:pt idx="23672">
                  <c:v>239.077068229395</c:v>
                </c:pt>
                <c:pt idx="23673">
                  <c:v>239.062191411252</c:v>
                </c:pt>
                <c:pt idx="23674">
                  <c:v>238.99019827325299</c:v>
                </c:pt>
                <c:pt idx="23675">
                  <c:v>238.91115646545501</c:v>
                </c:pt>
                <c:pt idx="23676">
                  <c:v>238.895393265205</c:v>
                </c:pt>
                <c:pt idx="23677">
                  <c:v>238.86501739556701</c:v>
                </c:pt>
                <c:pt idx="23678">
                  <c:v>238.82179702744401</c:v>
                </c:pt>
                <c:pt idx="23679">
                  <c:v>238.80404365504299</c:v>
                </c:pt>
                <c:pt idx="23680">
                  <c:v>238.76482656899299</c:v>
                </c:pt>
                <c:pt idx="23681">
                  <c:v>238.71117514378599</c:v>
                </c:pt>
                <c:pt idx="23682">
                  <c:v>238.61604648030701</c:v>
                </c:pt>
                <c:pt idx="23683">
                  <c:v>238.504144499907</c:v>
                </c:pt>
                <c:pt idx="23684">
                  <c:v>238.49822053750199</c:v>
                </c:pt>
                <c:pt idx="23685">
                  <c:v>238.49433145790599</c:v>
                </c:pt>
                <c:pt idx="23686">
                  <c:v>238.46056215477</c:v>
                </c:pt>
                <c:pt idx="23687">
                  <c:v>238.443991247474</c:v>
                </c:pt>
                <c:pt idx="23688">
                  <c:v>238.41938870100299</c:v>
                </c:pt>
                <c:pt idx="23689">
                  <c:v>238.40616104989999</c:v>
                </c:pt>
                <c:pt idx="23690">
                  <c:v>238.380368774532</c:v>
                </c:pt>
                <c:pt idx="23691">
                  <c:v>238.33289620026099</c:v>
                </c:pt>
                <c:pt idx="23692">
                  <c:v>238.3081627112</c:v>
                </c:pt>
                <c:pt idx="23693">
                  <c:v>238.308142991701</c:v>
                </c:pt>
                <c:pt idx="23694">
                  <c:v>238.28377659133901</c:v>
                </c:pt>
                <c:pt idx="23695">
                  <c:v>238.28241360165899</c:v>
                </c:pt>
                <c:pt idx="23696">
                  <c:v>238.1430217331</c:v>
                </c:pt>
                <c:pt idx="23697">
                  <c:v>238.11376963321101</c:v>
                </c:pt>
                <c:pt idx="23698">
                  <c:v>238.04744176510599</c:v>
                </c:pt>
                <c:pt idx="23699">
                  <c:v>238.03143488380601</c:v>
                </c:pt>
                <c:pt idx="23700">
                  <c:v>237.966138203642</c:v>
                </c:pt>
                <c:pt idx="23701">
                  <c:v>237.902952484287</c:v>
                </c:pt>
                <c:pt idx="23702">
                  <c:v>237.87136760203401</c:v>
                </c:pt>
                <c:pt idx="23703">
                  <c:v>237.869795567219</c:v>
                </c:pt>
                <c:pt idx="23704">
                  <c:v>237.834744656602</c:v>
                </c:pt>
                <c:pt idx="23705">
                  <c:v>237.81637178116199</c:v>
                </c:pt>
                <c:pt idx="23706">
                  <c:v>237.79440409820899</c:v>
                </c:pt>
                <c:pt idx="23707">
                  <c:v>237.784366286081</c:v>
                </c:pt>
                <c:pt idx="23708">
                  <c:v>237.77212803644699</c:v>
                </c:pt>
                <c:pt idx="23709">
                  <c:v>237.76371144816301</c:v>
                </c:pt>
                <c:pt idx="23710">
                  <c:v>237.72821662776201</c:v>
                </c:pt>
                <c:pt idx="23711">
                  <c:v>237.71260105131</c:v>
                </c:pt>
                <c:pt idx="23712">
                  <c:v>237.66801251258599</c:v>
                </c:pt>
                <c:pt idx="23713">
                  <c:v>237.57963910475101</c:v>
                </c:pt>
                <c:pt idx="23714">
                  <c:v>237.57126377683201</c:v>
                </c:pt>
                <c:pt idx="23715">
                  <c:v>237.53015987147299</c:v>
                </c:pt>
                <c:pt idx="23716">
                  <c:v>237.49101737936601</c:v>
                </c:pt>
                <c:pt idx="23717">
                  <c:v>237.48896178774399</c:v>
                </c:pt>
                <c:pt idx="23718">
                  <c:v>237.472477959153</c:v>
                </c:pt>
                <c:pt idx="23719">
                  <c:v>237.25718009766101</c:v>
                </c:pt>
                <c:pt idx="23720">
                  <c:v>237.150392296668</c:v>
                </c:pt>
                <c:pt idx="23721">
                  <c:v>237.122870578647</c:v>
                </c:pt>
                <c:pt idx="23722">
                  <c:v>237.12237302624899</c:v>
                </c:pt>
                <c:pt idx="23723">
                  <c:v>237.089170001589</c:v>
                </c:pt>
                <c:pt idx="23724">
                  <c:v>237.08342703776799</c:v>
                </c:pt>
                <c:pt idx="23725">
                  <c:v>237.06501474210299</c:v>
                </c:pt>
                <c:pt idx="23726">
                  <c:v>237.036682228654</c:v>
                </c:pt>
                <c:pt idx="23727">
                  <c:v>236.999915051795</c:v>
                </c:pt>
                <c:pt idx="23728">
                  <c:v>236.95808457852499</c:v>
                </c:pt>
                <c:pt idx="23729">
                  <c:v>236.949847295354</c:v>
                </c:pt>
                <c:pt idx="23730">
                  <c:v>236.94678185538299</c:v>
                </c:pt>
                <c:pt idx="23731">
                  <c:v>236.891128148939</c:v>
                </c:pt>
                <c:pt idx="23732">
                  <c:v>236.81012258179899</c:v>
                </c:pt>
                <c:pt idx="23733">
                  <c:v>236.77468358051601</c:v>
                </c:pt>
                <c:pt idx="23734">
                  <c:v>236.73832956003201</c:v>
                </c:pt>
                <c:pt idx="23735">
                  <c:v>236.70157792824301</c:v>
                </c:pt>
                <c:pt idx="23736">
                  <c:v>236.69518415237599</c:v>
                </c:pt>
                <c:pt idx="23737">
                  <c:v>236.676880153464</c:v>
                </c:pt>
                <c:pt idx="23738">
                  <c:v>236.66161716578301</c:v>
                </c:pt>
                <c:pt idx="23739">
                  <c:v>236.616044110237</c:v>
                </c:pt>
                <c:pt idx="23740">
                  <c:v>236.59658361573301</c:v>
                </c:pt>
                <c:pt idx="23741">
                  <c:v>236.59323024551</c:v>
                </c:pt>
                <c:pt idx="23742">
                  <c:v>236.56247422087901</c:v>
                </c:pt>
                <c:pt idx="23743">
                  <c:v>236.545932820199</c:v>
                </c:pt>
                <c:pt idx="23744">
                  <c:v>236.54034777693201</c:v>
                </c:pt>
                <c:pt idx="23745">
                  <c:v>236.53781393060399</c:v>
                </c:pt>
                <c:pt idx="23746">
                  <c:v>236.52424607184301</c:v>
                </c:pt>
                <c:pt idx="23747">
                  <c:v>236.49942074716699</c:v>
                </c:pt>
                <c:pt idx="23748">
                  <c:v>236.48613755118799</c:v>
                </c:pt>
                <c:pt idx="23749">
                  <c:v>236.480070496476</c:v>
                </c:pt>
                <c:pt idx="23750">
                  <c:v>236.46414825175901</c:v>
                </c:pt>
                <c:pt idx="23751">
                  <c:v>236.44614460250301</c:v>
                </c:pt>
                <c:pt idx="23752">
                  <c:v>236.39845774442199</c:v>
                </c:pt>
                <c:pt idx="23753">
                  <c:v>236.35623293426201</c:v>
                </c:pt>
                <c:pt idx="23754">
                  <c:v>236.29004379578399</c:v>
                </c:pt>
                <c:pt idx="23755">
                  <c:v>236.24779475141301</c:v>
                </c:pt>
                <c:pt idx="23756">
                  <c:v>236.211691012296</c:v>
                </c:pt>
                <c:pt idx="23757">
                  <c:v>236.16047503044399</c:v>
                </c:pt>
                <c:pt idx="23758">
                  <c:v>236.10878876095799</c:v>
                </c:pt>
                <c:pt idx="23759">
                  <c:v>236.078147829469</c:v>
                </c:pt>
                <c:pt idx="23760">
                  <c:v>236.05498811720099</c:v>
                </c:pt>
                <c:pt idx="23761">
                  <c:v>236.039056166379</c:v>
                </c:pt>
                <c:pt idx="23762">
                  <c:v>235.93757456935199</c:v>
                </c:pt>
                <c:pt idx="23763">
                  <c:v>235.931188837734</c:v>
                </c:pt>
                <c:pt idx="23764">
                  <c:v>235.90314370505499</c:v>
                </c:pt>
                <c:pt idx="23765">
                  <c:v>235.86837230766699</c:v>
                </c:pt>
                <c:pt idx="23766">
                  <c:v>235.85845492930699</c:v>
                </c:pt>
                <c:pt idx="23767">
                  <c:v>235.83236167844399</c:v>
                </c:pt>
                <c:pt idx="23768">
                  <c:v>235.78211755498501</c:v>
                </c:pt>
                <c:pt idx="23769">
                  <c:v>235.769241197269</c:v>
                </c:pt>
                <c:pt idx="23770">
                  <c:v>235.72950492344901</c:v>
                </c:pt>
                <c:pt idx="23771">
                  <c:v>235.71213340890401</c:v>
                </c:pt>
                <c:pt idx="23772">
                  <c:v>235.606311401607</c:v>
                </c:pt>
                <c:pt idx="23773">
                  <c:v>235.57942200514501</c:v>
                </c:pt>
                <c:pt idx="23774">
                  <c:v>235.56059268076001</c:v>
                </c:pt>
                <c:pt idx="23775">
                  <c:v>235.540692148988</c:v>
                </c:pt>
                <c:pt idx="23776">
                  <c:v>235.513762347887</c:v>
                </c:pt>
                <c:pt idx="23777">
                  <c:v>235.444266617317</c:v>
                </c:pt>
                <c:pt idx="23778">
                  <c:v>235.425812096377</c:v>
                </c:pt>
                <c:pt idx="23779">
                  <c:v>235.420370541181</c:v>
                </c:pt>
                <c:pt idx="23780">
                  <c:v>235.407819433957</c:v>
                </c:pt>
                <c:pt idx="23781">
                  <c:v>235.350067809449</c:v>
                </c:pt>
                <c:pt idx="23782">
                  <c:v>235.30332851610299</c:v>
                </c:pt>
                <c:pt idx="23783">
                  <c:v>235.29734357442501</c:v>
                </c:pt>
                <c:pt idx="23784">
                  <c:v>235.288525434023</c:v>
                </c:pt>
                <c:pt idx="23785">
                  <c:v>235.27982252918</c:v>
                </c:pt>
                <c:pt idx="23786">
                  <c:v>235.24110636554801</c:v>
                </c:pt>
                <c:pt idx="23787">
                  <c:v>235.14317372737699</c:v>
                </c:pt>
                <c:pt idx="23788">
                  <c:v>235.13784731907799</c:v>
                </c:pt>
                <c:pt idx="23789">
                  <c:v>235.10631761899899</c:v>
                </c:pt>
                <c:pt idx="23790">
                  <c:v>235.08545185599601</c:v>
                </c:pt>
                <c:pt idx="23791">
                  <c:v>235.051708798639</c:v>
                </c:pt>
                <c:pt idx="23792">
                  <c:v>235.01134121370299</c:v>
                </c:pt>
                <c:pt idx="23793">
                  <c:v>235.00900419121601</c:v>
                </c:pt>
                <c:pt idx="23794">
                  <c:v>235.00328937594699</c:v>
                </c:pt>
                <c:pt idx="23795">
                  <c:v>234.99917879038401</c:v>
                </c:pt>
                <c:pt idx="23796">
                  <c:v>234.979898356245</c:v>
                </c:pt>
                <c:pt idx="23797">
                  <c:v>234.95294879007599</c:v>
                </c:pt>
                <c:pt idx="23798">
                  <c:v>234.91632860695901</c:v>
                </c:pt>
                <c:pt idx="23799">
                  <c:v>234.899976861167</c:v>
                </c:pt>
                <c:pt idx="23800">
                  <c:v>234.890646206414</c:v>
                </c:pt>
                <c:pt idx="23801">
                  <c:v>234.88458777569801</c:v>
                </c:pt>
                <c:pt idx="23802">
                  <c:v>234.82024950424201</c:v>
                </c:pt>
                <c:pt idx="23803">
                  <c:v>234.74428371172399</c:v>
                </c:pt>
                <c:pt idx="23804">
                  <c:v>234.728653843187</c:v>
                </c:pt>
                <c:pt idx="23805">
                  <c:v>234.718515503411</c:v>
                </c:pt>
                <c:pt idx="23806">
                  <c:v>234.69922980730499</c:v>
                </c:pt>
                <c:pt idx="23807">
                  <c:v>234.641648543484</c:v>
                </c:pt>
                <c:pt idx="23808">
                  <c:v>234.56262824650301</c:v>
                </c:pt>
                <c:pt idx="23809">
                  <c:v>234.53708329240499</c:v>
                </c:pt>
                <c:pt idx="23810">
                  <c:v>234.52560753827899</c:v>
                </c:pt>
                <c:pt idx="23811">
                  <c:v>234.514681106989</c:v>
                </c:pt>
                <c:pt idx="23812">
                  <c:v>234.51457169307099</c:v>
                </c:pt>
                <c:pt idx="23813">
                  <c:v>234.51171066428199</c:v>
                </c:pt>
                <c:pt idx="23814">
                  <c:v>234.46930401552299</c:v>
                </c:pt>
                <c:pt idx="23815">
                  <c:v>234.46401523016399</c:v>
                </c:pt>
                <c:pt idx="23816">
                  <c:v>234.452841100922</c:v>
                </c:pt>
                <c:pt idx="23817">
                  <c:v>234.43318543647101</c:v>
                </c:pt>
                <c:pt idx="23818">
                  <c:v>234.38957553268099</c:v>
                </c:pt>
                <c:pt idx="23819">
                  <c:v>234.386120253787</c:v>
                </c:pt>
                <c:pt idx="23820">
                  <c:v>234.383450993</c:v>
                </c:pt>
                <c:pt idx="23821">
                  <c:v>234.29443814723601</c:v>
                </c:pt>
                <c:pt idx="23822">
                  <c:v>234.27307139640899</c:v>
                </c:pt>
                <c:pt idx="23823">
                  <c:v>234.26011581249199</c:v>
                </c:pt>
                <c:pt idx="23824">
                  <c:v>234.179758966675</c:v>
                </c:pt>
                <c:pt idx="23825">
                  <c:v>234.149931686401</c:v>
                </c:pt>
                <c:pt idx="23826">
                  <c:v>234.117751889847</c:v>
                </c:pt>
                <c:pt idx="23827">
                  <c:v>234.109161131875</c:v>
                </c:pt>
                <c:pt idx="23828">
                  <c:v>234.07684985092399</c:v>
                </c:pt>
                <c:pt idx="23829">
                  <c:v>234.05493663231499</c:v>
                </c:pt>
                <c:pt idx="23830">
                  <c:v>234.01133587931699</c:v>
                </c:pt>
                <c:pt idx="23831">
                  <c:v>233.98148022617301</c:v>
                </c:pt>
                <c:pt idx="23832">
                  <c:v>233.96553632772299</c:v>
                </c:pt>
                <c:pt idx="23833">
                  <c:v>233.922877644435</c:v>
                </c:pt>
                <c:pt idx="23834">
                  <c:v>233.903728448561</c:v>
                </c:pt>
                <c:pt idx="23835">
                  <c:v>233.89576438462501</c:v>
                </c:pt>
                <c:pt idx="23836">
                  <c:v>233.86132813727301</c:v>
                </c:pt>
                <c:pt idx="23837">
                  <c:v>233.82519283464501</c:v>
                </c:pt>
                <c:pt idx="23838">
                  <c:v>233.81607019917001</c:v>
                </c:pt>
                <c:pt idx="23839">
                  <c:v>233.78675577334701</c:v>
                </c:pt>
                <c:pt idx="23840">
                  <c:v>233.77533767377901</c:v>
                </c:pt>
                <c:pt idx="23841">
                  <c:v>233.706948076835</c:v>
                </c:pt>
                <c:pt idx="23842">
                  <c:v>233.698556091516</c:v>
                </c:pt>
                <c:pt idx="23843">
                  <c:v>233.66202173862601</c:v>
                </c:pt>
                <c:pt idx="23844">
                  <c:v>233.62030629401499</c:v>
                </c:pt>
                <c:pt idx="23845">
                  <c:v>233.61830621867401</c:v>
                </c:pt>
                <c:pt idx="23846">
                  <c:v>233.575271066635</c:v>
                </c:pt>
                <c:pt idx="23847">
                  <c:v>233.56559903482901</c:v>
                </c:pt>
                <c:pt idx="23848">
                  <c:v>233.51568581394801</c:v>
                </c:pt>
                <c:pt idx="23849">
                  <c:v>233.48775817851899</c:v>
                </c:pt>
                <c:pt idx="23850">
                  <c:v>233.48766595059899</c:v>
                </c:pt>
                <c:pt idx="23851">
                  <c:v>233.48131730664599</c:v>
                </c:pt>
                <c:pt idx="23852">
                  <c:v>233.472466217006</c:v>
                </c:pt>
                <c:pt idx="23853">
                  <c:v>233.468641470585</c:v>
                </c:pt>
                <c:pt idx="23854">
                  <c:v>233.41057537599099</c:v>
                </c:pt>
                <c:pt idx="23855">
                  <c:v>233.37755436374599</c:v>
                </c:pt>
                <c:pt idx="23856">
                  <c:v>233.36779515104399</c:v>
                </c:pt>
                <c:pt idx="23857">
                  <c:v>233.25276756522501</c:v>
                </c:pt>
                <c:pt idx="23858">
                  <c:v>233.22401151966201</c:v>
                </c:pt>
                <c:pt idx="23859">
                  <c:v>233.18185375196001</c:v>
                </c:pt>
                <c:pt idx="23860">
                  <c:v>233.132498482127</c:v>
                </c:pt>
                <c:pt idx="23861">
                  <c:v>233.09877004510699</c:v>
                </c:pt>
                <c:pt idx="23862">
                  <c:v>233.06075916558299</c:v>
                </c:pt>
                <c:pt idx="23863">
                  <c:v>233.05053195913499</c:v>
                </c:pt>
                <c:pt idx="23864">
                  <c:v>233.047954474075</c:v>
                </c:pt>
                <c:pt idx="23865">
                  <c:v>233.04100189574999</c:v>
                </c:pt>
                <c:pt idx="23866">
                  <c:v>232.95110824583</c:v>
                </c:pt>
                <c:pt idx="23867">
                  <c:v>232.939607964803</c:v>
                </c:pt>
                <c:pt idx="23868">
                  <c:v>232.90444687211701</c:v>
                </c:pt>
                <c:pt idx="23869">
                  <c:v>232.88401090426501</c:v>
                </c:pt>
                <c:pt idx="23870">
                  <c:v>232.81683669119201</c:v>
                </c:pt>
                <c:pt idx="23871">
                  <c:v>232.80987063277101</c:v>
                </c:pt>
                <c:pt idx="23872">
                  <c:v>232.79633586278899</c:v>
                </c:pt>
                <c:pt idx="23873">
                  <c:v>232.79070741044501</c:v>
                </c:pt>
                <c:pt idx="23874">
                  <c:v>232.78623258122201</c:v>
                </c:pt>
                <c:pt idx="23875">
                  <c:v>232.78429201498901</c:v>
                </c:pt>
                <c:pt idx="23876">
                  <c:v>232.78396289568099</c:v>
                </c:pt>
                <c:pt idx="23877">
                  <c:v>232.76319957230601</c:v>
                </c:pt>
                <c:pt idx="23878">
                  <c:v>232.73949224510301</c:v>
                </c:pt>
                <c:pt idx="23879">
                  <c:v>232.675548490561</c:v>
                </c:pt>
                <c:pt idx="23880">
                  <c:v>232.629098575744</c:v>
                </c:pt>
                <c:pt idx="23881">
                  <c:v>232.62550072441999</c:v>
                </c:pt>
                <c:pt idx="23882">
                  <c:v>232.622480528225</c:v>
                </c:pt>
                <c:pt idx="23883">
                  <c:v>232.59089270418499</c:v>
                </c:pt>
                <c:pt idx="23884">
                  <c:v>232.562993218028</c:v>
                </c:pt>
                <c:pt idx="23885">
                  <c:v>232.559909285153</c:v>
                </c:pt>
                <c:pt idx="23886">
                  <c:v>232.52100690643499</c:v>
                </c:pt>
                <c:pt idx="23887">
                  <c:v>232.499681770097</c:v>
                </c:pt>
                <c:pt idx="23888">
                  <c:v>232.484581546665</c:v>
                </c:pt>
                <c:pt idx="23889">
                  <c:v>232.47350344873499</c:v>
                </c:pt>
                <c:pt idx="23890">
                  <c:v>232.413604361381</c:v>
                </c:pt>
                <c:pt idx="23891">
                  <c:v>232.31259976622599</c:v>
                </c:pt>
                <c:pt idx="23892">
                  <c:v>232.26823752313501</c:v>
                </c:pt>
                <c:pt idx="23893">
                  <c:v>232.23412219513199</c:v>
                </c:pt>
                <c:pt idx="23894">
                  <c:v>232.191108035008</c:v>
                </c:pt>
                <c:pt idx="23895">
                  <c:v>232.15217449180699</c:v>
                </c:pt>
                <c:pt idx="23896">
                  <c:v>232.12627482579501</c:v>
                </c:pt>
                <c:pt idx="23897">
                  <c:v>232.083762438588</c:v>
                </c:pt>
                <c:pt idx="23898">
                  <c:v>232.07748424392901</c:v>
                </c:pt>
                <c:pt idx="23899">
                  <c:v>232.05523707946301</c:v>
                </c:pt>
                <c:pt idx="23900">
                  <c:v>232.04870729772401</c:v>
                </c:pt>
                <c:pt idx="23901">
                  <c:v>231.91455862559201</c:v>
                </c:pt>
                <c:pt idx="23902">
                  <c:v>231.89223632810101</c:v>
                </c:pt>
                <c:pt idx="23903">
                  <c:v>231.87571666314</c:v>
                </c:pt>
                <c:pt idx="23904">
                  <c:v>231.85284209516001</c:v>
                </c:pt>
                <c:pt idx="23905">
                  <c:v>231.83988639671301</c:v>
                </c:pt>
                <c:pt idx="23906">
                  <c:v>231.8140975112</c:v>
                </c:pt>
                <c:pt idx="23907">
                  <c:v>231.76423226034299</c:v>
                </c:pt>
                <c:pt idx="23908">
                  <c:v>231.71036360734601</c:v>
                </c:pt>
                <c:pt idx="23909">
                  <c:v>231.64712482542399</c:v>
                </c:pt>
                <c:pt idx="23910">
                  <c:v>231.64090842165101</c:v>
                </c:pt>
                <c:pt idx="23911">
                  <c:v>231.636162986801</c:v>
                </c:pt>
                <c:pt idx="23912">
                  <c:v>231.588643629811</c:v>
                </c:pt>
                <c:pt idx="23913">
                  <c:v>231.54581870606501</c:v>
                </c:pt>
                <c:pt idx="23914">
                  <c:v>231.510966440424</c:v>
                </c:pt>
                <c:pt idx="23915">
                  <c:v>231.493267562841</c:v>
                </c:pt>
                <c:pt idx="23916">
                  <c:v>231.467698837244</c:v>
                </c:pt>
                <c:pt idx="23917">
                  <c:v>231.45348853184299</c:v>
                </c:pt>
                <c:pt idx="23918">
                  <c:v>231.40377002984101</c:v>
                </c:pt>
                <c:pt idx="23919">
                  <c:v>231.38996585036799</c:v>
                </c:pt>
                <c:pt idx="23920">
                  <c:v>231.380884110609</c:v>
                </c:pt>
                <c:pt idx="23921">
                  <c:v>231.31339023644301</c:v>
                </c:pt>
                <c:pt idx="23922">
                  <c:v>231.28580068531701</c:v>
                </c:pt>
                <c:pt idx="23923">
                  <c:v>231.26335025576901</c:v>
                </c:pt>
                <c:pt idx="23924">
                  <c:v>231.255713678837</c:v>
                </c:pt>
                <c:pt idx="23925">
                  <c:v>231.21839673993</c:v>
                </c:pt>
                <c:pt idx="23926">
                  <c:v>231.15544372895599</c:v>
                </c:pt>
                <c:pt idx="23927">
                  <c:v>231.13931723616199</c:v>
                </c:pt>
                <c:pt idx="23928">
                  <c:v>231.083725628379</c:v>
                </c:pt>
                <c:pt idx="23929">
                  <c:v>231.057377058833</c:v>
                </c:pt>
                <c:pt idx="23930">
                  <c:v>231.05012476675401</c:v>
                </c:pt>
                <c:pt idx="23931">
                  <c:v>231.03750890382801</c:v>
                </c:pt>
                <c:pt idx="23932">
                  <c:v>231.035045139082</c:v>
                </c:pt>
                <c:pt idx="23933">
                  <c:v>231.030307544175</c:v>
                </c:pt>
                <c:pt idx="23934">
                  <c:v>230.97384824099899</c:v>
                </c:pt>
                <c:pt idx="23935">
                  <c:v>230.949727035347</c:v>
                </c:pt>
                <c:pt idx="23936">
                  <c:v>230.93645045211301</c:v>
                </c:pt>
                <c:pt idx="23937">
                  <c:v>230.88863062471901</c:v>
                </c:pt>
                <c:pt idx="23938">
                  <c:v>230.86710236625501</c:v>
                </c:pt>
                <c:pt idx="23939">
                  <c:v>230.861211024608</c:v>
                </c:pt>
                <c:pt idx="23940">
                  <c:v>230.78774336759199</c:v>
                </c:pt>
                <c:pt idx="23941">
                  <c:v>230.779023906585</c:v>
                </c:pt>
                <c:pt idx="23942">
                  <c:v>230.69943633916199</c:v>
                </c:pt>
                <c:pt idx="23943">
                  <c:v>230.66964464779301</c:v>
                </c:pt>
                <c:pt idx="23944">
                  <c:v>230.524368646087</c:v>
                </c:pt>
                <c:pt idx="23945">
                  <c:v>230.52064033436901</c:v>
                </c:pt>
                <c:pt idx="23946">
                  <c:v>230.435668524687</c:v>
                </c:pt>
                <c:pt idx="23947">
                  <c:v>230.43462760843099</c:v>
                </c:pt>
                <c:pt idx="23948">
                  <c:v>230.33058261375999</c:v>
                </c:pt>
                <c:pt idx="23949">
                  <c:v>230.301693798201</c:v>
                </c:pt>
                <c:pt idx="23950">
                  <c:v>230.18235714712</c:v>
                </c:pt>
                <c:pt idx="23951">
                  <c:v>230.14540417716901</c:v>
                </c:pt>
                <c:pt idx="23952">
                  <c:v>230.059528105803</c:v>
                </c:pt>
                <c:pt idx="23953">
                  <c:v>230.041756790009</c:v>
                </c:pt>
                <c:pt idx="23954">
                  <c:v>229.95281537854501</c:v>
                </c:pt>
                <c:pt idx="23955">
                  <c:v>229.93385681445099</c:v>
                </c:pt>
                <c:pt idx="23956">
                  <c:v>229.916407679808</c:v>
                </c:pt>
                <c:pt idx="23957">
                  <c:v>229.76475273491599</c:v>
                </c:pt>
                <c:pt idx="23958">
                  <c:v>229.753651861479</c:v>
                </c:pt>
                <c:pt idx="23959">
                  <c:v>229.73308436699401</c:v>
                </c:pt>
                <c:pt idx="23960">
                  <c:v>229.68935282021499</c:v>
                </c:pt>
                <c:pt idx="23961">
                  <c:v>229.653759319546</c:v>
                </c:pt>
                <c:pt idx="23962">
                  <c:v>229.649032760919</c:v>
                </c:pt>
                <c:pt idx="23963">
                  <c:v>229.604343598984</c:v>
                </c:pt>
                <c:pt idx="23964">
                  <c:v>229.545425902094</c:v>
                </c:pt>
                <c:pt idx="23965">
                  <c:v>229.515904851644</c:v>
                </c:pt>
                <c:pt idx="23966">
                  <c:v>229.45586514916999</c:v>
                </c:pt>
                <c:pt idx="23967">
                  <c:v>229.41650739403701</c:v>
                </c:pt>
                <c:pt idx="23968">
                  <c:v>229.38797527189601</c:v>
                </c:pt>
                <c:pt idx="23969">
                  <c:v>229.349195069579</c:v>
                </c:pt>
                <c:pt idx="23970">
                  <c:v>229.332290214072</c:v>
                </c:pt>
                <c:pt idx="23971">
                  <c:v>229.305418608813</c:v>
                </c:pt>
                <c:pt idx="23972">
                  <c:v>229.21489428867801</c:v>
                </c:pt>
                <c:pt idx="23973">
                  <c:v>229.18052807577001</c:v>
                </c:pt>
                <c:pt idx="23974">
                  <c:v>229.17066536466299</c:v>
                </c:pt>
                <c:pt idx="23975">
                  <c:v>229.15412371143401</c:v>
                </c:pt>
                <c:pt idx="23976">
                  <c:v>229.137180483561</c:v>
                </c:pt>
                <c:pt idx="23977">
                  <c:v>228.884179936831</c:v>
                </c:pt>
                <c:pt idx="23978">
                  <c:v>228.80897030422699</c:v>
                </c:pt>
                <c:pt idx="23979">
                  <c:v>228.78596598898801</c:v>
                </c:pt>
                <c:pt idx="23980">
                  <c:v>228.73308657613401</c:v>
                </c:pt>
                <c:pt idx="23981">
                  <c:v>228.70779187393001</c:v>
                </c:pt>
                <c:pt idx="23982">
                  <c:v>228.68285266260099</c:v>
                </c:pt>
                <c:pt idx="23983">
                  <c:v>228.67093464304699</c:v>
                </c:pt>
                <c:pt idx="23984">
                  <c:v>228.663928610906</c:v>
                </c:pt>
                <c:pt idx="23985">
                  <c:v>228.579295714479</c:v>
                </c:pt>
                <c:pt idx="23986">
                  <c:v>228.539436600892</c:v>
                </c:pt>
                <c:pt idx="23987">
                  <c:v>228.52479608954701</c:v>
                </c:pt>
                <c:pt idx="23988">
                  <c:v>228.497821194794</c:v>
                </c:pt>
                <c:pt idx="23989">
                  <c:v>228.479796115944</c:v>
                </c:pt>
                <c:pt idx="23990">
                  <c:v>228.47397547797701</c:v>
                </c:pt>
                <c:pt idx="23991">
                  <c:v>228.455083196706</c:v>
                </c:pt>
                <c:pt idx="23992">
                  <c:v>228.45373886469901</c:v>
                </c:pt>
                <c:pt idx="23993">
                  <c:v>228.44721766266099</c:v>
                </c:pt>
                <c:pt idx="23994">
                  <c:v>228.43495477524499</c:v>
                </c:pt>
                <c:pt idx="23995">
                  <c:v>228.42236282712099</c:v>
                </c:pt>
                <c:pt idx="23996">
                  <c:v>228.42029451094601</c:v>
                </c:pt>
                <c:pt idx="23997">
                  <c:v>228.385754447529</c:v>
                </c:pt>
                <c:pt idx="23998">
                  <c:v>228.35461293626301</c:v>
                </c:pt>
                <c:pt idx="23999">
                  <c:v>228.26582816342901</c:v>
                </c:pt>
                <c:pt idx="24000">
                  <c:v>228.24741568681401</c:v>
                </c:pt>
                <c:pt idx="24001">
                  <c:v>228.23195084127701</c:v>
                </c:pt>
                <c:pt idx="24002">
                  <c:v>228.163458325877</c:v>
                </c:pt>
                <c:pt idx="24003">
                  <c:v>228.137533245714</c:v>
                </c:pt>
                <c:pt idx="24004">
                  <c:v>228.11618124420801</c:v>
                </c:pt>
                <c:pt idx="24005">
                  <c:v>228.03968531926</c:v>
                </c:pt>
                <c:pt idx="24006">
                  <c:v>228.036790157371</c:v>
                </c:pt>
                <c:pt idx="24007">
                  <c:v>227.85281963921599</c:v>
                </c:pt>
                <c:pt idx="24008">
                  <c:v>227.84375362318099</c:v>
                </c:pt>
                <c:pt idx="24009">
                  <c:v>227.770043815094</c:v>
                </c:pt>
                <c:pt idx="24010">
                  <c:v>227.76917545295001</c:v>
                </c:pt>
                <c:pt idx="24011">
                  <c:v>227.74557442500699</c:v>
                </c:pt>
                <c:pt idx="24012">
                  <c:v>227.741605315936</c:v>
                </c:pt>
                <c:pt idx="24013">
                  <c:v>227.709050265793</c:v>
                </c:pt>
                <c:pt idx="24014">
                  <c:v>227.62786592670599</c:v>
                </c:pt>
                <c:pt idx="24015">
                  <c:v>227.612725897427</c:v>
                </c:pt>
                <c:pt idx="24016">
                  <c:v>227.606385628884</c:v>
                </c:pt>
                <c:pt idx="24017">
                  <c:v>227.505822248974</c:v>
                </c:pt>
                <c:pt idx="24018">
                  <c:v>227.491427995029</c:v>
                </c:pt>
                <c:pt idx="24019">
                  <c:v>227.432874971426</c:v>
                </c:pt>
                <c:pt idx="24020">
                  <c:v>227.36027369244201</c:v>
                </c:pt>
                <c:pt idx="24021">
                  <c:v>227.356610128536</c:v>
                </c:pt>
                <c:pt idx="24022">
                  <c:v>227.341344875299</c:v>
                </c:pt>
                <c:pt idx="24023">
                  <c:v>227.34111136445401</c:v>
                </c:pt>
                <c:pt idx="24024">
                  <c:v>227.275741950906</c:v>
                </c:pt>
                <c:pt idx="24025">
                  <c:v>227.24336892402201</c:v>
                </c:pt>
                <c:pt idx="24026">
                  <c:v>227.13156857592401</c:v>
                </c:pt>
                <c:pt idx="24027">
                  <c:v>227.06904361302901</c:v>
                </c:pt>
                <c:pt idx="24028">
                  <c:v>227.06593039998799</c:v>
                </c:pt>
                <c:pt idx="24029">
                  <c:v>227.029391782624</c:v>
                </c:pt>
                <c:pt idx="24030">
                  <c:v>226.998069617921</c:v>
                </c:pt>
                <c:pt idx="24031">
                  <c:v>226.972863929157</c:v>
                </c:pt>
                <c:pt idx="24032">
                  <c:v>226.96149617177699</c:v>
                </c:pt>
                <c:pt idx="24033">
                  <c:v>226.94867884105901</c:v>
                </c:pt>
                <c:pt idx="24034">
                  <c:v>226.81375855839201</c:v>
                </c:pt>
                <c:pt idx="24035">
                  <c:v>226.79350532857001</c:v>
                </c:pt>
                <c:pt idx="24036">
                  <c:v>226.78664239174799</c:v>
                </c:pt>
                <c:pt idx="24037">
                  <c:v>226.74112177130999</c:v>
                </c:pt>
                <c:pt idx="24038">
                  <c:v>226.67451095693599</c:v>
                </c:pt>
                <c:pt idx="24039">
                  <c:v>226.63058495921001</c:v>
                </c:pt>
                <c:pt idx="24040">
                  <c:v>226.59076884270399</c:v>
                </c:pt>
                <c:pt idx="24041">
                  <c:v>226.52928700221599</c:v>
                </c:pt>
                <c:pt idx="24042">
                  <c:v>226.52554504358801</c:v>
                </c:pt>
                <c:pt idx="24043">
                  <c:v>226.51869542939801</c:v>
                </c:pt>
                <c:pt idx="24044">
                  <c:v>226.48429365973601</c:v>
                </c:pt>
                <c:pt idx="24045">
                  <c:v>226.44194293346899</c:v>
                </c:pt>
                <c:pt idx="24046">
                  <c:v>226.39326785667001</c:v>
                </c:pt>
                <c:pt idx="24047">
                  <c:v>226.38699533424301</c:v>
                </c:pt>
                <c:pt idx="24048">
                  <c:v>226.318029241727</c:v>
                </c:pt>
                <c:pt idx="24049">
                  <c:v>226.305192541916</c:v>
                </c:pt>
                <c:pt idx="24050">
                  <c:v>226.287123018605</c:v>
                </c:pt>
                <c:pt idx="24051">
                  <c:v>226.22508802609599</c:v>
                </c:pt>
                <c:pt idx="24052">
                  <c:v>226.21797672785101</c:v>
                </c:pt>
                <c:pt idx="24053">
                  <c:v>226.18927165789799</c:v>
                </c:pt>
                <c:pt idx="24054">
                  <c:v>226.16586854407799</c:v>
                </c:pt>
                <c:pt idx="24055">
                  <c:v>226.09556472325301</c:v>
                </c:pt>
                <c:pt idx="24056">
                  <c:v>226.02832557466601</c:v>
                </c:pt>
                <c:pt idx="24057">
                  <c:v>225.948751172219</c:v>
                </c:pt>
                <c:pt idx="24058">
                  <c:v>225.92654869286699</c:v>
                </c:pt>
                <c:pt idx="24059">
                  <c:v>225.88985926862799</c:v>
                </c:pt>
                <c:pt idx="24060">
                  <c:v>225.88053443336099</c:v>
                </c:pt>
                <c:pt idx="24061">
                  <c:v>225.85175667557399</c:v>
                </c:pt>
                <c:pt idx="24062">
                  <c:v>225.727640868306</c:v>
                </c:pt>
                <c:pt idx="24063">
                  <c:v>225.72131859649701</c:v>
                </c:pt>
                <c:pt idx="24064">
                  <c:v>225.70799113433699</c:v>
                </c:pt>
                <c:pt idx="24065">
                  <c:v>225.641974109492</c:v>
                </c:pt>
                <c:pt idx="24066">
                  <c:v>225.62583309711101</c:v>
                </c:pt>
                <c:pt idx="24067">
                  <c:v>225.57566992510399</c:v>
                </c:pt>
                <c:pt idx="24068">
                  <c:v>225.56163841921099</c:v>
                </c:pt>
                <c:pt idx="24069">
                  <c:v>225.55762402874501</c:v>
                </c:pt>
                <c:pt idx="24070">
                  <c:v>225.539605888399</c:v>
                </c:pt>
                <c:pt idx="24071">
                  <c:v>225.48652796647801</c:v>
                </c:pt>
                <c:pt idx="24072">
                  <c:v>225.48423269587099</c:v>
                </c:pt>
                <c:pt idx="24073">
                  <c:v>225.47075898566001</c:v>
                </c:pt>
                <c:pt idx="24074">
                  <c:v>225.43458002652301</c:v>
                </c:pt>
                <c:pt idx="24075">
                  <c:v>225.403874630747</c:v>
                </c:pt>
                <c:pt idx="24076">
                  <c:v>225.38748712251399</c:v>
                </c:pt>
                <c:pt idx="24077">
                  <c:v>225.378828107261</c:v>
                </c:pt>
                <c:pt idx="24078">
                  <c:v>225.36259143544501</c:v>
                </c:pt>
                <c:pt idx="24079">
                  <c:v>225.329688513897</c:v>
                </c:pt>
                <c:pt idx="24080">
                  <c:v>225.29773396041901</c:v>
                </c:pt>
                <c:pt idx="24081">
                  <c:v>225.22063330084299</c:v>
                </c:pt>
                <c:pt idx="24082">
                  <c:v>225.18745848483999</c:v>
                </c:pt>
                <c:pt idx="24083">
                  <c:v>225.13196944034999</c:v>
                </c:pt>
                <c:pt idx="24084">
                  <c:v>225.09019455580301</c:v>
                </c:pt>
                <c:pt idx="24085">
                  <c:v>225.02692205536599</c:v>
                </c:pt>
                <c:pt idx="24086">
                  <c:v>225.00676504747699</c:v>
                </c:pt>
                <c:pt idx="24087">
                  <c:v>224.99046893281701</c:v>
                </c:pt>
                <c:pt idx="24088">
                  <c:v>224.98344377587799</c:v>
                </c:pt>
                <c:pt idx="24089">
                  <c:v>224.963253792318</c:v>
                </c:pt>
                <c:pt idx="24090">
                  <c:v>224.94097836782299</c:v>
                </c:pt>
                <c:pt idx="24091">
                  <c:v>224.909193862569</c:v>
                </c:pt>
                <c:pt idx="24092">
                  <c:v>224.904892449822</c:v>
                </c:pt>
                <c:pt idx="24093">
                  <c:v>224.90312758750201</c:v>
                </c:pt>
                <c:pt idx="24094">
                  <c:v>224.85674887476401</c:v>
                </c:pt>
                <c:pt idx="24095">
                  <c:v>224.84852006298701</c:v>
                </c:pt>
                <c:pt idx="24096">
                  <c:v>224.83833493758601</c:v>
                </c:pt>
                <c:pt idx="24097">
                  <c:v>224.690370377855</c:v>
                </c:pt>
                <c:pt idx="24098">
                  <c:v>224.63832767359099</c:v>
                </c:pt>
                <c:pt idx="24099">
                  <c:v>224.63277148505199</c:v>
                </c:pt>
                <c:pt idx="24100">
                  <c:v>224.53821747611599</c:v>
                </c:pt>
                <c:pt idx="24101">
                  <c:v>224.49175719333999</c:v>
                </c:pt>
                <c:pt idx="24102">
                  <c:v>224.413628296241</c:v>
                </c:pt>
                <c:pt idx="24103">
                  <c:v>224.401289364511</c:v>
                </c:pt>
                <c:pt idx="24104">
                  <c:v>224.391816059288</c:v>
                </c:pt>
                <c:pt idx="24105">
                  <c:v>224.36709450940299</c:v>
                </c:pt>
                <c:pt idx="24106">
                  <c:v>224.35311653031201</c:v>
                </c:pt>
                <c:pt idx="24107">
                  <c:v>224.31944775037601</c:v>
                </c:pt>
                <c:pt idx="24108">
                  <c:v>224.315625232721</c:v>
                </c:pt>
                <c:pt idx="24109">
                  <c:v>224.29411741121399</c:v>
                </c:pt>
                <c:pt idx="24110">
                  <c:v>224.28728517974</c:v>
                </c:pt>
                <c:pt idx="24111">
                  <c:v>224.212820920741</c:v>
                </c:pt>
                <c:pt idx="24112">
                  <c:v>224.16207058684901</c:v>
                </c:pt>
                <c:pt idx="24113">
                  <c:v>224.12936833408699</c:v>
                </c:pt>
                <c:pt idx="24114">
                  <c:v>224.088011123396</c:v>
                </c:pt>
                <c:pt idx="24115">
                  <c:v>224.081211921663</c:v>
                </c:pt>
                <c:pt idx="24116">
                  <c:v>224.07279674450399</c:v>
                </c:pt>
                <c:pt idx="24117">
                  <c:v>224.02411887555101</c:v>
                </c:pt>
                <c:pt idx="24118">
                  <c:v>223.97966447188199</c:v>
                </c:pt>
                <c:pt idx="24119">
                  <c:v>223.978771663884</c:v>
                </c:pt>
                <c:pt idx="24120">
                  <c:v>223.94366054877301</c:v>
                </c:pt>
                <c:pt idx="24121">
                  <c:v>223.9364569052</c:v>
                </c:pt>
                <c:pt idx="24122">
                  <c:v>223.92857526716199</c:v>
                </c:pt>
                <c:pt idx="24123">
                  <c:v>223.90905725597699</c:v>
                </c:pt>
                <c:pt idx="24124">
                  <c:v>223.87039838091999</c:v>
                </c:pt>
                <c:pt idx="24125">
                  <c:v>223.83366706517401</c:v>
                </c:pt>
                <c:pt idx="24126">
                  <c:v>223.776065120629</c:v>
                </c:pt>
                <c:pt idx="24127">
                  <c:v>223.764777205439</c:v>
                </c:pt>
                <c:pt idx="24128">
                  <c:v>223.730559183384</c:v>
                </c:pt>
                <c:pt idx="24129">
                  <c:v>223.67189040628401</c:v>
                </c:pt>
                <c:pt idx="24130">
                  <c:v>223.66963181022101</c:v>
                </c:pt>
                <c:pt idx="24131">
                  <c:v>223.65990345585701</c:v>
                </c:pt>
                <c:pt idx="24132">
                  <c:v>223.58418993065399</c:v>
                </c:pt>
                <c:pt idx="24133">
                  <c:v>223.58176935047899</c:v>
                </c:pt>
                <c:pt idx="24134">
                  <c:v>223.56910838158299</c:v>
                </c:pt>
                <c:pt idx="24135">
                  <c:v>223.546414559449</c:v>
                </c:pt>
                <c:pt idx="24136">
                  <c:v>223.40809050896701</c:v>
                </c:pt>
                <c:pt idx="24137">
                  <c:v>223.40342519430601</c:v>
                </c:pt>
                <c:pt idx="24138">
                  <c:v>223.257020404798</c:v>
                </c:pt>
                <c:pt idx="24139">
                  <c:v>223.23768754406001</c:v>
                </c:pt>
                <c:pt idx="24140">
                  <c:v>223.17610695787101</c:v>
                </c:pt>
                <c:pt idx="24141">
                  <c:v>223.15608763490201</c:v>
                </c:pt>
                <c:pt idx="24142">
                  <c:v>223.053403872247</c:v>
                </c:pt>
                <c:pt idx="24143">
                  <c:v>223.04880125384199</c:v>
                </c:pt>
                <c:pt idx="24144">
                  <c:v>222.94774601813299</c:v>
                </c:pt>
                <c:pt idx="24145">
                  <c:v>222.861932857337</c:v>
                </c:pt>
                <c:pt idx="24146">
                  <c:v>222.861087035906</c:v>
                </c:pt>
                <c:pt idx="24147">
                  <c:v>222.86068842844401</c:v>
                </c:pt>
                <c:pt idx="24148">
                  <c:v>222.67298573070599</c:v>
                </c:pt>
                <c:pt idx="24149">
                  <c:v>222.60548444205401</c:v>
                </c:pt>
                <c:pt idx="24150">
                  <c:v>222.59531748021701</c:v>
                </c:pt>
                <c:pt idx="24151">
                  <c:v>222.58578565867899</c:v>
                </c:pt>
                <c:pt idx="24152">
                  <c:v>222.48937775937699</c:v>
                </c:pt>
                <c:pt idx="24153">
                  <c:v>222.46137612530799</c:v>
                </c:pt>
                <c:pt idx="24154">
                  <c:v>222.44256128868699</c:v>
                </c:pt>
                <c:pt idx="24155">
                  <c:v>222.35654660771499</c:v>
                </c:pt>
                <c:pt idx="24156">
                  <c:v>222.33524222995101</c:v>
                </c:pt>
                <c:pt idx="24157">
                  <c:v>222.32038256301601</c:v>
                </c:pt>
                <c:pt idx="24158">
                  <c:v>222.310577682358</c:v>
                </c:pt>
                <c:pt idx="24159">
                  <c:v>222.290137273743</c:v>
                </c:pt>
                <c:pt idx="24160">
                  <c:v>222.27499655708201</c:v>
                </c:pt>
                <c:pt idx="24161">
                  <c:v>222.263653726645</c:v>
                </c:pt>
                <c:pt idx="24162">
                  <c:v>222.25838825096</c:v>
                </c:pt>
                <c:pt idx="24163">
                  <c:v>222.17124948988001</c:v>
                </c:pt>
                <c:pt idx="24164">
                  <c:v>222.16335262525001</c:v>
                </c:pt>
                <c:pt idx="24165">
                  <c:v>222.14306383481599</c:v>
                </c:pt>
                <c:pt idx="24166">
                  <c:v>222.131969197654</c:v>
                </c:pt>
                <c:pt idx="24167">
                  <c:v>222.12444640566</c:v>
                </c:pt>
                <c:pt idx="24168">
                  <c:v>222.091742981046</c:v>
                </c:pt>
                <c:pt idx="24169">
                  <c:v>222.07496328384801</c:v>
                </c:pt>
                <c:pt idx="24170">
                  <c:v>222.06916029569999</c:v>
                </c:pt>
                <c:pt idx="24171">
                  <c:v>222.057222694665</c:v>
                </c:pt>
                <c:pt idx="24172">
                  <c:v>222.020461494713</c:v>
                </c:pt>
                <c:pt idx="24173">
                  <c:v>222.00453887039299</c:v>
                </c:pt>
                <c:pt idx="24174">
                  <c:v>221.98284975222899</c:v>
                </c:pt>
                <c:pt idx="24175">
                  <c:v>221.98074717905999</c:v>
                </c:pt>
                <c:pt idx="24176">
                  <c:v>221.91569322943101</c:v>
                </c:pt>
                <c:pt idx="24177">
                  <c:v>221.85391049504099</c:v>
                </c:pt>
                <c:pt idx="24178">
                  <c:v>221.85202540995499</c:v>
                </c:pt>
                <c:pt idx="24179">
                  <c:v>221.69381349606101</c:v>
                </c:pt>
                <c:pt idx="24180">
                  <c:v>221.67141299944601</c:v>
                </c:pt>
                <c:pt idx="24181">
                  <c:v>221.66756259810199</c:v>
                </c:pt>
                <c:pt idx="24182">
                  <c:v>221.635658159549</c:v>
                </c:pt>
                <c:pt idx="24183">
                  <c:v>221.63368260443599</c:v>
                </c:pt>
                <c:pt idx="24184">
                  <c:v>221.59976362781899</c:v>
                </c:pt>
                <c:pt idx="24185">
                  <c:v>221.57447816035901</c:v>
                </c:pt>
                <c:pt idx="24186">
                  <c:v>221.56348279351101</c:v>
                </c:pt>
                <c:pt idx="24187">
                  <c:v>221.558098486273</c:v>
                </c:pt>
                <c:pt idx="24188">
                  <c:v>221.54416141295101</c:v>
                </c:pt>
                <c:pt idx="24189">
                  <c:v>221.53090786821099</c:v>
                </c:pt>
                <c:pt idx="24190">
                  <c:v>221.480106210489</c:v>
                </c:pt>
                <c:pt idx="24191">
                  <c:v>221.39611061328301</c:v>
                </c:pt>
                <c:pt idx="24192">
                  <c:v>221.379961693046</c:v>
                </c:pt>
                <c:pt idx="24193">
                  <c:v>221.37738614238</c:v>
                </c:pt>
                <c:pt idx="24194">
                  <c:v>221.37048237061501</c:v>
                </c:pt>
                <c:pt idx="24195">
                  <c:v>221.36731249678701</c:v>
                </c:pt>
                <c:pt idx="24196">
                  <c:v>221.35321704580701</c:v>
                </c:pt>
                <c:pt idx="24197">
                  <c:v>221.351707137571</c:v>
                </c:pt>
                <c:pt idx="24198">
                  <c:v>221.350873681796</c:v>
                </c:pt>
                <c:pt idx="24199">
                  <c:v>221.33843131509499</c:v>
                </c:pt>
                <c:pt idx="24200">
                  <c:v>221.33744988064799</c:v>
                </c:pt>
                <c:pt idx="24201">
                  <c:v>221.257634190282</c:v>
                </c:pt>
                <c:pt idx="24202">
                  <c:v>221.21922126862</c:v>
                </c:pt>
                <c:pt idx="24203">
                  <c:v>221.196950119223</c:v>
                </c:pt>
                <c:pt idx="24204">
                  <c:v>221.10909259280001</c:v>
                </c:pt>
                <c:pt idx="24205">
                  <c:v>221.053972478769</c:v>
                </c:pt>
                <c:pt idx="24206">
                  <c:v>220.76070453458601</c:v>
                </c:pt>
                <c:pt idx="24207">
                  <c:v>220.73276197089299</c:v>
                </c:pt>
                <c:pt idx="24208">
                  <c:v>220.72582984308499</c:v>
                </c:pt>
                <c:pt idx="24209">
                  <c:v>220.69375408701501</c:v>
                </c:pt>
                <c:pt idx="24210">
                  <c:v>220.692845126799</c:v>
                </c:pt>
                <c:pt idx="24211">
                  <c:v>220.68476502351299</c:v>
                </c:pt>
                <c:pt idx="24212">
                  <c:v>220.60575528310099</c:v>
                </c:pt>
                <c:pt idx="24213">
                  <c:v>220.579357458435</c:v>
                </c:pt>
                <c:pt idx="24214">
                  <c:v>220.54946214831199</c:v>
                </c:pt>
                <c:pt idx="24215">
                  <c:v>220.46320000201899</c:v>
                </c:pt>
                <c:pt idx="24216">
                  <c:v>220.41133049442499</c:v>
                </c:pt>
                <c:pt idx="24217">
                  <c:v>220.38764788274699</c:v>
                </c:pt>
                <c:pt idx="24218">
                  <c:v>220.365562949832</c:v>
                </c:pt>
                <c:pt idx="24219">
                  <c:v>220.31853332690301</c:v>
                </c:pt>
                <c:pt idx="24220">
                  <c:v>220.31670441213899</c:v>
                </c:pt>
                <c:pt idx="24221">
                  <c:v>220.26672472454999</c:v>
                </c:pt>
                <c:pt idx="24222">
                  <c:v>220.228259524864</c:v>
                </c:pt>
                <c:pt idx="24223">
                  <c:v>220.208802603583</c:v>
                </c:pt>
                <c:pt idx="24224">
                  <c:v>220.195821094807</c:v>
                </c:pt>
                <c:pt idx="24225">
                  <c:v>220.179611428209</c:v>
                </c:pt>
                <c:pt idx="24226">
                  <c:v>220.16477114220399</c:v>
                </c:pt>
                <c:pt idx="24227">
                  <c:v>220.153962553219</c:v>
                </c:pt>
                <c:pt idx="24228">
                  <c:v>220.065000094711</c:v>
                </c:pt>
                <c:pt idx="24229">
                  <c:v>220.03593084960201</c:v>
                </c:pt>
                <c:pt idx="24230">
                  <c:v>219.99388800499301</c:v>
                </c:pt>
                <c:pt idx="24231">
                  <c:v>219.99312226201599</c:v>
                </c:pt>
                <c:pt idx="24232">
                  <c:v>219.99312024830999</c:v>
                </c:pt>
                <c:pt idx="24233">
                  <c:v>219.984047386208</c:v>
                </c:pt>
                <c:pt idx="24234">
                  <c:v>219.90445886328001</c:v>
                </c:pt>
                <c:pt idx="24235">
                  <c:v>219.90230294353</c:v>
                </c:pt>
                <c:pt idx="24236">
                  <c:v>219.86167450778001</c:v>
                </c:pt>
                <c:pt idx="24237">
                  <c:v>219.85775907263999</c:v>
                </c:pt>
                <c:pt idx="24238">
                  <c:v>219.81895911817301</c:v>
                </c:pt>
                <c:pt idx="24239">
                  <c:v>219.807632324498</c:v>
                </c:pt>
                <c:pt idx="24240">
                  <c:v>219.79113611087499</c:v>
                </c:pt>
                <c:pt idx="24241">
                  <c:v>219.77862756312001</c:v>
                </c:pt>
                <c:pt idx="24242">
                  <c:v>219.771869648413</c:v>
                </c:pt>
                <c:pt idx="24243">
                  <c:v>219.73942495462299</c:v>
                </c:pt>
                <c:pt idx="24244">
                  <c:v>219.69077829730799</c:v>
                </c:pt>
                <c:pt idx="24245">
                  <c:v>219.68907992209</c:v>
                </c:pt>
                <c:pt idx="24246">
                  <c:v>219.68687156003801</c:v>
                </c:pt>
                <c:pt idx="24247">
                  <c:v>219.67480942341399</c:v>
                </c:pt>
                <c:pt idx="24248">
                  <c:v>219.60599931433799</c:v>
                </c:pt>
                <c:pt idx="24249">
                  <c:v>219.60096253035201</c:v>
                </c:pt>
                <c:pt idx="24250">
                  <c:v>219.54161916693101</c:v>
                </c:pt>
                <c:pt idx="24251">
                  <c:v>219.526334691231</c:v>
                </c:pt>
                <c:pt idx="24252">
                  <c:v>219.51910092184201</c:v>
                </c:pt>
                <c:pt idx="24253">
                  <c:v>219.50358914256199</c:v>
                </c:pt>
                <c:pt idx="24254">
                  <c:v>219.499846058906</c:v>
                </c:pt>
                <c:pt idx="24255">
                  <c:v>219.47118176355099</c:v>
                </c:pt>
                <c:pt idx="24256">
                  <c:v>219.455868328875</c:v>
                </c:pt>
                <c:pt idx="24257">
                  <c:v>219.43894479812201</c:v>
                </c:pt>
                <c:pt idx="24258">
                  <c:v>219.434481123566</c:v>
                </c:pt>
                <c:pt idx="24259">
                  <c:v>219.37243216834901</c:v>
                </c:pt>
                <c:pt idx="24260">
                  <c:v>219.26810242808801</c:v>
                </c:pt>
                <c:pt idx="24261">
                  <c:v>219.210166141728</c:v>
                </c:pt>
                <c:pt idx="24262">
                  <c:v>219.16776102072001</c:v>
                </c:pt>
                <c:pt idx="24263">
                  <c:v>219.11345795711199</c:v>
                </c:pt>
                <c:pt idx="24264">
                  <c:v>219.10935977746001</c:v>
                </c:pt>
                <c:pt idx="24265">
                  <c:v>219.07477502882199</c:v>
                </c:pt>
                <c:pt idx="24266">
                  <c:v>219.04767727448001</c:v>
                </c:pt>
                <c:pt idx="24267">
                  <c:v>218.97670022303299</c:v>
                </c:pt>
                <c:pt idx="24268">
                  <c:v>218.91724160520499</c:v>
                </c:pt>
                <c:pt idx="24269">
                  <c:v>218.84356521943801</c:v>
                </c:pt>
                <c:pt idx="24270">
                  <c:v>218.838783785804</c:v>
                </c:pt>
                <c:pt idx="24271">
                  <c:v>218.83333395742699</c:v>
                </c:pt>
                <c:pt idx="24272">
                  <c:v>218.823492352323</c:v>
                </c:pt>
                <c:pt idx="24273">
                  <c:v>218.77757208193799</c:v>
                </c:pt>
                <c:pt idx="24274">
                  <c:v>218.747570146193</c:v>
                </c:pt>
                <c:pt idx="24275">
                  <c:v>218.729985192318</c:v>
                </c:pt>
                <c:pt idx="24276">
                  <c:v>218.72447581590299</c:v>
                </c:pt>
                <c:pt idx="24277">
                  <c:v>218.658161823916</c:v>
                </c:pt>
                <c:pt idx="24278">
                  <c:v>218.65477221010701</c:v>
                </c:pt>
                <c:pt idx="24279">
                  <c:v>218.63455151253601</c:v>
                </c:pt>
                <c:pt idx="24280">
                  <c:v>218.63142892437301</c:v>
                </c:pt>
                <c:pt idx="24281">
                  <c:v>218.62889035028499</c:v>
                </c:pt>
                <c:pt idx="24282">
                  <c:v>218.613284932878</c:v>
                </c:pt>
                <c:pt idx="24283">
                  <c:v>218.586388138872</c:v>
                </c:pt>
                <c:pt idx="24284">
                  <c:v>218.567579311066</c:v>
                </c:pt>
                <c:pt idx="24285">
                  <c:v>218.51426992634401</c:v>
                </c:pt>
                <c:pt idx="24286">
                  <c:v>218.508117236467</c:v>
                </c:pt>
                <c:pt idx="24287">
                  <c:v>218.46779851628401</c:v>
                </c:pt>
                <c:pt idx="24288">
                  <c:v>218.401343143915</c:v>
                </c:pt>
                <c:pt idx="24289">
                  <c:v>218.380480042458</c:v>
                </c:pt>
                <c:pt idx="24290">
                  <c:v>218.349469904828</c:v>
                </c:pt>
                <c:pt idx="24291">
                  <c:v>218.22868260583701</c:v>
                </c:pt>
                <c:pt idx="24292">
                  <c:v>218.20364169652299</c:v>
                </c:pt>
                <c:pt idx="24293">
                  <c:v>218.20298913758</c:v>
                </c:pt>
                <c:pt idx="24294">
                  <c:v>218.064628478494</c:v>
                </c:pt>
                <c:pt idx="24295">
                  <c:v>217.981672746383</c:v>
                </c:pt>
                <c:pt idx="24296">
                  <c:v>217.97874760274701</c:v>
                </c:pt>
                <c:pt idx="24297">
                  <c:v>217.94404513767199</c:v>
                </c:pt>
                <c:pt idx="24298">
                  <c:v>217.915371208072</c:v>
                </c:pt>
                <c:pt idx="24299">
                  <c:v>217.894235556518</c:v>
                </c:pt>
                <c:pt idx="24300">
                  <c:v>217.89023932298201</c:v>
                </c:pt>
                <c:pt idx="24301">
                  <c:v>217.866615431539</c:v>
                </c:pt>
                <c:pt idx="24302">
                  <c:v>217.83048603570501</c:v>
                </c:pt>
                <c:pt idx="24303">
                  <c:v>217.82912186508199</c:v>
                </c:pt>
                <c:pt idx="24304">
                  <c:v>217.80947898294701</c:v>
                </c:pt>
                <c:pt idx="24305">
                  <c:v>217.778998396623</c:v>
                </c:pt>
                <c:pt idx="24306">
                  <c:v>217.778064448419</c:v>
                </c:pt>
                <c:pt idx="24307">
                  <c:v>217.70092210938401</c:v>
                </c:pt>
                <c:pt idx="24308">
                  <c:v>217.669756601187</c:v>
                </c:pt>
                <c:pt idx="24309">
                  <c:v>217.62778091876899</c:v>
                </c:pt>
                <c:pt idx="24310">
                  <c:v>217.58961188219499</c:v>
                </c:pt>
                <c:pt idx="24311">
                  <c:v>217.518710327907</c:v>
                </c:pt>
                <c:pt idx="24312">
                  <c:v>217.41755195828401</c:v>
                </c:pt>
                <c:pt idx="24313">
                  <c:v>217.31209008038601</c:v>
                </c:pt>
                <c:pt idx="24314">
                  <c:v>217.30913183944301</c:v>
                </c:pt>
                <c:pt idx="24315">
                  <c:v>217.299698037567</c:v>
                </c:pt>
                <c:pt idx="24316">
                  <c:v>217.29240009482399</c:v>
                </c:pt>
                <c:pt idx="24317">
                  <c:v>217.194832133267</c:v>
                </c:pt>
                <c:pt idx="24318">
                  <c:v>217.18830554405599</c:v>
                </c:pt>
                <c:pt idx="24319">
                  <c:v>217.18805445532701</c:v>
                </c:pt>
                <c:pt idx="24320">
                  <c:v>217.15367832973499</c:v>
                </c:pt>
                <c:pt idx="24321">
                  <c:v>217.130368755392</c:v>
                </c:pt>
                <c:pt idx="24322">
                  <c:v>217.05584719676199</c:v>
                </c:pt>
                <c:pt idx="24323">
                  <c:v>217.02795784847601</c:v>
                </c:pt>
                <c:pt idx="24324">
                  <c:v>217.01604656262799</c:v>
                </c:pt>
                <c:pt idx="24325">
                  <c:v>216.96863313101099</c:v>
                </c:pt>
                <c:pt idx="24326">
                  <c:v>216.96781177638101</c:v>
                </c:pt>
                <c:pt idx="24327">
                  <c:v>216.94626825038</c:v>
                </c:pt>
                <c:pt idx="24328">
                  <c:v>216.93454161464001</c:v>
                </c:pt>
                <c:pt idx="24329">
                  <c:v>216.83291000044099</c:v>
                </c:pt>
                <c:pt idx="24330">
                  <c:v>216.83158864177699</c:v>
                </c:pt>
                <c:pt idx="24331">
                  <c:v>216.790603812689</c:v>
                </c:pt>
                <c:pt idx="24332">
                  <c:v>216.77037433492001</c:v>
                </c:pt>
                <c:pt idx="24333">
                  <c:v>216.76977204733501</c:v>
                </c:pt>
                <c:pt idx="24334">
                  <c:v>216.768194000092</c:v>
                </c:pt>
                <c:pt idx="24335">
                  <c:v>216.65515362519201</c:v>
                </c:pt>
                <c:pt idx="24336">
                  <c:v>216.623115697922</c:v>
                </c:pt>
                <c:pt idx="24337">
                  <c:v>216.59382999953201</c:v>
                </c:pt>
                <c:pt idx="24338">
                  <c:v>216.58772030720399</c:v>
                </c:pt>
                <c:pt idx="24339">
                  <c:v>216.56163116517601</c:v>
                </c:pt>
                <c:pt idx="24340">
                  <c:v>216.52088613340999</c:v>
                </c:pt>
                <c:pt idx="24341">
                  <c:v>216.49619123568499</c:v>
                </c:pt>
                <c:pt idx="24342">
                  <c:v>216.396894608964</c:v>
                </c:pt>
                <c:pt idx="24343">
                  <c:v>216.36276273995401</c:v>
                </c:pt>
                <c:pt idx="24344">
                  <c:v>216.34860836722501</c:v>
                </c:pt>
                <c:pt idx="24345">
                  <c:v>216.31116066664299</c:v>
                </c:pt>
                <c:pt idx="24346">
                  <c:v>216.281351439595</c:v>
                </c:pt>
                <c:pt idx="24347">
                  <c:v>216.22311028455999</c:v>
                </c:pt>
                <c:pt idx="24348">
                  <c:v>216.21681235642001</c:v>
                </c:pt>
                <c:pt idx="24349">
                  <c:v>216.12964949406901</c:v>
                </c:pt>
                <c:pt idx="24350">
                  <c:v>216.084652805231</c:v>
                </c:pt>
                <c:pt idx="24351">
                  <c:v>216.05298830449499</c:v>
                </c:pt>
                <c:pt idx="24352">
                  <c:v>216.02272664635899</c:v>
                </c:pt>
                <c:pt idx="24353">
                  <c:v>215.984061438515</c:v>
                </c:pt>
                <c:pt idx="24354">
                  <c:v>215.98325730094601</c:v>
                </c:pt>
                <c:pt idx="24355">
                  <c:v>215.881378880802</c:v>
                </c:pt>
                <c:pt idx="24356">
                  <c:v>215.857589927931</c:v>
                </c:pt>
                <c:pt idx="24357">
                  <c:v>215.85332332155801</c:v>
                </c:pt>
                <c:pt idx="24358">
                  <c:v>215.849748773062</c:v>
                </c:pt>
                <c:pt idx="24359">
                  <c:v>215.849210844976</c:v>
                </c:pt>
                <c:pt idx="24360">
                  <c:v>215.84714006455701</c:v>
                </c:pt>
                <c:pt idx="24361">
                  <c:v>215.82147106593601</c:v>
                </c:pt>
                <c:pt idx="24362">
                  <c:v>215.78042070635701</c:v>
                </c:pt>
                <c:pt idx="24363">
                  <c:v>215.75419723237499</c:v>
                </c:pt>
                <c:pt idx="24364">
                  <c:v>215.72578189190901</c:v>
                </c:pt>
                <c:pt idx="24365">
                  <c:v>215.721296872523</c:v>
                </c:pt>
                <c:pt idx="24366">
                  <c:v>215.712354650154</c:v>
                </c:pt>
                <c:pt idx="24367">
                  <c:v>215.70175689134399</c:v>
                </c:pt>
                <c:pt idx="24368">
                  <c:v>215.69812105239001</c:v>
                </c:pt>
                <c:pt idx="24369">
                  <c:v>215.68120804280801</c:v>
                </c:pt>
                <c:pt idx="24370">
                  <c:v>215.66753934285799</c:v>
                </c:pt>
                <c:pt idx="24371">
                  <c:v>215.655470198453</c:v>
                </c:pt>
                <c:pt idx="24372">
                  <c:v>215.60540570417501</c:v>
                </c:pt>
                <c:pt idx="24373">
                  <c:v>215.56097741129801</c:v>
                </c:pt>
                <c:pt idx="24374">
                  <c:v>215.44719216454399</c:v>
                </c:pt>
                <c:pt idx="24375">
                  <c:v>215.43367864165299</c:v>
                </c:pt>
                <c:pt idx="24376">
                  <c:v>215.40212308685301</c:v>
                </c:pt>
                <c:pt idx="24377">
                  <c:v>215.40003533536299</c:v>
                </c:pt>
                <c:pt idx="24378">
                  <c:v>215.364470478199</c:v>
                </c:pt>
                <c:pt idx="24379">
                  <c:v>215.35884457515499</c:v>
                </c:pt>
                <c:pt idx="24380">
                  <c:v>215.34062506757601</c:v>
                </c:pt>
                <c:pt idx="24381">
                  <c:v>215.32472104208099</c:v>
                </c:pt>
                <c:pt idx="24382">
                  <c:v>215.30603956954999</c:v>
                </c:pt>
                <c:pt idx="24383">
                  <c:v>215.30523887549799</c:v>
                </c:pt>
                <c:pt idx="24384">
                  <c:v>215.28134368714299</c:v>
                </c:pt>
                <c:pt idx="24385">
                  <c:v>215.263511114148</c:v>
                </c:pt>
                <c:pt idx="24386">
                  <c:v>215.24670874586599</c:v>
                </c:pt>
                <c:pt idx="24387">
                  <c:v>215.16114991209</c:v>
                </c:pt>
                <c:pt idx="24388">
                  <c:v>215.15398819224501</c:v>
                </c:pt>
                <c:pt idx="24389">
                  <c:v>215.108857521494</c:v>
                </c:pt>
                <c:pt idx="24390">
                  <c:v>215.105724729999</c:v>
                </c:pt>
                <c:pt idx="24391">
                  <c:v>215.104175267318</c:v>
                </c:pt>
                <c:pt idx="24392">
                  <c:v>215.06709163605501</c:v>
                </c:pt>
                <c:pt idx="24393">
                  <c:v>215.05979600520601</c:v>
                </c:pt>
                <c:pt idx="24394">
                  <c:v>215.00698774892101</c:v>
                </c:pt>
                <c:pt idx="24395">
                  <c:v>214.99151948605501</c:v>
                </c:pt>
                <c:pt idx="24396">
                  <c:v>214.98474117649999</c:v>
                </c:pt>
                <c:pt idx="24397">
                  <c:v>214.950972849284</c:v>
                </c:pt>
                <c:pt idx="24398">
                  <c:v>214.929085367775</c:v>
                </c:pt>
                <c:pt idx="24399">
                  <c:v>214.89877397472301</c:v>
                </c:pt>
                <c:pt idx="24400">
                  <c:v>214.76992910176801</c:v>
                </c:pt>
                <c:pt idx="24401">
                  <c:v>214.76816899019801</c:v>
                </c:pt>
                <c:pt idx="24402">
                  <c:v>214.72571531701601</c:v>
                </c:pt>
                <c:pt idx="24403">
                  <c:v>214.67777912638999</c:v>
                </c:pt>
                <c:pt idx="24404">
                  <c:v>214.674611711935</c:v>
                </c:pt>
                <c:pt idx="24405">
                  <c:v>214.67337417322099</c:v>
                </c:pt>
                <c:pt idx="24406">
                  <c:v>214.65609706852999</c:v>
                </c:pt>
                <c:pt idx="24407">
                  <c:v>214.64102026597601</c:v>
                </c:pt>
                <c:pt idx="24408">
                  <c:v>214.63735221791899</c:v>
                </c:pt>
                <c:pt idx="24409">
                  <c:v>214.56352639879901</c:v>
                </c:pt>
                <c:pt idx="24410">
                  <c:v>214.53771519963701</c:v>
                </c:pt>
                <c:pt idx="24411">
                  <c:v>214.48213555022099</c:v>
                </c:pt>
                <c:pt idx="24412">
                  <c:v>214.456275888134</c:v>
                </c:pt>
                <c:pt idx="24413">
                  <c:v>214.43394250116501</c:v>
                </c:pt>
                <c:pt idx="24414">
                  <c:v>214.43265051399499</c:v>
                </c:pt>
                <c:pt idx="24415">
                  <c:v>214.41763577174501</c:v>
                </c:pt>
                <c:pt idx="24416">
                  <c:v>214.40412586725699</c:v>
                </c:pt>
                <c:pt idx="24417">
                  <c:v>214.37548683739701</c:v>
                </c:pt>
                <c:pt idx="24418">
                  <c:v>214.36613500358001</c:v>
                </c:pt>
                <c:pt idx="24419">
                  <c:v>214.35388072305301</c:v>
                </c:pt>
                <c:pt idx="24420">
                  <c:v>214.33426386020099</c:v>
                </c:pt>
                <c:pt idx="24421">
                  <c:v>214.317099403291</c:v>
                </c:pt>
                <c:pt idx="24422">
                  <c:v>214.30577810629501</c:v>
                </c:pt>
                <c:pt idx="24423">
                  <c:v>214.291874210076</c:v>
                </c:pt>
                <c:pt idx="24424">
                  <c:v>214.22794693845501</c:v>
                </c:pt>
                <c:pt idx="24425">
                  <c:v>214.22031238726899</c:v>
                </c:pt>
                <c:pt idx="24426">
                  <c:v>214.16694847065699</c:v>
                </c:pt>
                <c:pt idx="24427">
                  <c:v>214.05715199900601</c:v>
                </c:pt>
                <c:pt idx="24428">
                  <c:v>214.02758884830001</c:v>
                </c:pt>
                <c:pt idx="24429">
                  <c:v>213.999624656495</c:v>
                </c:pt>
                <c:pt idx="24430">
                  <c:v>213.97605943469</c:v>
                </c:pt>
                <c:pt idx="24431">
                  <c:v>213.9731949589</c:v>
                </c:pt>
                <c:pt idx="24432">
                  <c:v>213.88711109899199</c:v>
                </c:pt>
                <c:pt idx="24433">
                  <c:v>213.85663401554999</c:v>
                </c:pt>
                <c:pt idx="24434">
                  <c:v>213.84901589241801</c:v>
                </c:pt>
                <c:pt idx="24435">
                  <c:v>213.80979463728701</c:v>
                </c:pt>
                <c:pt idx="24436">
                  <c:v>213.779487623791</c:v>
                </c:pt>
                <c:pt idx="24437">
                  <c:v>213.72050341549101</c:v>
                </c:pt>
                <c:pt idx="24438">
                  <c:v>213.69569976419001</c:v>
                </c:pt>
                <c:pt idx="24439">
                  <c:v>213.63706658595601</c:v>
                </c:pt>
                <c:pt idx="24440">
                  <c:v>213.626543968513</c:v>
                </c:pt>
                <c:pt idx="24441">
                  <c:v>213.621262446071</c:v>
                </c:pt>
                <c:pt idx="24442">
                  <c:v>213.62037176778199</c:v>
                </c:pt>
                <c:pt idx="24443">
                  <c:v>213.610203392941</c:v>
                </c:pt>
                <c:pt idx="24444">
                  <c:v>213.61017556071801</c:v>
                </c:pt>
                <c:pt idx="24445">
                  <c:v>213.57585815276599</c:v>
                </c:pt>
                <c:pt idx="24446">
                  <c:v>213.549858802107</c:v>
                </c:pt>
                <c:pt idx="24447">
                  <c:v>213.458829536503</c:v>
                </c:pt>
                <c:pt idx="24448">
                  <c:v>213.44694461763299</c:v>
                </c:pt>
                <c:pt idx="24449">
                  <c:v>213.436152620759</c:v>
                </c:pt>
                <c:pt idx="24450">
                  <c:v>213.42460763599499</c:v>
                </c:pt>
                <c:pt idx="24451">
                  <c:v>213.405883098076</c:v>
                </c:pt>
                <c:pt idx="24452">
                  <c:v>213.39480781455299</c:v>
                </c:pt>
                <c:pt idx="24453">
                  <c:v>213.38450152937401</c:v>
                </c:pt>
                <c:pt idx="24454">
                  <c:v>213.31686408426501</c:v>
                </c:pt>
                <c:pt idx="24455">
                  <c:v>213.28396938579601</c:v>
                </c:pt>
                <c:pt idx="24456">
                  <c:v>213.255532687997</c:v>
                </c:pt>
                <c:pt idx="24457">
                  <c:v>213.254422454147</c:v>
                </c:pt>
                <c:pt idx="24458">
                  <c:v>213.22255263530701</c:v>
                </c:pt>
                <c:pt idx="24459">
                  <c:v>213.212264350184</c:v>
                </c:pt>
                <c:pt idx="24460">
                  <c:v>213.17828116016801</c:v>
                </c:pt>
                <c:pt idx="24461">
                  <c:v>213.04681811190599</c:v>
                </c:pt>
                <c:pt idx="24462">
                  <c:v>212.964019402562</c:v>
                </c:pt>
                <c:pt idx="24463">
                  <c:v>212.893937718019</c:v>
                </c:pt>
                <c:pt idx="24464">
                  <c:v>212.88793194949901</c:v>
                </c:pt>
                <c:pt idx="24465">
                  <c:v>212.86897751315601</c:v>
                </c:pt>
                <c:pt idx="24466">
                  <c:v>212.76517528394899</c:v>
                </c:pt>
                <c:pt idx="24467">
                  <c:v>212.713435930429</c:v>
                </c:pt>
                <c:pt idx="24468">
                  <c:v>212.686865841696</c:v>
                </c:pt>
                <c:pt idx="24469">
                  <c:v>212.640654917723</c:v>
                </c:pt>
                <c:pt idx="24470">
                  <c:v>212.60713291887799</c:v>
                </c:pt>
                <c:pt idx="24471">
                  <c:v>212.56579883567599</c:v>
                </c:pt>
                <c:pt idx="24472">
                  <c:v>212.546053289144</c:v>
                </c:pt>
                <c:pt idx="24473">
                  <c:v>212.474806133416</c:v>
                </c:pt>
                <c:pt idx="24474">
                  <c:v>212.45632849256901</c:v>
                </c:pt>
                <c:pt idx="24475">
                  <c:v>212.435709187317</c:v>
                </c:pt>
                <c:pt idx="24476">
                  <c:v>212.41204309251</c:v>
                </c:pt>
                <c:pt idx="24477">
                  <c:v>212.37377212537399</c:v>
                </c:pt>
                <c:pt idx="24478">
                  <c:v>212.33879111625001</c:v>
                </c:pt>
                <c:pt idx="24479">
                  <c:v>212.32362299273001</c:v>
                </c:pt>
                <c:pt idx="24480">
                  <c:v>212.284549736158</c:v>
                </c:pt>
                <c:pt idx="24481">
                  <c:v>212.23954788939301</c:v>
                </c:pt>
                <c:pt idx="24482">
                  <c:v>212.18959667924301</c:v>
                </c:pt>
                <c:pt idx="24483">
                  <c:v>212.17798551540201</c:v>
                </c:pt>
                <c:pt idx="24484">
                  <c:v>212.159049660367</c:v>
                </c:pt>
                <c:pt idx="24485">
                  <c:v>212.15876778196699</c:v>
                </c:pt>
                <c:pt idx="24486">
                  <c:v>212.13549414458001</c:v>
                </c:pt>
                <c:pt idx="24487">
                  <c:v>212.120644690342</c:v>
                </c:pt>
                <c:pt idx="24488">
                  <c:v>212.06267334284999</c:v>
                </c:pt>
                <c:pt idx="24489">
                  <c:v>212.02514134022101</c:v>
                </c:pt>
                <c:pt idx="24490">
                  <c:v>212.02108233646101</c:v>
                </c:pt>
                <c:pt idx="24491">
                  <c:v>212.01564456824599</c:v>
                </c:pt>
                <c:pt idx="24492">
                  <c:v>211.970153299906</c:v>
                </c:pt>
                <c:pt idx="24493">
                  <c:v>211.946734622218</c:v>
                </c:pt>
                <c:pt idx="24494">
                  <c:v>211.810203326878</c:v>
                </c:pt>
                <c:pt idx="24495">
                  <c:v>211.80739603963499</c:v>
                </c:pt>
                <c:pt idx="24496">
                  <c:v>211.803387967378</c:v>
                </c:pt>
                <c:pt idx="24497">
                  <c:v>211.785593638394</c:v>
                </c:pt>
                <c:pt idx="24498">
                  <c:v>211.75782836333099</c:v>
                </c:pt>
                <c:pt idx="24499">
                  <c:v>211.72649871138</c:v>
                </c:pt>
                <c:pt idx="24500">
                  <c:v>211.708306526565</c:v>
                </c:pt>
                <c:pt idx="24501">
                  <c:v>211.676018178622</c:v>
                </c:pt>
                <c:pt idx="24502">
                  <c:v>211.66974225617801</c:v>
                </c:pt>
                <c:pt idx="24503">
                  <c:v>211.619860571565</c:v>
                </c:pt>
                <c:pt idx="24504">
                  <c:v>211.61512591280601</c:v>
                </c:pt>
                <c:pt idx="24505">
                  <c:v>211.61335058348899</c:v>
                </c:pt>
                <c:pt idx="24506">
                  <c:v>211.61232983311601</c:v>
                </c:pt>
                <c:pt idx="24507">
                  <c:v>211.51885511400801</c:v>
                </c:pt>
                <c:pt idx="24508">
                  <c:v>211.50783742765501</c:v>
                </c:pt>
                <c:pt idx="24509">
                  <c:v>211.38873181674299</c:v>
                </c:pt>
                <c:pt idx="24510">
                  <c:v>211.35422398990499</c:v>
                </c:pt>
                <c:pt idx="24511">
                  <c:v>211.30918572316401</c:v>
                </c:pt>
                <c:pt idx="24512">
                  <c:v>211.2785868471</c:v>
                </c:pt>
                <c:pt idx="24513">
                  <c:v>211.270513337354</c:v>
                </c:pt>
                <c:pt idx="24514">
                  <c:v>211.23931691871101</c:v>
                </c:pt>
                <c:pt idx="24515">
                  <c:v>211.227034736505</c:v>
                </c:pt>
                <c:pt idx="24516">
                  <c:v>211.20409457102099</c:v>
                </c:pt>
                <c:pt idx="24517">
                  <c:v>211.13164276545001</c:v>
                </c:pt>
                <c:pt idx="24518">
                  <c:v>211.00768406239499</c:v>
                </c:pt>
                <c:pt idx="24519">
                  <c:v>210.95918034126899</c:v>
                </c:pt>
                <c:pt idx="24520">
                  <c:v>210.92651213739501</c:v>
                </c:pt>
                <c:pt idx="24521">
                  <c:v>210.92230263319601</c:v>
                </c:pt>
                <c:pt idx="24522">
                  <c:v>210.909624508626</c:v>
                </c:pt>
                <c:pt idx="24523">
                  <c:v>210.85917429668299</c:v>
                </c:pt>
                <c:pt idx="24524">
                  <c:v>210.735439258253</c:v>
                </c:pt>
                <c:pt idx="24525">
                  <c:v>210.73282970556099</c:v>
                </c:pt>
                <c:pt idx="24526">
                  <c:v>210.70032631184699</c:v>
                </c:pt>
                <c:pt idx="24527">
                  <c:v>210.683610213809</c:v>
                </c:pt>
                <c:pt idx="24528">
                  <c:v>210.60655421577499</c:v>
                </c:pt>
                <c:pt idx="24529">
                  <c:v>210.562517988693</c:v>
                </c:pt>
                <c:pt idx="24530">
                  <c:v>210.562364009595</c:v>
                </c:pt>
                <c:pt idx="24531">
                  <c:v>210.49378758302799</c:v>
                </c:pt>
                <c:pt idx="24532">
                  <c:v>210.472289223301</c:v>
                </c:pt>
                <c:pt idx="24533">
                  <c:v>210.458139757975</c:v>
                </c:pt>
                <c:pt idx="24534">
                  <c:v>210.45324741447899</c:v>
                </c:pt>
                <c:pt idx="24535">
                  <c:v>210.38761040393999</c:v>
                </c:pt>
                <c:pt idx="24536">
                  <c:v>210.38672832232399</c:v>
                </c:pt>
                <c:pt idx="24537">
                  <c:v>210.337530579386</c:v>
                </c:pt>
                <c:pt idx="24538">
                  <c:v>210.31314767742799</c:v>
                </c:pt>
                <c:pt idx="24539">
                  <c:v>210.305601795635</c:v>
                </c:pt>
                <c:pt idx="24540">
                  <c:v>210.30429314801199</c:v>
                </c:pt>
                <c:pt idx="24541">
                  <c:v>210.27862968466201</c:v>
                </c:pt>
                <c:pt idx="24542">
                  <c:v>210.274450050805</c:v>
                </c:pt>
                <c:pt idx="24543">
                  <c:v>210.25739391988</c:v>
                </c:pt>
                <c:pt idx="24544">
                  <c:v>210.19156738110499</c:v>
                </c:pt>
                <c:pt idx="24545">
                  <c:v>210.17486957806801</c:v>
                </c:pt>
                <c:pt idx="24546">
                  <c:v>210.12545677774901</c:v>
                </c:pt>
                <c:pt idx="24547">
                  <c:v>210.065562115332</c:v>
                </c:pt>
                <c:pt idx="24548">
                  <c:v>210.04115906053599</c:v>
                </c:pt>
                <c:pt idx="24549">
                  <c:v>210.01805914616901</c:v>
                </c:pt>
                <c:pt idx="24550">
                  <c:v>210.016431291283</c:v>
                </c:pt>
                <c:pt idx="24551">
                  <c:v>209.98468525692999</c:v>
                </c:pt>
                <c:pt idx="24552">
                  <c:v>209.94478639550101</c:v>
                </c:pt>
                <c:pt idx="24553">
                  <c:v>209.884701764211</c:v>
                </c:pt>
                <c:pt idx="24554">
                  <c:v>209.83856285261601</c:v>
                </c:pt>
                <c:pt idx="24555">
                  <c:v>209.71722769544999</c:v>
                </c:pt>
                <c:pt idx="24556">
                  <c:v>209.67570724819501</c:v>
                </c:pt>
                <c:pt idx="24557">
                  <c:v>209.650569818165</c:v>
                </c:pt>
                <c:pt idx="24558">
                  <c:v>209.59993877855101</c:v>
                </c:pt>
                <c:pt idx="24559">
                  <c:v>209.55041006649199</c:v>
                </c:pt>
                <c:pt idx="24560">
                  <c:v>209.54470359331501</c:v>
                </c:pt>
                <c:pt idx="24561">
                  <c:v>209.515716699764</c:v>
                </c:pt>
                <c:pt idx="24562">
                  <c:v>209.46303373440199</c:v>
                </c:pt>
                <c:pt idx="24563">
                  <c:v>209.45736959353701</c:v>
                </c:pt>
                <c:pt idx="24564">
                  <c:v>209.42622488795701</c:v>
                </c:pt>
                <c:pt idx="24565">
                  <c:v>209.39846047506899</c:v>
                </c:pt>
                <c:pt idx="24566">
                  <c:v>209.35629795234499</c:v>
                </c:pt>
                <c:pt idx="24567">
                  <c:v>209.32845417505001</c:v>
                </c:pt>
                <c:pt idx="24568">
                  <c:v>209.32024274283901</c:v>
                </c:pt>
                <c:pt idx="24569">
                  <c:v>209.306075169774</c:v>
                </c:pt>
                <c:pt idx="24570">
                  <c:v>209.152013466195</c:v>
                </c:pt>
                <c:pt idx="24571">
                  <c:v>209.12286764248501</c:v>
                </c:pt>
                <c:pt idx="24572">
                  <c:v>209.115582324727</c:v>
                </c:pt>
                <c:pt idx="24573">
                  <c:v>209.09926112144299</c:v>
                </c:pt>
                <c:pt idx="24574">
                  <c:v>209.05202928629501</c:v>
                </c:pt>
                <c:pt idx="24575">
                  <c:v>208.99567488277901</c:v>
                </c:pt>
                <c:pt idx="24576">
                  <c:v>208.96897040346499</c:v>
                </c:pt>
                <c:pt idx="24577">
                  <c:v>208.92276379344</c:v>
                </c:pt>
                <c:pt idx="24578">
                  <c:v>208.91859799247001</c:v>
                </c:pt>
                <c:pt idx="24579">
                  <c:v>208.91199133570601</c:v>
                </c:pt>
                <c:pt idx="24580">
                  <c:v>208.771939743334</c:v>
                </c:pt>
                <c:pt idx="24581">
                  <c:v>208.76858090389501</c:v>
                </c:pt>
                <c:pt idx="24582">
                  <c:v>208.75105852140601</c:v>
                </c:pt>
                <c:pt idx="24583">
                  <c:v>208.71506493040999</c:v>
                </c:pt>
                <c:pt idx="24584">
                  <c:v>208.685743972334</c:v>
                </c:pt>
                <c:pt idx="24585">
                  <c:v>208.64892893641999</c:v>
                </c:pt>
                <c:pt idx="24586">
                  <c:v>208.52977527994199</c:v>
                </c:pt>
                <c:pt idx="24587">
                  <c:v>208.51240721104</c:v>
                </c:pt>
                <c:pt idx="24588">
                  <c:v>208.50825611963</c:v>
                </c:pt>
                <c:pt idx="24589">
                  <c:v>208.492609645594</c:v>
                </c:pt>
                <c:pt idx="24590">
                  <c:v>208.447698311338</c:v>
                </c:pt>
                <c:pt idx="24591">
                  <c:v>208.44612364348299</c:v>
                </c:pt>
                <c:pt idx="24592">
                  <c:v>208.39954076353499</c:v>
                </c:pt>
                <c:pt idx="24593">
                  <c:v>208.39345911384399</c:v>
                </c:pt>
                <c:pt idx="24594">
                  <c:v>208.38648520372001</c:v>
                </c:pt>
                <c:pt idx="24595">
                  <c:v>208.367710618806</c:v>
                </c:pt>
                <c:pt idx="24596">
                  <c:v>208.34419096892199</c:v>
                </c:pt>
                <c:pt idx="24597">
                  <c:v>208.313878774138</c:v>
                </c:pt>
                <c:pt idx="24598">
                  <c:v>208.29995454636901</c:v>
                </c:pt>
                <c:pt idx="24599">
                  <c:v>208.28687326891901</c:v>
                </c:pt>
                <c:pt idx="24600">
                  <c:v>208.27708290461999</c:v>
                </c:pt>
                <c:pt idx="24601">
                  <c:v>208.189584239303</c:v>
                </c:pt>
                <c:pt idx="24602">
                  <c:v>208.071758811184</c:v>
                </c:pt>
                <c:pt idx="24603">
                  <c:v>208.03708184545499</c:v>
                </c:pt>
                <c:pt idx="24604">
                  <c:v>208.01178119217701</c:v>
                </c:pt>
                <c:pt idx="24605">
                  <c:v>208.00083544533501</c:v>
                </c:pt>
                <c:pt idx="24606">
                  <c:v>207.96542361772299</c:v>
                </c:pt>
                <c:pt idx="24607">
                  <c:v>207.87985239646301</c:v>
                </c:pt>
                <c:pt idx="24608">
                  <c:v>207.873048176905</c:v>
                </c:pt>
                <c:pt idx="24609">
                  <c:v>207.87203260940399</c:v>
                </c:pt>
                <c:pt idx="24610">
                  <c:v>207.86533955473101</c:v>
                </c:pt>
                <c:pt idx="24611">
                  <c:v>207.849862246767</c:v>
                </c:pt>
                <c:pt idx="24612">
                  <c:v>207.833895350999</c:v>
                </c:pt>
                <c:pt idx="24613">
                  <c:v>207.77541944473001</c:v>
                </c:pt>
                <c:pt idx="24614">
                  <c:v>207.64291458404901</c:v>
                </c:pt>
                <c:pt idx="24615">
                  <c:v>207.605426274959</c:v>
                </c:pt>
                <c:pt idx="24616">
                  <c:v>207.56881249583401</c:v>
                </c:pt>
                <c:pt idx="24617">
                  <c:v>207.546362549789</c:v>
                </c:pt>
                <c:pt idx="24618">
                  <c:v>207.45164784607601</c:v>
                </c:pt>
                <c:pt idx="24619">
                  <c:v>207.426413264541</c:v>
                </c:pt>
                <c:pt idx="24620">
                  <c:v>207.41964229618199</c:v>
                </c:pt>
                <c:pt idx="24621">
                  <c:v>207.41465231291801</c:v>
                </c:pt>
                <c:pt idx="24622">
                  <c:v>207.40219385778701</c:v>
                </c:pt>
                <c:pt idx="24623">
                  <c:v>207.39389042884801</c:v>
                </c:pt>
                <c:pt idx="24624">
                  <c:v>207.38686079018001</c:v>
                </c:pt>
                <c:pt idx="24625">
                  <c:v>207.377731033126</c:v>
                </c:pt>
                <c:pt idx="24626">
                  <c:v>207.35830908392401</c:v>
                </c:pt>
                <c:pt idx="24627">
                  <c:v>207.337172823072</c:v>
                </c:pt>
                <c:pt idx="24628">
                  <c:v>207.312425453467</c:v>
                </c:pt>
                <c:pt idx="24629">
                  <c:v>207.30380555863999</c:v>
                </c:pt>
                <c:pt idx="24630">
                  <c:v>207.28532242490701</c:v>
                </c:pt>
                <c:pt idx="24631">
                  <c:v>207.24654754139499</c:v>
                </c:pt>
                <c:pt idx="24632">
                  <c:v>207.226467422843</c:v>
                </c:pt>
                <c:pt idx="24633">
                  <c:v>207.20735710945499</c:v>
                </c:pt>
                <c:pt idx="24634">
                  <c:v>207.18157302</c:v>
                </c:pt>
                <c:pt idx="24635">
                  <c:v>207.168332415924</c:v>
                </c:pt>
                <c:pt idx="24636">
                  <c:v>207.120679793797</c:v>
                </c:pt>
                <c:pt idx="24637">
                  <c:v>207.11800234476399</c:v>
                </c:pt>
                <c:pt idx="24638">
                  <c:v>207.09284517999501</c:v>
                </c:pt>
                <c:pt idx="24639">
                  <c:v>206.97210585774499</c:v>
                </c:pt>
                <c:pt idx="24640">
                  <c:v>206.94031333101699</c:v>
                </c:pt>
                <c:pt idx="24641">
                  <c:v>206.81526332116999</c:v>
                </c:pt>
                <c:pt idx="24642">
                  <c:v>206.78610821121501</c:v>
                </c:pt>
                <c:pt idx="24643">
                  <c:v>206.739993226835</c:v>
                </c:pt>
                <c:pt idx="24644">
                  <c:v>206.723597044439</c:v>
                </c:pt>
                <c:pt idx="24645">
                  <c:v>206.566591851288</c:v>
                </c:pt>
                <c:pt idx="24646">
                  <c:v>206.55441759145</c:v>
                </c:pt>
                <c:pt idx="24647">
                  <c:v>206.527037817967</c:v>
                </c:pt>
                <c:pt idx="24648">
                  <c:v>206.50790367417301</c:v>
                </c:pt>
                <c:pt idx="24649">
                  <c:v>206.47444126049399</c:v>
                </c:pt>
                <c:pt idx="24650">
                  <c:v>206.46345506575801</c:v>
                </c:pt>
                <c:pt idx="24651">
                  <c:v>206.442469566988</c:v>
                </c:pt>
                <c:pt idx="24652">
                  <c:v>206.40787114740701</c:v>
                </c:pt>
                <c:pt idx="24653">
                  <c:v>206.40556097419301</c:v>
                </c:pt>
                <c:pt idx="24654">
                  <c:v>206.36105483003499</c:v>
                </c:pt>
                <c:pt idx="24655">
                  <c:v>206.31756704073899</c:v>
                </c:pt>
                <c:pt idx="24656">
                  <c:v>206.227173731965</c:v>
                </c:pt>
                <c:pt idx="24657">
                  <c:v>206.22102612191</c:v>
                </c:pt>
                <c:pt idx="24658">
                  <c:v>206.180847469631</c:v>
                </c:pt>
                <c:pt idx="24659">
                  <c:v>206.167330503221</c:v>
                </c:pt>
                <c:pt idx="24660">
                  <c:v>206.11755371345899</c:v>
                </c:pt>
                <c:pt idx="24661">
                  <c:v>206.091518330925</c:v>
                </c:pt>
                <c:pt idx="24662">
                  <c:v>206.05379160811</c:v>
                </c:pt>
                <c:pt idx="24663">
                  <c:v>206.03935915165701</c:v>
                </c:pt>
                <c:pt idx="24664">
                  <c:v>206.02607748926101</c:v>
                </c:pt>
                <c:pt idx="24665">
                  <c:v>205.99898740123501</c:v>
                </c:pt>
                <c:pt idx="24666">
                  <c:v>205.91225254351701</c:v>
                </c:pt>
                <c:pt idx="24667">
                  <c:v>205.89675382728601</c:v>
                </c:pt>
                <c:pt idx="24668">
                  <c:v>205.884494879958</c:v>
                </c:pt>
                <c:pt idx="24669">
                  <c:v>205.85767873004801</c:v>
                </c:pt>
                <c:pt idx="24670">
                  <c:v>205.84295063318001</c:v>
                </c:pt>
                <c:pt idx="24671">
                  <c:v>205.83129464774601</c:v>
                </c:pt>
                <c:pt idx="24672">
                  <c:v>205.768032773415</c:v>
                </c:pt>
                <c:pt idx="24673">
                  <c:v>205.74849224012499</c:v>
                </c:pt>
                <c:pt idx="24674">
                  <c:v>205.67970938761999</c:v>
                </c:pt>
                <c:pt idx="24675">
                  <c:v>205.67836745017399</c:v>
                </c:pt>
                <c:pt idx="24676">
                  <c:v>205.667425966747</c:v>
                </c:pt>
                <c:pt idx="24677">
                  <c:v>205.60460257670101</c:v>
                </c:pt>
                <c:pt idx="24678">
                  <c:v>205.59591553546301</c:v>
                </c:pt>
                <c:pt idx="24679">
                  <c:v>205.592160181482</c:v>
                </c:pt>
                <c:pt idx="24680">
                  <c:v>205.51200815208799</c:v>
                </c:pt>
                <c:pt idx="24681">
                  <c:v>205.43185311123699</c:v>
                </c:pt>
                <c:pt idx="24682">
                  <c:v>205.426428678131</c:v>
                </c:pt>
                <c:pt idx="24683">
                  <c:v>205.42464615322601</c:v>
                </c:pt>
                <c:pt idx="24684">
                  <c:v>205.41361793397601</c:v>
                </c:pt>
                <c:pt idx="24685">
                  <c:v>205.33016142226401</c:v>
                </c:pt>
                <c:pt idx="24686">
                  <c:v>205.318846372651</c:v>
                </c:pt>
                <c:pt idx="24687">
                  <c:v>205.25880903382401</c:v>
                </c:pt>
                <c:pt idx="24688">
                  <c:v>205.21907206276501</c:v>
                </c:pt>
                <c:pt idx="24689">
                  <c:v>205.21734979957299</c:v>
                </c:pt>
                <c:pt idx="24690">
                  <c:v>205.14649081058201</c:v>
                </c:pt>
                <c:pt idx="24691">
                  <c:v>205.109679231299</c:v>
                </c:pt>
                <c:pt idx="24692">
                  <c:v>205.05083488343399</c:v>
                </c:pt>
                <c:pt idx="24693">
                  <c:v>205.047787514058</c:v>
                </c:pt>
                <c:pt idx="24694">
                  <c:v>205.04497096028399</c:v>
                </c:pt>
                <c:pt idx="24695">
                  <c:v>205.03443868030601</c:v>
                </c:pt>
                <c:pt idx="24696">
                  <c:v>204.95771440428601</c:v>
                </c:pt>
                <c:pt idx="24697">
                  <c:v>204.91237064275799</c:v>
                </c:pt>
                <c:pt idx="24698">
                  <c:v>204.89027840765701</c:v>
                </c:pt>
                <c:pt idx="24699">
                  <c:v>204.83355626343899</c:v>
                </c:pt>
                <c:pt idx="24700">
                  <c:v>204.79942923975401</c:v>
                </c:pt>
                <c:pt idx="24701">
                  <c:v>204.737544820133</c:v>
                </c:pt>
                <c:pt idx="24702">
                  <c:v>204.71793583114999</c:v>
                </c:pt>
                <c:pt idx="24703">
                  <c:v>204.71680342940999</c:v>
                </c:pt>
                <c:pt idx="24704">
                  <c:v>204.69768265907001</c:v>
                </c:pt>
                <c:pt idx="24705">
                  <c:v>204.691567340256</c:v>
                </c:pt>
                <c:pt idx="24706">
                  <c:v>204.67555623724999</c:v>
                </c:pt>
                <c:pt idx="24707">
                  <c:v>204.66109689958299</c:v>
                </c:pt>
                <c:pt idx="24708">
                  <c:v>204.57729414251699</c:v>
                </c:pt>
                <c:pt idx="24709">
                  <c:v>204.54925415297799</c:v>
                </c:pt>
                <c:pt idx="24710">
                  <c:v>204.548039815148</c:v>
                </c:pt>
                <c:pt idx="24711">
                  <c:v>204.531820179634</c:v>
                </c:pt>
                <c:pt idx="24712">
                  <c:v>204.51618623942699</c:v>
                </c:pt>
                <c:pt idx="24713">
                  <c:v>204.47276328196</c:v>
                </c:pt>
                <c:pt idx="24714">
                  <c:v>204.45999323035699</c:v>
                </c:pt>
                <c:pt idx="24715">
                  <c:v>204.44369240907801</c:v>
                </c:pt>
                <c:pt idx="24716">
                  <c:v>204.43857209122501</c:v>
                </c:pt>
                <c:pt idx="24717">
                  <c:v>204.42392730091001</c:v>
                </c:pt>
                <c:pt idx="24718">
                  <c:v>204.42319318992401</c:v>
                </c:pt>
                <c:pt idx="24719">
                  <c:v>204.38140961542501</c:v>
                </c:pt>
                <c:pt idx="24720">
                  <c:v>204.38070130501299</c:v>
                </c:pt>
                <c:pt idx="24721">
                  <c:v>204.34536137506899</c:v>
                </c:pt>
                <c:pt idx="24722">
                  <c:v>204.33271674512201</c:v>
                </c:pt>
                <c:pt idx="24723">
                  <c:v>204.327122603742</c:v>
                </c:pt>
                <c:pt idx="24724">
                  <c:v>204.31119018111099</c:v>
                </c:pt>
                <c:pt idx="24725">
                  <c:v>204.28684079545999</c:v>
                </c:pt>
                <c:pt idx="24726">
                  <c:v>204.26675704075799</c:v>
                </c:pt>
                <c:pt idx="24727">
                  <c:v>204.16728474242899</c:v>
                </c:pt>
                <c:pt idx="24728">
                  <c:v>204.13678026834799</c:v>
                </c:pt>
                <c:pt idx="24729">
                  <c:v>204.13675649018401</c:v>
                </c:pt>
                <c:pt idx="24730">
                  <c:v>204.057835676949</c:v>
                </c:pt>
                <c:pt idx="24731">
                  <c:v>203.99438261604001</c:v>
                </c:pt>
                <c:pt idx="24732">
                  <c:v>203.97554495596</c:v>
                </c:pt>
                <c:pt idx="24733">
                  <c:v>203.90247341693501</c:v>
                </c:pt>
                <c:pt idx="24734">
                  <c:v>203.90071910060499</c:v>
                </c:pt>
                <c:pt idx="24735">
                  <c:v>203.89304794936501</c:v>
                </c:pt>
                <c:pt idx="24736">
                  <c:v>203.845348204494</c:v>
                </c:pt>
                <c:pt idx="24737">
                  <c:v>203.833211142718</c:v>
                </c:pt>
                <c:pt idx="24738">
                  <c:v>203.804279090584</c:v>
                </c:pt>
                <c:pt idx="24739">
                  <c:v>203.73594633716399</c:v>
                </c:pt>
                <c:pt idx="24740">
                  <c:v>203.70880502927699</c:v>
                </c:pt>
                <c:pt idx="24741">
                  <c:v>203.668862607325</c:v>
                </c:pt>
                <c:pt idx="24742">
                  <c:v>203.65873375619901</c:v>
                </c:pt>
                <c:pt idx="24743">
                  <c:v>203.597172911553</c:v>
                </c:pt>
                <c:pt idx="24744">
                  <c:v>203.59471669886099</c:v>
                </c:pt>
                <c:pt idx="24745">
                  <c:v>203.51294419717999</c:v>
                </c:pt>
                <c:pt idx="24746">
                  <c:v>203.49570129093499</c:v>
                </c:pt>
                <c:pt idx="24747">
                  <c:v>203.49409230592801</c:v>
                </c:pt>
                <c:pt idx="24748">
                  <c:v>203.45662560889301</c:v>
                </c:pt>
                <c:pt idx="24749">
                  <c:v>203.44403634813099</c:v>
                </c:pt>
                <c:pt idx="24750">
                  <c:v>203.364518532701</c:v>
                </c:pt>
                <c:pt idx="24751">
                  <c:v>203.32834365651101</c:v>
                </c:pt>
                <c:pt idx="24752">
                  <c:v>203.24515312109</c:v>
                </c:pt>
                <c:pt idx="24753">
                  <c:v>203.239520702459</c:v>
                </c:pt>
                <c:pt idx="24754">
                  <c:v>203.23619514466299</c:v>
                </c:pt>
                <c:pt idx="24755">
                  <c:v>203.194180781943</c:v>
                </c:pt>
                <c:pt idx="24756">
                  <c:v>203.19022857898699</c:v>
                </c:pt>
                <c:pt idx="24757">
                  <c:v>203.17794678287399</c:v>
                </c:pt>
                <c:pt idx="24758">
                  <c:v>203.15596029662001</c:v>
                </c:pt>
                <c:pt idx="24759">
                  <c:v>203.13818396633999</c:v>
                </c:pt>
                <c:pt idx="24760">
                  <c:v>203.13690106576399</c:v>
                </c:pt>
                <c:pt idx="24761">
                  <c:v>203.13423734038901</c:v>
                </c:pt>
                <c:pt idx="24762">
                  <c:v>203.13002786708901</c:v>
                </c:pt>
                <c:pt idx="24763">
                  <c:v>203.11038430882499</c:v>
                </c:pt>
                <c:pt idx="24764">
                  <c:v>203.10335987675299</c:v>
                </c:pt>
                <c:pt idx="24765">
                  <c:v>203.09591151047201</c:v>
                </c:pt>
                <c:pt idx="24766">
                  <c:v>203.08556588704499</c:v>
                </c:pt>
                <c:pt idx="24767">
                  <c:v>203.07445624883101</c:v>
                </c:pt>
                <c:pt idx="24768">
                  <c:v>202.99992875880801</c:v>
                </c:pt>
                <c:pt idx="24769">
                  <c:v>202.978397030331</c:v>
                </c:pt>
                <c:pt idx="24770">
                  <c:v>202.97780522113999</c:v>
                </c:pt>
                <c:pt idx="24771">
                  <c:v>202.91173610839999</c:v>
                </c:pt>
                <c:pt idx="24772">
                  <c:v>202.886558411149</c:v>
                </c:pt>
                <c:pt idx="24773">
                  <c:v>202.88497055867401</c:v>
                </c:pt>
                <c:pt idx="24774">
                  <c:v>202.86888227845799</c:v>
                </c:pt>
                <c:pt idx="24775">
                  <c:v>202.86476325099099</c:v>
                </c:pt>
                <c:pt idx="24776">
                  <c:v>202.814705259801</c:v>
                </c:pt>
                <c:pt idx="24777">
                  <c:v>202.80276341109001</c:v>
                </c:pt>
                <c:pt idx="24778">
                  <c:v>202.72015032387199</c:v>
                </c:pt>
                <c:pt idx="24779">
                  <c:v>202.67247298521599</c:v>
                </c:pt>
                <c:pt idx="24780">
                  <c:v>202.661316679311</c:v>
                </c:pt>
                <c:pt idx="24781">
                  <c:v>202.61996672158301</c:v>
                </c:pt>
                <c:pt idx="24782">
                  <c:v>202.618480383627</c:v>
                </c:pt>
                <c:pt idx="24783">
                  <c:v>202.60994014220901</c:v>
                </c:pt>
                <c:pt idx="24784">
                  <c:v>202.58913126867901</c:v>
                </c:pt>
                <c:pt idx="24785">
                  <c:v>202.57435417737901</c:v>
                </c:pt>
                <c:pt idx="24786">
                  <c:v>202.53318719182499</c:v>
                </c:pt>
                <c:pt idx="24787">
                  <c:v>202.51467040803999</c:v>
                </c:pt>
                <c:pt idx="24788">
                  <c:v>202.51205010202</c:v>
                </c:pt>
                <c:pt idx="24789">
                  <c:v>202.49707245950199</c:v>
                </c:pt>
                <c:pt idx="24790">
                  <c:v>202.492591895793</c:v>
                </c:pt>
                <c:pt idx="24791">
                  <c:v>202.41489146209</c:v>
                </c:pt>
                <c:pt idx="24792">
                  <c:v>202.414218081379</c:v>
                </c:pt>
                <c:pt idx="24793">
                  <c:v>202.39769772669499</c:v>
                </c:pt>
                <c:pt idx="24794">
                  <c:v>202.389449752026</c:v>
                </c:pt>
                <c:pt idx="24795">
                  <c:v>202.38000574709699</c:v>
                </c:pt>
                <c:pt idx="24796">
                  <c:v>202.36773936109799</c:v>
                </c:pt>
                <c:pt idx="24797">
                  <c:v>202.22580561976901</c:v>
                </c:pt>
                <c:pt idx="24798">
                  <c:v>202.18343258756701</c:v>
                </c:pt>
                <c:pt idx="24799">
                  <c:v>202.171974190789</c:v>
                </c:pt>
                <c:pt idx="24800">
                  <c:v>202.16074856703901</c:v>
                </c:pt>
                <c:pt idx="24801">
                  <c:v>202.15689669122301</c:v>
                </c:pt>
                <c:pt idx="24802">
                  <c:v>202.023146032158</c:v>
                </c:pt>
                <c:pt idx="24803">
                  <c:v>202.01234731416599</c:v>
                </c:pt>
                <c:pt idx="24804">
                  <c:v>202.003681805528</c:v>
                </c:pt>
                <c:pt idx="24805">
                  <c:v>201.997872562868</c:v>
                </c:pt>
                <c:pt idx="24806">
                  <c:v>201.96661491833399</c:v>
                </c:pt>
                <c:pt idx="24807">
                  <c:v>201.94244489441201</c:v>
                </c:pt>
                <c:pt idx="24808">
                  <c:v>201.896252760625</c:v>
                </c:pt>
                <c:pt idx="24809">
                  <c:v>201.77874444983499</c:v>
                </c:pt>
                <c:pt idx="24810">
                  <c:v>201.75106520356201</c:v>
                </c:pt>
                <c:pt idx="24811">
                  <c:v>201.713543398631</c:v>
                </c:pt>
                <c:pt idx="24812">
                  <c:v>201.689053417943</c:v>
                </c:pt>
                <c:pt idx="24813">
                  <c:v>201.67013687335</c:v>
                </c:pt>
                <c:pt idx="24814">
                  <c:v>201.665549379021</c:v>
                </c:pt>
                <c:pt idx="24815">
                  <c:v>201.64571912104699</c:v>
                </c:pt>
                <c:pt idx="24816">
                  <c:v>201.63038603121399</c:v>
                </c:pt>
                <c:pt idx="24817">
                  <c:v>201.62276254528899</c:v>
                </c:pt>
                <c:pt idx="24818">
                  <c:v>201.52285778911801</c:v>
                </c:pt>
                <c:pt idx="24819">
                  <c:v>201.50902834385201</c:v>
                </c:pt>
                <c:pt idx="24820">
                  <c:v>201.50183126640999</c:v>
                </c:pt>
                <c:pt idx="24821">
                  <c:v>201.47823427803201</c:v>
                </c:pt>
                <c:pt idx="24822">
                  <c:v>201.45794699012399</c:v>
                </c:pt>
                <c:pt idx="24823">
                  <c:v>201.452252882735</c:v>
                </c:pt>
                <c:pt idx="24824">
                  <c:v>201.450730686149</c:v>
                </c:pt>
                <c:pt idx="24825">
                  <c:v>201.43251951938299</c:v>
                </c:pt>
                <c:pt idx="24826">
                  <c:v>201.370069891729</c:v>
                </c:pt>
                <c:pt idx="24827">
                  <c:v>201.327552844639</c:v>
                </c:pt>
                <c:pt idx="24828">
                  <c:v>201.32606712153401</c:v>
                </c:pt>
                <c:pt idx="24829">
                  <c:v>201.32543338538699</c:v>
                </c:pt>
                <c:pt idx="24830">
                  <c:v>201.210436220926</c:v>
                </c:pt>
                <c:pt idx="24831">
                  <c:v>201.17929064197099</c:v>
                </c:pt>
                <c:pt idx="24832">
                  <c:v>201.10416455095501</c:v>
                </c:pt>
                <c:pt idx="24833">
                  <c:v>201.096443904344</c:v>
                </c:pt>
                <c:pt idx="24834">
                  <c:v>201.025865955352</c:v>
                </c:pt>
                <c:pt idx="24835">
                  <c:v>200.927184787638</c:v>
                </c:pt>
                <c:pt idx="24836">
                  <c:v>200.92346128573999</c:v>
                </c:pt>
                <c:pt idx="24837">
                  <c:v>200.91724222536999</c:v>
                </c:pt>
                <c:pt idx="24838">
                  <c:v>200.90930240908199</c:v>
                </c:pt>
                <c:pt idx="24839">
                  <c:v>200.90219731477401</c:v>
                </c:pt>
                <c:pt idx="24840">
                  <c:v>200.88473688239901</c:v>
                </c:pt>
                <c:pt idx="24841">
                  <c:v>200.810529516824</c:v>
                </c:pt>
                <c:pt idx="24842">
                  <c:v>200.803665859105</c:v>
                </c:pt>
                <c:pt idx="24843">
                  <c:v>200.80267383844799</c:v>
                </c:pt>
                <c:pt idx="24844">
                  <c:v>200.80256861153401</c:v>
                </c:pt>
                <c:pt idx="24845">
                  <c:v>200.78053653973299</c:v>
                </c:pt>
                <c:pt idx="24846">
                  <c:v>200.75724452617101</c:v>
                </c:pt>
                <c:pt idx="24847">
                  <c:v>200.748372331231</c:v>
                </c:pt>
                <c:pt idx="24848">
                  <c:v>200.71983159132901</c:v>
                </c:pt>
                <c:pt idx="24849">
                  <c:v>200.59890122521401</c:v>
                </c:pt>
                <c:pt idx="24850">
                  <c:v>200.50684677116001</c:v>
                </c:pt>
                <c:pt idx="24851">
                  <c:v>200.450021552793</c:v>
                </c:pt>
                <c:pt idx="24852">
                  <c:v>200.44537729125</c:v>
                </c:pt>
                <c:pt idx="24853">
                  <c:v>200.39684618541099</c:v>
                </c:pt>
                <c:pt idx="24854">
                  <c:v>200.36523014910901</c:v>
                </c:pt>
                <c:pt idx="24855">
                  <c:v>200.34966290471999</c:v>
                </c:pt>
                <c:pt idx="24856">
                  <c:v>200.31779638492199</c:v>
                </c:pt>
                <c:pt idx="24857">
                  <c:v>200.294211561791</c:v>
                </c:pt>
                <c:pt idx="24858">
                  <c:v>200.26308120577701</c:v>
                </c:pt>
                <c:pt idx="24859">
                  <c:v>200.26164968998401</c:v>
                </c:pt>
                <c:pt idx="24860">
                  <c:v>200.16710781207499</c:v>
                </c:pt>
                <c:pt idx="24861">
                  <c:v>200.094366682003</c:v>
                </c:pt>
                <c:pt idx="24862">
                  <c:v>200.04600622399099</c:v>
                </c:pt>
                <c:pt idx="24863">
                  <c:v>200.02259939694801</c:v>
                </c:pt>
                <c:pt idx="24864">
                  <c:v>199.99722396326999</c:v>
                </c:pt>
                <c:pt idx="24865">
                  <c:v>199.98016373284801</c:v>
                </c:pt>
                <c:pt idx="24866">
                  <c:v>199.95319186237199</c:v>
                </c:pt>
                <c:pt idx="24867">
                  <c:v>199.94951252741001</c:v>
                </c:pt>
                <c:pt idx="24868">
                  <c:v>199.922657787661</c:v>
                </c:pt>
                <c:pt idx="24869">
                  <c:v>199.88353392400199</c:v>
                </c:pt>
                <c:pt idx="24870">
                  <c:v>199.86541646382901</c:v>
                </c:pt>
                <c:pt idx="24871">
                  <c:v>199.86528947748701</c:v>
                </c:pt>
                <c:pt idx="24872">
                  <c:v>199.860087390263</c:v>
                </c:pt>
                <c:pt idx="24873">
                  <c:v>199.85996989983801</c:v>
                </c:pt>
                <c:pt idx="24874">
                  <c:v>199.77402509364001</c:v>
                </c:pt>
                <c:pt idx="24875">
                  <c:v>199.66524365526701</c:v>
                </c:pt>
                <c:pt idx="24876">
                  <c:v>199.614143986713</c:v>
                </c:pt>
                <c:pt idx="24877">
                  <c:v>199.57227122373999</c:v>
                </c:pt>
                <c:pt idx="24878">
                  <c:v>199.55654548981099</c:v>
                </c:pt>
                <c:pt idx="24879">
                  <c:v>199.55218831698201</c:v>
                </c:pt>
                <c:pt idx="24880">
                  <c:v>199.53914296787701</c:v>
                </c:pt>
                <c:pt idx="24881">
                  <c:v>199.538635068785</c:v>
                </c:pt>
                <c:pt idx="24882">
                  <c:v>199.48786599750599</c:v>
                </c:pt>
                <c:pt idx="24883">
                  <c:v>199.45396748312001</c:v>
                </c:pt>
                <c:pt idx="24884">
                  <c:v>199.45038154838099</c:v>
                </c:pt>
                <c:pt idx="24885">
                  <c:v>199.38959746690699</c:v>
                </c:pt>
                <c:pt idx="24886">
                  <c:v>199.31632464039399</c:v>
                </c:pt>
                <c:pt idx="24887">
                  <c:v>199.30131464434601</c:v>
                </c:pt>
                <c:pt idx="24888">
                  <c:v>199.215753303002</c:v>
                </c:pt>
                <c:pt idx="24889">
                  <c:v>199.17232296511301</c:v>
                </c:pt>
                <c:pt idx="24890">
                  <c:v>199.104899914686</c:v>
                </c:pt>
                <c:pt idx="24891">
                  <c:v>199.099625650256</c:v>
                </c:pt>
                <c:pt idx="24892">
                  <c:v>199.084434358306</c:v>
                </c:pt>
                <c:pt idx="24893">
                  <c:v>199.05755630233199</c:v>
                </c:pt>
                <c:pt idx="24894">
                  <c:v>199.046221616239</c:v>
                </c:pt>
                <c:pt idx="24895">
                  <c:v>198.98690928694299</c:v>
                </c:pt>
                <c:pt idx="24896">
                  <c:v>198.98469092068899</c:v>
                </c:pt>
                <c:pt idx="24897">
                  <c:v>198.97314647224101</c:v>
                </c:pt>
                <c:pt idx="24898">
                  <c:v>198.93675648597099</c:v>
                </c:pt>
                <c:pt idx="24899">
                  <c:v>198.919445649279</c:v>
                </c:pt>
                <c:pt idx="24900">
                  <c:v>198.91486879976</c:v>
                </c:pt>
                <c:pt idx="24901">
                  <c:v>198.805535932091</c:v>
                </c:pt>
                <c:pt idx="24902">
                  <c:v>198.688839552876</c:v>
                </c:pt>
                <c:pt idx="24903">
                  <c:v>198.67317378860201</c:v>
                </c:pt>
                <c:pt idx="24904">
                  <c:v>198.67151498479299</c:v>
                </c:pt>
                <c:pt idx="24905">
                  <c:v>198.576699161704</c:v>
                </c:pt>
                <c:pt idx="24906">
                  <c:v>198.57585571030299</c:v>
                </c:pt>
                <c:pt idx="24907">
                  <c:v>198.56215724521601</c:v>
                </c:pt>
                <c:pt idx="24908">
                  <c:v>198.548047671859</c:v>
                </c:pt>
                <c:pt idx="24909">
                  <c:v>198.527726357137</c:v>
                </c:pt>
                <c:pt idx="24910">
                  <c:v>198.52765327404401</c:v>
                </c:pt>
                <c:pt idx="24911">
                  <c:v>198.48065514467999</c:v>
                </c:pt>
                <c:pt idx="24912">
                  <c:v>198.45270708629999</c:v>
                </c:pt>
                <c:pt idx="24913">
                  <c:v>198.44756413002699</c:v>
                </c:pt>
                <c:pt idx="24914">
                  <c:v>198.39468162627901</c:v>
                </c:pt>
                <c:pt idx="24915">
                  <c:v>198.39234143175</c:v>
                </c:pt>
                <c:pt idx="24916">
                  <c:v>198.38145547375601</c:v>
                </c:pt>
                <c:pt idx="24917">
                  <c:v>198.361823980016</c:v>
                </c:pt>
                <c:pt idx="24918">
                  <c:v>198.29212777897399</c:v>
                </c:pt>
                <c:pt idx="24919">
                  <c:v>198.26966944230401</c:v>
                </c:pt>
                <c:pt idx="24920">
                  <c:v>198.26282204454901</c:v>
                </c:pt>
                <c:pt idx="24921">
                  <c:v>198.181339015351</c:v>
                </c:pt>
                <c:pt idx="24922">
                  <c:v>198.17731733245199</c:v>
                </c:pt>
                <c:pt idx="24923">
                  <c:v>198.15064456733799</c:v>
                </c:pt>
                <c:pt idx="24924">
                  <c:v>198.13279297457001</c:v>
                </c:pt>
                <c:pt idx="24925">
                  <c:v>198.11736402257799</c:v>
                </c:pt>
                <c:pt idx="24926">
                  <c:v>198.05415874386401</c:v>
                </c:pt>
                <c:pt idx="24927">
                  <c:v>198.033982153582</c:v>
                </c:pt>
                <c:pt idx="24928">
                  <c:v>198.021581577739</c:v>
                </c:pt>
                <c:pt idx="24929">
                  <c:v>197.92404523534</c:v>
                </c:pt>
                <c:pt idx="24930">
                  <c:v>197.88290159161599</c:v>
                </c:pt>
                <c:pt idx="24931">
                  <c:v>197.87787034156599</c:v>
                </c:pt>
                <c:pt idx="24932">
                  <c:v>197.874738893694</c:v>
                </c:pt>
                <c:pt idx="24933">
                  <c:v>197.81451335720701</c:v>
                </c:pt>
                <c:pt idx="24934">
                  <c:v>197.81039177706899</c:v>
                </c:pt>
                <c:pt idx="24935">
                  <c:v>197.808736900447</c:v>
                </c:pt>
                <c:pt idx="24936">
                  <c:v>197.792241039494</c:v>
                </c:pt>
                <c:pt idx="24937">
                  <c:v>197.76701157397</c:v>
                </c:pt>
                <c:pt idx="24938">
                  <c:v>197.74882225595101</c:v>
                </c:pt>
                <c:pt idx="24939">
                  <c:v>197.711682417476</c:v>
                </c:pt>
                <c:pt idx="24940">
                  <c:v>197.697168757762</c:v>
                </c:pt>
                <c:pt idx="24941">
                  <c:v>197.66346795839101</c:v>
                </c:pt>
                <c:pt idx="24942">
                  <c:v>197.65709457204699</c:v>
                </c:pt>
                <c:pt idx="24943">
                  <c:v>197.62162391212399</c:v>
                </c:pt>
                <c:pt idx="24944">
                  <c:v>197.60606232319901</c:v>
                </c:pt>
                <c:pt idx="24945">
                  <c:v>197.58561750580699</c:v>
                </c:pt>
                <c:pt idx="24946">
                  <c:v>197.54962362340601</c:v>
                </c:pt>
                <c:pt idx="24947">
                  <c:v>197.52808701915399</c:v>
                </c:pt>
                <c:pt idx="24948">
                  <c:v>197.52083968723301</c:v>
                </c:pt>
                <c:pt idx="24949">
                  <c:v>197.47864740406601</c:v>
                </c:pt>
                <c:pt idx="24950">
                  <c:v>197.456961234874</c:v>
                </c:pt>
                <c:pt idx="24951">
                  <c:v>197.44360690896201</c:v>
                </c:pt>
                <c:pt idx="24952">
                  <c:v>197.416194465601</c:v>
                </c:pt>
                <c:pt idx="24953">
                  <c:v>197.41102574693801</c:v>
                </c:pt>
                <c:pt idx="24954">
                  <c:v>197.393806896813</c:v>
                </c:pt>
                <c:pt idx="24955">
                  <c:v>197.39268990103801</c:v>
                </c:pt>
                <c:pt idx="24956">
                  <c:v>197.36560979722799</c:v>
                </c:pt>
                <c:pt idx="24957">
                  <c:v>197.30856337063</c:v>
                </c:pt>
                <c:pt idx="24958">
                  <c:v>197.28716185475901</c:v>
                </c:pt>
                <c:pt idx="24959">
                  <c:v>197.26449108849701</c:v>
                </c:pt>
                <c:pt idx="24960">
                  <c:v>197.24963115173901</c:v>
                </c:pt>
                <c:pt idx="24961">
                  <c:v>197.24068507979601</c:v>
                </c:pt>
                <c:pt idx="24962">
                  <c:v>197.15257301016601</c:v>
                </c:pt>
                <c:pt idx="24963">
                  <c:v>197.14234482082799</c:v>
                </c:pt>
                <c:pt idx="24964">
                  <c:v>197.10268538538901</c:v>
                </c:pt>
                <c:pt idx="24965">
                  <c:v>197.00312072943601</c:v>
                </c:pt>
                <c:pt idx="24966">
                  <c:v>196.99677430987299</c:v>
                </c:pt>
                <c:pt idx="24967">
                  <c:v>196.98270197630501</c:v>
                </c:pt>
                <c:pt idx="24968">
                  <c:v>196.972149085334</c:v>
                </c:pt>
                <c:pt idx="24969">
                  <c:v>196.939829328309</c:v>
                </c:pt>
                <c:pt idx="24970">
                  <c:v>196.93676117390601</c:v>
                </c:pt>
                <c:pt idx="24971">
                  <c:v>196.93166797210699</c:v>
                </c:pt>
                <c:pt idx="24972">
                  <c:v>196.88699116414</c:v>
                </c:pt>
                <c:pt idx="24973">
                  <c:v>196.884371998397</c:v>
                </c:pt>
                <c:pt idx="24974">
                  <c:v>196.82547238422001</c:v>
                </c:pt>
                <c:pt idx="24975">
                  <c:v>196.80573584599901</c:v>
                </c:pt>
                <c:pt idx="24976">
                  <c:v>196.75958838834899</c:v>
                </c:pt>
                <c:pt idx="24977">
                  <c:v>196.745417728051</c:v>
                </c:pt>
                <c:pt idx="24978">
                  <c:v>196.743467511322</c:v>
                </c:pt>
                <c:pt idx="24979">
                  <c:v>196.679180561713</c:v>
                </c:pt>
                <c:pt idx="24980">
                  <c:v>196.65273887752701</c:v>
                </c:pt>
                <c:pt idx="24981">
                  <c:v>196.65117161464801</c:v>
                </c:pt>
                <c:pt idx="24982">
                  <c:v>196.63188901655701</c:v>
                </c:pt>
                <c:pt idx="24983">
                  <c:v>196.58948982595001</c:v>
                </c:pt>
                <c:pt idx="24984">
                  <c:v>196.55862600777999</c:v>
                </c:pt>
                <c:pt idx="24985">
                  <c:v>196.42518034365301</c:v>
                </c:pt>
                <c:pt idx="24986">
                  <c:v>196.403386182529</c:v>
                </c:pt>
                <c:pt idx="24987">
                  <c:v>196.39887882166801</c:v>
                </c:pt>
                <c:pt idx="24988">
                  <c:v>196.323861393421</c:v>
                </c:pt>
                <c:pt idx="24989">
                  <c:v>196.30527424603301</c:v>
                </c:pt>
                <c:pt idx="24990">
                  <c:v>196.28230752234501</c:v>
                </c:pt>
                <c:pt idx="24991">
                  <c:v>196.28067775595699</c:v>
                </c:pt>
                <c:pt idx="24992">
                  <c:v>196.211752617554</c:v>
                </c:pt>
                <c:pt idx="24993">
                  <c:v>196.16615581192599</c:v>
                </c:pt>
                <c:pt idx="24994">
                  <c:v>196.14878134836499</c:v>
                </c:pt>
                <c:pt idx="24995">
                  <c:v>196.14822310711901</c:v>
                </c:pt>
                <c:pt idx="24996">
                  <c:v>196.13942345752801</c:v>
                </c:pt>
                <c:pt idx="24997">
                  <c:v>196.13512023335099</c:v>
                </c:pt>
                <c:pt idx="24998">
                  <c:v>196.12853741682099</c:v>
                </c:pt>
                <c:pt idx="24999">
                  <c:v>196.10946358240301</c:v>
                </c:pt>
                <c:pt idx="25000">
                  <c:v>196.03505037371201</c:v>
                </c:pt>
                <c:pt idx="25001">
                  <c:v>196.015302603229</c:v>
                </c:pt>
                <c:pt idx="25002">
                  <c:v>195.992931113922</c:v>
                </c:pt>
                <c:pt idx="25003">
                  <c:v>195.99223586820801</c:v>
                </c:pt>
                <c:pt idx="25004">
                  <c:v>195.95630158180299</c:v>
                </c:pt>
                <c:pt idx="25005">
                  <c:v>195.93703478971599</c:v>
                </c:pt>
                <c:pt idx="25006">
                  <c:v>195.89531945085901</c:v>
                </c:pt>
                <c:pt idx="25007">
                  <c:v>195.86400714469801</c:v>
                </c:pt>
                <c:pt idx="25008">
                  <c:v>195.85939061127101</c:v>
                </c:pt>
                <c:pt idx="25009">
                  <c:v>195.85226567577899</c:v>
                </c:pt>
                <c:pt idx="25010">
                  <c:v>195.81766047972101</c:v>
                </c:pt>
                <c:pt idx="25011">
                  <c:v>195.80347910025199</c:v>
                </c:pt>
                <c:pt idx="25012">
                  <c:v>195.798188816985</c:v>
                </c:pt>
                <c:pt idx="25013">
                  <c:v>195.771761632362</c:v>
                </c:pt>
                <c:pt idx="25014">
                  <c:v>195.76379559711501</c:v>
                </c:pt>
                <c:pt idx="25015">
                  <c:v>195.75409360628001</c:v>
                </c:pt>
                <c:pt idx="25016">
                  <c:v>195.73044703256201</c:v>
                </c:pt>
                <c:pt idx="25017">
                  <c:v>195.690747149635</c:v>
                </c:pt>
                <c:pt idx="25018">
                  <c:v>195.68605419359801</c:v>
                </c:pt>
                <c:pt idx="25019">
                  <c:v>195.66247296474799</c:v>
                </c:pt>
                <c:pt idx="25020">
                  <c:v>195.6574869984</c:v>
                </c:pt>
                <c:pt idx="25021">
                  <c:v>195.64869049454401</c:v>
                </c:pt>
                <c:pt idx="25022">
                  <c:v>195.64858678530399</c:v>
                </c:pt>
                <c:pt idx="25023">
                  <c:v>195.606883701828</c:v>
                </c:pt>
                <c:pt idx="25024">
                  <c:v>195.60414623836999</c:v>
                </c:pt>
                <c:pt idx="25025">
                  <c:v>195.60229371503399</c:v>
                </c:pt>
                <c:pt idx="25026">
                  <c:v>195.55425813963501</c:v>
                </c:pt>
                <c:pt idx="25027">
                  <c:v>195.417369142609</c:v>
                </c:pt>
                <c:pt idx="25028">
                  <c:v>195.41383961920701</c:v>
                </c:pt>
                <c:pt idx="25029">
                  <c:v>195.40406043271801</c:v>
                </c:pt>
                <c:pt idx="25030">
                  <c:v>195.38645093815299</c:v>
                </c:pt>
                <c:pt idx="25031">
                  <c:v>195.314338100209</c:v>
                </c:pt>
                <c:pt idx="25032">
                  <c:v>195.313018564521</c:v>
                </c:pt>
                <c:pt idx="25033">
                  <c:v>195.27032115972199</c:v>
                </c:pt>
                <c:pt idx="25034">
                  <c:v>195.260120576942</c:v>
                </c:pt>
                <c:pt idx="25035">
                  <c:v>195.24516660782101</c:v>
                </c:pt>
                <c:pt idx="25036">
                  <c:v>195.222047876007</c:v>
                </c:pt>
                <c:pt idx="25037">
                  <c:v>195.21996888390899</c:v>
                </c:pt>
                <c:pt idx="25038">
                  <c:v>195.20716995609899</c:v>
                </c:pt>
                <c:pt idx="25039">
                  <c:v>195.140149636578</c:v>
                </c:pt>
                <c:pt idx="25040">
                  <c:v>195.10856468961799</c:v>
                </c:pt>
                <c:pt idx="25041">
                  <c:v>195.102743483887</c:v>
                </c:pt>
                <c:pt idx="25042">
                  <c:v>195.080496141937</c:v>
                </c:pt>
                <c:pt idx="25043">
                  <c:v>195.06184666737801</c:v>
                </c:pt>
                <c:pt idx="25044">
                  <c:v>195.030728771838</c:v>
                </c:pt>
                <c:pt idx="25045">
                  <c:v>194.99740589439199</c:v>
                </c:pt>
                <c:pt idx="25046">
                  <c:v>194.961288094764</c:v>
                </c:pt>
                <c:pt idx="25047">
                  <c:v>194.950338946828</c:v>
                </c:pt>
                <c:pt idx="25048">
                  <c:v>194.92895616621399</c:v>
                </c:pt>
                <c:pt idx="25049">
                  <c:v>194.92416134850001</c:v>
                </c:pt>
                <c:pt idx="25050">
                  <c:v>194.90893646450499</c:v>
                </c:pt>
                <c:pt idx="25051">
                  <c:v>194.81704707304499</c:v>
                </c:pt>
                <c:pt idx="25052">
                  <c:v>194.80526997941899</c:v>
                </c:pt>
                <c:pt idx="25053">
                  <c:v>194.66261923287601</c:v>
                </c:pt>
                <c:pt idx="25054">
                  <c:v>194.643023562005</c:v>
                </c:pt>
                <c:pt idx="25055">
                  <c:v>194.63389206810999</c:v>
                </c:pt>
                <c:pt idx="25056">
                  <c:v>194.601162567693</c:v>
                </c:pt>
                <c:pt idx="25057">
                  <c:v>194.60112293708701</c:v>
                </c:pt>
                <c:pt idx="25058">
                  <c:v>194.54145966753401</c:v>
                </c:pt>
                <c:pt idx="25059">
                  <c:v>194.459880920073</c:v>
                </c:pt>
                <c:pt idx="25060">
                  <c:v>194.416537046202</c:v>
                </c:pt>
                <c:pt idx="25061">
                  <c:v>194.37518772393801</c:v>
                </c:pt>
                <c:pt idx="25062">
                  <c:v>194.363224864112</c:v>
                </c:pt>
                <c:pt idx="25063">
                  <c:v>194.35318891934099</c:v>
                </c:pt>
                <c:pt idx="25064">
                  <c:v>194.33831692879801</c:v>
                </c:pt>
                <c:pt idx="25065">
                  <c:v>194.322221668937</c:v>
                </c:pt>
                <c:pt idx="25066">
                  <c:v>194.30391566204401</c:v>
                </c:pt>
                <c:pt idx="25067">
                  <c:v>194.24402640014301</c:v>
                </c:pt>
                <c:pt idx="25068">
                  <c:v>194.24215186351699</c:v>
                </c:pt>
                <c:pt idx="25069">
                  <c:v>194.23803223713901</c:v>
                </c:pt>
                <c:pt idx="25070">
                  <c:v>194.12877404076099</c:v>
                </c:pt>
                <c:pt idx="25071">
                  <c:v>194.12360254622399</c:v>
                </c:pt>
                <c:pt idx="25072">
                  <c:v>194.09455031948801</c:v>
                </c:pt>
                <c:pt idx="25073">
                  <c:v>194.078364399131</c:v>
                </c:pt>
                <c:pt idx="25074">
                  <c:v>194.07640471838201</c:v>
                </c:pt>
                <c:pt idx="25075">
                  <c:v>194.058240506517</c:v>
                </c:pt>
                <c:pt idx="25076">
                  <c:v>193.98122676601099</c:v>
                </c:pt>
                <c:pt idx="25077">
                  <c:v>193.936352992124</c:v>
                </c:pt>
                <c:pt idx="25078">
                  <c:v>193.921972479766</c:v>
                </c:pt>
                <c:pt idx="25079">
                  <c:v>193.82527939958999</c:v>
                </c:pt>
                <c:pt idx="25080">
                  <c:v>193.79860024100699</c:v>
                </c:pt>
                <c:pt idx="25081">
                  <c:v>193.742380499826</c:v>
                </c:pt>
                <c:pt idx="25082">
                  <c:v>193.73538206421401</c:v>
                </c:pt>
                <c:pt idx="25083">
                  <c:v>193.700513398623</c:v>
                </c:pt>
                <c:pt idx="25084">
                  <c:v>193.671598112932</c:v>
                </c:pt>
                <c:pt idx="25085">
                  <c:v>193.657415903621</c:v>
                </c:pt>
                <c:pt idx="25086">
                  <c:v>193.634784202367</c:v>
                </c:pt>
                <c:pt idx="25087">
                  <c:v>193.57583457687301</c:v>
                </c:pt>
                <c:pt idx="25088">
                  <c:v>193.52056834232599</c:v>
                </c:pt>
                <c:pt idx="25089">
                  <c:v>193.51487998802401</c:v>
                </c:pt>
                <c:pt idx="25090">
                  <c:v>193.438831706315</c:v>
                </c:pt>
                <c:pt idx="25091">
                  <c:v>193.430928533089</c:v>
                </c:pt>
                <c:pt idx="25092">
                  <c:v>193.39888389172299</c:v>
                </c:pt>
                <c:pt idx="25093">
                  <c:v>193.38327291782099</c:v>
                </c:pt>
                <c:pt idx="25094">
                  <c:v>193.35943936043901</c:v>
                </c:pt>
                <c:pt idx="25095">
                  <c:v>193.344169618335</c:v>
                </c:pt>
                <c:pt idx="25096">
                  <c:v>193.30482124086399</c:v>
                </c:pt>
                <c:pt idx="25097">
                  <c:v>193.28046923443901</c:v>
                </c:pt>
                <c:pt idx="25098">
                  <c:v>193.22051615319401</c:v>
                </c:pt>
                <c:pt idx="25099">
                  <c:v>193.174294794996</c:v>
                </c:pt>
                <c:pt idx="25100">
                  <c:v>193.10918636171399</c:v>
                </c:pt>
                <c:pt idx="25101">
                  <c:v>193.10529533084099</c:v>
                </c:pt>
                <c:pt idx="25102">
                  <c:v>193.06644490040699</c:v>
                </c:pt>
                <c:pt idx="25103">
                  <c:v>192.987464773977</c:v>
                </c:pt>
                <c:pt idx="25104">
                  <c:v>192.96930443585401</c:v>
                </c:pt>
                <c:pt idx="25105">
                  <c:v>192.924360689552</c:v>
                </c:pt>
                <c:pt idx="25106">
                  <c:v>192.889873539067</c:v>
                </c:pt>
                <c:pt idx="25107">
                  <c:v>192.870663459719</c:v>
                </c:pt>
                <c:pt idx="25108">
                  <c:v>192.85362531259801</c:v>
                </c:pt>
                <c:pt idx="25109">
                  <c:v>192.77977655185501</c:v>
                </c:pt>
                <c:pt idx="25110">
                  <c:v>192.77895017498099</c:v>
                </c:pt>
                <c:pt idx="25111">
                  <c:v>192.66493444075999</c:v>
                </c:pt>
                <c:pt idx="25112">
                  <c:v>192.66123668275199</c:v>
                </c:pt>
                <c:pt idx="25113">
                  <c:v>192.65472716361199</c:v>
                </c:pt>
                <c:pt idx="25114">
                  <c:v>192.65256945625001</c:v>
                </c:pt>
                <c:pt idx="25115">
                  <c:v>192.53268635555401</c:v>
                </c:pt>
                <c:pt idx="25116">
                  <c:v>192.52868734826001</c:v>
                </c:pt>
                <c:pt idx="25117">
                  <c:v>192.50549004555799</c:v>
                </c:pt>
                <c:pt idx="25118">
                  <c:v>192.49948392552301</c:v>
                </c:pt>
                <c:pt idx="25119">
                  <c:v>192.47227528861899</c:v>
                </c:pt>
                <c:pt idx="25120">
                  <c:v>192.40775414314101</c:v>
                </c:pt>
                <c:pt idx="25121">
                  <c:v>192.386187886502</c:v>
                </c:pt>
                <c:pt idx="25122">
                  <c:v>192.347789710694</c:v>
                </c:pt>
                <c:pt idx="25123">
                  <c:v>192.27947176107901</c:v>
                </c:pt>
                <c:pt idx="25124">
                  <c:v>192.23805301478299</c:v>
                </c:pt>
                <c:pt idx="25125">
                  <c:v>192.23667374901899</c:v>
                </c:pt>
                <c:pt idx="25126">
                  <c:v>192.166456643602</c:v>
                </c:pt>
                <c:pt idx="25127">
                  <c:v>192.157113623767</c:v>
                </c:pt>
                <c:pt idx="25128">
                  <c:v>192.15703553665799</c:v>
                </c:pt>
                <c:pt idx="25129">
                  <c:v>192.156244482413</c:v>
                </c:pt>
                <c:pt idx="25130">
                  <c:v>192.137135672044</c:v>
                </c:pt>
                <c:pt idx="25131">
                  <c:v>192.039602329346</c:v>
                </c:pt>
                <c:pt idx="25132">
                  <c:v>191.99078392708401</c:v>
                </c:pt>
                <c:pt idx="25133">
                  <c:v>191.98693355708701</c:v>
                </c:pt>
                <c:pt idx="25134">
                  <c:v>191.985089424649</c:v>
                </c:pt>
                <c:pt idx="25135">
                  <c:v>191.97226373080301</c:v>
                </c:pt>
                <c:pt idx="25136">
                  <c:v>191.93793222539301</c:v>
                </c:pt>
                <c:pt idx="25137">
                  <c:v>191.92615811034901</c:v>
                </c:pt>
                <c:pt idx="25138">
                  <c:v>191.92444604731301</c:v>
                </c:pt>
                <c:pt idx="25139">
                  <c:v>191.89479741590301</c:v>
                </c:pt>
                <c:pt idx="25140">
                  <c:v>191.88524699811501</c:v>
                </c:pt>
                <c:pt idx="25141">
                  <c:v>191.823966560613</c:v>
                </c:pt>
                <c:pt idx="25142">
                  <c:v>191.82086365537799</c:v>
                </c:pt>
                <c:pt idx="25143">
                  <c:v>191.80874127435601</c:v>
                </c:pt>
                <c:pt idx="25144">
                  <c:v>191.804439232687</c:v>
                </c:pt>
                <c:pt idx="25145">
                  <c:v>191.80258162242399</c:v>
                </c:pt>
                <c:pt idx="25146">
                  <c:v>191.795586322036</c:v>
                </c:pt>
                <c:pt idx="25147">
                  <c:v>191.73273174720001</c:v>
                </c:pt>
                <c:pt idx="25148">
                  <c:v>191.725138169725</c:v>
                </c:pt>
                <c:pt idx="25149">
                  <c:v>191.71842443247999</c:v>
                </c:pt>
                <c:pt idx="25150">
                  <c:v>191.71774325835699</c:v>
                </c:pt>
                <c:pt idx="25151">
                  <c:v>191.713988314495</c:v>
                </c:pt>
                <c:pt idx="25152">
                  <c:v>191.63079433364101</c:v>
                </c:pt>
                <c:pt idx="25153">
                  <c:v>191.62813019743899</c:v>
                </c:pt>
                <c:pt idx="25154">
                  <c:v>191.592960016501</c:v>
                </c:pt>
                <c:pt idx="25155">
                  <c:v>191.57633168707801</c:v>
                </c:pt>
                <c:pt idx="25156">
                  <c:v>191.559417708339</c:v>
                </c:pt>
                <c:pt idx="25157">
                  <c:v>191.55300561932501</c:v>
                </c:pt>
                <c:pt idx="25158">
                  <c:v>191.51534537308601</c:v>
                </c:pt>
                <c:pt idx="25159">
                  <c:v>191.509677315922</c:v>
                </c:pt>
                <c:pt idx="25160">
                  <c:v>191.459271386647</c:v>
                </c:pt>
                <c:pt idx="25161">
                  <c:v>191.394949327836</c:v>
                </c:pt>
                <c:pt idx="25162">
                  <c:v>191.35328876367399</c:v>
                </c:pt>
                <c:pt idx="25163">
                  <c:v>191.32135437293101</c:v>
                </c:pt>
                <c:pt idx="25164">
                  <c:v>191.29675255099301</c:v>
                </c:pt>
                <c:pt idx="25165">
                  <c:v>191.27708040751401</c:v>
                </c:pt>
                <c:pt idx="25166">
                  <c:v>191.26079336435399</c:v>
                </c:pt>
                <c:pt idx="25167">
                  <c:v>191.25925188227899</c:v>
                </c:pt>
                <c:pt idx="25168">
                  <c:v>191.228997018634</c:v>
                </c:pt>
                <c:pt idx="25169">
                  <c:v>191.206708082993</c:v>
                </c:pt>
                <c:pt idx="25170">
                  <c:v>191.19485274245301</c:v>
                </c:pt>
                <c:pt idx="25171">
                  <c:v>191.175045707984</c:v>
                </c:pt>
                <c:pt idx="25172">
                  <c:v>191.171757402769</c:v>
                </c:pt>
                <c:pt idx="25173">
                  <c:v>191.150928701471</c:v>
                </c:pt>
                <c:pt idx="25174">
                  <c:v>191.13541055848501</c:v>
                </c:pt>
                <c:pt idx="25175">
                  <c:v>191.128609051805</c:v>
                </c:pt>
                <c:pt idx="25176">
                  <c:v>191.10857863376901</c:v>
                </c:pt>
                <c:pt idx="25177">
                  <c:v>191.006374404555</c:v>
                </c:pt>
                <c:pt idx="25178">
                  <c:v>190.99196354193501</c:v>
                </c:pt>
                <c:pt idx="25179">
                  <c:v>190.953913347091</c:v>
                </c:pt>
                <c:pt idx="25180">
                  <c:v>190.95159371842601</c:v>
                </c:pt>
                <c:pt idx="25181">
                  <c:v>190.88926045045699</c:v>
                </c:pt>
                <c:pt idx="25182">
                  <c:v>190.86112417339399</c:v>
                </c:pt>
                <c:pt idx="25183">
                  <c:v>190.81665333093599</c:v>
                </c:pt>
                <c:pt idx="25184">
                  <c:v>190.78941367120501</c:v>
                </c:pt>
                <c:pt idx="25185">
                  <c:v>190.78510983585201</c:v>
                </c:pt>
                <c:pt idx="25186">
                  <c:v>190.78124681914801</c:v>
                </c:pt>
                <c:pt idx="25187">
                  <c:v>190.750838379828</c:v>
                </c:pt>
                <c:pt idx="25188">
                  <c:v>190.726080582696</c:v>
                </c:pt>
                <c:pt idx="25189">
                  <c:v>190.700608454074</c:v>
                </c:pt>
                <c:pt idx="25190">
                  <c:v>190.69862463270101</c:v>
                </c:pt>
                <c:pt idx="25191">
                  <c:v>190.69076470464</c:v>
                </c:pt>
                <c:pt idx="25192">
                  <c:v>190.662425468458</c:v>
                </c:pt>
                <c:pt idx="25193">
                  <c:v>190.65753760088</c:v>
                </c:pt>
                <c:pt idx="25194">
                  <c:v>190.64402570823</c:v>
                </c:pt>
                <c:pt idx="25195">
                  <c:v>190.61228585232701</c:v>
                </c:pt>
                <c:pt idx="25196">
                  <c:v>190.58971879442399</c:v>
                </c:pt>
                <c:pt idx="25197">
                  <c:v>190.56659775021899</c:v>
                </c:pt>
                <c:pt idx="25198">
                  <c:v>190.56253099606801</c:v>
                </c:pt>
                <c:pt idx="25199">
                  <c:v>190.526629616441</c:v>
                </c:pt>
                <c:pt idx="25200">
                  <c:v>190.446750389068</c:v>
                </c:pt>
                <c:pt idx="25201">
                  <c:v>190.41910098562801</c:v>
                </c:pt>
                <c:pt idx="25202">
                  <c:v>190.39199490961599</c:v>
                </c:pt>
                <c:pt idx="25203">
                  <c:v>190.363558031081</c:v>
                </c:pt>
                <c:pt idx="25204">
                  <c:v>190.30090006720999</c:v>
                </c:pt>
                <c:pt idx="25205">
                  <c:v>190.27683504056299</c:v>
                </c:pt>
                <c:pt idx="25206">
                  <c:v>190.27486399518401</c:v>
                </c:pt>
                <c:pt idx="25207">
                  <c:v>190.27293110866299</c:v>
                </c:pt>
                <c:pt idx="25208">
                  <c:v>190.27126354502701</c:v>
                </c:pt>
                <c:pt idx="25209">
                  <c:v>190.24076556467301</c:v>
                </c:pt>
                <c:pt idx="25210">
                  <c:v>190.22861343979801</c:v>
                </c:pt>
                <c:pt idx="25211">
                  <c:v>190.223398741784</c:v>
                </c:pt>
                <c:pt idx="25212">
                  <c:v>190.188436487242</c:v>
                </c:pt>
                <c:pt idx="25213">
                  <c:v>190.14570344313501</c:v>
                </c:pt>
                <c:pt idx="25214">
                  <c:v>190.107433295665</c:v>
                </c:pt>
                <c:pt idx="25215">
                  <c:v>190.10193638817699</c:v>
                </c:pt>
                <c:pt idx="25216">
                  <c:v>190.052545787219</c:v>
                </c:pt>
                <c:pt idx="25217">
                  <c:v>190.05041268249599</c:v>
                </c:pt>
                <c:pt idx="25218">
                  <c:v>190.01818162858601</c:v>
                </c:pt>
                <c:pt idx="25219">
                  <c:v>190.01415076736299</c:v>
                </c:pt>
                <c:pt idx="25220">
                  <c:v>189.96409842321199</c:v>
                </c:pt>
                <c:pt idx="25221">
                  <c:v>189.94380350982601</c:v>
                </c:pt>
                <c:pt idx="25222">
                  <c:v>189.89728280663601</c:v>
                </c:pt>
                <c:pt idx="25223">
                  <c:v>189.88590395628299</c:v>
                </c:pt>
                <c:pt idx="25224">
                  <c:v>189.86882867318701</c:v>
                </c:pt>
                <c:pt idx="25225">
                  <c:v>189.86240806412499</c:v>
                </c:pt>
                <c:pt idx="25226">
                  <c:v>189.843644054631</c:v>
                </c:pt>
                <c:pt idx="25227">
                  <c:v>189.74638646387601</c:v>
                </c:pt>
                <c:pt idx="25228">
                  <c:v>189.746267960501</c:v>
                </c:pt>
                <c:pt idx="25229">
                  <c:v>189.66204651533801</c:v>
                </c:pt>
                <c:pt idx="25230">
                  <c:v>189.653873691049</c:v>
                </c:pt>
                <c:pt idx="25231">
                  <c:v>189.64049445375599</c:v>
                </c:pt>
                <c:pt idx="25232">
                  <c:v>189.637446208265</c:v>
                </c:pt>
                <c:pt idx="25233">
                  <c:v>189.63580893535999</c:v>
                </c:pt>
                <c:pt idx="25234">
                  <c:v>189.61879765561599</c:v>
                </c:pt>
                <c:pt idx="25235">
                  <c:v>189.59340699187001</c:v>
                </c:pt>
                <c:pt idx="25236">
                  <c:v>189.593147534644</c:v>
                </c:pt>
                <c:pt idx="25237">
                  <c:v>189.58857906994899</c:v>
                </c:pt>
                <c:pt idx="25238">
                  <c:v>189.52541905459901</c:v>
                </c:pt>
                <c:pt idx="25239">
                  <c:v>189.51253536402101</c:v>
                </c:pt>
                <c:pt idx="25240">
                  <c:v>189.505982408151</c:v>
                </c:pt>
                <c:pt idx="25241">
                  <c:v>189.48803719676701</c:v>
                </c:pt>
                <c:pt idx="25242">
                  <c:v>189.47419153863501</c:v>
                </c:pt>
                <c:pt idx="25243">
                  <c:v>189.454220997248</c:v>
                </c:pt>
                <c:pt idx="25244">
                  <c:v>189.39666955203</c:v>
                </c:pt>
                <c:pt idx="25245">
                  <c:v>189.36444100128901</c:v>
                </c:pt>
                <c:pt idx="25246">
                  <c:v>189.30279136612899</c:v>
                </c:pt>
                <c:pt idx="25247">
                  <c:v>189.29255736662901</c:v>
                </c:pt>
                <c:pt idx="25248">
                  <c:v>189.281166889372</c:v>
                </c:pt>
                <c:pt idx="25249">
                  <c:v>189.23596494111001</c:v>
                </c:pt>
                <c:pt idx="25250">
                  <c:v>189.23364681421899</c:v>
                </c:pt>
                <c:pt idx="25251">
                  <c:v>189.16298548799901</c:v>
                </c:pt>
                <c:pt idx="25252">
                  <c:v>189.16298421981301</c:v>
                </c:pt>
                <c:pt idx="25253">
                  <c:v>189.09324396389999</c:v>
                </c:pt>
                <c:pt idx="25254">
                  <c:v>189.092959832926</c:v>
                </c:pt>
                <c:pt idx="25255">
                  <c:v>189.064749927874</c:v>
                </c:pt>
                <c:pt idx="25256">
                  <c:v>189.02624156103499</c:v>
                </c:pt>
                <c:pt idx="25257">
                  <c:v>188.98474280705801</c:v>
                </c:pt>
                <c:pt idx="25258">
                  <c:v>188.97650097495199</c:v>
                </c:pt>
                <c:pt idx="25259">
                  <c:v>188.95963666513401</c:v>
                </c:pt>
                <c:pt idx="25260">
                  <c:v>188.92968644592901</c:v>
                </c:pt>
                <c:pt idx="25261">
                  <c:v>188.926679062739</c:v>
                </c:pt>
                <c:pt idx="25262">
                  <c:v>188.92659756461501</c:v>
                </c:pt>
                <c:pt idx="25263">
                  <c:v>188.92500040529299</c:v>
                </c:pt>
                <c:pt idx="25264">
                  <c:v>188.91099396805399</c:v>
                </c:pt>
                <c:pt idx="25265">
                  <c:v>188.83886111283701</c:v>
                </c:pt>
                <c:pt idx="25266">
                  <c:v>188.82266460051099</c:v>
                </c:pt>
                <c:pt idx="25267">
                  <c:v>188.77910976617</c:v>
                </c:pt>
                <c:pt idx="25268">
                  <c:v>188.723271879023</c:v>
                </c:pt>
                <c:pt idx="25269">
                  <c:v>188.72213348547399</c:v>
                </c:pt>
                <c:pt idx="25270">
                  <c:v>188.716003385627</c:v>
                </c:pt>
                <c:pt idx="25271">
                  <c:v>188.71228219307099</c:v>
                </c:pt>
                <c:pt idx="25272">
                  <c:v>188.667236146215</c:v>
                </c:pt>
                <c:pt idx="25273">
                  <c:v>188.663658868395</c:v>
                </c:pt>
                <c:pt idx="25274">
                  <c:v>188.64041378183299</c:v>
                </c:pt>
                <c:pt idx="25275">
                  <c:v>188.63935045536701</c:v>
                </c:pt>
                <c:pt idx="25276">
                  <c:v>188.61677191080199</c:v>
                </c:pt>
                <c:pt idx="25277">
                  <c:v>188.610104069399</c:v>
                </c:pt>
                <c:pt idx="25278">
                  <c:v>188.57366037179801</c:v>
                </c:pt>
                <c:pt idx="25279">
                  <c:v>188.55515834702501</c:v>
                </c:pt>
                <c:pt idx="25280">
                  <c:v>188.54359359787699</c:v>
                </c:pt>
                <c:pt idx="25281">
                  <c:v>188.51118944403601</c:v>
                </c:pt>
                <c:pt idx="25282">
                  <c:v>188.48416124835501</c:v>
                </c:pt>
                <c:pt idx="25283">
                  <c:v>188.46240211794401</c:v>
                </c:pt>
                <c:pt idx="25284">
                  <c:v>188.454302680143</c:v>
                </c:pt>
                <c:pt idx="25285">
                  <c:v>188.45355131862999</c:v>
                </c:pt>
                <c:pt idx="25286">
                  <c:v>188.42613800956099</c:v>
                </c:pt>
                <c:pt idx="25287">
                  <c:v>188.407811544118</c:v>
                </c:pt>
                <c:pt idx="25288">
                  <c:v>188.32306760229</c:v>
                </c:pt>
                <c:pt idx="25289">
                  <c:v>188.30970010614899</c:v>
                </c:pt>
                <c:pt idx="25290">
                  <c:v>188.285710367462</c:v>
                </c:pt>
                <c:pt idx="25291">
                  <c:v>188.28062144115901</c:v>
                </c:pt>
                <c:pt idx="25292">
                  <c:v>188.274969227658</c:v>
                </c:pt>
                <c:pt idx="25293">
                  <c:v>188.27275927593499</c:v>
                </c:pt>
                <c:pt idx="25294">
                  <c:v>188.260263141536</c:v>
                </c:pt>
                <c:pt idx="25295">
                  <c:v>188.23921547807899</c:v>
                </c:pt>
                <c:pt idx="25296">
                  <c:v>188.22957989698901</c:v>
                </c:pt>
                <c:pt idx="25297">
                  <c:v>188.22108551454201</c:v>
                </c:pt>
                <c:pt idx="25298">
                  <c:v>188.22094713485501</c:v>
                </c:pt>
                <c:pt idx="25299">
                  <c:v>188.21425000594499</c:v>
                </c:pt>
                <c:pt idx="25300">
                  <c:v>188.09919074420301</c:v>
                </c:pt>
                <c:pt idx="25301">
                  <c:v>188.09040440183199</c:v>
                </c:pt>
                <c:pt idx="25302">
                  <c:v>188.01940685643501</c:v>
                </c:pt>
                <c:pt idx="25303">
                  <c:v>187.98563912405501</c:v>
                </c:pt>
                <c:pt idx="25304">
                  <c:v>187.98375384019499</c:v>
                </c:pt>
                <c:pt idx="25305">
                  <c:v>187.96917628241599</c:v>
                </c:pt>
                <c:pt idx="25306">
                  <c:v>187.93707423322499</c:v>
                </c:pt>
                <c:pt idx="25307">
                  <c:v>187.83751481673099</c:v>
                </c:pt>
                <c:pt idx="25308">
                  <c:v>187.74496809019701</c:v>
                </c:pt>
                <c:pt idx="25309">
                  <c:v>187.726490230309</c:v>
                </c:pt>
                <c:pt idx="25310">
                  <c:v>187.64183678249799</c:v>
                </c:pt>
                <c:pt idx="25311">
                  <c:v>187.631884500946</c:v>
                </c:pt>
                <c:pt idx="25312">
                  <c:v>187.611720273369</c:v>
                </c:pt>
                <c:pt idx="25313">
                  <c:v>187.59850842075801</c:v>
                </c:pt>
                <c:pt idx="25314">
                  <c:v>187.56885603964</c:v>
                </c:pt>
                <c:pt idx="25315">
                  <c:v>187.56061927896801</c:v>
                </c:pt>
                <c:pt idx="25316">
                  <c:v>187.555479043464</c:v>
                </c:pt>
                <c:pt idx="25317">
                  <c:v>187.54183750292199</c:v>
                </c:pt>
                <c:pt idx="25318">
                  <c:v>187.508842397911</c:v>
                </c:pt>
                <c:pt idx="25319">
                  <c:v>187.50649038909</c:v>
                </c:pt>
                <c:pt idx="25320">
                  <c:v>187.48721665829501</c:v>
                </c:pt>
                <c:pt idx="25321">
                  <c:v>187.469449554893</c:v>
                </c:pt>
                <c:pt idx="25322">
                  <c:v>187.440057488028</c:v>
                </c:pt>
                <c:pt idx="25323">
                  <c:v>187.42382567042199</c:v>
                </c:pt>
                <c:pt idx="25324">
                  <c:v>187.37128613265</c:v>
                </c:pt>
                <c:pt idx="25325">
                  <c:v>187.30347407601201</c:v>
                </c:pt>
                <c:pt idx="25326">
                  <c:v>187.29948882079199</c:v>
                </c:pt>
                <c:pt idx="25327">
                  <c:v>187.28761125858199</c:v>
                </c:pt>
                <c:pt idx="25328">
                  <c:v>187.24836949784799</c:v>
                </c:pt>
                <c:pt idx="25329">
                  <c:v>187.232428585956</c:v>
                </c:pt>
                <c:pt idx="25330">
                  <c:v>187.20736196432199</c:v>
                </c:pt>
                <c:pt idx="25331">
                  <c:v>187.205370826858</c:v>
                </c:pt>
                <c:pt idx="25332">
                  <c:v>187.19937128862199</c:v>
                </c:pt>
                <c:pt idx="25333">
                  <c:v>187.18930528422899</c:v>
                </c:pt>
                <c:pt idx="25334">
                  <c:v>187.183090637399</c:v>
                </c:pt>
                <c:pt idx="25335">
                  <c:v>187.16697461351799</c:v>
                </c:pt>
                <c:pt idx="25336">
                  <c:v>187.15950600100399</c:v>
                </c:pt>
                <c:pt idx="25337">
                  <c:v>187.142232089949</c:v>
                </c:pt>
                <c:pt idx="25338">
                  <c:v>187.065979988435</c:v>
                </c:pt>
                <c:pt idx="25339">
                  <c:v>187.05289647592599</c:v>
                </c:pt>
                <c:pt idx="25340">
                  <c:v>187.04314522240799</c:v>
                </c:pt>
                <c:pt idx="25341">
                  <c:v>187.00390876774199</c:v>
                </c:pt>
                <c:pt idx="25342">
                  <c:v>186.96488491408999</c:v>
                </c:pt>
                <c:pt idx="25343">
                  <c:v>186.952436015834</c:v>
                </c:pt>
                <c:pt idx="25344">
                  <c:v>186.868585380681</c:v>
                </c:pt>
                <c:pt idx="25345">
                  <c:v>186.86592459091401</c:v>
                </c:pt>
                <c:pt idx="25346">
                  <c:v>186.862254540278</c:v>
                </c:pt>
                <c:pt idx="25347">
                  <c:v>186.84955374206999</c:v>
                </c:pt>
                <c:pt idx="25348">
                  <c:v>186.80850122708199</c:v>
                </c:pt>
                <c:pt idx="25349">
                  <c:v>186.77662502731701</c:v>
                </c:pt>
                <c:pt idx="25350">
                  <c:v>186.773851210987</c:v>
                </c:pt>
                <c:pt idx="25351">
                  <c:v>186.770655189151</c:v>
                </c:pt>
                <c:pt idx="25352">
                  <c:v>186.713270399463</c:v>
                </c:pt>
                <c:pt idx="25353">
                  <c:v>186.712407712123</c:v>
                </c:pt>
                <c:pt idx="25354">
                  <c:v>186.70009347088001</c:v>
                </c:pt>
                <c:pt idx="25355">
                  <c:v>186.65941904861799</c:v>
                </c:pt>
                <c:pt idx="25356">
                  <c:v>186.65359587849201</c:v>
                </c:pt>
                <c:pt idx="25357">
                  <c:v>186.59848138900901</c:v>
                </c:pt>
                <c:pt idx="25358">
                  <c:v>186.59513554878001</c:v>
                </c:pt>
                <c:pt idx="25359">
                  <c:v>186.58941793726399</c:v>
                </c:pt>
                <c:pt idx="25360">
                  <c:v>186.523164707907</c:v>
                </c:pt>
                <c:pt idx="25361">
                  <c:v>186.514517939694</c:v>
                </c:pt>
                <c:pt idx="25362">
                  <c:v>186.40690928484</c:v>
                </c:pt>
                <c:pt idx="25363">
                  <c:v>186.39633714660999</c:v>
                </c:pt>
                <c:pt idx="25364">
                  <c:v>186.35345075844799</c:v>
                </c:pt>
                <c:pt idx="25365">
                  <c:v>186.349303515012</c:v>
                </c:pt>
                <c:pt idx="25366">
                  <c:v>186.33641480675399</c:v>
                </c:pt>
                <c:pt idx="25367">
                  <c:v>186.32175299020801</c:v>
                </c:pt>
                <c:pt idx="25368">
                  <c:v>186.32060206188601</c:v>
                </c:pt>
                <c:pt idx="25369">
                  <c:v>186.30968205689001</c:v>
                </c:pt>
                <c:pt idx="25370">
                  <c:v>186.29217954906301</c:v>
                </c:pt>
                <c:pt idx="25371">
                  <c:v>186.162262686395</c:v>
                </c:pt>
                <c:pt idx="25372">
                  <c:v>186.12698678456599</c:v>
                </c:pt>
                <c:pt idx="25373">
                  <c:v>186.040584722495</c:v>
                </c:pt>
                <c:pt idx="25374">
                  <c:v>186.029630835077</c:v>
                </c:pt>
                <c:pt idx="25375">
                  <c:v>185.98253775726499</c:v>
                </c:pt>
                <c:pt idx="25376">
                  <c:v>185.92630924771899</c:v>
                </c:pt>
                <c:pt idx="25377">
                  <c:v>185.89871460148299</c:v>
                </c:pt>
                <c:pt idx="25378">
                  <c:v>185.88671002750201</c:v>
                </c:pt>
                <c:pt idx="25379">
                  <c:v>185.837872921686</c:v>
                </c:pt>
                <c:pt idx="25380">
                  <c:v>185.83205878505399</c:v>
                </c:pt>
                <c:pt idx="25381">
                  <c:v>185.829730123346</c:v>
                </c:pt>
                <c:pt idx="25382">
                  <c:v>185.81629971297801</c:v>
                </c:pt>
                <c:pt idx="25383">
                  <c:v>185.69261448446201</c:v>
                </c:pt>
                <c:pt idx="25384">
                  <c:v>185.670088444946</c:v>
                </c:pt>
                <c:pt idx="25385">
                  <c:v>185.64385636347001</c:v>
                </c:pt>
                <c:pt idx="25386">
                  <c:v>185.64340602184799</c:v>
                </c:pt>
                <c:pt idx="25387">
                  <c:v>185.57958363021001</c:v>
                </c:pt>
                <c:pt idx="25388">
                  <c:v>185.578972406579</c:v>
                </c:pt>
                <c:pt idx="25389">
                  <c:v>185.558124433648</c:v>
                </c:pt>
                <c:pt idx="25390">
                  <c:v>185.53926431309699</c:v>
                </c:pt>
                <c:pt idx="25391">
                  <c:v>185.53541565211199</c:v>
                </c:pt>
                <c:pt idx="25392">
                  <c:v>185.50579348413001</c:v>
                </c:pt>
                <c:pt idx="25393">
                  <c:v>185.49801882020799</c:v>
                </c:pt>
                <c:pt idx="25394">
                  <c:v>185.492720959857</c:v>
                </c:pt>
                <c:pt idx="25395">
                  <c:v>185.47517668492401</c:v>
                </c:pt>
                <c:pt idx="25396">
                  <c:v>185.42476549885001</c:v>
                </c:pt>
                <c:pt idx="25397">
                  <c:v>185.40279836673099</c:v>
                </c:pt>
                <c:pt idx="25398">
                  <c:v>185.39012096318299</c:v>
                </c:pt>
                <c:pt idx="25399">
                  <c:v>185.38856799501599</c:v>
                </c:pt>
                <c:pt idx="25400">
                  <c:v>185.28272236671799</c:v>
                </c:pt>
                <c:pt idx="25401">
                  <c:v>185.257612216121</c:v>
                </c:pt>
                <c:pt idx="25402">
                  <c:v>185.197778656091</c:v>
                </c:pt>
                <c:pt idx="25403">
                  <c:v>185.194372791386</c:v>
                </c:pt>
                <c:pt idx="25404">
                  <c:v>185.18436541219901</c:v>
                </c:pt>
                <c:pt idx="25405">
                  <c:v>185.182397588219</c:v>
                </c:pt>
                <c:pt idx="25406">
                  <c:v>185.13087518552899</c:v>
                </c:pt>
                <c:pt idx="25407">
                  <c:v>185.09866171092801</c:v>
                </c:pt>
                <c:pt idx="25408">
                  <c:v>185.07597070264401</c:v>
                </c:pt>
                <c:pt idx="25409">
                  <c:v>185.07322733407699</c:v>
                </c:pt>
                <c:pt idx="25410">
                  <c:v>185.07041349138299</c:v>
                </c:pt>
                <c:pt idx="25411">
                  <c:v>184.97203936853401</c:v>
                </c:pt>
                <c:pt idx="25412">
                  <c:v>184.95965238036999</c:v>
                </c:pt>
                <c:pt idx="25413">
                  <c:v>184.89888086771299</c:v>
                </c:pt>
                <c:pt idx="25414">
                  <c:v>184.88370622826</c:v>
                </c:pt>
                <c:pt idx="25415">
                  <c:v>184.87315174328799</c:v>
                </c:pt>
                <c:pt idx="25416">
                  <c:v>184.84408677143699</c:v>
                </c:pt>
                <c:pt idx="25417">
                  <c:v>184.826153012048</c:v>
                </c:pt>
                <c:pt idx="25418">
                  <c:v>184.81602957821099</c:v>
                </c:pt>
                <c:pt idx="25419">
                  <c:v>184.811646024022</c:v>
                </c:pt>
                <c:pt idx="25420">
                  <c:v>184.741942177184</c:v>
                </c:pt>
                <c:pt idx="25421">
                  <c:v>184.71616052269999</c:v>
                </c:pt>
                <c:pt idx="25422">
                  <c:v>184.696934493714</c:v>
                </c:pt>
                <c:pt idx="25423">
                  <c:v>184.66805724458499</c:v>
                </c:pt>
                <c:pt idx="25424">
                  <c:v>184.66052607482601</c:v>
                </c:pt>
                <c:pt idx="25425">
                  <c:v>184.62351186120699</c:v>
                </c:pt>
                <c:pt idx="25426">
                  <c:v>184.590063489144</c:v>
                </c:pt>
                <c:pt idx="25427">
                  <c:v>184.56562174953501</c:v>
                </c:pt>
                <c:pt idx="25428">
                  <c:v>184.55710339147299</c:v>
                </c:pt>
                <c:pt idx="25429">
                  <c:v>184.54421836285599</c:v>
                </c:pt>
                <c:pt idx="25430">
                  <c:v>184.48176436963601</c:v>
                </c:pt>
                <c:pt idx="25431">
                  <c:v>184.46843766610701</c:v>
                </c:pt>
                <c:pt idx="25432">
                  <c:v>184.45754795218099</c:v>
                </c:pt>
                <c:pt idx="25433">
                  <c:v>184.45226472455599</c:v>
                </c:pt>
                <c:pt idx="25434">
                  <c:v>184.44969557989299</c:v>
                </c:pt>
                <c:pt idx="25435">
                  <c:v>184.425338679737</c:v>
                </c:pt>
                <c:pt idx="25436">
                  <c:v>184.40563226660899</c:v>
                </c:pt>
                <c:pt idx="25437">
                  <c:v>184.309507074381</c:v>
                </c:pt>
                <c:pt idx="25438">
                  <c:v>184.27656984689099</c:v>
                </c:pt>
                <c:pt idx="25439">
                  <c:v>184.26926091675199</c:v>
                </c:pt>
                <c:pt idx="25440">
                  <c:v>184.25052342434799</c:v>
                </c:pt>
                <c:pt idx="25441">
                  <c:v>184.23533223303099</c:v>
                </c:pt>
                <c:pt idx="25442">
                  <c:v>184.22822732345199</c:v>
                </c:pt>
                <c:pt idx="25443">
                  <c:v>184.22750966794101</c:v>
                </c:pt>
                <c:pt idx="25444">
                  <c:v>184.204142066332</c:v>
                </c:pt>
                <c:pt idx="25445">
                  <c:v>184.190990399009</c:v>
                </c:pt>
                <c:pt idx="25446">
                  <c:v>184.17906922240999</c:v>
                </c:pt>
                <c:pt idx="25447">
                  <c:v>184.02464235357701</c:v>
                </c:pt>
                <c:pt idx="25448">
                  <c:v>184.01983255364601</c:v>
                </c:pt>
                <c:pt idx="25449">
                  <c:v>183.99832365399101</c:v>
                </c:pt>
                <c:pt idx="25450">
                  <c:v>183.91140199043301</c:v>
                </c:pt>
                <c:pt idx="25451">
                  <c:v>183.823263590088</c:v>
                </c:pt>
                <c:pt idx="25452">
                  <c:v>183.81498639434801</c:v>
                </c:pt>
                <c:pt idx="25453">
                  <c:v>183.81151082749599</c:v>
                </c:pt>
                <c:pt idx="25454">
                  <c:v>183.801813626794</c:v>
                </c:pt>
                <c:pt idx="25455">
                  <c:v>183.79623509611201</c:v>
                </c:pt>
                <c:pt idx="25456">
                  <c:v>183.75322940786299</c:v>
                </c:pt>
                <c:pt idx="25457">
                  <c:v>183.750397551361</c:v>
                </c:pt>
                <c:pt idx="25458">
                  <c:v>183.747922623557</c:v>
                </c:pt>
                <c:pt idx="25459">
                  <c:v>183.684995265732</c:v>
                </c:pt>
                <c:pt idx="25460">
                  <c:v>183.67954817860101</c:v>
                </c:pt>
                <c:pt idx="25461">
                  <c:v>183.65529215458901</c:v>
                </c:pt>
                <c:pt idx="25462">
                  <c:v>183.584822549471</c:v>
                </c:pt>
                <c:pt idx="25463">
                  <c:v>183.573752732955</c:v>
                </c:pt>
                <c:pt idx="25464">
                  <c:v>183.511806474146</c:v>
                </c:pt>
                <c:pt idx="25465">
                  <c:v>183.49247346023901</c:v>
                </c:pt>
                <c:pt idx="25466">
                  <c:v>183.45728635759201</c:v>
                </c:pt>
                <c:pt idx="25467">
                  <c:v>183.45552827723299</c:v>
                </c:pt>
                <c:pt idx="25468">
                  <c:v>183.45139639819701</c:v>
                </c:pt>
                <c:pt idx="25469">
                  <c:v>183.44153362959901</c:v>
                </c:pt>
                <c:pt idx="25470">
                  <c:v>183.43261550393399</c:v>
                </c:pt>
                <c:pt idx="25471">
                  <c:v>183.42239378234399</c:v>
                </c:pt>
                <c:pt idx="25472">
                  <c:v>183.41156312807499</c:v>
                </c:pt>
                <c:pt idx="25473">
                  <c:v>183.41156312807499</c:v>
                </c:pt>
                <c:pt idx="25474">
                  <c:v>183.40916072804001</c:v>
                </c:pt>
                <c:pt idx="25475">
                  <c:v>183.404064021099</c:v>
                </c:pt>
                <c:pt idx="25476">
                  <c:v>183.31614391407899</c:v>
                </c:pt>
                <c:pt idx="25477">
                  <c:v>183.28137705735699</c:v>
                </c:pt>
                <c:pt idx="25478">
                  <c:v>183.254818787613</c:v>
                </c:pt>
                <c:pt idx="25479">
                  <c:v>183.18911799507401</c:v>
                </c:pt>
                <c:pt idx="25480">
                  <c:v>183.184189572984</c:v>
                </c:pt>
                <c:pt idx="25481">
                  <c:v>183.149208558357</c:v>
                </c:pt>
                <c:pt idx="25482">
                  <c:v>183.13917483386101</c:v>
                </c:pt>
                <c:pt idx="25483">
                  <c:v>183.12304977258501</c:v>
                </c:pt>
                <c:pt idx="25484">
                  <c:v>183.10776582967901</c:v>
                </c:pt>
                <c:pt idx="25485">
                  <c:v>183.08477503802399</c:v>
                </c:pt>
                <c:pt idx="25486">
                  <c:v>183.04570771465399</c:v>
                </c:pt>
                <c:pt idx="25487">
                  <c:v>183.01995850055701</c:v>
                </c:pt>
                <c:pt idx="25488">
                  <c:v>183.00731944383801</c:v>
                </c:pt>
                <c:pt idx="25489">
                  <c:v>182.96416169793</c:v>
                </c:pt>
                <c:pt idx="25490">
                  <c:v>182.936345234193</c:v>
                </c:pt>
                <c:pt idx="25491">
                  <c:v>182.91352483659</c:v>
                </c:pt>
                <c:pt idx="25492">
                  <c:v>182.84275598184701</c:v>
                </c:pt>
                <c:pt idx="25493">
                  <c:v>182.82607988209099</c:v>
                </c:pt>
                <c:pt idx="25494">
                  <c:v>182.82463334815901</c:v>
                </c:pt>
                <c:pt idx="25495">
                  <c:v>182.82024649273899</c:v>
                </c:pt>
                <c:pt idx="25496">
                  <c:v>182.798447956703</c:v>
                </c:pt>
                <c:pt idx="25497">
                  <c:v>182.78951646457</c:v>
                </c:pt>
                <c:pt idx="25498">
                  <c:v>182.78881687557001</c:v>
                </c:pt>
                <c:pt idx="25499">
                  <c:v>182.712666561975</c:v>
                </c:pt>
                <c:pt idx="25500">
                  <c:v>182.697730006189</c:v>
                </c:pt>
                <c:pt idx="25501">
                  <c:v>182.68031827863001</c:v>
                </c:pt>
                <c:pt idx="25502">
                  <c:v>182.65893123488701</c:v>
                </c:pt>
                <c:pt idx="25503">
                  <c:v>182.65800321063401</c:v>
                </c:pt>
                <c:pt idx="25504">
                  <c:v>182.64321475928401</c:v>
                </c:pt>
                <c:pt idx="25505">
                  <c:v>182.63790382662501</c:v>
                </c:pt>
                <c:pt idx="25506">
                  <c:v>182.60881522982899</c:v>
                </c:pt>
                <c:pt idx="25507">
                  <c:v>182.59636576170999</c:v>
                </c:pt>
                <c:pt idx="25508">
                  <c:v>182.59297976542399</c:v>
                </c:pt>
                <c:pt idx="25509">
                  <c:v>182.59084234950001</c:v>
                </c:pt>
                <c:pt idx="25510">
                  <c:v>182.57272036983599</c:v>
                </c:pt>
                <c:pt idx="25511">
                  <c:v>182.545628634715</c:v>
                </c:pt>
                <c:pt idx="25512">
                  <c:v>182.54370532714501</c:v>
                </c:pt>
                <c:pt idx="25513">
                  <c:v>182.52788663830901</c:v>
                </c:pt>
                <c:pt idx="25514">
                  <c:v>182.50283241370599</c:v>
                </c:pt>
                <c:pt idx="25515">
                  <c:v>182.486311710319</c:v>
                </c:pt>
                <c:pt idx="25516">
                  <c:v>182.448936906885</c:v>
                </c:pt>
                <c:pt idx="25517">
                  <c:v>182.437239314594</c:v>
                </c:pt>
                <c:pt idx="25518">
                  <c:v>182.34483579385801</c:v>
                </c:pt>
                <c:pt idx="25519">
                  <c:v>182.33461308168501</c:v>
                </c:pt>
                <c:pt idx="25520">
                  <c:v>182.334318934294</c:v>
                </c:pt>
                <c:pt idx="25521">
                  <c:v>182.334318934294</c:v>
                </c:pt>
                <c:pt idx="25522">
                  <c:v>182.33212858512101</c:v>
                </c:pt>
                <c:pt idx="25523">
                  <c:v>182.30859108122601</c:v>
                </c:pt>
                <c:pt idx="25524">
                  <c:v>182.18800196939301</c:v>
                </c:pt>
                <c:pt idx="25525">
                  <c:v>182.178373723036</c:v>
                </c:pt>
                <c:pt idx="25526">
                  <c:v>182.13637096091099</c:v>
                </c:pt>
                <c:pt idx="25527">
                  <c:v>182.12751307488301</c:v>
                </c:pt>
                <c:pt idx="25528">
                  <c:v>182.125039838015</c:v>
                </c:pt>
                <c:pt idx="25529">
                  <c:v>182.11521865394801</c:v>
                </c:pt>
                <c:pt idx="25530">
                  <c:v>182.08143042499799</c:v>
                </c:pt>
                <c:pt idx="25531">
                  <c:v>182.07668819506199</c:v>
                </c:pt>
                <c:pt idx="25532">
                  <c:v>182.071305650081</c:v>
                </c:pt>
                <c:pt idx="25533">
                  <c:v>182.05669280983599</c:v>
                </c:pt>
                <c:pt idx="25534">
                  <c:v>182.05477484454201</c:v>
                </c:pt>
                <c:pt idx="25535">
                  <c:v>182.03986291403899</c:v>
                </c:pt>
                <c:pt idx="25536">
                  <c:v>182.039802740033</c:v>
                </c:pt>
                <c:pt idx="25537">
                  <c:v>182.029175907423</c:v>
                </c:pt>
                <c:pt idx="25538">
                  <c:v>182.01734852482301</c:v>
                </c:pt>
                <c:pt idx="25539">
                  <c:v>182.01131755327401</c:v>
                </c:pt>
                <c:pt idx="25540">
                  <c:v>181.99230433331101</c:v>
                </c:pt>
                <c:pt idx="25541">
                  <c:v>181.98684391275</c:v>
                </c:pt>
                <c:pt idx="25542">
                  <c:v>181.97395572524499</c:v>
                </c:pt>
                <c:pt idx="25543">
                  <c:v>181.96771530080301</c:v>
                </c:pt>
                <c:pt idx="25544">
                  <c:v>181.95957791863501</c:v>
                </c:pt>
                <c:pt idx="25545">
                  <c:v>181.95385559993599</c:v>
                </c:pt>
                <c:pt idx="25546">
                  <c:v>181.92185430204799</c:v>
                </c:pt>
                <c:pt idx="25547">
                  <c:v>181.914522886073</c:v>
                </c:pt>
                <c:pt idx="25548">
                  <c:v>181.89574679792</c:v>
                </c:pt>
                <c:pt idx="25549">
                  <c:v>181.89224101581701</c:v>
                </c:pt>
                <c:pt idx="25550">
                  <c:v>181.880832084747</c:v>
                </c:pt>
                <c:pt idx="25551">
                  <c:v>181.87828883506401</c:v>
                </c:pt>
                <c:pt idx="25552">
                  <c:v>181.86685578848</c:v>
                </c:pt>
                <c:pt idx="25553">
                  <c:v>181.855629030285</c:v>
                </c:pt>
                <c:pt idx="25554">
                  <c:v>181.82950405330899</c:v>
                </c:pt>
                <c:pt idx="25555">
                  <c:v>181.826270764681</c:v>
                </c:pt>
                <c:pt idx="25556">
                  <c:v>181.809477990739</c:v>
                </c:pt>
                <c:pt idx="25557">
                  <c:v>181.80752879111699</c:v>
                </c:pt>
                <c:pt idx="25558">
                  <c:v>181.78159141862699</c:v>
                </c:pt>
                <c:pt idx="25559">
                  <c:v>181.704184438113</c:v>
                </c:pt>
                <c:pt idx="25560">
                  <c:v>181.67263785340299</c:v>
                </c:pt>
                <c:pt idx="25561">
                  <c:v>181.660514249286</c:v>
                </c:pt>
                <c:pt idx="25562">
                  <c:v>181.65012219392699</c:v>
                </c:pt>
                <c:pt idx="25563">
                  <c:v>181.61509999390799</c:v>
                </c:pt>
                <c:pt idx="25564">
                  <c:v>181.57355019763301</c:v>
                </c:pt>
                <c:pt idx="25565">
                  <c:v>181.57067539142301</c:v>
                </c:pt>
                <c:pt idx="25566">
                  <c:v>181.56694330624899</c:v>
                </c:pt>
                <c:pt idx="25567">
                  <c:v>181.56450431030899</c:v>
                </c:pt>
                <c:pt idx="25568">
                  <c:v>181.53841347555499</c:v>
                </c:pt>
                <c:pt idx="25569">
                  <c:v>181.536050398903</c:v>
                </c:pt>
                <c:pt idx="25570">
                  <c:v>181.52551642890199</c:v>
                </c:pt>
                <c:pt idx="25571">
                  <c:v>181.51573514579599</c:v>
                </c:pt>
                <c:pt idx="25572">
                  <c:v>181.510368298668</c:v>
                </c:pt>
                <c:pt idx="25573">
                  <c:v>181.48838973221501</c:v>
                </c:pt>
                <c:pt idx="25574">
                  <c:v>181.48784544634401</c:v>
                </c:pt>
                <c:pt idx="25575">
                  <c:v>181.483483307586</c:v>
                </c:pt>
                <c:pt idx="25576">
                  <c:v>181.465139392151</c:v>
                </c:pt>
                <c:pt idx="25577">
                  <c:v>181.461655096443</c:v>
                </c:pt>
                <c:pt idx="25578">
                  <c:v>181.46129697445801</c:v>
                </c:pt>
                <c:pt idx="25579">
                  <c:v>181.45750372422199</c:v>
                </c:pt>
                <c:pt idx="25580">
                  <c:v>181.45750372422199</c:v>
                </c:pt>
                <c:pt idx="25581">
                  <c:v>181.43567047376899</c:v>
                </c:pt>
                <c:pt idx="25582">
                  <c:v>181.417814450213</c:v>
                </c:pt>
                <c:pt idx="25583">
                  <c:v>181.41652571345401</c:v>
                </c:pt>
                <c:pt idx="25584">
                  <c:v>181.410873451534</c:v>
                </c:pt>
                <c:pt idx="25585">
                  <c:v>181.398135363476</c:v>
                </c:pt>
                <c:pt idx="25586">
                  <c:v>181.390088454319</c:v>
                </c:pt>
                <c:pt idx="25587">
                  <c:v>181.37373622575899</c:v>
                </c:pt>
                <c:pt idx="25588">
                  <c:v>181.35808685308899</c:v>
                </c:pt>
                <c:pt idx="25589">
                  <c:v>181.34907937367299</c:v>
                </c:pt>
                <c:pt idx="25590">
                  <c:v>181.34796180841201</c:v>
                </c:pt>
                <c:pt idx="25591">
                  <c:v>181.339726852892</c:v>
                </c:pt>
                <c:pt idx="25592">
                  <c:v>181.33466916697699</c:v>
                </c:pt>
                <c:pt idx="25593">
                  <c:v>181.33176468236999</c:v>
                </c:pt>
                <c:pt idx="25594">
                  <c:v>181.322537101699</c:v>
                </c:pt>
                <c:pt idx="25595">
                  <c:v>181.32003197140199</c:v>
                </c:pt>
                <c:pt idx="25596">
                  <c:v>181.30352754844299</c:v>
                </c:pt>
                <c:pt idx="25597">
                  <c:v>181.30241712109799</c:v>
                </c:pt>
                <c:pt idx="25598">
                  <c:v>181.30157175818599</c:v>
                </c:pt>
                <c:pt idx="25599">
                  <c:v>181.29958858513601</c:v>
                </c:pt>
                <c:pt idx="25600">
                  <c:v>181.298663215456</c:v>
                </c:pt>
                <c:pt idx="25601">
                  <c:v>181.296901105307</c:v>
                </c:pt>
                <c:pt idx="25602">
                  <c:v>181.295319351421</c:v>
                </c:pt>
                <c:pt idx="25603">
                  <c:v>181.293034400106</c:v>
                </c:pt>
                <c:pt idx="25604">
                  <c:v>181.29178590276001</c:v>
                </c:pt>
                <c:pt idx="25605">
                  <c:v>181.29064872651401</c:v>
                </c:pt>
                <c:pt idx="25606">
                  <c:v>181.278953939492</c:v>
                </c:pt>
                <c:pt idx="25607">
                  <c:v>181.278836550199</c:v>
                </c:pt>
                <c:pt idx="25608">
                  <c:v>181.27440686765101</c:v>
                </c:pt>
                <c:pt idx="25609">
                  <c:v>181.26989615767101</c:v>
                </c:pt>
                <c:pt idx="25610">
                  <c:v>181.26979342932199</c:v>
                </c:pt>
                <c:pt idx="25611">
                  <c:v>181.269757033746</c:v>
                </c:pt>
                <c:pt idx="25612">
                  <c:v>181.247461527421</c:v>
                </c:pt>
                <c:pt idx="25613">
                  <c:v>181.24685874132399</c:v>
                </c:pt>
                <c:pt idx="25614">
                  <c:v>181.242830206463</c:v>
                </c:pt>
                <c:pt idx="25615">
                  <c:v>181.23744003035301</c:v>
                </c:pt>
                <c:pt idx="25616">
                  <c:v>181.232073567328</c:v>
                </c:pt>
                <c:pt idx="25617">
                  <c:v>181.230932138464</c:v>
                </c:pt>
                <c:pt idx="25618">
                  <c:v>181.20781564849401</c:v>
                </c:pt>
                <c:pt idx="25619">
                  <c:v>181.20364942941799</c:v>
                </c:pt>
                <c:pt idx="25620">
                  <c:v>181.15882093124401</c:v>
                </c:pt>
                <c:pt idx="25621">
                  <c:v>181.15795645563799</c:v>
                </c:pt>
                <c:pt idx="25622">
                  <c:v>181.05283190986401</c:v>
                </c:pt>
                <c:pt idx="25623">
                  <c:v>181.04809151524501</c:v>
                </c:pt>
                <c:pt idx="25624">
                  <c:v>181.02312808509001</c:v>
                </c:pt>
                <c:pt idx="25625">
                  <c:v>181.02246943735901</c:v>
                </c:pt>
                <c:pt idx="25626">
                  <c:v>180.99974288188901</c:v>
                </c:pt>
                <c:pt idx="25627">
                  <c:v>180.97965275714</c:v>
                </c:pt>
                <c:pt idx="25628">
                  <c:v>180.96521070700899</c:v>
                </c:pt>
                <c:pt idx="25629">
                  <c:v>180.96207799554099</c:v>
                </c:pt>
                <c:pt idx="25630">
                  <c:v>180.88897829244601</c:v>
                </c:pt>
                <c:pt idx="25631">
                  <c:v>180.88083775275899</c:v>
                </c:pt>
                <c:pt idx="25632">
                  <c:v>180.863560708439</c:v>
                </c:pt>
                <c:pt idx="25633">
                  <c:v>180.79962317124199</c:v>
                </c:pt>
                <c:pt idx="25634">
                  <c:v>180.79161687935601</c:v>
                </c:pt>
                <c:pt idx="25635">
                  <c:v>180.77907919162001</c:v>
                </c:pt>
                <c:pt idx="25636">
                  <c:v>180.736207317126</c:v>
                </c:pt>
                <c:pt idx="25637">
                  <c:v>180.702839592602</c:v>
                </c:pt>
                <c:pt idx="25638">
                  <c:v>180.69869083697799</c:v>
                </c:pt>
                <c:pt idx="25639">
                  <c:v>180.67602789881099</c:v>
                </c:pt>
                <c:pt idx="25640">
                  <c:v>180.63627525556601</c:v>
                </c:pt>
                <c:pt idx="25641">
                  <c:v>180.602464952433</c:v>
                </c:pt>
                <c:pt idx="25642">
                  <c:v>180.52870537786299</c:v>
                </c:pt>
                <c:pt idx="25643">
                  <c:v>180.50362531207799</c:v>
                </c:pt>
                <c:pt idx="25644">
                  <c:v>180.50354675734599</c:v>
                </c:pt>
                <c:pt idx="25645">
                  <c:v>180.48430068231599</c:v>
                </c:pt>
                <c:pt idx="25646">
                  <c:v>180.47352040356901</c:v>
                </c:pt>
                <c:pt idx="25647">
                  <c:v>180.446846611902</c:v>
                </c:pt>
                <c:pt idx="25648">
                  <c:v>180.43039141383301</c:v>
                </c:pt>
                <c:pt idx="25649">
                  <c:v>180.399067344543</c:v>
                </c:pt>
                <c:pt idx="25650">
                  <c:v>180.390306405438</c:v>
                </c:pt>
                <c:pt idx="25651">
                  <c:v>180.38668708527601</c:v>
                </c:pt>
                <c:pt idx="25652">
                  <c:v>180.37709129372899</c:v>
                </c:pt>
                <c:pt idx="25653">
                  <c:v>180.36767870285701</c:v>
                </c:pt>
                <c:pt idx="25654">
                  <c:v>180.35780041839601</c:v>
                </c:pt>
                <c:pt idx="25655">
                  <c:v>180.35758847219199</c:v>
                </c:pt>
                <c:pt idx="25656">
                  <c:v>180.346658842192</c:v>
                </c:pt>
                <c:pt idx="25657">
                  <c:v>180.26279596032001</c:v>
                </c:pt>
                <c:pt idx="25658">
                  <c:v>180.24920383338301</c:v>
                </c:pt>
                <c:pt idx="25659">
                  <c:v>180.21774348740101</c:v>
                </c:pt>
                <c:pt idx="25660">
                  <c:v>180.20030236181401</c:v>
                </c:pt>
                <c:pt idx="25661">
                  <c:v>180.19277497930801</c:v>
                </c:pt>
                <c:pt idx="25662">
                  <c:v>180.170983349664</c:v>
                </c:pt>
                <c:pt idx="25663">
                  <c:v>180.15289278363801</c:v>
                </c:pt>
                <c:pt idx="25664">
                  <c:v>180.14682103772401</c:v>
                </c:pt>
                <c:pt idx="25665">
                  <c:v>180.14120574106701</c:v>
                </c:pt>
                <c:pt idx="25666">
                  <c:v>180.11252437348901</c:v>
                </c:pt>
                <c:pt idx="25667">
                  <c:v>180.07653432732999</c:v>
                </c:pt>
                <c:pt idx="25668">
                  <c:v>180.07492167862799</c:v>
                </c:pt>
                <c:pt idx="25669">
                  <c:v>180.07217518922999</c:v>
                </c:pt>
                <c:pt idx="25670">
                  <c:v>180.05448406048799</c:v>
                </c:pt>
                <c:pt idx="25671">
                  <c:v>180.045680231049</c:v>
                </c:pt>
                <c:pt idx="25672">
                  <c:v>180.034495095046</c:v>
                </c:pt>
                <c:pt idx="25673">
                  <c:v>180.01575050839901</c:v>
                </c:pt>
                <c:pt idx="25674">
                  <c:v>179.993387783472</c:v>
                </c:pt>
                <c:pt idx="25675">
                  <c:v>179.990420837458</c:v>
                </c:pt>
                <c:pt idx="25676">
                  <c:v>179.97574531391101</c:v>
                </c:pt>
                <c:pt idx="25677">
                  <c:v>179.94520419892899</c:v>
                </c:pt>
                <c:pt idx="25678">
                  <c:v>179.936053137784</c:v>
                </c:pt>
                <c:pt idx="25679">
                  <c:v>179.935858011714</c:v>
                </c:pt>
                <c:pt idx="25680">
                  <c:v>179.919513960377</c:v>
                </c:pt>
                <c:pt idx="25681">
                  <c:v>179.91764151495701</c:v>
                </c:pt>
                <c:pt idx="25682">
                  <c:v>179.89557435220499</c:v>
                </c:pt>
                <c:pt idx="25683">
                  <c:v>179.87500517317801</c:v>
                </c:pt>
                <c:pt idx="25684">
                  <c:v>179.821737468169</c:v>
                </c:pt>
                <c:pt idx="25685">
                  <c:v>179.80262122688501</c:v>
                </c:pt>
                <c:pt idx="25686">
                  <c:v>179.76595061208499</c:v>
                </c:pt>
                <c:pt idx="25687">
                  <c:v>179.76524983432799</c:v>
                </c:pt>
                <c:pt idx="25688">
                  <c:v>179.75297645647001</c:v>
                </c:pt>
                <c:pt idx="25689">
                  <c:v>179.72856793720101</c:v>
                </c:pt>
                <c:pt idx="25690">
                  <c:v>179.692032098277</c:v>
                </c:pt>
                <c:pt idx="25691">
                  <c:v>179.69113442483399</c:v>
                </c:pt>
                <c:pt idx="25692">
                  <c:v>179.658317182421</c:v>
                </c:pt>
                <c:pt idx="25693">
                  <c:v>179.57072878181799</c:v>
                </c:pt>
                <c:pt idx="25694">
                  <c:v>179.56647718456</c:v>
                </c:pt>
                <c:pt idx="25695">
                  <c:v>179.564449043553</c:v>
                </c:pt>
                <c:pt idx="25696">
                  <c:v>179.544075130007</c:v>
                </c:pt>
                <c:pt idx="25697">
                  <c:v>179.531774522859</c:v>
                </c:pt>
                <c:pt idx="25698">
                  <c:v>179.52008267975401</c:v>
                </c:pt>
                <c:pt idx="25699">
                  <c:v>179.486236761463</c:v>
                </c:pt>
                <c:pt idx="25700">
                  <c:v>179.44600884234299</c:v>
                </c:pt>
                <c:pt idx="25701">
                  <c:v>179.38879538314899</c:v>
                </c:pt>
                <c:pt idx="25702">
                  <c:v>179.388501709536</c:v>
                </c:pt>
                <c:pt idx="25703">
                  <c:v>179.366254146214</c:v>
                </c:pt>
                <c:pt idx="25704">
                  <c:v>179.321339161699</c:v>
                </c:pt>
                <c:pt idx="25705">
                  <c:v>179.29309914483801</c:v>
                </c:pt>
                <c:pt idx="25706">
                  <c:v>179.2888943401</c:v>
                </c:pt>
                <c:pt idx="25707">
                  <c:v>179.24991375812201</c:v>
                </c:pt>
                <c:pt idx="25708">
                  <c:v>179.20703212320399</c:v>
                </c:pt>
                <c:pt idx="25709">
                  <c:v>179.17240618291899</c:v>
                </c:pt>
                <c:pt idx="25710">
                  <c:v>179.170993938495</c:v>
                </c:pt>
                <c:pt idx="25711">
                  <c:v>179.14692576584599</c:v>
                </c:pt>
                <c:pt idx="25712">
                  <c:v>179.14379428369801</c:v>
                </c:pt>
                <c:pt idx="25713">
                  <c:v>179.143726870211</c:v>
                </c:pt>
                <c:pt idx="25714">
                  <c:v>179.14368866673701</c:v>
                </c:pt>
                <c:pt idx="25715">
                  <c:v>179.09408826401599</c:v>
                </c:pt>
                <c:pt idx="25716">
                  <c:v>179.08658865996699</c:v>
                </c:pt>
                <c:pt idx="25717">
                  <c:v>179.08567432538001</c:v>
                </c:pt>
                <c:pt idx="25718">
                  <c:v>179.07062599958701</c:v>
                </c:pt>
                <c:pt idx="25719">
                  <c:v>179.045279786148</c:v>
                </c:pt>
                <c:pt idx="25720">
                  <c:v>179.034788329256</c:v>
                </c:pt>
                <c:pt idx="25721">
                  <c:v>179.02305939195901</c:v>
                </c:pt>
                <c:pt idx="25722">
                  <c:v>178.981048073144</c:v>
                </c:pt>
                <c:pt idx="25723">
                  <c:v>178.95412570402399</c:v>
                </c:pt>
                <c:pt idx="25724">
                  <c:v>178.93990092709601</c:v>
                </c:pt>
                <c:pt idx="25725">
                  <c:v>178.90155678130799</c:v>
                </c:pt>
                <c:pt idx="25726">
                  <c:v>178.89749809452701</c:v>
                </c:pt>
                <c:pt idx="25727">
                  <c:v>178.896074776982</c:v>
                </c:pt>
                <c:pt idx="25728">
                  <c:v>178.87844118166899</c:v>
                </c:pt>
                <c:pt idx="25729">
                  <c:v>178.85809663677799</c:v>
                </c:pt>
                <c:pt idx="25730">
                  <c:v>178.85136345414799</c:v>
                </c:pt>
                <c:pt idx="25731">
                  <c:v>178.834176012565</c:v>
                </c:pt>
                <c:pt idx="25732">
                  <c:v>178.82064927066199</c:v>
                </c:pt>
                <c:pt idx="25733">
                  <c:v>178.801430495597</c:v>
                </c:pt>
                <c:pt idx="25734">
                  <c:v>178.77397626435601</c:v>
                </c:pt>
                <c:pt idx="25735">
                  <c:v>178.756313345542</c:v>
                </c:pt>
                <c:pt idx="25736">
                  <c:v>178.75274965250199</c:v>
                </c:pt>
                <c:pt idx="25737">
                  <c:v>178.73473640095099</c:v>
                </c:pt>
                <c:pt idx="25738">
                  <c:v>178.70731147222</c:v>
                </c:pt>
                <c:pt idx="25739">
                  <c:v>178.70377137976701</c:v>
                </c:pt>
                <c:pt idx="25740">
                  <c:v>178.69484804010301</c:v>
                </c:pt>
                <c:pt idx="25741">
                  <c:v>178.68766038107401</c:v>
                </c:pt>
                <c:pt idx="25742">
                  <c:v>178.679574099566</c:v>
                </c:pt>
                <c:pt idx="25743">
                  <c:v>178.67583529067801</c:v>
                </c:pt>
                <c:pt idx="25744">
                  <c:v>178.657529259375</c:v>
                </c:pt>
                <c:pt idx="25745">
                  <c:v>178.652085069853</c:v>
                </c:pt>
                <c:pt idx="25746">
                  <c:v>178.635115396684</c:v>
                </c:pt>
                <c:pt idx="25747">
                  <c:v>178.625564085722</c:v>
                </c:pt>
                <c:pt idx="25748">
                  <c:v>178.621626038926</c:v>
                </c:pt>
                <c:pt idx="25749">
                  <c:v>178.618372346256</c:v>
                </c:pt>
                <c:pt idx="25750">
                  <c:v>178.56179899666199</c:v>
                </c:pt>
                <c:pt idx="25751">
                  <c:v>178.56140385858399</c:v>
                </c:pt>
                <c:pt idx="25752">
                  <c:v>178.52391630112999</c:v>
                </c:pt>
                <c:pt idx="25753">
                  <c:v>178.495405081889</c:v>
                </c:pt>
                <c:pt idx="25754">
                  <c:v>178.48438621675601</c:v>
                </c:pt>
                <c:pt idx="25755">
                  <c:v>178.44865565848701</c:v>
                </c:pt>
                <c:pt idx="25756">
                  <c:v>178.43773905646501</c:v>
                </c:pt>
                <c:pt idx="25757">
                  <c:v>178.43153892318199</c:v>
                </c:pt>
                <c:pt idx="25758">
                  <c:v>178.42034047450801</c:v>
                </c:pt>
                <c:pt idx="25759">
                  <c:v>178.404037835753</c:v>
                </c:pt>
                <c:pt idx="25760">
                  <c:v>178.40210636558101</c:v>
                </c:pt>
                <c:pt idx="25761">
                  <c:v>178.33629808731899</c:v>
                </c:pt>
                <c:pt idx="25762">
                  <c:v>178.32834970531701</c:v>
                </c:pt>
                <c:pt idx="25763">
                  <c:v>178.32296262480699</c:v>
                </c:pt>
                <c:pt idx="25764">
                  <c:v>178.32146667081699</c:v>
                </c:pt>
                <c:pt idx="25765">
                  <c:v>178.31299693602099</c:v>
                </c:pt>
                <c:pt idx="25766">
                  <c:v>178.30902618116201</c:v>
                </c:pt>
                <c:pt idx="25767">
                  <c:v>178.30883729910201</c:v>
                </c:pt>
                <c:pt idx="25768">
                  <c:v>178.30861502927399</c:v>
                </c:pt>
                <c:pt idx="25769">
                  <c:v>178.308580642208</c:v>
                </c:pt>
                <c:pt idx="25770">
                  <c:v>178.308343178672</c:v>
                </c:pt>
                <c:pt idx="25771">
                  <c:v>178.30601533224601</c:v>
                </c:pt>
                <c:pt idx="25772">
                  <c:v>178.29625958565899</c:v>
                </c:pt>
                <c:pt idx="25773">
                  <c:v>178.28517825839</c:v>
                </c:pt>
                <c:pt idx="25774">
                  <c:v>178.228632663355</c:v>
                </c:pt>
                <c:pt idx="25775">
                  <c:v>178.18262791295101</c:v>
                </c:pt>
                <c:pt idx="25776">
                  <c:v>178.17011290641599</c:v>
                </c:pt>
                <c:pt idx="25777">
                  <c:v>178.157338505665</c:v>
                </c:pt>
                <c:pt idx="25778">
                  <c:v>178.156385024022</c:v>
                </c:pt>
                <c:pt idx="25779">
                  <c:v>178.15543111170101</c:v>
                </c:pt>
                <c:pt idx="25780">
                  <c:v>178.15032693942601</c:v>
                </c:pt>
                <c:pt idx="25781">
                  <c:v>178.14246060098901</c:v>
                </c:pt>
                <c:pt idx="25782">
                  <c:v>178.13950673408999</c:v>
                </c:pt>
                <c:pt idx="25783">
                  <c:v>178.10296594839099</c:v>
                </c:pt>
                <c:pt idx="25784">
                  <c:v>178.094687497568</c:v>
                </c:pt>
                <c:pt idx="25785">
                  <c:v>178.08691155160801</c:v>
                </c:pt>
                <c:pt idx="25786">
                  <c:v>178.06366390058801</c:v>
                </c:pt>
                <c:pt idx="25787">
                  <c:v>178.06295874273999</c:v>
                </c:pt>
                <c:pt idx="25788">
                  <c:v>178.06176287909599</c:v>
                </c:pt>
                <c:pt idx="25789">
                  <c:v>177.989301907949</c:v>
                </c:pt>
                <c:pt idx="25790">
                  <c:v>177.979758421989</c:v>
                </c:pt>
                <c:pt idx="25791">
                  <c:v>177.93315541332399</c:v>
                </c:pt>
                <c:pt idx="25792">
                  <c:v>177.85846450362899</c:v>
                </c:pt>
                <c:pt idx="25793">
                  <c:v>177.847597461379</c:v>
                </c:pt>
                <c:pt idx="25794">
                  <c:v>177.84576471704401</c:v>
                </c:pt>
                <c:pt idx="25795">
                  <c:v>177.83548360565101</c:v>
                </c:pt>
                <c:pt idx="25796">
                  <c:v>177.833262821826</c:v>
                </c:pt>
                <c:pt idx="25797">
                  <c:v>177.825110275171</c:v>
                </c:pt>
                <c:pt idx="25798">
                  <c:v>177.825110275171</c:v>
                </c:pt>
                <c:pt idx="25799">
                  <c:v>177.825110275171</c:v>
                </c:pt>
                <c:pt idx="25800">
                  <c:v>177.82004028191699</c:v>
                </c:pt>
                <c:pt idx="25801">
                  <c:v>177.816793280544</c:v>
                </c:pt>
                <c:pt idx="25802">
                  <c:v>177.81243312435799</c:v>
                </c:pt>
                <c:pt idx="25803">
                  <c:v>177.76918035581701</c:v>
                </c:pt>
                <c:pt idx="25804">
                  <c:v>177.75903333614701</c:v>
                </c:pt>
                <c:pt idx="25805">
                  <c:v>177.749994201172</c:v>
                </c:pt>
                <c:pt idx="25806">
                  <c:v>177.74469718023201</c:v>
                </c:pt>
                <c:pt idx="25807">
                  <c:v>177.72745631081</c:v>
                </c:pt>
                <c:pt idx="25808">
                  <c:v>177.71607131810001</c:v>
                </c:pt>
                <c:pt idx="25809">
                  <c:v>177.71507340270401</c:v>
                </c:pt>
                <c:pt idx="25810">
                  <c:v>177.69315360850501</c:v>
                </c:pt>
                <c:pt idx="25811">
                  <c:v>177.68669594687</c:v>
                </c:pt>
                <c:pt idx="25812">
                  <c:v>177.68571831703301</c:v>
                </c:pt>
                <c:pt idx="25813">
                  <c:v>177.683025159002</c:v>
                </c:pt>
                <c:pt idx="25814">
                  <c:v>177.677633495641</c:v>
                </c:pt>
                <c:pt idx="25815">
                  <c:v>177.66102917814001</c:v>
                </c:pt>
                <c:pt idx="25816">
                  <c:v>177.61932051903401</c:v>
                </c:pt>
                <c:pt idx="25817">
                  <c:v>177.61031435868799</c:v>
                </c:pt>
                <c:pt idx="25818">
                  <c:v>177.604923887078</c:v>
                </c:pt>
                <c:pt idx="25819">
                  <c:v>177.60457054608801</c:v>
                </c:pt>
                <c:pt idx="25820">
                  <c:v>177.59551437599899</c:v>
                </c:pt>
                <c:pt idx="25821">
                  <c:v>177.585280445183</c:v>
                </c:pt>
                <c:pt idx="25822">
                  <c:v>177.57469324261999</c:v>
                </c:pt>
                <c:pt idx="25823">
                  <c:v>177.57458914777999</c:v>
                </c:pt>
                <c:pt idx="25824">
                  <c:v>177.56574729510501</c:v>
                </c:pt>
                <c:pt idx="25825">
                  <c:v>177.553027651599</c:v>
                </c:pt>
                <c:pt idx="25826">
                  <c:v>177.53911276295699</c:v>
                </c:pt>
                <c:pt idx="25827">
                  <c:v>177.53313713984701</c:v>
                </c:pt>
                <c:pt idx="25828">
                  <c:v>177.52544523093701</c:v>
                </c:pt>
                <c:pt idx="25829">
                  <c:v>177.50861209442101</c:v>
                </c:pt>
                <c:pt idx="25830">
                  <c:v>177.50093375639401</c:v>
                </c:pt>
                <c:pt idx="25831">
                  <c:v>177.488293715336</c:v>
                </c:pt>
                <c:pt idx="25832">
                  <c:v>177.427609274872</c:v>
                </c:pt>
                <c:pt idx="25833">
                  <c:v>177.39582896874401</c:v>
                </c:pt>
                <c:pt idx="25834">
                  <c:v>177.38382130310799</c:v>
                </c:pt>
                <c:pt idx="25835">
                  <c:v>177.362887107809</c:v>
                </c:pt>
                <c:pt idx="25836">
                  <c:v>177.346265770787</c:v>
                </c:pt>
                <c:pt idx="25837">
                  <c:v>177.331548441282</c:v>
                </c:pt>
                <c:pt idx="25838">
                  <c:v>177.30715335034401</c:v>
                </c:pt>
                <c:pt idx="25839">
                  <c:v>177.268624349676</c:v>
                </c:pt>
                <c:pt idx="25840">
                  <c:v>177.236474070117</c:v>
                </c:pt>
                <c:pt idx="25841">
                  <c:v>177.16437570852301</c:v>
                </c:pt>
                <c:pt idx="25842">
                  <c:v>177.14532894352899</c:v>
                </c:pt>
                <c:pt idx="25843">
                  <c:v>177.140516567899</c:v>
                </c:pt>
                <c:pt idx="25844">
                  <c:v>177.09661808449201</c:v>
                </c:pt>
                <c:pt idx="25845">
                  <c:v>177.08888342788501</c:v>
                </c:pt>
                <c:pt idx="25846">
                  <c:v>177.06896851296401</c:v>
                </c:pt>
                <c:pt idx="25847">
                  <c:v>177.06397821325399</c:v>
                </c:pt>
                <c:pt idx="25848">
                  <c:v>177.043876196431</c:v>
                </c:pt>
                <c:pt idx="25849">
                  <c:v>177.02173281848701</c:v>
                </c:pt>
                <c:pt idx="25850">
                  <c:v>177.00440346728701</c:v>
                </c:pt>
                <c:pt idx="25851">
                  <c:v>176.97741072455901</c:v>
                </c:pt>
                <c:pt idx="25852">
                  <c:v>176.94348832071699</c:v>
                </c:pt>
                <c:pt idx="25853">
                  <c:v>176.901132560603</c:v>
                </c:pt>
                <c:pt idx="25854">
                  <c:v>176.895606967878</c:v>
                </c:pt>
                <c:pt idx="25855">
                  <c:v>176.83467268382299</c:v>
                </c:pt>
                <c:pt idx="25856">
                  <c:v>176.803671024002</c:v>
                </c:pt>
                <c:pt idx="25857">
                  <c:v>176.77858247392601</c:v>
                </c:pt>
                <c:pt idx="25858">
                  <c:v>176.77517605156601</c:v>
                </c:pt>
                <c:pt idx="25859">
                  <c:v>176.75382596195601</c:v>
                </c:pt>
                <c:pt idx="25860">
                  <c:v>176.72750378753099</c:v>
                </c:pt>
                <c:pt idx="25861">
                  <c:v>176.724318740185</c:v>
                </c:pt>
                <c:pt idx="25862">
                  <c:v>176.70736700316499</c:v>
                </c:pt>
                <c:pt idx="25863">
                  <c:v>176.70000472104999</c:v>
                </c:pt>
                <c:pt idx="25864">
                  <c:v>176.681640645833</c:v>
                </c:pt>
                <c:pt idx="25865">
                  <c:v>176.67530764564299</c:v>
                </c:pt>
                <c:pt idx="25866">
                  <c:v>176.64435186803101</c:v>
                </c:pt>
                <c:pt idx="25867">
                  <c:v>176.619062575068</c:v>
                </c:pt>
                <c:pt idx="25868">
                  <c:v>176.61633520699399</c:v>
                </c:pt>
                <c:pt idx="25869">
                  <c:v>176.61184814913801</c:v>
                </c:pt>
                <c:pt idx="25870">
                  <c:v>176.59664350502601</c:v>
                </c:pt>
                <c:pt idx="25871">
                  <c:v>176.580786738835</c:v>
                </c:pt>
                <c:pt idx="25872">
                  <c:v>176.54605604150899</c:v>
                </c:pt>
                <c:pt idx="25873">
                  <c:v>176.53863876968001</c:v>
                </c:pt>
                <c:pt idx="25874">
                  <c:v>176.53850393635099</c:v>
                </c:pt>
                <c:pt idx="25875">
                  <c:v>176.51881389905799</c:v>
                </c:pt>
                <c:pt idx="25876">
                  <c:v>176.49159674274401</c:v>
                </c:pt>
                <c:pt idx="25877">
                  <c:v>176.48758673735901</c:v>
                </c:pt>
                <c:pt idx="25878">
                  <c:v>176.433812958922</c:v>
                </c:pt>
                <c:pt idx="25879">
                  <c:v>176.41087545558099</c:v>
                </c:pt>
                <c:pt idx="25880">
                  <c:v>176.41082919056001</c:v>
                </c:pt>
                <c:pt idx="25881">
                  <c:v>176.40687255229</c:v>
                </c:pt>
                <c:pt idx="25882">
                  <c:v>176.399430553846</c:v>
                </c:pt>
                <c:pt idx="25883">
                  <c:v>176.38396566821501</c:v>
                </c:pt>
                <c:pt idx="25884">
                  <c:v>176.367775154562</c:v>
                </c:pt>
                <c:pt idx="25885">
                  <c:v>176.35373218495701</c:v>
                </c:pt>
                <c:pt idx="25886">
                  <c:v>176.35127038318799</c:v>
                </c:pt>
                <c:pt idx="25887">
                  <c:v>176.32586053758999</c:v>
                </c:pt>
                <c:pt idx="25888">
                  <c:v>176.31272401815701</c:v>
                </c:pt>
                <c:pt idx="25889">
                  <c:v>176.262795834613</c:v>
                </c:pt>
                <c:pt idx="25890">
                  <c:v>176.236913408269</c:v>
                </c:pt>
                <c:pt idx="25891">
                  <c:v>176.23553334917599</c:v>
                </c:pt>
                <c:pt idx="25892">
                  <c:v>176.22886609754599</c:v>
                </c:pt>
                <c:pt idx="25893">
                  <c:v>176.22401030732499</c:v>
                </c:pt>
                <c:pt idx="25894">
                  <c:v>176.21937098818299</c:v>
                </c:pt>
                <c:pt idx="25895">
                  <c:v>176.209041930833</c:v>
                </c:pt>
                <c:pt idx="25896">
                  <c:v>176.20750999041601</c:v>
                </c:pt>
                <c:pt idx="25897">
                  <c:v>176.16364123932101</c:v>
                </c:pt>
                <c:pt idx="25898">
                  <c:v>176.14677622997201</c:v>
                </c:pt>
                <c:pt idx="25899">
                  <c:v>176.146452936294</c:v>
                </c:pt>
                <c:pt idx="25900">
                  <c:v>176.101556341773</c:v>
                </c:pt>
                <c:pt idx="25901">
                  <c:v>176.08557876450701</c:v>
                </c:pt>
                <c:pt idx="25902">
                  <c:v>176.08109153634501</c:v>
                </c:pt>
                <c:pt idx="25903">
                  <c:v>176.04629127479299</c:v>
                </c:pt>
                <c:pt idx="25904">
                  <c:v>176.01507244529799</c:v>
                </c:pt>
                <c:pt idx="25905">
                  <c:v>176.00639993306399</c:v>
                </c:pt>
                <c:pt idx="25906">
                  <c:v>175.95777123897901</c:v>
                </c:pt>
                <c:pt idx="25907">
                  <c:v>175.95659417905901</c:v>
                </c:pt>
                <c:pt idx="25908">
                  <c:v>175.94765503468699</c:v>
                </c:pt>
                <c:pt idx="25909">
                  <c:v>175.94036314361199</c:v>
                </c:pt>
                <c:pt idx="25910">
                  <c:v>175.930106382285</c:v>
                </c:pt>
                <c:pt idx="25911">
                  <c:v>175.911563472951</c:v>
                </c:pt>
                <c:pt idx="25912">
                  <c:v>175.90360726811801</c:v>
                </c:pt>
                <c:pt idx="25913">
                  <c:v>175.877581938145</c:v>
                </c:pt>
                <c:pt idx="25914">
                  <c:v>175.80777854468201</c:v>
                </c:pt>
                <c:pt idx="25915">
                  <c:v>175.800188408477</c:v>
                </c:pt>
                <c:pt idx="25916">
                  <c:v>175.67787285455901</c:v>
                </c:pt>
                <c:pt idx="25917">
                  <c:v>175.66586052530701</c:v>
                </c:pt>
                <c:pt idx="25918">
                  <c:v>175.63214660088499</c:v>
                </c:pt>
                <c:pt idx="25919">
                  <c:v>175.611569964316</c:v>
                </c:pt>
                <c:pt idx="25920">
                  <c:v>175.61145228067099</c:v>
                </c:pt>
                <c:pt idx="25921">
                  <c:v>175.61143574648901</c:v>
                </c:pt>
                <c:pt idx="25922">
                  <c:v>175.58472845875201</c:v>
                </c:pt>
                <c:pt idx="25923">
                  <c:v>175.568588284865</c:v>
                </c:pt>
                <c:pt idx="25924">
                  <c:v>175.565164707756</c:v>
                </c:pt>
                <c:pt idx="25925">
                  <c:v>175.552702197163</c:v>
                </c:pt>
                <c:pt idx="25926">
                  <c:v>175.42309653274501</c:v>
                </c:pt>
                <c:pt idx="25927">
                  <c:v>175.42223879336001</c:v>
                </c:pt>
                <c:pt idx="25928">
                  <c:v>175.39591408414699</c:v>
                </c:pt>
                <c:pt idx="25929">
                  <c:v>175.38455613923099</c:v>
                </c:pt>
                <c:pt idx="25930">
                  <c:v>175.35931784964501</c:v>
                </c:pt>
                <c:pt idx="25931">
                  <c:v>175.334708578727</c:v>
                </c:pt>
                <c:pt idx="25932">
                  <c:v>175.32069399446601</c:v>
                </c:pt>
                <c:pt idx="25933">
                  <c:v>175.314867848663</c:v>
                </c:pt>
                <c:pt idx="25934">
                  <c:v>175.26439177192901</c:v>
                </c:pt>
                <c:pt idx="25935">
                  <c:v>175.262999638911</c:v>
                </c:pt>
                <c:pt idx="25936">
                  <c:v>175.174243771747</c:v>
                </c:pt>
                <c:pt idx="25937">
                  <c:v>175.172612128841</c:v>
                </c:pt>
                <c:pt idx="25938">
                  <c:v>175.16076761620201</c:v>
                </c:pt>
                <c:pt idx="25939">
                  <c:v>175.11629269092199</c:v>
                </c:pt>
                <c:pt idx="25940">
                  <c:v>175.09991329831399</c:v>
                </c:pt>
                <c:pt idx="25941">
                  <c:v>175.083594007226</c:v>
                </c:pt>
                <c:pt idx="25942">
                  <c:v>175.080122679147</c:v>
                </c:pt>
                <c:pt idx="25943">
                  <c:v>175.07544084162001</c:v>
                </c:pt>
                <c:pt idx="25944">
                  <c:v>175.06663777977801</c:v>
                </c:pt>
                <c:pt idx="25945">
                  <c:v>175.06121475633299</c:v>
                </c:pt>
                <c:pt idx="25946">
                  <c:v>175.05309831603199</c:v>
                </c:pt>
                <c:pt idx="25947">
                  <c:v>175.04952550288101</c:v>
                </c:pt>
                <c:pt idx="25948">
                  <c:v>175.021992956844</c:v>
                </c:pt>
                <c:pt idx="25949">
                  <c:v>175.01551374475901</c:v>
                </c:pt>
                <c:pt idx="25950">
                  <c:v>175.009206567115</c:v>
                </c:pt>
                <c:pt idx="25951">
                  <c:v>175.00810977661899</c:v>
                </c:pt>
                <c:pt idx="25952">
                  <c:v>174.97417480053801</c:v>
                </c:pt>
                <c:pt idx="25953">
                  <c:v>174.93427216440401</c:v>
                </c:pt>
                <c:pt idx="25954">
                  <c:v>174.90382516989399</c:v>
                </c:pt>
                <c:pt idx="25955">
                  <c:v>174.870834556646</c:v>
                </c:pt>
                <c:pt idx="25956">
                  <c:v>174.86843357024699</c:v>
                </c:pt>
                <c:pt idx="25957">
                  <c:v>174.85994811671301</c:v>
                </c:pt>
                <c:pt idx="25958">
                  <c:v>174.859862352053</c:v>
                </c:pt>
                <c:pt idx="25959">
                  <c:v>174.856785757621</c:v>
                </c:pt>
                <c:pt idx="25960">
                  <c:v>174.845741907421</c:v>
                </c:pt>
                <c:pt idx="25961">
                  <c:v>174.837706597867</c:v>
                </c:pt>
                <c:pt idx="25962">
                  <c:v>174.834535519083</c:v>
                </c:pt>
                <c:pt idx="25963">
                  <c:v>174.81851229520501</c:v>
                </c:pt>
                <c:pt idx="25964">
                  <c:v>174.81491569575601</c:v>
                </c:pt>
                <c:pt idx="25965">
                  <c:v>174.80611826604701</c:v>
                </c:pt>
                <c:pt idx="25966">
                  <c:v>174.77591649626601</c:v>
                </c:pt>
                <c:pt idx="25967">
                  <c:v>174.77284171247999</c:v>
                </c:pt>
                <c:pt idx="25968">
                  <c:v>174.76693270068</c:v>
                </c:pt>
                <c:pt idx="25969">
                  <c:v>174.765786299072</c:v>
                </c:pt>
                <c:pt idx="25970">
                  <c:v>174.70369841989199</c:v>
                </c:pt>
                <c:pt idx="25971">
                  <c:v>174.694525319609</c:v>
                </c:pt>
                <c:pt idx="25972">
                  <c:v>174.67549316874701</c:v>
                </c:pt>
                <c:pt idx="25973">
                  <c:v>174.63942489510799</c:v>
                </c:pt>
                <c:pt idx="25974">
                  <c:v>174.63328863056</c:v>
                </c:pt>
                <c:pt idx="25975">
                  <c:v>174.62147286970301</c:v>
                </c:pt>
                <c:pt idx="25976">
                  <c:v>174.61988139272299</c:v>
                </c:pt>
                <c:pt idx="25977">
                  <c:v>174.614793818978</c:v>
                </c:pt>
                <c:pt idx="25978">
                  <c:v>174.56489452623799</c:v>
                </c:pt>
                <c:pt idx="25979">
                  <c:v>174.53098950704501</c:v>
                </c:pt>
                <c:pt idx="25980">
                  <c:v>174.44776621989001</c:v>
                </c:pt>
                <c:pt idx="25981">
                  <c:v>174.446533397986</c:v>
                </c:pt>
                <c:pt idx="25982">
                  <c:v>174.425593413173</c:v>
                </c:pt>
                <c:pt idx="25983">
                  <c:v>174.413797397422</c:v>
                </c:pt>
                <c:pt idx="25984">
                  <c:v>174.37403402956099</c:v>
                </c:pt>
                <c:pt idx="25985">
                  <c:v>174.267469250532</c:v>
                </c:pt>
                <c:pt idx="25986">
                  <c:v>174.26106063742901</c:v>
                </c:pt>
                <c:pt idx="25987">
                  <c:v>174.23695580755799</c:v>
                </c:pt>
                <c:pt idx="25988">
                  <c:v>174.197596784041</c:v>
                </c:pt>
                <c:pt idx="25989">
                  <c:v>174.19441345480399</c:v>
                </c:pt>
                <c:pt idx="25990">
                  <c:v>174.19005243564499</c:v>
                </c:pt>
                <c:pt idx="25991">
                  <c:v>174.106357930462</c:v>
                </c:pt>
                <c:pt idx="25992">
                  <c:v>174.08939989863501</c:v>
                </c:pt>
                <c:pt idx="25993">
                  <c:v>174.07719090945599</c:v>
                </c:pt>
                <c:pt idx="25994">
                  <c:v>174.07697703824101</c:v>
                </c:pt>
                <c:pt idx="25995">
                  <c:v>174.07679516238099</c:v>
                </c:pt>
                <c:pt idx="25996">
                  <c:v>174.052953360701</c:v>
                </c:pt>
                <c:pt idx="25997">
                  <c:v>174.01142080351099</c:v>
                </c:pt>
                <c:pt idx="25998">
                  <c:v>173.995045923427</c:v>
                </c:pt>
                <c:pt idx="25999">
                  <c:v>173.99496066823801</c:v>
                </c:pt>
                <c:pt idx="26000">
                  <c:v>173.994942952397</c:v>
                </c:pt>
                <c:pt idx="26001">
                  <c:v>173.98312091188899</c:v>
                </c:pt>
                <c:pt idx="26002">
                  <c:v>173.979636249436</c:v>
                </c:pt>
                <c:pt idx="26003">
                  <c:v>173.94868076694499</c:v>
                </c:pt>
                <c:pt idx="26004">
                  <c:v>173.94390556838499</c:v>
                </c:pt>
                <c:pt idx="26005">
                  <c:v>173.93994928213101</c:v>
                </c:pt>
                <c:pt idx="26006">
                  <c:v>173.92987148115799</c:v>
                </c:pt>
                <c:pt idx="26007">
                  <c:v>173.91768297402001</c:v>
                </c:pt>
                <c:pt idx="26008">
                  <c:v>173.915825277218</c:v>
                </c:pt>
                <c:pt idx="26009">
                  <c:v>173.89860267947799</c:v>
                </c:pt>
                <c:pt idx="26010">
                  <c:v>173.82139415339401</c:v>
                </c:pt>
                <c:pt idx="26011">
                  <c:v>173.79624777119301</c:v>
                </c:pt>
                <c:pt idx="26012">
                  <c:v>173.78889224745399</c:v>
                </c:pt>
                <c:pt idx="26013">
                  <c:v>173.788120571729</c:v>
                </c:pt>
                <c:pt idx="26014">
                  <c:v>173.78716083520899</c:v>
                </c:pt>
                <c:pt idx="26015">
                  <c:v>173.77423652960499</c:v>
                </c:pt>
                <c:pt idx="26016">
                  <c:v>173.76124289278999</c:v>
                </c:pt>
                <c:pt idx="26017">
                  <c:v>173.75501215867499</c:v>
                </c:pt>
                <c:pt idx="26018">
                  <c:v>173.754387572204</c:v>
                </c:pt>
                <c:pt idx="26019">
                  <c:v>173.75334370248501</c:v>
                </c:pt>
                <c:pt idx="26020">
                  <c:v>173.74852731354699</c:v>
                </c:pt>
                <c:pt idx="26021">
                  <c:v>173.73986508770099</c:v>
                </c:pt>
                <c:pt idx="26022">
                  <c:v>173.737666938411</c:v>
                </c:pt>
                <c:pt idx="26023">
                  <c:v>173.72947462906299</c:v>
                </c:pt>
                <c:pt idx="26024">
                  <c:v>173.72019658333301</c:v>
                </c:pt>
                <c:pt idx="26025">
                  <c:v>173.717388761584</c:v>
                </c:pt>
                <c:pt idx="26026">
                  <c:v>173.69271376389801</c:v>
                </c:pt>
                <c:pt idx="26027">
                  <c:v>173.678660560998</c:v>
                </c:pt>
                <c:pt idx="26028">
                  <c:v>173.66997173070999</c:v>
                </c:pt>
                <c:pt idx="26029">
                  <c:v>173.65904794280499</c:v>
                </c:pt>
                <c:pt idx="26030">
                  <c:v>173.64775949268699</c:v>
                </c:pt>
                <c:pt idx="26031">
                  <c:v>173.644606563157</c:v>
                </c:pt>
                <c:pt idx="26032">
                  <c:v>173.597805880333</c:v>
                </c:pt>
                <c:pt idx="26033">
                  <c:v>173.56230726675301</c:v>
                </c:pt>
                <c:pt idx="26034">
                  <c:v>173.55229724317601</c:v>
                </c:pt>
                <c:pt idx="26035">
                  <c:v>173.52579432999801</c:v>
                </c:pt>
                <c:pt idx="26036">
                  <c:v>173.52069875103501</c:v>
                </c:pt>
                <c:pt idx="26037">
                  <c:v>173.50531838569299</c:v>
                </c:pt>
                <c:pt idx="26038">
                  <c:v>173.49857383109401</c:v>
                </c:pt>
                <c:pt idx="26039">
                  <c:v>173.455609643652</c:v>
                </c:pt>
                <c:pt idx="26040">
                  <c:v>173.42116461209099</c:v>
                </c:pt>
                <c:pt idx="26041">
                  <c:v>173.37668021449801</c:v>
                </c:pt>
                <c:pt idx="26042">
                  <c:v>173.36978103437201</c:v>
                </c:pt>
                <c:pt idx="26043">
                  <c:v>173.365481589008</c:v>
                </c:pt>
                <c:pt idx="26044">
                  <c:v>173.355041234742</c:v>
                </c:pt>
                <c:pt idx="26045">
                  <c:v>173.33911042166301</c:v>
                </c:pt>
                <c:pt idx="26046">
                  <c:v>173.33597157256199</c:v>
                </c:pt>
                <c:pt idx="26047">
                  <c:v>173.31615163345</c:v>
                </c:pt>
                <c:pt idx="26048">
                  <c:v>173.30927747983401</c:v>
                </c:pt>
                <c:pt idx="26049">
                  <c:v>173.292799100916</c:v>
                </c:pt>
                <c:pt idx="26050">
                  <c:v>173.28463596323201</c:v>
                </c:pt>
                <c:pt idx="26051">
                  <c:v>173.244884291902</c:v>
                </c:pt>
                <c:pt idx="26052">
                  <c:v>173.18988149307401</c:v>
                </c:pt>
                <c:pt idx="26053">
                  <c:v>173.163575148501</c:v>
                </c:pt>
                <c:pt idx="26054">
                  <c:v>173.13752889512301</c:v>
                </c:pt>
                <c:pt idx="26055">
                  <c:v>173.13413841534299</c:v>
                </c:pt>
                <c:pt idx="26056">
                  <c:v>173.13408412851101</c:v>
                </c:pt>
                <c:pt idx="26057">
                  <c:v>173.084759938134</c:v>
                </c:pt>
                <c:pt idx="26058">
                  <c:v>173.056030252753</c:v>
                </c:pt>
                <c:pt idx="26059">
                  <c:v>173.04371509934501</c:v>
                </c:pt>
                <c:pt idx="26060">
                  <c:v>173.03729999619199</c:v>
                </c:pt>
                <c:pt idx="26061">
                  <c:v>173.036371854593</c:v>
                </c:pt>
                <c:pt idx="26062">
                  <c:v>172.96718775703701</c:v>
                </c:pt>
                <c:pt idx="26063">
                  <c:v>172.93915555874801</c:v>
                </c:pt>
                <c:pt idx="26064">
                  <c:v>172.93758899061399</c:v>
                </c:pt>
                <c:pt idx="26065">
                  <c:v>172.9107719143</c:v>
                </c:pt>
                <c:pt idx="26066">
                  <c:v>172.895421122876</c:v>
                </c:pt>
                <c:pt idx="26067">
                  <c:v>172.880632183404</c:v>
                </c:pt>
                <c:pt idx="26068">
                  <c:v>172.87563958793399</c:v>
                </c:pt>
                <c:pt idx="26069">
                  <c:v>172.87329694058101</c:v>
                </c:pt>
                <c:pt idx="26070">
                  <c:v>172.82121089623899</c:v>
                </c:pt>
                <c:pt idx="26071">
                  <c:v>172.82097531549201</c:v>
                </c:pt>
                <c:pt idx="26072">
                  <c:v>172.81650421723401</c:v>
                </c:pt>
                <c:pt idx="26073">
                  <c:v>172.81614918638499</c:v>
                </c:pt>
                <c:pt idx="26074">
                  <c:v>172.81493187289001</c:v>
                </c:pt>
                <c:pt idx="26075">
                  <c:v>172.80990424270999</c:v>
                </c:pt>
                <c:pt idx="26076">
                  <c:v>172.805546740007</c:v>
                </c:pt>
                <c:pt idx="26077">
                  <c:v>172.80483473182099</c:v>
                </c:pt>
                <c:pt idx="26078">
                  <c:v>172.79777362984001</c:v>
                </c:pt>
                <c:pt idx="26079">
                  <c:v>172.78451059763799</c:v>
                </c:pt>
                <c:pt idx="26080">
                  <c:v>172.77967657275801</c:v>
                </c:pt>
                <c:pt idx="26081">
                  <c:v>172.77832468097699</c:v>
                </c:pt>
                <c:pt idx="26082">
                  <c:v>172.77040931109701</c:v>
                </c:pt>
                <c:pt idx="26083">
                  <c:v>172.735240782624</c:v>
                </c:pt>
                <c:pt idx="26084">
                  <c:v>172.730773845676</c:v>
                </c:pt>
                <c:pt idx="26085">
                  <c:v>172.70600873841201</c:v>
                </c:pt>
                <c:pt idx="26086">
                  <c:v>172.70600161591</c:v>
                </c:pt>
                <c:pt idx="26087">
                  <c:v>172.65480940161399</c:v>
                </c:pt>
                <c:pt idx="26088">
                  <c:v>172.62669432978299</c:v>
                </c:pt>
                <c:pt idx="26089">
                  <c:v>172.615506990868</c:v>
                </c:pt>
                <c:pt idx="26090">
                  <c:v>172.61372934551801</c:v>
                </c:pt>
                <c:pt idx="26091">
                  <c:v>172.613330171613</c:v>
                </c:pt>
                <c:pt idx="26092">
                  <c:v>172.61292316569299</c:v>
                </c:pt>
                <c:pt idx="26093">
                  <c:v>172.61120802475901</c:v>
                </c:pt>
                <c:pt idx="26094">
                  <c:v>172.60077881095901</c:v>
                </c:pt>
                <c:pt idx="26095">
                  <c:v>172.59688759821401</c:v>
                </c:pt>
                <c:pt idx="26096">
                  <c:v>172.595937837159</c:v>
                </c:pt>
                <c:pt idx="26097">
                  <c:v>172.58939958028299</c:v>
                </c:pt>
                <c:pt idx="26098">
                  <c:v>172.58417614259</c:v>
                </c:pt>
                <c:pt idx="26099">
                  <c:v>172.56916306258699</c:v>
                </c:pt>
                <c:pt idx="26100">
                  <c:v>172.541610586296</c:v>
                </c:pt>
                <c:pt idx="26101">
                  <c:v>172.50081832132599</c:v>
                </c:pt>
                <c:pt idx="26102">
                  <c:v>172.499955039631</c:v>
                </c:pt>
                <c:pt idx="26103">
                  <c:v>172.498632042803</c:v>
                </c:pt>
                <c:pt idx="26104">
                  <c:v>172.49190953274601</c:v>
                </c:pt>
                <c:pt idx="26105">
                  <c:v>172.478349507123</c:v>
                </c:pt>
                <c:pt idx="26106">
                  <c:v>172.455596663226</c:v>
                </c:pt>
                <c:pt idx="26107">
                  <c:v>172.443532948236</c:v>
                </c:pt>
                <c:pt idx="26108">
                  <c:v>172.40181845567099</c:v>
                </c:pt>
                <c:pt idx="26109">
                  <c:v>172.38730807779601</c:v>
                </c:pt>
                <c:pt idx="26110">
                  <c:v>172.367964607614</c:v>
                </c:pt>
                <c:pt idx="26111">
                  <c:v>172.36796191072</c:v>
                </c:pt>
                <c:pt idx="26112">
                  <c:v>172.36794324676001</c:v>
                </c:pt>
                <c:pt idx="26113">
                  <c:v>172.367922793281</c:v>
                </c:pt>
                <c:pt idx="26114">
                  <c:v>172.366013609297</c:v>
                </c:pt>
                <c:pt idx="26115">
                  <c:v>172.351107691603</c:v>
                </c:pt>
                <c:pt idx="26116">
                  <c:v>172.317468271975</c:v>
                </c:pt>
                <c:pt idx="26117">
                  <c:v>172.28938060479501</c:v>
                </c:pt>
                <c:pt idx="26118">
                  <c:v>172.28938060479501</c:v>
                </c:pt>
                <c:pt idx="26119">
                  <c:v>172.28938060479501</c:v>
                </c:pt>
                <c:pt idx="26120">
                  <c:v>172.27626840005601</c:v>
                </c:pt>
                <c:pt idx="26121">
                  <c:v>172.269948326557</c:v>
                </c:pt>
                <c:pt idx="26122">
                  <c:v>172.26345151066101</c:v>
                </c:pt>
                <c:pt idx="26123">
                  <c:v>172.26023776578199</c:v>
                </c:pt>
                <c:pt idx="26124">
                  <c:v>172.220341855143</c:v>
                </c:pt>
                <c:pt idx="26125">
                  <c:v>172.21863980511901</c:v>
                </c:pt>
                <c:pt idx="26126">
                  <c:v>172.21536790395899</c:v>
                </c:pt>
                <c:pt idx="26127">
                  <c:v>172.213938571542</c:v>
                </c:pt>
                <c:pt idx="26128">
                  <c:v>172.203656018142</c:v>
                </c:pt>
                <c:pt idx="26129">
                  <c:v>172.196278024267</c:v>
                </c:pt>
                <c:pt idx="26130">
                  <c:v>172.169033857747</c:v>
                </c:pt>
                <c:pt idx="26131">
                  <c:v>172.16851108509101</c:v>
                </c:pt>
                <c:pt idx="26132">
                  <c:v>172.162630298191</c:v>
                </c:pt>
                <c:pt idx="26133">
                  <c:v>172.162630298191</c:v>
                </c:pt>
                <c:pt idx="26134">
                  <c:v>172.162630298191</c:v>
                </c:pt>
                <c:pt idx="26135">
                  <c:v>172.160609789907</c:v>
                </c:pt>
                <c:pt idx="26136">
                  <c:v>172.124463597286</c:v>
                </c:pt>
                <c:pt idx="26137">
                  <c:v>172.122136467454</c:v>
                </c:pt>
                <c:pt idx="26138">
                  <c:v>172.08672239245001</c:v>
                </c:pt>
                <c:pt idx="26139">
                  <c:v>172.08578257475199</c:v>
                </c:pt>
                <c:pt idx="26140">
                  <c:v>172.07070569918</c:v>
                </c:pt>
                <c:pt idx="26141">
                  <c:v>172.008155467444</c:v>
                </c:pt>
                <c:pt idx="26142">
                  <c:v>172.00770033280301</c:v>
                </c:pt>
                <c:pt idx="26143">
                  <c:v>172.00220106755901</c:v>
                </c:pt>
                <c:pt idx="26144">
                  <c:v>172.001268419262</c:v>
                </c:pt>
                <c:pt idx="26145">
                  <c:v>171.99033509597101</c:v>
                </c:pt>
                <c:pt idx="26146">
                  <c:v>171.987623745279</c:v>
                </c:pt>
                <c:pt idx="26147">
                  <c:v>171.982519101283</c:v>
                </c:pt>
                <c:pt idx="26148">
                  <c:v>171.98066464793999</c:v>
                </c:pt>
                <c:pt idx="26149">
                  <c:v>171.969281586357</c:v>
                </c:pt>
                <c:pt idx="26150">
                  <c:v>171.96376395707301</c:v>
                </c:pt>
                <c:pt idx="26151">
                  <c:v>171.948121808906</c:v>
                </c:pt>
                <c:pt idx="26152">
                  <c:v>171.92480329538199</c:v>
                </c:pt>
                <c:pt idx="26153">
                  <c:v>171.922752465988</c:v>
                </c:pt>
                <c:pt idx="26154">
                  <c:v>171.91994873404701</c:v>
                </c:pt>
                <c:pt idx="26155">
                  <c:v>171.90788600261601</c:v>
                </c:pt>
                <c:pt idx="26156">
                  <c:v>171.89240813155899</c:v>
                </c:pt>
                <c:pt idx="26157">
                  <c:v>171.885659157215</c:v>
                </c:pt>
                <c:pt idx="26158">
                  <c:v>171.84763302978499</c:v>
                </c:pt>
                <c:pt idx="26159">
                  <c:v>171.839336292805</c:v>
                </c:pt>
                <c:pt idx="26160">
                  <c:v>171.83917237499401</c:v>
                </c:pt>
                <c:pt idx="26161">
                  <c:v>171.83853139975699</c:v>
                </c:pt>
                <c:pt idx="26162">
                  <c:v>171.82655614653399</c:v>
                </c:pt>
                <c:pt idx="26163">
                  <c:v>171.823943465366</c:v>
                </c:pt>
                <c:pt idx="26164">
                  <c:v>171.81650226596699</c:v>
                </c:pt>
                <c:pt idx="26165">
                  <c:v>171.755174741715</c:v>
                </c:pt>
                <c:pt idx="26166">
                  <c:v>171.75406221095099</c:v>
                </c:pt>
                <c:pt idx="26167">
                  <c:v>171.71361099773401</c:v>
                </c:pt>
                <c:pt idx="26168">
                  <c:v>171.711597289834</c:v>
                </c:pt>
                <c:pt idx="26169">
                  <c:v>171.687612815184</c:v>
                </c:pt>
                <c:pt idx="26170">
                  <c:v>171.65637027219799</c:v>
                </c:pt>
                <c:pt idx="26171">
                  <c:v>171.65352549777401</c:v>
                </c:pt>
                <c:pt idx="26172">
                  <c:v>171.650966244735</c:v>
                </c:pt>
                <c:pt idx="26173">
                  <c:v>171.64793198493999</c:v>
                </c:pt>
                <c:pt idx="26174">
                  <c:v>171.64761537597701</c:v>
                </c:pt>
                <c:pt idx="26175">
                  <c:v>171.63226528017401</c:v>
                </c:pt>
                <c:pt idx="26176">
                  <c:v>171.59390562240901</c:v>
                </c:pt>
                <c:pt idx="26177">
                  <c:v>171.57474781221799</c:v>
                </c:pt>
                <c:pt idx="26178">
                  <c:v>171.54094683311001</c:v>
                </c:pt>
                <c:pt idx="26179">
                  <c:v>171.54014015036401</c:v>
                </c:pt>
                <c:pt idx="26180">
                  <c:v>171.520187529064</c:v>
                </c:pt>
                <c:pt idx="26181">
                  <c:v>171.49540632857</c:v>
                </c:pt>
                <c:pt idx="26182">
                  <c:v>171.48695509217501</c:v>
                </c:pt>
                <c:pt idx="26183">
                  <c:v>171.47509554298199</c:v>
                </c:pt>
                <c:pt idx="26184">
                  <c:v>171.457834515424</c:v>
                </c:pt>
                <c:pt idx="26185">
                  <c:v>171.45767149462401</c:v>
                </c:pt>
                <c:pt idx="26186">
                  <c:v>171.45588830572299</c:v>
                </c:pt>
                <c:pt idx="26187">
                  <c:v>171.452242154494</c:v>
                </c:pt>
                <c:pt idx="26188">
                  <c:v>171.44886571042099</c:v>
                </c:pt>
                <c:pt idx="26189">
                  <c:v>171.438577171079</c:v>
                </c:pt>
                <c:pt idx="26190">
                  <c:v>171.39688727400301</c:v>
                </c:pt>
                <c:pt idx="26191">
                  <c:v>171.384822578773</c:v>
                </c:pt>
                <c:pt idx="26192">
                  <c:v>171.369236027727</c:v>
                </c:pt>
                <c:pt idx="26193">
                  <c:v>171.36775846364901</c:v>
                </c:pt>
                <c:pt idx="26194">
                  <c:v>171.292472789171</c:v>
                </c:pt>
                <c:pt idx="26195">
                  <c:v>171.28473655542899</c:v>
                </c:pt>
                <c:pt idx="26196">
                  <c:v>171.264414583356</c:v>
                </c:pt>
                <c:pt idx="26197">
                  <c:v>171.23602367610201</c:v>
                </c:pt>
                <c:pt idx="26198">
                  <c:v>171.22575035468299</c:v>
                </c:pt>
                <c:pt idx="26199">
                  <c:v>171.188969497248</c:v>
                </c:pt>
                <c:pt idx="26200">
                  <c:v>171.16472663691701</c:v>
                </c:pt>
                <c:pt idx="26201">
                  <c:v>171.16433970806901</c:v>
                </c:pt>
                <c:pt idx="26202">
                  <c:v>171.10425629080399</c:v>
                </c:pt>
                <c:pt idx="26203">
                  <c:v>171.083515613472</c:v>
                </c:pt>
                <c:pt idx="26204">
                  <c:v>171.082910629026</c:v>
                </c:pt>
                <c:pt idx="26205">
                  <c:v>171.08022841045801</c:v>
                </c:pt>
                <c:pt idx="26206">
                  <c:v>171.07767976517499</c:v>
                </c:pt>
                <c:pt idx="26207">
                  <c:v>171.07759619070501</c:v>
                </c:pt>
                <c:pt idx="26208">
                  <c:v>171.07721050601</c:v>
                </c:pt>
                <c:pt idx="26209">
                  <c:v>171.05782301968401</c:v>
                </c:pt>
                <c:pt idx="26210">
                  <c:v>171.05740822771901</c:v>
                </c:pt>
                <c:pt idx="26211">
                  <c:v>171.057151257648</c:v>
                </c:pt>
                <c:pt idx="26212">
                  <c:v>171.05711684022901</c:v>
                </c:pt>
                <c:pt idx="26213">
                  <c:v>171.056813218966</c:v>
                </c:pt>
                <c:pt idx="26214">
                  <c:v>171.056781049412</c:v>
                </c:pt>
                <c:pt idx="26215">
                  <c:v>171.04056320153299</c:v>
                </c:pt>
                <c:pt idx="26216">
                  <c:v>171.02900910627699</c:v>
                </c:pt>
                <c:pt idx="26217">
                  <c:v>171.026028296714</c:v>
                </c:pt>
                <c:pt idx="26218">
                  <c:v>171.01183408025</c:v>
                </c:pt>
                <c:pt idx="26219">
                  <c:v>171.007459655405</c:v>
                </c:pt>
                <c:pt idx="26220">
                  <c:v>171.00246485794599</c:v>
                </c:pt>
                <c:pt idx="26221">
                  <c:v>170.96770805727499</c:v>
                </c:pt>
                <c:pt idx="26222">
                  <c:v>170.95372902217599</c:v>
                </c:pt>
                <c:pt idx="26223">
                  <c:v>170.94829447290701</c:v>
                </c:pt>
                <c:pt idx="26224">
                  <c:v>170.93941056532299</c:v>
                </c:pt>
                <c:pt idx="26225">
                  <c:v>170.938920506377</c:v>
                </c:pt>
                <c:pt idx="26226">
                  <c:v>170.93407216089699</c:v>
                </c:pt>
                <c:pt idx="26227">
                  <c:v>170.925402787558</c:v>
                </c:pt>
                <c:pt idx="26228">
                  <c:v>170.91167969779201</c:v>
                </c:pt>
                <c:pt idx="26229">
                  <c:v>170.87604498272299</c:v>
                </c:pt>
                <c:pt idx="26230">
                  <c:v>170.875849686756</c:v>
                </c:pt>
                <c:pt idx="26231">
                  <c:v>170.87558206931499</c:v>
                </c:pt>
                <c:pt idx="26232">
                  <c:v>170.87544796992901</c:v>
                </c:pt>
                <c:pt idx="26233">
                  <c:v>170.875200227753</c:v>
                </c:pt>
                <c:pt idx="26234">
                  <c:v>170.87516259648299</c:v>
                </c:pt>
                <c:pt idx="26235">
                  <c:v>170.87515792833301</c:v>
                </c:pt>
                <c:pt idx="26236">
                  <c:v>170.873879056861</c:v>
                </c:pt>
                <c:pt idx="26237">
                  <c:v>170.87384986236299</c:v>
                </c:pt>
                <c:pt idx="26238">
                  <c:v>170.856897052812</c:v>
                </c:pt>
                <c:pt idx="26239">
                  <c:v>170.85095076518201</c:v>
                </c:pt>
                <c:pt idx="26240">
                  <c:v>170.85072875493799</c:v>
                </c:pt>
                <c:pt idx="26241">
                  <c:v>170.850243789064</c:v>
                </c:pt>
                <c:pt idx="26242">
                  <c:v>170.85005255299799</c:v>
                </c:pt>
                <c:pt idx="26243">
                  <c:v>170.849914017087</c:v>
                </c:pt>
                <c:pt idx="26244">
                  <c:v>170.849581695052</c:v>
                </c:pt>
                <c:pt idx="26245">
                  <c:v>170.84955259575801</c:v>
                </c:pt>
                <c:pt idx="26246">
                  <c:v>170.84944011990299</c:v>
                </c:pt>
                <c:pt idx="26247">
                  <c:v>170.83462597991101</c:v>
                </c:pt>
                <c:pt idx="26248">
                  <c:v>170.83033498103299</c:v>
                </c:pt>
                <c:pt idx="26249">
                  <c:v>170.82160554256001</c:v>
                </c:pt>
                <c:pt idx="26250">
                  <c:v>170.808319577388</c:v>
                </c:pt>
                <c:pt idx="26251">
                  <c:v>170.801489565145</c:v>
                </c:pt>
                <c:pt idx="26252">
                  <c:v>170.79335676273899</c:v>
                </c:pt>
                <c:pt idx="26253">
                  <c:v>170.77822857537899</c:v>
                </c:pt>
                <c:pt idx="26254">
                  <c:v>170.76930915512699</c:v>
                </c:pt>
                <c:pt idx="26255">
                  <c:v>170.766044908976</c:v>
                </c:pt>
                <c:pt idx="26256">
                  <c:v>170.76095107548301</c:v>
                </c:pt>
                <c:pt idx="26257">
                  <c:v>170.75667721474301</c:v>
                </c:pt>
                <c:pt idx="26258">
                  <c:v>170.73868504342201</c:v>
                </c:pt>
                <c:pt idx="26259">
                  <c:v>170.729954043259</c:v>
                </c:pt>
                <c:pt idx="26260">
                  <c:v>170.72203802263701</c:v>
                </c:pt>
                <c:pt idx="26261">
                  <c:v>170.70637684015199</c:v>
                </c:pt>
                <c:pt idx="26262">
                  <c:v>170.70160432644701</c:v>
                </c:pt>
                <c:pt idx="26263">
                  <c:v>170.67428221486699</c:v>
                </c:pt>
                <c:pt idx="26264">
                  <c:v>170.66499149107099</c:v>
                </c:pt>
                <c:pt idx="26265">
                  <c:v>170.66469210423799</c:v>
                </c:pt>
                <c:pt idx="26266">
                  <c:v>170.650001959457</c:v>
                </c:pt>
                <c:pt idx="26267">
                  <c:v>170.64657480352901</c:v>
                </c:pt>
                <c:pt idx="26268">
                  <c:v>170.64636862022201</c:v>
                </c:pt>
                <c:pt idx="26269">
                  <c:v>170.63987426020901</c:v>
                </c:pt>
                <c:pt idx="26270">
                  <c:v>170.633658291172</c:v>
                </c:pt>
                <c:pt idx="26271">
                  <c:v>170.632442418164</c:v>
                </c:pt>
                <c:pt idx="26272">
                  <c:v>170.62670079810101</c:v>
                </c:pt>
                <c:pt idx="26273">
                  <c:v>170.62445457274799</c:v>
                </c:pt>
                <c:pt idx="26274">
                  <c:v>170.62286524597701</c:v>
                </c:pt>
                <c:pt idx="26275">
                  <c:v>170.622635630931</c:v>
                </c:pt>
                <c:pt idx="26276">
                  <c:v>170.621878642609</c:v>
                </c:pt>
                <c:pt idx="26277">
                  <c:v>170.62017438234199</c:v>
                </c:pt>
                <c:pt idx="26278">
                  <c:v>170.618364340391</c:v>
                </c:pt>
                <c:pt idx="26279">
                  <c:v>170.613699983982</c:v>
                </c:pt>
                <c:pt idx="26280">
                  <c:v>170.61169622346</c:v>
                </c:pt>
                <c:pt idx="26281">
                  <c:v>170.611336165697</c:v>
                </c:pt>
                <c:pt idx="26282">
                  <c:v>170.61127171032601</c:v>
                </c:pt>
                <c:pt idx="26283">
                  <c:v>170.61051843494101</c:v>
                </c:pt>
                <c:pt idx="26284">
                  <c:v>170.60828766373101</c:v>
                </c:pt>
                <c:pt idx="26285">
                  <c:v>170.60702994233301</c:v>
                </c:pt>
                <c:pt idx="26286">
                  <c:v>170.60344495122601</c:v>
                </c:pt>
                <c:pt idx="26287">
                  <c:v>170.602532967553</c:v>
                </c:pt>
                <c:pt idx="26288">
                  <c:v>170.60235063851701</c:v>
                </c:pt>
                <c:pt idx="26289">
                  <c:v>170.60047309161601</c:v>
                </c:pt>
                <c:pt idx="26290">
                  <c:v>170.59973802747001</c:v>
                </c:pt>
                <c:pt idx="26291">
                  <c:v>170.597587975777</c:v>
                </c:pt>
                <c:pt idx="26292">
                  <c:v>170.59755594233701</c:v>
                </c:pt>
                <c:pt idx="26293">
                  <c:v>170.59472569824899</c:v>
                </c:pt>
                <c:pt idx="26294">
                  <c:v>170.59210873734901</c:v>
                </c:pt>
                <c:pt idx="26295">
                  <c:v>170.59134738693501</c:v>
                </c:pt>
                <c:pt idx="26296">
                  <c:v>170.58983788024901</c:v>
                </c:pt>
                <c:pt idx="26297">
                  <c:v>170.58911216692499</c:v>
                </c:pt>
                <c:pt idx="26298">
                  <c:v>170.58862658770599</c:v>
                </c:pt>
                <c:pt idx="26299">
                  <c:v>170.58748612886899</c:v>
                </c:pt>
                <c:pt idx="26300">
                  <c:v>170.586537284206</c:v>
                </c:pt>
                <c:pt idx="26301">
                  <c:v>170.584969613797</c:v>
                </c:pt>
                <c:pt idx="26302">
                  <c:v>170.584046436439</c:v>
                </c:pt>
                <c:pt idx="26303">
                  <c:v>170.580384870199</c:v>
                </c:pt>
                <c:pt idx="26304">
                  <c:v>170.57963917440301</c:v>
                </c:pt>
                <c:pt idx="26305">
                  <c:v>170.574639395758</c:v>
                </c:pt>
                <c:pt idx="26306">
                  <c:v>170.573324228057</c:v>
                </c:pt>
                <c:pt idx="26307">
                  <c:v>170.56943446556599</c:v>
                </c:pt>
                <c:pt idx="26308">
                  <c:v>170.56842764538399</c:v>
                </c:pt>
                <c:pt idx="26309">
                  <c:v>170.56484421465501</c:v>
                </c:pt>
                <c:pt idx="26310">
                  <c:v>170.55141104000501</c:v>
                </c:pt>
                <c:pt idx="26311">
                  <c:v>170.549253045592</c:v>
                </c:pt>
                <c:pt idx="26312">
                  <c:v>170.54798640815099</c:v>
                </c:pt>
                <c:pt idx="26313">
                  <c:v>170.53978018937599</c:v>
                </c:pt>
                <c:pt idx="26314">
                  <c:v>170.53646309201201</c:v>
                </c:pt>
                <c:pt idx="26315">
                  <c:v>170.53158929400399</c:v>
                </c:pt>
                <c:pt idx="26316">
                  <c:v>170.52792257835401</c:v>
                </c:pt>
                <c:pt idx="26317">
                  <c:v>170.516110517051</c:v>
                </c:pt>
                <c:pt idx="26318">
                  <c:v>170.51189345466901</c:v>
                </c:pt>
                <c:pt idx="26319">
                  <c:v>170.502829109521</c:v>
                </c:pt>
                <c:pt idx="26320">
                  <c:v>170.49943241263199</c:v>
                </c:pt>
                <c:pt idx="26321">
                  <c:v>170.42857399351399</c:v>
                </c:pt>
                <c:pt idx="26322">
                  <c:v>170.427683491545</c:v>
                </c:pt>
                <c:pt idx="26323">
                  <c:v>170.426954178909</c:v>
                </c:pt>
                <c:pt idx="26324">
                  <c:v>170.42568332862899</c:v>
                </c:pt>
                <c:pt idx="26325">
                  <c:v>170.42519266838801</c:v>
                </c:pt>
                <c:pt idx="26326">
                  <c:v>170.425029074881</c:v>
                </c:pt>
                <c:pt idx="26327">
                  <c:v>170.42365319096999</c:v>
                </c:pt>
                <c:pt idx="26328">
                  <c:v>170.42315998421299</c:v>
                </c:pt>
                <c:pt idx="26329">
                  <c:v>170.42221544020299</c:v>
                </c:pt>
                <c:pt idx="26330">
                  <c:v>170.421663520153</c:v>
                </c:pt>
                <c:pt idx="26331">
                  <c:v>170.42161554288799</c:v>
                </c:pt>
                <c:pt idx="26332">
                  <c:v>170.42050360075299</c:v>
                </c:pt>
                <c:pt idx="26333">
                  <c:v>170.420044486709</c:v>
                </c:pt>
                <c:pt idx="26334">
                  <c:v>170.419132733309</c:v>
                </c:pt>
                <c:pt idx="26335">
                  <c:v>170.41827639716601</c:v>
                </c:pt>
                <c:pt idx="26336">
                  <c:v>170.418256899868</c:v>
                </c:pt>
                <c:pt idx="26337">
                  <c:v>170.41728355604701</c:v>
                </c:pt>
                <c:pt idx="26338">
                  <c:v>170.41329404345299</c:v>
                </c:pt>
                <c:pt idx="26339">
                  <c:v>170.41283341096201</c:v>
                </c:pt>
                <c:pt idx="26340">
                  <c:v>170.411936469278</c:v>
                </c:pt>
                <c:pt idx="26341">
                  <c:v>170.406885748512</c:v>
                </c:pt>
                <c:pt idx="26342">
                  <c:v>170.40318195032901</c:v>
                </c:pt>
                <c:pt idx="26343">
                  <c:v>170.40283722293299</c:v>
                </c:pt>
                <c:pt idx="26344">
                  <c:v>170.40246365237701</c:v>
                </c:pt>
                <c:pt idx="26345">
                  <c:v>170.402076703598</c:v>
                </c:pt>
                <c:pt idx="26346">
                  <c:v>170.40093280808901</c:v>
                </c:pt>
                <c:pt idx="26347">
                  <c:v>170.399405687431</c:v>
                </c:pt>
                <c:pt idx="26348">
                  <c:v>170.39936240897799</c:v>
                </c:pt>
                <c:pt idx="26349">
                  <c:v>170.396864914584</c:v>
                </c:pt>
                <c:pt idx="26350">
                  <c:v>170.39622103506099</c:v>
                </c:pt>
                <c:pt idx="26351">
                  <c:v>170.39599919623001</c:v>
                </c:pt>
                <c:pt idx="26352">
                  <c:v>170.39581967230899</c:v>
                </c:pt>
                <c:pt idx="26353">
                  <c:v>170.395542445367</c:v>
                </c:pt>
                <c:pt idx="26354">
                  <c:v>170.391316260222</c:v>
                </c:pt>
                <c:pt idx="26355">
                  <c:v>170.38981452830299</c:v>
                </c:pt>
                <c:pt idx="26356">
                  <c:v>170.38731639793701</c:v>
                </c:pt>
                <c:pt idx="26357">
                  <c:v>170.38138107174899</c:v>
                </c:pt>
                <c:pt idx="26358">
                  <c:v>170.381342352649</c:v>
                </c:pt>
                <c:pt idx="26359">
                  <c:v>170.37971196618099</c:v>
                </c:pt>
                <c:pt idx="26360">
                  <c:v>170.37521628683601</c:v>
                </c:pt>
                <c:pt idx="26361">
                  <c:v>170.37383826623</c:v>
                </c:pt>
                <c:pt idx="26362">
                  <c:v>170.373628923448</c:v>
                </c:pt>
                <c:pt idx="26363">
                  <c:v>170.37163732087399</c:v>
                </c:pt>
                <c:pt idx="26364">
                  <c:v>170.37043858502099</c:v>
                </c:pt>
                <c:pt idx="26365">
                  <c:v>170.36294399644501</c:v>
                </c:pt>
                <c:pt idx="26366">
                  <c:v>170.362808988197</c:v>
                </c:pt>
                <c:pt idx="26367">
                  <c:v>170.35616141780901</c:v>
                </c:pt>
                <c:pt idx="26368">
                  <c:v>170.355740568436</c:v>
                </c:pt>
                <c:pt idx="26369">
                  <c:v>170.34753976291699</c:v>
                </c:pt>
                <c:pt idx="26370">
                  <c:v>170.34396629179599</c:v>
                </c:pt>
                <c:pt idx="26371">
                  <c:v>170.33498550083499</c:v>
                </c:pt>
                <c:pt idx="26372">
                  <c:v>170.33397858137801</c:v>
                </c:pt>
                <c:pt idx="26373">
                  <c:v>170.33374438200201</c:v>
                </c:pt>
                <c:pt idx="26374">
                  <c:v>170.327554619913</c:v>
                </c:pt>
                <c:pt idx="26375">
                  <c:v>170.32162538420701</c:v>
                </c:pt>
                <c:pt idx="26376">
                  <c:v>170.31639485228399</c:v>
                </c:pt>
                <c:pt idx="26377">
                  <c:v>170.31117226687101</c:v>
                </c:pt>
                <c:pt idx="26378">
                  <c:v>170.30169213966099</c:v>
                </c:pt>
                <c:pt idx="26379">
                  <c:v>170.28450867742399</c:v>
                </c:pt>
                <c:pt idx="26380">
                  <c:v>170.28122321540599</c:v>
                </c:pt>
                <c:pt idx="26381">
                  <c:v>170.253387786839</c:v>
                </c:pt>
                <c:pt idx="26382">
                  <c:v>170.236830503085</c:v>
                </c:pt>
                <c:pt idx="26383">
                  <c:v>170.23292616672899</c:v>
                </c:pt>
                <c:pt idx="26384">
                  <c:v>170.22686496312099</c:v>
                </c:pt>
                <c:pt idx="26385">
                  <c:v>170.18831764929101</c:v>
                </c:pt>
                <c:pt idx="26386">
                  <c:v>170.18235552612899</c:v>
                </c:pt>
                <c:pt idx="26387">
                  <c:v>170.15086269848999</c:v>
                </c:pt>
                <c:pt idx="26388">
                  <c:v>170.14721625841401</c:v>
                </c:pt>
                <c:pt idx="26389">
                  <c:v>170.14453311940599</c:v>
                </c:pt>
                <c:pt idx="26390">
                  <c:v>170.08566617250199</c:v>
                </c:pt>
                <c:pt idx="26391">
                  <c:v>170.081484628315</c:v>
                </c:pt>
                <c:pt idx="26392">
                  <c:v>170.069430604253</c:v>
                </c:pt>
                <c:pt idx="26393">
                  <c:v>170.04770097985801</c:v>
                </c:pt>
                <c:pt idx="26394">
                  <c:v>170.036489910493</c:v>
                </c:pt>
                <c:pt idx="26395">
                  <c:v>170.033648992054</c:v>
                </c:pt>
                <c:pt idx="26396">
                  <c:v>170.016771885374</c:v>
                </c:pt>
                <c:pt idx="26397">
                  <c:v>169.99401522044701</c:v>
                </c:pt>
                <c:pt idx="26398">
                  <c:v>169.99055314212501</c:v>
                </c:pt>
                <c:pt idx="26399">
                  <c:v>169.93132562147301</c:v>
                </c:pt>
                <c:pt idx="26400">
                  <c:v>169.91882337022901</c:v>
                </c:pt>
                <c:pt idx="26401">
                  <c:v>169.87438703732701</c:v>
                </c:pt>
                <c:pt idx="26402">
                  <c:v>169.86403084270901</c:v>
                </c:pt>
                <c:pt idx="26403">
                  <c:v>169.85048423282299</c:v>
                </c:pt>
                <c:pt idx="26404">
                  <c:v>169.83895296091299</c:v>
                </c:pt>
                <c:pt idx="26405">
                  <c:v>169.779476271992</c:v>
                </c:pt>
                <c:pt idx="26406">
                  <c:v>169.769473323185</c:v>
                </c:pt>
                <c:pt idx="26407">
                  <c:v>169.755360539484</c:v>
                </c:pt>
                <c:pt idx="26408">
                  <c:v>169.737677751966</c:v>
                </c:pt>
                <c:pt idx="26409">
                  <c:v>169.73715053501601</c:v>
                </c:pt>
                <c:pt idx="26410">
                  <c:v>169.73099879677599</c:v>
                </c:pt>
                <c:pt idx="26411">
                  <c:v>169.70592093124901</c:v>
                </c:pt>
                <c:pt idx="26412">
                  <c:v>169.700992076924</c:v>
                </c:pt>
                <c:pt idx="26413">
                  <c:v>169.69933561930401</c:v>
                </c:pt>
                <c:pt idx="26414">
                  <c:v>169.693952695701</c:v>
                </c:pt>
                <c:pt idx="26415">
                  <c:v>169.68849860901199</c:v>
                </c:pt>
                <c:pt idx="26416">
                  <c:v>169.675448975416</c:v>
                </c:pt>
                <c:pt idx="26417">
                  <c:v>169.65878595479199</c:v>
                </c:pt>
                <c:pt idx="26418">
                  <c:v>169.63992883735401</c:v>
                </c:pt>
                <c:pt idx="26419">
                  <c:v>169.62766815422501</c:v>
                </c:pt>
                <c:pt idx="26420">
                  <c:v>169.594511837027</c:v>
                </c:pt>
                <c:pt idx="26421">
                  <c:v>169.58549921122699</c:v>
                </c:pt>
                <c:pt idx="26422">
                  <c:v>169.57906760265101</c:v>
                </c:pt>
                <c:pt idx="26423">
                  <c:v>169.541233396373</c:v>
                </c:pt>
                <c:pt idx="26424">
                  <c:v>169.49301155155999</c:v>
                </c:pt>
                <c:pt idx="26425">
                  <c:v>169.48249045817701</c:v>
                </c:pt>
                <c:pt idx="26426">
                  <c:v>169.45175471781499</c:v>
                </c:pt>
                <c:pt idx="26427">
                  <c:v>169.441907165299</c:v>
                </c:pt>
                <c:pt idx="26428">
                  <c:v>169.42252374233601</c:v>
                </c:pt>
                <c:pt idx="26429">
                  <c:v>169.419980340275</c:v>
                </c:pt>
                <c:pt idx="26430">
                  <c:v>169.41425422957801</c:v>
                </c:pt>
                <c:pt idx="26431">
                  <c:v>169.395575888</c:v>
                </c:pt>
                <c:pt idx="26432">
                  <c:v>169.38737200488799</c:v>
                </c:pt>
                <c:pt idx="26433">
                  <c:v>169.38538034620501</c:v>
                </c:pt>
                <c:pt idx="26434">
                  <c:v>169.38217009842799</c:v>
                </c:pt>
                <c:pt idx="26435">
                  <c:v>169.37656257690301</c:v>
                </c:pt>
                <c:pt idx="26436">
                  <c:v>169.35348904558199</c:v>
                </c:pt>
                <c:pt idx="26437">
                  <c:v>169.34372971762599</c:v>
                </c:pt>
                <c:pt idx="26438">
                  <c:v>169.315271440256</c:v>
                </c:pt>
                <c:pt idx="26439">
                  <c:v>169.29646304729999</c:v>
                </c:pt>
                <c:pt idx="26440">
                  <c:v>169.285568216402</c:v>
                </c:pt>
                <c:pt idx="26441">
                  <c:v>169.253884711848</c:v>
                </c:pt>
                <c:pt idx="26442">
                  <c:v>169.22104713226901</c:v>
                </c:pt>
                <c:pt idx="26443">
                  <c:v>169.21420860091399</c:v>
                </c:pt>
                <c:pt idx="26444">
                  <c:v>169.213991634048</c:v>
                </c:pt>
                <c:pt idx="26445">
                  <c:v>169.19474824006301</c:v>
                </c:pt>
                <c:pt idx="26446">
                  <c:v>169.172884660162</c:v>
                </c:pt>
                <c:pt idx="26447">
                  <c:v>169.11991089454301</c:v>
                </c:pt>
                <c:pt idx="26448">
                  <c:v>169.093547638937</c:v>
                </c:pt>
                <c:pt idx="26449">
                  <c:v>169.08560165532799</c:v>
                </c:pt>
                <c:pt idx="26450">
                  <c:v>169.080929803168</c:v>
                </c:pt>
                <c:pt idx="26451">
                  <c:v>169.062250703979</c:v>
                </c:pt>
                <c:pt idx="26452">
                  <c:v>169.03014892028301</c:v>
                </c:pt>
                <c:pt idx="26453">
                  <c:v>169.02710101709999</c:v>
                </c:pt>
                <c:pt idx="26454">
                  <c:v>169.02146237868899</c:v>
                </c:pt>
                <c:pt idx="26455">
                  <c:v>169.02030208906299</c:v>
                </c:pt>
                <c:pt idx="26456">
                  <c:v>168.985369780871</c:v>
                </c:pt>
                <c:pt idx="26457">
                  <c:v>168.90710160746701</c:v>
                </c:pt>
                <c:pt idx="26458">
                  <c:v>168.90204288631901</c:v>
                </c:pt>
                <c:pt idx="26459">
                  <c:v>168.896604940933</c:v>
                </c:pt>
                <c:pt idx="26460">
                  <c:v>168.89211111755799</c:v>
                </c:pt>
                <c:pt idx="26461">
                  <c:v>168.857475503042</c:v>
                </c:pt>
                <c:pt idx="26462">
                  <c:v>168.85391799137801</c:v>
                </c:pt>
                <c:pt idx="26463">
                  <c:v>168.83382336903901</c:v>
                </c:pt>
                <c:pt idx="26464">
                  <c:v>168.791461932977</c:v>
                </c:pt>
                <c:pt idx="26465">
                  <c:v>168.78888025121501</c:v>
                </c:pt>
                <c:pt idx="26466">
                  <c:v>168.77904804520699</c:v>
                </c:pt>
                <c:pt idx="26467">
                  <c:v>168.77885098893501</c:v>
                </c:pt>
                <c:pt idx="26468">
                  <c:v>168.76744317205601</c:v>
                </c:pt>
                <c:pt idx="26469">
                  <c:v>168.76033227843499</c:v>
                </c:pt>
                <c:pt idx="26470">
                  <c:v>168.756471765062</c:v>
                </c:pt>
                <c:pt idx="26471">
                  <c:v>168.74117576452699</c:v>
                </c:pt>
                <c:pt idx="26472">
                  <c:v>168.73163657561801</c:v>
                </c:pt>
                <c:pt idx="26473">
                  <c:v>168.71856287721201</c:v>
                </c:pt>
                <c:pt idx="26474">
                  <c:v>168.717837213238</c:v>
                </c:pt>
                <c:pt idx="26475">
                  <c:v>168.716951963523</c:v>
                </c:pt>
                <c:pt idx="26476">
                  <c:v>168.669893185522</c:v>
                </c:pt>
                <c:pt idx="26477">
                  <c:v>168.63637655295</c:v>
                </c:pt>
                <c:pt idx="26478">
                  <c:v>168.614511158516</c:v>
                </c:pt>
                <c:pt idx="26479">
                  <c:v>168.61072333712301</c:v>
                </c:pt>
                <c:pt idx="26480">
                  <c:v>168.606650221943</c:v>
                </c:pt>
                <c:pt idx="26481">
                  <c:v>168.605252953681</c:v>
                </c:pt>
                <c:pt idx="26482">
                  <c:v>168.57961387714201</c:v>
                </c:pt>
                <c:pt idx="26483">
                  <c:v>168.53613165624799</c:v>
                </c:pt>
                <c:pt idx="26484">
                  <c:v>168.518290080573</c:v>
                </c:pt>
                <c:pt idx="26485">
                  <c:v>168.497556654997</c:v>
                </c:pt>
                <c:pt idx="26486">
                  <c:v>168.47936658449501</c:v>
                </c:pt>
                <c:pt idx="26487">
                  <c:v>168.46980800228201</c:v>
                </c:pt>
                <c:pt idx="26488">
                  <c:v>168.461059222708</c:v>
                </c:pt>
                <c:pt idx="26489">
                  <c:v>168.45267610062101</c:v>
                </c:pt>
                <c:pt idx="26490">
                  <c:v>168.43870950629901</c:v>
                </c:pt>
                <c:pt idx="26491">
                  <c:v>168.422783323114</c:v>
                </c:pt>
                <c:pt idx="26492">
                  <c:v>168.32798437296199</c:v>
                </c:pt>
                <c:pt idx="26493">
                  <c:v>168.31794420960799</c:v>
                </c:pt>
                <c:pt idx="26494">
                  <c:v>168.25146501146901</c:v>
                </c:pt>
                <c:pt idx="26495">
                  <c:v>168.23533452864399</c:v>
                </c:pt>
                <c:pt idx="26496">
                  <c:v>168.23476093301099</c:v>
                </c:pt>
                <c:pt idx="26497">
                  <c:v>168.231078226682</c:v>
                </c:pt>
                <c:pt idx="26498">
                  <c:v>168.22783459637401</c:v>
                </c:pt>
                <c:pt idx="26499">
                  <c:v>168.22162432060901</c:v>
                </c:pt>
                <c:pt idx="26500">
                  <c:v>168.21719803648901</c:v>
                </c:pt>
                <c:pt idx="26501">
                  <c:v>168.17564799757099</c:v>
                </c:pt>
                <c:pt idx="26502">
                  <c:v>168.175279940412</c:v>
                </c:pt>
                <c:pt idx="26503">
                  <c:v>168.173157170797</c:v>
                </c:pt>
                <c:pt idx="26504">
                  <c:v>168.152368411591</c:v>
                </c:pt>
                <c:pt idx="26505">
                  <c:v>168.143731849148</c:v>
                </c:pt>
                <c:pt idx="26506">
                  <c:v>168.13645617782399</c:v>
                </c:pt>
                <c:pt idx="26507">
                  <c:v>168.12569125420401</c:v>
                </c:pt>
                <c:pt idx="26508">
                  <c:v>168.112574966371</c:v>
                </c:pt>
                <c:pt idx="26509">
                  <c:v>168.109097948049</c:v>
                </c:pt>
                <c:pt idx="26510">
                  <c:v>168.06211258625001</c:v>
                </c:pt>
                <c:pt idx="26511">
                  <c:v>168.062085350232</c:v>
                </c:pt>
                <c:pt idx="26512">
                  <c:v>168.05752865919601</c:v>
                </c:pt>
                <c:pt idx="26513">
                  <c:v>168.012140709031</c:v>
                </c:pt>
                <c:pt idx="26514">
                  <c:v>168.00575708941301</c:v>
                </c:pt>
                <c:pt idx="26515">
                  <c:v>167.96883779382699</c:v>
                </c:pt>
                <c:pt idx="26516">
                  <c:v>167.96046471252899</c:v>
                </c:pt>
                <c:pt idx="26517">
                  <c:v>167.955622608206</c:v>
                </c:pt>
                <c:pt idx="26518">
                  <c:v>167.950569027276</c:v>
                </c:pt>
                <c:pt idx="26519">
                  <c:v>167.87625039273399</c:v>
                </c:pt>
                <c:pt idx="26520">
                  <c:v>167.85774464090301</c:v>
                </c:pt>
                <c:pt idx="26521">
                  <c:v>167.85505841432601</c:v>
                </c:pt>
                <c:pt idx="26522">
                  <c:v>167.84406522386399</c:v>
                </c:pt>
                <c:pt idx="26523">
                  <c:v>167.79466210116701</c:v>
                </c:pt>
                <c:pt idx="26524">
                  <c:v>167.784194320529</c:v>
                </c:pt>
                <c:pt idx="26525">
                  <c:v>167.77516939830801</c:v>
                </c:pt>
                <c:pt idx="26526">
                  <c:v>167.755122534728</c:v>
                </c:pt>
                <c:pt idx="26527">
                  <c:v>167.70679580910101</c:v>
                </c:pt>
                <c:pt idx="26528">
                  <c:v>167.70367992565201</c:v>
                </c:pt>
                <c:pt idx="26529">
                  <c:v>167.69647912557801</c:v>
                </c:pt>
                <c:pt idx="26530">
                  <c:v>167.66722696446601</c:v>
                </c:pt>
                <c:pt idx="26531">
                  <c:v>167.65343008374401</c:v>
                </c:pt>
                <c:pt idx="26532">
                  <c:v>167.644622538053</c:v>
                </c:pt>
                <c:pt idx="26533">
                  <c:v>167.62987702237299</c:v>
                </c:pt>
                <c:pt idx="26534">
                  <c:v>167.628457622555</c:v>
                </c:pt>
                <c:pt idx="26535">
                  <c:v>167.61827649512901</c:v>
                </c:pt>
                <c:pt idx="26536">
                  <c:v>167.610472153415</c:v>
                </c:pt>
                <c:pt idx="26537">
                  <c:v>167.56749975789899</c:v>
                </c:pt>
                <c:pt idx="26538">
                  <c:v>167.563474970372</c:v>
                </c:pt>
                <c:pt idx="26539">
                  <c:v>167.56258391748401</c:v>
                </c:pt>
                <c:pt idx="26540">
                  <c:v>167.55971578946401</c:v>
                </c:pt>
                <c:pt idx="26541">
                  <c:v>167.53745218757001</c:v>
                </c:pt>
                <c:pt idx="26542">
                  <c:v>167.52991049091901</c:v>
                </c:pt>
                <c:pt idx="26543">
                  <c:v>167.52501033322801</c:v>
                </c:pt>
                <c:pt idx="26544">
                  <c:v>167.52291888221399</c:v>
                </c:pt>
                <c:pt idx="26545">
                  <c:v>167.520447480716</c:v>
                </c:pt>
                <c:pt idx="26546">
                  <c:v>167.51184142864801</c:v>
                </c:pt>
                <c:pt idx="26547">
                  <c:v>167.480447788573</c:v>
                </c:pt>
                <c:pt idx="26548">
                  <c:v>167.47716487817499</c:v>
                </c:pt>
                <c:pt idx="26549">
                  <c:v>167.45384844658099</c:v>
                </c:pt>
                <c:pt idx="26550">
                  <c:v>167.449519029985</c:v>
                </c:pt>
                <c:pt idx="26551">
                  <c:v>167.442225725871</c:v>
                </c:pt>
                <c:pt idx="26552">
                  <c:v>167.41350630178101</c:v>
                </c:pt>
                <c:pt idx="26553">
                  <c:v>167.355226418749</c:v>
                </c:pt>
                <c:pt idx="26554">
                  <c:v>167.355052894208</c:v>
                </c:pt>
                <c:pt idx="26555">
                  <c:v>167.329632475892</c:v>
                </c:pt>
                <c:pt idx="26556">
                  <c:v>167.32360887889899</c:v>
                </c:pt>
                <c:pt idx="26557">
                  <c:v>167.32215797120901</c:v>
                </c:pt>
                <c:pt idx="26558">
                  <c:v>167.3060110296</c:v>
                </c:pt>
                <c:pt idx="26559">
                  <c:v>167.285060503778</c:v>
                </c:pt>
                <c:pt idx="26560">
                  <c:v>167.27090253512901</c:v>
                </c:pt>
                <c:pt idx="26561">
                  <c:v>167.26559621097499</c:v>
                </c:pt>
                <c:pt idx="26562">
                  <c:v>167.26034510496399</c:v>
                </c:pt>
                <c:pt idx="26563">
                  <c:v>167.250869767057</c:v>
                </c:pt>
                <c:pt idx="26564">
                  <c:v>167.23009125725599</c:v>
                </c:pt>
                <c:pt idx="26565">
                  <c:v>167.220334675407</c:v>
                </c:pt>
                <c:pt idx="26566">
                  <c:v>167.21603040833901</c:v>
                </c:pt>
                <c:pt idx="26567">
                  <c:v>167.19873730869699</c:v>
                </c:pt>
                <c:pt idx="26568">
                  <c:v>167.18549843086001</c:v>
                </c:pt>
                <c:pt idx="26569">
                  <c:v>167.18349640755099</c:v>
                </c:pt>
                <c:pt idx="26570">
                  <c:v>167.17936525648099</c:v>
                </c:pt>
                <c:pt idx="26571">
                  <c:v>167.15551275868199</c:v>
                </c:pt>
                <c:pt idx="26572">
                  <c:v>167.102466212792</c:v>
                </c:pt>
                <c:pt idx="26573">
                  <c:v>167.09733472316699</c:v>
                </c:pt>
                <c:pt idx="26574">
                  <c:v>167.08284880731301</c:v>
                </c:pt>
                <c:pt idx="26575">
                  <c:v>167.075153318887</c:v>
                </c:pt>
                <c:pt idx="26576">
                  <c:v>167.06944061121499</c:v>
                </c:pt>
                <c:pt idx="26577">
                  <c:v>167.06454988405901</c:v>
                </c:pt>
                <c:pt idx="26578">
                  <c:v>167.02501776578799</c:v>
                </c:pt>
                <c:pt idx="26579">
                  <c:v>167.009902005551</c:v>
                </c:pt>
                <c:pt idx="26580">
                  <c:v>167.00334311825799</c:v>
                </c:pt>
                <c:pt idx="26581">
                  <c:v>166.99842375039</c:v>
                </c:pt>
                <c:pt idx="26582">
                  <c:v>166.98898670260101</c:v>
                </c:pt>
                <c:pt idx="26583">
                  <c:v>166.98644507015899</c:v>
                </c:pt>
                <c:pt idx="26584">
                  <c:v>166.986360456998</c:v>
                </c:pt>
                <c:pt idx="26585">
                  <c:v>166.982841531258</c:v>
                </c:pt>
                <c:pt idx="26586">
                  <c:v>166.980277061019</c:v>
                </c:pt>
                <c:pt idx="26587">
                  <c:v>166.97615769900401</c:v>
                </c:pt>
                <c:pt idx="26588">
                  <c:v>166.94827161801601</c:v>
                </c:pt>
                <c:pt idx="26589">
                  <c:v>166.94340718100599</c:v>
                </c:pt>
                <c:pt idx="26590">
                  <c:v>166.93696710506401</c:v>
                </c:pt>
                <c:pt idx="26591">
                  <c:v>166.92162107002</c:v>
                </c:pt>
                <c:pt idx="26592">
                  <c:v>166.915166031506</c:v>
                </c:pt>
                <c:pt idx="26593">
                  <c:v>166.912079995407</c:v>
                </c:pt>
                <c:pt idx="26594">
                  <c:v>166.900425056888</c:v>
                </c:pt>
                <c:pt idx="26595">
                  <c:v>166.89415344254499</c:v>
                </c:pt>
                <c:pt idx="26596">
                  <c:v>166.891086874184</c:v>
                </c:pt>
                <c:pt idx="26597">
                  <c:v>166.87286792730501</c:v>
                </c:pt>
                <c:pt idx="26598">
                  <c:v>166.859559821278</c:v>
                </c:pt>
                <c:pt idx="26599">
                  <c:v>166.85307479813201</c:v>
                </c:pt>
                <c:pt idx="26600">
                  <c:v>166.83200823489599</c:v>
                </c:pt>
                <c:pt idx="26601">
                  <c:v>166.81633222036601</c:v>
                </c:pt>
                <c:pt idx="26602">
                  <c:v>166.800179201427</c:v>
                </c:pt>
                <c:pt idx="26603">
                  <c:v>166.78352762360001</c:v>
                </c:pt>
                <c:pt idx="26604">
                  <c:v>166.761329394689</c:v>
                </c:pt>
                <c:pt idx="26605">
                  <c:v>166.75520243148301</c:v>
                </c:pt>
                <c:pt idx="26606">
                  <c:v>166.75140515974499</c:v>
                </c:pt>
                <c:pt idx="26607">
                  <c:v>166.73704633859899</c:v>
                </c:pt>
                <c:pt idx="26608">
                  <c:v>166.73367682714201</c:v>
                </c:pt>
                <c:pt idx="26609">
                  <c:v>166.726895911535</c:v>
                </c:pt>
                <c:pt idx="26610">
                  <c:v>166.71899951206899</c:v>
                </c:pt>
                <c:pt idx="26611">
                  <c:v>166.68292598580501</c:v>
                </c:pt>
                <c:pt idx="26612">
                  <c:v>166.671796673774</c:v>
                </c:pt>
                <c:pt idx="26613">
                  <c:v>166.668577485588</c:v>
                </c:pt>
                <c:pt idx="26614">
                  <c:v>166.65110212669899</c:v>
                </c:pt>
                <c:pt idx="26615">
                  <c:v>166.631705592092</c:v>
                </c:pt>
                <c:pt idx="26616">
                  <c:v>166.61237993019401</c:v>
                </c:pt>
                <c:pt idx="26617">
                  <c:v>166.60134350305199</c:v>
                </c:pt>
                <c:pt idx="26618">
                  <c:v>166.600340897102</c:v>
                </c:pt>
                <c:pt idx="26619">
                  <c:v>166.57455960456201</c:v>
                </c:pt>
                <c:pt idx="26620">
                  <c:v>166.56718122784801</c:v>
                </c:pt>
                <c:pt idx="26621">
                  <c:v>166.55410820596401</c:v>
                </c:pt>
                <c:pt idx="26622">
                  <c:v>166.55216012933801</c:v>
                </c:pt>
                <c:pt idx="26623">
                  <c:v>166.52082997786999</c:v>
                </c:pt>
                <c:pt idx="26624">
                  <c:v>166.51975939699199</c:v>
                </c:pt>
                <c:pt idx="26625">
                  <c:v>166.49624928721599</c:v>
                </c:pt>
                <c:pt idx="26626">
                  <c:v>166.473318642126</c:v>
                </c:pt>
                <c:pt idx="26627">
                  <c:v>166.45702303307999</c:v>
                </c:pt>
                <c:pt idx="26628">
                  <c:v>166.44270105959299</c:v>
                </c:pt>
                <c:pt idx="26629">
                  <c:v>166.439387217156</c:v>
                </c:pt>
                <c:pt idx="26630">
                  <c:v>166.42981679135301</c:v>
                </c:pt>
                <c:pt idx="26631">
                  <c:v>166.398040696864</c:v>
                </c:pt>
                <c:pt idx="26632">
                  <c:v>166.35318785673201</c:v>
                </c:pt>
                <c:pt idx="26633">
                  <c:v>166.348550744032</c:v>
                </c:pt>
                <c:pt idx="26634">
                  <c:v>166.33410194042699</c:v>
                </c:pt>
                <c:pt idx="26635">
                  <c:v>166.324095936986</c:v>
                </c:pt>
                <c:pt idx="26636">
                  <c:v>166.323608425289</c:v>
                </c:pt>
                <c:pt idx="26637">
                  <c:v>166.31899136407699</c:v>
                </c:pt>
                <c:pt idx="26638">
                  <c:v>166.29197888229601</c:v>
                </c:pt>
                <c:pt idx="26639">
                  <c:v>166.28506963418201</c:v>
                </c:pt>
                <c:pt idx="26640">
                  <c:v>166.270340709517</c:v>
                </c:pt>
                <c:pt idx="26641">
                  <c:v>166.25915950266099</c:v>
                </c:pt>
                <c:pt idx="26642">
                  <c:v>166.20118669001201</c:v>
                </c:pt>
                <c:pt idx="26643">
                  <c:v>166.19614611030801</c:v>
                </c:pt>
                <c:pt idx="26644">
                  <c:v>166.16650954785101</c:v>
                </c:pt>
                <c:pt idx="26645">
                  <c:v>166.14117611800799</c:v>
                </c:pt>
                <c:pt idx="26646">
                  <c:v>166.07133210555301</c:v>
                </c:pt>
                <c:pt idx="26647">
                  <c:v>166.048824303971</c:v>
                </c:pt>
                <c:pt idx="26648">
                  <c:v>166.03970037549701</c:v>
                </c:pt>
                <c:pt idx="26649">
                  <c:v>166.03585943911</c:v>
                </c:pt>
                <c:pt idx="26650">
                  <c:v>166.029961754661</c:v>
                </c:pt>
                <c:pt idx="26651">
                  <c:v>166.027046931943</c:v>
                </c:pt>
                <c:pt idx="26652">
                  <c:v>166.02242712402801</c:v>
                </c:pt>
                <c:pt idx="26653">
                  <c:v>165.98819830416301</c:v>
                </c:pt>
                <c:pt idx="26654">
                  <c:v>165.980830633089</c:v>
                </c:pt>
                <c:pt idx="26655">
                  <c:v>165.951059761907</c:v>
                </c:pt>
                <c:pt idx="26656">
                  <c:v>165.92967896475599</c:v>
                </c:pt>
                <c:pt idx="26657">
                  <c:v>165.92779803861899</c:v>
                </c:pt>
                <c:pt idx="26658">
                  <c:v>165.89047049375401</c:v>
                </c:pt>
                <c:pt idx="26659">
                  <c:v>165.821638464047</c:v>
                </c:pt>
                <c:pt idx="26660">
                  <c:v>165.80529173198801</c:v>
                </c:pt>
                <c:pt idx="26661">
                  <c:v>165.80028068176301</c:v>
                </c:pt>
                <c:pt idx="26662">
                  <c:v>165.78497876324801</c:v>
                </c:pt>
                <c:pt idx="26663">
                  <c:v>165.768468740586</c:v>
                </c:pt>
                <c:pt idx="26664">
                  <c:v>165.76046849866</c:v>
                </c:pt>
                <c:pt idx="26665">
                  <c:v>165.75002064876301</c:v>
                </c:pt>
                <c:pt idx="26666">
                  <c:v>165.71231097585701</c:v>
                </c:pt>
                <c:pt idx="26667">
                  <c:v>165.71064239703699</c:v>
                </c:pt>
                <c:pt idx="26668">
                  <c:v>165.68904912238401</c:v>
                </c:pt>
                <c:pt idx="26669">
                  <c:v>165.68532514174899</c:v>
                </c:pt>
                <c:pt idx="26670">
                  <c:v>165.67398958414799</c:v>
                </c:pt>
                <c:pt idx="26671">
                  <c:v>165.66345561393601</c:v>
                </c:pt>
                <c:pt idx="26672">
                  <c:v>165.652361393268</c:v>
                </c:pt>
                <c:pt idx="26673">
                  <c:v>165.626714257571</c:v>
                </c:pt>
                <c:pt idx="26674">
                  <c:v>165.59915924617499</c:v>
                </c:pt>
                <c:pt idx="26675">
                  <c:v>165.586642684163</c:v>
                </c:pt>
                <c:pt idx="26676">
                  <c:v>165.51675587400601</c:v>
                </c:pt>
                <c:pt idx="26677">
                  <c:v>165.489305047389</c:v>
                </c:pt>
                <c:pt idx="26678">
                  <c:v>165.42892146877199</c:v>
                </c:pt>
                <c:pt idx="26679">
                  <c:v>165.428231729918</c:v>
                </c:pt>
                <c:pt idx="26680">
                  <c:v>165.399619252371</c:v>
                </c:pt>
                <c:pt idx="26681">
                  <c:v>165.385524011179</c:v>
                </c:pt>
                <c:pt idx="26682">
                  <c:v>165.36942672126301</c:v>
                </c:pt>
                <c:pt idx="26683">
                  <c:v>165.337436708751</c:v>
                </c:pt>
                <c:pt idx="26684">
                  <c:v>165.323708506402</c:v>
                </c:pt>
                <c:pt idx="26685">
                  <c:v>165.30857351449299</c:v>
                </c:pt>
                <c:pt idx="26686">
                  <c:v>165.29367857282</c:v>
                </c:pt>
                <c:pt idx="26687">
                  <c:v>165.28656070515899</c:v>
                </c:pt>
                <c:pt idx="26688">
                  <c:v>165.282416110371</c:v>
                </c:pt>
                <c:pt idx="26689">
                  <c:v>165.24245155696801</c:v>
                </c:pt>
                <c:pt idx="26690">
                  <c:v>165.223360028402</c:v>
                </c:pt>
                <c:pt idx="26691">
                  <c:v>165.216811868825</c:v>
                </c:pt>
                <c:pt idx="26692">
                  <c:v>165.20753716085201</c:v>
                </c:pt>
                <c:pt idx="26693">
                  <c:v>165.20131137126299</c:v>
                </c:pt>
                <c:pt idx="26694">
                  <c:v>165.17586902546199</c:v>
                </c:pt>
                <c:pt idx="26695">
                  <c:v>165.16928291146201</c:v>
                </c:pt>
                <c:pt idx="26696">
                  <c:v>165.13956751488001</c:v>
                </c:pt>
                <c:pt idx="26697">
                  <c:v>165.12846902654999</c:v>
                </c:pt>
                <c:pt idx="26698">
                  <c:v>165.09703769817401</c:v>
                </c:pt>
                <c:pt idx="26699">
                  <c:v>165.08994668598299</c:v>
                </c:pt>
                <c:pt idx="26700">
                  <c:v>165.08127077724899</c:v>
                </c:pt>
                <c:pt idx="26701">
                  <c:v>165.05663661702701</c:v>
                </c:pt>
                <c:pt idx="26702">
                  <c:v>165.049514392567</c:v>
                </c:pt>
                <c:pt idx="26703">
                  <c:v>165.04290495916999</c:v>
                </c:pt>
                <c:pt idx="26704">
                  <c:v>165.01282549428399</c:v>
                </c:pt>
                <c:pt idx="26705">
                  <c:v>165.00188520750001</c:v>
                </c:pt>
                <c:pt idx="26706">
                  <c:v>164.99503734301399</c:v>
                </c:pt>
                <c:pt idx="26707">
                  <c:v>164.96460913778699</c:v>
                </c:pt>
                <c:pt idx="26708">
                  <c:v>164.94404737187301</c:v>
                </c:pt>
                <c:pt idx="26709">
                  <c:v>164.91108527785701</c:v>
                </c:pt>
                <c:pt idx="26710">
                  <c:v>164.87156234999799</c:v>
                </c:pt>
                <c:pt idx="26711">
                  <c:v>164.84394794756599</c:v>
                </c:pt>
                <c:pt idx="26712">
                  <c:v>164.823164691041</c:v>
                </c:pt>
                <c:pt idx="26713">
                  <c:v>164.786390217525</c:v>
                </c:pt>
                <c:pt idx="26714">
                  <c:v>164.78282478961501</c:v>
                </c:pt>
                <c:pt idx="26715">
                  <c:v>164.73951059483599</c:v>
                </c:pt>
                <c:pt idx="26716">
                  <c:v>164.691741905995</c:v>
                </c:pt>
                <c:pt idx="26717">
                  <c:v>164.68634316044901</c:v>
                </c:pt>
                <c:pt idx="26718">
                  <c:v>164.67040160482301</c:v>
                </c:pt>
                <c:pt idx="26719">
                  <c:v>164.66469841409599</c:v>
                </c:pt>
                <c:pt idx="26720">
                  <c:v>164.64835281940199</c:v>
                </c:pt>
                <c:pt idx="26721">
                  <c:v>164.64169308464099</c:v>
                </c:pt>
                <c:pt idx="26722">
                  <c:v>164.64090892254899</c:v>
                </c:pt>
                <c:pt idx="26723">
                  <c:v>164.63688354147601</c:v>
                </c:pt>
                <c:pt idx="26724">
                  <c:v>164.62175650600301</c:v>
                </c:pt>
                <c:pt idx="26725">
                  <c:v>164.588443791017</c:v>
                </c:pt>
                <c:pt idx="26726">
                  <c:v>164.549018578713</c:v>
                </c:pt>
                <c:pt idx="26727">
                  <c:v>164.543787837499</c:v>
                </c:pt>
                <c:pt idx="26728">
                  <c:v>164.52391748297001</c:v>
                </c:pt>
                <c:pt idx="26729">
                  <c:v>164.48049904586</c:v>
                </c:pt>
                <c:pt idx="26730">
                  <c:v>164.44694948006401</c:v>
                </c:pt>
                <c:pt idx="26731">
                  <c:v>164.43473214970399</c:v>
                </c:pt>
                <c:pt idx="26732">
                  <c:v>164.41985595567499</c:v>
                </c:pt>
                <c:pt idx="26733">
                  <c:v>164.41200266171899</c:v>
                </c:pt>
                <c:pt idx="26734">
                  <c:v>164.41165436902</c:v>
                </c:pt>
                <c:pt idx="26735">
                  <c:v>164.40529092864901</c:v>
                </c:pt>
                <c:pt idx="26736">
                  <c:v>164.39987348706799</c:v>
                </c:pt>
                <c:pt idx="26737">
                  <c:v>164.38190436607999</c:v>
                </c:pt>
                <c:pt idx="26738">
                  <c:v>164.35796291950501</c:v>
                </c:pt>
                <c:pt idx="26739">
                  <c:v>164.28549602618401</c:v>
                </c:pt>
                <c:pt idx="26740">
                  <c:v>164.20796665527499</c:v>
                </c:pt>
                <c:pt idx="26741">
                  <c:v>164.13580244765299</c:v>
                </c:pt>
                <c:pt idx="26742">
                  <c:v>164.132534253507</c:v>
                </c:pt>
                <c:pt idx="26743">
                  <c:v>164.130142176313</c:v>
                </c:pt>
                <c:pt idx="26744">
                  <c:v>164.12898761827299</c:v>
                </c:pt>
                <c:pt idx="26745">
                  <c:v>164.12549408010099</c:v>
                </c:pt>
                <c:pt idx="26746">
                  <c:v>164.11987871416099</c:v>
                </c:pt>
                <c:pt idx="26747">
                  <c:v>164.069387149828</c:v>
                </c:pt>
                <c:pt idx="26748">
                  <c:v>164.047942507356</c:v>
                </c:pt>
                <c:pt idx="26749">
                  <c:v>164.043890828835</c:v>
                </c:pt>
                <c:pt idx="26750">
                  <c:v>164.03024910911</c:v>
                </c:pt>
                <c:pt idx="26751">
                  <c:v>164.02686064816001</c:v>
                </c:pt>
                <c:pt idx="26752">
                  <c:v>163.98940511425201</c:v>
                </c:pt>
                <c:pt idx="26753">
                  <c:v>163.966148768154</c:v>
                </c:pt>
                <c:pt idx="26754">
                  <c:v>163.95797309464399</c:v>
                </c:pt>
                <c:pt idx="26755">
                  <c:v>163.938422662802</c:v>
                </c:pt>
                <c:pt idx="26756">
                  <c:v>163.89171270653901</c:v>
                </c:pt>
                <c:pt idx="26757">
                  <c:v>163.86781883413599</c:v>
                </c:pt>
                <c:pt idx="26758">
                  <c:v>163.84646290597101</c:v>
                </c:pt>
                <c:pt idx="26759">
                  <c:v>163.840929027713</c:v>
                </c:pt>
                <c:pt idx="26760">
                  <c:v>163.836435521449</c:v>
                </c:pt>
                <c:pt idx="26761">
                  <c:v>163.821329093934</c:v>
                </c:pt>
                <c:pt idx="26762">
                  <c:v>163.78993691163501</c:v>
                </c:pt>
                <c:pt idx="26763">
                  <c:v>163.768543848196</c:v>
                </c:pt>
                <c:pt idx="26764">
                  <c:v>163.72742552113601</c:v>
                </c:pt>
                <c:pt idx="26765">
                  <c:v>163.72429970271301</c:v>
                </c:pt>
                <c:pt idx="26766">
                  <c:v>163.667193348056</c:v>
                </c:pt>
                <c:pt idx="26767">
                  <c:v>163.60549978626901</c:v>
                </c:pt>
                <c:pt idx="26768">
                  <c:v>163.58556199877901</c:v>
                </c:pt>
                <c:pt idx="26769">
                  <c:v>163.564350132166</c:v>
                </c:pt>
                <c:pt idx="26770">
                  <c:v>163.53371301585301</c:v>
                </c:pt>
                <c:pt idx="26771">
                  <c:v>163.48315126032199</c:v>
                </c:pt>
                <c:pt idx="26772">
                  <c:v>163.47537816053</c:v>
                </c:pt>
                <c:pt idx="26773">
                  <c:v>163.472599007159</c:v>
                </c:pt>
                <c:pt idx="26774">
                  <c:v>163.46015964132599</c:v>
                </c:pt>
                <c:pt idx="26775">
                  <c:v>163.45447923426701</c:v>
                </c:pt>
                <c:pt idx="26776">
                  <c:v>163.40625613262699</c:v>
                </c:pt>
                <c:pt idx="26777">
                  <c:v>163.39883365049801</c:v>
                </c:pt>
                <c:pt idx="26778">
                  <c:v>163.37455179186099</c:v>
                </c:pt>
                <c:pt idx="26779">
                  <c:v>163.35335335964001</c:v>
                </c:pt>
                <c:pt idx="26780">
                  <c:v>163.34607611695</c:v>
                </c:pt>
                <c:pt idx="26781">
                  <c:v>163.341073749309</c:v>
                </c:pt>
                <c:pt idx="26782">
                  <c:v>163.33556235940199</c:v>
                </c:pt>
                <c:pt idx="26783">
                  <c:v>163.30556647815999</c:v>
                </c:pt>
                <c:pt idx="26784">
                  <c:v>163.30400636557201</c:v>
                </c:pt>
                <c:pt idx="26785">
                  <c:v>163.29767737741901</c:v>
                </c:pt>
                <c:pt idx="26786">
                  <c:v>163.28815083293199</c:v>
                </c:pt>
                <c:pt idx="26787">
                  <c:v>163.28163328037499</c:v>
                </c:pt>
                <c:pt idx="26788">
                  <c:v>163.27549138284601</c:v>
                </c:pt>
                <c:pt idx="26789">
                  <c:v>163.24354202833501</c:v>
                </c:pt>
                <c:pt idx="26790">
                  <c:v>163.232073283559</c:v>
                </c:pt>
                <c:pt idx="26791">
                  <c:v>163.22489037124899</c:v>
                </c:pt>
                <c:pt idx="26792">
                  <c:v>163.222155251884</c:v>
                </c:pt>
                <c:pt idx="26793">
                  <c:v>163.209146754225</c:v>
                </c:pt>
                <c:pt idx="26794">
                  <c:v>163.18993126112599</c:v>
                </c:pt>
                <c:pt idx="26795">
                  <c:v>163.15223839466799</c:v>
                </c:pt>
                <c:pt idx="26796">
                  <c:v>163.119907484479</c:v>
                </c:pt>
                <c:pt idx="26797">
                  <c:v>163.10629523280201</c:v>
                </c:pt>
                <c:pt idx="26798">
                  <c:v>163.095108402204</c:v>
                </c:pt>
                <c:pt idx="26799">
                  <c:v>163.05628471061499</c:v>
                </c:pt>
                <c:pt idx="26800">
                  <c:v>163.048529939594</c:v>
                </c:pt>
                <c:pt idx="26801">
                  <c:v>163.014358180111</c:v>
                </c:pt>
                <c:pt idx="26802">
                  <c:v>162.98992211405701</c:v>
                </c:pt>
                <c:pt idx="26803">
                  <c:v>162.98771571721699</c:v>
                </c:pt>
                <c:pt idx="26804">
                  <c:v>162.967712541151</c:v>
                </c:pt>
                <c:pt idx="26805">
                  <c:v>162.96510363541199</c:v>
                </c:pt>
                <c:pt idx="26806">
                  <c:v>162.92664352201601</c:v>
                </c:pt>
                <c:pt idx="26807">
                  <c:v>162.87858180805199</c:v>
                </c:pt>
                <c:pt idx="26808">
                  <c:v>162.87837291551901</c:v>
                </c:pt>
                <c:pt idx="26809">
                  <c:v>162.82785925212701</c:v>
                </c:pt>
                <c:pt idx="26810">
                  <c:v>162.822337699895</c:v>
                </c:pt>
                <c:pt idx="26811">
                  <c:v>162.82029364487201</c:v>
                </c:pt>
                <c:pt idx="26812">
                  <c:v>162.804337169663</c:v>
                </c:pt>
                <c:pt idx="26813">
                  <c:v>162.78893330787</c:v>
                </c:pt>
                <c:pt idx="26814">
                  <c:v>162.73969486341301</c:v>
                </c:pt>
                <c:pt idx="26815">
                  <c:v>162.72819878995901</c:v>
                </c:pt>
                <c:pt idx="26816">
                  <c:v>162.69677944645201</c:v>
                </c:pt>
                <c:pt idx="26817">
                  <c:v>162.69220016768799</c:v>
                </c:pt>
                <c:pt idx="26818">
                  <c:v>162.67853591428999</c:v>
                </c:pt>
                <c:pt idx="26819">
                  <c:v>162.65785124377001</c:v>
                </c:pt>
                <c:pt idx="26820">
                  <c:v>162.643785404314</c:v>
                </c:pt>
                <c:pt idx="26821">
                  <c:v>162.60172524641999</c:v>
                </c:pt>
                <c:pt idx="26822">
                  <c:v>162.59940202522299</c:v>
                </c:pt>
                <c:pt idx="26823">
                  <c:v>162.58243464544199</c:v>
                </c:pt>
                <c:pt idx="26824">
                  <c:v>162.550955506527</c:v>
                </c:pt>
                <c:pt idx="26825">
                  <c:v>162.49946996140699</c:v>
                </c:pt>
                <c:pt idx="26826">
                  <c:v>162.48597015110201</c:v>
                </c:pt>
                <c:pt idx="26827">
                  <c:v>162.48592705774101</c:v>
                </c:pt>
                <c:pt idx="26828">
                  <c:v>162.413295165824</c:v>
                </c:pt>
                <c:pt idx="26829">
                  <c:v>162.41125649896699</c:v>
                </c:pt>
                <c:pt idx="26830">
                  <c:v>162.39924431553601</c:v>
                </c:pt>
                <c:pt idx="26831">
                  <c:v>162.353877953639</c:v>
                </c:pt>
                <c:pt idx="26832">
                  <c:v>162.343328922594</c:v>
                </c:pt>
                <c:pt idx="26833">
                  <c:v>162.33820290044099</c:v>
                </c:pt>
                <c:pt idx="26834">
                  <c:v>162.336590959635</c:v>
                </c:pt>
                <c:pt idx="26835">
                  <c:v>162.32982985065101</c:v>
                </c:pt>
                <c:pt idx="26836">
                  <c:v>162.280570884079</c:v>
                </c:pt>
                <c:pt idx="26837">
                  <c:v>162.26379424131301</c:v>
                </c:pt>
                <c:pt idx="26838">
                  <c:v>162.25617096869601</c:v>
                </c:pt>
                <c:pt idx="26839">
                  <c:v>162.18467942151</c:v>
                </c:pt>
                <c:pt idx="26840">
                  <c:v>162.17541753864501</c:v>
                </c:pt>
                <c:pt idx="26841">
                  <c:v>162.149482532468</c:v>
                </c:pt>
                <c:pt idx="26842">
                  <c:v>162.14486015472201</c:v>
                </c:pt>
                <c:pt idx="26843">
                  <c:v>162.13663579419301</c:v>
                </c:pt>
                <c:pt idx="26844">
                  <c:v>162.082752083987</c:v>
                </c:pt>
                <c:pt idx="26845">
                  <c:v>162.07820787284501</c:v>
                </c:pt>
                <c:pt idx="26846">
                  <c:v>162.06753382491601</c:v>
                </c:pt>
                <c:pt idx="26847">
                  <c:v>162.067239019818</c:v>
                </c:pt>
                <c:pt idx="26848">
                  <c:v>162.03428269545</c:v>
                </c:pt>
                <c:pt idx="26849">
                  <c:v>162.01920280891699</c:v>
                </c:pt>
                <c:pt idx="26850">
                  <c:v>161.931245815528</c:v>
                </c:pt>
                <c:pt idx="26851">
                  <c:v>161.91046405575699</c:v>
                </c:pt>
                <c:pt idx="26852">
                  <c:v>161.90610068013399</c:v>
                </c:pt>
                <c:pt idx="26853">
                  <c:v>161.89900070299799</c:v>
                </c:pt>
                <c:pt idx="26854">
                  <c:v>161.883715959824</c:v>
                </c:pt>
                <c:pt idx="26855">
                  <c:v>161.87484354678099</c:v>
                </c:pt>
                <c:pt idx="26856">
                  <c:v>161.846410339659</c:v>
                </c:pt>
                <c:pt idx="26857">
                  <c:v>161.843487026958</c:v>
                </c:pt>
                <c:pt idx="26858">
                  <c:v>161.83304747924399</c:v>
                </c:pt>
                <c:pt idx="26859">
                  <c:v>161.828091315075</c:v>
                </c:pt>
                <c:pt idx="26860">
                  <c:v>161.82361261144101</c:v>
                </c:pt>
                <c:pt idx="26861">
                  <c:v>161.817858314956</c:v>
                </c:pt>
                <c:pt idx="26862">
                  <c:v>161.81043568598801</c:v>
                </c:pt>
                <c:pt idx="26863">
                  <c:v>161.74909215507799</c:v>
                </c:pt>
                <c:pt idx="26864">
                  <c:v>161.73076843484699</c:v>
                </c:pt>
                <c:pt idx="26865">
                  <c:v>161.721808532929</c:v>
                </c:pt>
                <c:pt idx="26866">
                  <c:v>161.62863552766001</c:v>
                </c:pt>
                <c:pt idx="26867">
                  <c:v>161.56497567308301</c:v>
                </c:pt>
                <c:pt idx="26868">
                  <c:v>161.559911809178</c:v>
                </c:pt>
                <c:pt idx="26869">
                  <c:v>161.50994889184599</c:v>
                </c:pt>
                <c:pt idx="26870">
                  <c:v>161.478172098225</c:v>
                </c:pt>
                <c:pt idx="26871">
                  <c:v>161.474038956241</c:v>
                </c:pt>
                <c:pt idx="26872">
                  <c:v>161.46615199927001</c:v>
                </c:pt>
                <c:pt idx="26873">
                  <c:v>161.46512550974401</c:v>
                </c:pt>
                <c:pt idx="26874">
                  <c:v>161.45765473311701</c:v>
                </c:pt>
                <c:pt idx="26875">
                  <c:v>161.45069439734101</c:v>
                </c:pt>
                <c:pt idx="26876">
                  <c:v>161.43509290244501</c:v>
                </c:pt>
                <c:pt idx="26877">
                  <c:v>161.408739612375</c:v>
                </c:pt>
                <c:pt idx="26878">
                  <c:v>161.40201338276</c:v>
                </c:pt>
                <c:pt idx="26879">
                  <c:v>161.38750184679</c:v>
                </c:pt>
                <c:pt idx="26880">
                  <c:v>161.329393134003</c:v>
                </c:pt>
                <c:pt idx="26881">
                  <c:v>161.32378596283201</c:v>
                </c:pt>
                <c:pt idx="26882">
                  <c:v>161.27481603790801</c:v>
                </c:pt>
                <c:pt idx="26883">
                  <c:v>161.25159465201901</c:v>
                </c:pt>
                <c:pt idx="26884">
                  <c:v>161.24000931684699</c:v>
                </c:pt>
                <c:pt idx="26885">
                  <c:v>161.20889590034801</c:v>
                </c:pt>
                <c:pt idx="26886">
                  <c:v>161.20866557393001</c:v>
                </c:pt>
                <c:pt idx="26887">
                  <c:v>161.203543212337</c:v>
                </c:pt>
                <c:pt idx="26888">
                  <c:v>161.190067776436</c:v>
                </c:pt>
                <c:pt idx="26889">
                  <c:v>161.18467277554601</c:v>
                </c:pt>
                <c:pt idx="26890">
                  <c:v>161.18302225467599</c:v>
                </c:pt>
                <c:pt idx="26891">
                  <c:v>161.06301070184901</c:v>
                </c:pt>
                <c:pt idx="26892">
                  <c:v>161.062372112064</c:v>
                </c:pt>
                <c:pt idx="26893">
                  <c:v>161.04041691467199</c:v>
                </c:pt>
                <c:pt idx="26894">
                  <c:v>161.02810377027001</c:v>
                </c:pt>
                <c:pt idx="26895">
                  <c:v>161.012088908067</c:v>
                </c:pt>
                <c:pt idx="26896">
                  <c:v>161.003465557635</c:v>
                </c:pt>
                <c:pt idx="26897">
                  <c:v>160.94685169038601</c:v>
                </c:pt>
                <c:pt idx="26898">
                  <c:v>160.924166061221</c:v>
                </c:pt>
                <c:pt idx="26899">
                  <c:v>160.89948834239701</c:v>
                </c:pt>
                <c:pt idx="26900">
                  <c:v>160.87263550705001</c:v>
                </c:pt>
                <c:pt idx="26901">
                  <c:v>160.846922195887</c:v>
                </c:pt>
                <c:pt idx="26902">
                  <c:v>160.844843591791</c:v>
                </c:pt>
                <c:pt idx="26903">
                  <c:v>160.840315723186</c:v>
                </c:pt>
                <c:pt idx="26904">
                  <c:v>160.810138847102</c:v>
                </c:pt>
                <c:pt idx="26905">
                  <c:v>160.74860226983901</c:v>
                </c:pt>
                <c:pt idx="26906">
                  <c:v>160.716896845995</c:v>
                </c:pt>
                <c:pt idx="26907">
                  <c:v>160.71478998993399</c:v>
                </c:pt>
                <c:pt idx="26908">
                  <c:v>160.692808358262</c:v>
                </c:pt>
                <c:pt idx="26909">
                  <c:v>160.69226703339899</c:v>
                </c:pt>
                <c:pt idx="26910">
                  <c:v>160.69189948593899</c:v>
                </c:pt>
                <c:pt idx="26911">
                  <c:v>160.67229331377999</c:v>
                </c:pt>
                <c:pt idx="26912">
                  <c:v>160.663636392977</c:v>
                </c:pt>
                <c:pt idx="26913">
                  <c:v>160.66151730983501</c:v>
                </c:pt>
                <c:pt idx="26914">
                  <c:v>160.59807666448799</c:v>
                </c:pt>
                <c:pt idx="26915">
                  <c:v>160.55393310555701</c:v>
                </c:pt>
                <c:pt idx="26916">
                  <c:v>160.54700567053399</c:v>
                </c:pt>
                <c:pt idx="26917">
                  <c:v>160.544361020011</c:v>
                </c:pt>
                <c:pt idx="26918">
                  <c:v>160.54329252329401</c:v>
                </c:pt>
                <c:pt idx="26919">
                  <c:v>160.53428195879201</c:v>
                </c:pt>
                <c:pt idx="26920">
                  <c:v>160.502475802161</c:v>
                </c:pt>
                <c:pt idx="26921">
                  <c:v>160.49981875013799</c:v>
                </c:pt>
                <c:pt idx="26922">
                  <c:v>160.490170172201</c:v>
                </c:pt>
                <c:pt idx="26923">
                  <c:v>160.45416875344401</c:v>
                </c:pt>
                <c:pt idx="26924">
                  <c:v>160.40327939625999</c:v>
                </c:pt>
                <c:pt idx="26925">
                  <c:v>160.38895230945101</c:v>
                </c:pt>
                <c:pt idx="26926">
                  <c:v>160.38606553599601</c:v>
                </c:pt>
                <c:pt idx="26927">
                  <c:v>160.384525800684</c:v>
                </c:pt>
                <c:pt idx="26928">
                  <c:v>160.369082050646</c:v>
                </c:pt>
                <c:pt idx="26929">
                  <c:v>160.349686053017</c:v>
                </c:pt>
                <c:pt idx="26930">
                  <c:v>160.342936189868</c:v>
                </c:pt>
                <c:pt idx="26931">
                  <c:v>160.33665626500499</c:v>
                </c:pt>
                <c:pt idx="26932">
                  <c:v>160.311609611547</c:v>
                </c:pt>
                <c:pt idx="26933">
                  <c:v>160.29069175705399</c:v>
                </c:pt>
                <c:pt idx="26934">
                  <c:v>160.26977656216999</c:v>
                </c:pt>
                <c:pt idx="26935">
                  <c:v>160.263039767659</c:v>
                </c:pt>
                <c:pt idx="26936">
                  <c:v>160.25897693771799</c:v>
                </c:pt>
                <c:pt idx="26937">
                  <c:v>160.249294276581</c:v>
                </c:pt>
                <c:pt idx="26938">
                  <c:v>160.21865090273999</c:v>
                </c:pt>
                <c:pt idx="26939">
                  <c:v>160.19195230162501</c:v>
                </c:pt>
                <c:pt idx="26940">
                  <c:v>160.188762223303</c:v>
                </c:pt>
                <c:pt idx="26941">
                  <c:v>160.188073066697</c:v>
                </c:pt>
                <c:pt idx="26942">
                  <c:v>160.15856288832299</c:v>
                </c:pt>
                <c:pt idx="26943">
                  <c:v>160.12533519497299</c:v>
                </c:pt>
                <c:pt idx="26944">
                  <c:v>160.10991838103999</c:v>
                </c:pt>
                <c:pt idx="26945">
                  <c:v>160.10679355085799</c:v>
                </c:pt>
                <c:pt idx="26946">
                  <c:v>160.024973706824</c:v>
                </c:pt>
                <c:pt idx="26947">
                  <c:v>160.02430536256099</c:v>
                </c:pt>
                <c:pt idx="26948">
                  <c:v>159.997972477453</c:v>
                </c:pt>
                <c:pt idx="26949">
                  <c:v>159.939872637603</c:v>
                </c:pt>
                <c:pt idx="26950">
                  <c:v>159.91647459988999</c:v>
                </c:pt>
                <c:pt idx="26951">
                  <c:v>159.91604754730301</c:v>
                </c:pt>
                <c:pt idx="26952">
                  <c:v>159.90430295421999</c:v>
                </c:pt>
                <c:pt idx="26953">
                  <c:v>159.88950404768201</c:v>
                </c:pt>
                <c:pt idx="26954">
                  <c:v>159.878228282088</c:v>
                </c:pt>
                <c:pt idx="26955">
                  <c:v>159.80365645237299</c:v>
                </c:pt>
                <c:pt idx="26956">
                  <c:v>159.782552069666</c:v>
                </c:pt>
                <c:pt idx="26957">
                  <c:v>159.77843017285099</c:v>
                </c:pt>
                <c:pt idx="26958">
                  <c:v>159.72526394171601</c:v>
                </c:pt>
                <c:pt idx="26959">
                  <c:v>159.72349702285601</c:v>
                </c:pt>
                <c:pt idx="26960">
                  <c:v>159.686200554274</c:v>
                </c:pt>
                <c:pt idx="26961">
                  <c:v>159.67507749155601</c:v>
                </c:pt>
                <c:pt idx="26962">
                  <c:v>159.65287773189499</c:v>
                </c:pt>
                <c:pt idx="26963">
                  <c:v>159.62754061667101</c:v>
                </c:pt>
                <c:pt idx="26964">
                  <c:v>159.627455487936</c:v>
                </c:pt>
                <c:pt idx="26965">
                  <c:v>159.57439376424699</c:v>
                </c:pt>
                <c:pt idx="26966">
                  <c:v>159.57298718704899</c:v>
                </c:pt>
                <c:pt idx="26967">
                  <c:v>159.54871535485401</c:v>
                </c:pt>
                <c:pt idx="26968">
                  <c:v>159.52320575672701</c:v>
                </c:pt>
                <c:pt idx="26969">
                  <c:v>159.48494639904999</c:v>
                </c:pt>
                <c:pt idx="26970">
                  <c:v>159.45713998542101</c:v>
                </c:pt>
                <c:pt idx="26971">
                  <c:v>159.44956225931799</c:v>
                </c:pt>
                <c:pt idx="26972">
                  <c:v>159.41306116817699</c:v>
                </c:pt>
                <c:pt idx="26973">
                  <c:v>159.36927102848099</c:v>
                </c:pt>
                <c:pt idx="26974">
                  <c:v>159.36262286011001</c:v>
                </c:pt>
                <c:pt idx="26975">
                  <c:v>159.32319387397601</c:v>
                </c:pt>
                <c:pt idx="26976">
                  <c:v>159.32199471708</c:v>
                </c:pt>
                <c:pt idx="26977">
                  <c:v>159.30290196662</c:v>
                </c:pt>
                <c:pt idx="26978">
                  <c:v>159.25898974657599</c:v>
                </c:pt>
                <c:pt idx="26979">
                  <c:v>159.20535830712799</c:v>
                </c:pt>
                <c:pt idx="26980">
                  <c:v>159.147564715172</c:v>
                </c:pt>
                <c:pt idx="26981">
                  <c:v>159.13889930645701</c:v>
                </c:pt>
                <c:pt idx="26982">
                  <c:v>159.12419986293401</c:v>
                </c:pt>
                <c:pt idx="26983">
                  <c:v>159.11351615259801</c:v>
                </c:pt>
                <c:pt idx="26984">
                  <c:v>159.09354967460899</c:v>
                </c:pt>
                <c:pt idx="26985">
                  <c:v>159.081758048674</c:v>
                </c:pt>
                <c:pt idx="26986">
                  <c:v>159.008822178983</c:v>
                </c:pt>
                <c:pt idx="26987">
                  <c:v>158.99439566898101</c:v>
                </c:pt>
                <c:pt idx="26988">
                  <c:v>158.980036484571</c:v>
                </c:pt>
                <c:pt idx="26989">
                  <c:v>158.97484070255001</c:v>
                </c:pt>
                <c:pt idx="26990">
                  <c:v>158.93215787203499</c:v>
                </c:pt>
                <c:pt idx="26991">
                  <c:v>158.92265312165301</c:v>
                </c:pt>
                <c:pt idx="26992">
                  <c:v>158.91337123359</c:v>
                </c:pt>
                <c:pt idx="26993">
                  <c:v>158.90748606526699</c:v>
                </c:pt>
                <c:pt idx="26994">
                  <c:v>158.89018507421699</c:v>
                </c:pt>
                <c:pt idx="26995">
                  <c:v>158.873097639224</c:v>
                </c:pt>
                <c:pt idx="26996">
                  <c:v>158.86831500742201</c:v>
                </c:pt>
                <c:pt idx="26997">
                  <c:v>158.86693252127199</c:v>
                </c:pt>
                <c:pt idx="26998">
                  <c:v>158.81412095015199</c:v>
                </c:pt>
                <c:pt idx="26999">
                  <c:v>158.738979623718</c:v>
                </c:pt>
                <c:pt idx="27000">
                  <c:v>158.73222456292299</c:v>
                </c:pt>
                <c:pt idx="27001">
                  <c:v>158.71476237669</c:v>
                </c:pt>
                <c:pt idx="27002">
                  <c:v>158.70216360309999</c:v>
                </c:pt>
                <c:pt idx="27003">
                  <c:v>158.63244503839999</c:v>
                </c:pt>
                <c:pt idx="27004">
                  <c:v>158.60127655689601</c:v>
                </c:pt>
                <c:pt idx="27005">
                  <c:v>158.59583272056599</c:v>
                </c:pt>
                <c:pt idx="27006">
                  <c:v>158.595173487702</c:v>
                </c:pt>
                <c:pt idx="27007">
                  <c:v>158.58846367669301</c:v>
                </c:pt>
                <c:pt idx="27008">
                  <c:v>158.51003800248799</c:v>
                </c:pt>
                <c:pt idx="27009">
                  <c:v>158.506693882745</c:v>
                </c:pt>
                <c:pt idx="27010">
                  <c:v>158.49365884691099</c:v>
                </c:pt>
                <c:pt idx="27011">
                  <c:v>158.451333807308</c:v>
                </c:pt>
                <c:pt idx="27012">
                  <c:v>158.425163271944</c:v>
                </c:pt>
                <c:pt idx="27013">
                  <c:v>158.406495561177</c:v>
                </c:pt>
                <c:pt idx="27014">
                  <c:v>158.39402127364201</c:v>
                </c:pt>
                <c:pt idx="27015">
                  <c:v>158.372525245433</c:v>
                </c:pt>
                <c:pt idx="27016">
                  <c:v>158.304466583411</c:v>
                </c:pt>
                <c:pt idx="27017">
                  <c:v>158.27689724596999</c:v>
                </c:pt>
                <c:pt idx="27018">
                  <c:v>158.27118267528701</c:v>
                </c:pt>
                <c:pt idx="27019">
                  <c:v>158.26341010941701</c:v>
                </c:pt>
                <c:pt idx="27020">
                  <c:v>158.261314496235</c:v>
                </c:pt>
                <c:pt idx="27021">
                  <c:v>158.26036843279499</c:v>
                </c:pt>
                <c:pt idx="27022">
                  <c:v>158.17385583598099</c:v>
                </c:pt>
                <c:pt idx="27023">
                  <c:v>158.16110598611601</c:v>
                </c:pt>
                <c:pt idx="27024">
                  <c:v>158.14228208590001</c:v>
                </c:pt>
                <c:pt idx="27025">
                  <c:v>158.13662529982301</c:v>
                </c:pt>
                <c:pt idx="27026">
                  <c:v>158.11083110915999</c:v>
                </c:pt>
                <c:pt idx="27027">
                  <c:v>158.07397979059101</c:v>
                </c:pt>
                <c:pt idx="27028">
                  <c:v>158.06700920306901</c:v>
                </c:pt>
                <c:pt idx="27029">
                  <c:v>158.04043126524601</c:v>
                </c:pt>
                <c:pt idx="27030">
                  <c:v>158.034183209763</c:v>
                </c:pt>
                <c:pt idx="27031">
                  <c:v>158.00966275004001</c:v>
                </c:pt>
                <c:pt idx="27032">
                  <c:v>157.991271748674</c:v>
                </c:pt>
                <c:pt idx="27033">
                  <c:v>157.98793255186399</c:v>
                </c:pt>
                <c:pt idx="27034">
                  <c:v>157.96043842079899</c:v>
                </c:pt>
                <c:pt idx="27035">
                  <c:v>157.92233630257999</c:v>
                </c:pt>
                <c:pt idx="27036">
                  <c:v>157.89651585978899</c:v>
                </c:pt>
                <c:pt idx="27037">
                  <c:v>157.81861517544201</c:v>
                </c:pt>
                <c:pt idx="27038">
                  <c:v>157.80788839660701</c:v>
                </c:pt>
                <c:pt idx="27039">
                  <c:v>157.801344173698</c:v>
                </c:pt>
                <c:pt idx="27040">
                  <c:v>157.79545392076699</c:v>
                </c:pt>
                <c:pt idx="27041">
                  <c:v>157.776816357705</c:v>
                </c:pt>
                <c:pt idx="27042">
                  <c:v>157.76240426030401</c:v>
                </c:pt>
                <c:pt idx="27043">
                  <c:v>157.75279953054601</c:v>
                </c:pt>
                <c:pt idx="27044">
                  <c:v>157.74713056086301</c:v>
                </c:pt>
                <c:pt idx="27045">
                  <c:v>157.72397813689</c:v>
                </c:pt>
                <c:pt idx="27046">
                  <c:v>157.66466181450701</c:v>
                </c:pt>
                <c:pt idx="27047">
                  <c:v>157.59331266573199</c:v>
                </c:pt>
                <c:pt idx="27048">
                  <c:v>157.56957960812599</c:v>
                </c:pt>
                <c:pt idx="27049">
                  <c:v>157.566086322562</c:v>
                </c:pt>
                <c:pt idx="27050">
                  <c:v>157.563587824698</c:v>
                </c:pt>
                <c:pt idx="27051">
                  <c:v>157.51917128230301</c:v>
                </c:pt>
                <c:pt idx="27052">
                  <c:v>157.476450838082</c:v>
                </c:pt>
                <c:pt idx="27053">
                  <c:v>157.464824978385</c:v>
                </c:pt>
                <c:pt idx="27054">
                  <c:v>157.45908400183899</c:v>
                </c:pt>
                <c:pt idx="27055">
                  <c:v>157.425503615541</c:v>
                </c:pt>
                <c:pt idx="27056">
                  <c:v>157.406076749074</c:v>
                </c:pt>
                <c:pt idx="27057">
                  <c:v>157.38357723722399</c:v>
                </c:pt>
                <c:pt idx="27058">
                  <c:v>157.37934986341</c:v>
                </c:pt>
                <c:pt idx="27059">
                  <c:v>157.36328469052901</c:v>
                </c:pt>
                <c:pt idx="27060">
                  <c:v>157.351288951355</c:v>
                </c:pt>
                <c:pt idx="27061">
                  <c:v>157.336400280324</c:v>
                </c:pt>
                <c:pt idx="27062">
                  <c:v>157.30866088022401</c:v>
                </c:pt>
                <c:pt idx="27063">
                  <c:v>157.26072996224801</c:v>
                </c:pt>
                <c:pt idx="27064">
                  <c:v>157.21946636795599</c:v>
                </c:pt>
                <c:pt idx="27065">
                  <c:v>157.21867423453</c:v>
                </c:pt>
                <c:pt idx="27066">
                  <c:v>157.21811252713101</c:v>
                </c:pt>
                <c:pt idx="27067">
                  <c:v>157.18718019691499</c:v>
                </c:pt>
                <c:pt idx="27068">
                  <c:v>157.158463661187</c:v>
                </c:pt>
                <c:pt idx="27069">
                  <c:v>157.13279787547799</c:v>
                </c:pt>
                <c:pt idx="27070">
                  <c:v>157.12144426151499</c:v>
                </c:pt>
                <c:pt idx="27071">
                  <c:v>157.113097277593</c:v>
                </c:pt>
                <c:pt idx="27072">
                  <c:v>157.07780073284999</c:v>
                </c:pt>
                <c:pt idx="27073">
                  <c:v>157.07316416805901</c:v>
                </c:pt>
                <c:pt idx="27074">
                  <c:v>157.05390742783101</c:v>
                </c:pt>
                <c:pt idx="27075">
                  <c:v>157.04835512009899</c:v>
                </c:pt>
                <c:pt idx="27076">
                  <c:v>157.04622242484999</c:v>
                </c:pt>
                <c:pt idx="27077">
                  <c:v>157.00834165750999</c:v>
                </c:pt>
                <c:pt idx="27078">
                  <c:v>157.00422034377701</c:v>
                </c:pt>
                <c:pt idx="27079">
                  <c:v>156.96252460049601</c:v>
                </c:pt>
                <c:pt idx="27080">
                  <c:v>156.95803356745</c:v>
                </c:pt>
                <c:pt idx="27081">
                  <c:v>156.94356723893199</c:v>
                </c:pt>
                <c:pt idx="27082">
                  <c:v>156.93877638896501</c:v>
                </c:pt>
                <c:pt idx="27083">
                  <c:v>156.91103720339601</c:v>
                </c:pt>
                <c:pt idx="27084">
                  <c:v>156.90930057970999</c:v>
                </c:pt>
                <c:pt idx="27085">
                  <c:v>156.862664846326</c:v>
                </c:pt>
                <c:pt idx="27086">
                  <c:v>156.85388801063201</c:v>
                </c:pt>
                <c:pt idx="27087">
                  <c:v>156.79630385800701</c:v>
                </c:pt>
                <c:pt idx="27088">
                  <c:v>156.76389858266899</c:v>
                </c:pt>
                <c:pt idx="27089">
                  <c:v>156.736606654794</c:v>
                </c:pt>
                <c:pt idx="27090">
                  <c:v>156.72419722558999</c:v>
                </c:pt>
                <c:pt idx="27091">
                  <c:v>156.70140628079301</c:v>
                </c:pt>
                <c:pt idx="27092">
                  <c:v>156.699628822242</c:v>
                </c:pt>
                <c:pt idx="27093">
                  <c:v>156.66310614120201</c:v>
                </c:pt>
                <c:pt idx="27094">
                  <c:v>156.65835962802799</c:v>
                </c:pt>
                <c:pt idx="27095">
                  <c:v>156.64690967800601</c:v>
                </c:pt>
                <c:pt idx="27096">
                  <c:v>156.60851623566401</c:v>
                </c:pt>
                <c:pt idx="27097">
                  <c:v>156.59066416672499</c:v>
                </c:pt>
                <c:pt idx="27098">
                  <c:v>156.5855912241</c:v>
                </c:pt>
                <c:pt idx="27099">
                  <c:v>156.55460465616699</c:v>
                </c:pt>
                <c:pt idx="27100">
                  <c:v>156.54454488146001</c:v>
                </c:pt>
                <c:pt idx="27101">
                  <c:v>156.54106063963499</c:v>
                </c:pt>
                <c:pt idx="27102">
                  <c:v>156.52561942201899</c:v>
                </c:pt>
                <c:pt idx="27103">
                  <c:v>156.50202576418101</c:v>
                </c:pt>
                <c:pt idx="27104">
                  <c:v>156.434445382033</c:v>
                </c:pt>
                <c:pt idx="27105">
                  <c:v>156.42798422375799</c:v>
                </c:pt>
                <c:pt idx="27106">
                  <c:v>156.402451215252</c:v>
                </c:pt>
                <c:pt idx="27107">
                  <c:v>156.335599962023</c:v>
                </c:pt>
                <c:pt idx="27108">
                  <c:v>156.279627700183</c:v>
                </c:pt>
                <c:pt idx="27109">
                  <c:v>156.27454061572601</c:v>
                </c:pt>
                <c:pt idx="27110">
                  <c:v>156.27017256316901</c:v>
                </c:pt>
                <c:pt idx="27111">
                  <c:v>156.20743664245299</c:v>
                </c:pt>
                <c:pt idx="27112">
                  <c:v>156.195155030303</c:v>
                </c:pt>
                <c:pt idx="27113">
                  <c:v>156.180207495617</c:v>
                </c:pt>
                <c:pt idx="27114">
                  <c:v>156.14856466053001</c:v>
                </c:pt>
                <c:pt idx="27115">
                  <c:v>156.09849193043999</c:v>
                </c:pt>
                <c:pt idx="27116">
                  <c:v>156.08548905006199</c:v>
                </c:pt>
                <c:pt idx="27117">
                  <c:v>156.06226465099701</c:v>
                </c:pt>
                <c:pt idx="27118">
                  <c:v>156.01444829508401</c:v>
                </c:pt>
                <c:pt idx="27119">
                  <c:v>155.98466724121599</c:v>
                </c:pt>
                <c:pt idx="27120">
                  <c:v>155.94188222547399</c:v>
                </c:pt>
                <c:pt idx="27121">
                  <c:v>155.915756469212</c:v>
                </c:pt>
                <c:pt idx="27122">
                  <c:v>155.91324177706699</c:v>
                </c:pt>
                <c:pt idx="27123">
                  <c:v>155.90221430766201</c:v>
                </c:pt>
                <c:pt idx="27124">
                  <c:v>155.90061485151301</c:v>
                </c:pt>
                <c:pt idx="27125">
                  <c:v>155.83313727641601</c:v>
                </c:pt>
                <c:pt idx="27126">
                  <c:v>155.81742136360899</c:v>
                </c:pt>
                <c:pt idx="27127">
                  <c:v>155.76208157886001</c:v>
                </c:pt>
                <c:pt idx="27128">
                  <c:v>155.74949792614001</c:v>
                </c:pt>
                <c:pt idx="27129">
                  <c:v>155.73597121083799</c:v>
                </c:pt>
                <c:pt idx="27130">
                  <c:v>155.726255001499</c:v>
                </c:pt>
                <c:pt idx="27131">
                  <c:v>155.72543958785701</c:v>
                </c:pt>
                <c:pt idx="27132">
                  <c:v>155.71507500640701</c:v>
                </c:pt>
                <c:pt idx="27133">
                  <c:v>155.709700640276</c:v>
                </c:pt>
                <c:pt idx="27134">
                  <c:v>155.70446750483799</c:v>
                </c:pt>
                <c:pt idx="27135">
                  <c:v>155.670912215621</c:v>
                </c:pt>
                <c:pt idx="27136">
                  <c:v>155.664437574939</c:v>
                </c:pt>
                <c:pt idx="27137">
                  <c:v>155.64776921262899</c:v>
                </c:pt>
                <c:pt idx="27138">
                  <c:v>155.64119260587299</c:v>
                </c:pt>
                <c:pt idx="27139">
                  <c:v>155.63907060597001</c:v>
                </c:pt>
                <c:pt idx="27140">
                  <c:v>155.63437587096399</c:v>
                </c:pt>
                <c:pt idx="27141">
                  <c:v>155.63311610118501</c:v>
                </c:pt>
                <c:pt idx="27142">
                  <c:v>155.63269444525699</c:v>
                </c:pt>
                <c:pt idx="27143">
                  <c:v>155.62967125526001</c:v>
                </c:pt>
                <c:pt idx="27144">
                  <c:v>155.60934598559101</c:v>
                </c:pt>
                <c:pt idx="27145">
                  <c:v>155.60464211483401</c:v>
                </c:pt>
                <c:pt idx="27146">
                  <c:v>155.58380360572701</c:v>
                </c:pt>
                <c:pt idx="27147">
                  <c:v>155.57020466697699</c:v>
                </c:pt>
                <c:pt idx="27148">
                  <c:v>155.564854677803</c:v>
                </c:pt>
                <c:pt idx="27149">
                  <c:v>155.56351348245599</c:v>
                </c:pt>
                <c:pt idx="27150">
                  <c:v>155.55226452984201</c:v>
                </c:pt>
                <c:pt idx="27151">
                  <c:v>155.54059430512601</c:v>
                </c:pt>
                <c:pt idx="27152">
                  <c:v>155.526900848861</c:v>
                </c:pt>
                <c:pt idx="27153">
                  <c:v>155.513672905617</c:v>
                </c:pt>
                <c:pt idx="27154">
                  <c:v>155.49851617838999</c:v>
                </c:pt>
                <c:pt idx="27155">
                  <c:v>155.45743749008199</c:v>
                </c:pt>
                <c:pt idx="27156">
                  <c:v>155.42843271357799</c:v>
                </c:pt>
                <c:pt idx="27157">
                  <c:v>155.393598036188</c:v>
                </c:pt>
                <c:pt idx="27158">
                  <c:v>155.38361045217101</c:v>
                </c:pt>
                <c:pt idx="27159">
                  <c:v>155.37290553236701</c:v>
                </c:pt>
                <c:pt idx="27160">
                  <c:v>155.34753799242401</c:v>
                </c:pt>
                <c:pt idx="27161">
                  <c:v>155.32459239274101</c:v>
                </c:pt>
                <c:pt idx="27162">
                  <c:v>155.31720946014099</c:v>
                </c:pt>
                <c:pt idx="27163">
                  <c:v>155.28177778859001</c:v>
                </c:pt>
                <c:pt idx="27164">
                  <c:v>155.266960647529</c:v>
                </c:pt>
                <c:pt idx="27165">
                  <c:v>155.26334006075001</c:v>
                </c:pt>
                <c:pt idx="27166">
                  <c:v>155.25791774380801</c:v>
                </c:pt>
                <c:pt idx="27167">
                  <c:v>155.257584094143</c:v>
                </c:pt>
                <c:pt idx="27168">
                  <c:v>155.257025003617</c:v>
                </c:pt>
                <c:pt idx="27169">
                  <c:v>155.24314744822101</c:v>
                </c:pt>
                <c:pt idx="27170">
                  <c:v>155.22803037601801</c:v>
                </c:pt>
                <c:pt idx="27171">
                  <c:v>155.222744219774</c:v>
                </c:pt>
                <c:pt idx="27172">
                  <c:v>155.18701731469201</c:v>
                </c:pt>
                <c:pt idx="27173">
                  <c:v>155.17783910689201</c:v>
                </c:pt>
                <c:pt idx="27174">
                  <c:v>155.110473591242</c:v>
                </c:pt>
                <c:pt idx="27175">
                  <c:v>155.10015163376499</c:v>
                </c:pt>
                <c:pt idx="27176">
                  <c:v>155.09725066615201</c:v>
                </c:pt>
                <c:pt idx="27177">
                  <c:v>155.09132771771701</c:v>
                </c:pt>
                <c:pt idx="27178">
                  <c:v>155.08804970204901</c:v>
                </c:pt>
                <c:pt idx="27179">
                  <c:v>155.07168910150801</c:v>
                </c:pt>
                <c:pt idx="27180">
                  <c:v>155.04905081096601</c:v>
                </c:pt>
                <c:pt idx="27181">
                  <c:v>155.02307531046</c:v>
                </c:pt>
                <c:pt idx="27182">
                  <c:v>155.01655349801501</c:v>
                </c:pt>
                <c:pt idx="27183">
                  <c:v>155.01319491491401</c:v>
                </c:pt>
                <c:pt idx="27184">
                  <c:v>154.99474796733901</c:v>
                </c:pt>
                <c:pt idx="27185">
                  <c:v>154.98828348759599</c:v>
                </c:pt>
                <c:pt idx="27186">
                  <c:v>154.97730685857499</c:v>
                </c:pt>
                <c:pt idx="27187">
                  <c:v>154.95422446533399</c:v>
                </c:pt>
                <c:pt idx="27188">
                  <c:v>154.904697625361</c:v>
                </c:pt>
                <c:pt idx="27189">
                  <c:v>154.90264880349099</c:v>
                </c:pt>
                <c:pt idx="27190">
                  <c:v>154.88419461279301</c:v>
                </c:pt>
                <c:pt idx="27191">
                  <c:v>154.85030407497399</c:v>
                </c:pt>
                <c:pt idx="27192">
                  <c:v>154.85016427203701</c:v>
                </c:pt>
                <c:pt idx="27193">
                  <c:v>154.78632517536801</c:v>
                </c:pt>
                <c:pt idx="27194">
                  <c:v>154.774021210597</c:v>
                </c:pt>
                <c:pt idx="27195">
                  <c:v>154.742835921422</c:v>
                </c:pt>
                <c:pt idx="27196">
                  <c:v>154.73984482634199</c:v>
                </c:pt>
                <c:pt idx="27197">
                  <c:v>154.729727283079</c:v>
                </c:pt>
                <c:pt idx="27198">
                  <c:v>154.70787653747601</c:v>
                </c:pt>
                <c:pt idx="27199">
                  <c:v>154.706614775204</c:v>
                </c:pt>
                <c:pt idx="27200">
                  <c:v>154.66706028350299</c:v>
                </c:pt>
                <c:pt idx="27201">
                  <c:v>154.66274639868899</c:v>
                </c:pt>
                <c:pt idx="27202">
                  <c:v>154.63569638244601</c:v>
                </c:pt>
                <c:pt idx="27203">
                  <c:v>154.608442489726</c:v>
                </c:pt>
                <c:pt idx="27204">
                  <c:v>154.59907635400299</c:v>
                </c:pt>
                <c:pt idx="27205">
                  <c:v>154.53989864594001</c:v>
                </c:pt>
                <c:pt idx="27206">
                  <c:v>154.53843136615399</c:v>
                </c:pt>
                <c:pt idx="27207">
                  <c:v>154.532982447253</c:v>
                </c:pt>
                <c:pt idx="27208">
                  <c:v>154.448074766068</c:v>
                </c:pt>
                <c:pt idx="27209">
                  <c:v>154.44455606999901</c:v>
                </c:pt>
                <c:pt idx="27210">
                  <c:v>154.43112318589601</c:v>
                </c:pt>
                <c:pt idx="27211">
                  <c:v>154.42593819691501</c:v>
                </c:pt>
                <c:pt idx="27212">
                  <c:v>154.40732381947601</c:v>
                </c:pt>
                <c:pt idx="27213">
                  <c:v>154.391489229255</c:v>
                </c:pt>
                <c:pt idx="27214">
                  <c:v>154.378017225279</c:v>
                </c:pt>
                <c:pt idx="27215">
                  <c:v>154.371474704083</c:v>
                </c:pt>
                <c:pt idx="27216">
                  <c:v>154.34788965812601</c:v>
                </c:pt>
                <c:pt idx="27217">
                  <c:v>154.30043360171899</c:v>
                </c:pt>
                <c:pt idx="27218">
                  <c:v>154.250617676318</c:v>
                </c:pt>
                <c:pt idx="27219">
                  <c:v>154.24509981441801</c:v>
                </c:pt>
                <c:pt idx="27220">
                  <c:v>154.21012076733101</c:v>
                </c:pt>
                <c:pt idx="27221">
                  <c:v>154.21003518845299</c:v>
                </c:pt>
                <c:pt idx="27222">
                  <c:v>154.20328698203099</c:v>
                </c:pt>
                <c:pt idx="27223">
                  <c:v>154.17913865423699</c:v>
                </c:pt>
                <c:pt idx="27224">
                  <c:v>154.17899494303001</c:v>
                </c:pt>
                <c:pt idx="27225">
                  <c:v>154.16704426640399</c:v>
                </c:pt>
                <c:pt idx="27226">
                  <c:v>154.14921541038299</c:v>
                </c:pt>
                <c:pt idx="27227">
                  <c:v>154.13624908477499</c:v>
                </c:pt>
                <c:pt idx="27228">
                  <c:v>154.082682932279</c:v>
                </c:pt>
                <c:pt idx="27229">
                  <c:v>154.07220284864101</c:v>
                </c:pt>
                <c:pt idx="27230">
                  <c:v>154.072156650604</c:v>
                </c:pt>
                <c:pt idx="27231">
                  <c:v>154.07011358907499</c:v>
                </c:pt>
                <c:pt idx="27232">
                  <c:v>154.05325136254399</c:v>
                </c:pt>
                <c:pt idx="27233">
                  <c:v>154.01490553919999</c:v>
                </c:pt>
                <c:pt idx="27234">
                  <c:v>153.91501867095201</c:v>
                </c:pt>
                <c:pt idx="27235">
                  <c:v>153.89625186391299</c:v>
                </c:pt>
                <c:pt idx="27236">
                  <c:v>153.87418978928099</c:v>
                </c:pt>
                <c:pt idx="27237">
                  <c:v>153.867851396547</c:v>
                </c:pt>
                <c:pt idx="27238">
                  <c:v>153.77691124793401</c:v>
                </c:pt>
                <c:pt idx="27239">
                  <c:v>153.75796203181099</c:v>
                </c:pt>
                <c:pt idx="27240">
                  <c:v>153.72969083728</c:v>
                </c:pt>
                <c:pt idx="27241">
                  <c:v>153.71448731278201</c:v>
                </c:pt>
                <c:pt idx="27242">
                  <c:v>153.70516520677799</c:v>
                </c:pt>
                <c:pt idx="27243">
                  <c:v>153.698025506796</c:v>
                </c:pt>
                <c:pt idx="27244">
                  <c:v>153.69632580241901</c:v>
                </c:pt>
                <c:pt idx="27245">
                  <c:v>153.69427914266399</c:v>
                </c:pt>
                <c:pt idx="27246">
                  <c:v>153.691881448082</c:v>
                </c:pt>
                <c:pt idx="27247">
                  <c:v>153.66951392065101</c:v>
                </c:pt>
                <c:pt idx="27248">
                  <c:v>153.664000583811</c:v>
                </c:pt>
                <c:pt idx="27249">
                  <c:v>153.65804641247499</c:v>
                </c:pt>
                <c:pt idx="27250">
                  <c:v>153.64413532863699</c:v>
                </c:pt>
                <c:pt idx="27251">
                  <c:v>153.58824893736099</c:v>
                </c:pt>
                <c:pt idx="27252">
                  <c:v>153.558184724749</c:v>
                </c:pt>
                <c:pt idx="27253">
                  <c:v>153.53571016737499</c:v>
                </c:pt>
                <c:pt idx="27254">
                  <c:v>153.52402177103801</c:v>
                </c:pt>
                <c:pt idx="27255">
                  <c:v>153.48402782284299</c:v>
                </c:pt>
                <c:pt idx="27256">
                  <c:v>153.457159436805</c:v>
                </c:pt>
                <c:pt idx="27257">
                  <c:v>153.39873858231601</c:v>
                </c:pt>
                <c:pt idx="27258">
                  <c:v>153.37909351194099</c:v>
                </c:pt>
                <c:pt idx="27259">
                  <c:v>153.37218001705699</c:v>
                </c:pt>
                <c:pt idx="27260">
                  <c:v>153.35045588713999</c:v>
                </c:pt>
                <c:pt idx="27261">
                  <c:v>153.333324884268</c:v>
                </c:pt>
                <c:pt idx="27262">
                  <c:v>153.32933747300899</c:v>
                </c:pt>
                <c:pt idx="27263">
                  <c:v>153.32111388272099</c:v>
                </c:pt>
                <c:pt idx="27264">
                  <c:v>153.28645491615001</c:v>
                </c:pt>
                <c:pt idx="27265">
                  <c:v>153.27877522107701</c:v>
                </c:pt>
                <c:pt idx="27266">
                  <c:v>153.23923050632101</c:v>
                </c:pt>
                <c:pt idx="27267">
                  <c:v>153.23416083958199</c:v>
                </c:pt>
                <c:pt idx="27268">
                  <c:v>153.211537280263</c:v>
                </c:pt>
                <c:pt idx="27269">
                  <c:v>153.19443424224099</c:v>
                </c:pt>
                <c:pt idx="27270">
                  <c:v>153.160065108526</c:v>
                </c:pt>
                <c:pt idx="27271">
                  <c:v>153.12610966899101</c:v>
                </c:pt>
                <c:pt idx="27272">
                  <c:v>153.06138372902799</c:v>
                </c:pt>
                <c:pt idx="27273">
                  <c:v>153.05464285561101</c:v>
                </c:pt>
                <c:pt idx="27274">
                  <c:v>153.04737897135001</c:v>
                </c:pt>
                <c:pt idx="27275">
                  <c:v>153.04239406045599</c:v>
                </c:pt>
                <c:pt idx="27276">
                  <c:v>153.018015665192</c:v>
                </c:pt>
                <c:pt idx="27277">
                  <c:v>152.985380848196</c:v>
                </c:pt>
                <c:pt idx="27278">
                  <c:v>152.981933560388</c:v>
                </c:pt>
                <c:pt idx="27279">
                  <c:v>152.94811819751999</c:v>
                </c:pt>
                <c:pt idx="27280">
                  <c:v>152.9367074132</c:v>
                </c:pt>
                <c:pt idx="27281">
                  <c:v>152.934637852686</c:v>
                </c:pt>
                <c:pt idx="27282">
                  <c:v>152.92205633549301</c:v>
                </c:pt>
                <c:pt idx="27283">
                  <c:v>152.919683711077</c:v>
                </c:pt>
                <c:pt idx="27284">
                  <c:v>152.91498553816299</c:v>
                </c:pt>
                <c:pt idx="27285">
                  <c:v>152.895562175572</c:v>
                </c:pt>
                <c:pt idx="27286">
                  <c:v>152.87772218251101</c:v>
                </c:pt>
                <c:pt idx="27287">
                  <c:v>152.841715747563</c:v>
                </c:pt>
                <c:pt idx="27288">
                  <c:v>152.79842925905899</c:v>
                </c:pt>
                <c:pt idx="27289">
                  <c:v>152.78716020757699</c:v>
                </c:pt>
                <c:pt idx="27290">
                  <c:v>152.67926140757001</c:v>
                </c:pt>
                <c:pt idx="27291">
                  <c:v>152.624462467234</c:v>
                </c:pt>
                <c:pt idx="27292">
                  <c:v>152.621777180083</c:v>
                </c:pt>
                <c:pt idx="27293">
                  <c:v>152.61743507542101</c:v>
                </c:pt>
                <c:pt idx="27294">
                  <c:v>152.61673193119699</c:v>
                </c:pt>
                <c:pt idx="27295">
                  <c:v>152.61635045875701</c:v>
                </c:pt>
                <c:pt idx="27296">
                  <c:v>152.57251861651201</c:v>
                </c:pt>
                <c:pt idx="27297">
                  <c:v>152.56835684909899</c:v>
                </c:pt>
                <c:pt idx="27298">
                  <c:v>152.543599046157</c:v>
                </c:pt>
                <c:pt idx="27299">
                  <c:v>152.50896141819899</c:v>
                </c:pt>
                <c:pt idx="27300">
                  <c:v>152.475135264199</c:v>
                </c:pt>
                <c:pt idx="27301">
                  <c:v>152.452356009895</c:v>
                </c:pt>
                <c:pt idx="27302">
                  <c:v>152.44943857884999</c:v>
                </c:pt>
                <c:pt idx="27303">
                  <c:v>152.44042422892801</c:v>
                </c:pt>
                <c:pt idx="27304">
                  <c:v>152.355438920284</c:v>
                </c:pt>
                <c:pt idx="27305">
                  <c:v>152.33919479505099</c:v>
                </c:pt>
                <c:pt idx="27306">
                  <c:v>152.32934865907899</c:v>
                </c:pt>
                <c:pt idx="27307">
                  <c:v>152.32377831374501</c:v>
                </c:pt>
                <c:pt idx="27308">
                  <c:v>152.31666498614399</c:v>
                </c:pt>
                <c:pt idx="27309">
                  <c:v>152.30860178137701</c:v>
                </c:pt>
                <c:pt idx="27310">
                  <c:v>152.249333127423</c:v>
                </c:pt>
                <c:pt idx="27311">
                  <c:v>152.20842576378701</c:v>
                </c:pt>
                <c:pt idx="27312">
                  <c:v>152.18470693366399</c:v>
                </c:pt>
                <c:pt idx="27313">
                  <c:v>152.18377131809001</c:v>
                </c:pt>
                <c:pt idx="27314">
                  <c:v>152.14983491578101</c:v>
                </c:pt>
                <c:pt idx="27315">
                  <c:v>152.10664923645399</c:v>
                </c:pt>
                <c:pt idx="27316">
                  <c:v>152.09294129835499</c:v>
                </c:pt>
                <c:pt idx="27317">
                  <c:v>152.03905143669999</c:v>
                </c:pt>
                <c:pt idx="27318">
                  <c:v>152.01391632912799</c:v>
                </c:pt>
                <c:pt idx="27319">
                  <c:v>152.01152103726201</c:v>
                </c:pt>
                <c:pt idx="27320">
                  <c:v>151.97118626852</c:v>
                </c:pt>
                <c:pt idx="27321">
                  <c:v>151.96470902153001</c:v>
                </c:pt>
                <c:pt idx="27322">
                  <c:v>151.959848628396</c:v>
                </c:pt>
                <c:pt idx="27323">
                  <c:v>151.93074704083801</c:v>
                </c:pt>
                <c:pt idx="27324">
                  <c:v>151.91937641243501</c:v>
                </c:pt>
                <c:pt idx="27325">
                  <c:v>151.916642822043</c:v>
                </c:pt>
                <c:pt idx="27326">
                  <c:v>151.872816339297</c:v>
                </c:pt>
                <c:pt idx="27327">
                  <c:v>151.823629419908</c:v>
                </c:pt>
                <c:pt idx="27328">
                  <c:v>151.815656111436</c:v>
                </c:pt>
                <c:pt idx="27329">
                  <c:v>151.81051280997301</c:v>
                </c:pt>
                <c:pt idx="27330">
                  <c:v>151.80900132652599</c:v>
                </c:pt>
                <c:pt idx="27331">
                  <c:v>151.80845328189599</c:v>
                </c:pt>
                <c:pt idx="27332">
                  <c:v>151.77833204383899</c:v>
                </c:pt>
                <c:pt idx="27333">
                  <c:v>151.76280094725999</c:v>
                </c:pt>
                <c:pt idx="27334">
                  <c:v>151.712434182339</c:v>
                </c:pt>
                <c:pt idx="27335">
                  <c:v>151.698316026942</c:v>
                </c:pt>
                <c:pt idx="27336">
                  <c:v>151.67861503743001</c:v>
                </c:pt>
                <c:pt idx="27337">
                  <c:v>151.668909733541</c:v>
                </c:pt>
                <c:pt idx="27338">
                  <c:v>151.654788610765</c:v>
                </c:pt>
                <c:pt idx="27339">
                  <c:v>151.64517478454701</c:v>
                </c:pt>
                <c:pt idx="27340">
                  <c:v>151.64211538710501</c:v>
                </c:pt>
                <c:pt idx="27341">
                  <c:v>151.63828923223099</c:v>
                </c:pt>
                <c:pt idx="27342">
                  <c:v>151.62088067407899</c:v>
                </c:pt>
                <c:pt idx="27343">
                  <c:v>151.606419400471</c:v>
                </c:pt>
                <c:pt idx="27344">
                  <c:v>151.49206268970599</c:v>
                </c:pt>
                <c:pt idx="27345">
                  <c:v>151.47510906198099</c:v>
                </c:pt>
                <c:pt idx="27346">
                  <c:v>151.45730777183701</c:v>
                </c:pt>
                <c:pt idx="27347">
                  <c:v>151.44501426894101</c:v>
                </c:pt>
                <c:pt idx="27348">
                  <c:v>151.38837327230701</c:v>
                </c:pt>
                <c:pt idx="27349">
                  <c:v>151.38282705755401</c:v>
                </c:pt>
                <c:pt idx="27350">
                  <c:v>151.365995959201</c:v>
                </c:pt>
                <c:pt idx="27351">
                  <c:v>151.28817907180499</c:v>
                </c:pt>
                <c:pt idx="27352">
                  <c:v>151.28399067883001</c:v>
                </c:pt>
                <c:pt idx="27353">
                  <c:v>151.225369564445</c:v>
                </c:pt>
                <c:pt idx="27354">
                  <c:v>151.203895817003</c:v>
                </c:pt>
                <c:pt idx="27355">
                  <c:v>151.198713365733</c:v>
                </c:pt>
                <c:pt idx="27356">
                  <c:v>151.18365361783401</c:v>
                </c:pt>
                <c:pt idx="27357">
                  <c:v>151.09857168767101</c:v>
                </c:pt>
                <c:pt idx="27358">
                  <c:v>151.079824583</c:v>
                </c:pt>
                <c:pt idx="27359">
                  <c:v>151.02758310471</c:v>
                </c:pt>
                <c:pt idx="27360">
                  <c:v>151.008145743993</c:v>
                </c:pt>
                <c:pt idx="27361">
                  <c:v>150.988595218733</c:v>
                </c:pt>
                <c:pt idx="27362">
                  <c:v>150.98032595681201</c:v>
                </c:pt>
                <c:pt idx="27363">
                  <c:v>150.97702229324801</c:v>
                </c:pt>
                <c:pt idx="27364">
                  <c:v>150.963665258535</c:v>
                </c:pt>
                <c:pt idx="27365">
                  <c:v>150.93872346351901</c:v>
                </c:pt>
                <c:pt idx="27366">
                  <c:v>150.92417273848301</c:v>
                </c:pt>
                <c:pt idx="27367">
                  <c:v>150.921392389423</c:v>
                </c:pt>
                <c:pt idx="27368">
                  <c:v>150.914709774725</c:v>
                </c:pt>
                <c:pt idx="27369">
                  <c:v>150.91321334429099</c:v>
                </c:pt>
                <c:pt idx="27370">
                  <c:v>150.896877312611</c:v>
                </c:pt>
                <c:pt idx="27371">
                  <c:v>150.87441040094899</c:v>
                </c:pt>
                <c:pt idx="27372">
                  <c:v>150.855311954195</c:v>
                </c:pt>
                <c:pt idx="27373">
                  <c:v>150.847695459638</c:v>
                </c:pt>
                <c:pt idx="27374">
                  <c:v>150.83739539652899</c:v>
                </c:pt>
                <c:pt idx="27375">
                  <c:v>150.816440355102</c:v>
                </c:pt>
                <c:pt idx="27376">
                  <c:v>150.81562725990199</c:v>
                </c:pt>
                <c:pt idx="27377">
                  <c:v>150.79807358282801</c:v>
                </c:pt>
                <c:pt idx="27378">
                  <c:v>150.79666416503301</c:v>
                </c:pt>
                <c:pt idx="27379">
                  <c:v>150.791748800357</c:v>
                </c:pt>
                <c:pt idx="27380">
                  <c:v>150.77335622391499</c:v>
                </c:pt>
                <c:pt idx="27381">
                  <c:v>150.77286410854401</c:v>
                </c:pt>
                <c:pt idx="27382">
                  <c:v>150.76417031885899</c:v>
                </c:pt>
                <c:pt idx="27383">
                  <c:v>150.75738473577201</c:v>
                </c:pt>
                <c:pt idx="27384">
                  <c:v>150.74440840349499</c:v>
                </c:pt>
                <c:pt idx="27385">
                  <c:v>150.71636906827101</c:v>
                </c:pt>
                <c:pt idx="27386">
                  <c:v>150.715175623032</c:v>
                </c:pt>
                <c:pt idx="27387">
                  <c:v>150.67244553606699</c:v>
                </c:pt>
                <c:pt idx="27388">
                  <c:v>150.66675572701101</c:v>
                </c:pt>
                <c:pt idx="27389">
                  <c:v>150.50872312948101</c:v>
                </c:pt>
                <c:pt idx="27390">
                  <c:v>150.47866299539999</c:v>
                </c:pt>
                <c:pt idx="27391">
                  <c:v>150.46837899410099</c:v>
                </c:pt>
                <c:pt idx="27392">
                  <c:v>150.453541107734</c:v>
                </c:pt>
                <c:pt idx="27393">
                  <c:v>150.45105403967599</c:v>
                </c:pt>
                <c:pt idx="27394">
                  <c:v>150.423496671371</c:v>
                </c:pt>
                <c:pt idx="27395">
                  <c:v>150.331849147328</c:v>
                </c:pt>
                <c:pt idx="27396">
                  <c:v>150.29400484786601</c:v>
                </c:pt>
                <c:pt idx="27397">
                  <c:v>150.293369813411</c:v>
                </c:pt>
                <c:pt idx="27398">
                  <c:v>150.28218656892099</c:v>
                </c:pt>
                <c:pt idx="27399">
                  <c:v>150.26632219943599</c:v>
                </c:pt>
                <c:pt idx="27400">
                  <c:v>150.18348679491399</c:v>
                </c:pt>
                <c:pt idx="27401">
                  <c:v>150.16769298047399</c:v>
                </c:pt>
                <c:pt idx="27402">
                  <c:v>150.15837307120501</c:v>
                </c:pt>
                <c:pt idx="27403">
                  <c:v>150.14713899818599</c:v>
                </c:pt>
                <c:pt idx="27404">
                  <c:v>150.12828255774301</c:v>
                </c:pt>
                <c:pt idx="27405">
                  <c:v>150.11969471129601</c:v>
                </c:pt>
                <c:pt idx="27406">
                  <c:v>150.10887471686101</c:v>
                </c:pt>
                <c:pt idx="27407">
                  <c:v>150.09627738534601</c:v>
                </c:pt>
                <c:pt idx="27408">
                  <c:v>150.085962140487</c:v>
                </c:pt>
                <c:pt idx="27409">
                  <c:v>150.083527421143</c:v>
                </c:pt>
                <c:pt idx="27410">
                  <c:v>150.005061231675</c:v>
                </c:pt>
                <c:pt idx="27411">
                  <c:v>149.96563376248801</c:v>
                </c:pt>
                <c:pt idx="27412">
                  <c:v>149.95704845326401</c:v>
                </c:pt>
                <c:pt idx="27413">
                  <c:v>149.917687861941</c:v>
                </c:pt>
                <c:pt idx="27414">
                  <c:v>149.91283785938501</c:v>
                </c:pt>
                <c:pt idx="27415">
                  <c:v>149.86890101849099</c:v>
                </c:pt>
                <c:pt idx="27416">
                  <c:v>149.85034422849299</c:v>
                </c:pt>
                <c:pt idx="27417">
                  <c:v>149.83079428791501</c:v>
                </c:pt>
                <c:pt idx="27418">
                  <c:v>149.82741971709601</c:v>
                </c:pt>
                <c:pt idx="27419">
                  <c:v>149.800628552907</c:v>
                </c:pt>
                <c:pt idx="27420">
                  <c:v>149.79845933072701</c:v>
                </c:pt>
                <c:pt idx="27421">
                  <c:v>149.788952004544</c:v>
                </c:pt>
                <c:pt idx="27422">
                  <c:v>149.779199246216</c:v>
                </c:pt>
                <c:pt idx="27423">
                  <c:v>149.75231797468601</c:v>
                </c:pt>
                <c:pt idx="27424">
                  <c:v>149.738615543734</c:v>
                </c:pt>
                <c:pt idx="27425">
                  <c:v>149.721585169337</c:v>
                </c:pt>
                <c:pt idx="27426">
                  <c:v>149.706683822266</c:v>
                </c:pt>
                <c:pt idx="27427">
                  <c:v>149.69348308530499</c:v>
                </c:pt>
                <c:pt idx="27428">
                  <c:v>149.65534787672999</c:v>
                </c:pt>
                <c:pt idx="27429">
                  <c:v>149.64834630883101</c:v>
                </c:pt>
                <c:pt idx="27430">
                  <c:v>149.57519818287599</c:v>
                </c:pt>
                <c:pt idx="27431">
                  <c:v>149.51789668527499</c:v>
                </c:pt>
                <c:pt idx="27432">
                  <c:v>149.505579414881</c:v>
                </c:pt>
                <c:pt idx="27433">
                  <c:v>149.50469703004401</c:v>
                </c:pt>
                <c:pt idx="27434">
                  <c:v>149.502445168387</c:v>
                </c:pt>
                <c:pt idx="27435">
                  <c:v>149.488179112925</c:v>
                </c:pt>
                <c:pt idx="27436">
                  <c:v>149.37070902854299</c:v>
                </c:pt>
                <c:pt idx="27437">
                  <c:v>149.313976127947</c:v>
                </c:pt>
                <c:pt idx="27438">
                  <c:v>149.285094328171</c:v>
                </c:pt>
                <c:pt idx="27439">
                  <c:v>149.284083388151</c:v>
                </c:pt>
                <c:pt idx="27440">
                  <c:v>149.27735818057801</c:v>
                </c:pt>
                <c:pt idx="27441">
                  <c:v>149.246129942019</c:v>
                </c:pt>
                <c:pt idx="27442">
                  <c:v>149.232703755708</c:v>
                </c:pt>
                <c:pt idx="27443">
                  <c:v>149.22359197204801</c:v>
                </c:pt>
                <c:pt idx="27444">
                  <c:v>149.20718776501499</c:v>
                </c:pt>
                <c:pt idx="27445">
                  <c:v>149.198141347834</c:v>
                </c:pt>
                <c:pt idx="27446">
                  <c:v>149.19618907060399</c:v>
                </c:pt>
                <c:pt idx="27447">
                  <c:v>149.18387951494</c:v>
                </c:pt>
                <c:pt idx="27448">
                  <c:v>149.18113393881899</c:v>
                </c:pt>
                <c:pt idx="27449">
                  <c:v>149.16117540662401</c:v>
                </c:pt>
                <c:pt idx="27450">
                  <c:v>149.15032310812799</c:v>
                </c:pt>
                <c:pt idx="27451">
                  <c:v>149.130032313188</c:v>
                </c:pt>
                <c:pt idx="27452">
                  <c:v>149.12273551696001</c:v>
                </c:pt>
                <c:pt idx="27453">
                  <c:v>149.121021530625</c:v>
                </c:pt>
                <c:pt idx="27454">
                  <c:v>149.11168645531399</c:v>
                </c:pt>
                <c:pt idx="27455">
                  <c:v>149.034955079133</c:v>
                </c:pt>
                <c:pt idx="27456">
                  <c:v>149.01009132950099</c:v>
                </c:pt>
                <c:pt idx="27457">
                  <c:v>148.93058613108701</c:v>
                </c:pt>
                <c:pt idx="27458">
                  <c:v>148.89820346043601</c:v>
                </c:pt>
                <c:pt idx="27459">
                  <c:v>148.882562349099</c:v>
                </c:pt>
                <c:pt idx="27460">
                  <c:v>148.82210347143899</c:v>
                </c:pt>
                <c:pt idx="27461">
                  <c:v>148.819920279869</c:v>
                </c:pt>
                <c:pt idx="27462">
                  <c:v>148.81847156703199</c:v>
                </c:pt>
                <c:pt idx="27463">
                  <c:v>148.75227831765599</c:v>
                </c:pt>
                <c:pt idx="27464">
                  <c:v>148.74134544190599</c:v>
                </c:pt>
                <c:pt idx="27465">
                  <c:v>148.736596859131</c:v>
                </c:pt>
                <c:pt idx="27466">
                  <c:v>148.730389583635</c:v>
                </c:pt>
                <c:pt idx="27467">
                  <c:v>148.720022876087</c:v>
                </c:pt>
                <c:pt idx="27468">
                  <c:v>148.65659956874401</c:v>
                </c:pt>
                <c:pt idx="27469">
                  <c:v>148.59089215161001</c:v>
                </c:pt>
                <c:pt idx="27470">
                  <c:v>148.58370975</c:v>
                </c:pt>
                <c:pt idx="27471">
                  <c:v>148.512316612917</c:v>
                </c:pt>
                <c:pt idx="27472">
                  <c:v>148.50397376739801</c:v>
                </c:pt>
                <c:pt idx="27473">
                  <c:v>148.473756490173</c:v>
                </c:pt>
                <c:pt idx="27474">
                  <c:v>148.46857898167201</c:v>
                </c:pt>
                <c:pt idx="27475">
                  <c:v>148.42977429985001</c:v>
                </c:pt>
                <c:pt idx="27476">
                  <c:v>148.41475521993601</c:v>
                </c:pt>
                <c:pt idx="27477">
                  <c:v>148.37415977837401</c:v>
                </c:pt>
                <c:pt idx="27478">
                  <c:v>148.351376745289</c:v>
                </c:pt>
                <c:pt idx="27479">
                  <c:v>148.30232846337799</c:v>
                </c:pt>
                <c:pt idx="27480">
                  <c:v>148.278189868824</c:v>
                </c:pt>
                <c:pt idx="27481">
                  <c:v>148.26936928882299</c:v>
                </c:pt>
                <c:pt idx="27482">
                  <c:v>148.26890234440401</c:v>
                </c:pt>
                <c:pt idx="27483">
                  <c:v>148.26471028119201</c:v>
                </c:pt>
                <c:pt idx="27484">
                  <c:v>148.25695360126801</c:v>
                </c:pt>
                <c:pt idx="27485">
                  <c:v>148.250595055812</c:v>
                </c:pt>
                <c:pt idx="27486">
                  <c:v>148.23929745889001</c:v>
                </c:pt>
                <c:pt idx="27487">
                  <c:v>148.15182250229799</c:v>
                </c:pt>
                <c:pt idx="27488">
                  <c:v>148.13850560725399</c:v>
                </c:pt>
                <c:pt idx="27489">
                  <c:v>148.102383456512</c:v>
                </c:pt>
                <c:pt idx="27490">
                  <c:v>148.053046186583</c:v>
                </c:pt>
                <c:pt idx="27491">
                  <c:v>148.03492362510099</c:v>
                </c:pt>
                <c:pt idx="27492">
                  <c:v>147.993977925157</c:v>
                </c:pt>
                <c:pt idx="27493">
                  <c:v>147.908058683511</c:v>
                </c:pt>
                <c:pt idx="27494">
                  <c:v>147.874480408154</c:v>
                </c:pt>
                <c:pt idx="27495">
                  <c:v>147.780842930273</c:v>
                </c:pt>
                <c:pt idx="27496">
                  <c:v>147.666922733967</c:v>
                </c:pt>
                <c:pt idx="27497">
                  <c:v>147.665188724529</c:v>
                </c:pt>
                <c:pt idx="27498">
                  <c:v>147.64585762378201</c:v>
                </c:pt>
                <c:pt idx="27499">
                  <c:v>147.62474662451999</c:v>
                </c:pt>
                <c:pt idx="27500">
                  <c:v>147.553050159207</c:v>
                </c:pt>
                <c:pt idx="27501">
                  <c:v>147.527915967372</c:v>
                </c:pt>
                <c:pt idx="27502">
                  <c:v>147.469934590126</c:v>
                </c:pt>
                <c:pt idx="27503">
                  <c:v>147.465806251912</c:v>
                </c:pt>
                <c:pt idx="27504">
                  <c:v>147.42189945903101</c:v>
                </c:pt>
                <c:pt idx="27505">
                  <c:v>147.32138694955199</c:v>
                </c:pt>
                <c:pt idx="27506">
                  <c:v>147.30908478969101</c:v>
                </c:pt>
                <c:pt idx="27507">
                  <c:v>147.30539243966399</c:v>
                </c:pt>
                <c:pt idx="27508">
                  <c:v>147.273540984074</c:v>
                </c:pt>
                <c:pt idx="27509">
                  <c:v>147.272844509511</c:v>
                </c:pt>
                <c:pt idx="27510">
                  <c:v>147.26760979835299</c:v>
                </c:pt>
                <c:pt idx="27511">
                  <c:v>147.24671025987001</c:v>
                </c:pt>
                <c:pt idx="27512">
                  <c:v>147.22860349225701</c:v>
                </c:pt>
                <c:pt idx="27513">
                  <c:v>147.19097522094901</c:v>
                </c:pt>
                <c:pt idx="27514">
                  <c:v>147.13546910915801</c:v>
                </c:pt>
                <c:pt idx="27515">
                  <c:v>147.11233074645699</c:v>
                </c:pt>
                <c:pt idx="27516">
                  <c:v>147.09926435070099</c:v>
                </c:pt>
                <c:pt idx="27517">
                  <c:v>147.09713830851399</c:v>
                </c:pt>
                <c:pt idx="27518">
                  <c:v>147.07600973938401</c:v>
                </c:pt>
                <c:pt idx="27519">
                  <c:v>147.07070878754899</c:v>
                </c:pt>
                <c:pt idx="27520">
                  <c:v>147.038730130148</c:v>
                </c:pt>
                <c:pt idx="27521">
                  <c:v>147.03616577635901</c:v>
                </c:pt>
                <c:pt idx="27522">
                  <c:v>147.033607055175</c:v>
                </c:pt>
                <c:pt idx="27523">
                  <c:v>147.01562793116</c:v>
                </c:pt>
                <c:pt idx="27524">
                  <c:v>146.97859641685099</c:v>
                </c:pt>
                <c:pt idx="27525">
                  <c:v>146.95572443037199</c:v>
                </c:pt>
                <c:pt idx="27526">
                  <c:v>146.94070302881599</c:v>
                </c:pt>
                <c:pt idx="27527">
                  <c:v>146.923353835798</c:v>
                </c:pt>
                <c:pt idx="27528">
                  <c:v>146.82886040794</c:v>
                </c:pt>
                <c:pt idx="27529">
                  <c:v>146.82293572511099</c:v>
                </c:pt>
                <c:pt idx="27530">
                  <c:v>146.81806376525901</c:v>
                </c:pt>
                <c:pt idx="27531">
                  <c:v>146.806069852398</c:v>
                </c:pt>
                <c:pt idx="27532">
                  <c:v>146.79971107959801</c:v>
                </c:pt>
                <c:pt idx="27533">
                  <c:v>146.787200035296</c:v>
                </c:pt>
                <c:pt idx="27534">
                  <c:v>146.75696227494799</c:v>
                </c:pt>
                <c:pt idx="27535">
                  <c:v>146.72537128485499</c:v>
                </c:pt>
                <c:pt idx="27536">
                  <c:v>146.72123905062</c:v>
                </c:pt>
                <c:pt idx="27537">
                  <c:v>146.70047965067101</c:v>
                </c:pt>
                <c:pt idx="27538">
                  <c:v>146.67576278940601</c:v>
                </c:pt>
                <c:pt idx="27539">
                  <c:v>146.65972149083299</c:v>
                </c:pt>
                <c:pt idx="27540">
                  <c:v>146.628079734696</c:v>
                </c:pt>
                <c:pt idx="27541">
                  <c:v>146.607722216696</c:v>
                </c:pt>
                <c:pt idx="27542">
                  <c:v>146.564052644437</c:v>
                </c:pt>
                <c:pt idx="27543">
                  <c:v>146.55579496146501</c:v>
                </c:pt>
                <c:pt idx="27544">
                  <c:v>146.551396338361</c:v>
                </c:pt>
                <c:pt idx="27545">
                  <c:v>146.53199240464201</c:v>
                </c:pt>
                <c:pt idx="27546">
                  <c:v>146.51909160666099</c:v>
                </c:pt>
                <c:pt idx="27547">
                  <c:v>146.49856169096</c:v>
                </c:pt>
                <c:pt idx="27548">
                  <c:v>146.47945074043699</c:v>
                </c:pt>
                <c:pt idx="27549">
                  <c:v>146.478062644029</c:v>
                </c:pt>
                <c:pt idx="27550">
                  <c:v>146.386466773379</c:v>
                </c:pt>
                <c:pt idx="27551">
                  <c:v>146.33539042704101</c:v>
                </c:pt>
                <c:pt idx="27552">
                  <c:v>146.29621956031599</c:v>
                </c:pt>
                <c:pt idx="27553">
                  <c:v>146.27353950652099</c:v>
                </c:pt>
                <c:pt idx="27554">
                  <c:v>146.20698872569699</c:v>
                </c:pt>
                <c:pt idx="27555">
                  <c:v>146.190750892594</c:v>
                </c:pt>
                <c:pt idx="27556">
                  <c:v>146.16197302282799</c:v>
                </c:pt>
                <c:pt idx="27557">
                  <c:v>146.15891218461101</c:v>
                </c:pt>
                <c:pt idx="27558">
                  <c:v>146.14143376456499</c:v>
                </c:pt>
                <c:pt idx="27559">
                  <c:v>146.10629577692399</c:v>
                </c:pt>
                <c:pt idx="27560">
                  <c:v>146.090489652256</c:v>
                </c:pt>
                <c:pt idx="27561">
                  <c:v>146.073879783781</c:v>
                </c:pt>
                <c:pt idx="27562">
                  <c:v>145.997248748993</c:v>
                </c:pt>
                <c:pt idx="27563">
                  <c:v>145.96803695697</c:v>
                </c:pt>
                <c:pt idx="27564">
                  <c:v>145.911205328449</c:v>
                </c:pt>
                <c:pt idx="27565">
                  <c:v>145.91014258714699</c:v>
                </c:pt>
                <c:pt idx="27566">
                  <c:v>145.90333777686101</c:v>
                </c:pt>
                <c:pt idx="27567">
                  <c:v>145.90081593713501</c:v>
                </c:pt>
                <c:pt idx="27568">
                  <c:v>145.890981825463</c:v>
                </c:pt>
                <c:pt idx="27569">
                  <c:v>145.868998507886</c:v>
                </c:pt>
                <c:pt idx="27570">
                  <c:v>145.86116791937599</c:v>
                </c:pt>
                <c:pt idx="27571">
                  <c:v>145.808435051375</c:v>
                </c:pt>
                <c:pt idx="27572">
                  <c:v>145.80130362029999</c:v>
                </c:pt>
                <c:pt idx="27573">
                  <c:v>145.78779115768</c:v>
                </c:pt>
                <c:pt idx="27574">
                  <c:v>145.703253398485</c:v>
                </c:pt>
                <c:pt idx="27575">
                  <c:v>145.65779630364901</c:v>
                </c:pt>
                <c:pt idx="27576">
                  <c:v>145.61933680528401</c:v>
                </c:pt>
                <c:pt idx="27577">
                  <c:v>145.59545137005401</c:v>
                </c:pt>
                <c:pt idx="27578">
                  <c:v>145.57292877734099</c:v>
                </c:pt>
                <c:pt idx="27579">
                  <c:v>145.57219953985501</c:v>
                </c:pt>
                <c:pt idx="27580">
                  <c:v>145.57166413646101</c:v>
                </c:pt>
                <c:pt idx="27581">
                  <c:v>145.55142096710199</c:v>
                </c:pt>
                <c:pt idx="27582">
                  <c:v>145.54136412414999</c:v>
                </c:pt>
                <c:pt idx="27583">
                  <c:v>145.53637042939101</c:v>
                </c:pt>
                <c:pt idx="27584">
                  <c:v>145.516717265967</c:v>
                </c:pt>
                <c:pt idx="27585">
                  <c:v>145.51515555477599</c:v>
                </c:pt>
                <c:pt idx="27586">
                  <c:v>145.43182120711299</c:v>
                </c:pt>
                <c:pt idx="27587">
                  <c:v>145.38527308189001</c:v>
                </c:pt>
                <c:pt idx="27588">
                  <c:v>145.336298518772</c:v>
                </c:pt>
                <c:pt idx="27589">
                  <c:v>145.328762201134</c:v>
                </c:pt>
                <c:pt idx="27590">
                  <c:v>145.327319052066</c:v>
                </c:pt>
                <c:pt idx="27591">
                  <c:v>145.32695863436601</c:v>
                </c:pt>
                <c:pt idx="27592">
                  <c:v>145.27260937383201</c:v>
                </c:pt>
                <c:pt idx="27593">
                  <c:v>145.26497735136999</c:v>
                </c:pt>
                <c:pt idx="27594">
                  <c:v>145.230786928405</c:v>
                </c:pt>
                <c:pt idx="27595">
                  <c:v>145.22583996821299</c:v>
                </c:pt>
                <c:pt idx="27596">
                  <c:v>145.21668389448701</c:v>
                </c:pt>
                <c:pt idx="27597">
                  <c:v>145.21380844058601</c:v>
                </c:pt>
                <c:pt idx="27598">
                  <c:v>145.21245561789601</c:v>
                </c:pt>
                <c:pt idx="27599">
                  <c:v>145.209554126814</c:v>
                </c:pt>
                <c:pt idx="27600">
                  <c:v>145.20180122845301</c:v>
                </c:pt>
                <c:pt idx="27601">
                  <c:v>145.20048538225399</c:v>
                </c:pt>
                <c:pt idx="27602">
                  <c:v>145.16969403817899</c:v>
                </c:pt>
                <c:pt idx="27603">
                  <c:v>145.153029549471</c:v>
                </c:pt>
                <c:pt idx="27604">
                  <c:v>145.13333323761401</c:v>
                </c:pt>
                <c:pt idx="27605">
                  <c:v>145.06536643639399</c:v>
                </c:pt>
                <c:pt idx="27606">
                  <c:v>145.059108439879</c:v>
                </c:pt>
                <c:pt idx="27607">
                  <c:v>145.03530222847101</c:v>
                </c:pt>
                <c:pt idx="27608">
                  <c:v>145.02175301687899</c:v>
                </c:pt>
                <c:pt idx="27609">
                  <c:v>145.00714467688999</c:v>
                </c:pt>
                <c:pt idx="27610">
                  <c:v>144.99946680039099</c:v>
                </c:pt>
                <c:pt idx="27611">
                  <c:v>144.99495350864899</c:v>
                </c:pt>
                <c:pt idx="27612">
                  <c:v>144.98357846908101</c:v>
                </c:pt>
                <c:pt idx="27613">
                  <c:v>144.94987708595701</c:v>
                </c:pt>
                <c:pt idx="27614">
                  <c:v>144.914892955905</c:v>
                </c:pt>
                <c:pt idx="27615">
                  <c:v>144.865436295433</c:v>
                </c:pt>
                <c:pt idx="27616">
                  <c:v>144.841225427003</c:v>
                </c:pt>
                <c:pt idx="27617">
                  <c:v>144.82058181696101</c:v>
                </c:pt>
                <c:pt idx="27618">
                  <c:v>144.81940921561699</c:v>
                </c:pt>
                <c:pt idx="27619">
                  <c:v>144.810930768986</c:v>
                </c:pt>
                <c:pt idx="27620">
                  <c:v>144.80355616277299</c:v>
                </c:pt>
                <c:pt idx="27621">
                  <c:v>144.78194707817701</c:v>
                </c:pt>
                <c:pt idx="27622">
                  <c:v>144.768276532166</c:v>
                </c:pt>
                <c:pt idx="27623">
                  <c:v>144.70952834578699</c:v>
                </c:pt>
                <c:pt idx="27624">
                  <c:v>144.68576643974799</c:v>
                </c:pt>
                <c:pt idx="27625">
                  <c:v>144.61642717577101</c:v>
                </c:pt>
                <c:pt idx="27626">
                  <c:v>144.60393293738801</c:v>
                </c:pt>
                <c:pt idx="27627">
                  <c:v>144.60200503964001</c:v>
                </c:pt>
                <c:pt idx="27628">
                  <c:v>144.57051080973</c:v>
                </c:pt>
                <c:pt idx="27629">
                  <c:v>144.470956860607</c:v>
                </c:pt>
                <c:pt idx="27630">
                  <c:v>144.46962537528501</c:v>
                </c:pt>
                <c:pt idx="27631">
                  <c:v>144.46169849990801</c:v>
                </c:pt>
                <c:pt idx="27632">
                  <c:v>144.45814188423199</c:v>
                </c:pt>
                <c:pt idx="27633">
                  <c:v>144.45375764439399</c:v>
                </c:pt>
                <c:pt idx="27634">
                  <c:v>144.452991853783</c:v>
                </c:pt>
                <c:pt idx="27635">
                  <c:v>144.40404370661301</c:v>
                </c:pt>
                <c:pt idx="27636">
                  <c:v>144.374998644615</c:v>
                </c:pt>
                <c:pt idx="27637">
                  <c:v>144.31909187421101</c:v>
                </c:pt>
                <c:pt idx="27638">
                  <c:v>144.3105602361</c:v>
                </c:pt>
                <c:pt idx="27639">
                  <c:v>144.303521187283</c:v>
                </c:pt>
                <c:pt idx="27640">
                  <c:v>144.300867846947</c:v>
                </c:pt>
                <c:pt idx="27641">
                  <c:v>144.262547896748</c:v>
                </c:pt>
                <c:pt idx="27642">
                  <c:v>144.25715057994</c:v>
                </c:pt>
                <c:pt idx="27643">
                  <c:v>144.256469821308</c:v>
                </c:pt>
                <c:pt idx="27644">
                  <c:v>144.247998282661</c:v>
                </c:pt>
                <c:pt idx="27645">
                  <c:v>144.172025016253</c:v>
                </c:pt>
                <c:pt idx="27646">
                  <c:v>144.15719511195601</c:v>
                </c:pt>
                <c:pt idx="27647">
                  <c:v>144.116124070419</c:v>
                </c:pt>
                <c:pt idx="27648">
                  <c:v>144.090560276633</c:v>
                </c:pt>
                <c:pt idx="27649">
                  <c:v>144.056042331009</c:v>
                </c:pt>
                <c:pt idx="27650">
                  <c:v>144.043242683866</c:v>
                </c:pt>
                <c:pt idx="27651">
                  <c:v>144.03959210539901</c:v>
                </c:pt>
                <c:pt idx="27652">
                  <c:v>144.01545846459101</c:v>
                </c:pt>
                <c:pt idx="27653">
                  <c:v>143.94812854430401</c:v>
                </c:pt>
                <c:pt idx="27654">
                  <c:v>143.94561905927</c:v>
                </c:pt>
                <c:pt idx="27655">
                  <c:v>143.864255986198</c:v>
                </c:pt>
                <c:pt idx="27656">
                  <c:v>143.75563338413801</c:v>
                </c:pt>
                <c:pt idx="27657">
                  <c:v>143.72489926022899</c:v>
                </c:pt>
                <c:pt idx="27658">
                  <c:v>143.693765123796</c:v>
                </c:pt>
                <c:pt idx="27659">
                  <c:v>143.643763847624</c:v>
                </c:pt>
                <c:pt idx="27660">
                  <c:v>143.64338989698001</c:v>
                </c:pt>
                <c:pt idx="27661">
                  <c:v>143.64268495162401</c:v>
                </c:pt>
                <c:pt idx="27662">
                  <c:v>143.575411050627</c:v>
                </c:pt>
                <c:pt idx="27663">
                  <c:v>143.54797482427401</c:v>
                </c:pt>
                <c:pt idx="27664">
                  <c:v>143.545554346671</c:v>
                </c:pt>
                <c:pt idx="27665">
                  <c:v>143.47776294799601</c:v>
                </c:pt>
                <c:pt idx="27666">
                  <c:v>143.45158701920599</c:v>
                </c:pt>
                <c:pt idx="27667">
                  <c:v>143.433409740873</c:v>
                </c:pt>
                <c:pt idx="27668">
                  <c:v>143.40275892496399</c:v>
                </c:pt>
                <c:pt idx="27669">
                  <c:v>143.37335612470901</c:v>
                </c:pt>
                <c:pt idx="27670">
                  <c:v>143.37112255634801</c:v>
                </c:pt>
                <c:pt idx="27671">
                  <c:v>143.342255592893</c:v>
                </c:pt>
                <c:pt idx="27672">
                  <c:v>143.30292393167301</c:v>
                </c:pt>
                <c:pt idx="27673">
                  <c:v>143.09775271117999</c:v>
                </c:pt>
                <c:pt idx="27674">
                  <c:v>143.07448068441499</c:v>
                </c:pt>
                <c:pt idx="27675">
                  <c:v>143.055746673333</c:v>
                </c:pt>
                <c:pt idx="27676">
                  <c:v>143.000096882798</c:v>
                </c:pt>
                <c:pt idx="27677">
                  <c:v>142.99379409599501</c:v>
                </c:pt>
                <c:pt idx="27678">
                  <c:v>142.98189323426399</c:v>
                </c:pt>
                <c:pt idx="27679">
                  <c:v>142.95909113949699</c:v>
                </c:pt>
                <c:pt idx="27680">
                  <c:v>142.92882763835999</c:v>
                </c:pt>
                <c:pt idx="27681">
                  <c:v>142.88261151634001</c:v>
                </c:pt>
                <c:pt idx="27682">
                  <c:v>142.845302068221</c:v>
                </c:pt>
                <c:pt idx="27683">
                  <c:v>142.77597159805001</c:v>
                </c:pt>
                <c:pt idx="27684">
                  <c:v>142.77538164812401</c:v>
                </c:pt>
                <c:pt idx="27685">
                  <c:v>142.72343148569001</c:v>
                </c:pt>
                <c:pt idx="27686">
                  <c:v>142.72230926917999</c:v>
                </c:pt>
                <c:pt idx="27687">
                  <c:v>142.67043647834501</c:v>
                </c:pt>
                <c:pt idx="27688">
                  <c:v>142.620052149392</c:v>
                </c:pt>
                <c:pt idx="27689">
                  <c:v>142.60695605904601</c:v>
                </c:pt>
                <c:pt idx="27690">
                  <c:v>142.58257669986099</c:v>
                </c:pt>
                <c:pt idx="27691">
                  <c:v>142.56890186981499</c:v>
                </c:pt>
                <c:pt idx="27692">
                  <c:v>142.558005957304</c:v>
                </c:pt>
                <c:pt idx="27693">
                  <c:v>142.555415032985</c:v>
                </c:pt>
                <c:pt idx="27694">
                  <c:v>142.55004306110899</c:v>
                </c:pt>
                <c:pt idx="27695">
                  <c:v>142.545864532639</c:v>
                </c:pt>
                <c:pt idx="27696">
                  <c:v>142.525351966508</c:v>
                </c:pt>
                <c:pt idx="27697">
                  <c:v>142.52527959507401</c:v>
                </c:pt>
                <c:pt idx="27698">
                  <c:v>142.519739540958</c:v>
                </c:pt>
                <c:pt idx="27699">
                  <c:v>142.51639380982101</c:v>
                </c:pt>
                <c:pt idx="27700">
                  <c:v>142.514067116826</c:v>
                </c:pt>
                <c:pt idx="27701">
                  <c:v>142.51141621534401</c:v>
                </c:pt>
                <c:pt idx="27702">
                  <c:v>142.50321904949101</c:v>
                </c:pt>
                <c:pt idx="27703">
                  <c:v>142.50292234068201</c:v>
                </c:pt>
                <c:pt idx="27704">
                  <c:v>142.49894433488899</c:v>
                </c:pt>
                <c:pt idx="27705">
                  <c:v>142.48251747389801</c:v>
                </c:pt>
                <c:pt idx="27706">
                  <c:v>142.48030668908399</c:v>
                </c:pt>
                <c:pt idx="27707">
                  <c:v>142.47911338493901</c:v>
                </c:pt>
                <c:pt idx="27708">
                  <c:v>142.45523827856201</c:v>
                </c:pt>
                <c:pt idx="27709">
                  <c:v>142.39872168428499</c:v>
                </c:pt>
                <c:pt idx="27710">
                  <c:v>142.39689288873001</c:v>
                </c:pt>
                <c:pt idx="27711">
                  <c:v>142.38770929208201</c:v>
                </c:pt>
                <c:pt idx="27712">
                  <c:v>142.37497620462801</c:v>
                </c:pt>
                <c:pt idx="27713">
                  <c:v>142.35456681322</c:v>
                </c:pt>
                <c:pt idx="27714">
                  <c:v>142.34625504779299</c:v>
                </c:pt>
                <c:pt idx="27715">
                  <c:v>142.339291097585</c:v>
                </c:pt>
                <c:pt idx="27716">
                  <c:v>142.33009468655399</c:v>
                </c:pt>
                <c:pt idx="27717">
                  <c:v>142.31619621609701</c:v>
                </c:pt>
                <c:pt idx="27718">
                  <c:v>142.312453134527</c:v>
                </c:pt>
                <c:pt idx="27719">
                  <c:v>142.31063079266099</c:v>
                </c:pt>
                <c:pt idx="27720">
                  <c:v>142.30988232568399</c:v>
                </c:pt>
                <c:pt idx="27721">
                  <c:v>142.30383391903601</c:v>
                </c:pt>
                <c:pt idx="27722">
                  <c:v>142.29834644446501</c:v>
                </c:pt>
                <c:pt idx="27723">
                  <c:v>142.28780832663099</c:v>
                </c:pt>
                <c:pt idx="27724">
                  <c:v>142.28460341780001</c:v>
                </c:pt>
                <c:pt idx="27725">
                  <c:v>142.268809338019</c:v>
                </c:pt>
                <c:pt idx="27726">
                  <c:v>142.268362809872</c:v>
                </c:pt>
                <c:pt idx="27727">
                  <c:v>142.261619857477</c:v>
                </c:pt>
                <c:pt idx="27728">
                  <c:v>142.22981448086699</c:v>
                </c:pt>
                <c:pt idx="27729">
                  <c:v>142.21061766972801</c:v>
                </c:pt>
                <c:pt idx="27730">
                  <c:v>142.142090936095</c:v>
                </c:pt>
                <c:pt idx="27731">
                  <c:v>142.139995470043</c:v>
                </c:pt>
                <c:pt idx="27732">
                  <c:v>142.12320495430899</c:v>
                </c:pt>
                <c:pt idx="27733">
                  <c:v>142.08959636180501</c:v>
                </c:pt>
                <c:pt idx="27734">
                  <c:v>142.056233636261</c:v>
                </c:pt>
                <c:pt idx="27735">
                  <c:v>142.05440484029799</c:v>
                </c:pt>
                <c:pt idx="27736">
                  <c:v>142.05122857206601</c:v>
                </c:pt>
                <c:pt idx="27737">
                  <c:v>142.04916995148301</c:v>
                </c:pt>
                <c:pt idx="27738">
                  <c:v>142.043188093781</c:v>
                </c:pt>
                <c:pt idx="27739">
                  <c:v>142.04234281301399</c:v>
                </c:pt>
                <c:pt idx="27740">
                  <c:v>142.04128806771999</c:v>
                </c:pt>
                <c:pt idx="27741">
                  <c:v>142.03678871492801</c:v>
                </c:pt>
                <c:pt idx="27742">
                  <c:v>142.03222995539301</c:v>
                </c:pt>
                <c:pt idx="27743">
                  <c:v>142.03115378905099</c:v>
                </c:pt>
                <c:pt idx="27744">
                  <c:v>142.026877708678</c:v>
                </c:pt>
                <c:pt idx="27745">
                  <c:v>142.01793983736999</c:v>
                </c:pt>
                <c:pt idx="27746">
                  <c:v>142.004502484299</c:v>
                </c:pt>
                <c:pt idx="27747">
                  <c:v>142.00200476896799</c:v>
                </c:pt>
                <c:pt idx="27748">
                  <c:v>141.998376575778</c:v>
                </c:pt>
                <c:pt idx="27749">
                  <c:v>141.96974107381399</c:v>
                </c:pt>
                <c:pt idx="27750">
                  <c:v>141.89541532218499</c:v>
                </c:pt>
                <c:pt idx="27751">
                  <c:v>141.87624283041399</c:v>
                </c:pt>
                <c:pt idx="27752">
                  <c:v>141.86656713952399</c:v>
                </c:pt>
                <c:pt idx="27753">
                  <c:v>141.86192980829401</c:v>
                </c:pt>
                <c:pt idx="27754">
                  <c:v>141.849779691023</c:v>
                </c:pt>
                <c:pt idx="27755">
                  <c:v>141.84836822711</c:v>
                </c:pt>
                <c:pt idx="27756">
                  <c:v>141.84490830982801</c:v>
                </c:pt>
                <c:pt idx="27757">
                  <c:v>141.84486941901901</c:v>
                </c:pt>
                <c:pt idx="27758">
                  <c:v>141.843718080549</c:v>
                </c:pt>
                <c:pt idx="27759">
                  <c:v>141.84345756120601</c:v>
                </c:pt>
                <c:pt idx="27760">
                  <c:v>141.839955797268</c:v>
                </c:pt>
                <c:pt idx="27761">
                  <c:v>141.837960144325</c:v>
                </c:pt>
                <c:pt idx="27762">
                  <c:v>141.835564408729</c:v>
                </c:pt>
                <c:pt idx="27763">
                  <c:v>141.828467636433</c:v>
                </c:pt>
                <c:pt idx="27764">
                  <c:v>141.82655876736101</c:v>
                </c:pt>
                <c:pt idx="27765">
                  <c:v>141.82634383525101</c:v>
                </c:pt>
                <c:pt idx="27766">
                  <c:v>141.82325596656901</c:v>
                </c:pt>
                <c:pt idx="27767">
                  <c:v>141.82305235480001</c:v>
                </c:pt>
                <c:pt idx="27768">
                  <c:v>141.817941166596</c:v>
                </c:pt>
                <c:pt idx="27769">
                  <c:v>141.801123277035</c:v>
                </c:pt>
                <c:pt idx="27770">
                  <c:v>141.78387236838401</c:v>
                </c:pt>
                <c:pt idx="27771">
                  <c:v>141.69339918207899</c:v>
                </c:pt>
                <c:pt idx="27772">
                  <c:v>141.656220402267</c:v>
                </c:pt>
                <c:pt idx="27773">
                  <c:v>141.65264251673199</c:v>
                </c:pt>
                <c:pt idx="27774">
                  <c:v>141.63970825264499</c:v>
                </c:pt>
                <c:pt idx="27775">
                  <c:v>141.623169879903</c:v>
                </c:pt>
                <c:pt idx="27776">
                  <c:v>141.617782878947</c:v>
                </c:pt>
                <c:pt idx="27777">
                  <c:v>141.52823647222701</c:v>
                </c:pt>
                <c:pt idx="27778">
                  <c:v>141.52441576741001</c:v>
                </c:pt>
                <c:pt idx="27779">
                  <c:v>141.50738019396999</c:v>
                </c:pt>
                <c:pt idx="27780">
                  <c:v>141.47966228661301</c:v>
                </c:pt>
                <c:pt idx="27781">
                  <c:v>141.46938667054701</c:v>
                </c:pt>
                <c:pt idx="27782">
                  <c:v>141.40641641307701</c:v>
                </c:pt>
                <c:pt idx="27783">
                  <c:v>141.299895685259</c:v>
                </c:pt>
                <c:pt idx="27784">
                  <c:v>141.28780618098</c:v>
                </c:pt>
                <c:pt idx="27785">
                  <c:v>141.278845552017</c:v>
                </c:pt>
                <c:pt idx="27786">
                  <c:v>141.241124139893</c:v>
                </c:pt>
                <c:pt idx="27787">
                  <c:v>141.182777459048</c:v>
                </c:pt>
                <c:pt idx="27788">
                  <c:v>141.179212075479</c:v>
                </c:pt>
                <c:pt idx="27789">
                  <c:v>141.17261424658099</c:v>
                </c:pt>
                <c:pt idx="27790">
                  <c:v>141.163825083869</c:v>
                </c:pt>
                <c:pt idx="27791">
                  <c:v>141.10356565894301</c:v>
                </c:pt>
                <c:pt idx="27792">
                  <c:v>141.08291053109301</c:v>
                </c:pt>
                <c:pt idx="27793">
                  <c:v>141.07530506257999</c:v>
                </c:pt>
                <c:pt idx="27794">
                  <c:v>141.072040924666</c:v>
                </c:pt>
                <c:pt idx="27795">
                  <c:v>141.04866322233599</c:v>
                </c:pt>
                <c:pt idx="27796">
                  <c:v>141.03900030413899</c:v>
                </c:pt>
                <c:pt idx="27797">
                  <c:v>141.02499612838901</c:v>
                </c:pt>
                <c:pt idx="27798">
                  <c:v>140.987288062402</c:v>
                </c:pt>
                <c:pt idx="27799">
                  <c:v>140.90923486393501</c:v>
                </c:pt>
                <c:pt idx="27800">
                  <c:v>140.90896834118701</c:v>
                </c:pt>
                <c:pt idx="27801">
                  <c:v>140.908593635881</c:v>
                </c:pt>
                <c:pt idx="27802">
                  <c:v>140.89024127384201</c:v>
                </c:pt>
                <c:pt idx="27803">
                  <c:v>140.879288867356</c:v>
                </c:pt>
                <c:pt idx="27804">
                  <c:v>140.85030854497799</c:v>
                </c:pt>
                <c:pt idx="27805">
                  <c:v>140.83312250396301</c:v>
                </c:pt>
                <c:pt idx="27806">
                  <c:v>140.79851604226801</c:v>
                </c:pt>
                <c:pt idx="27807">
                  <c:v>140.77305081163399</c:v>
                </c:pt>
                <c:pt idx="27808">
                  <c:v>140.71770776769301</c:v>
                </c:pt>
                <c:pt idx="27809">
                  <c:v>140.70342682441699</c:v>
                </c:pt>
                <c:pt idx="27810">
                  <c:v>140.701984278309</c:v>
                </c:pt>
                <c:pt idx="27811">
                  <c:v>140.70160100643699</c:v>
                </c:pt>
                <c:pt idx="27812">
                  <c:v>140.70119435492899</c:v>
                </c:pt>
                <c:pt idx="27813">
                  <c:v>140.69877015095801</c:v>
                </c:pt>
                <c:pt idx="27814">
                  <c:v>140.69631439370599</c:v>
                </c:pt>
                <c:pt idx="27815">
                  <c:v>140.69050547081099</c:v>
                </c:pt>
                <c:pt idx="27816">
                  <c:v>140.685695841014</c:v>
                </c:pt>
                <c:pt idx="27817">
                  <c:v>140.66117503647999</c:v>
                </c:pt>
                <c:pt idx="27818">
                  <c:v>140.65800993084599</c:v>
                </c:pt>
                <c:pt idx="27819">
                  <c:v>140.64384093646399</c:v>
                </c:pt>
                <c:pt idx="27820">
                  <c:v>140.641351237061</c:v>
                </c:pt>
                <c:pt idx="27821">
                  <c:v>140.572900124862</c:v>
                </c:pt>
                <c:pt idx="27822">
                  <c:v>140.57104256549499</c:v>
                </c:pt>
                <c:pt idx="27823">
                  <c:v>140.51232822708801</c:v>
                </c:pt>
                <c:pt idx="27824">
                  <c:v>140.503465618804</c:v>
                </c:pt>
                <c:pt idx="27825">
                  <c:v>140.498215174363</c:v>
                </c:pt>
                <c:pt idx="27826">
                  <c:v>140.43380784549001</c:v>
                </c:pt>
                <c:pt idx="27827">
                  <c:v>140.42922340768101</c:v>
                </c:pt>
                <c:pt idx="27828">
                  <c:v>140.42002111245699</c:v>
                </c:pt>
                <c:pt idx="27829">
                  <c:v>140.38758054755701</c:v>
                </c:pt>
                <c:pt idx="27830">
                  <c:v>140.38757941154199</c:v>
                </c:pt>
                <c:pt idx="27831">
                  <c:v>140.38715559062399</c:v>
                </c:pt>
                <c:pt idx="27832">
                  <c:v>140.38685654397301</c:v>
                </c:pt>
                <c:pt idx="27833">
                  <c:v>140.38661548864999</c:v>
                </c:pt>
                <c:pt idx="27834">
                  <c:v>140.37336903858099</c:v>
                </c:pt>
                <c:pt idx="27835">
                  <c:v>140.36018077385199</c:v>
                </c:pt>
                <c:pt idx="27836">
                  <c:v>140.33884423272301</c:v>
                </c:pt>
                <c:pt idx="27837">
                  <c:v>140.32906293981199</c:v>
                </c:pt>
                <c:pt idx="27838">
                  <c:v>140.32297417991799</c:v>
                </c:pt>
                <c:pt idx="27839">
                  <c:v>140.18255950738501</c:v>
                </c:pt>
                <c:pt idx="27840">
                  <c:v>140.18020859771599</c:v>
                </c:pt>
                <c:pt idx="27841">
                  <c:v>140.18018009941801</c:v>
                </c:pt>
                <c:pt idx="27842">
                  <c:v>140.17987544979999</c:v>
                </c:pt>
                <c:pt idx="27843">
                  <c:v>140.17958712572599</c:v>
                </c:pt>
                <c:pt idx="27844">
                  <c:v>140.17933636727</c:v>
                </c:pt>
                <c:pt idx="27845">
                  <c:v>140.17586050915901</c:v>
                </c:pt>
                <c:pt idx="27846">
                  <c:v>140.093051735502</c:v>
                </c:pt>
                <c:pt idx="27847">
                  <c:v>140.07044635387399</c:v>
                </c:pt>
                <c:pt idx="27848">
                  <c:v>140.03225125033299</c:v>
                </c:pt>
                <c:pt idx="27849">
                  <c:v>140.02034618827901</c:v>
                </c:pt>
                <c:pt idx="27850">
                  <c:v>140.01580057155201</c:v>
                </c:pt>
                <c:pt idx="27851">
                  <c:v>140.01061848171199</c:v>
                </c:pt>
                <c:pt idx="27852">
                  <c:v>139.99845657960299</c:v>
                </c:pt>
                <c:pt idx="27853">
                  <c:v>139.93199094134101</c:v>
                </c:pt>
                <c:pt idx="27854">
                  <c:v>139.927180153303</c:v>
                </c:pt>
                <c:pt idx="27855">
                  <c:v>139.900907532557</c:v>
                </c:pt>
                <c:pt idx="27856">
                  <c:v>139.892720472902</c:v>
                </c:pt>
                <c:pt idx="27857">
                  <c:v>139.84565902178699</c:v>
                </c:pt>
                <c:pt idx="27858">
                  <c:v>139.80159975895501</c:v>
                </c:pt>
                <c:pt idx="27859">
                  <c:v>139.80072298574601</c:v>
                </c:pt>
                <c:pt idx="27860">
                  <c:v>139.76666612635401</c:v>
                </c:pt>
                <c:pt idx="27861">
                  <c:v>139.75493748013599</c:v>
                </c:pt>
                <c:pt idx="27862">
                  <c:v>139.74621858434301</c:v>
                </c:pt>
                <c:pt idx="27863">
                  <c:v>139.73893269096999</c:v>
                </c:pt>
                <c:pt idx="27864">
                  <c:v>139.684086867666</c:v>
                </c:pt>
                <c:pt idx="27865">
                  <c:v>139.55366173054699</c:v>
                </c:pt>
                <c:pt idx="27866">
                  <c:v>139.50350005448399</c:v>
                </c:pt>
                <c:pt idx="27867">
                  <c:v>139.40118505894699</c:v>
                </c:pt>
                <c:pt idx="27868">
                  <c:v>139.39755679154499</c:v>
                </c:pt>
                <c:pt idx="27869">
                  <c:v>139.32768425143399</c:v>
                </c:pt>
                <c:pt idx="27870">
                  <c:v>139.30113641025201</c:v>
                </c:pt>
                <c:pt idx="27871">
                  <c:v>139.300171553545</c:v>
                </c:pt>
                <c:pt idx="27872">
                  <c:v>139.289729924075</c:v>
                </c:pt>
                <c:pt idx="27873">
                  <c:v>139.25879911018501</c:v>
                </c:pt>
                <c:pt idx="27874">
                  <c:v>139.20462038967901</c:v>
                </c:pt>
                <c:pt idx="27875">
                  <c:v>139.201818286595</c:v>
                </c:pt>
                <c:pt idx="27876">
                  <c:v>139.184560077855</c:v>
                </c:pt>
                <c:pt idx="27877">
                  <c:v>139.17707256981001</c:v>
                </c:pt>
                <c:pt idx="27878">
                  <c:v>139.14531767244</c:v>
                </c:pt>
                <c:pt idx="27879">
                  <c:v>139.12363987757499</c:v>
                </c:pt>
                <c:pt idx="27880">
                  <c:v>139.11745573906899</c:v>
                </c:pt>
                <c:pt idx="27881">
                  <c:v>139.05481466859499</c:v>
                </c:pt>
                <c:pt idx="27882">
                  <c:v>139.01236727269799</c:v>
                </c:pt>
                <c:pt idx="27883">
                  <c:v>139.00093968792899</c:v>
                </c:pt>
                <c:pt idx="27884">
                  <c:v>138.992746181716</c:v>
                </c:pt>
                <c:pt idx="27885">
                  <c:v>138.85677039683199</c:v>
                </c:pt>
                <c:pt idx="27886">
                  <c:v>138.81928044571501</c:v>
                </c:pt>
                <c:pt idx="27887">
                  <c:v>138.76069988736199</c:v>
                </c:pt>
                <c:pt idx="27888">
                  <c:v>138.71486178707099</c:v>
                </c:pt>
                <c:pt idx="27889">
                  <c:v>138.71119603485499</c:v>
                </c:pt>
                <c:pt idx="27890">
                  <c:v>138.600415648054</c:v>
                </c:pt>
                <c:pt idx="27891">
                  <c:v>138.342276850388</c:v>
                </c:pt>
                <c:pt idx="27892">
                  <c:v>138.33461035891901</c:v>
                </c:pt>
                <c:pt idx="27893">
                  <c:v>138.28286107602901</c:v>
                </c:pt>
                <c:pt idx="27894">
                  <c:v>138.19408045741301</c:v>
                </c:pt>
                <c:pt idx="27895">
                  <c:v>138.192304593774</c:v>
                </c:pt>
                <c:pt idx="27896">
                  <c:v>138.17342346912</c:v>
                </c:pt>
                <c:pt idx="27897">
                  <c:v>138.15102460136501</c:v>
                </c:pt>
                <c:pt idx="27898">
                  <c:v>138.140865905814</c:v>
                </c:pt>
                <c:pt idx="27899">
                  <c:v>137.989317499116</c:v>
                </c:pt>
                <c:pt idx="27900">
                  <c:v>137.955982582974</c:v>
                </c:pt>
                <c:pt idx="27901">
                  <c:v>137.95147264579501</c:v>
                </c:pt>
                <c:pt idx="27902">
                  <c:v>137.89213590275301</c:v>
                </c:pt>
                <c:pt idx="27903">
                  <c:v>137.884126857014</c:v>
                </c:pt>
                <c:pt idx="27904">
                  <c:v>137.873362034813</c:v>
                </c:pt>
                <c:pt idx="27905">
                  <c:v>137.86794550355799</c:v>
                </c:pt>
                <c:pt idx="27906">
                  <c:v>137.850568276719</c:v>
                </c:pt>
                <c:pt idx="27907">
                  <c:v>137.83465119665499</c:v>
                </c:pt>
                <c:pt idx="27908">
                  <c:v>137.82216797467001</c:v>
                </c:pt>
                <c:pt idx="27909">
                  <c:v>137.79949941568501</c:v>
                </c:pt>
                <c:pt idx="27910">
                  <c:v>137.744901616151</c:v>
                </c:pt>
                <c:pt idx="27911">
                  <c:v>137.744106891999</c:v>
                </c:pt>
                <c:pt idx="27912">
                  <c:v>137.72711382783501</c:v>
                </c:pt>
                <c:pt idx="27913">
                  <c:v>137.660049309985</c:v>
                </c:pt>
                <c:pt idx="27914">
                  <c:v>137.65064928612199</c:v>
                </c:pt>
                <c:pt idx="27915">
                  <c:v>137.602940583107</c:v>
                </c:pt>
                <c:pt idx="27916">
                  <c:v>137.59481346073201</c:v>
                </c:pt>
                <c:pt idx="27917">
                  <c:v>137.43806252438799</c:v>
                </c:pt>
                <c:pt idx="27918">
                  <c:v>137.39903197516799</c:v>
                </c:pt>
                <c:pt idx="27919">
                  <c:v>137.28963111209899</c:v>
                </c:pt>
                <c:pt idx="27920">
                  <c:v>137.27448818892799</c:v>
                </c:pt>
                <c:pt idx="27921">
                  <c:v>137.23059603240199</c:v>
                </c:pt>
                <c:pt idx="27922">
                  <c:v>137.22750288862801</c:v>
                </c:pt>
                <c:pt idx="27923">
                  <c:v>137.216940833103</c:v>
                </c:pt>
                <c:pt idx="27924">
                  <c:v>137.17638654549401</c:v>
                </c:pt>
                <c:pt idx="27925">
                  <c:v>137.157934827899</c:v>
                </c:pt>
                <c:pt idx="27926">
                  <c:v>137.1528624055</c:v>
                </c:pt>
                <c:pt idx="27927">
                  <c:v>137.13281787155199</c:v>
                </c:pt>
                <c:pt idx="27928">
                  <c:v>137.10294932236599</c:v>
                </c:pt>
                <c:pt idx="27929">
                  <c:v>137.08248867850401</c:v>
                </c:pt>
                <c:pt idx="27930">
                  <c:v>137.06213170195099</c:v>
                </c:pt>
                <c:pt idx="27931">
                  <c:v>137.004292996137</c:v>
                </c:pt>
                <c:pt idx="27932">
                  <c:v>136.986203930518</c:v>
                </c:pt>
                <c:pt idx="27933">
                  <c:v>136.95332317043801</c:v>
                </c:pt>
                <c:pt idx="27934">
                  <c:v>136.93765107207</c:v>
                </c:pt>
                <c:pt idx="27935">
                  <c:v>136.87819990454599</c:v>
                </c:pt>
                <c:pt idx="27936">
                  <c:v>136.85442942282401</c:v>
                </c:pt>
                <c:pt idx="27937">
                  <c:v>136.811627678631</c:v>
                </c:pt>
                <c:pt idx="27938">
                  <c:v>136.74939986331299</c:v>
                </c:pt>
                <c:pt idx="27939">
                  <c:v>136.739805180411</c:v>
                </c:pt>
                <c:pt idx="27940">
                  <c:v>136.73239296087701</c:v>
                </c:pt>
                <c:pt idx="27941">
                  <c:v>136.729415494324</c:v>
                </c:pt>
                <c:pt idx="27942">
                  <c:v>136.72384952235501</c:v>
                </c:pt>
                <c:pt idx="27943">
                  <c:v>136.71752554986</c:v>
                </c:pt>
                <c:pt idx="27944">
                  <c:v>136.715762546908</c:v>
                </c:pt>
                <c:pt idx="27945">
                  <c:v>136.704231533994</c:v>
                </c:pt>
                <c:pt idx="27946">
                  <c:v>136.65091129618099</c:v>
                </c:pt>
                <c:pt idx="27947">
                  <c:v>136.56516000609901</c:v>
                </c:pt>
                <c:pt idx="27948">
                  <c:v>136.53868326106399</c:v>
                </c:pt>
                <c:pt idx="27949">
                  <c:v>136.53436965185</c:v>
                </c:pt>
                <c:pt idx="27950">
                  <c:v>136.44206254902599</c:v>
                </c:pt>
                <c:pt idx="27951">
                  <c:v>136.34104108704599</c:v>
                </c:pt>
                <c:pt idx="27952">
                  <c:v>136.334082448424</c:v>
                </c:pt>
                <c:pt idx="27953">
                  <c:v>136.30154824001701</c:v>
                </c:pt>
                <c:pt idx="27954">
                  <c:v>136.26102525750599</c:v>
                </c:pt>
                <c:pt idx="27955">
                  <c:v>136.21597403212499</c:v>
                </c:pt>
                <c:pt idx="27956">
                  <c:v>136.19730601004599</c:v>
                </c:pt>
                <c:pt idx="27957">
                  <c:v>136.197009812906</c:v>
                </c:pt>
                <c:pt idx="27958">
                  <c:v>136.19253813854499</c:v>
                </c:pt>
                <c:pt idx="27959">
                  <c:v>136.176342755588</c:v>
                </c:pt>
                <c:pt idx="27960">
                  <c:v>136.14498857158199</c:v>
                </c:pt>
                <c:pt idx="27961">
                  <c:v>136.07584439451699</c:v>
                </c:pt>
                <c:pt idx="27962">
                  <c:v>136.05255278741299</c:v>
                </c:pt>
                <c:pt idx="27963">
                  <c:v>136.039617884666</c:v>
                </c:pt>
                <c:pt idx="27964">
                  <c:v>135.93385747844599</c:v>
                </c:pt>
                <c:pt idx="27965">
                  <c:v>135.897551646133</c:v>
                </c:pt>
                <c:pt idx="27966">
                  <c:v>135.86840250153799</c:v>
                </c:pt>
                <c:pt idx="27967">
                  <c:v>135.85926823211699</c:v>
                </c:pt>
                <c:pt idx="27968">
                  <c:v>135.81325156228101</c:v>
                </c:pt>
                <c:pt idx="27969">
                  <c:v>135.79347105780599</c:v>
                </c:pt>
                <c:pt idx="27970">
                  <c:v>135.77304172051899</c:v>
                </c:pt>
                <c:pt idx="27971">
                  <c:v>135.76265048312999</c:v>
                </c:pt>
                <c:pt idx="27972">
                  <c:v>135.757143830926</c:v>
                </c:pt>
                <c:pt idx="27973">
                  <c:v>135.65572601487401</c:v>
                </c:pt>
                <c:pt idx="27974">
                  <c:v>135.628150785613</c:v>
                </c:pt>
                <c:pt idx="27975">
                  <c:v>135.623698587635</c:v>
                </c:pt>
                <c:pt idx="27976">
                  <c:v>135.614669798075</c:v>
                </c:pt>
                <c:pt idx="27977">
                  <c:v>135.61426252079301</c:v>
                </c:pt>
                <c:pt idx="27978">
                  <c:v>135.555035632401</c:v>
                </c:pt>
                <c:pt idx="27979">
                  <c:v>135.470103550452</c:v>
                </c:pt>
                <c:pt idx="27980">
                  <c:v>135.46192482299</c:v>
                </c:pt>
                <c:pt idx="27981">
                  <c:v>135.431986861431</c:v>
                </c:pt>
                <c:pt idx="27982">
                  <c:v>135.387779788187</c:v>
                </c:pt>
                <c:pt idx="27983">
                  <c:v>135.36490202839201</c:v>
                </c:pt>
                <c:pt idx="27984">
                  <c:v>135.35042729304101</c:v>
                </c:pt>
                <c:pt idx="27985">
                  <c:v>135.28483844668801</c:v>
                </c:pt>
                <c:pt idx="27986">
                  <c:v>135.19239075191501</c:v>
                </c:pt>
                <c:pt idx="27987">
                  <c:v>135.14439214907199</c:v>
                </c:pt>
                <c:pt idx="27988">
                  <c:v>135.09419481070699</c:v>
                </c:pt>
                <c:pt idx="27989">
                  <c:v>135.08850754451001</c:v>
                </c:pt>
                <c:pt idx="27990">
                  <c:v>135.08663266009901</c:v>
                </c:pt>
                <c:pt idx="27991">
                  <c:v>135.08645257474299</c:v>
                </c:pt>
                <c:pt idx="27992">
                  <c:v>135.06304116620399</c:v>
                </c:pt>
                <c:pt idx="27993">
                  <c:v>135.00212111378301</c:v>
                </c:pt>
                <c:pt idx="27994">
                  <c:v>134.971322699533</c:v>
                </c:pt>
                <c:pt idx="27995">
                  <c:v>134.969258753128</c:v>
                </c:pt>
                <c:pt idx="27996">
                  <c:v>134.96819014461701</c:v>
                </c:pt>
                <c:pt idx="27997">
                  <c:v>134.93125878467399</c:v>
                </c:pt>
                <c:pt idx="27998">
                  <c:v>134.91231705247901</c:v>
                </c:pt>
                <c:pt idx="27999">
                  <c:v>134.87137863944801</c:v>
                </c:pt>
                <c:pt idx="28000">
                  <c:v>134.87089299831001</c:v>
                </c:pt>
                <c:pt idx="28001">
                  <c:v>134.857956213698</c:v>
                </c:pt>
                <c:pt idx="28002">
                  <c:v>134.8454194416</c:v>
                </c:pt>
                <c:pt idx="28003">
                  <c:v>134.82815859175901</c:v>
                </c:pt>
                <c:pt idx="28004">
                  <c:v>134.806499845747</c:v>
                </c:pt>
                <c:pt idx="28005">
                  <c:v>134.786871926038</c:v>
                </c:pt>
                <c:pt idx="28006">
                  <c:v>134.74692578908301</c:v>
                </c:pt>
                <c:pt idx="28007">
                  <c:v>134.681813254525</c:v>
                </c:pt>
                <c:pt idx="28008">
                  <c:v>134.64328252152399</c:v>
                </c:pt>
                <c:pt idx="28009">
                  <c:v>134.62939289952101</c:v>
                </c:pt>
                <c:pt idx="28010">
                  <c:v>134.60147692513101</c:v>
                </c:pt>
                <c:pt idx="28011">
                  <c:v>134.58031258562201</c:v>
                </c:pt>
                <c:pt idx="28012">
                  <c:v>134.56271561447599</c:v>
                </c:pt>
                <c:pt idx="28013">
                  <c:v>134.54729736372499</c:v>
                </c:pt>
                <c:pt idx="28014">
                  <c:v>134.50628230072101</c:v>
                </c:pt>
                <c:pt idx="28015">
                  <c:v>134.49582880847299</c:v>
                </c:pt>
                <c:pt idx="28016">
                  <c:v>134.48303308268001</c:v>
                </c:pt>
                <c:pt idx="28017">
                  <c:v>134.468383099802</c:v>
                </c:pt>
                <c:pt idx="28018">
                  <c:v>134.39845433752799</c:v>
                </c:pt>
                <c:pt idx="28019">
                  <c:v>134.390662713155</c:v>
                </c:pt>
                <c:pt idx="28020">
                  <c:v>134.37798338546699</c:v>
                </c:pt>
                <c:pt idx="28021">
                  <c:v>134.33814126703601</c:v>
                </c:pt>
                <c:pt idx="28022">
                  <c:v>134.29089811780699</c:v>
                </c:pt>
                <c:pt idx="28023">
                  <c:v>134.28673515271399</c:v>
                </c:pt>
                <c:pt idx="28024">
                  <c:v>134.280264668288</c:v>
                </c:pt>
                <c:pt idx="28025">
                  <c:v>134.25135103357701</c:v>
                </c:pt>
                <c:pt idx="28026">
                  <c:v>134.243548970565</c:v>
                </c:pt>
                <c:pt idx="28027">
                  <c:v>134.18629541871701</c:v>
                </c:pt>
                <c:pt idx="28028">
                  <c:v>134.12007841335799</c:v>
                </c:pt>
                <c:pt idx="28029">
                  <c:v>134.117770997695</c:v>
                </c:pt>
                <c:pt idx="28030">
                  <c:v>134.06426962191901</c:v>
                </c:pt>
                <c:pt idx="28031">
                  <c:v>134.061106382426</c:v>
                </c:pt>
                <c:pt idx="28032">
                  <c:v>134.00358022708099</c:v>
                </c:pt>
                <c:pt idx="28033">
                  <c:v>134.00136989313901</c:v>
                </c:pt>
                <c:pt idx="28034">
                  <c:v>133.999455493413</c:v>
                </c:pt>
                <c:pt idx="28035">
                  <c:v>133.961195477318</c:v>
                </c:pt>
                <c:pt idx="28036">
                  <c:v>133.920753026721</c:v>
                </c:pt>
                <c:pt idx="28037">
                  <c:v>133.844905668216</c:v>
                </c:pt>
                <c:pt idx="28038">
                  <c:v>133.79528103134101</c:v>
                </c:pt>
                <c:pt idx="28039">
                  <c:v>133.78343415450399</c:v>
                </c:pt>
                <c:pt idx="28040">
                  <c:v>133.775272061913</c:v>
                </c:pt>
                <c:pt idx="28041">
                  <c:v>133.76296610787301</c:v>
                </c:pt>
                <c:pt idx="28042">
                  <c:v>133.76135069161199</c:v>
                </c:pt>
                <c:pt idx="28043">
                  <c:v>133.70919391025299</c:v>
                </c:pt>
                <c:pt idx="28044">
                  <c:v>133.639195943548</c:v>
                </c:pt>
                <c:pt idx="28045">
                  <c:v>133.60729508919101</c:v>
                </c:pt>
                <c:pt idx="28046">
                  <c:v>133.567784565067</c:v>
                </c:pt>
                <c:pt idx="28047">
                  <c:v>133.54067453080501</c:v>
                </c:pt>
                <c:pt idx="28048">
                  <c:v>133.51365334219801</c:v>
                </c:pt>
                <c:pt idx="28049">
                  <c:v>133.493736886053</c:v>
                </c:pt>
                <c:pt idx="28050">
                  <c:v>133.491161755988</c:v>
                </c:pt>
                <c:pt idx="28051">
                  <c:v>133.48329850642099</c:v>
                </c:pt>
                <c:pt idx="28052">
                  <c:v>133.44535944576899</c:v>
                </c:pt>
                <c:pt idx="28053">
                  <c:v>133.35809853696799</c:v>
                </c:pt>
                <c:pt idx="28054">
                  <c:v>133.326140095445</c:v>
                </c:pt>
                <c:pt idx="28055">
                  <c:v>133.31428796078899</c:v>
                </c:pt>
                <c:pt idx="28056">
                  <c:v>133.30744769137999</c:v>
                </c:pt>
                <c:pt idx="28057">
                  <c:v>133.241042518596</c:v>
                </c:pt>
                <c:pt idx="28058">
                  <c:v>133.22447697665601</c:v>
                </c:pt>
                <c:pt idx="28059">
                  <c:v>133.208629432988</c:v>
                </c:pt>
                <c:pt idx="28060">
                  <c:v>133.173438441792</c:v>
                </c:pt>
                <c:pt idx="28061">
                  <c:v>133.13996952742099</c:v>
                </c:pt>
                <c:pt idx="28062">
                  <c:v>133.06427170820899</c:v>
                </c:pt>
                <c:pt idx="28063">
                  <c:v>133.035146461495</c:v>
                </c:pt>
                <c:pt idx="28064">
                  <c:v>132.97801029554901</c:v>
                </c:pt>
                <c:pt idx="28065">
                  <c:v>132.94279338384101</c:v>
                </c:pt>
                <c:pt idx="28066">
                  <c:v>132.81921666615099</c:v>
                </c:pt>
                <c:pt idx="28067">
                  <c:v>132.790243715635</c:v>
                </c:pt>
                <c:pt idx="28068">
                  <c:v>132.75377919208199</c:v>
                </c:pt>
                <c:pt idx="28069">
                  <c:v>132.58627956162201</c:v>
                </c:pt>
                <c:pt idx="28070">
                  <c:v>132.577807562814</c:v>
                </c:pt>
                <c:pt idx="28071">
                  <c:v>132.577359268848</c:v>
                </c:pt>
                <c:pt idx="28072">
                  <c:v>132.52605855614601</c:v>
                </c:pt>
                <c:pt idx="28073">
                  <c:v>132.45375964847199</c:v>
                </c:pt>
                <c:pt idx="28074">
                  <c:v>132.43456047766799</c:v>
                </c:pt>
                <c:pt idx="28075">
                  <c:v>132.403122901242</c:v>
                </c:pt>
                <c:pt idx="28076">
                  <c:v>132.17681387419299</c:v>
                </c:pt>
                <c:pt idx="28077">
                  <c:v>132.176165449449</c:v>
                </c:pt>
                <c:pt idx="28078">
                  <c:v>132.17329792365899</c:v>
                </c:pt>
                <c:pt idx="28079">
                  <c:v>132.11491091530101</c:v>
                </c:pt>
                <c:pt idx="28080">
                  <c:v>132.094623388635</c:v>
                </c:pt>
                <c:pt idx="28081">
                  <c:v>132.01195832984101</c:v>
                </c:pt>
                <c:pt idx="28082">
                  <c:v>131.99841722191599</c:v>
                </c:pt>
                <c:pt idx="28083">
                  <c:v>131.96701479379999</c:v>
                </c:pt>
                <c:pt idx="28084">
                  <c:v>131.79127376246899</c:v>
                </c:pt>
                <c:pt idx="28085">
                  <c:v>131.78478193600799</c:v>
                </c:pt>
                <c:pt idx="28086">
                  <c:v>131.776432010349</c:v>
                </c:pt>
                <c:pt idx="28087">
                  <c:v>131.70924396589501</c:v>
                </c:pt>
                <c:pt idx="28088">
                  <c:v>131.70805017344199</c:v>
                </c:pt>
                <c:pt idx="28089">
                  <c:v>131.707973088448</c:v>
                </c:pt>
                <c:pt idx="28090">
                  <c:v>131.68523984644801</c:v>
                </c:pt>
                <c:pt idx="28091">
                  <c:v>131.64681289882799</c:v>
                </c:pt>
                <c:pt idx="28092">
                  <c:v>131.628519881502</c:v>
                </c:pt>
                <c:pt idx="28093">
                  <c:v>131.62069545158701</c:v>
                </c:pt>
                <c:pt idx="28094">
                  <c:v>131.60241253419201</c:v>
                </c:pt>
                <c:pt idx="28095">
                  <c:v>131.569766799397</c:v>
                </c:pt>
                <c:pt idx="28096">
                  <c:v>131.535729130909</c:v>
                </c:pt>
                <c:pt idx="28097">
                  <c:v>131.52679187871601</c:v>
                </c:pt>
                <c:pt idx="28098">
                  <c:v>131.499786665665</c:v>
                </c:pt>
                <c:pt idx="28099">
                  <c:v>131.49914686191599</c:v>
                </c:pt>
                <c:pt idx="28100">
                  <c:v>131.458893196454</c:v>
                </c:pt>
                <c:pt idx="28101">
                  <c:v>131.43903769519</c:v>
                </c:pt>
                <c:pt idx="28102">
                  <c:v>131.36697702449499</c:v>
                </c:pt>
                <c:pt idx="28103">
                  <c:v>131.357636772078</c:v>
                </c:pt>
                <c:pt idx="28104">
                  <c:v>131.357180032092</c:v>
                </c:pt>
                <c:pt idx="28105">
                  <c:v>131.342082854176</c:v>
                </c:pt>
                <c:pt idx="28106">
                  <c:v>131.32695445227401</c:v>
                </c:pt>
                <c:pt idx="28107">
                  <c:v>131.29826900068099</c:v>
                </c:pt>
                <c:pt idx="28108">
                  <c:v>131.28849680562101</c:v>
                </c:pt>
                <c:pt idx="28109">
                  <c:v>131.261117207122</c:v>
                </c:pt>
                <c:pt idx="28110">
                  <c:v>131.20641323966399</c:v>
                </c:pt>
                <c:pt idx="28111">
                  <c:v>131.20167734881301</c:v>
                </c:pt>
                <c:pt idx="28112">
                  <c:v>131.15284251123799</c:v>
                </c:pt>
                <c:pt idx="28113">
                  <c:v>131.12333756005901</c:v>
                </c:pt>
                <c:pt idx="28114">
                  <c:v>131.11903519777101</c:v>
                </c:pt>
                <c:pt idx="28115">
                  <c:v>131.09007759873401</c:v>
                </c:pt>
                <c:pt idx="28116">
                  <c:v>131.08922088771399</c:v>
                </c:pt>
                <c:pt idx="28117">
                  <c:v>131.087329194859</c:v>
                </c:pt>
                <c:pt idx="28118">
                  <c:v>131.07043694420901</c:v>
                </c:pt>
                <c:pt idx="28119">
                  <c:v>131.01124011785899</c:v>
                </c:pt>
                <c:pt idx="28120">
                  <c:v>131.001827429819</c:v>
                </c:pt>
                <c:pt idx="28121">
                  <c:v>130.96847344992901</c:v>
                </c:pt>
                <c:pt idx="28122">
                  <c:v>130.92915386565201</c:v>
                </c:pt>
                <c:pt idx="28123">
                  <c:v>130.91413005858001</c:v>
                </c:pt>
                <c:pt idx="28124">
                  <c:v>130.90772377270099</c:v>
                </c:pt>
                <c:pt idx="28125">
                  <c:v>130.88817047689301</c:v>
                </c:pt>
                <c:pt idx="28126">
                  <c:v>130.87119219132899</c:v>
                </c:pt>
                <c:pt idx="28127">
                  <c:v>130.82194199424001</c:v>
                </c:pt>
                <c:pt idx="28128">
                  <c:v>130.77527940596801</c:v>
                </c:pt>
                <c:pt idx="28129">
                  <c:v>130.756963450863</c:v>
                </c:pt>
                <c:pt idx="28130">
                  <c:v>130.70883613974701</c:v>
                </c:pt>
                <c:pt idx="28131">
                  <c:v>130.66116913807201</c:v>
                </c:pt>
                <c:pt idx="28132">
                  <c:v>130.652537833624</c:v>
                </c:pt>
                <c:pt idx="28133">
                  <c:v>130.64692256286901</c:v>
                </c:pt>
                <c:pt idx="28134">
                  <c:v>130.61280351728001</c:v>
                </c:pt>
                <c:pt idx="28135">
                  <c:v>130.565565810507</c:v>
                </c:pt>
                <c:pt idx="28136">
                  <c:v>130.56129390002801</c:v>
                </c:pt>
                <c:pt idx="28137">
                  <c:v>130.54635800937501</c:v>
                </c:pt>
                <c:pt idx="28138">
                  <c:v>130.51299718699201</c:v>
                </c:pt>
                <c:pt idx="28139">
                  <c:v>130.511902769247</c:v>
                </c:pt>
                <c:pt idx="28140">
                  <c:v>130.48424862690899</c:v>
                </c:pt>
                <c:pt idx="28141">
                  <c:v>130.45383641483099</c:v>
                </c:pt>
                <c:pt idx="28142">
                  <c:v>130.44486518561101</c:v>
                </c:pt>
                <c:pt idx="28143">
                  <c:v>130.43936417237401</c:v>
                </c:pt>
                <c:pt idx="28144">
                  <c:v>130.43906403896</c:v>
                </c:pt>
                <c:pt idx="28145">
                  <c:v>130.35562915368499</c:v>
                </c:pt>
                <c:pt idx="28146">
                  <c:v>130.35324811036401</c:v>
                </c:pt>
                <c:pt idx="28147">
                  <c:v>130.30633131155</c:v>
                </c:pt>
                <c:pt idx="28148">
                  <c:v>130.24464752351901</c:v>
                </c:pt>
                <c:pt idx="28149">
                  <c:v>130.225531228504</c:v>
                </c:pt>
                <c:pt idx="28150">
                  <c:v>130.219110684192</c:v>
                </c:pt>
                <c:pt idx="28151">
                  <c:v>130.17583440427899</c:v>
                </c:pt>
                <c:pt idx="28152">
                  <c:v>130.15619723800401</c:v>
                </c:pt>
                <c:pt idx="28153">
                  <c:v>130.125193507098</c:v>
                </c:pt>
                <c:pt idx="28154">
                  <c:v>130.10040630310399</c:v>
                </c:pt>
                <c:pt idx="28155">
                  <c:v>130.09469252792701</c:v>
                </c:pt>
                <c:pt idx="28156">
                  <c:v>130.08803827584001</c:v>
                </c:pt>
                <c:pt idx="28157">
                  <c:v>130.00971116983101</c:v>
                </c:pt>
                <c:pt idx="28158">
                  <c:v>130.00864146180999</c:v>
                </c:pt>
                <c:pt idx="28159">
                  <c:v>129.974735198003</c:v>
                </c:pt>
                <c:pt idx="28160">
                  <c:v>129.888379324559</c:v>
                </c:pt>
                <c:pt idx="28161">
                  <c:v>129.86622146246401</c:v>
                </c:pt>
                <c:pt idx="28162">
                  <c:v>129.85328786311899</c:v>
                </c:pt>
                <c:pt idx="28163">
                  <c:v>129.74919818142601</c:v>
                </c:pt>
                <c:pt idx="28164">
                  <c:v>129.74231511595701</c:v>
                </c:pt>
                <c:pt idx="28165">
                  <c:v>129.68864092174701</c:v>
                </c:pt>
                <c:pt idx="28166">
                  <c:v>129.68243360609199</c:v>
                </c:pt>
                <c:pt idx="28167">
                  <c:v>129.64787144465001</c:v>
                </c:pt>
                <c:pt idx="28168">
                  <c:v>129.61313893200801</c:v>
                </c:pt>
                <c:pt idx="28169">
                  <c:v>129.58033514172601</c:v>
                </c:pt>
                <c:pt idx="28170">
                  <c:v>129.57177850383201</c:v>
                </c:pt>
                <c:pt idx="28171">
                  <c:v>129.532598595042</c:v>
                </c:pt>
                <c:pt idx="28172">
                  <c:v>129.52932378916</c:v>
                </c:pt>
                <c:pt idx="28173">
                  <c:v>129.49770071505401</c:v>
                </c:pt>
                <c:pt idx="28174">
                  <c:v>129.42983907719801</c:v>
                </c:pt>
                <c:pt idx="28175">
                  <c:v>129.42654627794801</c:v>
                </c:pt>
                <c:pt idx="28176">
                  <c:v>129.42212569865001</c:v>
                </c:pt>
                <c:pt idx="28177">
                  <c:v>129.350146250911</c:v>
                </c:pt>
                <c:pt idx="28178">
                  <c:v>129.32101589164199</c:v>
                </c:pt>
                <c:pt idx="28179">
                  <c:v>129.278849210907</c:v>
                </c:pt>
                <c:pt idx="28180">
                  <c:v>129.25411850511301</c:v>
                </c:pt>
                <c:pt idx="28181">
                  <c:v>129.22113864306999</c:v>
                </c:pt>
                <c:pt idx="28182">
                  <c:v>129.201370400348</c:v>
                </c:pt>
                <c:pt idx="28183">
                  <c:v>129.16948531769501</c:v>
                </c:pt>
                <c:pt idx="28184">
                  <c:v>129.143445121339</c:v>
                </c:pt>
                <c:pt idx="28185">
                  <c:v>129.12558787435501</c:v>
                </c:pt>
                <c:pt idx="28186">
                  <c:v>129.039852148888</c:v>
                </c:pt>
                <c:pt idx="28187">
                  <c:v>129.01715080870801</c:v>
                </c:pt>
                <c:pt idx="28188">
                  <c:v>129.004409046663</c:v>
                </c:pt>
                <c:pt idx="28189">
                  <c:v>128.98519575482101</c:v>
                </c:pt>
                <c:pt idx="28190">
                  <c:v>128.970874247343</c:v>
                </c:pt>
                <c:pt idx="28191">
                  <c:v>128.864593289531</c:v>
                </c:pt>
                <c:pt idx="28192">
                  <c:v>128.83752049173299</c:v>
                </c:pt>
                <c:pt idx="28193">
                  <c:v>128.82179145433599</c:v>
                </c:pt>
                <c:pt idx="28194">
                  <c:v>128.784688274188</c:v>
                </c:pt>
                <c:pt idx="28195">
                  <c:v>128.776732293702</c:v>
                </c:pt>
                <c:pt idx="28196">
                  <c:v>128.775949374823</c:v>
                </c:pt>
                <c:pt idx="28197">
                  <c:v>128.76669714471001</c:v>
                </c:pt>
                <c:pt idx="28198">
                  <c:v>128.76115970079201</c:v>
                </c:pt>
                <c:pt idx="28199">
                  <c:v>128.68881209196601</c:v>
                </c:pt>
                <c:pt idx="28200">
                  <c:v>128.68050216194001</c:v>
                </c:pt>
                <c:pt idx="28201">
                  <c:v>128.67564822848499</c:v>
                </c:pt>
                <c:pt idx="28202">
                  <c:v>128.67332030057901</c:v>
                </c:pt>
                <c:pt idx="28203">
                  <c:v>128.66674938727999</c:v>
                </c:pt>
                <c:pt idx="28204">
                  <c:v>128.61846574666799</c:v>
                </c:pt>
                <c:pt idx="28205">
                  <c:v>128.61465068000501</c:v>
                </c:pt>
                <c:pt idx="28206">
                  <c:v>128.60815823460899</c:v>
                </c:pt>
                <c:pt idx="28207">
                  <c:v>128.59019579806599</c:v>
                </c:pt>
                <c:pt idx="28208">
                  <c:v>128.58873762611799</c:v>
                </c:pt>
                <c:pt idx="28209">
                  <c:v>128.58529099816701</c:v>
                </c:pt>
                <c:pt idx="28210">
                  <c:v>128.56368406769499</c:v>
                </c:pt>
                <c:pt idx="28211">
                  <c:v>128.54719840618401</c:v>
                </c:pt>
                <c:pt idx="28212">
                  <c:v>128.513591023575</c:v>
                </c:pt>
                <c:pt idx="28213">
                  <c:v>128.43324767421899</c:v>
                </c:pt>
                <c:pt idx="28214">
                  <c:v>128.43090371338599</c:v>
                </c:pt>
                <c:pt idx="28215">
                  <c:v>128.409049737581</c:v>
                </c:pt>
                <c:pt idx="28216">
                  <c:v>128.35495022766801</c:v>
                </c:pt>
                <c:pt idx="28217">
                  <c:v>128.34724719349001</c:v>
                </c:pt>
                <c:pt idx="28218">
                  <c:v>128.34346935597699</c:v>
                </c:pt>
                <c:pt idx="28219">
                  <c:v>128.316721448978</c:v>
                </c:pt>
                <c:pt idx="28220">
                  <c:v>128.290221444873</c:v>
                </c:pt>
                <c:pt idx="28221">
                  <c:v>128.28984778707701</c:v>
                </c:pt>
                <c:pt idx="28222">
                  <c:v>128.25531659688599</c:v>
                </c:pt>
                <c:pt idx="28223">
                  <c:v>128.221999949684</c:v>
                </c:pt>
                <c:pt idx="28224">
                  <c:v>128.19555562298299</c:v>
                </c:pt>
                <c:pt idx="28225">
                  <c:v>128.19378727796899</c:v>
                </c:pt>
                <c:pt idx="28226">
                  <c:v>128.17480126834101</c:v>
                </c:pt>
                <c:pt idx="28227">
                  <c:v>128.12847425958299</c:v>
                </c:pt>
                <c:pt idx="28228">
                  <c:v>128.124805374723</c:v>
                </c:pt>
                <c:pt idx="28229">
                  <c:v>128.10847130690399</c:v>
                </c:pt>
                <c:pt idx="28230">
                  <c:v>128.09696151416401</c:v>
                </c:pt>
                <c:pt idx="28231">
                  <c:v>128.02020028853499</c:v>
                </c:pt>
                <c:pt idx="28232">
                  <c:v>127.99783488874399</c:v>
                </c:pt>
                <c:pt idx="28233">
                  <c:v>127.928696337528</c:v>
                </c:pt>
                <c:pt idx="28234">
                  <c:v>127.894040225675</c:v>
                </c:pt>
                <c:pt idx="28235">
                  <c:v>127.870734012475</c:v>
                </c:pt>
                <c:pt idx="28236">
                  <c:v>127.822270427305</c:v>
                </c:pt>
                <c:pt idx="28237">
                  <c:v>127.812858546577</c:v>
                </c:pt>
                <c:pt idx="28238">
                  <c:v>127.801394076129</c:v>
                </c:pt>
                <c:pt idx="28239">
                  <c:v>127.795051506047</c:v>
                </c:pt>
                <c:pt idx="28240">
                  <c:v>127.789639200077</c:v>
                </c:pt>
                <c:pt idx="28241">
                  <c:v>127.787603834571</c:v>
                </c:pt>
                <c:pt idx="28242">
                  <c:v>127.770490925948</c:v>
                </c:pt>
                <c:pt idx="28243">
                  <c:v>127.740887537916</c:v>
                </c:pt>
                <c:pt idx="28244">
                  <c:v>127.607643408486</c:v>
                </c:pt>
                <c:pt idx="28245">
                  <c:v>127.585837578639</c:v>
                </c:pt>
                <c:pt idx="28246">
                  <c:v>127.56168970274599</c:v>
                </c:pt>
                <c:pt idx="28247">
                  <c:v>127.547757380343</c:v>
                </c:pt>
                <c:pt idx="28248">
                  <c:v>127.54649822493</c:v>
                </c:pt>
                <c:pt idx="28249">
                  <c:v>127.517118808498</c:v>
                </c:pt>
                <c:pt idx="28250">
                  <c:v>127.447187934724</c:v>
                </c:pt>
                <c:pt idx="28251">
                  <c:v>127.41100757182301</c:v>
                </c:pt>
                <c:pt idx="28252">
                  <c:v>127.392850662787</c:v>
                </c:pt>
                <c:pt idx="28253">
                  <c:v>127.297592809073</c:v>
                </c:pt>
                <c:pt idx="28254">
                  <c:v>127.290937243051</c:v>
                </c:pt>
                <c:pt idx="28255">
                  <c:v>127.276179910754</c:v>
                </c:pt>
                <c:pt idx="28256">
                  <c:v>127.06757337137699</c:v>
                </c:pt>
                <c:pt idx="28257">
                  <c:v>126.982307688861</c:v>
                </c:pt>
                <c:pt idx="28258">
                  <c:v>126.817103784522</c:v>
                </c:pt>
                <c:pt idx="28259">
                  <c:v>126.80180831979899</c:v>
                </c:pt>
                <c:pt idx="28260">
                  <c:v>126.769106911888</c:v>
                </c:pt>
                <c:pt idx="28261">
                  <c:v>126.739496916737</c:v>
                </c:pt>
                <c:pt idx="28262">
                  <c:v>126.69945046626501</c:v>
                </c:pt>
                <c:pt idx="28263">
                  <c:v>126.692033911709</c:v>
                </c:pt>
                <c:pt idx="28264">
                  <c:v>126.592588639927</c:v>
                </c:pt>
                <c:pt idx="28265">
                  <c:v>126.585046046413</c:v>
                </c:pt>
                <c:pt idx="28266">
                  <c:v>126.584453765163</c:v>
                </c:pt>
                <c:pt idx="28267">
                  <c:v>126.58368027472601</c:v>
                </c:pt>
                <c:pt idx="28268">
                  <c:v>126.548263943264</c:v>
                </c:pt>
                <c:pt idx="28269">
                  <c:v>126.54257923626299</c:v>
                </c:pt>
                <c:pt idx="28270">
                  <c:v>126.511184568445</c:v>
                </c:pt>
                <c:pt idx="28271">
                  <c:v>126.44425949698601</c:v>
                </c:pt>
                <c:pt idx="28272">
                  <c:v>126.43429184714699</c:v>
                </c:pt>
                <c:pt idx="28273">
                  <c:v>126.42525700141699</c:v>
                </c:pt>
                <c:pt idx="28274">
                  <c:v>126.42041753868899</c:v>
                </c:pt>
                <c:pt idx="28275">
                  <c:v>126.351496291621</c:v>
                </c:pt>
                <c:pt idx="28276">
                  <c:v>126.33860875458601</c:v>
                </c:pt>
                <c:pt idx="28277">
                  <c:v>126.27207431591501</c:v>
                </c:pt>
                <c:pt idx="28278">
                  <c:v>126.236299744007</c:v>
                </c:pt>
                <c:pt idx="28279">
                  <c:v>126.17390686033301</c:v>
                </c:pt>
                <c:pt idx="28280">
                  <c:v>126.107276733894</c:v>
                </c:pt>
                <c:pt idx="28281">
                  <c:v>126.058646176677</c:v>
                </c:pt>
                <c:pt idx="28282">
                  <c:v>126.04666144574399</c:v>
                </c:pt>
                <c:pt idx="28283">
                  <c:v>126.041061208328</c:v>
                </c:pt>
                <c:pt idx="28284">
                  <c:v>125.954897512819</c:v>
                </c:pt>
                <c:pt idx="28285">
                  <c:v>125.944757059605</c:v>
                </c:pt>
                <c:pt idx="28286">
                  <c:v>125.910660257514</c:v>
                </c:pt>
                <c:pt idx="28287">
                  <c:v>125.90707481900201</c:v>
                </c:pt>
                <c:pt idx="28288">
                  <c:v>125.895663820371</c:v>
                </c:pt>
                <c:pt idx="28289">
                  <c:v>125.841140569291</c:v>
                </c:pt>
                <c:pt idx="28290">
                  <c:v>125.760552186487</c:v>
                </c:pt>
                <c:pt idx="28291">
                  <c:v>125.74749197526999</c:v>
                </c:pt>
                <c:pt idx="28292">
                  <c:v>125.72025397328299</c:v>
                </c:pt>
                <c:pt idx="28293">
                  <c:v>125.719831131017</c:v>
                </c:pt>
                <c:pt idx="28294">
                  <c:v>125.66191561640299</c:v>
                </c:pt>
                <c:pt idx="28295">
                  <c:v>125.63321979519201</c:v>
                </c:pt>
                <c:pt idx="28296">
                  <c:v>125.62772421023701</c:v>
                </c:pt>
                <c:pt idx="28297">
                  <c:v>125.536575636169</c:v>
                </c:pt>
                <c:pt idx="28298">
                  <c:v>125.519716001188</c:v>
                </c:pt>
                <c:pt idx="28299">
                  <c:v>125.50254122432101</c:v>
                </c:pt>
                <c:pt idx="28300">
                  <c:v>125.498616642858</c:v>
                </c:pt>
                <c:pt idx="28301">
                  <c:v>125.458825256506</c:v>
                </c:pt>
                <c:pt idx="28302">
                  <c:v>125.429851176241</c:v>
                </c:pt>
                <c:pt idx="28303">
                  <c:v>125.42728687535801</c:v>
                </c:pt>
                <c:pt idx="28304">
                  <c:v>125.413550409951</c:v>
                </c:pt>
                <c:pt idx="28305">
                  <c:v>125.385305118031</c:v>
                </c:pt>
                <c:pt idx="28306">
                  <c:v>125.35134690032299</c:v>
                </c:pt>
                <c:pt idx="28307">
                  <c:v>125.32783810348199</c:v>
                </c:pt>
                <c:pt idx="28308">
                  <c:v>125.321716229778</c:v>
                </c:pt>
                <c:pt idx="28309">
                  <c:v>125.28026017019801</c:v>
                </c:pt>
                <c:pt idx="28310">
                  <c:v>125.17925184708</c:v>
                </c:pt>
                <c:pt idx="28311">
                  <c:v>125.179182459271</c:v>
                </c:pt>
                <c:pt idx="28312">
                  <c:v>125.153685719577</c:v>
                </c:pt>
                <c:pt idx="28313">
                  <c:v>125.062425596355</c:v>
                </c:pt>
                <c:pt idx="28314">
                  <c:v>125.061888608982</c:v>
                </c:pt>
                <c:pt idx="28315">
                  <c:v>125.038258921278</c:v>
                </c:pt>
                <c:pt idx="28316">
                  <c:v>124.946575681447</c:v>
                </c:pt>
                <c:pt idx="28317">
                  <c:v>124.89593698160201</c:v>
                </c:pt>
                <c:pt idx="28318">
                  <c:v>124.87946904453401</c:v>
                </c:pt>
                <c:pt idx="28319">
                  <c:v>124.848201481679</c:v>
                </c:pt>
                <c:pt idx="28320">
                  <c:v>124.803595487427</c:v>
                </c:pt>
                <c:pt idx="28321">
                  <c:v>124.80089545152001</c:v>
                </c:pt>
                <c:pt idx="28322">
                  <c:v>124.72764893991901</c:v>
                </c:pt>
                <c:pt idx="28323">
                  <c:v>124.68568284767601</c:v>
                </c:pt>
                <c:pt idx="28324">
                  <c:v>124.6186461843</c:v>
                </c:pt>
                <c:pt idx="28325">
                  <c:v>124.61840661709699</c:v>
                </c:pt>
                <c:pt idx="28326">
                  <c:v>124.618106144552</c:v>
                </c:pt>
                <c:pt idx="28327">
                  <c:v>124.618062812185</c:v>
                </c:pt>
                <c:pt idx="28328">
                  <c:v>124.618051747462</c:v>
                </c:pt>
                <c:pt idx="28329">
                  <c:v>124.618035165282</c:v>
                </c:pt>
                <c:pt idx="28330">
                  <c:v>124.618032799368</c:v>
                </c:pt>
                <c:pt idx="28331">
                  <c:v>124.618028644918</c:v>
                </c:pt>
                <c:pt idx="28332">
                  <c:v>124.61794803545401</c:v>
                </c:pt>
                <c:pt idx="28333">
                  <c:v>124.604403473638</c:v>
                </c:pt>
                <c:pt idx="28334">
                  <c:v>124.60284384493301</c:v>
                </c:pt>
                <c:pt idx="28335">
                  <c:v>124.592987068741</c:v>
                </c:pt>
                <c:pt idx="28336">
                  <c:v>124.58535663939401</c:v>
                </c:pt>
                <c:pt idx="28337">
                  <c:v>124.579102414446</c:v>
                </c:pt>
                <c:pt idx="28338">
                  <c:v>124.5599486365</c:v>
                </c:pt>
                <c:pt idx="28339">
                  <c:v>124.527172556228</c:v>
                </c:pt>
                <c:pt idx="28340">
                  <c:v>124.508145791481</c:v>
                </c:pt>
                <c:pt idx="28341">
                  <c:v>124.500387921553</c:v>
                </c:pt>
                <c:pt idx="28342">
                  <c:v>124.483438969327</c:v>
                </c:pt>
                <c:pt idx="28343">
                  <c:v>124.44379939706</c:v>
                </c:pt>
                <c:pt idx="28344">
                  <c:v>124.44016350776501</c:v>
                </c:pt>
                <c:pt idx="28345">
                  <c:v>124.438104134917</c:v>
                </c:pt>
                <c:pt idx="28346">
                  <c:v>124.421099920066</c:v>
                </c:pt>
                <c:pt idx="28347">
                  <c:v>124.41178373843501</c:v>
                </c:pt>
                <c:pt idx="28348">
                  <c:v>124.411254404479</c:v>
                </c:pt>
                <c:pt idx="28349">
                  <c:v>124.41102608391699</c:v>
                </c:pt>
                <c:pt idx="28350">
                  <c:v>124.410719599655</c:v>
                </c:pt>
                <c:pt idx="28351">
                  <c:v>124.410703044038</c:v>
                </c:pt>
                <c:pt idx="28352">
                  <c:v>124.41067674715499</c:v>
                </c:pt>
                <c:pt idx="28353">
                  <c:v>124.410636244274</c:v>
                </c:pt>
                <c:pt idx="28354">
                  <c:v>124.410595775581</c:v>
                </c:pt>
                <c:pt idx="28355">
                  <c:v>124.410289049412</c:v>
                </c:pt>
                <c:pt idx="28356">
                  <c:v>124.409748330973</c:v>
                </c:pt>
                <c:pt idx="28357">
                  <c:v>124.409730018159</c:v>
                </c:pt>
                <c:pt idx="28358">
                  <c:v>124.409630446376</c:v>
                </c:pt>
                <c:pt idx="28359">
                  <c:v>124.409480458516</c:v>
                </c:pt>
                <c:pt idx="28360">
                  <c:v>124.40946719056799</c:v>
                </c:pt>
                <c:pt idx="28361">
                  <c:v>124.409462635458</c:v>
                </c:pt>
                <c:pt idx="28362">
                  <c:v>124.409454928443</c:v>
                </c:pt>
                <c:pt idx="28363">
                  <c:v>124.402776267671</c:v>
                </c:pt>
                <c:pt idx="28364">
                  <c:v>124.38986532407</c:v>
                </c:pt>
                <c:pt idx="28365">
                  <c:v>124.29828577302099</c:v>
                </c:pt>
                <c:pt idx="28366">
                  <c:v>124.28411265382501</c:v>
                </c:pt>
                <c:pt idx="28367">
                  <c:v>124.282107923182</c:v>
                </c:pt>
                <c:pt idx="28368">
                  <c:v>124.281769039007</c:v>
                </c:pt>
                <c:pt idx="28369">
                  <c:v>124.232057400969</c:v>
                </c:pt>
                <c:pt idx="28370">
                  <c:v>124.21098424232</c:v>
                </c:pt>
                <c:pt idx="28371">
                  <c:v>124.19484327429601</c:v>
                </c:pt>
                <c:pt idx="28372">
                  <c:v>124.15444027742799</c:v>
                </c:pt>
                <c:pt idx="28373">
                  <c:v>124.146203429089</c:v>
                </c:pt>
                <c:pt idx="28374">
                  <c:v>124.106812285711</c:v>
                </c:pt>
                <c:pt idx="28375">
                  <c:v>124.100269856818</c:v>
                </c:pt>
                <c:pt idx="28376">
                  <c:v>124.09855813426501</c:v>
                </c:pt>
                <c:pt idx="28377">
                  <c:v>124.09785938760101</c:v>
                </c:pt>
                <c:pt idx="28378">
                  <c:v>124.097569979062</c:v>
                </c:pt>
                <c:pt idx="28379">
                  <c:v>124.09751356724701</c:v>
                </c:pt>
                <c:pt idx="28380">
                  <c:v>124.097442205978</c:v>
                </c:pt>
                <c:pt idx="28381">
                  <c:v>124.097199478402</c:v>
                </c:pt>
                <c:pt idx="28382">
                  <c:v>124.09700971747399</c:v>
                </c:pt>
                <c:pt idx="28383">
                  <c:v>124.09687771445699</c:v>
                </c:pt>
                <c:pt idx="28384">
                  <c:v>124.096846330792</c:v>
                </c:pt>
                <c:pt idx="28385">
                  <c:v>124.096682154693</c:v>
                </c:pt>
                <c:pt idx="28386">
                  <c:v>124.091217650527</c:v>
                </c:pt>
                <c:pt idx="28387">
                  <c:v>124.047170182371</c:v>
                </c:pt>
                <c:pt idx="28388">
                  <c:v>124.00360826665499</c:v>
                </c:pt>
                <c:pt idx="28389">
                  <c:v>123.968497089049</c:v>
                </c:pt>
                <c:pt idx="28390">
                  <c:v>123.942134758123</c:v>
                </c:pt>
                <c:pt idx="28391">
                  <c:v>123.931465500184</c:v>
                </c:pt>
                <c:pt idx="28392">
                  <c:v>123.924745032975</c:v>
                </c:pt>
                <c:pt idx="28393">
                  <c:v>123.916584642747</c:v>
                </c:pt>
                <c:pt idx="28394">
                  <c:v>123.906759622914</c:v>
                </c:pt>
                <c:pt idx="28395">
                  <c:v>123.905333282303</c:v>
                </c:pt>
                <c:pt idx="28396">
                  <c:v>123.892092025342</c:v>
                </c:pt>
                <c:pt idx="28397">
                  <c:v>123.890250878816</c:v>
                </c:pt>
                <c:pt idx="28398">
                  <c:v>123.89015210841799</c:v>
                </c:pt>
                <c:pt idx="28399">
                  <c:v>123.889846047897</c:v>
                </c:pt>
                <c:pt idx="28400">
                  <c:v>123.889497470452</c:v>
                </c:pt>
                <c:pt idx="28401">
                  <c:v>123.88948013395699</c:v>
                </c:pt>
                <c:pt idx="28402">
                  <c:v>123.889358168939</c:v>
                </c:pt>
                <c:pt idx="28403">
                  <c:v>123.88930676207499</c:v>
                </c:pt>
                <c:pt idx="28404">
                  <c:v>123.889150303439</c:v>
                </c:pt>
                <c:pt idx="28405">
                  <c:v>123.889066364787</c:v>
                </c:pt>
                <c:pt idx="28406">
                  <c:v>123.888853729217</c:v>
                </c:pt>
                <c:pt idx="28407">
                  <c:v>123.888571417959</c:v>
                </c:pt>
                <c:pt idx="28408">
                  <c:v>123.83619589507499</c:v>
                </c:pt>
                <c:pt idx="28409">
                  <c:v>123.79195142451699</c:v>
                </c:pt>
                <c:pt idx="28410">
                  <c:v>123.778591222438</c:v>
                </c:pt>
                <c:pt idx="28411">
                  <c:v>123.69941591127601</c:v>
                </c:pt>
                <c:pt idx="28412">
                  <c:v>123.66848531322999</c:v>
                </c:pt>
                <c:pt idx="28413">
                  <c:v>123.658577322344</c:v>
                </c:pt>
                <c:pt idx="28414">
                  <c:v>123.655756051525</c:v>
                </c:pt>
                <c:pt idx="28415">
                  <c:v>123.601515954481</c:v>
                </c:pt>
                <c:pt idx="28416">
                  <c:v>123.596868158352</c:v>
                </c:pt>
                <c:pt idx="28417">
                  <c:v>123.59596237485199</c:v>
                </c:pt>
                <c:pt idx="28418">
                  <c:v>123.513008856005</c:v>
                </c:pt>
                <c:pt idx="28419">
                  <c:v>123.351853206201</c:v>
                </c:pt>
                <c:pt idx="28420">
                  <c:v>123.33062811550199</c:v>
                </c:pt>
                <c:pt idx="28421">
                  <c:v>123.318115928846</c:v>
                </c:pt>
                <c:pt idx="28422">
                  <c:v>123.29563903008101</c:v>
                </c:pt>
                <c:pt idx="28423">
                  <c:v>123.2674054714</c:v>
                </c:pt>
                <c:pt idx="28424">
                  <c:v>123.124475316437</c:v>
                </c:pt>
                <c:pt idx="28425">
                  <c:v>123.12177610578</c:v>
                </c:pt>
                <c:pt idx="28426">
                  <c:v>123.11504479137101</c:v>
                </c:pt>
                <c:pt idx="28427">
                  <c:v>123.10460730737999</c:v>
                </c:pt>
                <c:pt idx="28428">
                  <c:v>123.095844366116</c:v>
                </c:pt>
                <c:pt idx="28429">
                  <c:v>123.068503967006</c:v>
                </c:pt>
                <c:pt idx="28430">
                  <c:v>123.05069788356199</c:v>
                </c:pt>
                <c:pt idx="28431">
                  <c:v>123.042402006453</c:v>
                </c:pt>
                <c:pt idx="28432">
                  <c:v>123.03168043359</c:v>
                </c:pt>
                <c:pt idx="28433">
                  <c:v>123.02869624041401</c:v>
                </c:pt>
                <c:pt idx="28434">
                  <c:v>122.985441013721</c:v>
                </c:pt>
                <c:pt idx="28435">
                  <c:v>122.975089576069</c:v>
                </c:pt>
                <c:pt idx="28436">
                  <c:v>122.95632518737099</c:v>
                </c:pt>
                <c:pt idx="28437">
                  <c:v>122.955936680132</c:v>
                </c:pt>
                <c:pt idx="28438">
                  <c:v>122.951558463277</c:v>
                </c:pt>
                <c:pt idx="28439">
                  <c:v>122.92920144951199</c:v>
                </c:pt>
                <c:pt idx="28440">
                  <c:v>122.915307086366</c:v>
                </c:pt>
                <c:pt idx="28441">
                  <c:v>122.91366309349</c:v>
                </c:pt>
                <c:pt idx="28442">
                  <c:v>122.904664626732</c:v>
                </c:pt>
                <c:pt idx="28443">
                  <c:v>122.891133929261</c:v>
                </c:pt>
                <c:pt idx="28444">
                  <c:v>122.888141955252</c:v>
                </c:pt>
                <c:pt idx="28445">
                  <c:v>122.836723056061</c:v>
                </c:pt>
                <c:pt idx="28446">
                  <c:v>122.82104188880599</c:v>
                </c:pt>
                <c:pt idx="28447">
                  <c:v>122.815406718129</c:v>
                </c:pt>
                <c:pt idx="28448">
                  <c:v>122.8121643289</c:v>
                </c:pt>
                <c:pt idx="28449">
                  <c:v>122.809264351755</c:v>
                </c:pt>
                <c:pt idx="28450">
                  <c:v>122.799681211143</c:v>
                </c:pt>
                <c:pt idx="28451">
                  <c:v>122.793509098698</c:v>
                </c:pt>
                <c:pt idx="28452">
                  <c:v>122.791379705485</c:v>
                </c:pt>
                <c:pt idx="28453">
                  <c:v>122.782378180553</c:v>
                </c:pt>
                <c:pt idx="28454">
                  <c:v>122.780898605483</c:v>
                </c:pt>
                <c:pt idx="28455">
                  <c:v>122.778729274474</c:v>
                </c:pt>
                <c:pt idx="28456">
                  <c:v>122.776743090385</c:v>
                </c:pt>
                <c:pt idx="28457">
                  <c:v>122.769027842261</c:v>
                </c:pt>
                <c:pt idx="28458">
                  <c:v>122.753115865534</c:v>
                </c:pt>
                <c:pt idx="28459">
                  <c:v>122.743483537209</c:v>
                </c:pt>
                <c:pt idx="28460">
                  <c:v>122.738953176173</c:v>
                </c:pt>
                <c:pt idx="28461">
                  <c:v>122.737509628325</c:v>
                </c:pt>
                <c:pt idx="28462">
                  <c:v>122.687422736296</c:v>
                </c:pt>
                <c:pt idx="28463">
                  <c:v>122.683403738097</c:v>
                </c:pt>
                <c:pt idx="28464">
                  <c:v>122.678689404907</c:v>
                </c:pt>
                <c:pt idx="28465">
                  <c:v>122.676499140196</c:v>
                </c:pt>
                <c:pt idx="28466">
                  <c:v>122.672616500389</c:v>
                </c:pt>
                <c:pt idx="28467">
                  <c:v>122.664093827074</c:v>
                </c:pt>
                <c:pt idx="28468">
                  <c:v>122.65577261125</c:v>
                </c:pt>
                <c:pt idx="28469">
                  <c:v>122.62856757442999</c:v>
                </c:pt>
                <c:pt idx="28470">
                  <c:v>122.61818109312399</c:v>
                </c:pt>
                <c:pt idx="28471">
                  <c:v>122.616853196203</c:v>
                </c:pt>
                <c:pt idx="28472">
                  <c:v>122.606307131706</c:v>
                </c:pt>
                <c:pt idx="28473">
                  <c:v>122.601829810578</c:v>
                </c:pt>
                <c:pt idx="28474">
                  <c:v>122.591667961716</c:v>
                </c:pt>
                <c:pt idx="28475">
                  <c:v>122.582270285086</c:v>
                </c:pt>
                <c:pt idx="28476">
                  <c:v>122.580492993714</c:v>
                </c:pt>
                <c:pt idx="28477">
                  <c:v>122.578741995521</c:v>
                </c:pt>
                <c:pt idx="28478">
                  <c:v>122.57618420189399</c:v>
                </c:pt>
                <c:pt idx="28479">
                  <c:v>122.574321431702</c:v>
                </c:pt>
                <c:pt idx="28480">
                  <c:v>122.570868325215</c:v>
                </c:pt>
                <c:pt idx="28481">
                  <c:v>122.566933482328</c:v>
                </c:pt>
                <c:pt idx="28482">
                  <c:v>122.56506958883401</c:v>
                </c:pt>
                <c:pt idx="28483">
                  <c:v>122.563664467134</c:v>
                </c:pt>
                <c:pt idx="28484">
                  <c:v>122.562757885747</c:v>
                </c:pt>
                <c:pt idx="28485">
                  <c:v>122.560513902338</c:v>
                </c:pt>
                <c:pt idx="28486">
                  <c:v>122.557620123036</c:v>
                </c:pt>
                <c:pt idx="28487">
                  <c:v>122.55545040841</c:v>
                </c:pt>
                <c:pt idx="28488">
                  <c:v>122.546472527663</c:v>
                </c:pt>
                <c:pt idx="28489">
                  <c:v>122.536755903707</c:v>
                </c:pt>
                <c:pt idx="28490">
                  <c:v>122.535134146202</c:v>
                </c:pt>
                <c:pt idx="28491">
                  <c:v>122.532289624146</c:v>
                </c:pt>
                <c:pt idx="28492">
                  <c:v>122.523335061324</c:v>
                </c:pt>
                <c:pt idx="28493">
                  <c:v>122.51811722571</c:v>
                </c:pt>
                <c:pt idx="28494">
                  <c:v>122.49723292391501</c:v>
                </c:pt>
                <c:pt idx="28495">
                  <c:v>122.48764186613801</c:v>
                </c:pt>
                <c:pt idx="28496">
                  <c:v>122.47536893278</c:v>
                </c:pt>
                <c:pt idx="28497">
                  <c:v>122.47467916934301</c:v>
                </c:pt>
                <c:pt idx="28498">
                  <c:v>122.46234695451</c:v>
                </c:pt>
                <c:pt idx="28499">
                  <c:v>122.459842372339</c:v>
                </c:pt>
                <c:pt idx="28500">
                  <c:v>122.45647279663</c:v>
                </c:pt>
                <c:pt idx="28501">
                  <c:v>122.45356784098399</c:v>
                </c:pt>
                <c:pt idx="28502">
                  <c:v>122.448991487862</c:v>
                </c:pt>
                <c:pt idx="28503">
                  <c:v>122.429425758151</c:v>
                </c:pt>
                <c:pt idx="28504">
                  <c:v>122.427701255244</c:v>
                </c:pt>
                <c:pt idx="28505">
                  <c:v>122.424325403559</c:v>
                </c:pt>
                <c:pt idx="28506">
                  <c:v>122.415780852075</c:v>
                </c:pt>
                <c:pt idx="28507">
                  <c:v>122.405156795088</c:v>
                </c:pt>
                <c:pt idx="28508">
                  <c:v>122.39184504907099</c:v>
                </c:pt>
                <c:pt idx="28509">
                  <c:v>122.380535092202</c:v>
                </c:pt>
                <c:pt idx="28510">
                  <c:v>122.378330724354</c:v>
                </c:pt>
                <c:pt idx="28511">
                  <c:v>122.370008075361</c:v>
                </c:pt>
                <c:pt idx="28512">
                  <c:v>122.365981339914</c:v>
                </c:pt>
                <c:pt idx="28513">
                  <c:v>122.365200211322</c:v>
                </c:pt>
                <c:pt idx="28514">
                  <c:v>122.350409865126</c:v>
                </c:pt>
                <c:pt idx="28515">
                  <c:v>122.34394063114701</c:v>
                </c:pt>
                <c:pt idx="28516">
                  <c:v>122.33592715533599</c:v>
                </c:pt>
                <c:pt idx="28517">
                  <c:v>122.327644774172</c:v>
                </c:pt>
                <c:pt idx="28518">
                  <c:v>122.319414812978</c:v>
                </c:pt>
                <c:pt idx="28519">
                  <c:v>122.160401048312</c:v>
                </c:pt>
                <c:pt idx="28520">
                  <c:v>121.895099621154</c:v>
                </c:pt>
                <c:pt idx="28521">
                  <c:v>121.87372514218499</c:v>
                </c:pt>
                <c:pt idx="28522">
                  <c:v>121.871839495261</c:v>
                </c:pt>
                <c:pt idx="28523">
                  <c:v>121.82787673033199</c:v>
                </c:pt>
                <c:pt idx="28524">
                  <c:v>121.824712183776</c:v>
                </c:pt>
                <c:pt idx="28525">
                  <c:v>121.807084663704</c:v>
                </c:pt>
                <c:pt idx="28526">
                  <c:v>121.79414806657</c:v>
                </c:pt>
                <c:pt idx="28527">
                  <c:v>121.783026468141</c:v>
                </c:pt>
                <c:pt idx="28528">
                  <c:v>121.687354001294</c:v>
                </c:pt>
                <c:pt idx="28529">
                  <c:v>121.65733523972099</c:v>
                </c:pt>
                <c:pt idx="28530">
                  <c:v>121.640446468435</c:v>
                </c:pt>
                <c:pt idx="28531">
                  <c:v>121.59808741651599</c:v>
                </c:pt>
                <c:pt idx="28532">
                  <c:v>121.564979723615</c:v>
                </c:pt>
                <c:pt idx="28533">
                  <c:v>121.546006965389</c:v>
                </c:pt>
                <c:pt idx="28534">
                  <c:v>121.544344366563</c:v>
                </c:pt>
                <c:pt idx="28535">
                  <c:v>121.380531000066</c:v>
                </c:pt>
                <c:pt idx="28536">
                  <c:v>121.379007199073</c:v>
                </c:pt>
                <c:pt idx="28537">
                  <c:v>121.314861122812</c:v>
                </c:pt>
                <c:pt idx="28538">
                  <c:v>121.30363433132101</c:v>
                </c:pt>
                <c:pt idx="28539">
                  <c:v>121.167465063474</c:v>
                </c:pt>
                <c:pt idx="28540">
                  <c:v>121.061301208893</c:v>
                </c:pt>
                <c:pt idx="28541">
                  <c:v>120.965532850042</c:v>
                </c:pt>
                <c:pt idx="28542">
                  <c:v>120.940438227866</c:v>
                </c:pt>
                <c:pt idx="28543">
                  <c:v>120.91320938622</c:v>
                </c:pt>
                <c:pt idx="28544">
                  <c:v>120.892870401815</c:v>
                </c:pt>
                <c:pt idx="28545">
                  <c:v>120.879924532543</c:v>
                </c:pt>
                <c:pt idx="28546">
                  <c:v>120.845522235582</c:v>
                </c:pt>
                <c:pt idx="28547">
                  <c:v>120.814828150309</c:v>
                </c:pt>
                <c:pt idx="28548">
                  <c:v>120.813169023768</c:v>
                </c:pt>
                <c:pt idx="28549">
                  <c:v>120.768106748959</c:v>
                </c:pt>
                <c:pt idx="28550">
                  <c:v>120.66229483989</c:v>
                </c:pt>
                <c:pt idx="28551">
                  <c:v>120.622770521077</c:v>
                </c:pt>
                <c:pt idx="28552">
                  <c:v>120.593631862686</c:v>
                </c:pt>
                <c:pt idx="28553">
                  <c:v>120.591035662205</c:v>
                </c:pt>
                <c:pt idx="28554">
                  <c:v>120.53241796327499</c:v>
                </c:pt>
                <c:pt idx="28555">
                  <c:v>120.524651752547</c:v>
                </c:pt>
                <c:pt idx="28556">
                  <c:v>120.47123947880399</c:v>
                </c:pt>
                <c:pt idx="28557">
                  <c:v>120.452501641038</c:v>
                </c:pt>
                <c:pt idx="28558">
                  <c:v>120.447763612034</c:v>
                </c:pt>
                <c:pt idx="28559">
                  <c:v>120.423394373593</c:v>
                </c:pt>
                <c:pt idx="28560">
                  <c:v>120.40739293998</c:v>
                </c:pt>
                <c:pt idx="28561">
                  <c:v>120.34743536530399</c:v>
                </c:pt>
                <c:pt idx="28562">
                  <c:v>120.318945409669</c:v>
                </c:pt>
                <c:pt idx="28563">
                  <c:v>120.30551043411501</c:v>
                </c:pt>
                <c:pt idx="28564">
                  <c:v>120.25588608544</c:v>
                </c:pt>
                <c:pt idx="28565">
                  <c:v>120.246904045432</c:v>
                </c:pt>
                <c:pt idx="28566">
                  <c:v>120.203621366519</c:v>
                </c:pt>
                <c:pt idx="28567">
                  <c:v>120.194060929641</c:v>
                </c:pt>
                <c:pt idx="28568">
                  <c:v>120.11279818650701</c:v>
                </c:pt>
                <c:pt idx="28569">
                  <c:v>120.094346590518</c:v>
                </c:pt>
                <c:pt idx="28570">
                  <c:v>120.031896533067</c:v>
                </c:pt>
                <c:pt idx="28571">
                  <c:v>120.02566205597201</c:v>
                </c:pt>
                <c:pt idx="28572">
                  <c:v>120.017252062753</c:v>
                </c:pt>
                <c:pt idx="28573">
                  <c:v>119.97066292401701</c:v>
                </c:pt>
                <c:pt idx="28574">
                  <c:v>119.96788762083899</c:v>
                </c:pt>
                <c:pt idx="28575">
                  <c:v>119.948273983383</c:v>
                </c:pt>
                <c:pt idx="28576">
                  <c:v>119.899167308242</c:v>
                </c:pt>
                <c:pt idx="28577">
                  <c:v>119.88433980312701</c:v>
                </c:pt>
                <c:pt idx="28578">
                  <c:v>119.869106817307</c:v>
                </c:pt>
                <c:pt idx="28579">
                  <c:v>119.86418325895001</c:v>
                </c:pt>
                <c:pt idx="28580">
                  <c:v>119.861792293538</c:v>
                </c:pt>
                <c:pt idx="28581">
                  <c:v>119.827869550203</c:v>
                </c:pt>
                <c:pt idx="28582">
                  <c:v>119.762153202845</c:v>
                </c:pt>
                <c:pt idx="28583">
                  <c:v>119.758975401326</c:v>
                </c:pt>
                <c:pt idx="28584">
                  <c:v>119.74419196060499</c:v>
                </c:pt>
                <c:pt idx="28585">
                  <c:v>119.64450482798</c:v>
                </c:pt>
                <c:pt idx="28586">
                  <c:v>119.629690861917</c:v>
                </c:pt>
                <c:pt idx="28587">
                  <c:v>119.620669354819</c:v>
                </c:pt>
                <c:pt idx="28588">
                  <c:v>119.598342627611</c:v>
                </c:pt>
                <c:pt idx="28589">
                  <c:v>119.594389545719</c:v>
                </c:pt>
                <c:pt idx="28590">
                  <c:v>119.559330578291</c:v>
                </c:pt>
                <c:pt idx="28591">
                  <c:v>119.518761451708</c:v>
                </c:pt>
                <c:pt idx="28592">
                  <c:v>119.512399761583</c:v>
                </c:pt>
                <c:pt idx="28593">
                  <c:v>119.42749721311399</c:v>
                </c:pt>
                <c:pt idx="28594">
                  <c:v>119.36991319996601</c:v>
                </c:pt>
                <c:pt idx="28595">
                  <c:v>119.36664359015801</c:v>
                </c:pt>
                <c:pt idx="28596">
                  <c:v>119.362439830977</c:v>
                </c:pt>
                <c:pt idx="28597">
                  <c:v>119.233320235224</c:v>
                </c:pt>
                <c:pt idx="28598">
                  <c:v>119.112079840429</c:v>
                </c:pt>
                <c:pt idx="28599">
                  <c:v>119.06067303029</c:v>
                </c:pt>
                <c:pt idx="28600">
                  <c:v>119.03438221046299</c:v>
                </c:pt>
                <c:pt idx="28601">
                  <c:v>119.03284322839001</c:v>
                </c:pt>
                <c:pt idx="28602">
                  <c:v>119.02997233570299</c:v>
                </c:pt>
                <c:pt idx="28603">
                  <c:v>118.98499380888499</c:v>
                </c:pt>
                <c:pt idx="28604">
                  <c:v>118.971437555229</c:v>
                </c:pt>
                <c:pt idx="28605">
                  <c:v>118.95580868029</c:v>
                </c:pt>
                <c:pt idx="28606">
                  <c:v>118.84717546005</c:v>
                </c:pt>
                <c:pt idx="28607">
                  <c:v>118.796585580162</c:v>
                </c:pt>
                <c:pt idx="28608">
                  <c:v>118.700982721755</c:v>
                </c:pt>
                <c:pt idx="28609">
                  <c:v>118.67602470212501</c:v>
                </c:pt>
                <c:pt idx="28610">
                  <c:v>118.66484598614301</c:v>
                </c:pt>
                <c:pt idx="28611">
                  <c:v>118.63579816076501</c:v>
                </c:pt>
                <c:pt idx="28612">
                  <c:v>118.592701562098</c:v>
                </c:pt>
                <c:pt idx="28613">
                  <c:v>118.564433594169</c:v>
                </c:pt>
                <c:pt idx="28614">
                  <c:v>118.55442798986699</c:v>
                </c:pt>
                <c:pt idx="28615">
                  <c:v>118.541672669025</c:v>
                </c:pt>
                <c:pt idx="28616">
                  <c:v>118.53483747778699</c:v>
                </c:pt>
                <c:pt idx="28617">
                  <c:v>118.53115075405699</c:v>
                </c:pt>
                <c:pt idx="28618">
                  <c:v>118.51651269616001</c:v>
                </c:pt>
                <c:pt idx="28619">
                  <c:v>118.503861562667</c:v>
                </c:pt>
                <c:pt idx="28620">
                  <c:v>118.48563850847501</c:v>
                </c:pt>
                <c:pt idx="28621">
                  <c:v>118.458499225308</c:v>
                </c:pt>
                <c:pt idx="28622">
                  <c:v>118.45291997299</c:v>
                </c:pt>
                <c:pt idx="28623">
                  <c:v>118.440528455988</c:v>
                </c:pt>
                <c:pt idx="28624">
                  <c:v>118.39567537721901</c:v>
                </c:pt>
                <c:pt idx="28625">
                  <c:v>118.38947682463299</c:v>
                </c:pt>
                <c:pt idx="28626">
                  <c:v>118.38109974832599</c:v>
                </c:pt>
                <c:pt idx="28627">
                  <c:v>118.372857959958</c:v>
                </c:pt>
                <c:pt idx="28628">
                  <c:v>118.36963188011801</c:v>
                </c:pt>
                <c:pt idx="28629">
                  <c:v>118.311795203194</c:v>
                </c:pt>
                <c:pt idx="28630">
                  <c:v>118.30044475190699</c:v>
                </c:pt>
                <c:pt idx="28631">
                  <c:v>118.242967392441</c:v>
                </c:pt>
                <c:pt idx="28632">
                  <c:v>118.213797797738</c:v>
                </c:pt>
                <c:pt idx="28633">
                  <c:v>118.165718562187</c:v>
                </c:pt>
                <c:pt idx="28634">
                  <c:v>118.14958713034601</c:v>
                </c:pt>
                <c:pt idx="28635">
                  <c:v>118.116781911643</c:v>
                </c:pt>
                <c:pt idx="28636">
                  <c:v>117.992072895711</c:v>
                </c:pt>
                <c:pt idx="28637">
                  <c:v>117.983385375255</c:v>
                </c:pt>
                <c:pt idx="28638">
                  <c:v>117.980653698182</c:v>
                </c:pt>
                <c:pt idx="28639">
                  <c:v>117.963582164488</c:v>
                </c:pt>
                <c:pt idx="28640">
                  <c:v>117.937180615191</c:v>
                </c:pt>
                <c:pt idx="28641">
                  <c:v>117.92490872081299</c:v>
                </c:pt>
                <c:pt idx="28642">
                  <c:v>117.903097410756</c:v>
                </c:pt>
                <c:pt idx="28643">
                  <c:v>117.894624664468</c:v>
                </c:pt>
                <c:pt idx="28644">
                  <c:v>117.88432818836399</c:v>
                </c:pt>
                <c:pt idx="28645">
                  <c:v>117.878082800111</c:v>
                </c:pt>
                <c:pt idx="28646">
                  <c:v>117.855515599211</c:v>
                </c:pt>
                <c:pt idx="28647">
                  <c:v>117.817149762776</c:v>
                </c:pt>
                <c:pt idx="28648">
                  <c:v>117.811016016202</c:v>
                </c:pt>
                <c:pt idx="28649">
                  <c:v>117.78574512657499</c:v>
                </c:pt>
                <c:pt idx="28650">
                  <c:v>117.76585439577801</c:v>
                </c:pt>
                <c:pt idx="28651">
                  <c:v>117.74680629830701</c:v>
                </c:pt>
                <c:pt idx="28652">
                  <c:v>117.69300625611901</c:v>
                </c:pt>
                <c:pt idx="28653">
                  <c:v>117.601361885683</c:v>
                </c:pt>
                <c:pt idx="28654">
                  <c:v>117.592210544125</c:v>
                </c:pt>
                <c:pt idx="28655">
                  <c:v>117.57431267404699</c:v>
                </c:pt>
                <c:pt idx="28656">
                  <c:v>117.455580601713</c:v>
                </c:pt>
                <c:pt idx="28657">
                  <c:v>117.42290424247901</c:v>
                </c:pt>
                <c:pt idx="28658">
                  <c:v>117.41825817803699</c:v>
                </c:pt>
                <c:pt idx="28659">
                  <c:v>117.39951189346399</c:v>
                </c:pt>
                <c:pt idx="28660">
                  <c:v>117.335691861013</c:v>
                </c:pt>
                <c:pt idx="28661">
                  <c:v>117.32717093183901</c:v>
                </c:pt>
                <c:pt idx="28662">
                  <c:v>117.30954474565399</c:v>
                </c:pt>
                <c:pt idx="28663">
                  <c:v>117.29775295123601</c:v>
                </c:pt>
                <c:pt idx="28664">
                  <c:v>117.250313357447</c:v>
                </c:pt>
                <c:pt idx="28665">
                  <c:v>117.240465663931</c:v>
                </c:pt>
                <c:pt idx="28666">
                  <c:v>117.233086239668</c:v>
                </c:pt>
                <c:pt idx="28667">
                  <c:v>117.22537679014999</c:v>
                </c:pt>
                <c:pt idx="28668">
                  <c:v>117.223896581595</c:v>
                </c:pt>
                <c:pt idx="28669">
                  <c:v>117.18956017350899</c:v>
                </c:pt>
                <c:pt idx="28670">
                  <c:v>117.17741782994101</c:v>
                </c:pt>
                <c:pt idx="28671">
                  <c:v>117.14764237113501</c:v>
                </c:pt>
                <c:pt idx="28672">
                  <c:v>117.106659912732</c:v>
                </c:pt>
                <c:pt idx="28673">
                  <c:v>117.08334181619701</c:v>
                </c:pt>
                <c:pt idx="28674">
                  <c:v>117.056267663385</c:v>
                </c:pt>
                <c:pt idx="28675">
                  <c:v>117.037214802066</c:v>
                </c:pt>
                <c:pt idx="28676">
                  <c:v>117.028517598208</c:v>
                </c:pt>
                <c:pt idx="28677">
                  <c:v>117.014613498914</c:v>
                </c:pt>
                <c:pt idx="28678">
                  <c:v>116.992587752921</c:v>
                </c:pt>
                <c:pt idx="28679">
                  <c:v>116.985104860527</c:v>
                </c:pt>
                <c:pt idx="28680">
                  <c:v>116.97636433851</c:v>
                </c:pt>
                <c:pt idx="28681">
                  <c:v>116.962835218485</c:v>
                </c:pt>
                <c:pt idx="28682">
                  <c:v>116.95610740407901</c:v>
                </c:pt>
                <c:pt idx="28683">
                  <c:v>116.953125467145</c:v>
                </c:pt>
                <c:pt idx="28684">
                  <c:v>116.949499723036</c:v>
                </c:pt>
                <c:pt idx="28685">
                  <c:v>116.93154800327</c:v>
                </c:pt>
                <c:pt idx="28686">
                  <c:v>116.92183217649099</c:v>
                </c:pt>
                <c:pt idx="28687">
                  <c:v>116.91565637895</c:v>
                </c:pt>
                <c:pt idx="28688">
                  <c:v>116.91113692432999</c:v>
                </c:pt>
                <c:pt idx="28689">
                  <c:v>116.896270201516</c:v>
                </c:pt>
                <c:pt idx="28690">
                  <c:v>116.894312708345</c:v>
                </c:pt>
                <c:pt idx="28691">
                  <c:v>116.889856919108</c:v>
                </c:pt>
                <c:pt idx="28692">
                  <c:v>116.866134755434</c:v>
                </c:pt>
                <c:pt idx="28693">
                  <c:v>116.85860502460901</c:v>
                </c:pt>
                <c:pt idx="28694">
                  <c:v>116.82212257613701</c:v>
                </c:pt>
                <c:pt idx="28695">
                  <c:v>116.805955841547</c:v>
                </c:pt>
                <c:pt idx="28696">
                  <c:v>116.75947542733</c:v>
                </c:pt>
                <c:pt idx="28697">
                  <c:v>116.74878568139</c:v>
                </c:pt>
                <c:pt idx="28698">
                  <c:v>116.748435663397</c:v>
                </c:pt>
                <c:pt idx="28699">
                  <c:v>116.73225127033599</c:v>
                </c:pt>
                <c:pt idx="28700">
                  <c:v>116.70366990413299</c:v>
                </c:pt>
                <c:pt idx="28701">
                  <c:v>116.703400635245</c:v>
                </c:pt>
                <c:pt idx="28702">
                  <c:v>116.67862396295</c:v>
                </c:pt>
                <c:pt idx="28703">
                  <c:v>116.656203040294</c:v>
                </c:pt>
                <c:pt idx="28704">
                  <c:v>116.654277775685</c:v>
                </c:pt>
                <c:pt idx="28705">
                  <c:v>116.654134748258</c:v>
                </c:pt>
                <c:pt idx="28706">
                  <c:v>116.640135102804</c:v>
                </c:pt>
                <c:pt idx="28707">
                  <c:v>116.631586700196</c:v>
                </c:pt>
                <c:pt idx="28708">
                  <c:v>116.628491451263</c:v>
                </c:pt>
                <c:pt idx="28709">
                  <c:v>116.627983398241</c:v>
                </c:pt>
                <c:pt idx="28710">
                  <c:v>116.622504543662</c:v>
                </c:pt>
                <c:pt idx="28711">
                  <c:v>116.61707463394001</c:v>
                </c:pt>
                <c:pt idx="28712">
                  <c:v>116.61447268443099</c:v>
                </c:pt>
                <c:pt idx="28713">
                  <c:v>116.614411598308</c:v>
                </c:pt>
                <c:pt idx="28714">
                  <c:v>116.594980140817</c:v>
                </c:pt>
                <c:pt idx="28715">
                  <c:v>116.593373902783</c:v>
                </c:pt>
                <c:pt idx="28716">
                  <c:v>116.579888650836</c:v>
                </c:pt>
                <c:pt idx="28717">
                  <c:v>116.57050451926</c:v>
                </c:pt>
                <c:pt idx="28718">
                  <c:v>116.570354426438</c:v>
                </c:pt>
                <c:pt idx="28719">
                  <c:v>116.55959415464</c:v>
                </c:pt>
                <c:pt idx="28720">
                  <c:v>116.558536684128</c:v>
                </c:pt>
                <c:pt idx="28721">
                  <c:v>116.55184802362901</c:v>
                </c:pt>
                <c:pt idx="28722">
                  <c:v>116.55084212228</c:v>
                </c:pt>
                <c:pt idx="28723">
                  <c:v>116.540853781659</c:v>
                </c:pt>
                <c:pt idx="28724">
                  <c:v>116.53759841332</c:v>
                </c:pt>
                <c:pt idx="28725">
                  <c:v>116.53107843445299</c:v>
                </c:pt>
                <c:pt idx="28726">
                  <c:v>116.526802357732</c:v>
                </c:pt>
                <c:pt idx="28727">
                  <c:v>116.526425460841</c:v>
                </c:pt>
                <c:pt idx="28728">
                  <c:v>116.524856751409</c:v>
                </c:pt>
                <c:pt idx="28729">
                  <c:v>116.52410945286999</c:v>
                </c:pt>
                <c:pt idx="28730">
                  <c:v>116.515553252678</c:v>
                </c:pt>
                <c:pt idx="28731">
                  <c:v>116.51015902649399</c:v>
                </c:pt>
                <c:pt idx="28732">
                  <c:v>116.503377843389</c:v>
                </c:pt>
                <c:pt idx="28733">
                  <c:v>116.501414197266</c:v>
                </c:pt>
                <c:pt idx="28734">
                  <c:v>116.487127163989</c:v>
                </c:pt>
                <c:pt idx="28735">
                  <c:v>116.48614957127501</c:v>
                </c:pt>
                <c:pt idx="28736">
                  <c:v>116.482434168617</c:v>
                </c:pt>
                <c:pt idx="28737">
                  <c:v>116.48053566390401</c:v>
                </c:pt>
                <c:pt idx="28738">
                  <c:v>116.475797009066</c:v>
                </c:pt>
                <c:pt idx="28739">
                  <c:v>116.47348225798299</c:v>
                </c:pt>
                <c:pt idx="28740">
                  <c:v>116.4489232854</c:v>
                </c:pt>
                <c:pt idx="28741">
                  <c:v>116.448805276838</c:v>
                </c:pt>
                <c:pt idx="28742">
                  <c:v>116.445301779575</c:v>
                </c:pt>
                <c:pt idx="28743">
                  <c:v>116.44454096657</c:v>
                </c:pt>
                <c:pt idx="28744">
                  <c:v>116.44017414002199</c:v>
                </c:pt>
                <c:pt idx="28745">
                  <c:v>116.439357378503</c:v>
                </c:pt>
                <c:pt idx="28746">
                  <c:v>116.434298813178</c:v>
                </c:pt>
                <c:pt idx="28747">
                  <c:v>116.43262662239999</c:v>
                </c:pt>
                <c:pt idx="28748">
                  <c:v>116.42818961771</c:v>
                </c:pt>
                <c:pt idx="28749">
                  <c:v>116.42723753929</c:v>
                </c:pt>
                <c:pt idx="28750">
                  <c:v>116.421146868173</c:v>
                </c:pt>
                <c:pt idx="28751">
                  <c:v>116.417474843036</c:v>
                </c:pt>
                <c:pt idx="28752">
                  <c:v>116.417466299428</c:v>
                </c:pt>
                <c:pt idx="28753">
                  <c:v>116.416442279512</c:v>
                </c:pt>
                <c:pt idx="28754">
                  <c:v>116.410236767656</c:v>
                </c:pt>
                <c:pt idx="28755">
                  <c:v>116.40995821102101</c:v>
                </c:pt>
                <c:pt idx="28756">
                  <c:v>116.398226118168</c:v>
                </c:pt>
                <c:pt idx="28757">
                  <c:v>116.397334056817</c:v>
                </c:pt>
                <c:pt idx="28758">
                  <c:v>116.38804338124601</c:v>
                </c:pt>
                <c:pt idx="28759">
                  <c:v>116.38767788055</c:v>
                </c:pt>
                <c:pt idx="28760">
                  <c:v>116.38759663936101</c:v>
                </c:pt>
                <c:pt idx="28761">
                  <c:v>116.38737466830899</c:v>
                </c:pt>
                <c:pt idx="28762">
                  <c:v>116.387135166883</c:v>
                </c:pt>
                <c:pt idx="28763">
                  <c:v>116.365267439749</c:v>
                </c:pt>
                <c:pt idx="28764">
                  <c:v>116.364844098604</c:v>
                </c:pt>
                <c:pt idx="28765">
                  <c:v>116.36098575635801</c:v>
                </c:pt>
                <c:pt idx="28766">
                  <c:v>116.35911759259599</c:v>
                </c:pt>
                <c:pt idx="28767">
                  <c:v>116.354926116084</c:v>
                </c:pt>
                <c:pt idx="28768">
                  <c:v>116.353624825465</c:v>
                </c:pt>
                <c:pt idx="28769">
                  <c:v>116.340690471542</c:v>
                </c:pt>
                <c:pt idx="28770">
                  <c:v>116.33191768184101</c:v>
                </c:pt>
                <c:pt idx="28771">
                  <c:v>116.324638703351</c:v>
                </c:pt>
                <c:pt idx="28772">
                  <c:v>116.323943489594</c:v>
                </c:pt>
                <c:pt idx="28773">
                  <c:v>116.32136846748701</c:v>
                </c:pt>
                <c:pt idx="28774">
                  <c:v>116.319859877019</c:v>
                </c:pt>
                <c:pt idx="28775">
                  <c:v>116.31426490595101</c:v>
                </c:pt>
                <c:pt idx="28776">
                  <c:v>116.31421577329201</c:v>
                </c:pt>
                <c:pt idx="28777">
                  <c:v>116.30550813553</c:v>
                </c:pt>
                <c:pt idx="28778">
                  <c:v>116.29794863511199</c:v>
                </c:pt>
                <c:pt idx="28779">
                  <c:v>116.29622890352999</c:v>
                </c:pt>
                <c:pt idx="28780">
                  <c:v>116.29375292117599</c:v>
                </c:pt>
                <c:pt idx="28781">
                  <c:v>116.286545466942</c:v>
                </c:pt>
                <c:pt idx="28782">
                  <c:v>116.28324733962801</c:v>
                </c:pt>
                <c:pt idx="28783">
                  <c:v>116.28160857474199</c:v>
                </c:pt>
                <c:pt idx="28784">
                  <c:v>116.280527422432</c:v>
                </c:pt>
                <c:pt idx="28785">
                  <c:v>116.269393162363</c:v>
                </c:pt>
                <c:pt idx="28786">
                  <c:v>116.26851603150899</c:v>
                </c:pt>
                <c:pt idx="28787">
                  <c:v>116.268482512082</c:v>
                </c:pt>
                <c:pt idx="28788">
                  <c:v>116.26726520668601</c:v>
                </c:pt>
                <c:pt idx="28789">
                  <c:v>116.256884667363</c:v>
                </c:pt>
                <c:pt idx="28790">
                  <c:v>116.248472066126</c:v>
                </c:pt>
                <c:pt idx="28791">
                  <c:v>116.245263715504</c:v>
                </c:pt>
                <c:pt idx="28792">
                  <c:v>116.241067050976</c:v>
                </c:pt>
                <c:pt idx="28793">
                  <c:v>116.237024673443</c:v>
                </c:pt>
                <c:pt idx="28794">
                  <c:v>116.235632877326</c:v>
                </c:pt>
                <c:pt idx="28795">
                  <c:v>116.233263218529</c:v>
                </c:pt>
                <c:pt idx="28796">
                  <c:v>116.23038831893901</c:v>
                </c:pt>
                <c:pt idx="28797">
                  <c:v>116.225049134877</c:v>
                </c:pt>
                <c:pt idx="28798">
                  <c:v>116.222547619796</c:v>
                </c:pt>
                <c:pt idx="28799">
                  <c:v>116.218010382521</c:v>
                </c:pt>
                <c:pt idx="28800">
                  <c:v>116.214522573159</c:v>
                </c:pt>
                <c:pt idx="28801">
                  <c:v>116.21414901534</c:v>
                </c:pt>
                <c:pt idx="28802">
                  <c:v>116.212791373945</c:v>
                </c:pt>
                <c:pt idx="28803">
                  <c:v>116.211312390789</c:v>
                </c:pt>
                <c:pt idx="28804">
                  <c:v>116.210145923895</c:v>
                </c:pt>
                <c:pt idx="28805">
                  <c:v>116.20989769905199</c:v>
                </c:pt>
                <c:pt idx="28806">
                  <c:v>116.20897630998201</c:v>
                </c:pt>
                <c:pt idx="28807">
                  <c:v>116.20750965450399</c:v>
                </c:pt>
                <c:pt idx="28808">
                  <c:v>116.203026078173</c:v>
                </c:pt>
                <c:pt idx="28809">
                  <c:v>116.202772517806</c:v>
                </c:pt>
                <c:pt idx="28810">
                  <c:v>116.185461604202</c:v>
                </c:pt>
                <c:pt idx="28811">
                  <c:v>116.18448764095101</c:v>
                </c:pt>
                <c:pt idx="28812">
                  <c:v>116.18395957443801</c:v>
                </c:pt>
                <c:pt idx="28813">
                  <c:v>116.181335392054</c:v>
                </c:pt>
                <c:pt idx="28814">
                  <c:v>116.180859603177</c:v>
                </c:pt>
                <c:pt idx="28815">
                  <c:v>116.16626928302399</c:v>
                </c:pt>
                <c:pt idx="28816">
                  <c:v>116.16237640367601</c:v>
                </c:pt>
                <c:pt idx="28817">
                  <c:v>116.161370611614</c:v>
                </c:pt>
                <c:pt idx="28818">
                  <c:v>116.15273216984301</c:v>
                </c:pt>
                <c:pt idx="28819">
                  <c:v>116.14746754986299</c:v>
                </c:pt>
                <c:pt idx="28820">
                  <c:v>116.145851928898</c:v>
                </c:pt>
                <c:pt idx="28821">
                  <c:v>116.145788066346</c:v>
                </c:pt>
                <c:pt idx="28822">
                  <c:v>116.14485351351701</c:v>
                </c:pt>
                <c:pt idx="28823">
                  <c:v>116.132635925646</c:v>
                </c:pt>
                <c:pt idx="28824">
                  <c:v>116.132590415889</c:v>
                </c:pt>
                <c:pt idx="28825">
                  <c:v>116.128281502779</c:v>
                </c:pt>
                <c:pt idx="28826">
                  <c:v>116.123184422221</c:v>
                </c:pt>
                <c:pt idx="28827">
                  <c:v>116.111969448925</c:v>
                </c:pt>
                <c:pt idx="28828">
                  <c:v>116.106269609729</c:v>
                </c:pt>
                <c:pt idx="28829">
                  <c:v>116.09975667310501</c:v>
                </c:pt>
                <c:pt idx="28830">
                  <c:v>116.09501072413801</c:v>
                </c:pt>
                <c:pt idx="28831">
                  <c:v>116.084034409664</c:v>
                </c:pt>
                <c:pt idx="28832">
                  <c:v>116.07956023355899</c:v>
                </c:pt>
                <c:pt idx="28833">
                  <c:v>116.07769872499701</c:v>
                </c:pt>
                <c:pt idx="28834">
                  <c:v>116.07598165042801</c:v>
                </c:pt>
                <c:pt idx="28835">
                  <c:v>116.06330548011201</c:v>
                </c:pt>
                <c:pt idx="28836">
                  <c:v>116.05411897603</c:v>
                </c:pt>
                <c:pt idx="28837">
                  <c:v>116.053866908825</c:v>
                </c:pt>
                <c:pt idx="28838">
                  <c:v>116.050527338368</c:v>
                </c:pt>
                <c:pt idx="28839">
                  <c:v>116.045723126366</c:v>
                </c:pt>
                <c:pt idx="28840">
                  <c:v>116.03846975795901</c:v>
                </c:pt>
                <c:pt idx="28841">
                  <c:v>116.036707256193</c:v>
                </c:pt>
                <c:pt idx="28842">
                  <c:v>116.036594034847</c:v>
                </c:pt>
                <c:pt idx="28843">
                  <c:v>116.03571941566599</c:v>
                </c:pt>
                <c:pt idx="28844">
                  <c:v>116.035678087505</c:v>
                </c:pt>
                <c:pt idx="28845">
                  <c:v>116.029561844028</c:v>
                </c:pt>
                <c:pt idx="28846">
                  <c:v>116.029478079993</c:v>
                </c:pt>
                <c:pt idx="28847">
                  <c:v>116.029425067465</c:v>
                </c:pt>
                <c:pt idx="28848">
                  <c:v>116.021301806799</c:v>
                </c:pt>
                <c:pt idx="28849">
                  <c:v>116.001495689829</c:v>
                </c:pt>
                <c:pt idx="28850">
                  <c:v>115.995079380077</c:v>
                </c:pt>
                <c:pt idx="28851">
                  <c:v>115.99399036198101</c:v>
                </c:pt>
                <c:pt idx="28852">
                  <c:v>115.993375886875</c:v>
                </c:pt>
                <c:pt idx="28853">
                  <c:v>115.985244203618</c:v>
                </c:pt>
                <c:pt idx="28854">
                  <c:v>115.984595862029</c:v>
                </c:pt>
                <c:pt idx="28855">
                  <c:v>115.974037848284</c:v>
                </c:pt>
                <c:pt idx="28856">
                  <c:v>115.969853891733</c:v>
                </c:pt>
                <c:pt idx="28857">
                  <c:v>115.966883415458</c:v>
                </c:pt>
                <c:pt idx="28858">
                  <c:v>115.96594749898</c:v>
                </c:pt>
                <c:pt idx="28859">
                  <c:v>115.964044541704</c:v>
                </c:pt>
                <c:pt idx="28860">
                  <c:v>115.954847416964</c:v>
                </c:pt>
                <c:pt idx="28861">
                  <c:v>115.94884875226801</c:v>
                </c:pt>
                <c:pt idx="28862">
                  <c:v>115.945113192081</c:v>
                </c:pt>
                <c:pt idx="28863">
                  <c:v>115.938531800589</c:v>
                </c:pt>
                <c:pt idx="28864">
                  <c:v>115.938491659737</c:v>
                </c:pt>
                <c:pt idx="28865">
                  <c:v>115.916872166148</c:v>
                </c:pt>
                <c:pt idx="28866">
                  <c:v>115.91172367190499</c:v>
                </c:pt>
                <c:pt idx="28867">
                  <c:v>115.90350123156701</c:v>
                </c:pt>
                <c:pt idx="28868">
                  <c:v>115.90255390136301</c:v>
                </c:pt>
                <c:pt idx="28869">
                  <c:v>115.899251375644</c:v>
                </c:pt>
                <c:pt idx="28870">
                  <c:v>115.898997278265</c:v>
                </c:pt>
                <c:pt idx="28871">
                  <c:v>115.89897646193801</c:v>
                </c:pt>
                <c:pt idx="28872">
                  <c:v>115.89317282684</c:v>
                </c:pt>
                <c:pt idx="28873">
                  <c:v>115.889880864517</c:v>
                </c:pt>
                <c:pt idx="28874">
                  <c:v>115.88791219965999</c:v>
                </c:pt>
                <c:pt idx="28875">
                  <c:v>115.88676344355601</c:v>
                </c:pt>
                <c:pt idx="28876">
                  <c:v>115.879781206152</c:v>
                </c:pt>
                <c:pt idx="28877">
                  <c:v>115.879656383471</c:v>
                </c:pt>
                <c:pt idx="28878">
                  <c:v>115.878921827067</c:v>
                </c:pt>
                <c:pt idx="28879">
                  <c:v>115.878835478081</c:v>
                </c:pt>
                <c:pt idx="28880">
                  <c:v>115.872048583138</c:v>
                </c:pt>
                <c:pt idx="28881">
                  <c:v>115.870202473642</c:v>
                </c:pt>
                <c:pt idx="28882">
                  <c:v>115.867320112954</c:v>
                </c:pt>
                <c:pt idx="28883">
                  <c:v>115.86633180246599</c:v>
                </c:pt>
                <c:pt idx="28884">
                  <c:v>115.865136736461</c:v>
                </c:pt>
                <c:pt idx="28885">
                  <c:v>115.865057680775</c:v>
                </c:pt>
                <c:pt idx="28886">
                  <c:v>115.86505501985199</c:v>
                </c:pt>
                <c:pt idx="28887">
                  <c:v>115.859251288563</c:v>
                </c:pt>
                <c:pt idx="28888">
                  <c:v>115.857292170265</c:v>
                </c:pt>
                <c:pt idx="28889">
                  <c:v>115.852600273859</c:v>
                </c:pt>
                <c:pt idx="28890">
                  <c:v>115.847849250251</c:v>
                </c:pt>
                <c:pt idx="28891">
                  <c:v>115.84657653789699</c:v>
                </c:pt>
                <c:pt idx="28892">
                  <c:v>115.84611659295</c:v>
                </c:pt>
                <c:pt idx="28893">
                  <c:v>115.846051090592</c:v>
                </c:pt>
                <c:pt idx="28894">
                  <c:v>115.840784031531</c:v>
                </c:pt>
                <c:pt idx="28895">
                  <c:v>115.836557292309</c:v>
                </c:pt>
                <c:pt idx="28896">
                  <c:v>115.835424525375</c:v>
                </c:pt>
                <c:pt idx="28897">
                  <c:v>115.829288332103</c:v>
                </c:pt>
                <c:pt idx="28898">
                  <c:v>115.828421713089</c:v>
                </c:pt>
                <c:pt idx="28899">
                  <c:v>115.828405267175</c:v>
                </c:pt>
                <c:pt idx="28900">
                  <c:v>115.824900983718</c:v>
                </c:pt>
                <c:pt idx="28901">
                  <c:v>115.82096846531201</c:v>
                </c:pt>
                <c:pt idx="28902">
                  <c:v>115.81714897242701</c:v>
                </c:pt>
                <c:pt idx="28903">
                  <c:v>115.81495544561101</c:v>
                </c:pt>
                <c:pt idx="28904">
                  <c:v>115.814929801378</c:v>
                </c:pt>
                <c:pt idx="28905">
                  <c:v>115.790524895717</c:v>
                </c:pt>
                <c:pt idx="28906">
                  <c:v>115.789145917756</c:v>
                </c:pt>
                <c:pt idx="28907">
                  <c:v>115.77503623422299</c:v>
                </c:pt>
                <c:pt idx="28908">
                  <c:v>115.773904882815</c:v>
                </c:pt>
                <c:pt idx="28909">
                  <c:v>115.771707657598</c:v>
                </c:pt>
                <c:pt idx="28910">
                  <c:v>115.768720125893</c:v>
                </c:pt>
                <c:pt idx="28911">
                  <c:v>115.75867773280299</c:v>
                </c:pt>
                <c:pt idx="28912">
                  <c:v>115.7498262014</c:v>
                </c:pt>
                <c:pt idx="28913">
                  <c:v>115.73262671959</c:v>
                </c:pt>
                <c:pt idx="28914">
                  <c:v>115.732095112989</c:v>
                </c:pt>
                <c:pt idx="28915">
                  <c:v>115.731740959927</c:v>
                </c:pt>
                <c:pt idx="28916">
                  <c:v>115.731558622032</c:v>
                </c:pt>
                <c:pt idx="28917">
                  <c:v>115.731438510419</c:v>
                </c:pt>
                <c:pt idx="28918">
                  <c:v>115.73128347669601</c:v>
                </c:pt>
                <c:pt idx="28919">
                  <c:v>115.731228418158</c:v>
                </c:pt>
                <c:pt idx="28920">
                  <c:v>115.731115064806</c:v>
                </c:pt>
                <c:pt idx="28921">
                  <c:v>115.730895580699</c:v>
                </c:pt>
                <c:pt idx="28922">
                  <c:v>115.73031853064801</c:v>
                </c:pt>
                <c:pt idx="28923">
                  <c:v>115.730210081243</c:v>
                </c:pt>
                <c:pt idx="28924">
                  <c:v>115.73006668188999</c:v>
                </c:pt>
                <c:pt idx="28925">
                  <c:v>115.730056696438</c:v>
                </c:pt>
                <c:pt idx="28926">
                  <c:v>115.729936992604</c:v>
                </c:pt>
                <c:pt idx="28927">
                  <c:v>115.72498483842899</c:v>
                </c:pt>
                <c:pt idx="28928">
                  <c:v>115.72322699255299</c:v>
                </c:pt>
                <c:pt idx="28929">
                  <c:v>115.71178504381299</c:v>
                </c:pt>
                <c:pt idx="28930">
                  <c:v>115.711430391493</c:v>
                </c:pt>
                <c:pt idx="28931">
                  <c:v>115.68861553672799</c:v>
                </c:pt>
                <c:pt idx="28932">
                  <c:v>115.683299045764</c:v>
                </c:pt>
                <c:pt idx="28933">
                  <c:v>115.680249714742</c:v>
                </c:pt>
                <c:pt idx="28934">
                  <c:v>115.680164269041</c:v>
                </c:pt>
                <c:pt idx="28935">
                  <c:v>115.679967185606</c:v>
                </c:pt>
                <c:pt idx="28936">
                  <c:v>115.674807379947</c:v>
                </c:pt>
                <c:pt idx="28937">
                  <c:v>115.674649284661</c:v>
                </c:pt>
                <c:pt idx="28938">
                  <c:v>115.673280751794</c:v>
                </c:pt>
                <c:pt idx="28939">
                  <c:v>115.673078420325</c:v>
                </c:pt>
                <c:pt idx="28940">
                  <c:v>115.67161432553701</c:v>
                </c:pt>
                <c:pt idx="28941">
                  <c:v>115.671548731003</c:v>
                </c:pt>
                <c:pt idx="28942">
                  <c:v>115.66751170370701</c:v>
                </c:pt>
                <c:pt idx="28943">
                  <c:v>115.661761589215</c:v>
                </c:pt>
                <c:pt idx="28944">
                  <c:v>115.660930544835</c:v>
                </c:pt>
                <c:pt idx="28945">
                  <c:v>115.654378400431</c:v>
                </c:pt>
                <c:pt idx="28946">
                  <c:v>115.65435670072</c:v>
                </c:pt>
                <c:pt idx="28947">
                  <c:v>115.65435571608</c:v>
                </c:pt>
                <c:pt idx="28948">
                  <c:v>115.653747809687</c:v>
                </c:pt>
                <c:pt idx="28949">
                  <c:v>115.652950738692</c:v>
                </c:pt>
                <c:pt idx="28950">
                  <c:v>115.643230925978</c:v>
                </c:pt>
                <c:pt idx="28951">
                  <c:v>115.639274769194</c:v>
                </c:pt>
                <c:pt idx="28952">
                  <c:v>115.63879810383099</c:v>
                </c:pt>
                <c:pt idx="28953">
                  <c:v>115.638757980305</c:v>
                </c:pt>
                <c:pt idx="28954">
                  <c:v>115.63708027878</c:v>
                </c:pt>
                <c:pt idx="28955">
                  <c:v>115.63150951844599</c:v>
                </c:pt>
                <c:pt idx="28956">
                  <c:v>115.62966902718701</c:v>
                </c:pt>
                <c:pt idx="28957">
                  <c:v>115.625000132971</c:v>
                </c:pt>
                <c:pt idx="28958">
                  <c:v>115.62494314168499</c:v>
                </c:pt>
                <c:pt idx="28959">
                  <c:v>115.62474292833799</c:v>
                </c:pt>
                <c:pt idx="28960">
                  <c:v>115.617166227038</c:v>
                </c:pt>
                <c:pt idx="28961">
                  <c:v>115.613134613702</c:v>
                </c:pt>
                <c:pt idx="28962">
                  <c:v>115.607646583239</c:v>
                </c:pt>
                <c:pt idx="28963">
                  <c:v>115.60761278285</c:v>
                </c:pt>
                <c:pt idx="28964">
                  <c:v>115.60381290906</c:v>
                </c:pt>
                <c:pt idx="28965">
                  <c:v>115.58178928568699</c:v>
                </c:pt>
                <c:pt idx="28966">
                  <c:v>115.58127585229001</c:v>
                </c:pt>
                <c:pt idx="28967">
                  <c:v>115.566839134975</c:v>
                </c:pt>
                <c:pt idx="28968">
                  <c:v>115.554490787506</c:v>
                </c:pt>
                <c:pt idx="28969">
                  <c:v>115.551306111692</c:v>
                </c:pt>
                <c:pt idx="28970">
                  <c:v>115.54368507178199</c:v>
                </c:pt>
                <c:pt idx="28971">
                  <c:v>115.532722916973</c:v>
                </c:pt>
                <c:pt idx="28972">
                  <c:v>115.527657632648</c:v>
                </c:pt>
                <c:pt idx="28973">
                  <c:v>115.527218449888</c:v>
                </c:pt>
                <c:pt idx="28974">
                  <c:v>115.524106956262</c:v>
                </c:pt>
                <c:pt idx="28975">
                  <c:v>115.522415742627</c:v>
                </c:pt>
                <c:pt idx="28976">
                  <c:v>115.521906634155</c:v>
                </c:pt>
                <c:pt idx="28977">
                  <c:v>115.52180271861501</c:v>
                </c:pt>
                <c:pt idx="28978">
                  <c:v>115.521516589199</c:v>
                </c:pt>
                <c:pt idx="28979">
                  <c:v>115.521409081209</c:v>
                </c:pt>
                <c:pt idx="28980">
                  <c:v>115.51523970641099</c:v>
                </c:pt>
                <c:pt idx="28981">
                  <c:v>115.512334491773</c:v>
                </c:pt>
                <c:pt idx="28982">
                  <c:v>115.48470317991899</c:v>
                </c:pt>
                <c:pt idx="28983">
                  <c:v>115.484593056872</c:v>
                </c:pt>
                <c:pt idx="28984">
                  <c:v>115.484558267653</c:v>
                </c:pt>
                <c:pt idx="28985">
                  <c:v>115.480661084975</c:v>
                </c:pt>
                <c:pt idx="28986">
                  <c:v>115.47557219707301</c:v>
                </c:pt>
                <c:pt idx="28987">
                  <c:v>115.457579676007</c:v>
                </c:pt>
                <c:pt idx="28988">
                  <c:v>115.457525055951</c:v>
                </c:pt>
                <c:pt idx="28989">
                  <c:v>115.456894821652</c:v>
                </c:pt>
                <c:pt idx="28990">
                  <c:v>115.454628957591</c:v>
                </c:pt>
                <c:pt idx="28991">
                  <c:v>115.44895282111</c:v>
                </c:pt>
                <c:pt idx="28992">
                  <c:v>115.44874547513599</c:v>
                </c:pt>
                <c:pt idx="28993">
                  <c:v>115.447630763476</c:v>
                </c:pt>
                <c:pt idx="28994">
                  <c:v>115.447458955298</c:v>
                </c:pt>
                <c:pt idx="28995">
                  <c:v>115.439892530187</c:v>
                </c:pt>
                <c:pt idx="28996">
                  <c:v>115.43700930264001</c:v>
                </c:pt>
                <c:pt idx="28997">
                  <c:v>115.433806632418</c:v>
                </c:pt>
                <c:pt idx="28998">
                  <c:v>115.429006875857</c:v>
                </c:pt>
                <c:pt idx="28999">
                  <c:v>115.428093613339</c:v>
                </c:pt>
                <c:pt idx="29000">
                  <c:v>115.42777933758499</c:v>
                </c:pt>
                <c:pt idx="29001">
                  <c:v>115.41943747069401</c:v>
                </c:pt>
                <c:pt idx="29002">
                  <c:v>115.418414116674</c:v>
                </c:pt>
                <c:pt idx="29003">
                  <c:v>115.417690747821</c:v>
                </c:pt>
                <c:pt idx="29004">
                  <c:v>115.417657007946</c:v>
                </c:pt>
                <c:pt idx="29005">
                  <c:v>115.41747490580499</c:v>
                </c:pt>
                <c:pt idx="29006">
                  <c:v>115.417340712287</c:v>
                </c:pt>
                <c:pt idx="29007">
                  <c:v>115.417178086158</c:v>
                </c:pt>
                <c:pt idx="29008">
                  <c:v>115.416864633776</c:v>
                </c:pt>
                <c:pt idx="29009">
                  <c:v>115.41684404071501</c:v>
                </c:pt>
                <c:pt idx="29010">
                  <c:v>115.416722887257</c:v>
                </c:pt>
                <c:pt idx="29011">
                  <c:v>115.41486941825001</c:v>
                </c:pt>
                <c:pt idx="29012">
                  <c:v>115.40954903123099</c:v>
                </c:pt>
                <c:pt idx="29013">
                  <c:v>115.40333077655301</c:v>
                </c:pt>
                <c:pt idx="29014">
                  <c:v>115.401376158654</c:v>
                </c:pt>
                <c:pt idx="29015">
                  <c:v>115.395153860908</c:v>
                </c:pt>
                <c:pt idx="29016">
                  <c:v>115.393804424417</c:v>
                </c:pt>
                <c:pt idx="29017">
                  <c:v>115.391644368835</c:v>
                </c:pt>
                <c:pt idx="29018">
                  <c:v>115.385552870053</c:v>
                </c:pt>
                <c:pt idx="29019">
                  <c:v>115.385319707351</c:v>
                </c:pt>
                <c:pt idx="29020">
                  <c:v>115.38435439583201</c:v>
                </c:pt>
                <c:pt idx="29021">
                  <c:v>115.35899534509799</c:v>
                </c:pt>
                <c:pt idx="29022">
                  <c:v>115.356496961262</c:v>
                </c:pt>
                <c:pt idx="29023">
                  <c:v>115.34323059536401</c:v>
                </c:pt>
                <c:pt idx="29024">
                  <c:v>115.341812283001</c:v>
                </c:pt>
                <c:pt idx="29025">
                  <c:v>115.339357044153</c:v>
                </c:pt>
                <c:pt idx="29026">
                  <c:v>115.336232654076</c:v>
                </c:pt>
                <c:pt idx="29027">
                  <c:v>115.33612106267999</c:v>
                </c:pt>
                <c:pt idx="29028">
                  <c:v>115.31741730508099</c:v>
                </c:pt>
                <c:pt idx="29029">
                  <c:v>115.315350201827</c:v>
                </c:pt>
                <c:pt idx="29030">
                  <c:v>115.307965140231</c:v>
                </c:pt>
                <c:pt idx="29031">
                  <c:v>115.30794761555001</c:v>
                </c:pt>
                <c:pt idx="29032">
                  <c:v>115.301744157537</c:v>
                </c:pt>
                <c:pt idx="29033">
                  <c:v>115.293577146793</c:v>
                </c:pt>
                <c:pt idx="29034">
                  <c:v>115.293014267595</c:v>
                </c:pt>
                <c:pt idx="29035">
                  <c:v>115.288709489314</c:v>
                </c:pt>
                <c:pt idx="29036">
                  <c:v>115.287986978341</c:v>
                </c:pt>
                <c:pt idx="29037">
                  <c:v>115.27741805252199</c:v>
                </c:pt>
                <c:pt idx="29038">
                  <c:v>115.27739318281699</c:v>
                </c:pt>
                <c:pt idx="29039">
                  <c:v>115.275286108538</c:v>
                </c:pt>
                <c:pt idx="29040">
                  <c:v>115.26989927775701</c:v>
                </c:pt>
                <c:pt idx="29041">
                  <c:v>115.269427457993</c:v>
                </c:pt>
                <c:pt idx="29042">
                  <c:v>115.26817605226</c:v>
                </c:pt>
                <c:pt idx="29043">
                  <c:v>115.25929207328799</c:v>
                </c:pt>
                <c:pt idx="29044">
                  <c:v>115.259189668064</c:v>
                </c:pt>
                <c:pt idx="29045">
                  <c:v>115.25283275842899</c:v>
                </c:pt>
                <c:pt idx="29046">
                  <c:v>115.25185449881999</c:v>
                </c:pt>
                <c:pt idx="29047">
                  <c:v>115.250336730098</c:v>
                </c:pt>
                <c:pt idx="29048">
                  <c:v>115.242355475922</c:v>
                </c:pt>
                <c:pt idx="29049">
                  <c:v>115.241654890926</c:v>
                </c:pt>
                <c:pt idx="29050">
                  <c:v>115.241593048402</c:v>
                </c:pt>
                <c:pt idx="29051">
                  <c:v>115.241473129848</c:v>
                </c:pt>
                <c:pt idx="29052">
                  <c:v>115.241448553002</c:v>
                </c:pt>
                <c:pt idx="29053">
                  <c:v>115.240345591401</c:v>
                </c:pt>
                <c:pt idx="29054">
                  <c:v>115.24017189651801</c:v>
                </c:pt>
                <c:pt idx="29055">
                  <c:v>115.237848326129</c:v>
                </c:pt>
                <c:pt idx="29056">
                  <c:v>115.228955214595</c:v>
                </c:pt>
                <c:pt idx="29057">
                  <c:v>115.22564921460101</c:v>
                </c:pt>
                <c:pt idx="29058">
                  <c:v>115.220835923208</c:v>
                </c:pt>
                <c:pt idx="29059">
                  <c:v>115.214982919986</c:v>
                </c:pt>
                <c:pt idx="29060">
                  <c:v>115.21492954966899</c:v>
                </c:pt>
                <c:pt idx="29061">
                  <c:v>115.21172676250301</c:v>
                </c:pt>
                <c:pt idx="29062">
                  <c:v>115.211523893422</c:v>
                </c:pt>
                <c:pt idx="29063">
                  <c:v>115.21137199777399</c:v>
                </c:pt>
                <c:pt idx="29064">
                  <c:v>115.21132969651801</c:v>
                </c:pt>
                <c:pt idx="29065">
                  <c:v>115.211300216928</c:v>
                </c:pt>
                <c:pt idx="29066">
                  <c:v>115.21119620141199</c:v>
                </c:pt>
                <c:pt idx="29067">
                  <c:v>115.211096882381</c:v>
                </c:pt>
                <c:pt idx="29068">
                  <c:v>115.210792801487</c:v>
                </c:pt>
                <c:pt idx="29069">
                  <c:v>115.210776052195</c:v>
                </c:pt>
                <c:pt idx="29070">
                  <c:v>115.21074179523499</c:v>
                </c:pt>
                <c:pt idx="29071">
                  <c:v>115.210689188666</c:v>
                </c:pt>
                <c:pt idx="29072">
                  <c:v>115.210382023454</c:v>
                </c:pt>
                <c:pt idx="29073">
                  <c:v>115.210381424852</c:v>
                </c:pt>
                <c:pt idx="29074">
                  <c:v>115.210355002694</c:v>
                </c:pt>
                <c:pt idx="29075">
                  <c:v>115.21033281020701</c:v>
                </c:pt>
                <c:pt idx="29076">
                  <c:v>115.209968735985</c:v>
                </c:pt>
                <c:pt idx="29077">
                  <c:v>115.20996622912401</c:v>
                </c:pt>
                <c:pt idx="29078">
                  <c:v>115.209701951776</c:v>
                </c:pt>
                <c:pt idx="29079">
                  <c:v>115.20968011011099</c:v>
                </c:pt>
                <c:pt idx="29080">
                  <c:v>115.209678151102</c:v>
                </c:pt>
                <c:pt idx="29081">
                  <c:v>115.209651444505</c:v>
                </c:pt>
                <c:pt idx="29082">
                  <c:v>115.209526430381</c:v>
                </c:pt>
                <c:pt idx="29083">
                  <c:v>115.20947861368001</c:v>
                </c:pt>
                <c:pt idx="29084">
                  <c:v>115.209469560662</c:v>
                </c:pt>
                <c:pt idx="29085">
                  <c:v>115.209464138911</c:v>
                </c:pt>
                <c:pt idx="29086">
                  <c:v>115.209380178294</c:v>
                </c:pt>
                <c:pt idx="29087">
                  <c:v>115.209344050504</c:v>
                </c:pt>
                <c:pt idx="29088">
                  <c:v>115.209298287634</c:v>
                </c:pt>
                <c:pt idx="29089">
                  <c:v>115.209191684705</c:v>
                </c:pt>
                <c:pt idx="29090">
                  <c:v>115.20909280826</c:v>
                </c:pt>
                <c:pt idx="29091">
                  <c:v>115.2090573064</c:v>
                </c:pt>
                <c:pt idx="29092">
                  <c:v>115.208965637533</c:v>
                </c:pt>
                <c:pt idx="29093">
                  <c:v>115.208944918304</c:v>
                </c:pt>
                <c:pt idx="29094">
                  <c:v>115.20893989867299</c:v>
                </c:pt>
                <c:pt idx="29095">
                  <c:v>115.20892165995799</c:v>
                </c:pt>
                <c:pt idx="29096">
                  <c:v>115.208873151944</c:v>
                </c:pt>
                <c:pt idx="29097">
                  <c:v>115.208810906843</c:v>
                </c:pt>
                <c:pt idx="29098">
                  <c:v>115.20860061198201</c:v>
                </c:pt>
                <c:pt idx="29099">
                  <c:v>115.207126207122</c:v>
                </c:pt>
                <c:pt idx="29100">
                  <c:v>115.203634453481</c:v>
                </c:pt>
                <c:pt idx="29101">
                  <c:v>115.203524034827</c:v>
                </c:pt>
                <c:pt idx="29102">
                  <c:v>115.19500485757401</c:v>
                </c:pt>
                <c:pt idx="29103">
                  <c:v>115.19368044044199</c:v>
                </c:pt>
                <c:pt idx="29104">
                  <c:v>115.18617694996099</c:v>
                </c:pt>
                <c:pt idx="29105">
                  <c:v>115.185562659683</c:v>
                </c:pt>
                <c:pt idx="29106">
                  <c:v>115.18537568261</c:v>
                </c:pt>
                <c:pt idx="29107">
                  <c:v>115.184377902522</c:v>
                </c:pt>
                <c:pt idx="29108">
                  <c:v>115.180981073393</c:v>
                </c:pt>
                <c:pt idx="29109">
                  <c:v>115.178268654371</c:v>
                </c:pt>
                <c:pt idx="29110">
                  <c:v>115.178174161166</c:v>
                </c:pt>
                <c:pt idx="29111">
                  <c:v>115.178036335839</c:v>
                </c:pt>
                <c:pt idx="29112">
                  <c:v>115.17793739438299</c:v>
                </c:pt>
                <c:pt idx="29113">
                  <c:v>115.177044800979</c:v>
                </c:pt>
                <c:pt idx="29114">
                  <c:v>115.168142954117</c:v>
                </c:pt>
                <c:pt idx="29115">
                  <c:v>115.166567015493</c:v>
                </c:pt>
                <c:pt idx="29116">
                  <c:v>115.163716060729</c:v>
                </c:pt>
                <c:pt idx="29117">
                  <c:v>115.162559051187</c:v>
                </c:pt>
                <c:pt idx="29118">
                  <c:v>115.15985791127299</c:v>
                </c:pt>
                <c:pt idx="29119">
                  <c:v>115.157827903582</c:v>
                </c:pt>
                <c:pt idx="29120">
                  <c:v>115.155666223837</c:v>
                </c:pt>
                <c:pt idx="29121">
                  <c:v>115.149588584626</c:v>
                </c:pt>
                <c:pt idx="29122">
                  <c:v>115.149378761026</c:v>
                </c:pt>
                <c:pt idx="29123">
                  <c:v>115.14920127678</c:v>
                </c:pt>
                <c:pt idx="29124">
                  <c:v>115.147129216666</c:v>
                </c:pt>
                <c:pt idx="29125">
                  <c:v>115.14465455029401</c:v>
                </c:pt>
                <c:pt idx="29126">
                  <c:v>115.140495430065</c:v>
                </c:pt>
                <c:pt idx="29127">
                  <c:v>115.139830167768</c:v>
                </c:pt>
                <c:pt idx="29128">
                  <c:v>115.13938815741</c:v>
                </c:pt>
                <c:pt idx="29129">
                  <c:v>115.138138830925</c:v>
                </c:pt>
                <c:pt idx="29130">
                  <c:v>115.135658814395</c:v>
                </c:pt>
                <c:pt idx="29131">
                  <c:v>115.126911613617</c:v>
                </c:pt>
                <c:pt idx="29132">
                  <c:v>115.122720825165</c:v>
                </c:pt>
                <c:pt idx="29133">
                  <c:v>115.10799619940499</c:v>
                </c:pt>
                <c:pt idx="29134">
                  <c:v>115.107043177634</c:v>
                </c:pt>
                <c:pt idx="29135">
                  <c:v>115.104090182289</c:v>
                </c:pt>
                <c:pt idx="29136">
                  <c:v>115.103982978261</c:v>
                </c:pt>
                <c:pt idx="29137">
                  <c:v>115.103046582743</c:v>
                </c:pt>
                <c:pt idx="29138">
                  <c:v>115.102799266014</c:v>
                </c:pt>
                <c:pt idx="29139">
                  <c:v>115.10227970034801</c:v>
                </c:pt>
                <c:pt idx="29140">
                  <c:v>115.102182746794</c:v>
                </c:pt>
                <c:pt idx="29141">
                  <c:v>115.098308671428</c:v>
                </c:pt>
                <c:pt idx="29142">
                  <c:v>115.09381941190701</c:v>
                </c:pt>
                <c:pt idx="29143">
                  <c:v>115.091923785636</c:v>
                </c:pt>
                <c:pt idx="29144">
                  <c:v>115.08991229330699</c:v>
                </c:pt>
                <c:pt idx="29145">
                  <c:v>115.089112661933</c:v>
                </c:pt>
                <c:pt idx="29146">
                  <c:v>115.08675236711601</c:v>
                </c:pt>
                <c:pt idx="29147">
                  <c:v>115.085664963654</c:v>
                </c:pt>
                <c:pt idx="29148">
                  <c:v>115.08178752798401</c:v>
                </c:pt>
                <c:pt idx="29149">
                  <c:v>115.081056467824</c:v>
                </c:pt>
                <c:pt idx="29150">
                  <c:v>115.074351199635</c:v>
                </c:pt>
                <c:pt idx="29151">
                  <c:v>115.069282261209</c:v>
                </c:pt>
                <c:pt idx="29152">
                  <c:v>115.067356428289</c:v>
                </c:pt>
                <c:pt idx="29153">
                  <c:v>115.06251796326499</c:v>
                </c:pt>
                <c:pt idx="29154">
                  <c:v>115.06213889990001</c:v>
                </c:pt>
                <c:pt idx="29155">
                  <c:v>115.061690616577</c:v>
                </c:pt>
                <c:pt idx="29156">
                  <c:v>115.06148208033299</c:v>
                </c:pt>
                <c:pt idx="29157">
                  <c:v>115.061098263514</c:v>
                </c:pt>
                <c:pt idx="29158">
                  <c:v>115.055931646876</c:v>
                </c:pt>
                <c:pt idx="29159">
                  <c:v>115.055778950118</c:v>
                </c:pt>
                <c:pt idx="29160">
                  <c:v>115.054325695682</c:v>
                </c:pt>
                <c:pt idx="29161">
                  <c:v>115.049354532628</c:v>
                </c:pt>
                <c:pt idx="29162">
                  <c:v>115.042858221256</c:v>
                </c:pt>
                <c:pt idx="29163">
                  <c:v>115.038310520724</c:v>
                </c:pt>
                <c:pt idx="29164">
                  <c:v>115.03824813470101</c:v>
                </c:pt>
                <c:pt idx="29165">
                  <c:v>115.03351089840901</c:v>
                </c:pt>
                <c:pt idx="29166">
                  <c:v>115.03230383785299</c:v>
                </c:pt>
                <c:pt idx="29167">
                  <c:v>115.031004193463</c:v>
                </c:pt>
                <c:pt idx="29168">
                  <c:v>115.03079751470899</c:v>
                </c:pt>
                <c:pt idx="29169">
                  <c:v>115.03056226466001</c:v>
                </c:pt>
                <c:pt idx="29170">
                  <c:v>115.030530016634</c:v>
                </c:pt>
                <c:pt idx="29171">
                  <c:v>115.02393815561</c:v>
                </c:pt>
                <c:pt idx="29172">
                  <c:v>115.019192649008</c:v>
                </c:pt>
                <c:pt idx="29173">
                  <c:v>115.01797773898799</c:v>
                </c:pt>
                <c:pt idx="29174">
                  <c:v>115.017677896626</c:v>
                </c:pt>
                <c:pt idx="29175">
                  <c:v>115.015329338828</c:v>
                </c:pt>
                <c:pt idx="29176">
                  <c:v>115.00998304779</c:v>
                </c:pt>
                <c:pt idx="29177">
                  <c:v>115.009846181287</c:v>
                </c:pt>
                <c:pt idx="29178">
                  <c:v>115.007678931044</c:v>
                </c:pt>
                <c:pt idx="29179">
                  <c:v>115.00763832939801</c:v>
                </c:pt>
                <c:pt idx="29180">
                  <c:v>115.007608256164</c:v>
                </c:pt>
                <c:pt idx="29181">
                  <c:v>115.006630602238</c:v>
                </c:pt>
                <c:pt idx="29182">
                  <c:v>115.006296911788</c:v>
                </c:pt>
                <c:pt idx="29183">
                  <c:v>115.00424131529699</c:v>
                </c:pt>
                <c:pt idx="29184">
                  <c:v>115.004091594233</c:v>
                </c:pt>
                <c:pt idx="29185">
                  <c:v>115.00408568098599</c:v>
                </c:pt>
                <c:pt idx="29186">
                  <c:v>115.004000666908</c:v>
                </c:pt>
                <c:pt idx="29187">
                  <c:v>115.004000607696</c:v>
                </c:pt>
                <c:pt idx="29188">
                  <c:v>115.003982769776</c:v>
                </c:pt>
                <c:pt idx="29189">
                  <c:v>115.00346722009</c:v>
                </c:pt>
                <c:pt idx="29190">
                  <c:v>115.00338850292501</c:v>
                </c:pt>
                <c:pt idx="29191">
                  <c:v>115.003370198949</c:v>
                </c:pt>
                <c:pt idx="29192">
                  <c:v>115.00304768368299</c:v>
                </c:pt>
                <c:pt idx="29193">
                  <c:v>115.003002671896</c:v>
                </c:pt>
                <c:pt idx="29194">
                  <c:v>115.002629378509</c:v>
                </c:pt>
                <c:pt idx="29195">
                  <c:v>115.00259758463299</c:v>
                </c:pt>
                <c:pt idx="29196">
                  <c:v>115.00255515145101</c:v>
                </c:pt>
                <c:pt idx="29197">
                  <c:v>115.00227800177601</c:v>
                </c:pt>
                <c:pt idx="29198">
                  <c:v>115.002258007875</c:v>
                </c:pt>
                <c:pt idx="29199">
                  <c:v>115.00214465339801</c:v>
                </c:pt>
                <c:pt idx="29200">
                  <c:v>115.002120088211</c:v>
                </c:pt>
                <c:pt idx="29201">
                  <c:v>115.002002741369</c:v>
                </c:pt>
                <c:pt idx="29202">
                  <c:v>115.00199014414601</c:v>
                </c:pt>
                <c:pt idx="29203">
                  <c:v>115.001752583732</c:v>
                </c:pt>
                <c:pt idx="29204">
                  <c:v>115.001693070785</c:v>
                </c:pt>
                <c:pt idx="29205">
                  <c:v>115.001668405437</c:v>
                </c:pt>
                <c:pt idx="29206">
                  <c:v>115.001599305127</c:v>
                </c:pt>
                <c:pt idx="29207">
                  <c:v>115.001588498979</c:v>
                </c:pt>
                <c:pt idx="29208">
                  <c:v>115.00158293278599</c:v>
                </c:pt>
                <c:pt idx="29209">
                  <c:v>115.00073220530901</c:v>
                </c:pt>
                <c:pt idx="29210">
                  <c:v>114.997925074774</c:v>
                </c:pt>
                <c:pt idx="29211">
                  <c:v>114.99659508325701</c:v>
                </c:pt>
                <c:pt idx="29212">
                  <c:v>114.995923932938</c:v>
                </c:pt>
                <c:pt idx="29213">
                  <c:v>114.99301207727</c:v>
                </c:pt>
                <c:pt idx="29214">
                  <c:v>114.99235337770401</c:v>
                </c:pt>
                <c:pt idx="29215">
                  <c:v>114.99063534758</c:v>
                </c:pt>
                <c:pt idx="29216">
                  <c:v>114.988216780683</c:v>
                </c:pt>
                <c:pt idx="29217">
                  <c:v>114.983748248338</c:v>
                </c:pt>
                <c:pt idx="29218">
                  <c:v>114.982009608837</c:v>
                </c:pt>
                <c:pt idx="29219">
                  <c:v>114.976815843016</c:v>
                </c:pt>
                <c:pt idx="29220">
                  <c:v>114.975182546434</c:v>
                </c:pt>
                <c:pt idx="29221">
                  <c:v>114.968087860065</c:v>
                </c:pt>
                <c:pt idx="29222">
                  <c:v>114.967982795978</c:v>
                </c:pt>
                <c:pt idx="29223">
                  <c:v>114.967819720056</c:v>
                </c:pt>
                <c:pt idx="29224">
                  <c:v>114.96742858970801</c:v>
                </c:pt>
                <c:pt idx="29225">
                  <c:v>114.966793376135</c:v>
                </c:pt>
                <c:pt idx="29226">
                  <c:v>114.966461060724</c:v>
                </c:pt>
                <c:pt idx="29227">
                  <c:v>114.958634716961</c:v>
                </c:pt>
                <c:pt idx="29228">
                  <c:v>114.958274155358</c:v>
                </c:pt>
                <c:pt idx="29229">
                  <c:v>114.958271478583</c:v>
                </c:pt>
                <c:pt idx="29230">
                  <c:v>114.95790500228</c:v>
                </c:pt>
                <c:pt idx="29231">
                  <c:v>114.956550003616</c:v>
                </c:pt>
                <c:pt idx="29232">
                  <c:v>114.95646961223601</c:v>
                </c:pt>
                <c:pt idx="29233">
                  <c:v>114.95644690994099</c:v>
                </c:pt>
                <c:pt idx="29234">
                  <c:v>114.95610313195201</c:v>
                </c:pt>
                <c:pt idx="29235">
                  <c:v>114.955454910632</c:v>
                </c:pt>
                <c:pt idx="29236">
                  <c:v>114.95516003937099</c:v>
                </c:pt>
                <c:pt idx="29237">
                  <c:v>114.95489885886499</c:v>
                </c:pt>
                <c:pt idx="29238">
                  <c:v>114.95343696712401</c:v>
                </c:pt>
                <c:pt idx="29239">
                  <c:v>114.953373593048</c:v>
                </c:pt>
                <c:pt idx="29240">
                  <c:v>114.951038210259</c:v>
                </c:pt>
                <c:pt idx="29241">
                  <c:v>114.949035242261</c:v>
                </c:pt>
                <c:pt idx="29242">
                  <c:v>114.945899325819</c:v>
                </c:pt>
                <c:pt idx="29243">
                  <c:v>114.94581436943901</c:v>
                </c:pt>
                <c:pt idx="29244">
                  <c:v>114.945768350604</c:v>
                </c:pt>
                <c:pt idx="29245">
                  <c:v>114.939353336083</c:v>
                </c:pt>
                <c:pt idx="29246">
                  <c:v>114.935484492065</c:v>
                </c:pt>
                <c:pt idx="29247">
                  <c:v>114.92996169806599</c:v>
                </c:pt>
                <c:pt idx="29248">
                  <c:v>114.929658917333</c:v>
                </c:pt>
                <c:pt idx="29249">
                  <c:v>114.929266526145</c:v>
                </c:pt>
                <c:pt idx="29250">
                  <c:v>114.928046909522</c:v>
                </c:pt>
                <c:pt idx="29251">
                  <c:v>114.924178360535</c:v>
                </c:pt>
                <c:pt idx="29252">
                  <c:v>114.92168371601601</c:v>
                </c:pt>
                <c:pt idx="29253">
                  <c:v>114.91525110070801</c:v>
                </c:pt>
                <c:pt idx="29254">
                  <c:v>114.91515043462999</c:v>
                </c:pt>
                <c:pt idx="29255">
                  <c:v>114.913902851649</c:v>
                </c:pt>
                <c:pt idx="29256">
                  <c:v>114.911049345481</c:v>
                </c:pt>
                <c:pt idx="29257">
                  <c:v>114.910083390035</c:v>
                </c:pt>
                <c:pt idx="29258">
                  <c:v>114.90431011243599</c:v>
                </c:pt>
                <c:pt idx="29259">
                  <c:v>114.904091017065</c:v>
                </c:pt>
                <c:pt idx="29260">
                  <c:v>114.898881179466</c:v>
                </c:pt>
                <c:pt idx="29261">
                  <c:v>114.896848652526</c:v>
                </c:pt>
                <c:pt idx="29262">
                  <c:v>114.896732514779</c:v>
                </c:pt>
                <c:pt idx="29263">
                  <c:v>114.896278101165</c:v>
                </c:pt>
                <c:pt idx="29264">
                  <c:v>114.895842357036</c:v>
                </c:pt>
                <c:pt idx="29265">
                  <c:v>114.89584162448</c:v>
                </c:pt>
                <c:pt idx="29266">
                  <c:v>114.89572949023901</c:v>
                </c:pt>
                <c:pt idx="29267">
                  <c:v>114.89532264871799</c:v>
                </c:pt>
                <c:pt idx="29268">
                  <c:v>114.895308338706</c:v>
                </c:pt>
                <c:pt idx="29269">
                  <c:v>114.89527129856501</c:v>
                </c:pt>
                <c:pt idx="29270">
                  <c:v>114.895203134524</c:v>
                </c:pt>
                <c:pt idx="29271">
                  <c:v>114.89427464034</c:v>
                </c:pt>
                <c:pt idx="29272">
                  <c:v>114.894162286369</c:v>
                </c:pt>
                <c:pt idx="29273">
                  <c:v>114.892831346544</c:v>
                </c:pt>
                <c:pt idx="29274">
                  <c:v>114.892486803352</c:v>
                </c:pt>
                <c:pt idx="29275">
                  <c:v>114.890160588282</c:v>
                </c:pt>
                <c:pt idx="29276">
                  <c:v>114.887882377137</c:v>
                </c:pt>
                <c:pt idx="29277">
                  <c:v>114.88745964479</c:v>
                </c:pt>
                <c:pt idx="29278">
                  <c:v>114.887031567829</c:v>
                </c:pt>
                <c:pt idx="29279">
                  <c:v>114.882122066931</c:v>
                </c:pt>
                <c:pt idx="29280">
                  <c:v>114.88058415514899</c:v>
                </c:pt>
                <c:pt idx="29281">
                  <c:v>114.87969077956799</c:v>
                </c:pt>
                <c:pt idx="29282">
                  <c:v>114.879684652874</c:v>
                </c:pt>
                <c:pt idx="29283">
                  <c:v>114.879096242194</c:v>
                </c:pt>
                <c:pt idx="29284">
                  <c:v>114.875932978379</c:v>
                </c:pt>
                <c:pt idx="29285">
                  <c:v>114.87429806847901</c:v>
                </c:pt>
                <c:pt idx="29286">
                  <c:v>114.874238386505</c:v>
                </c:pt>
                <c:pt idx="29287">
                  <c:v>114.87062508468</c:v>
                </c:pt>
                <c:pt idx="29288">
                  <c:v>114.87034975892099</c:v>
                </c:pt>
                <c:pt idx="29289">
                  <c:v>114.870296367305</c:v>
                </c:pt>
                <c:pt idx="29290">
                  <c:v>114.868668215646</c:v>
                </c:pt>
                <c:pt idx="29291">
                  <c:v>114.86865806140401</c:v>
                </c:pt>
                <c:pt idx="29292">
                  <c:v>114.868253061865</c:v>
                </c:pt>
                <c:pt idx="29293">
                  <c:v>114.866048560862</c:v>
                </c:pt>
                <c:pt idx="29294">
                  <c:v>114.865998160636</c:v>
                </c:pt>
                <c:pt idx="29295">
                  <c:v>114.864004447974</c:v>
                </c:pt>
                <c:pt idx="29296">
                  <c:v>114.861212804822</c:v>
                </c:pt>
                <c:pt idx="29297">
                  <c:v>114.858985229566</c:v>
                </c:pt>
                <c:pt idx="29298">
                  <c:v>114.85668837996801</c:v>
                </c:pt>
                <c:pt idx="29299">
                  <c:v>114.855378879906</c:v>
                </c:pt>
                <c:pt idx="29300">
                  <c:v>114.854940014094</c:v>
                </c:pt>
                <c:pt idx="29301">
                  <c:v>114.854861282095</c:v>
                </c:pt>
                <c:pt idx="29302">
                  <c:v>114.85346870692401</c:v>
                </c:pt>
                <c:pt idx="29303">
                  <c:v>114.85243571381901</c:v>
                </c:pt>
                <c:pt idx="29304">
                  <c:v>114.850676500178</c:v>
                </c:pt>
                <c:pt idx="29305">
                  <c:v>114.850576597094</c:v>
                </c:pt>
                <c:pt idx="29306">
                  <c:v>114.848155329943</c:v>
                </c:pt>
                <c:pt idx="29307">
                  <c:v>114.84547180397399</c:v>
                </c:pt>
                <c:pt idx="29308">
                  <c:v>114.843591653884</c:v>
                </c:pt>
                <c:pt idx="29309">
                  <c:v>114.842858479529</c:v>
                </c:pt>
                <c:pt idx="29310">
                  <c:v>114.84269747727799</c:v>
                </c:pt>
                <c:pt idx="29311">
                  <c:v>114.842369172609</c:v>
                </c:pt>
                <c:pt idx="29312">
                  <c:v>114.83985408541599</c:v>
                </c:pt>
                <c:pt idx="29313">
                  <c:v>114.83968650681901</c:v>
                </c:pt>
                <c:pt idx="29314">
                  <c:v>114.838558570646</c:v>
                </c:pt>
                <c:pt idx="29315">
                  <c:v>114.83836190728201</c:v>
                </c:pt>
                <c:pt idx="29316">
                  <c:v>114.838280861161</c:v>
                </c:pt>
                <c:pt idx="29317">
                  <c:v>114.838179216285</c:v>
                </c:pt>
                <c:pt idx="29318">
                  <c:v>114.837935457575</c:v>
                </c:pt>
                <c:pt idx="29319">
                  <c:v>114.837285411696</c:v>
                </c:pt>
                <c:pt idx="29320">
                  <c:v>114.837158871735</c:v>
                </c:pt>
                <c:pt idx="29321">
                  <c:v>114.837131747901</c:v>
                </c:pt>
                <c:pt idx="29322">
                  <c:v>114.836798244183</c:v>
                </c:pt>
                <c:pt idx="29323">
                  <c:v>114.836685796335</c:v>
                </c:pt>
                <c:pt idx="29324">
                  <c:v>114.8365607004</c:v>
                </c:pt>
                <c:pt idx="29325">
                  <c:v>114.836495829596</c:v>
                </c:pt>
                <c:pt idx="29326">
                  <c:v>114.83640718846701</c:v>
                </c:pt>
                <c:pt idx="29327">
                  <c:v>114.836391667781</c:v>
                </c:pt>
                <c:pt idx="29328">
                  <c:v>114.836353471151</c:v>
                </c:pt>
                <c:pt idx="29329">
                  <c:v>114.836257004974</c:v>
                </c:pt>
                <c:pt idx="29330">
                  <c:v>114.836191998969</c:v>
                </c:pt>
                <c:pt idx="29331">
                  <c:v>114.836137418999</c:v>
                </c:pt>
                <c:pt idx="29332">
                  <c:v>114.836136234694</c:v>
                </c:pt>
                <c:pt idx="29333">
                  <c:v>114.835952696505</c:v>
                </c:pt>
                <c:pt idx="29334">
                  <c:v>114.83562037096701</c:v>
                </c:pt>
                <c:pt idx="29335">
                  <c:v>114.835424223012</c:v>
                </c:pt>
                <c:pt idx="29336">
                  <c:v>114.835220055791</c:v>
                </c:pt>
                <c:pt idx="29337">
                  <c:v>114.83508973889499</c:v>
                </c:pt>
                <c:pt idx="29338">
                  <c:v>114.835083450049</c:v>
                </c:pt>
                <c:pt idx="29339">
                  <c:v>114.83493042623699</c:v>
                </c:pt>
                <c:pt idx="29340">
                  <c:v>114.834770939946</c:v>
                </c:pt>
                <c:pt idx="29341">
                  <c:v>114.834652024904</c:v>
                </c:pt>
                <c:pt idx="29342">
                  <c:v>114.83450902012</c:v>
                </c:pt>
                <c:pt idx="29343">
                  <c:v>114.83419990087501</c:v>
                </c:pt>
                <c:pt idx="29344">
                  <c:v>114.833799732854</c:v>
                </c:pt>
                <c:pt idx="29345">
                  <c:v>114.832586672522</c:v>
                </c:pt>
                <c:pt idx="29346">
                  <c:v>114.830331299081</c:v>
                </c:pt>
                <c:pt idx="29347">
                  <c:v>114.829681294238</c:v>
                </c:pt>
                <c:pt idx="29348">
                  <c:v>114.829661630705</c:v>
                </c:pt>
                <c:pt idx="29349">
                  <c:v>114.82964135635601</c:v>
                </c:pt>
                <c:pt idx="29350">
                  <c:v>114.82882918136799</c:v>
                </c:pt>
                <c:pt idx="29351">
                  <c:v>114.828703468329</c:v>
                </c:pt>
                <c:pt idx="29352">
                  <c:v>114.828573758082</c:v>
                </c:pt>
                <c:pt idx="29353">
                  <c:v>114.82845910298001</c:v>
                </c:pt>
                <c:pt idx="29354">
                  <c:v>114.828240632823</c:v>
                </c:pt>
                <c:pt idx="29355">
                  <c:v>114.82786912404799</c:v>
                </c:pt>
                <c:pt idx="29356">
                  <c:v>114.82783277315301</c:v>
                </c:pt>
                <c:pt idx="29357">
                  <c:v>114.827503019902</c:v>
                </c:pt>
                <c:pt idx="29358">
                  <c:v>114.82337413075101</c:v>
                </c:pt>
                <c:pt idx="29359">
                  <c:v>114.82320576353101</c:v>
                </c:pt>
                <c:pt idx="29360">
                  <c:v>114.823039051666</c:v>
                </c:pt>
                <c:pt idx="29361">
                  <c:v>114.823005484251</c:v>
                </c:pt>
                <c:pt idx="29362">
                  <c:v>114.822661248424</c:v>
                </c:pt>
                <c:pt idx="29363">
                  <c:v>114.82238755273001</c:v>
                </c:pt>
                <c:pt idx="29364">
                  <c:v>114.822146474067</c:v>
                </c:pt>
                <c:pt idx="29365">
                  <c:v>114.821880507763</c:v>
                </c:pt>
                <c:pt idx="29366">
                  <c:v>114.821337786234</c:v>
                </c:pt>
                <c:pt idx="29367">
                  <c:v>114.820556374929</c:v>
                </c:pt>
                <c:pt idx="29368">
                  <c:v>114.819930030447</c:v>
                </c:pt>
                <c:pt idx="29369">
                  <c:v>114.818417860799</c:v>
                </c:pt>
                <c:pt idx="29370">
                  <c:v>114.817329122633</c:v>
                </c:pt>
                <c:pt idx="29371">
                  <c:v>114.817150412632</c:v>
                </c:pt>
                <c:pt idx="29372">
                  <c:v>114.816898540373</c:v>
                </c:pt>
                <c:pt idx="29373">
                  <c:v>114.816754422767</c:v>
                </c:pt>
                <c:pt idx="29374">
                  <c:v>114.816164166668</c:v>
                </c:pt>
                <c:pt idx="29375">
                  <c:v>114.816136157453</c:v>
                </c:pt>
                <c:pt idx="29376">
                  <c:v>114.816030164221</c:v>
                </c:pt>
                <c:pt idx="29377">
                  <c:v>114.8155139258</c:v>
                </c:pt>
                <c:pt idx="29378">
                  <c:v>114.81532676966</c:v>
                </c:pt>
                <c:pt idx="29379">
                  <c:v>114.81522566523699</c:v>
                </c:pt>
                <c:pt idx="29380">
                  <c:v>114.815164688781</c:v>
                </c:pt>
                <c:pt idx="29381">
                  <c:v>114.815145177243</c:v>
                </c:pt>
                <c:pt idx="29382">
                  <c:v>114.815074397411</c:v>
                </c:pt>
                <c:pt idx="29383">
                  <c:v>114.814980451944</c:v>
                </c:pt>
                <c:pt idx="29384">
                  <c:v>114.814937802906</c:v>
                </c:pt>
                <c:pt idx="29385">
                  <c:v>114.814884479863</c:v>
                </c:pt>
                <c:pt idx="29386">
                  <c:v>114.814772346133</c:v>
                </c:pt>
                <c:pt idx="29387">
                  <c:v>114.814198261314</c:v>
                </c:pt>
                <c:pt idx="29388">
                  <c:v>114.81382406484801</c:v>
                </c:pt>
                <c:pt idx="29389">
                  <c:v>114.81374792193201</c:v>
                </c:pt>
                <c:pt idx="29390">
                  <c:v>114.813508843002</c:v>
                </c:pt>
                <c:pt idx="29391">
                  <c:v>114.81336007947</c:v>
                </c:pt>
                <c:pt idx="29392">
                  <c:v>114.81090554946201</c:v>
                </c:pt>
                <c:pt idx="29393">
                  <c:v>114.807953837924</c:v>
                </c:pt>
                <c:pt idx="29394">
                  <c:v>114.807170024586</c:v>
                </c:pt>
                <c:pt idx="29395">
                  <c:v>114.805156077175</c:v>
                </c:pt>
                <c:pt idx="29396">
                  <c:v>114.805028131363</c:v>
                </c:pt>
                <c:pt idx="29397">
                  <c:v>114.802734343544</c:v>
                </c:pt>
                <c:pt idx="29398">
                  <c:v>114.802598435096</c:v>
                </c:pt>
                <c:pt idx="29399">
                  <c:v>114.800864483262</c:v>
                </c:pt>
                <c:pt idx="29400">
                  <c:v>114.799377325116</c:v>
                </c:pt>
                <c:pt idx="29401">
                  <c:v>114.799049840759</c:v>
                </c:pt>
                <c:pt idx="29402">
                  <c:v>114.79900236512201</c:v>
                </c:pt>
                <c:pt idx="29403">
                  <c:v>114.79898031765499</c:v>
                </c:pt>
                <c:pt idx="29404">
                  <c:v>114.79650277426801</c:v>
                </c:pt>
                <c:pt idx="29405">
                  <c:v>114.795357485495</c:v>
                </c:pt>
                <c:pt idx="29406">
                  <c:v>114.79532453938501</c:v>
                </c:pt>
                <c:pt idx="29407">
                  <c:v>114.794895699964</c:v>
                </c:pt>
                <c:pt idx="29408">
                  <c:v>114.794362236252</c:v>
                </c:pt>
                <c:pt idx="29409">
                  <c:v>114.794311832158</c:v>
                </c:pt>
                <c:pt idx="29410">
                  <c:v>114.794252663823</c:v>
                </c:pt>
                <c:pt idx="29411">
                  <c:v>114.79418230409</c:v>
                </c:pt>
                <c:pt idx="29412">
                  <c:v>114.794003978954</c:v>
                </c:pt>
                <c:pt idx="29413">
                  <c:v>114.79386301706801</c:v>
                </c:pt>
                <c:pt idx="29414">
                  <c:v>114.793309934416</c:v>
                </c:pt>
                <c:pt idx="29415">
                  <c:v>114.79210442129801</c:v>
                </c:pt>
                <c:pt idx="29416">
                  <c:v>114.792085420039</c:v>
                </c:pt>
                <c:pt idx="29417">
                  <c:v>114.79165993141299</c:v>
                </c:pt>
                <c:pt idx="29418">
                  <c:v>114.791613593943</c:v>
                </c:pt>
                <c:pt idx="29419">
                  <c:v>114.791052582733</c:v>
                </c:pt>
                <c:pt idx="29420">
                  <c:v>114.78891667880001</c:v>
                </c:pt>
                <c:pt idx="29421">
                  <c:v>114.787558092292</c:v>
                </c:pt>
                <c:pt idx="29422">
                  <c:v>114.78704139744001</c:v>
                </c:pt>
                <c:pt idx="29423">
                  <c:v>114.78595685487799</c:v>
                </c:pt>
                <c:pt idx="29424">
                  <c:v>114.784038842277</c:v>
                </c:pt>
                <c:pt idx="29425">
                  <c:v>114.78225918616801</c:v>
                </c:pt>
                <c:pt idx="29426">
                  <c:v>114.781806532053</c:v>
                </c:pt>
                <c:pt idx="29427">
                  <c:v>114.78174781686199</c:v>
                </c:pt>
                <c:pt idx="29428">
                  <c:v>114.781001143993</c:v>
                </c:pt>
                <c:pt idx="29429">
                  <c:v>114.78080374069</c:v>
                </c:pt>
                <c:pt idx="29430">
                  <c:v>114.779714836094</c:v>
                </c:pt>
                <c:pt idx="29431">
                  <c:v>114.779334685926</c:v>
                </c:pt>
                <c:pt idx="29432">
                  <c:v>114.77829808507499</c:v>
                </c:pt>
                <c:pt idx="29433">
                  <c:v>114.778070509505</c:v>
                </c:pt>
                <c:pt idx="29434">
                  <c:v>114.776326942509</c:v>
                </c:pt>
                <c:pt idx="29435">
                  <c:v>114.774026029936</c:v>
                </c:pt>
                <c:pt idx="29436">
                  <c:v>114.773563048767</c:v>
                </c:pt>
                <c:pt idx="29437">
                  <c:v>114.768821286956</c:v>
                </c:pt>
                <c:pt idx="29438">
                  <c:v>114.76762927958001</c:v>
                </c:pt>
                <c:pt idx="29439">
                  <c:v>114.76661378985099</c:v>
                </c:pt>
                <c:pt idx="29440">
                  <c:v>114.765827107872</c:v>
                </c:pt>
                <c:pt idx="29441">
                  <c:v>114.765669085106</c:v>
                </c:pt>
                <c:pt idx="29442">
                  <c:v>114.76507528791301</c:v>
                </c:pt>
                <c:pt idx="29443">
                  <c:v>114.764201269605</c:v>
                </c:pt>
                <c:pt idx="29444">
                  <c:v>114.762357006331</c:v>
                </c:pt>
                <c:pt idx="29445">
                  <c:v>114.76075087404</c:v>
                </c:pt>
                <c:pt idx="29446">
                  <c:v>114.76069113272101</c:v>
                </c:pt>
                <c:pt idx="29447">
                  <c:v>114.759568595517</c:v>
                </c:pt>
                <c:pt idx="29448">
                  <c:v>114.759474157345</c:v>
                </c:pt>
                <c:pt idx="29449">
                  <c:v>114.75942996961</c:v>
                </c:pt>
                <c:pt idx="29450">
                  <c:v>114.757727168131</c:v>
                </c:pt>
                <c:pt idx="29451">
                  <c:v>114.757530901268</c:v>
                </c:pt>
                <c:pt idx="29452">
                  <c:v>114.7573823596</c:v>
                </c:pt>
                <c:pt idx="29453">
                  <c:v>114.75708691172299</c:v>
                </c:pt>
                <c:pt idx="29454">
                  <c:v>114.755378940147</c:v>
                </c:pt>
                <c:pt idx="29455">
                  <c:v>114.75455691822</c:v>
                </c:pt>
                <c:pt idx="29456">
                  <c:v>114.751621225791</c:v>
                </c:pt>
                <c:pt idx="29457">
                  <c:v>114.745406594578</c:v>
                </c:pt>
                <c:pt idx="29458">
                  <c:v>114.74377471848899</c:v>
                </c:pt>
                <c:pt idx="29459">
                  <c:v>114.74366053947</c:v>
                </c:pt>
                <c:pt idx="29460">
                  <c:v>114.74130966442701</c:v>
                </c:pt>
                <c:pt idx="29461">
                  <c:v>114.740781190571</c:v>
                </c:pt>
                <c:pt idx="29462">
                  <c:v>114.740591693325</c:v>
                </c:pt>
                <c:pt idx="29463">
                  <c:v>114.739565001366</c:v>
                </c:pt>
                <c:pt idx="29464">
                  <c:v>114.738514984132</c:v>
                </c:pt>
                <c:pt idx="29465">
                  <c:v>114.73845775111</c:v>
                </c:pt>
                <c:pt idx="29466">
                  <c:v>114.738147785428</c:v>
                </c:pt>
                <c:pt idx="29467">
                  <c:v>114.734004480265</c:v>
                </c:pt>
                <c:pt idx="29468">
                  <c:v>114.729890595477</c:v>
                </c:pt>
                <c:pt idx="29469">
                  <c:v>114.728480759015</c:v>
                </c:pt>
                <c:pt idx="29470">
                  <c:v>114.727322011924</c:v>
                </c:pt>
                <c:pt idx="29471">
                  <c:v>114.726336320069</c:v>
                </c:pt>
                <c:pt idx="29472">
                  <c:v>114.725284071926</c:v>
                </c:pt>
                <c:pt idx="29473">
                  <c:v>114.722716495264</c:v>
                </c:pt>
                <c:pt idx="29474">
                  <c:v>114.722539042004</c:v>
                </c:pt>
                <c:pt idx="29475">
                  <c:v>114.722168795187</c:v>
                </c:pt>
                <c:pt idx="29476">
                  <c:v>114.721422977231</c:v>
                </c:pt>
                <c:pt idx="29477">
                  <c:v>114.71920806821799</c:v>
                </c:pt>
                <c:pt idx="29478">
                  <c:v>114.718545803534</c:v>
                </c:pt>
                <c:pt idx="29479">
                  <c:v>114.718532681998</c:v>
                </c:pt>
                <c:pt idx="29480">
                  <c:v>114.71833390542901</c:v>
                </c:pt>
                <c:pt idx="29481">
                  <c:v>114.71657462653501</c:v>
                </c:pt>
                <c:pt idx="29482">
                  <c:v>114.712735809346</c:v>
                </c:pt>
                <c:pt idx="29483">
                  <c:v>114.71216499791601</c:v>
                </c:pt>
                <c:pt idx="29484">
                  <c:v>114.71172863916701</c:v>
                </c:pt>
                <c:pt idx="29485">
                  <c:v>114.71049109787199</c:v>
                </c:pt>
                <c:pt idx="29486">
                  <c:v>114.70792463191501</c:v>
                </c:pt>
                <c:pt idx="29487">
                  <c:v>114.70785476623399</c:v>
                </c:pt>
                <c:pt idx="29488">
                  <c:v>114.706781739232</c:v>
                </c:pt>
                <c:pt idx="29489">
                  <c:v>114.701403053067</c:v>
                </c:pt>
                <c:pt idx="29490">
                  <c:v>114.700972026193</c:v>
                </c:pt>
                <c:pt idx="29491">
                  <c:v>114.700313553141</c:v>
                </c:pt>
                <c:pt idx="29492">
                  <c:v>114.700107334059</c:v>
                </c:pt>
                <c:pt idx="29493">
                  <c:v>114.699873732489</c:v>
                </c:pt>
                <c:pt idx="29494">
                  <c:v>114.69975770253799</c:v>
                </c:pt>
                <c:pt idx="29495">
                  <c:v>114.698138145554</c:v>
                </c:pt>
                <c:pt idx="29496">
                  <c:v>114.698135488639</c:v>
                </c:pt>
                <c:pt idx="29497">
                  <c:v>114.69790439030599</c:v>
                </c:pt>
                <c:pt idx="29498">
                  <c:v>114.697187430624</c:v>
                </c:pt>
                <c:pt idx="29499">
                  <c:v>114.694070887869</c:v>
                </c:pt>
                <c:pt idx="29500">
                  <c:v>114.692434941744</c:v>
                </c:pt>
                <c:pt idx="29501">
                  <c:v>114.69081658669801</c:v>
                </c:pt>
                <c:pt idx="29502">
                  <c:v>114.68794606567</c:v>
                </c:pt>
                <c:pt idx="29503">
                  <c:v>114.687894334067</c:v>
                </c:pt>
                <c:pt idx="29504">
                  <c:v>114.687783327707</c:v>
                </c:pt>
                <c:pt idx="29505">
                  <c:v>114.687184287457</c:v>
                </c:pt>
                <c:pt idx="29506">
                  <c:v>114.686979409345</c:v>
                </c:pt>
                <c:pt idx="29507">
                  <c:v>114.686890094315</c:v>
                </c:pt>
                <c:pt idx="29508">
                  <c:v>114.684438647825</c:v>
                </c:pt>
                <c:pt idx="29509">
                  <c:v>114.684399044771</c:v>
                </c:pt>
                <c:pt idx="29510">
                  <c:v>114.682482885147</c:v>
                </c:pt>
                <c:pt idx="29511">
                  <c:v>114.681229318083</c:v>
                </c:pt>
                <c:pt idx="29512">
                  <c:v>114.678674695147</c:v>
                </c:pt>
                <c:pt idx="29513">
                  <c:v>114.67788816977399</c:v>
                </c:pt>
                <c:pt idx="29514">
                  <c:v>114.67674850341101</c:v>
                </c:pt>
                <c:pt idx="29515">
                  <c:v>114.675957152834</c:v>
                </c:pt>
                <c:pt idx="29516">
                  <c:v>114.675617256731</c:v>
                </c:pt>
                <c:pt idx="29517">
                  <c:v>114.674585327214</c:v>
                </c:pt>
                <c:pt idx="29518">
                  <c:v>114.67170137704299</c:v>
                </c:pt>
                <c:pt idx="29519">
                  <c:v>114.671589501703</c:v>
                </c:pt>
                <c:pt idx="29520">
                  <c:v>114.671194541654</c:v>
                </c:pt>
                <c:pt idx="29521">
                  <c:v>114.671056326439</c:v>
                </c:pt>
                <c:pt idx="29522">
                  <c:v>114.669837964858</c:v>
                </c:pt>
                <c:pt idx="29523">
                  <c:v>114.668333956255</c:v>
                </c:pt>
                <c:pt idx="29524">
                  <c:v>114.668316114942</c:v>
                </c:pt>
                <c:pt idx="29525">
                  <c:v>114.668274372393</c:v>
                </c:pt>
                <c:pt idx="29526">
                  <c:v>114.667987585739</c:v>
                </c:pt>
                <c:pt idx="29527">
                  <c:v>114.667009481375</c:v>
                </c:pt>
                <c:pt idx="29528">
                  <c:v>114.666968739322</c:v>
                </c:pt>
                <c:pt idx="29529">
                  <c:v>114.665945860371</c:v>
                </c:pt>
                <c:pt idx="29530">
                  <c:v>114.66584787394901</c:v>
                </c:pt>
                <c:pt idx="29531">
                  <c:v>114.664815470618</c:v>
                </c:pt>
                <c:pt idx="29532">
                  <c:v>114.664379184796</c:v>
                </c:pt>
                <c:pt idx="29533">
                  <c:v>114.663887025555</c:v>
                </c:pt>
                <c:pt idx="29534">
                  <c:v>114.66104514058</c:v>
                </c:pt>
                <c:pt idx="29535">
                  <c:v>114.66100178212299</c:v>
                </c:pt>
                <c:pt idx="29536">
                  <c:v>114.660946514301</c:v>
                </c:pt>
                <c:pt idx="29537">
                  <c:v>114.66023628796999</c:v>
                </c:pt>
                <c:pt idx="29538">
                  <c:v>114.658370946299</c:v>
                </c:pt>
                <c:pt idx="29539">
                  <c:v>114.655230304634</c:v>
                </c:pt>
                <c:pt idx="29540">
                  <c:v>114.655210041902</c:v>
                </c:pt>
                <c:pt idx="29541">
                  <c:v>114.65458947685499</c:v>
                </c:pt>
                <c:pt idx="29542">
                  <c:v>114.653097425315</c:v>
                </c:pt>
                <c:pt idx="29543">
                  <c:v>114.652521952773</c:v>
                </c:pt>
                <c:pt idx="29544">
                  <c:v>114.651969633718</c:v>
                </c:pt>
                <c:pt idx="29545">
                  <c:v>114.651547518852</c:v>
                </c:pt>
                <c:pt idx="29546">
                  <c:v>114.65132062651401</c:v>
                </c:pt>
                <c:pt idx="29547">
                  <c:v>114.649750997661</c:v>
                </c:pt>
                <c:pt idx="29548">
                  <c:v>114.649316484496</c:v>
                </c:pt>
                <c:pt idx="29549">
                  <c:v>114.64930744032699</c:v>
                </c:pt>
                <c:pt idx="29550">
                  <c:v>114.646608510558</c:v>
                </c:pt>
                <c:pt idx="29551">
                  <c:v>114.64638750572399</c:v>
                </c:pt>
                <c:pt idx="29552">
                  <c:v>114.64634930848599</c:v>
                </c:pt>
                <c:pt idx="29553">
                  <c:v>114.64511684966</c:v>
                </c:pt>
                <c:pt idx="29554">
                  <c:v>114.645099042856</c:v>
                </c:pt>
                <c:pt idx="29555">
                  <c:v>114.643797054224</c:v>
                </c:pt>
                <c:pt idx="29556">
                  <c:v>114.643622254031</c:v>
                </c:pt>
                <c:pt idx="29557">
                  <c:v>114.643359954914</c:v>
                </c:pt>
                <c:pt idx="29558">
                  <c:v>114.643311529511</c:v>
                </c:pt>
                <c:pt idx="29559">
                  <c:v>114.643236650416</c:v>
                </c:pt>
                <c:pt idx="29560">
                  <c:v>114.643187650344</c:v>
                </c:pt>
                <c:pt idx="29561">
                  <c:v>114.642654365572</c:v>
                </c:pt>
                <c:pt idx="29562">
                  <c:v>114.642597125565</c:v>
                </c:pt>
                <c:pt idx="29563">
                  <c:v>114.642550071435</c:v>
                </c:pt>
                <c:pt idx="29564">
                  <c:v>114.64195966329901</c:v>
                </c:pt>
                <c:pt idx="29565">
                  <c:v>114.641958865738</c:v>
                </c:pt>
                <c:pt idx="29566">
                  <c:v>114.641813107722</c:v>
                </c:pt>
                <c:pt idx="29567">
                  <c:v>114.64178733407</c:v>
                </c:pt>
                <c:pt idx="29568">
                  <c:v>114.64173719636401</c:v>
                </c:pt>
                <c:pt idx="29569">
                  <c:v>114.641480037094</c:v>
                </c:pt>
                <c:pt idx="29570">
                  <c:v>114.641452556709</c:v>
                </c:pt>
                <c:pt idx="29571">
                  <c:v>114.641291315079</c:v>
                </c:pt>
                <c:pt idx="29572">
                  <c:v>114.641209170735</c:v>
                </c:pt>
                <c:pt idx="29573">
                  <c:v>114.64107339625799</c:v>
                </c:pt>
                <c:pt idx="29574">
                  <c:v>114.641072263051</c:v>
                </c:pt>
                <c:pt idx="29575">
                  <c:v>114.641042065544</c:v>
                </c:pt>
                <c:pt idx="29576">
                  <c:v>114.640949916962</c:v>
                </c:pt>
                <c:pt idx="29577">
                  <c:v>114.64093375503801</c:v>
                </c:pt>
                <c:pt idx="29578">
                  <c:v>114.64092419193901</c:v>
                </c:pt>
                <c:pt idx="29579">
                  <c:v>114.640827225656</c:v>
                </c:pt>
                <c:pt idx="29580">
                  <c:v>114.640824114918</c:v>
                </c:pt>
                <c:pt idx="29581">
                  <c:v>114.640800695731</c:v>
                </c:pt>
                <c:pt idx="29582">
                  <c:v>114.640776827105</c:v>
                </c:pt>
                <c:pt idx="29583">
                  <c:v>114.6407687953</c:v>
                </c:pt>
                <c:pt idx="29584">
                  <c:v>114.640568082928</c:v>
                </c:pt>
                <c:pt idx="29585">
                  <c:v>114.640381172297</c:v>
                </c:pt>
                <c:pt idx="29586">
                  <c:v>114.639729385804</c:v>
                </c:pt>
                <c:pt idx="29587">
                  <c:v>114.638183275602</c:v>
                </c:pt>
                <c:pt idx="29588">
                  <c:v>114.63751852912</c:v>
                </c:pt>
                <c:pt idx="29589">
                  <c:v>114.636557567709</c:v>
                </c:pt>
                <c:pt idx="29590">
                  <c:v>114.63600661046701</c:v>
                </c:pt>
                <c:pt idx="29591">
                  <c:v>114.635759577676</c:v>
                </c:pt>
                <c:pt idx="29592">
                  <c:v>114.635233230026</c:v>
                </c:pt>
                <c:pt idx="29593">
                  <c:v>114.634916685909</c:v>
                </c:pt>
                <c:pt idx="29594">
                  <c:v>114.634357916529</c:v>
                </c:pt>
                <c:pt idx="29595">
                  <c:v>114.633351931365</c:v>
                </c:pt>
                <c:pt idx="29596">
                  <c:v>114.633166765979</c:v>
                </c:pt>
                <c:pt idx="29597">
                  <c:v>114.632898316549</c:v>
                </c:pt>
                <c:pt idx="29598">
                  <c:v>114.63240406542801</c:v>
                </c:pt>
                <c:pt idx="29599">
                  <c:v>114.632176562327</c:v>
                </c:pt>
                <c:pt idx="29600">
                  <c:v>114.631899020178</c:v>
                </c:pt>
                <c:pt idx="29601">
                  <c:v>114.63120101920801</c:v>
                </c:pt>
                <c:pt idx="29602">
                  <c:v>114.63110734735299</c:v>
                </c:pt>
                <c:pt idx="29603">
                  <c:v>114.63077449279299</c:v>
                </c:pt>
                <c:pt idx="29604">
                  <c:v>114.63055826132199</c:v>
                </c:pt>
                <c:pt idx="29605">
                  <c:v>114.63020554411</c:v>
                </c:pt>
                <c:pt idx="29606">
                  <c:v>114.630041117674</c:v>
                </c:pt>
                <c:pt idx="29607">
                  <c:v>114.630040076933</c:v>
                </c:pt>
                <c:pt idx="29608">
                  <c:v>114.629950767498</c:v>
                </c:pt>
                <c:pt idx="29609">
                  <c:v>114.629901532682</c:v>
                </c:pt>
                <c:pt idx="29610">
                  <c:v>114.62987487309201</c:v>
                </c:pt>
                <c:pt idx="29611">
                  <c:v>114.629738542756</c:v>
                </c:pt>
                <c:pt idx="29612">
                  <c:v>114.629388922107</c:v>
                </c:pt>
                <c:pt idx="29613">
                  <c:v>114.629301605493</c:v>
                </c:pt>
                <c:pt idx="29614">
                  <c:v>114.62917594170401</c:v>
                </c:pt>
                <c:pt idx="29615">
                  <c:v>114.629080484903</c:v>
                </c:pt>
                <c:pt idx="29616">
                  <c:v>114.62900239331201</c:v>
                </c:pt>
                <c:pt idx="29617">
                  <c:v>114.628961236903</c:v>
                </c:pt>
                <c:pt idx="29618">
                  <c:v>114.62888836934</c:v>
                </c:pt>
                <c:pt idx="29619">
                  <c:v>114.628856302594</c:v>
                </c:pt>
                <c:pt idx="29620">
                  <c:v>114.62877160756</c:v>
                </c:pt>
                <c:pt idx="29621">
                  <c:v>114.628708093523</c:v>
                </c:pt>
                <c:pt idx="29622">
                  <c:v>114.62798733333899</c:v>
                </c:pt>
                <c:pt idx="29623">
                  <c:v>114.627816663028</c:v>
                </c:pt>
                <c:pt idx="29624">
                  <c:v>114.627543897194</c:v>
                </c:pt>
                <c:pt idx="29625">
                  <c:v>114.62739790425999</c:v>
                </c:pt>
                <c:pt idx="29626">
                  <c:v>114.62727777423299</c:v>
                </c:pt>
                <c:pt idx="29627">
                  <c:v>114.627201012588</c:v>
                </c:pt>
                <c:pt idx="29628">
                  <c:v>114.627147920265</c:v>
                </c:pt>
                <c:pt idx="29629">
                  <c:v>114.62667535909399</c:v>
                </c:pt>
                <c:pt idx="29630">
                  <c:v>114.624653086373</c:v>
                </c:pt>
                <c:pt idx="29631">
                  <c:v>114.62408937808</c:v>
                </c:pt>
                <c:pt idx="29632">
                  <c:v>114.62397773579001</c:v>
                </c:pt>
                <c:pt idx="29633">
                  <c:v>114.622337486425</c:v>
                </c:pt>
                <c:pt idx="29634">
                  <c:v>114.62231641299699</c:v>
                </c:pt>
                <c:pt idx="29635">
                  <c:v>114.622053836639</c:v>
                </c:pt>
                <c:pt idx="29636">
                  <c:v>114.62201683599</c:v>
                </c:pt>
                <c:pt idx="29637">
                  <c:v>114.621127910208</c:v>
                </c:pt>
                <c:pt idx="29638">
                  <c:v>114.620445503236</c:v>
                </c:pt>
                <c:pt idx="29639">
                  <c:v>114.620394630858</c:v>
                </c:pt>
                <c:pt idx="29640">
                  <c:v>114.619921370364</c:v>
                </c:pt>
                <c:pt idx="29641">
                  <c:v>114.61981236376199</c:v>
                </c:pt>
                <c:pt idx="29642">
                  <c:v>114.61937674024399</c:v>
                </c:pt>
                <c:pt idx="29643">
                  <c:v>114.619223496199</c:v>
                </c:pt>
                <c:pt idx="29644">
                  <c:v>114.61921802304001</c:v>
                </c:pt>
                <c:pt idx="29645">
                  <c:v>114.61886917180701</c:v>
                </c:pt>
                <c:pt idx="29646">
                  <c:v>114.618772975146</c:v>
                </c:pt>
                <c:pt idx="29647">
                  <c:v>114.61815930559</c:v>
                </c:pt>
                <c:pt idx="29648">
                  <c:v>114.616733828243</c:v>
                </c:pt>
                <c:pt idx="29649">
                  <c:v>114.616138342027</c:v>
                </c:pt>
                <c:pt idx="29650">
                  <c:v>114.61557056333901</c:v>
                </c:pt>
                <c:pt idx="29651">
                  <c:v>114.615494502942</c:v>
                </c:pt>
                <c:pt idx="29652">
                  <c:v>114.615248405545</c:v>
                </c:pt>
                <c:pt idx="29653">
                  <c:v>114.61443708524099</c:v>
                </c:pt>
                <c:pt idx="29654">
                  <c:v>114.613925397904</c:v>
                </c:pt>
                <c:pt idx="29655">
                  <c:v>114.613612779221</c:v>
                </c:pt>
                <c:pt idx="29656">
                  <c:v>114.61314358756501</c:v>
                </c:pt>
                <c:pt idx="29657">
                  <c:v>114.611198359328</c:v>
                </c:pt>
                <c:pt idx="29658">
                  <c:v>114.611178110108</c:v>
                </c:pt>
                <c:pt idx="29659">
                  <c:v>114.610311374652</c:v>
                </c:pt>
                <c:pt idx="29660">
                  <c:v>114.610087937618</c:v>
                </c:pt>
                <c:pt idx="29661">
                  <c:v>114.60992760697501</c:v>
                </c:pt>
                <c:pt idx="29662">
                  <c:v>114.609622103836</c:v>
                </c:pt>
                <c:pt idx="29663">
                  <c:v>114.609462144053</c:v>
                </c:pt>
                <c:pt idx="29664">
                  <c:v>114.60902663680901</c:v>
                </c:pt>
                <c:pt idx="29665">
                  <c:v>114.60893375473999</c:v>
                </c:pt>
                <c:pt idx="29666">
                  <c:v>114.608792460167</c:v>
                </c:pt>
                <c:pt idx="29667">
                  <c:v>114.608774488549</c:v>
                </c:pt>
                <c:pt idx="29668">
                  <c:v>114.608720293179</c:v>
                </c:pt>
                <c:pt idx="29669">
                  <c:v>114.608665251479</c:v>
                </c:pt>
                <c:pt idx="29670">
                  <c:v>114.60823532465599</c:v>
                </c:pt>
                <c:pt idx="29671">
                  <c:v>114.608151350669</c:v>
                </c:pt>
                <c:pt idx="29672">
                  <c:v>114.608061326315</c:v>
                </c:pt>
                <c:pt idx="29673">
                  <c:v>114.608045792219</c:v>
                </c:pt>
                <c:pt idx="29674">
                  <c:v>114.60794899981801</c:v>
                </c:pt>
                <c:pt idx="29675">
                  <c:v>114.60782345544401</c:v>
                </c:pt>
                <c:pt idx="29676">
                  <c:v>114.60778993416599</c:v>
                </c:pt>
                <c:pt idx="29677">
                  <c:v>114.607766516981</c:v>
                </c:pt>
                <c:pt idx="29678">
                  <c:v>114.60776327734099</c:v>
                </c:pt>
                <c:pt idx="29679">
                  <c:v>114.60770700350901</c:v>
                </c:pt>
                <c:pt idx="29680">
                  <c:v>114.60764649879999</c:v>
                </c:pt>
                <c:pt idx="29681">
                  <c:v>114.607629716489</c:v>
                </c:pt>
                <c:pt idx="29682">
                  <c:v>114.607559312207</c:v>
                </c:pt>
                <c:pt idx="29683">
                  <c:v>114.607440258747</c:v>
                </c:pt>
                <c:pt idx="29684">
                  <c:v>114.60741303585</c:v>
                </c:pt>
                <c:pt idx="29685">
                  <c:v>114.606828422619</c:v>
                </c:pt>
                <c:pt idx="29686">
                  <c:v>114.606539542327</c:v>
                </c:pt>
                <c:pt idx="29687">
                  <c:v>114.60647895637101</c:v>
                </c:pt>
                <c:pt idx="29688">
                  <c:v>114.606410843362</c:v>
                </c:pt>
                <c:pt idx="29689">
                  <c:v>114.606210874159</c:v>
                </c:pt>
                <c:pt idx="29690">
                  <c:v>114.606080613391</c:v>
                </c:pt>
                <c:pt idx="29691">
                  <c:v>114.604646805836</c:v>
                </c:pt>
                <c:pt idx="29692">
                  <c:v>114.60443906533899</c:v>
                </c:pt>
                <c:pt idx="29693">
                  <c:v>114.603381723175</c:v>
                </c:pt>
                <c:pt idx="29694">
                  <c:v>114.60308011858901</c:v>
                </c:pt>
                <c:pt idx="29695">
                  <c:v>114.601624339504</c:v>
                </c:pt>
                <c:pt idx="29696">
                  <c:v>114.60095788532099</c:v>
                </c:pt>
                <c:pt idx="29697">
                  <c:v>114.600954911438</c:v>
                </c:pt>
                <c:pt idx="29698">
                  <c:v>114.600874808035</c:v>
                </c:pt>
                <c:pt idx="29699">
                  <c:v>114.600577747904</c:v>
                </c:pt>
                <c:pt idx="29700">
                  <c:v>114.599146533886</c:v>
                </c:pt>
                <c:pt idx="29701">
                  <c:v>114.59842139595401</c:v>
                </c:pt>
                <c:pt idx="29702">
                  <c:v>114.59798188010799</c:v>
                </c:pt>
                <c:pt idx="29703">
                  <c:v>114.597521924654</c:v>
                </c:pt>
                <c:pt idx="29704">
                  <c:v>114.595810300474</c:v>
                </c:pt>
                <c:pt idx="29705">
                  <c:v>114.59500494010599</c:v>
                </c:pt>
                <c:pt idx="29706">
                  <c:v>114.594167723479</c:v>
                </c:pt>
                <c:pt idx="29707">
                  <c:v>114.59342066966499</c:v>
                </c:pt>
                <c:pt idx="29708">
                  <c:v>114.589202022468</c:v>
                </c:pt>
                <c:pt idx="29709">
                  <c:v>114.58891574078299</c:v>
                </c:pt>
                <c:pt idx="29710">
                  <c:v>114.588829973847</c:v>
                </c:pt>
                <c:pt idx="29711">
                  <c:v>114.58830318345299</c:v>
                </c:pt>
                <c:pt idx="29712">
                  <c:v>114.587415494734</c:v>
                </c:pt>
                <c:pt idx="29713">
                  <c:v>114.587254226613</c:v>
                </c:pt>
                <c:pt idx="29714">
                  <c:v>114.586477482169</c:v>
                </c:pt>
                <c:pt idx="29715">
                  <c:v>114.586371874053</c:v>
                </c:pt>
                <c:pt idx="29716">
                  <c:v>114.58635755831899</c:v>
                </c:pt>
                <c:pt idx="29717">
                  <c:v>114.58628045640801</c:v>
                </c:pt>
                <c:pt idx="29718">
                  <c:v>114.586119273359</c:v>
                </c:pt>
                <c:pt idx="29719">
                  <c:v>114.585761323089</c:v>
                </c:pt>
                <c:pt idx="29720">
                  <c:v>114.58487285187699</c:v>
                </c:pt>
                <c:pt idx="29721">
                  <c:v>114.584796648375</c:v>
                </c:pt>
                <c:pt idx="29722">
                  <c:v>114.584745547358</c:v>
                </c:pt>
                <c:pt idx="29723">
                  <c:v>114.584584795363</c:v>
                </c:pt>
                <c:pt idx="29724">
                  <c:v>114.58428677361201</c:v>
                </c:pt>
                <c:pt idx="29725">
                  <c:v>114.583968657231</c:v>
                </c:pt>
                <c:pt idx="29726">
                  <c:v>114.583845157689</c:v>
                </c:pt>
                <c:pt idx="29727">
                  <c:v>114.583480221512</c:v>
                </c:pt>
                <c:pt idx="29728">
                  <c:v>114.583225064136</c:v>
                </c:pt>
                <c:pt idx="29729">
                  <c:v>114.583070855223</c:v>
                </c:pt>
                <c:pt idx="29730">
                  <c:v>114.581800081184</c:v>
                </c:pt>
                <c:pt idx="29731">
                  <c:v>114.58086048165001</c:v>
                </c:pt>
                <c:pt idx="29732">
                  <c:v>114.580080291008</c:v>
                </c:pt>
                <c:pt idx="29733">
                  <c:v>114.579933009477</c:v>
                </c:pt>
                <c:pt idx="29734">
                  <c:v>114.579448512146</c:v>
                </c:pt>
                <c:pt idx="29735">
                  <c:v>114.579289980494</c:v>
                </c:pt>
                <c:pt idx="29736">
                  <c:v>114.57873085610299</c:v>
                </c:pt>
                <c:pt idx="29737">
                  <c:v>114.578350167078</c:v>
                </c:pt>
                <c:pt idx="29738">
                  <c:v>114.577817380292</c:v>
                </c:pt>
                <c:pt idx="29739">
                  <c:v>114.577146771835</c:v>
                </c:pt>
                <c:pt idx="29740">
                  <c:v>114.57610179219699</c:v>
                </c:pt>
                <c:pt idx="29741">
                  <c:v>114.573960844997</c:v>
                </c:pt>
                <c:pt idx="29742">
                  <c:v>114.57300495611899</c:v>
                </c:pt>
                <c:pt idx="29743">
                  <c:v>114.572402648495</c:v>
                </c:pt>
                <c:pt idx="29744">
                  <c:v>114.57024582669</c:v>
                </c:pt>
                <c:pt idx="29745">
                  <c:v>114.56824638553201</c:v>
                </c:pt>
                <c:pt idx="29746">
                  <c:v>114.56785995553599</c:v>
                </c:pt>
                <c:pt idx="29747">
                  <c:v>114.56653773955099</c:v>
                </c:pt>
                <c:pt idx="29748">
                  <c:v>114.565893908083</c:v>
                </c:pt>
                <c:pt idx="29749">
                  <c:v>114.565490659511</c:v>
                </c:pt>
                <c:pt idx="29750">
                  <c:v>114.56447308247</c:v>
                </c:pt>
                <c:pt idx="29751">
                  <c:v>114.564084342678</c:v>
                </c:pt>
                <c:pt idx="29752">
                  <c:v>114.564035381482</c:v>
                </c:pt>
                <c:pt idx="29753">
                  <c:v>114.562988033005</c:v>
                </c:pt>
                <c:pt idx="29754">
                  <c:v>114.560830813591</c:v>
                </c:pt>
                <c:pt idx="29755">
                  <c:v>114.560441691387</c:v>
                </c:pt>
                <c:pt idx="29756">
                  <c:v>114.559257046813</c:v>
                </c:pt>
                <c:pt idx="29757">
                  <c:v>114.557655962181</c:v>
                </c:pt>
                <c:pt idx="29758">
                  <c:v>114.557555147399</c:v>
                </c:pt>
                <c:pt idx="29759">
                  <c:v>114.55710803953799</c:v>
                </c:pt>
                <c:pt idx="29760">
                  <c:v>114.55596651970301</c:v>
                </c:pt>
                <c:pt idx="29761">
                  <c:v>114.55521834234101</c:v>
                </c:pt>
                <c:pt idx="29762">
                  <c:v>114.554456174122</c:v>
                </c:pt>
                <c:pt idx="29763">
                  <c:v>114.55430323095899</c:v>
                </c:pt>
                <c:pt idx="29764">
                  <c:v>114.553705126499</c:v>
                </c:pt>
                <c:pt idx="29765">
                  <c:v>114.553391619283</c:v>
                </c:pt>
                <c:pt idx="29766">
                  <c:v>114.55228751550101</c:v>
                </c:pt>
                <c:pt idx="29767">
                  <c:v>114.550675297285</c:v>
                </c:pt>
                <c:pt idx="29768">
                  <c:v>114.547729451072</c:v>
                </c:pt>
                <c:pt idx="29769">
                  <c:v>114.54765377298099</c:v>
                </c:pt>
                <c:pt idx="29770">
                  <c:v>114.547412757556</c:v>
                </c:pt>
                <c:pt idx="29771">
                  <c:v>114.547317644731</c:v>
                </c:pt>
                <c:pt idx="29772">
                  <c:v>114.546769773026</c:v>
                </c:pt>
                <c:pt idx="29773">
                  <c:v>114.54637267983099</c:v>
                </c:pt>
                <c:pt idx="29774">
                  <c:v>114.546066074178</c:v>
                </c:pt>
                <c:pt idx="29775">
                  <c:v>114.54597440336801</c:v>
                </c:pt>
                <c:pt idx="29776">
                  <c:v>114.54592104274499</c:v>
                </c:pt>
                <c:pt idx="29777">
                  <c:v>114.545746454902</c:v>
                </c:pt>
                <c:pt idx="29778">
                  <c:v>114.54323427374401</c:v>
                </c:pt>
                <c:pt idx="29779">
                  <c:v>114.541537529035</c:v>
                </c:pt>
                <c:pt idx="29780">
                  <c:v>114.54128503771101</c:v>
                </c:pt>
                <c:pt idx="29781">
                  <c:v>114.541073011636</c:v>
                </c:pt>
                <c:pt idx="29782">
                  <c:v>114.540498638318</c:v>
                </c:pt>
                <c:pt idx="29783">
                  <c:v>114.540472677758</c:v>
                </c:pt>
                <c:pt idx="29784">
                  <c:v>114.539440305112</c:v>
                </c:pt>
                <c:pt idx="29785">
                  <c:v>114.53831284149901</c:v>
                </c:pt>
                <c:pt idx="29786">
                  <c:v>114.538035594432</c:v>
                </c:pt>
                <c:pt idx="29787">
                  <c:v>114.53786633529801</c:v>
                </c:pt>
                <c:pt idx="29788">
                  <c:v>114.537531991097</c:v>
                </c:pt>
                <c:pt idx="29789">
                  <c:v>114.53665229049</c:v>
                </c:pt>
                <c:pt idx="29790">
                  <c:v>114.53534982062099</c:v>
                </c:pt>
                <c:pt idx="29791">
                  <c:v>114.53436717306801</c:v>
                </c:pt>
                <c:pt idx="29792">
                  <c:v>114.534278973328</c:v>
                </c:pt>
                <c:pt idx="29793">
                  <c:v>114.53413321301799</c:v>
                </c:pt>
                <c:pt idx="29794">
                  <c:v>114.534070281431</c:v>
                </c:pt>
                <c:pt idx="29795">
                  <c:v>114.532797040473</c:v>
                </c:pt>
                <c:pt idx="29796">
                  <c:v>114.532745805635</c:v>
                </c:pt>
                <c:pt idx="29797">
                  <c:v>114.532715531235</c:v>
                </c:pt>
                <c:pt idx="29798">
                  <c:v>114.531600900789</c:v>
                </c:pt>
                <c:pt idx="29799">
                  <c:v>114.531523744585</c:v>
                </c:pt>
                <c:pt idx="29800">
                  <c:v>114.530875561325</c:v>
                </c:pt>
                <c:pt idx="29801">
                  <c:v>114.530245183451</c:v>
                </c:pt>
                <c:pt idx="29802">
                  <c:v>114.52994298838701</c:v>
                </c:pt>
                <c:pt idx="29803">
                  <c:v>114.528489027925</c:v>
                </c:pt>
                <c:pt idx="29804">
                  <c:v>114.528312568842</c:v>
                </c:pt>
                <c:pt idx="29805">
                  <c:v>114.527349845936</c:v>
                </c:pt>
                <c:pt idx="29806">
                  <c:v>114.526525495763</c:v>
                </c:pt>
                <c:pt idx="29807">
                  <c:v>114.525219332288</c:v>
                </c:pt>
                <c:pt idx="29808">
                  <c:v>114.523784825698</c:v>
                </c:pt>
                <c:pt idx="29809">
                  <c:v>114.52264469332501</c:v>
                </c:pt>
                <c:pt idx="29810">
                  <c:v>114.52263358210899</c:v>
                </c:pt>
                <c:pt idx="29811">
                  <c:v>114.521280961307</c:v>
                </c:pt>
                <c:pt idx="29812">
                  <c:v>114.521204736714</c:v>
                </c:pt>
                <c:pt idx="29813">
                  <c:v>114.521049841859</c:v>
                </c:pt>
                <c:pt idx="29814">
                  <c:v>114.52076196467</c:v>
                </c:pt>
                <c:pt idx="29815">
                  <c:v>114.520483218552</c:v>
                </c:pt>
                <c:pt idx="29816">
                  <c:v>114.520456574894</c:v>
                </c:pt>
                <c:pt idx="29817">
                  <c:v>114.51924872316501</c:v>
                </c:pt>
                <c:pt idx="29818">
                  <c:v>114.51906749471</c:v>
                </c:pt>
                <c:pt idx="29819">
                  <c:v>114.518996760207</c:v>
                </c:pt>
                <c:pt idx="29820">
                  <c:v>114.518937161303</c:v>
                </c:pt>
                <c:pt idx="29821">
                  <c:v>114.518456115633</c:v>
                </c:pt>
                <c:pt idx="29822">
                  <c:v>114.517895501547</c:v>
                </c:pt>
                <c:pt idx="29823">
                  <c:v>114.517776524178</c:v>
                </c:pt>
                <c:pt idx="29824">
                  <c:v>114.517084303594</c:v>
                </c:pt>
                <c:pt idx="29825">
                  <c:v>114.516955968236</c:v>
                </c:pt>
                <c:pt idx="29826">
                  <c:v>114.516576000413</c:v>
                </c:pt>
                <c:pt idx="29827">
                  <c:v>114.516215572863</c:v>
                </c:pt>
                <c:pt idx="29828">
                  <c:v>114.51509423345399</c:v>
                </c:pt>
                <c:pt idx="29829">
                  <c:v>114.514606306856</c:v>
                </c:pt>
                <c:pt idx="29830">
                  <c:v>114.514541202293</c:v>
                </c:pt>
                <c:pt idx="29831">
                  <c:v>114.51369338761999</c:v>
                </c:pt>
                <c:pt idx="29832">
                  <c:v>114.51361983413901</c:v>
                </c:pt>
                <c:pt idx="29833">
                  <c:v>114.512475701605</c:v>
                </c:pt>
                <c:pt idx="29834">
                  <c:v>114.51127521116101</c:v>
                </c:pt>
                <c:pt idx="29835">
                  <c:v>114.51102980384699</c:v>
                </c:pt>
                <c:pt idx="29836">
                  <c:v>114.51042037560001</c:v>
                </c:pt>
                <c:pt idx="29837">
                  <c:v>114.509629599047</c:v>
                </c:pt>
                <c:pt idx="29838">
                  <c:v>114.508995257195</c:v>
                </c:pt>
                <c:pt idx="29839">
                  <c:v>114.508917278379</c:v>
                </c:pt>
                <c:pt idx="29840">
                  <c:v>114.50876053823499</c:v>
                </c:pt>
                <c:pt idx="29841">
                  <c:v>114.50774938339001</c:v>
                </c:pt>
                <c:pt idx="29842">
                  <c:v>114.506708396959</c:v>
                </c:pt>
                <c:pt idx="29843">
                  <c:v>114.506435462532</c:v>
                </c:pt>
                <c:pt idx="29844">
                  <c:v>114.50607591467799</c:v>
                </c:pt>
                <c:pt idx="29845">
                  <c:v>114.503067275961</c:v>
                </c:pt>
                <c:pt idx="29846">
                  <c:v>114.502282462121</c:v>
                </c:pt>
                <c:pt idx="29847">
                  <c:v>114.501701115711</c:v>
                </c:pt>
                <c:pt idx="29848">
                  <c:v>114.501327398252</c:v>
                </c:pt>
                <c:pt idx="29849">
                  <c:v>114.500692384353</c:v>
                </c:pt>
                <c:pt idx="29850">
                  <c:v>114.500581489361</c:v>
                </c:pt>
                <c:pt idx="29851">
                  <c:v>114.499373019944</c:v>
                </c:pt>
                <c:pt idx="29852">
                  <c:v>114.498122429397</c:v>
                </c:pt>
                <c:pt idx="29853">
                  <c:v>114.497462370983</c:v>
                </c:pt>
                <c:pt idx="29854">
                  <c:v>114.49683926359501</c:v>
                </c:pt>
                <c:pt idx="29855">
                  <c:v>114.49633838629001</c:v>
                </c:pt>
                <c:pt idx="29856">
                  <c:v>114.494911008068</c:v>
                </c:pt>
                <c:pt idx="29857">
                  <c:v>114.49343078417</c:v>
                </c:pt>
                <c:pt idx="29858">
                  <c:v>114.493014966771</c:v>
                </c:pt>
                <c:pt idx="29859">
                  <c:v>114.492989767388</c:v>
                </c:pt>
                <c:pt idx="29860">
                  <c:v>114.492520070927</c:v>
                </c:pt>
                <c:pt idx="29861">
                  <c:v>114.492481601299</c:v>
                </c:pt>
                <c:pt idx="29862">
                  <c:v>114.49226779643899</c:v>
                </c:pt>
                <c:pt idx="29863">
                  <c:v>114.491898344023</c:v>
                </c:pt>
                <c:pt idx="29864">
                  <c:v>114.49161102656301</c:v>
                </c:pt>
                <c:pt idx="29865">
                  <c:v>114.49063542884601</c:v>
                </c:pt>
                <c:pt idx="29866">
                  <c:v>114.48983904755799</c:v>
                </c:pt>
                <c:pt idx="29867">
                  <c:v>114.487949256316</c:v>
                </c:pt>
                <c:pt idx="29868">
                  <c:v>114.48712317267599</c:v>
                </c:pt>
                <c:pt idx="29869">
                  <c:v>114.48670932960999</c:v>
                </c:pt>
                <c:pt idx="29870">
                  <c:v>114.486147169918</c:v>
                </c:pt>
                <c:pt idx="29871">
                  <c:v>114.48275047098601</c:v>
                </c:pt>
                <c:pt idx="29872">
                  <c:v>114.482489510793</c:v>
                </c:pt>
                <c:pt idx="29873">
                  <c:v>114.482411284991</c:v>
                </c:pt>
                <c:pt idx="29874">
                  <c:v>114.481983915917</c:v>
                </c:pt>
                <c:pt idx="29875">
                  <c:v>114.481925985863</c:v>
                </c:pt>
                <c:pt idx="29876">
                  <c:v>114.48025176810199</c:v>
                </c:pt>
                <c:pt idx="29877">
                  <c:v>114.479865814465</c:v>
                </c:pt>
                <c:pt idx="29878">
                  <c:v>114.479403320784</c:v>
                </c:pt>
                <c:pt idx="29879">
                  <c:v>114.47799492063599</c:v>
                </c:pt>
                <c:pt idx="29880">
                  <c:v>114.477625821793</c:v>
                </c:pt>
                <c:pt idx="29881">
                  <c:v>114.477592753976</c:v>
                </c:pt>
                <c:pt idx="29882">
                  <c:v>114.477405541369</c:v>
                </c:pt>
                <c:pt idx="29883">
                  <c:v>114.477111110466</c:v>
                </c:pt>
                <c:pt idx="29884">
                  <c:v>114.477008082129</c:v>
                </c:pt>
                <c:pt idx="29885">
                  <c:v>114.47548539252701</c:v>
                </c:pt>
                <c:pt idx="29886">
                  <c:v>114.475303800584</c:v>
                </c:pt>
                <c:pt idx="29887">
                  <c:v>114.474812883471</c:v>
                </c:pt>
                <c:pt idx="29888">
                  <c:v>114.474406456545</c:v>
                </c:pt>
                <c:pt idx="29889">
                  <c:v>114.47397117759699</c:v>
                </c:pt>
                <c:pt idx="29890">
                  <c:v>114.473743260072</c:v>
                </c:pt>
                <c:pt idx="29891">
                  <c:v>114.473346752106</c:v>
                </c:pt>
                <c:pt idx="29892">
                  <c:v>114.472822397553</c:v>
                </c:pt>
                <c:pt idx="29893">
                  <c:v>114.47154711359001</c:v>
                </c:pt>
                <c:pt idx="29894">
                  <c:v>114.471172884184</c:v>
                </c:pt>
                <c:pt idx="29895">
                  <c:v>114.47111823437599</c:v>
                </c:pt>
                <c:pt idx="29896">
                  <c:v>114.469951309081</c:v>
                </c:pt>
                <c:pt idx="29897">
                  <c:v>114.469356628097</c:v>
                </c:pt>
                <c:pt idx="29898">
                  <c:v>114.467650929748</c:v>
                </c:pt>
                <c:pt idx="29899">
                  <c:v>114.466828785866</c:v>
                </c:pt>
                <c:pt idx="29900">
                  <c:v>114.46541606619</c:v>
                </c:pt>
                <c:pt idx="29901">
                  <c:v>114.463939866266</c:v>
                </c:pt>
                <c:pt idx="29902">
                  <c:v>114.462588116445</c:v>
                </c:pt>
                <c:pt idx="29903">
                  <c:v>114.46206644080399</c:v>
                </c:pt>
                <c:pt idx="29904">
                  <c:v>114.46155550107601</c:v>
                </c:pt>
                <c:pt idx="29905">
                  <c:v>114.461234470726</c:v>
                </c:pt>
                <c:pt idx="29906">
                  <c:v>114.46096941806999</c:v>
                </c:pt>
                <c:pt idx="29907">
                  <c:v>114.460552845796</c:v>
                </c:pt>
                <c:pt idx="29908">
                  <c:v>114.46051035665801</c:v>
                </c:pt>
                <c:pt idx="29909">
                  <c:v>114.459393090243</c:v>
                </c:pt>
                <c:pt idx="29910">
                  <c:v>114.458799106527</c:v>
                </c:pt>
                <c:pt idx="29911">
                  <c:v>114.458509394456</c:v>
                </c:pt>
                <c:pt idx="29912">
                  <c:v>114.45836888840699</c:v>
                </c:pt>
                <c:pt idx="29913">
                  <c:v>114.45756011331601</c:v>
                </c:pt>
                <c:pt idx="29914">
                  <c:v>114.457137317293</c:v>
                </c:pt>
                <c:pt idx="29915">
                  <c:v>114.456618330045</c:v>
                </c:pt>
                <c:pt idx="29916">
                  <c:v>114.45566763039599</c:v>
                </c:pt>
                <c:pt idx="29917">
                  <c:v>114.455299227734</c:v>
                </c:pt>
                <c:pt idx="29918">
                  <c:v>114.454349701933</c:v>
                </c:pt>
                <c:pt idx="29919">
                  <c:v>114.454339745151</c:v>
                </c:pt>
                <c:pt idx="29920">
                  <c:v>114.454056162076</c:v>
                </c:pt>
                <c:pt idx="29921">
                  <c:v>114.453896864238</c:v>
                </c:pt>
                <c:pt idx="29922">
                  <c:v>114.452257257699</c:v>
                </c:pt>
                <c:pt idx="29923">
                  <c:v>114.452047402486</c:v>
                </c:pt>
                <c:pt idx="29924">
                  <c:v>114.45179426749399</c:v>
                </c:pt>
                <c:pt idx="29925">
                  <c:v>114.45175438275299</c:v>
                </c:pt>
                <c:pt idx="29926">
                  <c:v>114.45109163062401</c:v>
                </c:pt>
                <c:pt idx="29927">
                  <c:v>114.450500392398</c:v>
                </c:pt>
                <c:pt idx="29928">
                  <c:v>114.45048518198401</c:v>
                </c:pt>
                <c:pt idx="29929">
                  <c:v>114.448564014525</c:v>
                </c:pt>
                <c:pt idx="29930">
                  <c:v>114.448296638408</c:v>
                </c:pt>
                <c:pt idx="29931">
                  <c:v>114.448285227383</c:v>
                </c:pt>
                <c:pt idx="29932">
                  <c:v>114.44790413779199</c:v>
                </c:pt>
                <c:pt idx="29933">
                  <c:v>114.44773513901799</c:v>
                </c:pt>
                <c:pt idx="29934">
                  <c:v>114.44769389581801</c:v>
                </c:pt>
                <c:pt idx="29935">
                  <c:v>114.447657899083</c:v>
                </c:pt>
                <c:pt idx="29936">
                  <c:v>114.44629333682801</c:v>
                </c:pt>
                <c:pt idx="29937">
                  <c:v>114.445656863696</c:v>
                </c:pt>
                <c:pt idx="29938">
                  <c:v>114.44526529192601</c:v>
                </c:pt>
                <c:pt idx="29939">
                  <c:v>114.445161426749</c:v>
                </c:pt>
                <c:pt idx="29940">
                  <c:v>114.444926263908</c:v>
                </c:pt>
                <c:pt idx="29941">
                  <c:v>114.443815787742</c:v>
                </c:pt>
                <c:pt idx="29942">
                  <c:v>114.44304508452799</c:v>
                </c:pt>
                <c:pt idx="29943">
                  <c:v>114.44258535266199</c:v>
                </c:pt>
                <c:pt idx="29944">
                  <c:v>114.44182242865401</c:v>
                </c:pt>
                <c:pt idx="29945">
                  <c:v>114.44140887660301</c:v>
                </c:pt>
                <c:pt idx="29946">
                  <c:v>114.441350708274</c:v>
                </c:pt>
                <c:pt idx="29947">
                  <c:v>114.440172007977</c:v>
                </c:pt>
                <c:pt idx="29948">
                  <c:v>114.439915582323</c:v>
                </c:pt>
                <c:pt idx="29949">
                  <c:v>114.43822025096701</c:v>
                </c:pt>
                <c:pt idx="29950">
                  <c:v>114.437549849992</c:v>
                </c:pt>
                <c:pt idx="29951">
                  <c:v>114.43734487247001</c:v>
                </c:pt>
                <c:pt idx="29952">
                  <c:v>114.436499433769</c:v>
                </c:pt>
                <c:pt idx="29953">
                  <c:v>114.43647973721001</c:v>
                </c:pt>
                <c:pt idx="29954">
                  <c:v>114.436478517814</c:v>
                </c:pt>
                <c:pt idx="29955">
                  <c:v>114.436334822047</c:v>
                </c:pt>
                <c:pt idx="29956">
                  <c:v>114.43604309422599</c:v>
                </c:pt>
                <c:pt idx="29957">
                  <c:v>114.436038506985</c:v>
                </c:pt>
                <c:pt idx="29958">
                  <c:v>114.435278951478</c:v>
                </c:pt>
                <c:pt idx="29959">
                  <c:v>114.43510298676</c:v>
                </c:pt>
                <c:pt idx="29960">
                  <c:v>114.434682783139</c:v>
                </c:pt>
                <c:pt idx="29961">
                  <c:v>114.434664683299</c:v>
                </c:pt>
                <c:pt idx="29962">
                  <c:v>114.43464202761299</c:v>
                </c:pt>
                <c:pt idx="29963">
                  <c:v>114.434640133494</c:v>
                </c:pt>
                <c:pt idx="29964">
                  <c:v>114.43453568226499</c:v>
                </c:pt>
                <c:pt idx="29965">
                  <c:v>114.434511664301</c:v>
                </c:pt>
                <c:pt idx="29966">
                  <c:v>114.434499444068</c:v>
                </c:pt>
                <c:pt idx="29967">
                  <c:v>114.43446326686301</c:v>
                </c:pt>
                <c:pt idx="29968">
                  <c:v>114.43428825485999</c:v>
                </c:pt>
                <c:pt idx="29969">
                  <c:v>114.434148615637</c:v>
                </c:pt>
                <c:pt idx="29970">
                  <c:v>114.434134695851</c:v>
                </c:pt>
                <c:pt idx="29971">
                  <c:v>114.43410712603</c:v>
                </c:pt>
                <c:pt idx="29972">
                  <c:v>114.434105195002</c:v>
                </c:pt>
                <c:pt idx="29973">
                  <c:v>114.433894704438</c:v>
                </c:pt>
                <c:pt idx="29974">
                  <c:v>114.433750393813</c:v>
                </c:pt>
                <c:pt idx="29975">
                  <c:v>114.433700539439</c:v>
                </c:pt>
                <c:pt idx="29976">
                  <c:v>114.433677239728</c:v>
                </c:pt>
                <c:pt idx="29977">
                  <c:v>114.43362006022301</c:v>
                </c:pt>
                <c:pt idx="29978">
                  <c:v>114.43359246153101</c:v>
                </c:pt>
                <c:pt idx="29979">
                  <c:v>114.433574833737</c:v>
                </c:pt>
                <c:pt idx="29980">
                  <c:v>114.433561550904</c:v>
                </c:pt>
                <c:pt idx="29981">
                  <c:v>114.433519323244</c:v>
                </c:pt>
                <c:pt idx="29982">
                  <c:v>114.433483735661</c:v>
                </c:pt>
                <c:pt idx="29983">
                  <c:v>114.433399017431</c:v>
                </c:pt>
                <c:pt idx="29984">
                  <c:v>114.43335192957301</c:v>
                </c:pt>
                <c:pt idx="29985">
                  <c:v>114.43332026710399</c:v>
                </c:pt>
                <c:pt idx="29986">
                  <c:v>114.433308127987</c:v>
                </c:pt>
                <c:pt idx="29987">
                  <c:v>114.433217481413</c:v>
                </c:pt>
                <c:pt idx="29988">
                  <c:v>114.432945712037</c:v>
                </c:pt>
                <c:pt idx="29989">
                  <c:v>114.432943404436</c:v>
                </c:pt>
                <c:pt idx="29990">
                  <c:v>114.431847498869</c:v>
                </c:pt>
                <c:pt idx="29991">
                  <c:v>114.43151855327901</c:v>
                </c:pt>
                <c:pt idx="29992">
                  <c:v>114.430935623019</c:v>
                </c:pt>
                <c:pt idx="29993">
                  <c:v>114.43081803691</c:v>
                </c:pt>
                <c:pt idx="29994">
                  <c:v>114.430576226795</c:v>
                </c:pt>
                <c:pt idx="29995">
                  <c:v>114.43040740010299</c:v>
                </c:pt>
                <c:pt idx="29996">
                  <c:v>114.430020085564</c:v>
                </c:pt>
                <c:pt idx="29997">
                  <c:v>114.429584333547</c:v>
                </c:pt>
                <c:pt idx="29998">
                  <c:v>114.428490709192</c:v>
                </c:pt>
                <c:pt idx="29999">
                  <c:v>114.428479962512</c:v>
                </c:pt>
                <c:pt idx="30000">
                  <c:v>114.42791153136901</c:v>
                </c:pt>
                <c:pt idx="30001">
                  <c:v>114.425904047092</c:v>
                </c:pt>
                <c:pt idx="30002">
                  <c:v>114.425185646618</c:v>
                </c:pt>
                <c:pt idx="30003">
                  <c:v>114.424992001961</c:v>
                </c:pt>
                <c:pt idx="30004">
                  <c:v>114.42432504585901</c:v>
                </c:pt>
                <c:pt idx="30005">
                  <c:v>114.42400691894601</c:v>
                </c:pt>
                <c:pt idx="30006">
                  <c:v>114.423558168268</c:v>
                </c:pt>
                <c:pt idx="30007">
                  <c:v>114.42313510029599</c:v>
                </c:pt>
                <c:pt idx="30008">
                  <c:v>114.422803282348</c:v>
                </c:pt>
                <c:pt idx="30009">
                  <c:v>114.421219918958</c:v>
                </c:pt>
                <c:pt idx="30010">
                  <c:v>114.42115042014601</c:v>
                </c:pt>
                <c:pt idx="30011">
                  <c:v>114.42080291066</c:v>
                </c:pt>
                <c:pt idx="30012">
                  <c:v>114.41998673388299</c:v>
                </c:pt>
                <c:pt idx="30013">
                  <c:v>114.41881635792301</c:v>
                </c:pt>
                <c:pt idx="30014">
                  <c:v>114.417135887302</c:v>
                </c:pt>
                <c:pt idx="30015">
                  <c:v>114.417070225297</c:v>
                </c:pt>
                <c:pt idx="30016">
                  <c:v>114.416555469641</c:v>
                </c:pt>
                <c:pt idx="30017">
                  <c:v>114.416041140628</c:v>
                </c:pt>
                <c:pt idx="30018">
                  <c:v>114.41467007973399</c:v>
                </c:pt>
                <c:pt idx="30019">
                  <c:v>114.413220956209</c:v>
                </c:pt>
                <c:pt idx="30020">
                  <c:v>114.412687754096</c:v>
                </c:pt>
                <c:pt idx="30021">
                  <c:v>114.41247154631201</c:v>
                </c:pt>
                <c:pt idx="30022">
                  <c:v>114.412325504595</c:v>
                </c:pt>
                <c:pt idx="30023">
                  <c:v>114.412141761393</c:v>
                </c:pt>
                <c:pt idx="30024">
                  <c:v>114.41207676053</c:v>
                </c:pt>
                <c:pt idx="30025">
                  <c:v>114.41116459622501</c:v>
                </c:pt>
                <c:pt idx="30026">
                  <c:v>114.410383357082</c:v>
                </c:pt>
                <c:pt idx="30027">
                  <c:v>114.41016299730499</c:v>
                </c:pt>
                <c:pt idx="30028">
                  <c:v>114.408225363</c:v>
                </c:pt>
                <c:pt idx="30029">
                  <c:v>114.408005094093</c:v>
                </c:pt>
                <c:pt idx="30030">
                  <c:v>114.407520966299</c:v>
                </c:pt>
                <c:pt idx="30031">
                  <c:v>114.40704552247701</c:v>
                </c:pt>
                <c:pt idx="30032">
                  <c:v>114.406430448913</c:v>
                </c:pt>
                <c:pt idx="30033">
                  <c:v>114.405963600438</c:v>
                </c:pt>
                <c:pt idx="30034">
                  <c:v>114.405708956178</c:v>
                </c:pt>
                <c:pt idx="30035">
                  <c:v>114.40564846820401</c:v>
                </c:pt>
                <c:pt idx="30036">
                  <c:v>114.4056209843</c:v>
                </c:pt>
                <c:pt idx="30037">
                  <c:v>114.405515300701</c:v>
                </c:pt>
                <c:pt idx="30038">
                  <c:v>114.405115698156</c:v>
                </c:pt>
                <c:pt idx="30039">
                  <c:v>114.40439197036299</c:v>
                </c:pt>
                <c:pt idx="30040">
                  <c:v>114.40252594122001</c:v>
                </c:pt>
                <c:pt idx="30041">
                  <c:v>114.401821232125</c:v>
                </c:pt>
                <c:pt idx="30042">
                  <c:v>114.40161463567701</c:v>
                </c:pt>
                <c:pt idx="30043">
                  <c:v>114.39962364797</c:v>
                </c:pt>
                <c:pt idx="30044">
                  <c:v>114.398857560964</c:v>
                </c:pt>
                <c:pt idx="30045">
                  <c:v>114.398285543005</c:v>
                </c:pt>
                <c:pt idx="30046">
                  <c:v>114.398250064327</c:v>
                </c:pt>
                <c:pt idx="30047">
                  <c:v>114.397499862972</c:v>
                </c:pt>
                <c:pt idx="30048">
                  <c:v>114.397379490528</c:v>
                </c:pt>
                <c:pt idx="30049">
                  <c:v>114.39613134970899</c:v>
                </c:pt>
                <c:pt idx="30050">
                  <c:v>114.393797448781</c:v>
                </c:pt>
                <c:pt idx="30051">
                  <c:v>114.39357085169701</c:v>
                </c:pt>
                <c:pt idx="30052">
                  <c:v>114.393299803169</c:v>
                </c:pt>
                <c:pt idx="30053">
                  <c:v>114.393223029372</c:v>
                </c:pt>
                <c:pt idx="30054">
                  <c:v>114.393209282258</c:v>
                </c:pt>
                <c:pt idx="30055">
                  <c:v>114.392393853078</c:v>
                </c:pt>
                <c:pt idx="30056">
                  <c:v>114.392225779607</c:v>
                </c:pt>
                <c:pt idx="30057">
                  <c:v>114.390741314005</c:v>
                </c:pt>
                <c:pt idx="30058">
                  <c:v>114.389930176213</c:v>
                </c:pt>
                <c:pt idx="30059">
                  <c:v>114.389136802438</c:v>
                </c:pt>
                <c:pt idx="30060">
                  <c:v>114.389133831433</c:v>
                </c:pt>
                <c:pt idx="30061">
                  <c:v>114.38903016255399</c:v>
                </c:pt>
                <c:pt idx="30062">
                  <c:v>114.388752861745</c:v>
                </c:pt>
                <c:pt idx="30063">
                  <c:v>114.38835221858299</c:v>
                </c:pt>
                <c:pt idx="30064">
                  <c:v>114.388054569825</c:v>
                </c:pt>
                <c:pt idx="30065">
                  <c:v>114.38779362717599</c:v>
                </c:pt>
                <c:pt idx="30066">
                  <c:v>114.38721964568199</c:v>
                </c:pt>
                <c:pt idx="30067">
                  <c:v>114.385724397457</c:v>
                </c:pt>
                <c:pt idx="30068">
                  <c:v>114.385315636399</c:v>
                </c:pt>
                <c:pt idx="30069">
                  <c:v>114.38475875978</c:v>
                </c:pt>
                <c:pt idx="30070">
                  <c:v>114.384579086999</c:v>
                </c:pt>
                <c:pt idx="30071">
                  <c:v>114.38438164726399</c:v>
                </c:pt>
                <c:pt idx="30072">
                  <c:v>114.383610660736</c:v>
                </c:pt>
                <c:pt idx="30073">
                  <c:v>114.381779192287</c:v>
                </c:pt>
                <c:pt idx="30074">
                  <c:v>114.381481215676</c:v>
                </c:pt>
                <c:pt idx="30075">
                  <c:v>114.380492808241</c:v>
                </c:pt>
                <c:pt idx="30076">
                  <c:v>114.380480930161</c:v>
                </c:pt>
                <c:pt idx="30077">
                  <c:v>114.380410267016</c:v>
                </c:pt>
                <c:pt idx="30078">
                  <c:v>114.38033305722</c:v>
                </c:pt>
                <c:pt idx="30079">
                  <c:v>114.380037365896</c:v>
                </c:pt>
                <c:pt idx="30080">
                  <c:v>114.37991791079099</c:v>
                </c:pt>
                <c:pt idx="30081">
                  <c:v>114.37966498062799</c:v>
                </c:pt>
                <c:pt idx="30082">
                  <c:v>114.37921012509599</c:v>
                </c:pt>
                <c:pt idx="30083">
                  <c:v>114.378824557077</c:v>
                </c:pt>
                <c:pt idx="30084">
                  <c:v>114.37868271689599</c:v>
                </c:pt>
                <c:pt idx="30085">
                  <c:v>114.378633000485</c:v>
                </c:pt>
                <c:pt idx="30086">
                  <c:v>114.378001495733</c:v>
                </c:pt>
                <c:pt idx="30087">
                  <c:v>114.377449979571</c:v>
                </c:pt>
                <c:pt idx="30088">
                  <c:v>114.377343975983</c:v>
                </c:pt>
                <c:pt idx="30089">
                  <c:v>114.376783819791</c:v>
                </c:pt>
                <c:pt idx="30090">
                  <c:v>114.376554855992</c:v>
                </c:pt>
                <c:pt idx="30091">
                  <c:v>114.37650379996001</c:v>
                </c:pt>
                <c:pt idx="30092">
                  <c:v>114.37635702905099</c:v>
                </c:pt>
                <c:pt idx="30093">
                  <c:v>114.37625386267401</c:v>
                </c:pt>
                <c:pt idx="30094">
                  <c:v>114.375920255987</c:v>
                </c:pt>
                <c:pt idx="30095">
                  <c:v>114.37583191189999</c:v>
                </c:pt>
                <c:pt idx="30096">
                  <c:v>114.37579152214499</c:v>
                </c:pt>
                <c:pt idx="30097">
                  <c:v>114.375743621876</c:v>
                </c:pt>
                <c:pt idx="30098">
                  <c:v>114.37556340481299</c:v>
                </c:pt>
                <c:pt idx="30099">
                  <c:v>114.37534464783199</c:v>
                </c:pt>
                <c:pt idx="30100">
                  <c:v>114.375159071619</c:v>
                </c:pt>
                <c:pt idx="30101">
                  <c:v>114.375014362044</c:v>
                </c:pt>
                <c:pt idx="30102">
                  <c:v>114.374726890277</c:v>
                </c:pt>
                <c:pt idx="30103">
                  <c:v>114.37391608926001</c:v>
                </c:pt>
                <c:pt idx="30104">
                  <c:v>114.372924729685</c:v>
                </c:pt>
                <c:pt idx="30105">
                  <c:v>114.37261280483099</c:v>
                </c:pt>
                <c:pt idx="30106">
                  <c:v>114.372509850035</c:v>
                </c:pt>
                <c:pt idx="30107">
                  <c:v>114.372351057731</c:v>
                </c:pt>
                <c:pt idx="30108">
                  <c:v>114.372280844849</c:v>
                </c:pt>
                <c:pt idx="30109">
                  <c:v>114.371594123664</c:v>
                </c:pt>
                <c:pt idx="30110">
                  <c:v>114.371317094566</c:v>
                </c:pt>
                <c:pt idx="30111">
                  <c:v>114.370849071707</c:v>
                </c:pt>
                <c:pt idx="30112">
                  <c:v>114.369709812438</c:v>
                </c:pt>
                <c:pt idx="30113">
                  <c:v>114.369691414974</c:v>
                </c:pt>
                <c:pt idx="30114">
                  <c:v>114.368758453498</c:v>
                </c:pt>
                <c:pt idx="30115">
                  <c:v>114.3681810253</c:v>
                </c:pt>
                <c:pt idx="30116">
                  <c:v>114.366613217894</c:v>
                </c:pt>
                <c:pt idx="30117">
                  <c:v>114.365358349993</c:v>
                </c:pt>
                <c:pt idx="30118">
                  <c:v>114.36491298319</c:v>
                </c:pt>
                <c:pt idx="30119">
                  <c:v>114.36475279987999</c:v>
                </c:pt>
                <c:pt idx="30120">
                  <c:v>114.36428191943099</c:v>
                </c:pt>
                <c:pt idx="30121">
                  <c:v>114.363369450378</c:v>
                </c:pt>
                <c:pt idx="30122">
                  <c:v>114.363350892261</c:v>
                </c:pt>
                <c:pt idx="30123">
                  <c:v>114.362300101359</c:v>
                </c:pt>
                <c:pt idx="30124">
                  <c:v>114.360786260301</c:v>
                </c:pt>
                <c:pt idx="30125">
                  <c:v>114.36072691568999</c:v>
                </c:pt>
                <c:pt idx="30126">
                  <c:v>114.360419125082</c:v>
                </c:pt>
                <c:pt idx="30127">
                  <c:v>114.360148881776</c:v>
                </c:pt>
                <c:pt idx="30128">
                  <c:v>114.35876381228</c:v>
                </c:pt>
                <c:pt idx="30129">
                  <c:v>114.358508557927</c:v>
                </c:pt>
                <c:pt idx="30130">
                  <c:v>114.358032311538</c:v>
                </c:pt>
                <c:pt idx="30131">
                  <c:v>114.357850037098</c:v>
                </c:pt>
                <c:pt idx="30132">
                  <c:v>114.355085698762</c:v>
                </c:pt>
                <c:pt idx="30133">
                  <c:v>114.35500191560401</c:v>
                </c:pt>
                <c:pt idx="30134">
                  <c:v>114.354520570761</c:v>
                </c:pt>
                <c:pt idx="30135">
                  <c:v>114.354018846912</c:v>
                </c:pt>
                <c:pt idx="30136">
                  <c:v>114.35370448751701</c:v>
                </c:pt>
                <c:pt idx="30137">
                  <c:v>114.35365568160201</c:v>
                </c:pt>
                <c:pt idx="30138">
                  <c:v>114.353123451724</c:v>
                </c:pt>
                <c:pt idx="30139">
                  <c:v>114.35287889844599</c:v>
                </c:pt>
                <c:pt idx="30140">
                  <c:v>114.352446586379</c:v>
                </c:pt>
                <c:pt idx="30141">
                  <c:v>114.352382266226</c:v>
                </c:pt>
                <c:pt idx="30142">
                  <c:v>114.352121854521</c:v>
                </c:pt>
                <c:pt idx="30143">
                  <c:v>114.351485990783</c:v>
                </c:pt>
                <c:pt idx="30144">
                  <c:v>114.350811550595</c:v>
                </c:pt>
                <c:pt idx="30145">
                  <c:v>114.35030259006901</c:v>
                </c:pt>
                <c:pt idx="30146">
                  <c:v>114.349782537623</c:v>
                </c:pt>
                <c:pt idx="30147">
                  <c:v>114.349438135292</c:v>
                </c:pt>
                <c:pt idx="30148">
                  <c:v>114.349228722945</c:v>
                </c:pt>
                <c:pt idx="30149">
                  <c:v>114.348484694243</c:v>
                </c:pt>
                <c:pt idx="30150">
                  <c:v>114.347888666675</c:v>
                </c:pt>
                <c:pt idx="30151">
                  <c:v>114.347000185748</c:v>
                </c:pt>
                <c:pt idx="30152">
                  <c:v>114.346046973691</c:v>
                </c:pt>
                <c:pt idx="30153">
                  <c:v>114.345750413251</c:v>
                </c:pt>
                <c:pt idx="30154">
                  <c:v>114.34516700968901</c:v>
                </c:pt>
                <c:pt idx="30155">
                  <c:v>114.345147892584</c:v>
                </c:pt>
                <c:pt idx="30156">
                  <c:v>114.344874784197</c:v>
                </c:pt>
                <c:pt idx="30157">
                  <c:v>114.344105256429</c:v>
                </c:pt>
                <c:pt idx="30158">
                  <c:v>114.342842008454</c:v>
                </c:pt>
                <c:pt idx="30159">
                  <c:v>114.342669290351</c:v>
                </c:pt>
                <c:pt idx="30160">
                  <c:v>114.342076695542</c:v>
                </c:pt>
                <c:pt idx="30161">
                  <c:v>114.341831246195</c:v>
                </c:pt>
                <c:pt idx="30162">
                  <c:v>114.341276666784</c:v>
                </c:pt>
                <c:pt idx="30163">
                  <c:v>114.34033825349201</c:v>
                </c:pt>
                <c:pt idx="30164">
                  <c:v>114.339941191873</c:v>
                </c:pt>
                <c:pt idx="30165">
                  <c:v>114.339546811361</c:v>
                </c:pt>
                <c:pt idx="30166">
                  <c:v>114.33931798672801</c:v>
                </c:pt>
                <c:pt idx="30167">
                  <c:v>114.33886374283099</c:v>
                </c:pt>
                <c:pt idx="30168">
                  <c:v>114.33873712399</c:v>
                </c:pt>
                <c:pt idx="30169">
                  <c:v>114.338461794536</c:v>
                </c:pt>
                <c:pt idx="30170">
                  <c:v>114.33822091266001</c:v>
                </c:pt>
                <c:pt idx="30171">
                  <c:v>114.33809142831799</c:v>
                </c:pt>
                <c:pt idx="30172">
                  <c:v>114.33689198763</c:v>
                </c:pt>
                <c:pt idx="30173">
                  <c:v>114.336869672379</c:v>
                </c:pt>
                <c:pt idx="30174">
                  <c:v>114.336430119433</c:v>
                </c:pt>
                <c:pt idx="30175">
                  <c:v>114.33449249172</c:v>
                </c:pt>
                <c:pt idx="30176">
                  <c:v>114.33435511575701</c:v>
                </c:pt>
                <c:pt idx="30177">
                  <c:v>114.334182709213</c:v>
                </c:pt>
                <c:pt idx="30178">
                  <c:v>114.33375693414899</c:v>
                </c:pt>
                <c:pt idx="30179">
                  <c:v>114.333239219692</c:v>
                </c:pt>
                <c:pt idx="30180">
                  <c:v>114.332599727843</c:v>
                </c:pt>
                <c:pt idx="30181">
                  <c:v>114.33150720718101</c:v>
                </c:pt>
                <c:pt idx="30182">
                  <c:v>114.33141637300299</c:v>
                </c:pt>
                <c:pt idx="30183">
                  <c:v>114.330484440875</c:v>
                </c:pt>
                <c:pt idx="30184">
                  <c:v>114.329918245462</c:v>
                </c:pt>
                <c:pt idx="30185">
                  <c:v>114.329735302472</c:v>
                </c:pt>
                <c:pt idx="30186">
                  <c:v>114.32901429503301</c:v>
                </c:pt>
                <c:pt idx="30187">
                  <c:v>114.328907265252</c:v>
                </c:pt>
                <c:pt idx="30188">
                  <c:v>114.328219798151</c:v>
                </c:pt>
                <c:pt idx="30189">
                  <c:v>114.32786590141301</c:v>
                </c:pt>
                <c:pt idx="30190">
                  <c:v>114.327297843721</c:v>
                </c:pt>
                <c:pt idx="30191">
                  <c:v>114.327276763196</c:v>
                </c:pt>
                <c:pt idx="30192">
                  <c:v>114.327223659862</c:v>
                </c:pt>
                <c:pt idx="30193">
                  <c:v>114.32716018493601</c:v>
                </c:pt>
                <c:pt idx="30194">
                  <c:v>114.327141538706</c:v>
                </c:pt>
                <c:pt idx="30195">
                  <c:v>114.32685626540101</c:v>
                </c:pt>
                <c:pt idx="30196">
                  <c:v>114.326656252872</c:v>
                </c:pt>
                <c:pt idx="30197">
                  <c:v>114.326636593217</c:v>
                </c:pt>
                <c:pt idx="30198">
                  <c:v>114.32618034117399</c:v>
                </c:pt>
                <c:pt idx="30199">
                  <c:v>114.325907898747</c:v>
                </c:pt>
                <c:pt idx="30200">
                  <c:v>114.325509194501</c:v>
                </c:pt>
                <c:pt idx="30201">
                  <c:v>114.325484792664</c:v>
                </c:pt>
                <c:pt idx="30202">
                  <c:v>114.32546251859399</c:v>
                </c:pt>
                <c:pt idx="30203">
                  <c:v>114.325136837426</c:v>
                </c:pt>
                <c:pt idx="30204">
                  <c:v>114.324695094674</c:v>
                </c:pt>
                <c:pt idx="30205">
                  <c:v>114.324280345745</c:v>
                </c:pt>
                <c:pt idx="30206">
                  <c:v>114.324066341619</c:v>
                </c:pt>
                <c:pt idx="30207">
                  <c:v>114.32371898878699</c:v>
                </c:pt>
                <c:pt idx="30208">
                  <c:v>114.32313429843001</c:v>
                </c:pt>
                <c:pt idx="30209">
                  <c:v>114.32303439390699</c:v>
                </c:pt>
                <c:pt idx="30210">
                  <c:v>114.322753729106</c:v>
                </c:pt>
                <c:pt idx="30211">
                  <c:v>114.32273233110899</c:v>
                </c:pt>
                <c:pt idx="30212">
                  <c:v>114.32230905249899</c:v>
                </c:pt>
                <c:pt idx="30213">
                  <c:v>114.322208024926</c:v>
                </c:pt>
                <c:pt idx="30214">
                  <c:v>114.32200686749</c:v>
                </c:pt>
                <c:pt idx="30215">
                  <c:v>114.321212967162</c:v>
                </c:pt>
                <c:pt idx="30216">
                  <c:v>114.320956074018</c:v>
                </c:pt>
                <c:pt idx="30217">
                  <c:v>114.32094722174899</c:v>
                </c:pt>
                <c:pt idx="30218">
                  <c:v>114.320833478559</c:v>
                </c:pt>
                <c:pt idx="30219">
                  <c:v>114.320205426176</c:v>
                </c:pt>
                <c:pt idx="30220">
                  <c:v>114.319963607042</c:v>
                </c:pt>
                <c:pt idx="30221">
                  <c:v>114.31942281748999</c:v>
                </c:pt>
                <c:pt idx="30222">
                  <c:v>114.317018180048</c:v>
                </c:pt>
                <c:pt idx="30223">
                  <c:v>114.316709273814</c:v>
                </c:pt>
                <c:pt idx="30224">
                  <c:v>114.31666381340099</c:v>
                </c:pt>
                <c:pt idx="30225">
                  <c:v>114.316626364898</c:v>
                </c:pt>
                <c:pt idx="30226">
                  <c:v>114.316611947505</c:v>
                </c:pt>
                <c:pt idx="30227">
                  <c:v>114.316568493326</c:v>
                </c:pt>
                <c:pt idx="30228">
                  <c:v>114.316071431324</c:v>
                </c:pt>
                <c:pt idx="30229">
                  <c:v>114.315888979999</c:v>
                </c:pt>
                <c:pt idx="30230">
                  <c:v>114.31510391181</c:v>
                </c:pt>
                <c:pt idx="30231">
                  <c:v>114.315067776129</c:v>
                </c:pt>
                <c:pt idx="30232">
                  <c:v>114.315060710198</c:v>
                </c:pt>
                <c:pt idx="30233">
                  <c:v>114.314509803882</c:v>
                </c:pt>
                <c:pt idx="30234">
                  <c:v>114.31373191216601</c:v>
                </c:pt>
                <c:pt idx="30235">
                  <c:v>114.313545142602</c:v>
                </c:pt>
                <c:pt idx="30236">
                  <c:v>114.313427974809</c:v>
                </c:pt>
                <c:pt idx="30237">
                  <c:v>114.313271734125</c:v>
                </c:pt>
                <c:pt idx="30238">
                  <c:v>114.311588270417</c:v>
                </c:pt>
                <c:pt idx="30239">
                  <c:v>114.31102642879701</c:v>
                </c:pt>
                <c:pt idx="30240">
                  <c:v>114.310785338866</c:v>
                </c:pt>
                <c:pt idx="30241">
                  <c:v>114.310764625735</c:v>
                </c:pt>
                <c:pt idx="30242">
                  <c:v>114.310431087198</c:v>
                </c:pt>
                <c:pt idx="30243">
                  <c:v>114.309593364112</c:v>
                </c:pt>
                <c:pt idx="30244">
                  <c:v>114.30953554199399</c:v>
                </c:pt>
                <c:pt idx="30245">
                  <c:v>114.30913333515301</c:v>
                </c:pt>
                <c:pt idx="30246">
                  <c:v>114.309117422695</c:v>
                </c:pt>
                <c:pt idx="30247">
                  <c:v>114.308223707599</c:v>
                </c:pt>
                <c:pt idx="30248">
                  <c:v>114.307687036704</c:v>
                </c:pt>
                <c:pt idx="30249">
                  <c:v>114.30738815139399</c:v>
                </c:pt>
                <c:pt idx="30250">
                  <c:v>114.306476993926</c:v>
                </c:pt>
                <c:pt idx="30251">
                  <c:v>114.305365412171</c:v>
                </c:pt>
                <c:pt idx="30252">
                  <c:v>114.30530146927499</c:v>
                </c:pt>
                <c:pt idx="30253">
                  <c:v>114.30516636663801</c:v>
                </c:pt>
                <c:pt idx="30254">
                  <c:v>114.304526535118</c:v>
                </c:pt>
                <c:pt idx="30255">
                  <c:v>114.30407590646701</c:v>
                </c:pt>
                <c:pt idx="30256">
                  <c:v>114.304001861031</c:v>
                </c:pt>
                <c:pt idx="30257">
                  <c:v>114.30359974113399</c:v>
                </c:pt>
                <c:pt idx="30258">
                  <c:v>114.30291854958</c:v>
                </c:pt>
                <c:pt idx="30259">
                  <c:v>114.302416185704</c:v>
                </c:pt>
                <c:pt idx="30260">
                  <c:v>114.30199235920399</c:v>
                </c:pt>
                <c:pt idx="30261">
                  <c:v>114.301507559323</c:v>
                </c:pt>
                <c:pt idx="30262">
                  <c:v>114.301371524207</c:v>
                </c:pt>
                <c:pt idx="30263">
                  <c:v>114.301351180666</c:v>
                </c:pt>
                <c:pt idx="30264">
                  <c:v>114.300696516985</c:v>
                </c:pt>
                <c:pt idx="30265">
                  <c:v>114.30067580496799</c:v>
                </c:pt>
                <c:pt idx="30266">
                  <c:v>114.30057920002901</c:v>
                </c:pt>
                <c:pt idx="30267">
                  <c:v>114.300310777866</c:v>
                </c:pt>
                <c:pt idx="30268">
                  <c:v>114.300234667943</c:v>
                </c:pt>
                <c:pt idx="30269">
                  <c:v>114.29918378831201</c:v>
                </c:pt>
                <c:pt idx="30270">
                  <c:v>114.29909289825601</c:v>
                </c:pt>
                <c:pt idx="30271">
                  <c:v>114.29849793643599</c:v>
                </c:pt>
                <c:pt idx="30272">
                  <c:v>114.297709174472</c:v>
                </c:pt>
                <c:pt idx="30273">
                  <c:v>114.297197767946</c:v>
                </c:pt>
                <c:pt idx="30274">
                  <c:v>114.296515047529</c:v>
                </c:pt>
                <c:pt idx="30275">
                  <c:v>114.296048085596</c:v>
                </c:pt>
                <c:pt idx="30276">
                  <c:v>114.29601918519801</c:v>
                </c:pt>
                <c:pt idx="30277">
                  <c:v>114.295979271617</c:v>
                </c:pt>
                <c:pt idx="30278">
                  <c:v>114.295212830404</c:v>
                </c:pt>
                <c:pt idx="30279">
                  <c:v>114.293188349996</c:v>
                </c:pt>
                <c:pt idx="30280">
                  <c:v>114.293025894032</c:v>
                </c:pt>
                <c:pt idx="30281">
                  <c:v>114.292227483952</c:v>
                </c:pt>
                <c:pt idx="30282">
                  <c:v>114.292216528296</c:v>
                </c:pt>
                <c:pt idx="30283">
                  <c:v>114.292212746201</c:v>
                </c:pt>
                <c:pt idx="30284">
                  <c:v>114.29202438788801</c:v>
                </c:pt>
                <c:pt idx="30285">
                  <c:v>114.29185773896199</c:v>
                </c:pt>
                <c:pt idx="30286">
                  <c:v>114.29100513348899</c:v>
                </c:pt>
                <c:pt idx="30287">
                  <c:v>114.29087858542999</c:v>
                </c:pt>
                <c:pt idx="30288">
                  <c:v>114.290223268875</c:v>
                </c:pt>
                <c:pt idx="30289">
                  <c:v>114.289124708638</c:v>
                </c:pt>
                <c:pt idx="30290">
                  <c:v>114.288326161509</c:v>
                </c:pt>
                <c:pt idx="30291">
                  <c:v>114.28829658193899</c:v>
                </c:pt>
                <c:pt idx="30292">
                  <c:v>114.283638647407</c:v>
                </c:pt>
                <c:pt idx="30293">
                  <c:v>114.283255202126</c:v>
                </c:pt>
                <c:pt idx="30294">
                  <c:v>114.283069576925</c:v>
                </c:pt>
                <c:pt idx="30295">
                  <c:v>114.282768142615</c:v>
                </c:pt>
                <c:pt idx="30296">
                  <c:v>114.28247286013</c:v>
                </c:pt>
                <c:pt idx="30297">
                  <c:v>114.28239530346499</c:v>
                </c:pt>
                <c:pt idx="30298">
                  <c:v>114.282143829538</c:v>
                </c:pt>
                <c:pt idx="30299">
                  <c:v>114.282032385332</c:v>
                </c:pt>
                <c:pt idx="30300">
                  <c:v>114.281884745768</c:v>
                </c:pt>
                <c:pt idx="30301">
                  <c:v>114.28180132140901</c:v>
                </c:pt>
                <c:pt idx="30302">
                  <c:v>114.280411148694</c:v>
                </c:pt>
                <c:pt idx="30303">
                  <c:v>114.279710177618</c:v>
                </c:pt>
                <c:pt idx="30304">
                  <c:v>114.27904991742599</c:v>
                </c:pt>
                <c:pt idx="30305">
                  <c:v>114.278889567425</c:v>
                </c:pt>
                <c:pt idx="30306">
                  <c:v>114.278544840191</c:v>
                </c:pt>
                <c:pt idx="30307">
                  <c:v>114.278540697129</c:v>
                </c:pt>
                <c:pt idx="30308">
                  <c:v>114.277592700442</c:v>
                </c:pt>
                <c:pt idx="30309">
                  <c:v>114.277465645521</c:v>
                </c:pt>
                <c:pt idx="30310">
                  <c:v>114.277224434828</c:v>
                </c:pt>
                <c:pt idx="30311">
                  <c:v>114.276831658566</c:v>
                </c:pt>
                <c:pt idx="30312">
                  <c:v>114.27680492240999</c:v>
                </c:pt>
                <c:pt idx="30313">
                  <c:v>114.276790761303</c:v>
                </c:pt>
                <c:pt idx="30314">
                  <c:v>114.276706097651</c:v>
                </c:pt>
                <c:pt idx="30315">
                  <c:v>114.276398318427</c:v>
                </c:pt>
                <c:pt idx="30316">
                  <c:v>114.275260585336</c:v>
                </c:pt>
                <c:pt idx="30317">
                  <c:v>114.274624216993</c:v>
                </c:pt>
                <c:pt idx="30318">
                  <c:v>114.274573603828</c:v>
                </c:pt>
                <c:pt idx="30319">
                  <c:v>114.274128386632</c:v>
                </c:pt>
                <c:pt idx="30320">
                  <c:v>114.274081544067</c:v>
                </c:pt>
                <c:pt idx="30321">
                  <c:v>114.27394770071901</c:v>
                </c:pt>
                <c:pt idx="30322">
                  <c:v>114.273876506082</c:v>
                </c:pt>
                <c:pt idx="30323">
                  <c:v>114.27383188104901</c:v>
                </c:pt>
                <c:pt idx="30324">
                  <c:v>114.27322169235499</c:v>
                </c:pt>
                <c:pt idx="30325">
                  <c:v>114.273197334614</c:v>
                </c:pt>
                <c:pt idx="30326">
                  <c:v>114.272915604697</c:v>
                </c:pt>
                <c:pt idx="30327">
                  <c:v>114.272497748494</c:v>
                </c:pt>
                <c:pt idx="30328">
                  <c:v>114.272411992629</c:v>
                </c:pt>
                <c:pt idx="30329">
                  <c:v>114.272402363436</c:v>
                </c:pt>
                <c:pt idx="30330">
                  <c:v>114.27186716689</c:v>
                </c:pt>
                <c:pt idx="30331">
                  <c:v>114.27175898246399</c:v>
                </c:pt>
                <c:pt idx="30332">
                  <c:v>114.271595886634</c:v>
                </c:pt>
                <c:pt idx="30333">
                  <c:v>114.271226639158</c:v>
                </c:pt>
                <c:pt idx="30334">
                  <c:v>114.269605439461</c:v>
                </c:pt>
                <c:pt idx="30335">
                  <c:v>114.26885713656699</c:v>
                </c:pt>
                <c:pt idx="30336">
                  <c:v>114.26876166596401</c:v>
                </c:pt>
                <c:pt idx="30337">
                  <c:v>114.267761891313</c:v>
                </c:pt>
                <c:pt idx="30338">
                  <c:v>114.2677589032</c:v>
                </c:pt>
                <c:pt idx="30339">
                  <c:v>114.267408484092</c:v>
                </c:pt>
                <c:pt idx="30340">
                  <c:v>114.26699875174501</c:v>
                </c:pt>
                <c:pt idx="30341">
                  <c:v>114.26672282228699</c:v>
                </c:pt>
                <c:pt idx="30342">
                  <c:v>114.266663950108</c:v>
                </c:pt>
                <c:pt idx="30343">
                  <c:v>114.265920752358</c:v>
                </c:pt>
                <c:pt idx="30344">
                  <c:v>114.26550017533999</c:v>
                </c:pt>
                <c:pt idx="30345">
                  <c:v>114.26538515583999</c:v>
                </c:pt>
                <c:pt idx="30346">
                  <c:v>114.265138785476</c:v>
                </c:pt>
                <c:pt idx="30347">
                  <c:v>114.264765001436</c:v>
                </c:pt>
                <c:pt idx="30348">
                  <c:v>114.263825586259</c:v>
                </c:pt>
                <c:pt idx="30349">
                  <c:v>114.263545123765</c:v>
                </c:pt>
                <c:pt idx="30350">
                  <c:v>114.262036171893</c:v>
                </c:pt>
                <c:pt idx="30351">
                  <c:v>114.261818836289</c:v>
                </c:pt>
                <c:pt idx="30352">
                  <c:v>114.26165937720199</c:v>
                </c:pt>
                <c:pt idx="30353">
                  <c:v>114.261641087972</c:v>
                </c:pt>
                <c:pt idx="30354">
                  <c:v>114.26125966295101</c:v>
                </c:pt>
                <c:pt idx="30355">
                  <c:v>114.260853607019</c:v>
                </c:pt>
                <c:pt idx="30356">
                  <c:v>114.259866467183</c:v>
                </c:pt>
                <c:pt idx="30357">
                  <c:v>114.25972987141</c:v>
                </c:pt>
                <c:pt idx="30358">
                  <c:v>114.259346719525</c:v>
                </c:pt>
                <c:pt idx="30359">
                  <c:v>114.259277518041</c:v>
                </c:pt>
                <c:pt idx="30360">
                  <c:v>114.25876344194199</c:v>
                </c:pt>
                <c:pt idx="30361">
                  <c:v>114.258242425896</c:v>
                </c:pt>
                <c:pt idx="30362">
                  <c:v>114.257683026916</c:v>
                </c:pt>
                <c:pt idx="30363">
                  <c:v>114.25753339261399</c:v>
                </c:pt>
                <c:pt idx="30364">
                  <c:v>114.257510680709</c:v>
                </c:pt>
                <c:pt idx="30365">
                  <c:v>114.257507573132</c:v>
                </c:pt>
                <c:pt idx="30366">
                  <c:v>114.256285429383</c:v>
                </c:pt>
                <c:pt idx="30367">
                  <c:v>114.25605029277099</c:v>
                </c:pt>
                <c:pt idx="30368">
                  <c:v>114.25572488223099</c:v>
                </c:pt>
                <c:pt idx="30369">
                  <c:v>114.255123560763</c:v>
                </c:pt>
                <c:pt idx="30370">
                  <c:v>114.254280258137</c:v>
                </c:pt>
                <c:pt idx="30371">
                  <c:v>114.252657853022</c:v>
                </c:pt>
                <c:pt idx="30372">
                  <c:v>114.251360607897</c:v>
                </c:pt>
                <c:pt idx="30373">
                  <c:v>114.250537808488</c:v>
                </c:pt>
                <c:pt idx="30374">
                  <c:v>114.250060208948</c:v>
                </c:pt>
                <c:pt idx="30375">
                  <c:v>114.250016370362</c:v>
                </c:pt>
                <c:pt idx="30376">
                  <c:v>114.249729211627</c:v>
                </c:pt>
                <c:pt idx="30377">
                  <c:v>114.249036862613</c:v>
                </c:pt>
                <c:pt idx="30378">
                  <c:v>114.24863224356299</c:v>
                </c:pt>
                <c:pt idx="30379">
                  <c:v>114.24829615533</c:v>
                </c:pt>
                <c:pt idx="30380">
                  <c:v>114.247585149128</c:v>
                </c:pt>
                <c:pt idx="30381">
                  <c:v>114.247355254901</c:v>
                </c:pt>
                <c:pt idx="30382">
                  <c:v>114.246827398186</c:v>
                </c:pt>
                <c:pt idx="30383">
                  <c:v>114.246523090709</c:v>
                </c:pt>
                <c:pt idx="30384">
                  <c:v>114.24625926849799</c:v>
                </c:pt>
                <c:pt idx="30385">
                  <c:v>114.245723086163</c:v>
                </c:pt>
                <c:pt idx="30386">
                  <c:v>114.24535996107301</c:v>
                </c:pt>
                <c:pt idx="30387">
                  <c:v>114.24480224063301</c:v>
                </c:pt>
                <c:pt idx="30388">
                  <c:v>114.244402379186</c:v>
                </c:pt>
                <c:pt idx="30389">
                  <c:v>114.24342420915799</c:v>
                </c:pt>
                <c:pt idx="30390">
                  <c:v>114.24320527202499</c:v>
                </c:pt>
                <c:pt idx="30391">
                  <c:v>114.24285251014901</c:v>
                </c:pt>
                <c:pt idx="30392">
                  <c:v>114.242539678561</c:v>
                </c:pt>
                <c:pt idx="30393">
                  <c:v>114.242163264271</c:v>
                </c:pt>
                <c:pt idx="30394">
                  <c:v>114.240877134998</c:v>
                </c:pt>
                <c:pt idx="30395">
                  <c:v>114.238899140738</c:v>
                </c:pt>
                <c:pt idx="30396">
                  <c:v>114.23857560714001</c:v>
                </c:pt>
                <c:pt idx="30397">
                  <c:v>114.23821977463101</c:v>
                </c:pt>
                <c:pt idx="30398">
                  <c:v>114.237678213717</c:v>
                </c:pt>
                <c:pt idx="30399">
                  <c:v>114.237649529321</c:v>
                </c:pt>
                <c:pt idx="30400">
                  <c:v>114.237351283881</c:v>
                </c:pt>
                <c:pt idx="30401">
                  <c:v>114.23640428189</c:v>
                </c:pt>
                <c:pt idx="30402">
                  <c:v>114.23634985571699</c:v>
                </c:pt>
                <c:pt idx="30403">
                  <c:v>114.235311266735</c:v>
                </c:pt>
                <c:pt idx="30404">
                  <c:v>114.23404080224201</c:v>
                </c:pt>
                <c:pt idx="30405">
                  <c:v>114.23379941298801</c:v>
                </c:pt>
                <c:pt idx="30406">
                  <c:v>114.232555464532</c:v>
                </c:pt>
                <c:pt idx="30407">
                  <c:v>114.231554447341</c:v>
                </c:pt>
                <c:pt idx="30408">
                  <c:v>114.231541619387</c:v>
                </c:pt>
                <c:pt idx="30409">
                  <c:v>114.23106359788299</c:v>
                </c:pt>
                <c:pt idx="30410">
                  <c:v>114.23093710274399</c:v>
                </c:pt>
                <c:pt idx="30411">
                  <c:v>114.230284057324</c:v>
                </c:pt>
                <c:pt idx="30412">
                  <c:v>114.23012734106</c:v>
                </c:pt>
                <c:pt idx="30413">
                  <c:v>114.229994019332</c:v>
                </c:pt>
                <c:pt idx="30414">
                  <c:v>114.229831932534</c:v>
                </c:pt>
                <c:pt idx="30415">
                  <c:v>114.229801697067</c:v>
                </c:pt>
                <c:pt idx="30416">
                  <c:v>114.229668388779</c:v>
                </c:pt>
                <c:pt idx="30417">
                  <c:v>114.229620817887</c:v>
                </c:pt>
                <c:pt idx="30418">
                  <c:v>114.229392863767</c:v>
                </c:pt>
                <c:pt idx="30419">
                  <c:v>114.228934862443</c:v>
                </c:pt>
                <c:pt idx="30420">
                  <c:v>114.22892391849</c:v>
                </c:pt>
                <c:pt idx="30421">
                  <c:v>114.228632008772</c:v>
                </c:pt>
                <c:pt idx="30422">
                  <c:v>114.228606068053</c:v>
                </c:pt>
                <c:pt idx="30423">
                  <c:v>114.227920853854</c:v>
                </c:pt>
                <c:pt idx="30424">
                  <c:v>114.227745028513</c:v>
                </c:pt>
                <c:pt idx="30425">
                  <c:v>114.226911730521</c:v>
                </c:pt>
                <c:pt idx="30426">
                  <c:v>114.226051763255</c:v>
                </c:pt>
                <c:pt idx="30427">
                  <c:v>114.22597438096599</c:v>
                </c:pt>
                <c:pt idx="30428">
                  <c:v>114.225065428722</c:v>
                </c:pt>
                <c:pt idx="30429">
                  <c:v>114.22494892569</c:v>
                </c:pt>
                <c:pt idx="30430">
                  <c:v>114.22467338707899</c:v>
                </c:pt>
                <c:pt idx="30431">
                  <c:v>114.224610464965</c:v>
                </c:pt>
                <c:pt idx="30432">
                  <c:v>114.22396812402999</c:v>
                </c:pt>
                <c:pt idx="30433">
                  <c:v>114.22367122333</c:v>
                </c:pt>
                <c:pt idx="30434">
                  <c:v>114.22313444781599</c:v>
                </c:pt>
                <c:pt idx="30435">
                  <c:v>114.22291754112101</c:v>
                </c:pt>
                <c:pt idx="30436">
                  <c:v>114.22253917526599</c:v>
                </c:pt>
                <c:pt idx="30437">
                  <c:v>114.22240080556701</c:v>
                </c:pt>
                <c:pt idx="30438">
                  <c:v>114.222362727055</c:v>
                </c:pt>
                <c:pt idx="30439">
                  <c:v>114.22174957516501</c:v>
                </c:pt>
                <c:pt idx="30440">
                  <c:v>114.22156480877899</c:v>
                </c:pt>
                <c:pt idx="30441">
                  <c:v>114.221386517662</c:v>
                </c:pt>
                <c:pt idx="30442">
                  <c:v>114.221208657178</c:v>
                </c:pt>
                <c:pt idx="30443">
                  <c:v>114.22021506724001</c:v>
                </c:pt>
                <c:pt idx="30444">
                  <c:v>114.220078591391</c:v>
                </c:pt>
                <c:pt idx="30445">
                  <c:v>114.219972199168</c:v>
                </c:pt>
                <c:pt idx="30446">
                  <c:v>114.21918381075101</c:v>
                </c:pt>
                <c:pt idx="30447">
                  <c:v>114.219129803378</c:v>
                </c:pt>
                <c:pt idx="30448">
                  <c:v>114.21859908589499</c:v>
                </c:pt>
                <c:pt idx="30449">
                  <c:v>114.21856620506701</c:v>
                </c:pt>
                <c:pt idx="30450">
                  <c:v>114.218488424348</c:v>
                </c:pt>
                <c:pt idx="30451">
                  <c:v>114.21764876875299</c:v>
                </c:pt>
                <c:pt idx="30452">
                  <c:v>114.21737634349201</c:v>
                </c:pt>
                <c:pt idx="30453">
                  <c:v>114.21649696385001</c:v>
                </c:pt>
                <c:pt idx="30454">
                  <c:v>114.215274146086</c:v>
                </c:pt>
                <c:pt idx="30455">
                  <c:v>114.214411372718</c:v>
                </c:pt>
                <c:pt idx="30456">
                  <c:v>114.214388727779</c:v>
                </c:pt>
                <c:pt idx="30457">
                  <c:v>114.213942132036</c:v>
                </c:pt>
                <c:pt idx="30458">
                  <c:v>114.213908216625</c:v>
                </c:pt>
                <c:pt idx="30459">
                  <c:v>114.21061580307099</c:v>
                </c:pt>
                <c:pt idx="30460">
                  <c:v>114.210323110799</c:v>
                </c:pt>
                <c:pt idx="30461">
                  <c:v>114.210162841936</c:v>
                </c:pt>
                <c:pt idx="30462">
                  <c:v>114.20931173747699</c:v>
                </c:pt>
                <c:pt idx="30463">
                  <c:v>114.20915820343301</c:v>
                </c:pt>
                <c:pt idx="30464">
                  <c:v>114.20911360563299</c:v>
                </c:pt>
                <c:pt idx="30465">
                  <c:v>114.20811503725</c:v>
                </c:pt>
                <c:pt idx="30466">
                  <c:v>114.20796036862301</c:v>
                </c:pt>
                <c:pt idx="30467">
                  <c:v>114.20765428547701</c:v>
                </c:pt>
                <c:pt idx="30468">
                  <c:v>114.20665784089699</c:v>
                </c:pt>
                <c:pt idx="30469">
                  <c:v>114.205519750842</c:v>
                </c:pt>
                <c:pt idx="30470">
                  <c:v>114.205384135735</c:v>
                </c:pt>
                <c:pt idx="30471">
                  <c:v>114.20534725876</c:v>
                </c:pt>
                <c:pt idx="30472">
                  <c:v>114.20403420951401</c:v>
                </c:pt>
                <c:pt idx="30473">
                  <c:v>114.20330284889999</c:v>
                </c:pt>
                <c:pt idx="30474">
                  <c:v>114.202961621707</c:v>
                </c:pt>
                <c:pt idx="30475">
                  <c:v>114.20269393944901</c:v>
                </c:pt>
                <c:pt idx="30476">
                  <c:v>114.202270926507</c:v>
                </c:pt>
                <c:pt idx="30477">
                  <c:v>114.20163585562</c:v>
                </c:pt>
                <c:pt idx="30478">
                  <c:v>114.20124972442299</c:v>
                </c:pt>
                <c:pt idx="30479">
                  <c:v>114.201212680097</c:v>
                </c:pt>
                <c:pt idx="30480">
                  <c:v>114.200762540611</c:v>
                </c:pt>
                <c:pt idx="30481">
                  <c:v>114.200749380921</c:v>
                </c:pt>
                <c:pt idx="30482">
                  <c:v>114.200713097696</c:v>
                </c:pt>
                <c:pt idx="30483">
                  <c:v>114.200421271209</c:v>
                </c:pt>
                <c:pt idx="30484">
                  <c:v>114.20036162522</c:v>
                </c:pt>
                <c:pt idx="30485">
                  <c:v>114.20010179801</c:v>
                </c:pt>
                <c:pt idx="30486">
                  <c:v>114.200016878182</c:v>
                </c:pt>
                <c:pt idx="30487">
                  <c:v>114.20000227014199</c:v>
                </c:pt>
                <c:pt idx="30488">
                  <c:v>114.199950837358</c:v>
                </c:pt>
                <c:pt idx="30489">
                  <c:v>114.19967865626499</c:v>
                </c:pt>
                <c:pt idx="30490">
                  <c:v>114.19961736560801</c:v>
                </c:pt>
                <c:pt idx="30491">
                  <c:v>114.19909577551201</c:v>
                </c:pt>
                <c:pt idx="30492">
                  <c:v>114.198909778531</c:v>
                </c:pt>
                <c:pt idx="30493">
                  <c:v>114.198729767831</c:v>
                </c:pt>
                <c:pt idx="30494">
                  <c:v>114.198609700067</c:v>
                </c:pt>
                <c:pt idx="30495">
                  <c:v>114.198511968525</c:v>
                </c:pt>
                <c:pt idx="30496">
                  <c:v>114.19840805231</c:v>
                </c:pt>
                <c:pt idx="30497">
                  <c:v>114.198250296024</c:v>
                </c:pt>
                <c:pt idx="30498">
                  <c:v>114.19812032839801</c:v>
                </c:pt>
                <c:pt idx="30499">
                  <c:v>114.198097019071</c:v>
                </c:pt>
                <c:pt idx="30500">
                  <c:v>114.19761591184201</c:v>
                </c:pt>
                <c:pt idx="30501">
                  <c:v>114.197154505372</c:v>
                </c:pt>
                <c:pt idx="30502">
                  <c:v>114.197005348438</c:v>
                </c:pt>
                <c:pt idx="30503">
                  <c:v>114.195942303664</c:v>
                </c:pt>
                <c:pt idx="30504">
                  <c:v>114.195706842943</c:v>
                </c:pt>
                <c:pt idx="30505">
                  <c:v>114.195582904646</c:v>
                </c:pt>
                <c:pt idx="30506">
                  <c:v>114.195481838928</c:v>
                </c:pt>
                <c:pt idx="30507">
                  <c:v>114.194806153447</c:v>
                </c:pt>
                <c:pt idx="30508">
                  <c:v>114.194482567348</c:v>
                </c:pt>
                <c:pt idx="30509">
                  <c:v>114.19436408530299</c:v>
                </c:pt>
                <c:pt idx="30510">
                  <c:v>114.193710206603</c:v>
                </c:pt>
                <c:pt idx="30511">
                  <c:v>114.19329508210301</c:v>
                </c:pt>
                <c:pt idx="30512">
                  <c:v>114.192357189936</c:v>
                </c:pt>
                <c:pt idx="30513">
                  <c:v>114.19224073871401</c:v>
                </c:pt>
                <c:pt idx="30514">
                  <c:v>114.19222980516101</c:v>
                </c:pt>
                <c:pt idx="30515">
                  <c:v>114.192134422168</c:v>
                </c:pt>
                <c:pt idx="30516">
                  <c:v>114.191915740764</c:v>
                </c:pt>
                <c:pt idx="30517">
                  <c:v>114.19189304186</c:v>
                </c:pt>
                <c:pt idx="30518">
                  <c:v>114.191700357358</c:v>
                </c:pt>
                <c:pt idx="30519">
                  <c:v>114.191595546637</c:v>
                </c:pt>
                <c:pt idx="30520">
                  <c:v>114.19113575184799</c:v>
                </c:pt>
                <c:pt idx="30521">
                  <c:v>114.190293441194</c:v>
                </c:pt>
                <c:pt idx="30522">
                  <c:v>114.18949269140499</c:v>
                </c:pt>
                <c:pt idx="30523">
                  <c:v>114.18890243747001</c:v>
                </c:pt>
                <c:pt idx="30524">
                  <c:v>114.188479411234</c:v>
                </c:pt>
                <c:pt idx="30525">
                  <c:v>114.188430989217</c:v>
                </c:pt>
                <c:pt idx="30526">
                  <c:v>114.188369085224</c:v>
                </c:pt>
                <c:pt idx="30527">
                  <c:v>114.18771947007799</c:v>
                </c:pt>
                <c:pt idx="30528">
                  <c:v>114.187395034779</c:v>
                </c:pt>
                <c:pt idx="30529">
                  <c:v>114.186743691161</c:v>
                </c:pt>
                <c:pt idx="30530">
                  <c:v>114.185939558163</c:v>
                </c:pt>
                <c:pt idx="30531">
                  <c:v>114.185903925535</c:v>
                </c:pt>
                <c:pt idx="30532">
                  <c:v>114.185492669422</c:v>
                </c:pt>
                <c:pt idx="30533">
                  <c:v>114.18464580484201</c:v>
                </c:pt>
                <c:pt idx="30534">
                  <c:v>114.184643141131</c:v>
                </c:pt>
                <c:pt idx="30535">
                  <c:v>114.184293818958</c:v>
                </c:pt>
                <c:pt idx="30536">
                  <c:v>114.183831155558</c:v>
                </c:pt>
                <c:pt idx="30537">
                  <c:v>114.183661897931</c:v>
                </c:pt>
                <c:pt idx="30538">
                  <c:v>114.183529175781</c:v>
                </c:pt>
                <c:pt idx="30539">
                  <c:v>114.18321356112099</c:v>
                </c:pt>
                <c:pt idx="30540">
                  <c:v>114.182713598164</c:v>
                </c:pt>
                <c:pt idx="30541">
                  <c:v>114.18242965736501</c:v>
                </c:pt>
                <c:pt idx="30542">
                  <c:v>114.18215794630601</c:v>
                </c:pt>
                <c:pt idx="30543">
                  <c:v>114.182109951859</c:v>
                </c:pt>
                <c:pt idx="30544">
                  <c:v>114.182083879356</c:v>
                </c:pt>
                <c:pt idx="30545">
                  <c:v>114.181848586938</c:v>
                </c:pt>
                <c:pt idx="30546">
                  <c:v>114.181798202503</c:v>
                </c:pt>
                <c:pt idx="30547">
                  <c:v>114.181673224332</c:v>
                </c:pt>
                <c:pt idx="30548">
                  <c:v>114.181482531211</c:v>
                </c:pt>
                <c:pt idx="30549">
                  <c:v>114.181385058629</c:v>
                </c:pt>
                <c:pt idx="30550">
                  <c:v>114.181252590151</c:v>
                </c:pt>
                <c:pt idx="30551">
                  <c:v>114.18086408515001</c:v>
                </c:pt>
                <c:pt idx="30552">
                  <c:v>114.180806711329</c:v>
                </c:pt>
                <c:pt idx="30553">
                  <c:v>114.180518576889</c:v>
                </c:pt>
                <c:pt idx="30554">
                  <c:v>114.179683997157</c:v>
                </c:pt>
                <c:pt idx="30555">
                  <c:v>114.17916966824301</c:v>
                </c:pt>
                <c:pt idx="30556">
                  <c:v>114.17883562004</c:v>
                </c:pt>
                <c:pt idx="30557">
                  <c:v>114.178318552151</c:v>
                </c:pt>
                <c:pt idx="30558">
                  <c:v>114.17819720362399</c:v>
                </c:pt>
                <c:pt idx="30559">
                  <c:v>114.178014230559</c:v>
                </c:pt>
                <c:pt idx="30560">
                  <c:v>114.17796342154401</c:v>
                </c:pt>
                <c:pt idx="30561">
                  <c:v>114.177951130715</c:v>
                </c:pt>
                <c:pt idx="30562">
                  <c:v>114.177699147274</c:v>
                </c:pt>
                <c:pt idx="30563">
                  <c:v>114.17747318540999</c:v>
                </c:pt>
                <c:pt idx="30564">
                  <c:v>114.177354994797</c:v>
                </c:pt>
                <c:pt idx="30565">
                  <c:v>114.177129475413</c:v>
                </c:pt>
                <c:pt idx="30566">
                  <c:v>114.176837755094</c:v>
                </c:pt>
                <c:pt idx="30567">
                  <c:v>114.176564580865</c:v>
                </c:pt>
                <c:pt idx="30568">
                  <c:v>114.17637729403501</c:v>
                </c:pt>
                <c:pt idx="30569">
                  <c:v>114.176132216968</c:v>
                </c:pt>
                <c:pt idx="30570">
                  <c:v>114.176021854045</c:v>
                </c:pt>
                <c:pt idx="30571">
                  <c:v>114.175970764448</c:v>
                </c:pt>
                <c:pt idx="30572">
                  <c:v>114.17578808871799</c:v>
                </c:pt>
                <c:pt idx="30573">
                  <c:v>114.17560286962301</c:v>
                </c:pt>
                <c:pt idx="30574">
                  <c:v>114.17556299459601</c:v>
                </c:pt>
                <c:pt idx="30575">
                  <c:v>114.17536622310701</c:v>
                </c:pt>
                <c:pt idx="30576">
                  <c:v>114.175323684858</c:v>
                </c:pt>
                <c:pt idx="30577">
                  <c:v>114.17507391415801</c:v>
                </c:pt>
                <c:pt idx="30578">
                  <c:v>114.17496636156601</c:v>
                </c:pt>
                <c:pt idx="30579">
                  <c:v>114.17404276848799</c:v>
                </c:pt>
                <c:pt idx="30580">
                  <c:v>114.173892233168</c:v>
                </c:pt>
                <c:pt idx="30581">
                  <c:v>114.172446486797</c:v>
                </c:pt>
                <c:pt idx="30582">
                  <c:v>114.172147496877</c:v>
                </c:pt>
                <c:pt idx="30583">
                  <c:v>114.172126121175</c:v>
                </c:pt>
                <c:pt idx="30584">
                  <c:v>114.171788284138</c:v>
                </c:pt>
                <c:pt idx="30585">
                  <c:v>114.17129988466201</c:v>
                </c:pt>
                <c:pt idx="30586">
                  <c:v>114.17126885032999</c:v>
                </c:pt>
                <c:pt idx="30587">
                  <c:v>114.17093820143501</c:v>
                </c:pt>
                <c:pt idx="30588">
                  <c:v>114.17088103282499</c:v>
                </c:pt>
                <c:pt idx="30589">
                  <c:v>114.170653567923</c:v>
                </c:pt>
                <c:pt idx="30590">
                  <c:v>114.170377971804</c:v>
                </c:pt>
                <c:pt idx="30591">
                  <c:v>114.170294839454</c:v>
                </c:pt>
                <c:pt idx="30592">
                  <c:v>114.169880326263</c:v>
                </c:pt>
                <c:pt idx="30593">
                  <c:v>114.169690596721</c:v>
                </c:pt>
                <c:pt idx="30594">
                  <c:v>114.169227884934</c:v>
                </c:pt>
                <c:pt idx="30595">
                  <c:v>114.169203711433</c:v>
                </c:pt>
                <c:pt idx="30596">
                  <c:v>114.16917940285499</c:v>
                </c:pt>
                <c:pt idx="30597">
                  <c:v>114.169039439568</c:v>
                </c:pt>
                <c:pt idx="30598">
                  <c:v>114.168177593354</c:v>
                </c:pt>
                <c:pt idx="30599">
                  <c:v>114.168137206663</c:v>
                </c:pt>
                <c:pt idx="30600">
                  <c:v>114.16809122673401</c:v>
                </c:pt>
                <c:pt idx="30601">
                  <c:v>114.167664320927</c:v>
                </c:pt>
                <c:pt idx="30602">
                  <c:v>114.167019321957</c:v>
                </c:pt>
                <c:pt idx="30603">
                  <c:v>114.167005422025</c:v>
                </c:pt>
                <c:pt idx="30604">
                  <c:v>114.166486847993</c:v>
                </c:pt>
                <c:pt idx="30605">
                  <c:v>114.16647103910999</c:v>
                </c:pt>
                <c:pt idx="30606">
                  <c:v>114.166385647347</c:v>
                </c:pt>
                <c:pt idx="30607">
                  <c:v>114.166353576129</c:v>
                </c:pt>
                <c:pt idx="30608">
                  <c:v>114.166245344031</c:v>
                </c:pt>
                <c:pt idx="30609">
                  <c:v>114.166242209218</c:v>
                </c:pt>
                <c:pt idx="30610">
                  <c:v>114.166088439467</c:v>
                </c:pt>
                <c:pt idx="30611">
                  <c:v>114.166065447677</c:v>
                </c:pt>
                <c:pt idx="30612">
                  <c:v>114.16600940734099</c:v>
                </c:pt>
                <c:pt idx="30613">
                  <c:v>114.164786601326</c:v>
                </c:pt>
                <c:pt idx="30614">
                  <c:v>114.16472510525401</c:v>
                </c:pt>
                <c:pt idx="30615">
                  <c:v>114.164520423414</c:v>
                </c:pt>
                <c:pt idx="30616">
                  <c:v>114.16409420302401</c:v>
                </c:pt>
                <c:pt idx="30617">
                  <c:v>114.163628426518</c:v>
                </c:pt>
                <c:pt idx="30618">
                  <c:v>114.16358107415201</c:v>
                </c:pt>
                <c:pt idx="30619">
                  <c:v>114.162853230858</c:v>
                </c:pt>
                <c:pt idx="30620">
                  <c:v>114.162654300421</c:v>
                </c:pt>
                <c:pt idx="30621">
                  <c:v>114.1624867811</c:v>
                </c:pt>
                <c:pt idx="30622">
                  <c:v>114.16245152153699</c:v>
                </c:pt>
                <c:pt idx="30623">
                  <c:v>114.161153159677</c:v>
                </c:pt>
                <c:pt idx="30624">
                  <c:v>114.16050982255</c:v>
                </c:pt>
                <c:pt idx="30625">
                  <c:v>114.160450685496</c:v>
                </c:pt>
                <c:pt idx="30626">
                  <c:v>114.16042166315501</c:v>
                </c:pt>
                <c:pt idx="30627">
                  <c:v>114.160415232568</c:v>
                </c:pt>
                <c:pt idx="30628">
                  <c:v>114.16032392244</c:v>
                </c:pt>
                <c:pt idx="30629">
                  <c:v>114.16028393211801</c:v>
                </c:pt>
                <c:pt idx="30630">
                  <c:v>114.16011472712999</c:v>
                </c:pt>
                <c:pt idx="30631">
                  <c:v>114.160100366573</c:v>
                </c:pt>
                <c:pt idx="30632">
                  <c:v>114.15960008568599</c:v>
                </c:pt>
                <c:pt idx="30633">
                  <c:v>114.15938982913001</c:v>
                </c:pt>
                <c:pt idx="30634">
                  <c:v>114.159247280125</c:v>
                </c:pt>
                <c:pt idx="30635">
                  <c:v>114.15894573754601</c:v>
                </c:pt>
                <c:pt idx="30636">
                  <c:v>114.158754203369</c:v>
                </c:pt>
                <c:pt idx="30637">
                  <c:v>114.15814122277</c:v>
                </c:pt>
                <c:pt idx="30638">
                  <c:v>114.157849108543</c:v>
                </c:pt>
                <c:pt idx="30639">
                  <c:v>114.157335432476</c:v>
                </c:pt>
                <c:pt idx="30640">
                  <c:v>114.15726731069201</c:v>
                </c:pt>
                <c:pt idx="30641">
                  <c:v>114.15694248506701</c:v>
                </c:pt>
                <c:pt idx="30642">
                  <c:v>114.15684226233699</c:v>
                </c:pt>
                <c:pt idx="30643">
                  <c:v>114.156777599682</c:v>
                </c:pt>
                <c:pt idx="30644">
                  <c:v>114.156709072746</c:v>
                </c:pt>
                <c:pt idx="30645">
                  <c:v>114.156698990579</c:v>
                </c:pt>
                <c:pt idx="30646">
                  <c:v>114.15660352314001</c:v>
                </c:pt>
                <c:pt idx="30647">
                  <c:v>114.15629910275</c:v>
                </c:pt>
                <c:pt idx="30648">
                  <c:v>114.155231193684</c:v>
                </c:pt>
                <c:pt idx="30649">
                  <c:v>114.155024552581</c:v>
                </c:pt>
                <c:pt idx="30650">
                  <c:v>114.15489884499</c:v>
                </c:pt>
                <c:pt idx="30651">
                  <c:v>114.154805558006</c:v>
                </c:pt>
                <c:pt idx="30652">
                  <c:v>114.154206263576</c:v>
                </c:pt>
                <c:pt idx="30653">
                  <c:v>114.153015655742</c:v>
                </c:pt>
                <c:pt idx="30654">
                  <c:v>114.152730071855</c:v>
                </c:pt>
                <c:pt idx="30655">
                  <c:v>114.151615280248</c:v>
                </c:pt>
                <c:pt idx="30656">
                  <c:v>114.151353730198</c:v>
                </c:pt>
                <c:pt idx="30657">
                  <c:v>114.151325676708</c:v>
                </c:pt>
                <c:pt idx="30658">
                  <c:v>114.15130048351</c:v>
                </c:pt>
                <c:pt idx="30659">
                  <c:v>114.151232200365</c:v>
                </c:pt>
                <c:pt idx="30660">
                  <c:v>114.15088946586501</c:v>
                </c:pt>
                <c:pt idx="30661">
                  <c:v>114.150612792166</c:v>
                </c:pt>
                <c:pt idx="30662">
                  <c:v>114.150074454186</c:v>
                </c:pt>
                <c:pt idx="30663">
                  <c:v>114.14965589035999</c:v>
                </c:pt>
                <c:pt idx="30664">
                  <c:v>114.148870638912</c:v>
                </c:pt>
                <c:pt idx="30665">
                  <c:v>114.148679566551</c:v>
                </c:pt>
                <c:pt idx="30666">
                  <c:v>114.147994884215</c:v>
                </c:pt>
                <c:pt idx="30667">
                  <c:v>114.147908089475</c:v>
                </c:pt>
                <c:pt idx="30668">
                  <c:v>114.14774688050301</c:v>
                </c:pt>
                <c:pt idx="30669">
                  <c:v>114.146972329368</c:v>
                </c:pt>
                <c:pt idx="30670">
                  <c:v>114.14670363520899</c:v>
                </c:pt>
                <c:pt idx="30671">
                  <c:v>114.145936802218</c:v>
                </c:pt>
                <c:pt idx="30672">
                  <c:v>114.14587968524199</c:v>
                </c:pt>
                <c:pt idx="30673">
                  <c:v>114.14559386760099</c:v>
                </c:pt>
                <c:pt idx="30674">
                  <c:v>114.145472788937</c:v>
                </c:pt>
                <c:pt idx="30675">
                  <c:v>114.145218770779</c:v>
                </c:pt>
                <c:pt idx="30676">
                  <c:v>114.144893876235</c:v>
                </c:pt>
                <c:pt idx="30677">
                  <c:v>114.14400569061399</c:v>
                </c:pt>
                <c:pt idx="30678">
                  <c:v>114.143693317025</c:v>
                </c:pt>
                <c:pt idx="30679">
                  <c:v>114.142326687425</c:v>
                </c:pt>
                <c:pt idx="30680">
                  <c:v>114.14200234374501</c:v>
                </c:pt>
                <c:pt idx="30681">
                  <c:v>114.14172674324099</c:v>
                </c:pt>
                <c:pt idx="30682">
                  <c:v>114.141251712146</c:v>
                </c:pt>
                <c:pt idx="30683">
                  <c:v>114.141241697241</c:v>
                </c:pt>
                <c:pt idx="30684">
                  <c:v>114.14110180304399</c:v>
                </c:pt>
                <c:pt idx="30685">
                  <c:v>114.13984031680801</c:v>
                </c:pt>
                <c:pt idx="30686">
                  <c:v>114.138760551754</c:v>
                </c:pt>
                <c:pt idx="30687">
                  <c:v>114.137956719272</c:v>
                </c:pt>
                <c:pt idx="30688">
                  <c:v>114.137566148814</c:v>
                </c:pt>
                <c:pt idx="30689">
                  <c:v>114.13638785420601</c:v>
                </c:pt>
                <c:pt idx="30690">
                  <c:v>114.13543435288101</c:v>
                </c:pt>
                <c:pt idx="30691">
                  <c:v>114.135110298277</c:v>
                </c:pt>
                <c:pt idx="30692">
                  <c:v>114.134942639644</c:v>
                </c:pt>
                <c:pt idx="30693">
                  <c:v>114.134799611136</c:v>
                </c:pt>
                <c:pt idx="30694">
                  <c:v>114.134296734976</c:v>
                </c:pt>
                <c:pt idx="30695">
                  <c:v>114.13397918844301</c:v>
                </c:pt>
                <c:pt idx="30696">
                  <c:v>114.133700988409</c:v>
                </c:pt>
                <c:pt idx="30697">
                  <c:v>114.133140637184</c:v>
                </c:pt>
                <c:pt idx="30698">
                  <c:v>114.13308900663699</c:v>
                </c:pt>
                <c:pt idx="30699">
                  <c:v>114.132728204659</c:v>
                </c:pt>
                <c:pt idx="30700">
                  <c:v>114.132370446667</c:v>
                </c:pt>
                <c:pt idx="30701">
                  <c:v>114.131790243098</c:v>
                </c:pt>
                <c:pt idx="30702">
                  <c:v>114.130661228703</c:v>
                </c:pt>
                <c:pt idx="30703">
                  <c:v>114.13028707866999</c:v>
                </c:pt>
                <c:pt idx="30704">
                  <c:v>114.130227489079</c:v>
                </c:pt>
                <c:pt idx="30705">
                  <c:v>114.12938633968299</c:v>
                </c:pt>
                <c:pt idx="30706">
                  <c:v>114.128857059501</c:v>
                </c:pt>
                <c:pt idx="30707">
                  <c:v>114.128070711259</c:v>
                </c:pt>
                <c:pt idx="30708">
                  <c:v>114.12742974464599</c:v>
                </c:pt>
                <c:pt idx="30709">
                  <c:v>114.12490297797299</c:v>
                </c:pt>
                <c:pt idx="30710">
                  <c:v>114.124696471356</c:v>
                </c:pt>
                <c:pt idx="30711">
                  <c:v>114.124644122181</c:v>
                </c:pt>
                <c:pt idx="30712">
                  <c:v>114.12451844626</c:v>
                </c:pt>
                <c:pt idx="30713">
                  <c:v>114.123628324981</c:v>
                </c:pt>
                <c:pt idx="30714">
                  <c:v>114.123286922085</c:v>
                </c:pt>
                <c:pt idx="30715">
                  <c:v>114.12262265201799</c:v>
                </c:pt>
                <c:pt idx="30716">
                  <c:v>114.12231502094799</c:v>
                </c:pt>
                <c:pt idx="30717">
                  <c:v>114.121244519847</c:v>
                </c:pt>
                <c:pt idx="30718">
                  <c:v>114.12099640982601</c:v>
                </c:pt>
                <c:pt idx="30719">
                  <c:v>114.120994657821</c:v>
                </c:pt>
                <c:pt idx="30720">
                  <c:v>114.120978783046</c:v>
                </c:pt>
                <c:pt idx="30721">
                  <c:v>114.12094017273699</c:v>
                </c:pt>
                <c:pt idx="30722">
                  <c:v>114.12024985728</c:v>
                </c:pt>
                <c:pt idx="30723">
                  <c:v>114.11986438318</c:v>
                </c:pt>
                <c:pt idx="30724">
                  <c:v>114.119858969256</c:v>
                </c:pt>
                <c:pt idx="30725">
                  <c:v>114.11843173323101</c:v>
                </c:pt>
                <c:pt idx="30726">
                  <c:v>114.11623036421599</c:v>
                </c:pt>
                <c:pt idx="30727">
                  <c:v>114.1122953201</c:v>
                </c:pt>
                <c:pt idx="30728">
                  <c:v>114.11199600267101</c:v>
                </c:pt>
                <c:pt idx="30729">
                  <c:v>114.11147382023501</c:v>
                </c:pt>
                <c:pt idx="30730">
                  <c:v>114.110358757699</c:v>
                </c:pt>
                <c:pt idx="30731">
                  <c:v>114.10985948222201</c:v>
                </c:pt>
                <c:pt idx="30732">
                  <c:v>114.10917395174501</c:v>
                </c:pt>
                <c:pt idx="30733">
                  <c:v>114.10846332739099</c:v>
                </c:pt>
                <c:pt idx="30734">
                  <c:v>114.107724444347</c:v>
                </c:pt>
                <c:pt idx="30735">
                  <c:v>114.107528289435</c:v>
                </c:pt>
                <c:pt idx="30736">
                  <c:v>114.10699674429399</c:v>
                </c:pt>
                <c:pt idx="30737">
                  <c:v>114.106734656407</c:v>
                </c:pt>
                <c:pt idx="30738">
                  <c:v>114.106033403924</c:v>
                </c:pt>
                <c:pt idx="30739">
                  <c:v>114.105050788705</c:v>
                </c:pt>
                <c:pt idx="30740">
                  <c:v>114.104398124841</c:v>
                </c:pt>
                <c:pt idx="30741">
                  <c:v>114.104349860368</c:v>
                </c:pt>
                <c:pt idx="30742">
                  <c:v>114.104209793522</c:v>
                </c:pt>
                <c:pt idx="30743">
                  <c:v>114.104156000769</c:v>
                </c:pt>
                <c:pt idx="30744">
                  <c:v>114.103791074116</c:v>
                </c:pt>
                <c:pt idx="30745">
                  <c:v>114.103664934097</c:v>
                </c:pt>
                <c:pt idx="30746">
                  <c:v>114.10359763432599</c:v>
                </c:pt>
                <c:pt idx="30747">
                  <c:v>114.103583979741</c:v>
                </c:pt>
                <c:pt idx="30748">
                  <c:v>114.10321865814301</c:v>
                </c:pt>
                <c:pt idx="30749">
                  <c:v>114.102706080915</c:v>
                </c:pt>
                <c:pt idx="30750">
                  <c:v>114.102212665571</c:v>
                </c:pt>
                <c:pt idx="30751">
                  <c:v>114.099021195077</c:v>
                </c:pt>
                <c:pt idx="30752">
                  <c:v>114.097804749581</c:v>
                </c:pt>
                <c:pt idx="30753">
                  <c:v>114.097614809755</c:v>
                </c:pt>
                <c:pt idx="30754">
                  <c:v>114.09742449877299</c:v>
                </c:pt>
                <c:pt idx="30755">
                  <c:v>114.09681388499099</c:v>
                </c:pt>
                <c:pt idx="30756">
                  <c:v>114.09543657102201</c:v>
                </c:pt>
                <c:pt idx="30757">
                  <c:v>114.09516557879201</c:v>
                </c:pt>
                <c:pt idx="30758">
                  <c:v>114.092294014407</c:v>
                </c:pt>
                <c:pt idx="30759">
                  <c:v>114.092038795571</c:v>
                </c:pt>
                <c:pt idx="30760">
                  <c:v>114.091615748316</c:v>
                </c:pt>
                <c:pt idx="30761">
                  <c:v>114.091524237285</c:v>
                </c:pt>
                <c:pt idx="30762">
                  <c:v>114.090494828396</c:v>
                </c:pt>
                <c:pt idx="30763">
                  <c:v>114.090183155555</c:v>
                </c:pt>
                <c:pt idx="30764">
                  <c:v>114.090037961946</c:v>
                </c:pt>
                <c:pt idx="30765">
                  <c:v>114.08945332429001</c:v>
                </c:pt>
                <c:pt idx="30766">
                  <c:v>114.088053637437</c:v>
                </c:pt>
                <c:pt idx="30767">
                  <c:v>114.087138546901</c:v>
                </c:pt>
                <c:pt idx="30768">
                  <c:v>114.086282819627</c:v>
                </c:pt>
                <c:pt idx="30769">
                  <c:v>114.086152545487</c:v>
                </c:pt>
                <c:pt idx="30770">
                  <c:v>114.086114039135</c:v>
                </c:pt>
                <c:pt idx="30771">
                  <c:v>114.085345727622</c:v>
                </c:pt>
                <c:pt idx="30772">
                  <c:v>114.085266549229</c:v>
                </c:pt>
                <c:pt idx="30773">
                  <c:v>114.08501735086899</c:v>
                </c:pt>
                <c:pt idx="30774">
                  <c:v>114.084890280096</c:v>
                </c:pt>
                <c:pt idx="30775">
                  <c:v>114.083679685154</c:v>
                </c:pt>
                <c:pt idx="30776">
                  <c:v>114.083644074731</c:v>
                </c:pt>
                <c:pt idx="30777">
                  <c:v>114.08358552321</c:v>
                </c:pt>
                <c:pt idx="30778">
                  <c:v>114.083568934057</c:v>
                </c:pt>
                <c:pt idx="30779">
                  <c:v>114.082133027414</c:v>
                </c:pt>
                <c:pt idx="30780">
                  <c:v>114.082050566033</c:v>
                </c:pt>
                <c:pt idx="30781">
                  <c:v>114.08068749305301</c:v>
                </c:pt>
                <c:pt idx="30782">
                  <c:v>114.080053689232</c:v>
                </c:pt>
                <c:pt idx="30783">
                  <c:v>114.077791085494</c:v>
                </c:pt>
                <c:pt idx="30784">
                  <c:v>114.077738363048</c:v>
                </c:pt>
                <c:pt idx="30785">
                  <c:v>114.076732098135</c:v>
                </c:pt>
                <c:pt idx="30786">
                  <c:v>114.075199426243</c:v>
                </c:pt>
                <c:pt idx="30787">
                  <c:v>114.074918559918</c:v>
                </c:pt>
                <c:pt idx="30788">
                  <c:v>114.072525274749</c:v>
                </c:pt>
                <c:pt idx="30789">
                  <c:v>114.072420694535</c:v>
                </c:pt>
                <c:pt idx="30790">
                  <c:v>114.07213442349099</c:v>
                </c:pt>
                <c:pt idx="30791">
                  <c:v>114.07028129108301</c:v>
                </c:pt>
                <c:pt idx="30792">
                  <c:v>114.070122033441</c:v>
                </c:pt>
                <c:pt idx="30793">
                  <c:v>114.06953810436799</c:v>
                </c:pt>
                <c:pt idx="30794">
                  <c:v>114.068545707449</c:v>
                </c:pt>
                <c:pt idx="30795">
                  <c:v>114.068398152643</c:v>
                </c:pt>
                <c:pt idx="30796">
                  <c:v>114.068253108804</c:v>
                </c:pt>
                <c:pt idx="30797">
                  <c:v>114.068131508973</c:v>
                </c:pt>
                <c:pt idx="30798">
                  <c:v>114.067098149391</c:v>
                </c:pt>
                <c:pt idx="30799">
                  <c:v>114.066804425917</c:v>
                </c:pt>
                <c:pt idx="30800">
                  <c:v>114.066776545753</c:v>
                </c:pt>
                <c:pt idx="30801">
                  <c:v>114.066365045108</c:v>
                </c:pt>
                <c:pt idx="30802">
                  <c:v>114.066038793915</c:v>
                </c:pt>
                <c:pt idx="30803">
                  <c:v>114.066016545351</c:v>
                </c:pt>
                <c:pt idx="30804">
                  <c:v>114.063319061366</c:v>
                </c:pt>
                <c:pt idx="30805">
                  <c:v>114.06226133329901</c:v>
                </c:pt>
                <c:pt idx="30806">
                  <c:v>114.061806841502</c:v>
                </c:pt>
                <c:pt idx="30807">
                  <c:v>114.061147037108</c:v>
                </c:pt>
                <c:pt idx="30808">
                  <c:v>114.06059842707199</c:v>
                </c:pt>
                <c:pt idx="30809">
                  <c:v>114.060028265356</c:v>
                </c:pt>
                <c:pt idx="30810">
                  <c:v>114.05947450920701</c:v>
                </c:pt>
                <c:pt idx="30811">
                  <c:v>114.05919624292</c:v>
                </c:pt>
                <c:pt idx="30812">
                  <c:v>114.058955411056</c:v>
                </c:pt>
                <c:pt idx="30813">
                  <c:v>114.05793412796299</c:v>
                </c:pt>
                <c:pt idx="30814">
                  <c:v>114.05781948753901</c:v>
                </c:pt>
                <c:pt idx="30815">
                  <c:v>114.05764856824101</c:v>
                </c:pt>
                <c:pt idx="30816">
                  <c:v>114.057111692647</c:v>
                </c:pt>
                <c:pt idx="30817">
                  <c:v>114.056696373203</c:v>
                </c:pt>
                <c:pt idx="30818">
                  <c:v>114.056581434799</c:v>
                </c:pt>
                <c:pt idx="30819">
                  <c:v>114.054846931691</c:v>
                </c:pt>
                <c:pt idx="30820">
                  <c:v>114.05439755911</c:v>
                </c:pt>
                <c:pt idx="30821">
                  <c:v>114.05410918734199</c:v>
                </c:pt>
                <c:pt idx="30822">
                  <c:v>114.053798380796</c:v>
                </c:pt>
                <c:pt idx="30823">
                  <c:v>114.05318580250299</c:v>
                </c:pt>
                <c:pt idx="30824">
                  <c:v>114.052973348047</c:v>
                </c:pt>
                <c:pt idx="30825">
                  <c:v>114.052628368775</c:v>
                </c:pt>
                <c:pt idx="30826">
                  <c:v>114.05243452860699</c:v>
                </c:pt>
                <c:pt idx="30827">
                  <c:v>114.051890365397</c:v>
                </c:pt>
                <c:pt idx="30828">
                  <c:v>114.05186459325699</c:v>
                </c:pt>
                <c:pt idx="30829">
                  <c:v>114.051294528412</c:v>
                </c:pt>
                <c:pt idx="30830">
                  <c:v>114.05124936741301</c:v>
                </c:pt>
                <c:pt idx="30831">
                  <c:v>114.050912525999</c:v>
                </c:pt>
                <c:pt idx="30832">
                  <c:v>114.050901610493</c:v>
                </c:pt>
                <c:pt idx="30833">
                  <c:v>114.050438582875</c:v>
                </c:pt>
                <c:pt idx="30834">
                  <c:v>114.049640425315</c:v>
                </c:pt>
                <c:pt idx="30835">
                  <c:v>114.049592150311</c:v>
                </c:pt>
                <c:pt idx="30836">
                  <c:v>114.048493818754</c:v>
                </c:pt>
                <c:pt idx="30837">
                  <c:v>114.048358011685</c:v>
                </c:pt>
                <c:pt idx="30838">
                  <c:v>114.048142182641</c:v>
                </c:pt>
                <c:pt idx="30839">
                  <c:v>114.04723670947401</c:v>
                </c:pt>
                <c:pt idx="30840">
                  <c:v>114.04658248155</c:v>
                </c:pt>
                <c:pt idx="30841">
                  <c:v>114.04572780306501</c:v>
                </c:pt>
                <c:pt idx="30842">
                  <c:v>114.04497951879701</c:v>
                </c:pt>
                <c:pt idx="30843">
                  <c:v>114.04458606334801</c:v>
                </c:pt>
                <c:pt idx="30844">
                  <c:v>114.04405068314701</c:v>
                </c:pt>
                <c:pt idx="30845">
                  <c:v>114.043222025859</c:v>
                </c:pt>
                <c:pt idx="30846">
                  <c:v>114.042235715161</c:v>
                </c:pt>
                <c:pt idx="30847">
                  <c:v>114.041338038391</c:v>
                </c:pt>
                <c:pt idx="30848">
                  <c:v>114.041293296411</c:v>
                </c:pt>
                <c:pt idx="30849">
                  <c:v>114.041125899093</c:v>
                </c:pt>
                <c:pt idx="30850">
                  <c:v>114.040651459101</c:v>
                </c:pt>
                <c:pt idx="30851">
                  <c:v>114.040361479875</c:v>
                </c:pt>
                <c:pt idx="30852">
                  <c:v>114.040125251304</c:v>
                </c:pt>
                <c:pt idx="30853">
                  <c:v>114.03996682708301</c:v>
                </c:pt>
                <c:pt idx="30854">
                  <c:v>114.039801318199</c:v>
                </c:pt>
                <c:pt idx="30855">
                  <c:v>114.039412412974</c:v>
                </c:pt>
                <c:pt idx="30856">
                  <c:v>114.038396189735</c:v>
                </c:pt>
                <c:pt idx="30857">
                  <c:v>114.038224031675</c:v>
                </c:pt>
                <c:pt idx="30858">
                  <c:v>114.03811579923099</c:v>
                </c:pt>
                <c:pt idx="30859">
                  <c:v>114.03807908997</c:v>
                </c:pt>
                <c:pt idx="30860">
                  <c:v>114.03804910286701</c:v>
                </c:pt>
                <c:pt idx="30861">
                  <c:v>114.03774282293701</c:v>
                </c:pt>
                <c:pt idx="30862">
                  <c:v>114.037449366684</c:v>
                </c:pt>
                <c:pt idx="30863">
                  <c:v>114.03666440710001</c:v>
                </c:pt>
                <c:pt idx="30864">
                  <c:v>114.036238544703</c:v>
                </c:pt>
                <c:pt idx="30865">
                  <c:v>114.036012553947</c:v>
                </c:pt>
                <c:pt idx="30866">
                  <c:v>114.035662332378</c:v>
                </c:pt>
                <c:pt idx="30867">
                  <c:v>114.03526793731599</c:v>
                </c:pt>
                <c:pt idx="30868">
                  <c:v>114.035209766695</c:v>
                </c:pt>
                <c:pt idx="30869">
                  <c:v>114.03501161609501</c:v>
                </c:pt>
                <c:pt idx="30870">
                  <c:v>114.033940047583</c:v>
                </c:pt>
                <c:pt idx="30871">
                  <c:v>114.033864791563</c:v>
                </c:pt>
                <c:pt idx="30872">
                  <c:v>114.03292247641301</c:v>
                </c:pt>
                <c:pt idx="30873">
                  <c:v>114.03195119837</c:v>
                </c:pt>
                <c:pt idx="30874">
                  <c:v>114.031746935448</c:v>
                </c:pt>
                <c:pt idx="30875">
                  <c:v>114.03060798602</c:v>
                </c:pt>
                <c:pt idx="30876">
                  <c:v>114.028743092545</c:v>
                </c:pt>
                <c:pt idx="30877">
                  <c:v>114.02867869554601</c:v>
                </c:pt>
                <c:pt idx="30878">
                  <c:v>114.028129563593</c:v>
                </c:pt>
                <c:pt idx="30879">
                  <c:v>114.026494284354</c:v>
                </c:pt>
                <c:pt idx="30880">
                  <c:v>114.025686138758</c:v>
                </c:pt>
                <c:pt idx="30881">
                  <c:v>114.025260575327</c:v>
                </c:pt>
                <c:pt idx="30882">
                  <c:v>114.022952196834</c:v>
                </c:pt>
                <c:pt idx="30883">
                  <c:v>114.02276321178999</c:v>
                </c:pt>
                <c:pt idx="30884">
                  <c:v>114.022306060137</c:v>
                </c:pt>
                <c:pt idx="30885">
                  <c:v>114.02224362920499</c:v>
                </c:pt>
                <c:pt idx="30886">
                  <c:v>114.022141348782</c:v>
                </c:pt>
                <c:pt idx="30887">
                  <c:v>114.021742841473</c:v>
                </c:pt>
                <c:pt idx="30888">
                  <c:v>114.021173549352</c:v>
                </c:pt>
                <c:pt idx="30889">
                  <c:v>114.020796525091</c:v>
                </c:pt>
                <c:pt idx="30890">
                  <c:v>114.02016829369499</c:v>
                </c:pt>
                <c:pt idx="30891">
                  <c:v>114.019966355956</c:v>
                </c:pt>
                <c:pt idx="30892">
                  <c:v>114.01973161946</c:v>
                </c:pt>
                <c:pt idx="30893">
                  <c:v>114.019679820373</c:v>
                </c:pt>
                <c:pt idx="30894">
                  <c:v>114.019169723232</c:v>
                </c:pt>
                <c:pt idx="30895">
                  <c:v>114.017267455897</c:v>
                </c:pt>
                <c:pt idx="30896">
                  <c:v>114.016667490784</c:v>
                </c:pt>
                <c:pt idx="30897">
                  <c:v>114.016154522075</c:v>
                </c:pt>
                <c:pt idx="30898">
                  <c:v>114.014357594522</c:v>
                </c:pt>
                <c:pt idx="30899">
                  <c:v>114.013938434485</c:v>
                </c:pt>
                <c:pt idx="30900">
                  <c:v>114.01255795601</c:v>
                </c:pt>
                <c:pt idx="30901">
                  <c:v>114.012415119811</c:v>
                </c:pt>
                <c:pt idx="30902">
                  <c:v>114.01204418174601</c:v>
                </c:pt>
                <c:pt idx="30903">
                  <c:v>114.00931485083601</c:v>
                </c:pt>
                <c:pt idx="30904">
                  <c:v>114.00863426476</c:v>
                </c:pt>
                <c:pt idx="30905">
                  <c:v>114.008278507969</c:v>
                </c:pt>
                <c:pt idx="30906">
                  <c:v>114.008138254416</c:v>
                </c:pt>
                <c:pt idx="30907">
                  <c:v>114.007625087558</c:v>
                </c:pt>
                <c:pt idx="30908">
                  <c:v>114.00719778707401</c:v>
                </c:pt>
                <c:pt idx="30909">
                  <c:v>114.006882308697</c:v>
                </c:pt>
                <c:pt idx="30910">
                  <c:v>114.006636285143</c:v>
                </c:pt>
                <c:pt idx="30911">
                  <c:v>114.006546500713</c:v>
                </c:pt>
                <c:pt idx="30912">
                  <c:v>114.00590533712401</c:v>
                </c:pt>
                <c:pt idx="30913">
                  <c:v>114.005802152502</c:v>
                </c:pt>
                <c:pt idx="30914">
                  <c:v>114.005606248308</c:v>
                </c:pt>
                <c:pt idx="30915">
                  <c:v>114.005539164955</c:v>
                </c:pt>
                <c:pt idx="30916">
                  <c:v>114.004003975573</c:v>
                </c:pt>
                <c:pt idx="30917">
                  <c:v>114.003814193362</c:v>
                </c:pt>
                <c:pt idx="30918">
                  <c:v>114.00372587547901</c:v>
                </c:pt>
                <c:pt idx="30919">
                  <c:v>114.003140504846</c:v>
                </c:pt>
                <c:pt idx="30920">
                  <c:v>114.002936762342</c:v>
                </c:pt>
                <c:pt idx="30921">
                  <c:v>114.00293558351601</c:v>
                </c:pt>
                <c:pt idx="30922">
                  <c:v>114.002124318759</c:v>
                </c:pt>
                <c:pt idx="30923">
                  <c:v>114.001917801882</c:v>
                </c:pt>
                <c:pt idx="30924">
                  <c:v>114.001912550756</c:v>
                </c:pt>
                <c:pt idx="30925">
                  <c:v>114.001096865553</c:v>
                </c:pt>
                <c:pt idx="30926">
                  <c:v>114.000915469354</c:v>
                </c:pt>
                <c:pt idx="30927">
                  <c:v>114.000712635592</c:v>
                </c:pt>
                <c:pt idx="30928">
                  <c:v>114.000373404158</c:v>
                </c:pt>
                <c:pt idx="30929">
                  <c:v>113.99975040128299</c:v>
                </c:pt>
                <c:pt idx="30930">
                  <c:v>113.999021840457</c:v>
                </c:pt>
                <c:pt idx="30931">
                  <c:v>113.998205049242</c:v>
                </c:pt>
                <c:pt idx="30932">
                  <c:v>113.997785113281</c:v>
                </c:pt>
                <c:pt idx="30933">
                  <c:v>113.997781979081</c:v>
                </c:pt>
                <c:pt idx="30934">
                  <c:v>113.997187389522</c:v>
                </c:pt>
                <c:pt idx="30935">
                  <c:v>113.99705247662899</c:v>
                </c:pt>
                <c:pt idx="30936">
                  <c:v>113.99655281326901</c:v>
                </c:pt>
                <c:pt idx="30937">
                  <c:v>113.99651713423199</c:v>
                </c:pt>
                <c:pt idx="30938">
                  <c:v>113.99611440046201</c:v>
                </c:pt>
                <c:pt idx="30939">
                  <c:v>113.99553915662101</c:v>
                </c:pt>
                <c:pt idx="30940">
                  <c:v>113.994921441523</c:v>
                </c:pt>
                <c:pt idx="30941">
                  <c:v>113.994822003823</c:v>
                </c:pt>
                <c:pt idx="30942">
                  <c:v>113.994411349855</c:v>
                </c:pt>
                <c:pt idx="30943">
                  <c:v>113.994348210128</c:v>
                </c:pt>
                <c:pt idx="30944">
                  <c:v>113.992805451973</c:v>
                </c:pt>
                <c:pt idx="30945">
                  <c:v>113.991261017477</c:v>
                </c:pt>
                <c:pt idx="30946">
                  <c:v>113.99112251673201</c:v>
                </c:pt>
                <c:pt idx="30947">
                  <c:v>113.990979463448</c:v>
                </c:pt>
                <c:pt idx="30948">
                  <c:v>113.990975827778</c:v>
                </c:pt>
                <c:pt idx="30949">
                  <c:v>113.990904093933</c:v>
                </c:pt>
                <c:pt idx="30950">
                  <c:v>113.990060238159</c:v>
                </c:pt>
                <c:pt idx="30951">
                  <c:v>113.989108700112</c:v>
                </c:pt>
                <c:pt idx="30952">
                  <c:v>113.98877665909301</c:v>
                </c:pt>
                <c:pt idx="30953">
                  <c:v>113.988335370942</c:v>
                </c:pt>
                <c:pt idx="30954">
                  <c:v>113.98763159605301</c:v>
                </c:pt>
                <c:pt idx="30955">
                  <c:v>113.987464332763</c:v>
                </c:pt>
                <c:pt idx="30956">
                  <c:v>113.98723214289301</c:v>
                </c:pt>
                <c:pt idx="30957">
                  <c:v>113.98665538378199</c:v>
                </c:pt>
                <c:pt idx="30958">
                  <c:v>113.986572795204</c:v>
                </c:pt>
                <c:pt idx="30959">
                  <c:v>113.98595705896101</c:v>
                </c:pt>
                <c:pt idx="30960">
                  <c:v>113.985913498077</c:v>
                </c:pt>
                <c:pt idx="30961">
                  <c:v>113.985900744481</c:v>
                </c:pt>
                <c:pt idx="30962">
                  <c:v>113.98553712697</c:v>
                </c:pt>
                <c:pt idx="30963">
                  <c:v>113.982731860548</c:v>
                </c:pt>
                <c:pt idx="30964">
                  <c:v>113.982594106703</c:v>
                </c:pt>
                <c:pt idx="30965">
                  <c:v>113.98227125321201</c:v>
                </c:pt>
                <c:pt idx="30966">
                  <c:v>113.981653202651</c:v>
                </c:pt>
                <c:pt idx="30967">
                  <c:v>113.981268684764</c:v>
                </c:pt>
                <c:pt idx="30968">
                  <c:v>113.980875485524</c:v>
                </c:pt>
                <c:pt idx="30969">
                  <c:v>113.980755878995</c:v>
                </c:pt>
                <c:pt idx="30970">
                  <c:v>113.980511061407</c:v>
                </c:pt>
                <c:pt idx="30971">
                  <c:v>113.98049329323</c:v>
                </c:pt>
                <c:pt idx="30972">
                  <c:v>113.98026638223701</c:v>
                </c:pt>
                <c:pt idx="30973">
                  <c:v>113.980182432022</c:v>
                </c:pt>
                <c:pt idx="30974">
                  <c:v>113.98017037639001</c:v>
                </c:pt>
                <c:pt idx="30975">
                  <c:v>113.979751247533</c:v>
                </c:pt>
                <c:pt idx="30976">
                  <c:v>113.97926686727099</c:v>
                </c:pt>
                <c:pt idx="30977">
                  <c:v>113.97920127912499</c:v>
                </c:pt>
                <c:pt idx="30978">
                  <c:v>113.977817312493</c:v>
                </c:pt>
                <c:pt idx="30979">
                  <c:v>113.977049102596</c:v>
                </c:pt>
                <c:pt idx="30980">
                  <c:v>113.97696985550699</c:v>
                </c:pt>
                <c:pt idx="30981">
                  <c:v>113.976443830725</c:v>
                </c:pt>
                <c:pt idx="30982">
                  <c:v>113.975720666039</c:v>
                </c:pt>
                <c:pt idx="30983">
                  <c:v>113.975664043297</c:v>
                </c:pt>
                <c:pt idx="30984">
                  <c:v>113.97517338693601</c:v>
                </c:pt>
                <c:pt idx="30985">
                  <c:v>113.975166258649</c:v>
                </c:pt>
                <c:pt idx="30986">
                  <c:v>113.97513996568701</c:v>
                </c:pt>
                <c:pt idx="30987">
                  <c:v>113.974473252352</c:v>
                </c:pt>
                <c:pt idx="30988">
                  <c:v>113.97411680428699</c:v>
                </c:pt>
                <c:pt idx="30989">
                  <c:v>113.97381936380501</c:v>
                </c:pt>
                <c:pt idx="30990">
                  <c:v>113.97371591983099</c:v>
                </c:pt>
                <c:pt idx="30991">
                  <c:v>113.973632654749</c:v>
                </c:pt>
                <c:pt idx="30992">
                  <c:v>113.973132904183</c:v>
                </c:pt>
                <c:pt idx="30993">
                  <c:v>113.97249590267501</c:v>
                </c:pt>
                <c:pt idx="30994">
                  <c:v>113.97110580460399</c:v>
                </c:pt>
                <c:pt idx="30995">
                  <c:v>113.970779415192</c:v>
                </c:pt>
                <c:pt idx="30996">
                  <c:v>113.97016425141599</c:v>
                </c:pt>
                <c:pt idx="30997">
                  <c:v>113.96975010872799</c:v>
                </c:pt>
                <c:pt idx="30998">
                  <c:v>113.969241325003</c:v>
                </c:pt>
                <c:pt idx="30999">
                  <c:v>113.96907574671999</c:v>
                </c:pt>
                <c:pt idx="31000">
                  <c:v>113.96844763570201</c:v>
                </c:pt>
                <c:pt idx="31001">
                  <c:v>113.968367793897</c:v>
                </c:pt>
                <c:pt idx="31002">
                  <c:v>113.967875298872</c:v>
                </c:pt>
                <c:pt idx="31003">
                  <c:v>113.96740032185301</c:v>
                </c:pt>
                <c:pt idx="31004">
                  <c:v>113.967306337659</c:v>
                </c:pt>
                <c:pt idx="31005">
                  <c:v>113.966879829557</c:v>
                </c:pt>
                <c:pt idx="31006">
                  <c:v>113.96663247583901</c:v>
                </c:pt>
                <c:pt idx="31007">
                  <c:v>113.966043103505</c:v>
                </c:pt>
                <c:pt idx="31008">
                  <c:v>113.965987084126</c:v>
                </c:pt>
                <c:pt idx="31009">
                  <c:v>113.965563819286</c:v>
                </c:pt>
                <c:pt idx="31010">
                  <c:v>113.96509749592801</c:v>
                </c:pt>
                <c:pt idx="31011">
                  <c:v>113.965080164886</c:v>
                </c:pt>
                <c:pt idx="31012">
                  <c:v>113.96487661706</c:v>
                </c:pt>
                <c:pt idx="31013">
                  <c:v>113.964689971978</c:v>
                </c:pt>
                <c:pt idx="31014">
                  <c:v>113.96390826816101</c:v>
                </c:pt>
                <c:pt idx="31015">
                  <c:v>113.962694256623</c:v>
                </c:pt>
                <c:pt idx="31016">
                  <c:v>113.962644921554</c:v>
                </c:pt>
                <c:pt idx="31017">
                  <c:v>113.962341749041</c:v>
                </c:pt>
                <c:pt idx="31018">
                  <c:v>113.962161607412</c:v>
                </c:pt>
                <c:pt idx="31019">
                  <c:v>113.96206934650399</c:v>
                </c:pt>
                <c:pt idx="31020">
                  <c:v>113.961952911514</c:v>
                </c:pt>
                <c:pt idx="31021">
                  <c:v>113.960933072476</c:v>
                </c:pt>
                <c:pt idx="31022">
                  <c:v>113.96056816431999</c:v>
                </c:pt>
                <c:pt idx="31023">
                  <c:v>113.96030798291901</c:v>
                </c:pt>
                <c:pt idx="31024">
                  <c:v>113.959697283756</c:v>
                </c:pt>
                <c:pt idx="31025">
                  <c:v>113.959622964505</c:v>
                </c:pt>
                <c:pt idx="31026">
                  <c:v>113.958680441192</c:v>
                </c:pt>
                <c:pt idx="31027">
                  <c:v>113.958199671203</c:v>
                </c:pt>
                <c:pt idx="31028">
                  <c:v>113.958198929497</c:v>
                </c:pt>
                <c:pt idx="31029">
                  <c:v>113.957580027042</c:v>
                </c:pt>
                <c:pt idx="31030">
                  <c:v>113.95714453524999</c:v>
                </c:pt>
                <c:pt idx="31031">
                  <c:v>113.957141160462</c:v>
                </c:pt>
                <c:pt idx="31032">
                  <c:v>113.956946087438</c:v>
                </c:pt>
                <c:pt idx="31033">
                  <c:v>113.95678343706</c:v>
                </c:pt>
                <c:pt idx="31034">
                  <c:v>113.95605355536</c:v>
                </c:pt>
                <c:pt idx="31035">
                  <c:v>113.955453053916</c:v>
                </c:pt>
                <c:pt idx="31036">
                  <c:v>113.954229694777</c:v>
                </c:pt>
                <c:pt idx="31037">
                  <c:v>113.953892812768</c:v>
                </c:pt>
                <c:pt idx="31038">
                  <c:v>113.953159630174</c:v>
                </c:pt>
                <c:pt idx="31039">
                  <c:v>113.953103981078</c:v>
                </c:pt>
                <c:pt idx="31040">
                  <c:v>113.952262637045</c:v>
                </c:pt>
                <c:pt idx="31041">
                  <c:v>113.95221356987</c:v>
                </c:pt>
                <c:pt idx="31042">
                  <c:v>113.951589878569</c:v>
                </c:pt>
                <c:pt idx="31043">
                  <c:v>113.951292228863</c:v>
                </c:pt>
                <c:pt idx="31044">
                  <c:v>113.95074888734</c:v>
                </c:pt>
                <c:pt idx="31045">
                  <c:v>113.95065373847601</c:v>
                </c:pt>
                <c:pt idx="31046">
                  <c:v>113.948699422548</c:v>
                </c:pt>
                <c:pt idx="31047">
                  <c:v>113.948185271646</c:v>
                </c:pt>
                <c:pt idx="31048">
                  <c:v>113.94730343361201</c:v>
                </c:pt>
                <c:pt idx="31049">
                  <c:v>113.947022805801</c:v>
                </c:pt>
                <c:pt idx="31050">
                  <c:v>113.946986528172</c:v>
                </c:pt>
                <c:pt idx="31051">
                  <c:v>113.94616535250201</c:v>
                </c:pt>
                <c:pt idx="31052">
                  <c:v>113.945017309397</c:v>
                </c:pt>
                <c:pt idx="31053">
                  <c:v>113.943860028662</c:v>
                </c:pt>
                <c:pt idx="31054">
                  <c:v>113.943563081224</c:v>
                </c:pt>
                <c:pt idx="31055">
                  <c:v>113.943223770556</c:v>
                </c:pt>
                <c:pt idx="31056">
                  <c:v>113.94090302139099</c:v>
                </c:pt>
                <c:pt idx="31057">
                  <c:v>113.940731321683</c:v>
                </c:pt>
                <c:pt idx="31058">
                  <c:v>113.940656229654</c:v>
                </c:pt>
                <c:pt idx="31059">
                  <c:v>113.940640072164</c:v>
                </c:pt>
                <c:pt idx="31060">
                  <c:v>113.940259669079</c:v>
                </c:pt>
                <c:pt idx="31061">
                  <c:v>113.939487934043</c:v>
                </c:pt>
                <c:pt idx="31062">
                  <c:v>113.937061094002</c:v>
                </c:pt>
                <c:pt idx="31063">
                  <c:v>113.93679075647201</c:v>
                </c:pt>
                <c:pt idx="31064">
                  <c:v>113.93389827722601</c:v>
                </c:pt>
                <c:pt idx="31065">
                  <c:v>113.933536798221</c:v>
                </c:pt>
                <c:pt idx="31066">
                  <c:v>113.933167483267</c:v>
                </c:pt>
                <c:pt idx="31067">
                  <c:v>113.93312044833399</c:v>
                </c:pt>
                <c:pt idx="31068">
                  <c:v>113.932198082913</c:v>
                </c:pt>
                <c:pt idx="31069">
                  <c:v>113.931216984562</c:v>
                </c:pt>
                <c:pt idx="31070">
                  <c:v>113.93107572015801</c:v>
                </c:pt>
                <c:pt idx="31071">
                  <c:v>113.930209391871</c:v>
                </c:pt>
                <c:pt idx="31072">
                  <c:v>113.92701122285099</c:v>
                </c:pt>
                <c:pt idx="31073">
                  <c:v>113.92671436120899</c:v>
                </c:pt>
                <c:pt idx="31074">
                  <c:v>113.92508826487</c:v>
                </c:pt>
                <c:pt idx="31075">
                  <c:v>113.924389791243</c:v>
                </c:pt>
                <c:pt idx="31076">
                  <c:v>113.922793923379</c:v>
                </c:pt>
                <c:pt idx="31077">
                  <c:v>113.920135940672</c:v>
                </c:pt>
                <c:pt idx="31078">
                  <c:v>113.92000181117901</c:v>
                </c:pt>
                <c:pt idx="31079">
                  <c:v>113.91851666415801</c:v>
                </c:pt>
                <c:pt idx="31080">
                  <c:v>113.916455029643</c:v>
                </c:pt>
                <c:pt idx="31081">
                  <c:v>113.91644105744901</c:v>
                </c:pt>
                <c:pt idx="31082">
                  <c:v>113.916421957094</c:v>
                </c:pt>
                <c:pt idx="31083">
                  <c:v>113.915529958364</c:v>
                </c:pt>
                <c:pt idx="31084">
                  <c:v>113.91545979974499</c:v>
                </c:pt>
                <c:pt idx="31085">
                  <c:v>113.91425881714</c:v>
                </c:pt>
                <c:pt idx="31086">
                  <c:v>113.91386615135001</c:v>
                </c:pt>
                <c:pt idx="31087">
                  <c:v>113.907233191122</c:v>
                </c:pt>
                <c:pt idx="31088">
                  <c:v>113.90611082848299</c:v>
                </c:pt>
                <c:pt idx="31089">
                  <c:v>113.905795731617</c:v>
                </c:pt>
                <c:pt idx="31090">
                  <c:v>113.90557847644401</c:v>
                </c:pt>
                <c:pt idx="31091">
                  <c:v>113.894310232595</c:v>
                </c:pt>
                <c:pt idx="31092">
                  <c:v>113.892926994882</c:v>
                </c:pt>
                <c:pt idx="31093">
                  <c:v>113.89028218043801</c:v>
                </c:pt>
                <c:pt idx="31094">
                  <c:v>113.88637442295401</c:v>
                </c:pt>
                <c:pt idx="31095">
                  <c:v>113.885960907102</c:v>
                </c:pt>
                <c:pt idx="31096">
                  <c:v>113.883209018592</c:v>
                </c:pt>
                <c:pt idx="31097">
                  <c:v>113.87333223422399</c:v>
                </c:pt>
                <c:pt idx="31098">
                  <c:v>113.87245627278099</c:v>
                </c:pt>
                <c:pt idx="31099">
                  <c:v>113.87232847676501</c:v>
                </c:pt>
                <c:pt idx="31100">
                  <c:v>113.869733156062</c:v>
                </c:pt>
                <c:pt idx="31101">
                  <c:v>113.869644631516</c:v>
                </c:pt>
                <c:pt idx="31102">
                  <c:v>113.86899594804299</c:v>
                </c:pt>
                <c:pt idx="31103">
                  <c:v>113.86692170548</c:v>
                </c:pt>
                <c:pt idx="31104">
                  <c:v>113.86205823967499</c:v>
                </c:pt>
                <c:pt idx="31105">
                  <c:v>113.86092332485499</c:v>
                </c:pt>
                <c:pt idx="31106">
                  <c:v>113.858915572336</c:v>
                </c:pt>
                <c:pt idx="31107">
                  <c:v>113.857688373738</c:v>
                </c:pt>
                <c:pt idx="31108">
                  <c:v>113.857034994713</c:v>
                </c:pt>
                <c:pt idx="31109">
                  <c:v>113.851844243991</c:v>
                </c:pt>
                <c:pt idx="31110">
                  <c:v>113.849909177801</c:v>
                </c:pt>
                <c:pt idx="31111">
                  <c:v>113.846280115681</c:v>
                </c:pt>
                <c:pt idx="31112">
                  <c:v>113.84621490188501</c:v>
                </c:pt>
                <c:pt idx="31113">
                  <c:v>113.84423889278</c:v>
                </c:pt>
                <c:pt idx="31114">
                  <c:v>113.843995208275</c:v>
                </c:pt>
                <c:pt idx="31115">
                  <c:v>113.84384414796401</c:v>
                </c:pt>
                <c:pt idx="31116">
                  <c:v>113.841933939244</c:v>
                </c:pt>
                <c:pt idx="31117">
                  <c:v>113.841629462848</c:v>
                </c:pt>
                <c:pt idx="31118">
                  <c:v>113.838106343612</c:v>
                </c:pt>
                <c:pt idx="31119">
                  <c:v>113.83776451012901</c:v>
                </c:pt>
                <c:pt idx="31120">
                  <c:v>113.836633198109</c:v>
                </c:pt>
                <c:pt idx="31121">
                  <c:v>113.83531771240899</c:v>
                </c:pt>
                <c:pt idx="31122">
                  <c:v>113.834486838454</c:v>
                </c:pt>
                <c:pt idx="31123">
                  <c:v>113.828659216609</c:v>
                </c:pt>
                <c:pt idx="31124">
                  <c:v>113.82865920564601</c:v>
                </c:pt>
                <c:pt idx="31125">
                  <c:v>113.82778449304401</c:v>
                </c:pt>
                <c:pt idx="31126">
                  <c:v>113.82765711389401</c:v>
                </c:pt>
                <c:pt idx="31127">
                  <c:v>113.82757501376</c:v>
                </c:pt>
                <c:pt idx="31128">
                  <c:v>113.82739222535</c:v>
                </c:pt>
                <c:pt idx="31129">
                  <c:v>113.826842298786</c:v>
                </c:pt>
                <c:pt idx="31130">
                  <c:v>113.82160096929201</c:v>
                </c:pt>
                <c:pt idx="31131">
                  <c:v>113.821052338063</c:v>
                </c:pt>
                <c:pt idx="31132">
                  <c:v>113.820943823349</c:v>
                </c:pt>
                <c:pt idx="31133">
                  <c:v>113.82070558321399</c:v>
                </c:pt>
                <c:pt idx="31134">
                  <c:v>113.814252658795</c:v>
                </c:pt>
                <c:pt idx="31135">
                  <c:v>113.811904801873</c:v>
                </c:pt>
                <c:pt idx="31136">
                  <c:v>113.80379843583999</c:v>
                </c:pt>
                <c:pt idx="31137">
                  <c:v>113.79967511658499</c:v>
                </c:pt>
                <c:pt idx="31138">
                  <c:v>113.792807106429</c:v>
                </c:pt>
                <c:pt idx="31139">
                  <c:v>113.792364236979</c:v>
                </c:pt>
                <c:pt idx="31140">
                  <c:v>113.790243433794</c:v>
                </c:pt>
                <c:pt idx="31141">
                  <c:v>113.788097693873</c:v>
                </c:pt>
                <c:pt idx="31142">
                  <c:v>113.788097693873</c:v>
                </c:pt>
                <c:pt idx="31143">
                  <c:v>113.788097619981</c:v>
                </c:pt>
                <c:pt idx="31144">
                  <c:v>113.782344503616</c:v>
                </c:pt>
                <c:pt idx="31145">
                  <c:v>113.776718110676</c:v>
                </c:pt>
                <c:pt idx="31146">
                  <c:v>113.760477389627</c:v>
                </c:pt>
                <c:pt idx="31147">
                  <c:v>113.759825342273</c:v>
                </c:pt>
                <c:pt idx="31148">
                  <c:v>113.756226628945</c:v>
                </c:pt>
                <c:pt idx="31149">
                  <c:v>113.748540222793</c:v>
                </c:pt>
                <c:pt idx="31150">
                  <c:v>113.748540222793</c:v>
                </c:pt>
                <c:pt idx="31151">
                  <c:v>113.734602258226</c:v>
                </c:pt>
                <c:pt idx="31152">
                  <c:v>113.72593187654</c:v>
                </c:pt>
                <c:pt idx="31153">
                  <c:v>113.72264870750401</c:v>
                </c:pt>
                <c:pt idx="31154">
                  <c:v>113.72052619312799</c:v>
                </c:pt>
                <c:pt idx="31155">
                  <c:v>113.71634272733399</c:v>
                </c:pt>
                <c:pt idx="31156">
                  <c:v>113.71056008693201</c:v>
                </c:pt>
                <c:pt idx="31157">
                  <c:v>113.697779737922</c:v>
                </c:pt>
                <c:pt idx="31158">
                  <c:v>113.697358897233</c:v>
                </c:pt>
                <c:pt idx="31159">
                  <c:v>113.697358897233</c:v>
                </c:pt>
                <c:pt idx="31160">
                  <c:v>113.697358822853</c:v>
                </c:pt>
                <c:pt idx="31161">
                  <c:v>113.694561159087</c:v>
                </c:pt>
                <c:pt idx="31162">
                  <c:v>113.686971403461</c:v>
                </c:pt>
                <c:pt idx="31163">
                  <c:v>113.683437737162</c:v>
                </c:pt>
                <c:pt idx="31164">
                  <c:v>113.680918945176</c:v>
                </c:pt>
                <c:pt idx="31165">
                  <c:v>113.679672553326</c:v>
                </c:pt>
                <c:pt idx="31166">
                  <c:v>113.678626044512</c:v>
                </c:pt>
                <c:pt idx="31167">
                  <c:v>113.673005698545</c:v>
                </c:pt>
                <c:pt idx="31168">
                  <c:v>113.67285201064701</c:v>
                </c:pt>
                <c:pt idx="31169">
                  <c:v>113.6677493957</c:v>
                </c:pt>
                <c:pt idx="31170">
                  <c:v>113.665266859883</c:v>
                </c:pt>
                <c:pt idx="31171">
                  <c:v>113.664624375629</c:v>
                </c:pt>
                <c:pt idx="31172">
                  <c:v>113.65783520897</c:v>
                </c:pt>
                <c:pt idx="31173">
                  <c:v>113.647962679345</c:v>
                </c:pt>
                <c:pt idx="31174">
                  <c:v>113.640045711187</c:v>
                </c:pt>
                <c:pt idx="31175">
                  <c:v>113.640029993841</c:v>
                </c:pt>
                <c:pt idx="31176">
                  <c:v>113.640007967331</c:v>
                </c:pt>
                <c:pt idx="31177">
                  <c:v>113.63998598789701</c:v>
                </c:pt>
                <c:pt idx="31178">
                  <c:v>113.637837537319</c:v>
                </c:pt>
                <c:pt idx="31179">
                  <c:v>113.637479354486</c:v>
                </c:pt>
                <c:pt idx="31180">
                  <c:v>113.63699287985899</c:v>
                </c:pt>
                <c:pt idx="31181">
                  <c:v>113.635060656877</c:v>
                </c:pt>
                <c:pt idx="31182">
                  <c:v>113.633982713986</c:v>
                </c:pt>
                <c:pt idx="31183">
                  <c:v>113.631259171545</c:v>
                </c:pt>
                <c:pt idx="31184">
                  <c:v>113.630996328972</c:v>
                </c:pt>
                <c:pt idx="31185">
                  <c:v>113.630222917046</c:v>
                </c:pt>
                <c:pt idx="31186">
                  <c:v>113.629899378273</c:v>
                </c:pt>
                <c:pt idx="31187">
                  <c:v>113.629899243506</c:v>
                </c:pt>
                <c:pt idx="31188">
                  <c:v>113.629747664669</c:v>
                </c:pt>
                <c:pt idx="31189">
                  <c:v>113.628905706737</c:v>
                </c:pt>
                <c:pt idx="31190">
                  <c:v>113.627599363933</c:v>
                </c:pt>
                <c:pt idx="31191">
                  <c:v>113.626745282211</c:v>
                </c:pt>
                <c:pt idx="31192">
                  <c:v>113.62526548794099</c:v>
                </c:pt>
                <c:pt idx="31193">
                  <c:v>113.625190758206</c:v>
                </c:pt>
                <c:pt idx="31194">
                  <c:v>113.620421347429</c:v>
                </c:pt>
                <c:pt idx="31195">
                  <c:v>113.620336052064</c:v>
                </c:pt>
                <c:pt idx="31196">
                  <c:v>113.620207409797</c:v>
                </c:pt>
                <c:pt idx="31197">
                  <c:v>113.619823594004</c:v>
                </c:pt>
                <c:pt idx="31198">
                  <c:v>113.619313728658</c:v>
                </c:pt>
                <c:pt idx="31199">
                  <c:v>113.61611192898999</c:v>
                </c:pt>
                <c:pt idx="31200">
                  <c:v>113.61391611437701</c:v>
                </c:pt>
                <c:pt idx="31201">
                  <c:v>113.61364255900899</c:v>
                </c:pt>
                <c:pt idx="31202">
                  <c:v>113.613115785519</c:v>
                </c:pt>
                <c:pt idx="31203">
                  <c:v>113.612493711594</c:v>
                </c:pt>
                <c:pt idx="31204">
                  <c:v>113.610694300513</c:v>
                </c:pt>
                <c:pt idx="31205">
                  <c:v>113.61068524821501</c:v>
                </c:pt>
                <c:pt idx="31206">
                  <c:v>113.610674236859</c:v>
                </c:pt>
                <c:pt idx="31207">
                  <c:v>113.61066294207301</c:v>
                </c:pt>
                <c:pt idx="31208">
                  <c:v>113.59965481132301</c:v>
                </c:pt>
                <c:pt idx="31209">
                  <c:v>113.598751585315</c:v>
                </c:pt>
                <c:pt idx="31210">
                  <c:v>113.597435145894</c:v>
                </c:pt>
                <c:pt idx="31211">
                  <c:v>113.597435145894</c:v>
                </c:pt>
                <c:pt idx="31212">
                  <c:v>113.58900147134401</c:v>
                </c:pt>
                <c:pt idx="31213">
                  <c:v>113.588996252881</c:v>
                </c:pt>
                <c:pt idx="31214">
                  <c:v>113.587008384618</c:v>
                </c:pt>
                <c:pt idx="31215">
                  <c:v>113.58698735253699</c:v>
                </c:pt>
                <c:pt idx="31216">
                  <c:v>113.586981940607</c:v>
                </c:pt>
                <c:pt idx="31217">
                  <c:v>113.58696640099301</c:v>
                </c:pt>
                <c:pt idx="31218">
                  <c:v>113.586960810486</c:v>
                </c:pt>
                <c:pt idx="31219">
                  <c:v>113.586554505881</c:v>
                </c:pt>
                <c:pt idx="31220">
                  <c:v>113.585164246437</c:v>
                </c:pt>
                <c:pt idx="31221">
                  <c:v>113.584693135154</c:v>
                </c:pt>
                <c:pt idx="31222">
                  <c:v>113.584388539542</c:v>
                </c:pt>
                <c:pt idx="31223">
                  <c:v>113.584360465472</c:v>
                </c:pt>
                <c:pt idx="31224">
                  <c:v>113.58434485079501</c:v>
                </c:pt>
                <c:pt idx="31225">
                  <c:v>113.584302107816</c:v>
                </c:pt>
                <c:pt idx="31226">
                  <c:v>113.584283226274</c:v>
                </c:pt>
                <c:pt idx="31227">
                  <c:v>113.582977127308</c:v>
                </c:pt>
                <c:pt idx="31228">
                  <c:v>113.582411554046</c:v>
                </c:pt>
                <c:pt idx="31229">
                  <c:v>113.58240235832</c:v>
                </c:pt>
                <c:pt idx="31230">
                  <c:v>113.582399163823</c:v>
                </c:pt>
                <c:pt idx="31231">
                  <c:v>113.582398486336</c:v>
                </c:pt>
                <c:pt idx="31232">
                  <c:v>113.58239475876501</c:v>
                </c:pt>
                <c:pt idx="31233">
                  <c:v>113.58239475594399</c:v>
                </c:pt>
                <c:pt idx="31234">
                  <c:v>113.58238353962599</c:v>
                </c:pt>
                <c:pt idx="31235">
                  <c:v>113.582381970222</c:v>
                </c:pt>
                <c:pt idx="31236">
                  <c:v>113.582377192454</c:v>
                </c:pt>
                <c:pt idx="31237">
                  <c:v>113.582376678236</c:v>
                </c:pt>
                <c:pt idx="31238">
                  <c:v>113.582372579862</c:v>
                </c:pt>
                <c:pt idx="31239">
                  <c:v>113.582371941706</c:v>
                </c:pt>
                <c:pt idx="31240">
                  <c:v>113.582369595621</c:v>
                </c:pt>
                <c:pt idx="31241">
                  <c:v>113.58236859117299</c:v>
                </c:pt>
                <c:pt idx="31242">
                  <c:v>113.582365556195</c:v>
                </c:pt>
                <c:pt idx="31243">
                  <c:v>113.58236513878801</c:v>
                </c:pt>
                <c:pt idx="31244">
                  <c:v>113.582364554132</c:v>
                </c:pt>
                <c:pt idx="31245">
                  <c:v>113.582362777234</c:v>
                </c:pt>
                <c:pt idx="31246">
                  <c:v>113.582362427506</c:v>
                </c:pt>
                <c:pt idx="31247">
                  <c:v>113.582359771935</c:v>
                </c:pt>
                <c:pt idx="31248">
                  <c:v>113.582357957044</c:v>
                </c:pt>
                <c:pt idx="31249">
                  <c:v>113.582355899744</c:v>
                </c:pt>
                <c:pt idx="31250">
                  <c:v>113.582355867792</c:v>
                </c:pt>
                <c:pt idx="31251">
                  <c:v>113.58235533976701</c:v>
                </c:pt>
                <c:pt idx="31252">
                  <c:v>113.582352718168</c:v>
                </c:pt>
                <c:pt idx="31253">
                  <c:v>113.58235253926399</c:v>
                </c:pt>
                <c:pt idx="31254">
                  <c:v>113.58234768296199</c:v>
                </c:pt>
                <c:pt idx="31255">
                  <c:v>113.582345453153</c:v>
                </c:pt>
                <c:pt idx="31256">
                  <c:v>113.582342814638</c:v>
                </c:pt>
                <c:pt idx="31257">
                  <c:v>113.582340764254</c:v>
                </c:pt>
                <c:pt idx="31258">
                  <c:v>113.58233680167601</c:v>
                </c:pt>
                <c:pt idx="31259">
                  <c:v>113.582336193218</c:v>
                </c:pt>
                <c:pt idx="31260">
                  <c:v>113.582334971596</c:v>
                </c:pt>
                <c:pt idx="31261">
                  <c:v>113.582333390526</c:v>
                </c:pt>
                <c:pt idx="31262">
                  <c:v>113.58233305084001</c:v>
                </c:pt>
                <c:pt idx="31263">
                  <c:v>113.58233128296099</c:v>
                </c:pt>
                <c:pt idx="31264">
                  <c:v>113.582329968073</c:v>
                </c:pt>
                <c:pt idx="31265">
                  <c:v>113.58232677827699</c:v>
                </c:pt>
                <c:pt idx="31266">
                  <c:v>113.582325149657</c:v>
                </c:pt>
                <c:pt idx="31267">
                  <c:v>113.582324443803</c:v>
                </c:pt>
                <c:pt idx="31268">
                  <c:v>113.58232343624999</c:v>
                </c:pt>
                <c:pt idx="31269">
                  <c:v>113.58232315844199</c:v>
                </c:pt>
                <c:pt idx="31270">
                  <c:v>113.582322170737</c:v>
                </c:pt>
                <c:pt idx="31271">
                  <c:v>113.58232193632401</c:v>
                </c:pt>
                <c:pt idx="31272">
                  <c:v>113.58231808411399</c:v>
                </c:pt>
                <c:pt idx="31273">
                  <c:v>113.58231661889999</c:v>
                </c:pt>
                <c:pt idx="31274">
                  <c:v>113.582315339339</c:v>
                </c:pt>
                <c:pt idx="31275">
                  <c:v>113.582313968432</c:v>
                </c:pt>
                <c:pt idx="31276">
                  <c:v>113.582309813987</c:v>
                </c:pt>
                <c:pt idx="31277">
                  <c:v>113.58230889800301</c:v>
                </c:pt>
                <c:pt idx="31278">
                  <c:v>113.58230764589101</c:v>
                </c:pt>
                <c:pt idx="31279">
                  <c:v>113.582305705324</c:v>
                </c:pt>
                <c:pt idx="31280">
                  <c:v>113.582304872408</c:v>
                </c:pt>
                <c:pt idx="31281">
                  <c:v>113.582304634875</c:v>
                </c:pt>
                <c:pt idx="31282">
                  <c:v>113.58230366700801</c:v>
                </c:pt>
                <c:pt idx="31283">
                  <c:v>113.582301677915</c:v>
                </c:pt>
                <c:pt idx="31284">
                  <c:v>113.58230013070001</c:v>
                </c:pt>
                <c:pt idx="31285">
                  <c:v>113.58229749415899</c:v>
                </c:pt>
                <c:pt idx="31286">
                  <c:v>113.58229509821599</c:v>
                </c:pt>
                <c:pt idx="31287">
                  <c:v>113.58229209797599</c:v>
                </c:pt>
                <c:pt idx="31288">
                  <c:v>113.566374331934</c:v>
                </c:pt>
                <c:pt idx="31289">
                  <c:v>113.564397393409</c:v>
                </c:pt>
                <c:pt idx="31290">
                  <c:v>113.56425130580701</c:v>
                </c:pt>
                <c:pt idx="31291">
                  <c:v>113.55172071258001</c:v>
                </c:pt>
                <c:pt idx="31292">
                  <c:v>113.533659056064</c:v>
                </c:pt>
                <c:pt idx="31293">
                  <c:v>113.525410393703</c:v>
                </c:pt>
                <c:pt idx="31294">
                  <c:v>113.524704697307</c:v>
                </c:pt>
                <c:pt idx="31295">
                  <c:v>113.523000107359</c:v>
                </c:pt>
                <c:pt idx="31296">
                  <c:v>113.52132754158799</c:v>
                </c:pt>
                <c:pt idx="31297">
                  <c:v>113.518606364504</c:v>
                </c:pt>
                <c:pt idx="31298">
                  <c:v>113.506573193078</c:v>
                </c:pt>
                <c:pt idx="31299">
                  <c:v>113.50510507523801</c:v>
                </c:pt>
                <c:pt idx="31300">
                  <c:v>113.505105001896</c:v>
                </c:pt>
                <c:pt idx="31301">
                  <c:v>113.50376446099099</c:v>
                </c:pt>
                <c:pt idx="31302">
                  <c:v>113.496004480645</c:v>
                </c:pt>
                <c:pt idx="31303">
                  <c:v>113.483500798149</c:v>
                </c:pt>
                <c:pt idx="31304">
                  <c:v>113.48325858896899</c:v>
                </c:pt>
                <c:pt idx="31305">
                  <c:v>113.48134132688899</c:v>
                </c:pt>
                <c:pt idx="31306">
                  <c:v>113.474049785582</c:v>
                </c:pt>
                <c:pt idx="31307">
                  <c:v>113.47372370165201</c:v>
                </c:pt>
                <c:pt idx="31308">
                  <c:v>113.473413165875</c:v>
                </c:pt>
                <c:pt idx="31309">
                  <c:v>113.46851169266201</c:v>
                </c:pt>
                <c:pt idx="31310">
                  <c:v>113.460402964366</c:v>
                </c:pt>
                <c:pt idx="31311">
                  <c:v>113.46003783862901</c:v>
                </c:pt>
                <c:pt idx="31312">
                  <c:v>113.457943788907</c:v>
                </c:pt>
                <c:pt idx="31313">
                  <c:v>113.452140449444</c:v>
                </c:pt>
                <c:pt idx="31314">
                  <c:v>113.43896008394501</c:v>
                </c:pt>
                <c:pt idx="31315">
                  <c:v>113.43271934575201</c:v>
                </c:pt>
                <c:pt idx="31316">
                  <c:v>113.43271934574901</c:v>
                </c:pt>
                <c:pt idx="31317">
                  <c:v>113.43271934574901</c:v>
                </c:pt>
                <c:pt idx="31318">
                  <c:v>113.42568541388199</c:v>
                </c:pt>
                <c:pt idx="31319">
                  <c:v>113.42528798779701</c:v>
                </c:pt>
                <c:pt idx="31320">
                  <c:v>113.425005314769</c:v>
                </c:pt>
                <c:pt idx="31321">
                  <c:v>113.423341325712</c:v>
                </c:pt>
                <c:pt idx="31322">
                  <c:v>113.410613544961</c:v>
                </c:pt>
                <c:pt idx="31323">
                  <c:v>113.410613544961</c:v>
                </c:pt>
                <c:pt idx="31324">
                  <c:v>113.40885899520801</c:v>
                </c:pt>
                <c:pt idx="31325">
                  <c:v>113.405415335219</c:v>
                </c:pt>
                <c:pt idx="31326">
                  <c:v>113.40337046008</c:v>
                </c:pt>
                <c:pt idx="31327">
                  <c:v>113.403370460077</c:v>
                </c:pt>
                <c:pt idx="31328">
                  <c:v>113.397382495909</c:v>
                </c:pt>
                <c:pt idx="31329">
                  <c:v>113.39025446679</c:v>
                </c:pt>
                <c:pt idx="31330">
                  <c:v>113.385537312761</c:v>
                </c:pt>
                <c:pt idx="31331">
                  <c:v>113.37968016324299</c:v>
                </c:pt>
                <c:pt idx="31332">
                  <c:v>113.37968016324299</c:v>
                </c:pt>
                <c:pt idx="31333">
                  <c:v>113.379680093782</c:v>
                </c:pt>
                <c:pt idx="31334">
                  <c:v>113.37968009378</c:v>
                </c:pt>
                <c:pt idx="31335">
                  <c:v>113.37968009378</c:v>
                </c:pt>
                <c:pt idx="31336">
                  <c:v>113.37968009378</c:v>
                </c:pt>
                <c:pt idx="31337">
                  <c:v>113.37968009378</c:v>
                </c:pt>
                <c:pt idx="31338">
                  <c:v>113.378700234432</c:v>
                </c:pt>
                <c:pt idx="31339">
                  <c:v>113.37704503186499</c:v>
                </c:pt>
                <c:pt idx="31340">
                  <c:v>113.37704503186499</c:v>
                </c:pt>
                <c:pt idx="31341">
                  <c:v>113.37704503186499</c:v>
                </c:pt>
                <c:pt idx="31342">
                  <c:v>113.37704503186499</c:v>
                </c:pt>
                <c:pt idx="31343">
                  <c:v>113.377044962417</c:v>
                </c:pt>
                <c:pt idx="31344">
                  <c:v>113.37502576675899</c:v>
                </c:pt>
                <c:pt idx="31345">
                  <c:v>113.37502576675899</c:v>
                </c:pt>
                <c:pt idx="31346">
                  <c:v>113.37502576675899</c:v>
                </c:pt>
                <c:pt idx="31347">
                  <c:v>113.37502576675899</c:v>
                </c:pt>
                <c:pt idx="31348">
                  <c:v>113.37502576675899</c:v>
                </c:pt>
                <c:pt idx="31349">
                  <c:v>113.37502576675899</c:v>
                </c:pt>
                <c:pt idx="31350">
                  <c:v>113.37502576675899</c:v>
                </c:pt>
                <c:pt idx="31351">
                  <c:v>113.37502576675899</c:v>
                </c:pt>
                <c:pt idx="31352">
                  <c:v>113.375025697442</c:v>
                </c:pt>
                <c:pt idx="31353">
                  <c:v>113.375025697442</c:v>
                </c:pt>
                <c:pt idx="31354">
                  <c:v>113.375025697442</c:v>
                </c:pt>
                <c:pt idx="31355">
                  <c:v>113.375025697442</c:v>
                </c:pt>
                <c:pt idx="31356">
                  <c:v>113.375025697442</c:v>
                </c:pt>
                <c:pt idx="31357">
                  <c:v>113.375025697442</c:v>
                </c:pt>
                <c:pt idx="31358">
                  <c:v>113.375025697442</c:v>
                </c:pt>
                <c:pt idx="31359">
                  <c:v>113.37502569743999</c:v>
                </c:pt>
                <c:pt idx="31360">
                  <c:v>113.37502569743999</c:v>
                </c:pt>
                <c:pt idx="31361">
                  <c:v>113.37502569743999</c:v>
                </c:pt>
                <c:pt idx="31362">
                  <c:v>113.37502569743999</c:v>
                </c:pt>
                <c:pt idx="31363">
                  <c:v>113.37502569743999</c:v>
                </c:pt>
                <c:pt idx="31364">
                  <c:v>113.37502569743999</c:v>
                </c:pt>
                <c:pt idx="31365">
                  <c:v>113.37502569743999</c:v>
                </c:pt>
                <c:pt idx="31366">
                  <c:v>113.37502569743999</c:v>
                </c:pt>
                <c:pt idx="31367">
                  <c:v>113.37502569743999</c:v>
                </c:pt>
                <c:pt idx="31368">
                  <c:v>113.37502569743999</c:v>
                </c:pt>
                <c:pt idx="31369">
                  <c:v>113.37502569743999</c:v>
                </c:pt>
                <c:pt idx="31370">
                  <c:v>113.37502569743999</c:v>
                </c:pt>
                <c:pt idx="31371">
                  <c:v>113.37502569743999</c:v>
                </c:pt>
                <c:pt idx="31372">
                  <c:v>113.37502569743999</c:v>
                </c:pt>
                <c:pt idx="31373">
                  <c:v>113.37502569743999</c:v>
                </c:pt>
                <c:pt idx="31374">
                  <c:v>113.37502569743999</c:v>
                </c:pt>
                <c:pt idx="31375">
                  <c:v>113.37502569743999</c:v>
                </c:pt>
                <c:pt idx="31376">
                  <c:v>113.37502569743999</c:v>
                </c:pt>
                <c:pt idx="31377">
                  <c:v>113.37502569743999</c:v>
                </c:pt>
                <c:pt idx="31378">
                  <c:v>113.37502569743999</c:v>
                </c:pt>
                <c:pt idx="31379">
                  <c:v>113.37502569743999</c:v>
                </c:pt>
                <c:pt idx="31380">
                  <c:v>113.37502569743999</c:v>
                </c:pt>
                <c:pt idx="31381">
                  <c:v>113.37502569743999</c:v>
                </c:pt>
                <c:pt idx="31382">
                  <c:v>113.37502569743999</c:v>
                </c:pt>
                <c:pt idx="31383">
                  <c:v>113.37502569743999</c:v>
                </c:pt>
                <c:pt idx="31384">
                  <c:v>113.37502569743999</c:v>
                </c:pt>
                <c:pt idx="31385">
                  <c:v>113.37502569743999</c:v>
                </c:pt>
                <c:pt idx="31386">
                  <c:v>113.37502569743999</c:v>
                </c:pt>
                <c:pt idx="31387">
                  <c:v>113.37502569743999</c:v>
                </c:pt>
                <c:pt idx="31388">
                  <c:v>113.37502569743999</c:v>
                </c:pt>
                <c:pt idx="31389">
                  <c:v>113.37502569743999</c:v>
                </c:pt>
                <c:pt idx="31390">
                  <c:v>113.37502569743999</c:v>
                </c:pt>
                <c:pt idx="31391">
                  <c:v>113.37502569743999</c:v>
                </c:pt>
                <c:pt idx="31392">
                  <c:v>113.37502569743999</c:v>
                </c:pt>
                <c:pt idx="31393">
                  <c:v>113.37502569743999</c:v>
                </c:pt>
                <c:pt idx="31394">
                  <c:v>113.37502569743999</c:v>
                </c:pt>
                <c:pt idx="31395">
                  <c:v>113.37502569743999</c:v>
                </c:pt>
                <c:pt idx="31396">
                  <c:v>113.37502569743999</c:v>
                </c:pt>
                <c:pt idx="31397">
                  <c:v>113.37502569743999</c:v>
                </c:pt>
                <c:pt idx="31398">
                  <c:v>113.37502569743999</c:v>
                </c:pt>
                <c:pt idx="31399">
                  <c:v>113.37502569743999</c:v>
                </c:pt>
                <c:pt idx="31400">
                  <c:v>113.37502569743999</c:v>
                </c:pt>
                <c:pt idx="31401">
                  <c:v>113.37502569743999</c:v>
                </c:pt>
                <c:pt idx="31402">
                  <c:v>113.37502569743999</c:v>
                </c:pt>
                <c:pt idx="31403">
                  <c:v>113.37502569743999</c:v>
                </c:pt>
                <c:pt idx="31404">
                  <c:v>113.37502569743999</c:v>
                </c:pt>
                <c:pt idx="31405">
                  <c:v>113.37502569743999</c:v>
                </c:pt>
                <c:pt idx="31406">
                  <c:v>113.37502569743999</c:v>
                </c:pt>
                <c:pt idx="31407">
                  <c:v>113.37502569743999</c:v>
                </c:pt>
                <c:pt idx="31408">
                  <c:v>113.37502569743999</c:v>
                </c:pt>
                <c:pt idx="31409">
                  <c:v>113.37502569743999</c:v>
                </c:pt>
                <c:pt idx="31410">
                  <c:v>113.37502569743999</c:v>
                </c:pt>
                <c:pt idx="31411">
                  <c:v>113.37502569743999</c:v>
                </c:pt>
                <c:pt idx="31412">
                  <c:v>113.37502569743999</c:v>
                </c:pt>
                <c:pt idx="31413">
                  <c:v>113.37502569743999</c:v>
                </c:pt>
                <c:pt idx="31414">
                  <c:v>113.37502569743999</c:v>
                </c:pt>
                <c:pt idx="31415">
                  <c:v>113.37502569743999</c:v>
                </c:pt>
                <c:pt idx="31416">
                  <c:v>113.37502569743999</c:v>
                </c:pt>
                <c:pt idx="31417">
                  <c:v>113.37502569743999</c:v>
                </c:pt>
                <c:pt idx="31418">
                  <c:v>113.37502569743999</c:v>
                </c:pt>
                <c:pt idx="31419">
                  <c:v>113.37502569743999</c:v>
                </c:pt>
                <c:pt idx="31420">
                  <c:v>113.37502569743999</c:v>
                </c:pt>
                <c:pt idx="31421">
                  <c:v>113.37502569743999</c:v>
                </c:pt>
                <c:pt idx="31422">
                  <c:v>113.37502569743999</c:v>
                </c:pt>
                <c:pt idx="31423">
                  <c:v>113.37502569743999</c:v>
                </c:pt>
                <c:pt idx="31424">
                  <c:v>113.37502569743999</c:v>
                </c:pt>
                <c:pt idx="31425">
                  <c:v>113.37502569743999</c:v>
                </c:pt>
                <c:pt idx="31426">
                  <c:v>113.37502569743999</c:v>
                </c:pt>
                <c:pt idx="31427">
                  <c:v>113.37502569743999</c:v>
                </c:pt>
                <c:pt idx="31428">
                  <c:v>113.37502569743999</c:v>
                </c:pt>
                <c:pt idx="31429">
                  <c:v>113.37502569743999</c:v>
                </c:pt>
                <c:pt idx="31430">
                  <c:v>113.35655347060801</c:v>
                </c:pt>
                <c:pt idx="31431">
                  <c:v>113.342080099295</c:v>
                </c:pt>
                <c:pt idx="31432">
                  <c:v>113.34101580873499</c:v>
                </c:pt>
                <c:pt idx="31433">
                  <c:v>113.332653170117</c:v>
                </c:pt>
                <c:pt idx="31434">
                  <c:v>113.327098236373</c:v>
                </c:pt>
                <c:pt idx="31435">
                  <c:v>113.326764907165</c:v>
                </c:pt>
                <c:pt idx="31436">
                  <c:v>113.309509465771</c:v>
                </c:pt>
                <c:pt idx="31437">
                  <c:v>113.30579710513901</c:v>
                </c:pt>
                <c:pt idx="31438">
                  <c:v>113.302945573435</c:v>
                </c:pt>
                <c:pt idx="31439">
                  <c:v>113.30265831640899</c:v>
                </c:pt>
                <c:pt idx="31440">
                  <c:v>113.292960900417</c:v>
                </c:pt>
                <c:pt idx="31441">
                  <c:v>113.27941811660899</c:v>
                </c:pt>
                <c:pt idx="31442">
                  <c:v>113.270934019539</c:v>
                </c:pt>
                <c:pt idx="31443">
                  <c:v>113.263402251287</c:v>
                </c:pt>
                <c:pt idx="31444">
                  <c:v>113.262292335072</c:v>
                </c:pt>
                <c:pt idx="31445">
                  <c:v>113.26225545576401</c:v>
                </c:pt>
                <c:pt idx="31446">
                  <c:v>113.262012266987</c:v>
                </c:pt>
                <c:pt idx="31447">
                  <c:v>113.23056302817</c:v>
                </c:pt>
                <c:pt idx="31448">
                  <c:v>113.22803645771999</c:v>
                </c:pt>
                <c:pt idx="31449">
                  <c:v>113.227284201027</c:v>
                </c:pt>
                <c:pt idx="31450">
                  <c:v>113.223289429674</c:v>
                </c:pt>
                <c:pt idx="31451">
                  <c:v>113.222491107395</c:v>
                </c:pt>
                <c:pt idx="31452">
                  <c:v>113.21987506168399</c:v>
                </c:pt>
                <c:pt idx="31453">
                  <c:v>113.20657429389701</c:v>
                </c:pt>
                <c:pt idx="31454">
                  <c:v>113.19040920914399</c:v>
                </c:pt>
                <c:pt idx="31455">
                  <c:v>113.187638236399</c:v>
                </c:pt>
                <c:pt idx="31456">
                  <c:v>113.180450716813</c:v>
                </c:pt>
                <c:pt idx="31457">
                  <c:v>113.152786947599</c:v>
                </c:pt>
                <c:pt idx="31458">
                  <c:v>113.152618273597</c:v>
                </c:pt>
                <c:pt idx="31459">
                  <c:v>113.15190375287</c:v>
                </c:pt>
                <c:pt idx="31460">
                  <c:v>113.13875736236</c:v>
                </c:pt>
                <c:pt idx="31461">
                  <c:v>113.136759352506</c:v>
                </c:pt>
                <c:pt idx="31462">
                  <c:v>113.11636009148501</c:v>
                </c:pt>
                <c:pt idx="31463">
                  <c:v>113.114909175954</c:v>
                </c:pt>
                <c:pt idx="31464">
                  <c:v>113.10976483172099</c:v>
                </c:pt>
                <c:pt idx="31465">
                  <c:v>113.105886114207</c:v>
                </c:pt>
                <c:pt idx="31466">
                  <c:v>113.10573165758299</c:v>
                </c:pt>
                <c:pt idx="31467">
                  <c:v>113.104104198736</c:v>
                </c:pt>
                <c:pt idx="31468">
                  <c:v>113.10295769758299</c:v>
                </c:pt>
                <c:pt idx="31469">
                  <c:v>113.100918302183</c:v>
                </c:pt>
                <c:pt idx="31470">
                  <c:v>113.100513860539</c:v>
                </c:pt>
                <c:pt idx="31471">
                  <c:v>113.100506500789</c:v>
                </c:pt>
                <c:pt idx="31472">
                  <c:v>113.100368948746</c:v>
                </c:pt>
                <c:pt idx="31473">
                  <c:v>113.099936266775</c:v>
                </c:pt>
                <c:pt idx="31474">
                  <c:v>113.09972218452999</c:v>
                </c:pt>
                <c:pt idx="31475">
                  <c:v>113.09962163584299</c:v>
                </c:pt>
                <c:pt idx="31476">
                  <c:v>113.09893765379699</c:v>
                </c:pt>
                <c:pt idx="31477">
                  <c:v>113.097759922614</c:v>
                </c:pt>
                <c:pt idx="31478">
                  <c:v>113.096789705276</c:v>
                </c:pt>
                <c:pt idx="31479">
                  <c:v>113.09609133852101</c:v>
                </c:pt>
                <c:pt idx="31480">
                  <c:v>113.092904160899</c:v>
                </c:pt>
                <c:pt idx="31481">
                  <c:v>113.086612304299</c:v>
                </c:pt>
                <c:pt idx="31482">
                  <c:v>113.086317961297</c:v>
                </c:pt>
                <c:pt idx="31483">
                  <c:v>113.086077776427</c:v>
                </c:pt>
                <c:pt idx="31484">
                  <c:v>113.084770775165</c:v>
                </c:pt>
                <c:pt idx="31485">
                  <c:v>113.084196713053</c:v>
                </c:pt>
                <c:pt idx="31486">
                  <c:v>113.075617469562</c:v>
                </c:pt>
                <c:pt idx="31487">
                  <c:v>113.073410813268</c:v>
                </c:pt>
                <c:pt idx="31488">
                  <c:v>113.069894198394</c:v>
                </c:pt>
                <c:pt idx="31489">
                  <c:v>113.067923278717</c:v>
                </c:pt>
                <c:pt idx="31490">
                  <c:v>113.057094026192</c:v>
                </c:pt>
                <c:pt idx="31491">
                  <c:v>113.054763877554</c:v>
                </c:pt>
                <c:pt idx="31492">
                  <c:v>113.05348001450901</c:v>
                </c:pt>
                <c:pt idx="31493">
                  <c:v>113.052782155006</c:v>
                </c:pt>
                <c:pt idx="31494">
                  <c:v>113.052680468747</c:v>
                </c:pt>
                <c:pt idx="31495">
                  <c:v>113.05241915920701</c:v>
                </c:pt>
                <c:pt idx="31496">
                  <c:v>113.052379924772</c:v>
                </c:pt>
                <c:pt idx="31497">
                  <c:v>113.05230793429899</c:v>
                </c:pt>
                <c:pt idx="31498">
                  <c:v>113.045071190434</c:v>
                </c:pt>
                <c:pt idx="31499">
                  <c:v>112.995111754617</c:v>
                </c:pt>
                <c:pt idx="31500">
                  <c:v>112.962797226658</c:v>
                </c:pt>
                <c:pt idx="31501">
                  <c:v>112.962313057991</c:v>
                </c:pt>
                <c:pt idx="31502">
                  <c:v>112.959434176223</c:v>
                </c:pt>
                <c:pt idx="31503">
                  <c:v>112.95082623517401</c:v>
                </c:pt>
                <c:pt idx="31504">
                  <c:v>112.947242355928</c:v>
                </c:pt>
                <c:pt idx="31505">
                  <c:v>112.947110927914</c:v>
                </c:pt>
                <c:pt idx="31506">
                  <c:v>112.940591844691</c:v>
                </c:pt>
                <c:pt idx="31507">
                  <c:v>112.93650314236</c:v>
                </c:pt>
                <c:pt idx="31508">
                  <c:v>112.931386974163</c:v>
                </c:pt>
                <c:pt idx="31509">
                  <c:v>112.931142702965</c:v>
                </c:pt>
                <c:pt idx="31510">
                  <c:v>112.93038331627901</c:v>
                </c:pt>
                <c:pt idx="31511">
                  <c:v>112.918766000771</c:v>
                </c:pt>
                <c:pt idx="31512">
                  <c:v>112.905286513409</c:v>
                </c:pt>
                <c:pt idx="31513">
                  <c:v>112.903591356932</c:v>
                </c:pt>
                <c:pt idx="31514">
                  <c:v>112.901689524641</c:v>
                </c:pt>
                <c:pt idx="31515">
                  <c:v>112.89606601377</c:v>
                </c:pt>
                <c:pt idx="31516">
                  <c:v>112.894213784389</c:v>
                </c:pt>
                <c:pt idx="31517">
                  <c:v>112.891018820757</c:v>
                </c:pt>
                <c:pt idx="31518">
                  <c:v>112.890323878505</c:v>
                </c:pt>
                <c:pt idx="31519">
                  <c:v>112.88909342605299</c:v>
                </c:pt>
                <c:pt idx="31520">
                  <c:v>112.88725885753701</c:v>
                </c:pt>
                <c:pt idx="31521">
                  <c:v>112.885725469448</c:v>
                </c:pt>
                <c:pt idx="31522">
                  <c:v>112.885314766721</c:v>
                </c:pt>
                <c:pt idx="31523">
                  <c:v>112.88464322266201</c:v>
                </c:pt>
                <c:pt idx="31524">
                  <c:v>112.88423176337901</c:v>
                </c:pt>
                <c:pt idx="31525">
                  <c:v>112.88372986976999</c:v>
                </c:pt>
                <c:pt idx="31526">
                  <c:v>112.880425467411</c:v>
                </c:pt>
                <c:pt idx="31527">
                  <c:v>112.87835398064399</c:v>
                </c:pt>
                <c:pt idx="31528">
                  <c:v>112.87733046285599</c:v>
                </c:pt>
                <c:pt idx="31529">
                  <c:v>112.87651287296799</c:v>
                </c:pt>
                <c:pt idx="31530">
                  <c:v>112.876439350949</c:v>
                </c:pt>
                <c:pt idx="31531">
                  <c:v>112.86365906179699</c:v>
                </c:pt>
                <c:pt idx="31532">
                  <c:v>112.85378670106699</c:v>
                </c:pt>
                <c:pt idx="31533">
                  <c:v>112.852998668038</c:v>
                </c:pt>
                <c:pt idx="31534">
                  <c:v>112.848856582305</c:v>
                </c:pt>
                <c:pt idx="31535">
                  <c:v>112.848239067783</c:v>
                </c:pt>
                <c:pt idx="31536">
                  <c:v>112.848038030561</c:v>
                </c:pt>
                <c:pt idx="31537">
                  <c:v>112.84781012732</c:v>
                </c:pt>
                <c:pt idx="31538">
                  <c:v>112.84761280932899</c:v>
                </c:pt>
                <c:pt idx="31539">
                  <c:v>112.847530942768</c:v>
                </c:pt>
                <c:pt idx="31540">
                  <c:v>112.84749251406799</c:v>
                </c:pt>
                <c:pt idx="31541">
                  <c:v>112.847449484482</c:v>
                </c:pt>
                <c:pt idx="31542">
                  <c:v>112.847433307833</c:v>
                </c:pt>
                <c:pt idx="31543">
                  <c:v>112.847417665146</c:v>
                </c:pt>
                <c:pt idx="31544">
                  <c:v>112.847409444191</c:v>
                </c:pt>
                <c:pt idx="31545">
                  <c:v>112.847360103643</c:v>
                </c:pt>
                <c:pt idx="31546">
                  <c:v>112.847327678775</c:v>
                </c:pt>
                <c:pt idx="31547">
                  <c:v>112.84709971633499</c:v>
                </c:pt>
                <c:pt idx="31548">
                  <c:v>112.846932692908</c:v>
                </c:pt>
                <c:pt idx="31549">
                  <c:v>112.84670620208099</c:v>
                </c:pt>
                <c:pt idx="31550">
                  <c:v>112.846467481362</c:v>
                </c:pt>
                <c:pt idx="31551">
                  <c:v>112.84625315799801</c:v>
                </c:pt>
                <c:pt idx="31552">
                  <c:v>112.839806501418</c:v>
                </c:pt>
                <c:pt idx="31553">
                  <c:v>112.783689056493</c:v>
                </c:pt>
                <c:pt idx="31554">
                  <c:v>112.748726193894</c:v>
                </c:pt>
                <c:pt idx="31555">
                  <c:v>112.74850385760899</c:v>
                </c:pt>
                <c:pt idx="31556">
                  <c:v>112.748476987704</c:v>
                </c:pt>
                <c:pt idx="31557">
                  <c:v>112.743277677099</c:v>
                </c:pt>
                <c:pt idx="31558">
                  <c:v>112.72845227669301</c:v>
                </c:pt>
                <c:pt idx="31559">
                  <c:v>112.728007356212</c:v>
                </c:pt>
                <c:pt idx="31560">
                  <c:v>112.72781922956401</c:v>
                </c:pt>
                <c:pt idx="31561">
                  <c:v>112.727760211465</c:v>
                </c:pt>
                <c:pt idx="31562">
                  <c:v>112.727608164244</c:v>
                </c:pt>
                <c:pt idx="31563">
                  <c:v>112.727461340555</c:v>
                </c:pt>
                <c:pt idx="31564">
                  <c:v>112.727144118791</c:v>
                </c:pt>
                <c:pt idx="31565">
                  <c:v>112.72709502195301</c:v>
                </c:pt>
                <c:pt idx="31566">
                  <c:v>112.708032757277</c:v>
                </c:pt>
                <c:pt idx="31567">
                  <c:v>112.708022937812</c:v>
                </c:pt>
                <c:pt idx="31568">
                  <c:v>112.70798883274701</c:v>
                </c:pt>
                <c:pt idx="31569">
                  <c:v>112.70794483161301</c:v>
                </c:pt>
                <c:pt idx="31570">
                  <c:v>112.70793506496</c:v>
                </c:pt>
                <c:pt idx="31571">
                  <c:v>112.707415501296</c:v>
                </c:pt>
                <c:pt idx="31572">
                  <c:v>112.706840893052</c:v>
                </c:pt>
                <c:pt idx="31573">
                  <c:v>112.70670087609599</c:v>
                </c:pt>
                <c:pt idx="31574">
                  <c:v>112.697958337584</c:v>
                </c:pt>
                <c:pt idx="31575">
                  <c:v>112.69784844762999</c:v>
                </c:pt>
                <c:pt idx="31576">
                  <c:v>112.690377639243</c:v>
                </c:pt>
                <c:pt idx="31577">
                  <c:v>112.688418804468</c:v>
                </c:pt>
                <c:pt idx="31578">
                  <c:v>112.688296682732</c:v>
                </c:pt>
                <c:pt idx="31579">
                  <c:v>112.688187444261</c:v>
                </c:pt>
                <c:pt idx="31580">
                  <c:v>112.688118237328</c:v>
                </c:pt>
                <c:pt idx="31581">
                  <c:v>112.68791997315</c:v>
                </c:pt>
                <c:pt idx="31582">
                  <c:v>112.687783867893</c:v>
                </c:pt>
                <c:pt idx="31583">
                  <c:v>112.687733854534</c:v>
                </c:pt>
                <c:pt idx="31584">
                  <c:v>112.685853073359</c:v>
                </c:pt>
                <c:pt idx="31585">
                  <c:v>112.67821224826</c:v>
                </c:pt>
                <c:pt idx="31586">
                  <c:v>112.67709063276</c:v>
                </c:pt>
                <c:pt idx="31587">
                  <c:v>112.671649358275</c:v>
                </c:pt>
                <c:pt idx="31588">
                  <c:v>112.66853291106101</c:v>
                </c:pt>
                <c:pt idx="31589">
                  <c:v>112.668401974036</c:v>
                </c:pt>
                <c:pt idx="31590">
                  <c:v>112.658827539627</c:v>
                </c:pt>
                <c:pt idx="31591">
                  <c:v>112.658509780294</c:v>
                </c:pt>
                <c:pt idx="31592">
                  <c:v>112.65742050089899</c:v>
                </c:pt>
                <c:pt idx="31593">
                  <c:v>112.65726474607</c:v>
                </c:pt>
                <c:pt idx="31594">
                  <c:v>112.65107760715</c:v>
                </c:pt>
                <c:pt idx="31595">
                  <c:v>112.648653309415</c:v>
                </c:pt>
                <c:pt idx="31596">
                  <c:v>112.647378241399</c:v>
                </c:pt>
                <c:pt idx="31597">
                  <c:v>112.641348554156</c:v>
                </c:pt>
                <c:pt idx="31598">
                  <c:v>112.638555813227</c:v>
                </c:pt>
                <c:pt idx="31599">
                  <c:v>112.63629951749699</c:v>
                </c:pt>
                <c:pt idx="31600">
                  <c:v>112.636219581902</c:v>
                </c:pt>
                <c:pt idx="31601">
                  <c:v>112.636175235092</c:v>
                </c:pt>
                <c:pt idx="31602">
                  <c:v>112.636139724144</c:v>
                </c:pt>
                <c:pt idx="31603">
                  <c:v>112.631253181809</c:v>
                </c:pt>
                <c:pt idx="31604">
                  <c:v>112.620322894091</c:v>
                </c:pt>
                <c:pt idx="31605">
                  <c:v>112.61858630853401</c:v>
                </c:pt>
                <c:pt idx="31606">
                  <c:v>112.617591951962</c:v>
                </c:pt>
                <c:pt idx="31607">
                  <c:v>112.616961098654</c:v>
                </c:pt>
                <c:pt idx="31608">
                  <c:v>112.616202262797</c:v>
                </c:pt>
                <c:pt idx="31609">
                  <c:v>112.61530724476999</c:v>
                </c:pt>
                <c:pt idx="31610">
                  <c:v>112.61458661850401</c:v>
                </c:pt>
                <c:pt idx="31611">
                  <c:v>112.60774340980799</c:v>
                </c:pt>
                <c:pt idx="31612">
                  <c:v>112.60768576671801</c:v>
                </c:pt>
                <c:pt idx="31613">
                  <c:v>112.607493913222</c:v>
                </c:pt>
                <c:pt idx="31614">
                  <c:v>112.602278712406</c:v>
                </c:pt>
                <c:pt idx="31615">
                  <c:v>112.594862230993</c:v>
                </c:pt>
                <c:pt idx="31616">
                  <c:v>112.59032769771299</c:v>
                </c:pt>
                <c:pt idx="31617">
                  <c:v>112.581602210884</c:v>
                </c:pt>
                <c:pt idx="31618">
                  <c:v>112.58077851201</c:v>
                </c:pt>
                <c:pt idx="31619">
                  <c:v>112.578583110141</c:v>
                </c:pt>
                <c:pt idx="31620">
                  <c:v>112.574950592918</c:v>
                </c:pt>
                <c:pt idx="31621">
                  <c:v>112.57297141969801</c:v>
                </c:pt>
                <c:pt idx="31622">
                  <c:v>112.570511307213</c:v>
                </c:pt>
                <c:pt idx="31623">
                  <c:v>112.57032301868</c:v>
                </c:pt>
                <c:pt idx="31624">
                  <c:v>112.567200493027</c:v>
                </c:pt>
                <c:pt idx="31625">
                  <c:v>112.56717164907499</c:v>
                </c:pt>
                <c:pt idx="31626">
                  <c:v>112.563698741804</c:v>
                </c:pt>
                <c:pt idx="31627">
                  <c:v>112.562055439041</c:v>
                </c:pt>
                <c:pt idx="31628">
                  <c:v>112.558390361679</c:v>
                </c:pt>
                <c:pt idx="31629">
                  <c:v>112.557514214569</c:v>
                </c:pt>
                <c:pt idx="31630">
                  <c:v>112.557304931337</c:v>
                </c:pt>
                <c:pt idx="31631">
                  <c:v>112.555298876027</c:v>
                </c:pt>
                <c:pt idx="31632">
                  <c:v>112.55395013124399</c:v>
                </c:pt>
                <c:pt idx="31633">
                  <c:v>112.54994683270201</c:v>
                </c:pt>
                <c:pt idx="31634">
                  <c:v>112.54877088705599</c:v>
                </c:pt>
                <c:pt idx="31635">
                  <c:v>112.547634782361</c:v>
                </c:pt>
                <c:pt idx="31636">
                  <c:v>112.547624354733</c:v>
                </c:pt>
                <c:pt idx="31637">
                  <c:v>112.54758288691799</c:v>
                </c:pt>
                <c:pt idx="31638">
                  <c:v>112.543850650472</c:v>
                </c:pt>
                <c:pt idx="31639">
                  <c:v>112.541561848562</c:v>
                </c:pt>
                <c:pt idx="31640">
                  <c:v>112.54136205624</c:v>
                </c:pt>
                <c:pt idx="31641">
                  <c:v>112.54133924985599</c:v>
                </c:pt>
                <c:pt idx="31642">
                  <c:v>112.541261607273</c:v>
                </c:pt>
                <c:pt idx="31643">
                  <c:v>112.54122549245299</c:v>
                </c:pt>
                <c:pt idx="31644">
                  <c:v>112.541223689893</c:v>
                </c:pt>
                <c:pt idx="31645">
                  <c:v>112.541057928824</c:v>
                </c:pt>
                <c:pt idx="31646">
                  <c:v>112.53864323191399</c:v>
                </c:pt>
                <c:pt idx="31647">
                  <c:v>112.531988573902</c:v>
                </c:pt>
                <c:pt idx="31648">
                  <c:v>112.531342963604</c:v>
                </c:pt>
                <c:pt idx="31649">
                  <c:v>112.531275683297</c:v>
                </c:pt>
                <c:pt idx="31650">
                  <c:v>112.531092349556</c:v>
                </c:pt>
                <c:pt idx="31651">
                  <c:v>112.53044856440999</c:v>
                </c:pt>
                <c:pt idx="31652">
                  <c:v>112.52847972591</c:v>
                </c:pt>
                <c:pt idx="31653">
                  <c:v>112.528193783996</c:v>
                </c:pt>
                <c:pt idx="31654">
                  <c:v>112.528061299775</c:v>
                </c:pt>
                <c:pt idx="31655">
                  <c:v>112.524324736542</c:v>
                </c:pt>
                <c:pt idx="31656">
                  <c:v>112.52426075200501</c:v>
                </c:pt>
                <c:pt idx="31657">
                  <c:v>112.520993515024</c:v>
                </c:pt>
                <c:pt idx="31658">
                  <c:v>112.52090359559701</c:v>
                </c:pt>
                <c:pt idx="31659">
                  <c:v>112.52078284640599</c:v>
                </c:pt>
                <c:pt idx="31660">
                  <c:v>112.520775109119</c:v>
                </c:pt>
                <c:pt idx="31661">
                  <c:v>112.520453222673</c:v>
                </c:pt>
                <c:pt idx="31662">
                  <c:v>112.52022496207</c:v>
                </c:pt>
                <c:pt idx="31663">
                  <c:v>112.51938743689399</c:v>
                </c:pt>
                <c:pt idx="31664">
                  <c:v>112.518846494854</c:v>
                </c:pt>
                <c:pt idx="31665">
                  <c:v>112.51724081205499</c:v>
                </c:pt>
                <c:pt idx="31666">
                  <c:v>112.513946109418</c:v>
                </c:pt>
                <c:pt idx="31667">
                  <c:v>112.511818237368</c:v>
                </c:pt>
                <c:pt idx="31668">
                  <c:v>112.511750680109</c:v>
                </c:pt>
                <c:pt idx="31669">
                  <c:v>112.511651007976</c:v>
                </c:pt>
                <c:pt idx="31670">
                  <c:v>112.511098933387</c:v>
                </c:pt>
                <c:pt idx="31671">
                  <c:v>112.510616926203</c:v>
                </c:pt>
                <c:pt idx="31672">
                  <c:v>112.510465104419</c:v>
                </c:pt>
                <c:pt idx="31673">
                  <c:v>112.51043115155601</c:v>
                </c:pt>
                <c:pt idx="31674">
                  <c:v>112.510153670048</c:v>
                </c:pt>
                <c:pt idx="31675">
                  <c:v>112.50958529326201</c:v>
                </c:pt>
                <c:pt idx="31676">
                  <c:v>112.508390045341</c:v>
                </c:pt>
                <c:pt idx="31677">
                  <c:v>112.503713934483</c:v>
                </c:pt>
                <c:pt idx="31678">
                  <c:v>112.502955558552</c:v>
                </c:pt>
                <c:pt idx="31679">
                  <c:v>112.50277116215599</c:v>
                </c:pt>
                <c:pt idx="31680">
                  <c:v>112.502684742787</c:v>
                </c:pt>
                <c:pt idx="31681">
                  <c:v>112.50224881965801</c:v>
                </c:pt>
                <c:pt idx="31682">
                  <c:v>112.502225584326</c:v>
                </c:pt>
                <c:pt idx="31683">
                  <c:v>112.500754357359</c:v>
                </c:pt>
                <c:pt idx="31684">
                  <c:v>112.50073350170101</c:v>
                </c:pt>
                <c:pt idx="31685">
                  <c:v>112.50065440449499</c:v>
                </c:pt>
                <c:pt idx="31686">
                  <c:v>112.500634258734</c:v>
                </c:pt>
                <c:pt idx="31687">
                  <c:v>112.500629646012</c:v>
                </c:pt>
                <c:pt idx="31688">
                  <c:v>112.496411820475</c:v>
                </c:pt>
                <c:pt idx="31689">
                  <c:v>112.496255367042</c:v>
                </c:pt>
                <c:pt idx="31690">
                  <c:v>112.489297239865</c:v>
                </c:pt>
                <c:pt idx="31691">
                  <c:v>112.488350081645</c:v>
                </c:pt>
                <c:pt idx="31692">
                  <c:v>112.48797970243</c:v>
                </c:pt>
                <c:pt idx="31693">
                  <c:v>112.482376341247</c:v>
                </c:pt>
                <c:pt idx="31694">
                  <c:v>112.481858999371</c:v>
                </c:pt>
                <c:pt idx="31695">
                  <c:v>112.481844958907</c:v>
                </c:pt>
                <c:pt idx="31696">
                  <c:v>112.481400483317</c:v>
                </c:pt>
                <c:pt idx="31697">
                  <c:v>112.48137027335601</c:v>
                </c:pt>
                <c:pt idx="31698">
                  <c:v>112.480952656916</c:v>
                </c:pt>
                <c:pt idx="31699">
                  <c:v>112.480895033461</c:v>
                </c:pt>
                <c:pt idx="31700">
                  <c:v>112.48088398176</c:v>
                </c:pt>
                <c:pt idx="31701">
                  <c:v>112.480838449007</c:v>
                </c:pt>
                <c:pt idx="31702">
                  <c:v>112.480806501987</c:v>
                </c:pt>
                <c:pt idx="31703">
                  <c:v>112.480734684027</c:v>
                </c:pt>
                <c:pt idx="31704">
                  <c:v>112.480684800343</c:v>
                </c:pt>
                <c:pt idx="31705">
                  <c:v>112.480645715615</c:v>
                </c:pt>
                <c:pt idx="31706">
                  <c:v>112.480462667022</c:v>
                </c:pt>
                <c:pt idx="31707">
                  <c:v>112.480458145105</c:v>
                </c:pt>
                <c:pt idx="31708">
                  <c:v>112.480436394766</c:v>
                </c:pt>
                <c:pt idx="31709">
                  <c:v>112.479765550591</c:v>
                </c:pt>
                <c:pt idx="31710">
                  <c:v>112.478966506438</c:v>
                </c:pt>
                <c:pt idx="31711">
                  <c:v>112.478059086999</c:v>
                </c:pt>
                <c:pt idx="31712">
                  <c:v>112.471024580557</c:v>
                </c:pt>
                <c:pt idx="31713">
                  <c:v>112.469889064176</c:v>
                </c:pt>
                <c:pt idx="31714">
                  <c:v>112.469357565511</c:v>
                </c:pt>
                <c:pt idx="31715">
                  <c:v>112.469248447524</c:v>
                </c:pt>
                <c:pt idx="31716">
                  <c:v>112.468345869524</c:v>
                </c:pt>
                <c:pt idx="31717">
                  <c:v>112.468302918973</c:v>
                </c:pt>
                <c:pt idx="31718">
                  <c:v>112.46142512443301</c:v>
                </c:pt>
                <c:pt idx="31719">
                  <c:v>112.461088063481</c:v>
                </c:pt>
                <c:pt idx="31720">
                  <c:v>112.459954150496</c:v>
                </c:pt>
                <c:pt idx="31721">
                  <c:v>112.45987715227</c:v>
                </c:pt>
                <c:pt idx="31722">
                  <c:v>112.45508613597499</c:v>
                </c:pt>
                <c:pt idx="31723">
                  <c:v>112.452982330873</c:v>
                </c:pt>
                <c:pt idx="31724">
                  <c:v>112.45083943456</c:v>
                </c:pt>
                <c:pt idx="31725">
                  <c:v>112.450065644267</c:v>
                </c:pt>
                <c:pt idx="31726">
                  <c:v>112.448577169226</c:v>
                </c:pt>
                <c:pt idx="31727">
                  <c:v>112.448424539616</c:v>
                </c:pt>
                <c:pt idx="31728">
                  <c:v>112.44834053170899</c:v>
                </c:pt>
                <c:pt idx="31729">
                  <c:v>112.447418130109</c:v>
                </c:pt>
                <c:pt idx="31730">
                  <c:v>112.44737464663299</c:v>
                </c:pt>
                <c:pt idx="31731">
                  <c:v>112.447329660517</c:v>
                </c:pt>
                <c:pt idx="31732">
                  <c:v>112.44646897418799</c:v>
                </c:pt>
                <c:pt idx="31733">
                  <c:v>112.441763057625</c:v>
                </c:pt>
                <c:pt idx="31734">
                  <c:v>112.441740795225</c:v>
                </c:pt>
                <c:pt idx="31735">
                  <c:v>112.441655541827</c:v>
                </c:pt>
                <c:pt idx="31736">
                  <c:v>112.44142330065</c:v>
                </c:pt>
                <c:pt idx="31737">
                  <c:v>112.44141750405301</c:v>
                </c:pt>
                <c:pt idx="31738">
                  <c:v>112.441379369617</c:v>
                </c:pt>
                <c:pt idx="31739">
                  <c:v>112.441295232944</c:v>
                </c:pt>
                <c:pt idx="31740">
                  <c:v>112.440604407328</c:v>
                </c:pt>
                <c:pt idx="31741">
                  <c:v>112.44056551045399</c:v>
                </c:pt>
                <c:pt idx="31742">
                  <c:v>112.440356313135</c:v>
                </c:pt>
                <c:pt idx="31743">
                  <c:v>112.440308543971</c:v>
                </c:pt>
                <c:pt idx="31744">
                  <c:v>112.44027244828899</c:v>
                </c:pt>
                <c:pt idx="31745">
                  <c:v>112.43272695418899</c:v>
                </c:pt>
                <c:pt idx="31746">
                  <c:v>112.43223113473699</c:v>
                </c:pt>
                <c:pt idx="31747">
                  <c:v>112.432021949454</c:v>
                </c:pt>
                <c:pt idx="31748">
                  <c:v>112.429846927592</c:v>
                </c:pt>
                <c:pt idx="31749">
                  <c:v>112.429002579154</c:v>
                </c:pt>
                <c:pt idx="31750">
                  <c:v>112.428939696611</c:v>
                </c:pt>
                <c:pt idx="31751">
                  <c:v>112.42794210300799</c:v>
                </c:pt>
                <c:pt idx="31752">
                  <c:v>112.426519921185</c:v>
                </c:pt>
                <c:pt idx="31753">
                  <c:v>112.425299726056</c:v>
                </c:pt>
                <c:pt idx="31754">
                  <c:v>112.422998807928</c:v>
                </c:pt>
                <c:pt idx="31755">
                  <c:v>112.42168084132901</c:v>
                </c:pt>
                <c:pt idx="31756">
                  <c:v>112.42143275516401</c:v>
                </c:pt>
                <c:pt idx="31757">
                  <c:v>112.420945803303</c:v>
                </c:pt>
                <c:pt idx="31758">
                  <c:v>112.419892643837</c:v>
                </c:pt>
                <c:pt idx="31759">
                  <c:v>112.41950801097499</c:v>
                </c:pt>
                <c:pt idx="31760">
                  <c:v>112.419471595395</c:v>
                </c:pt>
                <c:pt idx="31761">
                  <c:v>112.41932939641799</c:v>
                </c:pt>
                <c:pt idx="31762">
                  <c:v>112.416550208944</c:v>
                </c:pt>
                <c:pt idx="31763">
                  <c:v>112.416294621953</c:v>
                </c:pt>
                <c:pt idx="31764">
                  <c:v>112.415957844961</c:v>
                </c:pt>
                <c:pt idx="31765">
                  <c:v>112.41493159946801</c:v>
                </c:pt>
                <c:pt idx="31766">
                  <c:v>112.41144662654099</c:v>
                </c:pt>
                <c:pt idx="31767">
                  <c:v>112.409877693561</c:v>
                </c:pt>
                <c:pt idx="31768">
                  <c:v>112.40894006160499</c:v>
                </c:pt>
                <c:pt idx="31769">
                  <c:v>112.40890991575399</c:v>
                </c:pt>
                <c:pt idx="31770">
                  <c:v>112.408042765275</c:v>
                </c:pt>
                <c:pt idx="31771">
                  <c:v>112.407998312389</c:v>
                </c:pt>
                <c:pt idx="31772">
                  <c:v>112.407592140256</c:v>
                </c:pt>
                <c:pt idx="31773">
                  <c:v>112.407354212752</c:v>
                </c:pt>
                <c:pt idx="31774">
                  <c:v>112.39987780876299</c:v>
                </c:pt>
                <c:pt idx="31775">
                  <c:v>112.39562859635301</c:v>
                </c:pt>
                <c:pt idx="31776">
                  <c:v>112.39539172525301</c:v>
                </c:pt>
                <c:pt idx="31777">
                  <c:v>112.392229467039</c:v>
                </c:pt>
                <c:pt idx="31778">
                  <c:v>112.390419791494</c:v>
                </c:pt>
                <c:pt idx="31779">
                  <c:v>112.38287242739599</c:v>
                </c:pt>
                <c:pt idx="31780">
                  <c:v>112.380601794372</c:v>
                </c:pt>
                <c:pt idx="31781">
                  <c:v>112.378123696077</c:v>
                </c:pt>
                <c:pt idx="31782">
                  <c:v>112.37668782153401</c:v>
                </c:pt>
                <c:pt idx="31783">
                  <c:v>112.37534144548199</c:v>
                </c:pt>
                <c:pt idx="31784">
                  <c:v>112.374917289701</c:v>
                </c:pt>
                <c:pt idx="31785">
                  <c:v>112.373877587845</c:v>
                </c:pt>
                <c:pt idx="31786">
                  <c:v>112.371334048207</c:v>
                </c:pt>
                <c:pt idx="31787">
                  <c:v>112.37130065679</c:v>
                </c:pt>
                <c:pt idx="31788">
                  <c:v>112.371296367879</c:v>
                </c:pt>
                <c:pt idx="31789">
                  <c:v>112.37125972641</c:v>
                </c:pt>
                <c:pt idx="31790">
                  <c:v>112.37115211614299</c:v>
                </c:pt>
                <c:pt idx="31791">
                  <c:v>112.370941839266</c:v>
                </c:pt>
                <c:pt idx="31792">
                  <c:v>112.370346161499</c:v>
                </c:pt>
                <c:pt idx="31793">
                  <c:v>112.36508206254599</c:v>
                </c:pt>
                <c:pt idx="31794">
                  <c:v>112.364912701633</c:v>
                </c:pt>
                <c:pt idx="31795">
                  <c:v>112.36402674677301</c:v>
                </c:pt>
                <c:pt idx="31796">
                  <c:v>112.36343207195701</c:v>
                </c:pt>
                <c:pt idx="31797">
                  <c:v>112.360072338116</c:v>
                </c:pt>
                <c:pt idx="31798">
                  <c:v>112.359906107367</c:v>
                </c:pt>
                <c:pt idx="31799">
                  <c:v>112.359899694855</c:v>
                </c:pt>
                <c:pt idx="31800">
                  <c:v>112.359897015079</c:v>
                </c:pt>
                <c:pt idx="31801">
                  <c:v>112.3575600667</c:v>
                </c:pt>
                <c:pt idx="31802">
                  <c:v>112.35567217801599</c:v>
                </c:pt>
                <c:pt idx="31803">
                  <c:v>112.35555953937001</c:v>
                </c:pt>
                <c:pt idx="31804">
                  <c:v>112.355332102316</c:v>
                </c:pt>
                <c:pt idx="31805">
                  <c:v>112.35349042269</c:v>
                </c:pt>
                <c:pt idx="31806">
                  <c:v>112.352776205574</c:v>
                </c:pt>
                <c:pt idx="31807">
                  <c:v>112.352212266674</c:v>
                </c:pt>
                <c:pt idx="31808">
                  <c:v>112.35215571755499</c:v>
                </c:pt>
                <c:pt idx="31809">
                  <c:v>112.351616563357</c:v>
                </c:pt>
                <c:pt idx="31810">
                  <c:v>112.35157504348599</c:v>
                </c:pt>
                <c:pt idx="31811">
                  <c:v>112.351542321482</c:v>
                </c:pt>
                <c:pt idx="31812">
                  <c:v>112.35062873245801</c:v>
                </c:pt>
                <c:pt idx="31813">
                  <c:v>112.35059104133499</c:v>
                </c:pt>
                <c:pt idx="31814">
                  <c:v>112.34962690680101</c:v>
                </c:pt>
                <c:pt idx="31815">
                  <c:v>112.345725020327</c:v>
                </c:pt>
                <c:pt idx="31816">
                  <c:v>112.34493553969099</c:v>
                </c:pt>
                <c:pt idx="31817">
                  <c:v>112.343788166522</c:v>
                </c:pt>
                <c:pt idx="31818">
                  <c:v>112.340997027016</c:v>
                </c:pt>
                <c:pt idx="31819">
                  <c:v>112.340396611678</c:v>
                </c:pt>
                <c:pt idx="31820">
                  <c:v>112.340349365547</c:v>
                </c:pt>
                <c:pt idx="31821">
                  <c:v>112.34032277161199</c:v>
                </c:pt>
                <c:pt idx="31822">
                  <c:v>112.340298569175</c:v>
                </c:pt>
                <c:pt idx="31823">
                  <c:v>112.340272062823</c:v>
                </c:pt>
                <c:pt idx="31824">
                  <c:v>112.339643976662</c:v>
                </c:pt>
                <c:pt idx="31825">
                  <c:v>112.338699053524</c:v>
                </c:pt>
                <c:pt idx="31826">
                  <c:v>112.337339680444</c:v>
                </c:pt>
                <c:pt idx="31827">
                  <c:v>112.33699837693401</c:v>
                </c:pt>
                <c:pt idx="31828">
                  <c:v>112.33553044662899</c:v>
                </c:pt>
                <c:pt idx="31829">
                  <c:v>112.33015307328</c:v>
                </c:pt>
                <c:pt idx="31830">
                  <c:v>112.32998913694399</c:v>
                </c:pt>
                <c:pt idx="31831">
                  <c:v>112.329715360816</c:v>
                </c:pt>
                <c:pt idx="31832">
                  <c:v>112.327704202532</c:v>
                </c:pt>
                <c:pt idx="31833">
                  <c:v>112.327030930695</c:v>
                </c:pt>
                <c:pt idx="31834">
                  <c:v>112.325386155147</c:v>
                </c:pt>
                <c:pt idx="31835">
                  <c:v>112.325360655766</c:v>
                </c:pt>
                <c:pt idx="31836">
                  <c:v>112.323988313077</c:v>
                </c:pt>
                <c:pt idx="31837">
                  <c:v>112.323815128972</c:v>
                </c:pt>
                <c:pt idx="31838">
                  <c:v>112.323803708493</c:v>
                </c:pt>
                <c:pt idx="31839">
                  <c:v>112.323795591525</c:v>
                </c:pt>
                <c:pt idx="31840">
                  <c:v>112.322688010161</c:v>
                </c:pt>
                <c:pt idx="31841">
                  <c:v>112.322548348132</c:v>
                </c:pt>
                <c:pt idx="31842">
                  <c:v>112.32249154137401</c:v>
                </c:pt>
                <c:pt idx="31843">
                  <c:v>112.32238960934301</c:v>
                </c:pt>
                <c:pt idx="31844">
                  <c:v>112.321788160719</c:v>
                </c:pt>
                <c:pt idx="31845">
                  <c:v>112.321679177313</c:v>
                </c:pt>
                <c:pt idx="31846">
                  <c:v>112.321638347839</c:v>
                </c:pt>
                <c:pt idx="31847">
                  <c:v>112.320981872133</c:v>
                </c:pt>
                <c:pt idx="31848">
                  <c:v>112.31722990831599</c:v>
                </c:pt>
                <c:pt idx="31849">
                  <c:v>112.31585843860699</c:v>
                </c:pt>
                <c:pt idx="31850">
                  <c:v>112.31379154081399</c:v>
                </c:pt>
                <c:pt idx="31851">
                  <c:v>112.31294564189299</c:v>
                </c:pt>
                <c:pt idx="31852">
                  <c:v>112.312509349119</c:v>
                </c:pt>
                <c:pt idx="31853">
                  <c:v>112.312188113197</c:v>
                </c:pt>
                <c:pt idx="31854">
                  <c:v>112.31174426021801</c:v>
                </c:pt>
                <c:pt idx="31855">
                  <c:v>112.310565428928</c:v>
                </c:pt>
                <c:pt idx="31856">
                  <c:v>112.310106622351</c:v>
                </c:pt>
                <c:pt idx="31857">
                  <c:v>112.30965927562301</c:v>
                </c:pt>
                <c:pt idx="31858">
                  <c:v>112.308712856394</c:v>
                </c:pt>
                <c:pt idx="31859">
                  <c:v>112.30848525271099</c:v>
                </c:pt>
                <c:pt idx="31860">
                  <c:v>112.308111964773</c:v>
                </c:pt>
                <c:pt idx="31861">
                  <c:v>112.304829976298</c:v>
                </c:pt>
                <c:pt idx="31862">
                  <c:v>112.30462317702001</c:v>
                </c:pt>
                <c:pt idx="31863">
                  <c:v>112.304497339129</c:v>
                </c:pt>
                <c:pt idx="31864">
                  <c:v>112.30445560886599</c:v>
                </c:pt>
                <c:pt idx="31865">
                  <c:v>112.304421403269</c:v>
                </c:pt>
                <c:pt idx="31866">
                  <c:v>112.304386128045</c:v>
                </c:pt>
                <c:pt idx="31867">
                  <c:v>112.304348728723</c:v>
                </c:pt>
                <c:pt idx="31868">
                  <c:v>112.303156025094</c:v>
                </c:pt>
                <c:pt idx="31869">
                  <c:v>112.303133174016</c:v>
                </c:pt>
                <c:pt idx="31870">
                  <c:v>112.30312240636999</c:v>
                </c:pt>
                <c:pt idx="31871">
                  <c:v>112.302743028713</c:v>
                </c:pt>
                <c:pt idx="31872">
                  <c:v>112.302609600267</c:v>
                </c:pt>
                <c:pt idx="31873">
                  <c:v>112.302018750209</c:v>
                </c:pt>
                <c:pt idx="31874">
                  <c:v>112.301262292853</c:v>
                </c:pt>
                <c:pt idx="31875">
                  <c:v>112.300847028362</c:v>
                </c:pt>
                <c:pt idx="31876">
                  <c:v>112.300815882949</c:v>
                </c:pt>
                <c:pt idx="31877">
                  <c:v>112.30065907334399</c:v>
                </c:pt>
                <c:pt idx="31878">
                  <c:v>112.299318755714</c:v>
                </c:pt>
                <c:pt idx="31879">
                  <c:v>112.29928186560799</c:v>
                </c:pt>
                <c:pt idx="31880">
                  <c:v>112.298907023037</c:v>
                </c:pt>
                <c:pt idx="31881">
                  <c:v>112.29887215070499</c:v>
                </c:pt>
                <c:pt idx="31882">
                  <c:v>112.298808609368</c:v>
                </c:pt>
                <c:pt idx="31883">
                  <c:v>112.29795239247601</c:v>
                </c:pt>
                <c:pt idx="31884">
                  <c:v>112.297258932679</c:v>
                </c:pt>
                <c:pt idx="31885">
                  <c:v>112.297103547815</c:v>
                </c:pt>
                <c:pt idx="31886">
                  <c:v>112.29684162614799</c:v>
                </c:pt>
                <c:pt idx="31887">
                  <c:v>112.296800071799</c:v>
                </c:pt>
                <c:pt idx="31888">
                  <c:v>112.296422784225</c:v>
                </c:pt>
                <c:pt idx="31889">
                  <c:v>112.296247699519</c:v>
                </c:pt>
                <c:pt idx="31890">
                  <c:v>112.295594423796</c:v>
                </c:pt>
                <c:pt idx="31891">
                  <c:v>112.29549667271699</c:v>
                </c:pt>
                <c:pt idx="31892">
                  <c:v>112.295276272238</c:v>
                </c:pt>
                <c:pt idx="31893">
                  <c:v>112.29501584726199</c:v>
                </c:pt>
                <c:pt idx="31894">
                  <c:v>112.294929915336</c:v>
                </c:pt>
                <c:pt idx="31895">
                  <c:v>112.294927178942</c:v>
                </c:pt>
                <c:pt idx="31896">
                  <c:v>112.29439681577</c:v>
                </c:pt>
                <c:pt idx="31897">
                  <c:v>112.294386430709</c:v>
                </c:pt>
                <c:pt idx="31898">
                  <c:v>112.29431039527201</c:v>
                </c:pt>
                <c:pt idx="31899">
                  <c:v>112.294294352348</c:v>
                </c:pt>
                <c:pt idx="31900">
                  <c:v>112.29427058892099</c:v>
                </c:pt>
                <c:pt idx="31901">
                  <c:v>112.294244114015</c:v>
                </c:pt>
                <c:pt idx="31902">
                  <c:v>112.294219984976</c:v>
                </c:pt>
                <c:pt idx="31903">
                  <c:v>112.294139430245</c:v>
                </c:pt>
                <c:pt idx="31904">
                  <c:v>112.29413349136</c:v>
                </c:pt>
                <c:pt idx="31905">
                  <c:v>112.29412023305601</c:v>
                </c:pt>
                <c:pt idx="31906">
                  <c:v>112.294113810745</c:v>
                </c:pt>
                <c:pt idx="31907">
                  <c:v>112.29405120472001</c:v>
                </c:pt>
                <c:pt idx="31908">
                  <c:v>112.29403915865301</c:v>
                </c:pt>
                <c:pt idx="31909">
                  <c:v>112.29402655450301</c:v>
                </c:pt>
                <c:pt idx="31910">
                  <c:v>112.294018246783</c:v>
                </c:pt>
                <c:pt idx="31911">
                  <c:v>112.294007470023</c:v>
                </c:pt>
                <c:pt idx="31912">
                  <c:v>112.293980152814</c:v>
                </c:pt>
                <c:pt idx="31913">
                  <c:v>112.29392107750699</c:v>
                </c:pt>
                <c:pt idx="31914">
                  <c:v>112.293907332073</c:v>
                </c:pt>
                <c:pt idx="31915">
                  <c:v>112.293903579183</c:v>
                </c:pt>
                <c:pt idx="31916">
                  <c:v>112.293895024412</c:v>
                </c:pt>
                <c:pt idx="31917">
                  <c:v>112.293892280235</c:v>
                </c:pt>
                <c:pt idx="31918">
                  <c:v>112.293846331818</c:v>
                </c:pt>
                <c:pt idx="31919">
                  <c:v>112.293824608373</c:v>
                </c:pt>
                <c:pt idx="31920">
                  <c:v>112.293673343321</c:v>
                </c:pt>
                <c:pt idx="31921">
                  <c:v>112.29363038338801</c:v>
                </c:pt>
                <c:pt idx="31922">
                  <c:v>112.29361332894401</c:v>
                </c:pt>
                <c:pt idx="31923">
                  <c:v>112.293599358401</c:v>
                </c:pt>
                <c:pt idx="31924">
                  <c:v>112.29356286018</c:v>
                </c:pt>
                <c:pt idx="31925">
                  <c:v>112.293555729592</c:v>
                </c:pt>
                <c:pt idx="31926">
                  <c:v>112.29353923347399</c:v>
                </c:pt>
                <c:pt idx="31927">
                  <c:v>112.29353568065</c:v>
                </c:pt>
                <c:pt idx="31928">
                  <c:v>112.29353552661</c:v>
                </c:pt>
                <c:pt idx="31929">
                  <c:v>112.293486998326</c:v>
                </c:pt>
                <c:pt idx="31930">
                  <c:v>112.293477016963</c:v>
                </c:pt>
                <c:pt idx="31931">
                  <c:v>112.293463519645</c:v>
                </c:pt>
                <c:pt idx="31932">
                  <c:v>112.29345942591399</c:v>
                </c:pt>
                <c:pt idx="31933">
                  <c:v>112.293437874151</c:v>
                </c:pt>
                <c:pt idx="31934">
                  <c:v>112.293422914969</c:v>
                </c:pt>
                <c:pt idx="31935">
                  <c:v>112.29339718323099</c:v>
                </c:pt>
                <c:pt idx="31936">
                  <c:v>112.293395746562</c:v>
                </c:pt>
                <c:pt idx="31937">
                  <c:v>112.29338058869899</c:v>
                </c:pt>
                <c:pt idx="31938">
                  <c:v>112.293365493679</c:v>
                </c:pt>
                <c:pt idx="31939">
                  <c:v>112.293313369738</c:v>
                </c:pt>
                <c:pt idx="31940">
                  <c:v>112.293303139733</c:v>
                </c:pt>
                <c:pt idx="31941">
                  <c:v>112.293268200669</c:v>
                </c:pt>
                <c:pt idx="31942">
                  <c:v>112.29326378485401</c:v>
                </c:pt>
                <c:pt idx="31943">
                  <c:v>112.293156405147</c:v>
                </c:pt>
                <c:pt idx="31944">
                  <c:v>112.293150896546</c:v>
                </c:pt>
                <c:pt idx="31945">
                  <c:v>112.293126664141</c:v>
                </c:pt>
                <c:pt idx="31946">
                  <c:v>112.29312472376201</c:v>
                </c:pt>
                <c:pt idx="31947">
                  <c:v>112.293111027435</c:v>
                </c:pt>
                <c:pt idx="31948">
                  <c:v>112.293109956667</c:v>
                </c:pt>
                <c:pt idx="31949">
                  <c:v>112.293091757871</c:v>
                </c:pt>
                <c:pt idx="31950">
                  <c:v>112.293056776572</c:v>
                </c:pt>
                <c:pt idx="31951">
                  <c:v>112.293037165123</c:v>
                </c:pt>
                <c:pt idx="31952">
                  <c:v>112.2929894103</c:v>
                </c:pt>
                <c:pt idx="31953">
                  <c:v>112.292974645269</c:v>
                </c:pt>
                <c:pt idx="31954">
                  <c:v>112.292939911109</c:v>
                </c:pt>
                <c:pt idx="31955">
                  <c:v>112.292931540708</c:v>
                </c:pt>
                <c:pt idx="31956">
                  <c:v>112.292923586721</c:v>
                </c:pt>
                <c:pt idx="31957">
                  <c:v>112.292919425157</c:v>
                </c:pt>
                <c:pt idx="31958">
                  <c:v>112.29291738926</c:v>
                </c:pt>
                <c:pt idx="31959">
                  <c:v>112.292910166293</c:v>
                </c:pt>
                <c:pt idx="31960">
                  <c:v>112.292903974742</c:v>
                </c:pt>
                <c:pt idx="31961">
                  <c:v>112.292866807119</c:v>
                </c:pt>
                <c:pt idx="31962">
                  <c:v>112.292841005338</c:v>
                </c:pt>
                <c:pt idx="31963">
                  <c:v>112.29282110345</c:v>
                </c:pt>
                <c:pt idx="31964">
                  <c:v>112.292815526716</c:v>
                </c:pt>
                <c:pt idx="31965">
                  <c:v>112.292803951314</c:v>
                </c:pt>
                <c:pt idx="31966">
                  <c:v>112.292793904341</c:v>
                </c:pt>
                <c:pt idx="31967">
                  <c:v>112.292753432304</c:v>
                </c:pt>
                <c:pt idx="31968">
                  <c:v>112.292752947133</c:v>
                </c:pt>
                <c:pt idx="31969">
                  <c:v>112.29272102426199</c:v>
                </c:pt>
                <c:pt idx="31970">
                  <c:v>112.292678526003</c:v>
                </c:pt>
                <c:pt idx="31971">
                  <c:v>112.292643890823</c:v>
                </c:pt>
                <c:pt idx="31972">
                  <c:v>112.292638600057</c:v>
                </c:pt>
                <c:pt idx="31973">
                  <c:v>112.29263589745599</c:v>
                </c:pt>
                <c:pt idx="31974">
                  <c:v>112.292625769577</c:v>
                </c:pt>
                <c:pt idx="31975">
                  <c:v>112.29262172200001</c:v>
                </c:pt>
                <c:pt idx="31976">
                  <c:v>112.292586506622</c:v>
                </c:pt>
                <c:pt idx="31977">
                  <c:v>112.292530850085</c:v>
                </c:pt>
                <c:pt idx="31978">
                  <c:v>112.292388302657</c:v>
                </c:pt>
                <c:pt idx="31979">
                  <c:v>112.292304546419</c:v>
                </c:pt>
                <c:pt idx="31980">
                  <c:v>112.29230036127601</c:v>
                </c:pt>
                <c:pt idx="31981">
                  <c:v>112.29228210941299</c:v>
                </c:pt>
                <c:pt idx="31982">
                  <c:v>112.292264977229</c:v>
                </c:pt>
                <c:pt idx="31983">
                  <c:v>112.29224168872901</c:v>
                </c:pt>
                <c:pt idx="31984">
                  <c:v>112.29218709243101</c:v>
                </c:pt>
                <c:pt idx="31985">
                  <c:v>112.292187089251</c:v>
                </c:pt>
                <c:pt idx="31986">
                  <c:v>112.292176140443</c:v>
                </c:pt>
                <c:pt idx="31987">
                  <c:v>112.292143760663</c:v>
                </c:pt>
                <c:pt idx="31988">
                  <c:v>112.292109211309</c:v>
                </c:pt>
                <c:pt idx="31989">
                  <c:v>112.29192407004599</c:v>
                </c:pt>
                <c:pt idx="31990">
                  <c:v>112.29190113839999</c:v>
                </c:pt>
                <c:pt idx="31991">
                  <c:v>112.29189644185401</c:v>
                </c:pt>
                <c:pt idx="31992">
                  <c:v>112.291875715183</c:v>
                </c:pt>
                <c:pt idx="31993">
                  <c:v>112.29186862599001</c:v>
                </c:pt>
                <c:pt idx="31994">
                  <c:v>112.291863262832</c:v>
                </c:pt>
                <c:pt idx="31995">
                  <c:v>112.291855403589</c:v>
                </c:pt>
                <c:pt idx="31996">
                  <c:v>112.291802927966</c:v>
                </c:pt>
                <c:pt idx="31997">
                  <c:v>112.291775381032</c:v>
                </c:pt>
                <c:pt idx="31998">
                  <c:v>112.29169769853</c:v>
                </c:pt>
                <c:pt idx="31999">
                  <c:v>112.29131815976299</c:v>
                </c:pt>
                <c:pt idx="32000">
                  <c:v>112.29031017202099</c:v>
                </c:pt>
                <c:pt idx="32001">
                  <c:v>112.289616780144</c:v>
                </c:pt>
                <c:pt idx="32002">
                  <c:v>112.288724940097</c:v>
                </c:pt>
                <c:pt idx="32003">
                  <c:v>112.288406316665</c:v>
                </c:pt>
                <c:pt idx="32004">
                  <c:v>112.28828475770401</c:v>
                </c:pt>
                <c:pt idx="32005">
                  <c:v>112.287602630588</c:v>
                </c:pt>
                <c:pt idx="32006">
                  <c:v>112.285089708778</c:v>
                </c:pt>
                <c:pt idx="32007">
                  <c:v>112.284900003308</c:v>
                </c:pt>
                <c:pt idx="32008">
                  <c:v>112.283368809148</c:v>
                </c:pt>
                <c:pt idx="32009">
                  <c:v>112.281804602015</c:v>
                </c:pt>
                <c:pt idx="32010">
                  <c:v>112.28171457723199</c:v>
                </c:pt>
                <c:pt idx="32011">
                  <c:v>112.281450975404</c:v>
                </c:pt>
                <c:pt idx="32012">
                  <c:v>112.281174810601</c:v>
                </c:pt>
                <c:pt idx="32013">
                  <c:v>112.279134413908</c:v>
                </c:pt>
                <c:pt idx="32014">
                  <c:v>112.27904282700899</c:v>
                </c:pt>
                <c:pt idx="32015">
                  <c:v>112.27798187640499</c:v>
                </c:pt>
                <c:pt idx="32016">
                  <c:v>112.277094973066</c:v>
                </c:pt>
                <c:pt idx="32017">
                  <c:v>112.27708345649999</c:v>
                </c:pt>
                <c:pt idx="32018">
                  <c:v>112.27706017898301</c:v>
                </c:pt>
                <c:pt idx="32019">
                  <c:v>112.276877480775</c:v>
                </c:pt>
                <c:pt idx="32020">
                  <c:v>112.27664544007401</c:v>
                </c:pt>
                <c:pt idx="32021">
                  <c:v>112.276375593691</c:v>
                </c:pt>
                <c:pt idx="32022">
                  <c:v>112.27602592267201</c:v>
                </c:pt>
                <c:pt idx="32023">
                  <c:v>112.275230984544</c:v>
                </c:pt>
                <c:pt idx="32024">
                  <c:v>112.275056337781</c:v>
                </c:pt>
                <c:pt idx="32025">
                  <c:v>112.27476114221299</c:v>
                </c:pt>
                <c:pt idx="32026">
                  <c:v>112.27461543863301</c:v>
                </c:pt>
                <c:pt idx="32027">
                  <c:v>112.274537191628</c:v>
                </c:pt>
                <c:pt idx="32028">
                  <c:v>112.27443549242</c:v>
                </c:pt>
                <c:pt idx="32029">
                  <c:v>112.27443194155001</c:v>
                </c:pt>
                <c:pt idx="32030">
                  <c:v>112.27436950659801</c:v>
                </c:pt>
                <c:pt idx="32031">
                  <c:v>112.274348147155</c:v>
                </c:pt>
                <c:pt idx="32032">
                  <c:v>112.27434184752499</c:v>
                </c:pt>
                <c:pt idx="32033">
                  <c:v>112.27431571141599</c:v>
                </c:pt>
                <c:pt idx="32034">
                  <c:v>112.27425706198299</c:v>
                </c:pt>
                <c:pt idx="32035">
                  <c:v>112.274222268841</c:v>
                </c:pt>
                <c:pt idx="32036">
                  <c:v>112.274122920102</c:v>
                </c:pt>
                <c:pt idx="32037">
                  <c:v>112.274107936815</c:v>
                </c:pt>
                <c:pt idx="32038">
                  <c:v>112.274081572989</c:v>
                </c:pt>
                <c:pt idx="32039">
                  <c:v>112.27406596815101</c:v>
                </c:pt>
                <c:pt idx="32040">
                  <c:v>112.274008795387</c:v>
                </c:pt>
                <c:pt idx="32041">
                  <c:v>112.273983479069</c:v>
                </c:pt>
                <c:pt idx="32042">
                  <c:v>112.27395751293901</c:v>
                </c:pt>
                <c:pt idx="32043">
                  <c:v>112.27391661228801</c:v>
                </c:pt>
                <c:pt idx="32044">
                  <c:v>112.27386031274099</c:v>
                </c:pt>
                <c:pt idx="32045">
                  <c:v>112.273833799393</c:v>
                </c:pt>
                <c:pt idx="32046">
                  <c:v>112.273787673062</c:v>
                </c:pt>
                <c:pt idx="32047">
                  <c:v>112.27377887146901</c:v>
                </c:pt>
                <c:pt idx="32048">
                  <c:v>112.27375883928499</c:v>
                </c:pt>
                <c:pt idx="32049">
                  <c:v>112.273724340192</c:v>
                </c:pt>
                <c:pt idx="32050">
                  <c:v>112.273714110958</c:v>
                </c:pt>
                <c:pt idx="32051">
                  <c:v>112.273607727167</c:v>
                </c:pt>
                <c:pt idx="32052">
                  <c:v>112.273449012689</c:v>
                </c:pt>
                <c:pt idx="32053">
                  <c:v>112.27340168513901</c:v>
                </c:pt>
                <c:pt idx="32054">
                  <c:v>112.273394086292</c:v>
                </c:pt>
                <c:pt idx="32055">
                  <c:v>112.273320587529</c:v>
                </c:pt>
                <c:pt idx="32056">
                  <c:v>112.273272419994</c:v>
                </c:pt>
                <c:pt idx="32057">
                  <c:v>112.273265191416</c:v>
                </c:pt>
                <c:pt idx="32058">
                  <c:v>112.27317433149901</c:v>
                </c:pt>
                <c:pt idx="32059">
                  <c:v>112.273137687933</c:v>
                </c:pt>
                <c:pt idx="32060">
                  <c:v>112.27313606298399</c:v>
                </c:pt>
                <c:pt idx="32061">
                  <c:v>112.2731294734</c:v>
                </c:pt>
                <c:pt idx="32062">
                  <c:v>112.273054085963</c:v>
                </c:pt>
                <c:pt idx="32063">
                  <c:v>112.273028991545</c:v>
                </c:pt>
                <c:pt idx="32064">
                  <c:v>112.273028386905</c:v>
                </c:pt>
                <c:pt idx="32065">
                  <c:v>112.27296798224999</c:v>
                </c:pt>
                <c:pt idx="32066">
                  <c:v>112.27294869899301</c:v>
                </c:pt>
                <c:pt idx="32067">
                  <c:v>112.272904833395</c:v>
                </c:pt>
                <c:pt idx="32068">
                  <c:v>112.272866296825</c:v>
                </c:pt>
                <c:pt idx="32069">
                  <c:v>112.27282785934599</c:v>
                </c:pt>
                <c:pt idx="32070">
                  <c:v>112.272706930681</c:v>
                </c:pt>
                <c:pt idx="32071">
                  <c:v>112.27264985280399</c:v>
                </c:pt>
                <c:pt idx="32072">
                  <c:v>112.272644022975</c:v>
                </c:pt>
                <c:pt idx="32073">
                  <c:v>112.272635503879</c:v>
                </c:pt>
                <c:pt idx="32074">
                  <c:v>112.272573721733</c:v>
                </c:pt>
                <c:pt idx="32075">
                  <c:v>112.272557019305</c:v>
                </c:pt>
                <c:pt idx="32076">
                  <c:v>112.272546238392</c:v>
                </c:pt>
                <c:pt idx="32077">
                  <c:v>112.27253329007</c:v>
                </c:pt>
                <c:pt idx="32078">
                  <c:v>112.27249596985401</c:v>
                </c:pt>
                <c:pt idx="32079">
                  <c:v>112.27248522287999</c:v>
                </c:pt>
                <c:pt idx="32080">
                  <c:v>112.272464273471</c:v>
                </c:pt>
                <c:pt idx="32081">
                  <c:v>112.272411036983</c:v>
                </c:pt>
                <c:pt idx="32082">
                  <c:v>112.272387007912</c:v>
                </c:pt>
                <c:pt idx="32083">
                  <c:v>112.27234649050099</c:v>
                </c:pt>
                <c:pt idx="32084">
                  <c:v>112.27228151379801</c:v>
                </c:pt>
                <c:pt idx="32085">
                  <c:v>112.27225320319801</c:v>
                </c:pt>
                <c:pt idx="32086">
                  <c:v>112.272217212998</c:v>
                </c:pt>
                <c:pt idx="32087">
                  <c:v>112.272215361127</c:v>
                </c:pt>
                <c:pt idx="32088">
                  <c:v>112.272209151968</c:v>
                </c:pt>
                <c:pt idx="32089">
                  <c:v>112.272133451101</c:v>
                </c:pt>
                <c:pt idx="32090">
                  <c:v>112.272126418893</c:v>
                </c:pt>
                <c:pt idx="32091">
                  <c:v>112.27209299563999</c:v>
                </c:pt>
                <c:pt idx="32092">
                  <c:v>112.27208974302199</c:v>
                </c:pt>
                <c:pt idx="32093">
                  <c:v>112.272049798838</c:v>
                </c:pt>
                <c:pt idx="32094">
                  <c:v>112.27202679985</c:v>
                </c:pt>
                <c:pt idx="32095">
                  <c:v>112.272020078914</c:v>
                </c:pt>
                <c:pt idx="32096">
                  <c:v>112.271953321548</c:v>
                </c:pt>
                <c:pt idx="32097">
                  <c:v>112.27193940693</c:v>
                </c:pt>
                <c:pt idx="32098">
                  <c:v>112.271911088211</c:v>
                </c:pt>
                <c:pt idx="32099">
                  <c:v>112.271893121433</c:v>
                </c:pt>
                <c:pt idx="32100">
                  <c:v>112.271859053231</c:v>
                </c:pt>
                <c:pt idx="32101">
                  <c:v>112.271857921776</c:v>
                </c:pt>
                <c:pt idx="32102">
                  <c:v>112.271821951878</c:v>
                </c:pt>
                <c:pt idx="32103">
                  <c:v>112.271705666258</c:v>
                </c:pt>
                <c:pt idx="32104">
                  <c:v>112.271699941867</c:v>
                </c:pt>
                <c:pt idx="32105">
                  <c:v>112.271682233154</c:v>
                </c:pt>
                <c:pt idx="32106">
                  <c:v>112.271659238973</c:v>
                </c:pt>
                <c:pt idx="32107">
                  <c:v>112.271597276953</c:v>
                </c:pt>
                <c:pt idx="32108">
                  <c:v>112.27158680009801</c:v>
                </c:pt>
                <c:pt idx="32109">
                  <c:v>112.271439506227</c:v>
                </c:pt>
                <c:pt idx="32110">
                  <c:v>112.271304933842</c:v>
                </c:pt>
                <c:pt idx="32111">
                  <c:v>112.27130072165301</c:v>
                </c:pt>
                <c:pt idx="32112">
                  <c:v>112.271281324886</c:v>
                </c:pt>
                <c:pt idx="32113">
                  <c:v>112.27124899858001</c:v>
                </c:pt>
                <c:pt idx="32114">
                  <c:v>112.271220758653</c:v>
                </c:pt>
                <c:pt idx="32115">
                  <c:v>112.27122028896</c:v>
                </c:pt>
                <c:pt idx="32116">
                  <c:v>112.271148806784</c:v>
                </c:pt>
                <c:pt idx="32117">
                  <c:v>112.271140670138</c:v>
                </c:pt>
                <c:pt idx="32118">
                  <c:v>112.271124307392</c:v>
                </c:pt>
                <c:pt idx="32119">
                  <c:v>112.271072768544</c:v>
                </c:pt>
                <c:pt idx="32120">
                  <c:v>112.27106161949099</c:v>
                </c:pt>
                <c:pt idx="32121">
                  <c:v>112.271046089743</c:v>
                </c:pt>
                <c:pt idx="32122">
                  <c:v>112.271038067182</c:v>
                </c:pt>
                <c:pt idx="32123">
                  <c:v>112.27013696910601</c:v>
                </c:pt>
                <c:pt idx="32124">
                  <c:v>112.269672907773</c:v>
                </c:pt>
                <c:pt idx="32125">
                  <c:v>112.26847745175201</c:v>
                </c:pt>
                <c:pt idx="32126">
                  <c:v>112.26807610892899</c:v>
                </c:pt>
                <c:pt idx="32127">
                  <c:v>112.267583264664</c:v>
                </c:pt>
                <c:pt idx="32128">
                  <c:v>112.267522759934</c:v>
                </c:pt>
                <c:pt idx="32129">
                  <c:v>112.26547670280701</c:v>
                </c:pt>
                <c:pt idx="32130">
                  <c:v>112.265064349328</c:v>
                </c:pt>
                <c:pt idx="32131">
                  <c:v>112.264238340408</c:v>
                </c:pt>
                <c:pt idx="32132">
                  <c:v>112.262860780114</c:v>
                </c:pt>
                <c:pt idx="32133">
                  <c:v>112.262330719578</c:v>
                </c:pt>
                <c:pt idx="32134">
                  <c:v>112.261994548218</c:v>
                </c:pt>
                <c:pt idx="32135">
                  <c:v>112.261001173349</c:v>
                </c:pt>
                <c:pt idx="32136">
                  <c:v>112.260981071305</c:v>
                </c:pt>
                <c:pt idx="32137">
                  <c:v>112.260548186189</c:v>
                </c:pt>
                <c:pt idx="32138">
                  <c:v>112.260008124633</c:v>
                </c:pt>
                <c:pt idx="32139">
                  <c:v>112.259134798151</c:v>
                </c:pt>
                <c:pt idx="32140">
                  <c:v>112.259005089621</c:v>
                </c:pt>
                <c:pt idx="32141">
                  <c:v>112.258364186994</c:v>
                </c:pt>
                <c:pt idx="32142">
                  <c:v>112.25721223335501</c:v>
                </c:pt>
                <c:pt idx="32143">
                  <c:v>112.25629629837201</c:v>
                </c:pt>
                <c:pt idx="32144">
                  <c:v>112.254743304396</c:v>
                </c:pt>
                <c:pt idx="32145">
                  <c:v>112.252477960528</c:v>
                </c:pt>
                <c:pt idx="32146">
                  <c:v>112.25208980742001</c:v>
                </c:pt>
                <c:pt idx="32147">
                  <c:v>112.24869624783</c:v>
                </c:pt>
                <c:pt idx="32148">
                  <c:v>112.24725174461101</c:v>
                </c:pt>
                <c:pt idx="32149">
                  <c:v>112.24420172729801</c:v>
                </c:pt>
                <c:pt idx="32150">
                  <c:v>112.243946219894</c:v>
                </c:pt>
                <c:pt idx="32151">
                  <c:v>112.243223952704</c:v>
                </c:pt>
                <c:pt idx="32152">
                  <c:v>112.24132675282701</c:v>
                </c:pt>
                <c:pt idx="32153">
                  <c:v>112.241320444552</c:v>
                </c:pt>
                <c:pt idx="32154">
                  <c:v>112.241265552576</c:v>
                </c:pt>
                <c:pt idx="32155">
                  <c:v>112.241088926183</c:v>
                </c:pt>
                <c:pt idx="32156">
                  <c:v>112.24108840474101</c:v>
                </c:pt>
                <c:pt idx="32157">
                  <c:v>112.241030481549</c:v>
                </c:pt>
                <c:pt idx="32158">
                  <c:v>112.24088898451301</c:v>
                </c:pt>
                <c:pt idx="32159">
                  <c:v>112.24011913037199</c:v>
                </c:pt>
                <c:pt idx="32160">
                  <c:v>112.240098596424</c:v>
                </c:pt>
                <c:pt idx="32161">
                  <c:v>112.238818485718</c:v>
                </c:pt>
                <c:pt idx="32162">
                  <c:v>112.23861856662</c:v>
                </c:pt>
                <c:pt idx="32163">
                  <c:v>112.236836117133</c:v>
                </c:pt>
                <c:pt idx="32164">
                  <c:v>112.23397312571601</c:v>
                </c:pt>
                <c:pt idx="32165">
                  <c:v>112.233288430805</c:v>
                </c:pt>
                <c:pt idx="32166">
                  <c:v>112.233273656525</c:v>
                </c:pt>
                <c:pt idx="32167">
                  <c:v>112.233050851146</c:v>
                </c:pt>
                <c:pt idx="32168">
                  <c:v>112.233036663078</c:v>
                </c:pt>
                <c:pt idx="32169">
                  <c:v>112.233025538991</c:v>
                </c:pt>
                <c:pt idx="32170">
                  <c:v>112.230837458678</c:v>
                </c:pt>
                <c:pt idx="32171">
                  <c:v>112.230566391338</c:v>
                </c:pt>
                <c:pt idx="32172">
                  <c:v>112.230353235378</c:v>
                </c:pt>
                <c:pt idx="32173">
                  <c:v>112.230184839347</c:v>
                </c:pt>
                <c:pt idx="32174">
                  <c:v>112.229191806104</c:v>
                </c:pt>
                <c:pt idx="32175">
                  <c:v>112.228810119291</c:v>
                </c:pt>
                <c:pt idx="32176">
                  <c:v>112.22827442284699</c:v>
                </c:pt>
                <c:pt idx="32177">
                  <c:v>112.227990653443</c:v>
                </c:pt>
                <c:pt idx="32178">
                  <c:v>112.22749358343199</c:v>
                </c:pt>
                <c:pt idx="32179">
                  <c:v>112.227240442857</c:v>
                </c:pt>
                <c:pt idx="32180">
                  <c:v>112.22612641795899</c:v>
                </c:pt>
                <c:pt idx="32181">
                  <c:v>112.22436391375599</c:v>
                </c:pt>
                <c:pt idx="32182">
                  <c:v>112.22395920835901</c:v>
                </c:pt>
                <c:pt idx="32183">
                  <c:v>112.223358797299</c:v>
                </c:pt>
                <c:pt idx="32184">
                  <c:v>112.217296538082</c:v>
                </c:pt>
                <c:pt idx="32185">
                  <c:v>112.215220594464</c:v>
                </c:pt>
                <c:pt idx="32186">
                  <c:v>112.21454026451499</c:v>
                </c:pt>
                <c:pt idx="32187">
                  <c:v>112.213905428495</c:v>
                </c:pt>
                <c:pt idx="32188">
                  <c:v>112.213157111073</c:v>
                </c:pt>
                <c:pt idx="32189">
                  <c:v>112.21232164715801</c:v>
                </c:pt>
                <c:pt idx="32190">
                  <c:v>112.212169760606</c:v>
                </c:pt>
                <c:pt idx="32191">
                  <c:v>112.212154008889</c:v>
                </c:pt>
                <c:pt idx="32192">
                  <c:v>112.20999458928399</c:v>
                </c:pt>
                <c:pt idx="32193">
                  <c:v>112.208170813862</c:v>
                </c:pt>
                <c:pt idx="32194">
                  <c:v>112.204414077262</c:v>
                </c:pt>
                <c:pt idx="32195">
                  <c:v>112.20201906735301</c:v>
                </c:pt>
                <c:pt idx="32196">
                  <c:v>112.20126845735901</c:v>
                </c:pt>
                <c:pt idx="32197">
                  <c:v>112.201027060619</c:v>
                </c:pt>
                <c:pt idx="32198">
                  <c:v>112.198393989199</c:v>
                </c:pt>
                <c:pt idx="32199">
                  <c:v>112.197749813049</c:v>
                </c:pt>
                <c:pt idx="32200">
                  <c:v>112.197361682107</c:v>
                </c:pt>
                <c:pt idx="32201">
                  <c:v>112.196667720039</c:v>
                </c:pt>
                <c:pt idx="32202">
                  <c:v>112.196351298414</c:v>
                </c:pt>
                <c:pt idx="32203">
                  <c:v>112.196111407515</c:v>
                </c:pt>
                <c:pt idx="32204">
                  <c:v>112.18675036750101</c:v>
                </c:pt>
                <c:pt idx="32205">
                  <c:v>112.180977501239</c:v>
                </c:pt>
                <c:pt idx="32206">
                  <c:v>112.17976539370299</c:v>
                </c:pt>
                <c:pt idx="32207">
                  <c:v>112.17828189792699</c:v>
                </c:pt>
                <c:pt idx="32208">
                  <c:v>112.17354137237101</c:v>
                </c:pt>
                <c:pt idx="32209">
                  <c:v>112.17185721499099</c:v>
                </c:pt>
                <c:pt idx="32210">
                  <c:v>112.167429088258</c:v>
                </c:pt>
                <c:pt idx="32211">
                  <c:v>112.165576148659</c:v>
                </c:pt>
                <c:pt idx="32212">
                  <c:v>112.16539827588301</c:v>
                </c:pt>
                <c:pt idx="32213">
                  <c:v>112.163014857501</c:v>
                </c:pt>
                <c:pt idx="32214">
                  <c:v>112.156737336246</c:v>
                </c:pt>
                <c:pt idx="32215">
                  <c:v>112.156235653793</c:v>
                </c:pt>
                <c:pt idx="32216">
                  <c:v>112.15553245678301</c:v>
                </c:pt>
                <c:pt idx="32217">
                  <c:v>112.153630957557</c:v>
                </c:pt>
                <c:pt idx="32218">
                  <c:v>112.152376354111</c:v>
                </c:pt>
                <c:pt idx="32219">
                  <c:v>112.151362254391</c:v>
                </c:pt>
                <c:pt idx="32220">
                  <c:v>112.15047324403101</c:v>
                </c:pt>
                <c:pt idx="32221">
                  <c:v>112.150443183205</c:v>
                </c:pt>
                <c:pt idx="32222">
                  <c:v>112.150419266932</c:v>
                </c:pt>
                <c:pt idx="32223">
                  <c:v>112.15005003574601</c:v>
                </c:pt>
                <c:pt idx="32224">
                  <c:v>112.14985328369301</c:v>
                </c:pt>
                <c:pt idx="32225">
                  <c:v>112.149183616184</c:v>
                </c:pt>
                <c:pt idx="32226">
                  <c:v>112.148626676996</c:v>
                </c:pt>
                <c:pt idx="32227">
                  <c:v>112.14761619841001</c:v>
                </c:pt>
                <c:pt idx="32228">
                  <c:v>112.145495600144</c:v>
                </c:pt>
                <c:pt idx="32229">
                  <c:v>112.145471536654</c:v>
                </c:pt>
                <c:pt idx="32230">
                  <c:v>112.1449148632</c:v>
                </c:pt>
                <c:pt idx="32231">
                  <c:v>112.144876106081</c:v>
                </c:pt>
                <c:pt idx="32232">
                  <c:v>112.14431989461499</c:v>
                </c:pt>
                <c:pt idx="32233">
                  <c:v>112.14430117358199</c:v>
                </c:pt>
                <c:pt idx="32234">
                  <c:v>112.14331433702</c:v>
                </c:pt>
                <c:pt idx="32235">
                  <c:v>112.14329859905401</c:v>
                </c:pt>
                <c:pt idx="32236">
                  <c:v>112.142828190038</c:v>
                </c:pt>
                <c:pt idx="32237">
                  <c:v>112.141748893209</c:v>
                </c:pt>
                <c:pt idx="32238">
                  <c:v>112.138075087842</c:v>
                </c:pt>
                <c:pt idx="32239">
                  <c:v>112.13797310175499</c:v>
                </c:pt>
                <c:pt idx="32240">
                  <c:v>112.137740809018</c:v>
                </c:pt>
                <c:pt idx="32241">
                  <c:v>112.13595219356</c:v>
                </c:pt>
                <c:pt idx="32242">
                  <c:v>112.134137716928</c:v>
                </c:pt>
                <c:pt idx="32243">
                  <c:v>112.131008907599</c:v>
                </c:pt>
                <c:pt idx="32244">
                  <c:v>112.130247349011</c:v>
                </c:pt>
                <c:pt idx="32245">
                  <c:v>112.129680901149</c:v>
                </c:pt>
                <c:pt idx="32246">
                  <c:v>112.125148744554</c:v>
                </c:pt>
                <c:pt idx="32247">
                  <c:v>112.122436090905</c:v>
                </c:pt>
                <c:pt idx="32248">
                  <c:v>112.12243556226299</c:v>
                </c:pt>
                <c:pt idx="32249">
                  <c:v>112.122435063677</c:v>
                </c:pt>
                <c:pt idx="32250">
                  <c:v>112.122351448812</c:v>
                </c:pt>
                <c:pt idx="32251">
                  <c:v>112.12055719759501</c:v>
                </c:pt>
                <c:pt idx="32252">
                  <c:v>112.11881634065701</c:v>
                </c:pt>
                <c:pt idx="32253">
                  <c:v>112.116915665753</c:v>
                </c:pt>
                <c:pt idx="32254">
                  <c:v>112.11690054815</c:v>
                </c:pt>
                <c:pt idx="32255">
                  <c:v>112.11591197153599</c:v>
                </c:pt>
                <c:pt idx="32256">
                  <c:v>112.11481015766999</c:v>
                </c:pt>
                <c:pt idx="32257">
                  <c:v>112.114664907899</c:v>
                </c:pt>
                <c:pt idx="32258">
                  <c:v>112.11438243849901</c:v>
                </c:pt>
                <c:pt idx="32259">
                  <c:v>112.11436350523999</c:v>
                </c:pt>
                <c:pt idx="32260">
                  <c:v>112.114343839838</c:v>
                </c:pt>
                <c:pt idx="32261">
                  <c:v>112.113547957897</c:v>
                </c:pt>
                <c:pt idx="32262">
                  <c:v>112.11345708605801</c:v>
                </c:pt>
                <c:pt idx="32263">
                  <c:v>112.111526114611</c:v>
                </c:pt>
                <c:pt idx="32264">
                  <c:v>112.109200364079</c:v>
                </c:pt>
                <c:pt idx="32265">
                  <c:v>112.10793603275</c:v>
                </c:pt>
                <c:pt idx="32266">
                  <c:v>112.105327355897</c:v>
                </c:pt>
                <c:pt idx="32267">
                  <c:v>112.10468396483</c:v>
                </c:pt>
                <c:pt idx="32268">
                  <c:v>112.104193816218</c:v>
                </c:pt>
                <c:pt idx="32269">
                  <c:v>112.10377624908701</c:v>
                </c:pt>
                <c:pt idx="32270">
                  <c:v>112.10345573191999</c:v>
                </c:pt>
                <c:pt idx="32271">
                  <c:v>112.102977442246</c:v>
                </c:pt>
                <c:pt idx="32272">
                  <c:v>112.102490095162</c:v>
                </c:pt>
                <c:pt idx="32273">
                  <c:v>112.10176824126999</c:v>
                </c:pt>
                <c:pt idx="32274">
                  <c:v>112.101213178024</c:v>
                </c:pt>
                <c:pt idx="32275">
                  <c:v>112.101104863928</c:v>
                </c:pt>
                <c:pt idx="32276">
                  <c:v>112.100933161843</c:v>
                </c:pt>
                <c:pt idx="32277">
                  <c:v>112.097930369943</c:v>
                </c:pt>
                <c:pt idx="32278">
                  <c:v>112.097344590977</c:v>
                </c:pt>
                <c:pt idx="32279">
                  <c:v>112.097201383206</c:v>
                </c:pt>
                <c:pt idx="32280">
                  <c:v>112.095775812646</c:v>
                </c:pt>
                <c:pt idx="32281">
                  <c:v>112.094716214868</c:v>
                </c:pt>
                <c:pt idx="32282">
                  <c:v>112.094683249162</c:v>
                </c:pt>
                <c:pt idx="32283">
                  <c:v>112.09457595689</c:v>
                </c:pt>
                <c:pt idx="32284">
                  <c:v>112.094065057356</c:v>
                </c:pt>
                <c:pt idx="32285">
                  <c:v>112.09395419171599</c:v>
                </c:pt>
                <c:pt idx="32286">
                  <c:v>112.093490922117</c:v>
                </c:pt>
                <c:pt idx="32287">
                  <c:v>112.093478977678</c:v>
                </c:pt>
                <c:pt idx="32288">
                  <c:v>112.093447893828</c:v>
                </c:pt>
                <c:pt idx="32289">
                  <c:v>112.09303094993901</c:v>
                </c:pt>
                <c:pt idx="32290">
                  <c:v>112.092701784921</c:v>
                </c:pt>
                <c:pt idx="32291">
                  <c:v>112.09267066601799</c:v>
                </c:pt>
                <c:pt idx="32292">
                  <c:v>112.092415623297</c:v>
                </c:pt>
                <c:pt idx="32293">
                  <c:v>112.09205191296699</c:v>
                </c:pt>
                <c:pt idx="32294">
                  <c:v>112.092021463283</c:v>
                </c:pt>
                <c:pt idx="32295">
                  <c:v>112.091669176949</c:v>
                </c:pt>
                <c:pt idx="32296">
                  <c:v>112.091597065451</c:v>
                </c:pt>
                <c:pt idx="32297">
                  <c:v>112.091554421597</c:v>
                </c:pt>
                <c:pt idx="32298">
                  <c:v>112.091510534373</c:v>
                </c:pt>
                <c:pt idx="32299">
                  <c:v>112.09059521569201</c:v>
                </c:pt>
                <c:pt idx="32300">
                  <c:v>112.090593513835</c:v>
                </c:pt>
                <c:pt idx="32301">
                  <c:v>112.090591740121</c:v>
                </c:pt>
                <c:pt idx="32302">
                  <c:v>112.090032801465</c:v>
                </c:pt>
                <c:pt idx="32303">
                  <c:v>112.08994858784899</c:v>
                </c:pt>
                <c:pt idx="32304">
                  <c:v>112.089810350337</c:v>
                </c:pt>
                <c:pt idx="32305">
                  <c:v>112.089540427274</c:v>
                </c:pt>
                <c:pt idx="32306">
                  <c:v>112.089240484212</c:v>
                </c:pt>
                <c:pt idx="32307">
                  <c:v>112.087977605042</c:v>
                </c:pt>
                <c:pt idx="32308">
                  <c:v>112.087936515218</c:v>
                </c:pt>
                <c:pt idx="32309">
                  <c:v>112.087883345794</c:v>
                </c:pt>
                <c:pt idx="32310">
                  <c:v>112.087776492801</c:v>
                </c:pt>
                <c:pt idx="32311">
                  <c:v>112.08769931457201</c:v>
                </c:pt>
                <c:pt idx="32312">
                  <c:v>112.08765208114799</c:v>
                </c:pt>
                <c:pt idx="32313">
                  <c:v>112.08749981548399</c:v>
                </c:pt>
                <c:pt idx="32314">
                  <c:v>112.087453351484</c:v>
                </c:pt>
                <c:pt idx="32315">
                  <c:v>112.08736746625701</c:v>
                </c:pt>
                <c:pt idx="32316">
                  <c:v>112.08713820544899</c:v>
                </c:pt>
                <c:pt idx="32317">
                  <c:v>112.087131386998</c:v>
                </c:pt>
                <c:pt idx="32318">
                  <c:v>112.08707091629699</c:v>
                </c:pt>
                <c:pt idx="32319">
                  <c:v>112.08707083335599</c:v>
                </c:pt>
                <c:pt idx="32320">
                  <c:v>112.087057301946</c:v>
                </c:pt>
                <c:pt idx="32321">
                  <c:v>112.087000355329</c:v>
                </c:pt>
                <c:pt idx="32322">
                  <c:v>112.08697701899899</c:v>
                </c:pt>
                <c:pt idx="32323">
                  <c:v>112.086967112122</c:v>
                </c:pt>
                <c:pt idx="32324">
                  <c:v>112.086898510011</c:v>
                </c:pt>
                <c:pt idx="32325">
                  <c:v>112.08688063655001</c:v>
                </c:pt>
                <c:pt idx="32326">
                  <c:v>112.08684028832501</c:v>
                </c:pt>
                <c:pt idx="32327">
                  <c:v>112.086838282301</c:v>
                </c:pt>
                <c:pt idx="32328">
                  <c:v>112.086805439389</c:v>
                </c:pt>
                <c:pt idx="32329">
                  <c:v>112.08678728160299</c:v>
                </c:pt>
                <c:pt idx="32330">
                  <c:v>112.08678302850601</c:v>
                </c:pt>
                <c:pt idx="32331">
                  <c:v>112.086772687107</c:v>
                </c:pt>
                <c:pt idx="32332">
                  <c:v>112.086738704345</c:v>
                </c:pt>
                <c:pt idx="32333">
                  <c:v>112.08670652169</c:v>
                </c:pt>
                <c:pt idx="32334">
                  <c:v>112.08667172942501</c:v>
                </c:pt>
                <c:pt idx="32335">
                  <c:v>112.08666666174599</c:v>
                </c:pt>
                <c:pt idx="32336">
                  <c:v>112.086639874376</c:v>
                </c:pt>
                <c:pt idx="32337">
                  <c:v>112.086601964355</c:v>
                </c:pt>
                <c:pt idx="32338">
                  <c:v>112.086600136309</c:v>
                </c:pt>
                <c:pt idx="32339">
                  <c:v>112.086570939571</c:v>
                </c:pt>
                <c:pt idx="32340">
                  <c:v>112.086532496757</c:v>
                </c:pt>
                <c:pt idx="32341">
                  <c:v>112.086526149295</c:v>
                </c:pt>
                <c:pt idx="32342">
                  <c:v>112.086498408621</c:v>
                </c:pt>
                <c:pt idx="32343">
                  <c:v>112.086475580339</c:v>
                </c:pt>
                <c:pt idx="32344">
                  <c:v>112.086362764358</c:v>
                </c:pt>
                <c:pt idx="32345">
                  <c:v>112.08633287155099</c:v>
                </c:pt>
                <c:pt idx="32346">
                  <c:v>112.086329331423</c:v>
                </c:pt>
                <c:pt idx="32347">
                  <c:v>112.086326679865</c:v>
                </c:pt>
                <c:pt idx="32348">
                  <c:v>112.086322789202</c:v>
                </c:pt>
                <c:pt idx="32349">
                  <c:v>112.086279381708</c:v>
                </c:pt>
                <c:pt idx="32350">
                  <c:v>112.086263815522</c:v>
                </c:pt>
                <c:pt idx="32351">
                  <c:v>112.086247834099</c:v>
                </c:pt>
                <c:pt idx="32352">
                  <c:v>112.086247592779</c:v>
                </c:pt>
                <c:pt idx="32353">
                  <c:v>112.086238585144</c:v>
                </c:pt>
                <c:pt idx="32354">
                  <c:v>112.086232719794</c:v>
                </c:pt>
                <c:pt idx="32355">
                  <c:v>112.086191325709</c:v>
                </c:pt>
                <c:pt idx="32356">
                  <c:v>112.08618897224</c:v>
                </c:pt>
                <c:pt idx="32357">
                  <c:v>112.086182214696</c:v>
                </c:pt>
                <c:pt idx="32358">
                  <c:v>112.086173056916</c:v>
                </c:pt>
                <c:pt idx="32359">
                  <c:v>112.08616648717</c:v>
                </c:pt>
                <c:pt idx="32360">
                  <c:v>112.086127074064</c:v>
                </c:pt>
                <c:pt idx="32361">
                  <c:v>112.08611522148</c:v>
                </c:pt>
                <c:pt idx="32362">
                  <c:v>112.086109299163</c:v>
                </c:pt>
                <c:pt idx="32363">
                  <c:v>112.08609210657001</c:v>
                </c:pt>
                <c:pt idx="32364">
                  <c:v>112.08607445141</c:v>
                </c:pt>
                <c:pt idx="32365">
                  <c:v>112.086006652316</c:v>
                </c:pt>
                <c:pt idx="32366">
                  <c:v>112.08600620985</c:v>
                </c:pt>
                <c:pt idx="32367">
                  <c:v>112.08597955639701</c:v>
                </c:pt>
                <c:pt idx="32368">
                  <c:v>112.085958071015</c:v>
                </c:pt>
                <c:pt idx="32369">
                  <c:v>112.08589297</c:v>
                </c:pt>
                <c:pt idx="32370">
                  <c:v>112.085851099376</c:v>
                </c:pt>
                <c:pt idx="32371">
                  <c:v>112.085816502304</c:v>
                </c:pt>
                <c:pt idx="32372">
                  <c:v>112.085808068029</c:v>
                </c:pt>
                <c:pt idx="32373">
                  <c:v>112.085795828188</c:v>
                </c:pt>
                <c:pt idx="32374">
                  <c:v>112.08578045830301</c:v>
                </c:pt>
                <c:pt idx="32375">
                  <c:v>112.085760381386</c:v>
                </c:pt>
                <c:pt idx="32376">
                  <c:v>112.085757043895</c:v>
                </c:pt>
                <c:pt idx="32377">
                  <c:v>112.085713571656</c:v>
                </c:pt>
                <c:pt idx="32378">
                  <c:v>112.085709577706</c:v>
                </c:pt>
                <c:pt idx="32379">
                  <c:v>112.085695351692</c:v>
                </c:pt>
                <c:pt idx="32380">
                  <c:v>112.085664698748</c:v>
                </c:pt>
                <c:pt idx="32381">
                  <c:v>112.08565075003099</c:v>
                </c:pt>
                <c:pt idx="32382">
                  <c:v>112.085616176711</c:v>
                </c:pt>
                <c:pt idx="32383">
                  <c:v>112.08561097415399</c:v>
                </c:pt>
                <c:pt idx="32384">
                  <c:v>112.085610341945</c:v>
                </c:pt>
                <c:pt idx="32385">
                  <c:v>112.085583265108</c:v>
                </c:pt>
                <c:pt idx="32386">
                  <c:v>112.085567612628</c:v>
                </c:pt>
                <c:pt idx="32387">
                  <c:v>112.085554585495</c:v>
                </c:pt>
                <c:pt idx="32388">
                  <c:v>112.08555275339501</c:v>
                </c:pt>
                <c:pt idx="32389">
                  <c:v>112.085546277967</c:v>
                </c:pt>
                <c:pt idx="32390">
                  <c:v>112.085536873283</c:v>
                </c:pt>
                <c:pt idx="32391">
                  <c:v>112.08552670898401</c:v>
                </c:pt>
                <c:pt idx="32392">
                  <c:v>112.0855196735</c:v>
                </c:pt>
                <c:pt idx="32393">
                  <c:v>112.08551403298</c:v>
                </c:pt>
                <c:pt idx="32394">
                  <c:v>112.085454287703</c:v>
                </c:pt>
                <c:pt idx="32395">
                  <c:v>112.085448301517</c:v>
                </c:pt>
                <c:pt idx="32396">
                  <c:v>112.08540770931199</c:v>
                </c:pt>
                <c:pt idx="32397">
                  <c:v>112.085406703435</c:v>
                </c:pt>
                <c:pt idx="32398">
                  <c:v>112.08535880813101</c:v>
                </c:pt>
                <c:pt idx="32399">
                  <c:v>112.085358618383</c:v>
                </c:pt>
                <c:pt idx="32400">
                  <c:v>112.085329907095</c:v>
                </c:pt>
                <c:pt idx="32401">
                  <c:v>112.085328649666</c:v>
                </c:pt>
                <c:pt idx="32402">
                  <c:v>112.08528436956</c:v>
                </c:pt>
                <c:pt idx="32403">
                  <c:v>112.0852543777</c:v>
                </c:pt>
                <c:pt idx="32404">
                  <c:v>112.085250335133</c:v>
                </c:pt>
                <c:pt idx="32405">
                  <c:v>112.085091967026</c:v>
                </c:pt>
                <c:pt idx="32406">
                  <c:v>112.08499845353499</c:v>
                </c:pt>
                <c:pt idx="32407">
                  <c:v>112.08497990337101</c:v>
                </c:pt>
                <c:pt idx="32408">
                  <c:v>112.084963693086</c:v>
                </c:pt>
                <c:pt idx="32409">
                  <c:v>112.084961603621</c:v>
                </c:pt>
                <c:pt idx="32410">
                  <c:v>112.08495430318401</c:v>
                </c:pt>
                <c:pt idx="32411">
                  <c:v>112.084941522546</c:v>
                </c:pt>
                <c:pt idx="32412">
                  <c:v>112.084903033915</c:v>
                </c:pt>
                <c:pt idx="32413">
                  <c:v>112.084895177769</c:v>
                </c:pt>
                <c:pt idx="32414">
                  <c:v>112.084885374851</c:v>
                </c:pt>
                <c:pt idx="32415">
                  <c:v>112.084872478322</c:v>
                </c:pt>
                <c:pt idx="32416">
                  <c:v>112.084857491121</c:v>
                </c:pt>
                <c:pt idx="32417">
                  <c:v>112.08485358388801</c:v>
                </c:pt>
                <c:pt idx="32418">
                  <c:v>112.08484048848599</c:v>
                </c:pt>
                <c:pt idx="32419">
                  <c:v>112.084775744632</c:v>
                </c:pt>
                <c:pt idx="32420">
                  <c:v>112.084768957623</c:v>
                </c:pt>
                <c:pt idx="32421">
                  <c:v>112.08458303502699</c:v>
                </c:pt>
                <c:pt idx="32422">
                  <c:v>112.084580414822</c:v>
                </c:pt>
                <c:pt idx="32423">
                  <c:v>112.084545765519</c:v>
                </c:pt>
                <c:pt idx="32424">
                  <c:v>112.08454402713301</c:v>
                </c:pt>
                <c:pt idx="32425">
                  <c:v>112.08452417047</c:v>
                </c:pt>
                <c:pt idx="32426">
                  <c:v>112.084491274706</c:v>
                </c:pt>
                <c:pt idx="32427">
                  <c:v>112.08440821154799</c:v>
                </c:pt>
                <c:pt idx="32428">
                  <c:v>112.08437850618699</c:v>
                </c:pt>
                <c:pt idx="32429">
                  <c:v>112.084291521286</c:v>
                </c:pt>
                <c:pt idx="32430">
                  <c:v>112.084291287087</c:v>
                </c:pt>
                <c:pt idx="32431">
                  <c:v>112.084153432023</c:v>
                </c:pt>
                <c:pt idx="32432">
                  <c:v>112.083682460155</c:v>
                </c:pt>
                <c:pt idx="32433">
                  <c:v>112.08358652249299</c:v>
                </c:pt>
                <c:pt idx="32434">
                  <c:v>112.08197515175399</c:v>
                </c:pt>
                <c:pt idx="32435">
                  <c:v>112.08088559135101</c:v>
                </c:pt>
                <c:pt idx="32436">
                  <c:v>112.079735807158</c:v>
                </c:pt>
                <c:pt idx="32437">
                  <c:v>112.079534173276</c:v>
                </c:pt>
                <c:pt idx="32438">
                  <c:v>112.07916154098299</c:v>
                </c:pt>
                <c:pt idx="32439">
                  <c:v>112.078583072409</c:v>
                </c:pt>
                <c:pt idx="32440">
                  <c:v>112.078244954319</c:v>
                </c:pt>
                <c:pt idx="32441">
                  <c:v>112.077386771946</c:v>
                </c:pt>
                <c:pt idx="32442">
                  <c:v>112.07732261909599</c:v>
                </c:pt>
                <c:pt idx="32443">
                  <c:v>112.076791786104</c:v>
                </c:pt>
                <c:pt idx="32444">
                  <c:v>112.07425512895</c:v>
                </c:pt>
                <c:pt idx="32445">
                  <c:v>112.073379938402</c:v>
                </c:pt>
                <c:pt idx="32446">
                  <c:v>112.07286224626399</c:v>
                </c:pt>
                <c:pt idx="32447">
                  <c:v>112.072613184703</c:v>
                </c:pt>
                <c:pt idx="32448">
                  <c:v>112.072446630242</c:v>
                </c:pt>
                <c:pt idx="32449">
                  <c:v>112.07191070467699</c:v>
                </c:pt>
                <c:pt idx="32450">
                  <c:v>112.071764686073</c:v>
                </c:pt>
                <c:pt idx="32451">
                  <c:v>112.071729783477</c:v>
                </c:pt>
                <c:pt idx="32452">
                  <c:v>112.071696502682</c:v>
                </c:pt>
                <c:pt idx="32453">
                  <c:v>112.07147075918</c:v>
                </c:pt>
                <c:pt idx="32454">
                  <c:v>112.071361401061</c:v>
                </c:pt>
                <c:pt idx="32455">
                  <c:v>112.071147521211</c:v>
                </c:pt>
                <c:pt idx="32456">
                  <c:v>112.070672086702</c:v>
                </c:pt>
                <c:pt idx="32457">
                  <c:v>112.070651207341</c:v>
                </c:pt>
                <c:pt idx="32458">
                  <c:v>112.070612093137</c:v>
                </c:pt>
                <c:pt idx="32459">
                  <c:v>112.070266331911</c:v>
                </c:pt>
                <c:pt idx="32460">
                  <c:v>112.070180176083</c:v>
                </c:pt>
                <c:pt idx="32461">
                  <c:v>112.06977296097701</c:v>
                </c:pt>
                <c:pt idx="32462">
                  <c:v>112.06976081819001</c:v>
                </c:pt>
                <c:pt idx="32463">
                  <c:v>112.069212936746</c:v>
                </c:pt>
                <c:pt idx="32464">
                  <c:v>112.068845201169</c:v>
                </c:pt>
                <c:pt idx="32465">
                  <c:v>112.068753865571</c:v>
                </c:pt>
                <c:pt idx="32466">
                  <c:v>112.06850348371501</c:v>
                </c:pt>
                <c:pt idx="32467">
                  <c:v>112.068489579671</c:v>
                </c:pt>
                <c:pt idx="32468">
                  <c:v>112.06752195641501</c:v>
                </c:pt>
                <c:pt idx="32469">
                  <c:v>112.067450983054</c:v>
                </c:pt>
                <c:pt idx="32470">
                  <c:v>112.06729393088899</c:v>
                </c:pt>
                <c:pt idx="32471">
                  <c:v>112.067238519116</c:v>
                </c:pt>
                <c:pt idx="32472">
                  <c:v>112.06713863469</c:v>
                </c:pt>
                <c:pt idx="32473">
                  <c:v>112.06709084216899</c:v>
                </c:pt>
                <c:pt idx="32474">
                  <c:v>112.067070523325</c:v>
                </c:pt>
                <c:pt idx="32475">
                  <c:v>112.06701325501299</c:v>
                </c:pt>
                <c:pt idx="32476">
                  <c:v>112.06701301251201</c:v>
                </c:pt>
                <c:pt idx="32477">
                  <c:v>112.06699598037299</c:v>
                </c:pt>
                <c:pt idx="32478">
                  <c:v>112.06695377368401</c:v>
                </c:pt>
                <c:pt idx="32479">
                  <c:v>112.06695212099</c:v>
                </c:pt>
                <c:pt idx="32480">
                  <c:v>112.066886208063</c:v>
                </c:pt>
                <c:pt idx="32481">
                  <c:v>112.066831110211</c:v>
                </c:pt>
                <c:pt idx="32482">
                  <c:v>112.06676504955399</c:v>
                </c:pt>
                <c:pt idx="32483">
                  <c:v>112.066724203712</c:v>
                </c:pt>
                <c:pt idx="32484">
                  <c:v>112.06664938873899</c:v>
                </c:pt>
                <c:pt idx="32485">
                  <c:v>112.066597235641</c:v>
                </c:pt>
                <c:pt idx="32486">
                  <c:v>112.066534220818</c:v>
                </c:pt>
                <c:pt idx="32487">
                  <c:v>112.06651694236599</c:v>
                </c:pt>
                <c:pt idx="32488">
                  <c:v>112.066492515585</c:v>
                </c:pt>
                <c:pt idx="32489">
                  <c:v>112.06647972704999</c:v>
                </c:pt>
                <c:pt idx="32490">
                  <c:v>112.06647907659099</c:v>
                </c:pt>
                <c:pt idx="32491">
                  <c:v>112.06643553617199</c:v>
                </c:pt>
                <c:pt idx="32492">
                  <c:v>112.066394646826</c:v>
                </c:pt>
                <c:pt idx="32493">
                  <c:v>112.066383261518</c:v>
                </c:pt>
                <c:pt idx="32494">
                  <c:v>112.066342247938</c:v>
                </c:pt>
                <c:pt idx="32495">
                  <c:v>112.066328815392</c:v>
                </c:pt>
                <c:pt idx="32496">
                  <c:v>112.066178318974</c:v>
                </c:pt>
                <c:pt idx="32497">
                  <c:v>112.066147607102</c:v>
                </c:pt>
                <c:pt idx="32498">
                  <c:v>112.06613578144299</c:v>
                </c:pt>
                <c:pt idx="32499">
                  <c:v>112.0661102274</c:v>
                </c:pt>
                <c:pt idx="32500">
                  <c:v>112.06609189738499</c:v>
                </c:pt>
                <c:pt idx="32501">
                  <c:v>112.06608016768401</c:v>
                </c:pt>
                <c:pt idx="32502">
                  <c:v>112.066078079864</c:v>
                </c:pt>
                <c:pt idx="32503">
                  <c:v>112.066026805817</c:v>
                </c:pt>
                <c:pt idx="32504">
                  <c:v>112.066005103454</c:v>
                </c:pt>
                <c:pt idx="32505">
                  <c:v>112.06597573419801</c:v>
                </c:pt>
                <c:pt idx="32506">
                  <c:v>112.06594024242099</c:v>
                </c:pt>
                <c:pt idx="32507">
                  <c:v>112.065901513176</c:v>
                </c:pt>
                <c:pt idx="32508">
                  <c:v>112.06589290368299</c:v>
                </c:pt>
                <c:pt idx="32509">
                  <c:v>112.065878354437</c:v>
                </c:pt>
                <c:pt idx="32510">
                  <c:v>112.065875150861</c:v>
                </c:pt>
                <c:pt idx="32511">
                  <c:v>112.065872284224</c:v>
                </c:pt>
                <c:pt idx="32512">
                  <c:v>112.06586670668101</c:v>
                </c:pt>
                <c:pt idx="32513">
                  <c:v>112.06584180496</c:v>
                </c:pt>
                <c:pt idx="32514">
                  <c:v>112.06582709305</c:v>
                </c:pt>
                <c:pt idx="32515">
                  <c:v>112.06578815022201</c:v>
                </c:pt>
                <c:pt idx="32516">
                  <c:v>112.065787353678</c:v>
                </c:pt>
                <c:pt idx="32517">
                  <c:v>112.065765301429</c:v>
                </c:pt>
                <c:pt idx="32518">
                  <c:v>112.065754404</c:v>
                </c:pt>
                <c:pt idx="32519">
                  <c:v>112.065743915807</c:v>
                </c:pt>
                <c:pt idx="32520">
                  <c:v>112.065739170707</c:v>
                </c:pt>
                <c:pt idx="32521">
                  <c:v>112.06573141869499</c:v>
                </c:pt>
                <c:pt idx="32522">
                  <c:v>112.06571828224899</c:v>
                </c:pt>
                <c:pt idx="32523">
                  <c:v>112.06569876724799</c:v>
                </c:pt>
                <c:pt idx="32524">
                  <c:v>112.065696629071</c:v>
                </c:pt>
                <c:pt idx="32525">
                  <c:v>112.065695737862</c:v>
                </c:pt>
                <c:pt idx="32526">
                  <c:v>112.06568657587501</c:v>
                </c:pt>
                <c:pt idx="32527">
                  <c:v>112.065661818801</c:v>
                </c:pt>
                <c:pt idx="32528">
                  <c:v>112.065634096236</c:v>
                </c:pt>
                <c:pt idx="32529">
                  <c:v>112.065620177356</c:v>
                </c:pt>
                <c:pt idx="32530">
                  <c:v>112.065607184398</c:v>
                </c:pt>
                <c:pt idx="32531">
                  <c:v>112.065577641357</c:v>
                </c:pt>
                <c:pt idx="32532">
                  <c:v>112.065522503723</c:v>
                </c:pt>
                <c:pt idx="32533">
                  <c:v>112.06544343930901</c:v>
                </c:pt>
                <c:pt idx="32534">
                  <c:v>112.06540009183099</c:v>
                </c:pt>
                <c:pt idx="32535">
                  <c:v>112.06539310253601</c:v>
                </c:pt>
                <c:pt idx="32536">
                  <c:v>112.06532999625099</c:v>
                </c:pt>
                <c:pt idx="32537">
                  <c:v>112.065327105439</c:v>
                </c:pt>
                <c:pt idx="32538">
                  <c:v>112.06530468627901</c:v>
                </c:pt>
                <c:pt idx="32539">
                  <c:v>112.065292975948</c:v>
                </c:pt>
                <c:pt idx="32540">
                  <c:v>112.065290782735</c:v>
                </c:pt>
                <c:pt idx="32541">
                  <c:v>112.065288749831</c:v>
                </c:pt>
                <c:pt idx="32542">
                  <c:v>112.06527047790399</c:v>
                </c:pt>
                <c:pt idx="32543">
                  <c:v>112.065263692286</c:v>
                </c:pt>
                <c:pt idx="32544">
                  <c:v>112.065256059679</c:v>
                </c:pt>
                <c:pt idx="32545">
                  <c:v>112.065250902476</c:v>
                </c:pt>
                <c:pt idx="32546">
                  <c:v>112.065238118333</c:v>
                </c:pt>
                <c:pt idx="32547">
                  <c:v>112.06522739537201</c:v>
                </c:pt>
                <c:pt idx="32548">
                  <c:v>112.06521442849299</c:v>
                </c:pt>
                <c:pt idx="32549">
                  <c:v>112.065192170988</c:v>
                </c:pt>
                <c:pt idx="32550">
                  <c:v>112.065188306427</c:v>
                </c:pt>
                <c:pt idx="32551">
                  <c:v>112.06517412516401</c:v>
                </c:pt>
                <c:pt idx="32552">
                  <c:v>112.065168273203</c:v>
                </c:pt>
                <c:pt idx="32553">
                  <c:v>112.065162080307</c:v>
                </c:pt>
                <c:pt idx="32554">
                  <c:v>112.06516098208</c:v>
                </c:pt>
                <c:pt idx="32555">
                  <c:v>112.065144956876</c:v>
                </c:pt>
                <c:pt idx="32556">
                  <c:v>112.065111265997</c:v>
                </c:pt>
                <c:pt idx="32557">
                  <c:v>112.065094536971</c:v>
                </c:pt>
                <c:pt idx="32558">
                  <c:v>112.065074883603</c:v>
                </c:pt>
                <c:pt idx="32559">
                  <c:v>112.065053893834</c:v>
                </c:pt>
                <c:pt idx="32560">
                  <c:v>112.065030501065</c:v>
                </c:pt>
                <c:pt idx="32561">
                  <c:v>112.065019226629</c:v>
                </c:pt>
                <c:pt idx="32562">
                  <c:v>112.06498803585799</c:v>
                </c:pt>
                <c:pt idx="32563">
                  <c:v>112.06496346900801</c:v>
                </c:pt>
                <c:pt idx="32564">
                  <c:v>112.06489389802501</c:v>
                </c:pt>
                <c:pt idx="32565">
                  <c:v>112.064884539819</c:v>
                </c:pt>
                <c:pt idx="32566">
                  <c:v>112.064847108606</c:v>
                </c:pt>
                <c:pt idx="32567">
                  <c:v>112.06482931564901</c:v>
                </c:pt>
                <c:pt idx="32568">
                  <c:v>112.064807191353</c:v>
                </c:pt>
                <c:pt idx="32569">
                  <c:v>112.064790943048</c:v>
                </c:pt>
                <c:pt idx="32570">
                  <c:v>112.064782733165</c:v>
                </c:pt>
                <c:pt idx="32571">
                  <c:v>112.064768431386</c:v>
                </c:pt>
                <c:pt idx="32572">
                  <c:v>112.064747651619</c:v>
                </c:pt>
                <c:pt idx="32573">
                  <c:v>112.06473067738899</c:v>
                </c:pt>
                <c:pt idx="32574">
                  <c:v>112.064727072523</c:v>
                </c:pt>
                <c:pt idx="32575">
                  <c:v>112.064723951102</c:v>
                </c:pt>
                <c:pt idx="32576">
                  <c:v>112.06470024519101</c:v>
                </c:pt>
                <c:pt idx="32577">
                  <c:v>112.06469386519601</c:v>
                </c:pt>
                <c:pt idx="32578">
                  <c:v>112.064655603375</c:v>
                </c:pt>
                <c:pt idx="32579">
                  <c:v>112.06462743105899</c:v>
                </c:pt>
                <c:pt idx="32580">
                  <c:v>112.064616589406</c:v>
                </c:pt>
                <c:pt idx="32581">
                  <c:v>112.06460383448101</c:v>
                </c:pt>
                <c:pt idx="32582">
                  <c:v>112.06459842331201</c:v>
                </c:pt>
                <c:pt idx="32583">
                  <c:v>112.06459828464401</c:v>
                </c:pt>
                <c:pt idx="32584">
                  <c:v>112.064583653949</c:v>
                </c:pt>
                <c:pt idx="32585">
                  <c:v>112.064552290356</c:v>
                </c:pt>
                <c:pt idx="32586">
                  <c:v>112.064552043687</c:v>
                </c:pt>
                <c:pt idx="32587">
                  <c:v>112.064530219529</c:v>
                </c:pt>
                <c:pt idx="32588">
                  <c:v>112.064519264743</c:v>
                </c:pt>
                <c:pt idx="32589">
                  <c:v>112.06445910817899</c:v>
                </c:pt>
                <c:pt idx="32590">
                  <c:v>112.06442516748101</c:v>
                </c:pt>
                <c:pt idx="32591">
                  <c:v>112.064405221903</c:v>
                </c:pt>
                <c:pt idx="32592">
                  <c:v>112.06440399770401</c:v>
                </c:pt>
                <c:pt idx="32593">
                  <c:v>112.06439138091</c:v>
                </c:pt>
                <c:pt idx="32594">
                  <c:v>112.064352573978</c:v>
                </c:pt>
                <c:pt idx="32595">
                  <c:v>112.064352023521</c:v>
                </c:pt>
                <c:pt idx="32596">
                  <c:v>112.064324367914</c:v>
                </c:pt>
                <c:pt idx="32597">
                  <c:v>112.06431308574901</c:v>
                </c:pt>
                <c:pt idx="32598">
                  <c:v>112.064264039634</c:v>
                </c:pt>
                <c:pt idx="32599">
                  <c:v>112.06421658162699</c:v>
                </c:pt>
                <c:pt idx="32600">
                  <c:v>112.0641537603</c:v>
                </c:pt>
                <c:pt idx="32601">
                  <c:v>112.063999875042</c:v>
                </c:pt>
                <c:pt idx="32602">
                  <c:v>112.063997521397</c:v>
                </c:pt>
                <c:pt idx="32603">
                  <c:v>112.06399381319299</c:v>
                </c:pt>
                <c:pt idx="32604">
                  <c:v>112.063959450689</c:v>
                </c:pt>
                <c:pt idx="32605">
                  <c:v>112.06393517536399</c:v>
                </c:pt>
                <c:pt idx="32606">
                  <c:v>112.06391418885001</c:v>
                </c:pt>
                <c:pt idx="32607">
                  <c:v>112.06388173593599</c:v>
                </c:pt>
                <c:pt idx="32608">
                  <c:v>112.06387496713199</c:v>
                </c:pt>
                <c:pt idx="32609">
                  <c:v>112.063850354537</c:v>
                </c:pt>
                <c:pt idx="32610">
                  <c:v>112.063800532188</c:v>
                </c:pt>
                <c:pt idx="32611">
                  <c:v>112.063780159271</c:v>
                </c:pt>
                <c:pt idx="32612">
                  <c:v>112.06376167044</c:v>
                </c:pt>
                <c:pt idx="32613">
                  <c:v>112.06369142724201</c:v>
                </c:pt>
                <c:pt idx="32614">
                  <c:v>112.063635457198</c:v>
                </c:pt>
                <c:pt idx="32615">
                  <c:v>112.063510103593</c:v>
                </c:pt>
                <c:pt idx="32616">
                  <c:v>112.061200325429</c:v>
                </c:pt>
                <c:pt idx="32617">
                  <c:v>112.060573656302</c:v>
                </c:pt>
                <c:pt idx="32618">
                  <c:v>112.060535813673</c:v>
                </c:pt>
                <c:pt idx="32619">
                  <c:v>112.060157029327</c:v>
                </c:pt>
                <c:pt idx="32620">
                  <c:v>112.058751344637</c:v>
                </c:pt>
                <c:pt idx="32621">
                  <c:v>112.058732914152</c:v>
                </c:pt>
                <c:pt idx="32622">
                  <c:v>112.058366244379</c:v>
                </c:pt>
                <c:pt idx="32623">
                  <c:v>112.058299197762</c:v>
                </c:pt>
                <c:pt idx="32624">
                  <c:v>112.05798767293599</c:v>
                </c:pt>
                <c:pt idx="32625">
                  <c:v>112.056516980718</c:v>
                </c:pt>
                <c:pt idx="32626">
                  <c:v>112.056320453127</c:v>
                </c:pt>
                <c:pt idx="32627">
                  <c:v>112.056088639641</c:v>
                </c:pt>
                <c:pt idx="32628">
                  <c:v>112.054675090388</c:v>
                </c:pt>
                <c:pt idx="32629">
                  <c:v>112.05398374515801</c:v>
                </c:pt>
                <c:pt idx="32630">
                  <c:v>112.053790748674</c:v>
                </c:pt>
                <c:pt idx="32631">
                  <c:v>112.053524366254</c:v>
                </c:pt>
                <c:pt idx="32632">
                  <c:v>112.052704840308</c:v>
                </c:pt>
                <c:pt idx="32633">
                  <c:v>112.052382449988</c:v>
                </c:pt>
                <c:pt idx="32634">
                  <c:v>112.05227087179</c:v>
                </c:pt>
                <c:pt idx="32635">
                  <c:v>112.052063276846</c:v>
                </c:pt>
                <c:pt idx="32636">
                  <c:v>112.05166187073399</c:v>
                </c:pt>
                <c:pt idx="32637">
                  <c:v>112.050935092139</c:v>
                </c:pt>
                <c:pt idx="32638">
                  <c:v>112.050432072395</c:v>
                </c:pt>
                <c:pt idx="32639">
                  <c:v>112.049346377818</c:v>
                </c:pt>
                <c:pt idx="32640">
                  <c:v>112.049197497199</c:v>
                </c:pt>
                <c:pt idx="32641">
                  <c:v>112.048975223399</c:v>
                </c:pt>
                <c:pt idx="32642">
                  <c:v>112.04504779003</c:v>
                </c:pt>
                <c:pt idx="32643">
                  <c:v>112.044736537953</c:v>
                </c:pt>
                <c:pt idx="32644">
                  <c:v>112.044082001932</c:v>
                </c:pt>
                <c:pt idx="32645">
                  <c:v>112.043652966252</c:v>
                </c:pt>
                <c:pt idx="32646">
                  <c:v>112.039913043844</c:v>
                </c:pt>
                <c:pt idx="32647">
                  <c:v>112.039807386894</c:v>
                </c:pt>
                <c:pt idx="32648">
                  <c:v>112.038301003771</c:v>
                </c:pt>
                <c:pt idx="32649">
                  <c:v>112.036952512103</c:v>
                </c:pt>
                <c:pt idx="32650">
                  <c:v>112.036288525768</c:v>
                </c:pt>
                <c:pt idx="32651">
                  <c:v>112.03597690882199</c:v>
                </c:pt>
                <c:pt idx="32652">
                  <c:v>112.03561426705301</c:v>
                </c:pt>
                <c:pt idx="32653">
                  <c:v>112.03546624110901</c:v>
                </c:pt>
                <c:pt idx="32654">
                  <c:v>112.03301788442199</c:v>
                </c:pt>
                <c:pt idx="32655">
                  <c:v>112.031826119049</c:v>
                </c:pt>
                <c:pt idx="32656">
                  <c:v>112.027256391265</c:v>
                </c:pt>
                <c:pt idx="32657">
                  <c:v>112.02714756863401</c:v>
                </c:pt>
                <c:pt idx="32658">
                  <c:v>112.026761416358</c:v>
                </c:pt>
                <c:pt idx="32659">
                  <c:v>112.025975871987</c:v>
                </c:pt>
                <c:pt idx="32660">
                  <c:v>112.023855801693</c:v>
                </c:pt>
                <c:pt idx="32661">
                  <c:v>112.02337114130999</c:v>
                </c:pt>
                <c:pt idx="32662">
                  <c:v>112.02315988721</c:v>
                </c:pt>
                <c:pt idx="32663">
                  <c:v>112.022860852501</c:v>
                </c:pt>
                <c:pt idx="32664">
                  <c:v>112.022418784791</c:v>
                </c:pt>
                <c:pt idx="32665">
                  <c:v>112.022182725207</c:v>
                </c:pt>
                <c:pt idx="32666">
                  <c:v>112.02191262618</c:v>
                </c:pt>
                <c:pt idx="32667">
                  <c:v>112.021753137451</c:v>
                </c:pt>
                <c:pt idx="32668">
                  <c:v>112.021228824804</c:v>
                </c:pt>
                <c:pt idx="32669">
                  <c:v>112.021105098839</c:v>
                </c:pt>
                <c:pt idx="32670">
                  <c:v>112.020919967168</c:v>
                </c:pt>
                <c:pt idx="32671">
                  <c:v>112.020535458803</c:v>
                </c:pt>
                <c:pt idx="32672">
                  <c:v>112.019943811068</c:v>
                </c:pt>
                <c:pt idx="32673">
                  <c:v>112.019451733653</c:v>
                </c:pt>
                <c:pt idx="32674">
                  <c:v>112.017236552453</c:v>
                </c:pt>
                <c:pt idx="32675">
                  <c:v>112.01635317376</c:v>
                </c:pt>
                <c:pt idx="32676">
                  <c:v>112.01572119086499</c:v>
                </c:pt>
                <c:pt idx="32677">
                  <c:v>112.011207645306</c:v>
                </c:pt>
                <c:pt idx="32678">
                  <c:v>112.011054478205</c:v>
                </c:pt>
                <c:pt idx="32679">
                  <c:v>112.008404339617</c:v>
                </c:pt>
                <c:pt idx="32680">
                  <c:v>112.00258116115199</c:v>
                </c:pt>
                <c:pt idx="32681">
                  <c:v>112.00104441427101</c:v>
                </c:pt>
                <c:pt idx="32682">
                  <c:v>112.000123342115</c:v>
                </c:pt>
                <c:pt idx="32683">
                  <c:v>111.999892252484</c:v>
                </c:pt>
                <c:pt idx="32684">
                  <c:v>111.999452120497</c:v>
                </c:pt>
                <c:pt idx="32685">
                  <c:v>111.999019621443</c:v>
                </c:pt>
                <c:pt idx="32686">
                  <c:v>111.99569854384301</c:v>
                </c:pt>
                <c:pt idx="32687">
                  <c:v>111.99388091995399</c:v>
                </c:pt>
                <c:pt idx="32688">
                  <c:v>111.99354065687299</c:v>
                </c:pt>
                <c:pt idx="32689">
                  <c:v>111.993067011961</c:v>
                </c:pt>
                <c:pt idx="32690">
                  <c:v>111.992018067459</c:v>
                </c:pt>
                <c:pt idx="32691">
                  <c:v>111.991699235046</c:v>
                </c:pt>
                <c:pt idx="32692">
                  <c:v>111.99110097657</c:v>
                </c:pt>
                <c:pt idx="32693">
                  <c:v>111.990953209246</c:v>
                </c:pt>
                <c:pt idx="32694">
                  <c:v>111.99074804963</c:v>
                </c:pt>
                <c:pt idx="32695">
                  <c:v>111.98950633939199</c:v>
                </c:pt>
                <c:pt idx="32696">
                  <c:v>111.98913476920301</c:v>
                </c:pt>
                <c:pt idx="32697">
                  <c:v>111.988965936893</c:v>
                </c:pt>
                <c:pt idx="32698">
                  <c:v>111.988868239425</c:v>
                </c:pt>
                <c:pt idx="32699">
                  <c:v>111.988001808164</c:v>
                </c:pt>
                <c:pt idx="32700">
                  <c:v>111.98630994840801</c:v>
                </c:pt>
                <c:pt idx="32701">
                  <c:v>111.985759264679</c:v>
                </c:pt>
                <c:pt idx="32702">
                  <c:v>111.985136609261</c:v>
                </c:pt>
                <c:pt idx="32703">
                  <c:v>111.984914190487</c:v>
                </c:pt>
                <c:pt idx="32704">
                  <c:v>111.976601148208</c:v>
                </c:pt>
                <c:pt idx="32705">
                  <c:v>111.976430621726</c:v>
                </c:pt>
                <c:pt idx="32706">
                  <c:v>111.976301916143</c:v>
                </c:pt>
                <c:pt idx="32707">
                  <c:v>111.975292436375</c:v>
                </c:pt>
                <c:pt idx="32708">
                  <c:v>111.97193540393501</c:v>
                </c:pt>
                <c:pt idx="32709">
                  <c:v>111.97130878826501</c:v>
                </c:pt>
                <c:pt idx="32710">
                  <c:v>111.969762371583</c:v>
                </c:pt>
                <c:pt idx="32711">
                  <c:v>111.968434549573</c:v>
                </c:pt>
                <c:pt idx="32712">
                  <c:v>111.961575033673</c:v>
                </c:pt>
                <c:pt idx="32713">
                  <c:v>111.961186247912</c:v>
                </c:pt>
                <c:pt idx="32714">
                  <c:v>111.959792343263</c:v>
                </c:pt>
                <c:pt idx="32715">
                  <c:v>111.956214611392</c:v>
                </c:pt>
                <c:pt idx="32716">
                  <c:v>111.956007816745</c:v>
                </c:pt>
                <c:pt idx="32717">
                  <c:v>111.953229481788</c:v>
                </c:pt>
                <c:pt idx="32718">
                  <c:v>111.951287073147</c:v>
                </c:pt>
                <c:pt idx="32719">
                  <c:v>111.95060025889001</c:v>
                </c:pt>
                <c:pt idx="32720">
                  <c:v>111.94730902683899</c:v>
                </c:pt>
                <c:pt idx="32721">
                  <c:v>111.94416361323</c:v>
                </c:pt>
                <c:pt idx="32722">
                  <c:v>111.943724301758</c:v>
                </c:pt>
                <c:pt idx="32723">
                  <c:v>111.94025890858801</c:v>
                </c:pt>
                <c:pt idx="32724">
                  <c:v>111.938669829045</c:v>
                </c:pt>
                <c:pt idx="32725">
                  <c:v>111.93840190535801</c:v>
                </c:pt>
                <c:pt idx="32726">
                  <c:v>111.930954506559</c:v>
                </c:pt>
                <c:pt idx="32727">
                  <c:v>111.92880057328</c:v>
                </c:pt>
                <c:pt idx="32728">
                  <c:v>111.928206226276</c:v>
                </c:pt>
                <c:pt idx="32729">
                  <c:v>111.9281475925</c:v>
                </c:pt>
                <c:pt idx="32730">
                  <c:v>111.926671308034</c:v>
                </c:pt>
                <c:pt idx="32731">
                  <c:v>111.92630839496201</c:v>
                </c:pt>
                <c:pt idx="32732">
                  <c:v>111.923077656592</c:v>
                </c:pt>
                <c:pt idx="32733">
                  <c:v>111.92283281112501</c:v>
                </c:pt>
                <c:pt idx="32734">
                  <c:v>111.92027348682799</c:v>
                </c:pt>
                <c:pt idx="32735">
                  <c:v>111.920245510085</c:v>
                </c:pt>
                <c:pt idx="32736">
                  <c:v>111.919882058352</c:v>
                </c:pt>
                <c:pt idx="32737">
                  <c:v>111.91959227384299</c:v>
                </c:pt>
                <c:pt idx="32738">
                  <c:v>111.91952413208401</c:v>
                </c:pt>
                <c:pt idx="32739">
                  <c:v>111.91943825113</c:v>
                </c:pt>
                <c:pt idx="32740">
                  <c:v>111.91915836635501</c:v>
                </c:pt>
                <c:pt idx="32741">
                  <c:v>111.916123695048</c:v>
                </c:pt>
                <c:pt idx="32742">
                  <c:v>111.916026381755</c:v>
                </c:pt>
                <c:pt idx="32743">
                  <c:v>111.91557740713399</c:v>
                </c:pt>
                <c:pt idx="32744">
                  <c:v>111.915529277746</c:v>
                </c:pt>
                <c:pt idx="32745">
                  <c:v>111.915211824759</c:v>
                </c:pt>
                <c:pt idx="32746">
                  <c:v>111.914638152047</c:v>
                </c:pt>
                <c:pt idx="32747">
                  <c:v>111.91254214271299</c:v>
                </c:pt>
                <c:pt idx="32748">
                  <c:v>111.91241702496499</c:v>
                </c:pt>
                <c:pt idx="32749">
                  <c:v>111.91239123158999</c:v>
                </c:pt>
                <c:pt idx="32750">
                  <c:v>111.90731167922399</c:v>
                </c:pt>
                <c:pt idx="32751">
                  <c:v>111.90699151525899</c:v>
                </c:pt>
                <c:pt idx="32752">
                  <c:v>111.906848810963</c:v>
                </c:pt>
                <c:pt idx="32753">
                  <c:v>111.906788695752</c:v>
                </c:pt>
                <c:pt idx="32754">
                  <c:v>111.904636123185</c:v>
                </c:pt>
                <c:pt idx="32755">
                  <c:v>111.902825695277</c:v>
                </c:pt>
                <c:pt idx="32756">
                  <c:v>111.90201189702201</c:v>
                </c:pt>
                <c:pt idx="32757">
                  <c:v>111.89941216692399</c:v>
                </c:pt>
                <c:pt idx="32758">
                  <c:v>111.897950247921</c:v>
                </c:pt>
                <c:pt idx="32759">
                  <c:v>111.896736805982</c:v>
                </c:pt>
                <c:pt idx="32760">
                  <c:v>111.89568195963101</c:v>
                </c:pt>
                <c:pt idx="32761">
                  <c:v>111.89333709252701</c:v>
                </c:pt>
                <c:pt idx="32762">
                  <c:v>111.89312890487901</c:v>
                </c:pt>
                <c:pt idx="32763">
                  <c:v>111.892672831327</c:v>
                </c:pt>
                <c:pt idx="32764">
                  <c:v>111.89012332274601</c:v>
                </c:pt>
                <c:pt idx="32765">
                  <c:v>111.890000473987</c:v>
                </c:pt>
                <c:pt idx="32766">
                  <c:v>111.88699420399401</c:v>
                </c:pt>
                <c:pt idx="32767">
                  <c:v>111.886981776195</c:v>
                </c:pt>
                <c:pt idx="32768">
                  <c:v>111.886443535135</c:v>
                </c:pt>
                <c:pt idx="32769">
                  <c:v>111.886295192886</c:v>
                </c:pt>
                <c:pt idx="32770">
                  <c:v>111.88627040323099</c:v>
                </c:pt>
                <c:pt idx="32771">
                  <c:v>111.88609410748801</c:v>
                </c:pt>
                <c:pt idx="32772">
                  <c:v>111.885981168822</c:v>
                </c:pt>
                <c:pt idx="32773">
                  <c:v>111.885884158934</c:v>
                </c:pt>
                <c:pt idx="32774">
                  <c:v>111.884147685907</c:v>
                </c:pt>
                <c:pt idx="32775">
                  <c:v>111.883721593323</c:v>
                </c:pt>
                <c:pt idx="32776">
                  <c:v>111.880190075675</c:v>
                </c:pt>
                <c:pt idx="32777">
                  <c:v>111.879842178169</c:v>
                </c:pt>
                <c:pt idx="32778">
                  <c:v>111.87918116503199</c:v>
                </c:pt>
                <c:pt idx="32779">
                  <c:v>111.87803070489601</c:v>
                </c:pt>
                <c:pt idx="32780">
                  <c:v>111.876981300948</c:v>
                </c:pt>
                <c:pt idx="32781">
                  <c:v>111.87292460818099</c:v>
                </c:pt>
                <c:pt idx="32782">
                  <c:v>111.87230479992699</c:v>
                </c:pt>
                <c:pt idx="32783">
                  <c:v>111.872006667845</c:v>
                </c:pt>
                <c:pt idx="32784">
                  <c:v>111.871678804014</c:v>
                </c:pt>
                <c:pt idx="32785">
                  <c:v>111.870182139403</c:v>
                </c:pt>
                <c:pt idx="32786">
                  <c:v>111.867540115238</c:v>
                </c:pt>
                <c:pt idx="32787">
                  <c:v>111.86629624905299</c:v>
                </c:pt>
                <c:pt idx="32788">
                  <c:v>111.866291920264</c:v>
                </c:pt>
                <c:pt idx="32789">
                  <c:v>111.865347442022</c:v>
                </c:pt>
                <c:pt idx="32790">
                  <c:v>111.863432958228</c:v>
                </c:pt>
                <c:pt idx="32791">
                  <c:v>111.863112204465</c:v>
                </c:pt>
                <c:pt idx="32792">
                  <c:v>111.860443470961</c:v>
                </c:pt>
                <c:pt idx="32793">
                  <c:v>111.85903815141501</c:v>
                </c:pt>
                <c:pt idx="32794">
                  <c:v>111.85882419168</c:v>
                </c:pt>
                <c:pt idx="32795">
                  <c:v>111.85812532858</c:v>
                </c:pt>
                <c:pt idx="32796">
                  <c:v>111.856900482261</c:v>
                </c:pt>
                <c:pt idx="32797">
                  <c:v>111.856612260644</c:v>
                </c:pt>
                <c:pt idx="32798">
                  <c:v>111.85594875162801</c:v>
                </c:pt>
                <c:pt idx="32799">
                  <c:v>111.854807548753</c:v>
                </c:pt>
                <c:pt idx="32800">
                  <c:v>111.852993052729</c:v>
                </c:pt>
                <c:pt idx="32801">
                  <c:v>111.851806136608</c:v>
                </c:pt>
                <c:pt idx="32802">
                  <c:v>111.85175635781501</c:v>
                </c:pt>
                <c:pt idx="32803">
                  <c:v>111.851065979818</c:v>
                </c:pt>
                <c:pt idx="32804">
                  <c:v>111.850600986336</c:v>
                </c:pt>
                <c:pt idx="32805">
                  <c:v>111.850359267602</c:v>
                </c:pt>
                <c:pt idx="32806">
                  <c:v>111.849610312891</c:v>
                </c:pt>
                <c:pt idx="32807">
                  <c:v>111.849494934587</c:v>
                </c:pt>
                <c:pt idx="32808">
                  <c:v>111.849122090691</c:v>
                </c:pt>
                <c:pt idx="32809">
                  <c:v>111.849072334803</c:v>
                </c:pt>
                <c:pt idx="32810">
                  <c:v>111.849016066624</c:v>
                </c:pt>
                <c:pt idx="32811">
                  <c:v>111.847745765596</c:v>
                </c:pt>
                <c:pt idx="32812">
                  <c:v>111.847689270296</c:v>
                </c:pt>
                <c:pt idx="32813">
                  <c:v>111.846913724961</c:v>
                </c:pt>
                <c:pt idx="32814">
                  <c:v>111.846582794605</c:v>
                </c:pt>
                <c:pt idx="32815">
                  <c:v>111.846431522858</c:v>
                </c:pt>
                <c:pt idx="32816">
                  <c:v>111.84635154873401</c:v>
                </c:pt>
                <c:pt idx="32817">
                  <c:v>111.846243563794</c:v>
                </c:pt>
                <c:pt idx="32818">
                  <c:v>111.846185916915</c:v>
                </c:pt>
                <c:pt idx="32819">
                  <c:v>111.846070821243</c:v>
                </c:pt>
                <c:pt idx="32820">
                  <c:v>111.845998930958</c:v>
                </c:pt>
                <c:pt idx="32821">
                  <c:v>111.845920834308</c:v>
                </c:pt>
                <c:pt idx="32822">
                  <c:v>111.845751929624</c:v>
                </c:pt>
                <c:pt idx="32823">
                  <c:v>111.845627218025</c:v>
                </c:pt>
                <c:pt idx="32824">
                  <c:v>111.845197076315</c:v>
                </c:pt>
                <c:pt idx="32825">
                  <c:v>111.84499988785799</c:v>
                </c:pt>
                <c:pt idx="32826">
                  <c:v>111.844891311325</c:v>
                </c:pt>
                <c:pt idx="32827">
                  <c:v>111.84480950559799</c:v>
                </c:pt>
                <c:pt idx="32828">
                  <c:v>111.844746249222</c:v>
                </c:pt>
                <c:pt idx="32829">
                  <c:v>111.844612966773</c:v>
                </c:pt>
                <c:pt idx="32830">
                  <c:v>111.84439160259301</c:v>
                </c:pt>
                <c:pt idx="32831">
                  <c:v>111.844322788436</c:v>
                </c:pt>
                <c:pt idx="32832">
                  <c:v>111.844226910015</c:v>
                </c:pt>
                <c:pt idx="32833">
                  <c:v>111.84404114098901</c:v>
                </c:pt>
                <c:pt idx="32834">
                  <c:v>111.84378751102901</c:v>
                </c:pt>
                <c:pt idx="32835">
                  <c:v>111.84370327742801</c:v>
                </c:pt>
                <c:pt idx="32836">
                  <c:v>111.843212042517</c:v>
                </c:pt>
                <c:pt idx="32837">
                  <c:v>111.842972374441</c:v>
                </c:pt>
                <c:pt idx="32838">
                  <c:v>111.842478963456</c:v>
                </c:pt>
                <c:pt idx="32839">
                  <c:v>111.842361397887</c:v>
                </c:pt>
                <c:pt idx="32840">
                  <c:v>111.84231007121301</c:v>
                </c:pt>
                <c:pt idx="32841">
                  <c:v>111.842294602238</c:v>
                </c:pt>
                <c:pt idx="32842">
                  <c:v>111.841799548081</c:v>
                </c:pt>
                <c:pt idx="32843">
                  <c:v>111.841712097741</c:v>
                </c:pt>
                <c:pt idx="32844">
                  <c:v>111.841543205405</c:v>
                </c:pt>
                <c:pt idx="32845">
                  <c:v>111.841411192146</c:v>
                </c:pt>
                <c:pt idx="32846">
                  <c:v>111.841387612112</c:v>
                </c:pt>
                <c:pt idx="32847">
                  <c:v>111.84128041263899</c:v>
                </c:pt>
                <c:pt idx="32848">
                  <c:v>111.840677411744</c:v>
                </c:pt>
                <c:pt idx="32849">
                  <c:v>111.84052647477201</c:v>
                </c:pt>
                <c:pt idx="32850">
                  <c:v>111.84040488539</c:v>
                </c:pt>
                <c:pt idx="32851">
                  <c:v>111.84024144380901</c:v>
                </c:pt>
                <c:pt idx="32852">
                  <c:v>111.840125008748</c:v>
                </c:pt>
                <c:pt idx="32853">
                  <c:v>111.84001643036299</c:v>
                </c:pt>
                <c:pt idx="32854">
                  <c:v>111.83989901726601</c:v>
                </c:pt>
                <c:pt idx="32855">
                  <c:v>111.839071355483</c:v>
                </c:pt>
                <c:pt idx="32856">
                  <c:v>111.83870187868099</c:v>
                </c:pt>
                <c:pt idx="32857">
                  <c:v>111.837877158479</c:v>
                </c:pt>
                <c:pt idx="32858">
                  <c:v>111.837281215263</c:v>
                </c:pt>
                <c:pt idx="32859">
                  <c:v>111.837145136568</c:v>
                </c:pt>
                <c:pt idx="32860">
                  <c:v>111.837037152579</c:v>
                </c:pt>
                <c:pt idx="32861">
                  <c:v>111.836452462488</c:v>
                </c:pt>
                <c:pt idx="32862">
                  <c:v>111.83615329216801</c:v>
                </c:pt>
                <c:pt idx="32863">
                  <c:v>111.83585235397599</c:v>
                </c:pt>
                <c:pt idx="32864">
                  <c:v>111.834903973046</c:v>
                </c:pt>
                <c:pt idx="32865">
                  <c:v>111.834712515558</c:v>
                </c:pt>
                <c:pt idx="32866">
                  <c:v>111.834597294395</c:v>
                </c:pt>
                <c:pt idx="32867">
                  <c:v>111.83400057435</c:v>
                </c:pt>
                <c:pt idx="32868">
                  <c:v>111.833873522495</c:v>
                </c:pt>
                <c:pt idx="32869">
                  <c:v>111.833742994508</c:v>
                </c:pt>
                <c:pt idx="32870">
                  <c:v>111.83362058048399</c:v>
                </c:pt>
                <c:pt idx="32871">
                  <c:v>111.83351555869601</c:v>
                </c:pt>
                <c:pt idx="32872">
                  <c:v>111.833434758585</c:v>
                </c:pt>
                <c:pt idx="32873">
                  <c:v>111.833300862558</c:v>
                </c:pt>
                <c:pt idx="32874">
                  <c:v>111.833235085273</c:v>
                </c:pt>
                <c:pt idx="32875">
                  <c:v>111.83323197253399</c:v>
                </c:pt>
                <c:pt idx="32876">
                  <c:v>111.833070656538</c:v>
                </c:pt>
                <c:pt idx="32877">
                  <c:v>111.83305312479899</c:v>
                </c:pt>
                <c:pt idx="32878">
                  <c:v>111.832821919046</c:v>
                </c:pt>
                <c:pt idx="32879">
                  <c:v>111.832736606651</c:v>
                </c:pt>
                <c:pt idx="32880">
                  <c:v>111.832441062435</c:v>
                </c:pt>
                <c:pt idx="32881">
                  <c:v>111.83240707985</c:v>
                </c:pt>
                <c:pt idx="32882">
                  <c:v>111.832338354564</c:v>
                </c:pt>
                <c:pt idx="32883">
                  <c:v>111.832321545364</c:v>
                </c:pt>
                <c:pt idx="32884">
                  <c:v>111.832196901123</c:v>
                </c:pt>
                <c:pt idx="32885">
                  <c:v>111.832092559193</c:v>
                </c:pt>
                <c:pt idx="32886">
                  <c:v>111.83203718273001</c:v>
                </c:pt>
                <c:pt idx="32887">
                  <c:v>111.83198618886399</c:v>
                </c:pt>
                <c:pt idx="32888">
                  <c:v>111.831652702413</c:v>
                </c:pt>
                <c:pt idx="32889">
                  <c:v>111.83160842098501</c:v>
                </c:pt>
                <c:pt idx="32890">
                  <c:v>111.83158560730401</c:v>
                </c:pt>
                <c:pt idx="32891">
                  <c:v>111.831267812533</c:v>
                </c:pt>
                <c:pt idx="32892">
                  <c:v>111.831178934102</c:v>
                </c:pt>
                <c:pt idx="32893">
                  <c:v>111.831116485538</c:v>
                </c:pt>
                <c:pt idx="32894">
                  <c:v>111.831056818909</c:v>
                </c:pt>
                <c:pt idx="32895">
                  <c:v>111.830872738167</c:v>
                </c:pt>
                <c:pt idx="32896">
                  <c:v>111.830770365541</c:v>
                </c:pt>
                <c:pt idx="32897">
                  <c:v>111.830651709584</c:v>
                </c:pt>
                <c:pt idx="32898">
                  <c:v>111.83063919595401</c:v>
                </c:pt>
                <c:pt idx="32899">
                  <c:v>111.83062806616699</c:v>
                </c:pt>
                <c:pt idx="32900">
                  <c:v>111.830570399226</c:v>
                </c:pt>
                <c:pt idx="32901">
                  <c:v>111.830418629736</c:v>
                </c:pt>
                <c:pt idx="32902">
                  <c:v>111.83041045832201</c:v>
                </c:pt>
                <c:pt idx="32903">
                  <c:v>111.830275365171</c:v>
                </c:pt>
                <c:pt idx="32904">
                  <c:v>111.829791076083</c:v>
                </c:pt>
                <c:pt idx="32905">
                  <c:v>111.829730225071</c:v>
                </c:pt>
                <c:pt idx="32906">
                  <c:v>111.829654033965</c:v>
                </c:pt>
                <c:pt idx="32907">
                  <c:v>111.829587324328</c:v>
                </c:pt>
                <c:pt idx="32908">
                  <c:v>111.82944207762</c:v>
                </c:pt>
                <c:pt idx="32909">
                  <c:v>111.82928257223</c:v>
                </c:pt>
                <c:pt idx="32910">
                  <c:v>111.828990955137</c:v>
                </c:pt>
                <c:pt idx="32911">
                  <c:v>111.82867877266099</c:v>
                </c:pt>
                <c:pt idx="32912">
                  <c:v>111.82866693472199</c:v>
                </c:pt>
                <c:pt idx="32913">
                  <c:v>111.828636050032</c:v>
                </c:pt>
                <c:pt idx="32914">
                  <c:v>111.828534703111</c:v>
                </c:pt>
                <c:pt idx="32915">
                  <c:v>111.82851724832901</c:v>
                </c:pt>
                <c:pt idx="32916">
                  <c:v>111.82850018617199</c:v>
                </c:pt>
                <c:pt idx="32917">
                  <c:v>111.828179380433</c:v>
                </c:pt>
                <c:pt idx="32918">
                  <c:v>111.828130917368</c:v>
                </c:pt>
                <c:pt idx="32919">
                  <c:v>111.827878302882</c:v>
                </c:pt>
                <c:pt idx="32920">
                  <c:v>111.82781330909501</c:v>
                </c:pt>
                <c:pt idx="32921">
                  <c:v>111.827370970537</c:v>
                </c:pt>
                <c:pt idx="32922">
                  <c:v>111.827269559699</c:v>
                </c:pt>
                <c:pt idx="32923">
                  <c:v>111.827126466225</c:v>
                </c:pt>
                <c:pt idx="32924">
                  <c:v>111.82705750861599</c:v>
                </c:pt>
                <c:pt idx="32925">
                  <c:v>111.82697292834099</c:v>
                </c:pt>
                <c:pt idx="32926">
                  <c:v>111.826907754442</c:v>
                </c:pt>
                <c:pt idx="32927">
                  <c:v>111.826851840926</c:v>
                </c:pt>
                <c:pt idx="32928">
                  <c:v>111.8268426985</c:v>
                </c:pt>
                <c:pt idx="32929">
                  <c:v>111.826751090024</c:v>
                </c:pt>
                <c:pt idx="32930">
                  <c:v>111.826698803787</c:v>
                </c:pt>
                <c:pt idx="32931">
                  <c:v>111.82654272062901</c:v>
                </c:pt>
                <c:pt idx="32932">
                  <c:v>111.826405990754</c:v>
                </c:pt>
                <c:pt idx="32933">
                  <c:v>111.826311581968</c:v>
                </c:pt>
                <c:pt idx="32934">
                  <c:v>111.826279987028</c:v>
                </c:pt>
                <c:pt idx="32935">
                  <c:v>111.82617748238501</c:v>
                </c:pt>
                <c:pt idx="32936">
                  <c:v>111.826002503217</c:v>
                </c:pt>
                <c:pt idx="32937">
                  <c:v>111.825869249682</c:v>
                </c:pt>
                <c:pt idx="32938">
                  <c:v>111.825747132804</c:v>
                </c:pt>
                <c:pt idx="32939">
                  <c:v>111.825742416081</c:v>
                </c:pt>
                <c:pt idx="32940">
                  <c:v>111.825719162475</c:v>
                </c:pt>
                <c:pt idx="32941">
                  <c:v>111.825696830995</c:v>
                </c:pt>
                <c:pt idx="32942">
                  <c:v>111.824934911818</c:v>
                </c:pt>
                <c:pt idx="32943">
                  <c:v>111.824889296251</c:v>
                </c:pt>
                <c:pt idx="32944">
                  <c:v>111.824814280325</c:v>
                </c:pt>
                <c:pt idx="32945">
                  <c:v>111.82478929095301</c:v>
                </c:pt>
                <c:pt idx="32946">
                  <c:v>111.82469366974399</c:v>
                </c:pt>
                <c:pt idx="32947">
                  <c:v>111.824625832698</c:v>
                </c:pt>
                <c:pt idx="32948">
                  <c:v>111.82450444871</c:v>
                </c:pt>
                <c:pt idx="32949">
                  <c:v>111.824368455702</c:v>
                </c:pt>
                <c:pt idx="32950">
                  <c:v>111.824224714259</c:v>
                </c:pt>
                <c:pt idx="32951">
                  <c:v>111.824113288064</c:v>
                </c:pt>
                <c:pt idx="32952">
                  <c:v>111.82401336912901</c:v>
                </c:pt>
                <c:pt idx="32953">
                  <c:v>111.823986654305</c:v>
                </c:pt>
                <c:pt idx="32954">
                  <c:v>111.823769415169</c:v>
                </c:pt>
                <c:pt idx="32955">
                  <c:v>111.823708769457</c:v>
                </c:pt>
                <c:pt idx="32956">
                  <c:v>111.823453830251</c:v>
                </c:pt>
                <c:pt idx="32957">
                  <c:v>111.823442597428</c:v>
                </c:pt>
                <c:pt idx="32958">
                  <c:v>111.82329169757899</c:v>
                </c:pt>
                <c:pt idx="32959">
                  <c:v>111.823291374513</c:v>
                </c:pt>
                <c:pt idx="32960">
                  <c:v>111.823222294052</c:v>
                </c:pt>
                <c:pt idx="32961">
                  <c:v>111.82272313481</c:v>
                </c:pt>
                <c:pt idx="32962">
                  <c:v>111.82253175478399</c:v>
                </c:pt>
                <c:pt idx="32963">
                  <c:v>111.82243805746199</c:v>
                </c:pt>
                <c:pt idx="32964">
                  <c:v>111.822040401669</c:v>
                </c:pt>
                <c:pt idx="32965">
                  <c:v>111.821865665993</c:v>
                </c:pt>
                <c:pt idx="32966">
                  <c:v>111.821784567344</c:v>
                </c:pt>
                <c:pt idx="32967">
                  <c:v>111.821737480415</c:v>
                </c:pt>
                <c:pt idx="32968">
                  <c:v>111.821585415919</c:v>
                </c:pt>
                <c:pt idx="32969">
                  <c:v>111.821487445651</c:v>
                </c:pt>
                <c:pt idx="32970">
                  <c:v>111.821435416227</c:v>
                </c:pt>
                <c:pt idx="32971">
                  <c:v>111.82127929556501</c:v>
                </c:pt>
                <c:pt idx="32972">
                  <c:v>111.821122313188</c:v>
                </c:pt>
                <c:pt idx="32973">
                  <c:v>111.82111664962299</c:v>
                </c:pt>
                <c:pt idx="32974">
                  <c:v>111.82103513112099</c:v>
                </c:pt>
                <c:pt idx="32975">
                  <c:v>111.820868383307</c:v>
                </c:pt>
                <c:pt idx="32976">
                  <c:v>111.82080411304899</c:v>
                </c:pt>
                <c:pt idx="32977">
                  <c:v>111.820651535333</c:v>
                </c:pt>
                <c:pt idx="32978">
                  <c:v>111.820595266316</c:v>
                </c:pt>
                <c:pt idx="32979">
                  <c:v>111.82053570472</c:v>
                </c:pt>
                <c:pt idx="32980">
                  <c:v>111.82053436167099</c:v>
                </c:pt>
                <c:pt idx="32981">
                  <c:v>111.820511904865</c:v>
                </c:pt>
                <c:pt idx="32982">
                  <c:v>111.82049314453501</c:v>
                </c:pt>
                <c:pt idx="32983">
                  <c:v>111.820311256172</c:v>
                </c:pt>
                <c:pt idx="32984">
                  <c:v>111.820106908059</c:v>
                </c:pt>
                <c:pt idx="32985">
                  <c:v>111.820028702505</c:v>
                </c:pt>
                <c:pt idx="32986">
                  <c:v>111.81993420246999</c:v>
                </c:pt>
                <c:pt idx="32987">
                  <c:v>111.819768047549</c:v>
                </c:pt>
                <c:pt idx="32988">
                  <c:v>111.81963172364</c:v>
                </c:pt>
                <c:pt idx="32989">
                  <c:v>111.81947790674</c:v>
                </c:pt>
                <c:pt idx="32990">
                  <c:v>111.819473868522</c:v>
                </c:pt>
                <c:pt idx="32991">
                  <c:v>111.819191677379</c:v>
                </c:pt>
                <c:pt idx="32992">
                  <c:v>111.819103014007</c:v>
                </c:pt>
                <c:pt idx="32993">
                  <c:v>111.81904529186301</c:v>
                </c:pt>
                <c:pt idx="32994">
                  <c:v>111.818284269407</c:v>
                </c:pt>
                <c:pt idx="32995">
                  <c:v>111.81820694954401</c:v>
                </c:pt>
                <c:pt idx="32996">
                  <c:v>111.81806678385399</c:v>
                </c:pt>
                <c:pt idx="32997">
                  <c:v>111.818019637801</c:v>
                </c:pt>
                <c:pt idx="32998">
                  <c:v>111.817805440505</c:v>
                </c:pt>
                <c:pt idx="32999">
                  <c:v>111.81723223809</c:v>
                </c:pt>
                <c:pt idx="33000">
                  <c:v>111.817177598443</c:v>
                </c:pt>
                <c:pt idx="33001">
                  <c:v>111.817167068801</c:v>
                </c:pt>
                <c:pt idx="33002">
                  <c:v>111.817161089885</c:v>
                </c:pt>
                <c:pt idx="33003">
                  <c:v>111.816912735732</c:v>
                </c:pt>
                <c:pt idx="33004">
                  <c:v>111.816751333371</c:v>
                </c:pt>
                <c:pt idx="33005">
                  <c:v>111.816715107186</c:v>
                </c:pt>
                <c:pt idx="33006">
                  <c:v>111.81648518396401</c:v>
                </c:pt>
                <c:pt idx="33007">
                  <c:v>111.816443899654</c:v>
                </c:pt>
                <c:pt idx="33008">
                  <c:v>111.816145585407</c:v>
                </c:pt>
                <c:pt idx="33009">
                  <c:v>111.816075161302</c:v>
                </c:pt>
                <c:pt idx="33010">
                  <c:v>111.815916042034</c:v>
                </c:pt>
                <c:pt idx="33011">
                  <c:v>111.815885927567</c:v>
                </c:pt>
                <c:pt idx="33012">
                  <c:v>111.815766970428</c:v>
                </c:pt>
                <c:pt idx="33013">
                  <c:v>111.81476584233</c:v>
                </c:pt>
                <c:pt idx="33014">
                  <c:v>111.81473684104</c:v>
                </c:pt>
                <c:pt idx="33015">
                  <c:v>111.81469947241099</c:v>
                </c:pt>
                <c:pt idx="33016">
                  <c:v>111.81420476341999</c:v>
                </c:pt>
                <c:pt idx="33017">
                  <c:v>111.814140123028</c:v>
                </c:pt>
                <c:pt idx="33018">
                  <c:v>111.81388226745899</c:v>
                </c:pt>
                <c:pt idx="33019">
                  <c:v>111.813823556366</c:v>
                </c:pt>
                <c:pt idx="33020">
                  <c:v>111.813560337531</c:v>
                </c:pt>
                <c:pt idx="33021">
                  <c:v>111.813500069545</c:v>
                </c:pt>
                <c:pt idx="33022">
                  <c:v>111.81333108029899</c:v>
                </c:pt>
                <c:pt idx="33023">
                  <c:v>111.813291689376</c:v>
                </c:pt>
                <c:pt idx="33024">
                  <c:v>111.813135329418</c:v>
                </c:pt>
                <c:pt idx="33025">
                  <c:v>111.813113618538</c:v>
                </c:pt>
                <c:pt idx="33026">
                  <c:v>111.81309674530701</c:v>
                </c:pt>
                <c:pt idx="33027">
                  <c:v>111.813078668339</c:v>
                </c:pt>
                <c:pt idx="33028">
                  <c:v>111.812972829713</c:v>
                </c:pt>
                <c:pt idx="33029">
                  <c:v>111.812855400825</c:v>
                </c:pt>
                <c:pt idx="33030">
                  <c:v>111.812819347698</c:v>
                </c:pt>
                <c:pt idx="33031">
                  <c:v>111.812353179914</c:v>
                </c:pt>
                <c:pt idx="33032">
                  <c:v>111.81219011669199</c:v>
                </c:pt>
                <c:pt idx="33033">
                  <c:v>111.81218231053199</c:v>
                </c:pt>
                <c:pt idx="33034">
                  <c:v>111.81218131292199</c:v>
                </c:pt>
                <c:pt idx="33035">
                  <c:v>111.812020520247</c:v>
                </c:pt>
                <c:pt idx="33036">
                  <c:v>111.811995357301</c:v>
                </c:pt>
                <c:pt idx="33037">
                  <c:v>111.811937699431</c:v>
                </c:pt>
                <c:pt idx="33038">
                  <c:v>111.81192388884099</c:v>
                </c:pt>
                <c:pt idx="33039">
                  <c:v>111.811831221708</c:v>
                </c:pt>
                <c:pt idx="33040">
                  <c:v>111.811674464311</c:v>
                </c:pt>
                <c:pt idx="33041">
                  <c:v>111.81146720138101</c:v>
                </c:pt>
                <c:pt idx="33042">
                  <c:v>111.811270275257</c:v>
                </c:pt>
                <c:pt idx="33043">
                  <c:v>111.81126757936801</c:v>
                </c:pt>
                <c:pt idx="33044">
                  <c:v>111.811085848003</c:v>
                </c:pt>
                <c:pt idx="33045">
                  <c:v>111.811081822685</c:v>
                </c:pt>
                <c:pt idx="33046">
                  <c:v>111.810983997722</c:v>
                </c:pt>
                <c:pt idx="33047">
                  <c:v>111.810711115911</c:v>
                </c:pt>
                <c:pt idx="33048">
                  <c:v>111.810698320939</c:v>
                </c:pt>
                <c:pt idx="33049">
                  <c:v>111.810475885828</c:v>
                </c:pt>
                <c:pt idx="33050">
                  <c:v>111.810465512463</c:v>
                </c:pt>
                <c:pt idx="33051">
                  <c:v>111.81035755500901</c:v>
                </c:pt>
                <c:pt idx="33052">
                  <c:v>111.80998112200599</c:v>
                </c:pt>
                <c:pt idx="33053">
                  <c:v>111.809637154116</c:v>
                </c:pt>
                <c:pt idx="33054">
                  <c:v>111.809606255356</c:v>
                </c:pt>
                <c:pt idx="33055">
                  <c:v>111.809372011202</c:v>
                </c:pt>
                <c:pt idx="33056">
                  <c:v>111.809194002312</c:v>
                </c:pt>
                <c:pt idx="33057">
                  <c:v>111.809177577431</c:v>
                </c:pt>
                <c:pt idx="33058">
                  <c:v>111.809133190464</c:v>
                </c:pt>
                <c:pt idx="33059">
                  <c:v>111.80910181441</c:v>
                </c:pt>
                <c:pt idx="33060">
                  <c:v>111.80896271991099</c:v>
                </c:pt>
                <c:pt idx="33061">
                  <c:v>111.80841826133999</c:v>
                </c:pt>
                <c:pt idx="33062">
                  <c:v>111.808390111363</c:v>
                </c:pt>
                <c:pt idx="33063">
                  <c:v>111.80824622861201</c:v>
                </c:pt>
                <c:pt idx="33064">
                  <c:v>111.80789585032799</c:v>
                </c:pt>
                <c:pt idx="33065">
                  <c:v>111.807594675462</c:v>
                </c:pt>
                <c:pt idx="33066">
                  <c:v>111.807592729977</c:v>
                </c:pt>
                <c:pt idx="33067">
                  <c:v>111.807544824879</c:v>
                </c:pt>
                <c:pt idx="33068">
                  <c:v>111.80719145567301</c:v>
                </c:pt>
                <c:pt idx="33069">
                  <c:v>111.80707929212799</c:v>
                </c:pt>
                <c:pt idx="33070">
                  <c:v>111.806499792523</c:v>
                </c:pt>
                <c:pt idx="33071">
                  <c:v>111.80625555361701</c:v>
                </c:pt>
                <c:pt idx="33072">
                  <c:v>111.806227169392</c:v>
                </c:pt>
                <c:pt idx="33073">
                  <c:v>111.806060857123</c:v>
                </c:pt>
                <c:pt idx="33074">
                  <c:v>111.805823089863</c:v>
                </c:pt>
                <c:pt idx="33075">
                  <c:v>111.80572187046</c:v>
                </c:pt>
                <c:pt idx="33076">
                  <c:v>111.805618043156</c:v>
                </c:pt>
                <c:pt idx="33077">
                  <c:v>111.805531087196</c:v>
                </c:pt>
                <c:pt idx="33078">
                  <c:v>111.805240019845</c:v>
                </c:pt>
                <c:pt idx="33079">
                  <c:v>111.804901775776</c:v>
                </c:pt>
                <c:pt idx="33080">
                  <c:v>111.80438330287799</c:v>
                </c:pt>
                <c:pt idx="33081">
                  <c:v>111.80436525651599</c:v>
                </c:pt>
                <c:pt idx="33082">
                  <c:v>111.80433624279701</c:v>
                </c:pt>
                <c:pt idx="33083">
                  <c:v>111.804250097246</c:v>
                </c:pt>
                <c:pt idx="33084">
                  <c:v>111.80416258724701</c:v>
                </c:pt>
                <c:pt idx="33085">
                  <c:v>111.80408968686901</c:v>
                </c:pt>
                <c:pt idx="33086">
                  <c:v>111.80389723163501</c:v>
                </c:pt>
                <c:pt idx="33087">
                  <c:v>111.80308741828399</c:v>
                </c:pt>
                <c:pt idx="33088">
                  <c:v>111.80281959055699</c:v>
                </c:pt>
                <c:pt idx="33089">
                  <c:v>111.80265009074699</c:v>
                </c:pt>
                <c:pt idx="33090">
                  <c:v>111.802595410915</c:v>
                </c:pt>
                <c:pt idx="33091">
                  <c:v>111.802581597037</c:v>
                </c:pt>
                <c:pt idx="33092">
                  <c:v>111.802391635847</c:v>
                </c:pt>
                <c:pt idx="33093">
                  <c:v>111.802197870724</c:v>
                </c:pt>
                <c:pt idx="33094">
                  <c:v>111.80193207190899</c:v>
                </c:pt>
                <c:pt idx="33095">
                  <c:v>111.801334629077</c:v>
                </c:pt>
                <c:pt idx="33096">
                  <c:v>111.801134681191</c:v>
                </c:pt>
                <c:pt idx="33097">
                  <c:v>111.801073544472</c:v>
                </c:pt>
                <c:pt idx="33098">
                  <c:v>111.80100664355599</c:v>
                </c:pt>
                <c:pt idx="33099">
                  <c:v>111.80076695455401</c:v>
                </c:pt>
                <c:pt idx="33100">
                  <c:v>111.80014136652299</c:v>
                </c:pt>
                <c:pt idx="33101">
                  <c:v>111.799884829362</c:v>
                </c:pt>
                <c:pt idx="33102">
                  <c:v>111.798818015062</c:v>
                </c:pt>
                <c:pt idx="33103">
                  <c:v>111.798753414708</c:v>
                </c:pt>
                <c:pt idx="33104">
                  <c:v>111.79852218835801</c:v>
                </c:pt>
                <c:pt idx="33105">
                  <c:v>111.797707029702</c:v>
                </c:pt>
                <c:pt idx="33106">
                  <c:v>111.797552485718</c:v>
                </c:pt>
                <c:pt idx="33107">
                  <c:v>111.797032450115</c:v>
                </c:pt>
                <c:pt idx="33108">
                  <c:v>111.796998369522</c:v>
                </c:pt>
                <c:pt idx="33109">
                  <c:v>111.79650807583199</c:v>
                </c:pt>
                <c:pt idx="33110">
                  <c:v>111.79625212522799</c:v>
                </c:pt>
                <c:pt idx="33111">
                  <c:v>111.795991090513</c:v>
                </c:pt>
                <c:pt idx="33112">
                  <c:v>111.795818699696</c:v>
                </c:pt>
                <c:pt idx="33113">
                  <c:v>111.795122629646</c:v>
                </c:pt>
                <c:pt idx="33114">
                  <c:v>111.795105058244</c:v>
                </c:pt>
                <c:pt idx="33115">
                  <c:v>111.79468324961</c:v>
                </c:pt>
                <c:pt idx="33116">
                  <c:v>111.79445626712899</c:v>
                </c:pt>
                <c:pt idx="33117">
                  <c:v>111.794035349244</c:v>
                </c:pt>
                <c:pt idx="33118">
                  <c:v>111.79386760686</c:v>
                </c:pt>
                <c:pt idx="33119">
                  <c:v>111.79371164085001</c:v>
                </c:pt>
                <c:pt idx="33120">
                  <c:v>111.793438245519</c:v>
                </c:pt>
                <c:pt idx="33121">
                  <c:v>111.79341239474</c:v>
                </c:pt>
                <c:pt idx="33122">
                  <c:v>111.792973907589</c:v>
                </c:pt>
                <c:pt idx="33123">
                  <c:v>111.792550954121</c:v>
                </c:pt>
                <c:pt idx="33124">
                  <c:v>111.79210802054099</c:v>
                </c:pt>
                <c:pt idx="33125">
                  <c:v>111.79168723537499</c:v>
                </c:pt>
                <c:pt idx="33126">
                  <c:v>111.79128647460701</c:v>
                </c:pt>
                <c:pt idx="33127">
                  <c:v>111.791153879438</c:v>
                </c:pt>
                <c:pt idx="33128">
                  <c:v>111.789506983854</c:v>
                </c:pt>
                <c:pt idx="33129">
                  <c:v>111.789008872919</c:v>
                </c:pt>
                <c:pt idx="33130">
                  <c:v>111.78890028615101</c:v>
                </c:pt>
                <c:pt idx="33131">
                  <c:v>111.788872558563</c:v>
                </c:pt>
                <c:pt idx="33132">
                  <c:v>111.788657190485</c:v>
                </c:pt>
                <c:pt idx="33133">
                  <c:v>111.788444248915</c:v>
                </c:pt>
                <c:pt idx="33134">
                  <c:v>111.78824834736</c:v>
                </c:pt>
                <c:pt idx="33135">
                  <c:v>111.78818224855399</c:v>
                </c:pt>
                <c:pt idx="33136">
                  <c:v>111.78814690807199</c:v>
                </c:pt>
                <c:pt idx="33137">
                  <c:v>111.788022031845</c:v>
                </c:pt>
                <c:pt idx="33138">
                  <c:v>111.787973530022</c:v>
                </c:pt>
                <c:pt idx="33139">
                  <c:v>111.78777517936901</c:v>
                </c:pt>
                <c:pt idx="33140">
                  <c:v>111.787458059136</c:v>
                </c:pt>
                <c:pt idx="33141">
                  <c:v>111.787134575602</c:v>
                </c:pt>
                <c:pt idx="33142">
                  <c:v>111.786610019731</c:v>
                </c:pt>
                <c:pt idx="33143">
                  <c:v>111.786514572282</c:v>
                </c:pt>
                <c:pt idx="33144">
                  <c:v>111.78641359010101</c:v>
                </c:pt>
                <c:pt idx="33145">
                  <c:v>111.78629811106499</c:v>
                </c:pt>
                <c:pt idx="33146">
                  <c:v>111.786099605801</c:v>
                </c:pt>
                <c:pt idx="33147">
                  <c:v>111.78607638647701</c:v>
                </c:pt>
                <c:pt idx="33148">
                  <c:v>111.78607364627899</c:v>
                </c:pt>
                <c:pt idx="33149">
                  <c:v>111.78604282837</c:v>
                </c:pt>
                <c:pt idx="33150">
                  <c:v>111.78600176228299</c:v>
                </c:pt>
                <c:pt idx="33151">
                  <c:v>111.78587211423699</c:v>
                </c:pt>
                <c:pt idx="33152">
                  <c:v>111.785847513062</c:v>
                </c:pt>
                <c:pt idx="33153">
                  <c:v>111.785780853456</c:v>
                </c:pt>
                <c:pt idx="33154">
                  <c:v>111.78577722055699</c:v>
                </c:pt>
                <c:pt idx="33155">
                  <c:v>111.78576400812101</c:v>
                </c:pt>
                <c:pt idx="33156">
                  <c:v>111.785636001903</c:v>
                </c:pt>
                <c:pt idx="33157">
                  <c:v>111.785611156076</c:v>
                </c:pt>
                <c:pt idx="33158">
                  <c:v>111.785552811746</c:v>
                </c:pt>
                <c:pt idx="33159">
                  <c:v>111.78549531040299</c:v>
                </c:pt>
                <c:pt idx="33160">
                  <c:v>111.78532894180501</c:v>
                </c:pt>
                <c:pt idx="33161">
                  <c:v>111.78509244231201</c:v>
                </c:pt>
                <c:pt idx="33162">
                  <c:v>111.785048275658</c:v>
                </c:pt>
                <c:pt idx="33163">
                  <c:v>111.78479240648301</c:v>
                </c:pt>
                <c:pt idx="33164">
                  <c:v>111.78439655759</c:v>
                </c:pt>
                <c:pt idx="33165">
                  <c:v>111.784074305006</c:v>
                </c:pt>
                <c:pt idx="33166">
                  <c:v>111.78394269577799</c:v>
                </c:pt>
                <c:pt idx="33167">
                  <c:v>111.78383309105401</c:v>
                </c:pt>
                <c:pt idx="33168">
                  <c:v>111.783545732709</c:v>
                </c:pt>
                <c:pt idx="33169">
                  <c:v>111.783458385619</c:v>
                </c:pt>
                <c:pt idx="33170">
                  <c:v>111.782084894055</c:v>
                </c:pt>
                <c:pt idx="33171">
                  <c:v>111.78149872527</c:v>
                </c:pt>
                <c:pt idx="33172">
                  <c:v>111.781477971889</c:v>
                </c:pt>
                <c:pt idx="33173">
                  <c:v>111.781019573904</c:v>
                </c:pt>
                <c:pt idx="33174">
                  <c:v>111.780215628104</c:v>
                </c:pt>
                <c:pt idx="33175">
                  <c:v>111.78013194973001</c:v>
                </c:pt>
                <c:pt idx="33176">
                  <c:v>111.779492639525</c:v>
                </c:pt>
                <c:pt idx="33177">
                  <c:v>111.77852432464501</c:v>
                </c:pt>
                <c:pt idx="33178">
                  <c:v>111.77792320238299</c:v>
                </c:pt>
                <c:pt idx="33179">
                  <c:v>111.77768803951901</c:v>
                </c:pt>
                <c:pt idx="33180">
                  <c:v>111.777453807057</c:v>
                </c:pt>
                <c:pt idx="33181">
                  <c:v>111.776496300611</c:v>
                </c:pt>
                <c:pt idx="33182">
                  <c:v>111.776041034657</c:v>
                </c:pt>
                <c:pt idx="33183">
                  <c:v>111.773701576227</c:v>
                </c:pt>
                <c:pt idx="33184">
                  <c:v>111.772502435704</c:v>
                </c:pt>
                <c:pt idx="33185">
                  <c:v>111.772375095237</c:v>
                </c:pt>
                <c:pt idx="33186">
                  <c:v>111.772161042178</c:v>
                </c:pt>
                <c:pt idx="33187">
                  <c:v>111.770839370023</c:v>
                </c:pt>
                <c:pt idx="33188">
                  <c:v>111.770351463327</c:v>
                </c:pt>
                <c:pt idx="33189">
                  <c:v>111.769388673545</c:v>
                </c:pt>
                <c:pt idx="33190">
                  <c:v>111.769081252433</c:v>
                </c:pt>
                <c:pt idx="33191">
                  <c:v>111.766534639767</c:v>
                </c:pt>
                <c:pt idx="33192">
                  <c:v>111.76625148551599</c:v>
                </c:pt>
                <c:pt idx="33193">
                  <c:v>111.763693187559</c:v>
                </c:pt>
                <c:pt idx="33194">
                  <c:v>111.763316403057</c:v>
                </c:pt>
                <c:pt idx="33195">
                  <c:v>111.76330085270401</c:v>
                </c:pt>
                <c:pt idx="33196">
                  <c:v>111.76256979943901</c:v>
                </c:pt>
                <c:pt idx="33197">
                  <c:v>111.76076033499</c:v>
                </c:pt>
                <c:pt idx="33198">
                  <c:v>111.76010851609</c:v>
                </c:pt>
                <c:pt idx="33199">
                  <c:v>111.752977757209</c:v>
                </c:pt>
                <c:pt idx="33200">
                  <c:v>111.748282623273</c:v>
                </c:pt>
                <c:pt idx="33201">
                  <c:v>111.745292154547</c:v>
                </c:pt>
                <c:pt idx="33202">
                  <c:v>111.74484552734801</c:v>
                </c:pt>
                <c:pt idx="33203">
                  <c:v>111.744146498069</c:v>
                </c:pt>
                <c:pt idx="33204">
                  <c:v>111.74157091651</c:v>
                </c:pt>
                <c:pt idx="33205">
                  <c:v>111.73617449468</c:v>
                </c:pt>
                <c:pt idx="33206">
                  <c:v>111.73175873824501</c:v>
                </c:pt>
                <c:pt idx="33207">
                  <c:v>111.731100443801</c:v>
                </c:pt>
                <c:pt idx="33208">
                  <c:v>111.728757363699</c:v>
                </c:pt>
                <c:pt idx="33209">
                  <c:v>111.728530428813</c:v>
                </c:pt>
                <c:pt idx="33210">
                  <c:v>111.721539595857</c:v>
                </c:pt>
                <c:pt idx="33211">
                  <c:v>111.72109968882999</c:v>
                </c:pt>
                <c:pt idx="33212">
                  <c:v>111.715722899274</c:v>
                </c:pt>
                <c:pt idx="33213">
                  <c:v>111.71553996146901</c:v>
                </c:pt>
                <c:pt idx="33214">
                  <c:v>111.71453882305801</c:v>
                </c:pt>
                <c:pt idx="33215">
                  <c:v>111.713473864874</c:v>
                </c:pt>
                <c:pt idx="33216">
                  <c:v>111.71313704494101</c:v>
                </c:pt>
                <c:pt idx="33217">
                  <c:v>111.71279223638901</c:v>
                </c:pt>
                <c:pt idx="33218">
                  <c:v>111.71241639003399</c:v>
                </c:pt>
                <c:pt idx="33219">
                  <c:v>111.712300322125</c:v>
                </c:pt>
                <c:pt idx="33220">
                  <c:v>111.71216229309999</c:v>
                </c:pt>
                <c:pt idx="33221">
                  <c:v>111.71201251640601</c:v>
                </c:pt>
                <c:pt idx="33222">
                  <c:v>111.711985812208</c:v>
                </c:pt>
                <c:pt idx="33223">
                  <c:v>111.705224854172</c:v>
                </c:pt>
                <c:pt idx="33224">
                  <c:v>111.705112976221</c:v>
                </c:pt>
                <c:pt idx="33225">
                  <c:v>111.702168834963</c:v>
                </c:pt>
                <c:pt idx="33226">
                  <c:v>111.70126277256</c:v>
                </c:pt>
                <c:pt idx="33227">
                  <c:v>111.700850210293</c:v>
                </c:pt>
                <c:pt idx="33228">
                  <c:v>111.698652481579</c:v>
                </c:pt>
                <c:pt idx="33229">
                  <c:v>111.697011960758</c:v>
                </c:pt>
                <c:pt idx="33230">
                  <c:v>111.69697402842</c:v>
                </c:pt>
                <c:pt idx="33231">
                  <c:v>111.692333927025</c:v>
                </c:pt>
                <c:pt idx="33232">
                  <c:v>111.68840844261</c:v>
                </c:pt>
                <c:pt idx="33233">
                  <c:v>111.686893040865</c:v>
                </c:pt>
                <c:pt idx="33234">
                  <c:v>111.685539687888</c:v>
                </c:pt>
                <c:pt idx="33235">
                  <c:v>111.67870083403901</c:v>
                </c:pt>
                <c:pt idx="33236">
                  <c:v>111.678621125552</c:v>
                </c:pt>
                <c:pt idx="33237">
                  <c:v>111.66881457915299</c:v>
                </c:pt>
                <c:pt idx="33238">
                  <c:v>111.66564383863999</c:v>
                </c:pt>
                <c:pt idx="33239">
                  <c:v>111.665498189034</c:v>
                </c:pt>
                <c:pt idx="33240">
                  <c:v>111.663250793526</c:v>
                </c:pt>
                <c:pt idx="33241">
                  <c:v>111.65790147966401</c:v>
                </c:pt>
                <c:pt idx="33242">
                  <c:v>111.65498125480801</c:v>
                </c:pt>
                <c:pt idx="33243">
                  <c:v>111.651551685143</c:v>
                </c:pt>
                <c:pt idx="33244">
                  <c:v>111.650249245875</c:v>
                </c:pt>
                <c:pt idx="33245">
                  <c:v>111.648653186594</c:v>
                </c:pt>
                <c:pt idx="33246">
                  <c:v>111.645740969022</c:v>
                </c:pt>
                <c:pt idx="33247">
                  <c:v>111.64231622665901</c:v>
                </c:pt>
                <c:pt idx="33248">
                  <c:v>111.64202628941101</c:v>
                </c:pt>
                <c:pt idx="33249">
                  <c:v>111.64127537085901</c:v>
                </c:pt>
                <c:pt idx="33250">
                  <c:v>111.639849767641</c:v>
                </c:pt>
                <c:pt idx="33251">
                  <c:v>111.639074388867</c:v>
                </c:pt>
                <c:pt idx="33252">
                  <c:v>111.638685076507</c:v>
                </c:pt>
                <c:pt idx="33253">
                  <c:v>111.63813829242</c:v>
                </c:pt>
                <c:pt idx="33254">
                  <c:v>111.63810788726001</c:v>
                </c:pt>
                <c:pt idx="33255">
                  <c:v>111.637959049496</c:v>
                </c:pt>
                <c:pt idx="33256">
                  <c:v>111.637896942174</c:v>
                </c:pt>
                <c:pt idx="33257">
                  <c:v>111.63678586403999</c:v>
                </c:pt>
                <c:pt idx="33258">
                  <c:v>111.636211154636</c:v>
                </c:pt>
                <c:pt idx="33259">
                  <c:v>111.635831767056</c:v>
                </c:pt>
                <c:pt idx="33260">
                  <c:v>111.63563464598801</c:v>
                </c:pt>
                <c:pt idx="33261">
                  <c:v>111.635223590221</c:v>
                </c:pt>
                <c:pt idx="33262">
                  <c:v>111.634983156443</c:v>
                </c:pt>
                <c:pt idx="33263">
                  <c:v>111.634638480639</c:v>
                </c:pt>
                <c:pt idx="33264">
                  <c:v>111.63409729545199</c:v>
                </c:pt>
                <c:pt idx="33265">
                  <c:v>111.634055230363</c:v>
                </c:pt>
                <c:pt idx="33266">
                  <c:v>111.633736635205</c:v>
                </c:pt>
                <c:pt idx="33267">
                  <c:v>111.632696741506</c:v>
                </c:pt>
                <c:pt idx="33268">
                  <c:v>111.632509858544</c:v>
                </c:pt>
                <c:pt idx="33269">
                  <c:v>111.632425432986</c:v>
                </c:pt>
                <c:pt idx="33270">
                  <c:v>111.63218753602401</c:v>
                </c:pt>
                <c:pt idx="33271">
                  <c:v>111.632029853427</c:v>
                </c:pt>
                <c:pt idx="33272">
                  <c:v>111.632007292119</c:v>
                </c:pt>
                <c:pt idx="33273">
                  <c:v>111.631872253476</c:v>
                </c:pt>
                <c:pt idx="33274">
                  <c:v>111.63173914858601</c:v>
                </c:pt>
                <c:pt idx="33275">
                  <c:v>111.631179662175</c:v>
                </c:pt>
                <c:pt idx="33276">
                  <c:v>111.630921694668</c:v>
                </c:pt>
                <c:pt idx="33277">
                  <c:v>111.630634170303</c:v>
                </c:pt>
                <c:pt idx="33278">
                  <c:v>111.630617458998</c:v>
                </c:pt>
                <c:pt idx="33279">
                  <c:v>111.63059197072999</c:v>
                </c:pt>
                <c:pt idx="33280">
                  <c:v>111.63047525491901</c:v>
                </c:pt>
                <c:pt idx="33281">
                  <c:v>111.63002327258999</c:v>
                </c:pt>
                <c:pt idx="33282">
                  <c:v>111.62957352888399</c:v>
                </c:pt>
                <c:pt idx="33283">
                  <c:v>111.629543940112</c:v>
                </c:pt>
                <c:pt idx="33284">
                  <c:v>111.629202905272</c:v>
                </c:pt>
                <c:pt idx="33285">
                  <c:v>111.62917726551601</c:v>
                </c:pt>
                <c:pt idx="33286">
                  <c:v>111.62892991903701</c:v>
                </c:pt>
                <c:pt idx="33287">
                  <c:v>111.62831684031801</c:v>
                </c:pt>
                <c:pt idx="33288">
                  <c:v>111.62825736433599</c:v>
                </c:pt>
                <c:pt idx="33289">
                  <c:v>111.628095897685</c:v>
                </c:pt>
                <c:pt idx="33290">
                  <c:v>111.627715315896</c:v>
                </c:pt>
                <c:pt idx="33291">
                  <c:v>111.627533910455</c:v>
                </c:pt>
                <c:pt idx="33292">
                  <c:v>111.62719639743101</c:v>
                </c:pt>
                <c:pt idx="33293">
                  <c:v>111.626764468041</c:v>
                </c:pt>
                <c:pt idx="33294">
                  <c:v>111.626718613001</c:v>
                </c:pt>
                <c:pt idx="33295">
                  <c:v>111.626516645341</c:v>
                </c:pt>
                <c:pt idx="33296">
                  <c:v>111.626189246102</c:v>
                </c:pt>
                <c:pt idx="33297">
                  <c:v>111.625915213081</c:v>
                </c:pt>
                <c:pt idx="33298">
                  <c:v>111.625856167725</c:v>
                </c:pt>
                <c:pt idx="33299">
                  <c:v>111.625834533149</c:v>
                </c:pt>
                <c:pt idx="33300">
                  <c:v>111.625746332044</c:v>
                </c:pt>
                <c:pt idx="33301">
                  <c:v>111.625622879145</c:v>
                </c:pt>
                <c:pt idx="33302">
                  <c:v>111.62534753603001</c:v>
                </c:pt>
                <c:pt idx="33303">
                  <c:v>111.62521068773999</c:v>
                </c:pt>
                <c:pt idx="33304">
                  <c:v>111.62517134724401</c:v>
                </c:pt>
                <c:pt idx="33305">
                  <c:v>111.62492858540099</c:v>
                </c:pt>
                <c:pt idx="33306">
                  <c:v>111.62470925215401</c:v>
                </c:pt>
                <c:pt idx="33307">
                  <c:v>111.62470779068801</c:v>
                </c:pt>
                <c:pt idx="33308">
                  <c:v>111.624650569997</c:v>
                </c:pt>
                <c:pt idx="33309">
                  <c:v>111.62458585322599</c:v>
                </c:pt>
                <c:pt idx="33310">
                  <c:v>111.62445781440501</c:v>
                </c:pt>
                <c:pt idx="33311">
                  <c:v>111.62442369511</c:v>
                </c:pt>
                <c:pt idx="33312">
                  <c:v>111.62436929936899</c:v>
                </c:pt>
                <c:pt idx="33313">
                  <c:v>111.62424813440001</c:v>
                </c:pt>
                <c:pt idx="33314">
                  <c:v>111.624235115414</c:v>
                </c:pt>
                <c:pt idx="33315">
                  <c:v>111.624173372402</c:v>
                </c:pt>
                <c:pt idx="33316">
                  <c:v>111.624087406966</c:v>
                </c:pt>
                <c:pt idx="33317">
                  <c:v>111.62408253734699</c:v>
                </c:pt>
                <c:pt idx="33318">
                  <c:v>111.623741751249</c:v>
                </c:pt>
                <c:pt idx="33319">
                  <c:v>111.62356427070399</c:v>
                </c:pt>
                <c:pt idx="33320">
                  <c:v>111.623432616182</c:v>
                </c:pt>
                <c:pt idx="33321">
                  <c:v>111.623393911365</c:v>
                </c:pt>
                <c:pt idx="33322">
                  <c:v>111.623223637354</c:v>
                </c:pt>
                <c:pt idx="33323">
                  <c:v>111.623012313245</c:v>
                </c:pt>
                <c:pt idx="33324">
                  <c:v>111.623005842086</c:v>
                </c:pt>
                <c:pt idx="33325">
                  <c:v>111.62293479728299</c:v>
                </c:pt>
                <c:pt idx="33326">
                  <c:v>111.62274495230599</c:v>
                </c:pt>
                <c:pt idx="33327">
                  <c:v>111.622728946184</c:v>
                </c:pt>
                <c:pt idx="33328">
                  <c:v>111.62272498534399</c:v>
                </c:pt>
                <c:pt idx="33329">
                  <c:v>111.622704729251</c:v>
                </c:pt>
                <c:pt idx="33330">
                  <c:v>111.622642009016</c:v>
                </c:pt>
                <c:pt idx="33331">
                  <c:v>111.622633763306</c:v>
                </c:pt>
                <c:pt idx="33332">
                  <c:v>111.622125713466</c:v>
                </c:pt>
                <c:pt idx="33333">
                  <c:v>111.62208063879601</c:v>
                </c:pt>
                <c:pt idx="33334">
                  <c:v>111.622018943898</c:v>
                </c:pt>
                <c:pt idx="33335">
                  <c:v>111.62185192522701</c:v>
                </c:pt>
                <c:pt idx="33336">
                  <c:v>111.621849415412</c:v>
                </c:pt>
                <c:pt idx="33337">
                  <c:v>111.621828255474</c:v>
                </c:pt>
                <c:pt idx="33338">
                  <c:v>111.621693584558</c:v>
                </c:pt>
                <c:pt idx="33339">
                  <c:v>111.621638531277</c:v>
                </c:pt>
                <c:pt idx="33340">
                  <c:v>111.62145314188101</c:v>
                </c:pt>
                <c:pt idx="33341">
                  <c:v>111.621252228641</c:v>
                </c:pt>
                <c:pt idx="33342">
                  <c:v>111.621137208313</c:v>
                </c:pt>
                <c:pt idx="33343">
                  <c:v>111.621038734457</c:v>
                </c:pt>
                <c:pt idx="33344">
                  <c:v>111.62098434106299</c:v>
                </c:pt>
                <c:pt idx="33345">
                  <c:v>111.62083567325701</c:v>
                </c:pt>
                <c:pt idx="33346">
                  <c:v>111.62075383234</c:v>
                </c:pt>
                <c:pt idx="33347">
                  <c:v>111.620692512952</c:v>
                </c:pt>
                <c:pt idx="33348">
                  <c:v>111.620535791886</c:v>
                </c:pt>
                <c:pt idx="33349">
                  <c:v>111.620518872377</c:v>
                </c:pt>
                <c:pt idx="33350">
                  <c:v>111.620428923484</c:v>
                </c:pt>
                <c:pt idx="33351">
                  <c:v>111.62038098200399</c:v>
                </c:pt>
                <c:pt idx="33352">
                  <c:v>111.620372023996</c:v>
                </c:pt>
                <c:pt idx="33353">
                  <c:v>111.620244417243</c:v>
                </c:pt>
                <c:pt idx="33354">
                  <c:v>111.62021018816699</c:v>
                </c:pt>
                <c:pt idx="33355">
                  <c:v>111.620115785233</c:v>
                </c:pt>
                <c:pt idx="33356">
                  <c:v>111.62004344962099</c:v>
                </c:pt>
                <c:pt idx="33357">
                  <c:v>111.62004150448701</c:v>
                </c:pt>
                <c:pt idx="33358">
                  <c:v>111.619989157611</c:v>
                </c:pt>
                <c:pt idx="33359">
                  <c:v>111.619951721009</c:v>
                </c:pt>
                <c:pt idx="33360">
                  <c:v>111.619833121215</c:v>
                </c:pt>
                <c:pt idx="33361">
                  <c:v>111.619685355586</c:v>
                </c:pt>
                <c:pt idx="33362">
                  <c:v>111.619486224303</c:v>
                </c:pt>
                <c:pt idx="33363">
                  <c:v>111.619300157917</c:v>
                </c:pt>
                <c:pt idx="33364">
                  <c:v>111.61923399386799</c:v>
                </c:pt>
                <c:pt idx="33365">
                  <c:v>111.619213940783</c:v>
                </c:pt>
                <c:pt idx="33366">
                  <c:v>111.619201188666</c:v>
                </c:pt>
                <c:pt idx="33367">
                  <c:v>111.619012696517</c:v>
                </c:pt>
                <c:pt idx="33368">
                  <c:v>111.618833206975</c:v>
                </c:pt>
                <c:pt idx="33369">
                  <c:v>111.618832944814</c:v>
                </c:pt>
                <c:pt idx="33370">
                  <c:v>111.618806163717</c:v>
                </c:pt>
                <c:pt idx="33371">
                  <c:v>111.618779785236</c:v>
                </c:pt>
                <c:pt idx="33372">
                  <c:v>111.618640943741</c:v>
                </c:pt>
                <c:pt idx="33373">
                  <c:v>111.61862699912599</c:v>
                </c:pt>
                <c:pt idx="33374">
                  <c:v>111.61854848084199</c:v>
                </c:pt>
                <c:pt idx="33375">
                  <c:v>111.61838048615</c:v>
                </c:pt>
                <c:pt idx="33376">
                  <c:v>111.618201985553</c:v>
                </c:pt>
                <c:pt idx="33377">
                  <c:v>111.61810726866599</c:v>
                </c:pt>
                <c:pt idx="33378">
                  <c:v>111.618080139141</c:v>
                </c:pt>
                <c:pt idx="33379">
                  <c:v>111.61798740956399</c:v>
                </c:pt>
                <c:pt idx="33380">
                  <c:v>111.617841376773</c:v>
                </c:pt>
                <c:pt idx="33381">
                  <c:v>111.617796952745</c:v>
                </c:pt>
                <c:pt idx="33382">
                  <c:v>111.617658183329</c:v>
                </c:pt>
                <c:pt idx="33383">
                  <c:v>111.617656833884</c:v>
                </c:pt>
                <c:pt idx="33384">
                  <c:v>111.617087678929</c:v>
                </c:pt>
                <c:pt idx="33385">
                  <c:v>111.617042862752</c:v>
                </c:pt>
                <c:pt idx="33386">
                  <c:v>111.616801104544</c:v>
                </c:pt>
                <c:pt idx="33387">
                  <c:v>111.616753279137</c:v>
                </c:pt>
                <c:pt idx="33388">
                  <c:v>111.61668263197301</c:v>
                </c:pt>
                <c:pt idx="33389">
                  <c:v>111.616678731653</c:v>
                </c:pt>
                <c:pt idx="33390">
                  <c:v>111.61664293180699</c:v>
                </c:pt>
                <c:pt idx="33391">
                  <c:v>111.61658254252499</c:v>
                </c:pt>
                <c:pt idx="33392">
                  <c:v>111.61657841184299</c:v>
                </c:pt>
                <c:pt idx="33393">
                  <c:v>111.616301680932</c:v>
                </c:pt>
                <c:pt idx="33394">
                  <c:v>111.616190568574</c:v>
                </c:pt>
                <c:pt idx="33395">
                  <c:v>111.616042671286</c:v>
                </c:pt>
                <c:pt idx="33396">
                  <c:v>111.61591634871</c:v>
                </c:pt>
                <c:pt idx="33397">
                  <c:v>111.615759789073</c:v>
                </c:pt>
                <c:pt idx="33398">
                  <c:v>111.61572060792101</c:v>
                </c:pt>
                <c:pt idx="33399">
                  <c:v>111.615591104654</c:v>
                </c:pt>
                <c:pt idx="33400">
                  <c:v>111.615450945234</c:v>
                </c:pt>
                <c:pt idx="33401">
                  <c:v>111.61524082452</c:v>
                </c:pt>
                <c:pt idx="33402">
                  <c:v>111.615200099467</c:v>
                </c:pt>
                <c:pt idx="33403">
                  <c:v>111.615106574452</c:v>
                </c:pt>
                <c:pt idx="33404">
                  <c:v>111.61500064601999</c:v>
                </c:pt>
                <c:pt idx="33405">
                  <c:v>111.61456373694</c:v>
                </c:pt>
                <c:pt idx="33406">
                  <c:v>111.61456301725499</c:v>
                </c:pt>
                <c:pt idx="33407">
                  <c:v>111.61446882841101</c:v>
                </c:pt>
                <c:pt idx="33408">
                  <c:v>111.61430919393</c:v>
                </c:pt>
                <c:pt idx="33409">
                  <c:v>111.614128293574</c:v>
                </c:pt>
                <c:pt idx="33410">
                  <c:v>111.613971376728</c:v>
                </c:pt>
                <c:pt idx="33411">
                  <c:v>111.613943462245</c:v>
                </c:pt>
                <c:pt idx="33412">
                  <c:v>111.613937002458</c:v>
                </c:pt>
                <c:pt idx="33413">
                  <c:v>111.613906066776</c:v>
                </c:pt>
                <c:pt idx="33414">
                  <c:v>111.61377941673101</c:v>
                </c:pt>
                <c:pt idx="33415">
                  <c:v>111.61365933268399</c:v>
                </c:pt>
                <c:pt idx="33416">
                  <c:v>111.61355946150201</c:v>
                </c:pt>
                <c:pt idx="33417">
                  <c:v>111.613408784936</c:v>
                </c:pt>
                <c:pt idx="33418">
                  <c:v>111.61334527900399</c:v>
                </c:pt>
                <c:pt idx="33419">
                  <c:v>111.613254133822</c:v>
                </c:pt>
                <c:pt idx="33420">
                  <c:v>111.61309816303</c:v>
                </c:pt>
                <c:pt idx="33421">
                  <c:v>111.613087857278</c:v>
                </c:pt>
                <c:pt idx="33422">
                  <c:v>111.61299021252501</c:v>
                </c:pt>
                <c:pt idx="33423">
                  <c:v>111.612909727242</c:v>
                </c:pt>
                <c:pt idx="33424">
                  <c:v>111.612827616107</c:v>
                </c:pt>
                <c:pt idx="33425">
                  <c:v>111.61271170799399</c:v>
                </c:pt>
                <c:pt idx="33426">
                  <c:v>111.612655891505</c:v>
                </c:pt>
                <c:pt idx="33427">
                  <c:v>111.61261209107001</c:v>
                </c:pt>
                <c:pt idx="33428">
                  <c:v>111.612582106134</c:v>
                </c:pt>
                <c:pt idx="33429">
                  <c:v>111.61256144043</c:v>
                </c:pt>
                <c:pt idx="33430">
                  <c:v>111.612517088</c:v>
                </c:pt>
                <c:pt idx="33431">
                  <c:v>111.61205130050701</c:v>
                </c:pt>
                <c:pt idx="33432">
                  <c:v>111.61193273983</c:v>
                </c:pt>
                <c:pt idx="33433">
                  <c:v>111.61172971463699</c:v>
                </c:pt>
                <c:pt idx="33434">
                  <c:v>111.611497867224</c:v>
                </c:pt>
                <c:pt idx="33435">
                  <c:v>111.611350380207</c:v>
                </c:pt>
                <c:pt idx="33436">
                  <c:v>111.61119228530799</c:v>
                </c:pt>
                <c:pt idx="33437">
                  <c:v>111.611154261083</c:v>
                </c:pt>
                <c:pt idx="33438">
                  <c:v>111.611097418244</c:v>
                </c:pt>
                <c:pt idx="33439">
                  <c:v>111.610797895734</c:v>
                </c:pt>
                <c:pt idx="33440">
                  <c:v>111.610000087514</c:v>
                </c:pt>
                <c:pt idx="33441">
                  <c:v>111.609469159128</c:v>
                </c:pt>
                <c:pt idx="33442">
                  <c:v>111.609352459994</c:v>
                </c:pt>
                <c:pt idx="33443">
                  <c:v>111.609167646519</c:v>
                </c:pt>
                <c:pt idx="33444">
                  <c:v>111.60894214154401</c:v>
                </c:pt>
                <c:pt idx="33445">
                  <c:v>111.608312281343</c:v>
                </c:pt>
                <c:pt idx="33446">
                  <c:v>111.60828229043101</c:v>
                </c:pt>
                <c:pt idx="33447">
                  <c:v>111.608073951031</c:v>
                </c:pt>
                <c:pt idx="33448">
                  <c:v>111.607985287017</c:v>
                </c:pt>
                <c:pt idx="33449">
                  <c:v>111.60786971303</c:v>
                </c:pt>
                <c:pt idx="33450">
                  <c:v>111.60783347532001</c:v>
                </c:pt>
                <c:pt idx="33451">
                  <c:v>111.607766509922</c:v>
                </c:pt>
                <c:pt idx="33452">
                  <c:v>111.60727461121699</c:v>
                </c:pt>
                <c:pt idx="33453">
                  <c:v>111.606914699269</c:v>
                </c:pt>
                <c:pt idx="33454">
                  <c:v>111.606896427023</c:v>
                </c:pt>
                <c:pt idx="33455">
                  <c:v>111.606886087612</c:v>
                </c:pt>
                <c:pt idx="33456">
                  <c:v>111.606849908041</c:v>
                </c:pt>
                <c:pt idx="33457">
                  <c:v>111.60614309488599</c:v>
                </c:pt>
                <c:pt idx="33458">
                  <c:v>111.606116622762</c:v>
                </c:pt>
                <c:pt idx="33459">
                  <c:v>111.60573435369901</c:v>
                </c:pt>
                <c:pt idx="33460">
                  <c:v>111.60568552639501</c:v>
                </c:pt>
                <c:pt idx="33461">
                  <c:v>111.605667753649</c:v>
                </c:pt>
                <c:pt idx="33462">
                  <c:v>111.60559616702299</c:v>
                </c:pt>
                <c:pt idx="33463">
                  <c:v>111.6055417757</c:v>
                </c:pt>
                <c:pt idx="33464">
                  <c:v>111.60553450604</c:v>
                </c:pt>
                <c:pt idx="33465">
                  <c:v>111.605396558278</c:v>
                </c:pt>
                <c:pt idx="33466">
                  <c:v>111.605391026078</c:v>
                </c:pt>
                <c:pt idx="33467">
                  <c:v>111.605331856269</c:v>
                </c:pt>
                <c:pt idx="33468">
                  <c:v>111.605113720088</c:v>
                </c:pt>
                <c:pt idx="33469">
                  <c:v>111.604988366279</c:v>
                </c:pt>
                <c:pt idx="33470">
                  <c:v>111.60454848734599</c:v>
                </c:pt>
                <c:pt idx="33471">
                  <c:v>111.60443437795399</c:v>
                </c:pt>
                <c:pt idx="33472">
                  <c:v>111.60440900145301</c:v>
                </c:pt>
                <c:pt idx="33473">
                  <c:v>111.60433039999501</c:v>
                </c:pt>
                <c:pt idx="33474">
                  <c:v>111.60405878896501</c:v>
                </c:pt>
                <c:pt idx="33475">
                  <c:v>111.603912401576</c:v>
                </c:pt>
                <c:pt idx="33476">
                  <c:v>111.60389865214999</c:v>
                </c:pt>
                <c:pt idx="33477">
                  <c:v>111.60345234123299</c:v>
                </c:pt>
                <c:pt idx="33478">
                  <c:v>111.603322828383</c:v>
                </c:pt>
                <c:pt idx="33479">
                  <c:v>111.603234771804</c:v>
                </c:pt>
                <c:pt idx="33480">
                  <c:v>111.603229191919</c:v>
                </c:pt>
                <c:pt idx="33481">
                  <c:v>111.602976364862</c:v>
                </c:pt>
                <c:pt idx="33482">
                  <c:v>111.602876421985</c:v>
                </c:pt>
                <c:pt idx="33483">
                  <c:v>111.602858926816</c:v>
                </c:pt>
                <c:pt idx="33484">
                  <c:v>111.60282556396901</c:v>
                </c:pt>
                <c:pt idx="33485">
                  <c:v>111.602609461123</c:v>
                </c:pt>
                <c:pt idx="33486">
                  <c:v>111.602579844556</c:v>
                </c:pt>
                <c:pt idx="33487">
                  <c:v>111.60250232701</c:v>
                </c:pt>
                <c:pt idx="33488">
                  <c:v>111.602466777202</c:v>
                </c:pt>
                <c:pt idx="33489">
                  <c:v>111.602364517262</c:v>
                </c:pt>
                <c:pt idx="33490">
                  <c:v>111.601799811867</c:v>
                </c:pt>
                <c:pt idx="33491">
                  <c:v>111.60173534971599</c:v>
                </c:pt>
                <c:pt idx="33492">
                  <c:v>111.601641860485</c:v>
                </c:pt>
                <c:pt idx="33493">
                  <c:v>111.60130974763401</c:v>
                </c:pt>
                <c:pt idx="33494">
                  <c:v>111.601264652457</c:v>
                </c:pt>
                <c:pt idx="33495">
                  <c:v>111.60109677953299</c:v>
                </c:pt>
                <c:pt idx="33496">
                  <c:v>111.60106378606601</c:v>
                </c:pt>
                <c:pt idx="33497">
                  <c:v>111.60093102650799</c:v>
                </c:pt>
                <c:pt idx="33498">
                  <c:v>111.600820751928</c:v>
                </c:pt>
                <c:pt idx="33499">
                  <c:v>111.600573678545</c:v>
                </c:pt>
                <c:pt idx="33500">
                  <c:v>111.60044993834801</c:v>
                </c:pt>
                <c:pt idx="33501">
                  <c:v>111.60035694200801</c:v>
                </c:pt>
                <c:pt idx="33502">
                  <c:v>111.600282916737</c:v>
                </c:pt>
                <c:pt idx="33503">
                  <c:v>111.60011046679</c:v>
                </c:pt>
                <c:pt idx="33504">
                  <c:v>111.599817804041</c:v>
                </c:pt>
                <c:pt idx="33505">
                  <c:v>111.599733323406</c:v>
                </c:pt>
                <c:pt idx="33506">
                  <c:v>111.599507085374</c:v>
                </c:pt>
                <c:pt idx="33507">
                  <c:v>111.599445083649</c:v>
                </c:pt>
                <c:pt idx="33508">
                  <c:v>111.59936880580599</c:v>
                </c:pt>
                <c:pt idx="33509">
                  <c:v>111.599244870025</c:v>
                </c:pt>
                <c:pt idx="33510">
                  <c:v>111.598843730458</c:v>
                </c:pt>
                <c:pt idx="33511">
                  <c:v>111.59881859855599</c:v>
                </c:pt>
                <c:pt idx="33512">
                  <c:v>111.59825736053</c:v>
                </c:pt>
                <c:pt idx="33513">
                  <c:v>111.598232273932</c:v>
                </c:pt>
                <c:pt idx="33514">
                  <c:v>111.598167498065</c:v>
                </c:pt>
                <c:pt idx="33515">
                  <c:v>111.598119236866</c:v>
                </c:pt>
                <c:pt idx="33516">
                  <c:v>111.597837937346</c:v>
                </c:pt>
                <c:pt idx="33517">
                  <c:v>111.59769748717299</c:v>
                </c:pt>
                <c:pt idx="33518">
                  <c:v>111.597637786801</c:v>
                </c:pt>
                <c:pt idx="33519">
                  <c:v>111.597630121891</c:v>
                </c:pt>
                <c:pt idx="33520">
                  <c:v>111.597602323445</c:v>
                </c:pt>
                <c:pt idx="33521">
                  <c:v>111.597583557986</c:v>
                </c:pt>
                <c:pt idx="33522">
                  <c:v>111.597523057563</c:v>
                </c:pt>
                <c:pt idx="33523">
                  <c:v>111.597516369434</c:v>
                </c:pt>
                <c:pt idx="33524">
                  <c:v>111.597368783422</c:v>
                </c:pt>
                <c:pt idx="33525">
                  <c:v>111.59734649791601</c:v>
                </c:pt>
                <c:pt idx="33526">
                  <c:v>111.59721131616701</c:v>
                </c:pt>
                <c:pt idx="33527">
                  <c:v>111.59658414163199</c:v>
                </c:pt>
                <c:pt idx="33528">
                  <c:v>111.5963097785</c:v>
                </c:pt>
                <c:pt idx="33529">
                  <c:v>111.59561603192201</c:v>
                </c:pt>
                <c:pt idx="33530">
                  <c:v>111.595310110494</c:v>
                </c:pt>
                <c:pt idx="33531">
                  <c:v>111.59530085713</c:v>
                </c:pt>
                <c:pt idx="33532">
                  <c:v>111.594782885496</c:v>
                </c:pt>
                <c:pt idx="33533">
                  <c:v>111.594731264423</c:v>
                </c:pt>
                <c:pt idx="33534">
                  <c:v>111.59396399949399</c:v>
                </c:pt>
                <c:pt idx="33535">
                  <c:v>111.593955221363</c:v>
                </c:pt>
                <c:pt idx="33536">
                  <c:v>111.593726000638</c:v>
                </c:pt>
                <c:pt idx="33537">
                  <c:v>111.59328442777201</c:v>
                </c:pt>
                <c:pt idx="33538">
                  <c:v>111.593023884574</c:v>
                </c:pt>
                <c:pt idx="33539">
                  <c:v>111.592943298248</c:v>
                </c:pt>
                <c:pt idx="33540">
                  <c:v>111.59248521955</c:v>
                </c:pt>
                <c:pt idx="33541">
                  <c:v>111.592149993259</c:v>
                </c:pt>
                <c:pt idx="33542">
                  <c:v>111.592067015818</c:v>
                </c:pt>
                <c:pt idx="33543">
                  <c:v>111.59176448388</c:v>
                </c:pt>
                <c:pt idx="33544">
                  <c:v>111.59166284998599</c:v>
                </c:pt>
                <c:pt idx="33545">
                  <c:v>111.591557020842</c:v>
                </c:pt>
                <c:pt idx="33546">
                  <c:v>111.591200332696</c:v>
                </c:pt>
                <c:pt idx="33547">
                  <c:v>111.59109447487801</c:v>
                </c:pt>
                <c:pt idx="33548">
                  <c:v>111.590858124585</c:v>
                </c:pt>
                <c:pt idx="33549">
                  <c:v>111.590242136482</c:v>
                </c:pt>
                <c:pt idx="33550">
                  <c:v>111.58989967907</c:v>
                </c:pt>
                <c:pt idx="33551">
                  <c:v>111.58970068784799</c:v>
                </c:pt>
                <c:pt idx="33552">
                  <c:v>111.58913022153</c:v>
                </c:pt>
                <c:pt idx="33553">
                  <c:v>111.588633442979</c:v>
                </c:pt>
                <c:pt idx="33554">
                  <c:v>111.588048689804</c:v>
                </c:pt>
                <c:pt idx="33555">
                  <c:v>111.58652054622399</c:v>
                </c:pt>
                <c:pt idx="33556">
                  <c:v>111.585966383792</c:v>
                </c:pt>
                <c:pt idx="33557">
                  <c:v>111.58578392102601</c:v>
                </c:pt>
                <c:pt idx="33558">
                  <c:v>111.585735423587</c:v>
                </c:pt>
                <c:pt idx="33559">
                  <c:v>111.58539276178399</c:v>
                </c:pt>
                <c:pt idx="33560">
                  <c:v>111.585075006811</c:v>
                </c:pt>
                <c:pt idx="33561">
                  <c:v>111.584370363354</c:v>
                </c:pt>
                <c:pt idx="33562">
                  <c:v>111.584141083714</c:v>
                </c:pt>
                <c:pt idx="33563">
                  <c:v>111.583397083786</c:v>
                </c:pt>
                <c:pt idx="33564">
                  <c:v>111.58270403422</c:v>
                </c:pt>
                <c:pt idx="33565">
                  <c:v>111.582384074339</c:v>
                </c:pt>
                <c:pt idx="33566">
                  <c:v>111.58233950667901</c:v>
                </c:pt>
                <c:pt idx="33567">
                  <c:v>111.581831100739</c:v>
                </c:pt>
                <c:pt idx="33568">
                  <c:v>111.581744671236</c:v>
                </c:pt>
                <c:pt idx="33569">
                  <c:v>111.581643443915</c:v>
                </c:pt>
                <c:pt idx="33570">
                  <c:v>111.581225569221</c:v>
                </c:pt>
                <c:pt idx="33571">
                  <c:v>111.58042712516701</c:v>
                </c:pt>
                <c:pt idx="33572">
                  <c:v>111.58030582272499</c:v>
                </c:pt>
                <c:pt idx="33573">
                  <c:v>111.580285738333</c:v>
                </c:pt>
                <c:pt idx="33574">
                  <c:v>111.579661722721</c:v>
                </c:pt>
                <c:pt idx="33575">
                  <c:v>111.579636922294</c:v>
                </c:pt>
                <c:pt idx="33576">
                  <c:v>111.578948021459</c:v>
                </c:pt>
                <c:pt idx="33577">
                  <c:v>111.57884072865799</c:v>
                </c:pt>
                <c:pt idx="33578">
                  <c:v>111.578706635793</c:v>
                </c:pt>
                <c:pt idx="33579">
                  <c:v>111.57849059841701</c:v>
                </c:pt>
                <c:pt idx="33580">
                  <c:v>111.57832032399899</c:v>
                </c:pt>
                <c:pt idx="33581">
                  <c:v>111.57815431151801</c:v>
                </c:pt>
                <c:pt idx="33582">
                  <c:v>111.578146295637</c:v>
                </c:pt>
                <c:pt idx="33583">
                  <c:v>111.578123129177</c:v>
                </c:pt>
                <c:pt idx="33584">
                  <c:v>111.577959355047</c:v>
                </c:pt>
                <c:pt idx="33585">
                  <c:v>111.577865869353</c:v>
                </c:pt>
                <c:pt idx="33586">
                  <c:v>111.577738488573</c:v>
                </c:pt>
                <c:pt idx="33587">
                  <c:v>111.577613864895</c:v>
                </c:pt>
                <c:pt idx="33588">
                  <c:v>111.57749143202</c:v>
                </c:pt>
                <c:pt idx="33589">
                  <c:v>111.57738996289</c:v>
                </c:pt>
                <c:pt idx="33590">
                  <c:v>111.57713374752301</c:v>
                </c:pt>
                <c:pt idx="33591">
                  <c:v>111.577035132986</c:v>
                </c:pt>
                <c:pt idx="33592">
                  <c:v>111.576948320776</c:v>
                </c:pt>
                <c:pt idx="33593">
                  <c:v>111.57688830997201</c:v>
                </c:pt>
                <c:pt idx="33594">
                  <c:v>111.576648771469</c:v>
                </c:pt>
                <c:pt idx="33595">
                  <c:v>111.576481464943</c:v>
                </c:pt>
                <c:pt idx="33596">
                  <c:v>111.576322912075</c:v>
                </c:pt>
                <c:pt idx="33597">
                  <c:v>111.576125216115</c:v>
                </c:pt>
                <c:pt idx="33598">
                  <c:v>111.57539586364599</c:v>
                </c:pt>
                <c:pt idx="33599">
                  <c:v>111.575061628646</c:v>
                </c:pt>
                <c:pt idx="33600">
                  <c:v>111.574833069859</c:v>
                </c:pt>
                <c:pt idx="33601">
                  <c:v>111.57243547190301</c:v>
                </c:pt>
                <c:pt idx="33602">
                  <c:v>111.571475804542</c:v>
                </c:pt>
                <c:pt idx="33603">
                  <c:v>111.570860183889</c:v>
                </c:pt>
                <c:pt idx="33604">
                  <c:v>111.569487812853</c:v>
                </c:pt>
                <c:pt idx="33605">
                  <c:v>111.568825845972</c:v>
                </c:pt>
                <c:pt idx="33606">
                  <c:v>111.568578155363</c:v>
                </c:pt>
                <c:pt idx="33607">
                  <c:v>111.568287592958</c:v>
                </c:pt>
                <c:pt idx="33608">
                  <c:v>111.568259911038</c:v>
                </c:pt>
                <c:pt idx="33609">
                  <c:v>111.56741320082</c:v>
                </c:pt>
                <c:pt idx="33610">
                  <c:v>111.567251788363</c:v>
                </c:pt>
                <c:pt idx="33611">
                  <c:v>111.56264153012199</c:v>
                </c:pt>
                <c:pt idx="33612">
                  <c:v>111.56061378992</c:v>
                </c:pt>
                <c:pt idx="33613">
                  <c:v>111.560313407976</c:v>
                </c:pt>
                <c:pt idx="33614">
                  <c:v>111.559401852687</c:v>
                </c:pt>
                <c:pt idx="33615">
                  <c:v>111.55744627694401</c:v>
                </c:pt>
                <c:pt idx="33616">
                  <c:v>111.553111306967</c:v>
                </c:pt>
                <c:pt idx="33617">
                  <c:v>111.552862808399</c:v>
                </c:pt>
                <c:pt idx="33618">
                  <c:v>111.549048474461</c:v>
                </c:pt>
                <c:pt idx="33619">
                  <c:v>111.48415196671</c:v>
                </c:pt>
                <c:pt idx="33620">
                  <c:v>111.440016460103</c:v>
                </c:pt>
                <c:pt idx="33621">
                  <c:v>111.36821485129499</c:v>
                </c:pt>
                <c:pt idx="33622">
                  <c:v>111.261658750282</c:v>
                </c:pt>
                <c:pt idx="33623">
                  <c:v>111.12653623457901</c:v>
                </c:pt>
                <c:pt idx="33624">
                  <c:v>111.040419117369</c:v>
                </c:pt>
                <c:pt idx="33625">
                  <c:v>110.974990531087</c:v>
                </c:pt>
                <c:pt idx="33626">
                  <c:v>110.97372999215</c:v>
                </c:pt>
                <c:pt idx="33627">
                  <c:v>110.90219375846701</c:v>
                </c:pt>
                <c:pt idx="33628">
                  <c:v>110.86720844644201</c:v>
                </c:pt>
                <c:pt idx="33629">
                  <c:v>110.835438890727</c:v>
                </c:pt>
                <c:pt idx="33630">
                  <c:v>110.808518465799</c:v>
                </c:pt>
                <c:pt idx="33631">
                  <c:v>110.79681582332</c:v>
                </c:pt>
                <c:pt idx="33632">
                  <c:v>110.787909228221</c:v>
                </c:pt>
                <c:pt idx="33633">
                  <c:v>110.67275328877101</c:v>
                </c:pt>
                <c:pt idx="33634">
                  <c:v>110.636857818476</c:v>
                </c:pt>
                <c:pt idx="33635">
                  <c:v>110.597712189403</c:v>
                </c:pt>
                <c:pt idx="33636">
                  <c:v>110.548189711398</c:v>
                </c:pt>
                <c:pt idx="33637">
                  <c:v>110.517782548547</c:v>
                </c:pt>
                <c:pt idx="33638">
                  <c:v>110.512802944962</c:v>
                </c:pt>
                <c:pt idx="33639">
                  <c:v>110.50839507287399</c:v>
                </c:pt>
                <c:pt idx="33640">
                  <c:v>110.458077396576</c:v>
                </c:pt>
                <c:pt idx="33641">
                  <c:v>110.435730808407</c:v>
                </c:pt>
                <c:pt idx="33642">
                  <c:v>110.349688974236</c:v>
                </c:pt>
                <c:pt idx="33643">
                  <c:v>110.342736032229</c:v>
                </c:pt>
                <c:pt idx="33644">
                  <c:v>110.05583700722001</c:v>
                </c:pt>
                <c:pt idx="33645">
                  <c:v>110.036196526738</c:v>
                </c:pt>
                <c:pt idx="33646">
                  <c:v>109.864078763142</c:v>
                </c:pt>
                <c:pt idx="33647">
                  <c:v>109.853565763674</c:v>
                </c:pt>
                <c:pt idx="33648">
                  <c:v>109.84723089070501</c:v>
                </c:pt>
                <c:pt idx="33649">
                  <c:v>109.831434413517</c:v>
                </c:pt>
                <c:pt idx="33650">
                  <c:v>109.806462245489</c:v>
                </c:pt>
                <c:pt idx="33651">
                  <c:v>109.796609047847</c:v>
                </c:pt>
                <c:pt idx="33652">
                  <c:v>109.753214991748</c:v>
                </c:pt>
                <c:pt idx="33653">
                  <c:v>109.71643681806</c:v>
                </c:pt>
                <c:pt idx="33654">
                  <c:v>109.66795158884</c:v>
                </c:pt>
                <c:pt idx="33655">
                  <c:v>109.62556429096399</c:v>
                </c:pt>
                <c:pt idx="33656">
                  <c:v>109.477414457107</c:v>
                </c:pt>
                <c:pt idx="33657">
                  <c:v>109.47119609885701</c:v>
                </c:pt>
                <c:pt idx="33658">
                  <c:v>109.45313821577101</c:v>
                </c:pt>
                <c:pt idx="33659">
                  <c:v>109.436815438477</c:v>
                </c:pt>
                <c:pt idx="33660">
                  <c:v>109.375465160703</c:v>
                </c:pt>
                <c:pt idx="33661">
                  <c:v>109.375243024128</c:v>
                </c:pt>
                <c:pt idx="33662">
                  <c:v>109.33212777394699</c:v>
                </c:pt>
                <c:pt idx="33663">
                  <c:v>109.32658339927001</c:v>
                </c:pt>
                <c:pt idx="33664">
                  <c:v>109.263505389022</c:v>
                </c:pt>
                <c:pt idx="33665">
                  <c:v>109.227344938385</c:v>
                </c:pt>
                <c:pt idx="33666">
                  <c:v>109.182200737858</c:v>
                </c:pt>
                <c:pt idx="33667">
                  <c:v>109.166086948321</c:v>
                </c:pt>
                <c:pt idx="33668">
                  <c:v>109.13192331232</c:v>
                </c:pt>
                <c:pt idx="33669">
                  <c:v>109.105929698512</c:v>
                </c:pt>
                <c:pt idx="33670">
                  <c:v>109.10554869474799</c:v>
                </c:pt>
                <c:pt idx="33671">
                  <c:v>109.05235101222399</c:v>
                </c:pt>
                <c:pt idx="33672">
                  <c:v>109.018571407358</c:v>
                </c:pt>
                <c:pt idx="33673">
                  <c:v>109.002345175187</c:v>
                </c:pt>
                <c:pt idx="33674">
                  <c:v>108.997903960248</c:v>
                </c:pt>
                <c:pt idx="33675">
                  <c:v>108.974933206255</c:v>
                </c:pt>
                <c:pt idx="33676">
                  <c:v>108.941460857216</c:v>
                </c:pt>
                <c:pt idx="33677">
                  <c:v>108.941321697359</c:v>
                </c:pt>
                <c:pt idx="33678">
                  <c:v>108.905727173811</c:v>
                </c:pt>
                <c:pt idx="33679">
                  <c:v>108.85014745826599</c:v>
                </c:pt>
                <c:pt idx="33680">
                  <c:v>108.811870761989</c:v>
                </c:pt>
                <c:pt idx="33681">
                  <c:v>108.79564826497899</c:v>
                </c:pt>
                <c:pt idx="33682">
                  <c:v>108.760406566892</c:v>
                </c:pt>
                <c:pt idx="33683">
                  <c:v>108.72308253781701</c:v>
                </c:pt>
                <c:pt idx="33684">
                  <c:v>108.708803133814</c:v>
                </c:pt>
                <c:pt idx="33685">
                  <c:v>108.708662857653</c:v>
                </c:pt>
                <c:pt idx="33686">
                  <c:v>108.70822174632499</c:v>
                </c:pt>
                <c:pt idx="33687">
                  <c:v>108.70815836627</c:v>
                </c:pt>
                <c:pt idx="33688">
                  <c:v>108.66028246651901</c:v>
                </c:pt>
                <c:pt idx="33689">
                  <c:v>108.660236185586</c:v>
                </c:pt>
                <c:pt idx="33690">
                  <c:v>108.605364477281</c:v>
                </c:pt>
                <c:pt idx="33691">
                  <c:v>108.59235483429499</c:v>
                </c:pt>
                <c:pt idx="33692">
                  <c:v>108.577264843805</c:v>
                </c:pt>
                <c:pt idx="33693">
                  <c:v>108.482489449214</c:v>
                </c:pt>
                <c:pt idx="33694">
                  <c:v>108.451121960306</c:v>
                </c:pt>
                <c:pt idx="33695">
                  <c:v>108.445493331845</c:v>
                </c:pt>
                <c:pt idx="33696">
                  <c:v>108.426126594062</c:v>
                </c:pt>
                <c:pt idx="33697">
                  <c:v>108.415712393177</c:v>
                </c:pt>
                <c:pt idx="33698">
                  <c:v>108.403782554568</c:v>
                </c:pt>
                <c:pt idx="33699">
                  <c:v>108.377118122833</c:v>
                </c:pt>
                <c:pt idx="33700">
                  <c:v>108.373318322725</c:v>
                </c:pt>
                <c:pt idx="33701">
                  <c:v>108.369001809835</c:v>
                </c:pt>
                <c:pt idx="33702">
                  <c:v>108.342249350928</c:v>
                </c:pt>
                <c:pt idx="33703">
                  <c:v>108.342129473404</c:v>
                </c:pt>
                <c:pt idx="33704">
                  <c:v>108.342125185789</c:v>
                </c:pt>
                <c:pt idx="33705">
                  <c:v>108.342029975638</c:v>
                </c:pt>
                <c:pt idx="33706">
                  <c:v>108.340636646489</c:v>
                </c:pt>
                <c:pt idx="33707">
                  <c:v>108.340376642729</c:v>
                </c:pt>
                <c:pt idx="33708">
                  <c:v>108.320289841109</c:v>
                </c:pt>
                <c:pt idx="33709">
                  <c:v>108.316439765163</c:v>
                </c:pt>
                <c:pt idx="33710">
                  <c:v>108.313298169807</c:v>
                </c:pt>
                <c:pt idx="33711">
                  <c:v>108.27565740270001</c:v>
                </c:pt>
                <c:pt idx="33712">
                  <c:v>108.27400948453599</c:v>
                </c:pt>
                <c:pt idx="33713">
                  <c:v>108.26660045528</c:v>
                </c:pt>
                <c:pt idx="33714">
                  <c:v>108.25244163282601</c:v>
                </c:pt>
                <c:pt idx="33715">
                  <c:v>108.251377525029</c:v>
                </c:pt>
                <c:pt idx="33716">
                  <c:v>108.250053766682</c:v>
                </c:pt>
                <c:pt idx="33717">
                  <c:v>108.19796519524201</c:v>
                </c:pt>
                <c:pt idx="33718">
                  <c:v>108.196071360134</c:v>
                </c:pt>
                <c:pt idx="33719">
                  <c:v>108.18247588335799</c:v>
                </c:pt>
                <c:pt idx="33720">
                  <c:v>108.166823766885</c:v>
                </c:pt>
                <c:pt idx="33721">
                  <c:v>108.166082328127</c:v>
                </c:pt>
                <c:pt idx="33722">
                  <c:v>108.13493465242701</c:v>
                </c:pt>
                <c:pt idx="33723">
                  <c:v>108.134825593453</c:v>
                </c:pt>
                <c:pt idx="33724">
                  <c:v>108.1345269916</c:v>
                </c:pt>
                <c:pt idx="33725">
                  <c:v>108.130184747481</c:v>
                </c:pt>
                <c:pt idx="33726">
                  <c:v>108.122251020401</c:v>
                </c:pt>
                <c:pt idx="33727">
                  <c:v>108.074526061594</c:v>
                </c:pt>
                <c:pt idx="33728">
                  <c:v>108.073696772102</c:v>
                </c:pt>
                <c:pt idx="33729">
                  <c:v>108.06236609306799</c:v>
                </c:pt>
                <c:pt idx="33730">
                  <c:v>108.062324482798</c:v>
                </c:pt>
                <c:pt idx="33731">
                  <c:v>108.05931109922599</c:v>
                </c:pt>
                <c:pt idx="33732">
                  <c:v>108.036231592082</c:v>
                </c:pt>
                <c:pt idx="33733">
                  <c:v>108.035312778876</c:v>
                </c:pt>
                <c:pt idx="33734">
                  <c:v>107.98230282215199</c:v>
                </c:pt>
                <c:pt idx="33735">
                  <c:v>107.970309131085</c:v>
                </c:pt>
                <c:pt idx="33736">
                  <c:v>107.95868356953901</c:v>
                </c:pt>
                <c:pt idx="33737">
                  <c:v>107.92747761524301</c:v>
                </c:pt>
                <c:pt idx="33738">
                  <c:v>107.845460010127</c:v>
                </c:pt>
                <c:pt idx="33739">
                  <c:v>107.82184811558299</c:v>
                </c:pt>
                <c:pt idx="33740">
                  <c:v>107.801692830886</c:v>
                </c:pt>
                <c:pt idx="33741">
                  <c:v>107.754917660991</c:v>
                </c:pt>
                <c:pt idx="33742">
                  <c:v>107.67188590241101</c:v>
                </c:pt>
                <c:pt idx="33743">
                  <c:v>107.574543132165</c:v>
                </c:pt>
                <c:pt idx="33744">
                  <c:v>107.550392715019</c:v>
                </c:pt>
                <c:pt idx="33745">
                  <c:v>107.540274535336</c:v>
                </c:pt>
                <c:pt idx="33746">
                  <c:v>107.50993199813099</c:v>
                </c:pt>
                <c:pt idx="33747">
                  <c:v>107.504192673955</c:v>
                </c:pt>
                <c:pt idx="33748">
                  <c:v>107.49732972953301</c:v>
                </c:pt>
                <c:pt idx="33749">
                  <c:v>107.471522568437</c:v>
                </c:pt>
                <c:pt idx="33750">
                  <c:v>107.460400706355</c:v>
                </c:pt>
                <c:pt idx="33751">
                  <c:v>107.460157334836</c:v>
                </c:pt>
                <c:pt idx="33752">
                  <c:v>107.44894881454</c:v>
                </c:pt>
                <c:pt idx="33753">
                  <c:v>107.43038648570899</c:v>
                </c:pt>
                <c:pt idx="33754">
                  <c:v>107.42561101490701</c:v>
                </c:pt>
                <c:pt idx="33755">
                  <c:v>107.389422526072</c:v>
                </c:pt>
                <c:pt idx="33756">
                  <c:v>107.374359644789</c:v>
                </c:pt>
                <c:pt idx="33757">
                  <c:v>107.37380391676</c:v>
                </c:pt>
                <c:pt idx="33758">
                  <c:v>107.37015975668901</c:v>
                </c:pt>
                <c:pt idx="33759">
                  <c:v>107.29409151016699</c:v>
                </c:pt>
                <c:pt idx="33760">
                  <c:v>107.29238318865301</c:v>
                </c:pt>
                <c:pt idx="33761">
                  <c:v>107.283536804367</c:v>
                </c:pt>
                <c:pt idx="33762">
                  <c:v>107.270030533956</c:v>
                </c:pt>
                <c:pt idx="33763">
                  <c:v>107.236095931905</c:v>
                </c:pt>
                <c:pt idx="33764">
                  <c:v>107.19283275717299</c:v>
                </c:pt>
                <c:pt idx="33765">
                  <c:v>107.19266206634801</c:v>
                </c:pt>
                <c:pt idx="33766">
                  <c:v>107.183869887322</c:v>
                </c:pt>
                <c:pt idx="33767">
                  <c:v>107.166470592145</c:v>
                </c:pt>
                <c:pt idx="33768">
                  <c:v>107.15285026015999</c:v>
                </c:pt>
                <c:pt idx="33769">
                  <c:v>107.151043350132</c:v>
                </c:pt>
                <c:pt idx="33770">
                  <c:v>107.137826201599</c:v>
                </c:pt>
                <c:pt idx="33771">
                  <c:v>107.122272504295</c:v>
                </c:pt>
                <c:pt idx="33772">
                  <c:v>107.11247531593401</c:v>
                </c:pt>
                <c:pt idx="33773">
                  <c:v>107.11162666569901</c:v>
                </c:pt>
                <c:pt idx="33774">
                  <c:v>107.109101442487</c:v>
                </c:pt>
                <c:pt idx="33775">
                  <c:v>107.102936574502</c:v>
                </c:pt>
                <c:pt idx="33776">
                  <c:v>107.09379787012899</c:v>
                </c:pt>
                <c:pt idx="33777">
                  <c:v>107.080318573089</c:v>
                </c:pt>
                <c:pt idx="33778">
                  <c:v>107.070655746032</c:v>
                </c:pt>
                <c:pt idx="33779">
                  <c:v>107.049615400408</c:v>
                </c:pt>
                <c:pt idx="33780">
                  <c:v>107.041770866468</c:v>
                </c:pt>
                <c:pt idx="33781">
                  <c:v>107.03777354678201</c:v>
                </c:pt>
                <c:pt idx="33782">
                  <c:v>107.02405956906399</c:v>
                </c:pt>
                <c:pt idx="33783">
                  <c:v>106.99415869036601</c:v>
                </c:pt>
                <c:pt idx="33784">
                  <c:v>106.98901882411801</c:v>
                </c:pt>
                <c:pt idx="33785">
                  <c:v>106.98534474997</c:v>
                </c:pt>
                <c:pt idx="33786">
                  <c:v>106.977871267655</c:v>
                </c:pt>
                <c:pt idx="33787">
                  <c:v>106.975277784442</c:v>
                </c:pt>
                <c:pt idx="33788">
                  <c:v>106.94440526522</c:v>
                </c:pt>
                <c:pt idx="33789">
                  <c:v>106.92995469698501</c:v>
                </c:pt>
                <c:pt idx="33790">
                  <c:v>106.92994195524</c:v>
                </c:pt>
                <c:pt idx="33791">
                  <c:v>106.91968397547301</c:v>
                </c:pt>
                <c:pt idx="33792">
                  <c:v>106.917040933658</c:v>
                </c:pt>
                <c:pt idx="33793">
                  <c:v>106.87359482439101</c:v>
                </c:pt>
                <c:pt idx="33794">
                  <c:v>106.848034157307</c:v>
                </c:pt>
                <c:pt idx="33795">
                  <c:v>106.835431694147</c:v>
                </c:pt>
                <c:pt idx="33796">
                  <c:v>106.81375954699</c:v>
                </c:pt>
                <c:pt idx="33797">
                  <c:v>106.810434076695</c:v>
                </c:pt>
                <c:pt idx="33798">
                  <c:v>106.80857500184101</c:v>
                </c:pt>
                <c:pt idx="33799">
                  <c:v>106.799959906757</c:v>
                </c:pt>
                <c:pt idx="33800">
                  <c:v>106.795288770662</c:v>
                </c:pt>
                <c:pt idx="33801">
                  <c:v>106.76884841880999</c:v>
                </c:pt>
                <c:pt idx="33802">
                  <c:v>106.76875742051701</c:v>
                </c:pt>
                <c:pt idx="33803">
                  <c:v>106.768685949427</c:v>
                </c:pt>
                <c:pt idx="33804">
                  <c:v>106.764546375039</c:v>
                </c:pt>
                <c:pt idx="33805">
                  <c:v>106.760445809006</c:v>
                </c:pt>
                <c:pt idx="33806">
                  <c:v>106.743010911818</c:v>
                </c:pt>
                <c:pt idx="33807">
                  <c:v>106.737535527698</c:v>
                </c:pt>
                <c:pt idx="33808">
                  <c:v>106.73745424784499</c:v>
                </c:pt>
                <c:pt idx="33809">
                  <c:v>106.73119013527101</c:v>
                </c:pt>
                <c:pt idx="33810">
                  <c:v>106.71894255002</c:v>
                </c:pt>
                <c:pt idx="33811">
                  <c:v>106.71871833326</c:v>
                </c:pt>
                <c:pt idx="33812">
                  <c:v>106.69076094255701</c:v>
                </c:pt>
                <c:pt idx="33813">
                  <c:v>106.664782391446</c:v>
                </c:pt>
                <c:pt idx="33814">
                  <c:v>106.660585293122</c:v>
                </c:pt>
                <c:pt idx="33815">
                  <c:v>106.645036789777</c:v>
                </c:pt>
                <c:pt idx="33816">
                  <c:v>106.640375260677</c:v>
                </c:pt>
                <c:pt idx="33817">
                  <c:v>106.62625399181501</c:v>
                </c:pt>
                <c:pt idx="33818">
                  <c:v>106.601870138034</c:v>
                </c:pt>
                <c:pt idx="33819">
                  <c:v>106.59446573242499</c:v>
                </c:pt>
                <c:pt idx="33820">
                  <c:v>106.592014862384</c:v>
                </c:pt>
                <c:pt idx="33821">
                  <c:v>106.558593897888</c:v>
                </c:pt>
                <c:pt idx="33822">
                  <c:v>106.556917943267</c:v>
                </c:pt>
                <c:pt idx="33823">
                  <c:v>106.546732069428</c:v>
                </c:pt>
                <c:pt idx="33824">
                  <c:v>106.535773858976</c:v>
                </c:pt>
                <c:pt idx="33825">
                  <c:v>106.534016084703</c:v>
                </c:pt>
                <c:pt idx="33826">
                  <c:v>106.530966887804</c:v>
                </c:pt>
                <c:pt idx="33827">
                  <c:v>106.53066584637099</c:v>
                </c:pt>
                <c:pt idx="33828">
                  <c:v>106.52635555961</c:v>
                </c:pt>
                <c:pt idx="33829">
                  <c:v>106.52445041712301</c:v>
                </c:pt>
                <c:pt idx="33830">
                  <c:v>106.52172453411301</c:v>
                </c:pt>
                <c:pt idx="33831">
                  <c:v>106.521454223457</c:v>
                </c:pt>
                <c:pt idx="33832">
                  <c:v>106.514043952438</c:v>
                </c:pt>
                <c:pt idx="33833">
                  <c:v>106.510382216864</c:v>
                </c:pt>
                <c:pt idx="33834">
                  <c:v>106.50968297744799</c:v>
                </c:pt>
                <c:pt idx="33835">
                  <c:v>106.507736690447</c:v>
                </c:pt>
                <c:pt idx="33836">
                  <c:v>106.49089428444699</c:v>
                </c:pt>
                <c:pt idx="33837">
                  <c:v>106.490731513292</c:v>
                </c:pt>
                <c:pt idx="33838">
                  <c:v>106.48929641856699</c:v>
                </c:pt>
                <c:pt idx="33839">
                  <c:v>106.478306874346</c:v>
                </c:pt>
                <c:pt idx="33840">
                  <c:v>106.476783071946</c:v>
                </c:pt>
                <c:pt idx="33841">
                  <c:v>106.475429122034</c:v>
                </c:pt>
                <c:pt idx="33842">
                  <c:v>106.47350135404599</c:v>
                </c:pt>
                <c:pt idx="33843">
                  <c:v>106.465518861677</c:v>
                </c:pt>
                <c:pt idx="33844">
                  <c:v>106.455059189352</c:v>
                </c:pt>
                <c:pt idx="33845">
                  <c:v>106.45497928507299</c:v>
                </c:pt>
                <c:pt idx="33846">
                  <c:v>106.45495271177001</c:v>
                </c:pt>
                <c:pt idx="33847">
                  <c:v>106.454940250962</c:v>
                </c:pt>
                <c:pt idx="33848">
                  <c:v>106.453793692541</c:v>
                </c:pt>
                <c:pt idx="33849">
                  <c:v>106.453730736373</c:v>
                </c:pt>
                <c:pt idx="33850">
                  <c:v>106.450985584541</c:v>
                </c:pt>
                <c:pt idx="33851">
                  <c:v>106.44973194295299</c:v>
                </c:pt>
                <c:pt idx="33852">
                  <c:v>106.44314666462699</c:v>
                </c:pt>
                <c:pt idx="33853">
                  <c:v>106.43021346894101</c:v>
                </c:pt>
                <c:pt idx="33854">
                  <c:v>106.42408192069399</c:v>
                </c:pt>
                <c:pt idx="33855">
                  <c:v>106.423658507466</c:v>
                </c:pt>
                <c:pt idx="33856">
                  <c:v>106.42159932297101</c:v>
                </c:pt>
                <c:pt idx="33857">
                  <c:v>106.42149431582401</c:v>
                </c:pt>
                <c:pt idx="33858">
                  <c:v>106.410186600407</c:v>
                </c:pt>
                <c:pt idx="33859">
                  <c:v>106.404575270477</c:v>
                </c:pt>
                <c:pt idx="33860">
                  <c:v>106.40025135571599</c:v>
                </c:pt>
                <c:pt idx="33861">
                  <c:v>106.395384009152</c:v>
                </c:pt>
                <c:pt idx="33862">
                  <c:v>106.391756565636</c:v>
                </c:pt>
                <c:pt idx="33863">
                  <c:v>106.384849811168</c:v>
                </c:pt>
                <c:pt idx="33864">
                  <c:v>106.384330655798</c:v>
                </c:pt>
                <c:pt idx="33865">
                  <c:v>106.37130057102</c:v>
                </c:pt>
                <c:pt idx="33866">
                  <c:v>106.369576150833</c:v>
                </c:pt>
                <c:pt idx="33867">
                  <c:v>106.35890420823701</c:v>
                </c:pt>
                <c:pt idx="33868">
                  <c:v>106.35400696557301</c:v>
                </c:pt>
                <c:pt idx="33869">
                  <c:v>106.351233571683</c:v>
                </c:pt>
                <c:pt idx="33870">
                  <c:v>106.333143647669</c:v>
                </c:pt>
                <c:pt idx="33871">
                  <c:v>106.327482219709</c:v>
                </c:pt>
                <c:pt idx="33872">
                  <c:v>106.32619113273699</c:v>
                </c:pt>
                <c:pt idx="33873">
                  <c:v>106.323730230716</c:v>
                </c:pt>
                <c:pt idx="33874">
                  <c:v>106.317480424902</c:v>
                </c:pt>
                <c:pt idx="33875">
                  <c:v>106.314498643245</c:v>
                </c:pt>
                <c:pt idx="33876">
                  <c:v>106.308068020429</c:v>
                </c:pt>
                <c:pt idx="33877">
                  <c:v>106.307657939126</c:v>
                </c:pt>
                <c:pt idx="33878">
                  <c:v>106.30159415257199</c:v>
                </c:pt>
                <c:pt idx="33879">
                  <c:v>106.28746507119401</c:v>
                </c:pt>
                <c:pt idx="33880">
                  <c:v>106.283495749567</c:v>
                </c:pt>
                <c:pt idx="33881">
                  <c:v>106.283487242193</c:v>
                </c:pt>
                <c:pt idx="33882">
                  <c:v>106.282178895794</c:v>
                </c:pt>
                <c:pt idx="33883">
                  <c:v>106.27575732491201</c:v>
                </c:pt>
                <c:pt idx="33884">
                  <c:v>106.274502051448</c:v>
                </c:pt>
                <c:pt idx="33885">
                  <c:v>106.274083077108</c:v>
                </c:pt>
                <c:pt idx="33886">
                  <c:v>106.271862417983</c:v>
                </c:pt>
                <c:pt idx="33887">
                  <c:v>106.26543139195</c:v>
                </c:pt>
                <c:pt idx="33888">
                  <c:v>106.26388619751199</c:v>
                </c:pt>
                <c:pt idx="33889">
                  <c:v>106.262608556095</c:v>
                </c:pt>
                <c:pt idx="33890">
                  <c:v>106.248049721466</c:v>
                </c:pt>
                <c:pt idx="33891">
                  <c:v>106.24699048954599</c:v>
                </c:pt>
                <c:pt idx="33892">
                  <c:v>106.246972630302</c:v>
                </c:pt>
                <c:pt idx="33893">
                  <c:v>106.227424785322</c:v>
                </c:pt>
                <c:pt idx="33894">
                  <c:v>106.226725909905</c:v>
                </c:pt>
                <c:pt idx="33895">
                  <c:v>106.22138602179901</c:v>
                </c:pt>
                <c:pt idx="33896">
                  <c:v>106.220754762011</c:v>
                </c:pt>
                <c:pt idx="33897">
                  <c:v>106.217674597363</c:v>
                </c:pt>
                <c:pt idx="33898">
                  <c:v>106.217438576201</c:v>
                </c:pt>
                <c:pt idx="33899">
                  <c:v>106.21688665156501</c:v>
                </c:pt>
                <c:pt idx="33900">
                  <c:v>106.216381774204</c:v>
                </c:pt>
                <c:pt idx="33901">
                  <c:v>106.21634498361701</c:v>
                </c:pt>
                <c:pt idx="33902">
                  <c:v>106.216161316804</c:v>
                </c:pt>
                <c:pt idx="33903">
                  <c:v>106.21609014107</c:v>
                </c:pt>
                <c:pt idx="33904">
                  <c:v>106.215725892866</c:v>
                </c:pt>
                <c:pt idx="33905">
                  <c:v>106.214927661902</c:v>
                </c:pt>
                <c:pt idx="33906">
                  <c:v>106.211798326031</c:v>
                </c:pt>
                <c:pt idx="33907">
                  <c:v>106.193140352122</c:v>
                </c:pt>
                <c:pt idx="33908">
                  <c:v>106.184433432898</c:v>
                </c:pt>
                <c:pt idx="33909">
                  <c:v>106.184202121238</c:v>
                </c:pt>
                <c:pt idx="33910">
                  <c:v>106.172655077363</c:v>
                </c:pt>
                <c:pt idx="33911">
                  <c:v>106.171824417943</c:v>
                </c:pt>
                <c:pt idx="33912">
                  <c:v>106.17000207075</c:v>
                </c:pt>
                <c:pt idx="33913">
                  <c:v>106.159070633998</c:v>
                </c:pt>
                <c:pt idx="33914">
                  <c:v>106.144380386384</c:v>
                </c:pt>
                <c:pt idx="33915">
                  <c:v>106.142672062636</c:v>
                </c:pt>
                <c:pt idx="33916">
                  <c:v>106.140049412922</c:v>
                </c:pt>
                <c:pt idx="33917">
                  <c:v>106.140046738685</c:v>
                </c:pt>
                <c:pt idx="33918">
                  <c:v>106.124008439451</c:v>
                </c:pt>
                <c:pt idx="33919">
                  <c:v>106.116061732107</c:v>
                </c:pt>
                <c:pt idx="33920">
                  <c:v>106.115101879261</c:v>
                </c:pt>
                <c:pt idx="33921">
                  <c:v>106.115072716105</c:v>
                </c:pt>
                <c:pt idx="33922">
                  <c:v>106.11475824040799</c:v>
                </c:pt>
                <c:pt idx="33923">
                  <c:v>106.083516000869</c:v>
                </c:pt>
                <c:pt idx="33924">
                  <c:v>106.080502392838</c:v>
                </c:pt>
                <c:pt idx="33925">
                  <c:v>106.06829414879</c:v>
                </c:pt>
                <c:pt idx="33926">
                  <c:v>106.067952818344</c:v>
                </c:pt>
                <c:pt idx="33927">
                  <c:v>106.061557226275</c:v>
                </c:pt>
                <c:pt idx="33928">
                  <c:v>106.058598982707</c:v>
                </c:pt>
                <c:pt idx="33929">
                  <c:v>106.040992479929</c:v>
                </c:pt>
                <c:pt idx="33930">
                  <c:v>106.01073864771401</c:v>
                </c:pt>
                <c:pt idx="33931">
                  <c:v>106.010637317659</c:v>
                </c:pt>
                <c:pt idx="33932">
                  <c:v>106.01039813257999</c:v>
                </c:pt>
                <c:pt idx="33933">
                  <c:v>106.010213257826</c:v>
                </c:pt>
                <c:pt idx="33934">
                  <c:v>106.010159876526</c:v>
                </c:pt>
                <c:pt idx="33935">
                  <c:v>106.009604580366</c:v>
                </c:pt>
                <c:pt idx="33936">
                  <c:v>106.009523668293</c:v>
                </c:pt>
                <c:pt idx="33937">
                  <c:v>106.009179254128</c:v>
                </c:pt>
                <c:pt idx="33938">
                  <c:v>106.008857989728</c:v>
                </c:pt>
                <c:pt idx="33939">
                  <c:v>106.00820766509599</c:v>
                </c:pt>
                <c:pt idx="33940">
                  <c:v>106.005335842223</c:v>
                </c:pt>
                <c:pt idx="33941">
                  <c:v>105.994809276018</c:v>
                </c:pt>
                <c:pt idx="33942">
                  <c:v>105.986405032736</c:v>
                </c:pt>
                <c:pt idx="33943">
                  <c:v>105.98274797463699</c:v>
                </c:pt>
                <c:pt idx="33944">
                  <c:v>105.974288244503</c:v>
                </c:pt>
                <c:pt idx="33945">
                  <c:v>105.960500428885</c:v>
                </c:pt>
                <c:pt idx="33946">
                  <c:v>105.94881052823401</c:v>
                </c:pt>
                <c:pt idx="33947">
                  <c:v>105.937418753407</c:v>
                </c:pt>
                <c:pt idx="33948">
                  <c:v>105.930209269513</c:v>
                </c:pt>
                <c:pt idx="33949">
                  <c:v>105.908382697983</c:v>
                </c:pt>
                <c:pt idx="33950">
                  <c:v>105.90584712527701</c:v>
                </c:pt>
                <c:pt idx="33951">
                  <c:v>105.894011713003</c:v>
                </c:pt>
                <c:pt idx="33952">
                  <c:v>105.84881993894599</c:v>
                </c:pt>
                <c:pt idx="33953">
                  <c:v>105.762738481173</c:v>
                </c:pt>
                <c:pt idx="33954">
                  <c:v>105.721633985105</c:v>
                </c:pt>
                <c:pt idx="33955">
                  <c:v>105.688541569017</c:v>
                </c:pt>
                <c:pt idx="33956">
                  <c:v>105.684437463213</c:v>
                </c:pt>
                <c:pt idx="33957">
                  <c:v>105.654628530056</c:v>
                </c:pt>
                <c:pt idx="33958">
                  <c:v>105.63590691215001</c:v>
                </c:pt>
                <c:pt idx="33959">
                  <c:v>105.63370072943199</c:v>
                </c:pt>
                <c:pt idx="33960">
                  <c:v>105.62924713837801</c:v>
                </c:pt>
                <c:pt idx="33961">
                  <c:v>105.61941360874</c:v>
                </c:pt>
                <c:pt idx="33962">
                  <c:v>105.61534987106</c:v>
                </c:pt>
                <c:pt idx="33963">
                  <c:v>105.601054232644</c:v>
                </c:pt>
                <c:pt idx="33964">
                  <c:v>105.560480023347</c:v>
                </c:pt>
                <c:pt idx="33965">
                  <c:v>105.5514707194</c:v>
                </c:pt>
                <c:pt idx="33966">
                  <c:v>105.544839684116</c:v>
                </c:pt>
                <c:pt idx="33967">
                  <c:v>105.54024829812801</c:v>
                </c:pt>
                <c:pt idx="33968">
                  <c:v>105.53616397181101</c:v>
                </c:pt>
                <c:pt idx="33969">
                  <c:v>105.535893710236</c:v>
                </c:pt>
                <c:pt idx="33970">
                  <c:v>105.52160245997101</c:v>
                </c:pt>
                <c:pt idx="33971">
                  <c:v>105.51064516828301</c:v>
                </c:pt>
                <c:pt idx="33972">
                  <c:v>105.508997718475</c:v>
                </c:pt>
                <c:pt idx="33973">
                  <c:v>105.498048162861</c:v>
                </c:pt>
                <c:pt idx="33974">
                  <c:v>105.489163200291</c:v>
                </c:pt>
                <c:pt idx="33975">
                  <c:v>105.466380252121</c:v>
                </c:pt>
                <c:pt idx="33976">
                  <c:v>105.463351152511</c:v>
                </c:pt>
                <c:pt idx="33977">
                  <c:v>105.452661189111</c:v>
                </c:pt>
                <c:pt idx="33978">
                  <c:v>105.440782833772</c:v>
                </c:pt>
                <c:pt idx="33979">
                  <c:v>105.439300197298</c:v>
                </c:pt>
                <c:pt idx="33980">
                  <c:v>105.430188532586</c:v>
                </c:pt>
                <c:pt idx="33981">
                  <c:v>105.428928027024</c:v>
                </c:pt>
                <c:pt idx="33982">
                  <c:v>105.41834666057601</c:v>
                </c:pt>
                <c:pt idx="33983">
                  <c:v>105.417034996528</c:v>
                </c:pt>
                <c:pt idx="33984">
                  <c:v>105.41572373036</c:v>
                </c:pt>
                <c:pt idx="33985">
                  <c:v>105.40189333994699</c:v>
                </c:pt>
                <c:pt idx="33986">
                  <c:v>105.399448806949</c:v>
                </c:pt>
                <c:pt idx="33987">
                  <c:v>105.39892269311299</c:v>
                </c:pt>
                <c:pt idx="33988">
                  <c:v>105.391494481325</c:v>
                </c:pt>
                <c:pt idx="33989">
                  <c:v>105.388873285128</c:v>
                </c:pt>
                <c:pt idx="33990">
                  <c:v>105.388561589594</c:v>
                </c:pt>
                <c:pt idx="33991">
                  <c:v>105.38825064556301</c:v>
                </c:pt>
                <c:pt idx="33992">
                  <c:v>105.386760575072</c:v>
                </c:pt>
                <c:pt idx="33993">
                  <c:v>105.384512778578</c:v>
                </c:pt>
                <c:pt idx="33994">
                  <c:v>105.381869382209</c:v>
                </c:pt>
                <c:pt idx="33995">
                  <c:v>105.374953824567</c:v>
                </c:pt>
                <c:pt idx="33996">
                  <c:v>105.36794174832499</c:v>
                </c:pt>
                <c:pt idx="33997">
                  <c:v>105.366958848747</c:v>
                </c:pt>
                <c:pt idx="33998">
                  <c:v>105.363106508732</c:v>
                </c:pt>
                <c:pt idx="33999">
                  <c:v>105.36223235289999</c:v>
                </c:pt>
                <c:pt idx="34000">
                  <c:v>105.359219918439</c:v>
                </c:pt>
                <c:pt idx="34001">
                  <c:v>105.34630954159999</c:v>
                </c:pt>
                <c:pt idx="34002">
                  <c:v>105.34570638089799</c:v>
                </c:pt>
                <c:pt idx="34003">
                  <c:v>105.345611237216</c:v>
                </c:pt>
                <c:pt idx="34004">
                  <c:v>105.342100330728</c:v>
                </c:pt>
                <c:pt idx="34005">
                  <c:v>105.341819804352</c:v>
                </c:pt>
                <c:pt idx="34006">
                  <c:v>105.338649636811</c:v>
                </c:pt>
                <c:pt idx="34007">
                  <c:v>105.337540638539</c:v>
                </c:pt>
                <c:pt idx="34008">
                  <c:v>105.334865404799</c:v>
                </c:pt>
                <c:pt idx="34009">
                  <c:v>105.334021302618</c:v>
                </c:pt>
                <c:pt idx="34010">
                  <c:v>105.3336358526</c:v>
                </c:pt>
                <c:pt idx="34011">
                  <c:v>105.332655934434</c:v>
                </c:pt>
                <c:pt idx="34012">
                  <c:v>105.328200465742</c:v>
                </c:pt>
                <c:pt idx="34013">
                  <c:v>105.32717496243799</c:v>
                </c:pt>
                <c:pt idx="34014">
                  <c:v>105.326589376603</c:v>
                </c:pt>
                <c:pt idx="34015">
                  <c:v>105.324774820264</c:v>
                </c:pt>
                <c:pt idx="34016">
                  <c:v>105.31422798253</c:v>
                </c:pt>
                <c:pt idx="34017">
                  <c:v>105.311787317289</c:v>
                </c:pt>
                <c:pt idx="34018">
                  <c:v>105.31102682339299</c:v>
                </c:pt>
                <c:pt idx="34019">
                  <c:v>105.29346269539001</c:v>
                </c:pt>
                <c:pt idx="34020">
                  <c:v>105.27309582411399</c:v>
                </c:pt>
                <c:pt idx="34021">
                  <c:v>105.25396541806499</c:v>
                </c:pt>
                <c:pt idx="34022">
                  <c:v>105.253432430866</c:v>
                </c:pt>
                <c:pt idx="34023">
                  <c:v>105.246681058924</c:v>
                </c:pt>
                <c:pt idx="34024">
                  <c:v>105.24027820918501</c:v>
                </c:pt>
                <c:pt idx="34025">
                  <c:v>105.23905116932799</c:v>
                </c:pt>
                <c:pt idx="34026">
                  <c:v>105.238709445588</c:v>
                </c:pt>
                <c:pt idx="34027">
                  <c:v>105.23425142223</c:v>
                </c:pt>
                <c:pt idx="34028">
                  <c:v>105.232309178599</c:v>
                </c:pt>
                <c:pt idx="34029">
                  <c:v>105.23214199952299</c:v>
                </c:pt>
                <c:pt idx="34030">
                  <c:v>105.229954630081</c:v>
                </c:pt>
                <c:pt idx="34031">
                  <c:v>105.227994992509</c:v>
                </c:pt>
                <c:pt idx="34032">
                  <c:v>105.221811559816</c:v>
                </c:pt>
                <c:pt idx="34033">
                  <c:v>105.220927268415</c:v>
                </c:pt>
                <c:pt idx="34034">
                  <c:v>105.215712544737</c:v>
                </c:pt>
                <c:pt idx="34035">
                  <c:v>105.21241556478699</c:v>
                </c:pt>
                <c:pt idx="34036">
                  <c:v>105.207749324156</c:v>
                </c:pt>
                <c:pt idx="34037">
                  <c:v>105.20559613534</c:v>
                </c:pt>
                <c:pt idx="34038">
                  <c:v>105.19365608957401</c:v>
                </c:pt>
                <c:pt idx="34039">
                  <c:v>105.18210920310401</c:v>
                </c:pt>
                <c:pt idx="34040">
                  <c:v>105.181238403435</c:v>
                </c:pt>
                <c:pt idx="34041">
                  <c:v>105.179945902545</c:v>
                </c:pt>
                <c:pt idx="34042">
                  <c:v>105.17834119942</c:v>
                </c:pt>
                <c:pt idx="34043">
                  <c:v>105.177419360046</c:v>
                </c:pt>
                <c:pt idx="34044">
                  <c:v>105.177211122636</c:v>
                </c:pt>
                <c:pt idx="34045">
                  <c:v>105.17703963604001</c:v>
                </c:pt>
                <c:pt idx="34046">
                  <c:v>105.17374625202</c:v>
                </c:pt>
                <c:pt idx="34047">
                  <c:v>105.162389938305</c:v>
                </c:pt>
                <c:pt idx="34048">
                  <c:v>105.158880681881</c:v>
                </c:pt>
                <c:pt idx="34049">
                  <c:v>105.156594149572</c:v>
                </c:pt>
                <c:pt idx="34050">
                  <c:v>105.156220101363</c:v>
                </c:pt>
                <c:pt idx="34051">
                  <c:v>105.155773204306</c:v>
                </c:pt>
                <c:pt idx="34052">
                  <c:v>105.154553489088</c:v>
                </c:pt>
                <c:pt idx="34053">
                  <c:v>105.151568135791</c:v>
                </c:pt>
                <c:pt idx="34054">
                  <c:v>105.149816511672</c:v>
                </c:pt>
                <c:pt idx="34055">
                  <c:v>105.148375811069</c:v>
                </c:pt>
                <c:pt idx="34056">
                  <c:v>105.144796623197</c:v>
                </c:pt>
                <c:pt idx="34057">
                  <c:v>105.138334438157</c:v>
                </c:pt>
                <c:pt idx="34058">
                  <c:v>105.13444024239701</c:v>
                </c:pt>
                <c:pt idx="34059">
                  <c:v>105.13403498381101</c:v>
                </c:pt>
                <c:pt idx="34060">
                  <c:v>105.13354755847899</c:v>
                </c:pt>
                <c:pt idx="34061">
                  <c:v>105.132631831588</c:v>
                </c:pt>
                <c:pt idx="34062">
                  <c:v>105.13220894170099</c:v>
                </c:pt>
                <c:pt idx="34063">
                  <c:v>105.13174153300299</c:v>
                </c:pt>
                <c:pt idx="34064">
                  <c:v>105.131403561497</c:v>
                </c:pt>
                <c:pt idx="34065">
                  <c:v>105.121440480874</c:v>
                </c:pt>
                <c:pt idx="34066">
                  <c:v>105.120388812549</c:v>
                </c:pt>
                <c:pt idx="34067">
                  <c:v>105.11823837092</c:v>
                </c:pt>
                <c:pt idx="34068">
                  <c:v>105.11492997497101</c:v>
                </c:pt>
                <c:pt idx="34069">
                  <c:v>105.11383416390601</c:v>
                </c:pt>
                <c:pt idx="34070">
                  <c:v>105.095363279211</c:v>
                </c:pt>
                <c:pt idx="34071">
                  <c:v>105.09519434825199</c:v>
                </c:pt>
                <c:pt idx="34072">
                  <c:v>105.067604439194</c:v>
                </c:pt>
                <c:pt idx="34073">
                  <c:v>105.067557648156</c:v>
                </c:pt>
                <c:pt idx="34074">
                  <c:v>105.06388552195099</c:v>
                </c:pt>
                <c:pt idx="34075">
                  <c:v>105.058285070171</c:v>
                </c:pt>
                <c:pt idx="34076">
                  <c:v>105.049378061048</c:v>
                </c:pt>
                <c:pt idx="34077">
                  <c:v>105.04108494570301</c:v>
                </c:pt>
                <c:pt idx="34078">
                  <c:v>105.03491635183001</c:v>
                </c:pt>
                <c:pt idx="34079">
                  <c:v>105.031059572714</c:v>
                </c:pt>
                <c:pt idx="34080">
                  <c:v>105.024715490852</c:v>
                </c:pt>
                <c:pt idx="34081">
                  <c:v>105.01835464447301</c:v>
                </c:pt>
                <c:pt idx="34082">
                  <c:v>105.008957245552</c:v>
                </c:pt>
                <c:pt idx="34083">
                  <c:v>105.00047196902101</c:v>
                </c:pt>
                <c:pt idx="34084">
                  <c:v>104.99189452009701</c:v>
                </c:pt>
                <c:pt idx="34085">
                  <c:v>104.98898541573401</c:v>
                </c:pt>
                <c:pt idx="34086">
                  <c:v>104.970656513135</c:v>
                </c:pt>
                <c:pt idx="34087">
                  <c:v>104.95909328216</c:v>
                </c:pt>
                <c:pt idx="34088">
                  <c:v>104.952696262034</c:v>
                </c:pt>
                <c:pt idx="34089">
                  <c:v>104.946152858785</c:v>
                </c:pt>
                <c:pt idx="34090">
                  <c:v>104.94432899145301</c:v>
                </c:pt>
                <c:pt idx="34091">
                  <c:v>104.943928272744</c:v>
                </c:pt>
                <c:pt idx="34092">
                  <c:v>104.939185781481</c:v>
                </c:pt>
                <c:pt idx="34093">
                  <c:v>104.935020197211</c:v>
                </c:pt>
                <c:pt idx="34094">
                  <c:v>104.905404650384</c:v>
                </c:pt>
                <c:pt idx="34095">
                  <c:v>104.896925400863</c:v>
                </c:pt>
                <c:pt idx="34096">
                  <c:v>104.87046553911399</c:v>
                </c:pt>
                <c:pt idx="34097">
                  <c:v>104.85022972114299</c:v>
                </c:pt>
                <c:pt idx="34098">
                  <c:v>104.834473382666</c:v>
                </c:pt>
                <c:pt idx="34099">
                  <c:v>104.80947126469501</c:v>
                </c:pt>
                <c:pt idx="34100">
                  <c:v>104.780210714257</c:v>
                </c:pt>
                <c:pt idx="34101">
                  <c:v>104.755635449461</c:v>
                </c:pt>
                <c:pt idx="34102">
                  <c:v>104.74808356738799</c:v>
                </c:pt>
                <c:pt idx="34103">
                  <c:v>104.74552841759299</c:v>
                </c:pt>
                <c:pt idx="34104">
                  <c:v>104.70616550070299</c:v>
                </c:pt>
                <c:pt idx="34105">
                  <c:v>104.66766085319</c:v>
                </c:pt>
                <c:pt idx="34106">
                  <c:v>104.637106462649</c:v>
                </c:pt>
                <c:pt idx="34107">
                  <c:v>104.62080631811401</c:v>
                </c:pt>
                <c:pt idx="34108">
                  <c:v>104.571130154188</c:v>
                </c:pt>
                <c:pt idx="34109">
                  <c:v>104.568118799079</c:v>
                </c:pt>
                <c:pt idx="34110">
                  <c:v>104.562435787263</c:v>
                </c:pt>
                <c:pt idx="34111">
                  <c:v>104.556507539503</c:v>
                </c:pt>
                <c:pt idx="34112">
                  <c:v>104.556301877785</c:v>
                </c:pt>
                <c:pt idx="34113">
                  <c:v>104.53134941235901</c:v>
                </c:pt>
                <c:pt idx="34114">
                  <c:v>104.525566023888</c:v>
                </c:pt>
                <c:pt idx="34115">
                  <c:v>104.523887108167</c:v>
                </c:pt>
                <c:pt idx="34116">
                  <c:v>104.51442822834299</c:v>
                </c:pt>
                <c:pt idx="34117">
                  <c:v>104.511121749515</c:v>
                </c:pt>
                <c:pt idx="34118">
                  <c:v>104.497261168978</c:v>
                </c:pt>
                <c:pt idx="34119">
                  <c:v>104.480556619566</c:v>
                </c:pt>
                <c:pt idx="34120">
                  <c:v>104.476045622505</c:v>
                </c:pt>
                <c:pt idx="34121">
                  <c:v>104.47103706186201</c:v>
                </c:pt>
                <c:pt idx="34122">
                  <c:v>104.469416215054</c:v>
                </c:pt>
                <c:pt idx="34123">
                  <c:v>104.447795146996</c:v>
                </c:pt>
                <c:pt idx="34124">
                  <c:v>104.44051385087801</c:v>
                </c:pt>
                <c:pt idx="34125">
                  <c:v>104.434083988617</c:v>
                </c:pt>
                <c:pt idx="34126">
                  <c:v>104.39137429157</c:v>
                </c:pt>
                <c:pt idx="34127">
                  <c:v>104.386698489064</c:v>
                </c:pt>
                <c:pt idx="34128">
                  <c:v>104.383509925276</c:v>
                </c:pt>
                <c:pt idx="34129">
                  <c:v>104.377723480897</c:v>
                </c:pt>
                <c:pt idx="34130">
                  <c:v>104.37344027132499</c:v>
                </c:pt>
                <c:pt idx="34131">
                  <c:v>104.35763386401899</c:v>
                </c:pt>
                <c:pt idx="34132">
                  <c:v>104.356759375694</c:v>
                </c:pt>
                <c:pt idx="34133">
                  <c:v>104.34811043433599</c:v>
                </c:pt>
                <c:pt idx="34134">
                  <c:v>104.34411513635099</c:v>
                </c:pt>
                <c:pt idx="34135">
                  <c:v>104.336232592942</c:v>
                </c:pt>
                <c:pt idx="34136">
                  <c:v>104.318048378634</c:v>
                </c:pt>
                <c:pt idx="34137">
                  <c:v>104.306174113643</c:v>
                </c:pt>
                <c:pt idx="34138">
                  <c:v>104.25303551405599</c:v>
                </c:pt>
                <c:pt idx="34139">
                  <c:v>104.247805095158</c:v>
                </c:pt>
                <c:pt idx="34140">
                  <c:v>104.225835514054</c:v>
                </c:pt>
                <c:pt idx="34141">
                  <c:v>104.221286116016</c:v>
                </c:pt>
                <c:pt idx="34142">
                  <c:v>104.217198306597</c:v>
                </c:pt>
                <c:pt idx="34143">
                  <c:v>104.20578417584601</c:v>
                </c:pt>
                <c:pt idx="34144">
                  <c:v>104.204804277332</c:v>
                </c:pt>
                <c:pt idx="34145">
                  <c:v>104.191802800373</c:v>
                </c:pt>
                <c:pt idx="34146">
                  <c:v>104.173594166722</c:v>
                </c:pt>
                <c:pt idx="34147">
                  <c:v>104.170613422551</c:v>
                </c:pt>
                <c:pt idx="34148">
                  <c:v>104.166349083472</c:v>
                </c:pt>
                <c:pt idx="34149">
                  <c:v>104.149871349808</c:v>
                </c:pt>
                <c:pt idx="34150">
                  <c:v>104.126839559137</c:v>
                </c:pt>
                <c:pt idx="34151">
                  <c:v>104.10774486875</c:v>
                </c:pt>
                <c:pt idx="34152">
                  <c:v>104.076577852607</c:v>
                </c:pt>
                <c:pt idx="34153">
                  <c:v>104.06623674836101</c:v>
                </c:pt>
                <c:pt idx="34154">
                  <c:v>104.06298529070899</c:v>
                </c:pt>
                <c:pt idx="34155">
                  <c:v>104.034702556198</c:v>
                </c:pt>
                <c:pt idx="34156">
                  <c:v>104.017471980978</c:v>
                </c:pt>
                <c:pt idx="34157">
                  <c:v>103.99884736980999</c:v>
                </c:pt>
                <c:pt idx="34158">
                  <c:v>103.990197123245</c:v>
                </c:pt>
                <c:pt idx="34159">
                  <c:v>103.976109288903</c:v>
                </c:pt>
                <c:pt idx="34160">
                  <c:v>103.930344992049</c:v>
                </c:pt>
                <c:pt idx="34161">
                  <c:v>103.92323509043899</c:v>
                </c:pt>
                <c:pt idx="34162">
                  <c:v>103.920470385912</c:v>
                </c:pt>
                <c:pt idx="34163">
                  <c:v>103.914067139303</c:v>
                </c:pt>
                <c:pt idx="34164">
                  <c:v>103.910145888778</c:v>
                </c:pt>
                <c:pt idx="34165">
                  <c:v>103.90545350319201</c:v>
                </c:pt>
                <c:pt idx="34166">
                  <c:v>103.901394255865</c:v>
                </c:pt>
                <c:pt idx="34167">
                  <c:v>103.884970512537</c:v>
                </c:pt>
                <c:pt idx="34168">
                  <c:v>103.84077984306499</c:v>
                </c:pt>
                <c:pt idx="34169">
                  <c:v>103.83887422094899</c:v>
                </c:pt>
                <c:pt idx="34170">
                  <c:v>103.831887299608</c:v>
                </c:pt>
                <c:pt idx="34171">
                  <c:v>103.825923971449</c:v>
                </c:pt>
                <c:pt idx="34172">
                  <c:v>103.81813301179599</c:v>
                </c:pt>
                <c:pt idx="34173">
                  <c:v>103.81625177891701</c:v>
                </c:pt>
                <c:pt idx="34174">
                  <c:v>103.811713930008</c:v>
                </c:pt>
                <c:pt idx="34175">
                  <c:v>103.794171083341</c:v>
                </c:pt>
                <c:pt idx="34176">
                  <c:v>103.792433938427</c:v>
                </c:pt>
                <c:pt idx="34177">
                  <c:v>103.779865036782</c:v>
                </c:pt>
                <c:pt idx="34178">
                  <c:v>103.77976034135899</c:v>
                </c:pt>
                <c:pt idx="34179">
                  <c:v>103.77475222248501</c:v>
                </c:pt>
                <c:pt idx="34180">
                  <c:v>103.773673655178</c:v>
                </c:pt>
                <c:pt idx="34181">
                  <c:v>103.76313471236899</c:v>
                </c:pt>
                <c:pt idx="34182">
                  <c:v>103.76298012048601</c:v>
                </c:pt>
                <c:pt idx="34183">
                  <c:v>103.761299384658</c:v>
                </c:pt>
                <c:pt idx="34184">
                  <c:v>103.758988930418</c:v>
                </c:pt>
                <c:pt idx="34185">
                  <c:v>103.757408224176</c:v>
                </c:pt>
                <c:pt idx="34186">
                  <c:v>103.75413161008299</c:v>
                </c:pt>
                <c:pt idx="34187">
                  <c:v>103.717447341938</c:v>
                </c:pt>
                <c:pt idx="34188">
                  <c:v>103.69648543525</c:v>
                </c:pt>
                <c:pt idx="34189">
                  <c:v>103.69134390167601</c:v>
                </c:pt>
                <c:pt idx="34190">
                  <c:v>103.687738033671</c:v>
                </c:pt>
                <c:pt idx="34191">
                  <c:v>103.670472374006</c:v>
                </c:pt>
                <c:pt idx="34192">
                  <c:v>103.66137663892999</c:v>
                </c:pt>
                <c:pt idx="34193">
                  <c:v>103.657090677627</c:v>
                </c:pt>
                <c:pt idx="34194">
                  <c:v>103.605220584449</c:v>
                </c:pt>
                <c:pt idx="34195">
                  <c:v>103.603493176792</c:v>
                </c:pt>
                <c:pt idx="34196">
                  <c:v>103.59714201819899</c:v>
                </c:pt>
                <c:pt idx="34197">
                  <c:v>103.586356921418</c:v>
                </c:pt>
                <c:pt idx="34198">
                  <c:v>103.58219415977</c:v>
                </c:pt>
                <c:pt idx="34199">
                  <c:v>103.579242923577</c:v>
                </c:pt>
                <c:pt idx="34200">
                  <c:v>103.573024632651</c:v>
                </c:pt>
                <c:pt idx="34201">
                  <c:v>103.51876915313601</c:v>
                </c:pt>
                <c:pt idx="34202">
                  <c:v>103.50460725140999</c:v>
                </c:pt>
                <c:pt idx="34203">
                  <c:v>103.489730087102</c:v>
                </c:pt>
                <c:pt idx="34204">
                  <c:v>103.476886372452</c:v>
                </c:pt>
                <c:pt idx="34205">
                  <c:v>103.469770050778</c:v>
                </c:pt>
                <c:pt idx="34206">
                  <c:v>103.450783287585</c:v>
                </c:pt>
                <c:pt idx="34207">
                  <c:v>103.44034626015799</c:v>
                </c:pt>
                <c:pt idx="34208">
                  <c:v>103.43391716745001</c:v>
                </c:pt>
                <c:pt idx="34209">
                  <c:v>103.413182227148</c:v>
                </c:pt>
                <c:pt idx="34210">
                  <c:v>103.406378678995</c:v>
                </c:pt>
                <c:pt idx="34211">
                  <c:v>103.39949200874401</c:v>
                </c:pt>
                <c:pt idx="34212">
                  <c:v>103.391672697676</c:v>
                </c:pt>
                <c:pt idx="34213">
                  <c:v>103.374856794582</c:v>
                </c:pt>
                <c:pt idx="34214">
                  <c:v>103.372582396667</c:v>
                </c:pt>
                <c:pt idx="34215">
                  <c:v>103.365071988965</c:v>
                </c:pt>
                <c:pt idx="34216">
                  <c:v>103.33627158781999</c:v>
                </c:pt>
                <c:pt idx="34217">
                  <c:v>103.314377142075</c:v>
                </c:pt>
                <c:pt idx="34218">
                  <c:v>103.300114186076</c:v>
                </c:pt>
                <c:pt idx="34219">
                  <c:v>103.269669053172</c:v>
                </c:pt>
                <c:pt idx="34220">
                  <c:v>103.250416538937</c:v>
                </c:pt>
                <c:pt idx="34221">
                  <c:v>103.21198159212</c:v>
                </c:pt>
                <c:pt idx="34222">
                  <c:v>103.21146203855901</c:v>
                </c:pt>
                <c:pt idx="34223">
                  <c:v>103.207692163888</c:v>
                </c:pt>
                <c:pt idx="34224">
                  <c:v>103.180227304532</c:v>
                </c:pt>
                <c:pt idx="34225">
                  <c:v>103.179082122021</c:v>
                </c:pt>
                <c:pt idx="34226">
                  <c:v>103.166198848883</c:v>
                </c:pt>
                <c:pt idx="34227">
                  <c:v>103.15848931107099</c:v>
                </c:pt>
                <c:pt idx="34228">
                  <c:v>103.13121976871599</c:v>
                </c:pt>
                <c:pt idx="34229">
                  <c:v>103.129509809109</c:v>
                </c:pt>
                <c:pt idx="34230">
                  <c:v>103.120427935828</c:v>
                </c:pt>
                <c:pt idx="34231">
                  <c:v>103.111775363088</c:v>
                </c:pt>
                <c:pt idx="34232">
                  <c:v>103.106098288311</c:v>
                </c:pt>
                <c:pt idx="34233">
                  <c:v>103.10566073954701</c:v>
                </c:pt>
                <c:pt idx="34234">
                  <c:v>103.093123157192</c:v>
                </c:pt>
                <c:pt idx="34235">
                  <c:v>103.085737452735</c:v>
                </c:pt>
                <c:pt idx="34236">
                  <c:v>103.07361945100899</c:v>
                </c:pt>
                <c:pt idx="34237">
                  <c:v>103.05844610925899</c:v>
                </c:pt>
                <c:pt idx="34238">
                  <c:v>103.056517159553</c:v>
                </c:pt>
                <c:pt idx="34239">
                  <c:v>103.037171523339</c:v>
                </c:pt>
                <c:pt idx="34240">
                  <c:v>103.036719508587</c:v>
                </c:pt>
                <c:pt idx="34241">
                  <c:v>103.036097768758</c:v>
                </c:pt>
                <c:pt idx="34242">
                  <c:v>103.033877260024</c:v>
                </c:pt>
                <c:pt idx="34243">
                  <c:v>103.028364510538</c:v>
                </c:pt>
                <c:pt idx="34244">
                  <c:v>102.965309530345</c:v>
                </c:pt>
                <c:pt idx="34245">
                  <c:v>102.964630305486</c:v>
                </c:pt>
                <c:pt idx="34246">
                  <c:v>102.958768766505</c:v>
                </c:pt>
                <c:pt idx="34247">
                  <c:v>102.943991306109</c:v>
                </c:pt>
                <c:pt idx="34248">
                  <c:v>102.936378493509</c:v>
                </c:pt>
                <c:pt idx="34249">
                  <c:v>102.93353104838801</c:v>
                </c:pt>
                <c:pt idx="34250">
                  <c:v>102.92628894964101</c:v>
                </c:pt>
                <c:pt idx="34251">
                  <c:v>102.90833766913001</c:v>
                </c:pt>
                <c:pt idx="34252">
                  <c:v>102.899145807368</c:v>
                </c:pt>
                <c:pt idx="34253">
                  <c:v>102.89712277887701</c:v>
                </c:pt>
                <c:pt idx="34254">
                  <c:v>102.892222021812</c:v>
                </c:pt>
                <c:pt idx="34255">
                  <c:v>102.88846296289</c:v>
                </c:pt>
                <c:pt idx="34256">
                  <c:v>102.883966100851</c:v>
                </c:pt>
                <c:pt idx="34257">
                  <c:v>102.88278829204501</c:v>
                </c:pt>
                <c:pt idx="34258">
                  <c:v>102.851465362179</c:v>
                </c:pt>
                <c:pt idx="34259">
                  <c:v>102.841985787513</c:v>
                </c:pt>
                <c:pt idx="34260">
                  <c:v>102.841097180595</c:v>
                </c:pt>
                <c:pt idx="34261">
                  <c:v>102.837233435779</c:v>
                </c:pt>
                <c:pt idx="34262">
                  <c:v>102.824855302261</c:v>
                </c:pt>
                <c:pt idx="34263">
                  <c:v>102.82353674610999</c:v>
                </c:pt>
                <c:pt idx="34264">
                  <c:v>102.809301680326</c:v>
                </c:pt>
                <c:pt idx="34265">
                  <c:v>102.796943599252</c:v>
                </c:pt>
                <c:pt idx="34266">
                  <c:v>102.796182831984</c:v>
                </c:pt>
                <c:pt idx="34267">
                  <c:v>102.792234845922</c:v>
                </c:pt>
                <c:pt idx="34268">
                  <c:v>102.791855536518</c:v>
                </c:pt>
                <c:pt idx="34269">
                  <c:v>102.779760790956</c:v>
                </c:pt>
                <c:pt idx="34270">
                  <c:v>102.765223371776</c:v>
                </c:pt>
                <c:pt idx="34271">
                  <c:v>102.74237522057599</c:v>
                </c:pt>
                <c:pt idx="34272">
                  <c:v>102.73963860756</c:v>
                </c:pt>
                <c:pt idx="34273">
                  <c:v>102.725732587571</c:v>
                </c:pt>
                <c:pt idx="34274">
                  <c:v>102.72101414424201</c:v>
                </c:pt>
                <c:pt idx="34275">
                  <c:v>102.71358536612701</c:v>
                </c:pt>
                <c:pt idx="34276">
                  <c:v>102.71115168578601</c:v>
                </c:pt>
                <c:pt idx="34277">
                  <c:v>102.659705694501</c:v>
                </c:pt>
                <c:pt idx="34278">
                  <c:v>102.64415912379</c:v>
                </c:pt>
                <c:pt idx="34279">
                  <c:v>102.57679266141</c:v>
                </c:pt>
                <c:pt idx="34280">
                  <c:v>102.52841984688</c:v>
                </c:pt>
                <c:pt idx="34281">
                  <c:v>102.490213846762</c:v>
                </c:pt>
                <c:pt idx="34282">
                  <c:v>102.48620776280301</c:v>
                </c:pt>
                <c:pt idx="34283">
                  <c:v>102.483720296095</c:v>
                </c:pt>
                <c:pt idx="34284">
                  <c:v>102.48326943266299</c:v>
                </c:pt>
                <c:pt idx="34285">
                  <c:v>102.47741654683099</c:v>
                </c:pt>
                <c:pt idx="34286">
                  <c:v>102.473581087216</c:v>
                </c:pt>
                <c:pt idx="34287">
                  <c:v>102.471681603888</c:v>
                </c:pt>
                <c:pt idx="34288">
                  <c:v>102.463067438602</c:v>
                </c:pt>
                <c:pt idx="34289">
                  <c:v>102.461228772309</c:v>
                </c:pt>
                <c:pt idx="34290">
                  <c:v>102.45533237496301</c:v>
                </c:pt>
                <c:pt idx="34291">
                  <c:v>102.409313210702</c:v>
                </c:pt>
                <c:pt idx="34292">
                  <c:v>102.388926804875</c:v>
                </c:pt>
                <c:pt idx="34293">
                  <c:v>102.388833751533</c:v>
                </c:pt>
                <c:pt idx="34294">
                  <c:v>102.37852233912299</c:v>
                </c:pt>
                <c:pt idx="34295">
                  <c:v>102.345512129532</c:v>
                </c:pt>
                <c:pt idx="34296">
                  <c:v>102.32671073981599</c:v>
                </c:pt>
                <c:pt idx="34297">
                  <c:v>102.299595683794</c:v>
                </c:pt>
                <c:pt idx="34298">
                  <c:v>102.29444259616</c:v>
                </c:pt>
                <c:pt idx="34299">
                  <c:v>102.292863374604</c:v>
                </c:pt>
                <c:pt idx="34300">
                  <c:v>102.285276600944</c:v>
                </c:pt>
                <c:pt idx="34301">
                  <c:v>102.28404564740499</c:v>
                </c:pt>
                <c:pt idx="34302">
                  <c:v>102.27570139796001</c:v>
                </c:pt>
                <c:pt idx="34303">
                  <c:v>102.254486468406</c:v>
                </c:pt>
                <c:pt idx="34304">
                  <c:v>102.243344150189</c:v>
                </c:pt>
                <c:pt idx="34305">
                  <c:v>102.24125155192699</c:v>
                </c:pt>
                <c:pt idx="34306">
                  <c:v>102.241045125002</c:v>
                </c:pt>
                <c:pt idx="34307">
                  <c:v>102.224227925992</c:v>
                </c:pt>
                <c:pt idx="34308">
                  <c:v>102.218267469274</c:v>
                </c:pt>
                <c:pt idx="34309">
                  <c:v>102.18820421808699</c:v>
                </c:pt>
                <c:pt idx="34310">
                  <c:v>102.18483813749</c:v>
                </c:pt>
                <c:pt idx="34311">
                  <c:v>102.168880909842</c:v>
                </c:pt>
                <c:pt idx="34312">
                  <c:v>102.150852980968</c:v>
                </c:pt>
                <c:pt idx="34313">
                  <c:v>102.137502156343</c:v>
                </c:pt>
                <c:pt idx="34314">
                  <c:v>102.130766006993</c:v>
                </c:pt>
                <c:pt idx="34315">
                  <c:v>102.081678529182</c:v>
                </c:pt>
                <c:pt idx="34316">
                  <c:v>102.08162092277</c:v>
                </c:pt>
                <c:pt idx="34317">
                  <c:v>102.080883563839</c:v>
                </c:pt>
                <c:pt idx="34318">
                  <c:v>102.07294480074</c:v>
                </c:pt>
                <c:pt idx="34319">
                  <c:v>102.07028367708401</c:v>
                </c:pt>
                <c:pt idx="34320">
                  <c:v>102.069866174287</c:v>
                </c:pt>
                <c:pt idx="34321">
                  <c:v>102.058059098689</c:v>
                </c:pt>
                <c:pt idx="34322">
                  <c:v>102.041897196704</c:v>
                </c:pt>
                <c:pt idx="34323">
                  <c:v>102.037975896605</c:v>
                </c:pt>
                <c:pt idx="34324">
                  <c:v>102.02142326246199</c:v>
                </c:pt>
                <c:pt idx="34325">
                  <c:v>102.021307025621</c:v>
                </c:pt>
                <c:pt idx="34326">
                  <c:v>102.005183770522</c:v>
                </c:pt>
                <c:pt idx="34327">
                  <c:v>101.992025703653</c:v>
                </c:pt>
                <c:pt idx="34328">
                  <c:v>101.97518584312</c:v>
                </c:pt>
                <c:pt idx="34329">
                  <c:v>101.93852632767199</c:v>
                </c:pt>
                <c:pt idx="34330">
                  <c:v>101.92508446680201</c:v>
                </c:pt>
                <c:pt idx="34331">
                  <c:v>101.92270729934</c:v>
                </c:pt>
                <c:pt idx="34332">
                  <c:v>101.919473426726</c:v>
                </c:pt>
                <c:pt idx="34333">
                  <c:v>101.915335675036</c:v>
                </c:pt>
                <c:pt idx="34334">
                  <c:v>101.911130740998</c:v>
                </c:pt>
                <c:pt idx="34335">
                  <c:v>101.904846006098</c:v>
                </c:pt>
                <c:pt idx="34336">
                  <c:v>101.887555100032</c:v>
                </c:pt>
                <c:pt idx="34337">
                  <c:v>101.88219707293</c:v>
                </c:pt>
                <c:pt idx="34338">
                  <c:v>101.874880458064</c:v>
                </c:pt>
                <c:pt idx="34339">
                  <c:v>101.87031372643</c:v>
                </c:pt>
                <c:pt idx="34340">
                  <c:v>101.868780740305</c:v>
                </c:pt>
                <c:pt idx="34341">
                  <c:v>101.867862598789</c:v>
                </c:pt>
                <c:pt idx="34342">
                  <c:v>101.866282703015</c:v>
                </c:pt>
                <c:pt idx="34343">
                  <c:v>101.86123815110101</c:v>
                </c:pt>
                <c:pt idx="34344">
                  <c:v>101.85830802081</c:v>
                </c:pt>
                <c:pt idx="34345">
                  <c:v>101.856098793523</c:v>
                </c:pt>
                <c:pt idx="34346">
                  <c:v>101.844199318995</c:v>
                </c:pt>
                <c:pt idx="34347">
                  <c:v>101.842981277047</c:v>
                </c:pt>
                <c:pt idx="34348">
                  <c:v>101.840867308566</c:v>
                </c:pt>
                <c:pt idx="34349">
                  <c:v>101.834092391282</c:v>
                </c:pt>
                <c:pt idx="34350">
                  <c:v>101.823604562436</c:v>
                </c:pt>
                <c:pt idx="34351">
                  <c:v>101.81876622428101</c:v>
                </c:pt>
                <c:pt idx="34352">
                  <c:v>101.803039420296</c:v>
                </c:pt>
                <c:pt idx="34353">
                  <c:v>101.798660300859</c:v>
                </c:pt>
                <c:pt idx="34354">
                  <c:v>101.789850953707</c:v>
                </c:pt>
                <c:pt idx="34355">
                  <c:v>101.78313858798001</c:v>
                </c:pt>
                <c:pt idx="34356">
                  <c:v>101.773955148497</c:v>
                </c:pt>
                <c:pt idx="34357">
                  <c:v>101.75532639421</c:v>
                </c:pt>
                <c:pt idx="34358">
                  <c:v>101.745016664921</c:v>
                </c:pt>
                <c:pt idx="34359">
                  <c:v>101.740734088793</c:v>
                </c:pt>
                <c:pt idx="34360">
                  <c:v>101.737635152877</c:v>
                </c:pt>
                <c:pt idx="34361">
                  <c:v>101.72982756080199</c:v>
                </c:pt>
                <c:pt idx="34362">
                  <c:v>101.729825829757</c:v>
                </c:pt>
                <c:pt idx="34363">
                  <c:v>101.72980928574999</c:v>
                </c:pt>
                <c:pt idx="34364">
                  <c:v>101.729804137344</c:v>
                </c:pt>
                <c:pt idx="34365">
                  <c:v>101.725973053172</c:v>
                </c:pt>
                <c:pt idx="34366">
                  <c:v>101.72117065048199</c:v>
                </c:pt>
                <c:pt idx="34367">
                  <c:v>101.700289245528</c:v>
                </c:pt>
                <c:pt idx="34368">
                  <c:v>101.698338244612</c:v>
                </c:pt>
                <c:pt idx="34369">
                  <c:v>101.684423121824</c:v>
                </c:pt>
                <c:pt idx="34370">
                  <c:v>101.674738848557</c:v>
                </c:pt>
                <c:pt idx="34371">
                  <c:v>101.673955736289</c:v>
                </c:pt>
                <c:pt idx="34372">
                  <c:v>101.670119033047</c:v>
                </c:pt>
                <c:pt idx="34373">
                  <c:v>101.66775770903701</c:v>
                </c:pt>
                <c:pt idx="34374">
                  <c:v>101.648643884723</c:v>
                </c:pt>
                <c:pt idx="34375">
                  <c:v>101.645372937536</c:v>
                </c:pt>
                <c:pt idx="34376">
                  <c:v>101.644521619958</c:v>
                </c:pt>
                <c:pt idx="34377">
                  <c:v>101.628394841625</c:v>
                </c:pt>
                <c:pt idx="34378">
                  <c:v>101.627718330147</c:v>
                </c:pt>
                <c:pt idx="34379">
                  <c:v>101.611859907026</c:v>
                </c:pt>
                <c:pt idx="34380">
                  <c:v>101.603657689418</c:v>
                </c:pt>
                <c:pt idx="34381">
                  <c:v>101.57428869599001</c:v>
                </c:pt>
                <c:pt idx="34382">
                  <c:v>101.52595134693399</c:v>
                </c:pt>
                <c:pt idx="34383">
                  <c:v>101.522793980911</c:v>
                </c:pt>
                <c:pt idx="34384">
                  <c:v>101.522709081269</c:v>
                </c:pt>
                <c:pt idx="34385">
                  <c:v>101.512203556841</c:v>
                </c:pt>
                <c:pt idx="34386">
                  <c:v>101.50794587388999</c:v>
                </c:pt>
                <c:pt idx="34387">
                  <c:v>101.500073211661</c:v>
                </c:pt>
                <c:pt idx="34388">
                  <c:v>101.469869601493</c:v>
                </c:pt>
                <c:pt idx="34389">
                  <c:v>101.46986906156801</c:v>
                </c:pt>
                <c:pt idx="34390">
                  <c:v>101.465641289498</c:v>
                </c:pt>
                <c:pt idx="34391">
                  <c:v>101.454979297557</c:v>
                </c:pt>
                <c:pt idx="34392">
                  <c:v>101.45209014057799</c:v>
                </c:pt>
                <c:pt idx="34393">
                  <c:v>101.44674428366299</c:v>
                </c:pt>
                <c:pt idx="34394">
                  <c:v>101.398817832147</c:v>
                </c:pt>
                <c:pt idx="34395">
                  <c:v>101.395063250321</c:v>
                </c:pt>
                <c:pt idx="34396">
                  <c:v>101.39443477811599</c:v>
                </c:pt>
                <c:pt idx="34397">
                  <c:v>101.384809164369</c:v>
                </c:pt>
                <c:pt idx="34398">
                  <c:v>101.383738107741</c:v>
                </c:pt>
                <c:pt idx="34399">
                  <c:v>101.383343788232</c:v>
                </c:pt>
                <c:pt idx="34400">
                  <c:v>101.380740409536</c:v>
                </c:pt>
                <c:pt idx="34401">
                  <c:v>101.36267919232699</c:v>
                </c:pt>
                <c:pt idx="34402">
                  <c:v>101.34349719923701</c:v>
                </c:pt>
                <c:pt idx="34403">
                  <c:v>101.28255284822301</c:v>
                </c:pt>
                <c:pt idx="34404">
                  <c:v>101.270576607642</c:v>
                </c:pt>
                <c:pt idx="34405">
                  <c:v>101.26838716082899</c:v>
                </c:pt>
                <c:pt idx="34406">
                  <c:v>101.26160596555999</c:v>
                </c:pt>
                <c:pt idx="34407">
                  <c:v>101.249695043432</c:v>
                </c:pt>
                <c:pt idx="34408">
                  <c:v>101.241006783969</c:v>
                </c:pt>
                <c:pt idx="34409">
                  <c:v>101.216901738678</c:v>
                </c:pt>
                <c:pt idx="34410">
                  <c:v>101.20876090287101</c:v>
                </c:pt>
                <c:pt idx="34411">
                  <c:v>101.197852378447</c:v>
                </c:pt>
                <c:pt idx="34412">
                  <c:v>101.189372056639</c:v>
                </c:pt>
                <c:pt idx="34413">
                  <c:v>101.186659694659</c:v>
                </c:pt>
                <c:pt idx="34414">
                  <c:v>101.182788641358</c:v>
                </c:pt>
                <c:pt idx="34415">
                  <c:v>101.175086483448</c:v>
                </c:pt>
                <c:pt idx="34416">
                  <c:v>101.173418909155</c:v>
                </c:pt>
                <c:pt idx="34417">
                  <c:v>101.16324239986901</c:v>
                </c:pt>
                <c:pt idx="34418">
                  <c:v>101.159642756278</c:v>
                </c:pt>
                <c:pt idx="34419">
                  <c:v>101.14260019478699</c:v>
                </c:pt>
                <c:pt idx="34420">
                  <c:v>101.141517038731</c:v>
                </c:pt>
                <c:pt idx="34421">
                  <c:v>101.14050975233</c:v>
                </c:pt>
                <c:pt idx="34422">
                  <c:v>101.136769344276</c:v>
                </c:pt>
                <c:pt idx="34423">
                  <c:v>101.11549375935</c:v>
                </c:pt>
                <c:pt idx="34424">
                  <c:v>101.108442368754</c:v>
                </c:pt>
                <c:pt idx="34425">
                  <c:v>101.105542677573</c:v>
                </c:pt>
                <c:pt idx="34426">
                  <c:v>101.097111599033</c:v>
                </c:pt>
                <c:pt idx="34427">
                  <c:v>101.092227920806</c:v>
                </c:pt>
                <c:pt idx="34428">
                  <c:v>101.071433007059</c:v>
                </c:pt>
                <c:pt idx="34429">
                  <c:v>101.06735508747001</c:v>
                </c:pt>
                <c:pt idx="34430">
                  <c:v>101.063942799532</c:v>
                </c:pt>
                <c:pt idx="34431">
                  <c:v>101.059428778889</c:v>
                </c:pt>
                <c:pt idx="34432">
                  <c:v>101.058605509952</c:v>
                </c:pt>
                <c:pt idx="34433">
                  <c:v>101.03098452905699</c:v>
                </c:pt>
                <c:pt idx="34434">
                  <c:v>101.027048716251</c:v>
                </c:pt>
                <c:pt idx="34435">
                  <c:v>101.026041381029</c:v>
                </c:pt>
                <c:pt idx="34436">
                  <c:v>101.025814148153</c:v>
                </c:pt>
                <c:pt idx="34437">
                  <c:v>101.01090650682499</c:v>
                </c:pt>
                <c:pt idx="34438">
                  <c:v>101.007387711994</c:v>
                </c:pt>
                <c:pt idx="34439">
                  <c:v>101.00689224713101</c:v>
                </c:pt>
                <c:pt idx="34440">
                  <c:v>100.99991775661</c:v>
                </c:pt>
                <c:pt idx="34441">
                  <c:v>100.98463596548601</c:v>
                </c:pt>
                <c:pt idx="34442">
                  <c:v>100.97086910167</c:v>
                </c:pt>
                <c:pt idx="34443">
                  <c:v>100.96894680635999</c:v>
                </c:pt>
                <c:pt idx="34444">
                  <c:v>100.967459306506</c:v>
                </c:pt>
                <c:pt idx="34445">
                  <c:v>100.954297362788</c:v>
                </c:pt>
                <c:pt idx="34446">
                  <c:v>100.951211895108</c:v>
                </c:pt>
                <c:pt idx="34447">
                  <c:v>100.94547377361199</c:v>
                </c:pt>
                <c:pt idx="34448">
                  <c:v>100.92381636366299</c:v>
                </c:pt>
                <c:pt idx="34449">
                  <c:v>100.913230105051</c:v>
                </c:pt>
                <c:pt idx="34450">
                  <c:v>100.909022554317</c:v>
                </c:pt>
                <c:pt idx="34451">
                  <c:v>100.90539419613501</c:v>
                </c:pt>
                <c:pt idx="34452">
                  <c:v>100.892530504905</c:v>
                </c:pt>
                <c:pt idx="34453">
                  <c:v>100.888669050799</c:v>
                </c:pt>
                <c:pt idx="34454">
                  <c:v>100.885595776629</c:v>
                </c:pt>
                <c:pt idx="34455">
                  <c:v>100.863249003007</c:v>
                </c:pt>
                <c:pt idx="34456">
                  <c:v>100.846593408072</c:v>
                </c:pt>
                <c:pt idx="34457">
                  <c:v>100.835566523617</c:v>
                </c:pt>
                <c:pt idx="34458">
                  <c:v>100.822442361562</c:v>
                </c:pt>
                <c:pt idx="34459">
                  <c:v>100.805188437753</c:v>
                </c:pt>
                <c:pt idx="34460">
                  <c:v>100.79923964588799</c:v>
                </c:pt>
                <c:pt idx="34461">
                  <c:v>100.789622584254</c:v>
                </c:pt>
                <c:pt idx="34462">
                  <c:v>100.782301613095</c:v>
                </c:pt>
                <c:pt idx="34463">
                  <c:v>100.781114353764</c:v>
                </c:pt>
                <c:pt idx="34464">
                  <c:v>100.778231964906</c:v>
                </c:pt>
                <c:pt idx="34465">
                  <c:v>100.774129582895</c:v>
                </c:pt>
                <c:pt idx="34466">
                  <c:v>100.76729932745</c:v>
                </c:pt>
                <c:pt idx="34467">
                  <c:v>100.75033572762599</c:v>
                </c:pt>
                <c:pt idx="34468">
                  <c:v>100.74500365599</c:v>
                </c:pt>
                <c:pt idx="34469">
                  <c:v>100.711095811779</c:v>
                </c:pt>
                <c:pt idx="34470">
                  <c:v>100.706672601656</c:v>
                </c:pt>
                <c:pt idx="34471">
                  <c:v>100.69969853644101</c:v>
                </c:pt>
                <c:pt idx="34472">
                  <c:v>100.694457778299</c:v>
                </c:pt>
                <c:pt idx="34473">
                  <c:v>100.686095167538</c:v>
                </c:pt>
                <c:pt idx="34474">
                  <c:v>100.68251964992901</c:v>
                </c:pt>
                <c:pt idx="34475">
                  <c:v>100.67683932373799</c:v>
                </c:pt>
                <c:pt idx="34476">
                  <c:v>100.676034731407</c:v>
                </c:pt>
                <c:pt idx="34477">
                  <c:v>100.67185654968</c:v>
                </c:pt>
                <c:pt idx="34478">
                  <c:v>100.668034581667</c:v>
                </c:pt>
                <c:pt idx="34479">
                  <c:v>100.665226768509</c:v>
                </c:pt>
                <c:pt idx="34480">
                  <c:v>100.655174779497</c:v>
                </c:pt>
                <c:pt idx="34481">
                  <c:v>100.637143014701</c:v>
                </c:pt>
                <c:pt idx="34482">
                  <c:v>100.61660508995701</c:v>
                </c:pt>
                <c:pt idx="34483">
                  <c:v>100.60990920591099</c:v>
                </c:pt>
                <c:pt idx="34484">
                  <c:v>100.602635450497</c:v>
                </c:pt>
                <c:pt idx="34485">
                  <c:v>100.596416008221</c:v>
                </c:pt>
                <c:pt idx="34486">
                  <c:v>100.58758913239301</c:v>
                </c:pt>
                <c:pt idx="34487">
                  <c:v>100.58354289642899</c:v>
                </c:pt>
                <c:pt idx="34488">
                  <c:v>100.568350847628</c:v>
                </c:pt>
                <c:pt idx="34489">
                  <c:v>100.567739865481</c:v>
                </c:pt>
                <c:pt idx="34490">
                  <c:v>100.564250542685</c:v>
                </c:pt>
                <c:pt idx="34491">
                  <c:v>100.562770530289</c:v>
                </c:pt>
                <c:pt idx="34492">
                  <c:v>100.55056624573</c:v>
                </c:pt>
                <c:pt idx="34493">
                  <c:v>100.54920027871199</c:v>
                </c:pt>
                <c:pt idx="34494">
                  <c:v>100.545236977169</c:v>
                </c:pt>
                <c:pt idx="34495">
                  <c:v>100.529866939999</c:v>
                </c:pt>
                <c:pt idx="34496">
                  <c:v>100.528679425733</c:v>
                </c:pt>
                <c:pt idx="34497">
                  <c:v>100.528595591282</c:v>
                </c:pt>
                <c:pt idx="34498">
                  <c:v>100.52670633693199</c:v>
                </c:pt>
                <c:pt idx="34499">
                  <c:v>100.522070964001</c:v>
                </c:pt>
                <c:pt idx="34500">
                  <c:v>100.510563781321</c:v>
                </c:pt>
                <c:pt idx="34501">
                  <c:v>100.49156114138501</c:v>
                </c:pt>
                <c:pt idx="34502">
                  <c:v>100.470383230583</c:v>
                </c:pt>
                <c:pt idx="34503">
                  <c:v>100.470327988655</c:v>
                </c:pt>
                <c:pt idx="34504">
                  <c:v>100.47001948685499</c:v>
                </c:pt>
                <c:pt idx="34505">
                  <c:v>100.468613700501</c:v>
                </c:pt>
                <c:pt idx="34506">
                  <c:v>100.464141387585</c:v>
                </c:pt>
                <c:pt idx="34507">
                  <c:v>100.46404729976101</c:v>
                </c:pt>
                <c:pt idx="34508">
                  <c:v>100.462160092532</c:v>
                </c:pt>
                <c:pt idx="34509">
                  <c:v>100.456424957937</c:v>
                </c:pt>
                <c:pt idx="34510">
                  <c:v>100.45430742340901</c:v>
                </c:pt>
                <c:pt idx="34511">
                  <c:v>100.451484402643</c:v>
                </c:pt>
                <c:pt idx="34512">
                  <c:v>100.446337583285</c:v>
                </c:pt>
                <c:pt idx="34513">
                  <c:v>100.43478948112499</c:v>
                </c:pt>
                <c:pt idx="34514">
                  <c:v>100.430987633969</c:v>
                </c:pt>
                <c:pt idx="34515">
                  <c:v>100.427597097413</c:v>
                </c:pt>
                <c:pt idx="34516">
                  <c:v>100.42042868414801</c:v>
                </c:pt>
                <c:pt idx="34517">
                  <c:v>100.42036461132901</c:v>
                </c:pt>
                <c:pt idx="34518">
                  <c:v>100.419636297312</c:v>
                </c:pt>
                <c:pt idx="34519">
                  <c:v>100.41745833325901</c:v>
                </c:pt>
                <c:pt idx="34520">
                  <c:v>100.41352649731699</c:v>
                </c:pt>
                <c:pt idx="34521">
                  <c:v>100.41140126545299</c:v>
                </c:pt>
                <c:pt idx="34522">
                  <c:v>100.40944665923099</c:v>
                </c:pt>
                <c:pt idx="34523">
                  <c:v>100.404838635321</c:v>
                </c:pt>
                <c:pt idx="34524">
                  <c:v>100.401759786843</c:v>
                </c:pt>
                <c:pt idx="34525">
                  <c:v>100.400706422583</c:v>
                </c:pt>
                <c:pt idx="34526">
                  <c:v>100.396601185481</c:v>
                </c:pt>
                <c:pt idx="34527">
                  <c:v>100.393549658046</c:v>
                </c:pt>
                <c:pt idx="34528">
                  <c:v>100.39336054076</c:v>
                </c:pt>
                <c:pt idx="34529">
                  <c:v>100.390929587456</c:v>
                </c:pt>
                <c:pt idx="34530">
                  <c:v>100.38868327258299</c:v>
                </c:pt>
                <c:pt idx="34531">
                  <c:v>100.384983286721</c:v>
                </c:pt>
                <c:pt idx="34532">
                  <c:v>100.380961480374</c:v>
                </c:pt>
                <c:pt idx="34533">
                  <c:v>100.376497992053</c:v>
                </c:pt>
                <c:pt idx="34534">
                  <c:v>100.37399017236601</c:v>
                </c:pt>
                <c:pt idx="34535">
                  <c:v>100.367735402481</c:v>
                </c:pt>
                <c:pt idx="34536">
                  <c:v>100.366140245683</c:v>
                </c:pt>
                <c:pt idx="34537">
                  <c:v>100.366021818912</c:v>
                </c:pt>
                <c:pt idx="34538">
                  <c:v>100.365700655748</c:v>
                </c:pt>
                <c:pt idx="34539">
                  <c:v>100.362659111113</c:v>
                </c:pt>
                <c:pt idx="34540">
                  <c:v>100.357256857097</c:v>
                </c:pt>
                <c:pt idx="34541">
                  <c:v>100.356043479446</c:v>
                </c:pt>
                <c:pt idx="34542">
                  <c:v>100.354456461887</c:v>
                </c:pt>
                <c:pt idx="34543">
                  <c:v>100.35394264876901</c:v>
                </c:pt>
                <c:pt idx="34544">
                  <c:v>100.353766523483</c:v>
                </c:pt>
                <c:pt idx="34545">
                  <c:v>100.35134349665</c:v>
                </c:pt>
                <c:pt idx="34546">
                  <c:v>100.350453500133</c:v>
                </c:pt>
                <c:pt idx="34547">
                  <c:v>100.34552260039899</c:v>
                </c:pt>
                <c:pt idx="34548">
                  <c:v>100.340762595341</c:v>
                </c:pt>
                <c:pt idx="34549">
                  <c:v>100.34015822219</c:v>
                </c:pt>
                <c:pt idx="34550">
                  <c:v>100.339849564434</c:v>
                </c:pt>
                <c:pt idx="34551">
                  <c:v>100.339036907059</c:v>
                </c:pt>
                <c:pt idx="34552">
                  <c:v>100.33892745332101</c:v>
                </c:pt>
                <c:pt idx="34553">
                  <c:v>100.335319348132</c:v>
                </c:pt>
                <c:pt idx="34554">
                  <c:v>100.332471203113</c:v>
                </c:pt>
                <c:pt idx="34555">
                  <c:v>100.33022759517399</c:v>
                </c:pt>
                <c:pt idx="34556">
                  <c:v>100.32652519246599</c:v>
                </c:pt>
                <c:pt idx="34557">
                  <c:v>100.31914288247999</c:v>
                </c:pt>
                <c:pt idx="34558">
                  <c:v>100.317664676427</c:v>
                </c:pt>
                <c:pt idx="34559">
                  <c:v>100.31678635666</c:v>
                </c:pt>
                <c:pt idx="34560">
                  <c:v>100.315271855567</c:v>
                </c:pt>
                <c:pt idx="34561">
                  <c:v>100.31523540986601</c:v>
                </c:pt>
                <c:pt idx="34562">
                  <c:v>100.314696709242</c:v>
                </c:pt>
                <c:pt idx="34563">
                  <c:v>100.31460560153</c:v>
                </c:pt>
                <c:pt idx="34564">
                  <c:v>100.31358780005</c:v>
                </c:pt>
                <c:pt idx="34565">
                  <c:v>100.311015520141</c:v>
                </c:pt>
                <c:pt idx="34566">
                  <c:v>100.302076342079</c:v>
                </c:pt>
                <c:pt idx="34567">
                  <c:v>100.301506965773</c:v>
                </c:pt>
                <c:pt idx="34568">
                  <c:v>100.300867167256</c:v>
                </c:pt>
                <c:pt idx="34569">
                  <c:v>100.300587623204</c:v>
                </c:pt>
                <c:pt idx="34570">
                  <c:v>100.299309490905</c:v>
                </c:pt>
                <c:pt idx="34571">
                  <c:v>100.295389180935</c:v>
                </c:pt>
                <c:pt idx="34572">
                  <c:v>100.293853009321</c:v>
                </c:pt>
                <c:pt idx="34573">
                  <c:v>100.293334181548</c:v>
                </c:pt>
                <c:pt idx="34574">
                  <c:v>100.291215392586</c:v>
                </c:pt>
                <c:pt idx="34575">
                  <c:v>100.286855835758</c:v>
                </c:pt>
                <c:pt idx="34576">
                  <c:v>100.286623495664</c:v>
                </c:pt>
                <c:pt idx="34577">
                  <c:v>100.285140413946</c:v>
                </c:pt>
                <c:pt idx="34578">
                  <c:v>100.28165880684401</c:v>
                </c:pt>
                <c:pt idx="34579">
                  <c:v>100.279587361298</c:v>
                </c:pt>
                <c:pt idx="34580">
                  <c:v>100.275427146967</c:v>
                </c:pt>
                <c:pt idx="34581">
                  <c:v>100.274403496788</c:v>
                </c:pt>
                <c:pt idx="34582">
                  <c:v>100.27423024254701</c:v>
                </c:pt>
                <c:pt idx="34583">
                  <c:v>100.273559300957</c:v>
                </c:pt>
                <c:pt idx="34584">
                  <c:v>100.266310169794</c:v>
                </c:pt>
                <c:pt idx="34585">
                  <c:v>100.263098546279</c:v>
                </c:pt>
                <c:pt idx="34586">
                  <c:v>100.263060020309</c:v>
                </c:pt>
                <c:pt idx="34587">
                  <c:v>100.248939175811</c:v>
                </c:pt>
                <c:pt idx="34588">
                  <c:v>100.246838706247</c:v>
                </c:pt>
                <c:pt idx="34589">
                  <c:v>100.24593272662599</c:v>
                </c:pt>
                <c:pt idx="34590">
                  <c:v>100.23529542058699</c:v>
                </c:pt>
                <c:pt idx="34591">
                  <c:v>100.23296690736299</c:v>
                </c:pt>
                <c:pt idx="34592">
                  <c:v>100.23204060043101</c:v>
                </c:pt>
                <c:pt idx="34593">
                  <c:v>100.22553187662101</c:v>
                </c:pt>
                <c:pt idx="34594">
                  <c:v>100.22243883210101</c:v>
                </c:pt>
                <c:pt idx="34595">
                  <c:v>100.220210002366</c:v>
                </c:pt>
                <c:pt idx="34596">
                  <c:v>100.215693632316</c:v>
                </c:pt>
                <c:pt idx="34597">
                  <c:v>100.21469756594399</c:v>
                </c:pt>
                <c:pt idx="34598">
                  <c:v>100.213565588861</c:v>
                </c:pt>
                <c:pt idx="34599">
                  <c:v>100.213386839569</c:v>
                </c:pt>
                <c:pt idx="34600">
                  <c:v>100.20710461120601</c:v>
                </c:pt>
                <c:pt idx="34601">
                  <c:v>100.207095369238</c:v>
                </c:pt>
                <c:pt idx="34602">
                  <c:v>100.206448909885</c:v>
                </c:pt>
                <c:pt idx="34603">
                  <c:v>100.206110983573</c:v>
                </c:pt>
                <c:pt idx="34604">
                  <c:v>100.20323069230101</c:v>
                </c:pt>
                <c:pt idx="34605">
                  <c:v>100.202697027407</c:v>
                </c:pt>
                <c:pt idx="34606">
                  <c:v>100.201403975254</c:v>
                </c:pt>
                <c:pt idx="34607">
                  <c:v>100.188652389723</c:v>
                </c:pt>
                <c:pt idx="34608">
                  <c:v>100.188018552727</c:v>
                </c:pt>
                <c:pt idx="34609">
                  <c:v>100.184322096126</c:v>
                </c:pt>
                <c:pt idx="34610">
                  <c:v>100.182031678792</c:v>
                </c:pt>
                <c:pt idx="34611">
                  <c:v>100.18099193644601</c:v>
                </c:pt>
                <c:pt idx="34612">
                  <c:v>100.17881717872299</c:v>
                </c:pt>
                <c:pt idx="34613">
                  <c:v>100.174675685181</c:v>
                </c:pt>
                <c:pt idx="34614">
                  <c:v>100.17277609213301</c:v>
                </c:pt>
                <c:pt idx="34615">
                  <c:v>100.161369988038</c:v>
                </c:pt>
                <c:pt idx="34616">
                  <c:v>100.15831938241</c:v>
                </c:pt>
                <c:pt idx="34617">
                  <c:v>100.157967873801</c:v>
                </c:pt>
                <c:pt idx="34618">
                  <c:v>100.156223128855</c:v>
                </c:pt>
                <c:pt idx="34619">
                  <c:v>100.146488431077</c:v>
                </c:pt>
                <c:pt idx="34620">
                  <c:v>100.14648533072901</c:v>
                </c:pt>
                <c:pt idx="34621">
                  <c:v>100.145250719272</c:v>
                </c:pt>
                <c:pt idx="34622">
                  <c:v>100.145162543285</c:v>
                </c:pt>
                <c:pt idx="34623">
                  <c:v>100.143841479011</c:v>
                </c:pt>
                <c:pt idx="34624">
                  <c:v>100.137383050273</c:v>
                </c:pt>
                <c:pt idx="34625">
                  <c:v>100.13262429848101</c:v>
                </c:pt>
                <c:pt idx="34626">
                  <c:v>100.12925411737901</c:v>
                </c:pt>
                <c:pt idx="34627">
                  <c:v>100.125950313441</c:v>
                </c:pt>
                <c:pt idx="34628">
                  <c:v>100.125711686968</c:v>
                </c:pt>
                <c:pt idx="34629">
                  <c:v>100.12562892612399</c:v>
                </c:pt>
                <c:pt idx="34630">
                  <c:v>100.121255405825</c:v>
                </c:pt>
                <c:pt idx="34631">
                  <c:v>100.121041877119</c:v>
                </c:pt>
                <c:pt idx="34632">
                  <c:v>100.117165914822</c:v>
                </c:pt>
                <c:pt idx="34633">
                  <c:v>100.11032846521999</c:v>
                </c:pt>
                <c:pt idx="34634">
                  <c:v>100.108297240491</c:v>
                </c:pt>
                <c:pt idx="34635">
                  <c:v>100.108260921908</c:v>
                </c:pt>
                <c:pt idx="34636">
                  <c:v>100.10810882572601</c:v>
                </c:pt>
                <c:pt idx="34637">
                  <c:v>100.106888305285</c:v>
                </c:pt>
                <c:pt idx="34638">
                  <c:v>100.106758823625</c:v>
                </c:pt>
                <c:pt idx="34639">
                  <c:v>100.102435854936</c:v>
                </c:pt>
                <c:pt idx="34640">
                  <c:v>100.095771533307</c:v>
                </c:pt>
                <c:pt idx="34641">
                  <c:v>100.093963272259</c:v>
                </c:pt>
                <c:pt idx="34642">
                  <c:v>100.086800138244</c:v>
                </c:pt>
                <c:pt idx="34643">
                  <c:v>100.086308863513</c:v>
                </c:pt>
                <c:pt idx="34644">
                  <c:v>100.085500791361</c:v>
                </c:pt>
                <c:pt idx="34645">
                  <c:v>100.07773065955701</c:v>
                </c:pt>
                <c:pt idx="34646">
                  <c:v>100.075292891785</c:v>
                </c:pt>
                <c:pt idx="34647">
                  <c:v>100.074798151316</c:v>
                </c:pt>
                <c:pt idx="34648">
                  <c:v>100.074074602317</c:v>
                </c:pt>
                <c:pt idx="34649">
                  <c:v>100.07127554460401</c:v>
                </c:pt>
                <c:pt idx="34650">
                  <c:v>100.069746412763</c:v>
                </c:pt>
                <c:pt idx="34651">
                  <c:v>100.066159173397</c:v>
                </c:pt>
                <c:pt idx="34652">
                  <c:v>100.06362034826</c:v>
                </c:pt>
                <c:pt idx="34653">
                  <c:v>100.05938170166699</c:v>
                </c:pt>
                <c:pt idx="34654">
                  <c:v>100.058970000142</c:v>
                </c:pt>
                <c:pt idx="34655">
                  <c:v>100.057060422814</c:v>
                </c:pt>
                <c:pt idx="34656">
                  <c:v>100.055918227671</c:v>
                </c:pt>
                <c:pt idx="34657">
                  <c:v>100.042811680504</c:v>
                </c:pt>
                <c:pt idx="34658">
                  <c:v>100.04277557654</c:v>
                </c:pt>
                <c:pt idx="34659">
                  <c:v>100.04133882603099</c:v>
                </c:pt>
                <c:pt idx="34660">
                  <c:v>100.03984687652201</c:v>
                </c:pt>
                <c:pt idx="34661">
                  <c:v>100.02664762714799</c:v>
                </c:pt>
                <c:pt idx="34662">
                  <c:v>100.011603871204</c:v>
                </c:pt>
                <c:pt idx="34663">
                  <c:v>100.007669573736</c:v>
                </c:pt>
                <c:pt idx="34664">
                  <c:v>100.007040122205</c:v>
                </c:pt>
                <c:pt idx="34665">
                  <c:v>100.004263907983</c:v>
                </c:pt>
                <c:pt idx="34666">
                  <c:v>99.995476932658306</c:v>
                </c:pt>
                <c:pt idx="34667">
                  <c:v>99.991305093659705</c:v>
                </c:pt>
                <c:pt idx="34668">
                  <c:v>99.9910053286509</c:v>
                </c:pt>
                <c:pt idx="34669">
                  <c:v>99.988910424148699</c:v>
                </c:pt>
                <c:pt idx="34670">
                  <c:v>99.986992666042298</c:v>
                </c:pt>
                <c:pt idx="34671">
                  <c:v>99.983214344884999</c:v>
                </c:pt>
                <c:pt idx="34672">
                  <c:v>99.978225101086693</c:v>
                </c:pt>
                <c:pt idx="34673">
                  <c:v>99.974581033764807</c:v>
                </c:pt>
                <c:pt idx="34674">
                  <c:v>99.971289975593606</c:v>
                </c:pt>
                <c:pt idx="34675">
                  <c:v>99.963551416330603</c:v>
                </c:pt>
                <c:pt idx="34676">
                  <c:v>99.953904431721298</c:v>
                </c:pt>
                <c:pt idx="34677">
                  <c:v>99.952616026871894</c:v>
                </c:pt>
                <c:pt idx="34678">
                  <c:v>99.919696638663595</c:v>
                </c:pt>
                <c:pt idx="34679">
                  <c:v>99.918065526815099</c:v>
                </c:pt>
                <c:pt idx="34680">
                  <c:v>99.916475456126406</c:v>
                </c:pt>
                <c:pt idx="34681">
                  <c:v>99.915448147604394</c:v>
                </c:pt>
                <c:pt idx="34682">
                  <c:v>99.900405267565205</c:v>
                </c:pt>
                <c:pt idx="34683">
                  <c:v>99.900126254815007</c:v>
                </c:pt>
                <c:pt idx="34684">
                  <c:v>99.8979639723415</c:v>
                </c:pt>
                <c:pt idx="34685">
                  <c:v>99.896703392046604</c:v>
                </c:pt>
                <c:pt idx="34686">
                  <c:v>99.895463333554602</c:v>
                </c:pt>
                <c:pt idx="34687">
                  <c:v>99.889039599761702</c:v>
                </c:pt>
                <c:pt idx="34688">
                  <c:v>99.888344578964293</c:v>
                </c:pt>
                <c:pt idx="34689">
                  <c:v>99.884164187710795</c:v>
                </c:pt>
                <c:pt idx="34690">
                  <c:v>99.884005851146796</c:v>
                </c:pt>
                <c:pt idx="34691">
                  <c:v>99.876917261514095</c:v>
                </c:pt>
                <c:pt idx="34692">
                  <c:v>99.8668768702249</c:v>
                </c:pt>
                <c:pt idx="34693">
                  <c:v>99.8667820017087</c:v>
                </c:pt>
                <c:pt idx="34694">
                  <c:v>99.866291595679499</c:v>
                </c:pt>
                <c:pt idx="34695">
                  <c:v>99.862956871140696</c:v>
                </c:pt>
                <c:pt idx="34696">
                  <c:v>99.862482898028503</c:v>
                </c:pt>
                <c:pt idx="34697">
                  <c:v>99.859310766196998</c:v>
                </c:pt>
                <c:pt idx="34698">
                  <c:v>99.835768147032795</c:v>
                </c:pt>
                <c:pt idx="34699">
                  <c:v>99.834910488264399</c:v>
                </c:pt>
                <c:pt idx="34700">
                  <c:v>99.833369353509894</c:v>
                </c:pt>
                <c:pt idx="34701">
                  <c:v>99.832422854672501</c:v>
                </c:pt>
                <c:pt idx="34702">
                  <c:v>99.827789210476794</c:v>
                </c:pt>
                <c:pt idx="34703">
                  <c:v>99.826847739586896</c:v>
                </c:pt>
                <c:pt idx="34704">
                  <c:v>99.826028889635097</c:v>
                </c:pt>
                <c:pt idx="34705">
                  <c:v>99.817360426945797</c:v>
                </c:pt>
                <c:pt idx="34706">
                  <c:v>99.816463436042497</c:v>
                </c:pt>
                <c:pt idx="34707">
                  <c:v>99.815728239069799</c:v>
                </c:pt>
                <c:pt idx="34708">
                  <c:v>99.815548326393397</c:v>
                </c:pt>
                <c:pt idx="34709">
                  <c:v>99.814568537228197</c:v>
                </c:pt>
                <c:pt idx="34710">
                  <c:v>99.807783272851097</c:v>
                </c:pt>
                <c:pt idx="34711">
                  <c:v>99.7943143573046</c:v>
                </c:pt>
                <c:pt idx="34712">
                  <c:v>99.790080301330704</c:v>
                </c:pt>
                <c:pt idx="34713">
                  <c:v>99.787853434636503</c:v>
                </c:pt>
                <c:pt idx="34714">
                  <c:v>99.787576046188306</c:v>
                </c:pt>
                <c:pt idx="34715">
                  <c:v>99.783710405520395</c:v>
                </c:pt>
                <c:pt idx="34716">
                  <c:v>99.771428964706104</c:v>
                </c:pt>
                <c:pt idx="34717">
                  <c:v>99.771128605006894</c:v>
                </c:pt>
                <c:pt idx="34718">
                  <c:v>99.753665833855294</c:v>
                </c:pt>
                <c:pt idx="34719">
                  <c:v>99.740424924038095</c:v>
                </c:pt>
                <c:pt idx="34720">
                  <c:v>99.738424114521905</c:v>
                </c:pt>
                <c:pt idx="34721">
                  <c:v>99.7347828642595</c:v>
                </c:pt>
                <c:pt idx="34722">
                  <c:v>99.734308794495604</c:v>
                </c:pt>
                <c:pt idx="34723">
                  <c:v>99.719298067673293</c:v>
                </c:pt>
                <c:pt idx="34724">
                  <c:v>99.711789943342794</c:v>
                </c:pt>
                <c:pt idx="34725">
                  <c:v>99.7106290619612</c:v>
                </c:pt>
                <c:pt idx="34726">
                  <c:v>99.708542787642301</c:v>
                </c:pt>
                <c:pt idx="34727">
                  <c:v>99.702623031125498</c:v>
                </c:pt>
                <c:pt idx="34728">
                  <c:v>99.699818045096706</c:v>
                </c:pt>
                <c:pt idx="34729">
                  <c:v>99.692336010538895</c:v>
                </c:pt>
                <c:pt idx="34730">
                  <c:v>99.691582936804593</c:v>
                </c:pt>
                <c:pt idx="34731">
                  <c:v>99.689857940889496</c:v>
                </c:pt>
                <c:pt idx="34732">
                  <c:v>99.679317965648906</c:v>
                </c:pt>
                <c:pt idx="34733">
                  <c:v>99.675060833232905</c:v>
                </c:pt>
                <c:pt idx="34734">
                  <c:v>99.671236080336996</c:v>
                </c:pt>
                <c:pt idx="34735">
                  <c:v>99.667885305754496</c:v>
                </c:pt>
                <c:pt idx="34736">
                  <c:v>99.666684269506007</c:v>
                </c:pt>
                <c:pt idx="34737">
                  <c:v>99.665271790165406</c:v>
                </c:pt>
                <c:pt idx="34738">
                  <c:v>99.664058469249696</c:v>
                </c:pt>
                <c:pt idx="34739">
                  <c:v>99.659363852790094</c:v>
                </c:pt>
                <c:pt idx="34740">
                  <c:v>99.6543888504835</c:v>
                </c:pt>
                <c:pt idx="34741">
                  <c:v>99.634860109891093</c:v>
                </c:pt>
                <c:pt idx="34742">
                  <c:v>99.634629975448107</c:v>
                </c:pt>
                <c:pt idx="34743">
                  <c:v>99.629954182541894</c:v>
                </c:pt>
                <c:pt idx="34744">
                  <c:v>99.629422222359295</c:v>
                </c:pt>
                <c:pt idx="34745">
                  <c:v>99.629132403299806</c:v>
                </c:pt>
                <c:pt idx="34746">
                  <c:v>99.627814732688805</c:v>
                </c:pt>
                <c:pt idx="34747">
                  <c:v>99.623767084952306</c:v>
                </c:pt>
                <c:pt idx="34748">
                  <c:v>99.621304860244507</c:v>
                </c:pt>
                <c:pt idx="34749">
                  <c:v>99.615927205764905</c:v>
                </c:pt>
                <c:pt idx="34750">
                  <c:v>99.597649600613494</c:v>
                </c:pt>
                <c:pt idx="34751">
                  <c:v>99.588561826503494</c:v>
                </c:pt>
                <c:pt idx="34752">
                  <c:v>99.582192557626101</c:v>
                </c:pt>
                <c:pt idx="34753">
                  <c:v>99.577976514605695</c:v>
                </c:pt>
                <c:pt idx="34754">
                  <c:v>99.568624643989494</c:v>
                </c:pt>
                <c:pt idx="34755">
                  <c:v>99.565977150875696</c:v>
                </c:pt>
                <c:pt idx="34756">
                  <c:v>99.565240482012001</c:v>
                </c:pt>
                <c:pt idx="34757">
                  <c:v>99.562640887841198</c:v>
                </c:pt>
                <c:pt idx="34758">
                  <c:v>99.560830362686005</c:v>
                </c:pt>
                <c:pt idx="34759">
                  <c:v>99.558424017553605</c:v>
                </c:pt>
                <c:pt idx="34760">
                  <c:v>99.5514323297256</c:v>
                </c:pt>
                <c:pt idx="34761">
                  <c:v>99.547834195570999</c:v>
                </c:pt>
                <c:pt idx="34762">
                  <c:v>99.547251837566705</c:v>
                </c:pt>
                <c:pt idx="34763">
                  <c:v>99.538238706912793</c:v>
                </c:pt>
                <c:pt idx="34764">
                  <c:v>99.534441473353297</c:v>
                </c:pt>
                <c:pt idx="34765">
                  <c:v>99.532049880180693</c:v>
                </c:pt>
                <c:pt idx="34766">
                  <c:v>99.525347622176795</c:v>
                </c:pt>
                <c:pt idx="34767">
                  <c:v>99.509298067265902</c:v>
                </c:pt>
                <c:pt idx="34768">
                  <c:v>99.508332374544395</c:v>
                </c:pt>
                <c:pt idx="34769">
                  <c:v>99.495238513052399</c:v>
                </c:pt>
                <c:pt idx="34770">
                  <c:v>99.492254391525407</c:v>
                </c:pt>
                <c:pt idx="34771">
                  <c:v>99.467331612056697</c:v>
                </c:pt>
                <c:pt idx="34772">
                  <c:v>99.443425495227203</c:v>
                </c:pt>
                <c:pt idx="34773">
                  <c:v>99.438854785593904</c:v>
                </c:pt>
                <c:pt idx="34774">
                  <c:v>99.423908920367197</c:v>
                </c:pt>
                <c:pt idx="34775">
                  <c:v>99.422457935574798</c:v>
                </c:pt>
                <c:pt idx="34776">
                  <c:v>99.4196720730951</c:v>
                </c:pt>
                <c:pt idx="34777">
                  <c:v>99.415769040714295</c:v>
                </c:pt>
                <c:pt idx="34778">
                  <c:v>99.405410574241998</c:v>
                </c:pt>
                <c:pt idx="34779">
                  <c:v>99.400260936604994</c:v>
                </c:pt>
                <c:pt idx="34780">
                  <c:v>99.379992435216494</c:v>
                </c:pt>
                <c:pt idx="34781">
                  <c:v>99.376578615702101</c:v>
                </c:pt>
                <c:pt idx="34782">
                  <c:v>99.3763993711285</c:v>
                </c:pt>
                <c:pt idx="34783">
                  <c:v>99.364617583279497</c:v>
                </c:pt>
                <c:pt idx="34784">
                  <c:v>99.363150504651699</c:v>
                </c:pt>
                <c:pt idx="34785">
                  <c:v>99.358720309434403</c:v>
                </c:pt>
                <c:pt idx="34786">
                  <c:v>99.349622650598207</c:v>
                </c:pt>
                <c:pt idx="34787">
                  <c:v>99.347611860083603</c:v>
                </c:pt>
                <c:pt idx="34788">
                  <c:v>99.310221472269504</c:v>
                </c:pt>
                <c:pt idx="34789">
                  <c:v>99.290535868116905</c:v>
                </c:pt>
                <c:pt idx="34790">
                  <c:v>99.265104935939704</c:v>
                </c:pt>
                <c:pt idx="34791">
                  <c:v>99.257435204127106</c:v>
                </c:pt>
                <c:pt idx="34792">
                  <c:v>99.172981245813006</c:v>
                </c:pt>
                <c:pt idx="34793">
                  <c:v>99.165268596268902</c:v>
                </c:pt>
                <c:pt idx="34794">
                  <c:v>99.154526820139395</c:v>
                </c:pt>
                <c:pt idx="34795">
                  <c:v>99.153105275578596</c:v>
                </c:pt>
                <c:pt idx="34796">
                  <c:v>99.139559333753994</c:v>
                </c:pt>
                <c:pt idx="34797">
                  <c:v>99.132967557825793</c:v>
                </c:pt>
                <c:pt idx="34798">
                  <c:v>99.118675905496502</c:v>
                </c:pt>
                <c:pt idx="34799">
                  <c:v>99.083786991599197</c:v>
                </c:pt>
                <c:pt idx="34800">
                  <c:v>99.074876452762894</c:v>
                </c:pt>
                <c:pt idx="34801">
                  <c:v>99.040658746228104</c:v>
                </c:pt>
                <c:pt idx="34802">
                  <c:v>99.033193442238399</c:v>
                </c:pt>
                <c:pt idx="34803">
                  <c:v>99.023628548353599</c:v>
                </c:pt>
                <c:pt idx="34804">
                  <c:v>99.020853362544202</c:v>
                </c:pt>
                <c:pt idx="34805">
                  <c:v>99.015682039915603</c:v>
                </c:pt>
                <c:pt idx="34806">
                  <c:v>98.972408852910903</c:v>
                </c:pt>
                <c:pt idx="34807">
                  <c:v>98.970303972294005</c:v>
                </c:pt>
                <c:pt idx="34808">
                  <c:v>98.933700165761707</c:v>
                </c:pt>
                <c:pt idx="34809">
                  <c:v>98.923643598687306</c:v>
                </c:pt>
                <c:pt idx="34810">
                  <c:v>98.920990152419094</c:v>
                </c:pt>
                <c:pt idx="34811">
                  <c:v>98.9074922766127</c:v>
                </c:pt>
                <c:pt idx="34812">
                  <c:v>98.903307252768499</c:v>
                </c:pt>
                <c:pt idx="34813">
                  <c:v>98.892922651480006</c:v>
                </c:pt>
                <c:pt idx="34814">
                  <c:v>98.888679396938997</c:v>
                </c:pt>
                <c:pt idx="34815">
                  <c:v>98.877945602801702</c:v>
                </c:pt>
                <c:pt idx="34816">
                  <c:v>98.867988624333094</c:v>
                </c:pt>
                <c:pt idx="34817">
                  <c:v>98.867006877650198</c:v>
                </c:pt>
                <c:pt idx="34818">
                  <c:v>98.771611340727304</c:v>
                </c:pt>
                <c:pt idx="34819">
                  <c:v>98.763438041208104</c:v>
                </c:pt>
                <c:pt idx="34820">
                  <c:v>98.763355989885397</c:v>
                </c:pt>
                <c:pt idx="34821">
                  <c:v>98.762039403132206</c:v>
                </c:pt>
                <c:pt idx="34822">
                  <c:v>98.752674712357702</c:v>
                </c:pt>
                <c:pt idx="34823">
                  <c:v>98.733981658758296</c:v>
                </c:pt>
                <c:pt idx="34824">
                  <c:v>98.703729476116195</c:v>
                </c:pt>
                <c:pt idx="34825">
                  <c:v>98.689975214265104</c:v>
                </c:pt>
                <c:pt idx="34826">
                  <c:v>98.684463057943702</c:v>
                </c:pt>
                <c:pt idx="34827">
                  <c:v>98.661073402306101</c:v>
                </c:pt>
                <c:pt idx="34828">
                  <c:v>98.655198183707597</c:v>
                </c:pt>
                <c:pt idx="34829">
                  <c:v>98.649077341224299</c:v>
                </c:pt>
                <c:pt idx="34830">
                  <c:v>98.644769264771895</c:v>
                </c:pt>
                <c:pt idx="34831">
                  <c:v>98.622147761939004</c:v>
                </c:pt>
                <c:pt idx="34832">
                  <c:v>98.614421868079205</c:v>
                </c:pt>
                <c:pt idx="34833">
                  <c:v>98.603903087536594</c:v>
                </c:pt>
                <c:pt idx="34834">
                  <c:v>98.596301241870904</c:v>
                </c:pt>
                <c:pt idx="34835">
                  <c:v>98.591431989326196</c:v>
                </c:pt>
                <c:pt idx="34836">
                  <c:v>98.583787183921501</c:v>
                </c:pt>
                <c:pt idx="34837">
                  <c:v>98.583367965736699</c:v>
                </c:pt>
                <c:pt idx="34838">
                  <c:v>98.560237201330693</c:v>
                </c:pt>
                <c:pt idx="34839">
                  <c:v>98.559076190761104</c:v>
                </c:pt>
                <c:pt idx="34840">
                  <c:v>98.551560673469297</c:v>
                </c:pt>
                <c:pt idx="34841">
                  <c:v>98.541402257082495</c:v>
                </c:pt>
                <c:pt idx="34842">
                  <c:v>98.537118905385697</c:v>
                </c:pt>
                <c:pt idx="34843">
                  <c:v>98.535271270429604</c:v>
                </c:pt>
                <c:pt idx="34844">
                  <c:v>98.533375645999897</c:v>
                </c:pt>
                <c:pt idx="34845">
                  <c:v>98.529155926300504</c:v>
                </c:pt>
                <c:pt idx="34846">
                  <c:v>98.513002613725803</c:v>
                </c:pt>
                <c:pt idx="34847">
                  <c:v>98.507699380202396</c:v>
                </c:pt>
                <c:pt idx="34848">
                  <c:v>98.503244166813602</c:v>
                </c:pt>
                <c:pt idx="34849">
                  <c:v>98.502892654350106</c:v>
                </c:pt>
                <c:pt idx="34850">
                  <c:v>98.4593515676398</c:v>
                </c:pt>
                <c:pt idx="34851">
                  <c:v>98.454239509091906</c:v>
                </c:pt>
                <c:pt idx="34852">
                  <c:v>98.449030457517907</c:v>
                </c:pt>
                <c:pt idx="34853">
                  <c:v>98.4465694404213</c:v>
                </c:pt>
                <c:pt idx="34854">
                  <c:v>98.444252080806805</c:v>
                </c:pt>
                <c:pt idx="34855">
                  <c:v>98.428233896292795</c:v>
                </c:pt>
                <c:pt idx="34856">
                  <c:v>98.428049227510797</c:v>
                </c:pt>
                <c:pt idx="34857">
                  <c:v>98.424234212185198</c:v>
                </c:pt>
                <c:pt idx="34858">
                  <c:v>98.419021737376497</c:v>
                </c:pt>
                <c:pt idx="34859">
                  <c:v>98.401568670913704</c:v>
                </c:pt>
                <c:pt idx="34860">
                  <c:v>98.400292139843998</c:v>
                </c:pt>
                <c:pt idx="34861">
                  <c:v>98.384211960144</c:v>
                </c:pt>
                <c:pt idx="34862">
                  <c:v>98.370791683566495</c:v>
                </c:pt>
                <c:pt idx="34863">
                  <c:v>98.365845262767905</c:v>
                </c:pt>
                <c:pt idx="34864">
                  <c:v>98.361050484259493</c:v>
                </c:pt>
                <c:pt idx="34865">
                  <c:v>98.359615169496607</c:v>
                </c:pt>
                <c:pt idx="34866">
                  <c:v>98.357873905736398</c:v>
                </c:pt>
                <c:pt idx="34867">
                  <c:v>98.330753305169097</c:v>
                </c:pt>
                <c:pt idx="34868">
                  <c:v>98.326623597120204</c:v>
                </c:pt>
                <c:pt idx="34869">
                  <c:v>98.324608533261397</c:v>
                </c:pt>
                <c:pt idx="34870">
                  <c:v>98.320554004529299</c:v>
                </c:pt>
                <c:pt idx="34871">
                  <c:v>98.314937822876004</c:v>
                </c:pt>
                <c:pt idx="34872">
                  <c:v>98.301215707152195</c:v>
                </c:pt>
                <c:pt idx="34873">
                  <c:v>98.299799132367596</c:v>
                </c:pt>
                <c:pt idx="34874">
                  <c:v>98.296237769672004</c:v>
                </c:pt>
                <c:pt idx="34875">
                  <c:v>98.295502720267194</c:v>
                </c:pt>
                <c:pt idx="34876">
                  <c:v>98.285284344646897</c:v>
                </c:pt>
                <c:pt idx="34877">
                  <c:v>98.277087286022905</c:v>
                </c:pt>
                <c:pt idx="34878">
                  <c:v>98.267358134290305</c:v>
                </c:pt>
                <c:pt idx="34879">
                  <c:v>98.256577691828298</c:v>
                </c:pt>
                <c:pt idx="34880">
                  <c:v>98.254355431555595</c:v>
                </c:pt>
                <c:pt idx="34881">
                  <c:v>98.245617597438795</c:v>
                </c:pt>
                <c:pt idx="34882">
                  <c:v>98.244904720304504</c:v>
                </c:pt>
                <c:pt idx="34883">
                  <c:v>98.243681285529703</c:v>
                </c:pt>
                <c:pt idx="34884">
                  <c:v>98.229910266436306</c:v>
                </c:pt>
                <c:pt idx="34885">
                  <c:v>98.218870351459302</c:v>
                </c:pt>
                <c:pt idx="34886">
                  <c:v>98.192635043493198</c:v>
                </c:pt>
                <c:pt idx="34887">
                  <c:v>98.192453758950606</c:v>
                </c:pt>
                <c:pt idx="34888">
                  <c:v>98.192361515359195</c:v>
                </c:pt>
                <c:pt idx="34889">
                  <c:v>98.184137512686206</c:v>
                </c:pt>
                <c:pt idx="34890">
                  <c:v>98.182568472789697</c:v>
                </c:pt>
                <c:pt idx="34891">
                  <c:v>98.181561475754805</c:v>
                </c:pt>
                <c:pt idx="34892">
                  <c:v>98.172942652115594</c:v>
                </c:pt>
                <c:pt idx="34893">
                  <c:v>98.169620134663205</c:v>
                </c:pt>
                <c:pt idx="34894">
                  <c:v>98.165981269649293</c:v>
                </c:pt>
                <c:pt idx="34895">
                  <c:v>98.160896408690505</c:v>
                </c:pt>
                <c:pt idx="34896">
                  <c:v>98.159121302314105</c:v>
                </c:pt>
                <c:pt idx="34897">
                  <c:v>98.157380403528506</c:v>
                </c:pt>
                <c:pt idx="34898">
                  <c:v>98.156811605180906</c:v>
                </c:pt>
                <c:pt idx="34899">
                  <c:v>98.152582541694102</c:v>
                </c:pt>
                <c:pt idx="34900">
                  <c:v>98.148989512188606</c:v>
                </c:pt>
                <c:pt idx="34901">
                  <c:v>98.147467431451503</c:v>
                </c:pt>
                <c:pt idx="34902">
                  <c:v>98.147082917396006</c:v>
                </c:pt>
                <c:pt idx="34903">
                  <c:v>98.139634529556801</c:v>
                </c:pt>
                <c:pt idx="34904">
                  <c:v>98.127861811048803</c:v>
                </c:pt>
                <c:pt idx="34905">
                  <c:v>98.120019711687306</c:v>
                </c:pt>
                <c:pt idx="34906">
                  <c:v>98.113022107838205</c:v>
                </c:pt>
                <c:pt idx="34907">
                  <c:v>98.111460218631294</c:v>
                </c:pt>
                <c:pt idx="34908">
                  <c:v>98.103918013356605</c:v>
                </c:pt>
                <c:pt idx="34909">
                  <c:v>98.095488309871996</c:v>
                </c:pt>
                <c:pt idx="34910">
                  <c:v>98.092035993794596</c:v>
                </c:pt>
                <c:pt idx="34911">
                  <c:v>98.090455719088993</c:v>
                </c:pt>
                <c:pt idx="34912">
                  <c:v>98.074592892947294</c:v>
                </c:pt>
                <c:pt idx="34913">
                  <c:v>98.0680961180026</c:v>
                </c:pt>
                <c:pt idx="34914">
                  <c:v>98.063254241215205</c:v>
                </c:pt>
                <c:pt idx="34915">
                  <c:v>98.061319600868899</c:v>
                </c:pt>
                <c:pt idx="34916">
                  <c:v>98.060050302495796</c:v>
                </c:pt>
                <c:pt idx="34917">
                  <c:v>98.059897915523706</c:v>
                </c:pt>
                <c:pt idx="34918">
                  <c:v>98.054183637593496</c:v>
                </c:pt>
                <c:pt idx="34919">
                  <c:v>98.050822947601901</c:v>
                </c:pt>
                <c:pt idx="34920">
                  <c:v>98.049995432701095</c:v>
                </c:pt>
                <c:pt idx="34921">
                  <c:v>98.042958694538896</c:v>
                </c:pt>
                <c:pt idx="34922">
                  <c:v>98.028925159525798</c:v>
                </c:pt>
                <c:pt idx="34923">
                  <c:v>98.027454989745706</c:v>
                </c:pt>
                <c:pt idx="34924">
                  <c:v>98.016284173170305</c:v>
                </c:pt>
                <c:pt idx="34925">
                  <c:v>98.014129072214104</c:v>
                </c:pt>
                <c:pt idx="34926">
                  <c:v>98.006833643668401</c:v>
                </c:pt>
                <c:pt idx="34927">
                  <c:v>98.005316903831897</c:v>
                </c:pt>
                <c:pt idx="34928">
                  <c:v>97.995925386428794</c:v>
                </c:pt>
                <c:pt idx="34929">
                  <c:v>97.995895280545398</c:v>
                </c:pt>
                <c:pt idx="34930">
                  <c:v>97.989148566728403</c:v>
                </c:pt>
                <c:pt idx="34931">
                  <c:v>97.983534864145994</c:v>
                </c:pt>
                <c:pt idx="34932">
                  <c:v>97.976402509113598</c:v>
                </c:pt>
                <c:pt idx="34933">
                  <c:v>97.974817425119895</c:v>
                </c:pt>
                <c:pt idx="34934">
                  <c:v>97.962254581843396</c:v>
                </c:pt>
                <c:pt idx="34935">
                  <c:v>97.960637898763395</c:v>
                </c:pt>
                <c:pt idx="34936">
                  <c:v>97.959328712141996</c:v>
                </c:pt>
                <c:pt idx="34937">
                  <c:v>97.957668385801199</c:v>
                </c:pt>
                <c:pt idx="34938">
                  <c:v>97.953043189396894</c:v>
                </c:pt>
                <c:pt idx="34939">
                  <c:v>97.945073964871696</c:v>
                </c:pt>
                <c:pt idx="34940">
                  <c:v>97.8910436385314</c:v>
                </c:pt>
                <c:pt idx="34941">
                  <c:v>97.8259265514627</c:v>
                </c:pt>
                <c:pt idx="34942">
                  <c:v>97.823905102136393</c:v>
                </c:pt>
                <c:pt idx="34943">
                  <c:v>97.801629482265398</c:v>
                </c:pt>
                <c:pt idx="34944">
                  <c:v>97.785788965168905</c:v>
                </c:pt>
                <c:pt idx="34945">
                  <c:v>97.779930978451503</c:v>
                </c:pt>
                <c:pt idx="34946">
                  <c:v>97.753167396655996</c:v>
                </c:pt>
                <c:pt idx="34947">
                  <c:v>97.751499350935205</c:v>
                </c:pt>
                <c:pt idx="34948">
                  <c:v>97.7279893878205</c:v>
                </c:pt>
                <c:pt idx="34949">
                  <c:v>97.723040523530102</c:v>
                </c:pt>
                <c:pt idx="34950">
                  <c:v>97.721864513593303</c:v>
                </c:pt>
                <c:pt idx="34951">
                  <c:v>97.712760677325505</c:v>
                </c:pt>
                <c:pt idx="34952">
                  <c:v>97.711108881137903</c:v>
                </c:pt>
                <c:pt idx="34953">
                  <c:v>97.706795248716006</c:v>
                </c:pt>
                <c:pt idx="34954">
                  <c:v>97.706221435133401</c:v>
                </c:pt>
                <c:pt idx="34955">
                  <c:v>97.703467311256205</c:v>
                </c:pt>
                <c:pt idx="34956">
                  <c:v>97.7020225088541</c:v>
                </c:pt>
                <c:pt idx="34957">
                  <c:v>97.659092397395796</c:v>
                </c:pt>
                <c:pt idx="34958">
                  <c:v>97.658375863388997</c:v>
                </c:pt>
                <c:pt idx="34959">
                  <c:v>97.655824352904403</c:v>
                </c:pt>
                <c:pt idx="34960">
                  <c:v>97.654205840589199</c:v>
                </c:pt>
                <c:pt idx="34961">
                  <c:v>97.654116716066397</c:v>
                </c:pt>
                <c:pt idx="34962">
                  <c:v>97.630212960225506</c:v>
                </c:pt>
                <c:pt idx="34963">
                  <c:v>97.620144294882095</c:v>
                </c:pt>
                <c:pt idx="34964">
                  <c:v>97.605520994976104</c:v>
                </c:pt>
                <c:pt idx="34965">
                  <c:v>97.601903095510096</c:v>
                </c:pt>
                <c:pt idx="34966">
                  <c:v>97.599172962138994</c:v>
                </c:pt>
                <c:pt idx="34967">
                  <c:v>97.589314002124794</c:v>
                </c:pt>
                <c:pt idx="34968">
                  <c:v>97.588504486635202</c:v>
                </c:pt>
                <c:pt idx="34969">
                  <c:v>97.585247779742602</c:v>
                </c:pt>
                <c:pt idx="34970">
                  <c:v>97.584280158883004</c:v>
                </c:pt>
                <c:pt idx="34971">
                  <c:v>97.5809453150369</c:v>
                </c:pt>
                <c:pt idx="34972">
                  <c:v>97.564577090763507</c:v>
                </c:pt>
                <c:pt idx="34973">
                  <c:v>97.544202253954893</c:v>
                </c:pt>
                <c:pt idx="34974">
                  <c:v>97.544172832300902</c:v>
                </c:pt>
                <c:pt idx="34975">
                  <c:v>97.544156295752501</c:v>
                </c:pt>
                <c:pt idx="34976">
                  <c:v>97.525489345075599</c:v>
                </c:pt>
                <c:pt idx="34977">
                  <c:v>97.510958585267005</c:v>
                </c:pt>
                <c:pt idx="34978">
                  <c:v>97.504095466955903</c:v>
                </c:pt>
                <c:pt idx="34979">
                  <c:v>97.499627997991595</c:v>
                </c:pt>
                <c:pt idx="34980">
                  <c:v>97.4993032846901</c:v>
                </c:pt>
                <c:pt idx="34981">
                  <c:v>97.495456989363504</c:v>
                </c:pt>
                <c:pt idx="34982">
                  <c:v>97.494249993809106</c:v>
                </c:pt>
                <c:pt idx="34983">
                  <c:v>97.465532552597907</c:v>
                </c:pt>
                <c:pt idx="34984">
                  <c:v>97.451398767022297</c:v>
                </c:pt>
                <c:pt idx="34985">
                  <c:v>97.446843510871005</c:v>
                </c:pt>
                <c:pt idx="34986">
                  <c:v>97.398301800902402</c:v>
                </c:pt>
                <c:pt idx="34987">
                  <c:v>97.377129865246104</c:v>
                </c:pt>
                <c:pt idx="34988">
                  <c:v>97.330344552476504</c:v>
                </c:pt>
                <c:pt idx="34989">
                  <c:v>97.323272935500398</c:v>
                </c:pt>
                <c:pt idx="34990">
                  <c:v>97.261736408092304</c:v>
                </c:pt>
                <c:pt idx="34991">
                  <c:v>97.259868965051297</c:v>
                </c:pt>
                <c:pt idx="34992">
                  <c:v>97.256635236185105</c:v>
                </c:pt>
                <c:pt idx="34993">
                  <c:v>97.187341212638799</c:v>
                </c:pt>
                <c:pt idx="34994">
                  <c:v>97.110950650870194</c:v>
                </c:pt>
                <c:pt idx="34995">
                  <c:v>96.908187429484101</c:v>
                </c:pt>
                <c:pt idx="34996">
                  <c:v>96.7924880824186</c:v>
                </c:pt>
                <c:pt idx="34997">
                  <c:v>96.788225311152601</c:v>
                </c:pt>
                <c:pt idx="34998">
                  <c:v>96.770508311527607</c:v>
                </c:pt>
                <c:pt idx="34999">
                  <c:v>96.636489445100906</c:v>
                </c:pt>
                <c:pt idx="35000">
                  <c:v>96.631327913157904</c:v>
                </c:pt>
                <c:pt idx="35001">
                  <c:v>96.626675816803697</c:v>
                </c:pt>
                <c:pt idx="35002">
                  <c:v>96.601743094908997</c:v>
                </c:pt>
                <c:pt idx="35003">
                  <c:v>96.564106534460194</c:v>
                </c:pt>
                <c:pt idx="35004">
                  <c:v>96.546465046561707</c:v>
                </c:pt>
                <c:pt idx="35005">
                  <c:v>96.537445073165202</c:v>
                </c:pt>
                <c:pt idx="35006">
                  <c:v>95.689851417215806</c:v>
                </c:pt>
                <c:pt idx="35007">
                  <c:v>95.621672140081301</c:v>
                </c:pt>
                <c:pt idx="35008">
                  <c:v>95.173982516310403</c:v>
                </c:pt>
                <c:pt idx="35009">
                  <c:v>95.173047975836297</c:v>
                </c:pt>
                <c:pt idx="35010">
                  <c:v>95.091578299713206</c:v>
                </c:pt>
                <c:pt idx="35011">
                  <c:v>95.070954329572302</c:v>
                </c:pt>
                <c:pt idx="35012">
                  <c:v>95.0171477114895</c:v>
                </c:pt>
                <c:pt idx="35013">
                  <c:v>94.933039409197903</c:v>
                </c:pt>
                <c:pt idx="35014">
                  <c:v>94.726875487163397</c:v>
                </c:pt>
                <c:pt idx="35015">
                  <c:v>94.618699479257998</c:v>
                </c:pt>
                <c:pt idx="35016">
                  <c:v>94.387817706598895</c:v>
                </c:pt>
                <c:pt idx="35017">
                  <c:v>94.387686653847794</c:v>
                </c:pt>
                <c:pt idx="35018">
                  <c:v>94.3292879294046</c:v>
                </c:pt>
                <c:pt idx="35019">
                  <c:v>94.328076614593101</c:v>
                </c:pt>
                <c:pt idx="35020">
                  <c:v>94.279070708827206</c:v>
                </c:pt>
                <c:pt idx="35021">
                  <c:v>94.214373501362601</c:v>
                </c:pt>
                <c:pt idx="35022">
                  <c:v>94.183569679644606</c:v>
                </c:pt>
                <c:pt idx="35023">
                  <c:v>94.180644245484899</c:v>
                </c:pt>
                <c:pt idx="35024">
                  <c:v>94.180490946044699</c:v>
                </c:pt>
                <c:pt idx="35025">
                  <c:v>94.159956218577904</c:v>
                </c:pt>
                <c:pt idx="35026">
                  <c:v>94.122377976552897</c:v>
                </c:pt>
                <c:pt idx="35027">
                  <c:v>94.121180892025194</c:v>
                </c:pt>
                <c:pt idx="35028">
                  <c:v>94.109625870279302</c:v>
                </c:pt>
                <c:pt idx="35029">
                  <c:v>94.104707507457903</c:v>
                </c:pt>
                <c:pt idx="35030">
                  <c:v>94.097196026342104</c:v>
                </c:pt>
                <c:pt idx="35031">
                  <c:v>94.018667165325994</c:v>
                </c:pt>
                <c:pt idx="35032">
                  <c:v>94.000413189417699</c:v>
                </c:pt>
                <c:pt idx="35033">
                  <c:v>93.905453256116701</c:v>
                </c:pt>
                <c:pt idx="35034">
                  <c:v>93.891345476535605</c:v>
                </c:pt>
                <c:pt idx="35035">
                  <c:v>93.852518799068093</c:v>
                </c:pt>
                <c:pt idx="35036">
                  <c:v>93.449827174564007</c:v>
                </c:pt>
                <c:pt idx="35037">
                  <c:v>91.829054688513096</c:v>
                </c:pt>
                <c:pt idx="35038">
                  <c:v>91.693526067678505</c:v>
                </c:pt>
                <c:pt idx="35039">
                  <c:v>91.511503355878702</c:v>
                </c:pt>
              </c:numCache>
            </c:numRef>
          </c:yVal>
          <c:smooth val="1"/>
          <c:extLst>
            <c:ext xmlns:c16="http://schemas.microsoft.com/office/drawing/2014/chart" uri="{C3380CC4-5D6E-409C-BE32-E72D297353CC}">
              <c16:uniqueId val="{00000003-75E0-4FB4-9B07-D1138B10A756}"/>
            </c:ext>
          </c:extLst>
        </c:ser>
        <c:ser>
          <c:idx val="4"/>
          <c:order val="5"/>
          <c:tx>
            <c:strRef>
              <c:f>'Load Duration'!$G$1</c:f>
              <c:strCache>
                <c:ptCount val="1"/>
                <c:pt idx="0">
                  <c:v>P3</c:v>
                </c:pt>
              </c:strCache>
            </c:strRef>
          </c:tx>
          <c:spPr>
            <a:ln w="9525" cap="rnd" cmpd="dbl">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G$2:$G$35041</c:f>
              <c:numCache>
                <c:formatCode>General</c:formatCode>
                <c:ptCount val="35040"/>
                <c:pt idx="0">
                  <c:v>764.15505640254196</c:v>
                </c:pt>
                <c:pt idx="1">
                  <c:v>760.105447636333</c:v>
                </c:pt>
                <c:pt idx="2">
                  <c:v>758.42225595637694</c:v>
                </c:pt>
                <c:pt idx="3">
                  <c:v>757.45832294631703</c:v>
                </c:pt>
                <c:pt idx="4">
                  <c:v>757.26654030339705</c:v>
                </c:pt>
                <c:pt idx="5">
                  <c:v>756.87051525458799</c:v>
                </c:pt>
                <c:pt idx="6">
                  <c:v>755.46409979426505</c:v>
                </c:pt>
                <c:pt idx="7">
                  <c:v>755.33000441023103</c:v>
                </c:pt>
                <c:pt idx="8">
                  <c:v>755.04887424968501</c:v>
                </c:pt>
                <c:pt idx="9">
                  <c:v>753.49545656459202</c:v>
                </c:pt>
                <c:pt idx="10">
                  <c:v>753.46437493827602</c:v>
                </c:pt>
                <c:pt idx="11">
                  <c:v>752.04066169358498</c:v>
                </c:pt>
                <c:pt idx="12">
                  <c:v>751.34368020691602</c:v>
                </c:pt>
                <c:pt idx="13">
                  <c:v>750.98764124404204</c:v>
                </c:pt>
                <c:pt idx="14">
                  <c:v>750.62130260760205</c:v>
                </c:pt>
                <c:pt idx="15">
                  <c:v>749.71948711001596</c:v>
                </c:pt>
                <c:pt idx="16">
                  <c:v>749.37474693591901</c:v>
                </c:pt>
                <c:pt idx="17">
                  <c:v>748.74664725154503</c:v>
                </c:pt>
                <c:pt idx="18">
                  <c:v>748.39877897496604</c:v>
                </c:pt>
                <c:pt idx="19">
                  <c:v>748.15745519892505</c:v>
                </c:pt>
                <c:pt idx="20">
                  <c:v>747.40790779083295</c:v>
                </c:pt>
                <c:pt idx="21">
                  <c:v>747.40280349233399</c:v>
                </c:pt>
                <c:pt idx="22">
                  <c:v>746.87231210901598</c:v>
                </c:pt>
                <c:pt idx="23">
                  <c:v>746.22487299951194</c:v>
                </c:pt>
                <c:pt idx="24">
                  <c:v>746.11301416669403</c:v>
                </c:pt>
                <c:pt idx="25">
                  <c:v>745.98256937749102</c:v>
                </c:pt>
                <c:pt idx="26">
                  <c:v>745.765714989392</c:v>
                </c:pt>
                <c:pt idx="27">
                  <c:v>745.46181618311596</c:v>
                </c:pt>
                <c:pt idx="28">
                  <c:v>745.34526919824202</c:v>
                </c:pt>
                <c:pt idx="29">
                  <c:v>745.18533451850601</c:v>
                </c:pt>
                <c:pt idx="30">
                  <c:v>745.05671830421102</c:v>
                </c:pt>
                <c:pt idx="31">
                  <c:v>744.745949067737</c:v>
                </c:pt>
                <c:pt idx="32">
                  <c:v>744.55340460242599</c:v>
                </c:pt>
                <c:pt idx="33">
                  <c:v>744.31598166722495</c:v>
                </c:pt>
                <c:pt idx="34">
                  <c:v>744.18604310185106</c:v>
                </c:pt>
                <c:pt idx="35">
                  <c:v>743.95072044396602</c:v>
                </c:pt>
                <c:pt idx="36">
                  <c:v>743.85618671454802</c:v>
                </c:pt>
                <c:pt idx="37">
                  <c:v>743.68348784102898</c:v>
                </c:pt>
                <c:pt idx="38">
                  <c:v>743.34340968405195</c:v>
                </c:pt>
                <c:pt idx="39">
                  <c:v>742.69667639725901</c:v>
                </c:pt>
                <c:pt idx="40">
                  <c:v>742.28329986936001</c:v>
                </c:pt>
                <c:pt idx="41">
                  <c:v>742.21477308712599</c:v>
                </c:pt>
                <c:pt idx="42">
                  <c:v>742.05277777420395</c:v>
                </c:pt>
                <c:pt idx="43">
                  <c:v>741.06391458337202</c:v>
                </c:pt>
                <c:pt idx="44">
                  <c:v>740.62112744043998</c:v>
                </c:pt>
                <c:pt idx="45">
                  <c:v>740.35983039579503</c:v>
                </c:pt>
                <c:pt idx="46">
                  <c:v>740.31370068880994</c:v>
                </c:pt>
                <c:pt idx="47">
                  <c:v>740.24679303927803</c:v>
                </c:pt>
                <c:pt idx="48">
                  <c:v>740.05958900060705</c:v>
                </c:pt>
                <c:pt idx="49">
                  <c:v>740.00755441726699</c:v>
                </c:pt>
                <c:pt idx="50">
                  <c:v>739.77709933900803</c:v>
                </c:pt>
                <c:pt idx="51">
                  <c:v>739.49804154004005</c:v>
                </c:pt>
                <c:pt idx="52">
                  <c:v>739.44469462302504</c:v>
                </c:pt>
                <c:pt idx="53">
                  <c:v>739.34002674427495</c:v>
                </c:pt>
                <c:pt idx="54">
                  <c:v>739.20240001500304</c:v>
                </c:pt>
                <c:pt idx="55">
                  <c:v>739.02572265203105</c:v>
                </c:pt>
                <c:pt idx="56">
                  <c:v>738.88404984836598</c:v>
                </c:pt>
                <c:pt idx="57">
                  <c:v>738.81025069841598</c:v>
                </c:pt>
                <c:pt idx="58">
                  <c:v>738.46568606339997</c:v>
                </c:pt>
                <c:pt idx="59">
                  <c:v>737.97759946553003</c:v>
                </c:pt>
                <c:pt idx="60">
                  <c:v>737.82159847365597</c:v>
                </c:pt>
                <c:pt idx="61">
                  <c:v>737.49898500210702</c:v>
                </c:pt>
                <c:pt idx="62">
                  <c:v>737.15781567664897</c:v>
                </c:pt>
                <c:pt idx="63">
                  <c:v>736.90677026509002</c:v>
                </c:pt>
                <c:pt idx="64">
                  <c:v>736.38157667785094</c:v>
                </c:pt>
                <c:pt idx="65">
                  <c:v>736.11580183902697</c:v>
                </c:pt>
                <c:pt idx="66">
                  <c:v>735.90451790768805</c:v>
                </c:pt>
                <c:pt idx="67">
                  <c:v>735.57386495210505</c:v>
                </c:pt>
                <c:pt idx="68">
                  <c:v>735.411700243263</c:v>
                </c:pt>
                <c:pt idx="69">
                  <c:v>735.25190084573001</c:v>
                </c:pt>
                <c:pt idx="70">
                  <c:v>734.79780490438895</c:v>
                </c:pt>
                <c:pt idx="71">
                  <c:v>734.51754761338896</c:v>
                </c:pt>
                <c:pt idx="72">
                  <c:v>734.421709730609</c:v>
                </c:pt>
                <c:pt idx="73">
                  <c:v>734.23309937953695</c:v>
                </c:pt>
                <c:pt idx="74">
                  <c:v>734.00706195215002</c:v>
                </c:pt>
                <c:pt idx="75">
                  <c:v>733.92808463371398</c:v>
                </c:pt>
                <c:pt idx="76">
                  <c:v>733.87597976709696</c:v>
                </c:pt>
                <c:pt idx="77">
                  <c:v>733.77483235441605</c:v>
                </c:pt>
                <c:pt idx="78">
                  <c:v>733.73082098171801</c:v>
                </c:pt>
                <c:pt idx="79">
                  <c:v>733.67960318093799</c:v>
                </c:pt>
                <c:pt idx="80">
                  <c:v>733.29163580920101</c:v>
                </c:pt>
                <c:pt idx="81">
                  <c:v>732.84948494222795</c:v>
                </c:pt>
                <c:pt idx="82">
                  <c:v>732.77864404168702</c:v>
                </c:pt>
                <c:pt idx="83">
                  <c:v>732.29274287311705</c:v>
                </c:pt>
                <c:pt idx="84">
                  <c:v>731.87621482059296</c:v>
                </c:pt>
                <c:pt idx="85">
                  <c:v>731.66699073613495</c:v>
                </c:pt>
                <c:pt idx="86">
                  <c:v>731.37312436768798</c:v>
                </c:pt>
                <c:pt idx="87">
                  <c:v>731.33437728202</c:v>
                </c:pt>
                <c:pt idx="88">
                  <c:v>731.30092373755201</c:v>
                </c:pt>
                <c:pt idx="89">
                  <c:v>731.25162564024504</c:v>
                </c:pt>
                <c:pt idx="90">
                  <c:v>731.07036998411695</c:v>
                </c:pt>
                <c:pt idx="91">
                  <c:v>731.01237139453895</c:v>
                </c:pt>
                <c:pt idx="92">
                  <c:v>730.94679719802696</c:v>
                </c:pt>
                <c:pt idx="93">
                  <c:v>730.87000810296297</c:v>
                </c:pt>
                <c:pt idx="94">
                  <c:v>730.84975777249804</c:v>
                </c:pt>
                <c:pt idx="95">
                  <c:v>730.70615981511799</c:v>
                </c:pt>
                <c:pt idx="96">
                  <c:v>730.68472230162195</c:v>
                </c:pt>
                <c:pt idx="97">
                  <c:v>730.64999136772303</c:v>
                </c:pt>
                <c:pt idx="98">
                  <c:v>730.62647917698803</c:v>
                </c:pt>
                <c:pt idx="99">
                  <c:v>730.61895856422495</c:v>
                </c:pt>
                <c:pt idx="100">
                  <c:v>730.41886536603204</c:v>
                </c:pt>
                <c:pt idx="101">
                  <c:v>730.39915784475795</c:v>
                </c:pt>
                <c:pt idx="102">
                  <c:v>730.37747712223802</c:v>
                </c:pt>
                <c:pt idx="103">
                  <c:v>729.54695906116103</c:v>
                </c:pt>
                <c:pt idx="104">
                  <c:v>729.38147856017497</c:v>
                </c:pt>
                <c:pt idx="105">
                  <c:v>728.66857401091295</c:v>
                </c:pt>
                <c:pt idx="106">
                  <c:v>728.40284769986397</c:v>
                </c:pt>
                <c:pt idx="107">
                  <c:v>728.17253059304403</c:v>
                </c:pt>
                <c:pt idx="108">
                  <c:v>727.76713553085995</c:v>
                </c:pt>
                <c:pt idx="109">
                  <c:v>727.65304448538905</c:v>
                </c:pt>
                <c:pt idx="110">
                  <c:v>727.57692983144796</c:v>
                </c:pt>
                <c:pt idx="111">
                  <c:v>727.34970991952605</c:v>
                </c:pt>
                <c:pt idx="112">
                  <c:v>727.18191613876502</c:v>
                </c:pt>
                <c:pt idx="113">
                  <c:v>727.13702545142496</c:v>
                </c:pt>
                <c:pt idx="114">
                  <c:v>726.64503252211296</c:v>
                </c:pt>
                <c:pt idx="115">
                  <c:v>726.64148292629397</c:v>
                </c:pt>
                <c:pt idx="116">
                  <c:v>726.57265631001599</c:v>
                </c:pt>
                <c:pt idx="117">
                  <c:v>726.46265746958102</c:v>
                </c:pt>
                <c:pt idx="118">
                  <c:v>726.36439603057897</c:v>
                </c:pt>
                <c:pt idx="119">
                  <c:v>726.27771869351398</c:v>
                </c:pt>
                <c:pt idx="120">
                  <c:v>726.22482085624699</c:v>
                </c:pt>
                <c:pt idx="121">
                  <c:v>726.06043052062398</c:v>
                </c:pt>
                <c:pt idx="122">
                  <c:v>725.65909398423901</c:v>
                </c:pt>
                <c:pt idx="123">
                  <c:v>725.52361853876801</c:v>
                </c:pt>
                <c:pt idx="124">
                  <c:v>724.94820118980397</c:v>
                </c:pt>
                <c:pt idx="125">
                  <c:v>724.87447841835206</c:v>
                </c:pt>
                <c:pt idx="126">
                  <c:v>724.81901594870499</c:v>
                </c:pt>
                <c:pt idx="127">
                  <c:v>724.71184961476797</c:v>
                </c:pt>
                <c:pt idx="128">
                  <c:v>724.65189268116501</c:v>
                </c:pt>
                <c:pt idx="129">
                  <c:v>724.42959799771404</c:v>
                </c:pt>
                <c:pt idx="130">
                  <c:v>724.21196702958196</c:v>
                </c:pt>
                <c:pt idx="131">
                  <c:v>724.12279168668101</c:v>
                </c:pt>
                <c:pt idx="132">
                  <c:v>723.94207351713101</c:v>
                </c:pt>
                <c:pt idx="133">
                  <c:v>723.79168331323206</c:v>
                </c:pt>
                <c:pt idx="134">
                  <c:v>723.74102010408205</c:v>
                </c:pt>
                <c:pt idx="135">
                  <c:v>723.73904711023602</c:v>
                </c:pt>
                <c:pt idx="136">
                  <c:v>723.35204614824602</c:v>
                </c:pt>
                <c:pt idx="137">
                  <c:v>722.86262820821196</c:v>
                </c:pt>
                <c:pt idx="138">
                  <c:v>722.85783316529296</c:v>
                </c:pt>
                <c:pt idx="139">
                  <c:v>722.51021251967904</c:v>
                </c:pt>
                <c:pt idx="140">
                  <c:v>722.50417918353503</c:v>
                </c:pt>
                <c:pt idx="141">
                  <c:v>722.40472490803302</c:v>
                </c:pt>
                <c:pt idx="142">
                  <c:v>722.38524195728905</c:v>
                </c:pt>
                <c:pt idx="143">
                  <c:v>722.05008021662297</c:v>
                </c:pt>
                <c:pt idx="144">
                  <c:v>721.83117650127997</c:v>
                </c:pt>
                <c:pt idx="145">
                  <c:v>721.74126032657296</c:v>
                </c:pt>
                <c:pt idx="146">
                  <c:v>721.70411871368299</c:v>
                </c:pt>
                <c:pt idx="147">
                  <c:v>721.48946173639104</c:v>
                </c:pt>
                <c:pt idx="148">
                  <c:v>721.15240523156501</c:v>
                </c:pt>
                <c:pt idx="149">
                  <c:v>720.88231974580503</c:v>
                </c:pt>
                <c:pt idx="150">
                  <c:v>720.17746798575195</c:v>
                </c:pt>
                <c:pt idx="151">
                  <c:v>719.86761968281803</c:v>
                </c:pt>
                <c:pt idx="152">
                  <c:v>719.69473393029705</c:v>
                </c:pt>
                <c:pt idx="153">
                  <c:v>719.60737604260896</c:v>
                </c:pt>
                <c:pt idx="154">
                  <c:v>719.50568469758105</c:v>
                </c:pt>
                <c:pt idx="155">
                  <c:v>719.34091960492196</c:v>
                </c:pt>
                <c:pt idx="156">
                  <c:v>719.32459591179702</c:v>
                </c:pt>
                <c:pt idx="157">
                  <c:v>719.27162805643195</c:v>
                </c:pt>
                <c:pt idx="158">
                  <c:v>719.10834729938199</c:v>
                </c:pt>
                <c:pt idx="159">
                  <c:v>719.09547774548901</c:v>
                </c:pt>
                <c:pt idx="160">
                  <c:v>719.04041575395604</c:v>
                </c:pt>
                <c:pt idx="161">
                  <c:v>719.00845351786597</c:v>
                </c:pt>
                <c:pt idx="162">
                  <c:v>718.90684689210696</c:v>
                </c:pt>
                <c:pt idx="163">
                  <c:v>718.65977062134095</c:v>
                </c:pt>
                <c:pt idx="164">
                  <c:v>718.48111687760502</c:v>
                </c:pt>
                <c:pt idx="165">
                  <c:v>718.27042570056199</c:v>
                </c:pt>
                <c:pt idx="166">
                  <c:v>718.24418891330595</c:v>
                </c:pt>
                <c:pt idx="167">
                  <c:v>718.16033119812005</c:v>
                </c:pt>
                <c:pt idx="168">
                  <c:v>718.147222844525</c:v>
                </c:pt>
                <c:pt idx="169">
                  <c:v>717.98311660033698</c:v>
                </c:pt>
                <c:pt idx="170">
                  <c:v>717.89148868143798</c:v>
                </c:pt>
                <c:pt idx="171">
                  <c:v>717.62058832448599</c:v>
                </c:pt>
                <c:pt idx="172">
                  <c:v>717.58851982232295</c:v>
                </c:pt>
                <c:pt idx="173">
                  <c:v>717.58128054508802</c:v>
                </c:pt>
                <c:pt idx="174">
                  <c:v>717.57825699386296</c:v>
                </c:pt>
                <c:pt idx="175">
                  <c:v>717.39863429885497</c:v>
                </c:pt>
                <c:pt idx="176">
                  <c:v>717.01746686086096</c:v>
                </c:pt>
                <c:pt idx="177">
                  <c:v>716.98267563973104</c:v>
                </c:pt>
                <c:pt idx="178">
                  <c:v>716.903897063459</c:v>
                </c:pt>
                <c:pt idx="179">
                  <c:v>716.78213093624697</c:v>
                </c:pt>
                <c:pt idx="180">
                  <c:v>716.71328373511994</c:v>
                </c:pt>
                <c:pt idx="181">
                  <c:v>716.70307897002499</c:v>
                </c:pt>
                <c:pt idx="182">
                  <c:v>716.67735404451901</c:v>
                </c:pt>
                <c:pt idx="183">
                  <c:v>716.65575775635205</c:v>
                </c:pt>
                <c:pt idx="184">
                  <c:v>716.47907456433995</c:v>
                </c:pt>
                <c:pt idx="185">
                  <c:v>716.42140015954396</c:v>
                </c:pt>
                <c:pt idx="186">
                  <c:v>716.34671804675804</c:v>
                </c:pt>
                <c:pt idx="187">
                  <c:v>716.25510404616102</c:v>
                </c:pt>
                <c:pt idx="188">
                  <c:v>716.22760261412202</c:v>
                </c:pt>
                <c:pt idx="189">
                  <c:v>716.102755312672</c:v>
                </c:pt>
                <c:pt idx="190">
                  <c:v>716.08101775898103</c:v>
                </c:pt>
                <c:pt idx="191">
                  <c:v>715.91654194791499</c:v>
                </c:pt>
                <c:pt idx="192">
                  <c:v>715.77201484841703</c:v>
                </c:pt>
                <c:pt idx="193">
                  <c:v>715.75645482498896</c:v>
                </c:pt>
                <c:pt idx="194">
                  <c:v>715.73096780229196</c:v>
                </c:pt>
                <c:pt idx="195">
                  <c:v>715.66981797018605</c:v>
                </c:pt>
                <c:pt idx="196">
                  <c:v>715.61806614419595</c:v>
                </c:pt>
                <c:pt idx="197">
                  <c:v>715.58407823926802</c:v>
                </c:pt>
                <c:pt idx="198">
                  <c:v>715.48670895657597</c:v>
                </c:pt>
                <c:pt idx="199">
                  <c:v>715.45356068579201</c:v>
                </c:pt>
                <c:pt idx="200">
                  <c:v>715.23919803399394</c:v>
                </c:pt>
                <c:pt idx="201">
                  <c:v>715.23671421323297</c:v>
                </c:pt>
                <c:pt idx="202">
                  <c:v>715.22977254629802</c:v>
                </c:pt>
                <c:pt idx="203">
                  <c:v>715.04035443618102</c:v>
                </c:pt>
                <c:pt idx="204">
                  <c:v>714.47634340158402</c:v>
                </c:pt>
                <c:pt idx="205">
                  <c:v>714.36943951185401</c:v>
                </c:pt>
                <c:pt idx="206">
                  <c:v>714.35963902959998</c:v>
                </c:pt>
                <c:pt idx="207">
                  <c:v>714.34166472526294</c:v>
                </c:pt>
                <c:pt idx="208">
                  <c:v>714.14279714048598</c:v>
                </c:pt>
                <c:pt idx="209">
                  <c:v>714.05346620135504</c:v>
                </c:pt>
                <c:pt idx="210">
                  <c:v>713.97086381497695</c:v>
                </c:pt>
                <c:pt idx="211">
                  <c:v>713.93962665075401</c:v>
                </c:pt>
                <c:pt idx="212">
                  <c:v>713.88869862575996</c:v>
                </c:pt>
                <c:pt idx="213">
                  <c:v>713.82471131018997</c:v>
                </c:pt>
                <c:pt idx="214">
                  <c:v>713.82260317552903</c:v>
                </c:pt>
                <c:pt idx="215">
                  <c:v>713.66893345769802</c:v>
                </c:pt>
                <c:pt idx="216">
                  <c:v>713.66340601957995</c:v>
                </c:pt>
                <c:pt idx="217">
                  <c:v>713.65256649529704</c:v>
                </c:pt>
                <c:pt idx="218">
                  <c:v>713.63890061641496</c:v>
                </c:pt>
                <c:pt idx="219">
                  <c:v>713.56542693614699</c:v>
                </c:pt>
                <c:pt idx="220">
                  <c:v>713.50787227299895</c:v>
                </c:pt>
                <c:pt idx="221">
                  <c:v>713.44274745301595</c:v>
                </c:pt>
                <c:pt idx="222">
                  <c:v>713.41374397863399</c:v>
                </c:pt>
                <c:pt idx="223">
                  <c:v>713.38298154682104</c:v>
                </c:pt>
                <c:pt idx="224">
                  <c:v>713.26872424414796</c:v>
                </c:pt>
                <c:pt idx="225">
                  <c:v>713.26421776301299</c:v>
                </c:pt>
                <c:pt idx="226">
                  <c:v>713.18320695398097</c:v>
                </c:pt>
                <c:pt idx="227">
                  <c:v>713.15945073392504</c:v>
                </c:pt>
                <c:pt idx="228">
                  <c:v>712.812232886076</c:v>
                </c:pt>
                <c:pt idx="229">
                  <c:v>712.81032850038901</c:v>
                </c:pt>
                <c:pt idx="230">
                  <c:v>712.68423768669595</c:v>
                </c:pt>
                <c:pt idx="231">
                  <c:v>712.65321637890804</c:v>
                </c:pt>
                <c:pt idx="232">
                  <c:v>712.61976872718901</c:v>
                </c:pt>
                <c:pt idx="233">
                  <c:v>712.60350101793097</c:v>
                </c:pt>
                <c:pt idx="234">
                  <c:v>712.59247865797499</c:v>
                </c:pt>
                <c:pt idx="235">
                  <c:v>712.54786580060704</c:v>
                </c:pt>
                <c:pt idx="236">
                  <c:v>712.46034873168298</c:v>
                </c:pt>
                <c:pt idx="237">
                  <c:v>712.44090448981206</c:v>
                </c:pt>
                <c:pt idx="238">
                  <c:v>712.37061516358403</c:v>
                </c:pt>
                <c:pt idx="239">
                  <c:v>712.20039794571301</c:v>
                </c:pt>
                <c:pt idx="240">
                  <c:v>712.13962071235403</c:v>
                </c:pt>
                <c:pt idx="241">
                  <c:v>711.96529390068395</c:v>
                </c:pt>
                <c:pt idx="242">
                  <c:v>711.88430482763795</c:v>
                </c:pt>
                <c:pt idx="243">
                  <c:v>711.83694461486095</c:v>
                </c:pt>
                <c:pt idx="244">
                  <c:v>711.819454494561</c:v>
                </c:pt>
                <c:pt idx="245">
                  <c:v>711.796353015249</c:v>
                </c:pt>
                <c:pt idx="246">
                  <c:v>711.78712111143898</c:v>
                </c:pt>
                <c:pt idx="247">
                  <c:v>711.775147375345</c:v>
                </c:pt>
                <c:pt idx="248">
                  <c:v>711.70721968893702</c:v>
                </c:pt>
                <c:pt idx="249">
                  <c:v>711.69924094570001</c:v>
                </c:pt>
                <c:pt idx="250">
                  <c:v>711.68598257588906</c:v>
                </c:pt>
                <c:pt idx="251">
                  <c:v>711.63676641086499</c:v>
                </c:pt>
                <c:pt idx="252">
                  <c:v>711.53305182630402</c:v>
                </c:pt>
                <c:pt idx="253">
                  <c:v>711.48524870885797</c:v>
                </c:pt>
                <c:pt idx="254">
                  <c:v>711.45896771423202</c:v>
                </c:pt>
                <c:pt idx="255">
                  <c:v>711.42288835284899</c:v>
                </c:pt>
                <c:pt idx="256">
                  <c:v>711.42024461798803</c:v>
                </c:pt>
                <c:pt idx="257">
                  <c:v>711.38224721504196</c:v>
                </c:pt>
                <c:pt idx="258">
                  <c:v>711.326215643306</c:v>
                </c:pt>
                <c:pt idx="259">
                  <c:v>711.31858112246096</c:v>
                </c:pt>
                <c:pt idx="260">
                  <c:v>711.24822352071101</c:v>
                </c:pt>
                <c:pt idx="261">
                  <c:v>711.17884335179099</c:v>
                </c:pt>
                <c:pt idx="262">
                  <c:v>711.14643656452597</c:v>
                </c:pt>
                <c:pt idx="263">
                  <c:v>711.03910663163003</c:v>
                </c:pt>
                <c:pt idx="264">
                  <c:v>711.00815450094296</c:v>
                </c:pt>
                <c:pt idx="265">
                  <c:v>710.95877565613796</c:v>
                </c:pt>
                <c:pt idx="266">
                  <c:v>710.91581761976101</c:v>
                </c:pt>
                <c:pt idx="267">
                  <c:v>710.84285181923804</c:v>
                </c:pt>
                <c:pt idx="268">
                  <c:v>710.82745448327398</c:v>
                </c:pt>
                <c:pt idx="269">
                  <c:v>710.81015137955001</c:v>
                </c:pt>
                <c:pt idx="270">
                  <c:v>710.77597533803998</c:v>
                </c:pt>
                <c:pt idx="271">
                  <c:v>710.75266584575002</c:v>
                </c:pt>
                <c:pt idx="272">
                  <c:v>710.72891682521902</c:v>
                </c:pt>
                <c:pt idx="273">
                  <c:v>710.67271088147299</c:v>
                </c:pt>
                <c:pt idx="274">
                  <c:v>710.61462263682495</c:v>
                </c:pt>
                <c:pt idx="275">
                  <c:v>710.61425155344602</c:v>
                </c:pt>
                <c:pt idx="276">
                  <c:v>710.59111794335297</c:v>
                </c:pt>
                <c:pt idx="277">
                  <c:v>710.59040513674597</c:v>
                </c:pt>
                <c:pt idx="278">
                  <c:v>710.54938766178702</c:v>
                </c:pt>
                <c:pt idx="279">
                  <c:v>710.50223519221402</c:v>
                </c:pt>
                <c:pt idx="280">
                  <c:v>710.48598095763998</c:v>
                </c:pt>
                <c:pt idx="281">
                  <c:v>710.36745440186996</c:v>
                </c:pt>
                <c:pt idx="282">
                  <c:v>710.36250712724905</c:v>
                </c:pt>
                <c:pt idx="283">
                  <c:v>710.29597431441005</c:v>
                </c:pt>
                <c:pt idx="284">
                  <c:v>710.28773528471902</c:v>
                </c:pt>
                <c:pt idx="285">
                  <c:v>710.12339036309004</c:v>
                </c:pt>
                <c:pt idx="286">
                  <c:v>710.10427999681497</c:v>
                </c:pt>
                <c:pt idx="287">
                  <c:v>710.09628826514199</c:v>
                </c:pt>
                <c:pt idx="288">
                  <c:v>709.856250060722</c:v>
                </c:pt>
                <c:pt idx="289">
                  <c:v>709.83724174304496</c:v>
                </c:pt>
                <c:pt idx="290">
                  <c:v>709.61431935386895</c:v>
                </c:pt>
                <c:pt idx="291">
                  <c:v>709.50437838097503</c:v>
                </c:pt>
                <c:pt idx="292">
                  <c:v>709.420670829703</c:v>
                </c:pt>
                <c:pt idx="293">
                  <c:v>709.373043170541</c:v>
                </c:pt>
                <c:pt idx="294">
                  <c:v>709.11153576228401</c:v>
                </c:pt>
                <c:pt idx="295">
                  <c:v>709.08962550240096</c:v>
                </c:pt>
                <c:pt idx="296">
                  <c:v>709.06362141998</c:v>
                </c:pt>
                <c:pt idx="297">
                  <c:v>708.91180619147599</c:v>
                </c:pt>
                <c:pt idx="298">
                  <c:v>708.86002668786602</c:v>
                </c:pt>
                <c:pt idx="299">
                  <c:v>708.72369627877902</c:v>
                </c:pt>
                <c:pt idx="300">
                  <c:v>708.55671673065206</c:v>
                </c:pt>
                <c:pt idx="301">
                  <c:v>708.33627913302496</c:v>
                </c:pt>
                <c:pt idx="302">
                  <c:v>708.01641404025997</c:v>
                </c:pt>
                <c:pt idx="303">
                  <c:v>707.91390284305896</c:v>
                </c:pt>
                <c:pt idx="304">
                  <c:v>707.88271305166404</c:v>
                </c:pt>
                <c:pt idx="305">
                  <c:v>707.71573881677705</c:v>
                </c:pt>
                <c:pt idx="306">
                  <c:v>707.28391214188798</c:v>
                </c:pt>
                <c:pt idx="307">
                  <c:v>707.21295752598098</c:v>
                </c:pt>
                <c:pt idx="308">
                  <c:v>707.109073720835</c:v>
                </c:pt>
                <c:pt idx="309">
                  <c:v>707.05989490567595</c:v>
                </c:pt>
                <c:pt idx="310">
                  <c:v>707.03590629406801</c:v>
                </c:pt>
                <c:pt idx="311">
                  <c:v>706.926462968122</c:v>
                </c:pt>
                <c:pt idx="312">
                  <c:v>706.87913355348701</c:v>
                </c:pt>
                <c:pt idx="313">
                  <c:v>706.87783499648799</c:v>
                </c:pt>
                <c:pt idx="314">
                  <c:v>706.81774837328203</c:v>
                </c:pt>
                <c:pt idx="315">
                  <c:v>706.45695700317196</c:v>
                </c:pt>
                <c:pt idx="316">
                  <c:v>706.41247701345003</c:v>
                </c:pt>
                <c:pt idx="317">
                  <c:v>706.07382881850003</c:v>
                </c:pt>
                <c:pt idx="318">
                  <c:v>706.06149165365696</c:v>
                </c:pt>
                <c:pt idx="319">
                  <c:v>706.02729370358804</c:v>
                </c:pt>
                <c:pt idx="320">
                  <c:v>705.98481340871399</c:v>
                </c:pt>
                <c:pt idx="321">
                  <c:v>705.977224219302</c:v>
                </c:pt>
                <c:pt idx="322">
                  <c:v>705.94150573640104</c:v>
                </c:pt>
                <c:pt idx="323">
                  <c:v>705.75300402079199</c:v>
                </c:pt>
                <c:pt idx="324">
                  <c:v>705.69459033660996</c:v>
                </c:pt>
                <c:pt idx="325">
                  <c:v>705.69072782084197</c:v>
                </c:pt>
                <c:pt idx="326">
                  <c:v>705.58979704072794</c:v>
                </c:pt>
                <c:pt idx="327">
                  <c:v>705.576287545573</c:v>
                </c:pt>
                <c:pt idx="328">
                  <c:v>705.51108168877897</c:v>
                </c:pt>
                <c:pt idx="329">
                  <c:v>705.496199724544</c:v>
                </c:pt>
                <c:pt idx="330">
                  <c:v>705.47328244513301</c:v>
                </c:pt>
                <c:pt idx="331">
                  <c:v>705.29376714924194</c:v>
                </c:pt>
                <c:pt idx="332">
                  <c:v>705.16545298622702</c:v>
                </c:pt>
                <c:pt idx="333">
                  <c:v>705.13474323107698</c:v>
                </c:pt>
                <c:pt idx="334">
                  <c:v>705.13047830279095</c:v>
                </c:pt>
                <c:pt idx="335">
                  <c:v>704.85768730413895</c:v>
                </c:pt>
                <c:pt idx="336">
                  <c:v>704.84815523298596</c:v>
                </c:pt>
                <c:pt idx="337">
                  <c:v>704.814472935357</c:v>
                </c:pt>
                <c:pt idx="338">
                  <c:v>704.81096312291402</c:v>
                </c:pt>
                <c:pt idx="339">
                  <c:v>704.78995563612796</c:v>
                </c:pt>
                <c:pt idx="340">
                  <c:v>704.73363734531904</c:v>
                </c:pt>
                <c:pt idx="341">
                  <c:v>704.52474636103295</c:v>
                </c:pt>
                <c:pt idx="342">
                  <c:v>704.50395623649297</c:v>
                </c:pt>
                <c:pt idx="343">
                  <c:v>704.39234648687705</c:v>
                </c:pt>
                <c:pt idx="344">
                  <c:v>704.33071167466198</c:v>
                </c:pt>
                <c:pt idx="345">
                  <c:v>704.22328479115697</c:v>
                </c:pt>
                <c:pt idx="346">
                  <c:v>704.18915104274197</c:v>
                </c:pt>
                <c:pt idx="347">
                  <c:v>704.18453824555002</c:v>
                </c:pt>
                <c:pt idx="348">
                  <c:v>704.16572863200895</c:v>
                </c:pt>
                <c:pt idx="349">
                  <c:v>703.81319169074698</c:v>
                </c:pt>
                <c:pt idx="350">
                  <c:v>703.77501268356195</c:v>
                </c:pt>
                <c:pt idx="351">
                  <c:v>703.68912684791599</c:v>
                </c:pt>
                <c:pt idx="352">
                  <c:v>703.52322147582504</c:v>
                </c:pt>
                <c:pt idx="353">
                  <c:v>703.31853349694404</c:v>
                </c:pt>
                <c:pt idx="354">
                  <c:v>702.92350276073796</c:v>
                </c:pt>
                <c:pt idx="355">
                  <c:v>702.888500159106</c:v>
                </c:pt>
                <c:pt idx="356">
                  <c:v>702.86059099873</c:v>
                </c:pt>
                <c:pt idx="357">
                  <c:v>702.83441396026603</c:v>
                </c:pt>
                <c:pt idx="358">
                  <c:v>702.64150520989494</c:v>
                </c:pt>
                <c:pt idx="359">
                  <c:v>702.526114946505</c:v>
                </c:pt>
                <c:pt idx="360">
                  <c:v>702.46374969304395</c:v>
                </c:pt>
                <c:pt idx="361">
                  <c:v>702.45603674455595</c:v>
                </c:pt>
                <c:pt idx="362">
                  <c:v>702.376272845995</c:v>
                </c:pt>
                <c:pt idx="363">
                  <c:v>701.97946844048101</c:v>
                </c:pt>
                <c:pt idx="364">
                  <c:v>701.94992786934802</c:v>
                </c:pt>
                <c:pt idx="365">
                  <c:v>701.85038442261703</c:v>
                </c:pt>
                <c:pt idx="366">
                  <c:v>701.68478285465801</c:v>
                </c:pt>
                <c:pt idx="367">
                  <c:v>701.65751058891203</c:v>
                </c:pt>
                <c:pt idx="368">
                  <c:v>701.61735278187598</c:v>
                </c:pt>
                <c:pt idx="369">
                  <c:v>701.37541071205897</c:v>
                </c:pt>
                <c:pt idx="370">
                  <c:v>701.11029150702802</c:v>
                </c:pt>
                <c:pt idx="371">
                  <c:v>700.93561503548699</c:v>
                </c:pt>
                <c:pt idx="372">
                  <c:v>700.84874222602502</c:v>
                </c:pt>
                <c:pt idx="373">
                  <c:v>700.72497689936699</c:v>
                </c:pt>
                <c:pt idx="374">
                  <c:v>700.71776175764899</c:v>
                </c:pt>
                <c:pt idx="375">
                  <c:v>700.52746824730696</c:v>
                </c:pt>
                <c:pt idx="376">
                  <c:v>700.36602342443405</c:v>
                </c:pt>
                <c:pt idx="377">
                  <c:v>700.23526805951201</c:v>
                </c:pt>
                <c:pt idx="378">
                  <c:v>699.94910530160496</c:v>
                </c:pt>
                <c:pt idx="379">
                  <c:v>699.94636497033696</c:v>
                </c:pt>
                <c:pt idx="380">
                  <c:v>699.75991569432801</c:v>
                </c:pt>
                <c:pt idx="381">
                  <c:v>699.72390798702202</c:v>
                </c:pt>
                <c:pt idx="382">
                  <c:v>699.46061060624697</c:v>
                </c:pt>
                <c:pt idx="383">
                  <c:v>699.43079187136902</c:v>
                </c:pt>
                <c:pt idx="384">
                  <c:v>699.35121842267301</c:v>
                </c:pt>
                <c:pt idx="385">
                  <c:v>699.309759060175</c:v>
                </c:pt>
                <c:pt idx="386">
                  <c:v>698.99521242398896</c:v>
                </c:pt>
                <c:pt idx="387">
                  <c:v>698.87156701272102</c:v>
                </c:pt>
                <c:pt idx="388">
                  <c:v>698.78310236674599</c:v>
                </c:pt>
                <c:pt idx="389">
                  <c:v>698.77272588266806</c:v>
                </c:pt>
                <c:pt idx="390">
                  <c:v>698.669253165697</c:v>
                </c:pt>
                <c:pt idx="391">
                  <c:v>698.48786175834596</c:v>
                </c:pt>
                <c:pt idx="392">
                  <c:v>698.37400184275498</c:v>
                </c:pt>
                <c:pt idx="393">
                  <c:v>698.33361821472204</c:v>
                </c:pt>
                <c:pt idx="394">
                  <c:v>698.29899601623094</c:v>
                </c:pt>
                <c:pt idx="395">
                  <c:v>698.26277123183104</c:v>
                </c:pt>
                <c:pt idx="396">
                  <c:v>698.25628249635804</c:v>
                </c:pt>
                <c:pt idx="397">
                  <c:v>698.09913148691703</c:v>
                </c:pt>
                <c:pt idx="398">
                  <c:v>698.047744844862</c:v>
                </c:pt>
                <c:pt idx="399">
                  <c:v>698.02413023818701</c:v>
                </c:pt>
                <c:pt idx="400">
                  <c:v>698.01251050180599</c:v>
                </c:pt>
                <c:pt idx="401">
                  <c:v>698.01124838989404</c:v>
                </c:pt>
                <c:pt idx="402">
                  <c:v>697.45922067502795</c:v>
                </c:pt>
                <c:pt idx="403">
                  <c:v>697.42520053746603</c:v>
                </c:pt>
                <c:pt idx="404">
                  <c:v>697.41548070444196</c:v>
                </c:pt>
                <c:pt idx="405">
                  <c:v>697.37943231756196</c:v>
                </c:pt>
                <c:pt idx="406">
                  <c:v>697.27208545790302</c:v>
                </c:pt>
                <c:pt idx="407">
                  <c:v>697.11473208212396</c:v>
                </c:pt>
                <c:pt idx="408">
                  <c:v>697.04897604301198</c:v>
                </c:pt>
                <c:pt idx="409">
                  <c:v>696.91453541404303</c:v>
                </c:pt>
                <c:pt idx="410">
                  <c:v>696.89660536935298</c:v>
                </c:pt>
                <c:pt idx="411">
                  <c:v>696.88630055285705</c:v>
                </c:pt>
                <c:pt idx="412">
                  <c:v>696.85719386299002</c:v>
                </c:pt>
                <c:pt idx="413">
                  <c:v>696.85179954440696</c:v>
                </c:pt>
                <c:pt idx="414">
                  <c:v>696.71654791409503</c:v>
                </c:pt>
                <c:pt idx="415">
                  <c:v>696.62415292461105</c:v>
                </c:pt>
                <c:pt idx="416">
                  <c:v>696.48921531719202</c:v>
                </c:pt>
                <c:pt idx="417">
                  <c:v>696.41132040557704</c:v>
                </c:pt>
                <c:pt idx="418">
                  <c:v>696.35385325722802</c:v>
                </c:pt>
                <c:pt idx="419">
                  <c:v>696.31102370031203</c:v>
                </c:pt>
                <c:pt idx="420">
                  <c:v>696.27800235465702</c:v>
                </c:pt>
                <c:pt idx="421">
                  <c:v>696.21924552464895</c:v>
                </c:pt>
                <c:pt idx="422">
                  <c:v>696.00391301770401</c:v>
                </c:pt>
                <c:pt idx="423">
                  <c:v>695.95554228890501</c:v>
                </c:pt>
                <c:pt idx="424">
                  <c:v>695.93561361895297</c:v>
                </c:pt>
                <c:pt idx="425">
                  <c:v>695.86018281575105</c:v>
                </c:pt>
                <c:pt idx="426">
                  <c:v>695.77142865232599</c:v>
                </c:pt>
                <c:pt idx="427">
                  <c:v>695.63768315950597</c:v>
                </c:pt>
                <c:pt idx="428">
                  <c:v>695.62166205787105</c:v>
                </c:pt>
                <c:pt idx="429">
                  <c:v>695.61251780248801</c:v>
                </c:pt>
                <c:pt idx="430">
                  <c:v>695.59239265458098</c:v>
                </c:pt>
                <c:pt idx="431">
                  <c:v>695.56439569738097</c:v>
                </c:pt>
                <c:pt idx="432">
                  <c:v>695.517324881234</c:v>
                </c:pt>
                <c:pt idx="433">
                  <c:v>695.49789950106197</c:v>
                </c:pt>
                <c:pt idx="434">
                  <c:v>695.458623208017</c:v>
                </c:pt>
                <c:pt idx="435">
                  <c:v>695.434490285018</c:v>
                </c:pt>
                <c:pt idx="436">
                  <c:v>695.39580871958594</c:v>
                </c:pt>
                <c:pt idx="437">
                  <c:v>695.35541236090603</c:v>
                </c:pt>
                <c:pt idx="438">
                  <c:v>695.34227684339896</c:v>
                </c:pt>
                <c:pt idx="439">
                  <c:v>695.25093904044604</c:v>
                </c:pt>
                <c:pt idx="440">
                  <c:v>695.21858347215596</c:v>
                </c:pt>
                <c:pt idx="441">
                  <c:v>695.19126244285803</c:v>
                </c:pt>
                <c:pt idx="442">
                  <c:v>695.09135654075703</c:v>
                </c:pt>
                <c:pt idx="443">
                  <c:v>694.98542258774501</c:v>
                </c:pt>
                <c:pt idx="444">
                  <c:v>694.80357827378998</c:v>
                </c:pt>
                <c:pt idx="445">
                  <c:v>694.77544181029498</c:v>
                </c:pt>
                <c:pt idx="446">
                  <c:v>694.75904943559397</c:v>
                </c:pt>
                <c:pt idx="447">
                  <c:v>694.74897133936895</c:v>
                </c:pt>
                <c:pt idx="448">
                  <c:v>694.66889269605304</c:v>
                </c:pt>
                <c:pt idx="449">
                  <c:v>694.64654438329103</c:v>
                </c:pt>
                <c:pt idx="450">
                  <c:v>694.61636978127603</c:v>
                </c:pt>
                <c:pt idx="451">
                  <c:v>694.61438651938295</c:v>
                </c:pt>
                <c:pt idx="452">
                  <c:v>694.59625019139798</c:v>
                </c:pt>
                <c:pt idx="453">
                  <c:v>694.51281653369699</c:v>
                </c:pt>
                <c:pt idx="454">
                  <c:v>694.51104654288895</c:v>
                </c:pt>
                <c:pt idx="455">
                  <c:v>694.41442632652195</c:v>
                </c:pt>
                <c:pt idx="456">
                  <c:v>694.40573991456699</c:v>
                </c:pt>
                <c:pt idx="457">
                  <c:v>694.37020820779105</c:v>
                </c:pt>
                <c:pt idx="458">
                  <c:v>694.357962705923</c:v>
                </c:pt>
                <c:pt idx="459">
                  <c:v>694.34504930925004</c:v>
                </c:pt>
                <c:pt idx="460">
                  <c:v>694.33391373929499</c:v>
                </c:pt>
                <c:pt idx="461">
                  <c:v>694.26300099946798</c:v>
                </c:pt>
                <c:pt idx="462">
                  <c:v>694.18761177895999</c:v>
                </c:pt>
                <c:pt idx="463">
                  <c:v>694.14268574056803</c:v>
                </c:pt>
                <c:pt idx="464">
                  <c:v>694.12055518238299</c:v>
                </c:pt>
                <c:pt idx="465">
                  <c:v>694.08959835364396</c:v>
                </c:pt>
                <c:pt idx="466">
                  <c:v>694.04142830617104</c:v>
                </c:pt>
                <c:pt idx="467">
                  <c:v>694.03910256103495</c:v>
                </c:pt>
                <c:pt idx="468">
                  <c:v>693.932959822469</c:v>
                </c:pt>
                <c:pt idx="469">
                  <c:v>693.91305947442902</c:v>
                </c:pt>
                <c:pt idx="470">
                  <c:v>693.87710763350503</c:v>
                </c:pt>
                <c:pt idx="471">
                  <c:v>693.78598591242303</c:v>
                </c:pt>
                <c:pt idx="472">
                  <c:v>693.72051834932199</c:v>
                </c:pt>
                <c:pt idx="473">
                  <c:v>693.69580429201994</c:v>
                </c:pt>
                <c:pt idx="474">
                  <c:v>693.65111540132602</c:v>
                </c:pt>
                <c:pt idx="475">
                  <c:v>693.56388597048897</c:v>
                </c:pt>
                <c:pt idx="476">
                  <c:v>693.52265037016502</c:v>
                </c:pt>
                <c:pt idx="477">
                  <c:v>693.37016911601199</c:v>
                </c:pt>
                <c:pt idx="478">
                  <c:v>693.36909210675799</c:v>
                </c:pt>
                <c:pt idx="479">
                  <c:v>693.35341487077005</c:v>
                </c:pt>
                <c:pt idx="480">
                  <c:v>693.10110158551902</c:v>
                </c:pt>
                <c:pt idx="481">
                  <c:v>693.05993242615898</c:v>
                </c:pt>
                <c:pt idx="482">
                  <c:v>693.03831327512705</c:v>
                </c:pt>
                <c:pt idx="483">
                  <c:v>692.95774695200998</c:v>
                </c:pt>
                <c:pt idx="484">
                  <c:v>692.92044276466299</c:v>
                </c:pt>
                <c:pt idx="485">
                  <c:v>692.88291470136596</c:v>
                </c:pt>
                <c:pt idx="486">
                  <c:v>692.83222865225002</c:v>
                </c:pt>
                <c:pt idx="487">
                  <c:v>692.74796770460898</c:v>
                </c:pt>
                <c:pt idx="488">
                  <c:v>692.72752168196303</c:v>
                </c:pt>
                <c:pt idx="489">
                  <c:v>692.70883502379502</c:v>
                </c:pt>
                <c:pt idx="490">
                  <c:v>692.66482158147198</c:v>
                </c:pt>
                <c:pt idx="491">
                  <c:v>692.63625305635696</c:v>
                </c:pt>
                <c:pt idx="492">
                  <c:v>692.59852192918095</c:v>
                </c:pt>
                <c:pt idx="493">
                  <c:v>692.53737774610795</c:v>
                </c:pt>
                <c:pt idx="494">
                  <c:v>692.46098201803704</c:v>
                </c:pt>
                <c:pt idx="495">
                  <c:v>692.44254869919996</c:v>
                </c:pt>
                <c:pt idx="496">
                  <c:v>692.41658317112399</c:v>
                </c:pt>
                <c:pt idx="497">
                  <c:v>692.40170091474101</c:v>
                </c:pt>
                <c:pt idx="498">
                  <c:v>692.32490615061397</c:v>
                </c:pt>
                <c:pt idx="499">
                  <c:v>692.27957206391898</c:v>
                </c:pt>
                <c:pt idx="500">
                  <c:v>692.23199665835602</c:v>
                </c:pt>
                <c:pt idx="501">
                  <c:v>692.14418532115201</c:v>
                </c:pt>
                <c:pt idx="502">
                  <c:v>692.10100456603902</c:v>
                </c:pt>
                <c:pt idx="503">
                  <c:v>692.07001384375098</c:v>
                </c:pt>
                <c:pt idx="504">
                  <c:v>692.03351698321705</c:v>
                </c:pt>
                <c:pt idx="505">
                  <c:v>691.92220125618803</c:v>
                </c:pt>
                <c:pt idx="506">
                  <c:v>691.83842417210701</c:v>
                </c:pt>
                <c:pt idx="507">
                  <c:v>691.83223802085104</c:v>
                </c:pt>
                <c:pt idx="508">
                  <c:v>691.78807574736095</c:v>
                </c:pt>
                <c:pt idx="509">
                  <c:v>691.77603940966105</c:v>
                </c:pt>
                <c:pt idx="510">
                  <c:v>691.63904657671901</c:v>
                </c:pt>
                <c:pt idx="511">
                  <c:v>691.61619085467601</c:v>
                </c:pt>
                <c:pt idx="512">
                  <c:v>691.50086634738204</c:v>
                </c:pt>
                <c:pt idx="513">
                  <c:v>691.47268757133895</c:v>
                </c:pt>
                <c:pt idx="514">
                  <c:v>691.463211522851</c:v>
                </c:pt>
                <c:pt idx="515">
                  <c:v>691.41060897591103</c:v>
                </c:pt>
                <c:pt idx="516">
                  <c:v>691.35365433934805</c:v>
                </c:pt>
                <c:pt idx="517">
                  <c:v>691.32153875632298</c:v>
                </c:pt>
                <c:pt idx="518">
                  <c:v>691.27753202939596</c:v>
                </c:pt>
                <c:pt idx="519">
                  <c:v>691.15948822930295</c:v>
                </c:pt>
                <c:pt idx="520">
                  <c:v>691.10681089827494</c:v>
                </c:pt>
                <c:pt idx="521">
                  <c:v>691.03828704088903</c:v>
                </c:pt>
                <c:pt idx="522">
                  <c:v>691.03271524483102</c:v>
                </c:pt>
                <c:pt idx="523">
                  <c:v>691.00011423068304</c:v>
                </c:pt>
                <c:pt idx="524">
                  <c:v>690.90750804250297</c:v>
                </c:pt>
                <c:pt idx="525">
                  <c:v>690.79184150467199</c:v>
                </c:pt>
                <c:pt idx="526">
                  <c:v>690.76973066260496</c:v>
                </c:pt>
                <c:pt idx="527">
                  <c:v>690.72636593297</c:v>
                </c:pt>
                <c:pt idx="528">
                  <c:v>690.69504361900101</c:v>
                </c:pt>
                <c:pt idx="529">
                  <c:v>690.56081288937105</c:v>
                </c:pt>
                <c:pt idx="530">
                  <c:v>690.45007491586705</c:v>
                </c:pt>
                <c:pt idx="531">
                  <c:v>690.33396862787799</c:v>
                </c:pt>
                <c:pt idx="532">
                  <c:v>690.28838151171601</c:v>
                </c:pt>
                <c:pt idx="533">
                  <c:v>690.24157523560598</c:v>
                </c:pt>
                <c:pt idx="534">
                  <c:v>690.06727791112905</c:v>
                </c:pt>
                <c:pt idx="535">
                  <c:v>689.99840075034001</c:v>
                </c:pt>
                <c:pt idx="536">
                  <c:v>689.98673513765095</c:v>
                </c:pt>
                <c:pt idx="537">
                  <c:v>689.95746051518404</c:v>
                </c:pt>
                <c:pt idx="538">
                  <c:v>689.95069803501895</c:v>
                </c:pt>
                <c:pt idx="539">
                  <c:v>689.90121881212804</c:v>
                </c:pt>
                <c:pt idx="540">
                  <c:v>689.88224828511397</c:v>
                </c:pt>
                <c:pt idx="541">
                  <c:v>689.85533203973898</c:v>
                </c:pt>
                <c:pt idx="542">
                  <c:v>689.75700084287701</c:v>
                </c:pt>
                <c:pt idx="543">
                  <c:v>689.54154339713295</c:v>
                </c:pt>
                <c:pt idx="544">
                  <c:v>689.45507588047599</c:v>
                </c:pt>
                <c:pt idx="545">
                  <c:v>689.39670232964795</c:v>
                </c:pt>
                <c:pt idx="546">
                  <c:v>689.34336912509798</c:v>
                </c:pt>
                <c:pt idx="547">
                  <c:v>689.27244653895798</c:v>
                </c:pt>
                <c:pt idx="548">
                  <c:v>689.22834141687702</c:v>
                </c:pt>
                <c:pt idx="549">
                  <c:v>689.21120838297099</c:v>
                </c:pt>
                <c:pt idx="550">
                  <c:v>689.17046452693103</c:v>
                </c:pt>
                <c:pt idx="551">
                  <c:v>689.15584692089499</c:v>
                </c:pt>
                <c:pt idx="552">
                  <c:v>689.14708876819998</c:v>
                </c:pt>
                <c:pt idx="553">
                  <c:v>689.08869813789795</c:v>
                </c:pt>
                <c:pt idx="554">
                  <c:v>689.03521776782804</c:v>
                </c:pt>
                <c:pt idx="555">
                  <c:v>689.02008934415903</c:v>
                </c:pt>
                <c:pt idx="556">
                  <c:v>688.96811070720105</c:v>
                </c:pt>
                <c:pt idx="557">
                  <c:v>688.96431384290304</c:v>
                </c:pt>
                <c:pt idx="558">
                  <c:v>688.92795822801997</c:v>
                </c:pt>
                <c:pt idx="559">
                  <c:v>688.917093276429</c:v>
                </c:pt>
                <c:pt idx="560">
                  <c:v>688.81294672983995</c:v>
                </c:pt>
                <c:pt idx="561">
                  <c:v>688.71531389235599</c:v>
                </c:pt>
                <c:pt idx="562">
                  <c:v>688.66363365206803</c:v>
                </c:pt>
                <c:pt idx="563">
                  <c:v>688.64597246753601</c:v>
                </c:pt>
                <c:pt idx="564">
                  <c:v>688.58672567457597</c:v>
                </c:pt>
                <c:pt idx="565">
                  <c:v>688.57336592529202</c:v>
                </c:pt>
                <c:pt idx="566">
                  <c:v>688.43651545802004</c:v>
                </c:pt>
                <c:pt idx="567">
                  <c:v>688.40577830361303</c:v>
                </c:pt>
                <c:pt idx="568">
                  <c:v>688.35917221552597</c:v>
                </c:pt>
                <c:pt idx="569">
                  <c:v>688.26734933932403</c:v>
                </c:pt>
                <c:pt idx="570">
                  <c:v>688.14923220891205</c:v>
                </c:pt>
                <c:pt idx="571">
                  <c:v>688.12178037256899</c:v>
                </c:pt>
                <c:pt idx="572">
                  <c:v>688.01192949967401</c:v>
                </c:pt>
                <c:pt idx="573">
                  <c:v>687.96378860680397</c:v>
                </c:pt>
                <c:pt idx="574">
                  <c:v>687.948376694118</c:v>
                </c:pt>
                <c:pt idx="575">
                  <c:v>687.88130467027304</c:v>
                </c:pt>
                <c:pt idx="576">
                  <c:v>687.75602056775199</c:v>
                </c:pt>
                <c:pt idx="577">
                  <c:v>687.68034789707394</c:v>
                </c:pt>
                <c:pt idx="578">
                  <c:v>687.66613397707795</c:v>
                </c:pt>
                <c:pt idx="579">
                  <c:v>687.58754598519795</c:v>
                </c:pt>
                <c:pt idx="580">
                  <c:v>687.49840337159605</c:v>
                </c:pt>
                <c:pt idx="581">
                  <c:v>687.49481158505705</c:v>
                </c:pt>
                <c:pt idx="582">
                  <c:v>687.43301145960095</c:v>
                </c:pt>
                <c:pt idx="583">
                  <c:v>687.41987057870494</c:v>
                </c:pt>
                <c:pt idx="584">
                  <c:v>687.37999625299904</c:v>
                </c:pt>
                <c:pt idx="585">
                  <c:v>687.37433993422303</c:v>
                </c:pt>
                <c:pt idx="586">
                  <c:v>687.25282441241995</c:v>
                </c:pt>
                <c:pt idx="587">
                  <c:v>687.14512830594401</c:v>
                </c:pt>
                <c:pt idx="588">
                  <c:v>687.07369188367102</c:v>
                </c:pt>
                <c:pt idx="589">
                  <c:v>686.98700281101503</c:v>
                </c:pt>
                <c:pt idx="590">
                  <c:v>686.97383063754205</c:v>
                </c:pt>
                <c:pt idx="591">
                  <c:v>686.93098875593898</c:v>
                </c:pt>
                <c:pt idx="592">
                  <c:v>686.88448661989401</c:v>
                </c:pt>
                <c:pt idx="593">
                  <c:v>686.83722984613803</c:v>
                </c:pt>
                <c:pt idx="594">
                  <c:v>686.823911537306</c:v>
                </c:pt>
                <c:pt idx="595">
                  <c:v>686.82333406184</c:v>
                </c:pt>
                <c:pt idx="596">
                  <c:v>686.81913442051996</c:v>
                </c:pt>
                <c:pt idx="597">
                  <c:v>686.72314443171103</c:v>
                </c:pt>
                <c:pt idx="598">
                  <c:v>686.70307010965905</c:v>
                </c:pt>
                <c:pt idx="599">
                  <c:v>686.67180012925496</c:v>
                </c:pt>
                <c:pt idx="600">
                  <c:v>686.64429584744698</c:v>
                </c:pt>
                <c:pt idx="601">
                  <c:v>686.58872044532302</c:v>
                </c:pt>
                <c:pt idx="602">
                  <c:v>686.43853552208805</c:v>
                </c:pt>
                <c:pt idx="603">
                  <c:v>686.38435822679401</c:v>
                </c:pt>
                <c:pt idx="604">
                  <c:v>686.36388795473704</c:v>
                </c:pt>
                <c:pt idx="605">
                  <c:v>686.35802534371203</c:v>
                </c:pt>
                <c:pt idx="606">
                  <c:v>686.35354806989005</c:v>
                </c:pt>
                <c:pt idx="607">
                  <c:v>686.32274911286504</c:v>
                </c:pt>
                <c:pt idx="608">
                  <c:v>686.16016952181701</c:v>
                </c:pt>
                <c:pt idx="609">
                  <c:v>686.13794090677197</c:v>
                </c:pt>
                <c:pt idx="610">
                  <c:v>686.11046887467205</c:v>
                </c:pt>
                <c:pt idx="611">
                  <c:v>686.01920971151401</c:v>
                </c:pt>
                <c:pt idx="612">
                  <c:v>686.01282550404505</c:v>
                </c:pt>
                <c:pt idx="613">
                  <c:v>685.97027144095205</c:v>
                </c:pt>
                <c:pt idx="614">
                  <c:v>685.96342065802003</c:v>
                </c:pt>
                <c:pt idx="615">
                  <c:v>685.946436212972</c:v>
                </c:pt>
                <c:pt idx="616">
                  <c:v>685.93024353764304</c:v>
                </c:pt>
                <c:pt idx="617">
                  <c:v>685.85259714668905</c:v>
                </c:pt>
                <c:pt idx="618">
                  <c:v>685.78671662448801</c:v>
                </c:pt>
                <c:pt idx="619">
                  <c:v>685.61048956814398</c:v>
                </c:pt>
                <c:pt idx="620">
                  <c:v>685.600621133088</c:v>
                </c:pt>
                <c:pt idx="621">
                  <c:v>685.59836075656597</c:v>
                </c:pt>
                <c:pt idx="622">
                  <c:v>685.58741111102597</c:v>
                </c:pt>
                <c:pt idx="623">
                  <c:v>685.48119943629194</c:v>
                </c:pt>
                <c:pt idx="624">
                  <c:v>685.40484263853102</c:v>
                </c:pt>
                <c:pt idx="625">
                  <c:v>685.37093878519602</c:v>
                </c:pt>
                <c:pt idx="626">
                  <c:v>685.242624131355</c:v>
                </c:pt>
                <c:pt idx="627">
                  <c:v>685.18875719106597</c:v>
                </c:pt>
                <c:pt idx="628">
                  <c:v>685.17700786079797</c:v>
                </c:pt>
                <c:pt idx="629">
                  <c:v>685.09248782001396</c:v>
                </c:pt>
                <c:pt idx="630">
                  <c:v>684.97406049464996</c:v>
                </c:pt>
                <c:pt idx="631">
                  <c:v>684.89239647144598</c:v>
                </c:pt>
                <c:pt idx="632">
                  <c:v>684.887499524855</c:v>
                </c:pt>
                <c:pt idx="633">
                  <c:v>684.82325809359202</c:v>
                </c:pt>
                <c:pt idx="634">
                  <c:v>684.81868536119305</c:v>
                </c:pt>
                <c:pt idx="635">
                  <c:v>684.80465561699702</c:v>
                </c:pt>
                <c:pt idx="636">
                  <c:v>684.74916341850803</c:v>
                </c:pt>
                <c:pt idx="637">
                  <c:v>684.73569986408199</c:v>
                </c:pt>
                <c:pt idx="638">
                  <c:v>684.72605914258997</c:v>
                </c:pt>
                <c:pt idx="639">
                  <c:v>684.72075008735601</c:v>
                </c:pt>
                <c:pt idx="640">
                  <c:v>684.67106429231796</c:v>
                </c:pt>
                <c:pt idx="641">
                  <c:v>684.61224451124997</c:v>
                </c:pt>
                <c:pt idx="642">
                  <c:v>684.51635788400404</c:v>
                </c:pt>
                <c:pt idx="643">
                  <c:v>684.48792994088501</c:v>
                </c:pt>
                <c:pt idx="644">
                  <c:v>684.44738976332906</c:v>
                </c:pt>
                <c:pt idx="645">
                  <c:v>684.34432836473502</c:v>
                </c:pt>
                <c:pt idx="646">
                  <c:v>684.25998831136303</c:v>
                </c:pt>
                <c:pt idx="647">
                  <c:v>684.24190987787802</c:v>
                </c:pt>
                <c:pt idx="648">
                  <c:v>684.24028140595101</c:v>
                </c:pt>
                <c:pt idx="649">
                  <c:v>684.06024166982604</c:v>
                </c:pt>
                <c:pt idx="650">
                  <c:v>683.95414564564999</c:v>
                </c:pt>
                <c:pt idx="651">
                  <c:v>683.94778999506195</c:v>
                </c:pt>
                <c:pt idx="652">
                  <c:v>683.86201235741396</c:v>
                </c:pt>
                <c:pt idx="653">
                  <c:v>683.86145375313504</c:v>
                </c:pt>
                <c:pt idx="654">
                  <c:v>683.66442159100802</c:v>
                </c:pt>
                <c:pt idx="655">
                  <c:v>683.52724474915999</c:v>
                </c:pt>
                <c:pt idx="656">
                  <c:v>683.37480341828598</c:v>
                </c:pt>
                <c:pt idx="657">
                  <c:v>683.35253063617495</c:v>
                </c:pt>
                <c:pt idx="658">
                  <c:v>683.31004382768799</c:v>
                </c:pt>
                <c:pt idx="659">
                  <c:v>683.22969990593401</c:v>
                </c:pt>
                <c:pt idx="660">
                  <c:v>683.16510405752001</c:v>
                </c:pt>
                <c:pt idx="661">
                  <c:v>683.11358065065895</c:v>
                </c:pt>
                <c:pt idx="662">
                  <c:v>683.05481226357097</c:v>
                </c:pt>
                <c:pt idx="663">
                  <c:v>683.05109599794696</c:v>
                </c:pt>
                <c:pt idx="664">
                  <c:v>683.03258431741403</c:v>
                </c:pt>
                <c:pt idx="665">
                  <c:v>682.93697819487795</c:v>
                </c:pt>
                <c:pt idx="666">
                  <c:v>682.892468233111</c:v>
                </c:pt>
                <c:pt idx="667">
                  <c:v>682.87183282149795</c:v>
                </c:pt>
                <c:pt idx="668">
                  <c:v>682.843500757382</c:v>
                </c:pt>
                <c:pt idx="669">
                  <c:v>682.809302816779</c:v>
                </c:pt>
                <c:pt idx="670">
                  <c:v>682.78862187145398</c:v>
                </c:pt>
                <c:pt idx="671">
                  <c:v>682.77935583670103</c:v>
                </c:pt>
                <c:pt idx="672">
                  <c:v>682.757029220866</c:v>
                </c:pt>
                <c:pt idx="673">
                  <c:v>682.663887090613</c:v>
                </c:pt>
                <c:pt idx="674">
                  <c:v>682.63220676830997</c:v>
                </c:pt>
                <c:pt idx="675">
                  <c:v>682.61586812846599</c:v>
                </c:pt>
                <c:pt idx="676">
                  <c:v>682.61220241760202</c:v>
                </c:pt>
                <c:pt idx="677">
                  <c:v>682.57319658336598</c:v>
                </c:pt>
                <c:pt idx="678">
                  <c:v>682.55409313986297</c:v>
                </c:pt>
                <c:pt idx="679">
                  <c:v>682.50453464966802</c:v>
                </c:pt>
                <c:pt idx="680">
                  <c:v>682.45437882514204</c:v>
                </c:pt>
                <c:pt idx="681">
                  <c:v>682.42048731810803</c:v>
                </c:pt>
                <c:pt idx="682">
                  <c:v>682.37780707768002</c:v>
                </c:pt>
                <c:pt idx="683">
                  <c:v>682.26703791153898</c:v>
                </c:pt>
                <c:pt idx="684">
                  <c:v>682.19879804862501</c:v>
                </c:pt>
                <c:pt idx="685">
                  <c:v>682.15827150897996</c:v>
                </c:pt>
                <c:pt idx="686">
                  <c:v>682.14153952905895</c:v>
                </c:pt>
                <c:pt idx="687">
                  <c:v>682.05490817177702</c:v>
                </c:pt>
                <c:pt idx="688">
                  <c:v>682.01248885769701</c:v>
                </c:pt>
                <c:pt idx="689">
                  <c:v>681.99616383008504</c:v>
                </c:pt>
                <c:pt idx="690">
                  <c:v>681.985015518502</c:v>
                </c:pt>
                <c:pt idx="691">
                  <c:v>681.920894914835</c:v>
                </c:pt>
                <c:pt idx="692">
                  <c:v>681.89027160132298</c:v>
                </c:pt>
                <c:pt idx="693">
                  <c:v>681.87549159752098</c:v>
                </c:pt>
                <c:pt idx="694">
                  <c:v>681.84173788476699</c:v>
                </c:pt>
                <c:pt idx="695">
                  <c:v>681.82988007623305</c:v>
                </c:pt>
                <c:pt idx="696">
                  <c:v>681.77197710800601</c:v>
                </c:pt>
                <c:pt idx="697">
                  <c:v>681.74009118446997</c:v>
                </c:pt>
                <c:pt idx="698">
                  <c:v>681.73880832433599</c:v>
                </c:pt>
                <c:pt idx="699">
                  <c:v>681.73264946866902</c:v>
                </c:pt>
                <c:pt idx="700">
                  <c:v>681.72411456003601</c:v>
                </c:pt>
                <c:pt idx="701">
                  <c:v>681.71813561299405</c:v>
                </c:pt>
                <c:pt idx="702">
                  <c:v>681.665493363059</c:v>
                </c:pt>
                <c:pt idx="703">
                  <c:v>681.57518524708496</c:v>
                </c:pt>
                <c:pt idx="704">
                  <c:v>681.49320215681303</c:v>
                </c:pt>
                <c:pt idx="705">
                  <c:v>681.49214014318204</c:v>
                </c:pt>
                <c:pt idx="706">
                  <c:v>681.42651569906695</c:v>
                </c:pt>
                <c:pt idx="707">
                  <c:v>681.40722510934802</c:v>
                </c:pt>
                <c:pt idx="708">
                  <c:v>681.37658855181996</c:v>
                </c:pt>
                <c:pt idx="709">
                  <c:v>681.37471734510405</c:v>
                </c:pt>
                <c:pt idx="710">
                  <c:v>681.27043174994105</c:v>
                </c:pt>
                <c:pt idx="711">
                  <c:v>681.257899749898</c:v>
                </c:pt>
                <c:pt idx="712">
                  <c:v>681.24109874387796</c:v>
                </c:pt>
                <c:pt idx="713">
                  <c:v>681.17835456398495</c:v>
                </c:pt>
                <c:pt idx="714">
                  <c:v>681.14649497759899</c:v>
                </c:pt>
                <c:pt idx="715">
                  <c:v>681.13847427257497</c:v>
                </c:pt>
                <c:pt idx="716">
                  <c:v>681.11711443049501</c:v>
                </c:pt>
                <c:pt idx="717">
                  <c:v>680.994080787646</c:v>
                </c:pt>
                <c:pt idx="718">
                  <c:v>680.98645678540504</c:v>
                </c:pt>
                <c:pt idx="719">
                  <c:v>680.946257785895</c:v>
                </c:pt>
                <c:pt idx="720">
                  <c:v>680.92189988855398</c:v>
                </c:pt>
                <c:pt idx="721">
                  <c:v>680.883582972044</c:v>
                </c:pt>
                <c:pt idx="722">
                  <c:v>680.54797782369201</c:v>
                </c:pt>
                <c:pt idx="723">
                  <c:v>680.54072823149897</c:v>
                </c:pt>
                <c:pt idx="724">
                  <c:v>680.49189497786699</c:v>
                </c:pt>
                <c:pt idx="725">
                  <c:v>680.45720667782302</c:v>
                </c:pt>
                <c:pt idx="726">
                  <c:v>680.42535157719703</c:v>
                </c:pt>
                <c:pt idx="727">
                  <c:v>680.42192334466495</c:v>
                </c:pt>
                <c:pt idx="728">
                  <c:v>680.42069561633298</c:v>
                </c:pt>
                <c:pt idx="729">
                  <c:v>680.35787247342705</c:v>
                </c:pt>
                <c:pt idx="730">
                  <c:v>680.25583924461796</c:v>
                </c:pt>
                <c:pt idx="731">
                  <c:v>680.23338832521199</c:v>
                </c:pt>
                <c:pt idx="732">
                  <c:v>680.20227378684103</c:v>
                </c:pt>
                <c:pt idx="733">
                  <c:v>680.19739462834605</c:v>
                </c:pt>
                <c:pt idx="734">
                  <c:v>680.161645115282</c:v>
                </c:pt>
                <c:pt idx="735">
                  <c:v>680.14502553002899</c:v>
                </c:pt>
                <c:pt idx="736">
                  <c:v>680.09239690951404</c:v>
                </c:pt>
                <c:pt idx="737">
                  <c:v>680.00276897859305</c:v>
                </c:pt>
                <c:pt idx="738">
                  <c:v>679.87418388285903</c:v>
                </c:pt>
                <c:pt idx="739">
                  <c:v>679.85710550827298</c:v>
                </c:pt>
                <c:pt idx="740">
                  <c:v>679.85670010456602</c:v>
                </c:pt>
                <c:pt idx="741">
                  <c:v>679.84413412926096</c:v>
                </c:pt>
                <c:pt idx="742">
                  <c:v>679.82583704818603</c:v>
                </c:pt>
                <c:pt idx="743">
                  <c:v>679.77336237637599</c:v>
                </c:pt>
                <c:pt idx="744">
                  <c:v>679.77090477035802</c:v>
                </c:pt>
                <c:pt idx="745">
                  <c:v>679.70463405538601</c:v>
                </c:pt>
                <c:pt idx="746">
                  <c:v>679.655247739331</c:v>
                </c:pt>
                <c:pt idx="747">
                  <c:v>679.64362845277401</c:v>
                </c:pt>
                <c:pt idx="748">
                  <c:v>679.572276064623</c:v>
                </c:pt>
                <c:pt idx="749">
                  <c:v>679.56198674767597</c:v>
                </c:pt>
                <c:pt idx="750">
                  <c:v>679.55477611054198</c:v>
                </c:pt>
                <c:pt idx="751">
                  <c:v>679.54077726165497</c:v>
                </c:pt>
                <c:pt idx="752">
                  <c:v>679.50936484594001</c:v>
                </c:pt>
                <c:pt idx="753">
                  <c:v>679.48931675033703</c:v>
                </c:pt>
                <c:pt idx="754">
                  <c:v>679.48888666017695</c:v>
                </c:pt>
                <c:pt idx="755">
                  <c:v>679.39050771246002</c:v>
                </c:pt>
                <c:pt idx="756">
                  <c:v>679.36125840936097</c:v>
                </c:pt>
                <c:pt idx="757">
                  <c:v>679.35229315154299</c:v>
                </c:pt>
                <c:pt idx="758">
                  <c:v>679.26881286376295</c:v>
                </c:pt>
                <c:pt idx="759">
                  <c:v>679.21260415121105</c:v>
                </c:pt>
                <c:pt idx="760">
                  <c:v>679.18969052367004</c:v>
                </c:pt>
                <c:pt idx="761">
                  <c:v>679.08742125430695</c:v>
                </c:pt>
                <c:pt idx="762">
                  <c:v>679.08670110762398</c:v>
                </c:pt>
                <c:pt idx="763">
                  <c:v>679.06578379446103</c:v>
                </c:pt>
                <c:pt idx="764">
                  <c:v>678.99518883580095</c:v>
                </c:pt>
                <c:pt idx="765">
                  <c:v>678.89614913932803</c:v>
                </c:pt>
                <c:pt idx="766">
                  <c:v>678.66546703095605</c:v>
                </c:pt>
                <c:pt idx="767">
                  <c:v>678.56710606607999</c:v>
                </c:pt>
                <c:pt idx="768">
                  <c:v>678.53779331981104</c:v>
                </c:pt>
                <c:pt idx="769">
                  <c:v>678.49573199633801</c:v>
                </c:pt>
                <c:pt idx="770">
                  <c:v>678.47254653097104</c:v>
                </c:pt>
                <c:pt idx="771">
                  <c:v>678.46875249629898</c:v>
                </c:pt>
                <c:pt idx="772">
                  <c:v>678.46498489662804</c:v>
                </c:pt>
                <c:pt idx="773">
                  <c:v>678.45242664484704</c:v>
                </c:pt>
                <c:pt idx="774">
                  <c:v>678.44875036449002</c:v>
                </c:pt>
                <c:pt idx="775">
                  <c:v>678.414581760082</c:v>
                </c:pt>
                <c:pt idx="776">
                  <c:v>678.37775396916595</c:v>
                </c:pt>
                <c:pt idx="777">
                  <c:v>678.37078286739495</c:v>
                </c:pt>
                <c:pt idx="778">
                  <c:v>678.36493604149302</c:v>
                </c:pt>
                <c:pt idx="779">
                  <c:v>678.35725881851295</c:v>
                </c:pt>
                <c:pt idx="780">
                  <c:v>678.34406165823702</c:v>
                </c:pt>
                <c:pt idx="781">
                  <c:v>678.34308657902102</c:v>
                </c:pt>
                <c:pt idx="782">
                  <c:v>678.22229426075103</c:v>
                </c:pt>
                <c:pt idx="783">
                  <c:v>678.20401978755103</c:v>
                </c:pt>
                <c:pt idx="784">
                  <c:v>678.14570152462295</c:v>
                </c:pt>
                <c:pt idx="785">
                  <c:v>677.95410284389095</c:v>
                </c:pt>
                <c:pt idx="786">
                  <c:v>677.94363718690795</c:v>
                </c:pt>
                <c:pt idx="787">
                  <c:v>677.85529338623803</c:v>
                </c:pt>
                <c:pt idx="788">
                  <c:v>677.85341949220901</c:v>
                </c:pt>
                <c:pt idx="789">
                  <c:v>677.80259732820002</c:v>
                </c:pt>
                <c:pt idx="790">
                  <c:v>677.79372565022595</c:v>
                </c:pt>
                <c:pt idx="791">
                  <c:v>677.74122090583296</c:v>
                </c:pt>
                <c:pt idx="792">
                  <c:v>677.72066827128594</c:v>
                </c:pt>
                <c:pt idx="793">
                  <c:v>677.62612098909904</c:v>
                </c:pt>
                <c:pt idx="794">
                  <c:v>677.40608995370496</c:v>
                </c:pt>
                <c:pt idx="795">
                  <c:v>677.24996640346706</c:v>
                </c:pt>
                <c:pt idx="796">
                  <c:v>677.17596812495901</c:v>
                </c:pt>
                <c:pt idx="797">
                  <c:v>677.03389816587901</c:v>
                </c:pt>
                <c:pt idx="798">
                  <c:v>677.02965980420402</c:v>
                </c:pt>
                <c:pt idx="799">
                  <c:v>676.99784865819095</c:v>
                </c:pt>
                <c:pt idx="800">
                  <c:v>676.92109268987099</c:v>
                </c:pt>
                <c:pt idx="801">
                  <c:v>676.90804582501801</c:v>
                </c:pt>
                <c:pt idx="802">
                  <c:v>676.89997998830495</c:v>
                </c:pt>
                <c:pt idx="803">
                  <c:v>676.87112039798501</c:v>
                </c:pt>
                <c:pt idx="804">
                  <c:v>676.719986222393</c:v>
                </c:pt>
                <c:pt idx="805">
                  <c:v>676.63163708326397</c:v>
                </c:pt>
                <c:pt idx="806">
                  <c:v>676.59969065329301</c:v>
                </c:pt>
                <c:pt idx="807">
                  <c:v>676.59034297015398</c:v>
                </c:pt>
                <c:pt idx="808">
                  <c:v>676.58964731311903</c:v>
                </c:pt>
                <c:pt idx="809">
                  <c:v>676.58583167564802</c:v>
                </c:pt>
                <c:pt idx="810">
                  <c:v>676.56435986553402</c:v>
                </c:pt>
                <c:pt idx="811">
                  <c:v>676.39657969121902</c:v>
                </c:pt>
                <c:pt idx="812">
                  <c:v>676.30134076107902</c:v>
                </c:pt>
                <c:pt idx="813">
                  <c:v>676.290741919825</c:v>
                </c:pt>
                <c:pt idx="814">
                  <c:v>676.27910467745301</c:v>
                </c:pt>
                <c:pt idx="815">
                  <c:v>676.11061105387796</c:v>
                </c:pt>
                <c:pt idx="816">
                  <c:v>675.97452708596495</c:v>
                </c:pt>
                <c:pt idx="817">
                  <c:v>675.93923208412798</c:v>
                </c:pt>
                <c:pt idx="818">
                  <c:v>675.76700902400398</c:v>
                </c:pt>
                <c:pt idx="819">
                  <c:v>675.643280799938</c:v>
                </c:pt>
                <c:pt idx="820">
                  <c:v>675.56912931987802</c:v>
                </c:pt>
                <c:pt idx="821">
                  <c:v>675.47921810375101</c:v>
                </c:pt>
                <c:pt idx="822">
                  <c:v>675.43533609152496</c:v>
                </c:pt>
                <c:pt idx="823">
                  <c:v>675.41819962335001</c:v>
                </c:pt>
                <c:pt idx="824">
                  <c:v>675.39034244526499</c:v>
                </c:pt>
                <c:pt idx="825">
                  <c:v>675.38657841864404</c:v>
                </c:pt>
                <c:pt idx="826">
                  <c:v>675.38459820889102</c:v>
                </c:pt>
                <c:pt idx="827">
                  <c:v>675.372565285767</c:v>
                </c:pt>
                <c:pt idx="828">
                  <c:v>675.32965052330496</c:v>
                </c:pt>
                <c:pt idx="829">
                  <c:v>675.20678625506696</c:v>
                </c:pt>
                <c:pt idx="830">
                  <c:v>675.16371408058603</c:v>
                </c:pt>
                <c:pt idx="831">
                  <c:v>675.144586937555</c:v>
                </c:pt>
                <c:pt idx="832">
                  <c:v>675.07140699784895</c:v>
                </c:pt>
                <c:pt idx="833">
                  <c:v>674.93666236570903</c:v>
                </c:pt>
                <c:pt idx="834">
                  <c:v>674.79995169955703</c:v>
                </c:pt>
                <c:pt idx="835">
                  <c:v>674.79165409791699</c:v>
                </c:pt>
                <c:pt idx="836">
                  <c:v>674.78093439734698</c:v>
                </c:pt>
                <c:pt idx="837">
                  <c:v>674.77891574835405</c:v>
                </c:pt>
                <c:pt idx="838">
                  <c:v>674.70589634993905</c:v>
                </c:pt>
                <c:pt idx="839">
                  <c:v>674.68173788223396</c:v>
                </c:pt>
                <c:pt idx="840">
                  <c:v>674.62482291283402</c:v>
                </c:pt>
                <c:pt idx="841">
                  <c:v>674.55976295856794</c:v>
                </c:pt>
                <c:pt idx="842">
                  <c:v>674.53442157457005</c:v>
                </c:pt>
                <c:pt idx="843">
                  <c:v>674.48754736004798</c:v>
                </c:pt>
                <c:pt idx="844">
                  <c:v>674.48193483114198</c:v>
                </c:pt>
                <c:pt idx="845">
                  <c:v>674.45726537360599</c:v>
                </c:pt>
                <c:pt idx="846">
                  <c:v>674.42861334211</c:v>
                </c:pt>
                <c:pt idx="847">
                  <c:v>674.39317068821504</c:v>
                </c:pt>
                <c:pt idx="848">
                  <c:v>674.32010155874798</c:v>
                </c:pt>
                <c:pt idx="849">
                  <c:v>674.28314984623898</c:v>
                </c:pt>
                <c:pt idx="850">
                  <c:v>674.25814783397095</c:v>
                </c:pt>
                <c:pt idx="851">
                  <c:v>674.17229458917598</c:v>
                </c:pt>
                <c:pt idx="852">
                  <c:v>674.15429375316899</c:v>
                </c:pt>
                <c:pt idx="853">
                  <c:v>674.14667266403899</c:v>
                </c:pt>
                <c:pt idx="854">
                  <c:v>674.14527610915798</c:v>
                </c:pt>
                <c:pt idx="855">
                  <c:v>674.12226751828996</c:v>
                </c:pt>
                <c:pt idx="856">
                  <c:v>674.04731109853105</c:v>
                </c:pt>
                <c:pt idx="857">
                  <c:v>673.98332946648497</c:v>
                </c:pt>
                <c:pt idx="858">
                  <c:v>673.94812088382105</c:v>
                </c:pt>
                <c:pt idx="859">
                  <c:v>673.94608708736098</c:v>
                </c:pt>
                <c:pt idx="860">
                  <c:v>673.87233417043399</c:v>
                </c:pt>
                <c:pt idx="861">
                  <c:v>673.86053503562903</c:v>
                </c:pt>
                <c:pt idx="862">
                  <c:v>673.53670479660695</c:v>
                </c:pt>
                <c:pt idx="863">
                  <c:v>673.49899478733403</c:v>
                </c:pt>
                <c:pt idx="864">
                  <c:v>673.44501021571898</c:v>
                </c:pt>
                <c:pt idx="865">
                  <c:v>673.42626041929998</c:v>
                </c:pt>
                <c:pt idx="866">
                  <c:v>673.403937359471</c:v>
                </c:pt>
                <c:pt idx="867">
                  <c:v>673.38366771154801</c:v>
                </c:pt>
                <c:pt idx="868">
                  <c:v>673.360173087617</c:v>
                </c:pt>
                <c:pt idx="869">
                  <c:v>673.26280511952802</c:v>
                </c:pt>
                <c:pt idx="870">
                  <c:v>673.252946653923</c:v>
                </c:pt>
                <c:pt idx="871">
                  <c:v>673.05625900964606</c:v>
                </c:pt>
                <c:pt idx="872">
                  <c:v>672.98434425565904</c:v>
                </c:pt>
                <c:pt idx="873">
                  <c:v>672.89754768284297</c:v>
                </c:pt>
                <c:pt idx="874">
                  <c:v>672.897469295615</c:v>
                </c:pt>
                <c:pt idx="875">
                  <c:v>672.89689722910703</c:v>
                </c:pt>
                <c:pt idx="876">
                  <c:v>672.89425112546701</c:v>
                </c:pt>
                <c:pt idx="877">
                  <c:v>672.89415055052905</c:v>
                </c:pt>
                <c:pt idx="878">
                  <c:v>672.771466070521</c:v>
                </c:pt>
                <c:pt idx="879">
                  <c:v>672.76797099150497</c:v>
                </c:pt>
                <c:pt idx="880">
                  <c:v>672.69600157766502</c:v>
                </c:pt>
                <c:pt idx="881">
                  <c:v>672.57998162444903</c:v>
                </c:pt>
                <c:pt idx="882">
                  <c:v>672.54447654376997</c:v>
                </c:pt>
                <c:pt idx="883">
                  <c:v>672.46708014882802</c:v>
                </c:pt>
                <c:pt idx="884">
                  <c:v>672.39937932518797</c:v>
                </c:pt>
                <c:pt idx="885">
                  <c:v>672.39084194978795</c:v>
                </c:pt>
                <c:pt idx="886">
                  <c:v>672.370108441973</c:v>
                </c:pt>
                <c:pt idx="887">
                  <c:v>672.29063534804698</c:v>
                </c:pt>
                <c:pt idx="888">
                  <c:v>672.27611655944395</c:v>
                </c:pt>
                <c:pt idx="889">
                  <c:v>672.241692616215</c:v>
                </c:pt>
                <c:pt idx="890">
                  <c:v>672.23879239963696</c:v>
                </c:pt>
                <c:pt idx="891">
                  <c:v>672.120015428643</c:v>
                </c:pt>
                <c:pt idx="892">
                  <c:v>672.088694730979</c:v>
                </c:pt>
                <c:pt idx="893">
                  <c:v>672.084178636052</c:v>
                </c:pt>
                <c:pt idx="894">
                  <c:v>672.08318191704097</c:v>
                </c:pt>
                <c:pt idx="895">
                  <c:v>672.04653906920703</c:v>
                </c:pt>
                <c:pt idx="896">
                  <c:v>672.01429224101798</c:v>
                </c:pt>
                <c:pt idx="897">
                  <c:v>672.00212174086698</c:v>
                </c:pt>
                <c:pt idx="898">
                  <c:v>671.92359382942504</c:v>
                </c:pt>
                <c:pt idx="899">
                  <c:v>671.79964534184796</c:v>
                </c:pt>
                <c:pt idx="900">
                  <c:v>671.77399333688595</c:v>
                </c:pt>
                <c:pt idx="901">
                  <c:v>671.73735372410795</c:v>
                </c:pt>
                <c:pt idx="902">
                  <c:v>671.67481778903903</c:v>
                </c:pt>
                <c:pt idx="903">
                  <c:v>671.62541614504596</c:v>
                </c:pt>
                <c:pt idx="904">
                  <c:v>671.57949369691698</c:v>
                </c:pt>
                <c:pt idx="905">
                  <c:v>671.48179767358897</c:v>
                </c:pt>
                <c:pt idx="906">
                  <c:v>671.44922868537901</c:v>
                </c:pt>
                <c:pt idx="907">
                  <c:v>671.42912322877203</c:v>
                </c:pt>
                <c:pt idx="908">
                  <c:v>671.36163760883699</c:v>
                </c:pt>
                <c:pt idx="909">
                  <c:v>671.28482780111096</c:v>
                </c:pt>
                <c:pt idx="910">
                  <c:v>671.23469390777996</c:v>
                </c:pt>
                <c:pt idx="911">
                  <c:v>671.23219321848296</c:v>
                </c:pt>
                <c:pt idx="912">
                  <c:v>671.17817281482996</c:v>
                </c:pt>
                <c:pt idx="913">
                  <c:v>671.13141294521699</c:v>
                </c:pt>
                <c:pt idx="914">
                  <c:v>671.04130773002998</c:v>
                </c:pt>
                <c:pt idx="915">
                  <c:v>670.99934238445405</c:v>
                </c:pt>
                <c:pt idx="916">
                  <c:v>670.83953279350999</c:v>
                </c:pt>
                <c:pt idx="917">
                  <c:v>670.837599456107</c:v>
                </c:pt>
                <c:pt idx="918">
                  <c:v>670.72020311413701</c:v>
                </c:pt>
                <c:pt idx="919">
                  <c:v>670.71295503467002</c:v>
                </c:pt>
                <c:pt idx="920">
                  <c:v>670.64884238853006</c:v>
                </c:pt>
                <c:pt idx="921">
                  <c:v>670.621343539333</c:v>
                </c:pt>
                <c:pt idx="922">
                  <c:v>670.41038951742803</c:v>
                </c:pt>
                <c:pt idx="923">
                  <c:v>670.313947988471</c:v>
                </c:pt>
                <c:pt idx="924">
                  <c:v>670.30284745142706</c:v>
                </c:pt>
                <c:pt idx="925">
                  <c:v>670.23829521337404</c:v>
                </c:pt>
                <c:pt idx="926">
                  <c:v>670.22706239142201</c:v>
                </c:pt>
                <c:pt idx="927">
                  <c:v>670.21738923383498</c:v>
                </c:pt>
                <c:pt idx="928">
                  <c:v>670.21653010222201</c:v>
                </c:pt>
                <c:pt idx="929">
                  <c:v>670.08316017177196</c:v>
                </c:pt>
                <c:pt idx="930">
                  <c:v>670.08221612678699</c:v>
                </c:pt>
                <c:pt idx="931">
                  <c:v>669.86901958225599</c:v>
                </c:pt>
                <c:pt idx="932">
                  <c:v>669.86603253435703</c:v>
                </c:pt>
                <c:pt idx="933">
                  <c:v>669.78202801679697</c:v>
                </c:pt>
                <c:pt idx="934">
                  <c:v>669.76482210622396</c:v>
                </c:pt>
                <c:pt idx="935">
                  <c:v>669.76323576819698</c:v>
                </c:pt>
                <c:pt idx="936">
                  <c:v>669.69273870344296</c:v>
                </c:pt>
                <c:pt idx="937">
                  <c:v>669.60430547109604</c:v>
                </c:pt>
                <c:pt idx="938">
                  <c:v>669.52037639034302</c:v>
                </c:pt>
                <c:pt idx="939">
                  <c:v>669.37784327591999</c:v>
                </c:pt>
                <c:pt idx="940">
                  <c:v>669.35507649238298</c:v>
                </c:pt>
                <c:pt idx="941">
                  <c:v>669.354140126478</c:v>
                </c:pt>
                <c:pt idx="942">
                  <c:v>669.33122533346</c:v>
                </c:pt>
                <c:pt idx="943">
                  <c:v>669.23888079660003</c:v>
                </c:pt>
                <c:pt idx="944">
                  <c:v>669.14561364830001</c:v>
                </c:pt>
                <c:pt idx="945">
                  <c:v>669.12257978944501</c:v>
                </c:pt>
                <c:pt idx="946">
                  <c:v>669.04230288557505</c:v>
                </c:pt>
                <c:pt idx="947">
                  <c:v>669.03268010422903</c:v>
                </c:pt>
                <c:pt idx="948">
                  <c:v>668.91269433365403</c:v>
                </c:pt>
                <c:pt idx="949">
                  <c:v>668.75357330434997</c:v>
                </c:pt>
                <c:pt idx="950">
                  <c:v>668.72292836891404</c:v>
                </c:pt>
                <c:pt idx="951">
                  <c:v>668.69292237101195</c:v>
                </c:pt>
                <c:pt idx="952">
                  <c:v>668.676683964272</c:v>
                </c:pt>
                <c:pt idx="953">
                  <c:v>668.60352503382103</c:v>
                </c:pt>
                <c:pt idx="954">
                  <c:v>668.56415542158697</c:v>
                </c:pt>
                <c:pt idx="955">
                  <c:v>668.56395868593495</c:v>
                </c:pt>
                <c:pt idx="956">
                  <c:v>668.50601726836999</c:v>
                </c:pt>
                <c:pt idx="957">
                  <c:v>668.42591027266496</c:v>
                </c:pt>
                <c:pt idx="958">
                  <c:v>668.33168181781696</c:v>
                </c:pt>
                <c:pt idx="959">
                  <c:v>668.28464689782004</c:v>
                </c:pt>
                <c:pt idx="960">
                  <c:v>668.16025730710703</c:v>
                </c:pt>
                <c:pt idx="961">
                  <c:v>668.10528308984306</c:v>
                </c:pt>
                <c:pt idx="962">
                  <c:v>668.10486948525897</c:v>
                </c:pt>
                <c:pt idx="963">
                  <c:v>668.08927425146601</c:v>
                </c:pt>
                <c:pt idx="964">
                  <c:v>668.04161197788301</c:v>
                </c:pt>
                <c:pt idx="965">
                  <c:v>668.02619927221701</c:v>
                </c:pt>
                <c:pt idx="966">
                  <c:v>667.94674311745302</c:v>
                </c:pt>
                <c:pt idx="967">
                  <c:v>667.94503769805794</c:v>
                </c:pt>
                <c:pt idx="968">
                  <c:v>667.93585917745099</c:v>
                </c:pt>
                <c:pt idx="969">
                  <c:v>667.88403520168595</c:v>
                </c:pt>
                <c:pt idx="970">
                  <c:v>667.84555258724697</c:v>
                </c:pt>
                <c:pt idx="971">
                  <c:v>667.78544508143705</c:v>
                </c:pt>
                <c:pt idx="972">
                  <c:v>667.77125462347396</c:v>
                </c:pt>
                <c:pt idx="973">
                  <c:v>667.748675297055</c:v>
                </c:pt>
                <c:pt idx="974">
                  <c:v>667.64746019035795</c:v>
                </c:pt>
                <c:pt idx="975">
                  <c:v>667.59943077684295</c:v>
                </c:pt>
                <c:pt idx="976">
                  <c:v>667.592872628348</c:v>
                </c:pt>
                <c:pt idx="977">
                  <c:v>667.52229707135598</c:v>
                </c:pt>
                <c:pt idx="978">
                  <c:v>667.39264376999699</c:v>
                </c:pt>
                <c:pt idx="979">
                  <c:v>667.379669986723</c:v>
                </c:pt>
                <c:pt idx="980">
                  <c:v>667.36435674239601</c:v>
                </c:pt>
                <c:pt idx="981">
                  <c:v>667.26915954995002</c:v>
                </c:pt>
                <c:pt idx="982">
                  <c:v>667.18460522140504</c:v>
                </c:pt>
                <c:pt idx="983">
                  <c:v>667.18381932240902</c:v>
                </c:pt>
                <c:pt idx="984">
                  <c:v>667.15532759149198</c:v>
                </c:pt>
                <c:pt idx="985">
                  <c:v>667.14601964239796</c:v>
                </c:pt>
                <c:pt idx="986">
                  <c:v>667.033645073304</c:v>
                </c:pt>
                <c:pt idx="987">
                  <c:v>666.99011474536803</c:v>
                </c:pt>
                <c:pt idx="988">
                  <c:v>666.98124472208406</c:v>
                </c:pt>
                <c:pt idx="989">
                  <c:v>666.95843845301704</c:v>
                </c:pt>
                <c:pt idx="990">
                  <c:v>666.92916601875595</c:v>
                </c:pt>
                <c:pt idx="991">
                  <c:v>666.86645601301097</c:v>
                </c:pt>
                <c:pt idx="992">
                  <c:v>666.86389860075997</c:v>
                </c:pt>
                <c:pt idx="993">
                  <c:v>666.76456167696199</c:v>
                </c:pt>
                <c:pt idx="994">
                  <c:v>666.73004872342301</c:v>
                </c:pt>
                <c:pt idx="995">
                  <c:v>666.72578106070296</c:v>
                </c:pt>
                <c:pt idx="996">
                  <c:v>666.72082797450196</c:v>
                </c:pt>
                <c:pt idx="997">
                  <c:v>666.70256065441401</c:v>
                </c:pt>
                <c:pt idx="998">
                  <c:v>666.67257288391602</c:v>
                </c:pt>
                <c:pt idx="999">
                  <c:v>666.60474361278</c:v>
                </c:pt>
                <c:pt idx="1000">
                  <c:v>666.57263797670703</c:v>
                </c:pt>
                <c:pt idx="1001">
                  <c:v>666.33146187156399</c:v>
                </c:pt>
                <c:pt idx="1002">
                  <c:v>666.29880000961498</c:v>
                </c:pt>
                <c:pt idx="1003">
                  <c:v>666.28735828662604</c:v>
                </c:pt>
                <c:pt idx="1004">
                  <c:v>666.20636782019096</c:v>
                </c:pt>
                <c:pt idx="1005">
                  <c:v>666.17861055431399</c:v>
                </c:pt>
                <c:pt idx="1006">
                  <c:v>666.12502701429298</c:v>
                </c:pt>
                <c:pt idx="1007">
                  <c:v>666.11177830255201</c:v>
                </c:pt>
                <c:pt idx="1008">
                  <c:v>665.77808883272701</c:v>
                </c:pt>
                <c:pt idx="1009">
                  <c:v>665.76842757263103</c:v>
                </c:pt>
                <c:pt idx="1010">
                  <c:v>665.75795944864205</c:v>
                </c:pt>
                <c:pt idx="1011">
                  <c:v>665.59074228075201</c:v>
                </c:pt>
                <c:pt idx="1012">
                  <c:v>665.56335623402094</c:v>
                </c:pt>
                <c:pt idx="1013">
                  <c:v>665.52219325937097</c:v>
                </c:pt>
                <c:pt idx="1014">
                  <c:v>665.48974375512796</c:v>
                </c:pt>
                <c:pt idx="1015">
                  <c:v>665.28522263609602</c:v>
                </c:pt>
                <c:pt idx="1016">
                  <c:v>665.24603558743399</c:v>
                </c:pt>
                <c:pt idx="1017">
                  <c:v>665.170603019954</c:v>
                </c:pt>
                <c:pt idx="1018">
                  <c:v>665.092702503429</c:v>
                </c:pt>
                <c:pt idx="1019">
                  <c:v>664.91595256187202</c:v>
                </c:pt>
                <c:pt idx="1020">
                  <c:v>664.81222943626994</c:v>
                </c:pt>
                <c:pt idx="1021">
                  <c:v>664.79472265237803</c:v>
                </c:pt>
                <c:pt idx="1022">
                  <c:v>664.64236777481995</c:v>
                </c:pt>
                <c:pt idx="1023">
                  <c:v>664.32707943361595</c:v>
                </c:pt>
                <c:pt idx="1024">
                  <c:v>664.29636702857204</c:v>
                </c:pt>
                <c:pt idx="1025">
                  <c:v>664.26915041816596</c:v>
                </c:pt>
                <c:pt idx="1026">
                  <c:v>664.23557917193102</c:v>
                </c:pt>
                <c:pt idx="1027">
                  <c:v>664.21095164707197</c:v>
                </c:pt>
                <c:pt idx="1028">
                  <c:v>664.18034981106405</c:v>
                </c:pt>
                <c:pt idx="1029">
                  <c:v>664.13579385264597</c:v>
                </c:pt>
                <c:pt idx="1030">
                  <c:v>664.128436115201</c:v>
                </c:pt>
                <c:pt idx="1031">
                  <c:v>664.07550975958202</c:v>
                </c:pt>
                <c:pt idx="1032">
                  <c:v>664.02198311460404</c:v>
                </c:pt>
                <c:pt idx="1033">
                  <c:v>663.99630405362996</c:v>
                </c:pt>
                <c:pt idx="1034">
                  <c:v>663.84423663601501</c:v>
                </c:pt>
                <c:pt idx="1035">
                  <c:v>663.74737867080296</c:v>
                </c:pt>
                <c:pt idx="1036">
                  <c:v>663.70103938633997</c:v>
                </c:pt>
                <c:pt idx="1037">
                  <c:v>663.67236170855301</c:v>
                </c:pt>
                <c:pt idx="1038">
                  <c:v>663.53504208969798</c:v>
                </c:pt>
                <c:pt idx="1039">
                  <c:v>663.47579215307405</c:v>
                </c:pt>
                <c:pt idx="1040">
                  <c:v>663.41300981783399</c:v>
                </c:pt>
                <c:pt idx="1041">
                  <c:v>663.39322051460704</c:v>
                </c:pt>
                <c:pt idx="1042">
                  <c:v>663.37996048475702</c:v>
                </c:pt>
                <c:pt idx="1043">
                  <c:v>663.30026939535003</c:v>
                </c:pt>
                <c:pt idx="1044">
                  <c:v>663.28946163775197</c:v>
                </c:pt>
                <c:pt idx="1045">
                  <c:v>663.25674564108294</c:v>
                </c:pt>
                <c:pt idx="1046">
                  <c:v>663.18966065184202</c:v>
                </c:pt>
                <c:pt idx="1047">
                  <c:v>663.13465312015103</c:v>
                </c:pt>
                <c:pt idx="1048">
                  <c:v>663.03724282108305</c:v>
                </c:pt>
                <c:pt idx="1049">
                  <c:v>663.02227765208295</c:v>
                </c:pt>
                <c:pt idx="1050">
                  <c:v>662.94155116061802</c:v>
                </c:pt>
                <c:pt idx="1051">
                  <c:v>662.88771669364496</c:v>
                </c:pt>
                <c:pt idx="1052">
                  <c:v>662.82503861119199</c:v>
                </c:pt>
                <c:pt idx="1053">
                  <c:v>662.81608576586598</c:v>
                </c:pt>
                <c:pt idx="1054">
                  <c:v>662.78212942293999</c:v>
                </c:pt>
                <c:pt idx="1055">
                  <c:v>662.65235753107902</c:v>
                </c:pt>
                <c:pt idx="1056">
                  <c:v>662.46845250385104</c:v>
                </c:pt>
                <c:pt idx="1057">
                  <c:v>662.42655269961404</c:v>
                </c:pt>
                <c:pt idx="1058">
                  <c:v>662.35043384952598</c:v>
                </c:pt>
                <c:pt idx="1059">
                  <c:v>662.33932881919702</c:v>
                </c:pt>
                <c:pt idx="1060">
                  <c:v>661.92006141162005</c:v>
                </c:pt>
                <c:pt idx="1061">
                  <c:v>661.91559956436197</c:v>
                </c:pt>
                <c:pt idx="1062">
                  <c:v>661.76200616560402</c:v>
                </c:pt>
                <c:pt idx="1063">
                  <c:v>661.74140312553902</c:v>
                </c:pt>
                <c:pt idx="1064">
                  <c:v>661.73764730430401</c:v>
                </c:pt>
                <c:pt idx="1065">
                  <c:v>661.57568467842805</c:v>
                </c:pt>
                <c:pt idx="1066">
                  <c:v>661.48555257109399</c:v>
                </c:pt>
                <c:pt idx="1067">
                  <c:v>661.45917985116102</c:v>
                </c:pt>
                <c:pt idx="1068">
                  <c:v>661.41649936019496</c:v>
                </c:pt>
                <c:pt idx="1069">
                  <c:v>661.41480299117904</c:v>
                </c:pt>
                <c:pt idx="1070">
                  <c:v>661.39909680658297</c:v>
                </c:pt>
                <c:pt idx="1071">
                  <c:v>661.38315212050202</c:v>
                </c:pt>
                <c:pt idx="1072">
                  <c:v>661.20692611825905</c:v>
                </c:pt>
                <c:pt idx="1073">
                  <c:v>661.06985388759699</c:v>
                </c:pt>
                <c:pt idx="1074">
                  <c:v>660.905041037214</c:v>
                </c:pt>
                <c:pt idx="1075">
                  <c:v>660.90183685423199</c:v>
                </c:pt>
                <c:pt idx="1076">
                  <c:v>660.79274376098294</c:v>
                </c:pt>
                <c:pt idx="1077">
                  <c:v>660.727634253975</c:v>
                </c:pt>
                <c:pt idx="1078">
                  <c:v>660.71975119686704</c:v>
                </c:pt>
                <c:pt idx="1079">
                  <c:v>660.67890481269603</c:v>
                </c:pt>
                <c:pt idx="1080">
                  <c:v>660.656695785951</c:v>
                </c:pt>
                <c:pt idx="1081">
                  <c:v>660.64262703289796</c:v>
                </c:pt>
                <c:pt idx="1082">
                  <c:v>660.58622767796601</c:v>
                </c:pt>
                <c:pt idx="1083">
                  <c:v>660.35675578491896</c:v>
                </c:pt>
                <c:pt idx="1084">
                  <c:v>660.07136366004499</c:v>
                </c:pt>
                <c:pt idx="1085">
                  <c:v>660.03988460512301</c:v>
                </c:pt>
                <c:pt idx="1086">
                  <c:v>659.95272594350195</c:v>
                </c:pt>
                <c:pt idx="1087">
                  <c:v>659.79092662348796</c:v>
                </c:pt>
                <c:pt idx="1088">
                  <c:v>659.52572601009604</c:v>
                </c:pt>
                <c:pt idx="1089">
                  <c:v>659.41165398774694</c:v>
                </c:pt>
                <c:pt idx="1090">
                  <c:v>659.29075325663996</c:v>
                </c:pt>
                <c:pt idx="1091">
                  <c:v>659.27877788232502</c:v>
                </c:pt>
                <c:pt idx="1092">
                  <c:v>659.05155857229204</c:v>
                </c:pt>
                <c:pt idx="1093">
                  <c:v>658.98791362081795</c:v>
                </c:pt>
                <c:pt idx="1094">
                  <c:v>658.95092808127401</c:v>
                </c:pt>
                <c:pt idx="1095">
                  <c:v>658.91920452826196</c:v>
                </c:pt>
                <c:pt idx="1096">
                  <c:v>658.85857392798505</c:v>
                </c:pt>
                <c:pt idx="1097">
                  <c:v>658.75818236693101</c:v>
                </c:pt>
                <c:pt idx="1098">
                  <c:v>658.62560072696601</c:v>
                </c:pt>
                <c:pt idx="1099">
                  <c:v>658.482602926666</c:v>
                </c:pt>
                <c:pt idx="1100">
                  <c:v>658.46908618202497</c:v>
                </c:pt>
                <c:pt idx="1101">
                  <c:v>658.42581872650101</c:v>
                </c:pt>
                <c:pt idx="1102">
                  <c:v>658.41468936517094</c:v>
                </c:pt>
                <c:pt idx="1103">
                  <c:v>658.36765684611498</c:v>
                </c:pt>
                <c:pt idx="1104">
                  <c:v>658.35852818336696</c:v>
                </c:pt>
                <c:pt idx="1105">
                  <c:v>658.31701458597297</c:v>
                </c:pt>
                <c:pt idx="1106">
                  <c:v>658.27829541124697</c:v>
                </c:pt>
                <c:pt idx="1107">
                  <c:v>658.23886511214596</c:v>
                </c:pt>
                <c:pt idx="1108">
                  <c:v>658.21147069448102</c:v>
                </c:pt>
                <c:pt idx="1109">
                  <c:v>658.21085473189805</c:v>
                </c:pt>
                <c:pt idx="1110">
                  <c:v>658.16109747684095</c:v>
                </c:pt>
                <c:pt idx="1111">
                  <c:v>658.10132660699003</c:v>
                </c:pt>
                <c:pt idx="1112">
                  <c:v>658.01282895705697</c:v>
                </c:pt>
                <c:pt idx="1113">
                  <c:v>657.96624154938002</c:v>
                </c:pt>
                <c:pt idx="1114">
                  <c:v>657.89611201205003</c:v>
                </c:pt>
                <c:pt idx="1115">
                  <c:v>657.89265726265899</c:v>
                </c:pt>
                <c:pt idx="1116">
                  <c:v>657.868543261632</c:v>
                </c:pt>
                <c:pt idx="1117">
                  <c:v>657.84319612646095</c:v>
                </c:pt>
                <c:pt idx="1118">
                  <c:v>657.629401171003</c:v>
                </c:pt>
                <c:pt idx="1119">
                  <c:v>657.53252097151505</c:v>
                </c:pt>
                <c:pt idx="1120">
                  <c:v>657.49221704833599</c:v>
                </c:pt>
                <c:pt idx="1121">
                  <c:v>657.485538489806</c:v>
                </c:pt>
                <c:pt idx="1122">
                  <c:v>657.44383410968601</c:v>
                </c:pt>
                <c:pt idx="1123">
                  <c:v>657.41622013201504</c:v>
                </c:pt>
                <c:pt idx="1124">
                  <c:v>657.39839216268695</c:v>
                </c:pt>
                <c:pt idx="1125">
                  <c:v>657.39337266496898</c:v>
                </c:pt>
                <c:pt idx="1126">
                  <c:v>657.32754540578503</c:v>
                </c:pt>
                <c:pt idx="1127">
                  <c:v>657.31224411385904</c:v>
                </c:pt>
                <c:pt idx="1128">
                  <c:v>657.30654111865601</c:v>
                </c:pt>
                <c:pt idx="1129">
                  <c:v>657.28657460696695</c:v>
                </c:pt>
                <c:pt idx="1130">
                  <c:v>657.28533550058296</c:v>
                </c:pt>
                <c:pt idx="1131">
                  <c:v>657.27685917969995</c:v>
                </c:pt>
                <c:pt idx="1132">
                  <c:v>657.02668629734706</c:v>
                </c:pt>
                <c:pt idx="1133">
                  <c:v>656.927726765937</c:v>
                </c:pt>
                <c:pt idx="1134">
                  <c:v>656.85692336475097</c:v>
                </c:pt>
                <c:pt idx="1135">
                  <c:v>656.85553982222905</c:v>
                </c:pt>
                <c:pt idx="1136">
                  <c:v>656.84243869004695</c:v>
                </c:pt>
                <c:pt idx="1137">
                  <c:v>656.83960354985004</c:v>
                </c:pt>
                <c:pt idx="1138">
                  <c:v>656.77211219475998</c:v>
                </c:pt>
                <c:pt idx="1139">
                  <c:v>656.69091978970005</c:v>
                </c:pt>
                <c:pt idx="1140">
                  <c:v>656.68472185729195</c:v>
                </c:pt>
                <c:pt idx="1141">
                  <c:v>656.67391160628904</c:v>
                </c:pt>
                <c:pt idx="1142">
                  <c:v>656.66437417876796</c:v>
                </c:pt>
                <c:pt idx="1143">
                  <c:v>656.64604729176006</c:v>
                </c:pt>
                <c:pt idx="1144">
                  <c:v>656.62195759258395</c:v>
                </c:pt>
                <c:pt idx="1145">
                  <c:v>656.58652436274099</c:v>
                </c:pt>
                <c:pt idx="1146">
                  <c:v>656.57947601088904</c:v>
                </c:pt>
                <c:pt idx="1147">
                  <c:v>656.57450658938603</c:v>
                </c:pt>
                <c:pt idx="1148">
                  <c:v>656.54178250693406</c:v>
                </c:pt>
                <c:pt idx="1149">
                  <c:v>656.52478821910597</c:v>
                </c:pt>
                <c:pt idx="1150">
                  <c:v>656.48146738519995</c:v>
                </c:pt>
                <c:pt idx="1151">
                  <c:v>656.353760067601</c:v>
                </c:pt>
                <c:pt idx="1152">
                  <c:v>656.32570406380501</c:v>
                </c:pt>
                <c:pt idx="1153">
                  <c:v>656.24533113605696</c:v>
                </c:pt>
                <c:pt idx="1154">
                  <c:v>656.21075603125598</c:v>
                </c:pt>
                <c:pt idx="1155">
                  <c:v>656.09203774536604</c:v>
                </c:pt>
                <c:pt idx="1156">
                  <c:v>656.05655845668196</c:v>
                </c:pt>
                <c:pt idx="1157">
                  <c:v>656.01965477681995</c:v>
                </c:pt>
                <c:pt idx="1158">
                  <c:v>655.951622400048</c:v>
                </c:pt>
                <c:pt idx="1159">
                  <c:v>655.85988578067997</c:v>
                </c:pt>
                <c:pt idx="1160">
                  <c:v>655.82515600209297</c:v>
                </c:pt>
                <c:pt idx="1161">
                  <c:v>655.82034461189801</c:v>
                </c:pt>
                <c:pt idx="1162">
                  <c:v>655.81866742627005</c:v>
                </c:pt>
                <c:pt idx="1163">
                  <c:v>655.80290509811198</c:v>
                </c:pt>
                <c:pt idx="1164">
                  <c:v>655.78673845067397</c:v>
                </c:pt>
                <c:pt idx="1165">
                  <c:v>655.60227257145095</c:v>
                </c:pt>
                <c:pt idx="1166">
                  <c:v>655.50348605726094</c:v>
                </c:pt>
                <c:pt idx="1167">
                  <c:v>655.47644285892204</c:v>
                </c:pt>
                <c:pt idx="1168">
                  <c:v>655.44642930597797</c:v>
                </c:pt>
                <c:pt idx="1169">
                  <c:v>655.38572921303603</c:v>
                </c:pt>
                <c:pt idx="1170">
                  <c:v>655.33470723329003</c:v>
                </c:pt>
                <c:pt idx="1171">
                  <c:v>655.32617423930799</c:v>
                </c:pt>
                <c:pt idx="1172">
                  <c:v>654.988451039334</c:v>
                </c:pt>
                <c:pt idx="1173">
                  <c:v>654.92338125916899</c:v>
                </c:pt>
                <c:pt idx="1174">
                  <c:v>654.86340615206802</c:v>
                </c:pt>
                <c:pt idx="1175">
                  <c:v>654.82510304662401</c:v>
                </c:pt>
                <c:pt idx="1176">
                  <c:v>654.809366293013</c:v>
                </c:pt>
                <c:pt idx="1177">
                  <c:v>654.77669007631505</c:v>
                </c:pt>
                <c:pt idx="1178">
                  <c:v>654.76380398062702</c:v>
                </c:pt>
                <c:pt idx="1179">
                  <c:v>654.72883643830801</c:v>
                </c:pt>
                <c:pt idx="1180">
                  <c:v>654.71285272343903</c:v>
                </c:pt>
                <c:pt idx="1181">
                  <c:v>654.683935446237</c:v>
                </c:pt>
                <c:pt idx="1182">
                  <c:v>654.63169452113596</c:v>
                </c:pt>
                <c:pt idx="1183">
                  <c:v>654.59527759458604</c:v>
                </c:pt>
                <c:pt idx="1184">
                  <c:v>654.45847483083196</c:v>
                </c:pt>
                <c:pt idx="1185">
                  <c:v>654.39536530033297</c:v>
                </c:pt>
                <c:pt idx="1186">
                  <c:v>654.383338950655</c:v>
                </c:pt>
                <c:pt idx="1187">
                  <c:v>654.32975771884799</c:v>
                </c:pt>
                <c:pt idx="1188">
                  <c:v>654.280933225843</c:v>
                </c:pt>
                <c:pt idx="1189">
                  <c:v>654.25000618741899</c:v>
                </c:pt>
                <c:pt idx="1190">
                  <c:v>654.15825531169503</c:v>
                </c:pt>
                <c:pt idx="1191">
                  <c:v>654.01839745461905</c:v>
                </c:pt>
                <c:pt idx="1192">
                  <c:v>654.01627589125906</c:v>
                </c:pt>
                <c:pt idx="1193">
                  <c:v>653.89948129350898</c:v>
                </c:pt>
                <c:pt idx="1194">
                  <c:v>653.88657970401403</c:v>
                </c:pt>
                <c:pt idx="1195">
                  <c:v>653.87786591564202</c:v>
                </c:pt>
                <c:pt idx="1196">
                  <c:v>653.84663329945897</c:v>
                </c:pt>
                <c:pt idx="1197">
                  <c:v>653.67025447175695</c:v>
                </c:pt>
                <c:pt idx="1198">
                  <c:v>653.61613551283597</c:v>
                </c:pt>
                <c:pt idx="1199">
                  <c:v>653.533165011591</c:v>
                </c:pt>
                <c:pt idx="1200">
                  <c:v>653.52794247617499</c:v>
                </c:pt>
                <c:pt idx="1201">
                  <c:v>653.47221538737494</c:v>
                </c:pt>
                <c:pt idx="1202">
                  <c:v>653.44527650228099</c:v>
                </c:pt>
                <c:pt idx="1203">
                  <c:v>653.43149050144802</c:v>
                </c:pt>
                <c:pt idx="1204">
                  <c:v>653.40257182003995</c:v>
                </c:pt>
                <c:pt idx="1205">
                  <c:v>653.356696826654</c:v>
                </c:pt>
                <c:pt idx="1206">
                  <c:v>653.33875256742101</c:v>
                </c:pt>
                <c:pt idx="1207">
                  <c:v>653.33802181110104</c:v>
                </c:pt>
                <c:pt idx="1208">
                  <c:v>653.29241783277996</c:v>
                </c:pt>
                <c:pt idx="1209">
                  <c:v>653.22849030326199</c:v>
                </c:pt>
                <c:pt idx="1210">
                  <c:v>653.11332571634398</c:v>
                </c:pt>
                <c:pt idx="1211">
                  <c:v>653.09598228513198</c:v>
                </c:pt>
                <c:pt idx="1212">
                  <c:v>653.02266496262598</c:v>
                </c:pt>
                <c:pt idx="1213">
                  <c:v>653.01846369212205</c:v>
                </c:pt>
                <c:pt idx="1214">
                  <c:v>653.002241500433</c:v>
                </c:pt>
                <c:pt idx="1215">
                  <c:v>652.94837043769701</c:v>
                </c:pt>
                <c:pt idx="1216">
                  <c:v>652.930676341241</c:v>
                </c:pt>
                <c:pt idx="1217">
                  <c:v>652.83781270082</c:v>
                </c:pt>
                <c:pt idx="1218">
                  <c:v>652.81512469563802</c:v>
                </c:pt>
                <c:pt idx="1219">
                  <c:v>652.76607840438896</c:v>
                </c:pt>
                <c:pt idx="1220">
                  <c:v>652.751297376774</c:v>
                </c:pt>
                <c:pt idx="1221">
                  <c:v>652.65401305625699</c:v>
                </c:pt>
                <c:pt idx="1222">
                  <c:v>652.60963795640498</c:v>
                </c:pt>
                <c:pt idx="1223">
                  <c:v>652.49506619264105</c:v>
                </c:pt>
                <c:pt idx="1224">
                  <c:v>652.30246539531004</c:v>
                </c:pt>
                <c:pt idx="1225">
                  <c:v>652.26836967400595</c:v>
                </c:pt>
                <c:pt idx="1226">
                  <c:v>652.24562110720501</c:v>
                </c:pt>
                <c:pt idx="1227">
                  <c:v>652.21815928459705</c:v>
                </c:pt>
                <c:pt idx="1228">
                  <c:v>652.18392781062596</c:v>
                </c:pt>
                <c:pt idx="1229">
                  <c:v>652.07698225797799</c:v>
                </c:pt>
                <c:pt idx="1230">
                  <c:v>652.03464903364795</c:v>
                </c:pt>
                <c:pt idx="1231">
                  <c:v>652.00097342358595</c:v>
                </c:pt>
                <c:pt idx="1232">
                  <c:v>651.99160444278198</c:v>
                </c:pt>
                <c:pt idx="1233">
                  <c:v>651.97023236732298</c:v>
                </c:pt>
                <c:pt idx="1234">
                  <c:v>651.95075867085097</c:v>
                </c:pt>
                <c:pt idx="1235">
                  <c:v>651.85576716089599</c:v>
                </c:pt>
                <c:pt idx="1236">
                  <c:v>651.75298336936498</c:v>
                </c:pt>
                <c:pt idx="1237">
                  <c:v>651.59946481532995</c:v>
                </c:pt>
                <c:pt idx="1238">
                  <c:v>651.59808342419501</c:v>
                </c:pt>
                <c:pt idx="1239">
                  <c:v>651.59701753976503</c:v>
                </c:pt>
                <c:pt idx="1240">
                  <c:v>651.58219111359904</c:v>
                </c:pt>
                <c:pt idx="1241">
                  <c:v>651.50954592025698</c:v>
                </c:pt>
                <c:pt idx="1242">
                  <c:v>651.41758183932495</c:v>
                </c:pt>
                <c:pt idx="1243">
                  <c:v>651.38823487930097</c:v>
                </c:pt>
                <c:pt idx="1244">
                  <c:v>651.36036727696501</c:v>
                </c:pt>
                <c:pt idx="1245">
                  <c:v>651.34705493889203</c:v>
                </c:pt>
                <c:pt idx="1246">
                  <c:v>651.34334251472796</c:v>
                </c:pt>
                <c:pt idx="1247">
                  <c:v>651.31201970207906</c:v>
                </c:pt>
                <c:pt idx="1248">
                  <c:v>651.26669447447898</c:v>
                </c:pt>
                <c:pt idx="1249">
                  <c:v>651.16581270350196</c:v>
                </c:pt>
                <c:pt idx="1250">
                  <c:v>651.06938358696402</c:v>
                </c:pt>
                <c:pt idx="1251">
                  <c:v>650.92878665521505</c:v>
                </c:pt>
                <c:pt idx="1252">
                  <c:v>650.84197161963505</c:v>
                </c:pt>
                <c:pt idx="1253">
                  <c:v>650.81662516024801</c:v>
                </c:pt>
                <c:pt idx="1254">
                  <c:v>650.80211780558398</c:v>
                </c:pt>
                <c:pt idx="1255">
                  <c:v>650.66772076826703</c:v>
                </c:pt>
                <c:pt idx="1256">
                  <c:v>650.60258542780798</c:v>
                </c:pt>
                <c:pt idx="1257">
                  <c:v>650.57529851097695</c:v>
                </c:pt>
                <c:pt idx="1258">
                  <c:v>650.56353004211803</c:v>
                </c:pt>
                <c:pt idx="1259">
                  <c:v>650.50592644555195</c:v>
                </c:pt>
                <c:pt idx="1260">
                  <c:v>650.47753422020901</c:v>
                </c:pt>
                <c:pt idx="1261">
                  <c:v>650.47090360165998</c:v>
                </c:pt>
                <c:pt idx="1262">
                  <c:v>650.37206078272004</c:v>
                </c:pt>
                <c:pt idx="1263">
                  <c:v>650.34603414114099</c:v>
                </c:pt>
                <c:pt idx="1264">
                  <c:v>650.33719132739395</c:v>
                </c:pt>
                <c:pt idx="1265">
                  <c:v>650.32583998324003</c:v>
                </c:pt>
                <c:pt idx="1266">
                  <c:v>650.27679793097604</c:v>
                </c:pt>
                <c:pt idx="1267">
                  <c:v>650.276034745424</c:v>
                </c:pt>
                <c:pt idx="1268">
                  <c:v>650.15344114770505</c:v>
                </c:pt>
                <c:pt idx="1269">
                  <c:v>650.01002968980697</c:v>
                </c:pt>
                <c:pt idx="1270">
                  <c:v>649.94327377341097</c:v>
                </c:pt>
                <c:pt idx="1271">
                  <c:v>649.91954425940696</c:v>
                </c:pt>
                <c:pt idx="1272">
                  <c:v>649.91700931136495</c:v>
                </c:pt>
                <c:pt idx="1273">
                  <c:v>649.82750903558804</c:v>
                </c:pt>
                <c:pt idx="1274">
                  <c:v>649.80581412040704</c:v>
                </c:pt>
                <c:pt idx="1275">
                  <c:v>649.80381817931095</c:v>
                </c:pt>
                <c:pt idx="1276">
                  <c:v>649.802847184764</c:v>
                </c:pt>
                <c:pt idx="1277">
                  <c:v>649.77081496085304</c:v>
                </c:pt>
                <c:pt idx="1278">
                  <c:v>649.70632710485904</c:v>
                </c:pt>
                <c:pt idx="1279">
                  <c:v>649.65562318425498</c:v>
                </c:pt>
                <c:pt idx="1280">
                  <c:v>649.55896494518004</c:v>
                </c:pt>
                <c:pt idx="1281">
                  <c:v>649.54738035548701</c:v>
                </c:pt>
                <c:pt idx="1282">
                  <c:v>649.43272479224197</c:v>
                </c:pt>
                <c:pt idx="1283">
                  <c:v>649.40362587313598</c:v>
                </c:pt>
                <c:pt idx="1284">
                  <c:v>649.33098809925002</c:v>
                </c:pt>
                <c:pt idx="1285">
                  <c:v>649.29000547872397</c:v>
                </c:pt>
                <c:pt idx="1286">
                  <c:v>649.25256215367597</c:v>
                </c:pt>
                <c:pt idx="1287">
                  <c:v>649.244423857897</c:v>
                </c:pt>
                <c:pt idx="1288">
                  <c:v>649.23471191275598</c:v>
                </c:pt>
                <c:pt idx="1289">
                  <c:v>649.22798097880695</c:v>
                </c:pt>
                <c:pt idx="1290">
                  <c:v>649.22546167175904</c:v>
                </c:pt>
                <c:pt idx="1291">
                  <c:v>649.20136941384305</c:v>
                </c:pt>
                <c:pt idx="1292">
                  <c:v>649.19087924180894</c:v>
                </c:pt>
                <c:pt idx="1293">
                  <c:v>649.12108667688005</c:v>
                </c:pt>
                <c:pt idx="1294">
                  <c:v>649.09196902059</c:v>
                </c:pt>
                <c:pt idx="1295">
                  <c:v>649.08205403348802</c:v>
                </c:pt>
                <c:pt idx="1296">
                  <c:v>649.07315172733399</c:v>
                </c:pt>
                <c:pt idx="1297">
                  <c:v>649.05866457465402</c:v>
                </c:pt>
                <c:pt idx="1298">
                  <c:v>649.058430740983</c:v>
                </c:pt>
                <c:pt idx="1299">
                  <c:v>649.012601341135</c:v>
                </c:pt>
                <c:pt idx="1300">
                  <c:v>648.97951658489296</c:v>
                </c:pt>
                <c:pt idx="1301">
                  <c:v>648.90210774458296</c:v>
                </c:pt>
                <c:pt idx="1302">
                  <c:v>648.87202244836999</c:v>
                </c:pt>
                <c:pt idx="1303">
                  <c:v>648.84393084840099</c:v>
                </c:pt>
                <c:pt idx="1304">
                  <c:v>648.78553138217205</c:v>
                </c:pt>
                <c:pt idx="1305">
                  <c:v>648.73124608003297</c:v>
                </c:pt>
                <c:pt idx="1306">
                  <c:v>648.67037845944606</c:v>
                </c:pt>
                <c:pt idx="1307">
                  <c:v>648.66503247241496</c:v>
                </c:pt>
                <c:pt idx="1308">
                  <c:v>648.63606400683796</c:v>
                </c:pt>
                <c:pt idx="1309">
                  <c:v>648.61381565208296</c:v>
                </c:pt>
                <c:pt idx="1310">
                  <c:v>648.60286655288996</c:v>
                </c:pt>
                <c:pt idx="1311">
                  <c:v>648.600366211699</c:v>
                </c:pt>
                <c:pt idx="1312">
                  <c:v>648.53907974200604</c:v>
                </c:pt>
                <c:pt idx="1313">
                  <c:v>648.417715032655</c:v>
                </c:pt>
                <c:pt idx="1314">
                  <c:v>648.41310029277497</c:v>
                </c:pt>
                <c:pt idx="1315">
                  <c:v>648.355328169637</c:v>
                </c:pt>
                <c:pt idx="1316">
                  <c:v>648.30276060383005</c:v>
                </c:pt>
                <c:pt idx="1317">
                  <c:v>648.26587606683597</c:v>
                </c:pt>
                <c:pt idx="1318">
                  <c:v>648.24750025159994</c:v>
                </c:pt>
                <c:pt idx="1319">
                  <c:v>648.19104181875696</c:v>
                </c:pt>
                <c:pt idx="1320">
                  <c:v>648.18287320645402</c:v>
                </c:pt>
                <c:pt idx="1321">
                  <c:v>647.99923900308704</c:v>
                </c:pt>
                <c:pt idx="1322">
                  <c:v>647.93116523700098</c:v>
                </c:pt>
                <c:pt idx="1323">
                  <c:v>647.92074578321501</c:v>
                </c:pt>
                <c:pt idx="1324">
                  <c:v>647.90540493142396</c:v>
                </c:pt>
                <c:pt idx="1325">
                  <c:v>647.80637687161902</c:v>
                </c:pt>
                <c:pt idx="1326">
                  <c:v>647.79141982803401</c:v>
                </c:pt>
                <c:pt idx="1327">
                  <c:v>647.78820806616</c:v>
                </c:pt>
                <c:pt idx="1328">
                  <c:v>647.77575049286804</c:v>
                </c:pt>
                <c:pt idx="1329">
                  <c:v>647.63829861091006</c:v>
                </c:pt>
                <c:pt idx="1330">
                  <c:v>647.63147986027002</c:v>
                </c:pt>
                <c:pt idx="1331">
                  <c:v>647.50766199565896</c:v>
                </c:pt>
                <c:pt idx="1332">
                  <c:v>647.50462637567</c:v>
                </c:pt>
                <c:pt idx="1333">
                  <c:v>647.49093619196901</c:v>
                </c:pt>
                <c:pt idx="1334">
                  <c:v>647.29891510746995</c:v>
                </c:pt>
                <c:pt idx="1335">
                  <c:v>647.26688258636898</c:v>
                </c:pt>
                <c:pt idx="1336">
                  <c:v>647.25423765006303</c:v>
                </c:pt>
                <c:pt idx="1337">
                  <c:v>647.24574272976804</c:v>
                </c:pt>
                <c:pt idx="1338">
                  <c:v>647.21767945177601</c:v>
                </c:pt>
                <c:pt idx="1339">
                  <c:v>647.155987068586</c:v>
                </c:pt>
                <c:pt idx="1340">
                  <c:v>647.10982782097506</c:v>
                </c:pt>
                <c:pt idx="1341">
                  <c:v>647.089372425752</c:v>
                </c:pt>
                <c:pt idx="1342">
                  <c:v>647.03818675371201</c:v>
                </c:pt>
                <c:pt idx="1343">
                  <c:v>647.01418348578898</c:v>
                </c:pt>
                <c:pt idx="1344">
                  <c:v>647.012463903764</c:v>
                </c:pt>
                <c:pt idx="1345">
                  <c:v>647.00947021325305</c:v>
                </c:pt>
                <c:pt idx="1346">
                  <c:v>646.99078317897204</c:v>
                </c:pt>
                <c:pt idx="1347">
                  <c:v>646.91657858380302</c:v>
                </c:pt>
                <c:pt idx="1348">
                  <c:v>646.89712887747601</c:v>
                </c:pt>
                <c:pt idx="1349">
                  <c:v>646.84848958410396</c:v>
                </c:pt>
                <c:pt idx="1350">
                  <c:v>646.84638665359705</c:v>
                </c:pt>
                <c:pt idx="1351">
                  <c:v>646.84396874787603</c:v>
                </c:pt>
                <c:pt idx="1352">
                  <c:v>646.84341296518198</c:v>
                </c:pt>
                <c:pt idx="1353">
                  <c:v>646.762915520707</c:v>
                </c:pt>
                <c:pt idx="1354">
                  <c:v>646.72169111915696</c:v>
                </c:pt>
                <c:pt idx="1355">
                  <c:v>646.71143223560102</c:v>
                </c:pt>
                <c:pt idx="1356">
                  <c:v>646.68168919285802</c:v>
                </c:pt>
                <c:pt idx="1357">
                  <c:v>646.65211135342599</c:v>
                </c:pt>
                <c:pt idx="1358">
                  <c:v>646.64221517528904</c:v>
                </c:pt>
                <c:pt idx="1359">
                  <c:v>646.628707388669</c:v>
                </c:pt>
                <c:pt idx="1360">
                  <c:v>646.62198585771102</c:v>
                </c:pt>
                <c:pt idx="1361">
                  <c:v>646.587062187019</c:v>
                </c:pt>
                <c:pt idx="1362">
                  <c:v>646.57832700220797</c:v>
                </c:pt>
                <c:pt idx="1363">
                  <c:v>646.56847264183705</c:v>
                </c:pt>
                <c:pt idx="1364">
                  <c:v>646.56290232014703</c:v>
                </c:pt>
                <c:pt idx="1365">
                  <c:v>646.47715609302702</c:v>
                </c:pt>
                <c:pt idx="1366">
                  <c:v>646.39197072305603</c:v>
                </c:pt>
                <c:pt idx="1367">
                  <c:v>646.38589207432801</c:v>
                </c:pt>
                <c:pt idx="1368">
                  <c:v>646.31646610339499</c:v>
                </c:pt>
                <c:pt idx="1369">
                  <c:v>646.299896040313</c:v>
                </c:pt>
                <c:pt idx="1370">
                  <c:v>646.06092338860105</c:v>
                </c:pt>
                <c:pt idx="1371">
                  <c:v>646.03834976959797</c:v>
                </c:pt>
                <c:pt idx="1372">
                  <c:v>645.99923997078804</c:v>
                </c:pt>
                <c:pt idx="1373">
                  <c:v>645.94533777672802</c:v>
                </c:pt>
                <c:pt idx="1374">
                  <c:v>645.91600229015899</c:v>
                </c:pt>
                <c:pt idx="1375">
                  <c:v>645.84502702380701</c:v>
                </c:pt>
                <c:pt idx="1376">
                  <c:v>645.79121848654199</c:v>
                </c:pt>
                <c:pt idx="1377">
                  <c:v>645.71952636814501</c:v>
                </c:pt>
                <c:pt idx="1378">
                  <c:v>645.66956791259304</c:v>
                </c:pt>
                <c:pt idx="1379">
                  <c:v>645.61517923033603</c:v>
                </c:pt>
                <c:pt idx="1380">
                  <c:v>645.61368757436503</c:v>
                </c:pt>
                <c:pt idx="1381">
                  <c:v>645.55925683153703</c:v>
                </c:pt>
                <c:pt idx="1382">
                  <c:v>645.460964824641</c:v>
                </c:pt>
                <c:pt idx="1383">
                  <c:v>645.40757899088499</c:v>
                </c:pt>
                <c:pt idx="1384">
                  <c:v>645.38513178452899</c:v>
                </c:pt>
                <c:pt idx="1385">
                  <c:v>645.37942202055694</c:v>
                </c:pt>
                <c:pt idx="1386">
                  <c:v>645.349080393706</c:v>
                </c:pt>
                <c:pt idx="1387">
                  <c:v>645.30509185423205</c:v>
                </c:pt>
                <c:pt idx="1388">
                  <c:v>645.28811205391605</c:v>
                </c:pt>
                <c:pt idx="1389">
                  <c:v>645.27597207965198</c:v>
                </c:pt>
                <c:pt idx="1390">
                  <c:v>645.27574135624502</c:v>
                </c:pt>
                <c:pt idx="1391">
                  <c:v>645.25577498695202</c:v>
                </c:pt>
                <c:pt idx="1392">
                  <c:v>645.15044048430605</c:v>
                </c:pt>
                <c:pt idx="1393">
                  <c:v>645.13732422010105</c:v>
                </c:pt>
                <c:pt idx="1394">
                  <c:v>645.06514121984105</c:v>
                </c:pt>
                <c:pt idx="1395">
                  <c:v>645.04205994568304</c:v>
                </c:pt>
                <c:pt idx="1396">
                  <c:v>644.97260236539501</c:v>
                </c:pt>
                <c:pt idx="1397">
                  <c:v>644.94415184258105</c:v>
                </c:pt>
                <c:pt idx="1398">
                  <c:v>644.92787775126897</c:v>
                </c:pt>
                <c:pt idx="1399">
                  <c:v>644.84283710431703</c:v>
                </c:pt>
                <c:pt idx="1400">
                  <c:v>644.80427808513195</c:v>
                </c:pt>
                <c:pt idx="1401">
                  <c:v>644.80137188170602</c:v>
                </c:pt>
                <c:pt idx="1402">
                  <c:v>644.674458199269</c:v>
                </c:pt>
                <c:pt idx="1403">
                  <c:v>644.65090442555697</c:v>
                </c:pt>
                <c:pt idx="1404">
                  <c:v>644.61352121131495</c:v>
                </c:pt>
                <c:pt idx="1405">
                  <c:v>644.559877406998</c:v>
                </c:pt>
                <c:pt idx="1406">
                  <c:v>644.53556500262096</c:v>
                </c:pt>
                <c:pt idx="1407">
                  <c:v>644.51489735485302</c:v>
                </c:pt>
                <c:pt idx="1408">
                  <c:v>644.47535354711397</c:v>
                </c:pt>
                <c:pt idx="1409">
                  <c:v>644.38974123507398</c:v>
                </c:pt>
                <c:pt idx="1410">
                  <c:v>644.36795313126004</c:v>
                </c:pt>
                <c:pt idx="1411">
                  <c:v>644.34235026859699</c:v>
                </c:pt>
                <c:pt idx="1412">
                  <c:v>644.24979009398896</c:v>
                </c:pt>
                <c:pt idx="1413">
                  <c:v>644.24770581816597</c:v>
                </c:pt>
                <c:pt idx="1414">
                  <c:v>644.20979668294694</c:v>
                </c:pt>
                <c:pt idx="1415">
                  <c:v>644.20243485986498</c:v>
                </c:pt>
                <c:pt idx="1416">
                  <c:v>644.15543242600495</c:v>
                </c:pt>
                <c:pt idx="1417">
                  <c:v>644.111151915096</c:v>
                </c:pt>
                <c:pt idx="1418">
                  <c:v>644.06942397012006</c:v>
                </c:pt>
                <c:pt idx="1419">
                  <c:v>643.99520242345204</c:v>
                </c:pt>
                <c:pt idx="1420">
                  <c:v>643.94778964771103</c:v>
                </c:pt>
                <c:pt idx="1421">
                  <c:v>643.944780556301</c:v>
                </c:pt>
                <c:pt idx="1422">
                  <c:v>643.93723992721505</c:v>
                </c:pt>
                <c:pt idx="1423">
                  <c:v>643.91469485684001</c:v>
                </c:pt>
                <c:pt idx="1424">
                  <c:v>643.90524691392102</c:v>
                </c:pt>
                <c:pt idx="1425">
                  <c:v>643.83019093673204</c:v>
                </c:pt>
                <c:pt idx="1426">
                  <c:v>643.78572859113001</c:v>
                </c:pt>
                <c:pt idx="1427">
                  <c:v>643.75403580762202</c:v>
                </c:pt>
                <c:pt idx="1428">
                  <c:v>643.72313861710904</c:v>
                </c:pt>
                <c:pt idx="1429">
                  <c:v>643.67929916810101</c:v>
                </c:pt>
                <c:pt idx="1430">
                  <c:v>643.54663200286097</c:v>
                </c:pt>
                <c:pt idx="1431">
                  <c:v>643.53199587718598</c:v>
                </c:pt>
                <c:pt idx="1432">
                  <c:v>643.49123354261405</c:v>
                </c:pt>
                <c:pt idx="1433">
                  <c:v>643.41558136412004</c:v>
                </c:pt>
                <c:pt idx="1434">
                  <c:v>643.39589836912899</c:v>
                </c:pt>
                <c:pt idx="1435">
                  <c:v>643.36883085800798</c:v>
                </c:pt>
                <c:pt idx="1436">
                  <c:v>643.31365984851004</c:v>
                </c:pt>
                <c:pt idx="1437">
                  <c:v>643.28156612723603</c:v>
                </c:pt>
                <c:pt idx="1438">
                  <c:v>643.224765824261</c:v>
                </c:pt>
                <c:pt idx="1439">
                  <c:v>643.18443197640204</c:v>
                </c:pt>
                <c:pt idx="1440">
                  <c:v>643.15029336522196</c:v>
                </c:pt>
                <c:pt idx="1441">
                  <c:v>643.13710174236303</c:v>
                </c:pt>
                <c:pt idx="1442">
                  <c:v>643.13036057752799</c:v>
                </c:pt>
                <c:pt idx="1443">
                  <c:v>643.06002980866697</c:v>
                </c:pt>
                <c:pt idx="1444">
                  <c:v>643.00798053695303</c:v>
                </c:pt>
                <c:pt idx="1445">
                  <c:v>643.00454098446505</c:v>
                </c:pt>
                <c:pt idx="1446">
                  <c:v>642.98571193177702</c:v>
                </c:pt>
                <c:pt idx="1447">
                  <c:v>642.94375568934095</c:v>
                </c:pt>
                <c:pt idx="1448">
                  <c:v>642.90040797075198</c:v>
                </c:pt>
                <c:pt idx="1449">
                  <c:v>642.824357815403</c:v>
                </c:pt>
                <c:pt idx="1450">
                  <c:v>642.81822635386504</c:v>
                </c:pt>
                <c:pt idx="1451">
                  <c:v>642.78568351717297</c:v>
                </c:pt>
                <c:pt idx="1452">
                  <c:v>642.77198191525804</c:v>
                </c:pt>
                <c:pt idx="1453">
                  <c:v>642.76440499058106</c:v>
                </c:pt>
                <c:pt idx="1454">
                  <c:v>642.66083752152701</c:v>
                </c:pt>
                <c:pt idx="1455">
                  <c:v>642.65052211925797</c:v>
                </c:pt>
                <c:pt idx="1456">
                  <c:v>642.64593336653502</c:v>
                </c:pt>
                <c:pt idx="1457">
                  <c:v>642.61668485875805</c:v>
                </c:pt>
                <c:pt idx="1458">
                  <c:v>642.56338435298903</c:v>
                </c:pt>
                <c:pt idx="1459">
                  <c:v>642.55447204477696</c:v>
                </c:pt>
                <c:pt idx="1460">
                  <c:v>642.53362273516996</c:v>
                </c:pt>
                <c:pt idx="1461">
                  <c:v>642.49782495221598</c:v>
                </c:pt>
                <c:pt idx="1462">
                  <c:v>642.48910964447305</c:v>
                </c:pt>
                <c:pt idx="1463">
                  <c:v>642.47364374338395</c:v>
                </c:pt>
                <c:pt idx="1464">
                  <c:v>642.47175204869302</c:v>
                </c:pt>
                <c:pt idx="1465">
                  <c:v>642.44403070509804</c:v>
                </c:pt>
                <c:pt idx="1466">
                  <c:v>642.38583568585796</c:v>
                </c:pt>
                <c:pt idx="1467">
                  <c:v>642.35647406503404</c:v>
                </c:pt>
                <c:pt idx="1468">
                  <c:v>642.33867847382999</c:v>
                </c:pt>
                <c:pt idx="1469">
                  <c:v>642.21312341812495</c:v>
                </c:pt>
                <c:pt idx="1470">
                  <c:v>642.166680657352</c:v>
                </c:pt>
                <c:pt idx="1471">
                  <c:v>642.08340027857901</c:v>
                </c:pt>
                <c:pt idx="1472">
                  <c:v>642.01252373012096</c:v>
                </c:pt>
                <c:pt idx="1473">
                  <c:v>641.95893691288404</c:v>
                </c:pt>
                <c:pt idx="1474">
                  <c:v>641.93970389993501</c:v>
                </c:pt>
                <c:pt idx="1475">
                  <c:v>641.91434182711203</c:v>
                </c:pt>
                <c:pt idx="1476">
                  <c:v>641.82563222653198</c:v>
                </c:pt>
                <c:pt idx="1477">
                  <c:v>641.79126780020499</c:v>
                </c:pt>
                <c:pt idx="1478">
                  <c:v>641.74972857194098</c:v>
                </c:pt>
                <c:pt idx="1479">
                  <c:v>641.70690228579701</c:v>
                </c:pt>
                <c:pt idx="1480">
                  <c:v>641.70195905471201</c:v>
                </c:pt>
                <c:pt idx="1481">
                  <c:v>641.67218371657805</c:v>
                </c:pt>
                <c:pt idx="1482">
                  <c:v>641.62368071080095</c:v>
                </c:pt>
                <c:pt idx="1483">
                  <c:v>641.57516691007504</c:v>
                </c:pt>
                <c:pt idx="1484">
                  <c:v>641.55562431600799</c:v>
                </c:pt>
                <c:pt idx="1485">
                  <c:v>641.49174277096995</c:v>
                </c:pt>
                <c:pt idx="1486">
                  <c:v>641.44886638867399</c:v>
                </c:pt>
                <c:pt idx="1487">
                  <c:v>641.44131447847894</c:v>
                </c:pt>
                <c:pt idx="1488">
                  <c:v>641.43305729614303</c:v>
                </c:pt>
                <c:pt idx="1489">
                  <c:v>641.33827773987798</c:v>
                </c:pt>
                <c:pt idx="1490">
                  <c:v>641.26125138872999</c:v>
                </c:pt>
                <c:pt idx="1491">
                  <c:v>641.25040674980301</c:v>
                </c:pt>
                <c:pt idx="1492">
                  <c:v>641.10851171679701</c:v>
                </c:pt>
                <c:pt idx="1493">
                  <c:v>641.09562277721898</c:v>
                </c:pt>
                <c:pt idx="1494">
                  <c:v>641.08918401245103</c:v>
                </c:pt>
                <c:pt idx="1495">
                  <c:v>641.06552882410597</c:v>
                </c:pt>
                <c:pt idx="1496">
                  <c:v>640.988593933728</c:v>
                </c:pt>
                <c:pt idx="1497">
                  <c:v>640.97843192580001</c:v>
                </c:pt>
                <c:pt idx="1498">
                  <c:v>640.92422495409596</c:v>
                </c:pt>
                <c:pt idx="1499">
                  <c:v>640.89009983770598</c:v>
                </c:pt>
                <c:pt idx="1500">
                  <c:v>640.87713841397294</c:v>
                </c:pt>
                <c:pt idx="1501">
                  <c:v>640.83206474450606</c:v>
                </c:pt>
                <c:pt idx="1502">
                  <c:v>640.80216825925402</c:v>
                </c:pt>
                <c:pt idx="1503">
                  <c:v>640.74472227582203</c:v>
                </c:pt>
                <c:pt idx="1504">
                  <c:v>640.61585859643105</c:v>
                </c:pt>
                <c:pt idx="1505">
                  <c:v>640.60702238479905</c:v>
                </c:pt>
                <c:pt idx="1506">
                  <c:v>640.57984001341902</c:v>
                </c:pt>
                <c:pt idx="1507">
                  <c:v>640.48744039120004</c:v>
                </c:pt>
                <c:pt idx="1508">
                  <c:v>640.39128630375001</c:v>
                </c:pt>
                <c:pt idx="1509">
                  <c:v>640.35328826892498</c:v>
                </c:pt>
                <c:pt idx="1510">
                  <c:v>640.32337446580698</c:v>
                </c:pt>
                <c:pt idx="1511">
                  <c:v>640.30413850801006</c:v>
                </c:pt>
                <c:pt idx="1512">
                  <c:v>640.29399583547604</c:v>
                </c:pt>
                <c:pt idx="1513">
                  <c:v>640.226160506469</c:v>
                </c:pt>
                <c:pt idx="1514">
                  <c:v>640.21794352631002</c:v>
                </c:pt>
                <c:pt idx="1515">
                  <c:v>640.19788272102301</c:v>
                </c:pt>
                <c:pt idx="1516">
                  <c:v>640.16153621869603</c:v>
                </c:pt>
                <c:pt idx="1517">
                  <c:v>640.13065798660296</c:v>
                </c:pt>
                <c:pt idx="1518">
                  <c:v>640.06992031289099</c:v>
                </c:pt>
                <c:pt idx="1519">
                  <c:v>640.05631524089301</c:v>
                </c:pt>
                <c:pt idx="1520">
                  <c:v>639.99649382611699</c:v>
                </c:pt>
                <c:pt idx="1521">
                  <c:v>639.9919380645</c:v>
                </c:pt>
                <c:pt idx="1522">
                  <c:v>639.95347980445797</c:v>
                </c:pt>
                <c:pt idx="1523">
                  <c:v>639.95009807625695</c:v>
                </c:pt>
                <c:pt idx="1524">
                  <c:v>639.83665039727498</c:v>
                </c:pt>
                <c:pt idx="1525">
                  <c:v>639.79260253374105</c:v>
                </c:pt>
                <c:pt idx="1526">
                  <c:v>639.77668851595104</c:v>
                </c:pt>
                <c:pt idx="1527">
                  <c:v>639.76431960718503</c:v>
                </c:pt>
                <c:pt idx="1528">
                  <c:v>639.71419212789795</c:v>
                </c:pt>
                <c:pt idx="1529">
                  <c:v>639.70094744150902</c:v>
                </c:pt>
                <c:pt idx="1530">
                  <c:v>639.57485889965699</c:v>
                </c:pt>
                <c:pt idx="1531">
                  <c:v>639.51806704545004</c:v>
                </c:pt>
                <c:pt idx="1532">
                  <c:v>639.51596859566803</c:v>
                </c:pt>
                <c:pt idx="1533">
                  <c:v>639.45825209501402</c:v>
                </c:pt>
                <c:pt idx="1534">
                  <c:v>639.42116301272995</c:v>
                </c:pt>
                <c:pt idx="1535">
                  <c:v>639.389222648187</c:v>
                </c:pt>
                <c:pt idx="1536">
                  <c:v>639.37247409836095</c:v>
                </c:pt>
                <c:pt idx="1537">
                  <c:v>639.34619194866605</c:v>
                </c:pt>
                <c:pt idx="1538">
                  <c:v>639.34045323008695</c:v>
                </c:pt>
                <c:pt idx="1539">
                  <c:v>639.22429856138604</c:v>
                </c:pt>
                <c:pt idx="1540">
                  <c:v>639.12950042061402</c:v>
                </c:pt>
                <c:pt idx="1541">
                  <c:v>639.120633564272</c:v>
                </c:pt>
                <c:pt idx="1542">
                  <c:v>639.07966276488901</c:v>
                </c:pt>
                <c:pt idx="1543">
                  <c:v>639.05773979873004</c:v>
                </c:pt>
                <c:pt idx="1544">
                  <c:v>639.00243440408997</c:v>
                </c:pt>
                <c:pt idx="1545">
                  <c:v>638.98645810536595</c:v>
                </c:pt>
                <c:pt idx="1546">
                  <c:v>638.94313944405803</c:v>
                </c:pt>
                <c:pt idx="1547">
                  <c:v>638.92930648586901</c:v>
                </c:pt>
                <c:pt idx="1548">
                  <c:v>638.92136127158506</c:v>
                </c:pt>
                <c:pt idx="1549">
                  <c:v>638.89984073794903</c:v>
                </c:pt>
                <c:pt idx="1550">
                  <c:v>638.76729942837903</c:v>
                </c:pt>
                <c:pt idx="1551">
                  <c:v>638.69935600323902</c:v>
                </c:pt>
                <c:pt idx="1552">
                  <c:v>638.574575101552</c:v>
                </c:pt>
                <c:pt idx="1553">
                  <c:v>638.55452376652602</c:v>
                </c:pt>
                <c:pt idx="1554">
                  <c:v>638.43927097188896</c:v>
                </c:pt>
                <c:pt idx="1555">
                  <c:v>638.35577267447798</c:v>
                </c:pt>
                <c:pt idx="1556">
                  <c:v>638.304629413155</c:v>
                </c:pt>
                <c:pt idx="1557">
                  <c:v>638.15056824052795</c:v>
                </c:pt>
                <c:pt idx="1558">
                  <c:v>638.12782224136299</c:v>
                </c:pt>
                <c:pt idx="1559">
                  <c:v>638.08731973759996</c:v>
                </c:pt>
                <c:pt idx="1560">
                  <c:v>638.06844872781301</c:v>
                </c:pt>
                <c:pt idx="1561">
                  <c:v>638.00292691570496</c:v>
                </c:pt>
                <c:pt idx="1562">
                  <c:v>637.93168675004404</c:v>
                </c:pt>
                <c:pt idx="1563">
                  <c:v>637.89309068914099</c:v>
                </c:pt>
                <c:pt idx="1564">
                  <c:v>637.84494842883305</c:v>
                </c:pt>
                <c:pt idx="1565">
                  <c:v>637.81321409489999</c:v>
                </c:pt>
                <c:pt idx="1566">
                  <c:v>637.80634475591205</c:v>
                </c:pt>
                <c:pt idx="1567">
                  <c:v>637.74721530628699</c:v>
                </c:pt>
                <c:pt idx="1568">
                  <c:v>637.70655332057902</c:v>
                </c:pt>
                <c:pt idx="1569">
                  <c:v>637.65901945321298</c:v>
                </c:pt>
                <c:pt idx="1570">
                  <c:v>637.65183853725102</c:v>
                </c:pt>
                <c:pt idx="1571">
                  <c:v>637.64711045201796</c:v>
                </c:pt>
                <c:pt idx="1572">
                  <c:v>637.53994948664501</c:v>
                </c:pt>
                <c:pt idx="1573">
                  <c:v>637.52825729379799</c:v>
                </c:pt>
                <c:pt idx="1574">
                  <c:v>637.52585149903302</c:v>
                </c:pt>
                <c:pt idx="1575">
                  <c:v>637.51347991072805</c:v>
                </c:pt>
                <c:pt idx="1576">
                  <c:v>637.49642799757703</c:v>
                </c:pt>
                <c:pt idx="1577">
                  <c:v>637.49015918144005</c:v>
                </c:pt>
                <c:pt idx="1578">
                  <c:v>637.44785835287701</c:v>
                </c:pt>
                <c:pt idx="1579">
                  <c:v>637.38860271113504</c:v>
                </c:pt>
                <c:pt idx="1580">
                  <c:v>637.38053158415096</c:v>
                </c:pt>
                <c:pt idx="1581">
                  <c:v>637.35828233910104</c:v>
                </c:pt>
                <c:pt idx="1582">
                  <c:v>637.35781495632796</c:v>
                </c:pt>
                <c:pt idx="1583">
                  <c:v>637.31861642249396</c:v>
                </c:pt>
                <c:pt idx="1584">
                  <c:v>637.12875771876804</c:v>
                </c:pt>
                <c:pt idx="1585">
                  <c:v>637.08294769424697</c:v>
                </c:pt>
                <c:pt idx="1586">
                  <c:v>637.04774622509899</c:v>
                </c:pt>
                <c:pt idx="1587">
                  <c:v>636.99382188080904</c:v>
                </c:pt>
                <c:pt idx="1588">
                  <c:v>636.90641745180199</c:v>
                </c:pt>
                <c:pt idx="1589">
                  <c:v>636.89439356177502</c:v>
                </c:pt>
                <c:pt idx="1590">
                  <c:v>636.87762381400205</c:v>
                </c:pt>
                <c:pt idx="1591">
                  <c:v>636.83602360131897</c:v>
                </c:pt>
                <c:pt idx="1592">
                  <c:v>636.77724678596599</c:v>
                </c:pt>
                <c:pt idx="1593">
                  <c:v>636.76262624864796</c:v>
                </c:pt>
                <c:pt idx="1594">
                  <c:v>636.74873291417202</c:v>
                </c:pt>
                <c:pt idx="1595">
                  <c:v>636.73159559093301</c:v>
                </c:pt>
                <c:pt idx="1596">
                  <c:v>636.70800173316798</c:v>
                </c:pt>
                <c:pt idx="1597">
                  <c:v>636.68407760862601</c:v>
                </c:pt>
                <c:pt idx="1598">
                  <c:v>636.67511303239701</c:v>
                </c:pt>
                <c:pt idx="1599">
                  <c:v>636.64704112455604</c:v>
                </c:pt>
                <c:pt idx="1600">
                  <c:v>636.62059987043494</c:v>
                </c:pt>
                <c:pt idx="1601">
                  <c:v>636.61703658504302</c:v>
                </c:pt>
                <c:pt idx="1602">
                  <c:v>636.57598962929296</c:v>
                </c:pt>
                <c:pt idx="1603">
                  <c:v>636.52309212826196</c:v>
                </c:pt>
                <c:pt idx="1604">
                  <c:v>636.48144300787999</c:v>
                </c:pt>
                <c:pt idx="1605">
                  <c:v>636.447244109179</c:v>
                </c:pt>
                <c:pt idx="1606">
                  <c:v>636.40782072327499</c:v>
                </c:pt>
                <c:pt idx="1607">
                  <c:v>636.40372475916797</c:v>
                </c:pt>
                <c:pt idx="1608">
                  <c:v>636.392951184911</c:v>
                </c:pt>
                <c:pt idx="1609">
                  <c:v>636.37343738818095</c:v>
                </c:pt>
                <c:pt idx="1610">
                  <c:v>636.36197864144003</c:v>
                </c:pt>
                <c:pt idx="1611">
                  <c:v>636.33266449632595</c:v>
                </c:pt>
                <c:pt idx="1612">
                  <c:v>636.28867604573895</c:v>
                </c:pt>
                <c:pt idx="1613">
                  <c:v>636.28539153681095</c:v>
                </c:pt>
                <c:pt idx="1614">
                  <c:v>636.22740649149102</c:v>
                </c:pt>
                <c:pt idx="1615">
                  <c:v>636.20317105950596</c:v>
                </c:pt>
                <c:pt idx="1616">
                  <c:v>636.18394002273396</c:v>
                </c:pt>
                <c:pt idx="1617">
                  <c:v>636.168249088484</c:v>
                </c:pt>
                <c:pt idx="1618">
                  <c:v>636.140427635695</c:v>
                </c:pt>
                <c:pt idx="1619">
                  <c:v>636.11284733558</c:v>
                </c:pt>
                <c:pt idx="1620">
                  <c:v>636.103944707349</c:v>
                </c:pt>
                <c:pt idx="1621">
                  <c:v>636.06882541739196</c:v>
                </c:pt>
                <c:pt idx="1622">
                  <c:v>636.06086353192802</c:v>
                </c:pt>
                <c:pt idx="1623">
                  <c:v>636.04661160139301</c:v>
                </c:pt>
                <c:pt idx="1624">
                  <c:v>636.04207067001903</c:v>
                </c:pt>
                <c:pt idx="1625">
                  <c:v>636.02556929802802</c:v>
                </c:pt>
                <c:pt idx="1626">
                  <c:v>635.94892586903904</c:v>
                </c:pt>
                <c:pt idx="1627">
                  <c:v>635.89855789945295</c:v>
                </c:pt>
                <c:pt idx="1628">
                  <c:v>635.89547537285102</c:v>
                </c:pt>
                <c:pt idx="1629">
                  <c:v>635.89039509629504</c:v>
                </c:pt>
                <c:pt idx="1630">
                  <c:v>635.88618098479503</c:v>
                </c:pt>
                <c:pt idx="1631">
                  <c:v>635.78893991811196</c:v>
                </c:pt>
                <c:pt idx="1632">
                  <c:v>635.77439775317396</c:v>
                </c:pt>
                <c:pt idx="1633">
                  <c:v>635.71338045558798</c:v>
                </c:pt>
                <c:pt idx="1634">
                  <c:v>635.69566806863804</c:v>
                </c:pt>
                <c:pt idx="1635">
                  <c:v>635.67752479774595</c:v>
                </c:pt>
                <c:pt idx="1636">
                  <c:v>635.62866463466605</c:v>
                </c:pt>
                <c:pt idx="1637">
                  <c:v>635.62561888130494</c:v>
                </c:pt>
                <c:pt idx="1638">
                  <c:v>635.616849809771</c:v>
                </c:pt>
                <c:pt idx="1639">
                  <c:v>635.60524724786796</c:v>
                </c:pt>
                <c:pt idx="1640">
                  <c:v>635.60137583905498</c:v>
                </c:pt>
                <c:pt idx="1641">
                  <c:v>635.57773773961799</c:v>
                </c:pt>
                <c:pt idx="1642">
                  <c:v>635.540891901995</c:v>
                </c:pt>
                <c:pt idx="1643">
                  <c:v>635.53086955103299</c:v>
                </c:pt>
                <c:pt idx="1644">
                  <c:v>635.45527624603506</c:v>
                </c:pt>
                <c:pt idx="1645">
                  <c:v>635.33212437864495</c:v>
                </c:pt>
                <c:pt idx="1646">
                  <c:v>635.26753392287105</c:v>
                </c:pt>
                <c:pt idx="1647">
                  <c:v>635.23290708991794</c:v>
                </c:pt>
                <c:pt idx="1648">
                  <c:v>635.23010367917198</c:v>
                </c:pt>
                <c:pt idx="1649">
                  <c:v>635.21757491225605</c:v>
                </c:pt>
                <c:pt idx="1650">
                  <c:v>635.148586367294</c:v>
                </c:pt>
                <c:pt idx="1651">
                  <c:v>635.11174979779503</c:v>
                </c:pt>
                <c:pt idx="1652">
                  <c:v>635.10128210653295</c:v>
                </c:pt>
                <c:pt idx="1653">
                  <c:v>634.98884966581898</c:v>
                </c:pt>
                <c:pt idx="1654">
                  <c:v>634.97996888662601</c:v>
                </c:pt>
                <c:pt idx="1655">
                  <c:v>634.95189715781999</c:v>
                </c:pt>
                <c:pt idx="1656">
                  <c:v>634.94439794964296</c:v>
                </c:pt>
                <c:pt idx="1657">
                  <c:v>634.93637014886997</c:v>
                </c:pt>
                <c:pt idx="1658">
                  <c:v>634.86790691880901</c:v>
                </c:pt>
                <c:pt idx="1659">
                  <c:v>634.86284258858097</c:v>
                </c:pt>
                <c:pt idx="1660">
                  <c:v>634.84696042042299</c:v>
                </c:pt>
                <c:pt idx="1661">
                  <c:v>634.799154429552</c:v>
                </c:pt>
                <c:pt idx="1662">
                  <c:v>634.74846713844897</c:v>
                </c:pt>
                <c:pt idx="1663">
                  <c:v>634.74360423294195</c:v>
                </c:pt>
                <c:pt idx="1664">
                  <c:v>634.72313101277905</c:v>
                </c:pt>
                <c:pt idx="1665">
                  <c:v>634.72261383122805</c:v>
                </c:pt>
                <c:pt idx="1666">
                  <c:v>634.68541132144901</c:v>
                </c:pt>
                <c:pt idx="1667">
                  <c:v>634.68363877315903</c:v>
                </c:pt>
                <c:pt idx="1668">
                  <c:v>634.67731915178695</c:v>
                </c:pt>
                <c:pt idx="1669">
                  <c:v>634.67595659998403</c:v>
                </c:pt>
                <c:pt idx="1670">
                  <c:v>634.63633985126705</c:v>
                </c:pt>
                <c:pt idx="1671">
                  <c:v>634.61447667758398</c:v>
                </c:pt>
                <c:pt idx="1672">
                  <c:v>634.60715482197304</c:v>
                </c:pt>
                <c:pt idx="1673">
                  <c:v>634.53026928498298</c:v>
                </c:pt>
                <c:pt idx="1674">
                  <c:v>634.48762805834997</c:v>
                </c:pt>
                <c:pt idx="1675">
                  <c:v>634.46500398347303</c:v>
                </c:pt>
                <c:pt idx="1676">
                  <c:v>634.43487355994796</c:v>
                </c:pt>
                <c:pt idx="1677">
                  <c:v>634.39180976358</c:v>
                </c:pt>
                <c:pt idx="1678">
                  <c:v>634.39103961774595</c:v>
                </c:pt>
                <c:pt idx="1679">
                  <c:v>634.28182209240902</c:v>
                </c:pt>
                <c:pt idx="1680">
                  <c:v>634.28031801969303</c:v>
                </c:pt>
                <c:pt idx="1681">
                  <c:v>634.27719055796194</c:v>
                </c:pt>
                <c:pt idx="1682">
                  <c:v>634.253245250129</c:v>
                </c:pt>
                <c:pt idx="1683">
                  <c:v>634.24761782843802</c:v>
                </c:pt>
                <c:pt idx="1684">
                  <c:v>634.21578209972904</c:v>
                </c:pt>
                <c:pt idx="1685">
                  <c:v>634.14671452578796</c:v>
                </c:pt>
                <c:pt idx="1686">
                  <c:v>634.14095004437297</c:v>
                </c:pt>
                <c:pt idx="1687">
                  <c:v>634.08663504256504</c:v>
                </c:pt>
                <c:pt idx="1688">
                  <c:v>634.07841436106196</c:v>
                </c:pt>
                <c:pt idx="1689">
                  <c:v>634.05043415955095</c:v>
                </c:pt>
                <c:pt idx="1690">
                  <c:v>633.95945716071503</c:v>
                </c:pt>
                <c:pt idx="1691">
                  <c:v>633.95276189713297</c:v>
                </c:pt>
                <c:pt idx="1692">
                  <c:v>633.89952055860499</c:v>
                </c:pt>
                <c:pt idx="1693">
                  <c:v>633.889522442464</c:v>
                </c:pt>
                <c:pt idx="1694">
                  <c:v>633.82341315504198</c:v>
                </c:pt>
                <c:pt idx="1695">
                  <c:v>633.79371191356097</c:v>
                </c:pt>
                <c:pt idx="1696">
                  <c:v>633.67170768480196</c:v>
                </c:pt>
                <c:pt idx="1697">
                  <c:v>633.65890127242596</c:v>
                </c:pt>
                <c:pt idx="1698">
                  <c:v>633.63375747624696</c:v>
                </c:pt>
                <c:pt idx="1699">
                  <c:v>633.63161739218106</c:v>
                </c:pt>
                <c:pt idx="1700">
                  <c:v>633.55712377567204</c:v>
                </c:pt>
                <c:pt idx="1701">
                  <c:v>633.50109594904598</c:v>
                </c:pt>
                <c:pt idx="1702">
                  <c:v>633.497138321747</c:v>
                </c:pt>
                <c:pt idx="1703">
                  <c:v>633.41286153351496</c:v>
                </c:pt>
                <c:pt idx="1704">
                  <c:v>633.38128058670202</c:v>
                </c:pt>
                <c:pt idx="1705">
                  <c:v>633.33027099009303</c:v>
                </c:pt>
                <c:pt idx="1706">
                  <c:v>633.32242794108299</c:v>
                </c:pt>
                <c:pt idx="1707">
                  <c:v>633.31977191685405</c:v>
                </c:pt>
                <c:pt idx="1708">
                  <c:v>633.31188156260203</c:v>
                </c:pt>
                <c:pt idx="1709">
                  <c:v>633.29943401928494</c:v>
                </c:pt>
                <c:pt idx="1710">
                  <c:v>633.24651141719903</c:v>
                </c:pt>
                <c:pt idx="1711">
                  <c:v>633.21127398526505</c:v>
                </c:pt>
                <c:pt idx="1712">
                  <c:v>633.17021506692095</c:v>
                </c:pt>
                <c:pt idx="1713">
                  <c:v>633.123435660719</c:v>
                </c:pt>
                <c:pt idx="1714">
                  <c:v>633.10363840247805</c:v>
                </c:pt>
                <c:pt idx="1715">
                  <c:v>633.093042775046</c:v>
                </c:pt>
                <c:pt idx="1716">
                  <c:v>633.087067998561</c:v>
                </c:pt>
                <c:pt idx="1717">
                  <c:v>633.03578065212696</c:v>
                </c:pt>
                <c:pt idx="1718">
                  <c:v>633.031211493927</c:v>
                </c:pt>
                <c:pt idx="1719">
                  <c:v>632.97301185188803</c:v>
                </c:pt>
                <c:pt idx="1720">
                  <c:v>632.90295073838797</c:v>
                </c:pt>
                <c:pt idx="1721">
                  <c:v>632.89807684769403</c:v>
                </c:pt>
                <c:pt idx="1722">
                  <c:v>632.85258203406295</c:v>
                </c:pt>
                <c:pt idx="1723">
                  <c:v>632.84284024999602</c:v>
                </c:pt>
                <c:pt idx="1724">
                  <c:v>632.82668204805998</c:v>
                </c:pt>
                <c:pt idx="1725">
                  <c:v>632.77607503648301</c:v>
                </c:pt>
                <c:pt idx="1726">
                  <c:v>632.71930666001595</c:v>
                </c:pt>
                <c:pt idx="1727">
                  <c:v>632.71456654788904</c:v>
                </c:pt>
                <c:pt idx="1728">
                  <c:v>632.689970336128</c:v>
                </c:pt>
                <c:pt idx="1729">
                  <c:v>632.66292381512699</c:v>
                </c:pt>
                <c:pt idx="1730">
                  <c:v>632.643411305124</c:v>
                </c:pt>
                <c:pt idx="1731">
                  <c:v>632.63557164259396</c:v>
                </c:pt>
                <c:pt idx="1732">
                  <c:v>632.59247162556198</c:v>
                </c:pt>
                <c:pt idx="1733">
                  <c:v>632.53497667945305</c:v>
                </c:pt>
                <c:pt idx="1734">
                  <c:v>632.51286525865396</c:v>
                </c:pt>
                <c:pt idx="1735">
                  <c:v>632.49207686964598</c:v>
                </c:pt>
                <c:pt idx="1736">
                  <c:v>632.47569805357705</c:v>
                </c:pt>
                <c:pt idx="1737">
                  <c:v>632.37579987280196</c:v>
                </c:pt>
                <c:pt idx="1738">
                  <c:v>632.35243849562403</c:v>
                </c:pt>
                <c:pt idx="1739">
                  <c:v>632.22437294669805</c:v>
                </c:pt>
                <c:pt idx="1740">
                  <c:v>632.21908067770005</c:v>
                </c:pt>
                <c:pt idx="1741">
                  <c:v>632.217502919852</c:v>
                </c:pt>
                <c:pt idx="1742">
                  <c:v>632.15500707792796</c:v>
                </c:pt>
                <c:pt idx="1743">
                  <c:v>632.15307046569296</c:v>
                </c:pt>
                <c:pt idx="1744">
                  <c:v>632.13237531784603</c:v>
                </c:pt>
                <c:pt idx="1745">
                  <c:v>632.120272946098</c:v>
                </c:pt>
                <c:pt idx="1746">
                  <c:v>632.09322287484702</c:v>
                </c:pt>
                <c:pt idx="1747">
                  <c:v>632.0583386134</c:v>
                </c:pt>
                <c:pt idx="1748">
                  <c:v>632.00957939478599</c:v>
                </c:pt>
                <c:pt idx="1749">
                  <c:v>631.986066331644</c:v>
                </c:pt>
                <c:pt idx="1750">
                  <c:v>631.96074089687602</c:v>
                </c:pt>
                <c:pt idx="1751">
                  <c:v>631.92810880715194</c:v>
                </c:pt>
                <c:pt idx="1752">
                  <c:v>631.813061087454</c:v>
                </c:pt>
                <c:pt idx="1753">
                  <c:v>631.81265018697104</c:v>
                </c:pt>
                <c:pt idx="1754">
                  <c:v>631.76470173968903</c:v>
                </c:pt>
                <c:pt idx="1755">
                  <c:v>631.71661854076899</c:v>
                </c:pt>
                <c:pt idx="1756">
                  <c:v>631.71346882681303</c:v>
                </c:pt>
                <c:pt idx="1757">
                  <c:v>631.68740994682196</c:v>
                </c:pt>
                <c:pt idx="1758">
                  <c:v>631.67947392033</c:v>
                </c:pt>
                <c:pt idx="1759">
                  <c:v>631.63116096559997</c:v>
                </c:pt>
                <c:pt idx="1760">
                  <c:v>631.49354959115601</c:v>
                </c:pt>
                <c:pt idx="1761">
                  <c:v>631.46122961982599</c:v>
                </c:pt>
                <c:pt idx="1762">
                  <c:v>631.46076778832298</c:v>
                </c:pt>
                <c:pt idx="1763">
                  <c:v>631.39190257075995</c:v>
                </c:pt>
                <c:pt idx="1764">
                  <c:v>631.37582054543805</c:v>
                </c:pt>
                <c:pt idx="1765">
                  <c:v>631.37450873643695</c:v>
                </c:pt>
                <c:pt idx="1766">
                  <c:v>631.36782943895503</c:v>
                </c:pt>
                <c:pt idx="1767">
                  <c:v>631.36762135135996</c:v>
                </c:pt>
                <c:pt idx="1768">
                  <c:v>631.25072092101095</c:v>
                </c:pt>
                <c:pt idx="1769">
                  <c:v>631.15238235288496</c:v>
                </c:pt>
                <c:pt idx="1770">
                  <c:v>631.12625769151305</c:v>
                </c:pt>
                <c:pt idx="1771">
                  <c:v>631.12507766019905</c:v>
                </c:pt>
                <c:pt idx="1772">
                  <c:v>631.10357112154202</c:v>
                </c:pt>
                <c:pt idx="1773">
                  <c:v>631.102328765729</c:v>
                </c:pt>
                <c:pt idx="1774">
                  <c:v>631.02832590878495</c:v>
                </c:pt>
                <c:pt idx="1775">
                  <c:v>631.00750329105597</c:v>
                </c:pt>
                <c:pt idx="1776">
                  <c:v>630.98700787739403</c:v>
                </c:pt>
                <c:pt idx="1777">
                  <c:v>630.96893763234903</c:v>
                </c:pt>
                <c:pt idx="1778">
                  <c:v>630.94517423622403</c:v>
                </c:pt>
                <c:pt idx="1779">
                  <c:v>630.93280248658004</c:v>
                </c:pt>
                <c:pt idx="1780">
                  <c:v>630.90025461754396</c:v>
                </c:pt>
                <c:pt idx="1781">
                  <c:v>630.85562412133504</c:v>
                </c:pt>
                <c:pt idx="1782">
                  <c:v>630.846252996114</c:v>
                </c:pt>
                <c:pt idx="1783">
                  <c:v>630.79335530392802</c:v>
                </c:pt>
                <c:pt idx="1784">
                  <c:v>630.74242206484098</c:v>
                </c:pt>
                <c:pt idx="1785">
                  <c:v>630.69173181484496</c:v>
                </c:pt>
                <c:pt idx="1786">
                  <c:v>630.68051046144797</c:v>
                </c:pt>
                <c:pt idx="1787">
                  <c:v>630.66746384779196</c:v>
                </c:pt>
                <c:pt idx="1788">
                  <c:v>630.60716087356502</c:v>
                </c:pt>
                <c:pt idx="1789">
                  <c:v>630.58472342461505</c:v>
                </c:pt>
                <c:pt idx="1790">
                  <c:v>630.58416528557905</c:v>
                </c:pt>
                <c:pt idx="1791">
                  <c:v>630.57073887549598</c:v>
                </c:pt>
                <c:pt idx="1792">
                  <c:v>630.56397129731397</c:v>
                </c:pt>
                <c:pt idx="1793">
                  <c:v>630.55444793222296</c:v>
                </c:pt>
                <c:pt idx="1794">
                  <c:v>630.54655094076202</c:v>
                </c:pt>
                <c:pt idx="1795">
                  <c:v>630.48995177021698</c:v>
                </c:pt>
                <c:pt idx="1796">
                  <c:v>630.485286261326</c:v>
                </c:pt>
                <c:pt idx="1797">
                  <c:v>630.47537977309105</c:v>
                </c:pt>
                <c:pt idx="1798">
                  <c:v>630.45406662115602</c:v>
                </c:pt>
                <c:pt idx="1799">
                  <c:v>630.43395324432504</c:v>
                </c:pt>
                <c:pt idx="1800">
                  <c:v>630.39091408971603</c:v>
                </c:pt>
                <c:pt idx="1801">
                  <c:v>630.38611477654001</c:v>
                </c:pt>
                <c:pt idx="1802">
                  <c:v>630.37754590328404</c:v>
                </c:pt>
                <c:pt idx="1803">
                  <c:v>630.34661002988003</c:v>
                </c:pt>
                <c:pt idx="1804">
                  <c:v>630.33488842620704</c:v>
                </c:pt>
                <c:pt idx="1805">
                  <c:v>630.29466959395995</c:v>
                </c:pt>
                <c:pt idx="1806">
                  <c:v>630.26645702742303</c:v>
                </c:pt>
                <c:pt idx="1807">
                  <c:v>630.25722476756005</c:v>
                </c:pt>
                <c:pt idx="1808">
                  <c:v>630.24264507372197</c:v>
                </c:pt>
                <c:pt idx="1809">
                  <c:v>630.24112292768098</c:v>
                </c:pt>
                <c:pt idx="1810">
                  <c:v>630.19572035131102</c:v>
                </c:pt>
                <c:pt idx="1811">
                  <c:v>630.11876699355798</c:v>
                </c:pt>
                <c:pt idx="1812">
                  <c:v>630.101446448567</c:v>
                </c:pt>
                <c:pt idx="1813">
                  <c:v>630.06190061755694</c:v>
                </c:pt>
                <c:pt idx="1814">
                  <c:v>630.06171034846705</c:v>
                </c:pt>
                <c:pt idx="1815">
                  <c:v>630.03559266141394</c:v>
                </c:pt>
                <c:pt idx="1816">
                  <c:v>629.94485721839499</c:v>
                </c:pt>
                <c:pt idx="1817">
                  <c:v>629.90685081397703</c:v>
                </c:pt>
                <c:pt idx="1818">
                  <c:v>629.88899475936</c:v>
                </c:pt>
                <c:pt idx="1819">
                  <c:v>629.83469271910701</c:v>
                </c:pt>
                <c:pt idx="1820">
                  <c:v>629.83075361736996</c:v>
                </c:pt>
                <c:pt idx="1821">
                  <c:v>629.82946659450397</c:v>
                </c:pt>
                <c:pt idx="1822">
                  <c:v>629.826146395357</c:v>
                </c:pt>
                <c:pt idx="1823">
                  <c:v>629.805543028344</c:v>
                </c:pt>
                <c:pt idx="1824">
                  <c:v>629.76654575117504</c:v>
                </c:pt>
                <c:pt idx="1825">
                  <c:v>629.76545244351598</c:v>
                </c:pt>
                <c:pt idx="1826">
                  <c:v>629.74218775868201</c:v>
                </c:pt>
                <c:pt idx="1827">
                  <c:v>629.736807506893</c:v>
                </c:pt>
                <c:pt idx="1828">
                  <c:v>629.71793757242904</c:v>
                </c:pt>
                <c:pt idx="1829">
                  <c:v>629.60688072476603</c:v>
                </c:pt>
                <c:pt idx="1830">
                  <c:v>629.606398124625</c:v>
                </c:pt>
                <c:pt idx="1831">
                  <c:v>629.57565497991095</c:v>
                </c:pt>
                <c:pt idx="1832">
                  <c:v>629.489785407554</c:v>
                </c:pt>
                <c:pt idx="1833">
                  <c:v>629.48076844270099</c:v>
                </c:pt>
                <c:pt idx="1834">
                  <c:v>629.45830899101202</c:v>
                </c:pt>
                <c:pt idx="1835">
                  <c:v>629.45598088858696</c:v>
                </c:pt>
                <c:pt idx="1836">
                  <c:v>629.45046493987502</c:v>
                </c:pt>
                <c:pt idx="1837">
                  <c:v>629.44233274157898</c:v>
                </c:pt>
                <c:pt idx="1838">
                  <c:v>629.40042306444798</c:v>
                </c:pt>
                <c:pt idx="1839">
                  <c:v>629.36904525325599</c:v>
                </c:pt>
                <c:pt idx="1840">
                  <c:v>629.31192649813397</c:v>
                </c:pt>
                <c:pt idx="1841">
                  <c:v>629.28054082290498</c:v>
                </c:pt>
                <c:pt idx="1842">
                  <c:v>629.27185452056199</c:v>
                </c:pt>
                <c:pt idx="1843">
                  <c:v>629.218112626417</c:v>
                </c:pt>
                <c:pt idx="1844">
                  <c:v>629.13946621480898</c:v>
                </c:pt>
                <c:pt idx="1845">
                  <c:v>629.13933156899895</c:v>
                </c:pt>
                <c:pt idx="1846">
                  <c:v>629.13772861328096</c:v>
                </c:pt>
                <c:pt idx="1847">
                  <c:v>629.08005941127396</c:v>
                </c:pt>
                <c:pt idx="1848">
                  <c:v>629.02673313468597</c:v>
                </c:pt>
                <c:pt idx="1849">
                  <c:v>629.02656021411804</c:v>
                </c:pt>
                <c:pt idx="1850">
                  <c:v>628.97111075211899</c:v>
                </c:pt>
                <c:pt idx="1851">
                  <c:v>628.95173095218399</c:v>
                </c:pt>
                <c:pt idx="1852">
                  <c:v>628.93709052619204</c:v>
                </c:pt>
                <c:pt idx="1853">
                  <c:v>628.90743345511396</c:v>
                </c:pt>
                <c:pt idx="1854">
                  <c:v>628.90411522230795</c:v>
                </c:pt>
                <c:pt idx="1855">
                  <c:v>628.84379566854795</c:v>
                </c:pt>
                <c:pt idx="1856">
                  <c:v>628.83472569861203</c:v>
                </c:pt>
                <c:pt idx="1857">
                  <c:v>628.78292943654901</c:v>
                </c:pt>
                <c:pt idx="1858">
                  <c:v>628.75649221835204</c:v>
                </c:pt>
                <c:pt idx="1859">
                  <c:v>628.74226974851194</c:v>
                </c:pt>
                <c:pt idx="1860">
                  <c:v>628.675963542148</c:v>
                </c:pt>
                <c:pt idx="1861">
                  <c:v>628.66469664370902</c:v>
                </c:pt>
                <c:pt idx="1862">
                  <c:v>628.64941322043001</c:v>
                </c:pt>
                <c:pt idx="1863">
                  <c:v>628.59319324631394</c:v>
                </c:pt>
                <c:pt idx="1864">
                  <c:v>628.55947029830202</c:v>
                </c:pt>
                <c:pt idx="1865">
                  <c:v>628.51169839307397</c:v>
                </c:pt>
                <c:pt idx="1866">
                  <c:v>628.44235458439505</c:v>
                </c:pt>
                <c:pt idx="1867">
                  <c:v>628.39202171587397</c:v>
                </c:pt>
                <c:pt idx="1868">
                  <c:v>628.38231688494795</c:v>
                </c:pt>
                <c:pt idx="1869">
                  <c:v>628.36838750933703</c:v>
                </c:pt>
                <c:pt idx="1870">
                  <c:v>628.330399306971</c:v>
                </c:pt>
                <c:pt idx="1871">
                  <c:v>628.22757738178996</c:v>
                </c:pt>
                <c:pt idx="1872">
                  <c:v>628.21075914663299</c:v>
                </c:pt>
                <c:pt idx="1873">
                  <c:v>628.20985953679804</c:v>
                </c:pt>
                <c:pt idx="1874">
                  <c:v>628.203204101344</c:v>
                </c:pt>
                <c:pt idx="1875">
                  <c:v>628.17585535030696</c:v>
                </c:pt>
                <c:pt idx="1876">
                  <c:v>628.15389042128095</c:v>
                </c:pt>
                <c:pt idx="1877">
                  <c:v>628.03273949675201</c:v>
                </c:pt>
                <c:pt idx="1878">
                  <c:v>628.029954393499</c:v>
                </c:pt>
                <c:pt idx="1879">
                  <c:v>628.02329878296803</c:v>
                </c:pt>
                <c:pt idx="1880">
                  <c:v>628.01633824424198</c:v>
                </c:pt>
                <c:pt idx="1881">
                  <c:v>627.96395455695404</c:v>
                </c:pt>
                <c:pt idx="1882">
                  <c:v>627.95705261311696</c:v>
                </c:pt>
                <c:pt idx="1883">
                  <c:v>627.94917665763296</c:v>
                </c:pt>
                <c:pt idx="1884">
                  <c:v>627.83143208172999</c:v>
                </c:pt>
                <c:pt idx="1885">
                  <c:v>627.81691892039305</c:v>
                </c:pt>
                <c:pt idx="1886">
                  <c:v>627.79769603608099</c:v>
                </c:pt>
                <c:pt idx="1887">
                  <c:v>627.75535958563705</c:v>
                </c:pt>
                <c:pt idx="1888">
                  <c:v>627.75122004012701</c:v>
                </c:pt>
                <c:pt idx="1889">
                  <c:v>627.74682481937998</c:v>
                </c:pt>
                <c:pt idx="1890">
                  <c:v>627.73698415745503</c:v>
                </c:pt>
                <c:pt idx="1891">
                  <c:v>627.71317045392595</c:v>
                </c:pt>
                <c:pt idx="1892">
                  <c:v>627.603943823647</c:v>
                </c:pt>
                <c:pt idx="1893">
                  <c:v>627.53185582342303</c:v>
                </c:pt>
                <c:pt idx="1894">
                  <c:v>627.49717484198402</c:v>
                </c:pt>
                <c:pt idx="1895">
                  <c:v>627.48340607359205</c:v>
                </c:pt>
                <c:pt idx="1896">
                  <c:v>627.475407628874</c:v>
                </c:pt>
                <c:pt idx="1897">
                  <c:v>627.47359800055199</c:v>
                </c:pt>
                <c:pt idx="1898">
                  <c:v>627.449564151343</c:v>
                </c:pt>
                <c:pt idx="1899">
                  <c:v>627.44771223115401</c:v>
                </c:pt>
                <c:pt idx="1900">
                  <c:v>627.43977042136805</c:v>
                </c:pt>
                <c:pt idx="1901">
                  <c:v>627.43935215563704</c:v>
                </c:pt>
                <c:pt idx="1902">
                  <c:v>627.38365434974503</c:v>
                </c:pt>
                <c:pt idx="1903">
                  <c:v>627.37542938390595</c:v>
                </c:pt>
                <c:pt idx="1904">
                  <c:v>627.37240740911898</c:v>
                </c:pt>
                <c:pt idx="1905">
                  <c:v>627.34899309175103</c:v>
                </c:pt>
                <c:pt idx="1906">
                  <c:v>627.33208948530398</c:v>
                </c:pt>
                <c:pt idx="1907">
                  <c:v>627.27567622124195</c:v>
                </c:pt>
                <c:pt idx="1908">
                  <c:v>627.22284358716604</c:v>
                </c:pt>
                <c:pt idx="1909">
                  <c:v>627.17765351953597</c:v>
                </c:pt>
                <c:pt idx="1910">
                  <c:v>627.11066535366399</c:v>
                </c:pt>
                <c:pt idx="1911">
                  <c:v>627.10573638682001</c:v>
                </c:pt>
                <c:pt idx="1912">
                  <c:v>627.06167823060002</c:v>
                </c:pt>
                <c:pt idx="1913">
                  <c:v>626.96474437627296</c:v>
                </c:pt>
                <c:pt idx="1914">
                  <c:v>626.92531222192201</c:v>
                </c:pt>
                <c:pt idx="1915">
                  <c:v>626.88004671057604</c:v>
                </c:pt>
                <c:pt idx="1916">
                  <c:v>626.87087842216602</c:v>
                </c:pt>
                <c:pt idx="1917">
                  <c:v>626.85396859883895</c:v>
                </c:pt>
                <c:pt idx="1918">
                  <c:v>626.75530541655598</c:v>
                </c:pt>
                <c:pt idx="1919">
                  <c:v>626.69830317579203</c:v>
                </c:pt>
                <c:pt idx="1920">
                  <c:v>626.67886879554703</c:v>
                </c:pt>
                <c:pt idx="1921">
                  <c:v>626.67827481147299</c:v>
                </c:pt>
                <c:pt idx="1922">
                  <c:v>626.55348682580905</c:v>
                </c:pt>
                <c:pt idx="1923">
                  <c:v>626.47311542947205</c:v>
                </c:pt>
                <c:pt idx="1924">
                  <c:v>626.46297738255805</c:v>
                </c:pt>
                <c:pt idx="1925">
                  <c:v>626.45008821693204</c:v>
                </c:pt>
                <c:pt idx="1926">
                  <c:v>626.434527095882</c:v>
                </c:pt>
                <c:pt idx="1927">
                  <c:v>626.38475389351402</c:v>
                </c:pt>
                <c:pt idx="1928">
                  <c:v>626.35282041040796</c:v>
                </c:pt>
                <c:pt idx="1929">
                  <c:v>626.25686690461805</c:v>
                </c:pt>
                <c:pt idx="1930">
                  <c:v>626.19877567717697</c:v>
                </c:pt>
                <c:pt idx="1931">
                  <c:v>626.18790602354602</c:v>
                </c:pt>
                <c:pt idx="1932">
                  <c:v>626.14693534997195</c:v>
                </c:pt>
                <c:pt idx="1933">
                  <c:v>626.13807939496303</c:v>
                </c:pt>
                <c:pt idx="1934">
                  <c:v>626.11884351442995</c:v>
                </c:pt>
                <c:pt idx="1935">
                  <c:v>626.04465436578403</c:v>
                </c:pt>
                <c:pt idx="1936">
                  <c:v>626.03572733075896</c:v>
                </c:pt>
                <c:pt idx="1937">
                  <c:v>626.03030175739104</c:v>
                </c:pt>
                <c:pt idx="1938">
                  <c:v>626.009001963022</c:v>
                </c:pt>
                <c:pt idx="1939">
                  <c:v>626.00045700266605</c:v>
                </c:pt>
                <c:pt idx="1940">
                  <c:v>625.82470617125398</c:v>
                </c:pt>
                <c:pt idx="1941">
                  <c:v>625.82362517913498</c:v>
                </c:pt>
                <c:pt idx="1942">
                  <c:v>625.82259271052203</c:v>
                </c:pt>
                <c:pt idx="1943">
                  <c:v>625.76856581695699</c:v>
                </c:pt>
                <c:pt idx="1944">
                  <c:v>625.71025389905105</c:v>
                </c:pt>
                <c:pt idx="1945">
                  <c:v>625.70986492162501</c:v>
                </c:pt>
                <c:pt idx="1946">
                  <c:v>625.69918241803498</c:v>
                </c:pt>
                <c:pt idx="1947">
                  <c:v>625.69763381145503</c:v>
                </c:pt>
                <c:pt idx="1948">
                  <c:v>625.68174342902296</c:v>
                </c:pt>
                <c:pt idx="1949">
                  <c:v>625.67524949109202</c:v>
                </c:pt>
                <c:pt idx="1950">
                  <c:v>625.67456143655397</c:v>
                </c:pt>
                <c:pt idx="1951">
                  <c:v>625.66360598679603</c:v>
                </c:pt>
                <c:pt idx="1952">
                  <c:v>625.61748994078096</c:v>
                </c:pt>
                <c:pt idx="1953">
                  <c:v>625.6013766845</c:v>
                </c:pt>
                <c:pt idx="1954">
                  <c:v>625.58975619068895</c:v>
                </c:pt>
                <c:pt idx="1955">
                  <c:v>625.58346543234802</c:v>
                </c:pt>
                <c:pt idx="1956">
                  <c:v>625.56323569080098</c:v>
                </c:pt>
                <c:pt idx="1957">
                  <c:v>625.55151770177599</c:v>
                </c:pt>
                <c:pt idx="1958">
                  <c:v>625.54383509077104</c:v>
                </c:pt>
                <c:pt idx="1959">
                  <c:v>625.53622857207802</c:v>
                </c:pt>
                <c:pt idx="1960">
                  <c:v>625.50024662696103</c:v>
                </c:pt>
                <c:pt idx="1961">
                  <c:v>625.42919441793299</c:v>
                </c:pt>
                <c:pt idx="1962">
                  <c:v>625.42705524771395</c:v>
                </c:pt>
                <c:pt idx="1963">
                  <c:v>625.37290988470795</c:v>
                </c:pt>
                <c:pt idx="1964">
                  <c:v>625.33032686836805</c:v>
                </c:pt>
                <c:pt idx="1965">
                  <c:v>625.12437693561401</c:v>
                </c:pt>
                <c:pt idx="1966">
                  <c:v>625.10422949180997</c:v>
                </c:pt>
                <c:pt idx="1967">
                  <c:v>624.97623076821901</c:v>
                </c:pt>
                <c:pt idx="1968">
                  <c:v>624.92117114483096</c:v>
                </c:pt>
                <c:pt idx="1969">
                  <c:v>624.918840838096</c:v>
                </c:pt>
                <c:pt idx="1970">
                  <c:v>624.87646043676</c:v>
                </c:pt>
                <c:pt idx="1971">
                  <c:v>624.80541729272898</c:v>
                </c:pt>
                <c:pt idx="1972">
                  <c:v>624.79488391867199</c:v>
                </c:pt>
                <c:pt idx="1973">
                  <c:v>624.76864706318099</c:v>
                </c:pt>
                <c:pt idx="1974">
                  <c:v>624.69588358642204</c:v>
                </c:pt>
                <c:pt idx="1975">
                  <c:v>624.68053926167499</c:v>
                </c:pt>
                <c:pt idx="1976">
                  <c:v>624.67185100112101</c:v>
                </c:pt>
                <c:pt idx="1977">
                  <c:v>624.667000561294</c:v>
                </c:pt>
                <c:pt idx="1978">
                  <c:v>624.64184980822097</c:v>
                </c:pt>
                <c:pt idx="1979">
                  <c:v>624.63909328327895</c:v>
                </c:pt>
                <c:pt idx="1980">
                  <c:v>624.61230481907</c:v>
                </c:pt>
                <c:pt idx="1981">
                  <c:v>624.54041631841005</c:v>
                </c:pt>
                <c:pt idx="1982">
                  <c:v>624.53059632000998</c:v>
                </c:pt>
                <c:pt idx="1983">
                  <c:v>624.51704785957497</c:v>
                </c:pt>
                <c:pt idx="1984">
                  <c:v>624.49912167055504</c:v>
                </c:pt>
                <c:pt idx="1985">
                  <c:v>624.49626524274095</c:v>
                </c:pt>
                <c:pt idx="1986">
                  <c:v>624.44617542356696</c:v>
                </c:pt>
                <c:pt idx="1987">
                  <c:v>624.407660680616</c:v>
                </c:pt>
                <c:pt idx="1988">
                  <c:v>624.40088852301199</c:v>
                </c:pt>
                <c:pt idx="1989">
                  <c:v>624.35826543545897</c:v>
                </c:pt>
                <c:pt idx="1990">
                  <c:v>624.33704771411703</c:v>
                </c:pt>
                <c:pt idx="1991">
                  <c:v>624.33149413486899</c:v>
                </c:pt>
                <c:pt idx="1992">
                  <c:v>624.31964936060604</c:v>
                </c:pt>
                <c:pt idx="1993">
                  <c:v>624.31795181488303</c:v>
                </c:pt>
                <c:pt idx="1994">
                  <c:v>624.29861309256398</c:v>
                </c:pt>
                <c:pt idx="1995">
                  <c:v>624.29261928237202</c:v>
                </c:pt>
                <c:pt idx="1996">
                  <c:v>624.28922119650395</c:v>
                </c:pt>
                <c:pt idx="1997">
                  <c:v>624.24827684574302</c:v>
                </c:pt>
                <c:pt idx="1998">
                  <c:v>624.18918507387298</c:v>
                </c:pt>
                <c:pt idx="1999">
                  <c:v>624.17434451725899</c:v>
                </c:pt>
                <c:pt idx="2000">
                  <c:v>624.14136022653497</c:v>
                </c:pt>
                <c:pt idx="2001">
                  <c:v>624.10846224447801</c:v>
                </c:pt>
                <c:pt idx="2002">
                  <c:v>624.09721865297502</c:v>
                </c:pt>
                <c:pt idx="2003">
                  <c:v>624.08214582017604</c:v>
                </c:pt>
                <c:pt idx="2004">
                  <c:v>624.072878621359</c:v>
                </c:pt>
                <c:pt idx="2005">
                  <c:v>624.05880288019898</c:v>
                </c:pt>
                <c:pt idx="2006">
                  <c:v>624.02049366607696</c:v>
                </c:pt>
                <c:pt idx="2007">
                  <c:v>623.98815164234895</c:v>
                </c:pt>
                <c:pt idx="2008">
                  <c:v>623.96385319628496</c:v>
                </c:pt>
                <c:pt idx="2009">
                  <c:v>623.91877930475505</c:v>
                </c:pt>
                <c:pt idx="2010">
                  <c:v>623.88565322357499</c:v>
                </c:pt>
                <c:pt idx="2011">
                  <c:v>623.875188304012</c:v>
                </c:pt>
                <c:pt idx="2012">
                  <c:v>623.85524228095403</c:v>
                </c:pt>
                <c:pt idx="2013">
                  <c:v>623.78318681339204</c:v>
                </c:pt>
                <c:pt idx="2014">
                  <c:v>623.77916887394099</c:v>
                </c:pt>
                <c:pt idx="2015">
                  <c:v>623.770813034463</c:v>
                </c:pt>
                <c:pt idx="2016">
                  <c:v>623.76719464375697</c:v>
                </c:pt>
                <c:pt idx="2017">
                  <c:v>623.75974133708996</c:v>
                </c:pt>
                <c:pt idx="2018">
                  <c:v>623.75898267045602</c:v>
                </c:pt>
                <c:pt idx="2019">
                  <c:v>623.75537671677102</c:v>
                </c:pt>
                <c:pt idx="2020">
                  <c:v>623.71649927695796</c:v>
                </c:pt>
                <c:pt idx="2021">
                  <c:v>623.71348151775396</c:v>
                </c:pt>
                <c:pt idx="2022">
                  <c:v>623.65214035519705</c:v>
                </c:pt>
                <c:pt idx="2023">
                  <c:v>623.62384927744199</c:v>
                </c:pt>
                <c:pt idx="2024">
                  <c:v>623.55363897355096</c:v>
                </c:pt>
                <c:pt idx="2025">
                  <c:v>623.51866161719704</c:v>
                </c:pt>
                <c:pt idx="2026">
                  <c:v>623.47993392848002</c:v>
                </c:pt>
                <c:pt idx="2027">
                  <c:v>623.46643806470604</c:v>
                </c:pt>
                <c:pt idx="2028">
                  <c:v>623.44831953488199</c:v>
                </c:pt>
                <c:pt idx="2029">
                  <c:v>623.40327030234903</c:v>
                </c:pt>
                <c:pt idx="2030">
                  <c:v>623.37651858066397</c:v>
                </c:pt>
                <c:pt idx="2031">
                  <c:v>623.35487882180803</c:v>
                </c:pt>
                <c:pt idx="2032">
                  <c:v>623.33417852267496</c:v>
                </c:pt>
                <c:pt idx="2033">
                  <c:v>623.32805591868203</c:v>
                </c:pt>
                <c:pt idx="2034">
                  <c:v>623.31252651997704</c:v>
                </c:pt>
                <c:pt idx="2035">
                  <c:v>623.29884513659499</c:v>
                </c:pt>
                <c:pt idx="2036">
                  <c:v>623.29134848055003</c:v>
                </c:pt>
                <c:pt idx="2037">
                  <c:v>623.27082999937295</c:v>
                </c:pt>
                <c:pt idx="2038">
                  <c:v>623.26819972532405</c:v>
                </c:pt>
                <c:pt idx="2039">
                  <c:v>623.23537906727597</c:v>
                </c:pt>
                <c:pt idx="2040">
                  <c:v>623.23087564213199</c:v>
                </c:pt>
                <c:pt idx="2041">
                  <c:v>623.13405685466103</c:v>
                </c:pt>
                <c:pt idx="2042">
                  <c:v>623.13302360432999</c:v>
                </c:pt>
                <c:pt idx="2043">
                  <c:v>623.13202605878496</c:v>
                </c:pt>
                <c:pt idx="2044">
                  <c:v>623.04910288308599</c:v>
                </c:pt>
                <c:pt idx="2045">
                  <c:v>622.98861634131697</c:v>
                </c:pt>
                <c:pt idx="2046">
                  <c:v>622.98139765581402</c:v>
                </c:pt>
                <c:pt idx="2047">
                  <c:v>622.95630723533895</c:v>
                </c:pt>
                <c:pt idx="2048">
                  <c:v>622.95531888105904</c:v>
                </c:pt>
                <c:pt idx="2049">
                  <c:v>622.94270019375494</c:v>
                </c:pt>
                <c:pt idx="2050">
                  <c:v>622.89436535848995</c:v>
                </c:pt>
                <c:pt idx="2051">
                  <c:v>622.89220139308395</c:v>
                </c:pt>
                <c:pt idx="2052">
                  <c:v>622.88979528111497</c:v>
                </c:pt>
                <c:pt idx="2053">
                  <c:v>622.88561929057698</c:v>
                </c:pt>
                <c:pt idx="2054">
                  <c:v>622.82140757478805</c:v>
                </c:pt>
                <c:pt idx="2055">
                  <c:v>622.80718146184597</c:v>
                </c:pt>
                <c:pt idx="2056">
                  <c:v>622.79752578108196</c:v>
                </c:pt>
                <c:pt idx="2057">
                  <c:v>622.77577035965305</c:v>
                </c:pt>
                <c:pt idx="2058">
                  <c:v>622.77340878933103</c:v>
                </c:pt>
                <c:pt idx="2059">
                  <c:v>622.75941262366803</c:v>
                </c:pt>
                <c:pt idx="2060">
                  <c:v>622.74687407621695</c:v>
                </c:pt>
                <c:pt idx="2061">
                  <c:v>622.73256478765302</c:v>
                </c:pt>
                <c:pt idx="2062">
                  <c:v>622.73226374380795</c:v>
                </c:pt>
                <c:pt idx="2063">
                  <c:v>622.71027746793902</c:v>
                </c:pt>
                <c:pt idx="2064">
                  <c:v>622.69118548332199</c:v>
                </c:pt>
                <c:pt idx="2065">
                  <c:v>622.49559527192605</c:v>
                </c:pt>
                <c:pt idx="2066">
                  <c:v>622.47513888918002</c:v>
                </c:pt>
                <c:pt idx="2067">
                  <c:v>622.41971229204398</c:v>
                </c:pt>
                <c:pt idx="2068">
                  <c:v>622.37842407283802</c:v>
                </c:pt>
                <c:pt idx="2069">
                  <c:v>622.33779905018196</c:v>
                </c:pt>
                <c:pt idx="2070">
                  <c:v>622.28716864983801</c:v>
                </c:pt>
                <c:pt idx="2071">
                  <c:v>622.28118259495898</c:v>
                </c:pt>
                <c:pt idx="2072">
                  <c:v>622.27932922745401</c:v>
                </c:pt>
                <c:pt idx="2073">
                  <c:v>622.24988095003698</c:v>
                </c:pt>
                <c:pt idx="2074">
                  <c:v>622.246892170465</c:v>
                </c:pt>
                <c:pt idx="2075">
                  <c:v>622.23766637966696</c:v>
                </c:pt>
                <c:pt idx="2076">
                  <c:v>622.22728567666502</c:v>
                </c:pt>
                <c:pt idx="2077">
                  <c:v>622.18355283441701</c:v>
                </c:pt>
                <c:pt idx="2078">
                  <c:v>622.16770479904505</c:v>
                </c:pt>
                <c:pt idx="2079">
                  <c:v>622.16050885669597</c:v>
                </c:pt>
                <c:pt idx="2080">
                  <c:v>622.152007268999</c:v>
                </c:pt>
                <c:pt idx="2081">
                  <c:v>622.14908535935899</c:v>
                </c:pt>
                <c:pt idx="2082">
                  <c:v>622.13882243296496</c:v>
                </c:pt>
                <c:pt idx="2083">
                  <c:v>622.07710097211896</c:v>
                </c:pt>
                <c:pt idx="2084">
                  <c:v>622.07673344538296</c:v>
                </c:pt>
                <c:pt idx="2085">
                  <c:v>622.062172176422</c:v>
                </c:pt>
                <c:pt idx="2086">
                  <c:v>622.05589553483196</c:v>
                </c:pt>
                <c:pt idx="2087">
                  <c:v>622.04035072569502</c:v>
                </c:pt>
                <c:pt idx="2088">
                  <c:v>622.040246208594</c:v>
                </c:pt>
                <c:pt idx="2089">
                  <c:v>621.915214466169</c:v>
                </c:pt>
                <c:pt idx="2090">
                  <c:v>621.87331238682395</c:v>
                </c:pt>
                <c:pt idx="2091">
                  <c:v>621.84128151661798</c:v>
                </c:pt>
                <c:pt idx="2092">
                  <c:v>621.84016636037597</c:v>
                </c:pt>
                <c:pt idx="2093">
                  <c:v>621.81639887768802</c:v>
                </c:pt>
                <c:pt idx="2094">
                  <c:v>621.80638972007705</c:v>
                </c:pt>
                <c:pt idx="2095">
                  <c:v>621.77208364018304</c:v>
                </c:pt>
                <c:pt idx="2096">
                  <c:v>621.76259309155296</c:v>
                </c:pt>
                <c:pt idx="2097">
                  <c:v>621.71646303810303</c:v>
                </c:pt>
                <c:pt idx="2098">
                  <c:v>621.69391063022204</c:v>
                </c:pt>
                <c:pt idx="2099">
                  <c:v>621.67789571002697</c:v>
                </c:pt>
                <c:pt idx="2100">
                  <c:v>621.64915868950504</c:v>
                </c:pt>
                <c:pt idx="2101">
                  <c:v>621.61717299661098</c:v>
                </c:pt>
                <c:pt idx="2102">
                  <c:v>621.61588774921802</c:v>
                </c:pt>
                <c:pt idx="2103">
                  <c:v>621.58769293889497</c:v>
                </c:pt>
                <c:pt idx="2104">
                  <c:v>621.58689222655801</c:v>
                </c:pt>
                <c:pt idx="2105">
                  <c:v>621.57516659463897</c:v>
                </c:pt>
                <c:pt idx="2106">
                  <c:v>621.57401044948699</c:v>
                </c:pt>
                <c:pt idx="2107">
                  <c:v>621.52875759457197</c:v>
                </c:pt>
                <c:pt idx="2108">
                  <c:v>621.52619564770896</c:v>
                </c:pt>
                <c:pt idx="2109">
                  <c:v>621.51889394144996</c:v>
                </c:pt>
                <c:pt idx="2110">
                  <c:v>621.46945882505804</c:v>
                </c:pt>
                <c:pt idx="2111">
                  <c:v>621.41154793162502</c:v>
                </c:pt>
                <c:pt idx="2112">
                  <c:v>621.40968201345697</c:v>
                </c:pt>
                <c:pt idx="2113">
                  <c:v>621.40716250392995</c:v>
                </c:pt>
                <c:pt idx="2114">
                  <c:v>621.36460172718603</c:v>
                </c:pt>
                <c:pt idx="2115">
                  <c:v>621.273697756052</c:v>
                </c:pt>
                <c:pt idx="2116">
                  <c:v>621.24126328601596</c:v>
                </c:pt>
                <c:pt idx="2117">
                  <c:v>621.22193668667796</c:v>
                </c:pt>
                <c:pt idx="2118">
                  <c:v>621.17885431720299</c:v>
                </c:pt>
                <c:pt idx="2119">
                  <c:v>621.16086505263797</c:v>
                </c:pt>
                <c:pt idx="2120">
                  <c:v>621.13716495708695</c:v>
                </c:pt>
                <c:pt idx="2121">
                  <c:v>621.12092748616101</c:v>
                </c:pt>
                <c:pt idx="2122">
                  <c:v>621.10775866573999</c:v>
                </c:pt>
                <c:pt idx="2123">
                  <c:v>621.10480305458498</c:v>
                </c:pt>
                <c:pt idx="2124">
                  <c:v>621.01187794242696</c:v>
                </c:pt>
                <c:pt idx="2125">
                  <c:v>621.00463380222004</c:v>
                </c:pt>
                <c:pt idx="2126">
                  <c:v>620.98434149034802</c:v>
                </c:pt>
                <c:pt idx="2127">
                  <c:v>620.97980454718595</c:v>
                </c:pt>
                <c:pt idx="2128">
                  <c:v>620.96187737805201</c:v>
                </c:pt>
                <c:pt idx="2129">
                  <c:v>620.95341661350403</c:v>
                </c:pt>
                <c:pt idx="2130">
                  <c:v>620.88223980781095</c:v>
                </c:pt>
                <c:pt idx="2131">
                  <c:v>620.87034127327695</c:v>
                </c:pt>
                <c:pt idx="2132">
                  <c:v>620.86855639324097</c:v>
                </c:pt>
                <c:pt idx="2133">
                  <c:v>620.81281423994596</c:v>
                </c:pt>
                <c:pt idx="2134">
                  <c:v>620.79396387223198</c:v>
                </c:pt>
                <c:pt idx="2135">
                  <c:v>620.78333132393402</c:v>
                </c:pt>
                <c:pt idx="2136">
                  <c:v>620.77163912903598</c:v>
                </c:pt>
                <c:pt idx="2137">
                  <c:v>620.74466365351998</c:v>
                </c:pt>
                <c:pt idx="2138">
                  <c:v>620.721907916276</c:v>
                </c:pt>
                <c:pt idx="2139">
                  <c:v>620.69230238954003</c:v>
                </c:pt>
                <c:pt idx="2140">
                  <c:v>620.66248233704403</c:v>
                </c:pt>
                <c:pt idx="2141">
                  <c:v>620.64612950036201</c:v>
                </c:pt>
                <c:pt idx="2142">
                  <c:v>620.62333722400604</c:v>
                </c:pt>
                <c:pt idx="2143">
                  <c:v>620.57169138433801</c:v>
                </c:pt>
                <c:pt idx="2144">
                  <c:v>620.56470538185295</c:v>
                </c:pt>
                <c:pt idx="2145">
                  <c:v>620.53700756935405</c:v>
                </c:pt>
                <c:pt idx="2146">
                  <c:v>620.53031000257602</c:v>
                </c:pt>
                <c:pt idx="2147">
                  <c:v>620.49040152136899</c:v>
                </c:pt>
                <c:pt idx="2148">
                  <c:v>620.48314929476396</c:v>
                </c:pt>
                <c:pt idx="2149">
                  <c:v>620.47770926996998</c:v>
                </c:pt>
                <c:pt idx="2150">
                  <c:v>620.43529619972003</c:v>
                </c:pt>
                <c:pt idx="2151">
                  <c:v>620.42299245083404</c:v>
                </c:pt>
                <c:pt idx="2152">
                  <c:v>620.414743132377</c:v>
                </c:pt>
                <c:pt idx="2153">
                  <c:v>620.39913095402596</c:v>
                </c:pt>
                <c:pt idx="2154">
                  <c:v>620.38554271311898</c:v>
                </c:pt>
                <c:pt idx="2155">
                  <c:v>620.37896744957197</c:v>
                </c:pt>
                <c:pt idx="2156">
                  <c:v>620.36637803726205</c:v>
                </c:pt>
                <c:pt idx="2157">
                  <c:v>620.29336309192297</c:v>
                </c:pt>
                <c:pt idx="2158">
                  <c:v>620.24820547219599</c:v>
                </c:pt>
                <c:pt idx="2159">
                  <c:v>620.23392665666495</c:v>
                </c:pt>
                <c:pt idx="2160">
                  <c:v>620.18332805430396</c:v>
                </c:pt>
                <c:pt idx="2161">
                  <c:v>620.150206324652</c:v>
                </c:pt>
                <c:pt idx="2162">
                  <c:v>620.13495013507702</c:v>
                </c:pt>
                <c:pt idx="2163">
                  <c:v>620.13059819438001</c:v>
                </c:pt>
                <c:pt idx="2164">
                  <c:v>620.11608387217802</c:v>
                </c:pt>
                <c:pt idx="2165">
                  <c:v>620.08359760177905</c:v>
                </c:pt>
                <c:pt idx="2166">
                  <c:v>620.05854967931805</c:v>
                </c:pt>
                <c:pt idx="2167">
                  <c:v>619.98223705870203</c:v>
                </c:pt>
                <c:pt idx="2168">
                  <c:v>619.96646357388397</c:v>
                </c:pt>
                <c:pt idx="2169">
                  <c:v>619.95894891090597</c:v>
                </c:pt>
                <c:pt idx="2170">
                  <c:v>619.92855380306503</c:v>
                </c:pt>
                <c:pt idx="2171">
                  <c:v>619.92154800181595</c:v>
                </c:pt>
                <c:pt idx="2172">
                  <c:v>619.91441494936203</c:v>
                </c:pt>
                <c:pt idx="2173">
                  <c:v>619.86684323309396</c:v>
                </c:pt>
                <c:pt idx="2174">
                  <c:v>619.80958969218102</c:v>
                </c:pt>
                <c:pt idx="2175">
                  <c:v>619.77538609271301</c:v>
                </c:pt>
                <c:pt idx="2176">
                  <c:v>619.76400220651897</c:v>
                </c:pt>
                <c:pt idx="2177">
                  <c:v>619.73519935548495</c:v>
                </c:pt>
                <c:pt idx="2178">
                  <c:v>619.73492293467802</c:v>
                </c:pt>
                <c:pt idx="2179">
                  <c:v>619.68583700182899</c:v>
                </c:pt>
                <c:pt idx="2180">
                  <c:v>619.67050627448305</c:v>
                </c:pt>
                <c:pt idx="2181">
                  <c:v>619.65049612009204</c:v>
                </c:pt>
                <c:pt idx="2182">
                  <c:v>619.63825008370702</c:v>
                </c:pt>
                <c:pt idx="2183">
                  <c:v>619.60507378304601</c:v>
                </c:pt>
                <c:pt idx="2184">
                  <c:v>619.58551490225602</c:v>
                </c:pt>
                <c:pt idx="2185">
                  <c:v>619.58154474613696</c:v>
                </c:pt>
                <c:pt idx="2186">
                  <c:v>619.55651172380999</c:v>
                </c:pt>
                <c:pt idx="2187">
                  <c:v>619.50981629621697</c:v>
                </c:pt>
                <c:pt idx="2188">
                  <c:v>619.50486353446104</c:v>
                </c:pt>
                <c:pt idx="2189">
                  <c:v>619.50367348061798</c:v>
                </c:pt>
                <c:pt idx="2190">
                  <c:v>619.48952369066603</c:v>
                </c:pt>
                <c:pt idx="2191">
                  <c:v>619.45610596438496</c:v>
                </c:pt>
                <c:pt idx="2192">
                  <c:v>619.43483087742095</c:v>
                </c:pt>
                <c:pt idx="2193">
                  <c:v>619.40761545104397</c:v>
                </c:pt>
                <c:pt idx="2194">
                  <c:v>619.389962152164</c:v>
                </c:pt>
                <c:pt idx="2195">
                  <c:v>619.323707901793</c:v>
                </c:pt>
                <c:pt idx="2196">
                  <c:v>619.32040271933704</c:v>
                </c:pt>
                <c:pt idx="2197">
                  <c:v>619.31804006851303</c:v>
                </c:pt>
                <c:pt idx="2198">
                  <c:v>619.31477359163603</c:v>
                </c:pt>
                <c:pt idx="2199">
                  <c:v>619.30052279611505</c:v>
                </c:pt>
                <c:pt idx="2200">
                  <c:v>619.29244624663102</c:v>
                </c:pt>
                <c:pt idx="2201">
                  <c:v>619.26331392018301</c:v>
                </c:pt>
                <c:pt idx="2202">
                  <c:v>619.23377662949702</c:v>
                </c:pt>
                <c:pt idx="2203">
                  <c:v>619.21262998611098</c:v>
                </c:pt>
                <c:pt idx="2204">
                  <c:v>619.20114055972795</c:v>
                </c:pt>
                <c:pt idx="2205">
                  <c:v>619.200167119561</c:v>
                </c:pt>
                <c:pt idx="2206">
                  <c:v>619.18101506253402</c:v>
                </c:pt>
                <c:pt idx="2207">
                  <c:v>619.11614048507795</c:v>
                </c:pt>
                <c:pt idx="2208">
                  <c:v>619.08671015917002</c:v>
                </c:pt>
                <c:pt idx="2209">
                  <c:v>619.07459299454501</c:v>
                </c:pt>
                <c:pt idx="2210">
                  <c:v>619.02104429206804</c:v>
                </c:pt>
                <c:pt idx="2211">
                  <c:v>619.01122449632601</c:v>
                </c:pt>
                <c:pt idx="2212">
                  <c:v>618.98683160464498</c:v>
                </c:pt>
                <c:pt idx="2213">
                  <c:v>618.98159435081902</c:v>
                </c:pt>
                <c:pt idx="2214">
                  <c:v>618.98125694530597</c:v>
                </c:pt>
                <c:pt idx="2215">
                  <c:v>618.97583740428297</c:v>
                </c:pt>
                <c:pt idx="2216">
                  <c:v>618.94779797550598</c:v>
                </c:pt>
                <c:pt idx="2217">
                  <c:v>618.90789910776505</c:v>
                </c:pt>
                <c:pt idx="2218">
                  <c:v>618.86986889904199</c:v>
                </c:pt>
                <c:pt idx="2219">
                  <c:v>618.82097471219595</c:v>
                </c:pt>
                <c:pt idx="2220">
                  <c:v>618.81520418273897</c:v>
                </c:pt>
                <c:pt idx="2221">
                  <c:v>618.75680628176997</c:v>
                </c:pt>
                <c:pt idx="2222">
                  <c:v>618.68991480433897</c:v>
                </c:pt>
                <c:pt idx="2223">
                  <c:v>618.674543063182</c:v>
                </c:pt>
                <c:pt idx="2224">
                  <c:v>618.62834567749496</c:v>
                </c:pt>
                <c:pt idx="2225">
                  <c:v>618.56245035749305</c:v>
                </c:pt>
                <c:pt idx="2226">
                  <c:v>618.52538817114805</c:v>
                </c:pt>
                <c:pt idx="2227">
                  <c:v>618.48976897037903</c:v>
                </c:pt>
                <c:pt idx="2228">
                  <c:v>618.44296259577095</c:v>
                </c:pt>
                <c:pt idx="2229">
                  <c:v>618.43614261298501</c:v>
                </c:pt>
                <c:pt idx="2230">
                  <c:v>618.41930965990503</c:v>
                </c:pt>
                <c:pt idx="2231">
                  <c:v>618.41835264968097</c:v>
                </c:pt>
                <c:pt idx="2232">
                  <c:v>618.371602407046</c:v>
                </c:pt>
                <c:pt idx="2233">
                  <c:v>618.33842226725199</c:v>
                </c:pt>
                <c:pt idx="2234">
                  <c:v>618.33043973812198</c:v>
                </c:pt>
                <c:pt idx="2235">
                  <c:v>618.27665446486799</c:v>
                </c:pt>
                <c:pt idx="2236">
                  <c:v>618.26496920550903</c:v>
                </c:pt>
                <c:pt idx="2237">
                  <c:v>618.23698948165099</c:v>
                </c:pt>
                <c:pt idx="2238">
                  <c:v>618.23267581698201</c:v>
                </c:pt>
                <c:pt idx="2239">
                  <c:v>618.21466962090005</c:v>
                </c:pt>
                <c:pt idx="2240">
                  <c:v>618.20023910738303</c:v>
                </c:pt>
                <c:pt idx="2241">
                  <c:v>618.156904275692</c:v>
                </c:pt>
                <c:pt idx="2242">
                  <c:v>618.064571699152</c:v>
                </c:pt>
                <c:pt idx="2243">
                  <c:v>618.04230424795298</c:v>
                </c:pt>
                <c:pt idx="2244">
                  <c:v>618.01505155221798</c:v>
                </c:pt>
                <c:pt idx="2245">
                  <c:v>617.92467122559196</c:v>
                </c:pt>
                <c:pt idx="2246">
                  <c:v>617.91180147464399</c:v>
                </c:pt>
                <c:pt idx="2247">
                  <c:v>617.91018199785401</c:v>
                </c:pt>
                <c:pt idx="2248">
                  <c:v>617.85783174103403</c:v>
                </c:pt>
                <c:pt idx="2249">
                  <c:v>617.84478694366601</c:v>
                </c:pt>
                <c:pt idx="2250">
                  <c:v>617.83233326142704</c:v>
                </c:pt>
                <c:pt idx="2251">
                  <c:v>617.83015399922101</c:v>
                </c:pt>
                <c:pt idx="2252">
                  <c:v>617.82537917212903</c:v>
                </c:pt>
                <c:pt idx="2253">
                  <c:v>617.700694077962</c:v>
                </c:pt>
                <c:pt idx="2254">
                  <c:v>617.69087736871995</c:v>
                </c:pt>
                <c:pt idx="2255">
                  <c:v>617.68815584265803</c:v>
                </c:pt>
                <c:pt idx="2256">
                  <c:v>617.68814062936099</c:v>
                </c:pt>
                <c:pt idx="2257">
                  <c:v>617.68142230658304</c:v>
                </c:pt>
                <c:pt idx="2258">
                  <c:v>617.66802630087705</c:v>
                </c:pt>
                <c:pt idx="2259">
                  <c:v>617.652985247998</c:v>
                </c:pt>
                <c:pt idx="2260">
                  <c:v>617.65011082451099</c:v>
                </c:pt>
                <c:pt idx="2261">
                  <c:v>617.59886834320196</c:v>
                </c:pt>
                <c:pt idx="2262">
                  <c:v>617.594425893108</c:v>
                </c:pt>
                <c:pt idx="2263">
                  <c:v>617.590807494876</c:v>
                </c:pt>
                <c:pt idx="2264">
                  <c:v>617.55926365631899</c:v>
                </c:pt>
                <c:pt idx="2265">
                  <c:v>617.53083683617604</c:v>
                </c:pt>
                <c:pt idx="2266">
                  <c:v>617.52131487878205</c:v>
                </c:pt>
                <c:pt idx="2267">
                  <c:v>617.51798848561305</c:v>
                </c:pt>
                <c:pt idx="2268">
                  <c:v>617.50840449340399</c:v>
                </c:pt>
                <c:pt idx="2269">
                  <c:v>617.48776537926301</c:v>
                </c:pt>
                <c:pt idx="2270">
                  <c:v>617.47014178939298</c:v>
                </c:pt>
                <c:pt idx="2271">
                  <c:v>617.46377208622005</c:v>
                </c:pt>
                <c:pt idx="2272">
                  <c:v>617.42177019826397</c:v>
                </c:pt>
                <c:pt idx="2273">
                  <c:v>617.35077992697302</c:v>
                </c:pt>
                <c:pt idx="2274">
                  <c:v>617.34810524357397</c:v>
                </c:pt>
                <c:pt idx="2275">
                  <c:v>617.306235147949</c:v>
                </c:pt>
                <c:pt idx="2276">
                  <c:v>617.29080173749401</c:v>
                </c:pt>
                <c:pt idx="2277">
                  <c:v>617.28051619128098</c:v>
                </c:pt>
                <c:pt idx="2278">
                  <c:v>617.26168136724505</c:v>
                </c:pt>
                <c:pt idx="2279">
                  <c:v>617.26053797651002</c:v>
                </c:pt>
                <c:pt idx="2280">
                  <c:v>617.25157685510101</c:v>
                </c:pt>
                <c:pt idx="2281">
                  <c:v>617.20759643721397</c:v>
                </c:pt>
                <c:pt idx="2282">
                  <c:v>617.18150975055698</c:v>
                </c:pt>
                <c:pt idx="2283">
                  <c:v>617.14482436925505</c:v>
                </c:pt>
                <c:pt idx="2284">
                  <c:v>617.13603163488801</c:v>
                </c:pt>
                <c:pt idx="2285">
                  <c:v>617.11987967314599</c:v>
                </c:pt>
                <c:pt idx="2286">
                  <c:v>617.10990826652801</c:v>
                </c:pt>
                <c:pt idx="2287">
                  <c:v>617.10439006989202</c:v>
                </c:pt>
                <c:pt idx="2288">
                  <c:v>617.07750585091503</c:v>
                </c:pt>
                <c:pt idx="2289">
                  <c:v>617.02179465519396</c:v>
                </c:pt>
                <c:pt idx="2290">
                  <c:v>616.97517626944398</c:v>
                </c:pt>
                <c:pt idx="2291">
                  <c:v>616.94542766705104</c:v>
                </c:pt>
                <c:pt idx="2292">
                  <c:v>616.91240506245902</c:v>
                </c:pt>
                <c:pt idx="2293">
                  <c:v>616.89539794001405</c:v>
                </c:pt>
                <c:pt idx="2294">
                  <c:v>616.81904528140399</c:v>
                </c:pt>
                <c:pt idx="2295">
                  <c:v>616.80659116460299</c:v>
                </c:pt>
                <c:pt idx="2296">
                  <c:v>616.80552211270196</c:v>
                </c:pt>
                <c:pt idx="2297">
                  <c:v>616.787098018027</c:v>
                </c:pt>
                <c:pt idx="2298">
                  <c:v>616.74231730061797</c:v>
                </c:pt>
                <c:pt idx="2299">
                  <c:v>616.68173728820705</c:v>
                </c:pt>
                <c:pt idx="2300">
                  <c:v>616.64768291587495</c:v>
                </c:pt>
                <c:pt idx="2301">
                  <c:v>616.60906666777203</c:v>
                </c:pt>
                <c:pt idx="2302">
                  <c:v>616.60624213481901</c:v>
                </c:pt>
                <c:pt idx="2303">
                  <c:v>616.58794905993102</c:v>
                </c:pt>
                <c:pt idx="2304">
                  <c:v>616.57998391235003</c:v>
                </c:pt>
                <c:pt idx="2305">
                  <c:v>616.57919944802802</c:v>
                </c:pt>
                <c:pt idx="2306">
                  <c:v>616.55349917752301</c:v>
                </c:pt>
                <c:pt idx="2307">
                  <c:v>616.55196930653096</c:v>
                </c:pt>
                <c:pt idx="2308">
                  <c:v>616.531445182825</c:v>
                </c:pt>
                <c:pt idx="2309">
                  <c:v>616.46004254865102</c:v>
                </c:pt>
                <c:pt idx="2310">
                  <c:v>616.37764028680601</c:v>
                </c:pt>
                <c:pt idx="2311">
                  <c:v>616.36154351607001</c:v>
                </c:pt>
                <c:pt idx="2312">
                  <c:v>616.35966899160303</c:v>
                </c:pt>
                <c:pt idx="2313">
                  <c:v>616.34065626206302</c:v>
                </c:pt>
                <c:pt idx="2314">
                  <c:v>616.25991000797899</c:v>
                </c:pt>
                <c:pt idx="2315">
                  <c:v>616.23045301057505</c:v>
                </c:pt>
                <c:pt idx="2316">
                  <c:v>616.17572895418095</c:v>
                </c:pt>
                <c:pt idx="2317">
                  <c:v>616.16886838206199</c:v>
                </c:pt>
                <c:pt idx="2318">
                  <c:v>616.16508776011995</c:v>
                </c:pt>
                <c:pt idx="2319">
                  <c:v>616.15589368259805</c:v>
                </c:pt>
                <c:pt idx="2320">
                  <c:v>616.14456988083202</c:v>
                </c:pt>
                <c:pt idx="2321">
                  <c:v>616.07244186035496</c:v>
                </c:pt>
                <c:pt idx="2322">
                  <c:v>616.06930870760903</c:v>
                </c:pt>
                <c:pt idx="2323">
                  <c:v>616.06689497207901</c:v>
                </c:pt>
                <c:pt idx="2324">
                  <c:v>616.06327466000096</c:v>
                </c:pt>
                <c:pt idx="2325">
                  <c:v>616.04969151720502</c:v>
                </c:pt>
                <c:pt idx="2326">
                  <c:v>616.03367701184004</c:v>
                </c:pt>
                <c:pt idx="2327">
                  <c:v>616.02640005268995</c:v>
                </c:pt>
                <c:pt idx="2328">
                  <c:v>615.99954428391595</c:v>
                </c:pt>
                <c:pt idx="2329">
                  <c:v>615.96926212068297</c:v>
                </c:pt>
                <c:pt idx="2330">
                  <c:v>615.96913151905096</c:v>
                </c:pt>
                <c:pt idx="2331">
                  <c:v>615.95357911720805</c:v>
                </c:pt>
                <c:pt idx="2332">
                  <c:v>615.936748648351</c:v>
                </c:pt>
                <c:pt idx="2333">
                  <c:v>615.91534883729298</c:v>
                </c:pt>
                <c:pt idx="2334">
                  <c:v>615.90918957547399</c:v>
                </c:pt>
                <c:pt idx="2335">
                  <c:v>615.86755498429602</c:v>
                </c:pt>
                <c:pt idx="2336">
                  <c:v>615.84473087130698</c:v>
                </c:pt>
                <c:pt idx="2337">
                  <c:v>615.79246832282797</c:v>
                </c:pt>
                <c:pt idx="2338">
                  <c:v>615.78691266904195</c:v>
                </c:pt>
                <c:pt idx="2339">
                  <c:v>615.69952825354198</c:v>
                </c:pt>
                <c:pt idx="2340">
                  <c:v>615.69697314603297</c:v>
                </c:pt>
                <c:pt idx="2341">
                  <c:v>615.67395966076595</c:v>
                </c:pt>
                <c:pt idx="2342">
                  <c:v>615.66141193249598</c:v>
                </c:pt>
                <c:pt idx="2343">
                  <c:v>615.63732903962295</c:v>
                </c:pt>
                <c:pt idx="2344">
                  <c:v>615.61990431641004</c:v>
                </c:pt>
                <c:pt idx="2345">
                  <c:v>615.55814268831705</c:v>
                </c:pt>
                <c:pt idx="2346">
                  <c:v>615.52111978089602</c:v>
                </c:pt>
                <c:pt idx="2347">
                  <c:v>615.476103456224</c:v>
                </c:pt>
                <c:pt idx="2348">
                  <c:v>615.439283120396</c:v>
                </c:pt>
                <c:pt idx="2349">
                  <c:v>615.40056935185896</c:v>
                </c:pt>
                <c:pt idx="2350">
                  <c:v>615.391034795221</c:v>
                </c:pt>
                <c:pt idx="2351">
                  <c:v>615.39034900746196</c:v>
                </c:pt>
                <c:pt idx="2352">
                  <c:v>615.37762313345502</c:v>
                </c:pt>
                <c:pt idx="2353">
                  <c:v>615.36750803176403</c:v>
                </c:pt>
                <c:pt idx="2354">
                  <c:v>615.35398277638399</c:v>
                </c:pt>
                <c:pt idx="2355">
                  <c:v>615.30003423051005</c:v>
                </c:pt>
                <c:pt idx="2356">
                  <c:v>615.27605882203102</c:v>
                </c:pt>
                <c:pt idx="2357">
                  <c:v>615.25894050332397</c:v>
                </c:pt>
                <c:pt idx="2358">
                  <c:v>615.24459774175898</c:v>
                </c:pt>
                <c:pt idx="2359">
                  <c:v>615.24446222791403</c:v>
                </c:pt>
                <c:pt idx="2360">
                  <c:v>615.22597348743</c:v>
                </c:pt>
                <c:pt idx="2361">
                  <c:v>615.22471417139298</c:v>
                </c:pt>
                <c:pt idx="2362">
                  <c:v>615.21575329826305</c:v>
                </c:pt>
                <c:pt idx="2363">
                  <c:v>615.20822990012402</c:v>
                </c:pt>
                <c:pt idx="2364">
                  <c:v>615.18943949405502</c:v>
                </c:pt>
                <c:pt idx="2365">
                  <c:v>615.17522977373699</c:v>
                </c:pt>
                <c:pt idx="2366">
                  <c:v>615.16697552223502</c:v>
                </c:pt>
                <c:pt idx="2367">
                  <c:v>615.16358064225903</c:v>
                </c:pt>
                <c:pt idx="2368">
                  <c:v>615.14732096335604</c:v>
                </c:pt>
                <c:pt idx="2369">
                  <c:v>615.11453349646297</c:v>
                </c:pt>
                <c:pt idx="2370">
                  <c:v>615.05954337493495</c:v>
                </c:pt>
                <c:pt idx="2371">
                  <c:v>615.01788187858097</c:v>
                </c:pt>
                <c:pt idx="2372">
                  <c:v>615.01469177811998</c:v>
                </c:pt>
                <c:pt idx="2373">
                  <c:v>615.005254993579</c:v>
                </c:pt>
                <c:pt idx="2374">
                  <c:v>614.92518731721998</c:v>
                </c:pt>
                <c:pt idx="2375">
                  <c:v>614.92023480574096</c:v>
                </c:pt>
                <c:pt idx="2376">
                  <c:v>614.91133079451697</c:v>
                </c:pt>
                <c:pt idx="2377">
                  <c:v>614.89687173566699</c:v>
                </c:pt>
                <c:pt idx="2378">
                  <c:v>614.89018380238895</c:v>
                </c:pt>
                <c:pt idx="2379">
                  <c:v>614.84478301157696</c:v>
                </c:pt>
                <c:pt idx="2380">
                  <c:v>614.79999657168798</c:v>
                </c:pt>
                <c:pt idx="2381">
                  <c:v>614.75721607007995</c:v>
                </c:pt>
                <c:pt idx="2382">
                  <c:v>614.730784508135</c:v>
                </c:pt>
                <c:pt idx="2383">
                  <c:v>614.60618866601203</c:v>
                </c:pt>
                <c:pt idx="2384">
                  <c:v>614.60348888682097</c:v>
                </c:pt>
                <c:pt idx="2385">
                  <c:v>614.58002953109997</c:v>
                </c:pt>
                <c:pt idx="2386">
                  <c:v>614.56564446326195</c:v>
                </c:pt>
                <c:pt idx="2387">
                  <c:v>614.52345238215401</c:v>
                </c:pt>
                <c:pt idx="2388">
                  <c:v>614.49507749500901</c:v>
                </c:pt>
                <c:pt idx="2389">
                  <c:v>614.47303265279595</c:v>
                </c:pt>
                <c:pt idx="2390">
                  <c:v>614.43077031079304</c:v>
                </c:pt>
                <c:pt idx="2391">
                  <c:v>614.41079130167304</c:v>
                </c:pt>
                <c:pt idx="2392">
                  <c:v>614.33991043225205</c:v>
                </c:pt>
                <c:pt idx="2393">
                  <c:v>614.33166604076996</c:v>
                </c:pt>
                <c:pt idx="2394">
                  <c:v>614.32375225250496</c:v>
                </c:pt>
                <c:pt idx="2395">
                  <c:v>614.31902498010095</c:v>
                </c:pt>
                <c:pt idx="2396">
                  <c:v>614.28647556341105</c:v>
                </c:pt>
                <c:pt idx="2397">
                  <c:v>614.27989469067097</c:v>
                </c:pt>
                <c:pt idx="2398">
                  <c:v>614.277385618214</c:v>
                </c:pt>
                <c:pt idx="2399">
                  <c:v>614.26818237403302</c:v>
                </c:pt>
                <c:pt idx="2400">
                  <c:v>614.25300514922606</c:v>
                </c:pt>
                <c:pt idx="2401">
                  <c:v>614.25097647904704</c:v>
                </c:pt>
                <c:pt idx="2402">
                  <c:v>614.22300684245397</c:v>
                </c:pt>
                <c:pt idx="2403">
                  <c:v>614.214951322611</c:v>
                </c:pt>
                <c:pt idx="2404">
                  <c:v>614.132645034397</c:v>
                </c:pt>
                <c:pt idx="2405">
                  <c:v>614.123768250789</c:v>
                </c:pt>
                <c:pt idx="2406">
                  <c:v>614.10249115366196</c:v>
                </c:pt>
                <c:pt idx="2407">
                  <c:v>614.09755699392497</c:v>
                </c:pt>
                <c:pt idx="2408">
                  <c:v>614.08615397124299</c:v>
                </c:pt>
                <c:pt idx="2409">
                  <c:v>614.07247088997497</c:v>
                </c:pt>
                <c:pt idx="2410">
                  <c:v>614.06973779140799</c:v>
                </c:pt>
                <c:pt idx="2411">
                  <c:v>614.06433473067295</c:v>
                </c:pt>
                <c:pt idx="2412">
                  <c:v>614.06254135719905</c:v>
                </c:pt>
                <c:pt idx="2413">
                  <c:v>614.05796435969398</c:v>
                </c:pt>
                <c:pt idx="2414">
                  <c:v>614.03517292568404</c:v>
                </c:pt>
                <c:pt idx="2415">
                  <c:v>613.99846326977001</c:v>
                </c:pt>
                <c:pt idx="2416">
                  <c:v>613.94255685546796</c:v>
                </c:pt>
                <c:pt idx="2417">
                  <c:v>613.92397606837699</c:v>
                </c:pt>
                <c:pt idx="2418">
                  <c:v>613.83589039592698</c:v>
                </c:pt>
                <c:pt idx="2419">
                  <c:v>613.83365510738702</c:v>
                </c:pt>
                <c:pt idx="2420">
                  <c:v>613.80196411429404</c:v>
                </c:pt>
                <c:pt idx="2421">
                  <c:v>613.77903259074003</c:v>
                </c:pt>
                <c:pt idx="2422">
                  <c:v>613.76257843062797</c:v>
                </c:pt>
                <c:pt idx="2423">
                  <c:v>613.76075861497395</c:v>
                </c:pt>
                <c:pt idx="2424">
                  <c:v>613.67636945631898</c:v>
                </c:pt>
                <c:pt idx="2425">
                  <c:v>613.63217053628102</c:v>
                </c:pt>
                <c:pt idx="2426">
                  <c:v>613.63084784662396</c:v>
                </c:pt>
                <c:pt idx="2427">
                  <c:v>613.61203436180301</c:v>
                </c:pt>
                <c:pt idx="2428">
                  <c:v>613.60214840772096</c:v>
                </c:pt>
                <c:pt idx="2429">
                  <c:v>613.58943906500099</c:v>
                </c:pt>
                <c:pt idx="2430">
                  <c:v>613.52610673974402</c:v>
                </c:pt>
                <c:pt idx="2431">
                  <c:v>613.52061273830202</c:v>
                </c:pt>
                <c:pt idx="2432">
                  <c:v>613.51740571956805</c:v>
                </c:pt>
                <c:pt idx="2433">
                  <c:v>613.512509061174</c:v>
                </c:pt>
                <c:pt idx="2434">
                  <c:v>613.47480001285805</c:v>
                </c:pt>
                <c:pt idx="2435">
                  <c:v>613.42837582615505</c:v>
                </c:pt>
                <c:pt idx="2436">
                  <c:v>613.41836232991102</c:v>
                </c:pt>
                <c:pt idx="2437">
                  <c:v>613.41479261051904</c:v>
                </c:pt>
                <c:pt idx="2438">
                  <c:v>613.39868649067398</c:v>
                </c:pt>
                <c:pt idx="2439">
                  <c:v>613.39121615850695</c:v>
                </c:pt>
                <c:pt idx="2440">
                  <c:v>613.36430123688297</c:v>
                </c:pt>
                <c:pt idx="2441">
                  <c:v>613.35575105579301</c:v>
                </c:pt>
                <c:pt idx="2442">
                  <c:v>613.35036145704203</c:v>
                </c:pt>
                <c:pt idx="2443">
                  <c:v>613.34552244890904</c:v>
                </c:pt>
                <c:pt idx="2444">
                  <c:v>613.29860699744495</c:v>
                </c:pt>
                <c:pt idx="2445">
                  <c:v>613.20059737288705</c:v>
                </c:pt>
                <c:pt idx="2446">
                  <c:v>613.20021443433996</c:v>
                </c:pt>
                <c:pt idx="2447">
                  <c:v>613.15818481943302</c:v>
                </c:pt>
                <c:pt idx="2448">
                  <c:v>613.12458666174996</c:v>
                </c:pt>
                <c:pt idx="2449">
                  <c:v>613.09857177764695</c:v>
                </c:pt>
                <c:pt idx="2450">
                  <c:v>613.09591320725201</c:v>
                </c:pt>
                <c:pt idx="2451">
                  <c:v>613.07334730216496</c:v>
                </c:pt>
                <c:pt idx="2452">
                  <c:v>613.06975857173904</c:v>
                </c:pt>
                <c:pt idx="2453">
                  <c:v>613.04584406410299</c:v>
                </c:pt>
                <c:pt idx="2454">
                  <c:v>613.03434778040003</c:v>
                </c:pt>
                <c:pt idx="2455">
                  <c:v>613.00159523417403</c:v>
                </c:pt>
                <c:pt idx="2456">
                  <c:v>612.97477023418401</c:v>
                </c:pt>
                <c:pt idx="2457">
                  <c:v>612.97272555216398</c:v>
                </c:pt>
                <c:pt idx="2458">
                  <c:v>612.95704320904599</c:v>
                </c:pt>
                <c:pt idx="2459">
                  <c:v>612.902349127805</c:v>
                </c:pt>
                <c:pt idx="2460">
                  <c:v>612.87954858136004</c:v>
                </c:pt>
                <c:pt idx="2461">
                  <c:v>612.83838850285395</c:v>
                </c:pt>
                <c:pt idx="2462">
                  <c:v>612.81964464784801</c:v>
                </c:pt>
                <c:pt idx="2463">
                  <c:v>612.786893676776</c:v>
                </c:pt>
                <c:pt idx="2464">
                  <c:v>612.73224871366699</c:v>
                </c:pt>
                <c:pt idx="2465">
                  <c:v>612.70999561676399</c:v>
                </c:pt>
                <c:pt idx="2466">
                  <c:v>612.70130438973001</c:v>
                </c:pt>
                <c:pt idx="2467">
                  <c:v>612.69220681522302</c:v>
                </c:pt>
                <c:pt idx="2468">
                  <c:v>612.65768207186102</c:v>
                </c:pt>
                <c:pt idx="2469">
                  <c:v>612.64988897968396</c:v>
                </c:pt>
                <c:pt idx="2470">
                  <c:v>612.63135539902999</c:v>
                </c:pt>
                <c:pt idx="2471">
                  <c:v>612.604969235299</c:v>
                </c:pt>
                <c:pt idx="2472">
                  <c:v>612.60436778759004</c:v>
                </c:pt>
                <c:pt idx="2473">
                  <c:v>612.56610249781295</c:v>
                </c:pt>
                <c:pt idx="2474">
                  <c:v>612.55616994193701</c:v>
                </c:pt>
                <c:pt idx="2475">
                  <c:v>612.55497675061201</c:v>
                </c:pt>
                <c:pt idx="2476">
                  <c:v>612.52414423079097</c:v>
                </c:pt>
                <c:pt idx="2477">
                  <c:v>612.51011573310802</c:v>
                </c:pt>
                <c:pt idx="2478">
                  <c:v>612.48222433681406</c:v>
                </c:pt>
                <c:pt idx="2479">
                  <c:v>612.39333060392903</c:v>
                </c:pt>
                <c:pt idx="2480">
                  <c:v>612.37813136610998</c:v>
                </c:pt>
                <c:pt idx="2481">
                  <c:v>612.35414981646704</c:v>
                </c:pt>
                <c:pt idx="2482">
                  <c:v>612.32619275870195</c:v>
                </c:pt>
                <c:pt idx="2483">
                  <c:v>612.27767382234697</c:v>
                </c:pt>
                <c:pt idx="2484">
                  <c:v>612.20256960805398</c:v>
                </c:pt>
                <c:pt idx="2485">
                  <c:v>612.19935164506001</c:v>
                </c:pt>
                <c:pt idx="2486">
                  <c:v>612.17667986316701</c:v>
                </c:pt>
                <c:pt idx="2487">
                  <c:v>612.10321452849701</c:v>
                </c:pt>
                <c:pt idx="2488">
                  <c:v>612.08362486157205</c:v>
                </c:pt>
                <c:pt idx="2489">
                  <c:v>612.077221145517</c:v>
                </c:pt>
                <c:pt idx="2490">
                  <c:v>612.07672451561302</c:v>
                </c:pt>
                <c:pt idx="2491">
                  <c:v>612.04877975029899</c:v>
                </c:pt>
                <c:pt idx="2492">
                  <c:v>612.03896541267602</c:v>
                </c:pt>
                <c:pt idx="2493">
                  <c:v>612.03742340431097</c:v>
                </c:pt>
                <c:pt idx="2494">
                  <c:v>612.00989992417203</c:v>
                </c:pt>
                <c:pt idx="2495">
                  <c:v>611.98373344148899</c:v>
                </c:pt>
                <c:pt idx="2496">
                  <c:v>611.97326003278295</c:v>
                </c:pt>
                <c:pt idx="2497">
                  <c:v>611.95429204296295</c:v>
                </c:pt>
                <c:pt idx="2498">
                  <c:v>611.89592021202498</c:v>
                </c:pt>
                <c:pt idx="2499">
                  <c:v>611.870650772094</c:v>
                </c:pt>
                <c:pt idx="2500">
                  <c:v>611.859411758335</c:v>
                </c:pt>
                <c:pt idx="2501">
                  <c:v>611.857693732293</c:v>
                </c:pt>
                <c:pt idx="2502">
                  <c:v>611.82879169369096</c:v>
                </c:pt>
                <c:pt idx="2503">
                  <c:v>611.81931378067895</c:v>
                </c:pt>
                <c:pt idx="2504">
                  <c:v>611.79775401439304</c:v>
                </c:pt>
                <c:pt idx="2505">
                  <c:v>611.72980420909801</c:v>
                </c:pt>
                <c:pt idx="2506">
                  <c:v>611.70007507164701</c:v>
                </c:pt>
                <c:pt idx="2507">
                  <c:v>611.68883123239505</c:v>
                </c:pt>
                <c:pt idx="2508">
                  <c:v>611.67082470847504</c:v>
                </c:pt>
                <c:pt idx="2509">
                  <c:v>611.67039382776397</c:v>
                </c:pt>
                <c:pt idx="2510">
                  <c:v>611.66018245922703</c:v>
                </c:pt>
                <c:pt idx="2511">
                  <c:v>611.57079876627199</c:v>
                </c:pt>
                <c:pt idx="2512">
                  <c:v>611.56986516465599</c:v>
                </c:pt>
                <c:pt idx="2513">
                  <c:v>611.55458779971798</c:v>
                </c:pt>
                <c:pt idx="2514">
                  <c:v>611.551252978413</c:v>
                </c:pt>
                <c:pt idx="2515">
                  <c:v>611.51904066193299</c:v>
                </c:pt>
                <c:pt idx="2516">
                  <c:v>611.49769194567</c:v>
                </c:pt>
                <c:pt idx="2517">
                  <c:v>611.48455881517202</c:v>
                </c:pt>
                <c:pt idx="2518">
                  <c:v>611.48380135148795</c:v>
                </c:pt>
                <c:pt idx="2519">
                  <c:v>611.43792669415802</c:v>
                </c:pt>
                <c:pt idx="2520">
                  <c:v>611.36901844152703</c:v>
                </c:pt>
                <c:pt idx="2521">
                  <c:v>611.33672870585201</c:v>
                </c:pt>
                <c:pt idx="2522">
                  <c:v>611.31435565090806</c:v>
                </c:pt>
                <c:pt idx="2523">
                  <c:v>611.26240977590999</c:v>
                </c:pt>
                <c:pt idx="2524">
                  <c:v>611.22533999976497</c:v>
                </c:pt>
                <c:pt idx="2525">
                  <c:v>611.184300405665</c:v>
                </c:pt>
                <c:pt idx="2526">
                  <c:v>611.15619628557999</c:v>
                </c:pt>
                <c:pt idx="2527">
                  <c:v>611.14622074122303</c:v>
                </c:pt>
                <c:pt idx="2528">
                  <c:v>611.13442271635495</c:v>
                </c:pt>
                <c:pt idx="2529">
                  <c:v>611.09022319744099</c:v>
                </c:pt>
                <c:pt idx="2530">
                  <c:v>611.05343087680899</c:v>
                </c:pt>
                <c:pt idx="2531">
                  <c:v>611.03478876944098</c:v>
                </c:pt>
                <c:pt idx="2532">
                  <c:v>611.02586446123905</c:v>
                </c:pt>
                <c:pt idx="2533">
                  <c:v>611.02323032560003</c:v>
                </c:pt>
                <c:pt idx="2534">
                  <c:v>610.941983992578</c:v>
                </c:pt>
                <c:pt idx="2535">
                  <c:v>610.93920074770199</c:v>
                </c:pt>
                <c:pt idx="2536">
                  <c:v>610.91957479028395</c:v>
                </c:pt>
                <c:pt idx="2537">
                  <c:v>610.90600722756005</c:v>
                </c:pt>
                <c:pt idx="2538">
                  <c:v>610.89381659060803</c:v>
                </c:pt>
                <c:pt idx="2539">
                  <c:v>610.86655435451098</c:v>
                </c:pt>
                <c:pt idx="2540">
                  <c:v>610.86199335982997</c:v>
                </c:pt>
                <c:pt idx="2541">
                  <c:v>610.836254076861</c:v>
                </c:pt>
                <c:pt idx="2542">
                  <c:v>610.81937651610303</c:v>
                </c:pt>
                <c:pt idx="2543">
                  <c:v>610.78442462816702</c:v>
                </c:pt>
                <c:pt idx="2544">
                  <c:v>610.77728314771696</c:v>
                </c:pt>
                <c:pt idx="2545">
                  <c:v>610.71806581924398</c:v>
                </c:pt>
                <c:pt idx="2546">
                  <c:v>610.67819064826597</c:v>
                </c:pt>
                <c:pt idx="2547">
                  <c:v>610.64719434398</c:v>
                </c:pt>
                <c:pt idx="2548">
                  <c:v>610.63702361542096</c:v>
                </c:pt>
                <c:pt idx="2549">
                  <c:v>610.63665703429604</c:v>
                </c:pt>
                <c:pt idx="2550">
                  <c:v>610.57762514791898</c:v>
                </c:pt>
                <c:pt idx="2551">
                  <c:v>610.57243773100697</c:v>
                </c:pt>
                <c:pt idx="2552">
                  <c:v>610.50207741370298</c:v>
                </c:pt>
                <c:pt idx="2553">
                  <c:v>610.49256463895699</c:v>
                </c:pt>
                <c:pt idx="2554">
                  <c:v>610.45500338014995</c:v>
                </c:pt>
                <c:pt idx="2555">
                  <c:v>610.43263797624502</c:v>
                </c:pt>
                <c:pt idx="2556">
                  <c:v>610.38600007149296</c:v>
                </c:pt>
                <c:pt idx="2557">
                  <c:v>610.37077196627399</c:v>
                </c:pt>
                <c:pt idx="2558">
                  <c:v>610.36559548654998</c:v>
                </c:pt>
                <c:pt idx="2559">
                  <c:v>610.35287963236703</c:v>
                </c:pt>
                <c:pt idx="2560">
                  <c:v>610.30256412816698</c:v>
                </c:pt>
                <c:pt idx="2561">
                  <c:v>610.26461293965599</c:v>
                </c:pt>
                <c:pt idx="2562">
                  <c:v>610.22552403581597</c:v>
                </c:pt>
                <c:pt idx="2563">
                  <c:v>610.22420026030704</c:v>
                </c:pt>
                <c:pt idx="2564">
                  <c:v>610.15274288527905</c:v>
                </c:pt>
                <c:pt idx="2565">
                  <c:v>610.14569527437698</c:v>
                </c:pt>
                <c:pt idx="2566">
                  <c:v>610.11929435939498</c:v>
                </c:pt>
                <c:pt idx="2567">
                  <c:v>610.10303860387705</c:v>
                </c:pt>
                <c:pt idx="2568">
                  <c:v>609.952627037296</c:v>
                </c:pt>
                <c:pt idx="2569">
                  <c:v>609.951395846325</c:v>
                </c:pt>
                <c:pt idx="2570">
                  <c:v>609.94212115002301</c:v>
                </c:pt>
                <c:pt idx="2571">
                  <c:v>609.93908557413602</c:v>
                </c:pt>
                <c:pt idx="2572">
                  <c:v>609.93824854168201</c:v>
                </c:pt>
                <c:pt idx="2573">
                  <c:v>609.92687753662801</c:v>
                </c:pt>
                <c:pt idx="2574">
                  <c:v>609.92591067088597</c:v>
                </c:pt>
                <c:pt idx="2575">
                  <c:v>609.87557615689502</c:v>
                </c:pt>
                <c:pt idx="2576">
                  <c:v>609.861322562949</c:v>
                </c:pt>
                <c:pt idx="2577">
                  <c:v>609.83111476296597</c:v>
                </c:pt>
                <c:pt idx="2578">
                  <c:v>609.80114449212999</c:v>
                </c:pt>
                <c:pt idx="2579">
                  <c:v>609.79363291252696</c:v>
                </c:pt>
                <c:pt idx="2580">
                  <c:v>609.7824197182</c:v>
                </c:pt>
                <c:pt idx="2581">
                  <c:v>609.775541629705</c:v>
                </c:pt>
                <c:pt idx="2582">
                  <c:v>609.707343352664</c:v>
                </c:pt>
                <c:pt idx="2583">
                  <c:v>609.69182245079298</c:v>
                </c:pt>
                <c:pt idx="2584">
                  <c:v>609.68891054316202</c:v>
                </c:pt>
                <c:pt idx="2585">
                  <c:v>609.68256896886601</c:v>
                </c:pt>
                <c:pt idx="2586">
                  <c:v>609.68061361684602</c:v>
                </c:pt>
                <c:pt idx="2587">
                  <c:v>609.64947380096305</c:v>
                </c:pt>
                <c:pt idx="2588">
                  <c:v>609.62356427653901</c:v>
                </c:pt>
                <c:pt idx="2589">
                  <c:v>609.62054838623499</c:v>
                </c:pt>
                <c:pt idx="2590">
                  <c:v>609.61406520115895</c:v>
                </c:pt>
                <c:pt idx="2591">
                  <c:v>609.58114252954294</c:v>
                </c:pt>
                <c:pt idx="2592">
                  <c:v>609.56635207396403</c:v>
                </c:pt>
                <c:pt idx="2593">
                  <c:v>609.55074244309196</c:v>
                </c:pt>
                <c:pt idx="2594">
                  <c:v>609.54574021262999</c:v>
                </c:pt>
                <c:pt idx="2595">
                  <c:v>609.52795324779697</c:v>
                </c:pt>
                <c:pt idx="2596">
                  <c:v>609.50467945326</c:v>
                </c:pt>
                <c:pt idx="2597">
                  <c:v>609.42031038471202</c:v>
                </c:pt>
                <c:pt idx="2598">
                  <c:v>609.37387332248795</c:v>
                </c:pt>
                <c:pt idx="2599">
                  <c:v>609.37211045898505</c:v>
                </c:pt>
                <c:pt idx="2600">
                  <c:v>609.34438398907105</c:v>
                </c:pt>
                <c:pt idx="2601">
                  <c:v>609.34287879107796</c:v>
                </c:pt>
                <c:pt idx="2602">
                  <c:v>609.25812110195295</c:v>
                </c:pt>
                <c:pt idx="2603">
                  <c:v>609.23273336036596</c:v>
                </c:pt>
                <c:pt idx="2604">
                  <c:v>609.22835969178698</c:v>
                </c:pt>
                <c:pt idx="2605">
                  <c:v>609.21558717035896</c:v>
                </c:pt>
                <c:pt idx="2606">
                  <c:v>609.18636702168601</c:v>
                </c:pt>
                <c:pt idx="2607">
                  <c:v>609.17910620870498</c:v>
                </c:pt>
                <c:pt idx="2608">
                  <c:v>609.152574853705</c:v>
                </c:pt>
                <c:pt idx="2609">
                  <c:v>609.09508918292397</c:v>
                </c:pt>
                <c:pt idx="2610">
                  <c:v>609.09036694264103</c:v>
                </c:pt>
                <c:pt idx="2611">
                  <c:v>609.03554564277295</c:v>
                </c:pt>
                <c:pt idx="2612">
                  <c:v>609.035176368262</c:v>
                </c:pt>
                <c:pt idx="2613">
                  <c:v>609.01710066037401</c:v>
                </c:pt>
                <c:pt idx="2614">
                  <c:v>608.94528067651504</c:v>
                </c:pt>
                <c:pt idx="2615">
                  <c:v>608.93060974893899</c:v>
                </c:pt>
                <c:pt idx="2616">
                  <c:v>608.91184664390698</c:v>
                </c:pt>
                <c:pt idx="2617">
                  <c:v>608.89282997325904</c:v>
                </c:pt>
                <c:pt idx="2618">
                  <c:v>608.88733072907803</c:v>
                </c:pt>
                <c:pt idx="2619">
                  <c:v>608.88017978074595</c:v>
                </c:pt>
                <c:pt idx="2620">
                  <c:v>608.87233705404799</c:v>
                </c:pt>
                <c:pt idx="2621">
                  <c:v>608.85587681779896</c:v>
                </c:pt>
                <c:pt idx="2622">
                  <c:v>608.84485520953297</c:v>
                </c:pt>
                <c:pt idx="2623">
                  <c:v>608.79794700194702</c:v>
                </c:pt>
                <c:pt idx="2624">
                  <c:v>608.79003549800802</c:v>
                </c:pt>
                <c:pt idx="2625">
                  <c:v>608.77839362246095</c:v>
                </c:pt>
                <c:pt idx="2626">
                  <c:v>608.77248308884896</c:v>
                </c:pt>
                <c:pt idx="2627">
                  <c:v>608.70016590604996</c:v>
                </c:pt>
                <c:pt idx="2628">
                  <c:v>608.69425946074796</c:v>
                </c:pt>
                <c:pt idx="2629">
                  <c:v>608.64696947221501</c:v>
                </c:pt>
                <c:pt idx="2630">
                  <c:v>608.64537472492998</c:v>
                </c:pt>
                <c:pt idx="2631">
                  <c:v>608.58945713849198</c:v>
                </c:pt>
                <c:pt idx="2632">
                  <c:v>608.58099251902399</c:v>
                </c:pt>
                <c:pt idx="2633">
                  <c:v>608.57284740359</c:v>
                </c:pt>
                <c:pt idx="2634">
                  <c:v>608.57191437738197</c:v>
                </c:pt>
                <c:pt idx="2635">
                  <c:v>608.49270471915497</c:v>
                </c:pt>
                <c:pt idx="2636">
                  <c:v>608.46798387047295</c:v>
                </c:pt>
                <c:pt idx="2637">
                  <c:v>608.41036197518395</c:v>
                </c:pt>
                <c:pt idx="2638">
                  <c:v>608.39733419007302</c:v>
                </c:pt>
                <c:pt idx="2639">
                  <c:v>608.39418706062202</c:v>
                </c:pt>
                <c:pt idx="2640">
                  <c:v>608.37151735019597</c:v>
                </c:pt>
                <c:pt idx="2641">
                  <c:v>608.36790234627495</c:v>
                </c:pt>
                <c:pt idx="2642">
                  <c:v>608.36144043402999</c:v>
                </c:pt>
                <c:pt idx="2643">
                  <c:v>608.35702259183404</c:v>
                </c:pt>
                <c:pt idx="2644">
                  <c:v>608.34058573641801</c:v>
                </c:pt>
                <c:pt idx="2645">
                  <c:v>608.33209691172306</c:v>
                </c:pt>
                <c:pt idx="2646">
                  <c:v>608.318689466298</c:v>
                </c:pt>
                <c:pt idx="2647">
                  <c:v>608.31097555768201</c:v>
                </c:pt>
                <c:pt idx="2648">
                  <c:v>608.25791239118598</c:v>
                </c:pt>
                <c:pt idx="2649">
                  <c:v>608.18961520532901</c:v>
                </c:pt>
                <c:pt idx="2650">
                  <c:v>608.18228850656999</c:v>
                </c:pt>
                <c:pt idx="2651">
                  <c:v>608.15678467816701</c:v>
                </c:pt>
                <c:pt idx="2652">
                  <c:v>608.13389425797504</c:v>
                </c:pt>
                <c:pt idx="2653">
                  <c:v>608.11800184510105</c:v>
                </c:pt>
                <c:pt idx="2654">
                  <c:v>608.007705123493</c:v>
                </c:pt>
                <c:pt idx="2655">
                  <c:v>607.99055548284502</c:v>
                </c:pt>
                <c:pt idx="2656">
                  <c:v>607.97344454885604</c:v>
                </c:pt>
                <c:pt idx="2657">
                  <c:v>607.90976156988802</c:v>
                </c:pt>
                <c:pt idx="2658">
                  <c:v>607.87272818123802</c:v>
                </c:pt>
                <c:pt idx="2659">
                  <c:v>607.85865570225701</c:v>
                </c:pt>
                <c:pt idx="2660">
                  <c:v>607.78621904335205</c:v>
                </c:pt>
                <c:pt idx="2661">
                  <c:v>607.77711272719398</c:v>
                </c:pt>
                <c:pt idx="2662">
                  <c:v>607.77171599099302</c:v>
                </c:pt>
                <c:pt idx="2663">
                  <c:v>607.75080176415895</c:v>
                </c:pt>
                <c:pt idx="2664">
                  <c:v>607.72568502073602</c:v>
                </c:pt>
                <c:pt idx="2665">
                  <c:v>607.72314818725795</c:v>
                </c:pt>
                <c:pt idx="2666">
                  <c:v>607.70498320472802</c:v>
                </c:pt>
                <c:pt idx="2667">
                  <c:v>607.701458609155</c:v>
                </c:pt>
                <c:pt idx="2668">
                  <c:v>607.69914601341304</c:v>
                </c:pt>
                <c:pt idx="2669">
                  <c:v>607.67605719925905</c:v>
                </c:pt>
                <c:pt idx="2670">
                  <c:v>607.64652317746902</c:v>
                </c:pt>
                <c:pt idx="2671">
                  <c:v>607.63369378562902</c:v>
                </c:pt>
                <c:pt idx="2672">
                  <c:v>607.62011448216299</c:v>
                </c:pt>
                <c:pt idx="2673">
                  <c:v>607.61713679331399</c:v>
                </c:pt>
                <c:pt idx="2674">
                  <c:v>607.55605253204601</c:v>
                </c:pt>
                <c:pt idx="2675">
                  <c:v>607.54090096489097</c:v>
                </c:pt>
                <c:pt idx="2676">
                  <c:v>607.53678734986602</c:v>
                </c:pt>
                <c:pt idx="2677">
                  <c:v>607.50320596256995</c:v>
                </c:pt>
                <c:pt idx="2678">
                  <c:v>607.50233227642298</c:v>
                </c:pt>
                <c:pt idx="2679">
                  <c:v>607.501602448413</c:v>
                </c:pt>
                <c:pt idx="2680">
                  <c:v>607.48855466170301</c:v>
                </c:pt>
                <c:pt idx="2681">
                  <c:v>607.438522900458</c:v>
                </c:pt>
                <c:pt idx="2682">
                  <c:v>607.40319880172899</c:v>
                </c:pt>
                <c:pt idx="2683">
                  <c:v>607.37613466834</c:v>
                </c:pt>
                <c:pt idx="2684">
                  <c:v>607.37152693563598</c:v>
                </c:pt>
                <c:pt idx="2685">
                  <c:v>607.34636279335905</c:v>
                </c:pt>
                <c:pt idx="2686">
                  <c:v>607.33505734560299</c:v>
                </c:pt>
                <c:pt idx="2687">
                  <c:v>607.33169184712301</c:v>
                </c:pt>
                <c:pt idx="2688">
                  <c:v>607.30295459101796</c:v>
                </c:pt>
                <c:pt idx="2689">
                  <c:v>607.268797195351</c:v>
                </c:pt>
                <c:pt idx="2690">
                  <c:v>607.232642957503</c:v>
                </c:pt>
                <c:pt idx="2691">
                  <c:v>607.18335174309402</c:v>
                </c:pt>
                <c:pt idx="2692">
                  <c:v>607.12448503742803</c:v>
                </c:pt>
                <c:pt idx="2693">
                  <c:v>607.02738526013695</c:v>
                </c:pt>
                <c:pt idx="2694">
                  <c:v>606.99824860057902</c:v>
                </c:pt>
                <c:pt idx="2695">
                  <c:v>606.97382964520295</c:v>
                </c:pt>
                <c:pt idx="2696">
                  <c:v>606.96036351712996</c:v>
                </c:pt>
                <c:pt idx="2697">
                  <c:v>606.92958860092097</c:v>
                </c:pt>
                <c:pt idx="2698">
                  <c:v>606.91874240696598</c:v>
                </c:pt>
                <c:pt idx="2699">
                  <c:v>606.86507562673205</c:v>
                </c:pt>
                <c:pt idx="2700">
                  <c:v>606.86014876521597</c:v>
                </c:pt>
                <c:pt idx="2701">
                  <c:v>606.80925012155603</c:v>
                </c:pt>
                <c:pt idx="2702">
                  <c:v>606.73274750187898</c:v>
                </c:pt>
                <c:pt idx="2703">
                  <c:v>606.71853194905702</c:v>
                </c:pt>
                <c:pt idx="2704">
                  <c:v>606.70100669781596</c:v>
                </c:pt>
                <c:pt idx="2705">
                  <c:v>606.68377407877995</c:v>
                </c:pt>
                <c:pt idx="2706">
                  <c:v>606.67152052074402</c:v>
                </c:pt>
                <c:pt idx="2707">
                  <c:v>606.64851727591099</c:v>
                </c:pt>
                <c:pt idx="2708">
                  <c:v>606.61830156357701</c:v>
                </c:pt>
                <c:pt idx="2709">
                  <c:v>606.56147013758903</c:v>
                </c:pt>
                <c:pt idx="2710">
                  <c:v>606.55283275034003</c:v>
                </c:pt>
                <c:pt idx="2711">
                  <c:v>606.538581709558</c:v>
                </c:pt>
                <c:pt idx="2712">
                  <c:v>606.44050102082099</c:v>
                </c:pt>
                <c:pt idx="2713">
                  <c:v>606.42420245544599</c:v>
                </c:pt>
                <c:pt idx="2714">
                  <c:v>606.41365486235998</c:v>
                </c:pt>
                <c:pt idx="2715">
                  <c:v>606.37882773150898</c:v>
                </c:pt>
                <c:pt idx="2716">
                  <c:v>606.37140135215702</c:v>
                </c:pt>
                <c:pt idx="2717">
                  <c:v>606.34120089569103</c:v>
                </c:pt>
                <c:pt idx="2718">
                  <c:v>606.29959360139696</c:v>
                </c:pt>
                <c:pt idx="2719">
                  <c:v>606.18619752231405</c:v>
                </c:pt>
                <c:pt idx="2720">
                  <c:v>606.16582441567596</c:v>
                </c:pt>
                <c:pt idx="2721">
                  <c:v>606.11314534670305</c:v>
                </c:pt>
                <c:pt idx="2722">
                  <c:v>606.06863520521995</c:v>
                </c:pt>
                <c:pt idx="2723">
                  <c:v>606.05727203001504</c:v>
                </c:pt>
                <c:pt idx="2724">
                  <c:v>606.03479248041197</c:v>
                </c:pt>
                <c:pt idx="2725">
                  <c:v>605.98351037492705</c:v>
                </c:pt>
                <c:pt idx="2726">
                  <c:v>605.93494562841204</c:v>
                </c:pt>
                <c:pt idx="2727">
                  <c:v>605.92869076061197</c:v>
                </c:pt>
                <c:pt idx="2728">
                  <c:v>605.89088753236899</c:v>
                </c:pt>
                <c:pt idx="2729">
                  <c:v>605.87948717096106</c:v>
                </c:pt>
                <c:pt idx="2730">
                  <c:v>605.87543050034401</c:v>
                </c:pt>
                <c:pt idx="2731">
                  <c:v>605.85705072842802</c:v>
                </c:pt>
                <c:pt idx="2732">
                  <c:v>605.84615112525103</c:v>
                </c:pt>
                <c:pt idx="2733">
                  <c:v>605.81317481136898</c:v>
                </c:pt>
                <c:pt idx="2734">
                  <c:v>605.79232466915505</c:v>
                </c:pt>
                <c:pt idx="2735">
                  <c:v>605.76236847854204</c:v>
                </c:pt>
                <c:pt idx="2736">
                  <c:v>605.746693077636</c:v>
                </c:pt>
                <c:pt idx="2737">
                  <c:v>605.74663306351101</c:v>
                </c:pt>
                <c:pt idx="2738">
                  <c:v>605.73191298270899</c:v>
                </c:pt>
                <c:pt idx="2739">
                  <c:v>605.68358474403999</c:v>
                </c:pt>
                <c:pt idx="2740">
                  <c:v>605.63919773312398</c:v>
                </c:pt>
                <c:pt idx="2741">
                  <c:v>605.63889547848396</c:v>
                </c:pt>
                <c:pt idx="2742">
                  <c:v>605.63058386470595</c:v>
                </c:pt>
                <c:pt idx="2743">
                  <c:v>605.62810683987402</c:v>
                </c:pt>
                <c:pt idx="2744">
                  <c:v>605.58590190599796</c:v>
                </c:pt>
                <c:pt idx="2745">
                  <c:v>605.54112400559302</c:v>
                </c:pt>
                <c:pt idx="2746">
                  <c:v>605.49400148374104</c:v>
                </c:pt>
                <c:pt idx="2747">
                  <c:v>605.49394050067201</c:v>
                </c:pt>
                <c:pt idx="2748">
                  <c:v>605.48064396151597</c:v>
                </c:pt>
                <c:pt idx="2749">
                  <c:v>605.46487226219006</c:v>
                </c:pt>
                <c:pt idx="2750">
                  <c:v>605.41810151575601</c:v>
                </c:pt>
                <c:pt idx="2751">
                  <c:v>605.38945841976204</c:v>
                </c:pt>
                <c:pt idx="2752">
                  <c:v>605.37567834062895</c:v>
                </c:pt>
                <c:pt idx="2753">
                  <c:v>605.36630007964902</c:v>
                </c:pt>
                <c:pt idx="2754">
                  <c:v>605.35037959196802</c:v>
                </c:pt>
                <c:pt idx="2755">
                  <c:v>605.32748045561095</c:v>
                </c:pt>
                <c:pt idx="2756">
                  <c:v>605.32672230217395</c:v>
                </c:pt>
                <c:pt idx="2757">
                  <c:v>605.23538226855499</c:v>
                </c:pt>
                <c:pt idx="2758">
                  <c:v>605.22226335454502</c:v>
                </c:pt>
                <c:pt idx="2759">
                  <c:v>605.22038958921098</c:v>
                </c:pt>
                <c:pt idx="2760">
                  <c:v>605.19531430294398</c:v>
                </c:pt>
                <c:pt idx="2761">
                  <c:v>605.18755099871805</c:v>
                </c:pt>
                <c:pt idx="2762">
                  <c:v>605.17117487333803</c:v>
                </c:pt>
                <c:pt idx="2763">
                  <c:v>605.15906702708696</c:v>
                </c:pt>
                <c:pt idx="2764">
                  <c:v>605.15752843278005</c:v>
                </c:pt>
                <c:pt idx="2765">
                  <c:v>605.15354964158098</c:v>
                </c:pt>
                <c:pt idx="2766">
                  <c:v>605.13606698046306</c:v>
                </c:pt>
                <c:pt idx="2767">
                  <c:v>605.10891462419499</c:v>
                </c:pt>
                <c:pt idx="2768">
                  <c:v>605.09664876157501</c:v>
                </c:pt>
                <c:pt idx="2769">
                  <c:v>605.05648509022001</c:v>
                </c:pt>
                <c:pt idx="2770">
                  <c:v>605.052201692788</c:v>
                </c:pt>
                <c:pt idx="2771">
                  <c:v>605.03897131454596</c:v>
                </c:pt>
                <c:pt idx="2772">
                  <c:v>605.02861223714604</c:v>
                </c:pt>
                <c:pt idx="2773">
                  <c:v>605.01717591079205</c:v>
                </c:pt>
                <c:pt idx="2774">
                  <c:v>604.97526657058404</c:v>
                </c:pt>
                <c:pt idx="2775">
                  <c:v>604.958467637284</c:v>
                </c:pt>
                <c:pt idx="2776">
                  <c:v>604.95758779999699</c:v>
                </c:pt>
                <c:pt idx="2777">
                  <c:v>604.90111673950798</c:v>
                </c:pt>
                <c:pt idx="2778">
                  <c:v>604.88465345131397</c:v>
                </c:pt>
                <c:pt idx="2779">
                  <c:v>604.86043089986094</c:v>
                </c:pt>
                <c:pt idx="2780">
                  <c:v>604.764482661437</c:v>
                </c:pt>
                <c:pt idx="2781">
                  <c:v>604.72257131544495</c:v>
                </c:pt>
                <c:pt idx="2782">
                  <c:v>604.72012259212295</c:v>
                </c:pt>
                <c:pt idx="2783">
                  <c:v>604.71635836262897</c:v>
                </c:pt>
                <c:pt idx="2784">
                  <c:v>604.68017896716594</c:v>
                </c:pt>
                <c:pt idx="2785">
                  <c:v>604.67181543278195</c:v>
                </c:pt>
                <c:pt idx="2786">
                  <c:v>604.58876058113697</c:v>
                </c:pt>
                <c:pt idx="2787">
                  <c:v>604.51084413298497</c:v>
                </c:pt>
                <c:pt idx="2788">
                  <c:v>604.49937874385</c:v>
                </c:pt>
                <c:pt idx="2789">
                  <c:v>604.49064834617798</c:v>
                </c:pt>
                <c:pt idx="2790">
                  <c:v>604.46154066196402</c:v>
                </c:pt>
                <c:pt idx="2791">
                  <c:v>604.45432769301499</c:v>
                </c:pt>
                <c:pt idx="2792">
                  <c:v>604.42215763152603</c:v>
                </c:pt>
                <c:pt idx="2793">
                  <c:v>604.40731852317197</c:v>
                </c:pt>
                <c:pt idx="2794">
                  <c:v>604.30585086860003</c:v>
                </c:pt>
                <c:pt idx="2795">
                  <c:v>604.28583537002203</c:v>
                </c:pt>
                <c:pt idx="2796">
                  <c:v>604.28157297615996</c:v>
                </c:pt>
                <c:pt idx="2797">
                  <c:v>604.24675187635603</c:v>
                </c:pt>
                <c:pt idx="2798">
                  <c:v>604.23968103946402</c:v>
                </c:pt>
                <c:pt idx="2799">
                  <c:v>604.21786636045294</c:v>
                </c:pt>
                <c:pt idx="2800">
                  <c:v>604.21171851361396</c:v>
                </c:pt>
                <c:pt idx="2801">
                  <c:v>604.20516581025902</c:v>
                </c:pt>
                <c:pt idx="2802">
                  <c:v>604.15319459803004</c:v>
                </c:pt>
                <c:pt idx="2803">
                  <c:v>604.146912589718</c:v>
                </c:pt>
                <c:pt idx="2804">
                  <c:v>604.11700689534598</c:v>
                </c:pt>
                <c:pt idx="2805">
                  <c:v>604.105992418602</c:v>
                </c:pt>
                <c:pt idx="2806">
                  <c:v>604.07777862213902</c:v>
                </c:pt>
                <c:pt idx="2807">
                  <c:v>604.05887992405701</c:v>
                </c:pt>
                <c:pt idx="2808">
                  <c:v>604.03482770392702</c:v>
                </c:pt>
                <c:pt idx="2809">
                  <c:v>604.02384456161701</c:v>
                </c:pt>
                <c:pt idx="2810">
                  <c:v>603.98428776498895</c:v>
                </c:pt>
                <c:pt idx="2811">
                  <c:v>603.95329937453903</c:v>
                </c:pt>
                <c:pt idx="2812">
                  <c:v>603.92057124280802</c:v>
                </c:pt>
                <c:pt idx="2813">
                  <c:v>603.90518788308304</c:v>
                </c:pt>
                <c:pt idx="2814">
                  <c:v>603.87750079191198</c:v>
                </c:pt>
                <c:pt idx="2815">
                  <c:v>603.86754507313003</c:v>
                </c:pt>
                <c:pt idx="2816">
                  <c:v>603.85846149138195</c:v>
                </c:pt>
                <c:pt idx="2817">
                  <c:v>603.84906671667397</c:v>
                </c:pt>
                <c:pt idx="2818">
                  <c:v>603.81225472434596</c:v>
                </c:pt>
                <c:pt idx="2819">
                  <c:v>603.75936028969397</c:v>
                </c:pt>
                <c:pt idx="2820">
                  <c:v>603.73799338319998</c:v>
                </c:pt>
                <c:pt idx="2821">
                  <c:v>603.70821906033098</c:v>
                </c:pt>
                <c:pt idx="2822">
                  <c:v>603.654200625356</c:v>
                </c:pt>
                <c:pt idx="2823">
                  <c:v>603.61619637940896</c:v>
                </c:pt>
                <c:pt idx="2824">
                  <c:v>603.58402932771696</c:v>
                </c:pt>
                <c:pt idx="2825">
                  <c:v>603.56354781634604</c:v>
                </c:pt>
                <c:pt idx="2826">
                  <c:v>603.54699235441001</c:v>
                </c:pt>
                <c:pt idx="2827">
                  <c:v>603.52983529670598</c:v>
                </c:pt>
                <c:pt idx="2828">
                  <c:v>603.49257913897304</c:v>
                </c:pt>
                <c:pt idx="2829">
                  <c:v>603.49182127095503</c:v>
                </c:pt>
                <c:pt idx="2830">
                  <c:v>603.48056361326201</c:v>
                </c:pt>
                <c:pt idx="2831">
                  <c:v>603.47192317664906</c:v>
                </c:pt>
                <c:pt idx="2832">
                  <c:v>603.41111963529204</c:v>
                </c:pt>
                <c:pt idx="2833">
                  <c:v>603.34880291368995</c:v>
                </c:pt>
                <c:pt idx="2834">
                  <c:v>603.30754401713102</c:v>
                </c:pt>
                <c:pt idx="2835">
                  <c:v>603.30683473566103</c:v>
                </c:pt>
                <c:pt idx="2836">
                  <c:v>603.27257431013095</c:v>
                </c:pt>
                <c:pt idx="2837">
                  <c:v>603.25966658332197</c:v>
                </c:pt>
                <c:pt idx="2838">
                  <c:v>603.18738410001299</c:v>
                </c:pt>
                <c:pt idx="2839">
                  <c:v>603.07653005568204</c:v>
                </c:pt>
                <c:pt idx="2840">
                  <c:v>603.05127578909196</c:v>
                </c:pt>
                <c:pt idx="2841">
                  <c:v>603.01297732051501</c:v>
                </c:pt>
                <c:pt idx="2842">
                  <c:v>602.99981785835405</c:v>
                </c:pt>
                <c:pt idx="2843">
                  <c:v>602.98496194558095</c:v>
                </c:pt>
                <c:pt idx="2844">
                  <c:v>602.97945918615096</c:v>
                </c:pt>
                <c:pt idx="2845">
                  <c:v>602.95396849114195</c:v>
                </c:pt>
                <c:pt idx="2846">
                  <c:v>602.94591297358897</c:v>
                </c:pt>
                <c:pt idx="2847">
                  <c:v>602.9052195516</c:v>
                </c:pt>
                <c:pt idx="2848">
                  <c:v>602.84997012050201</c:v>
                </c:pt>
                <c:pt idx="2849">
                  <c:v>602.79071401389001</c:v>
                </c:pt>
                <c:pt idx="2850">
                  <c:v>602.78883522508397</c:v>
                </c:pt>
                <c:pt idx="2851">
                  <c:v>602.78377069869498</c:v>
                </c:pt>
                <c:pt idx="2852">
                  <c:v>602.71539984504602</c:v>
                </c:pt>
                <c:pt idx="2853">
                  <c:v>602.71112124661499</c:v>
                </c:pt>
                <c:pt idx="2854">
                  <c:v>602.70782942318601</c:v>
                </c:pt>
                <c:pt idx="2855">
                  <c:v>602.68408570409099</c:v>
                </c:pt>
                <c:pt idx="2856">
                  <c:v>602.64819836050901</c:v>
                </c:pt>
                <c:pt idx="2857">
                  <c:v>602.61116479589703</c:v>
                </c:pt>
                <c:pt idx="2858">
                  <c:v>602.55186047393897</c:v>
                </c:pt>
                <c:pt idx="2859">
                  <c:v>602.51345084432603</c:v>
                </c:pt>
                <c:pt idx="2860">
                  <c:v>602.50783514495004</c:v>
                </c:pt>
                <c:pt idx="2861">
                  <c:v>602.48591065521805</c:v>
                </c:pt>
                <c:pt idx="2862">
                  <c:v>602.460450304289</c:v>
                </c:pt>
                <c:pt idx="2863">
                  <c:v>602.44443103037804</c:v>
                </c:pt>
                <c:pt idx="2864">
                  <c:v>602.36946230329704</c:v>
                </c:pt>
                <c:pt idx="2865">
                  <c:v>602.30930525521899</c:v>
                </c:pt>
                <c:pt idx="2866">
                  <c:v>602.30255976645401</c:v>
                </c:pt>
                <c:pt idx="2867">
                  <c:v>602.29841116819</c:v>
                </c:pt>
                <c:pt idx="2868">
                  <c:v>602.20871378249205</c:v>
                </c:pt>
                <c:pt idx="2869">
                  <c:v>602.18182102786204</c:v>
                </c:pt>
                <c:pt idx="2870">
                  <c:v>602.034422440306</c:v>
                </c:pt>
                <c:pt idx="2871">
                  <c:v>602.00535731382604</c:v>
                </c:pt>
                <c:pt idx="2872">
                  <c:v>601.98348349680202</c:v>
                </c:pt>
                <c:pt idx="2873">
                  <c:v>601.96399907701596</c:v>
                </c:pt>
                <c:pt idx="2874">
                  <c:v>601.93821411722899</c:v>
                </c:pt>
                <c:pt idx="2875">
                  <c:v>601.89778673842898</c:v>
                </c:pt>
                <c:pt idx="2876">
                  <c:v>601.85786160153498</c:v>
                </c:pt>
                <c:pt idx="2877">
                  <c:v>601.85437125013198</c:v>
                </c:pt>
                <c:pt idx="2878">
                  <c:v>601.82708484827197</c:v>
                </c:pt>
                <c:pt idx="2879">
                  <c:v>601.82444980586297</c:v>
                </c:pt>
                <c:pt idx="2880">
                  <c:v>601.803524824958</c:v>
                </c:pt>
                <c:pt idx="2881">
                  <c:v>601.79186205291296</c:v>
                </c:pt>
                <c:pt idx="2882">
                  <c:v>601.77185226705797</c:v>
                </c:pt>
                <c:pt idx="2883">
                  <c:v>601.75079807625798</c:v>
                </c:pt>
                <c:pt idx="2884">
                  <c:v>601.71393798775296</c:v>
                </c:pt>
                <c:pt idx="2885">
                  <c:v>601.672581333827</c:v>
                </c:pt>
                <c:pt idx="2886">
                  <c:v>601.61287325312605</c:v>
                </c:pt>
                <c:pt idx="2887">
                  <c:v>601.61091039837504</c:v>
                </c:pt>
                <c:pt idx="2888">
                  <c:v>601.57165296222104</c:v>
                </c:pt>
                <c:pt idx="2889">
                  <c:v>601.55841615925101</c:v>
                </c:pt>
                <c:pt idx="2890">
                  <c:v>601.55216213169399</c:v>
                </c:pt>
                <c:pt idx="2891">
                  <c:v>601.54430876177196</c:v>
                </c:pt>
                <c:pt idx="2892">
                  <c:v>601.50398995954504</c:v>
                </c:pt>
                <c:pt idx="2893">
                  <c:v>601.47802642525198</c:v>
                </c:pt>
                <c:pt idx="2894">
                  <c:v>601.441388949631</c:v>
                </c:pt>
                <c:pt idx="2895">
                  <c:v>601.43834484925196</c:v>
                </c:pt>
                <c:pt idx="2896">
                  <c:v>601.41854686360602</c:v>
                </c:pt>
                <c:pt idx="2897">
                  <c:v>601.34516237954006</c:v>
                </c:pt>
                <c:pt idx="2898">
                  <c:v>601.33651242931398</c:v>
                </c:pt>
                <c:pt idx="2899">
                  <c:v>601.28839739451303</c:v>
                </c:pt>
                <c:pt idx="2900">
                  <c:v>601.26482893274294</c:v>
                </c:pt>
                <c:pt idx="2901">
                  <c:v>601.26098671070099</c:v>
                </c:pt>
                <c:pt idx="2902">
                  <c:v>601.20325584124498</c:v>
                </c:pt>
                <c:pt idx="2903">
                  <c:v>601.19886896296896</c:v>
                </c:pt>
                <c:pt idx="2904">
                  <c:v>601.19398332556602</c:v>
                </c:pt>
                <c:pt idx="2905">
                  <c:v>601.16881851301798</c:v>
                </c:pt>
                <c:pt idx="2906">
                  <c:v>601.16212629746701</c:v>
                </c:pt>
                <c:pt idx="2907">
                  <c:v>601.16173676510198</c:v>
                </c:pt>
                <c:pt idx="2908">
                  <c:v>601.15272896291594</c:v>
                </c:pt>
                <c:pt idx="2909">
                  <c:v>601.12912768207104</c:v>
                </c:pt>
                <c:pt idx="2910">
                  <c:v>601.12462887503204</c:v>
                </c:pt>
                <c:pt idx="2911">
                  <c:v>601.12457936559201</c:v>
                </c:pt>
                <c:pt idx="2912">
                  <c:v>601.06173783414897</c:v>
                </c:pt>
                <c:pt idx="2913">
                  <c:v>601.05692542282202</c:v>
                </c:pt>
                <c:pt idx="2914">
                  <c:v>600.92474457278797</c:v>
                </c:pt>
                <c:pt idx="2915">
                  <c:v>600.90420473009203</c:v>
                </c:pt>
                <c:pt idx="2916">
                  <c:v>600.85949666368901</c:v>
                </c:pt>
                <c:pt idx="2917">
                  <c:v>600.85563133566802</c:v>
                </c:pt>
                <c:pt idx="2918">
                  <c:v>600.80166687362305</c:v>
                </c:pt>
                <c:pt idx="2919">
                  <c:v>600.78482643479902</c:v>
                </c:pt>
                <c:pt idx="2920">
                  <c:v>600.65491593115996</c:v>
                </c:pt>
                <c:pt idx="2921">
                  <c:v>600.63345861554797</c:v>
                </c:pt>
                <c:pt idx="2922">
                  <c:v>600.589374296046</c:v>
                </c:pt>
                <c:pt idx="2923">
                  <c:v>600.53642776926495</c:v>
                </c:pt>
                <c:pt idx="2924">
                  <c:v>600.424858376766</c:v>
                </c:pt>
                <c:pt idx="2925">
                  <c:v>600.38592901140203</c:v>
                </c:pt>
                <c:pt idx="2926">
                  <c:v>600.37638671764103</c:v>
                </c:pt>
                <c:pt idx="2927">
                  <c:v>600.36022582955104</c:v>
                </c:pt>
                <c:pt idx="2928">
                  <c:v>600.35970628398297</c:v>
                </c:pt>
                <c:pt idx="2929">
                  <c:v>600.34352331815796</c:v>
                </c:pt>
                <c:pt idx="2930">
                  <c:v>600.32391920534803</c:v>
                </c:pt>
                <c:pt idx="2931">
                  <c:v>600.31416554339</c:v>
                </c:pt>
                <c:pt idx="2932">
                  <c:v>600.30844821264998</c:v>
                </c:pt>
                <c:pt idx="2933">
                  <c:v>600.29662438412095</c:v>
                </c:pt>
                <c:pt idx="2934">
                  <c:v>600.278099187424</c:v>
                </c:pt>
                <c:pt idx="2935">
                  <c:v>600.19230195101704</c:v>
                </c:pt>
                <c:pt idx="2936">
                  <c:v>600.18503770565098</c:v>
                </c:pt>
                <c:pt idx="2937">
                  <c:v>600.13439922890495</c:v>
                </c:pt>
                <c:pt idx="2938">
                  <c:v>600.04739868607203</c:v>
                </c:pt>
                <c:pt idx="2939">
                  <c:v>600.04188502352599</c:v>
                </c:pt>
                <c:pt idx="2940">
                  <c:v>600.02012411076396</c:v>
                </c:pt>
                <c:pt idx="2941">
                  <c:v>600.01389250193495</c:v>
                </c:pt>
                <c:pt idx="2942">
                  <c:v>599.99764405257395</c:v>
                </c:pt>
                <c:pt idx="2943">
                  <c:v>599.97527908722498</c:v>
                </c:pt>
                <c:pt idx="2944">
                  <c:v>599.96833222451505</c:v>
                </c:pt>
                <c:pt idx="2945">
                  <c:v>599.93806426260403</c:v>
                </c:pt>
                <c:pt idx="2946">
                  <c:v>599.937796017643</c:v>
                </c:pt>
                <c:pt idx="2947">
                  <c:v>599.93665789933902</c:v>
                </c:pt>
                <c:pt idx="2948">
                  <c:v>599.93018724549097</c:v>
                </c:pt>
                <c:pt idx="2949">
                  <c:v>599.92870391013901</c:v>
                </c:pt>
                <c:pt idx="2950">
                  <c:v>599.82175077093302</c:v>
                </c:pt>
                <c:pt idx="2951">
                  <c:v>599.81207687741505</c:v>
                </c:pt>
                <c:pt idx="2952">
                  <c:v>599.80887668282605</c:v>
                </c:pt>
                <c:pt idx="2953">
                  <c:v>599.76868292092297</c:v>
                </c:pt>
                <c:pt idx="2954">
                  <c:v>599.74538798218202</c:v>
                </c:pt>
                <c:pt idx="2955">
                  <c:v>599.72278861288498</c:v>
                </c:pt>
                <c:pt idx="2956">
                  <c:v>599.71515795659104</c:v>
                </c:pt>
                <c:pt idx="2957">
                  <c:v>599.68385745051603</c:v>
                </c:pt>
                <c:pt idx="2958">
                  <c:v>599.67218926915098</c:v>
                </c:pt>
                <c:pt idx="2959">
                  <c:v>599.49570972445395</c:v>
                </c:pt>
                <c:pt idx="2960">
                  <c:v>599.46242338498303</c:v>
                </c:pt>
                <c:pt idx="2961">
                  <c:v>599.43496976690096</c:v>
                </c:pt>
                <c:pt idx="2962">
                  <c:v>599.39164190234806</c:v>
                </c:pt>
                <c:pt idx="2963">
                  <c:v>599.348819009149</c:v>
                </c:pt>
                <c:pt idx="2964">
                  <c:v>599.320833320887</c:v>
                </c:pt>
                <c:pt idx="2965">
                  <c:v>599.29053340022801</c:v>
                </c:pt>
                <c:pt idx="2966">
                  <c:v>599.28545165919195</c:v>
                </c:pt>
                <c:pt idx="2967">
                  <c:v>599.27596248639202</c:v>
                </c:pt>
                <c:pt idx="2968">
                  <c:v>599.17709075303401</c:v>
                </c:pt>
                <c:pt idx="2969">
                  <c:v>599.17463663195099</c:v>
                </c:pt>
                <c:pt idx="2970">
                  <c:v>599.13391216996604</c:v>
                </c:pt>
                <c:pt idx="2971">
                  <c:v>599.08522062426596</c:v>
                </c:pt>
                <c:pt idx="2972">
                  <c:v>599.07137446317302</c:v>
                </c:pt>
                <c:pt idx="2973">
                  <c:v>599.05172384353102</c:v>
                </c:pt>
                <c:pt idx="2974">
                  <c:v>599.04968360555904</c:v>
                </c:pt>
                <c:pt idx="2975">
                  <c:v>599.01685135684602</c:v>
                </c:pt>
                <c:pt idx="2976">
                  <c:v>598.98984775389999</c:v>
                </c:pt>
                <c:pt idx="2977">
                  <c:v>598.97206876145901</c:v>
                </c:pt>
                <c:pt idx="2978">
                  <c:v>598.91647075235699</c:v>
                </c:pt>
                <c:pt idx="2979">
                  <c:v>598.86464569937596</c:v>
                </c:pt>
                <c:pt idx="2980">
                  <c:v>598.84425209066205</c:v>
                </c:pt>
                <c:pt idx="2981">
                  <c:v>598.77506385112895</c:v>
                </c:pt>
                <c:pt idx="2982">
                  <c:v>598.75113515278099</c:v>
                </c:pt>
                <c:pt idx="2983">
                  <c:v>598.71881045477505</c:v>
                </c:pt>
                <c:pt idx="2984">
                  <c:v>598.71598874534595</c:v>
                </c:pt>
                <c:pt idx="2985">
                  <c:v>598.69403180424695</c:v>
                </c:pt>
                <c:pt idx="2986">
                  <c:v>598.68053322475805</c:v>
                </c:pt>
                <c:pt idx="2987">
                  <c:v>598.637034675481</c:v>
                </c:pt>
                <c:pt idx="2988">
                  <c:v>598.55578590606206</c:v>
                </c:pt>
                <c:pt idx="2989">
                  <c:v>598.54906073583504</c:v>
                </c:pt>
                <c:pt idx="2990">
                  <c:v>598.49683423247495</c:v>
                </c:pt>
                <c:pt idx="2991">
                  <c:v>598.48565678557895</c:v>
                </c:pt>
                <c:pt idx="2992">
                  <c:v>598.45330922285598</c:v>
                </c:pt>
                <c:pt idx="2993">
                  <c:v>598.45153247932797</c:v>
                </c:pt>
                <c:pt idx="2994">
                  <c:v>598.36326574552504</c:v>
                </c:pt>
                <c:pt idx="2995">
                  <c:v>598.31870849291795</c:v>
                </c:pt>
                <c:pt idx="2996">
                  <c:v>598.31512308917002</c:v>
                </c:pt>
                <c:pt idx="2997">
                  <c:v>598.28684505637705</c:v>
                </c:pt>
                <c:pt idx="2998">
                  <c:v>598.19869744964296</c:v>
                </c:pt>
                <c:pt idx="2999">
                  <c:v>598.15015917008202</c:v>
                </c:pt>
                <c:pt idx="3000">
                  <c:v>598.14360565873005</c:v>
                </c:pt>
                <c:pt idx="3001">
                  <c:v>598.13116965390896</c:v>
                </c:pt>
                <c:pt idx="3002">
                  <c:v>598.118453020434</c:v>
                </c:pt>
                <c:pt idx="3003">
                  <c:v>598.08028965550898</c:v>
                </c:pt>
                <c:pt idx="3004">
                  <c:v>598.07545525107901</c:v>
                </c:pt>
                <c:pt idx="3005">
                  <c:v>598.01628393763599</c:v>
                </c:pt>
                <c:pt idx="3006">
                  <c:v>598.00424553841401</c:v>
                </c:pt>
                <c:pt idx="3007">
                  <c:v>597.92766130574205</c:v>
                </c:pt>
                <c:pt idx="3008">
                  <c:v>597.927115870546</c:v>
                </c:pt>
                <c:pt idx="3009">
                  <c:v>597.90516095882401</c:v>
                </c:pt>
                <c:pt idx="3010">
                  <c:v>597.89266995364903</c:v>
                </c:pt>
                <c:pt idx="3011">
                  <c:v>597.88446186920896</c:v>
                </c:pt>
                <c:pt idx="3012">
                  <c:v>597.88008812274802</c:v>
                </c:pt>
                <c:pt idx="3013">
                  <c:v>597.86167790118304</c:v>
                </c:pt>
                <c:pt idx="3014">
                  <c:v>597.828961739796</c:v>
                </c:pt>
                <c:pt idx="3015">
                  <c:v>597.81545934328301</c:v>
                </c:pt>
                <c:pt idx="3016">
                  <c:v>597.78359281581697</c:v>
                </c:pt>
                <c:pt idx="3017">
                  <c:v>597.71057900621099</c:v>
                </c:pt>
                <c:pt idx="3018">
                  <c:v>597.70598677916803</c:v>
                </c:pt>
                <c:pt idx="3019">
                  <c:v>597.68464567439003</c:v>
                </c:pt>
                <c:pt idx="3020">
                  <c:v>597.66869382352604</c:v>
                </c:pt>
                <c:pt idx="3021">
                  <c:v>597.62971376281803</c:v>
                </c:pt>
                <c:pt idx="3022">
                  <c:v>597.61954895709198</c:v>
                </c:pt>
                <c:pt idx="3023">
                  <c:v>597.57844661521301</c:v>
                </c:pt>
                <c:pt idx="3024">
                  <c:v>597.55389901421302</c:v>
                </c:pt>
                <c:pt idx="3025">
                  <c:v>597.53522116771205</c:v>
                </c:pt>
                <c:pt idx="3026">
                  <c:v>597.52964334583498</c:v>
                </c:pt>
                <c:pt idx="3027">
                  <c:v>597.50735651958701</c:v>
                </c:pt>
                <c:pt idx="3028">
                  <c:v>597.44189934968006</c:v>
                </c:pt>
                <c:pt idx="3029">
                  <c:v>597.44129905885802</c:v>
                </c:pt>
                <c:pt idx="3030">
                  <c:v>597.40566358593605</c:v>
                </c:pt>
                <c:pt idx="3031">
                  <c:v>597.39537959098902</c:v>
                </c:pt>
                <c:pt idx="3032">
                  <c:v>597.38823960161301</c:v>
                </c:pt>
                <c:pt idx="3033">
                  <c:v>597.35078752498998</c:v>
                </c:pt>
                <c:pt idx="3034">
                  <c:v>597.32118780357303</c:v>
                </c:pt>
                <c:pt idx="3035">
                  <c:v>597.22091983665302</c:v>
                </c:pt>
                <c:pt idx="3036">
                  <c:v>597.17704305596305</c:v>
                </c:pt>
                <c:pt idx="3037">
                  <c:v>597.16489894582503</c:v>
                </c:pt>
                <c:pt idx="3038">
                  <c:v>597.12577882343101</c:v>
                </c:pt>
                <c:pt idx="3039">
                  <c:v>597.12453756603998</c:v>
                </c:pt>
                <c:pt idx="3040">
                  <c:v>597.10661332296104</c:v>
                </c:pt>
                <c:pt idx="3041">
                  <c:v>597.09070345354803</c:v>
                </c:pt>
                <c:pt idx="3042">
                  <c:v>597.08876391196395</c:v>
                </c:pt>
                <c:pt idx="3043">
                  <c:v>597.06821888985905</c:v>
                </c:pt>
                <c:pt idx="3044">
                  <c:v>597.06394683225699</c:v>
                </c:pt>
                <c:pt idx="3045">
                  <c:v>597.01382386934597</c:v>
                </c:pt>
                <c:pt idx="3046">
                  <c:v>596.96835983909</c:v>
                </c:pt>
                <c:pt idx="3047">
                  <c:v>596.951117260253</c:v>
                </c:pt>
                <c:pt idx="3048">
                  <c:v>596.93726092920303</c:v>
                </c:pt>
                <c:pt idx="3049">
                  <c:v>596.93525042358101</c:v>
                </c:pt>
                <c:pt idx="3050">
                  <c:v>596.90607077116704</c:v>
                </c:pt>
                <c:pt idx="3051">
                  <c:v>596.87135751619701</c:v>
                </c:pt>
                <c:pt idx="3052">
                  <c:v>596.83016385354199</c:v>
                </c:pt>
                <c:pt idx="3053">
                  <c:v>596.82550881498196</c:v>
                </c:pt>
                <c:pt idx="3054">
                  <c:v>596.79761181565902</c:v>
                </c:pt>
                <c:pt idx="3055">
                  <c:v>596.77767056871198</c:v>
                </c:pt>
                <c:pt idx="3056">
                  <c:v>596.74915515713803</c:v>
                </c:pt>
                <c:pt idx="3057">
                  <c:v>596.71637673114697</c:v>
                </c:pt>
                <c:pt idx="3058">
                  <c:v>596.68775031274504</c:v>
                </c:pt>
                <c:pt idx="3059">
                  <c:v>596.63714693649297</c:v>
                </c:pt>
                <c:pt idx="3060">
                  <c:v>596.63091530971099</c:v>
                </c:pt>
                <c:pt idx="3061">
                  <c:v>596.625223852457</c:v>
                </c:pt>
                <c:pt idx="3062">
                  <c:v>596.55507202572403</c:v>
                </c:pt>
                <c:pt idx="3063">
                  <c:v>596.53734138729396</c:v>
                </c:pt>
                <c:pt idx="3064">
                  <c:v>596.48790986430095</c:v>
                </c:pt>
                <c:pt idx="3065">
                  <c:v>596.41322316149899</c:v>
                </c:pt>
                <c:pt idx="3066">
                  <c:v>596.40712245125701</c:v>
                </c:pt>
                <c:pt idx="3067">
                  <c:v>596.39420198493997</c:v>
                </c:pt>
                <c:pt idx="3068">
                  <c:v>596.38905551514597</c:v>
                </c:pt>
                <c:pt idx="3069">
                  <c:v>596.38211875965203</c:v>
                </c:pt>
                <c:pt idx="3070">
                  <c:v>596.36067544525895</c:v>
                </c:pt>
                <c:pt idx="3071">
                  <c:v>596.34722758475505</c:v>
                </c:pt>
                <c:pt idx="3072">
                  <c:v>596.31563918365396</c:v>
                </c:pt>
                <c:pt idx="3073">
                  <c:v>596.31310692453803</c:v>
                </c:pt>
                <c:pt idx="3074">
                  <c:v>596.28033660915798</c:v>
                </c:pt>
                <c:pt idx="3075">
                  <c:v>596.26958630772106</c:v>
                </c:pt>
                <c:pt idx="3076">
                  <c:v>596.241962243854</c:v>
                </c:pt>
                <c:pt idx="3077">
                  <c:v>596.21296643477797</c:v>
                </c:pt>
                <c:pt idx="3078">
                  <c:v>596.211059131242</c:v>
                </c:pt>
                <c:pt idx="3079">
                  <c:v>596.15876644108903</c:v>
                </c:pt>
                <c:pt idx="3080">
                  <c:v>596.14732485291495</c:v>
                </c:pt>
                <c:pt idx="3081">
                  <c:v>596.130816776296</c:v>
                </c:pt>
                <c:pt idx="3082">
                  <c:v>596.11496175096897</c:v>
                </c:pt>
                <c:pt idx="3083">
                  <c:v>596.05049922179296</c:v>
                </c:pt>
                <c:pt idx="3084">
                  <c:v>596.04506151356895</c:v>
                </c:pt>
                <c:pt idx="3085">
                  <c:v>596.04167030206702</c:v>
                </c:pt>
                <c:pt idx="3086">
                  <c:v>596.03664965168002</c:v>
                </c:pt>
                <c:pt idx="3087">
                  <c:v>595.99435641431398</c:v>
                </c:pt>
                <c:pt idx="3088">
                  <c:v>595.98082915783004</c:v>
                </c:pt>
                <c:pt idx="3089">
                  <c:v>595.96070820974205</c:v>
                </c:pt>
                <c:pt idx="3090">
                  <c:v>595.93733431700298</c:v>
                </c:pt>
                <c:pt idx="3091">
                  <c:v>595.91923954040396</c:v>
                </c:pt>
                <c:pt idx="3092">
                  <c:v>595.90737021561097</c:v>
                </c:pt>
                <c:pt idx="3093">
                  <c:v>595.89689433317096</c:v>
                </c:pt>
                <c:pt idx="3094">
                  <c:v>595.88589656913803</c:v>
                </c:pt>
                <c:pt idx="3095">
                  <c:v>595.87593680644898</c:v>
                </c:pt>
                <c:pt idx="3096">
                  <c:v>595.87435215412597</c:v>
                </c:pt>
                <c:pt idx="3097">
                  <c:v>595.87288303115599</c:v>
                </c:pt>
                <c:pt idx="3098">
                  <c:v>595.851557364006</c:v>
                </c:pt>
                <c:pt idx="3099">
                  <c:v>595.72923563583902</c:v>
                </c:pt>
                <c:pt idx="3100">
                  <c:v>595.65735840729099</c:v>
                </c:pt>
                <c:pt idx="3101">
                  <c:v>595.65585624122002</c:v>
                </c:pt>
                <c:pt idx="3102">
                  <c:v>595.654633772686</c:v>
                </c:pt>
                <c:pt idx="3103">
                  <c:v>595.63029568011495</c:v>
                </c:pt>
                <c:pt idx="3104">
                  <c:v>595.60361263355799</c:v>
                </c:pt>
                <c:pt idx="3105">
                  <c:v>595.59437717259402</c:v>
                </c:pt>
                <c:pt idx="3106">
                  <c:v>595.56606057924</c:v>
                </c:pt>
                <c:pt idx="3107">
                  <c:v>595.54077253089599</c:v>
                </c:pt>
                <c:pt idx="3108">
                  <c:v>595.41896637608102</c:v>
                </c:pt>
                <c:pt idx="3109">
                  <c:v>595.37874336509901</c:v>
                </c:pt>
                <c:pt idx="3110">
                  <c:v>595.362989148407</c:v>
                </c:pt>
                <c:pt idx="3111">
                  <c:v>595.360575759889</c:v>
                </c:pt>
                <c:pt idx="3112">
                  <c:v>595.31277552657605</c:v>
                </c:pt>
                <c:pt idx="3113">
                  <c:v>595.29957067214002</c:v>
                </c:pt>
                <c:pt idx="3114">
                  <c:v>595.18369636683701</c:v>
                </c:pt>
                <c:pt idx="3115">
                  <c:v>595.16849650976599</c:v>
                </c:pt>
                <c:pt idx="3116">
                  <c:v>595.15747610062704</c:v>
                </c:pt>
                <c:pt idx="3117">
                  <c:v>595.15262772379299</c:v>
                </c:pt>
                <c:pt idx="3118">
                  <c:v>595.14756411112103</c:v>
                </c:pt>
                <c:pt idx="3119">
                  <c:v>595.13968790548597</c:v>
                </c:pt>
                <c:pt idx="3120">
                  <c:v>595.13929955274398</c:v>
                </c:pt>
                <c:pt idx="3121">
                  <c:v>595.13124103794905</c:v>
                </c:pt>
                <c:pt idx="3122">
                  <c:v>595.11385507665295</c:v>
                </c:pt>
                <c:pt idx="3123">
                  <c:v>595.10929707734897</c:v>
                </c:pt>
                <c:pt idx="3124">
                  <c:v>595.08381049719901</c:v>
                </c:pt>
                <c:pt idx="3125">
                  <c:v>595.07850018159502</c:v>
                </c:pt>
                <c:pt idx="3126">
                  <c:v>595.07025720152899</c:v>
                </c:pt>
                <c:pt idx="3127">
                  <c:v>595.04045233060697</c:v>
                </c:pt>
                <c:pt idx="3128">
                  <c:v>595.03400258711895</c:v>
                </c:pt>
                <c:pt idx="3129">
                  <c:v>595.024965446387</c:v>
                </c:pt>
                <c:pt idx="3130">
                  <c:v>595.00771227205701</c:v>
                </c:pt>
                <c:pt idx="3131">
                  <c:v>594.96712955206897</c:v>
                </c:pt>
                <c:pt idx="3132">
                  <c:v>594.96069950475896</c:v>
                </c:pt>
                <c:pt idx="3133">
                  <c:v>594.94056877171704</c:v>
                </c:pt>
                <c:pt idx="3134">
                  <c:v>594.90747513906297</c:v>
                </c:pt>
                <c:pt idx="3135">
                  <c:v>594.79988316000504</c:v>
                </c:pt>
                <c:pt idx="3136">
                  <c:v>594.79899634863</c:v>
                </c:pt>
                <c:pt idx="3137">
                  <c:v>594.79032370802202</c:v>
                </c:pt>
                <c:pt idx="3138">
                  <c:v>594.74252127125703</c:v>
                </c:pt>
                <c:pt idx="3139">
                  <c:v>594.74175357850299</c:v>
                </c:pt>
                <c:pt idx="3140">
                  <c:v>594.74095936312403</c:v>
                </c:pt>
                <c:pt idx="3141">
                  <c:v>594.69566842265203</c:v>
                </c:pt>
                <c:pt idx="3142">
                  <c:v>594.691687945887</c:v>
                </c:pt>
                <c:pt idx="3143">
                  <c:v>594.68543407897198</c:v>
                </c:pt>
                <c:pt idx="3144">
                  <c:v>594.68006235141604</c:v>
                </c:pt>
                <c:pt idx="3145">
                  <c:v>594.62383955907501</c:v>
                </c:pt>
                <c:pt idx="3146">
                  <c:v>594.612792927339</c:v>
                </c:pt>
                <c:pt idx="3147">
                  <c:v>594.59071046160796</c:v>
                </c:pt>
                <c:pt idx="3148">
                  <c:v>594.55784818876498</c:v>
                </c:pt>
                <c:pt idx="3149">
                  <c:v>594.557275444178</c:v>
                </c:pt>
                <c:pt idx="3150">
                  <c:v>594.51765273388105</c:v>
                </c:pt>
                <c:pt idx="3151">
                  <c:v>594.50249896836397</c:v>
                </c:pt>
                <c:pt idx="3152">
                  <c:v>594.49246232523103</c:v>
                </c:pt>
                <c:pt idx="3153">
                  <c:v>594.41029716724199</c:v>
                </c:pt>
                <c:pt idx="3154">
                  <c:v>594.40425985116894</c:v>
                </c:pt>
                <c:pt idx="3155">
                  <c:v>594.34811150915596</c:v>
                </c:pt>
                <c:pt idx="3156">
                  <c:v>594.34442062097401</c:v>
                </c:pt>
                <c:pt idx="3157">
                  <c:v>594.26294692096803</c:v>
                </c:pt>
                <c:pt idx="3158">
                  <c:v>594.26245372881795</c:v>
                </c:pt>
                <c:pt idx="3159">
                  <c:v>594.22521708470299</c:v>
                </c:pt>
                <c:pt idx="3160">
                  <c:v>594.22287258494305</c:v>
                </c:pt>
                <c:pt idx="3161">
                  <c:v>594.20040797634203</c:v>
                </c:pt>
                <c:pt idx="3162">
                  <c:v>594.18993192745802</c:v>
                </c:pt>
                <c:pt idx="3163">
                  <c:v>594.157421276435</c:v>
                </c:pt>
                <c:pt idx="3164">
                  <c:v>594.15656068289104</c:v>
                </c:pt>
                <c:pt idx="3165">
                  <c:v>594.15377196205895</c:v>
                </c:pt>
                <c:pt idx="3166">
                  <c:v>594.15251386538102</c:v>
                </c:pt>
                <c:pt idx="3167">
                  <c:v>594.14713498072297</c:v>
                </c:pt>
                <c:pt idx="3168">
                  <c:v>594.12960243854695</c:v>
                </c:pt>
                <c:pt idx="3169">
                  <c:v>594.11607605028303</c:v>
                </c:pt>
                <c:pt idx="3170">
                  <c:v>594.09764996600904</c:v>
                </c:pt>
                <c:pt idx="3171">
                  <c:v>594.07124133563605</c:v>
                </c:pt>
                <c:pt idx="3172">
                  <c:v>594.06567259032795</c:v>
                </c:pt>
                <c:pt idx="3173">
                  <c:v>594.01625225179498</c:v>
                </c:pt>
                <c:pt idx="3174">
                  <c:v>594.01222609096203</c:v>
                </c:pt>
                <c:pt idx="3175">
                  <c:v>593.979725260843</c:v>
                </c:pt>
                <c:pt idx="3176">
                  <c:v>593.97930558287305</c:v>
                </c:pt>
                <c:pt idx="3177">
                  <c:v>593.96910073402296</c:v>
                </c:pt>
                <c:pt idx="3178">
                  <c:v>593.95735293472296</c:v>
                </c:pt>
                <c:pt idx="3179">
                  <c:v>593.93612979338002</c:v>
                </c:pt>
                <c:pt idx="3180">
                  <c:v>593.87106835161899</c:v>
                </c:pt>
                <c:pt idx="3181">
                  <c:v>593.85535444976495</c:v>
                </c:pt>
                <c:pt idx="3182">
                  <c:v>593.82254794738401</c:v>
                </c:pt>
                <c:pt idx="3183">
                  <c:v>593.80190069503794</c:v>
                </c:pt>
                <c:pt idx="3184">
                  <c:v>593.80108373382097</c:v>
                </c:pt>
                <c:pt idx="3185">
                  <c:v>593.70644405376299</c:v>
                </c:pt>
                <c:pt idx="3186">
                  <c:v>593.70610717615796</c:v>
                </c:pt>
                <c:pt idx="3187">
                  <c:v>593.69459885090805</c:v>
                </c:pt>
                <c:pt idx="3188">
                  <c:v>593.68575779028401</c:v>
                </c:pt>
                <c:pt idx="3189">
                  <c:v>593.66886723535697</c:v>
                </c:pt>
                <c:pt idx="3190">
                  <c:v>593.663441017575</c:v>
                </c:pt>
                <c:pt idx="3191">
                  <c:v>593.590311898133</c:v>
                </c:pt>
                <c:pt idx="3192">
                  <c:v>593.58589350007196</c:v>
                </c:pt>
                <c:pt idx="3193">
                  <c:v>593.56599338463002</c:v>
                </c:pt>
                <c:pt idx="3194">
                  <c:v>593.500383951309</c:v>
                </c:pt>
                <c:pt idx="3195">
                  <c:v>593.49997044664497</c:v>
                </c:pt>
                <c:pt idx="3196">
                  <c:v>593.43769344817201</c:v>
                </c:pt>
                <c:pt idx="3197">
                  <c:v>593.41060511118201</c:v>
                </c:pt>
                <c:pt idx="3198">
                  <c:v>593.40603142178304</c:v>
                </c:pt>
                <c:pt idx="3199">
                  <c:v>593.39935203112998</c:v>
                </c:pt>
                <c:pt idx="3200">
                  <c:v>593.37938158121494</c:v>
                </c:pt>
                <c:pt idx="3201">
                  <c:v>593.35507061378405</c:v>
                </c:pt>
                <c:pt idx="3202">
                  <c:v>593.34102415912002</c:v>
                </c:pt>
                <c:pt idx="3203">
                  <c:v>593.33191438199003</c:v>
                </c:pt>
                <c:pt idx="3204">
                  <c:v>593.31679733218095</c:v>
                </c:pt>
                <c:pt idx="3205">
                  <c:v>593.26713007570004</c:v>
                </c:pt>
                <c:pt idx="3206">
                  <c:v>593.22516486367101</c:v>
                </c:pt>
                <c:pt idx="3207">
                  <c:v>593.13947531293195</c:v>
                </c:pt>
                <c:pt idx="3208">
                  <c:v>593.13852804210705</c:v>
                </c:pt>
                <c:pt idx="3209">
                  <c:v>593.129314629036</c:v>
                </c:pt>
                <c:pt idx="3210">
                  <c:v>593.07577162560005</c:v>
                </c:pt>
                <c:pt idx="3211">
                  <c:v>593.05454441777204</c:v>
                </c:pt>
                <c:pt idx="3212">
                  <c:v>593.04560054281797</c:v>
                </c:pt>
                <c:pt idx="3213">
                  <c:v>593.02318775675599</c:v>
                </c:pt>
                <c:pt idx="3214">
                  <c:v>592.98004827217403</c:v>
                </c:pt>
                <c:pt idx="3215">
                  <c:v>592.974926519836</c:v>
                </c:pt>
                <c:pt idx="3216">
                  <c:v>592.93308074055597</c:v>
                </c:pt>
                <c:pt idx="3217">
                  <c:v>592.86509950313496</c:v>
                </c:pt>
                <c:pt idx="3218">
                  <c:v>592.82847978354596</c:v>
                </c:pt>
                <c:pt idx="3219">
                  <c:v>592.81677084294995</c:v>
                </c:pt>
                <c:pt idx="3220">
                  <c:v>592.81400678922705</c:v>
                </c:pt>
                <c:pt idx="3221">
                  <c:v>592.76179348403105</c:v>
                </c:pt>
                <c:pt idx="3222">
                  <c:v>592.70116913200604</c:v>
                </c:pt>
                <c:pt idx="3223">
                  <c:v>592.69882141844801</c:v>
                </c:pt>
                <c:pt idx="3224">
                  <c:v>592.67316018808401</c:v>
                </c:pt>
                <c:pt idx="3225">
                  <c:v>592.65014874342</c:v>
                </c:pt>
                <c:pt idx="3226">
                  <c:v>592.64454519197295</c:v>
                </c:pt>
                <c:pt idx="3227">
                  <c:v>592.60659699909195</c:v>
                </c:pt>
                <c:pt idx="3228">
                  <c:v>592.56581220802002</c:v>
                </c:pt>
                <c:pt idx="3229">
                  <c:v>592.55091998237697</c:v>
                </c:pt>
                <c:pt idx="3230">
                  <c:v>592.52406803435599</c:v>
                </c:pt>
                <c:pt idx="3231">
                  <c:v>592.51175285078205</c:v>
                </c:pt>
                <c:pt idx="3232">
                  <c:v>592.50796517717299</c:v>
                </c:pt>
                <c:pt idx="3233">
                  <c:v>592.467969187432</c:v>
                </c:pt>
                <c:pt idx="3234">
                  <c:v>592.42919646453402</c:v>
                </c:pt>
                <c:pt idx="3235">
                  <c:v>592.41693083392101</c:v>
                </c:pt>
                <c:pt idx="3236">
                  <c:v>592.41478585844698</c:v>
                </c:pt>
                <c:pt idx="3237">
                  <c:v>592.41339464896305</c:v>
                </c:pt>
                <c:pt idx="3238">
                  <c:v>592.39198328013094</c:v>
                </c:pt>
                <c:pt idx="3239">
                  <c:v>592.35123424191795</c:v>
                </c:pt>
                <c:pt idx="3240">
                  <c:v>592.32936212163804</c:v>
                </c:pt>
                <c:pt idx="3241">
                  <c:v>592.32243243704295</c:v>
                </c:pt>
                <c:pt idx="3242">
                  <c:v>592.29668958556101</c:v>
                </c:pt>
                <c:pt idx="3243">
                  <c:v>592.26115283577201</c:v>
                </c:pt>
                <c:pt idx="3244">
                  <c:v>592.23400670764499</c:v>
                </c:pt>
                <c:pt idx="3245">
                  <c:v>592.22679262364704</c:v>
                </c:pt>
                <c:pt idx="3246">
                  <c:v>592.20601837207596</c:v>
                </c:pt>
                <c:pt idx="3247">
                  <c:v>592.19690340869704</c:v>
                </c:pt>
                <c:pt idx="3248">
                  <c:v>592.18217490894301</c:v>
                </c:pt>
                <c:pt idx="3249">
                  <c:v>592.14096503430801</c:v>
                </c:pt>
                <c:pt idx="3250">
                  <c:v>592.07133529325495</c:v>
                </c:pt>
                <c:pt idx="3251">
                  <c:v>591.95327342850806</c:v>
                </c:pt>
                <c:pt idx="3252">
                  <c:v>591.93821333151402</c:v>
                </c:pt>
                <c:pt idx="3253">
                  <c:v>591.92045766049398</c:v>
                </c:pt>
                <c:pt idx="3254">
                  <c:v>591.86248907617505</c:v>
                </c:pt>
                <c:pt idx="3255">
                  <c:v>591.83777121762603</c:v>
                </c:pt>
                <c:pt idx="3256">
                  <c:v>591.83614203051502</c:v>
                </c:pt>
                <c:pt idx="3257">
                  <c:v>591.83554420944597</c:v>
                </c:pt>
                <c:pt idx="3258">
                  <c:v>591.82162943364995</c:v>
                </c:pt>
                <c:pt idx="3259">
                  <c:v>591.79318868246901</c:v>
                </c:pt>
                <c:pt idx="3260">
                  <c:v>591.78001196044602</c:v>
                </c:pt>
                <c:pt idx="3261">
                  <c:v>591.77225996634695</c:v>
                </c:pt>
                <c:pt idx="3262">
                  <c:v>591.76753844004497</c:v>
                </c:pt>
                <c:pt idx="3263">
                  <c:v>591.76584061638096</c:v>
                </c:pt>
                <c:pt idx="3264">
                  <c:v>591.75948139890704</c:v>
                </c:pt>
                <c:pt idx="3265">
                  <c:v>591.70463437667797</c:v>
                </c:pt>
                <c:pt idx="3266">
                  <c:v>591.66377745413399</c:v>
                </c:pt>
                <c:pt idx="3267">
                  <c:v>591.63220176144398</c:v>
                </c:pt>
                <c:pt idx="3268">
                  <c:v>591.63009671750297</c:v>
                </c:pt>
                <c:pt idx="3269">
                  <c:v>591.60814953962995</c:v>
                </c:pt>
                <c:pt idx="3270">
                  <c:v>591.59969954589997</c:v>
                </c:pt>
                <c:pt idx="3271">
                  <c:v>591.59702063515397</c:v>
                </c:pt>
                <c:pt idx="3272">
                  <c:v>591.58979417385501</c:v>
                </c:pt>
                <c:pt idx="3273">
                  <c:v>591.58912009469998</c:v>
                </c:pt>
                <c:pt idx="3274">
                  <c:v>591.58456620231198</c:v>
                </c:pt>
                <c:pt idx="3275">
                  <c:v>591.52343911385003</c:v>
                </c:pt>
                <c:pt idx="3276">
                  <c:v>591.476436956312</c:v>
                </c:pt>
                <c:pt idx="3277">
                  <c:v>591.47272741109396</c:v>
                </c:pt>
                <c:pt idx="3278">
                  <c:v>591.46128500995803</c:v>
                </c:pt>
                <c:pt idx="3279">
                  <c:v>591.44298548361803</c:v>
                </c:pt>
                <c:pt idx="3280">
                  <c:v>591.42773296584801</c:v>
                </c:pt>
                <c:pt idx="3281">
                  <c:v>591.36106972906703</c:v>
                </c:pt>
                <c:pt idx="3282">
                  <c:v>591.35663211353699</c:v>
                </c:pt>
                <c:pt idx="3283">
                  <c:v>591.28356135991305</c:v>
                </c:pt>
                <c:pt idx="3284">
                  <c:v>591.26744102724604</c:v>
                </c:pt>
                <c:pt idx="3285">
                  <c:v>591.24609675696604</c:v>
                </c:pt>
                <c:pt idx="3286">
                  <c:v>591.19679295538504</c:v>
                </c:pt>
                <c:pt idx="3287">
                  <c:v>591.156108314368</c:v>
                </c:pt>
                <c:pt idx="3288">
                  <c:v>591.11911248426895</c:v>
                </c:pt>
                <c:pt idx="3289">
                  <c:v>591.10484171769895</c:v>
                </c:pt>
                <c:pt idx="3290">
                  <c:v>591.05229718420298</c:v>
                </c:pt>
                <c:pt idx="3291">
                  <c:v>591.04965602397499</c:v>
                </c:pt>
                <c:pt idx="3292">
                  <c:v>591.04731862094695</c:v>
                </c:pt>
                <c:pt idx="3293">
                  <c:v>591.03352579822194</c:v>
                </c:pt>
                <c:pt idx="3294">
                  <c:v>591.01567662607704</c:v>
                </c:pt>
                <c:pt idx="3295">
                  <c:v>590.91722176749602</c:v>
                </c:pt>
                <c:pt idx="3296">
                  <c:v>590.89453011458602</c:v>
                </c:pt>
                <c:pt idx="3297">
                  <c:v>590.86942724953201</c:v>
                </c:pt>
                <c:pt idx="3298">
                  <c:v>590.85946764932703</c:v>
                </c:pt>
                <c:pt idx="3299">
                  <c:v>590.82885602249803</c:v>
                </c:pt>
                <c:pt idx="3300">
                  <c:v>590.78119675553103</c:v>
                </c:pt>
                <c:pt idx="3301">
                  <c:v>590.77400847677495</c:v>
                </c:pt>
                <c:pt idx="3302">
                  <c:v>590.74309466801901</c:v>
                </c:pt>
                <c:pt idx="3303">
                  <c:v>590.73885511283595</c:v>
                </c:pt>
                <c:pt idx="3304">
                  <c:v>590.73155257474502</c:v>
                </c:pt>
                <c:pt idx="3305">
                  <c:v>590.73137244159</c:v>
                </c:pt>
                <c:pt idx="3306">
                  <c:v>590.71908296164895</c:v>
                </c:pt>
                <c:pt idx="3307">
                  <c:v>590.718499063428</c:v>
                </c:pt>
                <c:pt idx="3308">
                  <c:v>590.66802029467101</c:v>
                </c:pt>
                <c:pt idx="3309">
                  <c:v>590.63202283226599</c:v>
                </c:pt>
                <c:pt idx="3310">
                  <c:v>590.61615000346603</c:v>
                </c:pt>
                <c:pt idx="3311">
                  <c:v>590.59622850788901</c:v>
                </c:pt>
                <c:pt idx="3312">
                  <c:v>590.54719613718305</c:v>
                </c:pt>
                <c:pt idx="3313">
                  <c:v>590.54425580534496</c:v>
                </c:pt>
                <c:pt idx="3314">
                  <c:v>590.54212592661395</c:v>
                </c:pt>
                <c:pt idx="3315">
                  <c:v>590.49412419800899</c:v>
                </c:pt>
                <c:pt idx="3316">
                  <c:v>590.37728564458405</c:v>
                </c:pt>
                <c:pt idx="3317">
                  <c:v>590.32321838704001</c:v>
                </c:pt>
                <c:pt idx="3318">
                  <c:v>590.32043094164203</c:v>
                </c:pt>
                <c:pt idx="3319">
                  <c:v>590.27380968495197</c:v>
                </c:pt>
                <c:pt idx="3320">
                  <c:v>590.19454191508498</c:v>
                </c:pt>
                <c:pt idx="3321">
                  <c:v>590.14138165225302</c:v>
                </c:pt>
                <c:pt idx="3322">
                  <c:v>590.07896916455104</c:v>
                </c:pt>
                <c:pt idx="3323">
                  <c:v>590.06421497488304</c:v>
                </c:pt>
                <c:pt idx="3324">
                  <c:v>590.037930698266</c:v>
                </c:pt>
                <c:pt idx="3325">
                  <c:v>589.96900369848095</c:v>
                </c:pt>
                <c:pt idx="3326">
                  <c:v>589.93428205504495</c:v>
                </c:pt>
                <c:pt idx="3327">
                  <c:v>589.87826309725097</c:v>
                </c:pt>
                <c:pt idx="3328">
                  <c:v>589.84157551000703</c:v>
                </c:pt>
                <c:pt idx="3329">
                  <c:v>589.83967766255898</c:v>
                </c:pt>
                <c:pt idx="3330">
                  <c:v>589.83655344555598</c:v>
                </c:pt>
                <c:pt idx="3331">
                  <c:v>589.83256139068999</c:v>
                </c:pt>
                <c:pt idx="3332">
                  <c:v>589.79174533870605</c:v>
                </c:pt>
                <c:pt idx="3333">
                  <c:v>589.78262603831001</c:v>
                </c:pt>
                <c:pt idx="3334">
                  <c:v>589.77728543877697</c:v>
                </c:pt>
                <c:pt idx="3335">
                  <c:v>589.76123333826399</c:v>
                </c:pt>
                <c:pt idx="3336">
                  <c:v>589.75965869602999</c:v>
                </c:pt>
                <c:pt idx="3337">
                  <c:v>589.73527079110602</c:v>
                </c:pt>
                <c:pt idx="3338">
                  <c:v>589.721035517063</c:v>
                </c:pt>
                <c:pt idx="3339">
                  <c:v>589.610371547932</c:v>
                </c:pt>
                <c:pt idx="3340">
                  <c:v>589.599169875033</c:v>
                </c:pt>
                <c:pt idx="3341">
                  <c:v>589.58376897463995</c:v>
                </c:pt>
                <c:pt idx="3342">
                  <c:v>589.56248111990499</c:v>
                </c:pt>
                <c:pt idx="3343">
                  <c:v>589.53737840465101</c:v>
                </c:pt>
                <c:pt idx="3344">
                  <c:v>589.50816874953</c:v>
                </c:pt>
                <c:pt idx="3345">
                  <c:v>589.49268906679401</c:v>
                </c:pt>
                <c:pt idx="3346">
                  <c:v>589.42883966114198</c:v>
                </c:pt>
                <c:pt idx="3347">
                  <c:v>589.40823529315901</c:v>
                </c:pt>
                <c:pt idx="3348">
                  <c:v>589.39570502127697</c:v>
                </c:pt>
                <c:pt idx="3349">
                  <c:v>589.28985787827696</c:v>
                </c:pt>
                <c:pt idx="3350">
                  <c:v>589.28203985631797</c:v>
                </c:pt>
                <c:pt idx="3351">
                  <c:v>589.225886368901</c:v>
                </c:pt>
                <c:pt idx="3352">
                  <c:v>589.17992059057894</c:v>
                </c:pt>
                <c:pt idx="3353">
                  <c:v>589.17042590102301</c:v>
                </c:pt>
                <c:pt idx="3354">
                  <c:v>589.16427937550895</c:v>
                </c:pt>
                <c:pt idx="3355">
                  <c:v>589.09426356564802</c:v>
                </c:pt>
                <c:pt idx="3356">
                  <c:v>589.07739492897394</c:v>
                </c:pt>
                <c:pt idx="3357">
                  <c:v>589.033938737678</c:v>
                </c:pt>
                <c:pt idx="3358">
                  <c:v>589.02645735322301</c:v>
                </c:pt>
                <c:pt idx="3359">
                  <c:v>589.01409979104005</c:v>
                </c:pt>
                <c:pt idx="3360">
                  <c:v>589.01225947268995</c:v>
                </c:pt>
                <c:pt idx="3361">
                  <c:v>589.00455172591398</c:v>
                </c:pt>
                <c:pt idx="3362">
                  <c:v>588.97319078773</c:v>
                </c:pt>
                <c:pt idx="3363">
                  <c:v>588.95087252088797</c:v>
                </c:pt>
                <c:pt idx="3364">
                  <c:v>588.90772000496304</c:v>
                </c:pt>
                <c:pt idx="3365">
                  <c:v>588.88820083470102</c:v>
                </c:pt>
                <c:pt idx="3366">
                  <c:v>588.82635306812801</c:v>
                </c:pt>
                <c:pt idx="3367">
                  <c:v>588.73064612988298</c:v>
                </c:pt>
                <c:pt idx="3368">
                  <c:v>588.70798305906396</c:v>
                </c:pt>
                <c:pt idx="3369">
                  <c:v>588.67762654100704</c:v>
                </c:pt>
                <c:pt idx="3370">
                  <c:v>588.64887225306995</c:v>
                </c:pt>
                <c:pt idx="3371">
                  <c:v>588.64011748129496</c:v>
                </c:pt>
                <c:pt idx="3372">
                  <c:v>588.62188015479796</c:v>
                </c:pt>
                <c:pt idx="3373">
                  <c:v>588.59063739198905</c:v>
                </c:pt>
                <c:pt idx="3374">
                  <c:v>588.54723498060901</c:v>
                </c:pt>
                <c:pt idx="3375">
                  <c:v>588.42945140757104</c:v>
                </c:pt>
                <c:pt idx="3376">
                  <c:v>588.38893379417095</c:v>
                </c:pt>
                <c:pt idx="3377">
                  <c:v>588.34597482629101</c:v>
                </c:pt>
                <c:pt idx="3378">
                  <c:v>588.32364982957097</c:v>
                </c:pt>
                <c:pt idx="3379">
                  <c:v>588.31800404133003</c:v>
                </c:pt>
                <c:pt idx="3380">
                  <c:v>588.31678141149598</c:v>
                </c:pt>
                <c:pt idx="3381">
                  <c:v>588.28667089213604</c:v>
                </c:pt>
                <c:pt idx="3382">
                  <c:v>588.28595803605299</c:v>
                </c:pt>
                <c:pt idx="3383">
                  <c:v>588.25139798439398</c:v>
                </c:pt>
                <c:pt idx="3384">
                  <c:v>588.25107223061798</c:v>
                </c:pt>
                <c:pt idx="3385">
                  <c:v>588.224919213975</c:v>
                </c:pt>
                <c:pt idx="3386">
                  <c:v>588.18737813771304</c:v>
                </c:pt>
                <c:pt idx="3387">
                  <c:v>588.13584881814302</c:v>
                </c:pt>
                <c:pt idx="3388">
                  <c:v>588.02842538978598</c:v>
                </c:pt>
                <c:pt idx="3389">
                  <c:v>587.92346229902205</c:v>
                </c:pt>
                <c:pt idx="3390">
                  <c:v>587.91871682815997</c:v>
                </c:pt>
                <c:pt idx="3391">
                  <c:v>587.90759355140005</c:v>
                </c:pt>
                <c:pt idx="3392">
                  <c:v>587.89267731760106</c:v>
                </c:pt>
                <c:pt idx="3393">
                  <c:v>587.86074580526099</c:v>
                </c:pt>
                <c:pt idx="3394">
                  <c:v>587.78601238536601</c:v>
                </c:pt>
                <c:pt idx="3395">
                  <c:v>587.78104901649795</c:v>
                </c:pt>
                <c:pt idx="3396">
                  <c:v>587.77349049037798</c:v>
                </c:pt>
                <c:pt idx="3397">
                  <c:v>587.72157880468603</c:v>
                </c:pt>
                <c:pt idx="3398">
                  <c:v>587.69951216094103</c:v>
                </c:pt>
                <c:pt idx="3399">
                  <c:v>587.68509115407198</c:v>
                </c:pt>
                <c:pt idx="3400">
                  <c:v>587.54248135179</c:v>
                </c:pt>
                <c:pt idx="3401">
                  <c:v>587.46886396092896</c:v>
                </c:pt>
                <c:pt idx="3402">
                  <c:v>587.46649435029803</c:v>
                </c:pt>
                <c:pt idx="3403">
                  <c:v>587.39306758868202</c:v>
                </c:pt>
                <c:pt idx="3404">
                  <c:v>587.34292346942095</c:v>
                </c:pt>
                <c:pt idx="3405">
                  <c:v>587.321765272265</c:v>
                </c:pt>
                <c:pt idx="3406">
                  <c:v>587.27139633814102</c:v>
                </c:pt>
                <c:pt idx="3407">
                  <c:v>587.20732548096498</c:v>
                </c:pt>
                <c:pt idx="3408">
                  <c:v>587.19266349644795</c:v>
                </c:pt>
                <c:pt idx="3409">
                  <c:v>587.15852632793496</c:v>
                </c:pt>
                <c:pt idx="3410">
                  <c:v>587.15707021065805</c:v>
                </c:pt>
                <c:pt idx="3411">
                  <c:v>587.12042736746605</c:v>
                </c:pt>
                <c:pt idx="3412">
                  <c:v>587.09535282300703</c:v>
                </c:pt>
                <c:pt idx="3413">
                  <c:v>587.05562018952298</c:v>
                </c:pt>
                <c:pt idx="3414">
                  <c:v>587.05247659403904</c:v>
                </c:pt>
                <c:pt idx="3415">
                  <c:v>587.04145130116501</c:v>
                </c:pt>
                <c:pt idx="3416">
                  <c:v>587.00484191894702</c:v>
                </c:pt>
                <c:pt idx="3417">
                  <c:v>587.00047297113099</c:v>
                </c:pt>
                <c:pt idx="3418">
                  <c:v>586.90765154066105</c:v>
                </c:pt>
                <c:pt idx="3419">
                  <c:v>586.89032052883204</c:v>
                </c:pt>
                <c:pt idx="3420">
                  <c:v>586.87932703610397</c:v>
                </c:pt>
                <c:pt idx="3421">
                  <c:v>586.80240601950402</c:v>
                </c:pt>
                <c:pt idx="3422">
                  <c:v>586.701210949254</c:v>
                </c:pt>
                <c:pt idx="3423">
                  <c:v>586.67023446828796</c:v>
                </c:pt>
                <c:pt idx="3424">
                  <c:v>586.57982520347798</c:v>
                </c:pt>
                <c:pt idx="3425">
                  <c:v>586.56087048246297</c:v>
                </c:pt>
                <c:pt idx="3426">
                  <c:v>586.55255177902802</c:v>
                </c:pt>
                <c:pt idx="3427">
                  <c:v>586.43720711568699</c:v>
                </c:pt>
                <c:pt idx="3428">
                  <c:v>586.42932820199997</c:v>
                </c:pt>
                <c:pt idx="3429">
                  <c:v>586.41296010204201</c:v>
                </c:pt>
                <c:pt idx="3430">
                  <c:v>586.38575212113403</c:v>
                </c:pt>
                <c:pt idx="3431">
                  <c:v>586.33714062702302</c:v>
                </c:pt>
                <c:pt idx="3432">
                  <c:v>586.32369087265897</c:v>
                </c:pt>
                <c:pt idx="3433">
                  <c:v>586.234168584298</c:v>
                </c:pt>
                <c:pt idx="3434">
                  <c:v>586.21330034539096</c:v>
                </c:pt>
                <c:pt idx="3435">
                  <c:v>586.20756340744799</c:v>
                </c:pt>
                <c:pt idx="3436">
                  <c:v>586.11746289838004</c:v>
                </c:pt>
                <c:pt idx="3437">
                  <c:v>586.107651137478</c:v>
                </c:pt>
                <c:pt idx="3438">
                  <c:v>586.09586113687396</c:v>
                </c:pt>
                <c:pt idx="3439">
                  <c:v>585.94302564438203</c:v>
                </c:pt>
                <c:pt idx="3440">
                  <c:v>585.92565402079197</c:v>
                </c:pt>
                <c:pt idx="3441">
                  <c:v>585.89300675756294</c:v>
                </c:pt>
                <c:pt idx="3442">
                  <c:v>585.88441209266</c:v>
                </c:pt>
                <c:pt idx="3443">
                  <c:v>585.87709087808003</c:v>
                </c:pt>
                <c:pt idx="3444">
                  <c:v>585.85767286292401</c:v>
                </c:pt>
                <c:pt idx="3445">
                  <c:v>585.76345032215602</c:v>
                </c:pt>
                <c:pt idx="3446">
                  <c:v>585.74611515590004</c:v>
                </c:pt>
                <c:pt idx="3447">
                  <c:v>585.68546047816506</c:v>
                </c:pt>
                <c:pt idx="3448">
                  <c:v>585.68375504663095</c:v>
                </c:pt>
                <c:pt idx="3449">
                  <c:v>585.67126083033997</c:v>
                </c:pt>
                <c:pt idx="3450">
                  <c:v>585.65386460893706</c:v>
                </c:pt>
                <c:pt idx="3451">
                  <c:v>585.63323897324597</c:v>
                </c:pt>
                <c:pt idx="3452">
                  <c:v>585.57809425712298</c:v>
                </c:pt>
                <c:pt idx="3453">
                  <c:v>585.50992137330502</c:v>
                </c:pt>
                <c:pt idx="3454">
                  <c:v>585.49361101302998</c:v>
                </c:pt>
                <c:pt idx="3455">
                  <c:v>585.42559261534495</c:v>
                </c:pt>
                <c:pt idx="3456">
                  <c:v>585.41568227785899</c:v>
                </c:pt>
                <c:pt idx="3457">
                  <c:v>585.40945866148502</c:v>
                </c:pt>
                <c:pt idx="3458">
                  <c:v>585.37296677153404</c:v>
                </c:pt>
                <c:pt idx="3459">
                  <c:v>585.33927493319902</c:v>
                </c:pt>
                <c:pt idx="3460">
                  <c:v>585.29471819028902</c:v>
                </c:pt>
                <c:pt idx="3461">
                  <c:v>585.26722666724004</c:v>
                </c:pt>
                <c:pt idx="3462">
                  <c:v>585.26505267259597</c:v>
                </c:pt>
                <c:pt idx="3463">
                  <c:v>585.16838397363699</c:v>
                </c:pt>
                <c:pt idx="3464">
                  <c:v>585.05973698015805</c:v>
                </c:pt>
                <c:pt idx="3465">
                  <c:v>585.05902407864096</c:v>
                </c:pt>
                <c:pt idx="3466">
                  <c:v>585.01843006277795</c:v>
                </c:pt>
                <c:pt idx="3467">
                  <c:v>585.00603880054496</c:v>
                </c:pt>
                <c:pt idx="3468">
                  <c:v>585.00482297228996</c:v>
                </c:pt>
                <c:pt idx="3469">
                  <c:v>584.99557927109504</c:v>
                </c:pt>
                <c:pt idx="3470">
                  <c:v>584.98548556339802</c:v>
                </c:pt>
                <c:pt idx="3471">
                  <c:v>584.90077345893405</c:v>
                </c:pt>
                <c:pt idx="3472">
                  <c:v>584.89392861489796</c:v>
                </c:pt>
                <c:pt idx="3473">
                  <c:v>584.89027228622797</c:v>
                </c:pt>
                <c:pt idx="3474">
                  <c:v>584.82637361771901</c:v>
                </c:pt>
                <c:pt idx="3475">
                  <c:v>584.76277030091001</c:v>
                </c:pt>
                <c:pt idx="3476">
                  <c:v>584.72906396044903</c:v>
                </c:pt>
                <c:pt idx="3477">
                  <c:v>584.71741881641105</c:v>
                </c:pt>
                <c:pt idx="3478">
                  <c:v>584.66948699781904</c:v>
                </c:pt>
                <c:pt idx="3479">
                  <c:v>584.62469123005303</c:v>
                </c:pt>
                <c:pt idx="3480">
                  <c:v>584.60431922761995</c:v>
                </c:pt>
                <c:pt idx="3481">
                  <c:v>584.59562431658105</c:v>
                </c:pt>
                <c:pt idx="3482">
                  <c:v>584.56468401119503</c:v>
                </c:pt>
                <c:pt idx="3483">
                  <c:v>584.50651943596199</c:v>
                </c:pt>
                <c:pt idx="3484">
                  <c:v>584.45177452043401</c:v>
                </c:pt>
                <c:pt idx="3485">
                  <c:v>584.43856692109102</c:v>
                </c:pt>
                <c:pt idx="3486">
                  <c:v>584.43402244715105</c:v>
                </c:pt>
                <c:pt idx="3487">
                  <c:v>584.42115344991498</c:v>
                </c:pt>
                <c:pt idx="3488">
                  <c:v>584.41435959932801</c:v>
                </c:pt>
                <c:pt idx="3489">
                  <c:v>584.40308948574102</c:v>
                </c:pt>
                <c:pt idx="3490">
                  <c:v>584.361656355582</c:v>
                </c:pt>
                <c:pt idx="3491">
                  <c:v>584.35756486496598</c:v>
                </c:pt>
                <c:pt idx="3492">
                  <c:v>584.29996319715804</c:v>
                </c:pt>
                <c:pt idx="3493">
                  <c:v>584.25953248929102</c:v>
                </c:pt>
                <c:pt idx="3494">
                  <c:v>584.25588685051605</c:v>
                </c:pt>
                <c:pt idx="3495">
                  <c:v>584.17691205829203</c:v>
                </c:pt>
                <c:pt idx="3496">
                  <c:v>584.10754437238995</c:v>
                </c:pt>
                <c:pt idx="3497">
                  <c:v>584.07751084893596</c:v>
                </c:pt>
                <c:pt idx="3498">
                  <c:v>584.06962021742504</c:v>
                </c:pt>
                <c:pt idx="3499">
                  <c:v>584.06528579108897</c:v>
                </c:pt>
                <c:pt idx="3500">
                  <c:v>583.99197396960199</c:v>
                </c:pt>
                <c:pt idx="3501">
                  <c:v>583.94178332986201</c:v>
                </c:pt>
                <c:pt idx="3502">
                  <c:v>583.91205565673795</c:v>
                </c:pt>
                <c:pt idx="3503">
                  <c:v>583.87568521994797</c:v>
                </c:pt>
                <c:pt idx="3504">
                  <c:v>583.84157170483502</c:v>
                </c:pt>
                <c:pt idx="3505">
                  <c:v>583.79612408940704</c:v>
                </c:pt>
                <c:pt idx="3506">
                  <c:v>583.79091394823195</c:v>
                </c:pt>
                <c:pt idx="3507">
                  <c:v>583.78747285795703</c:v>
                </c:pt>
                <c:pt idx="3508">
                  <c:v>583.75053837828705</c:v>
                </c:pt>
                <c:pt idx="3509">
                  <c:v>583.67226800218396</c:v>
                </c:pt>
                <c:pt idx="3510">
                  <c:v>583.64240021387502</c:v>
                </c:pt>
                <c:pt idx="3511">
                  <c:v>583.621560451964</c:v>
                </c:pt>
                <c:pt idx="3512">
                  <c:v>583.593074150186</c:v>
                </c:pt>
                <c:pt idx="3513">
                  <c:v>583.58660538375705</c:v>
                </c:pt>
                <c:pt idx="3514">
                  <c:v>583.56834720281904</c:v>
                </c:pt>
                <c:pt idx="3515">
                  <c:v>583.53471738802898</c:v>
                </c:pt>
                <c:pt idx="3516">
                  <c:v>583.52381789024196</c:v>
                </c:pt>
                <c:pt idx="3517">
                  <c:v>583.52142616195897</c:v>
                </c:pt>
                <c:pt idx="3518">
                  <c:v>583.52052161010397</c:v>
                </c:pt>
                <c:pt idx="3519">
                  <c:v>583.506081808712</c:v>
                </c:pt>
                <c:pt idx="3520">
                  <c:v>583.50583694108502</c:v>
                </c:pt>
                <c:pt idx="3521">
                  <c:v>583.48239102807099</c:v>
                </c:pt>
                <c:pt idx="3522">
                  <c:v>583.47545806476603</c:v>
                </c:pt>
                <c:pt idx="3523">
                  <c:v>583.43887323042702</c:v>
                </c:pt>
                <c:pt idx="3524">
                  <c:v>583.40083559150401</c:v>
                </c:pt>
                <c:pt idx="3525">
                  <c:v>583.39501851763396</c:v>
                </c:pt>
                <c:pt idx="3526">
                  <c:v>583.38973236920799</c:v>
                </c:pt>
                <c:pt idx="3527">
                  <c:v>583.33652793240606</c:v>
                </c:pt>
                <c:pt idx="3528">
                  <c:v>583.32601485126395</c:v>
                </c:pt>
                <c:pt idx="3529">
                  <c:v>583.29861432620896</c:v>
                </c:pt>
                <c:pt idx="3530">
                  <c:v>583.24772704566794</c:v>
                </c:pt>
                <c:pt idx="3531">
                  <c:v>583.24593458321397</c:v>
                </c:pt>
                <c:pt idx="3532">
                  <c:v>583.22453889302005</c:v>
                </c:pt>
                <c:pt idx="3533">
                  <c:v>583.19765682818695</c:v>
                </c:pt>
                <c:pt idx="3534">
                  <c:v>583.17489561741297</c:v>
                </c:pt>
                <c:pt idx="3535">
                  <c:v>583.16731752592102</c:v>
                </c:pt>
                <c:pt idx="3536">
                  <c:v>583.15587317019595</c:v>
                </c:pt>
                <c:pt idx="3537">
                  <c:v>583.148293936443</c:v>
                </c:pt>
                <c:pt idx="3538">
                  <c:v>583.13556317941902</c:v>
                </c:pt>
                <c:pt idx="3539">
                  <c:v>583.11278409165004</c:v>
                </c:pt>
                <c:pt idx="3540">
                  <c:v>583.10419920808499</c:v>
                </c:pt>
                <c:pt idx="3541">
                  <c:v>583.04176762862198</c:v>
                </c:pt>
                <c:pt idx="3542">
                  <c:v>583.029095544195</c:v>
                </c:pt>
                <c:pt idx="3543">
                  <c:v>583.013258708698</c:v>
                </c:pt>
                <c:pt idx="3544">
                  <c:v>583.00874723689503</c:v>
                </c:pt>
                <c:pt idx="3545">
                  <c:v>583.00725587611305</c:v>
                </c:pt>
                <c:pt idx="3546">
                  <c:v>582.928138710437</c:v>
                </c:pt>
                <c:pt idx="3547">
                  <c:v>582.90156848306003</c:v>
                </c:pt>
                <c:pt idx="3548">
                  <c:v>582.89281512339198</c:v>
                </c:pt>
                <c:pt idx="3549">
                  <c:v>582.87480738237696</c:v>
                </c:pt>
                <c:pt idx="3550">
                  <c:v>582.87147200433503</c:v>
                </c:pt>
                <c:pt idx="3551">
                  <c:v>582.85211163315296</c:v>
                </c:pt>
                <c:pt idx="3552">
                  <c:v>582.84222171185399</c:v>
                </c:pt>
                <c:pt idx="3553">
                  <c:v>582.82588132011995</c:v>
                </c:pt>
                <c:pt idx="3554">
                  <c:v>582.78525551028804</c:v>
                </c:pt>
                <c:pt idx="3555">
                  <c:v>582.74908887050299</c:v>
                </c:pt>
                <c:pt idx="3556">
                  <c:v>582.72508880746602</c:v>
                </c:pt>
                <c:pt idx="3557">
                  <c:v>582.67619861696801</c:v>
                </c:pt>
                <c:pt idx="3558">
                  <c:v>582.65653912912103</c:v>
                </c:pt>
                <c:pt idx="3559">
                  <c:v>582.65635353190805</c:v>
                </c:pt>
                <c:pt idx="3560">
                  <c:v>582.62408037319506</c:v>
                </c:pt>
                <c:pt idx="3561">
                  <c:v>582.51609448993395</c:v>
                </c:pt>
                <c:pt idx="3562">
                  <c:v>582.50557184375305</c:v>
                </c:pt>
                <c:pt idx="3563">
                  <c:v>582.49102631796404</c:v>
                </c:pt>
                <c:pt idx="3564">
                  <c:v>582.46692366247498</c:v>
                </c:pt>
                <c:pt idx="3565">
                  <c:v>582.42309629604802</c:v>
                </c:pt>
                <c:pt idx="3566">
                  <c:v>582.31796366685899</c:v>
                </c:pt>
                <c:pt idx="3567">
                  <c:v>582.30246544681302</c:v>
                </c:pt>
                <c:pt idx="3568">
                  <c:v>582.25907161989005</c:v>
                </c:pt>
                <c:pt idx="3569">
                  <c:v>582.24861146377998</c:v>
                </c:pt>
                <c:pt idx="3570">
                  <c:v>582.24684058493699</c:v>
                </c:pt>
                <c:pt idx="3571">
                  <c:v>582.23462339184198</c:v>
                </c:pt>
                <c:pt idx="3572">
                  <c:v>582.20904417100905</c:v>
                </c:pt>
                <c:pt idx="3573">
                  <c:v>582.199888425018</c:v>
                </c:pt>
                <c:pt idx="3574">
                  <c:v>582.19638225151198</c:v>
                </c:pt>
                <c:pt idx="3575">
                  <c:v>582.13367354077195</c:v>
                </c:pt>
                <c:pt idx="3576">
                  <c:v>582.12128296999299</c:v>
                </c:pt>
                <c:pt idx="3577">
                  <c:v>582.11816188304601</c:v>
                </c:pt>
                <c:pt idx="3578">
                  <c:v>582.07218458839804</c:v>
                </c:pt>
                <c:pt idx="3579">
                  <c:v>582.04850928329995</c:v>
                </c:pt>
                <c:pt idx="3580">
                  <c:v>582.04046418960797</c:v>
                </c:pt>
                <c:pt idx="3581">
                  <c:v>582.037638652292</c:v>
                </c:pt>
                <c:pt idx="3582">
                  <c:v>582.03412980350799</c:v>
                </c:pt>
                <c:pt idx="3583">
                  <c:v>582.02829794685294</c:v>
                </c:pt>
                <c:pt idx="3584">
                  <c:v>582.019249677434</c:v>
                </c:pt>
                <c:pt idx="3585">
                  <c:v>582.00868610378097</c:v>
                </c:pt>
                <c:pt idx="3586">
                  <c:v>581.93810662496003</c:v>
                </c:pt>
                <c:pt idx="3587">
                  <c:v>581.92933665090698</c:v>
                </c:pt>
                <c:pt idx="3588">
                  <c:v>581.86127248505704</c:v>
                </c:pt>
                <c:pt idx="3589">
                  <c:v>581.80373572471797</c:v>
                </c:pt>
                <c:pt idx="3590">
                  <c:v>581.77758003911799</c:v>
                </c:pt>
                <c:pt idx="3591">
                  <c:v>581.75914191316997</c:v>
                </c:pt>
                <c:pt idx="3592">
                  <c:v>581.71767095695395</c:v>
                </c:pt>
                <c:pt idx="3593">
                  <c:v>581.66117246986801</c:v>
                </c:pt>
                <c:pt idx="3594">
                  <c:v>581.63647539638703</c:v>
                </c:pt>
                <c:pt idx="3595">
                  <c:v>581.60598258632103</c:v>
                </c:pt>
                <c:pt idx="3596">
                  <c:v>581.56918822591695</c:v>
                </c:pt>
                <c:pt idx="3597">
                  <c:v>581.54051464272902</c:v>
                </c:pt>
                <c:pt idx="3598">
                  <c:v>581.52808442634398</c:v>
                </c:pt>
                <c:pt idx="3599">
                  <c:v>581.47383808300594</c:v>
                </c:pt>
                <c:pt idx="3600">
                  <c:v>581.47192526463095</c:v>
                </c:pt>
                <c:pt idx="3601">
                  <c:v>581.43395083344706</c:v>
                </c:pt>
                <c:pt idx="3602">
                  <c:v>581.41196455854299</c:v>
                </c:pt>
                <c:pt idx="3603">
                  <c:v>581.40430582991098</c:v>
                </c:pt>
                <c:pt idx="3604">
                  <c:v>581.34936163234102</c:v>
                </c:pt>
                <c:pt idx="3605">
                  <c:v>581.31877849867703</c:v>
                </c:pt>
                <c:pt idx="3606">
                  <c:v>581.25627764916203</c:v>
                </c:pt>
                <c:pt idx="3607">
                  <c:v>581.23688156652895</c:v>
                </c:pt>
                <c:pt idx="3608">
                  <c:v>581.21628590743398</c:v>
                </c:pt>
                <c:pt idx="3609">
                  <c:v>581.214842322962</c:v>
                </c:pt>
                <c:pt idx="3610">
                  <c:v>581.20246967947196</c:v>
                </c:pt>
                <c:pt idx="3611">
                  <c:v>581.18434629822002</c:v>
                </c:pt>
                <c:pt idx="3612">
                  <c:v>581.163798957268</c:v>
                </c:pt>
                <c:pt idx="3613">
                  <c:v>581.13382055193597</c:v>
                </c:pt>
                <c:pt idx="3614">
                  <c:v>581.11222174734303</c:v>
                </c:pt>
                <c:pt idx="3615">
                  <c:v>581.021288386744</c:v>
                </c:pt>
                <c:pt idx="3616">
                  <c:v>580.98581461941706</c:v>
                </c:pt>
                <c:pt idx="3617">
                  <c:v>580.87820880646495</c:v>
                </c:pt>
                <c:pt idx="3618">
                  <c:v>580.84590803850006</c:v>
                </c:pt>
                <c:pt idx="3619">
                  <c:v>580.78744669576895</c:v>
                </c:pt>
                <c:pt idx="3620">
                  <c:v>580.66082648440897</c:v>
                </c:pt>
                <c:pt idx="3621">
                  <c:v>580.634433094212</c:v>
                </c:pt>
                <c:pt idx="3622">
                  <c:v>580.53690621357305</c:v>
                </c:pt>
                <c:pt idx="3623">
                  <c:v>580.51764730073</c:v>
                </c:pt>
                <c:pt idx="3624">
                  <c:v>580.50467646378604</c:v>
                </c:pt>
                <c:pt idx="3625">
                  <c:v>580.45037377441804</c:v>
                </c:pt>
                <c:pt idx="3626">
                  <c:v>580.43385670005296</c:v>
                </c:pt>
                <c:pt idx="3627">
                  <c:v>580.35610460130704</c:v>
                </c:pt>
                <c:pt idx="3628">
                  <c:v>580.31878134997203</c:v>
                </c:pt>
                <c:pt idx="3629">
                  <c:v>580.31567221586295</c:v>
                </c:pt>
                <c:pt idx="3630">
                  <c:v>580.29855467009099</c:v>
                </c:pt>
                <c:pt idx="3631">
                  <c:v>580.29161354937605</c:v>
                </c:pt>
                <c:pt idx="3632">
                  <c:v>580.264821763702</c:v>
                </c:pt>
                <c:pt idx="3633">
                  <c:v>580.25658803287695</c:v>
                </c:pt>
                <c:pt idx="3634">
                  <c:v>580.19820893756605</c:v>
                </c:pt>
                <c:pt idx="3635">
                  <c:v>580.13302532095599</c:v>
                </c:pt>
                <c:pt idx="3636">
                  <c:v>580.11362263656702</c:v>
                </c:pt>
                <c:pt idx="3637">
                  <c:v>580.11091405848504</c:v>
                </c:pt>
                <c:pt idx="3638">
                  <c:v>580.08538802419105</c:v>
                </c:pt>
                <c:pt idx="3639">
                  <c:v>580.08534050413596</c:v>
                </c:pt>
                <c:pt idx="3640">
                  <c:v>579.97862845444297</c:v>
                </c:pt>
                <c:pt idx="3641">
                  <c:v>579.97501299810699</c:v>
                </c:pt>
                <c:pt idx="3642">
                  <c:v>579.96282379057504</c:v>
                </c:pt>
                <c:pt idx="3643">
                  <c:v>579.928757686474</c:v>
                </c:pt>
                <c:pt idx="3644">
                  <c:v>579.88197641275201</c:v>
                </c:pt>
                <c:pt idx="3645">
                  <c:v>579.86243722793904</c:v>
                </c:pt>
                <c:pt idx="3646">
                  <c:v>579.85887772794194</c:v>
                </c:pt>
                <c:pt idx="3647">
                  <c:v>579.79682102655602</c:v>
                </c:pt>
                <c:pt idx="3648">
                  <c:v>579.78035368898702</c:v>
                </c:pt>
                <c:pt idx="3649">
                  <c:v>579.74794213008397</c:v>
                </c:pt>
                <c:pt idx="3650">
                  <c:v>579.71787086959102</c:v>
                </c:pt>
                <c:pt idx="3651">
                  <c:v>579.710373687995</c:v>
                </c:pt>
                <c:pt idx="3652">
                  <c:v>579.69458726990604</c:v>
                </c:pt>
                <c:pt idx="3653">
                  <c:v>579.69350489098201</c:v>
                </c:pt>
                <c:pt idx="3654">
                  <c:v>579.65061804631296</c:v>
                </c:pt>
                <c:pt idx="3655">
                  <c:v>579.62896027262605</c:v>
                </c:pt>
                <c:pt idx="3656">
                  <c:v>579.62871373438497</c:v>
                </c:pt>
                <c:pt idx="3657">
                  <c:v>579.59363893128295</c:v>
                </c:pt>
                <c:pt idx="3658">
                  <c:v>579.58158023765702</c:v>
                </c:pt>
                <c:pt idx="3659">
                  <c:v>579.55981318932299</c:v>
                </c:pt>
                <c:pt idx="3660">
                  <c:v>579.55766139846901</c:v>
                </c:pt>
                <c:pt idx="3661">
                  <c:v>579.45684680445004</c:v>
                </c:pt>
                <c:pt idx="3662">
                  <c:v>579.45047870970495</c:v>
                </c:pt>
                <c:pt idx="3663">
                  <c:v>579.44265385889901</c:v>
                </c:pt>
                <c:pt idx="3664">
                  <c:v>579.42984737871097</c:v>
                </c:pt>
                <c:pt idx="3665">
                  <c:v>579.42640364638396</c:v>
                </c:pt>
                <c:pt idx="3666">
                  <c:v>579.41698096975097</c:v>
                </c:pt>
                <c:pt idx="3667">
                  <c:v>579.41632002426297</c:v>
                </c:pt>
                <c:pt idx="3668">
                  <c:v>579.41597991557296</c:v>
                </c:pt>
                <c:pt idx="3669">
                  <c:v>579.31403281381904</c:v>
                </c:pt>
                <c:pt idx="3670">
                  <c:v>579.29447621939403</c:v>
                </c:pt>
                <c:pt idx="3671">
                  <c:v>579.29157488025101</c:v>
                </c:pt>
                <c:pt idx="3672">
                  <c:v>579.28913253406597</c:v>
                </c:pt>
                <c:pt idx="3673">
                  <c:v>579.24680609702796</c:v>
                </c:pt>
                <c:pt idx="3674">
                  <c:v>579.21125808241902</c:v>
                </c:pt>
                <c:pt idx="3675">
                  <c:v>579.20541001536105</c:v>
                </c:pt>
                <c:pt idx="3676">
                  <c:v>579.20411423445501</c:v>
                </c:pt>
                <c:pt idx="3677">
                  <c:v>579.18476701875898</c:v>
                </c:pt>
                <c:pt idx="3678">
                  <c:v>579.15872466274698</c:v>
                </c:pt>
                <c:pt idx="3679">
                  <c:v>579.13121780349798</c:v>
                </c:pt>
                <c:pt idx="3680">
                  <c:v>579.07590955443902</c:v>
                </c:pt>
                <c:pt idx="3681">
                  <c:v>578.97832490118003</c:v>
                </c:pt>
                <c:pt idx="3682">
                  <c:v>578.96091488339596</c:v>
                </c:pt>
                <c:pt idx="3683">
                  <c:v>578.92571473070996</c:v>
                </c:pt>
                <c:pt idx="3684">
                  <c:v>578.91776562931898</c:v>
                </c:pt>
                <c:pt idx="3685">
                  <c:v>578.90162340622203</c:v>
                </c:pt>
                <c:pt idx="3686">
                  <c:v>578.88359723907899</c:v>
                </c:pt>
                <c:pt idx="3687">
                  <c:v>578.86019161582396</c:v>
                </c:pt>
                <c:pt idx="3688">
                  <c:v>578.84198117435199</c:v>
                </c:pt>
                <c:pt idx="3689">
                  <c:v>578.80407114355398</c:v>
                </c:pt>
                <c:pt idx="3690">
                  <c:v>578.77796413456997</c:v>
                </c:pt>
                <c:pt idx="3691">
                  <c:v>578.77679260726597</c:v>
                </c:pt>
                <c:pt idx="3692">
                  <c:v>578.74835040315998</c:v>
                </c:pt>
                <c:pt idx="3693">
                  <c:v>578.73454656967999</c:v>
                </c:pt>
                <c:pt idx="3694">
                  <c:v>578.71685875338801</c:v>
                </c:pt>
                <c:pt idx="3695">
                  <c:v>578.65937297425899</c:v>
                </c:pt>
                <c:pt idx="3696">
                  <c:v>578.63941925999598</c:v>
                </c:pt>
                <c:pt idx="3697">
                  <c:v>578.62937459820103</c:v>
                </c:pt>
                <c:pt idx="3698">
                  <c:v>578.56538416276999</c:v>
                </c:pt>
                <c:pt idx="3699">
                  <c:v>578.55310996394905</c:v>
                </c:pt>
                <c:pt idx="3700">
                  <c:v>578.54364208369304</c:v>
                </c:pt>
                <c:pt idx="3701">
                  <c:v>578.49911439496896</c:v>
                </c:pt>
                <c:pt idx="3702">
                  <c:v>578.45452278408004</c:v>
                </c:pt>
                <c:pt idx="3703">
                  <c:v>578.44572445681797</c:v>
                </c:pt>
                <c:pt idx="3704">
                  <c:v>578.35962200865197</c:v>
                </c:pt>
                <c:pt idx="3705">
                  <c:v>578.33202987924801</c:v>
                </c:pt>
                <c:pt idx="3706">
                  <c:v>578.31875369393595</c:v>
                </c:pt>
                <c:pt idx="3707">
                  <c:v>578.23352971903398</c:v>
                </c:pt>
                <c:pt idx="3708">
                  <c:v>578.22083234958802</c:v>
                </c:pt>
                <c:pt idx="3709">
                  <c:v>578.20919053815805</c:v>
                </c:pt>
                <c:pt idx="3710">
                  <c:v>578.149990635275</c:v>
                </c:pt>
                <c:pt idx="3711">
                  <c:v>578.116949595449</c:v>
                </c:pt>
                <c:pt idx="3712">
                  <c:v>578.11443892265299</c:v>
                </c:pt>
                <c:pt idx="3713">
                  <c:v>578.04793422416196</c:v>
                </c:pt>
                <c:pt idx="3714">
                  <c:v>578.04068617353903</c:v>
                </c:pt>
                <c:pt idx="3715">
                  <c:v>577.98878184576404</c:v>
                </c:pt>
                <c:pt idx="3716">
                  <c:v>577.97724802609503</c:v>
                </c:pt>
                <c:pt idx="3717">
                  <c:v>577.92778613184896</c:v>
                </c:pt>
                <c:pt idx="3718">
                  <c:v>577.91888154822698</c:v>
                </c:pt>
                <c:pt idx="3719">
                  <c:v>577.88725050126504</c:v>
                </c:pt>
                <c:pt idx="3720">
                  <c:v>577.84699387202795</c:v>
                </c:pt>
                <c:pt idx="3721">
                  <c:v>577.82055497551403</c:v>
                </c:pt>
                <c:pt idx="3722">
                  <c:v>577.80675163604997</c:v>
                </c:pt>
                <c:pt idx="3723">
                  <c:v>577.72852376008802</c:v>
                </c:pt>
                <c:pt idx="3724">
                  <c:v>577.70708455806903</c:v>
                </c:pt>
                <c:pt idx="3725">
                  <c:v>577.70514687736602</c:v>
                </c:pt>
                <c:pt idx="3726">
                  <c:v>577.61088004192095</c:v>
                </c:pt>
                <c:pt idx="3727">
                  <c:v>577.58255064866603</c:v>
                </c:pt>
                <c:pt idx="3728">
                  <c:v>577.53656432335004</c:v>
                </c:pt>
                <c:pt idx="3729">
                  <c:v>577.52066913783301</c:v>
                </c:pt>
                <c:pt idx="3730">
                  <c:v>577.40536913189499</c:v>
                </c:pt>
                <c:pt idx="3731">
                  <c:v>577.36400727890805</c:v>
                </c:pt>
                <c:pt idx="3732">
                  <c:v>577.36113843068904</c:v>
                </c:pt>
                <c:pt idx="3733">
                  <c:v>577.319751978466</c:v>
                </c:pt>
                <c:pt idx="3734">
                  <c:v>577.29084298952205</c:v>
                </c:pt>
                <c:pt idx="3735">
                  <c:v>577.20075065131198</c:v>
                </c:pt>
                <c:pt idx="3736">
                  <c:v>577.19157118049202</c:v>
                </c:pt>
                <c:pt idx="3737">
                  <c:v>577.136326949558</c:v>
                </c:pt>
                <c:pt idx="3738">
                  <c:v>577.07991714391403</c:v>
                </c:pt>
                <c:pt idx="3739">
                  <c:v>577.06442731943798</c:v>
                </c:pt>
                <c:pt idx="3740">
                  <c:v>577.06287742728102</c:v>
                </c:pt>
                <c:pt idx="3741">
                  <c:v>577.06223583537201</c:v>
                </c:pt>
                <c:pt idx="3742">
                  <c:v>577.04363858531099</c:v>
                </c:pt>
                <c:pt idx="3743">
                  <c:v>577.01842712875703</c:v>
                </c:pt>
                <c:pt idx="3744">
                  <c:v>576.94041079783506</c:v>
                </c:pt>
                <c:pt idx="3745">
                  <c:v>576.92101574239996</c:v>
                </c:pt>
                <c:pt idx="3746">
                  <c:v>576.91948420827305</c:v>
                </c:pt>
                <c:pt idx="3747">
                  <c:v>576.88814183043905</c:v>
                </c:pt>
                <c:pt idx="3748">
                  <c:v>576.87690207435105</c:v>
                </c:pt>
                <c:pt idx="3749">
                  <c:v>576.86555613230496</c:v>
                </c:pt>
                <c:pt idx="3750">
                  <c:v>576.81512817219698</c:v>
                </c:pt>
                <c:pt idx="3751">
                  <c:v>576.78943616351705</c:v>
                </c:pt>
                <c:pt idx="3752">
                  <c:v>576.77450351506798</c:v>
                </c:pt>
                <c:pt idx="3753">
                  <c:v>576.76616117574702</c:v>
                </c:pt>
                <c:pt idx="3754">
                  <c:v>576.70354652451704</c:v>
                </c:pt>
                <c:pt idx="3755">
                  <c:v>576.70338770948797</c:v>
                </c:pt>
                <c:pt idx="3756">
                  <c:v>576.69295580370397</c:v>
                </c:pt>
                <c:pt idx="3757">
                  <c:v>576.69011889495698</c:v>
                </c:pt>
                <c:pt idx="3758">
                  <c:v>576.66038242065895</c:v>
                </c:pt>
                <c:pt idx="3759">
                  <c:v>576.64985623730399</c:v>
                </c:pt>
                <c:pt idx="3760">
                  <c:v>576.63011656906599</c:v>
                </c:pt>
                <c:pt idx="3761">
                  <c:v>576.60873024693103</c:v>
                </c:pt>
                <c:pt idx="3762">
                  <c:v>576.59580389115297</c:v>
                </c:pt>
                <c:pt idx="3763">
                  <c:v>576.59369414570904</c:v>
                </c:pt>
                <c:pt idx="3764">
                  <c:v>576.54356495272498</c:v>
                </c:pt>
                <c:pt idx="3765">
                  <c:v>576.51929223588502</c:v>
                </c:pt>
                <c:pt idx="3766">
                  <c:v>576.46634137413798</c:v>
                </c:pt>
                <c:pt idx="3767">
                  <c:v>576.41727635654604</c:v>
                </c:pt>
                <c:pt idx="3768">
                  <c:v>576.37925735570002</c:v>
                </c:pt>
                <c:pt idx="3769">
                  <c:v>576.29910528750702</c:v>
                </c:pt>
                <c:pt idx="3770">
                  <c:v>576.271371778598</c:v>
                </c:pt>
                <c:pt idx="3771">
                  <c:v>576.26853762456199</c:v>
                </c:pt>
                <c:pt idx="3772">
                  <c:v>576.228169583811</c:v>
                </c:pt>
                <c:pt idx="3773">
                  <c:v>576.20001267518603</c:v>
                </c:pt>
                <c:pt idx="3774">
                  <c:v>576.14278389130402</c:v>
                </c:pt>
                <c:pt idx="3775">
                  <c:v>576.009972483154</c:v>
                </c:pt>
                <c:pt idx="3776">
                  <c:v>576.00639955006</c:v>
                </c:pt>
                <c:pt idx="3777">
                  <c:v>575.97169418568001</c:v>
                </c:pt>
                <c:pt idx="3778">
                  <c:v>575.95337238173101</c:v>
                </c:pt>
                <c:pt idx="3779">
                  <c:v>575.90969561335498</c:v>
                </c:pt>
                <c:pt idx="3780">
                  <c:v>575.89666832242494</c:v>
                </c:pt>
                <c:pt idx="3781">
                  <c:v>575.86330809025503</c:v>
                </c:pt>
                <c:pt idx="3782">
                  <c:v>575.74414040595695</c:v>
                </c:pt>
                <c:pt idx="3783">
                  <c:v>575.74283470760201</c:v>
                </c:pt>
                <c:pt idx="3784">
                  <c:v>575.71626103220001</c:v>
                </c:pt>
                <c:pt idx="3785">
                  <c:v>575.71368113626397</c:v>
                </c:pt>
                <c:pt idx="3786">
                  <c:v>575.70750710692698</c:v>
                </c:pt>
                <c:pt idx="3787">
                  <c:v>575.69839333378695</c:v>
                </c:pt>
                <c:pt idx="3788">
                  <c:v>575.69346593616694</c:v>
                </c:pt>
                <c:pt idx="3789">
                  <c:v>575.67367707300104</c:v>
                </c:pt>
                <c:pt idx="3790">
                  <c:v>575.65869427203199</c:v>
                </c:pt>
                <c:pt idx="3791">
                  <c:v>575.65169459534104</c:v>
                </c:pt>
                <c:pt idx="3792">
                  <c:v>575.64679177652704</c:v>
                </c:pt>
                <c:pt idx="3793">
                  <c:v>575.59234769803095</c:v>
                </c:pt>
                <c:pt idx="3794">
                  <c:v>575.57034076957802</c:v>
                </c:pt>
                <c:pt idx="3795">
                  <c:v>575.47037927997098</c:v>
                </c:pt>
                <c:pt idx="3796">
                  <c:v>575.41523001855705</c:v>
                </c:pt>
                <c:pt idx="3797">
                  <c:v>575.40544141831299</c:v>
                </c:pt>
                <c:pt idx="3798">
                  <c:v>575.39363158444201</c:v>
                </c:pt>
                <c:pt idx="3799">
                  <c:v>575.38419338736503</c:v>
                </c:pt>
                <c:pt idx="3800">
                  <c:v>575.35513471767899</c:v>
                </c:pt>
                <c:pt idx="3801">
                  <c:v>575.33001839779797</c:v>
                </c:pt>
                <c:pt idx="3802">
                  <c:v>575.19406055448303</c:v>
                </c:pt>
                <c:pt idx="3803">
                  <c:v>575.16244698506398</c:v>
                </c:pt>
                <c:pt idx="3804">
                  <c:v>575.15743852748699</c:v>
                </c:pt>
                <c:pt idx="3805">
                  <c:v>575.08823360631902</c:v>
                </c:pt>
                <c:pt idx="3806">
                  <c:v>575.03118877506802</c:v>
                </c:pt>
                <c:pt idx="3807">
                  <c:v>574.97790969318999</c:v>
                </c:pt>
                <c:pt idx="3808">
                  <c:v>574.97742095912497</c:v>
                </c:pt>
                <c:pt idx="3809">
                  <c:v>574.96922778063902</c:v>
                </c:pt>
                <c:pt idx="3810">
                  <c:v>574.96438658639704</c:v>
                </c:pt>
                <c:pt idx="3811">
                  <c:v>574.96291323637899</c:v>
                </c:pt>
                <c:pt idx="3812">
                  <c:v>574.94180712218395</c:v>
                </c:pt>
                <c:pt idx="3813">
                  <c:v>574.93479800801799</c:v>
                </c:pt>
                <c:pt idx="3814">
                  <c:v>574.92961945184595</c:v>
                </c:pt>
                <c:pt idx="3815">
                  <c:v>574.90537694028706</c:v>
                </c:pt>
                <c:pt idx="3816">
                  <c:v>574.88832698722001</c:v>
                </c:pt>
                <c:pt idx="3817">
                  <c:v>574.87708658244605</c:v>
                </c:pt>
                <c:pt idx="3818">
                  <c:v>574.84957011197002</c:v>
                </c:pt>
                <c:pt idx="3819">
                  <c:v>574.84116985270896</c:v>
                </c:pt>
                <c:pt idx="3820">
                  <c:v>574.82697995078502</c:v>
                </c:pt>
                <c:pt idx="3821">
                  <c:v>574.80494927068798</c:v>
                </c:pt>
                <c:pt idx="3822">
                  <c:v>574.80368397488701</c:v>
                </c:pt>
                <c:pt idx="3823">
                  <c:v>574.71764825557602</c:v>
                </c:pt>
                <c:pt idx="3824">
                  <c:v>574.69367932908199</c:v>
                </c:pt>
                <c:pt idx="3825">
                  <c:v>574.69225608425995</c:v>
                </c:pt>
                <c:pt idx="3826">
                  <c:v>574.65440618774903</c:v>
                </c:pt>
                <c:pt idx="3827">
                  <c:v>574.55983879583198</c:v>
                </c:pt>
                <c:pt idx="3828">
                  <c:v>574.55431590316005</c:v>
                </c:pt>
                <c:pt idx="3829">
                  <c:v>574.53226678006899</c:v>
                </c:pt>
                <c:pt idx="3830">
                  <c:v>574.51417344267497</c:v>
                </c:pt>
                <c:pt idx="3831">
                  <c:v>574.50691277367605</c:v>
                </c:pt>
                <c:pt idx="3832">
                  <c:v>574.48078045916805</c:v>
                </c:pt>
                <c:pt idx="3833">
                  <c:v>574.46126578845303</c:v>
                </c:pt>
                <c:pt idx="3834">
                  <c:v>574.38551972935898</c:v>
                </c:pt>
                <c:pt idx="3835">
                  <c:v>574.36788660354898</c:v>
                </c:pt>
                <c:pt idx="3836">
                  <c:v>574.28988378055396</c:v>
                </c:pt>
                <c:pt idx="3837">
                  <c:v>574.27076057875195</c:v>
                </c:pt>
                <c:pt idx="3838">
                  <c:v>574.21659330958505</c:v>
                </c:pt>
                <c:pt idx="3839">
                  <c:v>574.21506567124902</c:v>
                </c:pt>
                <c:pt idx="3840">
                  <c:v>574.20746836773606</c:v>
                </c:pt>
                <c:pt idx="3841">
                  <c:v>574.20482777189898</c:v>
                </c:pt>
                <c:pt idx="3842">
                  <c:v>574.19949351032403</c:v>
                </c:pt>
                <c:pt idx="3843">
                  <c:v>574.19893553147404</c:v>
                </c:pt>
                <c:pt idx="3844">
                  <c:v>574.18271405670498</c:v>
                </c:pt>
                <c:pt idx="3845">
                  <c:v>574.17731895987697</c:v>
                </c:pt>
                <c:pt idx="3846">
                  <c:v>574.06802436140401</c:v>
                </c:pt>
                <c:pt idx="3847">
                  <c:v>574.057212119979</c:v>
                </c:pt>
                <c:pt idx="3848">
                  <c:v>574.04026105880303</c:v>
                </c:pt>
                <c:pt idx="3849">
                  <c:v>574.03483029475001</c:v>
                </c:pt>
                <c:pt idx="3850">
                  <c:v>574.00259536051897</c:v>
                </c:pt>
                <c:pt idx="3851">
                  <c:v>573.99894403112501</c:v>
                </c:pt>
                <c:pt idx="3852">
                  <c:v>573.95260500176198</c:v>
                </c:pt>
                <c:pt idx="3853">
                  <c:v>573.93172622147699</c:v>
                </c:pt>
                <c:pt idx="3854">
                  <c:v>573.91590833183398</c:v>
                </c:pt>
                <c:pt idx="3855">
                  <c:v>573.88729982958705</c:v>
                </c:pt>
                <c:pt idx="3856">
                  <c:v>573.84670944121694</c:v>
                </c:pt>
                <c:pt idx="3857">
                  <c:v>573.83165983576203</c:v>
                </c:pt>
                <c:pt idx="3858">
                  <c:v>573.80951846347602</c:v>
                </c:pt>
                <c:pt idx="3859">
                  <c:v>573.79921304960999</c:v>
                </c:pt>
                <c:pt idx="3860">
                  <c:v>573.79516412093199</c:v>
                </c:pt>
                <c:pt idx="3861">
                  <c:v>573.74252311883799</c:v>
                </c:pt>
                <c:pt idx="3862">
                  <c:v>573.73262183517795</c:v>
                </c:pt>
                <c:pt idx="3863">
                  <c:v>573.701108970733</c:v>
                </c:pt>
                <c:pt idx="3864">
                  <c:v>573.65863258361298</c:v>
                </c:pt>
                <c:pt idx="3865">
                  <c:v>573.65303058866505</c:v>
                </c:pt>
                <c:pt idx="3866">
                  <c:v>573.626400798747</c:v>
                </c:pt>
                <c:pt idx="3867">
                  <c:v>573.61894711645402</c:v>
                </c:pt>
                <c:pt idx="3868">
                  <c:v>573.48603149185897</c:v>
                </c:pt>
                <c:pt idx="3869">
                  <c:v>573.48581269828105</c:v>
                </c:pt>
                <c:pt idx="3870">
                  <c:v>573.45858352744006</c:v>
                </c:pt>
                <c:pt idx="3871">
                  <c:v>573.45646043587101</c:v>
                </c:pt>
                <c:pt idx="3872">
                  <c:v>573.43362310253406</c:v>
                </c:pt>
                <c:pt idx="3873">
                  <c:v>573.39923229448198</c:v>
                </c:pt>
                <c:pt idx="3874">
                  <c:v>573.39337734801995</c:v>
                </c:pt>
                <c:pt idx="3875">
                  <c:v>573.37010558363295</c:v>
                </c:pt>
                <c:pt idx="3876">
                  <c:v>573.35715307935902</c:v>
                </c:pt>
                <c:pt idx="3877">
                  <c:v>573.34040882236798</c:v>
                </c:pt>
                <c:pt idx="3878">
                  <c:v>573.33866831183298</c:v>
                </c:pt>
                <c:pt idx="3879">
                  <c:v>573.32383591536302</c:v>
                </c:pt>
                <c:pt idx="3880">
                  <c:v>573.28764228072998</c:v>
                </c:pt>
                <c:pt idx="3881">
                  <c:v>573.28517945680005</c:v>
                </c:pt>
                <c:pt idx="3882">
                  <c:v>573.27946763509601</c:v>
                </c:pt>
                <c:pt idx="3883">
                  <c:v>573.23945304233996</c:v>
                </c:pt>
                <c:pt idx="3884">
                  <c:v>573.21498170676102</c:v>
                </c:pt>
                <c:pt idx="3885">
                  <c:v>573.17555746491405</c:v>
                </c:pt>
                <c:pt idx="3886">
                  <c:v>573.07599434468898</c:v>
                </c:pt>
                <c:pt idx="3887">
                  <c:v>573.07285729448404</c:v>
                </c:pt>
                <c:pt idx="3888">
                  <c:v>573.071563913604</c:v>
                </c:pt>
                <c:pt idx="3889">
                  <c:v>573.038184165811</c:v>
                </c:pt>
                <c:pt idx="3890">
                  <c:v>573.01822623153998</c:v>
                </c:pt>
                <c:pt idx="3891">
                  <c:v>573.00940781356599</c:v>
                </c:pt>
                <c:pt idx="3892">
                  <c:v>573.00203987860402</c:v>
                </c:pt>
                <c:pt idx="3893">
                  <c:v>572.99455345050103</c:v>
                </c:pt>
                <c:pt idx="3894">
                  <c:v>572.97428935530695</c:v>
                </c:pt>
                <c:pt idx="3895">
                  <c:v>572.95047699195402</c:v>
                </c:pt>
                <c:pt idx="3896">
                  <c:v>572.93241761279899</c:v>
                </c:pt>
                <c:pt idx="3897">
                  <c:v>572.92346150456603</c:v>
                </c:pt>
                <c:pt idx="3898">
                  <c:v>572.88299827547496</c:v>
                </c:pt>
                <c:pt idx="3899">
                  <c:v>572.83096102588695</c:v>
                </c:pt>
                <c:pt idx="3900">
                  <c:v>572.76681346273404</c:v>
                </c:pt>
                <c:pt idx="3901">
                  <c:v>572.75154539431605</c:v>
                </c:pt>
                <c:pt idx="3902">
                  <c:v>572.73371915156099</c:v>
                </c:pt>
                <c:pt idx="3903">
                  <c:v>572.73241098791004</c:v>
                </c:pt>
                <c:pt idx="3904">
                  <c:v>572.70023299018897</c:v>
                </c:pt>
                <c:pt idx="3905">
                  <c:v>572.68094969446497</c:v>
                </c:pt>
                <c:pt idx="3906">
                  <c:v>572.67013656872496</c:v>
                </c:pt>
                <c:pt idx="3907">
                  <c:v>572.668227820536</c:v>
                </c:pt>
                <c:pt idx="3908">
                  <c:v>572.62780151127401</c:v>
                </c:pt>
                <c:pt idx="3909">
                  <c:v>572.55427829553901</c:v>
                </c:pt>
                <c:pt idx="3910">
                  <c:v>572.52386599331305</c:v>
                </c:pt>
                <c:pt idx="3911">
                  <c:v>572.51495459137004</c:v>
                </c:pt>
                <c:pt idx="3912">
                  <c:v>572.484564980767</c:v>
                </c:pt>
                <c:pt idx="3913">
                  <c:v>572.47616056664901</c:v>
                </c:pt>
                <c:pt idx="3914">
                  <c:v>572.43514261719895</c:v>
                </c:pt>
                <c:pt idx="3915">
                  <c:v>572.39218195006401</c:v>
                </c:pt>
                <c:pt idx="3916">
                  <c:v>572.33735398491501</c:v>
                </c:pt>
                <c:pt idx="3917">
                  <c:v>572.29003465960102</c:v>
                </c:pt>
                <c:pt idx="3918">
                  <c:v>572.260569908913</c:v>
                </c:pt>
                <c:pt idx="3919">
                  <c:v>572.19830874096601</c:v>
                </c:pt>
                <c:pt idx="3920">
                  <c:v>572.19047900677197</c:v>
                </c:pt>
                <c:pt idx="3921">
                  <c:v>572.15625428938699</c:v>
                </c:pt>
                <c:pt idx="3922">
                  <c:v>572.041603417141</c:v>
                </c:pt>
                <c:pt idx="3923">
                  <c:v>572.00247708576501</c:v>
                </c:pt>
                <c:pt idx="3924">
                  <c:v>571.95058961204597</c:v>
                </c:pt>
                <c:pt idx="3925">
                  <c:v>571.92296930355405</c:v>
                </c:pt>
                <c:pt idx="3926">
                  <c:v>571.90471309780503</c:v>
                </c:pt>
                <c:pt idx="3927">
                  <c:v>571.880710047555</c:v>
                </c:pt>
                <c:pt idx="3928">
                  <c:v>571.87504564882704</c:v>
                </c:pt>
                <c:pt idx="3929">
                  <c:v>571.86865087283695</c:v>
                </c:pt>
                <c:pt idx="3930">
                  <c:v>571.86734988440799</c:v>
                </c:pt>
                <c:pt idx="3931">
                  <c:v>571.83453018290095</c:v>
                </c:pt>
                <c:pt idx="3932">
                  <c:v>571.81250418419199</c:v>
                </c:pt>
                <c:pt idx="3933">
                  <c:v>571.80498454493397</c:v>
                </c:pt>
                <c:pt idx="3934">
                  <c:v>571.70511788061003</c:v>
                </c:pt>
                <c:pt idx="3935">
                  <c:v>571.66317702372203</c:v>
                </c:pt>
                <c:pt idx="3936">
                  <c:v>571.65193776583703</c:v>
                </c:pt>
                <c:pt idx="3937">
                  <c:v>571.64883894853403</c:v>
                </c:pt>
                <c:pt idx="3938">
                  <c:v>571.64446792756905</c:v>
                </c:pt>
                <c:pt idx="3939">
                  <c:v>571.58414881720898</c:v>
                </c:pt>
                <c:pt idx="3940">
                  <c:v>571.52475315288405</c:v>
                </c:pt>
                <c:pt idx="3941">
                  <c:v>571.47039239906201</c:v>
                </c:pt>
                <c:pt idx="3942">
                  <c:v>571.463506431317</c:v>
                </c:pt>
                <c:pt idx="3943">
                  <c:v>571.46346134571002</c:v>
                </c:pt>
                <c:pt idx="3944">
                  <c:v>571.452359977014</c:v>
                </c:pt>
                <c:pt idx="3945">
                  <c:v>571.39766483345397</c:v>
                </c:pt>
                <c:pt idx="3946">
                  <c:v>571.38861741679602</c:v>
                </c:pt>
                <c:pt idx="3947">
                  <c:v>571.31720851966099</c:v>
                </c:pt>
                <c:pt idx="3948">
                  <c:v>571.29693058780595</c:v>
                </c:pt>
                <c:pt idx="3949">
                  <c:v>571.27851608755304</c:v>
                </c:pt>
                <c:pt idx="3950">
                  <c:v>571.17981647511203</c:v>
                </c:pt>
                <c:pt idx="3951">
                  <c:v>571.16362925233705</c:v>
                </c:pt>
                <c:pt idx="3952">
                  <c:v>571.15525579598204</c:v>
                </c:pt>
                <c:pt idx="3953">
                  <c:v>571.13269001739297</c:v>
                </c:pt>
                <c:pt idx="3954">
                  <c:v>571.08051520763797</c:v>
                </c:pt>
                <c:pt idx="3955">
                  <c:v>571.06939254342399</c:v>
                </c:pt>
                <c:pt idx="3956">
                  <c:v>571.02319127724502</c:v>
                </c:pt>
                <c:pt idx="3957">
                  <c:v>570.99035726895897</c:v>
                </c:pt>
                <c:pt idx="3958">
                  <c:v>570.98984886763697</c:v>
                </c:pt>
                <c:pt idx="3959">
                  <c:v>570.98525446187796</c:v>
                </c:pt>
                <c:pt idx="3960">
                  <c:v>570.97806919146205</c:v>
                </c:pt>
                <c:pt idx="3961">
                  <c:v>570.94659296125405</c:v>
                </c:pt>
                <c:pt idx="3962">
                  <c:v>570.92493215852699</c:v>
                </c:pt>
                <c:pt idx="3963">
                  <c:v>570.87925537762999</c:v>
                </c:pt>
                <c:pt idx="3964">
                  <c:v>570.86874998893904</c:v>
                </c:pt>
                <c:pt idx="3965">
                  <c:v>570.85537816581802</c:v>
                </c:pt>
                <c:pt idx="3966">
                  <c:v>570.81079431741398</c:v>
                </c:pt>
                <c:pt idx="3967">
                  <c:v>570.76505221725597</c:v>
                </c:pt>
                <c:pt idx="3968">
                  <c:v>570.70551692111906</c:v>
                </c:pt>
                <c:pt idx="3969">
                  <c:v>570.68876641093698</c:v>
                </c:pt>
                <c:pt idx="3970">
                  <c:v>570.66195229973198</c:v>
                </c:pt>
                <c:pt idx="3971">
                  <c:v>570.60786905776195</c:v>
                </c:pt>
                <c:pt idx="3972">
                  <c:v>570.58271438929103</c:v>
                </c:pt>
                <c:pt idx="3973">
                  <c:v>570.57051523206303</c:v>
                </c:pt>
                <c:pt idx="3974">
                  <c:v>570.557222707591</c:v>
                </c:pt>
                <c:pt idx="3975">
                  <c:v>570.52407048856105</c:v>
                </c:pt>
                <c:pt idx="3976">
                  <c:v>570.42839674649395</c:v>
                </c:pt>
                <c:pt idx="3977">
                  <c:v>570.34630695572503</c:v>
                </c:pt>
                <c:pt idx="3978">
                  <c:v>570.19104565072098</c:v>
                </c:pt>
                <c:pt idx="3979">
                  <c:v>570.19103721750503</c:v>
                </c:pt>
                <c:pt idx="3980">
                  <c:v>570.145102393152</c:v>
                </c:pt>
                <c:pt idx="3981">
                  <c:v>570.12451247210595</c:v>
                </c:pt>
                <c:pt idx="3982">
                  <c:v>570.07643910305796</c:v>
                </c:pt>
                <c:pt idx="3983">
                  <c:v>570.05944427835402</c:v>
                </c:pt>
                <c:pt idx="3984">
                  <c:v>570.02626995546302</c:v>
                </c:pt>
                <c:pt idx="3985">
                  <c:v>570.00243655591498</c:v>
                </c:pt>
                <c:pt idx="3986">
                  <c:v>569.95579400374504</c:v>
                </c:pt>
                <c:pt idx="3987">
                  <c:v>569.95444441744996</c:v>
                </c:pt>
                <c:pt idx="3988">
                  <c:v>569.95119753409006</c:v>
                </c:pt>
                <c:pt idx="3989">
                  <c:v>569.92186905550204</c:v>
                </c:pt>
                <c:pt idx="3990">
                  <c:v>569.90078614240304</c:v>
                </c:pt>
                <c:pt idx="3991">
                  <c:v>569.88939049383498</c:v>
                </c:pt>
                <c:pt idx="3992">
                  <c:v>569.88692439799195</c:v>
                </c:pt>
                <c:pt idx="3993">
                  <c:v>569.842746429724</c:v>
                </c:pt>
                <c:pt idx="3994">
                  <c:v>569.73488284489895</c:v>
                </c:pt>
                <c:pt idx="3995">
                  <c:v>569.73269549873396</c:v>
                </c:pt>
                <c:pt idx="3996">
                  <c:v>569.71807407863605</c:v>
                </c:pt>
                <c:pt idx="3997">
                  <c:v>569.70087541123496</c:v>
                </c:pt>
                <c:pt idx="3998">
                  <c:v>569.66538553050896</c:v>
                </c:pt>
                <c:pt idx="3999">
                  <c:v>569.59140118379901</c:v>
                </c:pt>
                <c:pt idx="4000">
                  <c:v>569.57440558455096</c:v>
                </c:pt>
                <c:pt idx="4001">
                  <c:v>569.56640598865204</c:v>
                </c:pt>
                <c:pt idx="4002">
                  <c:v>569.557484332473</c:v>
                </c:pt>
                <c:pt idx="4003">
                  <c:v>569.53975115744697</c:v>
                </c:pt>
                <c:pt idx="4004">
                  <c:v>569.51398021746797</c:v>
                </c:pt>
                <c:pt idx="4005">
                  <c:v>569.48503338686396</c:v>
                </c:pt>
                <c:pt idx="4006">
                  <c:v>569.44769060341901</c:v>
                </c:pt>
                <c:pt idx="4007">
                  <c:v>569.39457706175801</c:v>
                </c:pt>
                <c:pt idx="4008">
                  <c:v>569.37649823084098</c:v>
                </c:pt>
                <c:pt idx="4009">
                  <c:v>569.37366773471001</c:v>
                </c:pt>
                <c:pt idx="4010">
                  <c:v>569.35239223370604</c:v>
                </c:pt>
                <c:pt idx="4011">
                  <c:v>569.34837542296304</c:v>
                </c:pt>
                <c:pt idx="4012">
                  <c:v>569.34595353786699</c:v>
                </c:pt>
                <c:pt idx="4013">
                  <c:v>569.34421718136696</c:v>
                </c:pt>
                <c:pt idx="4014">
                  <c:v>569.33803628696205</c:v>
                </c:pt>
                <c:pt idx="4015">
                  <c:v>569.33512716469397</c:v>
                </c:pt>
                <c:pt idx="4016">
                  <c:v>569.31584672619397</c:v>
                </c:pt>
                <c:pt idx="4017">
                  <c:v>569.302521722336</c:v>
                </c:pt>
                <c:pt idx="4018">
                  <c:v>569.29056034027303</c:v>
                </c:pt>
                <c:pt idx="4019">
                  <c:v>569.28657081064796</c:v>
                </c:pt>
                <c:pt idx="4020">
                  <c:v>569.19964885107402</c:v>
                </c:pt>
                <c:pt idx="4021">
                  <c:v>569.17755525765699</c:v>
                </c:pt>
                <c:pt idx="4022">
                  <c:v>569.17505055172899</c:v>
                </c:pt>
                <c:pt idx="4023">
                  <c:v>569.150359919116</c:v>
                </c:pt>
                <c:pt idx="4024">
                  <c:v>569.12148146118398</c:v>
                </c:pt>
                <c:pt idx="4025">
                  <c:v>569.11666963222297</c:v>
                </c:pt>
                <c:pt idx="4026">
                  <c:v>569.11061224954096</c:v>
                </c:pt>
                <c:pt idx="4027">
                  <c:v>569.080461591004</c:v>
                </c:pt>
                <c:pt idx="4028">
                  <c:v>569.07646887767703</c:v>
                </c:pt>
                <c:pt idx="4029">
                  <c:v>569.06218348387904</c:v>
                </c:pt>
                <c:pt idx="4030">
                  <c:v>569.055452405913</c:v>
                </c:pt>
                <c:pt idx="4031">
                  <c:v>569.04765027634699</c:v>
                </c:pt>
                <c:pt idx="4032">
                  <c:v>569.02530461375704</c:v>
                </c:pt>
                <c:pt idx="4033">
                  <c:v>569.016921318149</c:v>
                </c:pt>
                <c:pt idx="4034">
                  <c:v>568.92655515031697</c:v>
                </c:pt>
                <c:pt idx="4035">
                  <c:v>568.92394990890102</c:v>
                </c:pt>
                <c:pt idx="4036">
                  <c:v>568.864307980376</c:v>
                </c:pt>
                <c:pt idx="4037">
                  <c:v>568.85691340322796</c:v>
                </c:pt>
                <c:pt idx="4038">
                  <c:v>568.77728121552798</c:v>
                </c:pt>
                <c:pt idx="4039">
                  <c:v>568.70598427841503</c:v>
                </c:pt>
                <c:pt idx="4040">
                  <c:v>568.68602904214902</c:v>
                </c:pt>
                <c:pt idx="4041">
                  <c:v>568.67457225709495</c:v>
                </c:pt>
                <c:pt idx="4042">
                  <c:v>568.64716442931604</c:v>
                </c:pt>
                <c:pt idx="4043">
                  <c:v>568.64609707864099</c:v>
                </c:pt>
                <c:pt idx="4044">
                  <c:v>568.638803507077</c:v>
                </c:pt>
                <c:pt idx="4045">
                  <c:v>568.62731688028202</c:v>
                </c:pt>
                <c:pt idx="4046">
                  <c:v>568.62294998264497</c:v>
                </c:pt>
                <c:pt idx="4047">
                  <c:v>568.60842551303404</c:v>
                </c:pt>
                <c:pt idx="4048">
                  <c:v>568.59607318270105</c:v>
                </c:pt>
                <c:pt idx="4049">
                  <c:v>568.58624082544702</c:v>
                </c:pt>
                <c:pt idx="4050">
                  <c:v>568.49430997251204</c:v>
                </c:pt>
                <c:pt idx="4051">
                  <c:v>568.49348650784805</c:v>
                </c:pt>
                <c:pt idx="4052">
                  <c:v>568.48000901651903</c:v>
                </c:pt>
                <c:pt idx="4053">
                  <c:v>568.46235386766796</c:v>
                </c:pt>
                <c:pt idx="4054">
                  <c:v>568.42673734223001</c:v>
                </c:pt>
                <c:pt idx="4055">
                  <c:v>568.42472974778798</c:v>
                </c:pt>
                <c:pt idx="4056">
                  <c:v>568.42456955943601</c:v>
                </c:pt>
                <c:pt idx="4057">
                  <c:v>568.40104812655898</c:v>
                </c:pt>
                <c:pt idx="4058">
                  <c:v>568.38211480882899</c:v>
                </c:pt>
                <c:pt idx="4059">
                  <c:v>568.372974636918</c:v>
                </c:pt>
                <c:pt idx="4060">
                  <c:v>568.35783873903404</c:v>
                </c:pt>
                <c:pt idx="4061">
                  <c:v>568.27110374410199</c:v>
                </c:pt>
                <c:pt idx="4062">
                  <c:v>568.26363972152706</c:v>
                </c:pt>
                <c:pt idx="4063">
                  <c:v>568.19310014945302</c:v>
                </c:pt>
                <c:pt idx="4064">
                  <c:v>568.19091941792101</c:v>
                </c:pt>
                <c:pt idx="4065">
                  <c:v>568.19085181663195</c:v>
                </c:pt>
                <c:pt idx="4066">
                  <c:v>568.18887870526396</c:v>
                </c:pt>
                <c:pt idx="4067">
                  <c:v>568.188588984543</c:v>
                </c:pt>
                <c:pt idx="4068">
                  <c:v>568.16384064204203</c:v>
                </c:pt>
                <c:pt idx="4069">
                  <c:v>568.16205523219298</c:v>
                </c:pt>
                <c:pt idx="4070">
                  <c:v>568.15376590826702</c:v>
                </c:pt>
                <c:pt idx="4071">
                  <c:v>568.13456571111897</c:v>
                </c:pt>
                <c:pt idx="4072">
                  <c:v>568.12698495194695</c:v>
                </c:pt>
                <c:pt idx="4073">
                  <c:v>568.08885890901104</c:v>
                </c:pt>
                <c:pt idx="4074">
                  <c:v>568.08725917682102</c:v>
                </c:pt>
                <c:pt idx="4075">
                  <c:v>568.07243817253004</c:v>
                </c:pt>
                <c:pt idx="4076">
                  <c:v>568.06525692229604</c:v>
                </c:pt>
                <c:pt idx="4077">
                  <c:v>568.05542836711004</c:v>
                </c:pt>
                <c:pt idx="4078">
                  <c:v>568.03631290606904</c:v>
                </c:pt>
                <c:pt idx="4079">
                  <c:v>568.02277674750906</c:v>
                </c:pt>
                <c:pt idx="4080">
                  <c:v>568.01141588340397</c:v>
                </c:pt>
                <c:pt idx="4081">
                  <c:v>567.96221686871195</c:v>
                </c:pt>
                <c:pt idx="4082">
                  <c:v>567.96129198208905</c:v>
                </c:pt>
                <c:pt idx="4083">
                  <c:v>567.95821925401799</c:v>
                </c:pt>
                <c:pt idx="4084">
                  <c:v>567.95603410534898</c:v>
                </c:pt>
                <c:pt idx="4085">
                  <c:v>567.95528262103005</c:v>
                </c:pt>
                <c:pt idx="4086">
                  <c:v>567.86882368149497</c:v>
                </c:pt>
                <c:pt idx="4087">
                  <c:v>567.86603692307494</c:v>
                </c:pt>
                <c:pt idx="4088">
                  <c:v>567.859293998373</c:v>
                </c:pt>
                <c:pt idx="4089">
                  <c:v>567.84290827934103</c:v>
                </c:pt>
                <c:pt idx="4090">
                  <c:v>567.81803767086205</c:v>
                </c:pt>
                <c:pt idx="4091">
                  <c:v>567.817246433989</c:v>
                </c:pt>
                <c:pt idx="4092">
                  <c:v>567.767911882965</c:v>
                </c:pt>
                <c:pt idx="4093">
                  <c:v>567.76498500137802</c:v>
                </c:pt>
                <c:pt idx="4094">
                  <c:v>567.75781924865396</c:v>
                </c:pt>
                <c:pt idx="4095">
                  <c:v>567.74970614782796</c:v>
                </c:pt>
                <c:pt idx="4096">
                  <c:v>567.74114417212104</c:v>
                </c:pt>
                <c:pt idx="4097">
                  <c:v>567.73817552176695</c:v>
                </c:pt>
                <c:pt idx="4098">
                  <c:v>567.73242834721498</c:v>
                </c:pt>
                <c:pt idx="4099">
                  <c:v>567.67939511948703</c:v>
                </c:pt>
                <c:pt idx="4100">
                  <c:v>567.67576580052105</c:v>
                </c:pt>
                <c:pt idx="4101">
                  <c:v>567.66654753319597</c:v>
                </c:pt>
                <c:pt idx="4102">
                  <c:v>567.65197256345903</c:v>
                </c:pt>
                <c:pt idx="4103">
                  <c:v>567.61470112663699</c:v>
                </c:pt>
                <c:pt idx="4104">
                  <c:v>567.61005354244401</c:v>
                </c:pt>
                <c:pt idx="4105">
                  <c:v>567.55665881291497</c:v>
                </c:pt>
                <c:pt idx="4106">
                  <c:v>567.53416904731</c:v>
                </c:pt>
                <c:pt idx="4107">
                  <c:v>567.52295654443003</c:v>
                </c:pt>
                <c:pt idx="4108">
                  <c:v>567.48377483148295</c:v>
                </c:pt>
                <c:pt idx="4109">
                  <c:v>567.46723862066403</c:v>
                </c:pt>
                <c:pt idx="4110">
                  <c:v>567.46580820971406</c:v>
                </c:pt>
                <c:pt idx="4111">
                  <c:v>567.45638351888704</c:v>
                </c:pt>
                <c:pt idx="4112">
                  <c:v>567.44049140699894</c:v>
                </c:pt>
                <c:pt idx="4113">
                  <c:v>567.43887292907698</c:v>
                </c:pt>
                <c:pt idx="4114">
                  <c:v>567.42108700927395</c:v>
                </c:pt>
                <c:pt idx="4115">
                  <c:v>567.41041784500305</c:v>
                </c:pt>
                <c:pt idx="4116">
                  <c:v>567.38755459669301</c:v>
                </c:pt>
                <c:pt idx="4117">
                  <c:v>567.35610312824497</c:v>
                </c:pt>
                <c:pt idx="4118">
                  <c:v>567.28541859868994</c:v>
                </c:pt>
                <c:pt idx="4119">
                  <c:v>567.27911798747698</c:v>
                </c:pt>
                <c:pt idx="4120">
                  <c:v>567.27431492816004</c:v>
                </c:pt>
                <c:pt idx="4121">
                  <c:v>567.236316205202</c:v>
                </c:pt>
                <c:pt idx="4122">
                  <c:v>567.23298441272402</c:v>
                </c:pt>
                <c:pt idx="4123">
                  <c:v>567.22685754485406</c:v>
                </c:pt>
                <c:pt idx="4124">
                  <c:v>567.14291141956403</c:v>
                </c:pt>
                <c:pt idx="4125">
                  <c:v>567.07437781672502</c:v>
                </c:pt>
                <c:pt idx="4126">
                  <c:v>567.06724692413002</c:v>
                </c:pt>
                <c:pt idx="4127">
                  <c:v>567.055196868856</c:v>
                </c:pt>
                <c:pt idx="4128">
                  <c:v>567.04131668042703</c:v>
                </c:pt>
                <c:pt idx="4129">
                  <c:v>567.00359528652302</c:v>
                </c:pt>
                <c:pt idx="4130">
                  <c:v>566.99190216272302</c:v>
                </c:pt>
                <c:pt idx="4131">
                  <c:v>566.98634491657106</c:v>
                </c:pt>
                <c:pt idx="4132">
                  <c:v>566.96505456383704</c:v>
                </c:pt>
                <c:pt idx="4133">
                  <c:v>566.95425302516003</c:v>
                </c:pt>
                <c:pt idx="4134">
                  <c:v>566.92865965480701</c:v>
                </c:pt>
                <c:pt idx="4135">
                  <c:v>566.91588892693198</c:v>
                </c:pt>
                <c:pt idx="4136">
                  <c:v>566.90904459854198</c:v>
                </c:pt>
                <c:pt idx="4137">
                  <c:v>566.89666578075798</c:v>
                </c:pt>
                <c:pt idx="4138">
                  <c:v>566.83246942966503</c:v>
                </c:pt>
                <c:pt idx="4139">
                  <c:v>566.77143939886196</c:v>
                </c:pt>
                <c:pt idx="4140">
                  <c:v>566.74926574257802</c:v>
                </c:pt>
                <c:pt idx="4141">
                  <c:v>566.69202546006204</c:v>
                </c:pt>
                <c:pt idx="4142">
                  <c:v>566.68068811412104</c:v>
                </c:pt>
                <c:pt idx="4143">
                  <c:v>566.67710564473805</c:v>
                </c:pt>
                <c:pt idx="4144">
                  <c:v>566.59814523389502</c:v>
                </c:pt>
                <c:pt idx="4145">
                  <c:v>566.59573317945706</c:v>
                </c:pt>
                <c:pt idx="4146">
                  <c:v>566.57481918373196</c:v>
                </c:pt>
                <c:pt idx="4147">
                  <c:v>566.56185117919199</c:v>
                </c:pt>
                <c:pt idx="4148">
                  <c:v>566.55899583841097</c:v>
                </c:pt>
                <c:pt idx="4149">
                  <c:v>566.53583366611599</c:v>
                </c:pt>
                <c:pt idx="4150">
                  <c:v>566.51310335406799</c:v>
                </c:pt>
                <c:pt idx="4151">
                  <c:v>566.48704832749695</c:v>
                </c:pt>
                <c:pt idx="4152">
                  <c:v>566.48415451128994</c:v>
                </c:pt>
                <c:pt idx="4153">
                  <c:v>566.40073628700202</c:v>
                </c:pt>
                <c:pt idx="4154">
                  <c:v>566.37269378537701</c:v>
                </c:pt>
                <c:pt idx="4155">
                  <c:v>566.364876692949</c:v>
                </c:pt>
                <c:pt idx="4156">
                  <c:v>566.34569851315803</c:v>
                </c:pt>
                <c:pt idx="4157">
                  <c:v>566.33704463445804</c:v>
                </c:pt>
                <c:pt idx="4158">
                  <c:v>566.317318684734</c:v>
                </c:pt>
                <c:pt idx="4159">
                  <c:v>566.28571650430297</c:v>
                </c:pt>
                <c:pt idx="4160">
                  <c:v>566.271369339388</c:v>
                </c:pt>
                <c:pt idx="4161">
                  <c:v>566.248875479763</c:v>
                </c:pt>
                <c:pt idx="4162">
                  <c:v>566.21756929953403</c:v>
                </c:pt>
                <c:pt idx="4163">
                  <c:v>566.21737255615005</c:v>
                </c:pt>
                <c:pt idx="4164">
                  <c:v>566.174679230989</c:v>
                </c:pt>
                <c:pt idx="4165">
                  <c:v>566.17221205921805</c:v>
                </c:pt>
                <c:pt idx="4166">
                  <c:v>566.16212416533301</c:v>
                </c:pt>
                <c:pt idx="4167">
                  <c:v>566.15386537614904</c:v>
                </c:pt>
                <c:pt idx="4168">
                  <c:v>566.15386427638703</c:v>
                </c:pt>
                <c:pt idx="4169">
                  <c:v>566.12599316539001</c:v>
                </c:pt>
                <c:pt idx="4170">
                  <c:v>566.10073477543801</c:v>
                </c:pt>
                <c:pt idx="4171">
                  <c:v>566.09174880704597</c:v>
                </c:pt>
                <c:pt idx="4172">
                  <c:v>566.07259977954504</c:v>
                </c:pt>
                <c:pt idx="4173">
                  <c:v>566.06067247594399</c:v>
                </c:pt>
                <c:pt idx="4174">
                  <c:v>566.05527247501902</c:v>
                </c:pt>
                <c:pt idx="4175">
                  <c:v>566.05222434412099</c:v>
                </c:pt>
                <c:pt idx="4176">
                  <c:v>566.049984362332</c:v>
                </c:pt>
                <c:pt idx="4177">
                  <c:v>566.02710897290501</c:v>
                </c:pt>
                <c:pt idx="4178">
                  <c:v>566.02601428335299</c:v>
                </c:pt>
                <c:pt idx="4179">
                  <c:v>566.00867821904501</c:v>
                </c:pt>
                <c:pt idx="4180">
                  <c:v>566.00180454302699</c:v>
                </c:pt>
                <c:pt idx="4181">
                  <c:v>565.98443777468196</c:v>
                </c:pt>
                <c:pt idx="4182">
                  <c:v>565.98394276140698</c:v>
                </c:pt>
                <c:pt idx="4183">
                  <c:v>565.96207614618004</c:v>
                </c:pt>
                <c:pt idx="4184">
                  <c:v>565.93134191305205</c:v>
                </c:pt>
                <c:pt idx="4185">
                  <c:v>565.91818292411199</c:v>
                </c:pt>
                <c:pt idx="4186">
                  <c:v>565.91772412455396</c:v>
                </c:pt>
                <c:pt idx="4187">
                  <c:v>565.86927206461098</c:v>
                </c:pt>
                <c:pt idx="4188">
                  <c:v>565.795648708567</c:v>
                </c:pt>
                <c:pt idx="4189">
                  <c:v>565.79183451879396</c:v>
                </c:pt>
                <c:pt idx="4190">
                  <c:v>565.78032365687704</c:v>
                </c:pt>
                <c:pt idx="4191">
                  <c:v>565.76434442398795</c:v>
                </c:pt>
                <c:pt idx="4192">
                  <c:v>565.74617325904296</c:v>
                </c:pt>
                <c:pt idx="4193">
                  <c:v>565.73557389706002</c:v>
                </c:pt>
                <c:pt idx="4194">
                  <c:v>565.67533109007297</c:v>
                </c:pt>
                <c:pt idx="4195">
                  <c:v>565.66608572555299</c:v>
                </c:pt>
                <c:pt idx="4196">
                  <c:v>565.65669338765997</c:v>
                </c:pt>
                <c:pt idx="4197">
                  <c:v>565.62144719212301</c:v>
                </c:pt>
                <c:pt idx="4198">
                  <c:v>565.58988147310595</c:v>
                </c:pt>
                <c:pt idx="4199">
                  <c:v>565.57337722651596</c:v>
                </c:pt>
                <c:pt idx="4200">
                  <c:v>565.47265150376404</c:v>
                </c:pt>
                <c:pt idx="4201">
                  <c:v>565.44173746466004</c:v>
                </c:pt>
                <c:pt idx="4202">
                  <c:v>565.39856215032</c:v>
                </c:pt>
                <c:pt idx="4203">
                  <c:v>565.38978268453502</c:v>
                </c:pt>
                <c:pt idx="4204">
                  <c:v>565.32662929267894</c:v>
                </c:pt>
                <c:pt idx="4205">
                  <c:v>565.31808880338997</c:v>
                </c:pt>
                <c:pt idx="4206">
                  <c:v>565.23119536700801</c:v>
                </c:pt>
                <c:pt idx="4207">
                  <c:v>565.21297328748096</c:v>
                </c:pt>
                <c:pt idx="4208">
                  <c:v>565.12398197161099</c:v>
                </c:pt>
                <c:pt idx="4209">
                  <c:v>565.09702559798802</c:v>
                </c:pt>
                <c:pt idx="4210">
                  <c:v>565.01726076944794</c:v>
                </c:pt>
                <c:pt idx="4211">
                  <c:v>565.01277112718901</c:v>
                </c:pt>
                <c:pt idx="4212">
                  <c:v>564.97960284816895</c:v>
                </c:pt>
                <c:pt idx="4213">
                  <c:v>564.94691677347896</c:v>
                </c:pt>
                <c:pt idx="4214">
                  <c:v>564.93478688357095</c:v>
                </c:pt>
                <c:pt idx="4215">
                  <c:v>564.92971066621703</c:v>
                </c:pt>
                <c:pt idx="4216">
                  <c:v>564.92690755081105</c:v>
                </c:pt>
                <c:pt idx="4217">
                  <c:v>564.87500586705505</c:v>
                </c:pt>
                <c:pt idx="4218">
                  <c:v>564.83690838584903</c:v>
                </c:pt>
                <c:pt idx="4219">
                  <c:v>564.77909480302105</c:v>
                </c:pt>
                <c:pt idx="4220">
                  <c:v>564.76467709362703</c:v>
                </c:pt>
                <c:pt idx="4221">
                  <c:v>564.75679686876003</c:v>
                </c:pt>
                <c:pt idx="4222">
                  <c:v>564.68499588331997</c:v>
                </c:pt>
                <c:pt idx="4223">
                  <c:v>564.67202050678998</c:v>
                </c:pt>
                <c:pt idx="4224">
                  <c:v>564.66863053220095</c:v>
                </c:pt>
                <c:pt idx="4225">
                  <c:v>564.662242010623</c:v>
                </c:pt>
                <c:pt idx="4226">
                  <c:v>564.64673678630095</c:v>
                </c:pt>
                <c:pt idx="4227">
                  <c:v>564.629553820502</c:v>
                </c:pt>
                <c:pt idx="4228">
                  <c:v>564.59915784182601</c:v>
                </c:pt>
                <c:pt idx="4229">
                  <c:v>564.57859123387198</c:v>
                </c:pt>
                <c:pt idx="4230">
                  <c:v>564.57683508031698</c:v>
                </c:pt>
                <c:pt idx="4231">
                  <c:v>564.56191675902699</c:v>
                </c:pt>
                <c:pt idx="4232">
                  <c:v>564.52961167228204</c:v>
                </c:pt>
                <c:pt idx="4233">
                  <c:v>564.50949515511002</c:v>
                </c:pt>
                <c:pt idx="4234">
                  <c:v>564.49989525272099</c:v>
                </c:pt>
                <c:pt idx="4235">
                  <c:v>564.46059470069895</c:v>
                </c:pt>
                <c:pt idx="4236">
                  <c:v>564.392679670343</c:v>
                </c:pt>
                <c:pt idx="4237">
                  <c:v>564.31777969120901</c:v>
                </c:pt>
                <c:pt idx="4238">
                  <c:v>564.30256400027304</c:v>
                </c:pt>
                <c:pt idx="4239">
                  <c:v>564.30147507435902</c:v>
                </c:pt>
                <c:pt idx="4240">
                  <c:v>564.30071485475901</c:v>
                </c:pt>
                <c:pt idx="4241">
                  <c:v>564.292931486881</c:v>
                </c:pt>
                <c:pt idx="4242">
                  <c:v>564.27045636482296</c:v>
                </c:pt>
                <c:pt idx="4243">
                  <c:v>564.27003711846305</c:v>
                </c:pt>
                <c:pt idx="4244">
                  <c:v>564.20824954501199</c:v>
                </c:pt>
                <c:pt idx="4245">
                  <c:v>564.20300005841295</c:v>
                </c:pt>
                <c:pt idx="4246">
                  <c:v>564.17258806546295</c:v>
                </c:pt>
                <c:pt idx="4247">
                  <c:v>564.16129581422399</c:v>
                </c:pt>
                <c:pt idx="4248">
                  <c:v>564.15563528450002</c:v>
                </c:pt>
                <c:pt idx="4249">
                  <c:v>564.14286236564101</c:v>
                </c:pt>
                <c:pt idx="4250">
                  <c:v>564.13558656101702</c:v>
                </c:pt>
                <c:pt idx="4251">
                  <c:v>564.11626038649899</c:v>
                </c:pt>
                <c:pt idx="4252">
                  <c:v>564.11622289790796</c:v>
                </c:pt>
                <c:pt idx="4253">
                  <c:v>564.09667636949496</c:v>
                </c:pt>
                <c:pt idx="4254">
                  <c:v>564.08962345302803</c:v>
                </c:pt>
                <c:pt idx="4255">
                  <c:v>564.03949641402403</c:v>
                </c:pt>
                <c:pt idx="4256">
                  <c:v>564.02096069722495</c:v>
                </c:pt>
                <c:pt idx="4257">
                  <c:v>564.00221145900196</c:v>
                </c:pt>
                <c:pt idx="4258">
                  <c:v>563.993159926153</c:v>
                </c:pt>
                <c:pt idx="4259">
                  <c:v>563.99265031479001</c:v>
                </c:pt>
                <c:pt idx="4260">
                  <c:v>563.98504429765501</c:v>
                </c:pt>
                <c:pt idx="4261">
                  <c:v>563.96145101276704</c:v>
                </c:pt>
                <c:pt idx="4262">
                  <c:v>563.95268728974304</c:v>
                </c:pt>
                <c:pt idx="4263">
                  <c:v>563.90162628580299</c:v>
                </c:pt>
                <c:pt idx="4264">
                  <c:v>563.89928538293998</c:v>
                </c:pt>
                <c:pt idx="4265">
                  <c:v>563.88736582132196</c:v>
                </c:pt>
                <c:pt idx="4266">
                  <c:v>563.87543109110197</c:v>
                </c:pt>
                <c:pt idx="4267">
                  <c:v>563.86057203594498</c:v>
                </c:pt>
                <c:pt idx="4268">
                  <c:v>563.85916954286995</c:v>
                </c:pt>
                <c:pt idx="4269">
                  <c:v>563.85079567247703</c:v>
                </c:pt>
                <c:pt idx="4270">
                  <c:v>563.84707867898999</c:v>
                </c:pt>
                <c:pt idx="4271">
                  <c:v>563.84664538542597</c:v>
                </c:pt>
                <c:pt idx="4272">
                  <c:v>563.82805822649902</c:v>
                </c:pt>
                <c:pt idx="4273">
                  <c:v>563.75314764328903</c:v>
                </c:pt>
                <c:pt idx="4274">
                  <c:v>563.73024559334795</c:v>
                </c:pt>
                <c:pt idx="4275">
                  <c:v>563.71005812182204</c:v>
                </c:pt>
                <c:pt idx="4276">
                  <c:v>563.69522570679703</c:v>
                </c:pt>
                <c:pt idx="4277">
                  <c:v>563.61763298579103</c:v>
                </c:pt>
                <c:pt idx="4278">
                  <c:v>563.60386734316103</c:v>
                </c:pt>
                <c:pt idx="4279">
                  <c:v>563.592109824982</c:v>
                </c:pt>
                <c:pt idx="4280">
                  <c:v>563.58538501127998</c:v>
                </c:pt>
                <c:pt idx="4281">
                  <c:v>563.52898783029696</c:v>
                </c:pt>
                <c:pt idx="4282">
                  <c:v>563.51398281423201</c:v>
                </c:pt>
                <c:pt idx="4283">
                  <c:v>563.50738847088098</c:v>
                </c:pt>
                <c:pt idx="4284">
                  <c:v>563.49728772570404</c:v>
                </c:pt>
                <c:pt idx="4285">
                  <c:v>563.45888921065</c:v>
                </c:pt>
                <c:pt idx="4286">
                  <c:v>563.42562712753795</c:v>
                </c:pt>
                <c:pt idx="4287">
                  <c:v>563.42230151393198</c:v>
                </c:pt>
                <c:pt idx="4288">
                  <c:v>563.36283904962204</c:v>
                </c:pt>
                <c:pt idx="4289">
                  <c:v>563.25956363833404</c:v>
                </c:pt>
                <c:pt idx="4290">
                  <c:v>563.25904109644603</c:v>
                </c:pt>
                <c:pt idx="4291">
                  <c:v>563.244127971019</c:v>
                </c:pt>
                <c:pt idx="4292">
                  <c:v>563.23342181183102</c:v>
                </c:pt>
                <c:pt idx="4293">
                  <c:v>563.19063927939999</c:v>
                </c:pt>
                <c:pt idx="4294">
                  <c:v>563.18196613194095</c:v>
                </c:pt>
                <c:pt idx="4295">
                  <c:v>563.16201280384996</c:v>
                </c:pt>
                <c:pt idx="4296">
                  <c:v>563.15989992028403</c:v>
                </c:pt>
                <c:pt idx="4297">
                  <c:v>563.14669951577503</c:v>
                </c:pt>
                <c:pt idx="4298">
                  <c:v>563.14120571118201</c:v>
                </c:pt>
                <c:pt idx="4299">
                  <c:v>563.13321858222605</c:v>
                </c:pt>
                <c:pt idx="4300">
                  <c:v>563.12710966651298</c:v>
                </c:pt>
                <c:pt idx="4301">
                  <c:v>563.08823872335699</c:v>
                </c:pt>
                <c:pt idx="4302">
                  <c:v>563.07725025071795</c:v>
                </c:pt>
                <c:pt idx="4303">
                  <c:v>563.03491066455399</c:v>
                </c:pt>
                <c:pt idx="4304">
                  <c:v>563.03215037588598</c:v>
                </c:pt>
                <c:pt idx="4305">
                  <c:v>563.01211821094898</c:v>
                </c:pt>
                <c:pt idx="4306">
                  <c:v>562.96658625261796</c:v>
                </c:pt>
                <c:pt idx="4307">
                  <c:v>562.96315733748702</c:v>
                </c:pt>
                <c:pt idx="4308">
                  <c:v>562.93980672527903</c:v>
                </c:pt>
                <c:pt idx="4309">
                  <c:v>562.884263319561</c:v>
                </c:pt>
                <c:pt idx="4310">
                  <c:v>562.87139660185596</c:v>
                </c:pt>
                <c:pt idx="4311">
                  <c:v>562.85402958503903</c:v>
                </c:pt>
                <c:pt idx="4312">
                  <c:v>562.82973858600405</c:v>
                </c:pt>
                <c:pt idx="4313">
                  <c:v>562.819310388605</c:v>
                </c:pt>
                <c:pt idx="4314">
                  <c:v>562.79647843382395</c:v>
                </c:pt>
                <c:pt idx="4315">
                  <c:v>562.78269237315806</c:v>
                </c:pt>
                <c:pt idx="4316">
                  <c:v>562.77679812696999</c:v>
                </c:pt>
                <c:pt idx="4317">
                  <c:v>562.77399215042306</c:v>
                </c:pt>
                <c:pt idx="4318">
                  <c:v>562.75849108978105</c:v>
                </c:pt>
                <c:pt idx="4319">
                  <c:v>562.73021322551904</c:v>
                </c:pt>
                <c:pt idx="4320">
                  <c:v>562.72600194840402</c:v>
                </c:pt>
                <c:pt idx="4321">
                  <c:v>562.72031389021902</c:v>
                </c:pt>
                <c:pt idx="4322">
                  <c:v>562.70946463528105</c:v>
                </c:pt>
                <c:pt idx="4323">
                  <c:v>562.70852232981201</c:v>
                </c:pt>
                <c:pt idx="4324">
                  <c:v>562.69666829018399</c:v>
                </c:pt>
                <c:pt idx="4325">
                  <c:v>562.67420452131898</c:v>
                </c:pt>
                <c:pt idx="4326">
                  <c:v>562.63892463218394</c:v>
                </c:pt>
                <c:pt idx="4327">
                  <c:v>562.62062828125204</c:v>
                </c:pt>
                <c:pt idx="4328">
                  <c:v>562.58273548042996</c:v>
                </c:pt>
                <c:pt idx="4329">
                  <c:v>562.48664273609995</c:v>
                </c:pt>
                <c:pt idx="4330">
                  <c:v>562.44798137568705</c:v>
                </c:pt>
                <c:pt idx="4331">
                  <c:v>562.42461544440096</c:v>
                </c:pt>
                <c:pt idx="4332">
                  <c:v>562.41248146913995</c:v>
                </c:pt>
                <c:pt idx="4333">
                  <c:v>562.39151455761896</c:v>
                </c:pt>
                <c:pt idx="4334">
                  <c:v>562.38303536206104</c:v>
                </c:pt>
                <c:pt idx="4335">
                  <c:v>562.38183368513705</c:v>
                </c:pt>
                <c:pt idx="4336">
                  <c:v>562.341958148098</c:v>
                </c:pt>
                <c:pt idx="4337">
                  <c:v>562.33328923364797</c:v>
                </c:pt>
                <c:pt idx="4338">
                  <c:v>562.29186009086004</c:v>
                </c:pt>
                <c:pt idx="4339">
                  <c:v>562.25242475348398</c:v>
                </c:pt>
                <c:pt idx="4340">
                  <c:v>562.25219985660897</c:v>
                </c:pt>
                <c:pt idx="4341">
                  <c:v>562.24975983828801</c:v>
                </c:pt>
                <c:pt idx="4342">
                  <c:v>562.22652917622702</c:v>
                </c:pt>
                <c:pt idx="4343">
                  <c:v>562.22554531476203</c:v>
                </c:pt>
                <c:pt idx="4344">
                  <c:v>562.20015283538305</c:v>
                </c:pt>
                <c:pt idx="4345">
                  <c:v>562.1895011931</c:v>
                </c:pt>
                <c:pt idx="4346">
                  <c:v>562.14624869771296</c:v>
                </c:pt>
                <c:pt idx="4347">
                  <c:v>562.10650563402203</c:v>
                </c:pt>
                <c:pt idx="4348">
                  <c:v>562.09897209360702</c:v>
                </c:pt>
                <c:pt idx="4349">
                  <c:v>562.07656784734604</c:v>
                </c:pt>
                <c:pt idx="4350">
                  <c:v>562.07393400902004</c:v>
                </c:pt>
                <c:pt idx="4351">
                  <c:v>562.01684966771097</c:v>
                </c:pt>
                <c:pt idx="4352">
                  <c:v>561.99384160643694</c:v>
                </c:pt>
                <c:pt idx="4353">
                  <c:v>561.97458703209702</c:v>
                </c:pt>
                <c:pt idx="4354">
                  <c:v>561.93385934621995</c:v>
                </c:pt>
                <c:pt idx="4355">
                  <c:v>561.93179285018005</c:v>
                </c:pt>
                <c:pt idx="4356">
                  <c:v>561.92543254301404</c:v>
                </c:pt>
                <c:pt idx="4357">
                  <c:v>561.87426910832301</c:v>
                </c:pt>
                <c:pt idx="4358">
                  <c:v>561.87169694470595</c:v>
                </c:pt>
                <c:pt idx="4359">
                  <c:v>561.862787847552</c:v>
                </c:pt>
                <c:pt idx="4360">
                  <c:v>561.85074606374405</c:v>
                </c:pt>
                <c:pt idx="4361">
                  <c:v>561.84403777307705</c:v>
                </c:pt>
                <c:pt idx="4362">
                  <c:v>561.83136393900998</c:v>
                </c:pt>
                <c:pt idx="4363">
                  <c:v>561.82762739034604</c:v>
                </c:pt>
                <c:pt idx="4364">
                  <c:v>561.80592549855101</c:v>
                </c:pt>
                <c:pt idx="4365">
                  <c:v>561.77303629584799</c:v>
                </c:pt>
                <c:pt idx="4366">
                  <c:v>561.77157671525504</c:v>
                </c:pt>
                <c:pt idx="4367">
                  <c:v>561.71594690635402</c:v>
                </c:pt>
                <c:pt idx="4368">
                  <c:v>561.69995278131</c:v>
                </c:pt>
                <c:pt idx="4369">
                  <c:v>561.68217951392398</c:v>
                </c:pt>
                <c:pt idx="4370">
                  <c:v>561.67096803573804</c:v>
                </c:pt>
                <c:pt idx="4371">
                  <c:v>561.64011015475501</c:v>
                </c:pt>
                <c:pt idx="4372">
                  <c:v>561.63036210080804</c:v>
                </c:pt>
                <c:pt idx="4373">
                  <c:v>561.60716929683394</c:v>
                </c:pt>
                <c:pt idx="4374">
                  <c:v>561.57912269386497</c:v>
                </c:pt>
                <c:pt idx="4375">
                  <c:v>561.55529061541597</c:v>
                </c:pt>
                <c:pt idx="4376">
                  <c:v>561.55086791840699</c:v>
                </c:pt>
                <c:pt idx="4377">
                  <c:v>561.54646951850202</c:v>
                </c:pt>
                <c:pt idx="4378">
                  <c:v>561.54295410868099</c:v>
                </c:pt>
                <c:pt idx="4379">
                  <c:v>561.52691909879798</c:v>
                </c:pt>
                <c:pt idx="4380">
                  <c:v>561.49644572477303</c:v>
                </c:pt>
                <c:pt idx="4381">
                  <c:v>561.48374828219005</c:v>
                </c:pt>
                <c:pt idx="4382">
                  <c:v>561.48343134122399</c:v>
                </c:pt>
                <c:pt idx="4383">
                  <c:v>561.46422741058598</c:v>
                </c:pt>
                <c:pt idx="4384">
                  <c:v>561.46162152562204</c:v>
                </c:pt>
                <c:pt idx="4385">
                  <c:v>561.43538893602204</c:v>
                </c:pt>
                <c:pt idx="4386">
                  <c:v>561.42891467241395</c:v>
                </c:pt>
                <c:pt idx="4387">
                  <c:v>561.37946877364504</c:v>
                </c:pt>
                <c:pt idx="4388">
                  <c:v>561.34609641143402</c:v>
                </c:pt>
                <c:pt idx="4389">
                  <c:v>561.26261486050896</c:v>
                </c:pt>
                <c:pt idx="4390">
                  <c:v>561.24733743924605</c:v>
                </c:pt>
                <c:pt idx="4391">
                  <c:v>561.21060813803899</c:v>
                </c:pt>
                <c:pt idx="4392">
                  <c:v>561.18353350456698</c:v>
                </c:pt>
                <c:pt idx="4393">
                  <c:v>561.18108737244904</c:v>
                </c:pt>
                <c:pt idx="4394">
                  <c:v>561.14290635346094</c:v>
                </c:pt>
                <c:pt idx="4395">
                  <c:v>561.11653281958502</c:v>
                </c:pt>
                <c:pt idx="4396">
                  <c:v>561.09599865402299</c:v>
                </c:pt>
                <c:pt idx="4397">
                  <c:v>561.08962423483604</c:v>
                </c:pt>
                <c:pt idx="4398">
                  <c:v>561.07572875462597</c:v>
                </c:pt>
                <c:pt idx="4399">
                  <c:v>561.06851513462402</c:v>
                </c:pt>
                <c:pt idx="4400">
                  <c:v>561.04837092106197</c:v>
                </c:pt>
                <c:pt idx="4401">
                  <c:v>561.04533752965096</c:v>
                </c:pt>
                <c:pt idx="4402">
                  <c:v>561.01428664343598</c:v>
                </c:pt>
                <c:pt idx="4403">
                  <c:v>560.99812208308401</c:v>
                </c:pt>
                <c:pt idx="4404">
                  <c:v>560.99390004417705</c:v>
                </c:pt>
                <c:pt idx="4405">
                  <c:v>560.98914557285605</c:v>
                </c:pt>
                <c:pt idx="4406">
                  <c:v>560.97401650465702</c:v>
                </c:pt>
                <c:pt idx="4407">
                  <c:v>560.95300490650402</c:v>
                </c:pt>
                <c:pt idx="4408">
                  <c:v>560.9480533121</c:v>
                </c:pt>
                <c:pt idx="4409">
                  <c:v>560.928018940941</c:v>
                </c:pt>
                <c:pt idx="4410">
                  <c:v>560.91633679088602</c:v>
                </c:pt>
                <c:pt idx="4411">
                  <c:v>560.86666011931095</c:v>
                </c:pt>
                <c:pt idx="4412">
                  <c:v>560.84638725389004</c:v>
                </c:pt>
                <c:pt idx="4413">
                  <c:v>560.83823607222701</c:v>
                </c:pt>
                <c:pt idx="4414">
                  <c:v>560.79738186151997</c:v>
                </c:pt>
                <c:pt idx="4415">
                  <c:v>560.773081511795</c:v>
                </c:pt>
                <c:pt idx="4416">
                  <c:v>560.749873622378</c:v>
                </c:pt>
                <c:pt idx="4417">
                  <c:v>560.68242266225297</c:v>
                </c:pt>
                <c:pt idx="4418">
                  <c:v>560.65589545477803</c:v>
                </c:pt>
                <c:pt idx="4419">
                  <c:v>560.59592391162198</c:v>
                </c:pt>
                <c:pt idx="4420">
                  <c:v>560.591605382475</c:v>
                </c:pt>
                <c:pt idx="4421">
                  <c:v>560.57614398322403</c:v>
                </c:pt>
                <c:pt idx="4422">
                  <c:v>560.55990089329998</c:v>
                </c:pt>
                <c:pt idx="4423">
                  <c:v>560.50214423991395</c:v>
                </c:pt>
                <c:pt idx="4424">
                  <c:v>560.50101379923296</c:v>
                </c:pt>
                <c:pt idx="4425">
                  <c:v>560.49967717238098</c:v>
                </c:pt>
                <c:pt idx="4426">
                  <c:v>560.49833150866505</c:v>
                </c:pt>
                <c:pt idx="4427">
                  <c:v>560.49233367047304</c:v>
                </c:pt>
                <c:pt idx="4428">
                  <c:v>560.44236943511601</c:v>
                </c:pt>
                <c:pt idx="4429">
                  <c:v>560.43591874236802</c:v>
                </c:pt>
                <c:pt idx="4430">
                  <c:v>560.43094861933298</c:v>
                </c:pt>
                <c:pt idx="4431">
                  <c:v>560.38684580799497</c:v>
                </c:pt>
                <c:pt idx="4432">
                  <c:v>560.362742919943</c:v>
                </c:pt>
                <c:pt idx="4433">
                  <c:v>560.36268167039702</c:v>
                </c:pt>
                <c:pt idx="4434">
                  <c:v>560.35683952690204</c:v>
                </c:pt>
                <c:pt idx="4435">
                  <c:v>560.32838836232702</c:v>
                </c:pt>
                <c:pt idx="4436">
                  <c:v>560.28574918312495</c:v>
                </c:pt>
                <c:pt idx="4437">
                  <c:v>560.27662476127898</c:v>
                </c:pt>
                <c:pt idx="4438">
                  <c:v>560.26598406514802</c:v>
                </c:pt>
                <c:pt idx="4439">
                  <c:v>560.25497230297799</c:v>
                </c:pt>
                <c:pt idx="4440">
                  <c:v>560.25097043980304</c:v>
                </c:pt>
                <c:pt idx="4441">
                  <c:v>560.23777764655699</c:v>
                </c:pt>
                <c:pt idx="4442">
                  <c:v>560.16794031874599</c:v>
                </c:pt>
                <c:pt idx="4443">
                  <c:v>560.16727516661194</c:v>
                </c:pt>
                <c:pt idx="4444">
                  <c:v>560.15890184796899</c:v>
                </c:pt>
                <c:pt idx="4445">
                  <c:v>560.09254729872998</c:v>
                </c:pt>
                <c:pt idx="4446">
                  <c:v>560.06638158021201</c:v>
                </c:pt>
                <c:pt idx="4447">
                  <c:v>560.05043850338598</c:v>
                </c:pt>
                <c:pt idx="4448">
                  <c:v>560.04801729971996</c:v>
                </c:pt>
                <c:pt idx="4449">
                  <c:v>560.026118387927</c:v>
                </c:pt>
                <c:pt idx="4450">
                  <c:v>559.944969091894</c:v>
                </c:pt>
                <c:pt idx="4451">
                  <c:v>559.936463962929</c:v>
                </c:pt>
                <c:pt idx="4452">
                  <c:v>559.91682576249002</c:v>
                </c:pt>
                <c:pt idx="4453">
                  <c:v>559.89222748435702</c:v>
                </c:pt>
                <c:pt idx="4454">
                  <c:v>559.886964104105</c:v>
                </c:pt>
                <c:pt idx="4455">
                  <c:v>559.86618548420302</c:v>
                </c:pt>
                <c:pt idx="4456">
                  <c:v>559.83242624684306</c:v>
                </c:pt>
                <c:pt idx="4457">
                  <c:v>559.82774770036804</c:v>
                </c:pt>
                <c:pt idx="4458">
                  <c:v>559.81636401570404</c:v>
                </c:pt>
                <c:pt idx="4459">
                  <c:v>559.80223453247504</c:v>
                </c:pt>
                <c:pt idx="4460">
                  <c:v>559.76627690711598</c:v>
                </c:pt>
                <c:pt idx="4461">
                  <c:v>559.76481898837994</c:v>
                </c:pt>
                <c:pt idx="4462">
                  <c:v>559.73890134496003</c:v>
                </c:pt>
                <c:pt idx="4463">
                  <c:v>559.70912496169603</c:v>
                </c:pt>
                <c:pt idx="4464">
                  <c:v>559.672682053946</c:v>
                </c:pt>
                <c:pt idx="4465">
                  <c:v>559.625438117523</c:v>
                </c:pt>
                <c:pt idx="4466">
                  <c:v>559.62066767121098</c:v>
                </c:pt>
                <c:pt idx="4467">
                  <c:v>559.56056756954104</c:v>
                </c:pt>
                <c:pt idx="4468">
                  <c:v>559.50794628775895</c:v>
                </c:pt>
                <c:pt idx="4469">
                  <c:v>559.505082712015</c:v>
                </c:pt>
                <c:pt idx="4470">
                  <c:v>559.48825505166099</c:v>
                </c:pt>
                <c:pt idx="4471">
                  <c:v>559.45252928616696</c:v>
                </c:pt>
                <c:pt idx="4472">
                  <c:v>559.42021020633604</c:v>
                </c:pt>
                <c:pt idx="4473">
                  <c:v>559.419777367851</c:v>
                </c:pt>
                <c:pt idx="4474">
                  <c:v>559.41880079600298</c:v>
                </c:pt>
                <c:pt idx="4475">
                  <c:v>559.41745506085999</c:v>
                </c:pt>
                <c:pt idx="4476">
                  <c:v>559.38560594379999</c:v>
                </c:pt>
                <c:pt idx="4477">
                  <c:v>559.34082343524005</c:v>
                </c:pt>
                <c:pt idx="4478">
                  <c:v>559.32489137270898</c:v>
                </c:pt>
                <c:pt idx="4479">
                  <c:v>559.26563743129896</c:v>
                </c:pt>
                <c:pt idx="4480">
                  <c:v>559.23832836730401</c:v>
                </c:pt>
                <c:pt idx="4481">
                  <c:v>559.22650038317204</c:v>
                </c:pt>
                <c:pt idx="4482">
                  <c:v>559.21402700416297</c:v>
                </c:pt>
                <c:pt idx="4483">
                  <c:v>559.18308522060897</c:v>
                </c:pt>
                <c:pt idx="4484">
                  <c:v>559.16666696431798</c:v>
                </c:pt>
                <c:pt idx="4485">
                  <c:v>559.14056861855295</c:v>
                </c:pt>
                <c:pt idx="4486">
                  <c:v>559.13314231162099</c:v>
                </c:pt>
                <c:pt idx="4487">
                  <c:v>559.11846352679697</c:v>
                </c:pt>
                <c:pt idx="4488">
                  <c:v>559.06197805372096</c:v>
                </c:pt>
                <c:pt idx="4489">
                  <c:v>559.04579400300099</c:v>
                </c:pt>
                <c:pt idx="4490">
                  <c:v>559.030457014695</c:v>
                </c:pt>
                <c:pt idx="4491">
                  <c:v>559.01119933745599</c:v>
                </c:pt>
                <c:pt idx="4492">
                  <c:v>558.99892047240405</c:v>
                </c:pt>
                <c:pt idx="4493">
                  <c:v>558.98955347658398</c:v>
                </c:pt>
                <c:pt idx="4494">
                  <c:v>558.96892202700599</c:v>
                </c:pt>
                <c:pt idx="4495">
                  <c:v>558.94221859417303</c:v>
                </c:pt>
                <c:pt idx="4496">
                  <c:v>558.90544241971895</c:v>
                </c:pt>
                <c:pt idx="4497">
                  <c:v>558.88504210108295</c:v>
                </c:pt>
                <c:pt idx="4498">
                  <c:v>558.88130532366904</c:v>
                </c:pt>
                <c:pt idx="4499">
                  <c:v>558.84384279241795</c:v>
                </c:pt>
                <c:pt idx="4500">
                  <c:v>558.80528577670805</c:v>
                </c:pt>
                <c:pt idx="4501">
                  <c:v>558.76808679240696</c:v>
                </c:pt>
                <c:pt idx="4502">
                  <c:v>558.76479602882102</c:v>
                </c:pt>
                <c:pt idx="4503">
                  <c:v>558.73029963123702</c:v>
                </c:pt>
                <c:pt idx="4504">
                  <c:v>558.67870088065604</c:v>
                </c:pt>
                <c:pt idx="4505">
                  <c:v>558.65484394042096</c:v>
                </c:pt>
                <c:pt idx="4506">
                  <c:v>558.61699606337595</c:v>
                </c:pt>
                <c:pt idx="4507">
                  <c:v>558.600654675854</c:v>
                </c:pt>
                <c:pt idx="4508">
                  <c:v>558.56101789314403</c:v>
                </c:pt>
                <c:pt idx="4509">
                  <c:v>558.54883496549098</c:v>
                </c:pt>
                <c:pt idx="4510">
                  <c:v>558.51409709623294</c:v>
                </c:pt>
                <c:pt idx="4511">
                  <c:v>558.48930161273802</c:v>
                </c:pt>
                <c:pt idx="4512">
                  <c:v>558.48238243238995</c:v>
                </c:pt>
                <c:pt idx="4513">
                  <c:v>558.47733571408298</c:v>
                </c:pt>
                <c:pt idx="4514">
                  <c:v>558.44968811874605</c:v>
                </c:pt>
                <c:pt idx="4515">
                  <c:v>558.44142042762496</c:v>
                </c:pt>
                <c:pt idx="4516">
                  <c:v>558.41962168390398</c:v>
                </c:pt>
                <c:pt idx="4517">
                  <c:v>558.39332461520098</c:v>
                </c:pt>
                <c:pt idx="4518">
                  <c:v>558.35038423677702</c:v>
                </c:pt>
                <c:pt idx="4519">
                  <c:v>558.33305212755101</c:v>
                </c:pt>
                <c:pt idx="4520">
                  <c:v>558.30192597510904</c:v>
                </c:pt>
                <c:pt idx="4521">
                  <c:v>558.27230895609</c:v>
                </c:pt>
                <c:pt idx="4522">
                  <c:v>558.25918646800596</c:v>
                </c:pt>
                <c:pt idx="4523">
                  <c:v>558.25370652410595</c:v>
                </c:pt>
                <c:pt idx="4524">
                  <c:v>558.24776377057401</c:v>
                </c:pt>
                <c:pt idx="4525">
                  <c:v>558.24138569589695</c:v>
                </c:pt>
                <c:pt idx="4526">
                  <c:v>558.22956731982299</c:v>
                </c:pt>
                <c:pt idx="4527">
                  <c:v>558.21812927384599</c:v>
                </c:pt>
                <c:pt idx="4528">
                  <c:v>558.12018616702096</c:v>
                </c:pt>
                <c:pt idx="4529">
                  <c:v>558.11846678631298</c:v>
                </c:pt>
                <c:pt idx="4530">
                  <c:v>558.04255342780596</c:v>
                </c:pt>
                <c:pt idx="4531">
                  <c:v>558.03289112066398</c:v>
                </c:pt>
                <c:pt idx="4532">
                  <c:v>558.02010027677795</c:v>
                </c:pt>
                <c:pt idx="4533">
                  <c:v>558.00940441059697</c:v>
                </c:pt>
                <c:pt idx="4534">
                  <c:v>557.99453749091901</c:v>
                </c:pt>
                <c:pt idx="4535">
                  <c:v>557.95862075852096</c:v>
                </c:pt>
                <c:pt idx="4536">
                  <c:v>557.86968495101598</c:v>
                </c:pt>
                <c:pt idx="4537">
                  <c:v>557.82652030070199</c:v>
                </c:pt>
                <c:pt idx="4538">
                  <c:v>557.79195307341899</c:v>
                </c:pt>
                <c:pt idx="4539">
                  <c:v>557.76855960034698</c:v>
                </c:pt>
                <c:pt idx="4540">
                  <c:v>557.76755592407903</c:v>
                </c:pt>
                <c:pt idx="4541">
                  <c:v>557.73338516592605</c:v>
                </c:pt>
                <c:pt idx="4542">
                  <c:v>557.71178903818998</c:v>
                </c:pt>
                <c:pt idx="4543">
                  <c:v>557.70035177500597</c:v>
                </c:pt>
                <c:pt idx="4544">
                  <c:v>557.68176520604197</c:v>
                </c:pt>
                <c:pt idx="4545">
                  <c:v>557.65819837412096</c:v>
                </c:pt>
                <c:pt idx="4546">
                  <c:v>557.63577195169</c:v>
                </c:pt>
                <c:pt idx="4547">
                  <c:v>557.63293894337096</c:v>
                </c:pt>
                <c:pt idx="4548">
                  <c:v>557.61972700647095</c:v>
                </c:pt>
                <c:pt idx="4549">
                  <c:v>557.58902368353199</c:v>
                </c:pt>
                <c:pt idx="4550">
                  <c:v>557.58211756558399</c:v>
                </c:pt>
                <c:pt idx="4551">
                  <c:v>557.41452229708398</c:v>
                </c:pt>
                <c:pt idx="4552">
                  <c:v>557.41118420612395</c:v>
                </c:pt>
                <c:pt idx="4553">
                  <c:v>557.36809129630205</c:v>
                </c:pt>
                <c:pt idx="4554">
                  <c:v>557.32783522476996</c:v>
                </c:pt>
                <c:pt idx="4555">
                  <c:v>557.32422780057402</c:v>
                </c:pt>
                <c:pt idx="4556">
                  <c:v>557.32358436781999</c:v>
                </c:pt>
                <c:pt idx="4557">
                  <c:v>557.31824189529004</c:v>
                </c:pt>
                <c:pt idx="4558">
                  <c:v>557.30147829166106</c:v>
                </c:pt>
                <c:pt idx="4559">
                  <c:v>557.27818570380202</c:v>
                </c:pt>
                <c:pt idx="4560">
                  <c:v>557.22746310872901</c:v>
                </c:pt>
                <c:pt idx="4561">
                  <c:v>557.20333162229599</c:v>
                </c:pt>
                <c:pt idx="4562">
                  <c:v>557.17319734615296</c:v>
                </c:pt>
                <c:pt idx="4563">
                  <c:v>557.16627486962</c:v>
                </c:pt>
                <c:pt idx="4564">
                  <c:v>557.16571199070597</c:v>
                </c:pt>
                <c:pt idx="4565">
                  <c:v>557.07521794548904</c:v>
                </c:pt>
                <c:pt idx="4566">
                  <c:v>557.00086894536003</c:v>
                </c:pt>
                <c:pt idx="4567">
                  <c:v>556.99893379885498</c:v>
                </c:pt>
                <c:pt idx="4568">
                  <c:v>556.99095028681802</c:v>
                </c:pt>
                <c:pt idx="4569">
                  <c:v>556.975863048919</c:v>
                </c:pt>
                <c:pt idx="4570">
                  <c:v>556.97337543938102</c:v>
                </c:pt>
                <c:pt idx="4571">
                  <c:v>556.949742402737</c:v>
                </c:pt>
                <c:pt idx="4572">
                  <c:v>556.94116686103496</c:v>
                </c:pt>
                <c:pt idx="4573">
                  <c:v>556.90180529738302</c:v>
                </c:pt>
                <c:pt idx="4574">
                  <c:v>556.90010592473197</c:v>
                </c:pt>
                <c:pt idx="4575">
                  <c:v>556.88081073199203</c:v>
                </c:pt>
                <c:pt idx="4576">
                  <c:v>556.87782563290602</c:v>
                </c:pt>
                <c:pt idx="4577">
                  <c:v>556.80935235314905</c:v>
                </c:pt>
                <c:pt idx="4578">
                  <c:v>556.76813827188005</c:v>
                </c:pt>
                <c:pt idx="4579">
                  <c:v>556.72879467969699</c:v>
                </c:pt>
                <c:pt idx="4580">
                  <c:v>556.71621766526596</c:v>
                </c:pt>
                <c:pt idx="4581">
                  <c:v>556.71037856431997</c:v>
                </c:pt>
                <c:pt idx="4582">
                  <c:v>556.69330193716303</c:v>
                </c:pt>
                <c:pt idx="4583">
                  <c:v>556.69161732724797</c:v>
                </c:pt>
                <c:pt idx="4584">
                  <c:v>556.69150191965105</c:v>
                </c:pt>
                <c:pt idx="4585">
                  <c:v>556.67525340258499</c:v>
                </c:pt>
                <c:pt idx="4586">
                  <c:v>556.65408622562904</c:v>
                </c:pt>
                <c:pt idx="4587">
                  <c:v>556.62811632535704</c:v>
                </c:pt>
                <c:pt idx="4588">
                  <c:v>556.59286416995997</c:v>
                </c:pt>
                <c:pt idx="4589">
                  <c:v>556.58600418578396</c:v>
                </c:pt>
                <c:pt idx="4590">
                  <c:v>556.53347408564196</c:v>
                </c:pt>
                <c:pt idx="4591">
                  <c:v>556.50879206935497</c:v>
                </c:pt>
                <c:pt idx="4592">
                  <c:v>556.50552013372396</c:v>
                </c:pt>
                <c:pt idx="4593">
                  <c:v>556.44424557302602</c:v>
                </c:pt>
                <c:pt idx="4594">
                  <c:v>556.43595963106304</c:v>
                </c:pt>
                <c:pt idx="4595">
                  <c:v>556.38448064509498</c:v>
                </c:pt>
                <c:pt idx="4596">
                  <c:v>556.37395832386198</c:v>
                </c:pt>
                <c:pt idx="4597">
                  <c:v>556.33478416252899</c:v>
                </c:pt>
                <c:pt idx="4598">
                  <c:v>556.32380340463305</c:v>
                </c:pt>
                <c:pt idx="4599">
                  <c:v>556.29608181219999</c:v>
                </c:pt>
                <c:pt idx="4600">
                  <c:v>556.29524659301001</c:v>
                </c:pt>
                <c:pt idx="4601">
                  <c:v>556.29405987905704</c:v>
                </c:pt>
                <c:pt idx="4602">
                  <c:v>556.287336019235</c:v>
                </c:pt>
                <c:pt idx="4603">
                  <c:v>556.26620977287803</c:v>
                </c:pt>
                <c:pt idx="4604">
                  <c:v>556.26506009887396</c:v>
                </c:pt>
                <c:pt idx="4605">
                  <c:v>556.24915409016103</c:v>
                </c:pt>
                <c:pt idx="4606">
                  <c:v>556.21678435473302</c:v>
                </c:pt>
                <c:pt idx="4607">
                  <c:v>556.20911063588505</c:v>
                </c:pt>
                <c:pt idx="4608">
                  <c:v>556.19849680572702</c:v>
                </c:pt>
                <c:pt idx="4609">
                  <c:v>556.11036957223496</c:v>
                </c:pt>
                <c:pt idx="4610">
                  <c:v>556.10552446929398</c:v>
                </c:pt>
                <c:pt idx="4611">
                  <c:v>556.09084829887399</c:v>
                </c:pt>
                <c:pt idx="4612">
                  <c:v>556.084804057469</c:v>
                </c:pt>
                <c:pt idx="4613">
                  <c:v>556.07646833784997</c:v>
                </c:pt>
                <c:pt idx="4614">
                  <c:v>556.064037132782</c:v>
                </c:pt>
                <c:pt idx="4615">
                  <c:v>556.03793603831002</c:v>
                </c:pt>
                <c:pt idx="4616">
                  <c:v>556.00257287416105</c:v>
                </c:pt>
                <c:pt idx="4617">
                  <c:v>555.98761518403501</c:v>
                </c:pt>
                <c:pt idx="4618">
                  <c:v>555.97977971231103</c:v>
                </c:pt>
                <c:pt idx="4619">
                  <c:v>555.89490105181699</c:v>
                </c:pt>
                <c:pt idx="4620">
                  <c:v>555.83122103185406</c:v>
                </c:pt>
                <c:pt idx="4621">
                  <c:v>555.78608898735501</c:v>
                </c:pt>
                <c:pt idx="4622">
                  <c:v>555.74583232002897</c:v>
                </c:pt>
                <c:pt idx="4623">
                  <c:v>555.70649793721202</c:v>
                </c:pt>
                <c:pt idx="4624">
                  <c:v>555.68283199169196</c:v>
                </c:pt>
                <c:pt idx="4625">
                  <c:v>555.66680099690598</c:v>
                </c:pt>
                <c:pt idx="4626">
                  <c:v>555.62327560818801</c:v>
                </c:pt>
                <c:pt idx="4627">
                  <c:v>555.62184006003895</c:v>
                </c:pt>
                <c:pt idx="4628">
                  <c:v>555.62012193810006</c:v>
                </c:pt>
                <c:pt idx="4629">
                  <c:v>555.60101369750305</c:v>
                </c:pt>
                <c:pt idx="4630">
                  <c:v>555.55084221839195</c:v>
                </c:pt>
                <c:pt idx="4631">
                  <c:v>555.54265515310101</c:v>
                </c:pt>
                <c:pt idx="4632">
                  <c:v>555.54150184418097</c:v>
                </c:pt>
                <c:pt idx="4633">
                  <c:v>555.48241350907301</c:v>
                </c:pt>
                <c:pt idx="4634">
                  <c:v>555.45677441016198</c:v>
                </c:pt>
                <c:pt idx="4635">
                  <c:v>555.43653803597999</c:v>
                </c:pt>
                <c:pt idx="4636">
                  <c:v>555.41322393446103</c:v>
                </c:pt>
                <c:pt idx="4637">
                  <c:v>555.40180268792005</c:v>
                </c:pt>
                <c:pt idx="4638">
                  <c:v>555.39799619101996</c:v>
                </c:pt>
                <c:pt idx="4639">
                  <c:v>555.34051203629701</c:v>
                </c:pt>
                <c:pt idx="4640">
                  <c:v>555.33592409313303</c:v>
                </c:pt>
                <c:pt idx="4641">
                  <c:v>555.33048237093601</c:v>
                </c:pt>
                <c:pt idx="4642">
                  <c:v>555.31039533788396</c:v>
                </c:pt>
                <c:pt idx="4643">
                  <c:v>555.30822026148905</c:v>
                </c:pt>
                <c:pt idx="4644">
                  <c:v>555.30340959530599</c:v>
                </c:pt>
                <c:pt idx="4645">
                  <c:v>555.24246968024897</c:v>
                </c:pt>
                <c:pt idx="4646">
                  <c:v>555.225907483725</c:v>
                </c:pt>
                <c:pt idx="4647">
                  <c:v>555.22150016952401</c:v>
                </c:pt>
                <c:pt idx="4648">
                  <c:v>555.20845855574703</c:v>
                </c:pt>
                <c:pt idx="4649">
                  <c:v>555.18539654069798</c:v>
                </c:pt>
                <c:pt idx="4650">
                  <c:v>555.16471867265398</c:v>
                </c:pt>
                <c:pt idx="4651">
                  <c:v>555.16121768085998</c:v>
                </c:pt>
                <c:pt idx="4652">
                  <c:v>555.10147892349505</c:v>
                </c:pt>
                <c:pt idx="4653">
                  <c:v>555.04582342024696</c:v>
                </c:pt>
                <c:pt idx="4654">
                  <c:v>555.04035962295404</c:v>
                </c:pt>
                <c:pt idx="4655">
                  <c:v>555.034707548337</c:v>
                </c:pt>
                <c:pt idx="4656">
                  <c:v>555.03405553515495</c:v>
                </c:pt>
                <c:pt idx="4657">
                  <c:v>555.03305836507604</c:v>
                </c:pt>
                <c:pt idx="4658">
                  <c:v>555.02434200034702</c:v>
                </c:pt>
                <c:pt idx="4659">
                  <c:v>555.00474438863296</c:v>
                </c:pt>
                <c:pt idx="4660">
                  <c:v>555.00345235189104</c:v>
                </c:pt>
                <c:pt idx="4661">
                  <c:v>555.00038025634001</c:v>
                </c:pt>
                <c:pt idx="4662">
                  <c:v>554.97891863996995</c:v>
                </c:pt>
                <c:pt idx="4663">
                  <c:v>554.95962388337205</c:v>
                </c:pt>
                <c:pt idx="4664">
                  <c:v>554.93006008801501</c:v>
                </c:pt>
                <c:pt idx="4665">
                  <c:v>554.91764504754201</c:v>
                </c:pt>
                <c:pt idx="4666">
                  <c:v>554.899139440255</c:v>
                </c:pt>
                <c:pt idx="4667">
                  <c:v>554.88602109556598</c:v>
                </c:pt>
                <c:pt idx="4668">
                  <c:v>554.87743566040399</c:v>
                </c:pt>
                <c:pt idx="4669">
                  <c:v>554.84384256789394</c:v>
                </c:pt>
                <c:pt idx="4670">
                  <c:v>554.83365913275998</c:v>
                </c:pt>
                <c:pt idx="4671">
                  <c:v>554.81306546524297</c:v>
                </c:pt>
                <c:pt idx="4672">
                  <c:v>554.79289765736598</c:v>
                </c:pt>
                <c:pt idx="4673">
                  <c:v>554.79061416040702</c:v>
                </c:pt>
                <c:pt idx="4674">
                  <c:v>554.76770660770103</c:v>
                </c:pt>
                <c:pt idx="4675">
                  <c:v>554.74939730825099</c:v>
                </c:pt>
                <c:pt idx="4676">
                  <c:v>554.73533517748797</c:v>
                </c:pt>
                <c:pt idx="4677">
                  <c:v>554.65521317500304</c:v>
                </c:pt>
                <c:pt idx="4678">
                  <c:v>554.64933682482297</c:v>
                </c:pt>
                <c:pt idx="4679">
                  <c:v>554.61037400275904</c:v>
                </c:pt>
                <c:pt idx="4680">
                  <c:v>554.52746477408698</c:v>
                </c:pt>
                <c:pt idx="4681">
                  <c:v>554.48051649767103</c:v>
                </c:pt>
                <c:pt idx="4682">
                  <c:v>554.44746063537298</c:v>
                </c:pt>
                <c:pt idx="4683">
                  <c:v>554.44718831700095</c:v>
                </c:pt>
                <c:pt idx="4684">
                  <c:v>554.440310944923</c:v>
                </c:pt>
                <c:pt idx="4685">
                  <c:v>554.41454019974003</c:v>
                </c:pt>
                <c:pt idx="4686">
                  <c:v>554.39604403503802</c:v>
                </c:pt>
                <c:pt idx="4687">
                  <c:v>554.392017869249</c:v>
                </c:pt>
                <c:pt idx="4688">
                  <c:v>554.38194616006501</c:v>
                </c:pt>
                <c:pt idx="4689">
                  <c:v>554.34696063513297</c:v>
                </c:pt>
                <c:pt idx="4690">
                  <c:v>554.31789380614396</c:v>
                </c:pt>
                <c:pt idx="4691">
                  <c:v>554.31651984686698</c:v>
                </c:pt>
                <c:pt idx="4692">
                  <c:v>554.30829782508999</c:v>
                </c:pt>
                <c:pt idx="4693">
                  <c:v>554.28904082477698</c:v>
                </c:pt>
                <c:pt idx="4694">
                  <c:v>554.23280245544697</c:v>
                </c:pt>
                <c:pt idx="4695">
                  <c:v>554.19104740497403</c:v>
                </c:pt>
                <c:pt idx="4696">
                  <c:v>554.16620549455399</c:v>
                </c:pt>
                <c:pt idx="4697">
                  <c:v>554.14721674648104</c:v>
                </c:pt>
                <c:pt idx="4698">
                  <c:v>554.12469283099904</c:v>
                </c:pt>
                <c:pt idx="4699">
                  <c:v>554.09081859354501</c:v>
                </c:pt>
                <c:pt idx="4700">
                  <c:v>554.07151323009396</c:v>
                </c:pt>
                <c:pt idx="4701">
                  <c:v>554.06381371320299</c:v>
                </c:pt>
                <c:pt idx="4702">
                  <c:v>554.05809508022799</c:v>
                </c:pt>
                <c:pt idx="4703">
                  <c:v>554.05620274321905</c:v>
                </c:pt>
                <c:pt idx="4704">
                  <c:v>554.02395788027502</c:v>
                </c:pt>
                <c:pt idx="4705">
                  <c:v>554.00872676523295</c:v>
                </c:pt>
                <c:pt idx="4706">
                  <c:v>553.98050893542199</c:v>
                </c:pt>
                <c:pt idx="4707">
                  <c:v>553.96240977072603</c:v>
                </c:pt>
                <c:pt idx="4708">
                  <c:v>553.91766295578202</c:v>
                </c:pt>
                <c:pt idx="4709">
                  <c:v>553.90124157545404</c:v>
                </c:pt>
                <c:pt idx="4710">
                  <c:v>553.87478162278501</c:v>
                </c:pt>
                <c:pt idx="4711">
                  <c:v>553.84341281010302</c:v>
                </c:pt>
                <c:pt idx="4712">
                  <c:v>553.84046004397499</c:v>
                </c:pt>
                <c:pt idx="4713">
                  <c:v>553.83453771032703</c:v>
                </c:pt>
                <c:pt idx="4714">
                  <c:v>553.83439966978597</c:v>
                </c:pt>
                <c:pt idx="4715">
                  <c:v>553.80598192343302</c:v>
                </c:pt>
                <c:pt idx="4716">
                  <c:v>553.77427056140903</c:v>
                </c:pt>
                <c:pt idx="4717">
                  <c:v>553.74829510759605</c:v>
                </c:pt>
                <c:pt idx="4718">
                  <c:v>553.73581756030296</c:v>
                </c:pt>
                <c:pt idx="4719">
                  <c:v>553.72863782545505</c:v>
                </c:pt>
                <c:pt idx="4720">
                  <c:v>553.70526788898906</c:v>
                </c:pt>
                <c:pt idx="4721">
                  <c:v>553.69768750339301</c:v>
                </c:pt>
                <c:pt idx="4722">
                  <c:v>553.65482560108501</c:v>
                </c:pt>
                <c:pt idx="4723">
                  <c:v>553.65196039225805</c:v>
                </c:pt>
                <c:pt idx="4724">
                  <c:v>553.62479141392396</c:v>
                </c:pt>
                <c:pt idx="4725">
                  <c:v>553.62218092628802</c:v>
                </c:pt>
                <c:pt idx="4726">
                  <c:v>553.61268343188101</c:v>
                </c:pt>
                <c:pt idx="4727">
                  <c:v>553.58171949559801</c:v>
                </c:pt>
                <c:pt idx="4728">
                  <c:v>553.57942480114002</c:v>
                </c:pt>
                <c:pt idx="4729">
                  <c:v>553.55811309195303</c:v>
                </c:pt>
                <c:pt idx="4730">
                  <c:v>553.53404488733599</c:v>
                </c:pt>
                <c:pt idx="4731">
                  <c:v>553.507024440137</c:v>
                </c:pt>
                <c:pt idx="4732">
                  <c:v>553.50508544054503</c:v>
                </c:pt>
                <c:pt idx="4733">
                  <c:v>553.49260690193205</c:v>
                </c:pt>
                <c:pt idx="4734">
                  <c:v>553.47830283398196</c:v>
                </c:pt>
                <c:pt idx="4735">
                  <c:v>553.46550088727804</c:v>
                </c:pt>
                <c:pt idx="4736">
                  <c:v>553.45923693946702</c:v>
                </c:pt>
                <c:pt idx="4737">
                  <c:v>553.44772437908898</c:v>
                </c:pt>
                <c:pt idx="4738">
                  <c:v>553.41247872776501</c:v>
                </c:pt>
                <c:pt idx="4739">
                  <c:v>553.38823650690495</c:v>
                </c:pt>
                <c:pt idx="4740">
                  <c:v>553.36030021033196</c:v>
                </c:pt>
                <c:pt idx="4741">
                  <c:v>553.35024280880998</c:v>
                </c:pt>
                <c:pt idx="4742">
                  <c:v>553.32010607323502</c:v>
                </c:pt>
                <c:pt idx="4743">
                  <c:v>553.30565584126805</c:v>
                </c:pt>
                <c:pt idx="4744">
                  <c:v>553.26931322165603</c:v>
                </c:pt>
                <c:pt idx="4745">
                  <c:v>553.259517144239</c:v>
                </c:pt>
                <c:pt idx="4746">
                  <c:v>553.213129323516</c:v>
                </c:pt>
                <c:pt idx="4747">
                  <c:v>553.17663857248294</c:v>
                </c:pt>
                <c:pt idx="4748">
                  <c:v>553.11645050811103</c:v>
                </c:pt>
                <c:pt idx="4749">
                  <c:v>553.10335202167403</c:v>
                </c:pt>
                <c:pt idx="4750">
                  <c:v>553.05021428144505</c:v>
                </c:pt>
                <c:pt idx="4751">
                  <c:v>553.035965697032</c:v>
                </c:pt>
                <c:pt idx="4752">
                  <c:v>552.97721889044703</c:v>
                </c:pt>
                <c:pt idx="4753">
                  <c:v>552.97397065155599</c:v>
                </c:pt>
                <c:pt idx="4754">
                  <c:v>552.96753939113103</c:v>
                </c:pt>
                <c:pt idx="4755">
                  <c:v>552.91862820681001</c:v>
                </c:pt>
                <c:pt idx="4756">
                  <c:v>552.90844660688401</c:v>
                </c:pt>
                <c:pt idx="4757">
                  <c:v>552.86931059798701</c:v>
                </c:pt>
                <c:pt idx="4758">
                  <c:v>552.86748657619796</c:v>
                </c:pt>
                <c:pt idx="4759">
                  <c:v>552.86717011375197</c:v>
                </c:pt>
                <c:pt idx="4760">
                  <c:v>552.84870905915602</c:v>
                </c:pt>
                <c:pt idx="4761">
                  <c:v>552.84300498142397</c:v>
                </c:pt>
                <c:pt idx="4762">
                  <c:v>552.82167944720402</c:v>
                </c:pt>
                <c:pt idx="4763">
                  <c:v>552.77600867839305</c:v>
                </c:pt>
                <c:pt idx="4764">
                  <c:v>552.74704138545803</c:v>
                </c:pt>
                <c:pt idx="4765">
                  <c:v>552.74632198265999</c:v>
                </c:pt>
                <c:pt idx="4766">
                  <c:v>552.72124247086504</c:v>
                </c:pt>
                <c:pt idx="4767">
                  <c:v>552.71999999020102</c:v>
                </c:pt>
                <c:pt idx="4768">
                  <c:v>552.67722328427601</c:v>
                </c:pt>
                <c:pt idx="4769">
                  <c:v>552.66969400985602</c:v>
                </c:pt>
                <c:pt idx="4770">
                  <c:v>552.64882984651501</c:v>
                </c:pt>
                <c:pt idx="4771">
                  <c:v>552.53969119238002</c:v>
                </c:pt>
                <c:pt idx="4772">
                  <c:v>552.53794438164198</c:v>
                </c:pt>
                <c:pt idx="4773">
                  <c:v>552.53407058813605</c:v>
                </c:pt>
                <c:pt idx="4774">
                  <c:v>552.47371955394306</c:v>
                </c:pt>
                <c:pt idx="4775">
                  <c:v>552.47271763052697</c:v>
                </c:pt>
                <c:pt idx="4776">
                  <c:v>552.46828998579099</c:v>
                </c:pt>
                <c:pt idx="4777">
                  <c:v>552.45811653251201</c:v>
                </c:pt>
                <c:pt idx="4778">
                  <c:v>552.39569868176102</c:v>
                </c:pt>
                <c:pt idx="4779">
                  <c:v>552.39422997675194</c:v>
                </c:pt>
                <c:pt idx="4780">
                  <c:v>552.39154875637905</c:v>
                </c:pt>
                <c:pt idx="4781">
                  <c:v>552.38114623922399</c:v>
                </c:pt>
                <c:pt idx="4782">
                  <c:v>552.32270192706096</c:v>
                </c:pt>
                <c:pt idx="4783">
                  <c:v>552.30471565002404</c:v>
                </c:pt>
                <c:pt idx="4784">
                  <c:v>552.27338309210995</c:v>
                </c:pt>
                <c:pt idx="4785">
                  <c:v>552.26996694061302</c:v>
                </c:pt>
                <c:pt idx="4786">
                  <c:v>552.22032001918205</c:v>
                </c:pt>
                <c:pt idx="4787">
                  <c:v>552.21954251320801</c:v>
                </c:pt>
                <c:pt idx="4788">
                  <c:v>552.18606375742797</c:v>
                </c:pt>
                <c:pt idx="4789">
                  <c:v>552.176371737659</c:v>
                </c:pt>
                <c:pt idx="4790">
                  <c:v>552.14465109213995</c:v>
                </c:pt>
                <c:pt idx="4791">
                  <c:v>552.09776562970796</c:v>
                </c:pt>
                <c:pt idx="4792">
                  <c:v>552.07812139882799</c:v>
                </c:pt>
                <c:pt idx="4793">
                  <c:v>552.06980794262199</c:v>
                </c:pt>
                <c:pt idx="4794">
                  <c:v>552.02437812034498</c:v>
                </c:pt>
                <c:pt idx="4795">
                  <c:v>552.02318182679198</c:v>
                </c:pt>
                <c:pt idx="4796">
                  <c:v>551.99495981041105</c:v>
                </c:pt>
                <c:pt idx="4797">
                  <c:v>551.98455550128597</c:v>
                </c:pt>
                <c:pt idx="4798">
                  <c:v>551.97372639757202</c:v>
                </c:pt>
                <c:pt idx="4799">
                  <c:v>551.945348052393</c:v>
                </c:pt>
                <c:pt idx="4800">
                  <c:v>551.92581184195797</c:v>
                </c:pt>
                <c:pt idx="4801">
                  <c:v>551.922855304569</c:v>
                </c:pt>
                <c:pt idx="4802">
                  <c:v>551.84551534674097</c:v>
                </c:pt>
                <c:pt idx="4803">
                  <c:v>551.82518590953305</c:v>
                </c:pt>
                <c:pt idx="4804">
                  <c:v>551.81593516254497</c:v>
                </c:pt>
                <c:pt idx="4805">
                  <c:v>551.81350453147195</c:v>
                </c:pt>
                <c:pt idx="4806">
                  <c:v>551.80425707359802</c:v>
                </c:pt>
                <c:pt idx="4807">
                  <c:v>551.79109657398396</c:v>
                </c:pt>
                <c:pt idx="4808">
                  <c:v>551.72363474127599</c:v>
                </c:pt>
                <c:pt idx="4809">
                  <c:v>551.69092817495903</c:v>
                </c:pt>
                <c:pt idx="4810">
                  <c:v>551.65852116082704</c:v>
                </c:pt>
                <c:pt idx="4811">
                  <c:v>551.65621057480701</c:v>
                </c:pt>
                <c:pt idx="4812">
                  <c:v>551.62105520055297</c:v>
                </c:pt>
                <c:pt idx="4813">
                  <c:v>551.61791405835902</c:v>
                </c:pt>
                <c:pt idx="4814">
                  <c:v>551.61535552063697</c:v>
                </c:pt>
                <c:pt idx="4815">
                  <c:v>551.524152954697</c:v>
                </c:pt>
                <c:pt idx="4816">
                  <c:v>551.47602623743501</c:v>
                </c:pt>
                <c:pt idx="4817">
                  <c:v>551.47411239896599</c:v>
                </c:pt>
                <c:pt idx="4818">
                  <c:v>551.45709261410605</c:v>
                </c:pt>
                <c:pt idx="4819">
                  <c:v>551.44558673287702</c:v>
                </c:pt>
                <c:pt idx="4820">
                  <c:v>551.42156480940196</c:v>
                </c:pt>
                <c:pt idx="4821">
                  <c:v>551.42101890948402</c:v>
                </c:pt>
                <c:pt idx="4822">
                  <c:v>551.41943547488097</c:v>
                </c:pt>
                <c:pt idx="4823">
                  <c:v>551.29590807870397</c:v>
                </c:pt>
                <c:pt idx="4824">
                  <c:v>551.26996589033899</c:v>
                </c:pt>
                <c:pt idx="4825">
                  <c:v>551.26610714831304</c:v>
                </c:pt>
                <c:pt idx="4826">
                  <c:v>551.23889044808504</c:v>
                </c:pt>
                <c:pt idx="4827">
                  <c:v>551.22254441126597</c:v>
                </c:pt>
                <c:pt idx="4828">
                  <c:v>551.19581882400496</c:v>
                </c:pt>
                <c:pt idx="4829">
                  <c:v>551.19035317387704</c:v>
                </c:pt>
                <c:pt idx="4830">
                  <c:v>551.11504010946499</c:v>
                </c:pt>
                <c:pt idx="4831">
                  <c:v>551.10727616399402</c:v>
                </c:pt>
                <c:pt idx="4832">
                  <c:v>551.10707422249902</c:v>
                </c:pt>
                <c:pt idx="4833">
                  <c:v>551.09877252262697</c:v>
                </c:pt>
                <c:pt idx="4834">
                  <c:v>551.05161818060105</c:v>
                </c:pt>
                <c:pt idx="4835">
                  <c:v>551.04166286432098</c:v>
                </c:pt>
                <c:pt idx="4836">
                  <c:v>551.03277186766002</c:v>
                </c:pt>
                <c:pt idx="4837">
                  <c:v>550.96453900996505</c:v>
                </c:pt>
                <c:pt idx="4838">
                  <c:v>550.93333598895595</c:v>
                </c:pt>
                <c:pt idx="4839">
                  <c:v>550.90160366627197</c:v>
                </c:pt>
                <c:pt idx="4840">
                  <c:v>550.89350320775395</c:v>
                </c:pt>
                <c:pt idx="4841">
                  <c:v>550.88120848508197</c:v>
                </c:pt>
                <c:pt idx="4842">
                  <c:v>550.794718417436</c:v>
                </c:pt>
                <c:pt idx="4843">
                  <c:v>550.75409445699802</c:v>
                </c:pt>
                <c:pt idx="4844">
                  <c:v>550.73554946662705</c:v>
                </c:pt>
                <c:pt idx="4845">
                  <c:v>550.72038643290296</c:v>
                </c:pt>
                <c:pt idx="4846">
                  <c:v>550.64464730764303</c:v>
                </c:pt>
                <c:pt idx="4847">
                  <c:v>550.64218167411002</c:v>
                </c:pt>
                <c:pt idx="4848">
                  <c:v>550.62542729622999</c:v>
                </c:pt>
                <c:pt idx="4849">
                  <c:v>550.55869603622602</c:v>
                </c:pt>
                <c:pt idx="4850">
                  <c:v>550.52736515358401</c:v>
                </c:pt>
                <c:pt idx="4851">
                  <c:v>550.52664505777204</c:v>
                </c:pt>
                <c:pt idx="4852">
                  <c:v>550.47428610288603</c:v>
                </c:pt>
                <c:pt idx="4853">
                  <c:v>550.45177742355304</c:v>
                </c:pt>
                <c:pt idx="4854">
                  <c:v>550.43505720129497</c:v>
                </c:pt>
                <c:pt idx="4855">
                  <c:v>550.42557847156104</c:v>
                </c:pt>
                <c:pt idx="4856">
                  <c:v>550.40900396388201</c:v>
                </c:pt>
                <c:pt idx="4857">
                  <c:v>550.37773665534405</c:v>
                </c:pt>
                <c:pt idx="4858">
                  <c:v>550.375269071866</c:v>
                </c:pt>
                <c:pt idx="4859">
                  <c:v>550.27257588438295</c:v>
                </c:pt>
                <c:pt idx="4860">
                  <c:v>550.27213243845495</c:v>
                </c:pt>
                <c:pt idx="4861">
                  <c:v>550.26598752268103</c:v>
                </c:pt>
                <c:pt idx="4862">
                  <c:v>550.219323068682</c:v>
                </c:pt>
                <c:pt idx="4863">
                  <c:v>550.21004142195898</c:v>
                </c:pt>
                <c:pt idx="4864">
                  <c:v>550.20995493093005</c:v>
                </c:pt>
                <c:pt idx="4865">
                  <c:v>550.17598037543905</c:v>
                </c:pt>
                <c:pt idx="4866">
                  <c:v>550.17481703458202</c:v>
                </c:pt>
                <c:pt idx="4867">
                  <c:v>550.16736511555803</c:v>
                </c:pt>
                <c:pt idx="4868">
                  <c:v>550.115154589133</c:v>
                </c:pt>
                <c:pt idx="4869">
                  <c:v>550.08748744207003</c:v>
                </c:pt>
                <c:pt idx="4870">
                  <c:v>550.07274760432301</c:v>
                </c:pt>
                <c:pt idx="4871">
                  <c:v>550.057023291885</c:v>
                </c:pt>
                <c:pt idx="4872">
                  <c:v>550.02736064338001</c:v>
                </c:pt>
                <c:pt idx="4873">
                  <c:v>549.97525966281898</c:v>
                </c:pt>
                <c:pt idx="4874">
                  <c:v>549.97327328383994</c:v>
                </c:pt>
                <c:pt idx="4875">
                  <c:v>549.95410773657795</c:v>
                </c:pt>
                <c:pt idx="4876">
                  <c:v>549.94075441390601</c:v>
                </c:pt>
                <c:pt idx="4877">
                  <c:v>549.92174895252799</c:v>
                </c:pt>
                <c:pt idx="4878">
                  <c:v>549.90748763300098</c:v>
                </c:pt>
                <c:pt idx="4879">
                  <c:v>549.87466648217901</c:v>
                </c:pt>
                <c:pt idx="4880">
                  <c:v>549.86577861263004</c:v>
                </c:pt>
                <c:pt idx="4881">
                  <c:v>549.82691585102498</c:v>
                </c:pt>
                <c:pt idx="4882">
                  <c:v>549.79460614121001</c:v>
                </c:pt>
                <c:pt idx="4883">
                  <c:v>549.786074527511</c:v>
                </c:pt>
                <c:pt idx="4884">
                  <c:v>549.76606826478496</c:v>
                </c:pt>
                <c:pt idx="4885">
                  <c:v>549.75820442796203</c:v>
                </c:pt>
                <c:pt idx="4886">
                  <c:v>549.70594141339495</c:v>
                </c:pt>
                <c:pt idx="4887">
                  <c:v>549.69264124632502</c:v>
                </c:pt>
                <c:pt idx="4888">
                  <c:v>549.67793659708605</c:v>
                </c:pt>
                <c:pt idx="4889">
                  <c:v>549.64588721478697</c:v>
                </c:pt>
                <c:pt idx="4890">
                  <c:v>549.60606685755499</c:v>
                </c:pt>
                <c:pt idx="4891">
                  <c:v>549.59863814557298</c:v>
                </c:pt>
                <c:pt idx="4892">
                  <c:v>549.58954413147001</c:v>
                </c:pt>
                <c:pt idx="4893">
                  <c:v>549.57639720939005</c:v>
                </c:pt>
                <c:pt idx="4894">
                  <c:v>549.57328049574005</c:v>
                </c:pt>
                <c:pt idx="4895">
                  <c:v>549.57212500172102</c:v>
                </c:pt>
                <c:pt idx="4896">
                  <c:v>549.561314340948</c:v>
                </c:pt>
                <c:pt idx="4897">
                  <c:v>549.55072023946298</c:v>
                </c:pt>
                <c:pt idx="4898">
                  <c:v>549.54609436402995</c:v>
                </c:pt>
                <c:pt idx="4899">
                  <c:v>549.51992768790296</c:v>
                </c:pt>
                <c:pt idx="4900">
                  <c:v>549.50134866852704</c:v>
                </c:pt>
                <c:pt idx="4901">
                  <c:v>549.49951392658795</c:v>
                </c:pt>
                <c:pt idx="4902">
                  <c:v>549.49567645415596</c:v>
                </c:pt>
                <c:pt idx="4903">
                  <c:v>549.48883147438198</c:v>
                </c:pt>
                <c:pt idx="4904">
                  <c:v>549.47877200405799</c:v>
                </c:pt>
                <c:pt idx="4905">
                  <c:v>549.44794246679601</c:v>
                </c:pt>
                <c:pt idx="4906">
                  <c:v>549.440289059154</c:v>
                </c:pt>
                <c:pt idx="4907">
                  <c:v>549.43868526885501</c:v>
                </c:pt>
                <c:pt idx="4908">
                  <c:v>549.37756487171805</c:v>
                </c:pt>
                <c:pt idx="4909">
                  <c:v>549.37722671986501</c:v>
                </c:pt>
                <c:pt idx="4910">
                  <c:v>549.35553118095095</c:v>
                </c:pt>
                <c:pt idx="4911">
                  <c:v>549.35446643621901</c:v>
                </c:pt>
                <c:pt idx="4912">
                  <c:v>549.34884435853803</c:v>
                </c:pt>
                <c:pt idx="4913">
                  <c:v>549.29146384976798</c:v>
                </c:pt>
                <c:pt idx="4914">
                  <c:v>549.28244518380905</c:v>
                </c:pt>
                <c:pt idx="4915">
                  <c:v>549.27505209894298</c:v>
                </c:pt>
                <c:pt idx="4916">
                  <c:v>549.24705502924201</c:v>
                </c:pt>
                <c:pt idx="4917">
                  <c:v>549.24425150137097</c:v>
                </c:pt>
                <c:pt idx="4918">
                  <c:v>549.14285288212602</c:v>
                </c:pt>
                <c:pt idx="4919">
                  <c:v>549.13654938485797</c:v>
                </c:pt>
                <c:pt idx="4920">
                  <c:v>549.13548275820096</c:v>
                </c:pt>
                <c:pt idx="4921">
                  <c:v>549.10538139848097</c:v>
                </c:pt>
                <c:pt idx="4922">
                  <c:v>549.07795777045203</c:v>
                </c:pt>
                <c:pt idx="4923">
                  <c:v>549.07411080266195</c:v>
                </c:pt>
                <c:pt idx="4924">
                  <c:v>549.02382511381904</c:v>
                </c:pt>
                <c:pt idx="4925">
                  <c:v>549.00475150953696</c:v>
                </c:pt>
                <c:pt idx="4926">
                  <c:v>548.97951807862705</c:v>
                </c:pt>
                <c:pt idx="4927">
                  <c:v>548.959709923383</c:v>
                </c:pt>
                <c:pt idx="4928">
                  <c:v>548.95784616305195</c:v>
                </c:pt>
                <c:pt idx="4929">
                  <c:v>548.939631225281</c:v>
                </c:pt>
                <c:pt idx="4930">
                  <c:v>548.87373492646498</c:v>
                </c:pt>
                <c:pt idx="4931">
                  <c:v>548.86874520234096</c:v>
                </c:pt>
                <c:pt idx="4932">
                  <c:v>548.85305585475396</c:v>
                </c:pt>
                <c:pt idx="4933">
                  <c:v>548.84947681885296</c:v>
                </c:pt>
                <c:pt idx="4934">
                  <c:v>548.82609977056995</c:v>
                </c:pt>
                <c:pt idx="4935">
                  <c:v>548.78754605755296</c:v>
                </c:pt>
                <c:pt idx="4936">
                  <c:v>548.78300325282896</c:v>
                </c:pt>
                <c:pt idx="4937">
                  <c:v>548.76666065627103</c:v>
                </c:pt>
                <c:pt idx="4938">
                  <c:v>548.75208267312701</c:v>
                </c:pt>
                <c:pt idx="4939">
                  <c:v>548.74847168326198</c:v>
                </c:pt>
                <c:pt idx="4940">
                  <c:v>548.68108172459995</c:v>
                </c:pt>
                <c:pt idx="4941">
                  <c:v>548.67823223882795</c:v>
                </c:pt>
                <c:pt idx="4942">
                  <c:v>548.634921863209</c:v>
                </c:pt>
                <c:pt idx="4943">
                  <c:v>548.63433413562996</c:v>
                </c:pt>
                <c:pt idx="4944">
                  <c:v>548.62653487622094</c:v>
                </c:pt>
                <c:pt idx="4945">
                  <c:v>548.61648792055303</c:v>
                </c:pt>
                <c:pt idx="4946">
                  <c:v>548.608493838806</c:v>
                </c:pt>
                <c:pt idx="4947">
                  <c:v>548.60785574881004</c:v>
                </c:pt>
                <c:pt idx="4948">
                  <c:v>548.60630758023296</c:v>
                </c:pt>
                <c:pt idx="4949">
                  <c:v>548.60373362701796</c:v>
                </c:pt>
                <c:pt idx="4950">
                  <c:v>548.51873389597404</c:v>
                </c:pt>
                <c:pt idx="4951">
                  <c:v>548.51100697082597</c:v>
                </c:pt>
                <c:pt idx="4952">
                  <c:v>548.493375170219</c:v>
                </c:pt>
                <c:pt idx="4953">
                  <c:v>548.48456613942301</c:v>
                </c:pt>
                <c:pt idx="4954">
                  <c:v>548.41728642214105</c:v>
                </c:pt>
                <c:pt idx="4955">
                  <c:v>548.41073586434595</c:v>
                </c:pt>
                <c:pt idx="4956">
                  <c:v>548.390862485301</c:v>
                </c:pt>
                <c:pt idx="4957">
                  <c:v>548.32614992016101</c:v>
                </c:pt>
                <c:pt idx="4958">
                  <c:v>548.317359033044</c:v>
                </c:pt>
                <c:pt idx="4959">
                  <c:v>548.31539300946304</c:v>
                </c:pt>
                <c:pt idx="4960">
                  <c:v>548.28065803088498</c:v>
                </c:pt>
                <c:pt idx="4961">
                  <c:v>548.23903707085606</c:v>
                </c:pt>
                <c:pt idx="4962">
                  <c:v>548.22409844310903</c:v>
                </c:pt>
                <c:pt idx="4963">
                  <c:v>548.18451093839997</c:v>
                </c:pt>
                <c:pt idx="4964">
                  <c:v>548.16467944427404</c:v>
                </c:pt>
                <c:pt idx="4965">
                  <c:v>548.14502412725403</c:v>
                </c:pt>
                <c:pt idx="4966">
                  <c:v>548.11945359625099</c:v>
                </c:pt>
                <c:pt idx="4967">
                  <c:v>548.10375025379096</c:v>
                </c:pt>
                <c:pt idx="4968">
                  <c:v>548.09237809347803</c:v>
                </c:pt>
                <c:pt idx="4969">
                  <c:v>548.07118034472603</c:v>
                </c:pt>
                <c:pt idx="4970">
                  <c:v>548.03554888955603</c:v>
                </c:pt>
                <c:pt idx="4971">
                  <c:v>548.035363195336</c:v>
                </c:pt>
                <c:pt idx="4972">
                  <c:v>548.01567586534395</c:v>
                </c:pt>
                <c:pt idx="4973">
                  <c:v>548.01431471514002</c:v>
                </c:pt>
                <c:pt idx="4974">
                  <c:v>547.99997421946398</c:v>
                </c:pt>
                <c:pt idx="4975">
                  <c:v>547.99335623824697</c:v>
                </c:pt>
                <c:pt idx="4976">
                  <c:v>547.94185035048895</c:v>
                </c:pt>
                <c:pt idx="4977">
                  <c:v>547.89986200450505</c:v>
                </c:pt>
                <c:pt idx="4978">
                  <c:v>547.83118352332394</c:v>
                </c:pt>
                <c:pt idx="4979">
                  <c:v>547.81799600367697</c:v>
                </c:pt>
                <c:pt idx="4980">
                  <c:v>547.77972569347696</c:v>
                </c:pt>
                <c:pt idx="4981">
                  <c:v>547.71484302074202</c:v>
                </c:pt>
                <c:pt idx="4982">
                  <c:v>547.70584582295101</c:v>
                </c:pt>
                <c:pt idx="4983">
                  <c:v>547.69614168618</c:v>
                </c:pt>
                <c:pt idx="4984">
                  <c:v>547.69052436119398</c:v>
                </c:pt>
                <c:pt idx="4985">
                  <c:v>547.63624456994603</c:v>
                </c:pt>
                <c:pt idx="4986">
                  <c:v>547.63502790135101</c:v>
                </c:pt>
                <c:pt idx="4987">
                  <c:v>547.63447507508295</c:v>
                </c:pt>
                <c:pt idx="4988">
                  <c:v>547.62919027164901</c:v>
                </c:pt>
                <c:pt idx="4989">
                  <c:v>547.62264461330005</c:v>
                </c:pt>
                <c:pt idx="4990">
                  <c:v>547.61812664377896</c:v>
                </c:pt>
                <c:pt idx="4991">
                  <c:v>547.59037164444999</c:v>
                </c:pt>
                <c:pt idx="4992">
                  <c:v>547.56797958686695</c:v>
                </c:pt>
                <c:pt idx="4993">
                  <c:v>547.55381110631197</c:v>
                </c:pt>
                <c:pt idx="4994">
                  <c:v>547.537303530744</c:v>
                </c:pt>
                <c:pt idx="4995">
                  <c:v>547.49365369325301</c:v>
                </c:pt>
                <c:pt idx="4996">
                  <c:v>547.47752355905197</c:v>
                </c:pt>
                <c:pt idx="4997">
                  <c:v>547.45774308764101</c:v>
                </c:pt>
                <c:pt idx="4998">
                  <c:v>547.38465976002794</c:v>
                </c:pt>
                <c:pt idx="4999">
                  <c:v>547.36127338564904</c:v>
                </c:pt>
                <c:pt idx="5000">
                  <c:v>547.35910706766902</c:v>
                </c:pt>
                <c:pt idx="5001">
                  <c:v>547.35185571270097</c:v>
                </c:pt>
                <c:pt idx="5002">
                  <c:v>547.33138729972302</c:v>
                </c:pt>
                <c:pt idx="5003">
                  <c:v>547.28797444940597</c:v>
                </c:pt>
                <c:pt idx="5004">
                  <c:v>547.25567901271597</c:v>
                </c:pt>
                <c:pt idx="5005">
                  <c:v>547.22858303818998</c:v>
                </c:pt>
                <c:pt idx="5006">
                  <c:v>547.21676197426905</c:v>
                </c:pt>
                <c:pt idx="5007">
                  <c:v>547.21567717789605</c:v>
                </c:pt>
                <c:pt idx="5008">
                  <c:v>547.21059081168801</c:v>
                </c:pt>
                <c:pt idx="5009">
                  <c:v>547.15596667238003</c:v>
                </c:pt>
                <c:pt idx="5010">
                  <c:v>547.13877248853396</c:v>
                </c:pt>
                <c:pt idx="5011">
                  <c:v>547.12766463695698</c:v>
                </c:pt>
                <c:pt idx="5012">
                  <c:v>547.12172562367005</c:v>
                </c:pt>
                <c:pt idx="5013">
                  <c:v>547.10696034966702</c:v>
                </c:pt>
                <c:pt idx="5014">
                  <c:v>547.09187893503201</c:v>
                </c:pt>
                <c:pt idx="5015">
                  <c:v>547.09100683718202</c:v>
                </c:pt>
                <c:pt idx="5016">
                  <c:v>547.06007346351998</c:v>
                </c:pt>
                <c:pt idx="5017">
                  <c:v>547.03470458462004</c:v>
                </c:pt>
                <c:pt idx="5018">
                  <c:v>547.02831519028905</c:v>
                </c:pt>
                <c:pt idx="5019">
                  <c:v>547.02573720463101</c:v>
                </c:pt>
                <c:pt idx="5020">
                  <c:v>546.95970001661203</c:v>
                </c:pt>
                <c:pt idx="5021">
                  <c:v>546.91721008761897</c:v>
                </c:pt>
                <c:pt idx="5022">
                  <c:v>546.891680658974</c:v>
                </c:pt>
                <c:pt idx="5023">
                  <c:v>546.85861016081003</c:v>
                </c:pt>
                <c:pt idx="5024">
                  <c:v>546.85716690900404</c:v>
                </c:pt>
                <c:pt idx="5025">
                  <c:v>546.85589501639095</c:v>
                </c:pt>
                <c:pt idx="5026">
                  <c:v>546.84136919979198</c:v>
                </c:pt>
                <c:pt idx="5027">
                  <c:v>546.84042399007797</c:v>
                </c:pt>
                <c:pt idx="5028">
                  <c:v>546.836775199778</c:v>
                </c:pt>
                <c:pt idx="5029">
                  <c:v>546.83575733682301</c:v>
                </c:pt>
                <c:pt idx="5030">
                  <c:v>546.83342523356498</c:v>
                </c:pt>
                <c:pt idx="5031">
                  <c:v>546.83318148829198</c:v>
                </c:pt>
                <c:pt idx="5032">
                  <c:v>546.82406724305895</c:v>
                </c:pt>
                <c:pt idx="5033">
                  <c:v>546.79286349099095</c:v>
                </c:pt>
                <c:pt idx="5034">
                  <c:v>546.75157109440499</c:v>
                </c:pt>
                <c:pt idx="5035">
                  <c:v>546.74925836810303</c:v>
                </c:pt>
                <c:pt idx="5036">
                  <c:v>546.74369295133999</c:v>
                </c:pt>
                <c:pt idx="5037">
                  <c:v>546.73677450435298</c:v>
                </c:pt>
                <c:pt idx="5038">
                  <c:v>546.72317626252595</c:v>
                </c:pt>
                <c:pt idx="5039">
                  <c:v>546.72164396696303</c:v>
                </c:pt>
                <c:pt idx="5040">
                  <c:v>546.70407612430597</c:v>
                </c:pt>
                <c:pt idx="5041">
                  <c:v>546.70230338884596</c:v>
                </c:pt>
                <c:pt idx="5042">
                  <c:v>546.69601320562003</c:v>
                </c:pt>
                <c:pt idx="5043">
                  <c:v>546.69203101514904</c:v>
                </c:pt>
                <c:pt idx="5044">
                  <c:v>546.66684486803103</c:v>
                </c:pt>
                <c:pt idx="5045">
                  <c:v>546.62942897863797</c:v>
                </c:pt>
                <c:pt idx="5046">
                  <c:v>546.62498952460396</c:v>
                </c:pt>
                <c:pt idx="5047">
                  <c:v>546.57734921308304</c:v>
                </c:pt>
                <c:pt idx="5048">
                  <c:v>546.53793984059803</c:v>
                </c:pt>
                <c:pt idx="5049">
                  <c:v>546.53624322692804</c:v>
                </c:pt>
                <c:pt idx="5050">
                  <c:v>546.53560728989896</c:v>
                </c:pt>
                <c:pt idx="5051">
                  <c:v>546.48370356025805</c:v>
                </c:pt>
                <c:pt idx="5052">
                  <c:v>546.43541013577897</c:v>
                </c:pt>
                <c:pt idx="5053">
                  <c:v>546.43153621924296</c:v>
                </c:pt>
                <c:pt idx="5054">
                  <c:v>546.42827265801895</c:v>
                </c:pt>
                <c:pt idx="5055">
                  <c:v>546.41711056662905</c:v>
                </c:pt>
                <c:pt idx="5056">
                  <c:v>546.41009959538098</c:v>
                </c:pt>
                <c:pt idx="5057">
                  <c:v>546.38548652609097</c:v>
                </c:pt>
                <c:pt idx="5058">
                  <c:v>546.37658574337195</c:v>
                </c:pt>
                <c:pt idx="5059">
                  <c:v>546.32901789904304</c:v>
                </c:pt>
                <c:pt idx="5060">
                  <c:v>546.30484712786199</c:v>
                </c:pt>
                <c:pt idx="5061">
                  <c:v>546.29894527482702</c:v>
                </c:pt>
                <c:pt idx="5062">
                  <c:v>546.27774176371804</c:v>
                </c:pt>
                <c:pt idx="5063">
                  <c:v>546.26810756696602</c:v>
                </c:pt>
                <c:pt idx="5064">
                  <c:v>546.26702091004802</c:v>
                </c:pt>
                <c:pt idx="5065">
                  <c:v>546.26519061745</c:v>
                </c:pt>
                <c:pt idx="5066">
                  <c:v>546.18895967652895</c:v>
                </c:pt>
                <c:pt idx="5067">
                  <c:v>546.16324118542002</c:v>
                </c:pt>
                <c:pt idx="5068">
                  <c:v>546.14862537399404</c:v>
                </c:pt>
                <c:pt idx="5069">
                  <c:v>546.14350753689405</c:v>
                </c:pt>
                <c:pt idx="5070">
                  <c:v>546.10716468720796</c:v>
                </c:pt>
                <c:pt idx="5071">
                  <c:v>546.08530264126898</c:v>
                </c:pt>
                <c:pt idx="5072">
                  <c:v>546.08327916089604</c:v>
                </c:pt>
                <c:pt idx="5073">
                  <c:v>546.07548684693097</c:v>
                </c:pt>
                <c:pt idx="5074">
                  <c:v>546.07283812330695</c:v>
                </c:pt>
                <c:pt idx="5075">
                  <c:v>546.04543693677897</c:v>
                </c:pt>
                <c:pt idx="5076">
                  <c:v>546.04111157760599</c:v>
                </c:pt>
                <c:pt idx="5077">
                  <c:v>546.03688970210203</c:v>
                </c:pt>
                <c:pt idx="5078">
                  <c:v>546.01215068047202</c:v>
                </c:pt>
                <c:pt idx="5079">
                  <c:v>545.98651216380199</c:v>
                </c:pt>
                <c:pt idx="5080">
                  <c:v>545.97981984925502</c:v>
                </c:pt>
                <c:pt idx="5081">
                  <c:v>545.91431901463795</c:v>
                </c:pt>
                <c:pt idx="5082">
                  <c:v>545.88610141186803</c:v>
                </c:pt>
                <c:pt idx="5083">
                  <c:v>545.88221946723104</c:v>
                </c:pt>
                <c:pt idx="5084">
                  <c:v>545.87814621021698</c:v>
                </c:pt>
                <c:pt idx="5085">
                  <c:v>545.87032860836405</c:v>
                </c:pt>
                <c:pt idx="5086">
                  <c:v>545.86925594619095</c:v>
                </c:pt>
                <c:pt idx="5087">
                  <c:v>545.85838988979594</c:v>
                </c:pt>
                <c:pt idx="5088">
                  <c:v>545.84889827534596</c:v>
                </c:pt>
                <c:pt idx="5089">
                  <c:v>545.82415243953596</c:v>
                </c:pt>
                <c:pt idx="5090">
                  <c:v>545.80455282057005</c:v>
                </c:pt>
                <c:pt idx="5091">
                  <c:v>545.76626009354095</c:v>
                </c:pt>
                <c:pt idx="5092">
                  <c:v>545.75472077325696</c:v>
                </c:pt>
                <c:pt idx="5093">
                  <c:v>545.73156752022498</c:v>
                </c:pt>
                <c:pt idx="5094">
                  <c:v>545.71823558098595</c:v>
                </c:pt>
                <c:pt idx="5095">
                  <c:v>545.68588007371795</c:v>
                </c:pt>
                <c:pt idx="5096">
                  <c:v>545.68043967742904</c:v>
                </c:pt>
                <c:pt idx="5097">
                  <c:v>545.60033445031502</c:v>
                </c:pt>
                <c:pt idx="5098">
                  <c:v>545.59845831653104</c:v>
                </c:pt>
                <c:pt idx="5099">
                  <c:v>545.59625828178503</c:v>
                </c:pt>
                <c:pt idx="5100">
                  <c:v>545.55743298870595</c:v>
                </c:pt>
                <c:pt idx="5101">
                  <c:v>545.55237797371603</c:v>
                </c:pt>
                <c:pt idx="5102">
                  <c:v>545.55197336712797</c:v>
                </c:pt>
                <c:pt idx="5103">
                  <c:v>545.54785244151299</c:v>
                </c:pt>
                <c:pt idx="5104">
                  <c:v>545.52118440038998</c:v>
                </c:pt>
                <c:pt idx="5105">
                  <c:v>545.52057389158097</c:v>
                </c:pt>
                <c:pt idx="5106">
                  <c:v>545.50610030532005</c:v>
                </c:pt>
                <c:pt idx="5107">
                  <c:v>545.47991723968903</c:v>
                </c:pt>
                <c:pt idx="5108">
                  <c:v>545.45985602115604</c:v>
                </c:pt>
                <c:pt idx="5109">
                  <c:v>545.43459352678406</c:v>
                </c:pt>
                <c:pt idx="5110">
                  <c:v>545.38967772921001</c:v>
                </c:pt>
                <c:pt idx="5111">
                  <c:v>545.375336831901</c:v>
                </c:pt>
                <c:pt idx="5112">
                  <c:v>545.34973679768098</c:v>
                </c:pt>
                <c:pt idx="5113">
                  <c:v>545.30503068732298</c:v>
                </c:pt>
                <c:pt idx="5114">
                  <c:v>545.29683437683696</c:v>
                </c:pt>
                <c:pt idx="5115">
                  <c:v>545.27586160280305</c:v>
                </c:pt>
                <c:pt idx="5116">
                  <c:v>545.27339439927698</c:v>
                </c:pt>
                <c:pt idx="5117">
                  <c:v>545.26230567504797</c:v>
                </c:pt>
                <c:pt idx="5118">
                  <c:v>545.23951968111805</c:v>
                </c:pt>
                <c:pt idx="5119">
                  <c:v>545.21914537777195</c:v>
                </c:pt>
                <c:pt idx="5120">
                  <c:v>545.21561043547797</c:v>
                </c:pt>
                <c:pt idx="5121">
                  <c:v>545.201750129164</c:v>
                </c:pt>
                <c:pt idx="5122">
                  <c:v>545.18484931265402</c:v>
                </c:pt>
                <c:pt idx="5123">
                  <c:v>545.13311238666597</c:v>
                </c:pt>
                <c:pt idx="5124">
                  <c:v>545.11032198358203</c:v>
                </c:pt>
                <c:pt idx="5125">
                  <c:v>545.10045144108005</c:v>
                </c:pt>
                <c:pt idx="5126">
                  <c:v>545.09961095607298</c:v>
                </c:pt>
                <c:pt idx="5127">
                  <c:v>545.08187304683099</c:v>
                </c:pt>
                <c:pt idx="5128">
                  <c:v>545.071615932604</c:v>
                </c:pt>
                <c:pt idx="5129">
                  <c:v>545.03833276668797</c:v>
                </c:pt>
                <c:pt idx="5130">
                  <c:v>545.03792312308099</c:v>
                </c:pt>
                <c:pt idx="5131">
                  <c:v>545.03013250301399</c:v>
                </c:pt>
                <c:pt idx="5132">
                  <c:v>545.02970885106799</c:v>
                </c:pt>
                <c:pt idx="5133">
                  <c:v>545.00807689675003</c:v>
                </c:pt>
                <c:pt idx="5134">
                  <c:v>545.00110494229796</c:v>
                </c:pt>
                <c:pt idx="5135">
                  <c:v>544.99695666903494</c:v>
                </c:pt>
                <c:pt idx="5136">
                  <c:v>544.99577283714905</c:v>
                </c:pt>
                <c:pt idx="5137">
                  <c:v>544.99416696282299</c:v>
                </c:pt>
                <c:pt idx="5138">
                  <c:v>544.97224671949903</c:v>
                </c:pt>
                <c:pt idx="5139">
                  <c:v>544.94846484839798</c:v>
                </c:pt>
                <c:pt idx="5140">
                  <c:v>544.90645923666204</c:v>
                </c:pt>
                <c:pt idx="5141">
                  <c:v>544.90608337327296</c:v>
                </c:pt>
                <c:pt idx="5142">
                  <c:v>544.90384003041004</c:v>
                </c:pt>
                <c:pt idx="5143">
                  <c:v>544.82836640299104</c:v>
                </c:pt>
                <c:pt idx="5144">
                  <c:v>544.80817872333705</c:v>
                </c:pt>
                <c:pt idx="5145">
                  <c:v>544.80247388232499</c:v>
                </c:pt>
                <c:pt idx="5146">
                  <c:v>544.78707024603102</c:v>
                </c:pt>
                <c:pt idx="5147">
                  <c:v>544.77121345364105</c:v>
                </c:pt>
                <c:pt idx="5148">
                  <c:v>544.74823592396001</c:v>
                </c:pt>
                <c:pt idx="5149">
                  <c:v>544.74735497897802</c:v>
                </c:pt>
                <c:pt idx="5150">
                  <c:v>544.72222860055899</c:v>
                </c:pt>
                <c:pt idx="5151">
                  <c:v>544.71365033849997</c:v>
                </c:pt>
                <c:pt idx="5152">
                  <c:v>544.69887451250895</c:v>
                </c:pt>
                <c:pt idx="5153">
                  <c:v>544.65912590450205</c:v>
                </c:pt>
                <c:pt idx="5154">
                  <c:v>544.65592098368495</c:v>
                </c:pt>
                <c:pt idx="5155">
                  <c:v>544.647238182828</c:v>
                </c:pt>
                <c:pt idx="5156">
                  <c:v>544.64021213916396</c:v>
                </c:pt>
                <c:pt idx="5157">
                  <c:v>544.63538779338603</c:v>
                </c:pt>
                <c:pt idx="5158">
                  <c:v>544.62662786483304</c:v>
                </c:pt>
                <c:pt idx="5159">
                  <c:v>544.61540443907802</c:v>
                </c:pt>
                <c:pt idx="5160">
                  <c:v>544.58087046696096</c:v>
                </c:pt>
                <c:pt idx="5161">
                  <c:v>544.57670549516195</c:v>
                </c:pt>
                <c:pt idx="5162">
                  <c:v>544.57228151772199</c:v>
                </c:pt>
                <c:pt idx="5163">
                  <c:v>544.568373675354</c:v>
                </c:pt>
                <c:pt idx="5164">
                  <c:v>544.55331684815906</c:v>
                </c:pt>
                <c:pt idx="5165">
                  <c:v>544.535927299734</c:v>
                </c:pt>
                <c:pt idx="5166">
                  <c:v>544.52092706269298</c:v>
                </c:pt>
                <c:pt idx="5167">
                  <c:v>544.49978378288097</c:v>
                </c:pt>
                <c:pt idx="5168">
                  <c:v>544.44787995001695</c:v>
                </c:pt>
                <c:pt idx="5169">
                  <c:v>544.39683185855597</c:v>
                </c:pt>
                <c:pt idx="5170">
                  <c:v>544.391170998132</c:v>
                </c:pt>
                <c:pt idx="5171">
                  <c:v>544.38061230943595</c:v>
                </c:pt>
                <c:pt idx="5172">
                  <c:v>544.36705330802602</c:v>
                </c:pt>
                <c:pt idx="5173">
                  <c:v>544.35194833181504</c:v>
                </c:pt>
                <c:pt idx="5174">
                  <c:v>544.34433185373405</c:v>
                </c:pt>
                <c:pt idx="5175">
                  <c:v>544.32704226416797</c:v>
                </c:pt>
                <c:pt idx="5176">
                  <c:v>544.30858231599598</c:v>
                </c:pt>
                <c:pt idx="5177">
                  <c:v>544.25226823072398</c:v>
                </c:pt>
                <c:pt idx="5178">
                  <c:v>544.23695231607303</c:v>
                </c:pt>
                <c:pt idx="5179">
                  <c:v>544.23191726827997</c:v>
                </c:pt>
                <c:pt idx="5180">
                  <c:v>544.19345524713003</c:v>
                </c:pt>
                <c:pt idx="5181">
                  <c:v>544.18308234173503</c:v>
                </c:pt>
                <c:pt idx="5182">
                  <c:v>544.15789397717504</c:v>
                </c:pt>
                <c:pt idx="5183">
                  <c:v>544.14091203180305</c:v>
                </c:pt>
                <c:pt idx="5184">
                  <c:v>544.13359422731503</c:v>
                </c:pt>
                <c:pt idx="5185">
                  <c:v>544.12349606884504</c:v>
                </c:pt>
                <c:pt idx="5186">
                  <c:v>544.101907711899</c:v>
                </c:pt>
                <c:pt idx="5187">
                  <c:v>544.10053903109997</c:v>
                </c:pt>
                <c:pt idx="5188">
                  <c:v>544.09947353065797</c:v>
                </c:pt>
                <c:pt idx="5189">
                  <c:v>544.06734084333198</c:v>
                </c:pt>
                <c:pt idx="5190">
                  <c:v>544.05682926799295</c:v>
                </c:pt>
                <c:pt idx="5191">
                  <c:v>544.05100559924597</c:v>
                </c:pt>
                <c:pt idx="5192">
                  <c:v>544.04470098742104</c:v>
                </c:pt>
                <c:pt idx="5193">
                  <c:v>544.03917582715803</c:v>
                </c:pt>
                <c:pt idx="5194">
                  <c:v>544.03458190157801</c:v>
                </c:pt>
                <c:pt idx="5195">
                  <c:v>544.02475801729304</c:v>
                </c:pt>
                <c:pt idx="5196">
                  <c:v>544.02463216276499</c:v>
                </c:pt>
                <c:pt idx="5197">
                  <c:v>544.02181498990899</c:v>
                </c:pt>
                <c:pt idx="5198">
                  <c:v>544.00014185628504</c:v>
                </c:pt>
                <c:pt idx="5199">
                  <c:v>543.98308237686899</c:v>
                </c:pt>
                <c:pt idx="5200">
                  <c:v>543.951648779533</c:v>
                </c:pt>
                <c:pt idx="5201">
                  <c:v>543.91393845294294</c:v>
                </c:pt>
                <c:pt idx="5202">
                  <c:v>543.89818692237202</c:v>
                </c:pt>
                <c:pt idx="5203">
                  <c:v>543.80133753652399</c:v>
                </c:pt>
                <c:pt idx="5204">
                  <c:v>543.78294746411405</c:v>
                </c:pt>
                <c:pt idx="5205">
                  <c:v>543.74330561083798</c:v>
                </c:pt>
                <c:pt idx="5206">
                  <c:v>543.713204507613</c:v>
                </c:pt>
                <c:pt idx="5207">
                  <c:v>543.692395142583</c:v>
                </c:pt>
                <c:pt idx="5208">
                  <c:v>543.68765884251195</c:v>
                </c:pt>
                <c:pt idx="5209">
                  <c:v>543.68094251314903</c:v>
                </c:pt>
                <c:pt idx="5210">
                  <c:v>543.66978587629399</c:v>
                </c:pt>
                <c:pt idx="5211">
                  <c:v>543.65331947207801</c:v>
                </c:pt>
                <c:pt idx="5212">
                  <c:v>543.65043074050504</c:v>
                </c:pt>
                <c:pt idx="5213">
                  <c:v>543.61000212152101</c:v>
                </c:pt>
                <c:pt idx="5214">
                  <c:v>543.56585905456097</c:v>
                </c:pt>
                <c:pt idx="5215">
                  <c:v>543.48628726018399</c:v>
                </c:pt>
                <c:pt idx="5216">
                  <c:v>543.42678496377698</c:v>
                </c:pt>
                <c:pt idx="5217">
                  <c:v>543.42528005312897</c:v>
                </c:pt>
                <c:pt idx="5218">
                  <c:v>543.40354759720901</c:v>
                </c:pt>
                <c:pt idx="5219">
                  <c:v>543.35746540361095</c:v>
                </c:pt>
                <c:pt idx="5220">
                  <c:v>543.32603240320998</c:v>
                </c:pt>
                <c:pt idx="5221">
                  <c:v>543.318603459835</c:v>
                </c:pt>
                <c:pt idx="5222">
                  <c:v>543.29906993271698</c:v>
                </c:pt>
                <c:pt idx="5223">
                  <c:v>543.28423881052902</c:v>
                </c:pt>
                <c:pt idx="5224">
                  <c:v>543.27914367700203</c:v>
                </c:pt>
                <c:pt idx="5225">
                  <c:v>543.27080753205996</c:v>
                </c:pt>
                <c:pt idx="5226">
                  <c:v>543.26950488568696</c:v>
                </c:pt>
                <c:pt idx="5227">
                  <c:v>543.25888440887297</c:v>
                </c:pt>
                <c:pt idx="5228">
                  <c:v>543.25337282281896</c:v>
                </c:pt>
                <c:pt idx="5229">
                  <c:v>543.21039004595502</c:v>
                </c:pt>
                <c:pt idx="5230">
                  <c:v>543.20200002671095</c:v>
                </c:pt>
                <c:pt idx="5231">
                  <c:v>543.14002888272705</c:v>
                </c:pt>
                <c:pt idx="5232">
                  <c:v>543.10442996787799</c:v>
                </c:pt>
                <c:pt idx="5233">
                  <c:v>543.05776678932205</c:v>
                </c:pt>
                <c:pt idx="5234">
                  <c:v>543.02121075544596</c:v>
                </c:pt>
                <c:pt idx="5235">
                  <c:v>542.98415105045603</c:v>
                </c:pt>
                <c:pt idx="5236">
                  <c:v>542.96866529520003</c:v>
                </c:pt>
                <c:pt idx="5237">
                  <c:v>542.94895584733797</c:v>
                </c:pt>
                <c:pt idx="5238">
                  <c:v>542.92583629282205</c:v>
                </c:pt>
                <c:pt idx="5239">
                  <c:v>542.91973786971198</c:v>
                </c:pt>
                <c:pt idx="5240">
                  <c:v>542.90115944015497</c:v>
                </c:pt>
                <c:pt idx="5241">
                  <c:v>542.89030756076795</c:v>
                </c:pt>
                <c:pt idx="5242">
                  <c:v>542.88783622218205</c:v>
                </c:pt>
                <c:pt idx="5243">
                  <c:v>542.87434136000195</c:v>
                </c:pt>
                <c:pt idx="5244">
                  <c:v>542.867355357154</c:v>
                </c:pt>
                <c:pt idx="5245">
                  <c:v>542.83757631505705</c:v>
                </c:pt>
                <c:pt idx="5246">
                  <c:v>542.76806875222496</c:v>
                </c:pt>
                <c:pt idx="5247">
                  <c:v>542.76437283865801</c:v>
                </c:pt>
                <c:pt idx="5248">
                  <c:v>542.74982387891305</c:v>
                </c:pt>
                <c:pt idx="5249">
                  <c:v>542.74663350666901</c:v>
                </c:pt>
                <c:pt idx="5250">
                  <c:v>542.73730606110803</c:v>
                </c:pt>
                <c:pt idx="5251">
                  <c:v>542.72924575391698</c:v>
                </c:pt>
                <c:pt idx="5252">
                  <c:v>542.72721732677803</c:v>
                </c:pt>
                <c:pt idx="5253">
                  <c:v>542.70360070772699</c:v>
                </c:pt>
                <c:pt idx="5254">
                  <c:v>542.68299006542202</c:v>
                </c:pt>
                <c:pt idx="5255">
                  <c:v>542.58559756984801</c:v>
                </c:pt>
                <c:pt idx="5256">
                  <c:v>542.55416905839104</c:v>
                </c:pt>
                <c:pt idx="5257">
                  <c:v>542.54299662257495</c:v>
                </c:pt>
                <c:pt idx="5258">
                  <c:v>542.53299883698901</c:v>
                </c:pt>
                <c:pt idx="5259">
                  <c:v>542.50623960584699</c:v>
                </c:pt>
                <c:pt idx="5260">
                  <c:v>542.49429337963102</c:v>
                </c:pt>
                <c:pt idx="5261">
                  <c:v>542.49362847898703</c:v>
                </c:pt>
                <c:pt idx="5262">
                  <c:v>542.48584971666901</c:v>
                </c:pt>
                <c:pt idx="5263">
                  <c:v>542.47421903115105</c:v>
                </c:pt>
                <c:pt idx="5264">
                  <c:v>542.46940204226598</c:v>
                </c:pt>
                <c:pt idx="5265">
                  <c:v>542.44348234855795</c:v>
                </c:pt>
                <c:pt idx="5266">
                  <c:v>542.38535316854495</c:v>
                </c:pt>
                <c:pt idx="5267">
                  <c:v>542.38484121800695</c:v>
                </c:pt>
                <c:pt idx="5268">
                  <c:v>542.36057149205101</c:v>
                </c:pt>
                <c:pt idx="5269">
                  <c:v>542.358309730776</c:v>
                </c:pt>
                <c:pt idx="5270">
                  <c:v>542.34609262871595</c:v>
                </c:pt>
                <c:pt idx="5271">
                  <c:v>542.330105872888</c:v>
                </c:pt>
                <c:pt idx="5272">
                  <c:v>542.31496167703904</c:v>
                </c:pt>
                <c:pt idx="5273">
                  <c:v>542.30841507298896</c:v>
                </c:pt>
                <c:pt idx="5274">
                  <c:v>542.28570794857603</c:v>
                </c:pt>
                <c:pt idx="5275">
                  <c:v>542.26048722660096</c:v>
                </c:pt>
                <c:pt idx="5276">
                  <c:v>542.183545485938</c:v>
                </c:pt>
                <c:pt idx="5277">
                  <c:v>542.164537739244</c:v>
                </c:pt>
                <c:pt idx="5278">
                  <c:v>542.15726710476895</c:v>
                </c:pt>
                <c:pt idx="5279">
                  <c:v>542.10151860841302</c:v>
                </c:pt>
                <c:pt idx="5280">
                  <c:v>542.09027764634402</c:v>
                </c:pt>
                <c:pt idx="5281">
                  <c:v>542.08828081154502</c:v>
                </c:pt>
                <c:pt idx="5282">
                  <c:v>542.05970381076099</c:v>
                </c:pt>
                <c:pt idx="5283">
                  <c:v>542.04903455747694</c:v>
                </c:pt>
                <c:pt idx="5284">
                  <c:v>542.03511351112502</c:v>
                </c:pt>
                <c:pt idx="5285">
                  <c:v>542.02991699750498</c:v>
                </c:pt>
                <c:pt idx="5286">
                  <c:v>541.99928060301397</c:v>
                </c:pt>
                <c:pt idx="5287">
                  <c:v>541.93859183634504</c:v>
                </c:pt>
                <c:pt idx="5288">
                  <c:v>541.92327627663894</c:v>
                </c:pt>
                <c:pt idx="5289">
                  <c:v>541.92180781854802</c:v>
                </c:pt>
                <c:pt idx="5290">
                  <c:v>541.91978826485797</c:v>
                </c:pt>
                <c:pt idx="5291">
                  <c:v>541.89420051231605</c:v>
                </c:pt>
                <c:pt idx="5292">
                  <c:v>541.80362110237297</c:v>
                </c:pt>
                <c:pt idx="5293">
                  <c:v>541.76666758406395</c:v>
                </c:pt>
                <c:pt idx="5294">
                  <c:v>541.76526471635702</c:v>
                </c:pt>
                <c:pt idx="5295">
                  <c:v>541.76303725818195</c:v>
                </c:pt>
                <c:pt idx="5296">
                  <c:v>541.76103575703905</c:v>
                </c:pt>
                <c:pt idx="5297">
                  <c:v>541.76082389406702</c:v>
                </c:pt>
                <c:pt idx="5298">
                  <c:v>541.71116778862802</c:v>
                </c:pt>
                <c:pt idx="5299">
                  <c:v>541.71004597199601</c:v>
                </c:pt>
                <c:pt idx="5300">
                  <c:v>541.67950778294403</c:v>
                </c:pt>
                <c:pt idx="5301">
                  <c:v>541.58748359263404</c:v>
                </c:pt>
                <c:pt idx="5302">
                  <c:v>541.58233682610205</c:v>
                </c:pt>
                <c:pt idx="5303">
                  <c:v>541.56206127782298</c:v>
                </c:pt>
                <c:pt idx="5304">
                  <c:v>541.54604525714603</c:v>
                </c:pt>
                <c:pt idx="5305">
                  <c:v>541.50197367825695</c:v>
                </c:pt>
                <c:pt idx="5306">
                  <c:v>541.47877185490995</c:v>
                </c:pt>
                <c:pt idx="5307">
                  <c:v>541.446824925702</c:v>
                </c:pt>
                <c:pt idx="5308">
                  <c:v>541.39432547497904</c:v>
                </c:pt>
                <c:pt idx="5309">
                  <c:v>541.39020812492595</c:v>
                </c:pt>
                <c:pt idx="5310">
                  <c:v>541.38425050400701</c:v>
                </c:pt>
                <c:pt idx="5311">
                  <c:v>541.31136054920796</c:v>
                </c:pt>
                <c:pt idx="5312">
                  <c:v>541.23880146632496</c:v>
                </c:pt>
                <c:pt idx="5313">
                  <c:v>541.238223709306</c:v>
                </c:pt>
                <c:pt idx="5314">
                  <c:v>541.228172105927</c:v>
                </c:pt>
                <c:pt idx="5315">
                  <c:v>541.221970886343</c:v>
                </c:pt>
                <c:pt idx="5316">
                  <c:v>541.17076916011797</c:v>
                </c:pt>
                <c:pt idx="5317">
                  <c:v>541.15160731973697</c:v>
                </c:pt>
                <c:pt idx="5318">
                  <c:v>541.14880560230404</c:v>
                </c:pt>
                <c:pt idx="5319">
                  <c:v>541.14853092627902</c:v>
                </c:pt>
                <c:pt idx="5320">
                  <c:v>541.07817607956599</c:v>
                </c:pt>
                <c:pt idx="5321">
                  <c:v>541.07725926850503</c:v>
                </c:pt>
                <c:pt idx="5322">
                  <c:v>541.06462182154905</c:v>
                </c:pt>
                <c:pt idx="5323">
                  <c:v>541.05424617784604</c:v>
                </c:pt>
                <c:pt idx="5324">
                  <c:v>541.04661387503199</c:v>
                </c:pt>
                <c:pt idx="5325">
                  <c:v>541.04108957421897</c:v>
                </c:pt>
                <c:pt idx="5326">
                  <c:v>541.01345023241299</c:v>
                </c:pt>
                <c:pt idx="5327">
                  <c:v>541.00952936369299</c:v>
                </c:pt>
                <c:pt idx="5328">
                  <c:v>540.96160229116595</c:v>
                </c:pt>
                <c:pt idx="5329">
                  <c:v>540.95521681463401</c:v>
                </c:pt>
                <c:pt idx="5330">
                  <c:v>540.94230280217801</c:v>
                </c:pt>
                <c:pt idx="5331">
                  <c:v>540.90310359245404</c:v>
                </c:pt>
                <c:pt idx="5332">
                  <c:v>540.87214400822404</c:v>
                </c:pt>
                <c:pt idx="5333">
                  <c:v>540.86946174649995</c:v>
                </c:pt>
                <c:pt idx="5334">
                  <c:v>540.83649240612897</c:v>
                </c:pt>
                <c:pt idx="5335">
                  <c:v>540.833245960966</c:v>
                </c:pt>
                <c:pt idx="5336">
                  <c:v>540.83079469688505</c:v>
                </c:pt>
                <c:pt idx="5337">
                  <c:v>540.771482337865</c:v>
                </c:pt>
                <c:pt idx="5338">
                  <c:v>540.75300920188397</c:v>
                </c:pt>
                <c:pt idx="5339">
                  <c:v>540.70298118304004</c:v>
                </c:pt>
                <c:pt idx="5340">
                  <c:v>540.691899787951</c:v>
                </c:pt>
                <c:pt idx="5341">
                  <c:v>540.68150907908</c:v>
                </c:pt>
                <c:pt idx="5342">
                  <c:v>540.677850509672</c:v>
                </c:pt>
                <c:pt idx="5343">
                  <c:v>540.65683396233601</c:v>
                </c:pt>
                <c:pt idx="5344">
                  <c:v>540.64327103515302</c:v>
                </c:pt>
                <c:pt idx="5345">
                  <c:v>540.63715580756298</c:v>
                </c:pt>
                <c:pt idx="5346">
                  <c:v>540.63557974863397</c:v>
                </c:pt>
                <c:pt idx="5347">
                  <c:v>540.60760602389496</c:v>
                </c:pt>
                <c:pt idx="5348">
                  <c:v>540.58976067362698</c:v>
                </c:pt>
                <c:pt idx="5349">
                  <c:v>540.58930313220299</c:v>
                </c:pt>
                <c:pt idx="5350">
                  <c:v>540.57099482600495</c:v>
                </c:pt>
                <c:pt idx="5351">
                  <c:v>540.52701526997896</c:v>
                </c:pt>
                <c:pt idx="5352">
                  <c:v>540.52282826866201</c:v>
                </c:pt>
                <c:pt idx="5353">
                  <c:v>540.51642256313698</c:v>
                </c:pt>
                <c:pt idx="5354">
                  <c:v>540.51134978243704</c:v>
                </c:pt>
                <c:pt idx="5355">
                  <c:v>540.47878685980299</c:v>
                </c:pt>
                <c:pt idx="5356">
                  <c:v>540.44050159246501</c:v>
                </c:pt>
                <c:pt idx="5357">
                  <c:v>540.38479158150096</c:v>
                </c:pt>
                <c:pt idx="5358">
                  <c:v>540.37007574691302</c:v>
                </c:pt>
                <c:pt idx="5359">
                  <c:v>540.34960810036296</c:v>
                </c:pt>
                <c:pt idx="5360">
                  <c:v>540.34744267972599</c:v>
                </c:pt>
                <c:pt idx="5361">
                  <c:v>540.338749524695</c:v>
                </c:pt>
                <c:pt idx="5362">
                  <c:v>540.32904923021397</c:v>
                </c:pt>
                <c:pt idx="5363">
                  <c:v>540.32732727384803</c:v>
                </c:pt>
                <c:pt idx="5364">
                  <c:v>540.30865947665905</c:v>
                </c:pt>
                <c:pt idx="5365">
                  <c:v>540.28362731958703</c:v>
                </c:pt>
                <c:pt idx="5366">
                  <c:v>540.28001673493497</c:v>
                </c:pt>
                <c:pt idx="5367">
                  <c:v>540.25476128289995</c:v>
                </c:pt>
                <c:pt idx="5368">
                  <c:v>540.23242639052296</c:v>
                </c:pt>
                <c:pt idx="5369">
                  <c:v>540.22674957368201</c:v>
                </c:pt>
                <c:pt idx="5370">
                  <c:v>540.20862746755699</c:v>
                </c:pt>
                <c:pt idx="5371">
                  <c:v>540.20106729123597</c:v>
                </c:pt>
                <c:pt idx="5372">
                  <c:v>540.19411176537403</c:v>
                </c:pt>
                <c:pt idx="5373">
                  <c:v>540.18898333113395</c:v>
                </c:pt>
                <c:pt idx="5374">
                  <c:v>540.18733272072996</c:v>
                </c:pt>
                <c:pt idx="5375">
                  <c:v>540.15589399313706</c:v>
                </c:pt>
                <c:pt idx="5376">
                  <c:v>540.15355366970505</c:v>
                </c:pt>
                <c:pt idx="5377">
                  <c:v>540.15283302544503</c:v>
                </c:pt>
                <c:pt idx="5378">
                  <c:v>540.14182805902897</c:v>
                </c:pt>
                <c:pt idx="5379">
                  <c:v>540.12338640647897</c:v>
                </c:pt>
                <c:pt idx="5380">
                  <c:v>540.123267826247</c:v>
                </c:pt>
                <c:pt idx="5381">
                  <c:v>540.11582979313698</c:v>
                </c:pt>
                <c:pt idx="5382">
                  <c:v>540.06736566379197</c:v>
                </c:pt>
                <c:pt idx="5383">
                  <c:v>540.06583604987998</c:v>
                </c:pt>
                <c:pt idx="5384">
                  <c:v>540.04814104398895</c:v>
                </c:pt>
                <c:pt idx="5385">
                  <c:v>539.93101890145704</c:v>
                </c:pt>
                <c:pt idx="5386">
                  <c:v>539.92560847258699</c:v>
                </c:pt>
                <c:pt idx="5387">
                  <c:v>539.90477367932397</c:v>
                </c:pt>
                <c:pt idx="5388">
                  <c:v>539.85369532444599</c:v>
                </c:pt>
                <c:pt idx="5389">
                  <c:v>539.84483497884696</c:v>
                </c:pt>
                <c:pt idx="5390">
                  <c:v>539.83666364506405</c:v>
                </c:pt>
                <c:pt idx="5391">
                  <c:v>539.82406306873395</c:v>
                </c:pt>
                <c:pt idx="5392">
                  <c:v>539.79226422027398</c:v>
                </c:pt>
                <c:pt idx="5393">
                  <c:v>539.78672068342405</c:v>
                </c:pt>
                <c:pt idx="5394">
                  <c:v>539.76963897215705</c:v>
                </c:pt>
                <c:pt idx="5395">
                  <c:v>539.76240798984702</c:v>
                </c:pt>
                <c:pt idx="5396">
                  <c:v>539.71660296732796</c:v>
                </c:pt>
                <c:pt idx="5397">
                  <c:v>539.70009430517098</c:v>
                </c:pt>
                <c:pt idx="5398">
                  <c:v>539.68817852937298</c:v>
                </c:pt>
                <c:pt idx="5399">
                  <c:v>539.65646467471799</c:v>
                </c:pt>
                <c:pt idx="5400">
                  <c:v>539.65400516598004</c:v>
                </c:pt>
                <c:pt idx="5401">
                  <c:v>539.64834510204196</c:v>
                </c:pt>
                <c:pt idx="5402">
                  <c:v>539.64630373366401</c:v>
                </c:pt>
                <c:pt idx="5403">
                  <c:v>539.59935442542701</c:v>
                </c:pt>
                <c:pt idx="5404">
                  <c:v>539.56940230067698</c:v>
                </c:pt>
                <c:pt idx="5405">
                  <c:v>539.56128093756502</c:v>
                </c:pt>
                <c:pt idx="5406">
                  <c:v>539.557919167249</c:v>
                </c:pt>
                <c:pt idx="5407">
                  <c:v>539.55607897894902</c:v>
                </c:pt>
                <c:pt idx="5408">
                  <c:v>539.55539333877198</c:v>
                </c:pt>
                <c:pt idx="5409">
                  <c:v>539.53046822941701</c:v>
                </c:pt>
                <c:pt idx="5410">
                  <c:v>539.52590857106202</c:v>
                </c:pt>
                <c:pt idx="5411">
                  <c:v>539.47248848407003</c:v>
                </c:pt>
                <c:pt idx="5412">
                  <c:v>539.45488471912097</c:v>
                </c:pt>
                <c:pt idx="5413">
                  <c:v>539.45464716487299</c:v>
                </c:pt>
                <c:pt idx="5414">
                  <c:v>539.43981841983395</c:v>
                </c:pt>
                <c:pt idx="5415">
                  <c:v>539.42346167833</c:v>
                </c:pt>
                <c:pt idx="5416">
                  <c:v>539.40785181386798</c:v>
                </c:pt>
                <c:pt idx="5417">
                  <c:v>539.39951389341002</c:v>
                </c:pt>
                <c:pt idx="5418">
                  <c:v>539.39248536601804</c:v>
                </c:pt>
                <c:pt idx="5419">
                  <c:v>539.38733438940903</c:v>
                </c:pt>
                <c:pt idx="5420">
                  <c:v>539.36708158015597</c:v>
                </c:pt>
                <c:pt idx="5421">
                  <c:v>539.34644589014795</c:v>
                </c:pt>
                <c:pt idx="5422">
                  <c:v>539.29275569228196</c:v>
                </c:pt>
                <c:pt idx="5423">
                  <c:v>539.27820599147697</c:v>
                </c:pt>
                <c:pt idx="5424">
                  <c:v>539.27806194605296</c:v>
                </c:pt>
                <c:pt idx="5425">
                  <c:v>539.277741363617</c:v>
                </c:pt>
                <c:pt idx="5426">
                  <c:v>539.27671717172495</c:v>
                </c:pt>
                <c:pt idx="5427">
                  <c:v>539.27032638741503</c:v>
                </c:pt>
                <c:pt idx="5428">
                  <c:v>539.22209803715805</c:v>
                </c:pt>
                <c:pt idx="5429">
                  <c:v>539.15531302047395</c:v>
                </c:pt>
                <c:pt idx="5430">
                  <c:v>539.14586917322697</c:v>
                </c:pt>
                <c:pt idx="5431">
                  <c:v>539.13852111426002</c:v>
                </c:pt>
                <c:pt idx="5432">
                  <c:v>539.11559400653198</c:v>
                </c:pt>
                <c:pt idx="5433">
                  <c:v>539.09224668166803</c:v>
                </c:pt>
                <c:pt idx="5434">
                  <c:v>539.061679852152</c:v>
                </c:pt>
                <c:pt idx="5435">
                  <c:v>539.02239485837094</c:v>
                </c:pt>
                <c:pt idx="5436">
                  <c:v>539.01693121081905</c:v>
                </c:pt>
                <c:pt idx="5437">
                  <c:v>538.96395235678597</c:v>
                </c:pt>
                <c:pt idx="5438">
                  <c:v>538.91781249043095</c:v>
                </c:pt>
                <c:pt idx="5439">
                  <c:v>538.889562937802</c:v>
                </c:pt>
                <c:pt idx="5440">
                  <c:v>538.87865203184197</c:v>
                </c:pt>
                <c:pt idx="5441">
                  <c:v>538.87253671396797</c:v>
                </c:pt>
                <c:pt idx="5442">
                  <c:v>538.86066814319702</c:v>
                </c:pt>
                <c:pt idx="5443">
                  <c:v>538.79254852460497</c:v>
                </c:pt>
                <c:pt idx="5444">
                  <c:v>538.74994989769004</c:v>
                </c:pt>
                <c:pt idx="5445">
                  <c:v>538.73897623177197</c:v>
                </c:pt>
                <c:pt idx="5446">
                  <c:v>538.73723215340601</c:v>
                </c:pt>
                <c:pt idx="5447">
                  <c:v>538.73325974930901</c:v>
                </c:pt>
                <c:pt idx="5448">
                  <c:v>538.64569867356897</c:v>
                </c:pt>
                <c:pt idx="5449">
                  <c:v>538.59615966482795</c:v>
                </c:pt>
                <c:pt idx="5450">
                  <c:v>538.58498681842502</c:v>
                </c:pt>
                <c:pt idx="5451">
                  <c:v>538.56159968908605</c:v>
                </c:pt>
                <c:pt idx="5452">
                  <c:v>538.54827706169601</c:v>
                </c:pt>
                <c:pt idx="5453">
                  <c:v>538.48910410410303</c:v>
                </c:pt>
                <c:pt idx="5454">
                  <c:v>538.47803045170599</c:v>
                </c:pt>
                <c:pt idx="5455">
                  <c:v>538.47389162376601</c:v>
                </c:pt>
                <c:pt idx="5456">
                  <c:v>538.43299019858102</c:v>
                </c:pt>
                <c:pt idx="5457">
                  <c:v>538.42827015021601</c:v>
                </c:pt>
                <c:pt idx="5458">
                  <c:v>538.41980766496295</c:v>
                </c:pt>
                <c:pt idx="5459">
                  <c:v>538.41198906297495</c:v>
                </c:pt>
                <c:pt idx="5460">
                  <c:v>538.40590603857504</c:v>
                </c:pt>
                <c:pt idx="5461">
                  <c:v>538.39905746807005</c:v>
                </c:pt>
                <c:pt idx="5462">
                  <c:v>538.39098270373097</c:v>
                </c:pt>
                <c:pt idx="5463">
                  <c:v>538.38958080269401</c:v>
                </c:pt>
                <c:pt idx="5464">
                  <c:v>538.37811423158098</c:v>
                </c:pt>
                <c:pt idx="5465">
                  <c:v>538.355050279583</c:v>
                </c:pt>
                <c:pt idx="5466">
                  <c:v>538.34510546245804</c:v>
                </c:pt>
                <c:pt idx="5467">
                  <c:v>538.33073267853399</c:v>
                </c:pt>
                <c:pt idx="5468">
                  <c:v>538.30619895412406</c:v>
                </c:pt>
                <c:pt idx="5469">
                  <c:v>538.279326847015</c:v>
                </c:pt>
                <c:pt idx="5470">
                  <c:v>538.25825997207596</c:v>
                </c:pt>
                <c:pt idx="5471">
                  <c:v>538.242949680724</c:v>
                </c:pt>
                <c:pt idx="5472">
                  <c:v>538.23891554735303</c:v>
                </c:pt>
                <c:pt idx="5473">
                  <c:v>538.23196987194206</c:v>
                </c:pt>
                <c:pt idx="5474">
                  <c:v>538.21232377355796</c:v>
                </c:pt>
                <c:pt idx="5475">
                  <c:v>538.20607498995105</c:v>
                </c:pt>
                <c:pt idx="5476">
                  <c:v>538.20022112831805</c:v>
                </c:pt>
                <c:pt idx="5477">
                  <c:v>538.17707020725697</c:v>
                </c:pt>
                <c:pt idx="5478">
                  <c:v>538.13958329209004</c:v>
                </c:pt>
                <c:pt idx="5479">
                  <c:v>538.11745002625605</c:v>
                </c:pt>
                <c:pt idx="5480">
                  <c:v>538.10621348402196</c:v>
                </c:pt>
                <c:pt idx="5481">
                  <c:v>538.09715972836898</c:v>
                </c:pt>
                <c:pt idx="5482">
                  <c:v>538.07031967395699</c:v>
                </c:pt>
                <c:pt idx="5483">
                  <c:v>538.06730990264896</c:v>
                </c:pt>
                <c:pt idx="5484">
                  <c:v>538.03025676455104</c:v>
                </c:pt>
                <c:pt idx="5485">
                  <c:v>538.02417763884296</c:v>
                </c:pt>
                <c:pt idx="5486">
                  <c:v>538.00504655092595</c:v>
                </c:pt>
                <c:pt idx="5487">
                  <c:v>538.00462970925901</c:v>
                </c:pt>
                <c:pt idx="5488">
                  <c:v>537.97859325267905</c:v>
                </c:pt>
                <c:pt idx="5489">
                  <c:v>537.90707322594096</c:v>
                </c:pt>
                <c:pt idx="5490">
                  <c:v>537.89223774058098</c:v>
                </c:pt>
                <c:pt idx="5491">
                  <c:v>537.88570442288801</c:v>
                </c:pt>
                <c:pt idx="5492">
                  <c:v>537.854224374002</c:v>
                </c:pt>
                <c:pt idx="5493">
                  <c:v>537.84537402205399</c:v>
                </c:pt>
                <c:pt idx="5494">
                  <c:v>537.80213226146304</c:v>
                </c:pt>
                <c:pt idx="5495">
                  <c:v>537.73133690176303</c:v>
                </c:pt>
                <c:pt idx="5496">
                  <c:v>537.57990263809302</c:v>
                </c:pt>
                <c:pt idx="5497">
                  <c:v>537.55878067873402</c:v>
                </c:pt>
                <c:pt idx="5498">
                  <c:v>537.52762903071198</c:v>
                </c:pt>
                <c:pt idx="5499">
                  <c:v>537.52092966678697</c:v>
                </c:pt>
                <c:pt idx="5500">
                  <c:v>537.44707737070098</c:v>
                </c:pt>
                <c:pt idx="5501">
                  <c:v>537.43962538953804</c:v>
                </c:pt>
                <c:pt idx="5502">
                  <c:v>537.43721094761997</c:v>
                </c:pt>
                <c:pt idx="5503">
                  <c:v>537.399996604428</c:v>
                </c:pt>
                <c:pt idx="5504">
                  <c:v>537.39081215037697</c:v>
                </c:pt>
                <c:pt idx="5505">
                  <c:v>537.33637417244699</c:v>
                </c:pt>
                <c:pt idx="5506">
                  <c:v>537.32727354000201</c:v>
                </c:pt>
                <c:pt idx="5507">
                  <c:v>537.29357283393199</c:v>
                </c:pt>
                <c:pt idx="5508">
                  <c:v>537.27632630211497</c:v>
                </c:pt>
                <c:pt idx="5509">
                  <c:v>537.22164467299103</c:v>
                </c:pt>
                <c:pt idx="5510">
                  <c:v>537.21875551056496</c:v>
                </c:pt>
                <c:pt idx="5511">
                  <c:v>537.20586621574205</c:v>
                </c:pt>
                <c:pt idx="5512">
                  <c:v>537.18007848354705</c:v>
                </c:pt>
                <c:pt idx="5513">
                  <c:v>537.16803762116001</c:v>
                </c:pt>
                <c:pt idx="5514">
                  <c:v>537.16448980639302</c:v>
                </c:pt>
                <c:pt idx="5515">
                  <c:v>537.16064329609605</c:v>
                </c:pt>
                <c:pt idx="5516">
                  <c:v>537.12536552488905</c:v>
                </c:pt>
                <c:pt idx="5517">
                  <c:v>537.099803468971</c:v>
                </c:pt>
                <c:pt idx="5518">
                  <c:v>537.08472940206798</c:v>
                </c:pt>
                <c:pt idx="5519">
                  <c:v>537.04243069417601</c:v>
                </c:pt>
                <c:pt idx="5520">
                  <c:v>537.01684414025397</c:v>
                </c:pt>
                <c:pt idx="5521">
                  <c:v>536.98509822191102</c:v>
                </c:pt>
                <c:pt idx="5522">
                  <c:v>536.96866120686695</c:v>
                </c:pt>
                <c:pt idx="5523">
                  <c:v>536.95843936568201</c:v>
                </c:pt>
                <c:pt idx="5524">
                  <c:v>536.94608509040199</c:v>
                </c:pt>
                <c:pt idx="5525">
                  <c:v>536.93864834228305</c:v>
                </c:pt>
                <c:pt idx="5526">
                  <c:v>536.93678260290505</c:v>
                </c:pt>
                <c:pt idx="5527">
                  <c:v>536.92962026274301</c:v>
                </c:pt>
                <c:pt idx="5528">
                  <c:v>536.91786585677596</c:v>
                </c:pt>
                <c:pt idx="5529">
                  <c:v>536.90222836007695</c:v>
                </c:pt>
                <c:pt idx="5530">
                  <c:v>536.88497083461903</c:v>
                </c:pt>
                <c:pt idx="5531">
                  <c:v>536.81811155542005</c:v>
                </c:pt>
                <c:pt idx="5532">
                  <c:v>536.81316927446005</c:v>
                </c:pt>
                <c:pt idx="5533">
                  <c:v>536.809490466086</c:v>
                </c:pt>
                <c:pt idx="5534">
                  <c:v>536.79954148672095</c:v>
                </c:pt>
                <c:pt idx="5535">
                  <c:v>536.78889080648105</c:v>
                </c:pt>
                <c:pt idx="5536">
                  <c:v>536.77875144467396</c:v>
                </c:pt>
                <c:pt idx="5537">
                  <c:v>536.74861916336795</c:v>
                </c:pt>
                <c:pt idx="5538">
                  <c:v>536.65740384516403</c:v>
                </c:pt>
                <c:pt idx="5539">
                  <c:v>536.65715800826604</c:v>
                </c:pt>
                <c:pt idx="5540">
                  <c:v>536.59912564193405</c:v>
                </c:pt>
                <c:pt idx="5541">
                  <c:v>536.57632104164304</c:v>
                </c:pt>
                <c:pt idx="5542">
                  <c:v>536.46947840860798</c:v>
                </c:pt>
                <c:pt idx="5543">
                  <c:v>536.44815253864795</c:v>
                </c:pt>
                <c:pt idx="5544">
                  <c:v>536.39660349792598</c:v>
                </c:pt>
                <c:pt idx="5545">
                  <c:v>536.34908035686101</c:v>
                </c:pt>
                <c:pt idx="5546">
                  <c:v>536.32625951478406</c:v>
                </c:pt>
                <c:pt idx="5547">
                  <c:v>536.27237477248104</c:v>
                </c:pt>
                <c:pt idx="5548">
                  <c:v>536.24179899840499</c:v>
                </c:pt>
                <c:pt idx="5549">
                  <c:v>536.19333093422097</c:v>
                </c:pt>
                <c:pt idx="5550">
                  <c:v>536.18768008078598</c:v>
                </c:pt>
                <c:pt idx="5551">
                  <c:v>536.162251850247</c:v>
                </c:pt>
                <c:pt idx="5552">
                  <c:v>536.15040422034394</c:v>
                </c:pt>
                <c:pt idx="5553">
                  <c:v>536.07278930348502</c:v>
                </c:pt>
                <c:pt idx="5554">
                  <c:v>536.06056144365095</c:v>
                </c:pt>
                <c:pt idx="5555">
                  <c:v>536.02082634420799</c:v>
                </c:pt>
                <c:pt idx="5556">
                  <c:v>536.02038279523902</c:v>
                </c:pt>
                <c:pt idx="5557">
                  <c:v>536.00416210976596</c:v>
                </c:pt>
                <c:pt idx="5558">
                  <c:v>536.00216566462802</c:v>
                </c:pt>
                <c:pt idx="5559">
                  <c:v>535.99065427343601</c:v>
                </c:pt>
                <c:pt idx="5560">
                  <c:v>535.95616076329395</c:v>
                </c:pt>
                <c:pt idx="5561">
                  <c:v>535.94440305672094</c:v>
                </c:pt>
                <c:pt idx="5562">
                  <c:v>535.94309113588997</c:v>
                </c:pt>
                <c:pt idx="5563">
                  <c:v>535.91425368806495</c:v>
                </c:pt>
                <c:pt idx="5564">
                  <c:v>535.89445378091898</c:v>
                </c:pt>
                <c:pt idx="5565">
                  <c:v>535.88331527844298</c:v>
                </c:pt>
                <c:pt idx="5566">
                  <c:v>535.84066685867595</c:v>
                </c:pt>
                <c:pt idx="5567">
                  <c:v>535.837387015883</c:v>
                </c:pt>
                <c:pt idx="5568">
                  <c:v>535.79046660078905</c:v>
                </c:pt>
                <c:pt idx="5569">
                  <c:v>535.77038834956102</c:v>
                </c:pt>
                <c:pt idx="5570">
                  <c:v>535.76818923648</c:v>
                </c:pt>
                <c:pt idx="5571">
                  <c:v>535.76778895321297</c:v>
                </c:pt>
                <c:pt idx="5572">
                  <c:v>535.74133951030296</c:v>
                </c:pt>
                <c:pt idx="5573">
                  <c:v>535.68776313086505</c:v>
                </c:pt>
                <c:pt idx="5574">
                  <c:v>535.66062940615495</c:v>
                </c:pt>
                <c:pt idx="5575">
                  <c:v>535.64735612417098</c:v>
                </c:pt>
                <c:pt idx="5576">
                  <c:v>535.63153553888003</c:v>
                </c:pt>
                <c:pt idx="5577">
                  <c:v>535.61681723674201</c:v>
                </c:pt>
                <c:pt idx="5578">
                  <c:v>535.57102470034795</c:v>
                </c:pt>
                <c:pt idx="5579">
                  <c:v>535.56382772270695</c:v>
                </c:pt>
                <c:pt idx="5580">
                  <c:v>535.55145003122198</c:v>
                </c:pt>
                <c:pt idx="5581">
                  <c:v>535.54970997576902</c:v>
                </c:pt>
                <c:pt idx="5582">
                  <c:v>535.53901741474397</c:v>
                </c:pt>
                <c:pt idx="5583">
                  <c:v>535.53104868204605</c:v>
                </c:pt>
                <c:pt idx="5584">
                  <c:v>535.51371676023405</c:v>
                </c:pt>
                <c:pt idx="5585">
                  <c:v>535.47737615993799</c:v>
                </c:pt>
                <c:pt idx="5586">
                  <c:v>535.47510939541098</c:v>
                </c:pt>
                <c:pt idx="5587">
                  <c:v>535.45654040661395</c:v>
                </c:pt>
                <c:pt idx="5588">
                  <c:v>535.43761575520796</c:v>
                </c:pt>
                <c:pt idx="5589">
                  <c:v>535.43459604436896</c:v>
                </c:pt>
                <c:pt idx="5590">
                  <c:v>535.42272150330496</c:v>
                </c:pt>
                <c:pt idx="5591">
                  <c:v>535.41206102033095</c:v>
                </c:pt>
                <c:pt idx="5592">
                  <c:v>535.33326099730903</c:v>
                </c:pt>
                <c:pt idx="5593">
                  <c:v>535.33157752874104</c:v>
                </c:pt>
                <c:pt idx="5594">
                  <c:v>535.33106900865596</c:v>
                </c:pt>
                <c:pt idx="5595">
                  <c:v>535.32614831722799</c:v>
                </c:pt>
                <c:pt idx="5596">
                  <c:v>535.31943007612006</c:v>
                </c:pt>
                <c:pt idx="5597">
                  <c:v>535.28435644355795</c:v>
                </c:pt>
                <c:pt idx="5598">
                  <c:v>535.27025353298302</c:v>
                </c:pt>
                <c:pt idx="5599">
                  <c:v>535.26503978089295</c:v>
                </c:pt>
                <c:pt idx="5600">
                  <c:v>535.24905445592196</c:v>
                </c:pt>
                <c:pt idx="5601">
                  <c:v>535.22947466834</c:v>
                </c:pt>
                <c:pt idx="5602">
                  <c:v>535.16148953799097</c:v>
                </c:pt>
                <c:pt idx="5603">
                  <c:v>535.15273628980401</c:v>
                </c:pt>
                <c:pt idx="5604">
                  <c:v>535.13096170466099</c:v>
                </c:pt>
                <c:pt idx="5605">
                  <c:v>535.11917655441505</c:v>
                </c:pt>
                <c:pt idx="5606">
                  <c:v>535.10770294127406</c:v>
                </c:pt>
                <c:pt idx="5607">
                  <c:v>535.050694225852</c:v>
                </c:pt>
                <c:pt idx="5608">
                  <c:v>535.03266118663203</c:v>
                </c:pt>
                <c:pt idx="5609">
                  <c:v>535.00316706904096</c:v>
                </c:pt>
                <c:pt idx="5610">
                  <c:v>534.99861034082198</c:v>
                </c:pt>
                <c:pt idx="5611">
                  <c:v>534.99060382212201</c:v>
                </c:pt>
                <c:pt idx="5612">
                  <c:v>534.92819185753899</c:v>
                </c:pt>
                <c:pt idx="5613">
                  <c:v>534.91771131437099</c:v>
                </c:pt>
                <c:pt idx="5614">
                  <c:v>534.89789770387495</c:v>
                </c:pt>
                <c:pt idx="5615">
                  <c:v>534.88460964169496</c:v>
                </c:pt>
                <c:pt idx="5616">
                  <c:v>534.87190603920499</c:v>
                </c:pt>
                <c:pt idx="5617">
                  <c:v>534.85542458135603</c:v>
                </c:pt>
                <c:pt idx="5618">
                  <c:v>534.841739226458</c:v>
                </c:pt>
                <c:pt idx="5619">
                  <c:v>534.84127508458403</c:v>
                </c:pt>
                <c:pt idx="5620">
                  <c:v>534.80630843718598</c:v>
                </c:pt>
                <c:pt idx="5621">
                  <c:v>534.80470097559703</c:v>
                </c:pt>
                <c:pt idx="5622">
                  <c:v>534.78642149406005</c:v>
                </c:pt>
                <c:pt idx="5623">
                  <c:v>534.77218345718904</c:v>
                </c:pt>
                <c:pt idx="5624">
                  <c:v>534.74342908630194</c:v>
                </c:pt>
                <c:pt idx="5625">
                  <c:v>534.72453359415704</c:v>
                </c:pt>
                <c:pt idx="5626">
                  <c:v>534.69499626858499</c:v>
                </c:pt>
                <c:pt idx="5627">
                  <c:v>534.68902656743899</c:v>
                </c:pt>
                <c:pt idx="5628">
                  <c:v>534.685587413946</c:v>
                </c:pt>
                <c:pt idx="5629">
                  <c:v>534.654266150642</c:v>
                </c:pt>
                <c:pt idx="5630">
                  <c:v>534.62358079339697</c:v>
                </c:pt>
                <c:pt idx="5631">
                  <c:v>534.61264589914197</c:v>
                </c:pt>
                <c:pt idx="5632">
                  <c:v>534.61105205030901</c:v>
                </c:pt>
                <c:pt idx="5633">
                  <c:v>534.60397603880995</c:v>
                </c:pt>
                <c:pt idx="5634">
                  <c:v>534.60312996870005</c:v>
                </c:pt>
                <c:pt idx="5635">
                  <c:v>534.53611480230995</c:v>
                </c:pt>
                <c:pt idx="5636">
                  <c:v>534.52818191184701</c:v>
                </c:pt>
                <c:pt idx="5637">
                  <c:v>534.52298825808703</c:v>
                </c:pt>
                <c:pt idx="5638">
                  <c:v>534.51263608511204</c:v>
                </c:pt>
                <c:pt idx="5639">
                  <c:v>534.50450461717003</c:v>
                </c:pt>
                <c:pt idx="5640">
                  <c:v>534.43422184962697</c:v>
                </c:pt>
                <c:pt idx="5641">
                  <c:v>534.40015758695904</c:v>
                </c:pt>
                <c:pt idx="5642">
                  <c:v>534.29677502464403</c:v>
                </c:pt>
                <c:pt idx="5643">
                  <c:v>534.29482429970801</c:v>
                </c:pt>
                <c:pt idx="5644">
                  <c:v>534.28125203151296</c:v>
                </c:pt>
                <c:pt idx="5645">
                  <c:v>534.26108167682798</c:v>
                </c:pt>
                <c:pt idx="5646">
                  <c:v>534.25916744443896</c:v>
                </c:pt>
                <c:pt idx="5647">
                  <c:v>534.20189995621399</c:v>
                </c:pt>
                <c:pt idx="5648">
                  <c:v>534.18040832930706</c:v>
                </c:pt>
                <c:pt idx="5649">
                  <c:v>534.16836913317695</c:v>
                </c:pt>
                <c:pt idx="5650">
                  <c:v>534.14323920305105</c:v>
                </c:pt>
                <c:pt idx="5651">
                  <c:v>534.13672717587497</c:v>
                </c:pt>
                <c:pt idx="5652">
                  <c:v>534.12227890264603</c:v>
                </c:pt>
                <c:pt idx="5653">
                  <c:v>534.09345160625605</c:v>
                </c:pt>
                <c:pt idx="5654">
                  <c:v>534.07741645451699</c:v>
                </c:pt>
                <c:pt idx="5655">
                  <c:v>534.05723482895303</c:v>
                </c:pt>
                <c:pt idx="5656">
                  <c:v>533.99487427974805</c:v>
                </c:pt>
                <c:pt idx="5657">
                  <c:v>533.98483266195899</c:v>
                </c:pt>
                <c:pt idx="5658">
                  <c:v>533.93303636609699</c:v>
                </c:pt>
                <c:pt idx="5659">
                  <c:v>533.91821645755294</c:v>
                </c:pt>
                <c:pt idx="5660">
                  <c:v>533.90961146516804</c:v>
                </c:pt>
                <c:pt idx="5661">
                  <c:v>533.90339452809496</c:v>
                </c:pt>
                <c:pt idx="5662">
                  <c:v>533.89558577634295</c:v>
                </c:pt>
                <c:pt idx="5663">
                  <c:v>533.83119121791299</c:v>
                </c:pt>
                <c:pt idx="5664">
                  <c:v>533.83115950791705</c:v>
                </c:pt>
                <c:pt idx="5665">
                  <c:v>533.82175062298802</c:v>
                </c:pt>
                <c:pt idx="5666">
                  <c:v>533.82089820984299</c:v>
                </c:pt>
                <c:pt idx="5667">
                  <c:v>533.81681548438996</c:v>
                </c:pt>
                <c:pt idx="5668">
                  <c:v>533.79450009199195</c:v>
                </c:pt>
                <c:pt idx="5669">
                  <c:v>533.74179788691799</c:v>
                </c:pt>
                <c:pt idx="5670">
                  <c:v>533.72963659904599</c:v>
                </c:pt>
                <c:pt idx="5671">
                  <c:v>533.72816035977098</c:v>
                </c:pt>
                <c:pt idx="5672">
                  <c:v>533.67451360888504</c:v>
                </c:pt>
                <c:pt idx="5673">
                  <c:v>533.65708283353194</c:v>
                </c:pt>
                <c:pt idx="5674">
                  <c:v>533.63024220072703</c:v>
                </c:pt>
                <c:pt idx="5675">
                  <c:v>533.61140647510103</c:v>
                </c:pt>
                <c:pt idx="5676">
                  <c:v>533.59264303511895</c:v>
                </c:pt>
                <c:pt idx="5677">
                  <c:v>533.50656523001999</c:v>
                </c:pt>
                <c:pt idx="5678">
                  <c:v>533.48435065751903</c:v>
                </c:pt>
                <c:pt idx="5679">
                  <c:v>533.47057827158699</c:v>
                </c:pt>
                <c:pt idx="5680">
                  <c:v>533.45970771017505</c:v>
                </c:pt>
                <c:pt idx="5681">
                  <c:v>533.45337828789297</c:v>
                </c:pt>
                <c:pt idx="5682">
                  <c:v>533.44609032499</c:v>
                </c:pt>
                <c:pt idx="5683">
                  <c:v>533.43868661031502</c:v>
                </c:pt>
                <c:pt idx="5684">
                  <c:v>533.42058215884902</c:v>
                </c:pt>
                <c:pt idx="5685">
                  <c:v>533.41820699096002</c:v>
                </c:pt>
                <c:pt idx="5686">
                  <c:v>533.41192571142199</c:v>
                </c:pt>
                <c:pt idx="5687">
                  <c:v>533.40142637638405</c:v>
                </c:pt>
                <c:pt idx="5688">
                  <c:v>533.37048569626495</c:v>
                </c:pt>
                <c:pt idx="5689">
                  <c:v>533.35327014909399</c:v>
                </c:pt>
                <c:pt idx="5690">
                  <c:v>533.30664374154503</c:v>
                </c:pt>
                <c:pt idx="5691">
                  <c:v>533.28649854841103</c:v>
                </c:pt>
                <c:pt idx="5692">
                  <c:v>533.26944374275502</c:v>
                </c:pt>
                <c:pt idx="5693">
                  <c:v>533.25627275977399</c:v>
                </c:pt>
                <c:pt idx="5694">
                  <c:v>533.25453117253403</c:v>
                </c:pt>
                <c:pt idx="5695">
                  <c:v>533.22092704936995</c:v>
                </c:pt>
                <c:pt idx="5696">
                  <c:v>533.19486282168305</c:v>
                </c:pt>
                <c:pt idx="5697">
                  <c:v>533.14749837525801</c:v>
                </c:pt>
                <c:pt idx="5698">
                  <c:v>533.14435415603396</c:v>
                </c:pt>
                <c:pt idx="5699">
                  <c:v>533.13295323461796</c:v>
                </c:pt>
                <c:pt idx="5700">
                  <c:v>533.12839121194395</c:v>
                </c:pt>
                <c:pt idx="5701">
                  <c:v>533.10978816032298</c:v>
                </c:pt>
                <c:pt idx="5702">
                  <c:v>533.10454315727895</c:v>
                </c:pt>
                <c:pt idx="5703">
                  <c:v>533.09137865933201</c:v>
                </c:pt>
                <c:pt idx="5704">
                  <c:v>533.05833754410605</c:v>
                </c:pt>
                <c:pt idx="5705">
                  <c:v>533.04970779773203</c:v>
                </c:pt>
                <c:pt idx="5706">
                  <c:v>533.04790664404197</c:v>
                </c:pt>
                <c:pt idx="5707">
                  <c:v>533.01640702944997</c:v>
                </c:pt>
                <c:pt idx="5708">
                  <c:v>533.01510195317996</c:v>
                </c:pt>
                <c:pt idx="5709">
                  <c:v>533.00567650959897</c:v>
                </c:pt>
                <c:pt idx="5710">
                  <c:v>532.98063930452804</c:v>
                </c:pt>
                <c:pt idx="5711">
                  <c:v>532.969395249012</c:v>
                </c:pt>
                <c:pt idx="5712">
                  <c:v>532.96347145632797</c:v>
                </c:pt>
                <c:pt idx="5713">
                  <c:v>532.81986695872604</c:v>
                </c:pt>
                <c:pt idx="5714">
                  <c:v>532.81540872429298</c:v>
                </c:pt>
                <c:pt idx="5715">
                  <c:v>532.79527566678996</c:v>
                </c:pt>
                <c:pt idx="5716">
                  <c:v>532.774065717844</c:v>
                </c:pt>
                <c:pt idx="5717">
                  <c:v>532.76048565607596</c:v>
                </c:pt>
                <c:pt idx="5718">
                  <c:v>532.73764952499198</c:v>
                </c:pt>
                <c:pt idx="5719">
                  <c:v>532.73472252604495</c:v>
                </c:pt>
                <c:pt idx="5720">
                  <c:v>532.72854151391903</c:v>
                </c:pt>
                <c:pt idx="5721">
                  <c:v>532.70893434058905</c:v>
                </c:pt>
                <c:pt idx="5722">
                  <c:v>532.70105083900205</c:v>
                </c:pt>
                <c:pt idx="5723">
                  <c:v>532.67723495889197</c:v>
                </c:pt>
                <c:pt idx="5724">
                  <c:v>532.65413262970196</c:v>
                </c:pt>
                <c:pt idx="5725">
                  <c:v>532.62464046927698</c:v>
                </c:pt>
                <c:pt idx="5726">
                  <c:v>532.60843919147601</c:v>
                </c:pt>
                <c:pt idx="5727">
                  <c:v>532.55305377951697</c:v>
                </c:pt>
                <c:pt idx="5728">
                  <c:v>532.50876355587798</c:v>
                </c:pt>
                <c:pt idx="5729">
                  <c:v>532.48889620058901</c:v>
                </c:pt>
                <c:pt idx="5730">
                  <c:v>532.45883999980003</c:v>
                </c:pt>
                <c:pt idx="5731">
                  <c:v>532.45544551112903</c:v>
                </c:pt>
                <c:pt idx="5732">
                  <c:v>532.43717797843499</c:v>
                </c:pt>
                <c:pt idx="5733">
                  <c:v>532.43391525431502</c:v>
                </c:pt>
                <c:pt idx="5734">
                  <c:v>532.40502889441598</c:v>
                </c:pt>
                <c:pt idx="5735">
                  <c:v>532.36172345243904</c:v>
                </c:pt>
                <c:pt idx="5736">
                  <c:v>532.33729281843603</c:v>
                </c:pt>
                <c:pt idx="5737">
                  <c:v>532.32238138658499</c:v>
                </c:pt>
                <c:pt idx="5738">
                  <c:v>532.28728241034298</c:v>
                </c:pt>
                <c:pt idx="5739">
                  <c:v>532.269629539329</c:v>
                </c:pt>
                <c:pt idx="5740">
                  <c:v>532.26908586762795</c:v>
                </c:pt>
                <c:pt idx="5741">
                  <c:v>532.25330895546904</c:v>
                </c:pt>
                <c:pt idx="5742">
                  <c:v>532.23893612382903</c:v>
                </c:pt>
                <c:pt idx="5743">
                  <c:v>532.20419865936105</c:v>
                </c:pt>
                <c:pt idx="5744">
                  <c:v>532.20222119398295</c:v>
                </c:pt>
                <c:pt idx="5745">
                  <c:v>532.19176246672896</c:v>
                </c:pt>
                <c:pt idx="5746">
                  <c:v>532.17570228976399</c:v>
                </c:pt>
                <c:pt idx="5747">
                  <c:v>532.131095495777</c:v>
                </c:pt>
                <c:pt idx="5748">
                  <c:v>532.12630320099197</c:v>
                </c:pt>
                <c:pt idx="5749">
                  <c:v>532.08860816939296</c:v>
                </c:pt>
                <c:pt idx="5750">
                  <c:v>532.06662473852498</c:v>
                </c:pt>
                <c:pt idx="5751">
                  <c:v>532.06563649447401</c:v>
                </c:pt>
                <c:pt idx="5752">
                  <c:v>532.04221735311296</c:v>
                </c:pt>
                <c:pt idx="5753">
                  <c:v>532.03571868242398</c:v>
                </c:pt>
                <c:pt idx="5754">
                  <c:v>532.00996086860403</c:v>
                </c:pt>
                <c:pt idx="5755">
                  <c:v>531.95518276809605</c:v>
                </c:pt>
                <c:pt idx="5756">
                  <c:v>531.93726556934303</c:v>
                </c:pt>
                <c:pt idx="5757">
                  <c:v>531.93591036699002</c:v>
                </c:pt>
                <c:pt idx="5758">
                  <c:v>531.92501746257096</c:v>
                </c:pt>
                <c:pt idx="5759">
                  <c:v>531.90099095715505</c:v>
                </c:pt>
                <c:pt idx="5760">
                  <c:v>531.88526078786697</c:v>
                </c:pt>
                <c:pt idx="5761">
                  <c:v>531.79915740958904</c:v>
                </c:pt>
                <c:pt idx="5762">
                  <c:v>531.77541207287504</c:v>
                </c:pt>
                <c:pt idx="5763">
                  <c:v>531.76931017415404</c:v>
                </c:pt>
                <c:pt idx="5764">
                  <c:v>531.74805217020003</c:v>
                </c:pt>
                <c:pt idx="5765">
                  <c:v>531.73545571466002</c:v>
                </c:pt>
                <c:pt idx="5766">
                  <c:v>531.72045779581697</c:v>
                </c:pt>
                <c:pt idx="5767">
                  <c:v>531.6464163979</c:v>
                </c:pt>
                <c:pt idx="5768">
                  <c:v>531.62697138840895</c:v>
                </c:pt>
                <c:pt idx="5769">
                  <c:v>531.60507059826</c:v>
                </c:pt>
                <c:pt idx="5770">
                  <c:v>531.56627678708503</c:v>
                </c:pt>
                <c:pt idx="5771">
                  <c:v>531.53738669369295</c:v>
                </c:pt>
                <c:pt idx="5772">
                  <c:v>531.53362475413201</c:v>
                </c:pt>
                <c:pt idx="5773">
                  <c:v>531.51004588568799</c:v>
                </c:pt>
                <c:pt idx="5774">
                  <c:v>531.46413618120005</c:v>
                </c:pt>
                <c:pt idx="5775">
                  <c:v>531.44787699730796</c:v>
                </c:pt>
                <c:pt idx="5776">
                  <c:v>531.38215856949603</c:v>
                </c:pt>
                <c:pt idx="5777">
                  <c:v>531.34047723769299</c:v>
                </c:pt>
                <c:pt idx="5778">
                  <c:v>531.32783605432996</c:v>
                </c:pt>
                <c:pt idx="5779">
                  <c:v>531.24699850499201</c:v>
                </c:pt>
                <c:pt idx="5780">
                  <c:v>531.23549254966997</c:v>
                </c:pt>
                <c:pt idx="5781">
                  <c:v>531.20859966471903</c:v>
                </c:pt>
                <c:pt idx="5782">
                  <c:v>531.18671299639698</c:v>
                </c:pt>
                <c:pt idx="5783">
                  <c:v>531.17467823835898</c:v>
                </c:pt>
                <c:pt idx="5784">
                  <c:v>531.16944481548398</c:v>
                </c:pt>
                <c:pt idx="5785">
                  <c:v>531.09730563797098</c:v>
                </c:pt>
                <c:pt idx="5786">
                  <c:v>531.06377407128798</c:v>
                </c:pt>
                <c:pt idx="5787">
                  <c:v>531.05379852936005</c:v>
                </c:pt>
                <c:pt idx="5788">
                  <c:v>531.02447222215403</c:v>
                </c:pt>
                <c:pt idx="5789">
                  <c:v>530.93169372105399</c:v>
                </c:pt>
                <c:pt idx="5790">
                  <c:v>530.902599455423</c:v>
                </c:pt>
                <c:pt idx="5791">
                  <c:v>530.84440920166105</c:v>
                </c:pt>
                <c:pt idx="5792">
                  <c:v>530.83086309286796</c:v>
                </c:pt>
                <c:pt idx="5793">
                  <c:v>530.81834115215304</c:v>
                </c:pt>
                <c:pt idx="5794">
                  <c:v>530.81192155653105</c:v>
                </c:pt>
                <c:pt idx="5795">
                  <c:v>530.80780085364597</c:v>
                </c:pt>
                <c:pt idx="5796">
                  <c:v>530.765231204766</c:v>
                </c:pt>
                <c:pt idx="5797">
                  <c:v>530.73442189344098</c:v>
                </c:pt>
                <c:pt idx="5798">
                  <c:v>530.68329175431802</c:v>
                </c:pt>
                <c:pt idx="5799">
                  <c:v>530.64771533144904</c:v>
                </c:pt>
                <c:pt idx="5800">
                  <c:v>530.61071390709799</c:v>
                </c:pt>
                <c:pt idx="5801">
                  <c:v>530.60192234574697</c:v>
                </c:pt>
                <c:pt idx="5802">
                  <c:v>530.58415070024603</c:v>
                </c:pt>
                <c:pt idx="5803">
                  <c:v>530.51773529243803</c:v>
                </c:pt>
                <c:pt idx="5804">
                  <c:v>530.49308829802305</c:v>
                </c:pt>
                <c:pt idx="5805">
                  <c:v>530.48915566138601</c:v>
                </c:pt>
                <c:pt idx="5806">
                  <c:v>530.48508020961594</c:v>
                </c:pt>
                <c:pt idx="5807">
                  <c:v>530.47766360987498</c:v>
                </c:pt>
                <c:pt idx="5808">
                  <c:v>530.47618493003995</c:v>
                </c:pt>
                <c:pt idx="5809">
                  <c:v>530.47600973236001</c:v>
                </c:pt>
                <c:pt idx="5810">
                  <c:v>530.470508294193</c:v>
                </c:pt>
                <c:pt idx="5811">
                  <c:v>530.45178405168997</c:v>
                </c:pt>
                <c:pt idx="5812">
                  <c:v>530.44982676783604</c:v>
                </c:pt>
                <c:pt idx="5813">
                  <c:v>530.39699627356504</c:v>
                </c:pt>
                <c:pt idx="5814">
                  <c:v>530.39522298309805</c:v>
                </c:pt>
                <c:pt idx="5815">
                  <c:v>530.37742560082199</c:v>
                </c:pt>
                <c:pt idx="5816">
                  <c:v>530.36544793691996</c:v>
                </c:pt>
                <c:pt idx="5817">
                  <c:v>530.32393210874295</c:v>
                </c:pt>
                <c:pt idx="5818">
                  <c:v>530.254105248325</c:v>
                </c:pt>
                <c:pt idx="5819">
                  <c:v>530.24836611708099</c:v>
                </c:pt>
                <c:pt idx="5820">
                  <c:v>530.20805956439301</c:v>
                </c:pt>
                <c:pt idx="5821">
                  <c:v>530.19305705906197</c:v>
                </c:pt>
                <c:pt idx="5822">
                  <c:v>530.11807596531003</c:v>
                </c:pt>
                <c:pt idx="5823">
                  <c:v>530.09957548659202</c:v>
                </c:pt>
                <c:pt idx="5824">
                  <c:v>530.04994926533004</c:v>
                </c:pt>
                <c:pt idx="5825">
                  <c:v>530.04422337267704</c:v>
                </c:pt>
                <c:pt idx="5826">
                  <c:v>530.03541579196803</c:v>
                </c:pt>
                <c:pt idx="5827">
                  <c:v>530.025642207744</c:v>
                </c:pt>
                <c:pt idx="5828">
                  <c:v>530.02533040100298</c:v>
                </c:pt>
                <c:pt idx="5829">
                  <c:v>529.92426728813598</c:v>
                </c:pt>
                <c:pt idx="5830">
                  <c:v>529.91038150430097</c:v>
                </c:pt>
                <c:pt idx="5831">
                  <c:v>529.88646147682596</c:v>
                </c:pt>
                <c:pt idx="5832">
                  <c:v>529.88451957317295</c:v>
                </c:pt>
                <c:pt idx="5833">
                  <c:v>529.85933187455998</c:v>
                </c:pt>
                <c:pt idx="5834">
                  <c:v>529.82162746859694</c:v>
                </c:pt>
                <c:pt idx="5835">
                  <c:v>529.79333197756296</c:v>
                </c:pt>
                <c:pt idx="5836">
                  <c:v>529.77507864888696</c:v>
                </c:pt>
                <c:pt idx="5837">
                  <c:v>529.75607883791702</c:v>
                </c:pt>
                <c:pt idx="5838">
                  <c:v>529.72428918816604</c:v>
                </c:pt>
                <c:pt idx="5839">
                  <c:v>529.70034375687396</c:v>
                </c:pt>
                <c:pt idx="5840">
                  <c:v>529.68608786719005</c:v>
                </c:pt>
                <c:pt idx="5841">
                  <c:v>529.67996434896202</c:v>
                </c:pt>
                <c:pt idx="5842">
                  <c:v>529.66775856463505</c:v>
                </c:pt>
                <c:pt idx="5843">
                  <c:v>529.66474311280194</c:v>
                </c:pt>
                <c:pt idx="5844">
                  <c:v>529.66006717718506</c:v>
                </c:pt>
                <c:pt idx="5845">
                  <c:v>529.65498188852996</c:v>
                </c:pt>
                <c:pt idx="5846">
                  <c:v>529.65055378223497</c:v>
                </c:pt>
                <c:pt idx="5847">
                  <c:v>529.64674597750002</c:v>
                </c:pt>
                <c:pt idx="5848">
                  <c:v>529.63182745853203</c:v>
                </c:pt>
                <c:pt idx="5849">
                  <c:v>529.58381047563705</c:v>
                </c:pt>
                <c:pt idx="5850">
                  <c:v>529.54384420223801</c:v>
                </c:pt>
                <c:pt idx="5851">
                  <c:v>529.51893026267498</c:v>
                </c:pt>
                <c:pt idx="5852">
                  <c:v>529.516513577208</c:v>
                </c:pt>
                <c:pt idx="5853">
                  <c:v>529.47669276701401</c:v>
                </c:pt>
                <c:pt idx="5854">
                  <c:v>529.43689320071496</c:v>
                </c:pt>
                <c:pt idx="5855">
                  <c:v>529.43085764991395</c:v>
                </c:pt>
                <c:pt idx="5856">
                  <c:v>529.42278234140497</c:v>
                </c:pt>
                <c:pt idx="5857">
                  <c:v>529.41556581413897</c:v>
                </c:pt>
                <c:pt idx="5858">
                  <c:v>529.38095503437103</c:v>
                </c:pt>
                <c:pt idx="5859">
                  <c:v>529.370989984017</c:v>
                </c:pt>
                <c:pt idx="5860">
                  <c:v>529.35524747324496</c:v>
                </c:pt>
                <c:pt idx="5861">
                  <c:v>529.33246702459599</c:v>
                </c:pt>
                <c:pt idx="5862">
                  <c:v>529.326319334255</c:v>
                </c:pt>
                <c:pt idx="5863">
                  <c:v>529.26735701182599</c:v>
                </c:pt>
                <c:pt idx="5864">
                  <c:v>529.22861364424205</c:v>
                </c:pt>
                <c:pt idx="5865">
                  <c:v>529.21125439697505</c:v>
                </c:pt>
                <c:pt idx="5866">
                  <c:v>529.21021775561906</c:v>
                </c:pt>
                <c:pt idx="5867">
                  <c:v>529.19228357988095</c:v>
                </c:pt>
                <c:pt idx="5868">
                  <c:v>529.18153783710795</c:v>
                </c:pt>
                <c:pt idx="5869">
                  <c:v>529.15993027736602</c:v>
                </c:pt>
                <c:pt idx="5870">
                  <c:v>529.15015839199305</c:v>
                </c:pt>
                <c:pt idx="5871">
                  <c:v>529.14275806453497</c:v>
                </c:pt>
                <c:pt idx="5872">
                  <c:v>529.04755502136095</c:v>
                </c:pt>
                <c:pt idx="5873">
                  <c:v>529.04522479736704</c:v>
                </c:pt>
                <c:pt idx="5874">
                  <c:v>528.99502010359504</c:v>
                </c:pt>
                <c:pt idx="5875">
                  <c:v>528.98742644326296</c:v>
                </c:pt>
                <c:pt idx="5876">
                  <c:v>528.98591326268297</c:v>
                </c:pt>
                <c:pt idx="5877">
                  <c:v>528.97569690622299</c:v>
                </c:pt>
                <c:pt idx="5878">
                  <c:v>528.95821802508601</c:v>
                </c:pt>
                <c:pt idx="5879">
                  <c:v>528.93580759598399</c:v>
                </c:pt>
                <c:pt idx="5880">
                  <c:v>528.93273812657696</c:v>
                </c:pt>
                <c:pt idx="5881">
                  <c:v>528.92431058417606</c:v>
                </c:pt>
                <c:pt idx="5882">
                  <c:v>528.92081770419702</c:v>
                </c:pt>
                <c:pt idx="5883">
                  <c:v>528.90169525781403</c:v>
                </c:pt>
                <c:pt idx="5884">
                  <c:v>528.90061426772002</c:v>
                </c:pt>
                <c:pt idx="5885">
                  <c:v>528.89888365424201</c:v>
                </c:pt>
                <c:pt idx="5886">
                  <c:v>528.88634774610398</c:v>
                </c:pt>
                <c:pt idx="5887">
                  <c:v>528.86908893169198</c:v>
                </c:pt>
                <c:pt idx="5888">
                  <c:v>528.80093150191703</c:v>
                </c:pt>
                <c:pt idx="5889">
                  <c:v>528.791333589244</c:v>
                </c:pt>
                <c:pt idx="5890">
                  <c:v>528.78671529826499</c:v>
                </c:pt>
                <c:pt idx="5891">
                  <c:v>528.77856324876996</c:v>
                </c:pt>
                <c:pt idx="5892">
                  <c:v>528.72549411172702</c:v>
                </c:pt>
                <c:pt idx="5893">
                  <c:v>528.72141458901001</c:v>
                </c:pt>
                <c:pt idx="5894">
                  <c:v>528.71336797278605</c:v>
                </c:pt>
                <c:pt idx="5895">
                  <c:v>528.67406432522603</c:v>
                </c:pt>
                <c:pt idx="5896">
                  <c:v>528.62871747019199</c:v>
                </c:pt>
                <c:pt idx="5897">
                  <c:v>528.62554511362202</c:v>
                </c:pt>
                <c:pt idx="5898">
                  <c:v>528.59864940391697</c:v>
                </c:pt>
                <c:pt idx="5899">
                  <c:v>528.54119550929397</c:v>
                </c:pt>
                <c:pt idx="5900">
                  <c:v>528.53390223019505</c:v>
                </c:pt>
                <c:pt idx="5901">
                  <c:v>528.46123177822597</c:v>
                </c:pt>
                <c:pt idx="5902">
                  <c:v>528.43778902834401</c:v>
                </c:pt>
                <c:pt idx="5903">
                  <c:v>528.43428586489995</c:v>
                </c:pt>
                <c:pt idx="5904">
                  <c:v>528.37176182589599</c:v>
                </c:pt>
                <c:pt idx="5905">
                  <c:v>528.363756191422</c:v>
                </c:pt>
                <c:pt idx="5906">
                  <c:v>528.34890765161094</c:v>
                </c:pt>
                <c:pt idx="5907">
                  <c:v>528.342107403196</c:v>
                </c:pt>
                <c:pt idx="5908">
                  <c:v>528.33668323214204</c:v>
                </c:pt>
                <c:pt idx="5909">
                  <c:v>528.329062726752</c:v>
                </c:pt>
                <c:pt idx="5910">
                  <c:v>528.32571736324405</c:v>
                </c:pt>
                <c:pt idx="5911">
                  <c:v>528.24765595739996</c:v>
                </c:pt>
                <c:pt idx="5912">
                  <c:v>528.20890590374995</c:v>
                </c:pt>
                <c:pt idx="5913">
                  <c:v>528.18607662436</c:v>
                </c:pt>
                <c:pt idx="5914">
                  <c:v>528.14719655876399</c:v>
                </c:pt>
                <c:pt idx="5915">
                  <c:v>528.12960242868098</c:v>
                </c:pt>
                <c:pt idx="5916">
                  <c:v>528.12935261928305</c:v>
                </c:pt>
                <c:pt idx="5917">
                  <c:v>528.07474394025905</c:v>
                </c:pt>
                <c:pt idx="5918">
                  <c:v>528.03661636698803</c:v>
                </c:pt>
                <c:pt idx="5919">
                  <c:v>527.97987429621196</c:v>
                </c:pt>
                <c:pt idx="5920">
                  <c:v>527.906764599143</c:v>
                </c:pt>
                <c:pt idx="5921">
                  <c:v>527.89392793160505</c:v>
                </c:pt>
                <c:pt idx="5922">
                  <c:v>527.88867801720005</c:v>
                </c:pt>
                <c:pt idx="5923">
                  <c:v>527.87808888669394</c:v>
                </c:pt>
                <c:pt idx="5924">
                  <c:v>527.86637396623701</c:v>
                </c:pt>
                <c:pt idx="5925">
                  <c:v>527.78974385870902</c:v>
                </c:pt>
                <c:pt idx="5926">
                  <c:v>527.77537975416999</c:v>
                </c:pt>
                <c:pt idx="5927">
                  <c:v>527.74819912673695</c:v>
                </c:pt>
                <c:pt idx="5928">
                  <c:v>527.67453877485798</c:v>
                </c:pt>
                <c:pt idx="5929">
                  <c:v>527.64504781174799</c:v>
                </c:pt>
                <c:pt idx="5930">
                  <c:v>527.64351025235896</c:v>
                </c:pt>
                <c:pt idx="5931">
                  <c:v>527.59795070696396</c:v>
                </c:pt>
                <c:pt idx="5932">
                  <c:v>527.57453691632202</c:v>
                </c:pt>
                <c:pt idx="5933">
                  <c:v>527.55002461950005</c:v>
                </c:pt>
                <c:pt idx="5934">
                  <c:v>527.532511465212</c:v>
                </c:pt>
                <c:pt idx="5935">
                  <c:v>527.52560928484604</c:v>
                </c:pt>
                <c:pt idx="5936">
                  <c:v>527.51766811032996</c:v>
                </c:pt>
                <c:pt idx="5937">
                  <c:v>527.48470228908604</c:v>
                </c:pt>
                <c:pt idx="5938">
                  <c:v>527.475569533064</c:v>
                </c:pt>
                <c:pt idx="5939">
                  <c:v>527.47547472106305</c:v>
                </c:pt>
                <c:pt idx="5940">
                  <c:v>527.33767711493203</c:v>
                </c:pt>
                <c:pt idx="5941">
                  <c:v>527.29538367494695</c:v>
                </c:pt>
                <c:pt idx="5942">
                  <c:v>527.28960079878402</c:v>
                </c:pt>
                <c:pt idx="5943">
                  <c:v>527.25784313469705</c:v>
                </c:pt>
                <c:pt idx="5944">
                  <c:v>527.25310245063304</c:v>
                </c:pt>
                <c:pt idx="5945">
                  <c:v>527.23469723703602</c:v>
                </c:pt>
                <c:pt idx="5946">
                  <c:v>527.19564768198097</c:v>
                </c:pt>
                <c:pt idx="5947">
                  <c:v>527.16805224561904</c:v>
                </c:pt>
                <c:pt idx="5948">
                  <c:v>527.16137716521303</c:v>
                </c:pt>
                <c:pt idx="5949">
                  <c:v>527.15862927455703</c:v>
                </c:pt>
                <c:pt idx="5950">
                  <c:v>527.14786145535697</c:v>
                </c:pt>
                <c:pt idx="5951">
                  <c:v>527.14308851675105</c:v>
                </c:pt>
                <c:pt idx="5952">
                  <c:v>527.13455164721302</c:v>
                </c:pt>
                <c:pt idx="5953">
                  <c:v>527.12286151393198</c:v>
                </c:pt>
                <c:pt idx="5954">
                  <c:v>527.11776756622703</c:v>
                </c:pt>
                <c:pt idx="5955">
                  <c:v>527.11475000463304</c:v>
                </c:pt>
                <c:pt idx="5956">
                  <c:v>527.06796322677405</c:v>
                </c:pt>
                <c:pt idx="5957">
                  <c:v>527.04445699622602</c:v>
                </c:pt>
                <c:pt idx="5958">
                  <c:v>527.03378577500905</c:v>
                </c:pt>
                <c:pt idx="5959">
                  <c:v>526.98842953723795</c:v>
                </c:pt>
                <c:pt idx="5960">
                  <c:v>526.98684700344597</c:v>
                </c:pt>
                <c:pt idx="5961">
                  <c:v>526.91783952466403</c:v>
                </c:pt>
                <c:pt idx="5962">
                  <c:v>526.913950740068</c:v>
                </c:pt>
                <c:pt idx="5963">
                  <c:v>526.85911076725995</c:v>
                </c:pt>
                <c:pt idx="5964">
                  <c:v>526.76543371023695</c:v>
                </c:pt>
                <c:pt idx="5965">
                  <c:v>526.76460314250505</c:v>
                </c:pt>
                <c:pt idx="5966">
                  <c:v>526.71444769081097</c:v>
                </c:pt>
                <c:pt idx="5967">
                  <c:v>526.711689433012</c:v>
                </c:pt>
                <c:pt idx="5968">
                  <c:v>526.65507022803001</c:v>
                </c:pt>
                <c:pt idx="5969">
                  <c:v>526.62553977913797</c:v>
                </c:pt>
                <c:pt idx="5970">
                  <c:v>526.58036867325302</c:v>
                </c:pt>
                <c:pt idx="5971">
                  <c:v>526.55729578545197</c:v>
                </c:pt>
                <c:pt idx="5972">
                  <c:v>526.52908184060402</c:v>
                </c:pt>
                <c:pt idx="5973">
                  <c:v>526.49180332199603</c:v>
                </c:pt>
                <c:pt idx="5974">
                  <c:v>526.38059421280502</c:v>
                </c:pt>
                <c:pt idx="5975">
                  <c:v>526.35520507845399</c:v>
                </c:pt>
                <c:pt idx="5976">
                  <c:v>526.31775850963004</c:v>
                </c:pt>
                <c:pt idx="5977">
                  <c:v>526.30586057887194</c:v>
                </c:pt>
                <c:pt idx="5978">
                  <c:v>526.247994787528</c:v>
                </c:pt>
                <c:pt idx="5979">
                  <c:v>526.21806763775203</c:v>
                </c:pt>
                <c:pt idx="5980">
                  <c:v>526.20450411871605</c:v>
                </c:pt>
                <c:pt idx="5981">
                  <c:v>526.20193022173203</c:v>
                </c:pt>
                <c:pt idx="5982">
                  <c:v>526.19087668145698</c:v>
                </c:pt>
                <c:pt idx="5983">
                  <c:v>526.152172911354</c:v>
                </c:pt>
                <c:pt idx="5984">
                  <c:v>526.13993267092098</c:v>
                </c:pt>
                <c:pt idx="5985">
                  <c:v>526.12280208658001</c:v>
                </c:pt>
                <c:pt idx="5986">
                  <c:v>526.12000552652296</c:v>
                </c:pt>
                <c:pt idx="5987">
                  <c:v>526.11037092983599</c:v>
                </c:pt>
                <c:pt idx="5988">
                  <c:v>526.09639556408001</c:v>
                </c:pt>
                <c:pt idx="5989">
                  <c:v>526.06786740505197</c:v>
                </c:pt>
                <c:pt idx="5990">
                  <c:v>526.06532616949596</c:v>
                </c:pt>
                <c:pt idx="5991">
                  <c:v>526.03868306439404</c:v>
                </c:pt>
                <c:pt idx="5992">
                  <c:v>526.03688553905204</c:v>
                </c:pt>
                <c:pt idx="5993">
                  <c:v>526.022519350896</c:v>
                </c:pt>
                <c:pt idx="5994">
                  <c:v>526.01953161217102</c:v>
                </c:pt>
                <c:pt idx="5995">
                  <c:v>525.98957480802301</c:v>
                </c:pt>
                <c:pt idx="5996">
                  <c:v>525.98623709696597</c:v>
                </c:pt>
                <c:pt idx="5997">
                  <c:v>525.97362413627104</c:v>
                </c:pt>
                <c:pt idx="5998">
                  <c:v>525.97000818871595</c:v>
                </c:pt>
                <c:pt idx="5999">
                  <c:v>525.93198218240695</c:v>
                </c:pt>
                <c:pt idx="6000">
                  <c:v>525.87909975397304</c:v>
                </c:pt>
                <c:pt idx="6001">
                  <c:v>525.82171834374299</c:v>
                </c:pt>
                <c:pt idx="6002">
                  <c:v>525.80535732718704</c:v>
                </c:pt>
                <c:pt idx="6003">
                  <c:v>525.76990915204999</c:v>
                </c:pt>
                <c:pt idx="6004">
                  <c:v>525.73661522123905</c:v>
                </c:pt>
                <c:pt idx="6005">
                  <c:v>525.70380827087195</c:v>
                </c:pt>
                <c:pt idx="6006">
                  <c:v>525.65512556949204</c:v>
                </c:pt>
                <c:pt idx="6007">
                  <c:v>525.64449663969003</c:v>
                </c:pt>
                <c:pt idx="6008">
                  <c:v>525.57967581136199</c:v>
                </c:pt>
                <c:pt idx="6009">
                  <c:v>525.56230529814002</c:v>
                </c:pt>
                <c:pt idx="6010">
                  <c:v>525.55156817614295</c:v>
                </c:pt>
                <c:pt idx="6011">
                  <c:v>525.53906353428704</c:v>
                </c:pt>
                <c:pt idx="6012">
                  <c:v>525.51485515196805</c:v>
                </c:pt>
                <c:pt idx="6013">
                  <c:v>525.48060036208506</c:v>
                </c:pt>
                <c:pt idx="6014">
                  <c:v>525.47752426401996</c:v>
                </c:pt>
                <c:pt idx="6015">
                  <c:v>525.416434356953</c:v>
                </c:pt>
                <c:pt idx="6016">
                  <c:v>525.385314791729</c:v>
                </c:pt>
                <c:pt idx="6017">
                  <c:v>525.36935530225105</c:v>
                </c:pt>
                <c:pt idx="6018">
                  <c:v>525.36307792661898</c:v>
                </c:pt>
                <c:pt idx="6019">
                  <c:v>525.36111969853596</c:v>
                </c:pt>
                <c:pt idx="6020">
                  <c:v>525.33862660937302</c:v>
                </c:pt>
                <c:pt idx="6021">
                  <c:v>525.321046522762</c:v>
                </c:pt>
                <c:pt idx="6022">
                  <c:v>525.31104181302999</c:v>
                </c:pt>
                <c:pt idx="6023">
                  <c:v>525.30062778524098</c:v>
                </c:pt>
                <c:pt idx="6024">
                  <c:v>525.26959629478301</c:v>
                </c:pt>
                <c:pt idx="6025">
                  <c:v>525.26623093922501</c:v>
                </c:pt>
                <c:pt idx="6026">
                  <c:v>525.23899869727302</c:v>
                </c:pt>
                <c:pt idx="6027">
                  <c:v>525.22410047794403</c:v>
                </c:pt>
                <c:pt idx="6028">
                  <c:v>525.21918483434797</c:v>
                </c:pt>
                <c:pt idx="6029">
                  <c:v>525.20611114316</c:v>
                </c:pt>
                <c:pt idx="6030">
                  <c:v>525.18667978717599</c:v>
                </c:pt>
                <c:pt idx="6031">
                  <c:v>525.13509590187198</c:v>
                </c:pt>
                <c:pt idx="6032">
                  <c:v>525.12775058673799</c:v>
                </c:pt>
                <c:pt idx="6033">
                  <c:v>525.10580385481001</c:v>
                </c:pt>
                <c:pt idx="6034">
                  <c:v>525.07196406678395</c:v>
                </c:pt>
                <c:pt idx="6035">
                  <c:v>525.01917610466899</c:v>
                </c:pt>
                <c:pt idx="6036">
                  <c:v>524.98437609777</c:v>
                </c:pt>
                <c:pt idx="6037">
                  <c:v>524.95025451874596</c:v>
                </c:pt>
                <c:pt idx="6038">
                  <c:v>524.88325499771702</c:v>
                </c:pt>
                <c:pt idx="6039">
                  <c:v>524.87699697530695</c:v>
                </c:pt>
                <c:pt idx="6040">
                  <c:v>524.76928325152403</c:v>
                </c:pt>
                <c:pt idx="6041">
                  <c:v>524.71610956231996</c:v>
                </c:pt>
                <c:pt idx="6042">
                  <c:v>524.71601314811505</c:v>
                </c:pt>
                <c:pt idx="6043">
                  <c:v>524.66768225977205</c:v>
                </c:pt>
                <c:pt idx="6044">
                  <c:v>524.65414395224104</c:v>
                </c:pt>
                <c:pt idx="6045">
                  <c:v>524.64296218668505</c:v>
                </c:pt>
                <c:pt idx="6046">
                  <c:v>524.60210269668096</c:v>
                </c:pt>
                <c:pt idx="6047">
                  <c:v>524.57314354566404</c:v>
                </c:pt>
                <c:pt idx="6048">
                  <c:v>524.54670429437601</c:v>
                </c:pt>
                <c:pt idx="6049">
                  <c:v>524.52053130341699</c:v>
                </c:pt>
                <c:pt idx="6050">
                  <c:v>524.50104700560405</c:v>
                </c:pt>
                <c:pt idx="6051">
                  <c:v>524.43729810728496</c:v>
                </c:pt>
                <c:pt idx="6052">
                  <c:v>524.40575757622105</c:v>
                </c:pt>
                <c:pt idx="6053">
                  <c:v>524.36721250810899</c:v>
                </c:pt>
                <c:pt idx="6054">
                  <c:v>524.36035495747603</c:v>
                </c:pt>
                <c:pt idx="6055">
                  <c:v>524.348750825754</c:v>
                </c:pt>
                <c:pt idx="6056">
                  <c:v>524.33060500569695</c:v>
                </c:pt>
                <c:pt idx="6057">
                  <c:v>524.27866906902398</c:v>
                </c:pt>
                <c:pt idx="6058">
                  <c:v>524.27165253947396</c:v>
                </c:pt>
                <c:pt idx="6059">
                  <c:v>524.25342583946201</c:v>
                </c:pt>
                <c:pt idx="6060">
                  <c:v>524.202139745247</c:v>
                </c:pt>
                <c:pt idx="6061">
                  <c:v>524.18581323193598</c:v>
                </c:pt>
                <c:pt idx="6062">
                  <c:v>524.16749732163498</c:v>
                </c:pt>
                <c:pt idx="6063">
                  <c:v>524.14030887151705</c:v>
                </c:pt>
                <c:pt idx="6064">
                  <c:v>524.11897805331103</c:v>
                </c:pt>
                <c:pt idx="6065">
                  <c:v>524.10477759979403</c:v>
                </c:pt>
                <c:pt idx="6066">
                  <c:v>524.08039988636904</c:v>
                </c:pt>
                <c:pt idx="6067">
                  <c:v>524.04806459080896</c:v>
                </c:pt>
                <c:pt idx="6068">
                  <c:v>524.02377446190303</c:v>
                </c:pt>
                <c:pt idx="6069">
                  <c:v>523.98854557604704</c:v>
                </c:pt>
                <c:pt idx="6070">
                  <c:v>523.98493869689901</c:v>
                </c:pt>
                <c:pt idx="6071">
                  <c:v>523.96362228585599</c:v>
                </c:pt>
                <c:pt idx="6072">
                  <c:v>523.96166120994303</c:v>
                </c:pt>
                <c:pt idx="6073">
                  <c:v>523.94944217084799</c:v>
                </c:pt>
                <c:pt idx="6074">
                  <c:v>523.90271894795796</c:v>
                </c:pt>
                <c:pt idx="6075">
                  <c:v>523.86007537837304</c:v>
                </c:pt>
                <c:pt idx="6076">
                  <c:v>523.82340256020495</c:v>
                </c:pt>
                <c:pt idx="6077">
                  <c:v>523.783710376984</c:v>
                </c:pt>
                <c:pt idx="6078">
                  <c:v>523.73352860562102</c:v>
                </c:pt>
                <c:pt idx="6079">
                  <c:v>523.68228807526395</c:v>
                </c:pt>
                <c:pt idx="6080">
                  <c:v>523.64071395381302</c:v>
                </c:pt>
                <c:pt idx="6081">
                  <c:v>523.57674618571605</c:v>
                </c:pt>
                <c:pt idx="6082">
                  <c:v>523.38621874595196</c:v>
                </c:pt>
                <c:pt idx="6083">
                  <c:v>523.37940348024904</c:v>
                </c:pt>
                <c:pt idx="6084">
                  <c:v>523.358020270559</c:v>
                </c:pt>
                <c:pt idx="6085">
                  <c:v>523.35438186083195</c:v>
                </c:pt>
                <c:pt idx="6086">
                  <c:v>523.33065586769601</c:v>
                </c:pt>
                <c:pt idx="6087">
                  <c:v>523.32388952169094</c:v>
                </c:pt>
                <c:pt idx="6088">
                  <c:v>523.31321158517596</c:v>
                </c:pt>
                <c:pt idx="6089">
                  <c:v>523.305935622726</c:v>
                </c:pt>
                <c:pt idx="6090">
                  <c:v>523.30050364988097</c:v>
                </c:pt>
                <c:pt idx="6091">
                  <c:v>523.29769688568001</c:v>
                </c:pt>
                <c:pt idx="6092">
                  <c:v>523.27752982347499</c:v>
                </c:pt>
                <c:pt idx="6093">
                  <c:v>523.25649178166805</c:v>
                </c:pt>
                <c:pt idx="6094">
                  <c:v>523.23527561199296</c:v>
                </c:pt>
                <c:pt idx="6095">
                  <c:v>523.23497858117105</c:v>
                </c:pt>
                <c:pt idx="6096">
                  <c:v>523.18680995607997</c:v>
                </c:pt>
                <c:pt idx="6097">
                  <c:v>523.16722667471197</c:v>
                </c:pt>
                <c:pt idx="6098">
                  <c:v>523.15851969800201</c:v>
                </c:pt>
                <c:pt idx="6099">
                  <c:v>523.12815984494705</c:v>
                </c:pt>
                <c:pt idx="6100">
                  <c:v>523.10708039283202</c:v>
                </c:pt>
                <c:pt idx="6101">
                  <c:v>523.08168314448199</c:v>
                </c:pt>
                <c:pt idx="6102">
                  <c:v>523.07372163804996</c:v>
                </c:pt>
                <c:pt idx="6103">
                  <c:v>523.06188964249804</c:v>
                </c:pt>
                <c:pt idx="6104">
                  <c:v>522.97926147112003</c:v>
                </c:pt>
                <c:pt idx="6105">
                  <c:v>522.947654693338</c:v>
                </c:pt>
                <c:pt idx="6106">
                  <c:v>522.942740028049</c:v>
                </c:pt>
                <c:pt idx="6107">
                  <c:v>522.910830054234</c:v>
                </c:pt>
                <c:pt idx="6108">
                  <c:v>522.89666741338203</c:v>
                </c:pt>
                <c:pt idx="6109">
                  <c:v>522.87419918928595</c:v>
                </c:pt>
                <c:pt idx="6110">
                  <c:v>522.84978763673598</c:v>
                </c:pt>
                <c:pt idx="6111">
                  <c:v>522.83358497750999</c:v>
                </c:pt>
                <c:pt idx="6112">
                  <c:v>522.77679474178797</c:v>
                </c:pt>
                <c:pt idx="6113">
                  <c:v>522.69387387076495</c:v>
                </c:pt>
                <c:pt idx="6114">
                  <c:v>522.67011528437695</c:v>
                </c:pt>
                <c:pt idx="6115">
                  <c:v>522.66533117067502</c:v>
                </c:pt>
                <c:pt idx="6116">
                  <c:v>522.62928233111199</c:v>
                </c:pt>
                <c:pt idx="6117">
                  <c:v>522.61353619811098</c:v>
                </c:pt>
                <c:pt idx="6118">
                  <c:v>522.56569438375504</c:v>
                </c:pt>
                <c:pt idx="6119">
                  <c:v>522.50011242169205</c:v>
                </c:pt>
                <c:pt idx="6120">
                  <c:v>522.49332834266704</c:v>
                </c:pt>
                <c:pt idx="6121">
                  <c:v>522.45987809635403</c:v>
                </c:pt>
                <c:pt idx="6122">
                  <c:v>522.457790511496</c:v>
                </c:pt>
                <c:pt idx="6123">
                  <c:v>522.44078034888003</c:v>
                </c:pt>
                <c:pt idx="6124">
                  <c:v>522.42163613760101</c:v>
                </c:pt>
                <c:pt idx="6125">
                  <c:v>522.41890542865599</c:v>
                </c:pt>
                <c:pt idx="6126">
                  <c:v>522.41532832867301</c:v>
                </c:pt>
                <c:pt idx="6127">
                  <c:v>522.32410572978097</c:v>
                </c:pt>
                <c:pt idx="6128">
                  <c:v>522.29817209229702</c:v>
                </c:pt>
                <c:pt idx="6129">
                  <c:v>522.27197492761104</c:v>
                </c:pt>
                <c:pt idx="6130">
                  <c:v>522.24101941104595</c:v>
                </c:pt>
                <c:pt idx="6131">
                  <c:v>522.21387277963595</c:v>
                </c:pt>
                <c:pt idx="6132">
                  <c:v>522.20811659371998</c:v>
                </c:pt>
                <c:pt idx="6133">
                  <c:v>522.19864180182401</c:v>
                </c:pt>
                <c:pt idx="6134">
                  <c:v>522.18537414561195</c:v>
                </c:pt>
                <c:pt idx="6135">
                  <c:v>522.13902866217802</c:v>
                </c:pt>
                <c:pt idx="6136">
                  <c:v>522.126953238591</c:v>
                </c:pt>
                <c:pt idx="6137">
                  <c:v>522.07947426411295</c:v>
                </c:pt>
                <c:pt idx="6138">
                  <c:v>522.06462182658095</c:v>
                </c:pt>
                <c:pt idx="6139">
                  <c:v>521.99045393271399</c:v>
                </c:pt>
                <c:pt idx="6140">
                  <c:v>521.97273454761705</c:v>
                </c:pt>
                <c:pt idx="6141">
                  <c:v>521.94715234292005</c:v>
                </c:pt>
                <c:pt idx="6142">
                  <c:v>521.90646052978104</c:v>
                </c:pt>
                <c:pt idx="6143">
                  <c:v>521.88248103780495</c:v>
                </c:pt>
                <c:pt idx="6144">
                  <c:v>521.862900053472</c:v>
                </c:pt>
                <c:pt idx="6145">
                  <c:v>521.86153240822296</c:v>
                </c:pt>
                <c:pt idx="6146">
                  <c:v>521.82883565489306</c:v>
                </c:pt>
                <c:pt idx="6147">
                  <c:v>521.81502276830599</c:v>
                </c:pt>
                <c:pt idx="6148">
                  <c:v>521.80208400748995</c:v>
                </c:pt>
                <c:pt idx="6149">
                  <c:v>521.78896779968295</c:v>
                </c:pt>
                <c:pt idx="6150">
                  <c:v>521.77388810455295</c:v>
                </c:pt>
                <c:pt idx="6151">
                  <c:v>521.76308234461601</c:v>
                </c:pt>
                <c:pt idx="6152">
                  <c:v>521.73548191033103</c:v>
                </c:pt>
                <c:pt idx="6153">
                  <c:v>521.70301782458296</c:v>
                </c:pt>
                <c:pt idx="6154">
                  <c:v>521.70081891681104</c:v>
                </c:pt>
                <c:pt idx="6155">
                  <c:v>521.69929522394295</c:v>
                </c:pt>
                <c:pt idx="6156">
                  <c:v>521.65219533608399</c:v>
                </c:pt>
                <c:pt idx="6157">
                  <c:v>521.64836224825001</c:v>
                </c:pt>
                <c:pt idx="6158">
                  <c:v>521.641437980001</c:v>
                </c:pt>
                <c:pt idx="6159">
                  <c:v>521.63976111715999</c:v>
                </c:pt>
                <c:pt idx="6160">
                  <c:v>521.63435449351198</c:v>
                </c:pt>
                <c:pt idx="6161">
                  <c:v>521.57546956002602</c:v>
                </c:pt>
                <c:pt idx="6162">
                  <c:v>521.57347301876803</c:v>
                </c:pt>
                <c:pt idx="6163">
                  <c:v>521.56391469914695</c:v>
                </c:pt>
                <c:pt idx="6164">
                  <c:v>521.55834085092101</c:v>
                </c:pt>
                <c:pt idx="6165">
                  <c:v>521.50481677557298</c:v>
                </c:pt>
                <c:pt idx="6166">
                  <c:v>521.50433255854603</c:v>
                </c:pt>
                <c:pt idx="6167">
                  <c:v>521.45863723178502</c:v>
                </c:pt>
                <c:pt idx="6168">
                  <c:v>521.45724358175505</c:v>
                </c:pt>
                <c:pt idx="6169">
                  <c:v>521.44305911501101</c:v>
                </c:pt>
                <c:pt idx="6170">
                  <c:v>521.43332247689705</c:v>
                </c:pt>
                <c:pt idx="6171">
                  <c:v>521.38622429247403</c:v>
                </c:pt>
                <c:pt idx="6172">
                  <c:v>521.34920733103195</c:v>
                </c:pt>
                <c:pt idx="6173">
                  <c:v>521.33546395023802</c:v>
                </c:pt>
                <c:pt idx="6174">
                  <c:v>521.307517334316</c:v>
                </c:pt>
                <c:pt idx="6175">
                  <c:v>521.30575848175397</c:v>
                </c:pt>
                <c:pt idx="6176">
                  <c:v>521.26855050060101</c:v>
                </c:pt>
                <c:pt idx="6177">
                  <c:v>521.20470241467297</c:v>
                </c:pt>
                <c:pt idx="6178">
                  <c:v>521.17484034986001</c:v>
                </c:pt>
                <c:pt idx="6179">
                  <c:v>521.157366786691</c:v>
                </c:pt>
                <c:pt idx="6180">
                  <c:v>521.14417676477694</c:v>
                </c:pt>
                <c:pt idx="6181">
                  <c:v>521.144084812144</c:v>
                </c:pt>
                <c:pt idx="6182">
                  <c:v>521.13685063967102</c:v>
                </c:pt>
                <c:pt idx="6183">
                  <c:v>521.10705105171098</c:v>
                </c:pt>
                <c:pt idx="6184">
                  <c:v>521.07519381260295</c:v>
                </c:pt>
                <c:pt idx="6185">
                  <c:v>521.05700797403904</c:v>
                </c:pt>
                <c:pt idx="6186">
                  <c:v>521.05032368156299</c:v>
                </c:pt>
                <c:pt idx="6187">
                  <c:v>521.04464607470197</c:v>
                </c:pt>
                <c:pt idx="6188">
                  <c:v>521.03331732808203</c:v>
                </c:pt>
                <c:pt idx="6189">
                  <c:v>520.98764020301098</c:v>
                </c:pt>
                <c:pt idx="6190">
                  <c:v>520.98674212725905</c:v>
                </c:pt>
                <c:pt idx="6191">
                  <c:v>520.97428202882804</c:v>
                </c:pt>
                <c:pt idx="6192">
                  <c:v>520.934074159023</c:v>
                </c:pt>
                <c:pt idx="6193">
                  <c:v>520.92843428216099</c:v>
                </c:pt>
                <c:pt idx="6194">
                  <c:v>520.92437355587299</c:v>
                </c:pt>
                <c:pt idx="6195">
                  <c:v>520.89884332019403</c:v>
                </c:pt>
                <c:pt idx="6196">
                  <c:v>520.87569358513895</c:v>
                </c:pt>
                <c:pt idx="6197">
                  <c:v>520.87029240071695</c:v>
                </c:pt>
                <c:pt idx="6198">
                  <c:v>520.86280844262399</c:v>
                </c:pt>
                <c:pt idx="6199">
                  <c:v>520.859710546359</c:v>
                </c:pt>
                <c:pt idx="6200">
                  <c:v>520.85883580773805</c:v>
                </c:pt>
                <c:pt idx="6201">
                  <c:v>520.84778879993598</c:v>
                </c:pt>
                <c:pt idx="6202">
                  <c:v>520.84277654048697</c:v>
                </c:pt>
                <c:pt idx="6203">
                  <c:v>520.83299750032199</c:v>
                </c:pt>
                <c:pt idx="6204">
                  <c:v>520.81620591228102</c:v>
                </c:pt>
                <c:pt idx="6205">
                  <c:v>520.76596499784705</c:v>
                </c:pt>
                <c:pt idx="6206">
                  <c:v>520.73443285134601</c:v>
                </c:pt>
                <c:pt idx="6207">
                  <c:v>520.70518030591495</c:v>
                </c:pt>
                <c:pt idx="6208">
                  <c:v>520.67487567573403</c:v>
                </c:pt>
                <c:pt idx="6209">
                  <c:v>520.670568431844</c:v>
                </c:pt>
                <c:pt idx="6210">
                  <c:v>520.63922146135303</c:v>
                </c:pt>
                <c:pt idx="6211">
                  <c:v>520.63413905828202</c:v>
                </c:pt>
                <c:pt idx="6212">
                  <c:v>520.61007682197101</c:v>
                </c:pt>
                <c:pt idx="6213">
                  <c:v>520.60811805723097</c:v>
                </c:pt>
                <c:pt idx="6214">
                  <c:v>520.56842470468098</c:v>
                </c:pt>
                <c:pt idx="6215">
                  <c:v>520.56588438766903</c:v>
                </c:pt>
                <c:pt idx="6216">
                  <c:v>520.55850925066102</c:v>
                </c:pt>
                <c:pt idx="6217">
                  <c:v>520.53283446735304</c:v>
                </c:pt>
                <c:pt idx="6218">
                  <c:v>520.49691193197202</c:v>
                </c:pt>
                <c:pt idx="6219">
                  <c:v>520.47627350543496</c:v>
                </c:pt>
                <c:pt idx="6220">
                  <c:v>520.45963582309696</c:v>
                </c:pt>
                <c:pt idx="6221">
                  <c:v>520.41685640277399</c:v>
                </c:pt>
                <c:pt idx="6222">
                  <c:v>520.33525037232198</c:v>
                </c:pt>
                <c:pt idx="6223">
                  <c:v>520.32560674804199</c:v>
                </c:pt>
                <c:pt idx="6224">
                  <c:v>520.29393311140802</c:v>
                </c:pt>
                <c:pt idx="6225">
                  <c:v>520.26932630452302</c:v>
                </c:pt>
                <c:pt idx="6226">
                  <c:v>520.26712586281099</c:v>
                </c:pt>
                <c:pt idx="6227">
                  <c:v>520.23111610302499</c:v>
                </c:pt>
                <c:pt idx="6228">
                  <c:v>520.22237305835199</c:v>
                </c:pt>
                <c:pt idx="6229">
                  <c:v>520.20830193168899</c:v>
                </c:pt>
                <c:pt idx="6230">
                  <c:v>520.19596760377897</c:v>
                </c:pt>
                <c:pt idx="6231">
                  <c:v>520.19043386408998</c:v>
                </c:pt>
                <c:pt idx="6232">
                  <c:v>520.17966967523398</c:v>
                </c:pt>
                <c:pt idx="6233">
                  <c:v>520.17383214234496</c:v>
                </c:pt>
                <c:pt idx="6234">
                  <c:v>520.09400243733296</c:v>
                </c:pt>
                <c:pt idx="6235">
                  <c:v>520.06823055913196</c:v>
                </c:pt>
                <c:pt idx="6236">
                  <c:v>520.01974089961698</c:v>
                </c:pt>
                <c:pt idx="6237">
                  <c:v>519.98437495853102</c:v>
                </c:pt>
                <c:pt idx="6238">
                  <c:v>519.93713891982304</c:v>
                </c:pt>
                <c:pt idx="6239">
                  <c:v>519.923517690229</c:v>
                </c:pt>
                <c:pt idx="6240">
                  <c:v>519.88869667762197</c:v>
                </c:pt>
                <c:pt idx="6241">
                  <c:v>519.87969385624797</c:v>
                </c:pt>
                <c:pt idx="6242">
                  <c:v>519.87454046368396</c:v>
                </c:pt>
                <c:pt idx="6243">
                  <c:v>519.82913372880205</c:v>
                </c:pt>
                <c:pt idx="6244">
                  <c:v>519.82365040883997</c:v>
                </c:pt>
                <c:pt idx="6245">
                  <c:v>519.80090219715703</c:v>
                </c:pt>
                <c:pt idx="6246">
                  <c:v>519.79302152978403</c:v>
                </c:pt>
                <c:pt idx="6247">
                  <c:v>519.789500211671</c:v>
                </c:pt>
                <c:pt idx="6248">
                  <c:v>519.75804731280903</c:v>
                </c:pt>
                <c:pt idx="6249">
                  <c:v>519.74494903758898</c:v>
                </c:pt>
                <c:pt idx="6250">
                  <c:v>519.71186857781197</c:v>
                </c:pt>
                <c:pt idx="6251">
                  <c:v>519.70189147014298</c:v>
                </c:pt>
                <c:pt idx="6252">
                  <c:v>519.68587271803096</c:v>
                </c:pt>
                <c:pt idx="6253">
                  <c:v>519.68317328825594</c:v>
                </c:pt>
                <c:pt idx="6254">
                  <c:v>519.64845486613603</c:v>
                </c:pt>
                <c:pt idx="6255">
                  <c:v>519.64275090079002</c:v>
                </c:pt>
                <c:pt idx="6256">
                  <c:v>519.62450691633796</c:v>
                </c:pt>
                <c:pt idx="6257">
                  <c:v>519.57184203197005</c:v>
                </c:pt>
                <c:pt idx="6258">
                  <c:v>519.56676594277599</c:v>
                </c:pt>
                <c:pt idx="6259">
                  <c:v>519.55329252312902</c:v>
                </c:pt>
                <c:pt idx="6260">
                  <c:v>519.55308888694105</c:v>
                </c:pt>
                <c:pt idx="6261">
                  <c:v>519.54720207038895</c:v>
                </c:pt>
                <c:pt idx="6262">
                  <c:v>519.50427276152004</c:v>
                </c:pt>
                <c:pt idx="6263">
                  <c:v>519.45949741230095</c:v>
                </c:pt>
                <c:pt idx="6264">
                  <c:v>519.42749617792401</c:v>
                </c:pt>
                <c:pt idx="6265">
                  <c:v>519.40334874100097</c:v>
                </c:pt>
                <c:pt idx="6266">
                  <c:v>519.35004014124695</c:v>
                </c:pt>
                <c:pt idx="6267">
                  <c:v>519.34988733803095</c:v>
                </c:pt>
                <c:pt idx="6268">
                  <c:v>519.33291917443796</c:v>
                </c:pt>
                <c:pt idx="6269">
                  <c:v>519.26662875705699</c:v>
                </c:pt>
                <c:pt idx="6270">
                  <c:v>519.26199101162604</c:v>
                </c:pt>
                <c:pt idx="6271">
                  <c:v>519.23544197317096</c:v>
                </c:pt>
                <c:pt idx="6272">
                  <c:v>519.233140833015</c:v>
                </c:pt>
                <c:pt idx="6273">
                  <c:v>519.23139900241597</c:v>
                </c:pt>
                <c:pt idx="6274">
                  <c:v>519.223685504321</c:v>
                </c:pt>
                <c:pt idx="6275">
                  <c:v>519.22091197711802</c:v>
                </c:pt>
                <c:pt idx="6276">
                  <c:v>519.20490895005696</c:v>
                </c:pt>
                <c:pt idx="6277">
                  <c:v>519.19012907179103</c:v>
                </c:pt>
                <c:pt idx="6278">
                  <c:v>519.18496234175802</c:v>
                </c:pt>
                <c:pt idx="6279">
                  <c:v>519.15104570033498</c:v>
                </c:pt>
                <c:pt idx="6280">
                  <c:v>519.13911792085503</c:v>
                </c:pt>
                <c:pt idx="6281">
                  <c:v>519.12580435472103</c:v>
                </c:pt>
                <c:pt idx="6282">
                  <c:v>519.11613016224499</c:v>
                </c:pt>
                <c:pt idx="6283">
                  <c:v>519.06758358570505</c:v>
                </c:pt>
                <c:pt idx="6284">
                  <c:v>519.05258237060798</c:v>
                </c:pt>
                <c:pt idx="6285">
                  <c:v>519.03845345510297</c:v>
                </c:pt>
                <c:pt idx="6286">
                  <c:v>519.01018618886303</c:v>
                </c:pt>
                <c:pt idx="6287">
                  <c:v>519.00276672542896</c:v>
                </c:pt>
                <c:pt idx="6288">
                  <c:v>518.99485441465595</c:v>
                </c:pt>
                <c:pt idx="6289">
                  <c:v>518.99028727520999</c:v>
                </c:pt>
                <c:pt idx="6290">
                  <c:v>518.94892741253204</c:v>
                </c:pt>
                <c:pt idx="6291">
                  <c:v>518.93048460651005</c:v>
                </c:pt>
                <c:pt idx="6292">
                  <c:v>518.921128971847</c:v>
                </c:pt>
                <c:pt idx="6293">
                  <c:v>518.887139109543</c:v>
                </c:pt>
                <c:pt idx="6294">
                  <c:v>518.84403378212596</c:v>
                </c:pt>
                <c:pt idx="6295">
                  <c:v>518.83557980785997</c:v>
                </c:pt>
                <c:pt idx="6296">
                  <c:v>518.82756712621699</c:v>
                </c:pt>
                <c:pt idx="6297">
                  <c:v>518.80308992264804</c:v>
                </c:pt>
                <c:pt idx="6298">
                  <c:v>518.740674074514</c:v>
                </c:pt>
                <c:pt idx="6299">
                  <c:v>518.73695819042803</c:v>
                </c:pt>
                <c:pt idx="6300">
                  <c:v>518.73552085373603</c:v>
                </c:pt>
                <c:pt idx="6301">
                  <c:v>518.70490333040595</c:v>
                </c:pt>
                <c:pt idx="6302">
                  <c:v>518.69443959970704</c:v>
                </c:pt>
                <c:pt idx="6303">
                  <c:v>518.63875301709299</c:v>
                </c:pt>
                <c:pt idx="6304">
                  <c:v>518.633906873824</c:v>
                </c:pt>
                <c:pt idx="6305">
                  <c:v>518.63305635654694</c:v>
                </c:pt>
                <c:pt idx="6306">
                  <c:v>518.60532102343404</c:v>
                </c:pt>
                <c:pt idx="6307">
                  <c:v>518.56884590735797</c:v>
                </c:pt>
                <c:pt idx="6308">
                  <c:v>518.56722231304195</c:v>
                </c:pt>
                <c:pt idx="6309">
                  <c:v>518.54277264731297</c:v>
                </c:pt>
                <c:pt idx="6310">
                  <c:v>518.53453582035104</c:v>
                </c:pt>
                <c:pt idx="6311">
                  <c:v>518.528004220051</c:v>
                </c:pt>
                <c:pt idx="6312">
                  <c:v>518.527542881719</c:v>
                </c:pt>
                <c:pt idx="6313">
                  <c:v>518.52705015977403</c:v>
                </c:pt>
                <c:pt idx="6314">
                  <c:v>518.49814476056497</c:v>
                </c:pt>
                <c:pt idx="6315">
                  <c:v>518.48268151395803</c:v>
                </c:pt>
                <c:pt idx="6316">
                  <c:v>518.44241139452004</c:v>
                </c:pt>
                <c:pt idx="6317">
                  <c:v>518.42784131487997</c:v>
                </c:pt>
                <c:pt idx="6318">
                  <c:v>518.41069801942297</c:v>
                </c:pt>
                <c:pt idx="6319">
                  <c:v>518.39311878610295</c:v>
                </c:pt>
                <c:pt idx="6320">
                  <c:v>518.35081253032604</c:v>
                </c:pt>
                <c:pt idx="6321">
                  <c:v>518.34867762875695</c:v>
                </c:pt>
                <c:pt idx="6322">
                  <c:v>518.32189063559599</c:v>
                </c:pt>
                <c:pt idx="6323">
                  <c:v>518.31943799338205</c:v>
                </c:pt>
                <c:pt idx="6324">
                  <c:v>518.31070899051701</c:v>
                </c:pt>
                <c:pt idx="6325">
                  <c:v>518.29339735923895</c:v>
                </c:pt>
                <c:pt idx="6326">
                  <c:v>518.28820473788903</c:v>
                </c:pt>
                <c:pt idx="6327">
                  <c:v>518.26467509478096</c:v>
                </c:pt>
                <c:pt idx="6328">
                  <c:v>518.20934293479195</c:v>
                </c:pt>
                <c:pt idx="6329">
                  <c:v>518.17189735520503</c:v>
                </c:pt>
                <c:pt idx="6330">
                  <c:v>518.03902147357701</c:v>
                </c:pt>
                <c:pt idx="6331">
                  <c:v>518.01072499709198</c:v>
                </c:pt>
                <c:pt idx="6332">
                  <c:v>517.95482170682101</c:v>
                </c:pt>
                <c:pt idx="6333">
                  <c:v>517.93938995414499</c:v>
                </c:pt>
                <c:pt idx="6334">
                  <c:v>517.93468081063099</c:v>
                </c:pt>
                <c:pt idx="6335">
                  <c:v>517.92405361305305</c:v>
                </c:pt>
                <c:pt idx="6336">
                  <c:v>517.921921074583</c:v>
                </c:pt>
                <c:pt idx="6337">
                  <c:v>517.91555056601203</c:v>
                </c:pt>
                <c:pt idx="6338">
                  <c:v>517.89189583173504</c:v>
                </c:pt>
                <c:pt idx="6339">
                  <c:v>517.88823668156101</c:v>
                </c:pt>
                <c:pt idx="6340">
                  <c:v>517.88371715474204</c:v>
                </c:pt>
                <c:pt idx="6341">
                  <c:v>517.86314566562498</c:v>
                </c:pt>
                <c:pt idx="6342">
                  <c:v>517.80043136836002</c:v>
                </c:pt>
                <c:pt idx="6343">
                  <c:v>517.79437734886403</c:v>
                </c:pt>
                <c:pt idx="6344">
                  <c:v>517.73143439009698</c:v>
                </c:pt>
                <c:pt idx="6345">
                  <c:v>517.72767452449204</c:v>
                </c:pt>
                <c:pt idx="6346">
                  <c:v>517.722205461165</c:v>
                </c:pt>
                <c:pt idx="6347">
                  <c:v>517.71661642859999</c:v>
                </c:pt>
                <c:pt idx="6348">
                  <c:v>517.71451642363695</c:v>
                </c:pt>
                <c:pt idx="6349">
                  <c:v>517.69451327212403</c:v>
                </c:pt>
                <c:pt idx="6350">
                  <c:v>517.64759931779599</c:v>
                </c:pt>
                <c:pt idx="6351">
                  <c:v>517.64116643414798</c:v>
                </c:pt>
                <c:pt idx="6352">
                  <c:v>517.61737897736998</c:v>
                </c:pt>
                <c:pt idx="6353">
                  <c:v>517.58489799410995</c:v>
                </c:pt>
                <c:pt idx="6354">
                  <c:v>517.51540984823498</c:v>
                </c:pt>
                <c:pt idx="6355">
                  <c:v>517.50015677270801</c:v>
                </c:pt>
                <c:pt idx="6356">
                  <c:v>517.47223349190597</c:v>
                </c:pt>
                <c:pt idx="6357">
                  <c:v>517.46769126613594</c:v>
                </c:pt>
                <c:pt idx="6358">
                  <c:v>517.44806197832997</c:v>
                </c:pt>
                <c:pt idx="6359">
                  <c:v>517.43456053353395</c:v>
                </c:pt>
                <c:pt idx="6360">
                  <c:v>517.41880123117096</c:v>
                </c:pt>
                <c:pt idx="6361">
                  <c:v>517.39616539770395</c:v>
                </c:pt>
                <c:pt idx="6362">
                  <c:v>517.38429213999996</c:v>
                </c:pt>
                <c:pt idx="6363">
                  <c:v>517.38215448045605</c:v>
                </c:pt>
                <c:pt idx="6364">
                  <c:v>517.37829448351295</c:v>
                </c:pt>
                <c:pt idx="6365">
                  <c:v>517.33331057551504</c:v>
                </c:pt>
                <c:pt idx="6366">
                  <c:v>517.31290383666806</c:v>
                </c:pt>
                <c:pt idx="6367">
                  <c:v>517.22271932590297</c:v>
                </c:pt>
                <c:pt idx="6368">
                  <c:v>517.21011839854498</c:v>
                </c:pt>
                <c:pt idx="6369">
                  <c:v>517.18211577321495</c:v>
                </c:pt>
                <c:pt idx="6370">
                  <c:v>517.13827898289003</c:v>
                </c:pt>
                <c:pt idx="6371">
                  <c:v>517.13044579855</c:v>
                </c:pt>
                <c:pt idx="6372">
                  <c:v>517.113645924411</c:v>
                </c:pt>
                <c:pt idx="6373">
                  <c:v>517.09320955982105</c:v>
                </c:pt>
                <c:pt idx="6374">
                  <c:v>517.07345499517101</c:v>
                </c:pt>
                <c:pt idx="6375">
                  <c:v>517.02383726903497</c:v>
                </c:pt>
                <c:pt idx="6376">
                  <c:v>517.00991440108305</c:v>
                </c:pt>
                <c:pt idx="6377">
                  <c:v>516.96366574746401</c:v>
                </c:pt>
                <c:pt idx="6378">
                  <c:v>516.93890819134697</c:v>
                </c:pt>
                <c:pt idx="6379">
                  <c:v>516.91100798649995</c:v>
                </c:pt>
                <c:pt idx="6380">
                  <c:v>516.88635365417997</c:v>
                </c:pt>
                <c:pt idx="6381">
                  <c:v>516.88049540353302</c:v>
                </c:pt>
                <c:pt idx="6382">
                  <c:v>516.87314005070004</c:v>
                </c:pt>
                <c:pt idx="6383">
                  <c:v>516.83730196984698</c:v>
                </c:pt>
                <c:pt idx="6384">
                  <c:v>516.821291304444</c:v>
                </c:pt>
                <c:pt idx="6385">
                  <c:v>516.80936353121399</c:v>
                </c:pt>
                <c:pt idx="6386">
                  <c:v>516.80788394937201</c:v>
                </c:pt>
                <c:pt idx="6387">
                  <c:v>516.78526172803197</c:v>
                </c:pt>
                <c:pt idx="6388">
                  <c:v>516.76663913838604</c:v>
                </c:pt>
                <c:pt idx="6389">
                  <c:v>516.71493261425803</c:v>
                </c:pt>
                <c:pt idx="6390">
                  <c:v>516.71118144199795</c:v>
                </c:pt>
                <c:pt idx="6391">
                  <c:v>516.70290204161097</c:v>
                </c:pt>
                <c:pt idx="6392">
                  <c:v>516.69404140232496</c:v>
                </c:pt>
                <c:pt idx="6393">
                  <c:v>516.67209040853504</c:v>
                </c:pt>
                <c:pt idx="6394">
                  <c:v>516.66515999851003</c:v>
                </c:pt>
                <c:pt idx="6395">
                  <c:v>516.64936398289501</c:v>
                </c:pt>
                <c:pt idx="6396">
                  <c:v>516.63293617418003</c:v>
                </c:pt>
                <c:pt idx="6397">
                  <c:v>516.54625015966894</c:v>
                </c:pt>
                <c:pt idx="6398">
                  <c:v>516.52960706283602</c:v>
                </c:pt>
                <c:pt idx="6399">
                  <c:v>516.51707839014898</c:v>
                </c:pt>
                <c:pt idx="6400">
                  <c:v>516.51102312809201</c:v>
                </c:pt>
                <c:pt idx="6401">
                  <c:v>516.50428602162594</c:v>
                </c:pt>
                <c:pt idx="6402">
                  <c:v>516.49293693333095</c:v>
                </c:pt>
                <c:pt idx="6403">
                  <c:v>516.49203409550296</c:v>
                </c:pt>
                <c:pt idx="6404">
                  <c:v>516.47732517907502</c:v>
                </c:pt>
                <c:pt idx="6405">
                  <c:v>516.39639613632801</c:v>
                </c:pt>
                <c:pt idx="6406">
                  <c:v>516.37127145371403</c:v>
                </c:pt>
                <c:pt idx="6407">
                  <c:v>516.31563199268203</c:v>
                </c:pt>
                <c:pt idx="6408">
                  <c:v>516.30339989629999</c:v>
                </c:pt>
                <c:pt idx="6409">
                  <c:v>516.25815061273101</c:v>
                </c:pt>
                <c:pt idx="6410">
                  <c:v>516.25462762157701</c:v>
                </c:pt>
                <c:pt idx="6411">
                  <c:v>516.22736914539803</c:v>
                </c:pt>
                <c:pt idx="6412">
                  <c:v>516.19180150209399</c:v>
                </c:pt>
                <c:pt idx="6413">
                  <c:v>516.16799372521098</c:v>
                </c:pt>
                <c:pt idx="6414">
                  <c:v>516.144082200973</c:v>
                </c:pt>
                <c:pt idx="6415">
                  <c:v>516.13714843199705</c:v>
                </c:pt>
                <c:pt idx="6416">
                  <c:v>516.12135695880897</c:v>
                </c:pt>
                <c:pt idx="6417">
                  <c:v>516.11292450377402</c:v>
                </c:pt>
                <c:pt idx="6418">
                  <c:v>516.109953986665</c:v>
                </c:pt>
                <c:pt idx="6419">
                  <c:v>516.09529629236999</c:v>
                </c:pt>
                <c:pt idx="6420">
                  <c:v>516.08036486691901</c:v>
                </c:pt>
                <c:pt idx="6421">
                  <c:v>516.01667476885802</c:v>
                </c:pt>
                <c:pt idx="6422">
                  <c:v>515.96342865966199</c:v>
                </c:pt>
                <c:pt idx="6423">
                  <c:v>515.94690990362596</c:v>
                </c:pt>
                <c:pt idx="6424">
                  <c:v>515.93823895363903</c:v>
                </c:pt>
                <c:pt idx="6425">
                  <c:v>515.90214316858203</c:v>
                </c:pt>
                <c:pt idx="6426">
                  <c:v>515.898600384156</c:v>
                </c:pt>
                <c:pt idx="6427">
                  <c:v>515.85310975259802</c:v>
                </c:pt>
                <c:pt idx="6428">
                  <c:v>515.85006829845497</c:v>
                </c:pt>
                <c:pt idx="6429">
                  <c:v>515.84497116923103</c:v>
                </c:pt>
                <c:pt idx="6430">
                  <c:v>515.80507255693203</c:v>
                </c:pt>
                <c:pt idx="6431">
                  <c:v>515.80480959942099</c:v>
                </c:pt>
                <c:pt idx="6432">
                  <c:v>515.80210251650203</c:v>
                </c:pt>
                <c:pt idx="6433">
                  <c:v>515.77097860531205</c:v>
                </c:pt>
                <c:pt idx="6434">
                  <c:v>515.66868196002895</c:v>
                </c:pt>
                <c:pt idx="6435">
                  <c:v>515.64419233793103</c:v>
                </c:pt>
                <c:pt idx="6436">
                  <c:v>515.63277820296696</c:v>
                </c:pt>
                <c:pt idx="6437">
                  <c:v>515.62223363587304</c:v>
                </c:pt>
                <c:pt idx="6438">
                  <c:v>515.61016997345803</c:v>
                </c:pt>
                <c:pt idx="6439">
                  <c:v>515.59711566776605</c:v>
                </c:pt>
                <c:pt idx="6440">
                  <c:v>515.59584026501295</c:v>
                </c:pt>
                <c:pt idx="6441">
                  <c:v>515.58894954456605</c:v>
                </c:pt>
                <c:pt idx="6442">
                  <c:v>515.58667321829296</c:v>
                </c:pt>
                <c:pt idx="6443">
                  <c:v>515.58454042437802</c:v>
                </c:pt>
                <c:pt idx="6444">
                  <c:v>515.57902405015295</c:v>
                </c:pt>
                <c:pt idx="6445">
                  <c:v>515.57527037789703</c:v>
                </c:pt>
                <c:pt idx="6446">
                  <c:v>515.57306698179195</c:v>
                </c:pt>
                <c:pt idx="6447">
                  <c:v>515.49920191420597</c:v>
                </c:pt>
                <c:pt idx="6448">
                  <c:v>515.44755011424104</c:v>
                </c:pt>
                <c:pt idx="6449">
                  <c:v>515.43478847765505</c:v>
                </c:pt>
                <c:pt idx="6450">
                  <c:v>515.38238987090995</c:v>
                </c:pt>
                <c:pt idx="6451">
                  <c:v>515.37824639316898</c:v>
                </c:pt>
                <c:pt idx="6452">
                  <c:v>515.32740426077498</c:v>
                </c:pt>
                <c:pt idx="6453">
                  <c:v>515.30022780707998</c:v>
                </c:pt>
                <c:pt idx="6454">
                  <c:v>515.26587596916499</c:v>
                </c:pt>
                <c:pt idx="6455">
                  <c:v>515.24958051839701</c:v>
                </c:pt>
                <c:pt idx="6456">
                  <c:v>515.21904153690195</c:v>
                </c:pt>
                <c:pt idx="6457">
                  <c:v>515.21717975660101</c:v>
                </c:pt>
                <c:pt idx="6458">
                  <c:v>515.21288754255204</c:v>
                </c:pt>
                <c:pt idx="6459">
                  <c:v>515.16653737177603</c:v>
                </c:pt>
                <c:pt idx="6460">
                  <c:v>515.09587214246903</c:v>
                </c:pt>
                <c:pt idx="6461">
                  <c:v>515.07412534855996</c:v>
                </c:pt>
                <c:pt idx="6462">
                  <c:v>515.05322623754205</c:v>
                </c:pt>
                <c:pt idx="6463">
                  <c:v>515.04724228713803</c:v>
                </c:pt>
                <c:pt idx="6464">
                  <c:v>515.03164609900205</c:v>
                </c:pt>
                <c:pt idx="6465">
                  <c:v>515.02570779900498</c:v>
                </c:pt>
                <c:pt idx="6466">
                  <c:v>515.01648324259804</c:v>
                </c:pt>
                <c:pt idx="6467">
                  <c:v>514.998065781067</c:v>
                </c:pt>
                <c:pt idx="6468">
                  <c:v>514.98809867768603</c:v>
                </c:pt>
                <c:pt idx="6469">
                  <c:v>514.94843223321095</c:v>
                </c:pt>
                <c:pt idx="6470">
                  <c:v>514.93404702953205</c:v>
                </c:pt>
                <c:pt idx="6471">
                  <c:v>514.90009597788799</c:v>
                </c:pt>
                <c:pt idx="6472">
                  <c:v>514.84386362122598</c:v>
                </c:pt>
                <c:pt idx="6473">
                  <c:v>514.83187116433896</c:v>
                </c:pt>
                <c:pt idx="6474">
                  <c:v>514.80364890472595</c:v>
                </c:pt>
                <c:pt idx="6475">
                  <c:v>514.792933797297</c:v>
                </c:pt>
                <c:pt idx="6476">
                  <c:v>514.78129153968405</c:v>
                </c:pt>
                <c:pt idx="6477">
                  <c:v>514.73176445944705</c:v>
                </c:pt>
                <c:pt idx="6478">
                  <c:v>514.70446923484803</c:v>
                </c:pt>
                <c:pt idx="6479">
                  <c:v>514.67392070007804</c:v>
                </c:pt>
                <c:pt idx="6480">
                  <c:v>514.637404434156</c:v>
                </c:pt>
                <c:pt idx="6481">
                  <c:v>514.63570281026603</c:v>
                </c:pt>
                <c:pt idx="6482">
                  <c:v>514.61952322712204</c:v>
                </c:pt>
                <c:pt idx="6483">
                  <c:v>514.587460126417</c:v>
                </c:pt>
                <c:pt idx="6484">
                  <c:v>514.58427776431802</c:v>
                </c:pt>
                <c:pt idx="6485">
                  <c:v>514.56806970156401</c:v>
                </c:pt>
                <c:pt idx="6486">
                  <c:v>514.53247148063599</c:v>
                </c:pt>
                <c:pt idx="6487">
                  <c:v>514.53048162088305</c:v>
                </c:pt>
                <c:pt idx="6488">
                  <c:v>514.50426420285203</c:v>
                </c:pt>
                <c:pt idx="6489">
                  <c:v>514.44525847268005</c:v>
                </c:pt>
                <c:pt idx="6490">
                  <c:v>514.43196993864501</c:v>
                </c:pt>
                <c:pt idx="6491">
                  <c:v>514.42712694846705</c:v>
                </c:pt>
                <c:pt idx="6492">
                  <c:v>514.40107927123495</c:v>
                </c:pt>
                <c:pt idx="6493">
                  <c:v>514.38124388623305</c:v>
                </c:pt>
                <c:pt idx="6494">
                  <c:v>514.35020984463404</c:v>
                </c:pt>
                <c:pt idx="6495">
                  <c:v>514.34938224559698</c:v>
                </c:pt>
                <c:pt idx="6496">
                  <c:v>514.32120324609002</c:v>
                </c:pt>
                <c:pt idx="6497">
                  <c:v>514.31905358535903</c:v>
                </c:pt>
                <c:pt idx="6498">
                  <c:v>514.313593769318</c:v>
                </c:pt>
                <c:pt idx="6499">
                  <c:v>514.29378010560799</c:v>
                </c:pt>
                <c:pt idx="6500">
                  <c:v>514.24461034728904</c:v>
                </c:pt>
                <c:pt idx="6501">
                  <c:v>514.23455928636304</c:v>
                </c:pt>
                <c:pt idx="6502">
                  <c:v>514.21060670084603</c:v>
                </c:pt>
                <c:pt idx="6503">
                  <c:v>514.20601945030705</c:v>
                </c:pt>
                <c:pt idx="6504">
                  <c:v>514.20045959071194</c:v>
                </c:pt>
                <c:pt idx="6505">
                  <c:v>514.18540468531296</c:v>
                </c:pt>
                <c:pt idx="6506">
                  <c:v>514.17265441175402</c:v>
                </c:pt>
                <c:pt idx="6507">
                  <c:v>514.17258717939296</c:v>
                </c:pt>
                <c:pt idx="6508">
                  <c:v>514.16480543542605</c:v>
                </c:pt>
                <c:pt idx="6509">
                  <c:v>514.15924991447798</c:v>
                </c:pt>
                <c:pt idx="6510">
                  <c:v>514.06444314910004</c:v>
                </c:pt>
                <c:pt idx="6511">
                  <c:v>514.04494286207705</c:v>
                </c:pt>
                <c:pt idx="6512">
                  <c:v>514.03406485742198</c:v>
                </c:pt>
                <c:pt idx="6513">
                  <c:v>514.02363130191998</c:v>
                </c:pt>
                <c:pt idx="6514">
                  <c:v>514.01057425246404</c:v>
                </c:pt>
                <c:pt idx="6515">
                  <c:v>513.975432048588</c:v>
                </c:pt>
                <c:pt idx="6516">
                  <c:v>513.94048371379404</c:v>
                </c:pt>
                <c:pt idx="6517">
                  <c:v>513.93985324503603</c:v>
                </c:pt>
                <c:pt idx="6518">
                  <c:v>513.90482340197298</c:v>
                </c:pt>
                <c:pt idx="6519">
                  <c:v>513.90413209266899</c:v>
                </c:pt>
                <c:pt idx="6520">
                  <c:v>513.88772939110197</c:v>
                </c:pt>
                <c:pt idx="6521">
                  <c:v>513.88578160501504</c:v>
                </c:pt>
                <c:pt idx="6522">
                  <c:v>513.88418698920498</c:v>
                </c:pt>
                <c:pt idx="6523">
                  <c:v>513.87577048425999</c:v>
                </c:pt>
                <c:pt idx="6524">
                  <c:v>513.87332259653897</c:v>
                </c:pt>
                <c:pt idx="6525">
                  <c:v>513.85062019077202</c:v>
                </c:pt>
                <c:pt idx="6526">
                  <c:v>513.84382942260095</c:v>
                </c:pt>
                <c:pt idx="6527">
                  <c:v>513.839033127113</c:v>
                </c:pt>
                <c:pt idx="6528">
                  <c:v>513.81967323991705</c:v>
                </c:pt>
                <c:pt idx="6529">
                  <c:v>513.80527082159199</c:v>
                </c:pt>
                <c:pt idx="6530">
                  <c:v>513.78652587386796</c:v>
                </c:pt>
                <c:pt idx="6531">
                  <c:v>513.71730119285598</c:v>
                </c:pt>
                <c:pt idx="6532">
                  <c:v>513.689330441621</c:v>
                </c:pt>
                <c:pt idx="6533">
                  <c:v>513.63681492543003</c:v>
                </c:pt>
                <c:pt idx="6534">
                  <c:v>513.61523545709804</c:v>
                </c:pt>
                <c:pt idx="6535">
                  <c:v>513.58009028741503</c:v>
                </c:pt>
                <c:pt idx="6536">
                  <c:v>513.57899952112496</c:v>
                </c:pt>
                <c:pt idx="6537">
                  <c:v>513.57337958816504</c:v>
                </c:pt>
                <c:pt idx="6538">
                  <c:v>513.542654911471</c:v>
                </c:pt>
                <c:pt idx="6539">
                  <c:v>513.52330115058896</c:v>
                </c:pt>
                <c:pt idx="6540">
                  <c:v>513.50682750854401</c:v>
                </c:pt>
                <c:pt idx="6541">
                  <c:v>513.49799733673797</c:v>
                </c:pt>
                <c:pt idx="6542">
                  <c:v>513.43525948589797</c:v>
                </c:pt>
                <c:pt idx="6543">
                  <c:v>513.43003622326205</c:v>
                </c:pt>
                <c:pt idx="6544">
                  <c:v>513.37995207246195</c:v>
                </c:pt>
                <c:pt idx="6545">
                  <c:v>513.37580597162503</c:v>
                </c:pt>
                <c:pt idx="6546">
                  <c:v>513.32909580193802</c:v>
                </c:pt>
                <c:pt idx="6547">
                  <c:v>513.32197046372596</c:v>
                </c:pt>
                <c:pt idx="6548">
                  <c:v>513.30171516717803</c:v>
                </c:pt>
                <c:pt idx="6549">
                  <c:v>513.28474211652895</c:v>
                </c:pt>
                <c:pt idx="6550">
                  <c:v>513.24845311697595</c:v>
                </c:pt>
                <c:pt idx="6551">
                  <c:v>513.23840292793795</c:v>
                </c:pt>
                <c:pt idx="6552">
                  <c:v>513.19853755006602</c:v>
                </c:pt>
                <c:pt idx="6553">
                  <c:v>513.18690650689302</c:v>
                </c:pt>
                <c:pt idx="6554">
                  <c:v>513.166872606124</c:v>
                </c:pt>
                <c:pt idx="6555">
                  <c:v>513.11978750557</c:v>
                </c:pt>
                <c:pt idx="6556">
                  <c:v>513.06406180178794</c:v>
                </c:pt>
                <c:pt idx="6557">
                  <c:v>513.05436118000898</c:v>
                </c:pt>
                <c:pt idx="6558">
                  <c:v>513.04283838356798</c:v>
                </c:pt>
                <c:pt idx="6559">
                  <c:v>512.98443672138205</c:v>
                </c:pt>
                <c:pt idx="6560">
                  <c:v>512.930039596597</c:v>
                </c:pt>
                <c:pt idx="6561">
                  <c:v>512.91787280983897</c:v>
                </c:pt>
                <c:pt idx="6562">
                  <c:v>512.85713730158398</c:v>
                </c:pt>
                <c:pt idx="6563">
                  <c:v>512.83900331556401</c:v>
                </c:pt>
                <c:pt idx="6564">
                  <c:v>512.805954729939</c:v>
                </c:pt>
                <c:pt idx="6565">
                  <c:v>512.79430652985002</c:v>
                </c:pt>
                <c:pt idx="6566">
                  <c:v>512.78584694975996</c:v>
                </c:pt>
                <c:pt idx="6567">
                  <c:v>512.71415846708896</c:v>
                </c:pt>
                <c:pt idx="6568">
                  <c:v>512.712135167773</c:v>
                </c:pt>
                <c:pt idx="6569">
                  <c:v>512.70451244718595</c:v>
                </c:pt>
                <c:pt idx="6570">
                  <c:v>512.70431076607997</c:v>
                </c:pt>
                <c:pt idx="6571">
                  <c:v>512.69170423328296</c:v>
                </c:pt>
                <c:pt idx="6572">
                  <c:v>512.67608883871401</c:v>
                </c:pt>
                <c:pt idx="6573">
                  <c:v>512.67289292925295</c:v>
                </c:pt>
                <c:pt idx="6574">
                  <c:v>512.60792459588504</c:v>
                </c:pt>
                <c:pt idx="6575">
                  <c:v>512.58479154100496</c:v>
                </c:pt>
                <c:pt idx="6576">
                  <c:v>512.53036639802303</c:v>
                </c:pt>
                <c:pt idx="6577">
                  <c:v>512.49714564780697</c:v>
                </c:pt>
                <c:pt idx="6578">
                  <c:v>512.48495469707495</c:v>
                </c:pt>
                <c:pt idx="6579">
                  <c:v>512.44876210769996</c:v>
                </c:pt>
                <c:pt idx="6580">
                  <c:v>512.43637088674495</c:v>
                </c:pt>
                <c:pt idx="6581">
                  <c:v>512.43082560026699</c:v>
                </c:pt>
                <c:pt idx="6582">
                  <c:v>512.41289910413104</c:v>
                </c:pt>
                <c:pt idx="6583">
                  <c:v>512.40123511530896</c:v>
                </c:pt>
                <c:pt idx="6584">
                  <c:v>512.39078270727396</c:v>
                </c:pt>
                <c:pt idx="6585">
                  <c:v>512.35276518288799</c:v>
                </c:pt>
                <c:pt idx="6586">
                  <c:v>512.34682284263397</c:v>
                </c:pt>
                <c:pt idx="6587">
                  <c:v>512.31724168950996</c:v>
                </c:pt>
                <c:pt idx="6588">
                  <c:v>512.27275264104003</c:v>
                </c:pt>
                <c:pt idx="6589">
                  <c:v>512.24765390185496</c:v>
                </c:pt>
                <c:pt idx="6590">
                  <c:v>512.238892724886</c:v>
                </c:pt>
                <c:pt idx="6591">
                  <c:v>512.22853757186704</c:v>
                </c:pt>
                <c:pt idx="6592">
                  <c:v>512.18955901394497</c:v>
                </c:pt>
                <c:pt idx="6593">
                  <c:v>512.17235091157499</c:v>
                </c:pt>
                <c:pt idx="6594">
                  <c:v>512.09809329557595</c:v>
                </c:pt>
                <c:pt idx="6595">
                  <c:v>512.09341306731699</c:v>
                </c:pt>
                <c:pt idx="6596">
                  <c:v>512.08588696355503</c:v>
                </c:pt>
                <c:pt idx="6597">
                  <c:v>512.07970245762999</c:v>
                </c:pt>
                <c:pt idx="6598">
                  <c:v>512.05785123501903</c:v>
                </c:pt>
                <c:pt idx="6599">
                  <c:v>512.05411278280496</c:v>
                </c:pt>
                <c:pt idx="6600">
                  <c:v>511.96788138753402</c:v>
                </c:pt>
                <c:pt idx="6601">
                  <c:v>511.95804230474403</c:v>
                </c:pt>
                <c:pt idx="6602">
                  <c:v>511.953378523754</c:v>
                </c:pt>
                <c:pt idx="6603">
                  <c:v>511.947862588622</c:v>
                </c:pt>
                <c:pt idx="6604">
                  <c:v>511.93138937364</c:v>
                </c:pt>
                <c:pt idx="6605">
                  <c:v>511.92554962218702</c:v>
                </c:pt>
                <c:pt idx="6606">
                  <c:v>511.90647947120999</c:v>
                </c:pt>
                <c:pt idx="6607">
                  <c:v>511.89932224112903</c:v>
                </c:pt>
                <c:pt idx="6608">
                  <c:v>511.89699061973897</c:v>
                </c:pt>
                <c:pt idx="6609">
                  <c:v>511.87645607154701</c:v>
                </c:pt>
                <c:pt idx="6610">
                  <c:v>511.85933219725302</c:v>
                </c:pt>
                <c:pt idx="6611">
                  <c:v>511.84986396919601</c:v>
                </c:pt>
                <c:pt idx="6612">
                  <c:v>511.80247984041398</c:v>
                </c:pt>
                <c:pt idx="6613">
                  <c:v>511.78497052563301</c:v>
                </c:pt>
                <c:pt idx="6614">
                  <c:v>511.768656830103</c:v>
                </c:pt>
                <c:pt idx="6615">
                  <c:v>511.69484017907502</c:v>
                </c:pt>
                <c:pt idx="6616">
                  <c:v>511.69310804314398</c:v>
                </c:pt>
                <c:pt idx="6617">
                  <c:v>511.68807580288598</c:v>
                </c:pt>
                <c:pt idx="6618">
                  <c:v>511.66501466196002</c:v>
                </c:pt>
                <c:pt idx="6619">
                  <c:v>511.65819626763499</c:v>
                </c:pt>
                <c:pt idx="6620">
                  <c:v>511.62159108727798</c:v>
                </c:pt>
                <c:pt idx="6621">
                  <c:v>511.575469619655</c:v>
                </c:pt>
                <c:pt idx="6622">
                  <c:v>511.57218432636</c:v>
                </c:pt>
                <c:pt idx="6623">
                  <c:v>511.57097944145499</c:v>
                </c:pt>
                <c:pt idx="6624">
                  <c:v>511.55095179887797</c:v>
                </c:pt>
                <c:pt idx="6625">
                  <c:v>511.50247223814699</c:v>
                </c:pt>
                <c:pt idx="6626">
                  <c:v>511.46834402262402</c:v>
                </c:pt>
                <c:pt idx="6627">
                  <c:v>511.45219780304802</c:v>
                </c:pt>
                <c:pt idx="6628">
                  <c:v>511.43991213006001</c:v>
                </c:pt>
                <c:pt idx="6629">
                  <c:v>511.42568909276798</c:v>
                </c:pt>
                <c:pt idx="6630">
                  <c:v>511.39417038988603</c:v>
                </c:pt>
                <c:pt idx="6631">
                  <c:v>511.39269527132097</c:v>
                </c:pt>
                <c:pt idx="6632">
                  <c:v>511.39018261053798</c:v>
                </c:pt>
                <c:pt idx="6633">
                  <c:v>511.38368197180699</c:v>
                </c:pt>
                <c:pt idx="6634">
                  <c:v>511.37954156119599</c:v>
                </c:pt>
                <c:pt idx="6635">
                  <c:v>511.355024903534</c:v>
                </c:pt>
                <c:pt idx="6636">
                  <c:v>511.31802190716297</c:v>
                </c:pt>
                <c:pt idx="6637">
                  <c:v>511.317643807666</c:v>
                </c:pt>
                <c:pt idx="6638">
                  <c:v>511.29513466895003</c:v>
                </c:pt>
                <c:pt idx="6639">
                  <c:v>511.25300911694899</c:v>
                </c:pt>
                <c:pt idx="6640">
                  <c:v>511.24263325528102</c:v>
                </c:pt>
                <c:pt idx="6641">
                  <c:v>511.21487917881598</c:v>
                </c:pt>
                <c:pt idx="6642">
                  <c:v>511.20648284453</c:v>
                </c:pt>
                <c:pt idx="6643">
                  <c:v>511.18888756531999</c:v>
                </c:pt>
                <c:pt idx="6644">
                  <c:v>511.17506101459799</c:v>
                </c:pt>
                <c:pt idx="6645">
                  <c:v>511.15389499891302</c:v>
                </c:pt>
                <c:pt idx="6646">
                  <c:v>511.12555895114298</c:v>
                </c:pt>
                <c:pt idx="6647">
                  <c:v>511.11678586736502</c:v>
                </c:pt>
                <c:pt idx="6648">
                  <c:v>511.09001223740597</c:v>
                </c:pt>
                <c:pt idx="6649">
                  <c:v>511.08169156264501</c:v>
                </c:pt>
                <c:pt idx="6650">
                  <c:v>511.06602402367002</c:v>
                </c:pt>
                <c:pt idx="6651">
                  <c:v>511.06450581884098</c:v>
                </c:pt>
                <c:pt idx="6652">
                  <c:v>511.05578524896498</c:v>
                </c:pt>
                <c:pt idx="6653">
                  <c:v>511.02950179273302</c:v>
                </c:pt>
                <c:pt idx="6654">
                  <c:v>510.95652148579398</c:v>
                </c:pt>
                <c:pt idx="6655">
                  <c:v>510.95363281135599</c:v>
                </c:pt>
                <c:pt idx="6656">
                  <c:v>510.93045668858502</c:v>
                </c:pt>
                <c:pt idx="6657">
                  <c:v>510.92804741371799</c:v>
                </c:pt>
                <c:pt idx="6658">
                  <c:v>510.89498515061803</c:v>
                </c:pt>
                <c:pt idx="6659">
                  <c:v>510.88241701939302</c:v>
                </c:pt>
                <c:pt idx="6660">
                  <c:v>510.87195889696102</c:v>
                </c:pt>
                <c:pt idx="6661">
                  <c:v>510.86314718620503</c:v>
                </c:pt>
                <c:pt idx="6662">
                  <c:v>510.86029747144698</c:v>
                </c:pt>
                <c:pt idx="6663">
                  <c:v>510.84382674120002</c:v>
                </c:pt>
                <c:pt idx="6664">
                  <c:v>510.825700798078</c:v>
                </c:pt>
                <c:pt idx="6665">
                  <c:v>510.78450101788201</c:v>
                </c:pt>
                <c:pt idx="6666">
                  <c:v>510.76546957465501</c:v>
                </c:pt>
                <c:pt idx="6667">
                  <c:v>510.75059908751899</c:v>
                </c:pt>
                <c:pt idx="6668">
                  <c:v>510.74295547725899</c:v>
                </c:pt>
                <c:pt idx="6669">
                  <c:v>510.67603239576499</c:v>
                </c:pt>
                <c:pt idx="6670">
                  <c:v>510.66265950306803</c:v>
                </c:pt>
                <c:pt idx="6671">
                  <c:v>510.63919835681401</c:v>
                </c:pt>
                <c:pt idx="6672">
                  <c:v>510.62662341241497</c:v>
                </c:pt>
                <c:pt idx="6673">
                  <c:v>510.61349979092199</c:v>
                </c:pt>
                <c:pt idx="6674">
                  <c:v>510.607595465754</c:v>
                </c:pt>
                <c:pt idx="6675">
                  <c:v>510.56961812408201</c:v>
                </c:pt>
                <c:pt idx="6676">
                  <c:v>510.47071942402499</c:v>
                </c:pt>
                <c:pt idx="6677">
                  <c:v>510.45613142476901</c:v>
                </c:pt>
                <c:pt idx="6678">
                  <c:v>510.446795492587</c:v>
                </c:pt>
                <c:pt idx="6679">
                  <c:v>510.43008649584999</c:v>
                </c:pt>
                <c:pt idx="6680">
                  <c:v>510.42421717580601</c:v>
                </c:pt>
                <c:pt idx="6681">
                  <c:v>510.400489825443</c:v>
                </c:pt>
                <c:pt idx="6682">
                  <c:v>510.38471374019701</c:v>
                </c:pt>
                <c:pt idx="6683">
                  <c:v>510.34805070657097</c:v>
                </c:pt>
                <c:pt idx="6684">
                  <c:v>510.33090170671898</c:v>
                </c:pt>
                <c:pt idx="6685">
                  <c:v>510.32784379541903</c:v>
                </c:pt>
                <c:pt idx="6686">
                  <c:v>510.25343039359302</c:v>
                </c:pt>
                <c:pt idx="6687">
                  <c:v>510.23300859812701</c:v>
                </c:pt>
                <c:pt idx="6688">
                  <c:v>510.22403312026103</c:v>
                </c:pt>
                <c:pt idx="6689">
                  <c:v>510.19621772589699</c:v>
                </c:pt>
                <c:pt idx="6690">
                  <c:v>510.19193020445903</c:v>
                </c:pt>
                <c:pt idx="6691">
                  <c:v>510.14957250267702</c:v>
                </c:pt>
                <c:pt idx="6692">
                  <c:v>510.10024486102901</c:v>
                </c:pt>
                <c:pt idx="6693">
                  <c:v>510.080168677779</c:v>
                </c:pt>
                <c:pt idx="6694">
                  <c:v>510.05586313665901</c:v>
                </c:pt>
                <c:pt idx="6695">
                  <c:v>509.97786527483203</c:v>
                </c:pt>
                <c:pt idx="6696">
                  <c:v>509.97717171035401</c:v>
                </c:pt>
                <c:pt idx="6697">
                  <c:v>509.97502196390599</c:v>
                </c:pt>
                <c:pt idx="6698">
                  <c:v>509.97036800825998</c:v>
                </c:pt>
                <c:pt idx="6699">
                  <c:v>509.93663218725698</c:v>
                </c:pt>
                <c:pt idx="6700">
                  <c:v>509.89951161760303</c:v>
                </c:pt>
                <c:pt idx="6701">
                  <c:v>509.87411552773301</c:v>
                </c:pt>
                <c:pt idx="6702">
                  <c:v>509.86832188205398</c:v>
                </c:pt>
                <c:pt idx="6703">
                  <c:v>509.86187550253402</c:v>
                </c:pt>
                <c:pt idx="6704">
                  <c:v>509.81310295652901</c:v>
                </c:pt>
                <c:pt idx="6705">
                  <c:v>509.779725187498</c:v>
                </c:pt>
                <c:pt idx="6706">
                  <c:v>509.77345822510699</c:v>
                </c:pt>
                <c:pt idx="6707">
                  <c:v>509.76799515276502</c:v>
                </c:pt>
                <c:pt idx="6708">
                  <c:v>509.767978819691</c:v>
                </c:pt>
                <c:pt idx="6709">
                  <c:v>509.76775076259003</c:v>
                </c:pt>
                <c:pt idx="6710">
                  <c:v>509.72363612459901</c:v>
                </c:pt>
                <c:pt idx="6711">
                  <c:v>509.72303685652702</c:v>
                </c:pt>
                <c:pt idx="6712">
                  <c:v>509.69199539952899</c:v>
                </c:pt>
                <c:pt idx="6713">
                  <c:v>509.683663166087</c:v>
                </c:pt>
                <c:pt idx="6714">
                  <c:v>509.66585459995201</c:v>
                </c:pt>
                <c:pt idx="6715">
                  <c:v>509.65931309764699</c:v>
                </c:pt>
                <c:pt idx="6716">
                  <c:v>509.65833394493899</c:v>
                </c:pt>
                <c:pt idx="6717">
                  <c:v>509.622820381922</c:v>
                </c:pt>
                <c:pt idx="6718">
                  <c:v>509.615660311417</c:v>
                </c:pt>
                <c:pt idx="6719">
                  <c:v>509.60742349748398</c:v>
                </c:pt>
                <c:pt idx="6720">
                  <c:v>509.581308637061</c:v>
                </c:pt>
                <c:pt idx="6721">
                  <c:v>509.55175312531298</c:v>
                </c:pt>
                <c:pt idx="6722">
                  <c:v>509.494502847516</c:v>
                </c:pt>
                <c:pt idx="6723">
                  <c:v>509.49104344752601</c:v>
                </c:pt>
                <c:pt idx="6724">
                  <c:v>509.47197051237202</c:v>
                </c:pt>
                <c:pt idx="6725">
                  <c:v>509.448890452895</c:v>
                </c:pt>
                <c:pt idx="6726">
                  <c:v>509.41917394620702</c:v>
                </c:pt>
                <c:pt idx="6727">
                  <c:v>509.35664598996198</c:v>
                </c:pt>
                <c:pt idx="6728">
                  <c:v>509.35196397302201</c:v>
                </c:pt>
                <c:pt idx="6729">
                  <c:v>509.31176762482801</c:v>
                </c:pt>
                <c:pt idx="6730">
                  <c:v>509.253495855594</c:v>
                </c:pt>
                <c:pt idx="6731">
                  <c:v>509.21335585772499</c:v>
                </c:pt>
                <c:pt idx="6732">
                  <c:v>509.20619845139203</c:v>
                </c:pt>
                <c:pt idx="6733">
                  <c:v>509.18508390833398</c:v>
                </c:pt>
                <c:pt idx="6734">
                  <c:v>509.15320387504102</c:v>
                </c:pt>
                <c:pt idx="6735">
                  <c:v>509.14354776784398</c:v>
                </c:pt>
                <c:pt idx="6736">
                  <c:v>509.13382155113902</c:v>
                </c:pt>
                <c:pt idx="6737">
                  <c:v>509.10559005878599</c:v>
                </c:pt>
                <c:pt idx="6738">
                  <c:v>509.093717219692</c:v>
                </c:pt>
                <c:pt idx="6739">
                  <c:v>509.07187673466802</c:v>
                </c:pt>
                <c:pt idx="6740">
                  <c:v>509.01129912833801</c:v>
                </c:pt>
                <c:pt idx="6741">
                  <c:v>508.96760863036297</c:v>
                </c:pt>
                <c:pt idx="6742">
                  <c:v>508.95668005203299</c:v>
                </c:pt>
                <c:pt idx="6743">
                  <c:v>508.909672906629</c:v>
                </c:pt>
                <c:pt idx="6744">
                  <c:v>508.88910755262401</c:v>
                </c:pt>
                <c:pt idx="6745">
                  <c:v>508.887697358428</c:v>
                </c:pt>
                <c:pt idx="6746">
                  <c:v>508.87422328489998</c:v>
                </c:pt>
                <c:pt idx="6747">
                  <c:v>508.82752795414501</c:v>
                </c:pt>
                <c:pt idx="6748">
                  <c:v>508.80656158525699</c:v>
                </c:pt>
                <c:pt idx="6749">
                  <c:v>508.77939615733601</c:v>
                </c:pt>
                <c:pt idx="6750">
                  <c:v>508.76667155732298</c:v>
                </c:pt>
                <c:pt idx="6751">
                  <c:v>508.76320697061698</c:v>
                </c:pt>
                <c:pt idx="6752">
                  <c:v>508.76163348507799</c:v>
                </c:pt>
                <c:pt idx="6753">
                  <c:v>508.71310160356802</c:v>
                </c:pt>
                <c:pt idx="6754">
                  <c:v>508.67288970457099</c:v>
                </c:pt>
                <c:pt idx="6755">
                  <c:v>508.671761350785</c:v>
                </c:pt>
                <c:pt idx="6756">
                  <c:v>508.66919804268298</c:v>
                </c:pt>
                <c:pt idx="6757">
                  <c:v>508.66137276424303</c:v>
                </c:pt>
                <c:pt idx="6758">
                  <c:v>508.64935102762502</c:v>
                </c:pt>
                <c:pt idx="6759">
                  <c:v>508.59505239015601</c:v>
                </c:pt>
                <c:pt idx="6760">
                  <c:v>508.58885242759601</c:v>
                </c:pt>
                <c:pt idx="6761">
                  <c:v>508.58667415971001</c:v>
                </c:pt>
                <c:pt idx="6762">
                  <c:v>508.56704452354899</c:v>
                </c:pt>
                <c:pt idx="6763">
                  <c:v>508.55839739839598</c:v>
                </c:pt>
                <c:pt idx="6764">
                  <c:v>508.53962318131499</c:v>
                </c:pt>
                <c:pt idx="6765">
                  <c:v>508.51381709747398</c:v>
                </c:pt>
                <c:pt idx="6766">
                  <c:v>508.47221214421</c:v>
                </c:pt>
                <c:pt idx="6767">
                  <c:v>508.471133332222</c:v>
                </c:pt>
                <c:pt idx="6768">
                  <c:v>508.46704357807999</c:v>
                </c:pt>
                <c:pt idx="6769">
                  <c:v>508.45549691140599</c:v>
                </c:pt>
                <c:pt idx="6770">
                  <c:v>508.44453520512201</c:v>
                </c:pt>
                <c:pt idx="6771">
                  <c:v>508.438367861573</c:v>
                </c:pt>
                <c:pt idx="6772">
                  <c:v>508.41593973494599</c:v>
                </c:pt>
                <c:pt idx="6773">
                  <c:v>508.40423572120699</c:v>
                </c:pt>
                <c:pt idx="6774">
                  <c:v>508.40274536136798</c:v>
                </c:pt>
                <c:pt idx="6775">
                  <c:v>508.39245783739102</c:v>
                </c:pt>
                <c:pt idx="6776">
                  <c:v>508.38255806871501</c:v>
                </c:pt>
                <c:pt idx="6777">
                  <c:v>508.378263511375</c:v>
                </c:pt>
                <c:pt idx="6778">
                  <c:v>508.37705071044701</c:v>
                </c:pt>
                <c:pt idx="6779">
                  <c:v>508.329388383788</c:v>
                </c:pt>
                <c:pt idx="6780">
                  <c:v>508.32781375644498</c:v>
                </c:pt>
                <c:pt idx="6781">
                  <c:v>508.32408720309002</c:v>
                </c:pt>
                <c:pt idx="6782">
                  <c:v>508.31953588362597</c:v>
                </c:pt>
                <c:pt idx="6783">
                  <c:v>508.31762782736899</c:v>
                </c:pt>
                <c:pt idx="6784">
                  <c:v>508.29984906210001</c:v>
                </c:pt>
                <c:pt idx="6785">
                  <c:v>508.28153429868399</c:v>
                </c:pt>
                <c:pt idx="6786">
                  <c:v>508.232966467285</c:v>
                </c:pt>
                <c:pt idx="6787">
                  <c:v>508.197165298453</c:v>
                </c:pt>
                <c:pt idx="6788">
                  <c:v>508.19558181709402</c:v>
                </c:pt>
                <c:pt idx="6789">
                  <c:v>508.14908298106701</c:v>
                </c:pt>
                <c:pt idx="6790">
                  <c:v>508.12362348484402</c:v>
                </c:pt>
                <c:pt idx="6791">
                  <c:v>508.10602728959998</c:v>
                </c:pt>
                <c:pt idx="6792">
                  <c:v>508.101795339158</c:v>
                </c:pt>
                <c:pt idx="6793">
                  <c:v>508.06920163130701</c:v>
                </c:pt>
                <c:pt idx="6794">
                  <c:v>508.05532857693601</c:v>
                </c:pt>
                <c:pt idx="6795">
                  <c:v>508.01293815645499</c:v>
                </c:pt>
                <c:pt idx="6796">
                  <c:v>508.01233278651898</c:v>
                </c:pt>
                <c:pt idx="6797">
                  <c:v>507.967584500187</c:v>
                </c:pt>
                <c:pt idx="6798">
                  <c:v>507.89761342767798</c:v>
                </c:pt>
                <c:pt idx="6799">
                  <c:v>507.88460811685701</c:v>
                </c:pt>
                <c:pt idx="6800">
                  <c:v>507.867143126499</c:v>
                </c:pt>
                <c:pt idx="6801">
                  <c:v>507.859486264868</c:v>
                </c:pt>
                <c:pt idx="6802">
                  <c:v>507.80213338217197</c:v>
                </c:pt>
                <c:pt idx="6803">
                  <c:v>507.78925824062901</c:v>
                </c:pt>
                <c:pt idx="6804">
                  <c:v>507.78784052297601</c:v>
                </c:pt>
                <c:pt idx="6805">
                  <c:v>507.77684890049301</c:v>
                </c:pt>
                <c:pt idx="6806">
                  <c:v>507.72035338715199</c:v>
                </c:pt>
                <c:pt idx="6807">
                  <c:v>507.71564764338001</c:v>
                </c:pt>
                <c:pt idx="6808">
                  <c:v>507.695082563732</c:v>
                </c:pt>
                <c:pt idx="6809">
                  <c:v>507.67669960977901</c:v>
                </c:pt>
                <c:pt idx="6810">
                  <c:v>507.668757050544</c:v>
                </c:pt>
                <c:pt idx="6811">
                  <c:v>507.66552674475901</c:v>
                </c:pt>
                <c:pt idx="6812">
                  <c:v>507.63597618203602</c:v>
                </c:pt>
                <c:pt idx="6813">
                  <c:v>507.487569004242</c:v>
                </c:pt>
                <c:pt idx="6814">
                  <c:v>507.47896128222999</c:v>
                </c:pt>
                <c:pt idx="6815">
                  <c:v>507.47012382758601</c:v>
                </c:pt>
                <c:pt idx="6816">
                  <c:v>507.43980211602599</c:v>
                </c:pt>
                <c:pt idx="6817">
                  <c:v>507.40224084057502</c:v>
                </c:pt>
                <c:pt idx="6818">
                  <c:v>507.35299512227198</c:v>
                </c:pt>
                <c:pt idx="6819">
                  <c:v>507.34349501646398</c:v>
                </c:pt>
                <c:pt idx="6820">
                  <c:v>507.341233206433</c:v>
                </c:pt>
                <c:pt idx="6821">
                  <c:v>507.34076395597498</c:v>
                </c:pt>
                <c:pt idx="6822">
                  <c:v>507.33847640924199</c:v>
                </c:pt>
                <c:pt idx="6823">
                  <c:v>507.31956915650301</c:v>
                </c:pt>
                <c:pt idx="6824">
                  <c:v>507.30919108530099</c:v>
                </c:pt>
                <c:pt idx="6825">
                  <c:v>507.27983574432102</c:v>
                </c:pt>
                <c:pt idx="6826">
                  <c:v>507.27398044314901</c:v>
                </c:pt>
                <c:pt idx="6827">
                  <c:v>507.25770862979601</c:v>
                </c:pt>
                <c:pt idx="6828">
                  <c:v>507.247131918425</c:v>
                </c:pt>
                <c:pt idx="6829">
                  <c:v>507.17167275836402</c:v>
                </c:pt>
                <c:pt idx="6830">
                  <c:v>507.15997054625501</c:v>
                </c:pt>
                <c:pt idx="6831">
                  <c:v>507.13449412580701</c:v>
                </c:pt>
                <c:pt idx="6832">
                  <c:v>507.119376939647</c:v>
                </c:pt>
                <c:pt idx="6833">
                  <c:v>507.09674516586</c:v>
                </c:pt>
                <c:pt idx="6834">
                  <c:v>507.09545229382701</c:v>
                </c:pt>
                <c:pt idx="6835">
                  <c:v>507.08989202923499</c:v>
                </c:pt>
                <c:pt idx="6836">
                  <c:v>507.05828492922001</c:v>
                </c:pt>
                <c:pt idx="6837">
                  <c:v>507.05544320020601</c:v>
                </c:pt>
                <c:pt idx="6838">
                  <c:v>507.051787002396</c:v>
                </c:pt>
                <c:pt idx="6839">
                  <c:v>507.03526454574501</c:v>
                </c:pt>
                <c:pt idx="6840">
                  <c:v>507.01905416870102</c:v>
                </c:pt>
                <c:pt idx="6841">
                  <c:v>506.98345430728898</c:v>
                </c:pt>
                <c:pt idx="6842">
                  <c:v>506.96163387150602</c:v>
                </c:pt>
                <c:pt idx="6843">
                  <c:v>506.94402436160198</c:v>
                </c:pt>
                <c:pt idx="6844">
                  <c:v>506.91952791664698</c:v>
                </c:pt>
                <c:pt idx="6845">
                  <c:v>506.91197050333398</c:v>
                </c:pt>
                <c:pt idx="6846">
                  <c:v>506.904155989922</c:v>
                </c:pt>
                <c:pt idx="6847">
                  <c:v>506.88605831749697</c:v>
                </c:pt>
                <c:pt idx="6848">
                  <c:v>506.86619396947998</c:v>
                </c:pt>
                <c:pt idx="6849">
                  <c:v>506.849247381179</c:v>
                </c:pt>
                <c:pt idx="6850">
                  <c:v>506.84000519609901</c:v>
                </c:pt>
                <c:pt idx="6851">
                  <c:v>506.81094902109697</c:v>
                </c:pt>
                <c:pt idx="6852">
                  <c:v>506.81001866556397</c:v>
                </c:pt>
                <c:pt idx="6853">
                  <c:v>506.80441619705698</c:v>
                </c:pt>
                <c:pt idx="6854">
                  <c:v>506.80126367038503</c:v>
                </c:pt>
                <c:pt idx="6855">
                  <c:v>506.78979330988102</c:v>
                </c:pt>
                <c:pt idx="6856">
                  <c:v>506.78486523291599</c:v>
                </c:pt>
                <c:pt idx="6857">
                  <c:v>506.782988779731</c:v>
                </c:pt>
                <c:pt idx="6858">
                  <c:v>506.75612615844398</c:v>
                </c:pt>
                <c:pt idx="6859">
                  <c:v>506.74836882004399</c:v>
                </c:pt>
                <c:pt idx="6860">
                  <c:v>506.740748891463</c:v>
                </c:pt>
                <c:pt idx="6861">
                  <c:v>506.72317878045499</c:v>
                </c:pt>
                <c:pt idx="6862">
                  <c:v>506.71913274338402</c:v>
                </c:pt>
                <c:pt idx="6863">
                  <c:v>506.695465688806</c:v>
                </c:pt>
                <c:pt idx="6864">
                  <c:v>506.66374002857299</c:v>
                </c:pt>
                <c:pt idx="6865">
                  <c:v>506.66069284583898</c:v>
                </c:pt>
                <c:pt idx="6866">
                  <c:v>506.62066364567397</c:v>
                </c:pt>
                <c:pt idx="6867">
                  <c:v>506.60083703325199</c:v>
                </c:pt>
                <c:pt idx="6868">
                  <c:v>506.57399391545698</c:v>
                </c:pt>
                <c:pt idx="6869">
                  <c:v>506.557566023579</c:v>
                </c:pt>
                <c:pt idx="6870">
                  <c:v>506.53070601769099</c:v>
                </c:pt>
                <c:pt idx="6871">
                  <c:v>506.48261111783199</c:v>
                </c:pt>
                <c:pt idx="6872">
                  <c:v>506.48124585742198</c:v>
                </c:pt>
                <c:pt idx="6873">
                  <c:v>506.47960949292599</c:v>
                </c:pt>
                <c:pt idx="6874">
                  <c:v>506.44033257240801</c:v>
                </c:pt>
                <c:pt idx="6875">
                  <c:v>506.40852744087499</c:v>
                </c:pt>
                <c:pt idx="6876">
                  <c:v>506.37522152496803</c:v>
                </c:pt>
                <c:pt idx="6877">
                  <c:v>506.351850481437</c:v>
                </c:pt>
                <c:pt idx="6878">
                  <c:v>506.33906663680301</c:v>
                </c:pt>
                <c:pt idx="6879">
                  <c:v>506.33830198295101</c:v>
                </c:pt>
                <c:pt idx="6880">
                  <c:v>506.30934688513099</c:v>
                </c:pt>
                <c:pt idx="6881">
                  <c:v>506.30079442699099</c:v>
                </c:pt>
                <c:pt idx="6882">
                  <c:v>506.27626082042201</c:v>
                </c:pt>
                <c:pt idx="6883">
                  <c:v>506.25823962477602</c:v>
                </c:pt>
                <c:pt idx="6884">
                  <c:v>506.24098479422503</c:v>
                </c:pt>
                <c:pt idx="6885">
                  <c:v>506.21144728386099</c:v>
                </c:pt>
                <c:pt idx="6886">
                  <c:v>506.20852618273102</c:v>
                </c:pt>
                <c:pt idx="6887">
                  <c:v>506.17787321046899</c:v>
                </c:pt>
                <c:pt idx="6888">
                  <c:v>506.14841640729799</c:v>
                </c:pt>
                <c:pt idx="6889">
                  <c:v>506.13076918679798</c:v>
                </c:pt>
                <c:pt idx="6890">
                  <c:v>506.12678593509497</c:v>
                </c:pt>
                <c:pt idx="6891">
                  <c:v>506.10771232394399</c:v>
                </c:pt>
                <c:pt idx="6892">
                  <c:v>506.10464715140301</c:v>
                </c:pt>
                <c:pt idx="6893">
                  <c:v>506.09793009409401</c:v>
                </c:pt>
                <c:pt idx="6894">
                  <c:v>506.06321698742198</c:v>
                </c:pt>
                <c:pt idx="6895">
                  <c:v>506.02684634150199</c:v>
                </c:pt>
                <c:pt idx="6896">
                  <c:v>506.022935921152</c:v>
                </c:pt>
                <c:pt idx="6897">
                  <c:v>506.002095061604</c:v>
                </c:pt>
                <c:pt idx="6898">
                  <c:v>505.961014376153</c:v>
                </c:pt>
                <c:pt idx="6899">
                  <c:v>505.95574442006699</c:v>
                </c:pt>
                <c:pt idx="6900">
                  <c:v>505.92451239818001</c:v>
                </c:pt>
                <c:pt idx="6901">
                  <c:v>505.915442063527</c:v>
                </c:pt>
                <c:pt idx="6902">
                  <c:v>505.91352198496298</c:v>
                </c:pt>
                <c:pt idx="6903">
                  <c:v>505.89035934997298</c:v>
                </c:pt>
                <c:pt idx="6904">
                  <c:v>505.87352021436902</c:v>
                </c:pt>
                <c:pt idx="6905">
                  <c:v>505.818585247442</c:v>
                </c:pt>
                <c:pt idx="6906">
                  <c:v>505.783842382974</c:v>
                </c:pt>
                <c:pt idx="6907">
                  <c:v>505.75556266386002</c:v>
                </c:pt>
                <c:pt idx="6908">
                  <c:v>505.73590005822803</c:v>
                </c:pt>
                <c:pt idx="6909">
                  <c:v>505.688433955324</c:v>
                </c:pt>
                <c:pt idx="6910">
                  <c:v>505.67783403493701</c:v>
                </c:pt>
                <c:pt idx="6911">
                  <c:v>505.67651798266701</c:v>
                </c:pt>
                <c:pt idx="6912">
                  <c:v>505.65953023514197</c:v>
                </c:pt>
                <c:pt idx="6913">
                  <c:v>505.62651713663598</c:v>
                </c:pt>
                <c:pt idx="6914">
                  <c:v>505.56268226224699</c:v>
                </c:pt>
                <c:pt idx="6915">
                  <c:v>505.53644548790999</c:v>
                </c:pt>
                <c:pt idx="6916">
                  <c:v>505.533171540654</c:v>
                </c:pt>
                <c:pt idx="6917">
                  <c:v>505.49706173529501</c:v>
                </c:pt>
                <c:pt idx="6918">
                  <c:v>505.49440629716798</c:v>
                </c:pt>
                <c:pt idx="6919">
                  <c:v>505.49174474666103</c:v>
                </c:pt>
                <c:pt idx="6920">
                  <c:v>505.42691253070399</c:v>
                </c:pt>
                <c:pt idx="6921">
                  <c:v>505.423019057646</c:v>
                </c:pt>
                <c:pt idx="6922">
                  <c:v>505.41414139006798</c:v>
                </c:pt>
                <c:pt idx="6923">
                  <c:v>505.33891288885201</c:v>
                </c:pt>
                <c:pt idx="6924">
                  <c:v>505.218050775265</c:v>
                </c:pt>
                <c:pt idx="6925">
                  <c:v>505.21374474611798</c:v>
                </c:pt>
                <c:pt idx="6926">
                  <c:v>505.21021597575998</c:v>
                </c:pt>
                <c:pt idx="6927">
                  <c:v>505.18785562212702</c:v>
                </c:pt>
                <c:pt idx="6928">
                  <c:v>505.18743504805798</c:v>
                </c:pt>
                <c:pt idx="6929">
                  <c:v>505.18387093641797</c:v>
                </c:pt>
                <c:pt idx="6930">
                  <c:v>505.182822765602</c:v>
                </c:pt>
                <c:pt idx="6931">
                  <c:v>505.14407828559899</c:v>
                </c:pt>
                <c:pt idx="6932">
                  <c:v>505.130233659608</c:v>
                </c:pt>
                <c:pt idx="6933">
                  <c:v>505.09956289738</c:v>
                </c:pt>
                <c:pt idx="6934">
                  <c:v>505.09944157113199</c:v>
                </c:pt>
                <c:pt idx="6935">
                  <c:v>505.09727773848499</c:v>
                </c:pt>
                <c:pt idx="6936">
                  <c:v>505.09038491722703</c:v>
                </c:pt>
                <c:pt idx="6937">
                  <c:v>505.08117263351397</c:v>
                </c:pt>
                <c:pt idx="6938">
                  <c:v>505.05471178765401</c:v>
                </c:pt>
                <c:pt idx="6939">
                  <c:v>505.01371914306799</c:v>
                </c:pt>
                <c:pt idx="6940">
                  <c:v>504.99311326460003</c:v>
                </c:pt>
                <c:pt idx="6941">
                  <c:v>504.98599281222499</c:v>
                </c:pt>
                <c:pt idx="6942">
                  <c:v>504.97912883654402</c:v>
                </c:pt>
                <c:pt idx="6943">
                  <c:v>504.94757401157199</c:v>
                </c:pt>
                <c:pt idx="6944">
                  <c:v>504.92968767912902</c:v>
                </c:pt>
                <c:pt idx="6945">
                  <c:v>504.81433878651899</c:v>
                </c:pt>
                <c:pt idx="6946">
                  <c:v>504.80237367151699</c:v>
                </c:pt>
                <c:pt idx="6947">
                  <c:v>504.79254408587002</c:v>
                </c:pt>
                <c:pt idx="6948">
                  <c:v>504.79061920399499</c:v>
                </c:pt>
                <c:pt idx="6949">
                  <c:v>504.785828383725</c:v>
                </c:pt>
                <c:pt idx="6950">
                  <c:v>504.74742128323498</c:v>
                </c:pt>
                <c:pt idx="6951">
                  <c:v>504.74037982394901</c:v>
                </c:pt>
                <c:pt idx="6952">
                  <c:v>504.73891780021398</c:v>
                </c:pt>
                <c:pt idx="6953">
                  <c:v>504.70140085973401</c:v>
                </c:pt>
                <c:pt idx="6954">
                  <c:v>504.691922993981</c:v>
                </c:pt>
                <c:pt idx="6955">
                  <c:v>504.69151187005002</c:v>
                </c:pt>
                <c:pt idx="6956">
                  <c:v>504.67215812404498</c:v>
                </c:pt>
                <c:pt idx="6957">
                  <c:v>504.66219382858299</c:v>
                </c:pt>
                <c:pt idx="6958">
                  <c:v>504.643855136002</c:v>
                </c:pt>
                <c:pt idx="6959">
                  <c:v>504.63618790975698</c:v>
                </c:pt>
                <c:pt idx="6960">
                  <c:v>504.63381739697297</c:v>
                </c:pt>
                <c:pt idx="6961">
                  <c:v>504.61905658699197</c:v>
                </c:pt>
                <c:pt idx="6962">
                  <c:v>504.54520259921497</c:v>
                </c:pt>
                <c:pt idx="6963">
                  <c:v>504.54029884249201</c:v>
                </c:pt>
                <c:pt idx="6964">
                  <c:v>504.51283094245099</c:v>
                </c:pt>
                <c:pt idx="6965">
                  <c:v>504.510793786173</c:v>
                </c:pt>
                <c:pt idx="6966">
                  <c:v>504.49630627623901</c:v>
                </c:pt>
                <c:pt idx="6967">
                  <c:v>504.47738359350501</c:v>
                </c:pt>
                <c:pt idx="6968">
                  <c:v>504.46157972985498</c:v>
                </c:pt>
                <c:pt idx="6969">
                  <c:v>504.45512562942503</c:v>
                </c:pt>
                <c:pt idx="6970">
                  <c:v>504.42747253213599</c:v>
                </c:pt>
                <c:pt idx="6971">
                  <c:v>504.37286974879402</c:v>
                </c:pt>
                <c:pt idx="6972">
                  <c:v>504.36508825244999</c:v>
                </c:pt>
                <c:pt idx="6973">
                  <c:v>504.352164145948</c:v>
                </c:pt>
                <c:pt idx="6974">
                  <c:v>504.34746908288702</c:v>
                </c:pt>
                <c:pt idx="6975">
                  <c:v>504.33748700327698</c:v>
                </c:pt>
                <c:pt idx="6976">
                  <c:v>504.32773905961301</c:v>
                </c:pt>
                <c:pt idx="6977">
                  <c:v>504.273028104643</c:v>
                </c:pt>
                <c:pt idx="6978">
                  <c:v>504.24840881044997</c:v>
                </c:pt>
                <c:pt idx="6979">
                  <c:v>504.21361199928401</c:v>
                </c:pt>
                <c:pt idx="6980">
                  <c:v>504.202967034925</c:v>
                </c:pt>
                <c:pt idx="6981">
                  <c:v>504.19842978148398</c:v>
                </c:pt>
                <c:pt idx="6982">
                  <c:v>504.19658668975399</c:v>
                </c:pt>
                <c:pt idx="6983">
                  <c:v>504.17826547839297</c:v>
                </c:pt>
                <c:pt idx="6984">
                  <c:v>504.17386118405898</c:v>
                </c:pt>
                <c:pt idx="6985">
                  <c:v>504.10563843852901</c:v>
                </c:pt>
                <c:pt idx="6986">
                  <c:v>504.10244498239098</c:v>
                </c:pt>
                <c:pt idx="6987">
                  <c:v>504.08483055856198</c:v>
                </c:pt>
                <c:pt idx="6988">
                  <c:v>504.03641075490799</c:v>
                </c:pt>
                <c:pt idx="6989">
                  <c:v>504.032795804383</c:v>
                </c:pt>
                <c:pt idx="6990">
                  <c:v>504.00452916915498</c:v>
                </c:pt>
                <c:pt idx="6991">
                  <c:v>504.001498091759</c:v>
                </c:pt>
                <c:pt idx="6992">
                  <c:v>503.99751647775599</c:v>
                </c:pt>
                <c:pt idx="6993">
                  <c:v>503.97304489653698</c:v>
                </c:pt>
                <c:pt idx="6994">
                  <c:v>503.93714310775101</c:v>
                </c:pt>
                <c:pt idx="6995">
                  <c:v>503.92212329056701</c:v>
                </c:pt>
                <c:pt idx="6996">
                  <c:v>503.86685652423199</c:v>
                </c:pt>
                <c:pt idx="6997">
                  <c:v>503.860375493557</c:v>
                </c:pt>
                <c:pt idx="6998">
                  <c:v>503.85799963482998</c:v>
                </c:pt>
                <c:pt idx="6999">
                  <c:v>503.83192980051899</c:v>
                </c:pt>
                <c:pt idx="7000">
                  <c:v>503.81511692377802</c:v>
                </c:pt>
                <c:pt idx="7001">
                  <c:v>503.81313863572899</c:v>
                </c:pt>
                <c:pt idx="7002">
                  <c:v>503.805536626101</c:v>
                </c:pt>
                <c:pt idx="7003">
                  <c:v>503.76739076694298</c:v>
                </c:pt>
                <c:pt idx="7004">
                  <c:v>503.74966816932198</c:v>
                </c:pt>
                <c:pt idx="7005">
                  <c:v>503.74558213946</c:v>
                </c:pt>
                <c:pt idx="7006">
                  <c:v>503.71735870120898</c:v>
                </c:pt>
                <c:pt idx="7007">
                  <c:v>503.706326881927</c:v>
                </c:pt>
                <c:pt idx="7008">
                  <c:v>503.70481524831098</c:v>
                </c:pt>
                <c:pt idx="7009">
                  <c:v>503.699225256685</c:v>
                </c:pt>
                <c:pt idx="7010">
                  <c:v>503.69210124370699</c:v>
                </c:pt>
                <c:pt idx="7011">
                  <c:v>503.67809588991901</c:v>
                </c:pt>
                <c:pt idx="7012">
                  <c:v>503.67703873450301</c:v>
                </c:pt>
                <c:pt idx="7013">
                  <c:v>503.672140567962</c:v>
                </c:pt>
                <c:pt idx="7014">
                  <c:v>503.65353411977401</c:v>
                </c:pt>
                <c:pt idx="7015">
                  <c:v>503.65282012627199</c:v>
                </c:pt>
                <c:pt idx="7016">
                  <c:v>503.60403425269101</c:v>
                </c:pt>
                <c:pt idx="7017">
                  <c:v>503.59607915627703</c:v>
                </c:pt>
                <c:pt idx="7018">
                  <c:v>503.567428567604</c:v>
                </c:pt>
                <c:pt idx="7019">
                  <c:v>503.51954651863502</c:v>
                </c:pt>
                <c:pt idx="7020">
                  <c:v>503.51293076353198</c:v>
                </c:pt>
                <c:pt idx="7021">
                  <c:v>503.47418294753498</c:v>
                </c:pt>
                <c:pt idx="7022">
                  <c:v>503.438421957439</c:v>
                </c:pt>
                <c:pt idx="7023">
                  <c:v>503.433839756157</c:v>
                </c:pt>
                <c:pt idx="7024">
                  <c:v>503.40953153638497</c:v>
                </c:pt>
                <c:pt idx="7025">
                  <c:v>503.402610568451</c:v>
                </c:pt>
                <c:pt idx="7026">
                  <c:v>503.36480554843803</c:v>
                </c:pt>
                <c:pt idx="7027">
                  <c:v>503.33974602231598</c:v>
                </c:pt>
                <c:pt idx="7028">
                  <c:v>503.32096052380501</c:v>
                </c:pt>
                <c:pt idx="7029">
                  <c:v>503.30874365196399</c:v>
                </c:pt>
                <c:pt idx="7030">
                  <c:v>503.30109888293498</c:v>
                </c:pt>
                <c:pt idx="7031">
                  <c:v>503.29897012000299</c:v>
                </c:pt>
                <c:pt idx="7032">
                  <c:v>503.29801782227702</c:v>
                </c:pt>
                <c:pt idx="7033">
                  <c:v>503.24480519871997</c:v>
                </c:pt>
                <c:pt idx="7034">
                  <c:v>503.23762379316901</c:v>
                </c:pt>
                <c:pt idx="7035">
                  <c:v>503.22293785908101</c:v>
                </c:pt>
                <c:pt idx="7036">
                  <c:v>503.20631764430601</c:v>
                </c:pt>
                <c:pt idx="7037">
                  <c:v>503.17061423746901</c:v>
                </c:pt>
                <c:pt idx="7038">
                  <c:v>503.13693837915599</c:v>
                </c:pt>
                <c:pt idx="7039">
                  <c:v>503.133313490646</c:v>
                </c:pt>
                <c:pt idx="7040">
                  <c:v>503.115622157345</c:v>
                </c:pt>
                <c:pt idx="7041">
                  <c:v>503.11358822637999</c:v>
                </c:pt>
                <c:pt idx="7042">
                  <c:v>503.10548213423903</c:v>
                </c:pt>
                <c:pt idx="7043">
                  <c:v>503.10315613569799</c:v>
                </c:pt>
                <c:pt idx="7044">
                  <c:v>503.09637770061698</c:v>
                </c:pt>
                <c:pt idx="7045">
                  <c:v>503.08890213545999</c:v>
                </c:pt>
                <c:pt idx="7046">
                  <c:v>502.97642887933398</c:v>
                </c:pt>
                <c:pt idx="7047">
                  <c:v>502.920984162472</c:v>
                </c:pt>
                <c:pt idx="7048">
                  <c:v>502.872182178684</c:v>
                </c:pt>
                <c:pt idx="7049">
                  <c:v>502.866571152566</c:v>
                </c:pt>
                <c:pt idx="7050">
                  <c:v>502.84205228590298</c:v>
                </c:pt>
                <c:pt idx="7051">
                  <c:v>502.80214397339199</c:v>
                </c:pt>
                <c:pt idx="7052">
                  <c:v>502.796350755464</c:v>
                </c:pt>
                <c:pt idx="7053">
                  <c:v>502.76405240782498</c:v>
                </c:pt>
                <c:pt idx="7054">
                  <c:v>502.76111514353198</c:v>
                </c:pt>
                <c:pt idx="7055">
                  <c:v>502.75966971395701</c:v>
                </c:pt>
                <c:pt idx="7056">
                  <c:v>502.75770225517698</c:v>
                </c:pt>
                <c:pt idx="7057">
                  <c:v>502.75481655106699</c:v>
                </c:pt>
                <c:pt idx="7058">
                  <c:v>502.72539998854501</c:v>
                </c:pt>
                <c:pt idx="7059">
                  <c:v>502.65967031397503</c:v>
                </c:pt>
                <c:pt idx="7060">
                  <c:v>502.65723524837802</c:v>
                </c:pt>
                <c:pt idx="7061">
                  <c:v>502.649468896798</c:v>
                </c:pt>
                <c:pt idx="7062">
                  <c:v>502.646966989151</c:v>
                </c:pt>
                <c:pt idx="7063">
                  <c:v>502.59277165658898</c:v>
                </c:pt>
                <c:pt idx="7064">
                  <c:v>502.583742249257</c:v>
                </c:pt>
                <c:pt idx="7065">
                  <c:v>502.57699264626501</c:v>
                </c:pt>
                <c:pt idx="7066">
                  <c:v>502.53513106521802</c:v>
                </c:pt>
                <c:pt idx="7067">
                  <c:v>502.53147479298502</c:v>
                </c:pt>
                <c:pt idx="7068">
                  <c:v>502.518589038904</c:v>
                </c:pt>
                <c:pt idx="7069">
                  <c:v>502.51658580413499</c:v>
                </c:pt>
                <c:pt idx="7070">
                  <c:v>502.49264055113002</c:v>
                </c:pt>
                <c:pt idx="7071">
                  <c:v>502.45492360237103</c:v>
                </c:pt>
                <c:pt idx="7072">
                  <c:v>502.410558250017</c:v>
                </c:pt>
                <c:pt idx="7073">
                  <c:v>502.381046711301</c:v>
                </c:pt>
                <c:pt idx="7074">
                  <c:v>502.366654969092</c:v>
                </c:pt>
                <c:pt idx="7075">
                  <c:v>502.33833041914301</c:v>
                </c:pt>
                <c:pt idx="7076">
                  <c:v>502.33266246458999</c:v>
                </c:pt>
                <c:pt idx="7077">
                  <c:v>502.30043794894902</c:v>
                </c:pt>
                <c:pt idx="7078">
                  <c:v>502.23240663659601</c:v>
                </c:pt>
                <c:pt idx="7079">
                  <c:v>502.21534922901799</c:v>
                </c:pt>
                <c:pt idx="7080">
                  <c:v>502.17417387383898</c:v>
                </c:pt>
                <c:pt idx="7081">
                  <c:v>502.14991933123503</c:v>
                </c:pt>
                <c:pt idx="7082">
                  <c:v>502.144067627369</c:v>
                </c:pt>
                <c:pt idx="7083">
                  <c:v>502.13643198819398</c:v>
                </c:pt>
                <c:pt idx="7084">
                  <c:v>502.13503879561199</c:v>
                </c:pt>
                <c:pt idx="7085">
                  <c:v>502.088950312961</c:v>
                </c:pt>
                <c:pt idx="7086">
                  <c:v>502.01493861524301</c:v>
                </c:pt>
                <c:pt idx="7087">
                  <c:v>502.01092849482598</c:v>
                </c:pt>
                <c:pt idx="7088">
                  <c:v>501.97763628838101</c:v>
                </c:pt>
                <c:pt idx="7089">
                  <c:v>501.96756194443401</c:v>
                </c:pt>
                <c:pt idx="7090">
                  <c:v>501.96472479542899</c:v>
                </c:pt>
                <c:pt idx="7091">
                  <c:v>501.93108182544398</c:v>
                </c:pt>
                <c:pt idx="7092">
                  <c:v>501.92668587254798</c:v>
                </c:pt>
                <c:pt idx="7093">
                  <c:v>501.91254821398701</c:v>
                </c:pt>
                <c:pt idx="7094">
                  <c:v>501.89131676033202</c:v>
                </c:pt>
                <c:pt idx="7095">
                  <c:v>501.87948946705399</c:v>
                </c:pt>
                <c:pt idx="7096">
                  <c:v>501.87121799678198</c:v>
                </c:pt>
                <c:pt idx="7097">
                  <c:v>501.82437658471298</c:v>
                </c:pt>
                <c:pt idx="7098">
                  <c:v>501.75420228979601</c:v>
                </c:pt>
                <c:pt idx="7099">
                  <c:v>501.74688704336</c:v>
                </c:pt>
                <c:pt idx="7100">
                  <c:v>501.71996506443998</c:v>
                </c:pt>
                <c:pt idx="7101">
                  <c:v>501.64552105229501</c:v>
                </c:pt>
                <c:pt idx="7102">
                  <c:v>501.62397328134898</c:v>
                </c:pt>
                <c:pt idx="7103">
                  <c:v>501.62285553927302</c:v>
                </c:pt>
                <c:pt idx="7104">
                  <c:v>501.61135207948399</c:v>
                </c:pt>
                <c:pt idx="7105">
                  <c:v>501.60149624987997</c:v>
                </c:pt>
                <c:pt idx="7106">
                  <c:v>501.58752952372902</c:v>
                </c:pt>
                <c:pt idx="7107">
                  <c:v>501.57907565383198</c:v>
                </c:pt>
                <c:pt idx="7108">
                  <c:v>501.479826326835</c:v>
                </c:pt>
                <c:pt idx="7109">
                  <c:v>501.463877982893</c:v>
                </c:pt>
                <c:pt idx="7110">
                  <c:v>501.45097319976799</c:v>
                </c:pt>
                <c:pt idx="7111">
                  <c:v>501.44986940339999</c:v>
                </c:pt>
                <c:pt idx="7112">
                  <c:v>501.43282938091102</c:v>
                </c:pt>
                <c:pt idx="7113">
                  <c:v>501.43241205661701</c:v>
                </c:pt>
                <c:pt idx="7114">
                  <c:v>501.33492321211202</c:v>
                </c:pt>
                <c:pt idx="7115">
                  <c:v>501.29862947606802</c:v>
                </c:pt>
                <c:pt idx="7116">
                  <c:v>501.29420793543699</c:v>
                </c:pt>
                <c:pt idx="7117">
                  <c:v>501.29309304949498</c:v>
                </c:pt>
                <c:pt idx="7118">
                  <c:v>501.28170362528402</c:v>
                </c:pt>
                <c:pt idx="7119">
                  <c:v>501.26538164396197</c:v>
                </c:pt>
                <c:pt idx="7120">
                  <c:v>501.25883613278302</c:v>
                </c:pt>
                <c:pt idx="7121">
                  <c:v>501.23958186594001</c:v>
                </c:pt>
                <c:pt idx="7122">
                  <c:v>501.23062837561201</c:v>
                </c:pt>
                <c:pt idx="7123">
                  <c:v>501.20543234767899</c:v>
                </c:pt>
                <c:pt idx="7124">
                  <c:v>501.17745473569698</c:v>
                </c:pt>
                <c:pt idx="7125">
                  <c:v>501.175858541634</c:v>
                </c:pt>
                <c:pt idx="7126">
                  <c:v>501.17071606865898</c:v>
                </c:pt>
                <c:pt idx="7127">
                  <c:v>501.16645250543098</c:v>
                </c:pt>
                <c:pt idx="7128">
                  <c:v>501.14409553282098</c:v>
                </c:pt>
                <c:pt idx="7129">
                  <c:v>501.11000532607801</c:v>
                </c:pt>
                <c:pt idx="7130">
                  <c:v>501.10215567526598</c:v>
                </c:pt>
                <c:pt idx="7131">
                  <c:v>501.095821227648</c:v>
                </c:pt>
                <c:pt idx="7132">
                  <c:v>501.06247280272203</c:v>
                </c:pt>
                <c:pt idx="7133">
                  <c:v>501.04202100682102</c:v>
                </c:pt>
                <c:pt idx="7134">
                  <c:v>501.03621183929801</c:v>
                </c:pt>
                <c:pt idx="7135">
                  <c:v>501.022024305694</c:v>
                </c:pt>
                <c:pt idx="7136">
                  <c:v>501.01415538348698</c:v>
                </c:pt>
                <c:pt idx="7137">
                  <c:v>500.99984904075598</c:v>
                </c:pt>
                <c:pt idx="7138">
                  <c:v>500.992246167953</c:v>
                </c:pt>
                <c:pt idx="7139">
                  <c:v>500.98418315312</c:v>
                </c:pt>
                <c:pt idx="7140">
                  <c:v>500.98060281051698</c:v>
                </c:pt>
                <c:pt idx="7141">
                  <c:v>500.92479601104799</c:v>
                </c:pt>
                <c:pt idx="7142">
                  <c:v>500.91922615824598</c:v>
                </c:pt>
                <c:pt idx="7143">
                  <c:v>500.78680922808502</c:v>
                </c:pt>
                <c:pt idx="7144">
                  <c:v>500.776346921033</c:v>
                </c:pt>
                <c:pt idx="7145">
                  <c:v>500.77084934268203</c:v>
                </c:pt>
                <c:pt idx="7146">
                  <c:v>500.75439858058297</c:v>
                </c:pt>
                <c:pt idx="7147">
                  <c:v>500.735233043844</c:v>
                </c:pt>
                <c:pt idx="7148">
                  <c:v>500.72929261991902</c:v>
                </c:pt>
                <c:pt idx="7149">
                  <c:v>500.697711807671</c:v>
                </c:pt>
                <c:pt idx="7150">
                  <c:v>500.69498321698302</c:v>
                </c:pt>
                <c:pt idx="7151">
                  <c:v>500.68078126901497</c:v>
                </c:pt>
                <c:pt idx="7152">
                  <c:v>500.67354642519098</c:v>
                </c:pt>
                <c:pt idx="7153">
                  <c:v>500.63773935531299</c:v>
                </c:pt>
                <c:pt idx="7154">
                  <c:v>500.60332082284799</c:v>
                </c:pt>
                <c:pt idx="7155">
                  <c:v>500.56162047820999</c:v>
                </c:pt>
                <c:pt idx="7156">
                  <c:v>500.53049209688999</c:v>
                </c:pt>
                <c:pt idx="7157">
                  <c:v>500.52300241519998</c:v>
                </c:pt>
                <c:pt idx="7158">
                  <c:v>500.47804242825998</c:v>
                </c:pt>
                <c:pt idx="7159">
                  <c:v>500.45694423309601</c:v>
                </c:pt>
                <c:pt idx="7160">
                  <c:v>500.44260340571799</c:v>
                </c:pt>
                <c:pt idx="7161">
                  <c:v>500.42022735569799</c:v>
                </c:pt>
                <c:pt idx="7162">
                  <c:v>500.38674010286297</c:v>
                </c:pt>
                <c:pt idx="7163">
                  <c:v>500.36847339574501</c:v>
                </c:pt>
                <c:pt idx="7164">
                  <c:v>500.29968296120501</c:v>
                </c:pt>
                <c:pt idx="7165">
                  <c:v>500.28140537882001</c:v>
                </c:pt>
                <c:pt idx="7166">
                  <c:v>500.23186413373298</c:v>
                </c:pt>
                <c:pt idx="7167">
                  <c:v>500.21974895002802</c:v>
                </c:pt>
                <c:pt idx="7168">
                  <c:v>500.20888673102297</c:v>
                </c:pt>
                <c:pt idx="7169">
                  <c:v>500.1984324174</c:v>
                </c:pt>
                <c:pt idx="7170">
                  <c:v>500.19711738146998</c:v>
                </c:pt>
                <c:pt idx="7171">
                  <c:v>500.18521246999302</c:v>
                </c:pt>
                <c:pt idx="7172">
                  <c:v>500.12609395443701</c:v>
                </c:pt>
                <c:pt idx="7173">
                  <c:v>500.12168585835002</c:v>
                </c:pt>
                <c:pt idx="7174">
                  <c:v>500.118422405844</c:v>
                </c:pt>
                <c:pt idx="7175">
                  <c:v>500.09837053351498</c:v>
                </c:pt>
                <c:pt idx="7176">
                  <c:v>500.09281870803198</c:v>
                </c:pt>
                <c:pt idx="7177">
                  <c:v>500.03060682717802</c:v>
                </c:pt>
                <c:pt idx="7178">
                  <c:v>500.02773614570901</c:v>
                </c:pt>
                <c:pt idx="7179">
                  <c:v>500.01864820663502</c:v>
                </c:pt>
                <c:pt idx="7180">
                  <c:v>500.01004646800197</c:v>
                </c:pt>
                <c:pt idx="7181">
                  <c:v>500.00633063325103</c:v>
                </c:pt>
                <c:pt idx="7182">
                  <c:v>499.99241231659698</c:v>
                </c:pt>
                <c:pt idx="7183">
                  <c:v>499.99039139218502</c:v>
                </c:pt>
                <c:pt idx="7184">
                  <c:v>499.98954108027698</c:v>
                </c:pt>
                <c:pt idx="7185">
                  <c:v>499.97245547815498</c:v>
                </c:pt>
                <c:pt idx="7186">
                  <c:v>499.95461069409498</c:v>
                </c:pt>
                <c:pt idx="7187">
                  <c:v>499.91339596605502</c:v>
                </c:pt>
                <c:pt idx="7188">
                  <c:v>499.88675060860197</c:v>
                </c:pt>
                <c:pt idx="7189">
                  <c:v>499.87114017213401</c:v>
                </c:pt>
                <c:pt idx="7190">
                  <c:v>499.85202006951903</c:v>
                </c:pt>
                <c:pt idx="7191">
                  <c:v>499.81806869504499</c:v>
                </c:pt>
                <c:pt idx="7192">
                  <c:v>499.80302509962701</c:v>
                </c:pt>
                <c:pt idx="7193">
                  <c:v>499.78184680910903</c:v>
                </c:pt>
                <c:pt idx="7194">
                  <c:v>499.69833566638999</c:v>
                </c:pt>
                <c:pt idx="7195">
                  <c:v>499.66423078224301</c:v>
                </c:pt>
                <c:pt idx="7196">
                  <c:v>499.64102075245899</c:v>
                </c:pt>
                <c:pt idx="7197">
                  <c:v>499.64023196395999</c:v>
                </c:pt>
                <c:pt idx="7198">
                  <c:v>499.62577788419901</c:v>
                </c:pt>
                <c:pt idx="7199">
                  <c:v>499.60115955211</c:v>
                </c:pt>
                <c:pt idx="7200">
                  <c:v>499.59422927185898</c:v>
                </c:pt>
                <c:pt idx="7201">
                  <c:v>499.58194707459597</c:v>
                </c:pt>
                <c:pt idx="7202">
                  <c:v>499.527785929309</c:v>
                </c:pt>
                <c:pt idx="7203">
                  <c:v>499.51877231172301</c:v>
                </c:pt>
                <c:pt idx="7204">
                  <c:v>499.510367657899</c:v>
                </c:pt>
                <c:pt idx="7205">
                  <c:v>499.464145322516</c:v>
                </c:pt>
                <c:pt idx="7206">
                  <c:v>499.445832202269</c:v>
                </c:pt>
                <c:pt idx="7207">
                  <c:v>499.43061587450001</c:v>
                </c:pt>
                <c:pt idx="7208">
                  <c:v>499.40385321944399</c:v>
                </c:pt>
                <c:pt idx="7209">
                  <c:v>499.32173696117002</c:v>
                </c:pt>
                <c:pt idx="7210">
                  <c:v>499.30719369788397</c:v>
                </c:pt>
                <c:pt idx="7211">
                  <c:v>499.28192425860499</c:v>
                </c:pt>
                <c:pt idx="7212">
                  <c:v>499.26430767823803</c:v>
                </c:pt>
                <c:pt idx="7213">
                  <c:v>499.24851392007997</c:v>
                </c:pt>
                <c:pt idx="7214">
                  <c:v>499.23508586687899</c:v>
                </c:pt>
                <c:pt idx="7215">
                  <c:v>499.19637291496798</c:v>
                </c:pt>
                <c:pt idx="7216">
                  <c:v>499.19507872002299</c:v>
                </c:pt>
                <c:pt idx="7217">
                  <c:v>499.17861344993003</c:v>
                </c:pt>
                <c:pt idx="7218">
                  <c:v>499.15031614955399</c:v>
                </c:pt>
                <c:pt idx="7219">
                  <c:v>499.14935679443403</c:v>
                </c:pt>
                <c:pt idx="7220">
                  <c:v>499.13701884791499</c:v>
                </c:pt>
                <c:pt idx="7221">
                  <c:v>499.124173861163</c:v>
                </c:pt>
                <c:pt idx="7222">
                  <c:v>499.122488500781</c:v>
                </c:pt>
                <c:pt idx="7223">
                  <c:v>499.12111338148998</c:v>
                </c:pt>
                <c:pt idx="7224">
                  <c:v>499.11025947776898</c:v>
                </c:pt>
                <c:pt idx="7225">
                  <c:v>499.07176749434501</c:v>
                </c:pt>
                <c:pt idx="7226">
                  <c:v>499.05741609922501</c:v>
                </c:pt>
                <c:pt idx="7227">
                  <c:v>499.03241296117801</c:v>
                </c:pt>
                <c:pt idx="7228">
                  <c:v>499.01240738685999</c:v>
                </c:pt>
                <c:pt idx="7229">
                  <c:v>499.00563687780698</c:v>
                </c:pt>
                <c:pt idx="7230">
                  <c:v>498.97250099509</c:v>
                </c:pt>
                <c:pt idx="7231">
                  <c:v>498.95941474278902</c:v>
                </c:pt>
                <c:pt idx="7232">
                  <c:v>498.93281037833498</c:v>
                </c:pt>
                <c:pt idx="7233">
                  <c:v>498.92436149417603</c:v>
                </c:pt>
                <c:pt idx="7234">
                  <c:v>498.90600239137001</c:v>
                </c:pt>
                <c:pt idx="7235">
                  <c:v>498.86799605100202</c:v>
                </c:pt>
                <c:pt idx="7236">
                  <c:v>498.82234003991999</c:v>
                </c:pt>
                <c:pt idx="7237">
                  <c:v>498.82063379407901</c:v>
                </c:pt>
                <c:pt idx="7238">
                  <c:v>498.81813490643299</c:v>
                </c:pt>
                <c:pt idx="7239">
                  <c:v>498.81475258122299</c:v>
                </c:pt>
                <c:pt idx="7240">
                  <c:v>498.80295707403798</c:v>
                </c:pt>
                <c:pt idx="7241">
                  <c:v>498.79683247913903</c:v>
                </c:pt>
                <c:pt idx="7242">
                  <c:v>498.775201975416</c:v>
                </c:pt>
                <c:pt idx="7243">
                  <c:v>498.72014123035501</c:v>
                </c:pt>
                <c:pt idx="7244">
                  <c:v>498.71842417241498</c:v>
                </c:pt>
                <c:pt idx="7245">
                  <c:v>498.69282170247197</c:v>
                </c:pt>
                <c:pt idx="7246">
                  <c:v>498.67346212842699</c:v>
                </c:pt>
                <c:pt idx="7247">
                  <c:v>498.64811829347298</c:v>
                </c:pt>
                <c:pt idx="7248">
                  <c:v>498.593789312892</c:v>
                </c:pt>
                <c:pt idx="7249">
                  <c:v>498.59237083978599</c:v>
                </c:pt>
                <c:pt idx="7250">
                  <c:v>498.57161849976302</c:v>
                </c:pt>
                <c:pt idx="7251">
                  <c:v>498.558604987303</c:v>
                </c:pt>
                <c:pt idx="7252">
                  <c:v>498.483303824845</c:v>
                </c:pt>
                <c:pt idx="7253">
                  <c:v>498.43902454115897</c:v>
                </c:pt>
                <c:pt idx="7254">
                  <c:v>498.35456872819799</c:v>
                </c:pt>
                <c:pt idx="7255">
                  <c:v>498.345601961574</c:v>
                </c:pt>
                <c:pt idx="7256">
                  <c:v>498.33615759862897</c:v>
                </c:pt>
                <c:pt idx="7257">
                  <c:v>498.32675936188798</c:v>
                </c:pt>
                <c:pt idx="7258">
                  <c:v>498.29322699459101</c:v>
                </c:pt>
                <c:pt idx="7259">
                  <c:v>498.278565451818</c:v>
                </c:pt>
                <c:pt idx="7260">
                  <c:v>498.278356879228</c:v>
                </c:pt>
                <c:pt idx="7261">
                  <c:v>498.256566537781</c:v>
                </c:pt>
                <c:pt idx="7262">
                  <c:v>498.25480914280598</c:v>
                </c:pt>
                <c:pt idx="7263">
                  <c:v>498.23276353118899</c:v>
                </c:pt>
                <c:pt idx="7264">
                  <c:v>498.228568291427</c:v>
                </c:pt>
                <c:pt idx="7265">
                  <c:v>498.19566380422401</c:v>
                </c:pt>
                <c:pt idx="7266">
                  <c:v>498.17597494260099</c:v>
                </c:pt>
                <c:pt idx="7267">
                  <c:v>498.16401318517399</c:v>
                </c:pt>
                <c:pt idx="7268">
                  <c:v>498.15990938922101</c:v>
                </c:pt>
                <c:pt idx="7269">
                  <c:v>498.13610066068702</c:v>
                </c:pt>
                <c:pt idx="7270">
                  <c:v>498.11729528799799</c:v>
                </c:pt>
                <c:pt idx="7271">
                  <c:v>498.111573157252</c:v>
                </c:pt>
                <c:pt idx="7272">
                  <c:v>498.098976000542</c:v>
                </c:pt>
                <c:pt idx="7273">
                  <c:v>498.09355010402498</c:v>
                </c:pt>
                <c:pt idx="7274">
                  <c:v>498.022747991215</c:v>
                </c:pt>
                <c:pt idx="7275">
                  <c:v>497.94813309361803</c:v>
                </c:pt>
                <c:pt idx="7276">
                  <c:v>497.93896048261303</c:v>
                </c:pt>
                <c:pt idx="7277">
                  <c:v>497.93751195487999</c:v>
                </c:pt>
                <c:pt idx="7278">
                  <c:v>497.89868473927402</c:v>
                </c:pt>
                <c:pt idx="7279">
                  <c:v>497.89055185734401</c:v>
                </c:pt>
                <c:pt idx="7280">
                  <c:v>497.88895973357501</c:v>
                </c:pt>
                <c:pt idx="7281">
                  <c:v>497.86951754839998</c:v>
                </c:pt>
                <c:pt idx="7282">
                  <c:v>497.86451418579901</c:v>
                </c:pt>
                <c:pt idx="7283">
                  <c:v>497.82042245576002</c:v>
                </c:pt>
                <c:pt idx="7284">
                  <c:v>497.80943498099202</c:v>
                </c:pt>
                <c:pt idx="7285">
                  <c:v>497.78363675531102</c:v>
                </c:pt>
                <c:pt idx="7286">
                  <c:v>497.75128728500903</c:v>
                </c:pt>
                <c:pt idx="7287">
                  <c:v>497.74083811351602</c:v>
                </c:pt>
                <c:pt idx="7288">
                  <c:v>497.736497254288</c:v>
                </c:pt>
                <c:pt idx="7289">
                  <c:v>497.72812503689801</c:v>
                </c:pt>
                <c:pt idx="7290">
                  <c:v>497.72229497163897</c:v>
                </c:pt>
                <c:pt idx="7291">
                  <c:v>497.68669160243797</c:v>
                </c:pt>
                <c:pt idx="7292">
                  <c:v>497.64717687846399</c:v>
                </c:pt>
                <c:pt idx="7293">
                  <c:v>497.63167403946699</c:v>
                </c:pt>
                <c:pt idx="7294">
                  <c:v>497.61751129185302</c:v>
                </c:pt>
                <c:pt idx="7295">
                  <c:v>497.61575528695801</c:v>
                </c:pt>
                <c:pt idx="7296">
                  <c:v>497.59857420379097</c:v>
                </c:pt>
                <c:pt idx="7297">
                  <c:v>497.587961639627</c:v>
                </c:pt>
                <c:pt idx="7298">
                  <c:v>497.58559356296303</c:v>
                </c:pt>
                <c:pt idx="7299">
                  <c:v>497.57453755261997</c:v>
                </c:pt>
                <c:pt idx="7300">
                  <c:v>497.57378193840299</c:v>
                </c:pt>
                <c:pt idx="7301">
                  <c:v>497.55003407855901</c:v>
                </c:pt>
                <c:pt idx="7302">
                  <c:v>497.53788614423502</c:v>
                </c:pt>
                <c:pt idx="7303">
                  <c:v>497.52881994591002</c:v>
                </c:pt>
                <c:pt idx="7304">
                  <c:v>497.49738570833398</c:v>
                </c:pt>
                <c:pt idx="7305">
                  <c:v>497.42824350773998</c:v>
                </c:pt>
                <c:pt idx="7306">
                  <c:v>497.38444488477899</c:v>
                </c:pt>
                <c:pt idx="7307">
                  <c:v>497.33095385849998</c:v>
                </c:pt>
                <c:pt idx="7308">
                  <c:v>497.32955264696602</c:v>
                </c:pt>
                <c:pt idx="7309">
                  <c:v>497.30148495836897</c:v>
                </c:pt>
                <c:pt idx="7310">
                  <c:v>497.291676955784</c:v>
                </c:pt>
                <c:pt idx="7311">
                  <c:v>497.28156582448702</c:v>
                </c:pt>
                <c:pt idx="7312">
                  <c:v>497.22848365567398</c:v>
                </c:pt>
                <c:pt idx="7313">
                  <c:v>497.224016984988</c:v>
                </c:pt>
                <c:pt idx="7314">
                  <c:v>497.21761163325499</c:v>
                </c:pt>
                <c:pt idx="7315">
                  <c:v>497.20186035551598</c:v>
                </c:pt>
                <c:pt idx="7316">
                  <c:v>497.16934910207999</c:v>
                </c:pt>
                <c:pt idx="7317">
                  <c:v>497.14523582952302</c:v>
                </c:pt>
                <c:pt idx="7318">
                  <c:v>497.12076784592</c:v>
                </c:pt>
                <c:pt idx="7319">
                  <c:v>497.120362576638</c:v>
                </c:pt>
                <c:pt idx="7320">
                  <c:v>497.09847778864997</c:v>
                </c:pt>
                <c:pt idx="7321">
                  <c:v>497.07995358249298</c:v>
                </c:pt>
                <c:pt idx="7322">
                  <c:v>497.07665489072502</c:v>
                </c:pt>
                <c:pt idx="7323">
                  <c:v>497.02620805073298</c:v>
                </c:pt>
                <c:pt idx="7324">
                  <c:v>497.019228715748</c:v>
                </c:pt>
                <c:pt idx="7325">
                  <c:v>496.99796724064697</c:v>
                </c:pt>
                <c:pt idx="7326">
                  <c:v>496.98106560658198</c:v>
                </c:pt>
                <c:pt idx="7327">
                  <c:v>496.97187172514901</c:v>
                </c:pt>
                <c:pt idx="7328">
                  <c:v>496.971012460662</c:v>
                </c:pt>
                <c:pt idx="7329">
                  <c:v>496.969404154171</c:v>
                </c:pt>
                <c:pt idx="7330">
                  <c:v>496.93762741139102</c:v>
                </c:pt>
                <c:pt idx="7331">
                  <c:v>496.92879268392699</c:v>
                </c:pt>
                <c:pt idx="7332">
                  <c:v>496.90909946999602</c:v>
                </c:pt>
                <c:pt idx="7333">
                  <c:v>496.903378767709</c:v>
                </c:pt>
                <c:pt idx="7334">
                  <c:v>496.89002207140197</c:v>
                </c:pt>
                <c:pt idx="7335">
                  <c:v>496.86128915245803</c:v>
                </c:pt>
                <c:pt idx="7336">
                  <c:v>496.85780332160999</c:v>
                </c:pt>
                <c:pt idx="7337">
                  <c:v>496.804846640638</c:v>
                </c:pt>
                <c:pt idx="7338">
                  <c:v>496.79898113032903</c:v>
                </c:pt>
                <c:pt idx="7339">
                  <c:v>496.77934990918999</c:v>
                </c:pt>
                <c:pt idx="7340">
                  <c:v>496.77529754266999</c:v>
                </c:pt>
                <c:pt idx="7341">
                  <c:v>496.770267004201</c:v>
                </c:pt>
                <c:pt idx="7342">
                  <c:v>496.75816677438098</c:v>
                </c:pt>
                <c:pt idx="7343">
                  <c:v>496.75292937535801</c:v>
                </c:pt>
                <c:pt idx="7344">
                  <c:v>496.70590266034401</c:v>
                </c:pt>
                <c:pt idx="7345">
                  <c:v>496.67543502703398</c:v>
                </c:pt>
                <c:pt idx="7346">
                  <c:v>496.66731422679902</c:v>
                </c:pt>
                <c:pt idx="7347">
                  <c:v>496.65541840096</c:v>
                </c:pt>
                <c:pt idx="7348">
                  <c:v>496.60380730873402</c:v>
                </c:pt>
                <c:pt idx="7349">
                  <c:v>496.57731812166497</c:v>
                </c:pt>
                <c:pt idx="7350">
                  <c:v>496.56737706693599</c:v>
                </c:pt>
                <c:pt idx="7351">
                  <c:v>496.565684537805</c:v>
                </c:pt>
                <c:pt idx="7352">
                  <c:v>496.54386663916699</c:v>
                </c:pt>
                <c:pt idx="7353">
                  <c:v>496.50288427037998</c:v>
                </c:pt>
                <c:pt idx="7354">
                  <c:v>496.49781486448501</c:v>
                </c:pt>
                <c:pt idx="7355">
                  <c:v>496.45514475859397</c:v>
                </c:pt>
                <c:pt idx="7356">
                  <c:v>496.44407166246799</c:v>
                </c:pt>
                <c:pt idx="7357">
                  <c:v>496.41837164963198</c:v>
                </c:pt>
                <c:pt idx="7358">
                  <c:v>496.38632158310003</c:v>
                </c:pt>
                <c:pt idx="7359">
                  <c:v>496.33220766768102</c:v>
                </c:pt>
                <c:pt idx="7360">
                  <c:v>496.31545597953902</c:v>
                </c:pt>
                <c:pt idx="7361">
                  <c:v>496.297316466133</c:v>
                </c:pt>
                <c:pt idx="7362">
                  <c:v>496.28910919023201</c:v>
                </c:pt>
                <c:pt idx="7363">
                  <c:v>496.26487417101902</c:v>
                </c:pt>
                <c:pt idx="7364">
                  <c:v>496.264391339312</c:v>
                </c:pt>
                <c:pt idx="7365">
                  <c:v>496.21971525330298</c:v>
                </c:pt>
                <c:pt idx="7366">
                  <c:v>496.21529209955401</c:v>
                </c:pt>
                <c:pt idx="7367">
                  <c:v>496.18979712284698</c:v>
                </c:pt>
                <c:pt idx="7368">
                  <c:v>496.10117035612501</c:v>
                </c:pt>
                <c:pt idx="7369">
                  <c:v>496.06866272731202</c:v>
                </c:pt>
                <c:pt idx="7370">
                  <c:v>496.05242787850602</c:v>
                </c:pt>
                <c:pt idx="7371">
                  <c:v>496.02421997338701</c:v>
                </c:pt>
                <c:pt idx="7372">
                  <c:v>496.01510783133</c:v>
                </c:pt>
                <c:pt idx="7373">
                  <c:v>495.98978384954199</c:v>
                </c:pt>
                <c:pt idx="7374">
                  <c:v>495.98532504331001</c:v>
                </c:pt>
                <c:pt idx="7375">
                  <c:v>495.98050167194299</c:v>
                </c:pt>
                <c:pt idx="7376">
                  <c:v>495.97216407355899</c:v>
                </c:pt>
                <c:pt idx="7377">
                  <c:v>495.94374851223398</c:v>
                </c:pt>
                <c:pt idx="7378">
                  <c:v>495.91769730321403</c:v>
                </c:pt>
                <c:pt idx="7379">
                  <c:v>495.89790258259001</c:v>
                </c:pt>
                <c:pt idx="7380">
                  <c:v>495.89531768260599</c:v>
                </c:pt>
                <c:pt idx="7381">
                  <c:v>495.88925083495002</c:v>
                </c:pt>
                <c:pt idx="7382">
                  <c:v>495.86923520690198</c:v>
                </c:pt>
                <c:pt idx="7383">
                  <c:v>495.83959524146098</c:v>
                </c:pt>
                <c:pt idx="7384">
                  <c:v>495.787713609874</c:v>
                </c:pt>
                <c:pt idx="7385">
                  <c:v>495.750927795878</c:v>
                </c:pt>
                <c:pt idx="7386">
                  <c:v>495.73793340368002</c:v>
                </c:pt>
                <c:pt idx="7387">
                  <c:v>495.72637650870701</c:v>
                </c:pt>
                <c:pt idx="7388">
                  <c:v>495.70493491875402</c:v>
                </c:pt>
                <c:pt idx="7389">
                  <c:v>495.694430286559</c:v>
                </c:pt>
                <c:pt idx="7390">
                  <c:v>495.66691497586203</c:v>
                </c:pt>
                <c:pt idx="7391">
                  <c:v>495.65563303736099</c:v>
                </c:pt>
                <c:pt idx="7392">
                  <c:v>495.61162589521598</c:v>
                </c:pt>
                <c:pt idx="7393">
                  <c:v>495.588606988572</c:v>
                </c:pt>
                <c:pt idx="7394">
                  <c:v>495.58261586956399</c:v>
                </c:pt>
                <c:pt idx="7395">
                  <c:v>495.56668310048099</c:v>
                </c:pt>
                <c:pt idx="7396">
                  <c:v>495.55551263902299</c:v>
                </c:pt>
                <c:pt idx="7397">
                  <c:v>495.52920929410902</c:v>
                </c:pt>
                <c:pt idx="7398">
                  <c:v>495.48370611321502</c:v>
                </c:pt>
                <c:pt idx="7399">
                  <c:v>495.47317540384103</c:v>
                </c:pt>
                <c:pt idx="7400">
                  <c:v>495.42529632610302</c:v>
                </c:pt>
                <c:pt idx="7401">
                  <c:v>495.38822781881601</c:v>
                </c:pt>
                <c:pt idx="7402">
                  <c:v>495.38417186561497</c:v>
                </c:pt>
                <c:pt idx="7403">
                  <c:v>495.383711085068</c:v>
                </c:pt>
                <c:pt idx="7404">
                  <c:v>495.37354593259602</c:v>
                </c:pt>
                <c:pt idx="7405">
                  <c:v>495.32793242630601</c:v>
                </c:pt>
                <c:pt idx="7406">
                  <c:v>495.32248734981698</c:v>
                </c:pt>
                <c:pt idx="7407">
                  <c:v>495.31521903925</c:v>
                </c:pt>
                <c:pt idx="7408">
                  <c:v>495.31492228426703</c:v>
                </c:pt>
                <c:pt idx="7409">
                  <c:v>495.314554995999</c:v>
                </c:pt>
                <c:pt idx="7410">
                  <c:v>495.306818740908</c:v>
                </c:pt>
                <c:pt idx="7411">
                  <c:v>495.30654033030999</c:v>
                </c:pt>
                <c:pt idx="7412">
                  <c:v>495.29526878606799</c:v>
                </c:pt>
                <c:pt idx="7413">
                  <c:v>495.27370662976102</c:v>
                </c:pt>
                <c:pt idx="7414">
                  <c:v>495.25177989774602</c:v>
                </c:pt>
                <c:pt idx="7415">
                  <c:v>495.23971394930197</c:v>
                </c:pt>
                <c:pt idx="7416">
                  <c:v>495.20643245764302</c:v>
                </c:pt>
                <c:pt idx="7417">
                  <c:v>495.18781591643301</c:v>
                </c:pt>
                <c:pt idx="7418">
                  <c:v>495.17619333438199</c:v>
                </c:pt>
                <c:pt idx="7419">
                  <c:v>495.14173753759002</c:v>
                </c:pt>
                <c:pt idx="7420">
                  <c:v>495.124083742761</c:v>
                </c:pt>
                <c:pt idx="7421">
                  <c:v>495.10438661956499</c:v>
                </c:pt>
                <c:pt idx="7422">
                  <c:v>495.09492466488001</c:v>
                </c:pt>
                <c:pt idx="7423">
                  <c:v>495.094378512611</c:v>
                </c:pt>
                <c:pt idx="7424">
                  <c:v>495.00286524663397</c:v>
                </c:pt>
                <c:pt idx="7425">
                  <c:v>494.969595057476</c:v>
                </c:pt>
                <c:pt idx="7426">
                  <c:v>494.95066121534001</c:v>
                </c:pt>
                <c:pt idx="7427">
                  <c:v>494.94787433893202</c:v>
                </c:pt>
                <c:pt idx="7428">
                  <c:v>494.93417509510999</c:v>
                </c:pt>
                <c:pt idx="7429">
                  <c:v>494.91919221435802</c:v>
                </c:pt>
                <c:pt idx="7430">
                  <c:v>494.91049034521802</c:v>
                </c:pt>
                <c:pt idx="7431">
                  <c:v>494.90788522317598</c:v>
                </c:pt>
                <c:pt idx="7432">
                  <c:v>494.90209653511198</c:v>
                </c:pt>
                <c:pt idx="7433">
                  <c:v>494.89543291059198</c:v>
                </c:pt>
                <c:pt idx="7434">
                  <c:v>494.891160019832</c:v>
                </c:pt>
                <c:pt idx="7435">
                  <c:v>494.88036885496803</c:v>
                </c:pt>
                <c:pt idx="7436">
                  <c:v>494.86738204718699</c:v>
                </c:pt>
                <c:pt idx="7437">
                  <c:v>494.83931530071902</c:v>
                </c:pt>
                <c:pt idx="7438">
                  <c:v>494.83328820686597</c:v>
                </c:pt>
                <c:pt idx="7439">
                  <c:v>494.82229724103701</c:v>
                </c:pt>
                <c:pt idx="7440">
                  <c:v>494.816539030824</c:v>
                </c:pt>
                <c:pt idx="7441">
                  <c:v>494.81535525667999</c:v>
                </c:pt>
                <c:pt idx="7442">
                  <c:v>494.79557192989898</c:v>
                </c:pt>
                <c:pt idx="7443">
                  <c:v>494.79382303805602</c:v>
                </c:pt>
                <c:pt idx="7444">
                  <c:v>494.71615152651498</c:v>
                </c:pt>
                <c:pt idx="7445">
                  <c:v>494.70800824048598</c:v>
                </c:pt>
                <c:pt idx="7446">
                  <c:v>494.69392247599302</c:v>
                </c:pt>
                <c:pt idx="7447">
                  <c:v>494.68470341781199</c:v>
                </c:pt>
                <c:pt idx="7448">
                  <c:v>494.62762458146398</c:v>
                </c:pt>
                <c:pt idx="7449">
                  <c:v>494.55420947139498</c:v>
                </c:pt>
                <c:pt idx="7450">
                  <c:v>494.55061832916601</c:v>
                </c:pt>
                <c:pt idx="7451">
                  <c:v>494.52081838491199</c:v>
                </c:pt>
                <c:pt idx="7452">
                  <c:v>494.50629993394</c:v>
                </c:pt>
                <c:pt idx="7453">
                  <c:v>494.48235625865101</c:v>
                </c:pt>
                <c:pt idx="7454">
                  <c:v>494.45571823912098</c:v>
                </c:pt>
                <c:pt idx="7455">
                  <c:v>494.45381104312003</c:v>
                </c:pt>
                <c:pt idx="7456">
                  <c:v>494.45093062988798</c:v>
                </c:pt>
                <c:pt idx="7457">
                  <c:v>494.43591373183398</c:v>
                </c:pt>
                <c:pt idx="7458">
                  <c:v>494.427198818352</c:v>
                </c:pt>
                <c:pt idx="7459">
                  <c:v>494.41000375954599</c:v>
                </c:pt>
                <c:pt idx="7460">
                  <c:v>494.407491238067</c:v>
                </c:pt>
                <c:pt idx="7461">
                  <c:v>494.40317281498699</c:v>
                </c:pt>
                <c:pt idx="7462">
                  <c:v>494.38107897213001</c:v>
                </c:pt>
                <c:pt idx="7463">
                  <c:v>494.37891365231098</c:v>
                </c:pt>
                <c:pt idx="7464">
                  <c:v>494.36456754664101</c:v>
                </c:pt>
                <c:pt idx="7465">
                  <c:v>494.35712165127097</c:v>
                </c:pt>
                <c:pt idx="7466">
                  <c:v>494.32142332660101</c:v>
                </c:pt>
                <c:pt idx="7467">
                  <c:v>494.27786956264703</c:v>
                </c:pt>
                <c:pt idx="7468">
                  <c:v>494.27581155660499</c:v>
                </c:pt>
                <c:pt idx="7469">
                  <c:v>494.248439379746</c:v>
                </c:pt>
                <c:pt idx="7470">
                  <c:v>494.22857037663698</c:v>
                </c:pt>
                <c:pt idx="7471">
                  <c:v>494.19393025711901</c:v>
                </c:pt>
                <c:pt idx="7472">
                  <c:v>494.18842449259199</c:v>
                </c:pt>
                <c:pt idx="7473">
                  <c:v>494.13338815517</c:v>
                </c:pt>
                <c:pt idx="7474">
                  <c:v>494.12287381166902</c:v>
                </c:pt>
                <c:pt idx="7475">
                  <c:v>494.10460848159698</c:v>
                </c:pt>
                <c:pt idx="7476">
                  <c:v>494.09941745089799</c:v>
                </c:pt>
                <c:pt idx="7477">
                  <c:v>494.08704520602799</c:v>
                </c:pt>
                <c:pt idx="7478">
                  <c:v>494.069639328444</c:v>
                </c:pt>
                <c:pt idx="7479">
                  <c:v>494.02534160405202</c:v>
                </c:pt>
                <c:pt idx="7480">
                  <c:v>494.01489033816</c:v>
                </c:pt>
                <c:pt idx="7481">
                  <c:v>494.013304828662</c:v>
                </c:pt>
                <c:pt idx="7482">
                  <c:v>493.98265968340797</c:v>
                </c:pt>
                <c:pt idx="7483">
                  <c:v>493.961845914999</c:v>
                </c:pt>
                <c:pt idx="7484">
                  <c:v>493.95701354416201</c:v>
                </c:pt>
                <c:pt idx="7485">
                  <c:v>493.904258935565</c:v>
                </c:pt>
                <c:pt idx="7486">
                  <c:v>493.885217144092</c:v>
                </c:pt>
                <c:pt idx="7487">
                  <c:v>493.87672521955</c:v>
                </c:pt>
                <c:pt idx="7488">
                  <c:v>493.83509166492303</c:v>
                </c:pt>
                <c:pt idx="7489">
                  <c:v>493.80286207876202</c:v>
                </c:pt>
                <c:pt idx="7490">
                  <c:v>493.78335293874801</c:v>
                </c:pt>
                <c:pt idx="7491">
                  <c:v>493.76999387818</c:v>
                </c:pt>
                <c:pt idx="7492">
                  <c:v>493.70963030669498</c:v>
                </c:pt>
                <c:pt idx="7493">
                  <c:v>493.70730513447597</c:v>
                </c:pt>
                <c:pt idx="7494">
                  <c:v>493.70677507126197</c:v>
                </c:pt>
                <c:pt idx="7495">
                  <c:v>493.67168017955697</c:v>
                </c:pt>
                <c:pt idx="7496">
                  <c:v>493.65964707190301</c:v>
                </c:pt>
                <c:pt idx="7497">
                  <c:v>493.63730385357701</c:v>
                </c:pt>
                <c:pt idx="7498">
                  <c:v>493.62742475669802</c:v>
                </c:pt>
                <c:pt idx="7499">
                  <c:v>493.59649506817698</c:v>
                </c:pt>
                <c:pt idx="7500">
                  <c:v>493.58258318767599</c:v>
                </c:pt>
                <c:pt idx="7501">
                  <c:v>493.55453303818399</c:v>
                </c:pt>
                <c:pt idx="7502">
                  <c:v>493.508792447019</c:v>
                </c:pt>
                <c:pt idx="7503">
                  <c:v>493.48417238945001</c:v>
                </c:pt>
                <c:pt idx="7504">
                  <c:v>493.478425389986</c:v>
                </c:pt>
                <c:pt idx="7505">
                  <c:v>493.47678802334599</c:v>
                </c:pt>
                <c:pt idx="7506">
                  <c:v>493.46485286588302</c:v>
                </c:pt>
                <c:pt idx="7507">
                  <c:v>493.42052676752297</c:v>
                </c:pt>
                <c:pt idx="7508">
                  <c:v>493.41794759495298</c:v>
                </c:pt>
                <c:pt idx="7509">
                  <c:v>493.41031736313698</c:v>
                </c:pt>
                <c:pt idx="7510">
                  <c:v>493.36866258573599</c:v>
                </c:pt>
                <c:pt idx="7511">
                  <c:v>493.36371604773899</c:v>
                </c:pt>
                <c:pt idx="7512">
                  <c:v>493.34236389237498</c:v>
                </c:pt>
                <c:pt idx="7513">
                  <c:v>493.33949785852701</c:v>
                </c:pt>
                <c:pt idx="7514">
                  <c:v>493.332666921179</c:v>
                </c:pt>
                <c:pt idx="7515">
                  <c:v>493.318906696</c:v>
                </c:pt>
                <c:pt idx="7516">
                  <c:v>493.29663891562001</c:v>
                </c:pt>
                <c:pt idx="7517">
                  <c:v>493.29326919033502</c:v>
                </c:pt>
                <c:pt idx="7518">
                  <c:v>493.25141498831999</c:v>
                </c:pt>
                <c:pt idx="7519">
                  <c:v>493.24390556536201</c:v>
                </c:pt>
                <c:pt idx="7520">
                  <c:v>493.18046269506902</c:v>
                </c:pt>
                <c:pt idx="7521">
                  <c:v>493.11873988548501</c:v>
                </c:pt>
                <c:pt idx="7522">
                  <c:v>493.09414010248298</c:v>
                </c:pt>
                <c:pt idx="7523">
                  <c:v>493.04699238355198</c:v>
                </c:pt>
                <c:pt idx="7524">
                  <c:v>493.03360319094401</c:v>
                </c:pt>
                <c:pt idx="7525">
                  <c:v>492.99910191856401</c:v>
                </c:pt>
                <c:pt idx="7526">
                  <c:v>492.99674780199598</c:v>
                </c:pt>
                <c:pt idx="7527">
                  <c:v>492.97789942567101</c:v>
                </c:pt>
                <c:pt idx="7528">
                  <c:v>492.96231708467002</c:v>
                </c:pt>
                <c:pt idx="7529">
                  <c:v>492.95631464539002</c:v>
                </c:pt>
                <c:pt idx="7530">
                  <c:v>492.95538038706297</c:v>
                </c:pt>
                <c:pt idx="7531">
                  <c:v>492.949651668429</c:v>
                </c:pt>
                <c:pt idx="7532">
                  <c:v>492.93446945244301</c:v>
                </c:pt>
                <c:pt idx="7533">
                  <c:v>492.91039298806601</c:v>
                </c:pt>
                <c:pt idx="7534">
                  <c:v>492.89185659666202</c:v>
                </c:pt>
                <c:pt idx="7535">
                  <c:v>492.88116311978098</c:v>
                </c:pt>
                <c:pt idx="7536">
                  <c:v>492.870914480051</c:v>
                </c:pt>
                <c:pt idx="7537">
                  <c:v>492.85361842303001</c:v>
                </c:pt>
                <c:pt idx="7538">
                  <c:v>492.816916435672</c:v>
                </c:pt>
                <c:pt idx="7539">
                  <c:v>492.80606651313701</c:v>
                </c:pt>
                <c:pt idx="7540">
                  <c:v>492.80355561844101</c:v>
                </c:pt>
                <c:pt idx="7541">
                  <c:v>492.786078516825</c:v>
                </c:pt>
                <c:pt idx="7542">
                  <c:v>492.72692874110601</c:v>
                </c:pt>
                <c:pt idx="7543">
                  <c:v>492.717953814748</c:v>
                </c:pt>
                <c:pt idx="7544">
                  <c:v>492.70741061329801</c:v>
                </c:pt>
                <c:pt idx="7545">
                  <c:v>492.69101405044802</c:v>
                </c:pt>
                <c:pt idx="7546">
                  <c:v>492.68418427000699</c:v>
                </c:pt>
                <c:pt idx="7547">
                  <c:v>492.649829957409</c:v>
                </c:pt>
                <c:pt idx="7548">
                  <c:v>492.61532071270301</c:v>
                </c:pt>
                <c:pt idx="7549">
                  <c:v>492.61216254264099</c:v>
                </c:pt>
                <c:pt idx="7550">
                  <c:v>492.60426040832999</c:v>
                </c:pt>
                <c:pt idx="7551">
                  <c:v>492.543117706163</c:v>
                </c:pt>
                <c:pt idx="7552">
                  <c:v>492.488738774507</c:v>
                </c:pt>
                <c:pt idx="7553">
                  <c:v>492.47793007420802</c:v>
                </c:pt>
                <c:pt idx="7554">
                  <c:v>492.472484905513</c:v>
                </c:pt>
                <c:pt idx="7555">
                  <c:v>492.46025265383298</c:v>
                </c:pt>
                <c:pt idx="7556">
                  <c:v>492.38598857138498</c:v>
                </c:pt>
                <c:pt idx="7557">
                  <c:v>492.36621634265498</c:v>
                </c:pt>
                <c:pt idx="7558">
                  <c:v>492.35788190042598</c:v>
                </c:pt>
                <c:pt idx="7559">
                  <c:v>492.32776089796801</c:v>
                </c:pt>
                <c:pt idx="7560">
                  <c:v>492.32276333093398</c:v>
                </c:pt>
                <c:pt idx="7561">
                  <c:v>492.29763531339199</c:v>
                </c:pt>
                <c:pt idx="7562">
                  <c:v>492.27882781056002</c:v>
                </c:pt>
                <c:pt idx="7563">
                  <c:v>492.27499122862099</c:v>
                </c:pt>
                <c:pt idx="7564">
                  <c:v>492.22994758612498</c:v>
                </c:pt>
                <c:pt idx="7565">
                  <c:v>492.19194400664799</c:v>
                </c:pt>
                <c:pt idx="7566">
                  <c:v>492.13140636310101</c:v>
                </c:pt>
                <c:pt idx="7567">
                  <c:v>492.12748989094001</c:v>
                </c:pt>
                <c:pt idx="7568">
                  <c:v>492.10707085406</c:v>
                </c:pt>
                <c:pt idx="7569">
                  <c:v>492.09917580122999</c:v>
                </c:pt>
                <c:pt idx="7570">
                  <c:v>492.05822116653002</c:v>
                </c:pt>
                <c:pt idx="7571">
                  <c:v>492.05102782395898</c:v>
                </c:pt>
                <c:pt idx="7572">
                  <c:v>492.03961440707599</c:v>
                </c:pt>
                <c:pt idx="7573">
                  <c:v>492.01695664799797</c:v>
                </c:pt>
                <c:pt idx="7574">
                  <c:v>491.99409406159202</c:v>
                </c:pt>
                <c:pt idx="7575">
                  <c:v>491.95945091432202</c:v>
                </c:pt>
                <c:pt idx="7576">
                  <c:v>491.93456896327802</c:v>
                </c:pt>
                <c:pt idx="7577">
                  <c:v>491.929516303784</c:v>
                </c:pt>
                <c:pt idx="7578">
                  <c:v>491.88985849547498</c:v>
                </c:pt>
                <c:pt idx="7579">
                  <c:v>491.86507734216099</c:v>
                </c:pt>
                <c:pt idx="7580">
                  <c:v>491.83803199488602</c:v>
                </c:pt>
                <c:pt idx="7581">
                  <c:v>491.83391610021698</c:v>
                </c:pt>
                <c:pt idx="7582">
                  <c:v>491.72537266640597</c:v>
                </c:pt>
                <c:pt idx="7583">
                  <c:v>491.718067242573</c:v>
                </c:pt>
                <c:pt idx="7584">
                  <c:v>491.71559942450801</c:v>
                </c:pt>
                <c:pt idx="7585">
                  <c:v>491.670956610095</c:v>
                </c:pt>
                <c:pt idx="7586">
                  <c:v>491.668664459203</c:v>
                </c:pt>
                <c:pt idx="7587">
                  <c:v>491.65962407775697</c:v>
                </c:pt>
                <c:pt idx="7588">
                  <c:v>491.65477599768099</c:v>
                </c:pt>
                <c:pt idx="7589">
                  <c:v>491.621158299858</c:v>
                </c:pt>
                <c:pt idx="7590">
                  <c:v>491.61993032609098</c:v>
                </c:pt>
                <c:pt idx="7591">
                  <c:v>491.60325929349398</c:v>
                </c:pt>
                <c:pt idx="7592">
                  <c:v>491.59720191046</c:v>
                </c:pt>
                <c:pt idx="7593">
                  <c:v>491.59604931054201</c:v>
                </c:pt>
                <c:pt idx="7594">
                  <c:v>491.58706968987701</c:v>
                </c:pt>
                <c:pt idx="7595">
                  <c:v>491.531545525995</c:v>
                </c:pt>
                <c:pt idx="7596">
                  <c:v>491.52444483056098</c:v>
                </c:pt>
                <c:pt idx="7597">
                  <c:v>491.513982938006</c:v>
                </c:pt>
                <c:pt idx="7598">
                  <c:v>491.50521351638798</c:v>
                </c:pt>
                <c:pt idx="7599">
                  <c:v>491.49770967794302</c:v>
                </c:pt>
                <c:pt idx="7600">
                  <c:v>491.49642121504098</c:v>
                </c:pt>
                <c:pt idx="7601">
                  <c:v>491.45237150465499</c:v>
                </c:pt>
                <c:pt idx="7602">
                  <c:v>491.44948539337901</c:v>
                </c:pt>
                <c:pt idx="7603">
                  <c:v>491.42534998525798</c:v>
                </c:pt>
                <c:pt idx="7604">
                  <c:v>491.42237785918502</c:v>
                </c:pt>
                <c:pt idx="7605">
                  <c:v>491.41078923330002</c:v>
                </c:pt>
                <c:pt idx="7606">
                  <c:v>491.40039035454998</c:v>
                </c:pt>
                <c:pt idx="7607">
                  <c:v>491.38009213460498</c:v>
                </c:pt>
                <c:pt idx="7608">
                  <c:v>491.37824738940498</c:v>
                </c:pt>
                <c:pt idx="7609">
                  <c:v>491.350553485646</c:v>
                </c:pt>
                <c:pt idx="7610">
                  <c:v>491.31793847226601</c:v>
                </c:pt>
                <c:pt idx="7611">
                  <c:v>491.31689141100298</c:v>
                </c:pt>
                <c:pt idx="7612">
                  <c:v>491.28640344865897</c:v>
                </c:pt>
                <c:pt idx="7613">
                  <c:v>491.27142773555198</c:v>
                </c:pt>
                <c:pt idx="7614">
                  <c:v>491.25709768113597</c:v>
                </c:pt>
                <c:pt idx="7615">
                  <c:v>491.25208077518602</c:v>
                </c:pt>
                <c:pt idx="7616">
                  <c:v>491.21792568443402</c:v>
                </c:pt>
                <c:pt idx="7617">
                  <c:v>491.20107667928897</c:v>
                </c:pt>
                <c:pt idx="7618">
                  <c:v>491.194046771258</c:v>
                </c:pt>
                <c:pt idx="7619">
                  <c:v>491.181377373668</c:v>
                </c:pt>
                <c:pt idx="7620">
                  <c:v>491.17896328427798</c:v>
                </c:pt>
                <c:pt idx="7621">
                  <c:v>491.17558624557699</c:v>
                </c:pt>
                <c:pt idx="7622">
                  <c:v>491.12098339275502</c:v>
                </c:pt>
                <c:pt idx="7623">
                  <c:v>491.10055326371298</c:v>
                </c:pt>
                <c:pt idx="7624">
                  <c:v>491.08807470685701</c:v>
                </c:pt>
                <c:pt idx="7625">
                  <c:v>491.08555025386499</c:v>
                </c:pt>
                <c:pt idx="7626">
                  <c:v>491.03955604788399</c:v>
                </c:pt>
                <c:pt idx="7627">
                  <c:v>491.03423786289</c:v>
                </c:pt>
                <c:pt idx="7628">
                  <c:v>491.02511554892402</c:v>
                </c:pt>
                <c:pt idx="7629">
                  <c:v>490.94328422224299</c:v>
                </c:pt>
                <c:pt idx="7630">
                  <c:v>490.92831381306098</c:v>
                </c:pt>
                <c:pt idx="7631">
                  <c:v>490.92594458974702</c:v>
                </c:pt>
                <c:pt idx="7632">
                  <c:v>490.920233594595</c:v>
                </c:pt>
                <c:pt idx="7633">
                  <c:v>490.86097387272901</c:v>
                </c:pt>
                <c:pt idx="7634">
                  <c:v>490.84535993204901</c:v>
                </c:pt>
                <c:pt idx="7635">
                  <c:v>490.832910102531</c:v>
                </c:pt>
                <c:pt idx="7636">
                  <c:v>490.807361181901</c:v>
                </c:pt>
                <c:pt idx="7637">
                  <c:v>490.80540412238503</c:v>
                </c:pt>
                <c:pt idx="7638">
                  <c:v>490.75242413960598</c:v>
                </c:pt>
                <c:pt idx="7639">
                  <c:v>490.73142829006798</c:v>
                </c:pt>
                <c:pt idx="7640">
                  <c:v>490.69280448059601</c:v>
                </c:pt>
                <c:pt idx="7641">
                  <c:v>490.680107879876</c:v>
                </c:pt>
                <c:pt idx="7642">
                  <c:v>490.65464009329497</c:v>
                </c:pt>
                <c:pt idx="7643">
                  <c:v>490.64647890248801</c:v>
                </c:pt>
                <c:pt idx="7644">
                  <c:v>490.63489498916903</c:v>
                </c:pt>
                <c:pt idx="7645">
                  <c:v>490.60879161651297</c:v>
                </c:pt>
                <c:pt idx="7646">
                  <c:v>490.58818078540702</c:v>
                </c:pt>
                <c:pt idx="7647">
                  <c:v>490.53887328917699</c:v>
                </c:pt>
                <c:pt idx="7648">
                  <c:v>490.53144495303798</c:v>
                </c:pt>
                <c:pt idx="7649">
                  <c:v>490.50820023274099</c:v>
                </c:pt>
                <c:pt idx="7650">
                  <c:v>490.505685354653</c:v>
                </c:pt>
                <c:pt idx="7651">
                  <c:v>490.48486398387701</c:v>
                </c:pt>
                <c:pt idx="7652">
                  <c:v>490.45028375498401</c:v>
                </c:pt>
                <c:pt idx="7653">
                  <c:v>490.43301596002198</c:v>
                </c:pt>
                <c:pt idx="7654">
                  <c:v>490.40410591183303</c:v>
                </c:pt>
                <c:pt idx="7655">
                  <c:v>490.392175447098</c:v>
                </c:pt>
                <c:pt idx="7656">
                  <c:v>490.38439365950501</c:v>
                </c:pt>
                <c:pt idx="7657">
                  <c:v>490.36616267832102</c:v>
                </c:pt>
                <c:pt idx="7658">
                  <c:v>490.35622424674898</c:v>
                </c:pt>
                <c:pt idx="7659">
                  <c:v>490.34258108750299</c:v>
                </c:pt>
                <c:pt idx="7660">
                  <c:v>490.33947099514802</c:v>
                </c:pt>
                <c:pt idx="7661">
                  <c:v>490.33406434842601</c:v>
                </c:pt>
                <c:pt idx="7662">
                  <c:v>490.30060555531702</c:v>
                </c:pt>
                <c:pt idx="7663">
                  <c:v>490.26504836991001</c:v>
                </c:pt>
                <c:pt idx="7664">
                  <c:v>490.23011455673702</c:v>
                </c:pt>
                <c:pt idx="7665">
                  <c:v>490.21293783182699</c:v>
                </c:pt>
                <c:pt idx="7666">
                  <c:v>490.19402152229799</c:v>
                </c:pt>
                <c:pt idx="7667">
                  <c:v>490.18924098275698</c:v>
                </c:pt>
                <c:pt idx="7668">
                  <c:v>490.182865738396</c:v>
                </c:pt>
                <c:pt idx="7669">
                  <c:v>490.16751488789203</c:v>
                </c:pt>
                <c:pt idx="7670">
                  <c:v>490.12980559509299</c:v>
                </c:pt>
                <c:pt idx="7671">
                  <c:v>490.11199095158702</c:v>
                </c:pt>
                <c:pt idx="7672">
                  <c:v>490.080268866361</c:v>
                </c:pt>
                <c:pt idx="7673">
                  <c:v>490.03389824467502</c:v>
                </c:pt>
                <c:pt idx="7674">
                  <c:v>490.02781663769002</c:v>
                </c:pt>
                <c:pt idx="7675">
                  <c:v>489.99828557883001</c:v>
                </c:pt>
                <c:pt idx="7676">
                  <c:v>489.98399096790899</c:v>
                </c:pt>
                <c:pt idx="7677">
                  <c:v>489.98203137888299</c:v>
                </c:pt>
                <c:pt idx="7678">
                  <c:v>489.94373636213498</c:v>
                </c:pt>
                <c:pt idx="7679">
                  <c:v>489.93143184523501</c:v>
                </c:pt>
                <c:pt idx="7680">
                  <c:v>489.92163576968801</c:v>
                </c:pt>
                <c:pt idx="7681">
                  <c:v>489.89604370291499</c:v>
                </c:pt>
                <c:pt idx="7682">
                  <c:v>489.894160155034</c:v>
                </c:pt>
                <c:pt idx="7683">
                  <c:v>489.88832059247699</c:v>
                </c:pt>
                <c:pt idx="7684">
                  <c:v>489.86440971860401</c:v>
                </c:pt>
                <c:pt idx="7685">
                  <c:v>489.79900254241801</c:v>
                </c:pt>
                <c:pt idx="7686">
                  <c:v>489.78935587284002</c:v>
                </c:pt>
                <c:pt idx="7687">
                  <c:v>489.77380958144198</c:v>
                </c:pt>
                <c:pt idx="7688">
                  <c:v>489.74668141790801</c:v>
                </c:pt>
                <c:pt idx="7689">
                  <c:v>489.73435254588799</c:v>
                </c:pt>
                <c:pt idx="7690">
                  <c:v>489.73215062413499</c:v>
                </c:pt>
                <c:pt idx="7691">
                  <c:v>489.72647133100401</c:v>
                </c:pt>
                <c:pt idx="7692">
                  <c:v>489.71580218773897</c:v>
                </c:pt>
                <c:pt idx="7693">
                  <c:v>489.69342217250397</c:v>
                </c:pt>
                <c:pt idx="7694">
                  <c:v>489.66793086894597</c:v>
                </c:pt>
                <c:pt idx="7695">
                  <c:v>489.64114606743698</c:v>
                </c:pt>
                <c:pt idx="7696">
                  <c:v>489.63814516795998</c:v>
                </c:pt>
                <c:pt idx="7697">
                  <c:v>489.630289654987</c:v>
                </c:pt>
                <c:pt idx="7698">
                  <c:v>489.62877826407401</c:v>
                </c:pt>
                <c:pt idx="7699">
                  <c:v>489.60372002384997</c:v>
                </c:pt>
                <c:pt idx="7700">
                  <c:v>489.55830361708303</c:v>
                </c:pt>
                <c:pt idx="7701">
                  <c:v>489.54506097533499</c:v>
                </c:pt>
                <c:pt idx="7702">
                  <c:v>489.53810245760297</c:v>
                </c:pt>
                <c:pt idx="7703">
                  <c:v>489.52953521752801</c:v>
                </c:pt>
                <c:pt idx="7704">
                  <c:v>489.507534417427</c:v>
                </c:pt>
                <c:pt idx="7705">
                  <c:v>489.50293191979699</c:v>
                </c:pt>
                <c:pt idx="7706">
                  <c:v>489.497099438482</c:v>
                </c:pt>
                <c:pt idx="7707">
                  <c:v>489.47990311150301</c:v>
                </c:pt>
                <c:pt idx="7708">
                  <c:v>489.41866924589903</c:v>
                </c:pt>
                <c:pt idx="7709">
                  <c:v>489.28163815427303</c:v>
                </c:pt>
                <c:pt idx="7710">
                  <c:v>489.27507359938699</c:v>
                </c:pt>
                <c:pt idx="7711">
                  <c:v>489.25976223141902</c:v>
                </c:pt>
                <c:pt idx="7712">
                  <c:v>489.258357613957</c:v>
                </c:pt>
                <c:pt idx="7713">
                  <c:v>489.24216044704002</c:v>
                </c:pt>
                <c:pt idx="7714">
                  <c:v>489.21099047087898</c:v>
                </c:pt>
                <c:pt idx="7715">
                  <c:v>489.15895768056998</c:v>
                </c:pt>
                <c:pt idx="7716">
                  <c:v>489.15454490633903</c:v>
                </c:pt>
                <c:pt idx="7717">
                  <c:v>489.119425621478</c:v>
                </c:pt>
                <c:pt idx="7718">
                  <c:v>489.10262846759201</c:v>
                </c:pt>
                <c:pt idx="7719">
                  <c:v>489.086709983042</c:v>
                </c:pt>
                <c:pt idx="7720">
                  <c:v>489.07725218893398</c:v>
                </c:pt>
                <c:pt idx="7721">
                  <c:v>489.06363849041998</c:v>
                </c:pt>
                <c:pt idx="7722">
                  <c:v>489.05292622625899</c:v>
                </c:pt>
                <c:pt idx="7723">
                  <c:v>489.04865744157303</c:v>
                </c:pt>
                <c:pt idx="7724">
                  <c:v>489.03282231659102</c:v>
                </c:pt>
                <c:pt idx="7725">
                  <c:v>489.01282005017902</c:v>
                </c:pt>
                <c:pt idx="7726">
                  <c:v>488.966909451096</c:v>
                </c:pt>
                <c:pt idx="7727">
                  <c:v>488.94153170867401</c:v>
                </c:pt>
                <c:pt idx="7728">
                  <c:v>488.90585909517699</c:v>
                </c:pt>
                <c:pt idx="7729">
                  <c:v>488.90018781488197</c:v>
                </c:pt>
                <c:pt idx="7730">
                  <c:v>488.84879265321399</c:v>
                </c:pt>
                <c:pt idx="7731">
                  <c:v>488.84226168992899</c:v>
                </c:pt>
                <c:pt idx="7732">
                  <c:v>488.83950970026899</c:v>
                </c:pt>
                <c:pt idx="7733">
                  <c:v>488.82286451290298</c:v>
                </c:pt>
                <c:pt idx="7734">
                  <c:v>488.80891940490199</c:v>
                </c:pt>
                <c:pt idx="7735">
                  <c:v>488.805907953869</c:v>
                </c:pt>
                <c:pt idx="7736">
                  <c:v>488.785940356548</c:v>
                </c:pt>
                <c:pt idx="7737">
                  <c:v>488.74660322573402</c:v>
                </c:pt>
                <c:pt idx="7738">
                  <c:v>488.74138527459502</c:v>
                </c:pt>
                <c:pt idx="7739">
                  <c:v>488.73958872287</c:v>
                </c:pt>
                <c:pt idx="7740">
                  <c:v>488.732577621301</c:v>
                </c:pt>
                <c:pt idx="7741">
                  <c:v>488.73251099706403</c:v>
                </c:pt>
                <c:pt idx="7742">
                  <c:v>488.72864943892898</c:v>
                </c:pt>
                <c:pt idx="7743">
                  <c:v>488.72641386789701</c:v>
                </c:pt>
                <c:pt idx="7744">
                  <c:v>488.70816359599098</c:v>
                </c:pt>
                <c:pt idx="7745">
                  <c:v>488.68685828086399</c:v>
                </c:pt>
                <c:pt idx="7746">
                  <c:v>488.65150773749599</c:v>
                </c:pt>
                <c:pt idx="7747">
                  <c:v>488.64291966111</c:v>
                </c:pt>
                <c:pt idx="7748">
                  <c:v>488.61520036227</c:v>
                </c:pt>
                <c:pt idx="7749">
                  <c:v>488.60472132225402</c:v>
                </c:pt>
                <c:pt idx="7750">
                  <c:v>488.59888120869601</c:v>
                </c:pt>
                <c:pt idx="7751">
                  <c:v>488.56870053332602</c:v>
                </c:pt>
                <c:pt idx="7752">
                  <c:v>488.56506308413799</c:v>
                </c:pt>
                <c:pt idx="7753">
                  <c:v>488.564918813752</c:v>
                </c:pt>
                <c:pt idx="7754">
                  <c:v>488.564313650862</c:v>
                </c:pt>
                <c:pt idx="7755">
                  <c:v>488.53699429549101</c:v>
                </c:pt>
                <c:pt idx="7756">
                  <c:v>488.53532905649098</c:v>
                </c:pt>
                <c:pt idx="7757">
                  <c:v>488.52278801177999</c:v>
                </c:pt>
                <c:pt idx="7758">
                  <c:v>488.492095474454</c:v>
                </c:pt>
                <c:pt idx="7759">
                  <c:v>488.44558698895003</c:v>
                </c:pt>
                <c:pt idx="7760">
                  <c:v>488.39736738382499</c:v>
                </c:pt>
                <c:pt idx="7761">
                  <c:v>488.393696537945</c:v>
                </c:pt>
                <c:pt idx="7762">
                  <c:v>488.39098600749497</c:v>
                </c:pt>
                <c:pt idx="7763">
                  <c:v>488.38893389280599</c:v>
                </c:pt>
                <c:pt idx="7764">
                  <c:v>488.35929029638299</c:v>
                </c:pt>
                <c:pt idx="7765">
                  <c:v>488.34979592381399</c:v>
                </c:pt>
                <c:pt idx="7766">
                  <c:v>488.33676318959402</c:v>
                </c:pt>
                <c:pt idx="7767">
                  <c:v>488.308113529509</c:v>
                </c:pt>
                <c:pt idx="7768">
                  <c:v>488.30794950329698</c:v>
                </c:pt>
                <c:pt idx="7769">
                  <c:v>488.29757238668702</c:v>
                </c:pt>
                <c:pt idx="7770">
                  <c:v>488.26970271617603</c:v>
                </c:pt>
                <c:pt idx="7771">
                  <c:v>488.24514085978302</c:v>
                </c:pt>
                <c:pt idx="7772">
                  <c:v>488.23796500324698</c:v>
                </c:pt>
                <c:pt idx="7773">
                  <c:v>488.230171167771</c:v>
                </c:pt>
                <c:pt idx="7774">
                  <c:v>488.18081899744902</c:v>
                </c:pt>
                <c:pt idx="7775">
                  <c:v>488.14448106142402</c:v>
                </c:pt>
                <c:pt idx="7776">
                  <c:v>488.06534407909999</c:v>
                </c:pt>
                <c:pt idx="7777">
                  <c:v>488.04904155496001</c:v>
                </c:pt>
                <c:pt idx="7778">
                  <c:v>488.03948678181098</c:v>
                </c:pt>
                <c:pt idx="7779">
                  <c:v>488.02690444414998</c:v>
                </c:pt>
                <c:pt idx="7780">
                  <c:v>488.011060711075</c:v>
                </c:pt>
                <c:pt idx="7781">
                  <c:v>487.97545577869198</c:v>
                </c:pt>
                <c:pt idx="7782">
                  <c:v>487.97343035307301</c:v>
                </c:pt>
                <c:pt idx="7783">
                  <c:v>487.96316030028601</c:v>
                </c:pt>
                <c:pt idx="7784">
                  <c:v>487.96117365092999</c:v>
                </c:pt>
                <c:pt idx="7785">
                  <c:v>487.92145011013702</c:v>
                </c:pt>
                <c:pt idx="7786">
                  <c:v>487.91667162927598</c:v>
                </c:pt>
                <c:pt idx="7787">
                  <c:v>487.90375117281201</c:v>
                </c:pt>
                <c:pt idx="7788">
                  <c:v>487.899447291206</c:v>
                </c:pt>
                <c:pt idx="7789">
                  <c:v>487.89572230573998</c:v>
                </c:pt>
                <c:pt idx="7790">
                  <c:v>487.88824309194302</c:v>
                </c:pt>
                <c:pt idx="7791">
                  <c:v>487.87754981682201</c:v>
                </c:pt>
                <c:pt idx="7792">
                  <c:v>487.87508814692097</c:v>
                </c:pt>
                <c:pt idx="7793">
                  <c:v>487.85029897534201</c:v>
                </c:pt>
                <c:pt idx="7794">
                  <c:v>487.84633629394301</c:v>
                </c:pt>
                <c:pt idx="7795">
                  <c:v>487.84006232487201</c:v>
                </c:pt>
                <c:pt idx="7796">
                  <c:v>487.83574387875802</c:v>
                </c:pt>
                <c:pt idx="7797">
                  <c:v>487.79478071717</c:v>
                </c:pt>
                <c:pt idx="7798">
                  <c:v>487.78450554128398</c:v>
                </c:pt>
                <c:pt idx="7799">
                  <c:v>487.78335246304601</c:v>
                </c:pt>
                <c:pt idx="7800">
                  <c:v>487.73445575765498</c:v>
                </c:pt>
                <c:pt idx="7801">
                  <c:v>487.701944162563</c:v>
                </c:pt>
                <c:pt idx="7802">
                  <c:v>487.69022310502999</c:v>
                </c:pt>
                <c:pt idx="7803">
                  <c:v>487.65470489988002</c:v>
                </c:pt>
                <c:pt idx="7804">
                  <c:v>487.64468393583002</c:v>
                </c:pt>
                <c:pt idx="7805">
                  <c:v>487.63536125433501</c:v>
                </c:pt>
                <c:pt idx="7806">
                  <c:v>487.58985386175601</c:v>
                </c:pt>
                <c:pt idx="7807">
                  <c:v>487.57118209821601</c:v>
                </c:pt>
                <c:pt idx="7808">
                  <c:v>487.56996118560801</c:v>
                </c:pt>
                <c:pt idx="7809">
                  <c:v>487.55937438407602</c:v>
                </c:pt>
                <c:pt idx="7810">
                  <c:v>487.523563287505</c:v>
                </c:pt>
                <c:pt idx="7811">
                  <c:v>487.454322672334</c:v>
                </c:pt>
                <c:pt idx="7812">
                  <c:v>487.44804631871898</c:v>
                </c:pt>
                <c:pt idx="7813">
                  <c:v>487.43279374863903</c:v>
                </c:pt>
                <c:pt idx="7814">
                  <c:v>487.41505692512601</c:v>
                </c:pt>
                <c:pt idx="7815">
                  <c:v>487.35791672009702</c:v>
                </c:pt>
                <c:pt idx="7816">
                  <c:v>487.34288475943902</c:v>
                </c:pt>
                <c:pt idx="7817">
                  <c:v>487.32615233873702</c:v>
                </c:pt>
                <c:pt idx="7818">
                  <c:v>487.32452496686602</c:v>
                </c:pt>
                <c:pt idx="7819">
                  <c:v>487.31818555118201</c:v>
                </c:pt>
                <c:pt idx="7820">
                  <c:v>487.25490016395997</c:v>
                </c:pt>
                <c:pt idx="7821">
                  <c:v>487.22095918249101</c:v>
                </c:pt>
                <c:pt idx="7822">
                  <c:v>487.19173000138102</c:v>
                </c:pt>
                <c:pt idx="7823">
                  <c:v>487.18430985486498</c:v>
                </c:pt>
                <c:pt idx="7824">
                  <c:v>487.17225130855201</c:v>
                </c:pt>
                <c:pt idx="7825">
                  <c:v>487.1152688706</c:v>
                </c:pt>
                <c:pt idx="7826">
                  <c:v>487.11477828603302</c:v>
                </c:pt>
                <c:pt idx="7827">
                  <c:v>487.11216918936202</c:v>
                </c:pt>
                <c:pt idx="7828">
                  <c:v>487.09422204201098</c:v>
                </c:pt>
                <c:pt idx="7829">
                  <c:v>487.09281699324401</c:v>
                </c:pt>
                <c:pt idx="7830">
                  <c:v>487.071385368687</c:v>
                </c:pt>
                <c:pt idx="7831">
                  <c:v>486.94147384673897</c:v>
                </c:pt>
                <c:pt idx="7832">
                  <c:v>486.81066026914903</c:v>
                </c:pt>
                <c:pt idx="7833">
                  <c:v>486.79659285436202</c:v>
                </c:pt>
                <c:pt idx="7834">
                  <c:v>486.79609394296199</c:v>
                </c:pt>
                <c:pt idx="7835">
                  <c:v>486.770414929759</c:v>
                </c:pt>
                <c:pt idx="7836">
                  <c:v>486.747837523915</c:v>
                </c:pt>
                <c:pt idx="7837">
                  <c:v>486.69394540052298</c:v>
                </c:pt>
                <c:pt idx="7838">
                  <c:v>486.66894632194197</c:v>
                </c:pt>
                <c:pt idx="7839">
                  <c:v>486.63478348503901</c:v>
                </c:pt>
                <c:pt idx="7840">
                  <c:v>486.63440395506899</c:v>
                </c:pt>
                <c:pt idx="7841">
                  <c:v>486.60255485415701</c:v>
                </c:pt>
                <c:pt idx="7842">
                  <c:v>486.587436466285</c:v>
                </c:pt>
                <c:pt idx="7843">
                  <c:v>486.58727931188503</c:v>
                </c:pt>
                <c:pt idx="7844">
                  <c:v>486.57709080371501</c:v>
                </c:pt>
                <c:pt idx="7845">
                  <c:v>486.57457467206501</c:v>
                </c:pt>
                <c:pt idx="7846">
                  <c:v>486.55828803391103</c:v>
                </c:pt>
                <c:pt idx="7847">
                  <c:v>486.530552497879</c:v>
                </c:pt>
                <c:pt idx="7848">
                  <c:v>486.50213969240298</c:v>
                </c:pt>
                <c:pt idx="7849">
                  <c:v>486.45161837638199</c:v>
                </c:pt>
                <c:pt idx="7850">
                  <c:v>486.41628486730701</c:v>
                </c:pt>
                <c:pt idx="7851">
                  <c:v>486.36962587271103</c:v>
                </c:pt>
                <c:pt idx="7852">
                  <c:v>486.29311219751202</c:v>
                </c:pt>
                <c:pt idx="7853">
                  <c:v>486.28424412585201</c:v>
                </c:pt>
                <c:pt idx="7854">
                  <c:v>486.26937471797203</c:v>
                </c:pt>
                <c:pt idx="7855">
                  <c:v>486.26776959775799</c:v>
                </c:pt>
                <c:pt idx="7856">
                  <c:v>486.26299288473803</c:v>
                </c:pt>
                <c:pt idx="7857">
                  <c:v>486.19628291520701</c:v>
                </c:pt>
                <c:pt idx="7858">
                  <c:v>486.17966677035997</c:v>
                </c:pt>
                <c:pt idx="7859">
                  <c:v>486.17426453507102</c:v>
                </c:pt>
                <c:pt idx="7860">
                  <c:v>486.10100185917599</c:v>
                </c:pt>
                <c:pt idx="7861">
                  <c:v>486.09595800749702</c:v>
                </c:pt>
                <c:pt idx="7862">
                  <c:v>486.07301018367599</c:v>
                </c:pt>
                <c:pt idx="7863">
                  <c:v>486.06242078707203</c:v>
                </c:pt>
                <c:pt idx="7864">
                  <c:v>486.02253488994597</c:v>
                </c:pt>
                <c:pt idx="7865">
                  <c:v>486.02010792749098</c:v>
                </c:pt>
                <c:pt idx="7866">
                  <c:v>485.99222220493499</c:v>
                </c:pt>
                <c:pt idx="7867">
                  <c:v>485.97098236873097</c:v>
                </c:pt>
                <c:pt idx="7868">
                  <c:v>485.95364357455998</c:v>
                </c:pt>
                <c:pt idx="7869">
                  <c:v>485.95021546219601</c:v>
                </c:pt>
                <c:pt idx="7870">
                  <c:v>485.93945187166003</c:v>
                </c:pt>
                <c:pt idx="7871">
                  <c:v>485.91170052590201</c:v>
                </c:pt>
                <c:pt idx="7872">
                  <c:v>485.90103016085499</c:v>
                </c:pt>
                <c:pt idx="7873">
                  <c:v>485.86960267115802</c:v>
                </c:pt>
                <c:pt idx="7874">
                  <c:v>485.86253458891701</c:v>
                </c:pt>
                <c:pt idx="7875">
                  <c:v>485.86192203046602</c:v>
                </c:pt>
                <c:pt idx="7876">
                  <c:v>485.822621921321</c:v>
                </c:pt>
                <c:pt idx="7877">
                  <c:v>485.80603885790401</c:v>
                </c:pt>
                <c:pt idx="7878">
                  <c:v>485.79167811708697</c:v>
                </c:pt>
                <c:pt idx="7879">
                  <c:v>485.786530949758</c:v>
                </c:pt>
                <c:pt idx="7880">
                  <c:v>485.72792122447902</c:v>
                </c:pt>
                <c:pt idx="7881">
                  <c:v>485.70822943350299</c:v>
                </c:pt>
                <c:pt idx="7882">
                  <c:v>485.67930263379799</c:v>
                </c:pt>
                <c:pt idx="7883">
                  <c:v>485.67408815416599</c:v>
                </c:pt>
                <c:pt idx="7884">
                  <c:v>485.66485389521699</c:v>
                </c:pt>
                <c:pt idx="7885">
                  <c:v>485.64977886475202</c:v>
                </c:pt>
                <c:pt idx="7886">
                  <c:v>485.64933134218802</c:v>
                </c:pt>
                <c:pt idx="7887">
                  <c:v>485.64146422732199</c:v>
                </c:pt>
                <c:pt idx="7888">
                  <c:v>485.609556592601</c:v>
                </c:pt>
                <c:pt idx="7889">
                  <c:v>485.59808316740799</c:v>
                </c:pt>
                <c:pt idx="7890">
                  <c:v>485.48426187545198</c:v>
                </c:pt>
                <c:pt idx="7891">
                  <c:v>485.41342443827398</c:v>
                </c:pt>
                <c:pt idx="7892">
                  <c:v>485.396624579942</c:v>
                </c:pt>
                <c:pt idx="7893">
                  <c:v>485.39185814603002</c:v>
                </c:pt>
                <c:pt idx="7894">
                  <c:v>485.37110700589602</c:v>
                </c:pt>
                <c:pt idx="7895">
                  <c:v>485.35088112954799</c:v>
                </c:pt>
                <c:pt idx="7896">
                  <c:v>485.34424559645402</c:v>
                </c:pt>
                <c:pt idx="7897">
                  <c:v>485.342806387449</c:v>
                </c:pt>
                <c:pt idx="7898">
                  <c:v>485.30523581672901</c:v>
                </c:pt>
                <c:pt idx="7899">
                  <c:v>485.29994701973999</c:v>
                </c:pt>
                <c:pt idx="7900">
                  <c:v>485.278538957607</c:v>
                </c:pt>
                <c:pt idx="7901">
                  <c:v>485.26320610706398</c:v>
                </c:pt>
                <c:pt idx="7902">
                  <c:v>485.21722769543101</c:v>
                </c:pt>
                <c:pt idx="7903">
                  <c:v>485.19206538622501</c:v>
                </c:pt>
                <c:pt idx="7904">
                  <c:v>485.18574160186</c:v>
                </c:pt>
                <c:pt idx="7905">
                  <c:v>485.18252964885198</c:v>
                </c:pt>
                <c:pt idx="7906">
                  <c:v>485.17533256253802</c:v>
                </c:pt>
                <c:pt idx="7907">
                  <c:v>485.171987623066</c:v>
                </c:pt>
                <c:pt idx="7908">
                  <c:v>485.13701072962499</c:v>
                </c:pt>
                <c:pt idx="7909">
                  <c:v>485.13306573224298</c:v>
                </c:pt>
                <c:pt idx="7910">
                  <c:v>485.11562667508502</c:v>
                </c:pt>
                <c:pt idx="7911">
                  <c:v>485.09777654835801</c:v>
                </c:pt>
                <c:pt idx="7912">
                  <c:v>485.08869218387503</c:v>
                </c:pt>
                <c:pt idx="7913">
                  <c:v>485.01414758681</c:v>
                </c:pt>
                <c:pt idx="7914">
                  <c:v>485.00028319296598</c:v>
                </c:pt>
                <c:pt idx="7915">
                  <c:v>484.98957055896301</c:v>
                </c:pt>
                <c:pt idx="7916">
                  <c:v>484.98828666693697</c:v>
                </c:pt>
                <c:pt idx="7917">
                  <c:v>484.978480966939</c:v>
                </c:pt>
                <c:pt idx="7918">
                  <c:v>484.97467928410799</c:v>
                </c:pt>
                <c:pt idx="7919">
                  <c:v>484.96280867255899</c:v>
                </c:pt>
                <c:pt idx="7920">
                  <c:v>484.953506738979</c:v>
                </c:pt>
                <c:pt idx="7921">
                  <c:v>484.92573359896699</c:v>
                </c:pt>
                <c:pt idx="7922">
                  <c:v>484.87900976998901</c:v>
                </c:pt>
                <c:pt idx="7923">
                  <c:v>484.87620066900303</c:v>
                </c:pt>
                <c:pt idx="7924">
                  <c:v>484.86138912293899</c:v>
                </c:pt>
                <c:pt idx="7925">
                  <c:v>484.85762489136198</c:v>
                </c:pt>
                <c:pt idx="7926">
                  <c:v>484.84196001451602</c:v>
                </c:pt>
                <c:pt idx="7927">
                  <c:v>484.819198652392</c:v>
                </c:pt>
                <c:pt idx="7928">
                  <c:v>484.79460775358098</c:v>
                </c:pt>
                <c:pt idx="7929">
                  <c:v>484.78564378463102</c:v>
                </c:pt>
                <c:pt idx="7930">
                  <c:v>484.77868539192099</c:v>
                </c:pt>
                <c:pt idx="7931">
                  <c:v>484.77082171061397</c:v>
                </c:pt>
                <c:pt idx="7932">
                  <c:v>484.76631995509598</c:v>
                </c:pt>
                <c:pt idx="7933">
                  <c:v>484.747833053541</c:v>
                </c:pt>
                <c:pt idx="7934">
                  <c:v>484.70520109044003</c:v>
                </c:pt>
                <c:pt idx="7935">
                  <c:v>484.68523011683101</c:v>
                </c:pt>
                <c:pt idx="7936">
                  <c:v>484.67427126979499</c:v>
                </c:pt>
                <c:pt idx="7937">
                  <c:v>484.67405338188001</c:v>
                </c:pt>
                <c:pt idx="7938">
                  <c:v>484.64132601443799</c:v>
                </c:pt>
                <c:pt idx="7939">
                  <c:v>484.61794154840601</c:v>
                </c:pt>
                <c:pt idx="7940">
                  <c:v>484.610610747002</c:v>
                </c:pt>
                <c:pt idx="7941">
                  <c:v>484.60053590098897</c:v>
                </c:pt>
                <c:pt idx="7942">
                  <c:v>484.58858183868699</c:v>
                </c:pt>
                <c:pt idx="7943">
                  <c:v>484.57381982424198</c:v>
                </c:pt>
                <c:pt idx="7944">
                  <c:v>484.55948370604</c:v>
                </c:pt>
                <c:pt idx="7945">
                  <c:v>484.55722061167501</c:v>
                </c:pt>
                <c:pt idx="7946">
                  <c:v>484.530912938624</c:v>
                </c:pt>
                <c:pt idx="7947">
                  <c:v>484.52685371970102</c:v>
                </c:pt>
                <c:pt idx="7948">
                  <c:v>484.49790575297499</c:v>
                </c:pt>
                <c:pt idx="7949">
                  <c:v>484.48631258322598</c:v>
                </c:pt>
                <c:pt idx="7950">
                  <c:v>484.45803992042403</c:v>
                </c:pt>
                <c:pt idx="7951">
                  <c:v>484.44423609036301</c:v>
                </c:pt>
                <c:pt idx="7952">
                  <c:v>484.42728812373002</c:v>
                </c:pt>
                <c:pt idx="7953">
                  <c:v>484.42102918603098</c:v>
                </c:pt>
                <c:pt idx="7954">
                  <c:v>484.40001559067599</c:v>
                </c:pt>
                <c:pt idx="7955">
                  <c:v>484.39603003099597</c:v>
                </c:pt>
                <c:pt idx="7956">
                  <c:v>484.36214052641299</c:v>
                </c:pt>
                <c:pt idx="7957">
                  <c:v>484.32979537716398</c:v>
                </c:pt>
                <c:pt idx="7958">
                  <c:v>484.32713326046701</c:v>
                </c:pt>
                <c:pt idx="7959">
                  <c:v>484.32172244327802</c:v>
                </c:pt>
                <c:pt idx="7960">
                  <c:v>484.30699848861201</c:v>
                </c:pt>
                <c:pt idx="7961">
                  <c:v>484.29406790875902</c:v>
                </c:pt>
                <c:pt idx="7962">
                  <c:v>484.27532844739102</c:v>
                </c:pt>
                <c:pt idx="7963">
                  <c:v>484.26816667704202</c:v>
                </c:pt>
                <c:pt idx="7964">
                  <c:v>484.24516269481501</c:v>
                </c:pt>
                <c:pt idx="7965">
                  <c:v>484.237921786134</c:v>
                </c:pt>
                <c:pt idx="7966">
                  <c:v>484.22715536644</c:v>
                </c:pt>
                <c:pt idx="7967">
                  <c:v>484.20370281793703</c:v>
                </c:pt>
                <c:pt idx="7968">
                  <c:v>484.20049811105298</c:v>
                </c:pt>
                <c:pt idx="7969">
                  <c:v>484.187968021122</c:v>
                </c:pt>
                <c:pt idx="7970">
                  <c:v>484.17995971671701</c:v>
                </c:pt>
                <c:pt idx="7971">
                  <c:v>484.16505718954699</c:v>
                </c:pt>
                <c:pt idx="7972">
                  <c:v>484.13966714621102</c:v>
                </c:pt>
                <c:pt idx="7973">
                  <c:v>484.12993070978001</c:v>
                </c:pt>
                <c:pt idx="7974">
                  <c:v>484.08278382781799</c:v>
                </c:pt>
                <c:pt idx="7975">
                  <c:v>484.07427762768702</c:v>
                </c:pt>
                <c:pt idx="7976">
                  <c:v>484.06749713937199</c:v>
                </c:pt>
                <c:pt idx="7977">
                  <c:v>484.02367831157198</c:v>
                </c:pt>
                <c:pt idx="7978">
                  <c:v>484.02250553203299</c:v>
                </c:pt>
                <c:pt idx="7979">
                  <c:v>483.98562498677302</c:v>
                </c:pt>
                <c:pt idx="7980">
                  <c:v>483.94891659913799</c:v>
                </c:pt>
                <c:pt idx="7981">
                  <c:v>483.935549155074</c:v>
                </c:pt>
                <c:pt idx="7982">
                  <c:v>483.91438925774702</c:v>
                </c:pt>
                <c:pt idx="7983">
                  <c:v>483.91384796834302</c:v>
                </c:pt>
                <c:pt idx="7984">
                  <c:v>483.86826637235799</c:v>
                </c:pt>
                <c:pt idx="7985">
                  <c:v>483.85694228973398</c:v>
                </c:pt>
                <c:pt idx="7986">
                  <c:v>483.80440262133698</c:v>
                </c:pt>
                <c:pt idx="7987">
                  <c:v>483.78081691307602</c:v>
                </c:pt>
                <c:pt idx="7988">
                  <c:v>483.75412060422701</c:v>
                </c:pt>
                <c:pt idx="7989">
                  <c:v>483.72647782240102</c:v>
                </c:pt>
                <c:pt idx="7990">
                  <c:v>483.72611860468402</c:v>
                </c:pt>
                <c:pt idx="7991">
                  <c:v>483.71453653207698</c:v>
                </c:pt>
                <c:pt idx="7992">
                  <c:v>483.65578482262299</c:v>
                </c:pt>
                <c:pt idx="7993">
                  <c:v>483.56978955534697</c:v>
                </c:pt>
                <c:pt idx="7994">
                  <c:v>483.560962598267</c:v>
                </c:pt>
                <c:pt idx="7995">
                  <c:v>483.55886238639698</c:v>
                </c:pt>
                <c:pt idx="7996">
                  <c:v>483.54670507321799</c:v>
                </c:pt>
                <c:pt idx="7997">
                  <c:v>483.54198954204497</c:v>
                </c:pt>
                <c:pt idx="7998">
                  <c:v>483.527627269437</c:v>
                </c:pt>
                <c:pt idx="7999">
                  <c:v>483.52424701377998</c:v>
                </c:pt>
                <c:pt idx="8000">
                  <c:v>483.50502085002898</c:v>
                </c:pt>
                <c:pt idx="8001">
                  <c:v>483.48265466967098</c:v>
                </c:pt>
                <c:pt idx="8002">
                  <c:v>483.46986150529199</c:v>
                </c:pt>
                <c:pt idx="8003">
                  <c:v>483.430356749552</c:v>
                </c:pt>
                <c:pt idx="8004">
                  <c:v>483.41788882867201</c:v>
                </c:pt>
                <c:pt idx="8005">
                  <c:v>483.40416463031698</c:v>
                </c:pt>
                <c:pt idx="8006">
                  <c:v>483.40222677257702</c:v>
                </c:pt>
                <c:pt idx="8007">
                  <c:v>483.38788923577499</c:v>
                </c:pt>
                <c:pt idx="8008">
                  <c:v>483.35157145260001</c:v>
                </c:pt>
                <c:pt idx="8009">
                  <c:v>483.32424839960902</c:v>
                </c:pt>
                <c:pt idx="8010">
                  <c:v>483.32027542310999</c:v>
                </c:pt>
                <c:pt idx="8011">
                  <c:v>483.22810063671602</c:v>
                </c:pt>
                <c:pt idx="8012">
                  <c:v>483.18393949364201</c:v>
                </c:pt>
                <c:pt idx="8013">
                  <c:v>483.17475670557201</c:v>
                </c:pt>
                <c:pt idx="8014">
                  <c:v>483.16845777961902</c:v>
                </c:pt>
                <c:pt idx="8015">
                  <c:v>483.15163480260702</c:v>
                </c:pt>
                <c:pt idx="8016">
                  <c:v>483.09242286727402</c:v>
                </c:pt>
                <c:pt idx="8017">
                  <c:v>483.086199894971</c:v>
                </c:pt>
                <c:pt idx="8018">
                  <c:v>483.07930566647502</c:v>
                </c:pt>
                <c:pt idx="8019">
                  <c:v>483.065522306785</c:v>
                </c:pt>
                <c:pt idx="8020">
                  <c:v>483.05737879921702</c:v>
                </c:pt>
                <c:pt idx="8021">
                  <c:v>483.05519316018302</c:v>
                </c:pt>
                <c:pt idx="8022">
                  <c:v>483.03296434966597</c:v>
                </c:pt>
                <c:pt idx="8023">
                  <c:v>483.01766202348801</c:v>
                </c:pt>
                <c:pt idx="8024">
                  <c:v>483.01249560139001</c:v>
                </c:pt>
                <c:pt idx="8025">
                  <c:v>482.98608876130203</c:v>
                </c:pt>
                <c:pt idx="8026">
                  <c:v>482.96692302144402</c:v>
                </c:pt>
                <c:pt idx="8027">
                  <c:v>482.95851586947902</c:v>
                </c:pt>
                <c:pt idx="8028">
                  <c:v>482.94121279532101</c:v>
                </c:pt>
                <c:pt idx="8029">
                  <c:v>482.910466014924</c:v>
                </c:pt>
                <c:pt idx="8030">
                  <c:v>482.87035868699598</c:v>
                </c:pt>
                <c:pt idx="8031">
                  <c:v>482.85682944673499</c:v>
                </c:pt>
                <c:pt idx="8032">
                  <c:v>482.83642755685702</c:v>
                </c:pt>
                <c:pt idx="8033">
                  <c:v>482.83223177419802</c:v>
                </c:pt>
                <c:pt idx="8034">
                  <c:v>482.812811889991</c:v>
                </c:pt>
                <c:pt idx="8035">
                  <c:v>482.81102879284401</c:v>
                </c:pt>
                <c:pt idx="8036">
                  <c:v>482.80650967962703</c:v>
                </c:pt>
                <c:pt idx="8037">
                  <c:v>482.74353355384397</c:v>
                </c:pt>
                <c:pt idx="8038">
                  <c:v>482.737001779325</c:v>
                </c:pt>
                <c:pt idx="8039">
                  <c:v>482.73088541748302</c:v>
                </c:pt>
                <c:pt idx="8040">
                  <c:v>482.72379935338398</c:v>
                </c:pt>
                <c:pt idx="8041">
                  <c:v>482.68767303931799</c:v>
                </c:pt>
                <c:pt idx="8042">
                  <c:v>482.68101094798499</c:v>
                </c:pt>
                <c:pt idx="8043">
                  <c:v>482.64449814984602</c:v>
                </c:pt>
                <c:pt idx="8044">
                  <c:v>482.63224516281701</c:v>
                </c:pt>
                <c:pt idx="8045">
                  <c:v>482.61024829485802</c:v>
                </c:pt>
                <c:pt idx="8046">
                  <c:v>482.584678775528</c:v>
                </c:pt>
                <c:pt idx="8047">
                  <c:v>482.57929410352898</c:v>
                </c:pt>
                <c:pt idx="8048">
                  <c:v>482.54321254533897</c:v>
                </c:pt>
                <c:pt idx="8049">
                  <c:v>482.53175433174999</c:v>
                </c:pt>
                <c:pt idx="8050">
                  <c:v>482.45132812551401</c:v>
                </c:pt>
                <c:pt idx="8051">
                  <c:v>482.44623320932601</c:v>
                </c:pt>
                <c:pt idx="8052">
                  <c:v>482.36221241465</c:v>
                </c:pt>
                <c:pt idx="8053">
                  <c:v>482.33731161995797</c:v>
                </c:pt>
                <c:pt idx="8054">
                  <c:v>482.30980247147397</c:v>
                </c:pt>
                <c:pt idx="8055">
                  <c:v>482.25387694574999</c:v>
                </c:pt>
                <c:pt idx="8056">
                  <c:v>482.167259804943</c:v>
                </c:pt>
                <c:pt idx="8057">
                  <c:v>482.11068861281899</c:v>
                </c:pt>
                <c:pt idx="8058">
                  <c:v>482.045189614055</c:v>
                </c:pt>
                <c:pt idx="8059">
                  <c:v>482.01606611729602</c:v>
                </c:pt>
                <c:pt idx="8060">
                  <c:v>481.99345772800598</c:v>
                </c:pt>
                <c:pt idx="8061">
                  <c:v>481.963501010237</c:v>
                </c:pt>
                <c:pt idx="8062">
                  <c:v>481.945277643439</c:v>
                </c:pt>
                <c:pt idx="8063">
                  <c:v>481.924508419012</c:v>
                </c:pt>
                <c:pt idx="8064">
                  <c:v>481.90870721473402</c:v>
                </c:pt>
                <c:pt idx="8065">
                  <c:v>481.86508862636998</c:v>
                </c:pt>
                <c:pt idx="8066">
                  <c:v>481.85342257742798</c:v>
                </c:pt>
                <c:pt idx="8067">
                  <c:v>481.83418130294899</c:v>
                </c:pt>
                <c:pt idx="8068">
                  <c:v>481.82738131899902</c:v>
                </c:pt>
                <c:pt idx="8069">
                  <c:v>481.77582659723498</c:v>
                </c:pt>
                <c:pt idx="8070">
                  <c:v>481.772258657348</c:v>
                </c:pt>
                <c:pt idx="8071">
                  <c:v>481.76758267718498</c:v>
                </c:pt>
                <c:pt idx="8072">
                  <c:v>481.756950372571</c:v>
                </c:pt>
                <c:pt idx="8073">
                  <c:v>481.75673022619299</c:v>
                </c:pt>
                <c:pt idx="8074">
                  <c:v>481.74295431907598</c:v>
                </c:pt>
                <c:pt idx="8075">
                  <c:v>481.74124512783698</c:v>
                </c:pt>
                <c:pt idx="8076">
                  <c:v>481.740820910244</c:v>
                </c:pt>
                <c:pt idx="8077">
                  <c:v>481.666699658798</c:v>
                </c:pt>
                <c:pt idx="8078">
                  <c:v>481.65891642807702</c:v>
                </c:pt>
                <c:pt idx="8079">
                  <c:v>481.64370927931202</c:v>
                </c:pt>
                <c:pt idx="8080">
                  <c:v>481.59486143073002</c:v>
                </c:pt>
                <c:pt idx="8081">
                  <c:v>481.56111996022702</c:v>
                </c:pt>
                <c:pt idx="8082">
                  <c:v>481.54025667788</c:v>
                </c:pt>
                <c:pt idx="8083">
                  <c:v>481.53748468843997</c:v>
                </c:pt>
                <c:pt idx="8084">
                  <c:v>481.480300509919</c:v>
                </c:pt>
                <c:pt idx="8085">
                  <c:v>481.447817072509</c:v>
                </c:pt>
                <c:pt idx="8086">
                  <c:v>481.42807675964701</c:v>
                </c:pt>
                <c:pt idx="8087">
                  <c:v>481.414035402438</c:v>
                </c:pt>
                <c:pt idx="8088">
                  <c:v>481.40974094936303</c:v>
                </c:pt>
                <c:pt idx="8089">
                  <c:v>481.40778198301302</c:v>
                </c:pt>
                <c:pt idx="8090">
                  <c:v>481.40097005215898</c:v>
                </c:pt>
                <c:pt idx="8091">
                  <c:v>481.40032929955498</c:v>
                </c:pt>
                <c:pt idx="8092">
                  <c:v>481.36889851174902</c:v>
                </c:pt>
                <c:pt idx="8093">
                  <c:v>481.365384105207</c:v>
                </c:pt>
                <c:pt idx="8094">
                  <c:v>481.32277706553498</c:v>
                </c:pt>
                <c:pt idx="8095">
                  <c:v>481.32022478122201</c:v>
                </c:pt>
                <c:pt idx="8096">
                  <c:v>481.319393207632</c:v>
                </c:pt>
                <c:pt idx="8097">
                  <c:v>481.28507038560298</c:v>
                </c:pt>
                <c:pt idx="8098">
                  <c:v>481.28356606698497</c:v>
                </c:pt>
                <c:pt idx="8099">
                  <c:v>481.28265705195599</c:v>
                </c:pt>
                <c:pt idx="8100">
                  <c:v>481.27973558850198</c:v>
                </c:pt>
                <c:pt idx="8101">
                  <c:v>481.254103179514</c:v>
                </c:pt>
                <c:pt idx="8102">
                  <c:v>481.25127246564199</c:v>
                </c:pt>
                <c:pt idx="8103">
                  <c:v>481.241994474916</c:v>
                </c:pt>
                <c:pt idx="8104">
                  <c:v>481.236879456108</c:v>
                </c:pt>
                <c:pt idx="8105">
                  <c:v>481.19292788676398</c:v>
                </c:pt>
                <c:pt idx="8106">
                  <c:v>481.18800049778997</c:v>
                </c:pt>
                <c:pt idx="8107">
                  <c:v>481.18699061541702</c:v>
                </c:pt>
                <c:pt idx="8108">
                  <c:v>481.1813368421</c:v>
                </c:pt>
                <c:pt idx="8109">
                  <c:v>481.16587705106002</c:v>
                </c:pt>
                <c:pt idx="8110">
                  <c:v>481.15727755443902</c:v>
                </c:pt>
                <c:pt idx="8111">
                  <c:v>481.15179398204299</c:v>
                </c:pt>
                <c:pt idx="8112">
                  <c:v>481.14199475357498</c:v>
                </c:pt>
                <c:pt idx="8113">
                  <c:v>481.138297127258</c:v>
                </c:pt>
                <c:pt idx="8114">
                  <c:v>481.05628711398299</c:v>
                </c:pt>
                <c:pt idx="8115">
                  <c:v>481.055221474554</c:v>
                </c:pt>
                <c:pt idx="8116">
                  <c:v>481.04082379107803</c:v>
                </c:pt>
                <c:pt idx="8117">
                  <c:v>481.005926825914</c:v>
                </c:pt>
                <c:pt idx="8118">
                  <c:v>480.99181219324902</c:v>
                </c:pt>
                <c:pt idx="8119">
                  <c:v>480.98622158320899</c:v>
                </c:pt>
                <c:pt idx="8120">
                  <c:v>480.98141052742</c:v>
                </c:pt>
                <c:pt idx="8121">
                  <c:v>480.93577378930701</c:v>
                </c:pt>
                <c:pt idx="8122">
                  <c:v>480.92422357626401</c:v>
                </c:pt>
                <c:pt idx="8123">
                  <c:v>480.87897217320602</c:v>
                </c:pt>
                <c:pt idx="8124">
                  <c:v>480.85537864874101</c:v>
                </c:pt>
                <c:pt idx="8125">
                  <c:v>480.85454058965399</c:v>
                </c:pt>
                <c:pt idx="8126">
                  <c:v>480.82879412566899</c:v>
                </c:pt>
                <c:pt idx="8127">
                  <c:v>480.79817839030198</c:v>
                </c:pt>
                <c:pt idx="8128">
                  <c:v>480.79131938070498</c:v>
                </c:pt>
                <c:pt idx="8129">
                  <c:v>480.788972537186</c:v>
                </c:pt>
                <c:pt idx="8130">
                  <c:v>480.76322441256002</c:v>
                </c:pt>
                <c:pt idx="8131">
                  <c:v>480.73296383304103</c:v>
                </c:pt>
                <c:pt idx="8132">
                  <c:v>480.719591554244</c:v>
                </c:pt>
                <c:pt idx="8133">
                  <c:v>480.70264901016998</c:v>
                </c:pt>
                <c:pt idx="8134">
                  <c:v>480.69210587882901</c:v>
                </c:pt>
                <c:pt idx="8135">
                  <c:v>480.66251502133201</c:v>
                </c:pt>
                <c:pt idx="8136">
                  <c:v>480.65752121324198</c:v>
                </c:pt>
                <c:pt idx="8137">
                  <c:v>480.65657780464301</c:v>
                </c:pt>
                <c:pt idx="8138">
                  <c:v>480.55422366464302</c:v>
                </c:pt>
                <c:pt idx="8139">
                  <c:v>480.51502081360599</c:v>
                </c:pt>
                <c:pt idx="8140">
                  <c:v>480.49317085709703</c:v>
                </c:pt>
                <c:pt idx="8141">
                  <c:v>480.45458501486399</c:v>
                </c:pt>
                <c:pt idx="8142">
                  <c:v>480.38214333272202</c:v>
                </c:pt>
                <c:pt idx="8143">
                  <c:v>480.36855561086003</c:v>
                </c:pt>
                <c:pt idx="8144">
                  <c:v>480.35454808287801</c:v>
                </c:pt>
                <c:pt idx="8145">
                  <c:v>480.33855748755502</c:v>
                </c:pt>
                <c:pt idx="8146">
                  <c:v>480.32367275764199</c:v>
                </c:pt>
                <c:pt idx="8147">
                  <c:v>480.31319051043101</c:v>
                </c:pt>
                <c:pt idx="8148">
                  <c:v>480.28948734366003</c:v>
                </c:pt>
                <c:pt idx="8149">
                  <c:v>480.288582382779</c:v>
                </c:pt>
                <c:pt idx="8150">
                  <c:v>480.28842758124102</c:v>
                </c:pt>
                <c:pt idx="8151">
                  <c:v>480.26187604384</c:v>
                </c:pt>
                <c:pt idx="8152">
                  <c:v>480.25433401571098</c:v>
                </c:pt>
                <c:pt idx="8153">
                  <c:v>480.25408645963398</c:v>
                </c:pt>
                <c:pt idx="8154">
                  <c:v>480.24197325586198</c:v>
                </c:pt>
                <c:pt idx="8155">
                  <c:v>480.23869788595999</c:v>
                </c:pt>
                <c:pt idx="8156">
                  <c:v>480.17668880850499</c:v>
                </c:pt>
                <c:pt idx="8157">
                  <c:v>480.17153242495903</c:v>
                </c:pt>
                <c:pt idx="8158">
                  <c:v>480.157062477154</c:v>
                </c:pt>
                <c:pt idx="8159">
                  <c:v>480.149287009528</c:v>
                </c:pt>
                <c:pt idx="8160">
                  <c:v>480.09251483370701</c:v>
                </c:pt>
                <c:pt idx="8161">
                  <c:v>480.053464774166</c:v>
                </c:pt>
                <c:pt idx="8162">
                  <c:v>480.03979675132001</c:v>
                </c:pt>
                <c:pt idx="8163">
                  <c:v>480.03626577183798</c:v>
                </c:pt>
                <c:pt idx="8164">
                  <c:v>480.03155760160001</c:v>
                </c:pt>
                <c:pt idx="8165">
                  <c:v>480.02927097686</c:v>
                </c:pt>
                <c:pt idx="8166">
                  <c:v>480.02154314864902</c:v>
                </c:pt>
                <c:pt idx="8167">
                  <c:v>480.01209281768098</c:v>
                </c:pt>
                <c:pt idx="8168">
                  <c:v>479.98925414511501</c:v>
                </c:pt>
                <c:pt idx="8169">
                  <c:v>479.98055551752702</c:v>
                </c:pt>
                <c:pt idx="8170">
                  <c:v>479.953810499111</c:v>
                </c:pt>
                <c:pt idx="8171">
                  <c:v>479.93731805098002</c:v>
                </c:pt>
                <c:pt idx="8172">
                  <c:v>479.87054873223002</c:v>
                </c:pt>
                <c:pt idx="8173">
                  <c:v>479.86118284218998</c:v>
                </c:pt>
                <c:pt idx="8174">
                  <c:v>479.855130187898</c:v>
                </c:pt>
                <c:pt idx="8175">
                  <c:v>479.84848835924902</c:v>
                </c:pt>
                <c:pt idx="8176">
                  <c:v>479.83803636802799</c:v>
                </c:pt>
                <c:pt idx="8177">
                  <c:v>479.81029916038699</c:v>
                </c:pt>
                <c:pt idx="8178">
                  <c:v>479.80928174870297</c:v>
                </c:pt>
                <c:pt idx="8179">
                  <c:v>479.80712774667398</c:v>
                </c:pt>
                <c:pt idx="8180">
                  <c:v>479.80528052876599</c:v>
                </c:pt>
                <c:pt idx="8181">
                  <c:v>479.77998881449298</c:v>
                </c:pt>
                <c:pt idx="8182">
                  <c:v>479.76227710903203</c:v>
                </c:pt>
                <c:pt idx="8183">
                  <c:v>479.74928491205702</c:v>
                </c:pt>
                <c:pt idx="8184">
                  <c:v>479.72016634727697</c:v>
                </c:pt>
                <c:pt idx="8185">
                  <c:v>479.70620647032399</c:v>
                </c:pt>
                <c:pt idx="8186">
                  <c:v>479.68709363963501</c:v>
                </c:pt>
                <c:pt idx="8187">
                  <c:v>479.667587384348</c:v>
                </c:pt>
                <c:pt idx="8188">
                  <c:v>479.66311940604601</c:v>
                </c:pt>
                <c:pt idx="8189">
                  <c:v>479.65097406967101</c:v>
                </c:pt>
                <c:pt idx="8190">
                  <c:v>479.59411487273599</c:v>
                </c:pt>
                <c:pt idx="8191">
                  <c:v>479.56669997377998</c:v>
                </c:pt>
                <c:pt idx="8192">
                  <c:v>479.53440551938598</c:v>
                </c:pt>
                <c:pt idx="8193">
                  <c:v>479.48695402953803</c:v>
                </c:pt>
                <c:pt idx="8194">
                  <c:v>479.45953984160502</c:v>
                </c:pt>
                <c:pt idx="8195">
                  <c:v>479.45178495277497</c:v>
                </c:pt>
                <c:pt idx="8196">
                  <c:v>479.44874047384201</c:v>
                </c:pt>
                <c:pt idx="8197">
                  <c:v>479.40386647924799</c:v>
                </c:pt>
                <c:pt idx="8198">
                  <c:v>479.36612715561</c:v>
                </c:pt>
                <c:pt idx="8199">
                  <c:v>479.31874636054499</c:v>
                </c:pt>
                <c:pt idx="8200">
                  <c:v>479.31273695264201</c:v>
                </c:pt>
                <c:pt idx="8201">
                  <c:v>479.31040474733601</c:v>
                </c:pt>
                <c:pt idx="8202">
                  <c:v>479.29001378934299</c:v>
                </c:pt>
                <c:pt idx="8203">
                  <c:v>479.25539473208198</c:v>
                </c:pt>
                <c:pt idx="8204">
                  <c:v>479.21194429231599</c:v>
                </c:pt>
                <c:pt idx="8205">
                  <c:v>479.16794310700402</c:v>
                </c:pt>
                <c:pt idx="8206">
                  <c:v>479.167149451851</c:v>
                </c:pt>
                <c:pt idx="8207">
                  <c:v>479.15266581975999</c:v>
                </c:pt>
                <c:pt idx="8208">
                  <c:v>479.15094133333298</c:v>
                </c:pt>
                <c:pt idx="8209">
                  <c:v>479.06523027332099</c:v>
                </c:pt>
                <c:pt idx="8210">
                  <c:v>479.058351905579</c:v>
                </c:pt>
                <c:pt idx="8211">
                  <c:v>479.01693366154001</c:v>
                </c:pt>
                <c:pt idx="8212">
                  <c:v>478.99888286975698</c:v>
                </c:pt>
                <c:pt idx="8213">
                  <c:v>478.99863448820599</c:v>
                </c:pt>
                <c:pt idx="8214">
                  <c:v>478.94514542938498</c:v>
                </c:pt>
                <c:pt idx="8215">
                  <c:v>478.93943623196998</c:v>
                </c:pt>
                <c:pt idx="8216">
                  <c:v>478.93161479233697</c:v>
                </c:pt>
                <c:pt idx="8217">
                  <c:v>478.90334589284203</c:v>
                </c:pt>
                <c:pt idx="8218">
                  <c:v>478.89927139235999</c:v>
                </c:pt>
                <c:pt idx="8219">
                  <c:v>478.89888139931799</c:v>
                </c:pt>
                <c:pt idx="8220">
                  <c:v>478.89190291245899</c:v>
                </c:pt>
                <c:pt idx="8221">
                  <c:v>478.86408676826801</c:v>
                </c:pt>
                <c:pt idx="8222">
                  <c:v>478.84321698776802</c:v>
                </c:pt>
                <c:pt idx="8223">
                  <c:v>478.84207577328999</c:v>
                </c:pt>
                <c:pt idx="8224">
                  <c:v>478.82058505462902</c:v>
                </c:pt>
                <c:pt idx="8225">
                  <c:v>478.81676374965701</c:v>
                </c:pt>
                <c:pt idx="8226">
                  <c:v>478.81427938791802</c:v>
                </c:pt>
                <c:pt idx="8227">
                  <c:v>478.74055823612701</c:v>
                </c:pt>
                <c:pt idx="8228">
                  <c:v>478.734975803005</c:v>
                </c:pt>
                <c:pt idx="8229">
                  <c:v>478.70486644502802</c:v>
                </c:pt>
                <c:pt idx="8230">
                  <c:v>478.697754132851</c:v>
                </c:pt>
                <c:pt idx="8231">
                  <c:v>478.69635939474603</c:v>
                </c:pt>
                <c:pt idx="8232">
                  <c:v>478.59349997827502</c:v>
                </c:pt>
                <c:pt idx="8233">
                  <c:v>478.57260973584499</c:v>
                </c:pt>
                <c:pt idx="8234">
                  <c:v>478.56351887712998</c:v>
                </c:pt>
                <c:pt idx="8235">
                  <c:v>478.55523396597903</c:v>
                </c:pt>
                <c:pt idx="8236">
                  <c:v>478.55210384219203</c:v>
                </c:pt>
                <c:pt idx="8237">
                  <c:v>478.54007461660802</c:v>
                </c:pt>
                <c:pt idx="8238">
                  <c:v>478.52619255674199</c:v>
                </c:pt>
                <c:pt idx="8239">
                  <c:v>478.51713928874602</c:v>
                </c:pt>
                <c:pt idx="8240">
                  <c:v>478.48385291976899</c:v>
                </c:pt>
                <c:pt idx="8241">
                  <c:v>478.47416166096798</c:v>
                </c:pt>
                <c:pt idx="8242">
                  <c:v>478.47271279341601</c:v>
                </c:pt>
                <c:pt idx="8243">
                  <c:v>478.44487771376799</c:v>
                </c:pt>
                <c:pt idx="8244">
                  <c:v>478.43426004337101</c:v>
                </c:pt>
                <c:pt idx="8245">
                  <c:v>478.433545522462</c:v>
                </c:pt>
                <c:pt idx="8246">
                  <c:v>478.42265720487001</c:v>
                </c:pt>
                <c:pt idx="8247">
                  <c:v>478.404656913324</c:v>
                </c:pt>
                <c:pt idx="8248">
                  <c:v>478.39025877392299</c:v>
                </c:pt>
                <c:pt idx="8249">
                  <c:v>478.38893724611398</c:v>
                </c:pt>
                <c:pt idx="8250">
                  <c:v>478.388073065745</c:v>
                </c:pt>
                <c:pt idx="8251">
                  <c:v>478.38717713907801</c:v>
                </c:pt>
                <c:pt idx="8252">
                  <c:v>478.38559960611099</c:v>
                </c:pt>
                <c:pt idx="8253">
                  <c:v>478.38026168546298</c:v>
                </c:pt>
                <c:pt idx="8254">
                  <c:v>478.377053981909</c:v>
                </c:pt>
                <c:pt idx="8255">
                  <c:v>478.366645490243</c:v>
                </c:pt>
                <c:pt idx="8256">
                  <c:v>478.315346757763</c:v>
                </c:pt>
                <c:pt idx="8257">
                  <c:v>478.287733226787</c:v>
                </c:pt>
                <c:pt idx="8258">
                  <c:v>478.28696585492202</c:v>
                </c:pt>
                <c:pt idx="8259">
                  <c:v>478.268736428495</c:v>
                </c:pt>
                <c:pt idx="8260">
                  <c:v>478.25743242093301</c:v>
                </c:pt>
                <c:pt idx="8261">
                  <c:v>478.25617352285201</c:v>
                </c:pt>
                <c:pt idx="8262">
                  <c:v>478.25021754866901</c:v>
                </c:pt>
                <c:pt idx="8263">
                  <c:v>478.24395482276799</c:v>
                </c:pt>
                <c:pt idx="8264">
                  <c:v>478.22988504410699</c:v>
                </c:pt>
                <c:pt idx="8265">
                  <c:v>478.21476624898202</c:v>
                </c:pt>
                <c:pt idx="8266">
                  <c:v>478.20401277622</c:v>
                </c:pt>
                <c:pt idx="8267">
                  <c:v>478.18994071863301</c:v>
                </c:pt>
                <c:pt idx="8268">
                  <c:v>478.17834999256303</c:v>
                </c:pt>
                <c:pt idx="8269">
                  <c:v>478.17797612838802</c:v>
                </c:pt>
                <c:pt idx="8270">
                  <c:v>478.13887023591002</c:v>
                </c:pt>
                <c:pt idx="8271">
                  <c:v>478.13727287354698</c:v>
                </c:pt>
                <c:pt idx="8272">
                  <c:v>478.058655186105</c:v>
                </c:pt>
                <c:pt idx="8273">
                  <c:v>478.05041753235798</c:v>
                </c:pt>
                <c:pt idx="8274">
                  <c:v>478.033932665527</c:v>
                </c:pt>
                <c:pt idx="8275">
                  <c:v>478.01945606048702</c:v>
                </c:pt>
                <c:pt idx="8276">
                  <c:v>477.97896988218702</c:v>
                </c:pt>
                <c:pt idx="8277">
                  <c:v>477.975498263063</c:v>
                </c:pt>
                <c:pt idx="8278">
                  <c:v>477.96778410783799</c:v>
                </c:pt>
                <c:pt idx="8279">
                  <c:v>477.92197425060402</c:v>
                </c:pt>
                <c:pt idx="8280">
                  <c:v>477.91298833312999</c:v>
                </c:pt>
                <c:pt idx="8281">
                  <c:v>477.89414388060601</c:v>
                </c:pt>
                <c:pt idx="8282">
                  <c:v>477.886146092567</c:v>
                </c:pt>
                <c:pt idx="8283">
                  <c:v>477.87332792159799</c:v>
                </c:pt>
                <c:pt idx="8284">
                  <c:v>477.86780364153998</c:v>
                </c:pt>
                <c:pt idx="8285">
                  <c:v>477.86507316148499</c:v>
                </c:pt>
                <c:pt idx="8286">
                  <c:v>477.85237401245598</c:v>
                </c:pt>
                <c:pt idx="8287">
                  <c:v>477.83425192354298</c:v>
                </c:pt>
                <c:pt idx="8288">
                  <c:v>477.799374994331</c:v>
                </c:pt>
                <c:pt idx="8289">
                  <c:v>477.782299677617</c:v>
                </c:pt>
                <c:pt idx="8290">
                  <c:v>477.76062568310198</c:v>
                </c:pt>
                <c:pt idx="8291">
                  <c:v>477.75925402022602</c:v>
                </c:pt>
                <c:pt idx="8292">
                  <c:v>477.75012163178002</c:v>
                </c:pt>
                <c:pt idx="8293">
                  <c:v>477.71356695279201</c:v>
                </c:pt>
                <c:pt idx="8294">
                  <c:v>477.69311847286599</c:v>
                </c:pt>
                <c:pt idx="8295">
                  <c:v>477.61651248445702</c:v>
                </c:pt>
                <c:pt idx="8296">
                  <c:v>477.59600727934901</c:v>
                </c:pt>
                <c:pt idx="8297">
                  <c:v>477.591136587108</c:v>
                </c:pt>
                <c:pt idx="8298">
                  <c:v>477.57714556857297</c:v>
                </c:pt>
                <c:pt idx="8299">
                  <c:v>477.56786897973399</c:v>
                </c:pt>
                <c:pt idx="8300">
                  <c:v>477.56749796812397</c:v>
                </c:pt>
                <c:pt idx="8301">
                  <c:v>477.55643296358198</c:v>
                </c:pt>
                <c:pt idx="8302">
                  <c:v>477.55601005038699</c:v>
                </c:pt>
                <c:pt idx="8303">
                  <c:v>477.552485762071</c:v>
                </c:pt>
                <c:pt idx="8304">
                  <c:v>477.54309953659703</c:v>
                </c:pt>
                <c:pt idx="8305">
                  <c:v>477.50261013027603</c:v>
                </c:pt>
                <c:pt idx="8306">
                  <c:v>477.41391536082801</c:v>
                </c:pt>
                <c:pt idx="8307">
                  <c:v>477.413877840189</c:v>
                </c:pt>
                <c:pt idx="8308">
                  <c:v>477.40143074276898</c:v>
                </c:pt>
                <c:pt idx="8309">
                  <c:v>477.37417283228098</c:v>
                </c:pt>
                <c:pt idx="8310">
                  <c:v>477.36737148648001</c:v>
                </c:pt>
                <c:pt idx="8311">
                  <c:v>477.35228992356298</c:v>
                </c:pt>
                <c:pt idx="8312">
                  <c:v>477.337324089047</c:v>
                </c:pt>
                <c:pt idx="8313">
                  <c:v>477.32529940875901</c:v>
                </c:pt>
                <c:pt idx="8314">
                  <c:v>477.32193725806798</c:v>
                </c:pt>
                <c:pt idx="8315">
                  <c:v>477.318749597063</c:v>
                </c:pt>
                <c:pt idx="8316">
                  <c:v>477.29457897544103</c:v>
                </c:pt>
                <c:pt idx="8317">
                  <c:v>477.28147846187898</c:v>
                </c:pt>
                <c:pt idx="8318">
                  <c:v>477.252051424191</c:v>
                </c:pt>
                <c:pt idx="8319">
                  <c:v>477.23209929963798</c:v>
                </c:pt>
                <c:pt idx="8320">
                  <c:v>477.20942415541703</c:v>
                </c:pt>
                <c:pt idx="8321">
                  <c:v>477.194111648172</c:v>
                </c:pt>
                <c:pt idx="8322">
                  <c:v>477.17801247912797</c:v>
                </c:pt>
                <c:pt idx="8323">
                  <c:v>477.14934953229999</c:v>
                </c:pt>
                <c:pt idx="8324">
                  <c:v>477.14696223557502</c:v>
                </c:pt>
                <c:pt idx="8325">
                  <c:v>477.13098331676201</c:v>
                </c:pt>
                <c:pt idx="8326">
                  <c:v>477.11241865921102</c:v>
                </c:pt>
                <c:pt idx="8327">
                  <c:v>477.09009665472098</c:v>
                </c:pt>
                <c:pt idx="8328">
                  <c:v>477.08321019959402</c:v>
                </c:pt>
                <c:pt idx="8329">
                  <c:v>477.04427425804602</c:v>
                </c:pt>
                <c:pt idx="8330">
                  <c:v>477.03857754153898</c:v>
                </c:pt>
                <c:pt idx="8331">
                  <c:v>477.03787916253799</c:v>
                </c:pt>
                <c:pt idx="8332">
                  <c:v>477.01639184329798</c:v>
                </c:pt>
                <c:pt idx="8333">
                  <c:v>477.00995313306402</c:v>
                </c:pt>
                <c:pt idx="8334">
                  <c:v>477.00579559781301</c:v>
                </c:pt>
                <c:pt idx="8335">
                  <c:v>476.98343664998498</c:v>
                </c:pt>
                <c:pt idx="8336">
                  <c:v>476.979857057907</c:v>
                </c:pt>
                <c:pt idx="8337">
                  <c:v>476.96552675071803</c:v>
                </c:pt>
                <c:pt idx="8338">
                  <c:v>476.96290519779001</c:v>
                </c:pt>
                <c:pt idx="8339">
                  <c:v>476.95260518218799</c:v>
                </c:pt>
                <c:pt idx="8340">
                  <c:v>476.95010573065298</c:v>
                </c:pt>
                <c:pt idx="8341">
                  <c:v>476.94557736573103</c:v>
                </c:pt>
                <c:pt idx="8342">
                  <c:v>476.89229555491897</c:v>
                </c:pt>
                <c:pt idx="8343">
                  <c:v>476.88391931822702</c:v>
                </c:pt>
                <c:pt idx="8344">
                  <c:v>476.87993439975298</c:v>
                </c:pt>
                <c:pt idx="8345">
                  <c:v>476.87310814978503</c:v>
                </c:pt>
                <c:pt idx="8346">
                  <c:v>476.86900909261698</c:v>
                </c:pt>
                <c:pt idx="8347">
                  <c:v>476.866340843915</c:v>
                </c:pt>
                <c:pt idx="8348">
                  <c:v>476.86378583158398</c:v>
                </c:pt>
                <c:pt idx="8349">
                  <c:v>476.858843847858</c:v>
                </c:pt>
                <c:pt idx="8350">
                  <c:v>476.84545794399202</c:v>
                </c:pt>
                <c:pt idx="8351">
                  <c:v>476.83582230792501</c:v>
                </c:pt>
                <c:pt idx="8352">
                  <c:v>476.799233947299</c:v>
                </c:pt>
                <c:pt idx="8353">
                  <c:v>476.79066590553902</c:v>
                </c:pt>
                <c:pt idx="8354">
                  <c:v>476.77093401880398</c:v>
                </c:pt>
                <c:pt idx="8355">
                  <c:v>476.765888900888</c:v>
                </c:pt>
                <c:pt idx="8356">
                  <c:v>476.76039638505898</c:v>
                </c:pt>
                <c:pt idx="8357">
                  <c:v>476.75952854608101</c:v>
                </c:pt>
                <c:pt idx="8358">
                  <c:v>476.75943914482201</c:v>
                </c:pt>
                <c:pt idx="8359">
                  <c:v>476.757746501197</c:v>
                </c:pt>
                <c:pt idx="8360">
                  <c:v>476.736127245273</c:v>
                </c:pt>
                <c:pt idx="8361">
                  <c:v>476.71487368020502</c:v>
                </c:pt>
                <c:pt idx="8362">
                  <c:v>476.704759861041</c:v>
                </c:pt>
                <c:pt idx="8363">
                  <c:v>476.69498147697902</c:v>
                </c:pt>
                <c:pt idx="8364">
                  <c:v>476.69328228054599</c:v>
                </c:pt>
                <c:pt idx="8365">
                  <c:v>476.62415890487301</c:v>
                </c:pt>
                <c:pt idx="8366">
                  <c:v>476.62395860180402</c:v>
                </c:pt>
                <c:pt idx="8367">
                  <c:v>476.61640930838797</c:v>
                </c:pt>
                <c:pt idx="8368">
                  <c:v>476.61398830239398</c:v>
                </c:pt>
                <c:pt idx="8369">
                  <c:v>476.604381299848</c:v>
                </c:pt>
                <c:pt idx="8370">
                  <c:v>476.56764996161399</c:v>
                </c:pt>
                <c:pt idx="8371">
                  <c:v>476.54632997248098</c:v>
                </c:pt>
                <c:pt idx="8372">
                  <c:v>476.51062233148002</c:v>
                </c:pt>
                <c:pt idx="8373">
                  <c:v>476.50812592180102</c:v>
                </c:pt>
                <c:pt idx="8374">
                  <c:v>476.486895317777</c:v>
                </c:pt>
                <c:pt idx="8375">
                  <c:v>476.471532435244</c:v>
                </c:pt>
                <c:pt idx="8376">
                  <c:v>476.418617105745</c:v>
                </c:pt>
                <c:pt idx="8377">
                  <c:v>476.41519556027902</c:v>
                </c:pt>
                <c:pt idx="8378">
                  <c:v>476.40818397498299</c:v>
                </c:pt>
                <c:pt idx="8379">
                  <c:v>476.407487816588</c:v>
                </c:pt>
                <c:pt idx="8380">
                  <c:v>476.38411797044199</c:v>
                </c:pt>
                <c:pt idx="8381">
                  <c:v>476.38069599106899</c:v>
                </c:pt>
                <c:pt idx="8382">
                  <c:v>476.368680700212</c:v>
                </c:pt>
                <c:pt idx="8383">
                  <c:v>476.35615576789297</c:v>
                </c:pt>
                <c:pt idx="8384">
                  <c:v>476.33832387402703</c:v>
                </c:pt>
                <c:pt idx="8385">
                  <c:v>476.333299216868</c:v>
                </c:pt>
                <c:pt idx="8386">
                  <c:v>476.31682595358598</c:v>
                </c:pt>
                <c:pt idx="8387">
                  <c:v>476.29892123024899</c:v>
                </c:pt>
                <c:pt idx="8388">
                  <c:v>476.285244877548</c:v>
                </c:pt>
                <c:pt idx="8389">
                  <c:v>476.27332332111803</c:v>
                </c:pt>
                <c:pt idx="8390">
                  <c:v>476.25996039071998</c:v>
                </c:pt>
                <c:pt idx="8391">
                  <c:v>476.24619655249001</c:v>
                </c:pt>
                <c:pt idx="8392">
                  <c:v>476.24107146113602</c:v>
                </c:pt>
                <c:pt idx="8393">
                  <c:v>476.23312627060898</c:v>
                </c:pt>
                <c:pt idx="8394">
                  <c:v>476.22620293946198</c:v>
                </c:pt>
                <c:pt idx="8395">
                  <c:v>476.21518144258101</c:v>
                </c:pt>
                <c:pt idx="8396">
                  <c:v>476.20845287258499</c:v>
                </c:pt>
                <c:pt idx="8397">
                  <c:v>476.20828228330402</c:v>
                </c:pt>
                <c:pt idx="8398">
                  <c:v>476.12086347578798</c:v>
                </c:pt>
                <c:pt idx="8399">
                  <c:v>476.11272418883402</c:v>
                </c:pt>
                <c:pt idx="8400">
                  <c:v>476.08737720556297</c:v>
                </c:pt>
                <c:pt idx="8401">
                  <c:v>476.05583462216498</c:v>
                </c:pt>
                <c:pt idx="8402">
                  <c:v>475.97224613584899</c:v>
                </c:pt>
                <c:pt idx="8403">
                  <c:v>475.96904585556501</c:v>
                </c:pt>
                <c:pt idx="8404">
                  <c:v>475.95614435942201</c:v>
                </c:pt>
                <c:pt idx="8405">
                  <c:v>475.92704656141802</c:v>
                </c:pt>
                <c:pt idx="8406">
                  <c:v>475.88817190190503</c:v>
                </c:pt>
                <c:pt idx="8407">
                  <c:v>475.86974727889401</c:v>
                </c:pt>
                <c:pt idx="8408">
                  <c:v>475.86667504654997</c:v>
                </c:pt>
                <c:pt idx="8409">
                  <c:v>475.84212235118599</c:v>
                </c:pt>
                <c:pt idx="8410">
                  <c:v>475.83071789522</c:v>
                </c:pt>
                <c:pt idx="8411">
                  <c:v>475.797003586561</c:v>
                </c:pt>
                <c:pt idx="8412">
                  <c:v>475.79586751782</c:v>
                </c:pt>
                <c:pt idx="8413">
                  <c:v>475.78320510626799</c:v>
                </c:pt>
                <c:pt idx="8414">
                  <c:v>475.77299900103901</c:v>
                </c:pt>
                <c:pt idx="8415">
                  <c:v>475.76472883651201</c:v>
                </c:pt>
                <c:pt idx="8416">
                  <c:v>475.755513942074</c:v>
                </c:pt>
                <c:pt idx="8417">
                  <c:v>475.72567569179802</c:v>
                </c:pt>
                <c:pt idx="8418">
                  <c:v>475.714365478834</c:v>
                </c:pt>
                <c:pt idx="8419">
                  <c:v>475.70751717323202</c:v>
                </c:pt>
                <c:pt idx="8420">
                  <c:v>475.69664199365502</c:v>
                </c:pt>
                <c:pt idx="8421">
                  <c:v>475.69131127699097</c:v>
                </c:pt>
                <c:pt idx="8422">
                  <c:v>475.683439174802</c:v>
                </c:pt>
                <c:pt idx="8423">
                  <c:v>475.62994717638497</c:v>
                </c:pt>
                <c:pt idx="8424">
                  <c:v>475.60328722629401</c:v>
                </c:pt>
                <c:pt idx="8425">
                  <c:v>475.58334847340001</c:v>
                </c:pt>
                <c:pt idx="8426">
                  <c:v>475.557099972348</c:v>
                </c:pt>
                <c:pt idx="8427">
                  <c:v>475.55550431025802</c:v>
                </c:pt>
                <c:pt idx="8428">
                  <c:v>475.55174075199199</c:v>
                </c:pt>
                <c:pt idx="8429">
                  <c:v>475.54082800426602</c:v>
                </c:pt>
                <c:pt idx="8430">
                  <c:v>475.52183681388101</c:v>
                </c:pt>
                <c:pt idx="8431">
                  <c:v>475.51653714248403</c:v>
                </c:pt>
                <c:pt idx="8432">
                  <c:v>475.51239204384001</c:v>
                </c:pt>
                <c:pt idx="8433">
                  <c:v>475.49671888064103</c:v>
                </c:pt>
                <c:pt idx="8434">
                  <c:v>475.49083826821402</c:v>
                </c:pt>
                <c:pt idx="8435">
                  <c:v>475.46661847369302</c:v>
                </c:pt>
                <c:pt idx="8436">
                  <c:v>475.43317855250098</c:v>
                </c:pt>
                <c:pt idx="8437">
                  <c:v>475.41357613175597</c:v>
                </c:pt>
                <c:pt idx="8438">
                  <c:v>475.41302391706699</c:v>
                </c:pt>
                <c:pt idx="8439">
                  <c:v>475.40376604995998</c:v>
                </c:pt>
                <c:pt idx="8440">
                  <c:v>475.376694605392</c:v>
                </c:pt>
                <c:pt idx="8441">
                  <c:v>475.367804102278</c:v>
                </c:pt>
                <c:pt idx="8442">
                  <c:v>475.36139242603798</c:v>
                </c:pt>
                <c:pt idx="8443">
                  <c:v>475.35663176333799</c:v>
                </c:pt>
                <c:pt idx="8444">
                  <c:v>475.34970577639899</c:v>
                </c:pt>
                <c:pt idx="8445">
                  <c:v>475.33489095477597</c:v>
                </c:pt>
                <c:pt idx="8446">
                  <c:v>475.32907551932198</c:v>
                </c:pt>
                <c:pt idx="8447">
                  <c:v>475.286265182455</c:v>
                </c:pt>
                <c:pt idx="8448">
                  <c:v>475.27743505696702</c:v>
                </c:pt>
                <c:pt idx="8449">
                  <c:v>475.249743906476</c:v>
                </c:pt>
                <c:pt idx="8450">
                  <c:v>475.21521573463701</c:v>
                </c:pt>
                <c:pt idx="8451">
                  <c:v>475.21393510105099</c:v>
                </c:pt>
                <c:pt idx="8452">
                  <c:v>475.17815992963699</c:v>
                </c:pt>
                <c:pt idx="8453">
                  <c:v>475.17720666918098</c:v>
                </c:pt>
                <c:pt idx="8454">
                  <c:v>475.17289858738201</c:v>
                </c:pt>
                <c:pt idx="8455">
                  <c:v>475.17081994411598</c:v>
                </c:pt>
                <c:pt idx="8456">
                  <c:v>475.16336126530302</c:v>
                </c:pt>
                <c:pt idx="8457">
                  <c:v>475.15021906947698</c:v>
                </c:pt>
                <c:pt idx="8458">
                  <c:v>475.14360156779099</c:v>
                </c:pt>
                <c:pt idx="8459">
                  <c:v>475.13679504433497</c:v>
                </c:pt>
                <c:pt idx="8460">
                  <c:v>475.115225485091</c:v>
                </c:pt>
                <c:pt idx="8461">
                  <c:v>475.10991370358198</c:v>
                </c:pt>
                <c:pt idx="8462">
                  <c:v>475.094917424524</c:v>
                </c:pt>
                <c:pt idx="8463">
                  <c:v>475.05547645195799</c:v>
                </c:pt>
                <c:pt idx="8464">
                  <c:v>475.05221919405602</c:v>
                </c:pt>
                <c:pt idx="8465">
                  <c:v>475.03219225833499</c:v>
                </c:pt>
                <c:pt idx="8466">
                  <c:v>475.02949881166103</c:v>
                </c:pt>
                <c:pt idx="8467">
                  <c:v>475.007157135005</c:v>
                </c:pt>
                <c:pt idx="8468">
                  <c:v>474.990343614822</c:v>
                </c:pt>
                <c:pt idx="8469">
                  <c:v>474.97257469965803</c:v>
                </c:pt>
                <c:pt idx="8470">
                  <c:v>474.94122466977802</c:v>
                </c:pt>
                <c:pt idx="8471">
                  <c:v>474.92690597650801</c:v>
                </c:pt>
                <c:pt idx="8472">
                  <c:v>474.91311843919402</c:v>
                </c:pt>
                <c:pt idx="8473">
                  <c:v>474.88812697156499</c:v>
                </c:pt>
                <c:pt idx="8474">
                  <c:v>474.84950028714701</c:v>
                </c:pt>
                <c:pt idx="8475">
                  <c:v>474.83289828148401</c:v>
                </c:pt>
                <c:pt idx="8476">
                  <c:v>474.82820497863901</c:v>
                </c:pt>
                <c:pt idx="8477">
                  <c:v>474.81081468631498</c:v>
                </c:pt>
                <c:pt idx="8478">
                  <c:v>474.772459558138</c:v>
                </c:pt>
                <c:pt idx="8479">
                  <c:v>474.77050601094601</c:v>
                </c:pt>
                <c:pt idx="8480">
                  <c:v>474.759526380419</c:v>
                </c:pt>
                <c:pt idx="8481">
                  <c:v>474.73580087193199</c:v>
                </c:pt>
                <c:pt idx="8482">
                  <c:v>474.710015528729</c:v>
                </c:pt>
                <c:pt idx="8483">
                  <c:v>474.69397121932201</c:v>
                </c:pt>
                <c:pt idx="8484">
                  <c:v>474.69270636899103</c:v>
                </c:pt>
                <c:pt idx="8485">
                  <c:v>474.68375271890801</c:v>
                </c:pt>
                <c:pt idx="8486">
                  <c:v>474.67848068973001</c:v>
                </c:pt>
                <c:pt idx="8487">
                  <c:v>474.66981470529299</c:v>
                </c:pt>
                <c:pt idx="8488">
                  <c:v>474.64694940323602</c:v>
                </c:pt>
                <c:pt idx="8489">
                  <c:v>474.63925839577399</c:v>
                </c:pt>
                <c:pt idx="8490">
                  <c:v>474.63525284248198</c:v>
                </c:pt>
                <c:pt idx="8491">
                  <c:v>474.63422301123097</c:v>
                </c:pt>
                <c:pt idx="8492">
                  <c:v>474.62695755498999</c:v>
                </c:pt>
                <c:pt idx="8493">
                  <c:v>474.62529685080699</c:v>
                </c:pt>
                <c:pt idx="8494">
                  <c:v>474.60478708658798</c:v>
                </c:pt>
                <c:pt idx="8495">
                  <c:v>474.59286028118999</c:v>
                </c:pt>
                <c:pt idx="8496">
                  <c:v>474.58262151248499</c:v>
                </c:pt>
                <c:pt idx="8497">
                  <c:v>474.56775414613003</c:v>
                </c:pt>
                <c:pt idx="8498">
                  <c:v>474.53637670164301</c:v>
                </c:pt>
                <c:pt idx="8499">
                  <c:v>474.50914049716499</c:v>
                </c:pt>
                <c:pt idx="8500">
                  <c:v>474.49415105731299</c:v>
                </c:pt>
                <c:pt idx="8501">
                  <c:v>474.49259135121298</c:v>
                </c:pt>
                <c:pt idx="8502">
                  <c:v>474.48955385781397</c:v>
                </c:pt>
                <c:pt idx="8503">
                  <c:v>474.44943283678901</c:v>
                </c:pt>
                <c:pt idx="8504">
                  <c:v>474.42012070771</c:v>
                </c:pt>
                <c:pt idx="8505">
                  <c:v>474.41982445432399</c:v>
                </c:pt>
                <c:pt idx="8506">
                  <c:v>474.39338079365001</c:v>
                </c:pt>
                <c:pt idx="8507">
                  <c:v>474.38340808452699</c:v>
                </c:pt>
                <c:pt idx="8508">
                  <c:v>474.379615997261</c:v>
                </c:pt>
                <c:pt idx="8509">
                  <c:v>474.37700978525902</c:v>
                </c:pt>
                <c:pt idx="8510">
                  <c:v>474.35705160856799</c:v>
                </c:pt>
                <c:pt idx="8511">
                  <c:v>474.34106804614498</c:v>
                </c:pt>
                <c:pt idx="8512">
                  <c:v>474.31921786226201</c:v>
                </c:pt>
                <c:pt idx="8513">
                  <c:v>474.28575186070799</c:v>
                </c:pt>
                <c:pt idx="8514">
                  <c:v>474.28218482390798</c:v>
                </c:pt>
                <c:pt idx="8515">
                  <c:v>474.27438698244498</c:v>
                </c:pt>
                <c:pt idx="8516">
                  <c:v>474.26118229879199</c:v>
                </c:pt>
                <c:pt idx="8517">
                  <c:v>474.23950827341201</c:v>
                </c:pt>
                <c:pt idx="8518">
                  <c:v>474.23872196539497</c:v>
                </c:pt>
                <c:pt idx="8519">
                  <c:v>474.21579310696399</c:v>
                </c:pt>
                <c:pt idx="8520">
                  <c:v>474.20874746429598</c:v>
                </c:pt>
                <c:pt idx="8521">
                  <c:v>474.14021928814702</c:v>
                </c:pt>
                <c:pt idx="8522">
                  <c:v>474.12330188324898</c:v>
                </c:pt>
                <c:pt idx="8523">
                  <c:v>474.09562574892999</c:v>
                </c:pt>
                <c:pt idx="8524">
                  <c:v>474.08844228501499</c:v>
                </c:pt>
                <c:pt idx="8525">
                  <c:v>474.06629168972103</c:v>
                </c:pt>
                <c:pt idx="8526">
                  <c:v>474.05552262222301</c:v>
                </c:pt>
                <c:pt idx="8527">
                  <c:v>474.05403579896398</c:v>
                </c:pt>
                <c:pt idx="8528">
                  <c:v>474.05281541267698</c:v>
                </c:pt>
                <c:pt idx="8529">
                  <c:v>474.03594912372102</c:v>
                </c:pt>
                <c:pt idx="8530">
                  <c:v>473.99695845255297</c:v>
                </c:pt>
                <c:pt idx="8531">
                  <c:v>473.98493581282901</c:v>
                </c:pt>
                <c:pt idx="8532">
                  <c:v>473.98184990428899</c:v>
                </c:pt>
                <c:pt idx="8533">
                  <c:v>473.90902267689899</c:v>
                </c:pt>
                <c:pt idx="8534">
                  <c:v>473.89305970027698</c:v>
                </c:pt>
                <c:pt idx="8535">
                  <c:v>473.86083259329303</c:v>
                </c:pt>
                <c:pt idx="8536">
                  <c:v>473.84926870961999</c:v>
                </c:pt>
                <c:pt idx="8537">
                  <c:v>473.82531806384702</c:v>
                </c:pt>
                <c:pt idx="8538">
                  <c:v>473.822389929981</c:v>
                </c:pt>
                <c:pt idx="8539">
                  <c:v>473.81208871078098</c:v>
                </c:pt>
                <c:pt idx="8540">
                  <c:v>473.78252907764499</c:v>
                </c:pt>
                <c:pt idx="8541">
                  <c:v>473.76432594451597</c:v>
                </c:pt>
                <c:pt idx="8542">
                  <c:v>473.73956092574798</c:v>
                </c:pt>
                <c:pt idx="8543">
                  <c:v>473.72159926857603</c:v>
                </c:pt>
                <c:pt idx="8544">
                  <c:v>473.70331965077702</c:v>
                </c:pt>
                <c:pt idx="8545">
                  <c:v>473.696958920474</c:v>
                </c:pt>
                <c:pt idx="8546">
                  <c:v>473.64992174594801</c:v>
                </c:pt>
                <c:pt idx="8547">
                  <c:v>473.64286395978797</c:v>
                </c:pt>
                <c:pt idx="8548">
                  <c:v>473.62643567080801</c:v>
                </c:pt>
                <c:pt idx="8549">
                  <c:v>473.58956130546198</c:v>
                </c:pt>
                <c:pt idx="8550">
                  <c:v>473.58825240616397</c:v>
                </c:pt>
                <c:pt idx="8551">
                  <c:v>473.58825121199999</c:v>
                </c:pt>
                <c:pt idx="8552">
                  <c:v>473.57487860089901</c:v>
                </c:pt>
                <c:pt idx="8553">
                  <c:v>473.537639590455</c:v>
                </c:pt>
                <c:pt idx="8554">
                  <c:v>473.52649808010398</c:v>
                </c:pt>
                <c:pt idx="8555">
                  <c:v>473.52402046447202</c:v>
                </c:pt>
                <c:pt idx="8556">
                  <c:v>473.52349141992897</c:v>
                </c:pt>
                <c:pt idx="8557">
                  <c:v>473.51530740707301</c:v>
                </c:pt>
                <c:pt idx="8558">
                  <c:v>473.493673120506</c:v>
                </c:pt>
                <c:pt idx="8559">
                  <c:v>473.46547940233103</c:v>
                </c:pt>
                <c:pt idx="8560">
                  <c:v>473.45475079590602</c:v>
                </c:pt>
                <c:pt idx="8561">
                  <c:v>473.442144331279</c:v>
                </c:pt>
                <c:pt idx="8562">
                  <c:v>473.43162614730898</c:v>
                </c:pt>
                <c:pt idx="8563">
                  <c:v>473.41455005973597</c:v>
                </c:pt>
                <c:pt idx="8564">
                  <c:v>473.39626836769901</c:v>
                </c:pt>
                <c:pt idx="8565">
                  <c:v>473.39301620165799</c:v>
                </c:pt>
                <c:pt idx="8566">
                  <c:v>473.36739606914398</c:v>
                </c:pt>
                <c:pt idx="8567">
                  <c:v>473.35081098280199</c:v>
                </c:pt>
                <c:pt idx="8568">
                  <c:v>473.35003756841297</c:v>
                </c:pt>
                <c:pt idx="8569">
                  <c:v>473.33219173437101</c:v>
                </c:pt>
                <c:pt idx="8570">
                  <c:v>473.30841621652201</c:v>
                </c:pt>
                <c:pt idx="8571">
                  <c:v>473.30522712473999</c:v>
                </c:pt>
                <c:pt idx="8572">
                  <c:v>473.26406671998899</c:v>
                </c:pt>
                <c:pt idx="8573">
                  <c:v>473.25781302888902</c:v>
                </c:pt>
                <c:pt idx="8574">
                  <c:v>473.24470134943101</c:v>
                </c:pt>
                <c:pt idx="8575">
                  <c:v>473.23129342974897</c:v>
                </c:pt>
                <c:pt idx="8576">
                  <c:v>473.21839243481099</c:v>
                </c:pt>
                <c:pt idx="8577">
                  <c:v>473.214934219052</c:v>
                </c:pt>
                <c:pt idx="8578">
                  <c:v>473.17397472252401</c:v>
                </c:pt>
                <c:pt idx="8579">
                  <c:v>473.17015720832597</c:v>
                </c:pt>
                <c:pt idx="8580">
                  <c:v>473.141112943503</c:v>
                </c:pt>
                <c:pt idx="8581">
                  <c:v>473.12619080858798</c:v>
                </c:pt>
                <c:pt idx="8582">
                  <c:v>473.10874061419798</c:v>
                </c:pt>
                <c:pt idx="8583">
                  <c:v>473.09835017390799</c:v>
                </c:pt>
                <c:pt idx="8584">
                  <c:v>473.09474403435001</c:v>
                </c:pt>
                <c:pt idx="8585">
                  <c:v>473.09086081583598</c:v>
                </c:pt>
                <c:pt idx="8586">
                  <c:v>473.05240818862802</c:v>
                </c:pt>
                <c:pt idx="8587">
                  <c:v>473.03574198623198</c:v>
                </c:pt>
                <c:pt idx="8588">
                  <c:v>473.02841704044698</c:v>
                </c:pt>
                <c:pt idx="8589">
                  <c:v>472.99625781434901</c:v>
                </c:pt>
                <c:pt idx="8590">
                  <c:v>472.98797887936598</c:v>
                </c:pt>
                <c:pt idx="8591">
                  <c:v>472.98012850513601</c:v>
                </c:pt>
                <c:pt idx="8592">
                  <c:v>472.96389680334602</c:v>
                </c:pt>
                <c:pt idx="8593">
                  <c:v>472.96008440511099</c:v>
                </c:pt>
                <c:pt idx="8594">
                  <c:v>472.95991522806497</c:v>
                </c:pt>
                <c:pt idx="8595">
                  <c:v>472.95897773214102</c:v>
                </c:pt>
                <c:pt idx="8596">
                  <c:v>472.950451532736</c:v>
                </c:pt>
                <c:pt idx="8597">
                  <c:v>472.926113730032</c:v>
                </c:pt>
                <c:pt idx="8598">
                  <c:v>472.91501884342199</c:v>
                </c:pt>
                <c:pt idx="8599">
                  <c:v>472.89351814181703</c:v>
                </c:pt>
                <c:pt idx="8600">
                  <c:v>472.87353448332402</c:v>
                </c:pt>
                <c:pt idx="8601">
                  <c:v>472.87214031532801</c:v>
                </c:pt>
                <c:pt idx="8602">
                  <c:v>472.86809183388499</c:v>
                </c:pt>
                <c:pt idx="8603">
                  <c:v>472.86435552606201</c:v>
                </c:pt>
                <c:pt idx="8604">
                  <c:v>472.84940438640598</c:v>
                </c:pt>
                <c:pt idx="8605">
                  <c:v>472.82278906722502</c:v>
                </c:pt>
                <c:pt idx="8606">
                  <c:v>472.818993945778</c:v>
                </c:pt>
                <c:pt idx="8607">
                  <c:v>472.81561537194699</c:v>
                </c:pt>
                <c:pt idx="8608">
                  <c:v>472.81075440578502</c:v>
                </c:pt>
                <c:pt idx="8609">
                  <c:v>472.805079758538</c:v>
                </c:pt>
                <c:pt idx="8610">
                  <c:v>472.78808199215302</c:v>
                </c:pt>
                <c:pt idx="8611">
                  <c:v>472.74887153162001</c:v>
                </c:pt>
                <c:pt idx="8612">
                  <c:v>472.74627481064101</c:v>
                </c:pt>
                <c:pt idx="8613">
                  <c:v>472.68690562677898</c:v>
                </c:pt>
                <c:pt idx="8614">
                  <c:v>472.67275690183402</c:v>
                </c:pt>
                <c:pt idx="8615">
                  <c:v>472.65409080835298</c:v>
                </c:pt>
                <c:pt idx="8616">
                  <c:v>472.641240632723</c:v>
                </c:pt>
                <c:pt idx="8617">
                  <c:v>472.60874367402101</c:v>
                </c:pt>
                <c:pt idx="8618">
                  <c:v>472.575267761573</c:v>
                </c:pt>
                <c:pt idx="8619">
                  <c:v>472.55321871963997</c:v>
                </c:pt>
                <c:pt idx="8620">
                  <c:v>472.51371148482502</c:v>
                </c:pt>
                <c:pt idx="8621">
                  <c:v>472.49737785941602</c:v>
                </c:pt>
                <c:pt idx="8622">
                  <c:v>472.49059010026502</c:v>
                </c:pt>
                <c:pt idx="8623">
                  <c:v>472.48610539764701</c:v>
                </c:pt>
                <c:pt idx="8624">
                  <c:v>472.47292903785899</c:v>
                </c:pt>
                <c:pt idx="8625">
                  <c:v>472.45261557080499</c:v>
                </c:pt>
                <c:pt idx="8626">
                  <c:v>472.44648759116899</c:v>
                </c:pt>
                <c:pt idx="8627">
                  <c:v>472.43387243808797</c:v>
                </c:pt>
                <c:pt idx="8628">
                  <c:v>472.42333586638699</c:v>
                </c:pt>
                <c:pt idx="8629">
                  <c:v>472.42275211132301</c:v>
                </c:pt>
                <c:pt idx="8630">
                  <c:v>472.421467737569</c:v>
                </c:pt>
                <c:pt idx="8631">
                  <c:v>472.41353475573999</c:v>
                </c:pt>
                <c:pt idx="8632">
                  <c:v>472.39134107256001</c:v>
                </c:pt>
                <c:pt idx="8633">
                  <c:v>472.37175466719299</c:v>
                </c:pt>
                <c:pt idx="8634">
                  <c:v>472.36648742846103</c:v>
                </c:pt>
                <c:pt idx="8635">
                  <c:v>472.32911907694898</c:v>
                </c:pt>
                <c:pt idx="8636">
                  <c:v>472.277259731176</c:v>
                </c:pt>
                <c:pt idx="8637">
                  <c:v>472.271435123483</c:v>
                </c:pt>
                <c:pt idx="8638">
                  <c:v>472.26176590871802</c:v>
                </c:pt>
                <c:pt idx="8639">
                  <c:v>472.24859218450001</c:v>
                </c:pt>
                <c:pt idx="8640">
                  <c:v>472.24408780389001</c:v>
                </c:pt>
                <c:pt idx="8641">
                  <c:v>472.23907701984302</c:v>
                </c:pt>
                <c:pt idx="8642">
                  <c:v>472.21904407171598</c:v>
                </c:pt>
                <c:pt idx="8643">
                  <c:v>472.206039976037</c:v>
                </c:pt>
                <c:pt idx="8644">
                  <c:v>472.17656294690403</c:v>
                </c:pt>
                <c:pt idx="8645">
                  <c:v>472.17508047996199</c:v>
                </c:pt>
                <c:pt idx="8646">
                  <c:v>472.16694066641497</c:v>
                </c:pt>
                <c:pt idx="8647">
                  <c:v>472.144875335481</c:v>
                </c:pt>
                <c:pt idx="8648">
                  <c:v>472.14269370786599</c:v>
                </c:pt>
                <c:pt idx="8649">
                  <c:v>472.09687632190901</c:v>
                </c:pt>
                <c:pt idx="8650">
                  <c:v>472.082251908074</c:v>
                </c:pt>
                <c:pt idx="8651">
                  <c:v>472.07380984993</c:v>
                </c:pt>
                <c:pt idx="8652">
                  <c:v>472.06449204802601</c:v>
                </c:pt>
                <c:pt idx="8653">
                  <c:v>472.06080260773803</c:v>
                </c:pt>
                <c:pt idx="8654">
                  <c:v>472.04864175581599</c:v>
                </c:pt>
                <c:pt idx="8655">
                  <c:v>472.03605664004499</c:v>
                </c:pt>
                <c:pt idx="8656">
                  <c:v>472.031639594794</c:v>
                </c:pt>
                <c:pt idx="8657">
                  <c:v>472.02860383362503</c:v>
                </c:pt>
                <c:pt idx="8658">
                  <c:v>472.01965050776403</c:v>
                </c:pt>
                <c:pt idx="8659">
                  <c:v>472.01709020408703</c:v>
                </c:pt>
                <c:pt idx="8660">
                  <c:v>471.99279643408198</c:v>
                </c:pt>
                <c:pt idx="8661">
                  <c:v>471.949140035852</c:v>
                </c:pt>
                <c:pt idx="8662">
                  <c:v>471.92974454067502</c:v>
                </c:pt>
                <c:pt idx="8663">
                  <c:v>471.88104858884401</c:v>
                </c:pt>
                <c:pt idx="8664">
                  <c:v>471.88100576087697</c:v>
                </c:pt>
                <c:pt idx="8665">
                  <c:v>471.847411398801</c:v>
                </c:pt>
                <c:pt idx="8666">
                  <c:v>471.81389003558701</c:v>
                </c:pt>
                <c:pt idx="8667">
                  <c:v>471.80236564721099</c:v>
                </c:pt>
                <c:pt idx="8668">
                  <c:v>471.80017737686001</c:v>
                </c:pt>
                <c:pt idx="8669">
                  <c:v>471.75501511236899</c:v>
                </c:pt>
                <c:pt idx="8670">
                  <c:v>471.75078753677502</c:v>
                </c:pt>
                <c:pt idx="8671">
                  <c:v>471.74036825854603</c:v>
                </c:pt>
                <c:pt idx="8672">
                  <c:v>471.72462401215699</c:v>
                </c:pt>
                <c:pt idx="8673">
                  <c:v>471.72176949342202</c:v>
                </c:pt>
                <c:pt idx="8674">
                  <c:v>471.700011499433</c:v>
                </c:pt>
                <c:pt idx="8675">
                  <c:v>471.68520415329101</c:v>
                </c:pt>
                <c:pt idx="8676">
                  <c:v>471.68203017181497</c:v>
                </c:pt>
                <c:pt idx="8677">
                  <c:v>471.67187061881299</c:v>
                </c:pt>
                <c:pt idx="8678">
                  <c:v>471.64399913054802</c:v>
                </c:pt>
                <c:pt idx="8679">
                  <c:v>471.62598361387501</c:v>
                </c:pt>
                <c:pt idx="8680">
                  <c:v>471.62576503080697</c:v>
                </c:pt>
                <c:pt idx="8681">
                  <c:v>471.59417049198203</c:v>
                </c:pt>
                <c:pt idx="8682">
                  <c:v>471.54866605164199</c:v>
                </c:pt>
                <c:pt idx="8683">
                  <c:v>471.50060230791502</c:v>
                </c:pt>
                <c:pt idx="8684">
                  <c:v>471.49605536310798</c:v>
                </c:pt>
                <c:pt idx="8685">
                  <c:v>471.45662235361402</c:v>
                </c:pt>
                <c:pt idx="8686">
                  <c:v>471.44740865351201</c:v>
                </c:pt>
                <c:pt idx="8687">
                  <c:v>471.43513543869699</c:v>
                </c:pt>
                <c:pt idx="8688">
                  <c:v>471.41869145833698</c:v>
                </c:pt>
                <c:pt idx="8689">
                  <c:v>471.41188534239097</c:v>
                </c:pt>
                <c:pt idx="8690">
                  <c:v>471.41150005586599</c:v>
                </c:pt>
                <c:pt idx="8691">
                  <c:v>471.40570595809402</c:v>
                </c:pt>
                <c:pt idx="8692">
                  <c:v>471.37444895181198</c:v>
                </c:pt>
                <c:pt idx="8693">
                  <c:v>471.37412837703698</c:v>
                </c:pt>
                <c:pt idx="8694">
                  <c:v>471.36085190306102</c:v>
                </c:pt>
                <c:pt idx="8695">
                  <c:v>471.32745703442799</c:v>
                </c:pt>
                <c:pt idx="8696">
                  <c:v>471.31007001804699</c:v>
                </c:pt>
                <c:pt idx="8697">
                  <c:v>471.30140956397702</c:v>
                </c:pt>
                <c:pt idx="8698">
                  <c:v>471.29018150230502</c:v>
                </c:pt>
                <c:pt idx="8699">
                  <c:v>471.27955600337401</c:v>
                </c:pt>
                <c:pt idx="8700">
                  <c:v>471.242479293119</c:v>
                </c:pt>
                <c:pt idx="8701">
                  <c:v>471.24067905644102</c:v>
                </c:pt>
                <c:pt idx="8702">
                  <c:v>471.24038062740101</c:v>
                </c:pt>
                <c:pt idx="8703">
                  <c:v>471.23496740365903</c:v>
                </c:pt>
                <c:pt idx="8704">
                  <c:v>471.21950006790001</c:v>
                </c:pt>
                <c:pt idx="8705">
                  <c:v>471.20071686640102</c:v>
                </c:pt>
                <c:pt idx="8706">
                  <c:v>471.19979838390998</c:v>
                </c:pt>
                <c:pt idx="8707">
                  <c:v>471.19124268688199</c:v>
                </c:pt>
                <c:pt idx="8708">
                  <c:v>471.15358037585003</c:v>
                </c:pt>
                <c:pt idx="8709">
                  <c:v>471.13477359222901</c:v>
                </c:pt>
                <c:pt idx="8710">
                  <c:v>471.12240266399499</c:v>
                </c:pt>
                <c:pt idx="8711">
                  <c:v>471.07540777518398</c:v>
                </c:pt>
                <c:pt idx="8712">
                  <c:v>471.07237314734198</c:v>
                </c:pt>
                <c:pt idx="8713">
                  <c:v>471.05665090992699</c:v>
                </c:pt>
                <c:pt idx="8714">
                  <c:v>471.02163014149397</c:v>
                </c:pt>
                <c:pt idx="8715">
                  <c:v>470.971892264698</c:v>
                </c:pt>
                <c:pt idx="8716">
                  <c:v>470.96406230832503</c:v>
                </c:pt>
                <c:pt idx="8717">
                  <c:v>470.96373070203703</c:v>
                </c:pt>
                <c:pt idx="8718">
                  <c:v>470.94155419283101</c:v>
                </c:pt>
                <c:pt idx="8719">
                  <c:v>470.93946672678197</c:v>
                </c:pt>
                <c:pt idx="8720">
                  <c:v>470.87475534375102</c:v>
                </c:pt>
                <c:pt idx="8721">
                  <c:v>470.847447478834</c:v>
                </c:pt>
                <c:pt idx="8722">
                  <c:v>470.83290034074798</c:v>
                </c:pt>
                <c:pt idx="8723">
                  <c:v>470.82358956407302</c:v>
                </c:pt>
                <c:pt idx="8724">
                  <c:v>470.79446596562798</c:v>
                </c:pt>
                <c:pt idx="8725">
                  <c:v>470.79193361556798</c:v>
                </c:pt>
                <c:pt idx="8726">
                  <c:v>470.77044371434101</c:v>
                </c:pt>
                <c:pt idx="8727">
                  <c:v>470.75461957409499</c:v>
                </c:pt>
                <c:pt idx="8728">
                  <c:v>470.74118507957098</c:v>
                </c:pt>
                <c:pt idx="8729">
                  <c:v>470.73933511077797</c:v>
                </c:pt>
                <c:pt idx="8730">
                  <c:v>470.68939462067999</c:v>
                </c:pt>
                <c:pt idx="8731">
                  <c:v>470.67767100134199</c:v>
                </c:pt>
                <c:pt idx="8732">
                  <c:v>470.675256008345</c:v>
                </c:pt>
                <c:pt idx="8733">
                  <c:v>470.64916024515202</c:v>
                </c:pt>
                <c:pt idx="8734">
                  <c:v>470.64834441101601</c:v>
                </c:pt>
                <c:pt idx="8735">
                  <c:v>470.64231834495098</c:v>
                </c:pt>
                <c:pt idx="8736">
                  <c:v>470.63084345056399</c:v>
                </c:pt>
                <c:pt idx="8737">
                  <c:v>470.59340363815198</c:v>
                </c:pt>
                <c:pt idx="8738">
                  <c:v>470.587516319771</c:v>
                </c:pt>
                <c:pt idx="8739">
                  <c:v>470.584701911764</c:v>
                </c:pt>
                <c:pt idx="8740">
                  <c:v>470.57637132670197</c:v>
                </c:pt>
                <c:pt idx="8741">
                  <c:v>470.55359098735602</c:v>
                </c:pt>
                <c:pt idx="8742">
                  <c:v>470.53159842123199</c:v>
                </c:pt>
                <c:pt idx="8743">
                  <c:v>470.527871396818</c:v>
                </c:pt>
                <c:pt idx="8744">
                  <c:v>470.52335716418901</c:v>
                </c:pt>
                <c:pt idx="8745">
                  <c:v>470.51776173860299</c:v>
                </c:pt>
                <c:pt idx="8746">
                  <c:v>470.44708806856403</c:v>
                </c:pt>
                <c:pt idx="8747">
                  <c:v>470.40233910057901</c:v>
                </c:pt>
                <c:pt idx="8748">
                  <c:v>470.38479040548299</c:v>
                </c:pt>
                <c:pt idx="8749">
                  <c:v>470.372019882941</c:v>
                </c:pt>
                <c:pt idx="8750">
                  <c:v>470.35450350057198</c:v>
                </c:pt>
                <c:pt idx="8751">
                  <c:v>470.34966577547499</c:v>
                </c:pt>
                <c:pt idx="8752">
                  <c:v>470.34465900549299</c:v>
                </c:pt>
                <c:pt idx="8753">
                  <c:v>470.33395084271802</c:v>
                </c:pt>
                <c:pt idx="8754">
                  <c:v>470.30638141186</c:v>
                </c:pt>
                <c:pt idx="8755">
                  <c:v>470.30349839390499</c:v>
                </c:pt>
                <c:pt idx="8756">
                  <c:v>470.29983614071699</c:v>
                </c:pt>
                <c:pt idx="8757">
                  <c:v>470.29352747656498</c:v>
                </c:pt>
                <c:pt idx="8758">
                  <c:v>470.27687202106</c:v>
                </c:pt>
                <c:pt idx="8759">
                  <c:v>470.27634768224698</c:v>
                </c:pt>
                <c:pt idx="8760">
                  <c:v>470.22157532283398</c:v>
                </c:pt>
                <c:pt idx="8761">
                  <c:v>470.20652961037001</c:v>
                </c:pt>
                <c:pt idx="8762">
                  <c:v>470.20299370231101</c:v>
                </c:pt>
                <c:pt idx="8763">
                  <c:v>470.20077034436702</c:v>
                </c:pt>
                <c:pt idx="8764">
                  <c:v>470.18555083935098</c:v>
                </c:pt>
                <c:pt idx="8765">
                  <c:v>470.18512291871502</c:v>
                </c:pt>
                <c:pt idx="8766">
                  <c:v>470.17488257075098</c:v>
                </c:pt>
                <c:pt idx="8767">
                  <c:v>470.158531501879</c:v>
                </c:pt>
                <c:pt idx="8768">
                  <c:v>470.13666062161002</c:v>
                </c:pt>
                <c:pt idx="8769">
                  <c:v>470.11779141310097</c:v>
                </c:pt>
                <c:pt idx="8770">
                  <c:v>470.091225500078</c:v>
                </c:pt>
                <c:pt idx="8771">
                  <c:v>470.08122679667503</c:v>
                </c:pt>
                <c:pt idx="8772">
                  <c:v>470.07388811268498</c:v>
                </c:pt>
                <c:pt idx="8773">
                  <c:v>470.03669470043502</c:v>
                </c:pt>
                <c:pt idx="8774">
                  <c:v>470.02840349729502</c:v>
                </c:pt>
                <c:pt idx="8775">
                  <c:v>469.97448558608698</c:v>
                </c:pt>
                <c:pt idx="8776">
                  <c:v>469.95734690399399</c:v>
                </c:pt>
                <c:pt idx="8777">
                  <c:v>469.93597946027501</c:v>
                </c:pt>
                <c:pt idx="8778">
                  <c:v>469.93437583952698</c:v>
                </c:pt>
                <c:pt idx="8779">
                  <c:v>469.925652413053</c:v>
                </c:pt>
                <c:pt idx="8780">
                  <c:v>469.90655810123002</c:v>
                </c:pt>
                <c:pt idx="8781">
                  <c:v>469.90476418630197</c:v>
                </c:pt>
                <c:pt idx="8782">
                  <c:v>469.87326060063299</c:v>
                </c:pt>
                <c:pt idx="8783">
                  <c:v>469.87076294689803</c:v>
                </c:pt>
                <c:pt idx="8784">
                  <c:v>469.85851287505199</c:v>
                </c:pt>
                <c:pt idx="8785">
                  <c:v>469.85537429907902</c:v>
                </c:pt>
                <c:pt idx="8786">
                  <c:v>469.84011302114101</c:v>
                </c:pt>
                <c:pt idx="8787">
                  <c:v>469.82414606353097</c:v>
                </c:pt>
                <c:pt idx="8788">
                  <c:v>469.788661800466</c:v>
                </c:pt>
                <c:pt idx="8789">
                  <c:v>469.723732001911</c:v>
                </c:pt>
                <c:pt idx="8790">
                  <c:v>469.72081312767</c:v>
                </c:pt>
                <c:pt idx="8791">
                  <c:v>469.70033790887197</c:v>
                </c:pt>
                <c:pt idx="8792">
                  <c:v>469.66785324008703</c:v>
                </c:pt>
                <c:pt idx="8793">
                  <c:v>469.647934763541</c:v>
                </c:pt>
                <c:pt idx="8794">
                  <c:v>469.58134109309799</c:v>
                </c:pt>
                <c:pt idx="8795">
                  <c:v>469.580117363223</c:v>
                </c:pt>
                <c:pt idx="8796">
                  <c:v>469.57560547205702</c:v>
                </c:pt>
                <c:pt idx="8797">
                  <c:v>469.57040454129901</c:v>
                </c:pt>
                <c:pt idx="8798">
                  <c:v>469.53601638245198</c:v>
                </c:pt>
                <c:pt idx="8799">
                  <c:v>469.52613890253099</c:v>
                </c:pt>
                <c:pt idx="8800">
                  <c:v>469.52403139131002</c:v>
                </c:pt>
                <c:pt idx="8801">
                  <c:v>469.494702835466</c:v>
                </c:pt>
                <c:pt idx="8802">
                  <c:v>469.49389866464497</c:v>
                </c:pt>
                <c:pt idx="8803">
                  <c:v>469.49220012197901</c:v>
                </c:pt>
                <c:pt idx="8804">
                  <c:v>469.48060768950899</c:v>
                </c:pt>
                <c:pt idx="8805">
                  <c:v>469.45967351119901</c:v>
                </c:pt>
                <c:pt idx="8806">
                  <c:v>469.42032429296597</c:v>
                </c:pt>
                <c:pt idx="8807">
                  <c:v>469.412491945444</c:v>
                </c:pt>
                <c:pt idx="8808">
                  <c:v>469.39326408805198</c:v>
                </c:pt>
                <c:pt idx="8809">
                  <c:v>469.36884218062301</c:v>
                </c:pt>
                <c:pt idx="8810">
                  <c:v>469.336156723258</c:v>
                </c:pt>
                <c:pt idx="8811">
                  <c:v>469.31712151966002</c:v>
                </c:pt>
                <c:pt idx="8812">
                  <c:v>469.302138121822</c:v>
                </c:pt>
                <c:pt idx="8813">
                  <c:v>469.287535576393</c:v>
                </c:pt>
                <c:pt idx="8814">
                  <c:v>469.26614169065903</c:v>
                </c:pt>
                <c:pt idx="8815">
                  <c:v>469.232362658439</c:v>
                </c:pt>
                <c:pt idx="8816">
                  <c:v>469.23210523671997</c:v>
                </c:pt>
                <c:pt idx="8817">
                  <c:v>469.21700714474701</c:v>
                </c:pt>
                <c:pt idx="8818">
                  <c:v>469.21668391213899</c:v>
                </c:pt>
                <c:pt idx="8819">
                  <c:v>469.20644833662698</c:v>
                </c:pt>
                <c:pt idx="8820">
                  <c:v>469.19633018004902</c:v>
                </c:pt>
                <c:pt idx="8821">
                  <c:v>469.19534707042197</c:v>
                </c:pt>
                <c:pt idx="8822">
                  <c:v>469.16273546595602</c:v>
                </c:pt>
                <c:pt idx="8823">
                  <c:v>469.16179230182399</c:v>
                </c:pt>
                <c:pt idx="8824">
                  <c:v>469.13638391526899</c:v>
                </c:pt>
                <c:pt idx="8825">
                  <c:v>469.129722107536</c:v>
                </c:pt>
                <c:pt idx="8826">
                  <c:v>469.11931691756098</c:v>
                </c:pt>
                <c:pt idx="8827">
                  <c:v>469.06930515495401</c:v>
                </c:pt>
                <c:pt idx="8828">
                  <c:v>469.05290083143899</c:v>
                </c:pt>
                <c:pt idx="8829">
                  <c:v>469.03693473274302</c:v>
                </c:pt>
                <c:pt idx="8830">
                  <c:v>469.03550837845302</c:v>
                </c:pt>
                <c:pt idx="8831">
                  <c:v>469.03548065314999</c:v>
                </c:pt>
                <c:pt idx="8832">
                  <c:v>469.02736829891802</c:v>
                </c:pt>
                <c:pt idx="8833">
                  <c:v>469.00350707713397</c:v>
                </c:pt>
                <c:pt idx="8834">
                  <c:v>469.00277958720699</c:v>
                </c:pt>
                <c:pt idx="8835">
                  <c:v>468.996724708719</c:v>
                </c:pt>
                <c:pt idx="8836">
                  <c:v>468.99010905590001</c:v>
                </c:pt>
                <c:pt idx="8837">
                  <c:v>468.98651833351801</c:v>
                </c:pt>
                <c:pt idx="8838">
                  <c:v>468.96142208049997</c:v>
                </c:pt>
                <c:pt idx="8839">
                  <c:v>468.93557521101701</c:v>
                </c:pt>
                <c:pt idx="8840">
                  <c:v>468.899973143301</c:v>
                </c:pt>
                <c:pt idx="8841">
                  <c:v>468.88774908872301</c:v>
                </c:pt>
                <c:pt idx="8842">
                  <c:v>468.86869742602198</c:v>
                </c:pt>
                <c:pt idx="8843">
                  <c:v>468.85955585738702</c:v>
                </c:pt>
                <c:pt idx="8844">
                  <c:v>468.84913267306598</c:v>
                </c:pt>
                <c:pt idx="8845">
                  <c:v>468.81024338759897</c:v>
                </c:pt>
                <c:pt idx="8846">
                  <c:v>468.80387121383598</c:v>
                </c:pt>
                <c:pt idx="8847">
                  <c:v>468.78815889104197</c:v>
                </c:pt>
                <c:pt idx="8848">
                  <c:v>468.771992349887</c:v>
                </c:pt>
                <c:pt idx="8849">
                  <c:v>468.76568834297899</c:v>
                </c:pt>
                <c:pt idx="8850">
                  <c:v>468.730076930385</c:v>
                </c:pt>
                <c:pt idx="8851">
                  <c:v>468.67220591001399</c:v>
                </c:pt>
                <c:pt idx="8852">
                  <c:v>468.64715539025701</c:v>
                </c:pt>
                <c:pt idx="8853">
                  <c:v>468.60073928298198</c:v>
                </c:pt>
                <c:pt idx="8854">
                  <c:v>468.595202999484</c:v>
                </c:pt>
                <c:pt idx="8855">
                  <c:v>468.58783959719</c:v>
                </c:pt>
                <c:pt idx="8856">
                  <c:v>468.55350035955598</c:v>
                </c:pt>
                <c:pt idx="8857">
                  <c:v>468.55299165180799</c:v>
                </c:pt>
                <c:pt idx="8858">
                  <c:v>468.55222318867601</c:v>
                </c:pt>
                <c:pt idx="8859">
                  <c:v>468.537438847364</c:v>
                </c:pt>
                <c:pt idx="8860">
                  <c:v>468.52787554769202</c:v>
                </c:pt>
                <c:pt idx="8861">
                  <c:v>468.52144011039297</c:v>
                </c:pt>
                <c:pt idx="8862">
                  <c:v>468.45629384287503</c:v>
                </c:pt>
                <c:pt idx="8863">
                  <c:v>468.451248612852</c:v>
                </c:pt>
                <c:pt idx="8864">
                  <c:v>468.43115711636</c:v>
                </c:pt>
                <c:pt idx="8865">
                  <c:v>468.406205628024</c:v>
                </c:pt>
                <c:pt idx="8866">
                  <c:v>468.39794050262401</c:v>
                </c:pt>
                <c:pt idx="8867">
                  <c:v>468.39734770671799</c:v>
                </c:pt>
                <c:pt idx="8868">
                  <c:v>468.37967450697602</c:v>
                </c:pt>
                <c:pt idx="8869">
                  <c:v>468.37056678267498</c:v>
                </c:pt>
                <c:pt idx="8870">
                  <c:v>468.35989951664698</c:v>
                </c:pt>
                <c:pt idx="8871">
                  <c:v>468.32996434494697</c:v>
                </c:pt>
                <c:pt idx="8872">
                  <c:v>468.30718465213602</c:v>
                </c:pt>
                <c:pt idx="8873">
                  <c:v>468.287046183678</c:v>
                </c:pt>
                <c:pt idx="8874">
                  <c:v>468.27604790589601</c:v>
                </c:pt>
                <c:pt idx="8875">
                  <c:v>468.25031515593099</c:v>
                </c:pt>
                <c:pt idx="8876">
                  <c:v>468.23162470009498</c:v>
                </c:pt>
                <c:pt idx="8877">
                  <c:v>468.21748933591999</c:v>
                </c:pt>
                <c:pt idx="8878">
                  <c:v>468.20067567722401</c:v>
                </c:pt>
                <c:pt idx="8879">
                  <c:v>468.194523800909</c:v>
                </c:pt>
                <c:pt idx="8880">
                  <c:v>468.19449123317997</c:v>
                </c:pt>
                <c:pt idx="8881">
                  <c:v>468.193143837815</c:v>
                </c:pt>
                <c:pt idx="8882">
                  <c:v>468.192184668376</c:v>
                </c:pt>
                <c:pt idx="8883">
                  <c:v>468.14260161453802</c:v>
                </c:pt>
                <c:pt idx="8884">
                  <c:v>468.12676916873397</c:v>
                </c:pt>
                <c:pt idx="8885">
                  <c:v>468.11541541191298</c:v>
                </c:pt>
                <c:pt idx="8886">
                  <c:v>468.10032485638999</c:v>
                </c:pt>
                <c:pt idx="8887">
                  <c:v>468.08567824347199</c:v>
                </c:pt>
                <c:pt idx="8888">
                  <c:v>468.07932952191601</c:v>
                </c:pt>
                <c:pt idx="8889">
                  <c:v>468.07629034894802</c:v>
                </c:pt>
                <c:pt idx="8890">
                  <c:v>468.07189658902701</c:v>
                </c:pt>
                <c:pt idx="8891">
                  <c:v>468.03718486828899</c:v>
                </c:pt>
                <c:pt idx="8892">
                  <c:v>467.97408131732902</c:v>
                </c:pt>
                <c:pt idx="8893">
                  <c:v>467.95911591018</c:v>
                </c:pt>
                <c:pt idx="8894">
                  <c:v>467.94446429323699</c:v>
                </c:pt>
                <c:pt idx="8895">
                  <c:v>467.91435590066197</c:v>
                </c:pt>
                <c:pt idx="8896">
                  <c:v>467.90480446401801</c:v>
                </c:pt>
                <c:pt idx="8897">
                  <c:v>467.89794486876002</c:v>
                </c:pt>
                <c:pt idx="8898">
                  <c:v>467.88948022869101</c:v>
                </c:pt>
                <c:pt idx="8899">
                  <c:v>467.85613806212098</c:v>
                </c:pt>
                <c:pt idx="8900">
                  <c:v>467.83835835469802</c:v>
                </c:pt>
                <c:pt idx="8901">
                  <c:v>467.83807852096299</c:v>
                </c:pt>
                <c:pt idx="8902">
                  <c:v>467.83498061638898</c:v>
                </c:pt>
                <c:pt idx="8903">
                  <c:v>467.83492638422399</c:v>
                </c:pt>
                <c:pt idx="8904">
                  <c:v>467.83194599475303</c:v>
                </c:pt>
                <c:pt idx="8905">
                  <c:v>467.82506925700801</c:v>
                </c:pt>
                <c:pt idx="8906">
                  <c:v>467.80991546479203</c:v>
                </c:pt>
                <c:pt idx="8907">
                  <c:v>467.80372690548802</c:v>
                </c:pt>
                <c:pt idx="8908">
                  <c:v>467.79803975945799</c:v>
                </c:pt>
                <c:pt idx="8909">
                  <c:v>467.78576450174597</c:v>
                </c:pt>
                <c:pt idx="8910">
                  <c:v>467.76196879750802</c:v>
                </c:pt>
                <c:pt idx="8911">
                  <c:v>467.72673987366801</c:v>
                </c:pt>
                <c:pt idx="8912">
                  <c:v>467.72658797572399</c:v>
                </c:pt>
                <c:pt idx="8913">
                  <c:v>467.72170919443897</c:v>
                </c:pt>
                <c:pt idx="8914">
                  <c:v>467.71402138328301</c:v>
                </c:pt>
                <c:pt idx="8915">
                  <c:v>467.69863367743898</c:v>
                </c:pt>
                <c:pt idx="8916">
                  <c:v>467.69369319980098</c:v>
                </c:pt>
                <c:pt idx="8917">
                  <c:v>467.69000551426097</c:v>
                </c:pt>
                <c:pt idx="8918">
                  <c:v>467.68601434825001</c:v>
                </c:pt>
                <c:pt idx="8919">
                  <c:v>467.66527467553999</c:v>
                </c:pt>
                <c:pt idx="8920">
                  <c:v>467.66367341919403</c:v>
                </c:pt>
                <c:pt idx="8921">
                  <c:v>467.62134352370799</c:v>
                </c:pt>
                <c:pt idx="8922">
                  <c:v>467.60738711300002</c:v>
                </c:pt>
                <c:pt idx="8923">
                  <c:v>467.58807190723502</c:v>
                </c:pt>
                <c:pt idx="8924">
                  <c:v>467.56056230926703</c:v>
                </c:pt>
                <c:pt idx="8925">
                  <c:v>467.548743376961</c:v>
                </c:pt>
                <c:pt idx="8926">
                  <c:v>467.54505494123703</c:v>
                </c:pt>
                <c:pt idx="8927">
                  <c:v>467.53849984538999</c:v>
                </c:pt>
                <c:pt idx="8928">
                  <c:v>467.53164061109698</c:v>
                </c:pt>
                <c:pt idx="8929">
                  <c:v>467.50538832984302</c:v>
                </c:pt>
                <c:pt idx="8930">
                  <c:v>467.49662754701097</c:v>
                </c:pt>
                <c:pt idx="8931">
                  <c:v>467.47333837391801</c:v>
                </c:pt>
                <c:pt idx="8932">
                  <c:v>467.46520080907499</c:v>
                </c:pt>
                <c:pt idx="8933">
                  <c:v>467.45603653208701</c:v>
                </c:pt>
                <c:pt idx="8934">
                  <c:v>467.41700365600002</c:v>
                </c:pt>
                <c:pt idx="8935">
                  <c:v>467.41401925141298</c:v>
                </c:pt>
                <c:pt idx="8936">
                  <c:v>467.400829376449</c:v>
                </c:pt>
                <c:pt idx="8937">
                  <c:v>467.37888012117401</c:v>
                </c:pt>
                <c:pt idx="8938">
                  <c:v>467.37403499362802</c:v>
                </c:pt>
                <c:pt idx="8939">
                  <c:v>467.35835484065899</c:v>
                </c:pt>
                <c:pt idx="8940">
                  <c:v>467.33685303879003</c:v>
                </c:pt>
                <c:pt idx="8941">
                  <c:v>467.30984299116301</c:v>
                </c:pt>
                <c:pt idx="8942">
                  <c:v>467.30202406160601</c:v>
                </c:pt>
                <c:pt idx="8943">
                  <c:v>467.30082120147398</c:v>
                </c:pt>
                <c:pt idx="8944">
                  <c:v>467.29671167697001</c:v>
                </c:pt>
                <c:pt idx="8945">
                  <c:v>467.272358302604</c:v>
                </c:pt>
                <c:pt idx="8946">
                  <c:v>467.25016806291899</c:v>
                </c:pt>
                <c:pt idx="8947">
                  <c:v>467.215592831067</c:v>
                </c:pt>
                <c:pt idx="8948">
                  <c:v>467.14646043699202</c:v>
                </c:pt>
                <c:pt idx="8949">
                  <c:v>467.14300854963699</c:v>
                </c:pt>
                <c:pt idx="8950">
                  <c:v>467.12218323368899</c:v>
                </c:pt>
                <c:pt idx="8951">
                  <c:v>467.12081465710497</c:v>
                </c:pt>
                <c:pt idx="8952">
                  <c:v>467.120524928387</c:v>
                </c:pt>
                <c:pt idx="8953">
                  <c:v>467.11574262937899</c:v>
                </c:pt>
                <c:pt idx="8954">
                  <c:v>467.07969231184097</c:v>
                </c:pt>
                <c:pt idx="8955">
                  <c:v>467.06343629028299</c:v>
                </c:pt>
                <c:pt idx="8956">
                  <c:v>467.03633700478201</c:v>
                </c:pt>
                <c:pt idx="8957">
                  <c:v>466.97205431514902</c:v>
                </c:pt>
                <c:pt idx="8958">
                  <c:v>466.95364985627299</c:v>
                </c:pt>
                <c:pt idx="8959">
                  <c:v>466.936018754278</c:v>
                </c:pt>
                <c:pt idx="8960">
                  <c:v>466.89106884554099</c:v>
                </c:pt>
                <c:pt idx="8961">
                  <c:v>466.89087470908601</c:v>
                </c:pt>
                <c:pt idx="8962">
                  <c:v>466.85955431198801</c:v>
                </c:pt>
                <c:pt idx="8963">
                  <c:v>466.858999343721</c:v>
                </c:pt>
                <c:pt idx="8964">
                  <c:v>466.85189713504599</c:v>
                </c:pt>
                <c:pt idx="8965">
                  <c:v>466.85144030179799</c:v>
                </c:pt>
                <c:pt idx="8966">
                  <c:v>466.84945473857402</c:v>
                </c:pt>
                <c:pt idx="8967">
                  <c:v>466.84640317600201</c:v>
                </c:pt>
                <c:pt idx="8968">
                  <c:v>466.84391878813801</c:v>
                </c:pt>
                <c:pt idx="8969">
                  <c:v>466.83753327693398</c:v>
                </c:pt>
                <c:pt idx="8970">
                  <c:v>466.82007416186201</c:v>
                </c:pt>
                <c:pt idx="8971">
                  <c:v>466.81756076681501</c:v>
                </c:pt>
                <c:pt idx="8972">
                  <c:v>466.76952749275802</c:v>
                </c:pt>
                <c:pt idx="8973">
                  <c:v>466.72217010214302</c:v>
                </c:pt>
                <c:pt idx="8974">
                  <c:v>466.69933164779599</c:v>
                </c:pt>
                <c:pt idx="8975">
                  <c:v>466.64740190078402</c:v>
                </c:pt>
                <c:pt idx="8976">
                  <c:v>466.61607570590297</c:v>
                </c:pt>
                <c:pt idx="8977">
                  <c:v>466.57746823462998</c:v>
                </c:pt>
                <c:pt idx="8978">
                  <c:v>466.55132799300998</c:v>
                </c:pt>
                <c:pt idx="8979">
                  <c:v>466.53840948936897</c:v>
                </c:pt>
                <c:pt idx="8980">
                  <c:v>466.52654513556303</c:v>
                </c:pt>
                <c:pt idx="8981">
                  <c:v>466.52588089540802</c:v>
                </c:pt>
                <c:pt idx="8982">
                  <c:v>466.51537259769998</c:v>
                </c:pt>
                <c:pt idx="8983">
                  <c:v>466.49301224937199</c:v>
                </c:pt>
                <c:pt idx="8984">
                  <c:v>466.48692206428802</c:v>
                </c:pt>
                <c:pt idx="8985">
                  <c:v>466.47760169572098</c:v>
                </c:pt>
                <c:pt idx="8986">
                  <c:v>466.46315241893399</c:v>
                </c:pt>
                <c:pt idx="8987">
                  <c:v>466.460581076756</c:v>
                </c:pt>
                <c:pt idx="8988">
                  <c:v>466.43142442070803</c:v>
                </c:pt>
                <c:pt idx="8989">
                  <c:v>466.37325646257898</c:v>
                </c:pt>
                <c:pt idx="8990">
                  <c:v>466.32537304319101</c:v>
                </c:pt>
                <c:pt idx="8991">
                  <c:v>466.32486400499499</c:v>
                </c:pt>
                <c:pt idx="8992">
                  <c:v>466.31999550007498</c:v>
                </c:pt>
                <c:pt idx="8993">
                  <c:v>466.31964391700399</c:v>
                </c:pt>
                <c:pt idx="8994">
                  <c:v>466.30408828454398</c:v>
                </c:pt>
                <c:pt idx="8995">
                  <c:v>466.29479254039097</c:v>
                </c:pt>
                <c:pt idx="8996">
                  <c:v>466.27917490815003</c:v>
                </c:pt>
                <c:pt idx="8997">
                  <c:v>466.27591032446998</c:v>
                </c:pt>
                <c:pt idx="8998">
                  <c:v>466.26695931157502</c:v>
                </c:pt>
                <c:pt idx="8999">
                  <c:v>466.26414410037802</c:v>
                </c:pt>
                <c:pt idx="9000">
                  <c:v>466.25174752035002</c:v>
                </c:pt>
                <c:pt idx="9001">
                  <c:v>466.24940463729098</c:v>
                </c:pt>
                <c:pt idx="9002">
                  <c:v>466.24909483021599</c:v>
                </c:pt>
                <c:pt idx="9003">
                  <c:v>466.24188177126098</c:v>
                </c:pt>
                <c:pt idx="9004">
                  <c:v>466.238192137699</c:v>
                </c:pt>
                <c:pt idx="9005">
                  <c:v>466.22951456272</c:v>
                </c:pt>
                <c:pt idx="9006">
                  <c:v>466.22604351933199</c:v>
                </c:pt>
                <c:pt idx="9007">
                  <c:v>466.20273233304101</c:v>
                </c:pt>
                <c:pt idx="9008">
                  <c:v>466.17732799861602</c:v>
                </c:pt>
                <c:pt idx="9009">
                  <c:v>466.17401010792702</c:v>
                </c:pt>
                <c:pt idx="9010">
                  <c:v>466.17203506759699</c:v>
                </c:pt>
                <c:pt idx="9011">
                  <c:v>466.13550797669899</c:v>
                </c:pt>
                <c:pt idx="9012">
                  <c:v>466.11517598056002</c:v>
                </c:pt>
                <c:pt idx="9013">
                  <c:v>466.09313838369201</c:v>
                </c:pt>
                <c:pt idx="9014">
                  <c:v>466.07876982991201</c:v>
                </c:pt>
                <c:pt idx="9015">
                  <c:v>466.06395539992701</c:v>
                </c:pt>
                <c:pt idx="9016">
                  <c:v>466.05754003207699</c:v>
                </c:pt>
                <c:pt idx="9017">
                  <c:v>466.03198106680401</c:v>
                </c:pt>
                <c:pt idx="9018">
                  <c:v>466.02018912010698</c:v>
                </c:pt>
                <c:pt idx="9019">
                  <c:v>465.98144617379302</c:v>
                </c:pt>
                <c:pt idx="9020">
                  <c:v>465.95420269211797</c:v>
                </c:pt>
                <c:pt idx="9021">
                  <c:v>465.92905931341602</c:v>
                </c:pt>
                <c:pt idx="9022">
                  <c:v>465.91659666007598</c:v>
                </c:pt>
                <c:pt idx="9023">
                  <c:v>465.90249664632597</c:v>
                </c:pt>
                <c:pt idx="9024">
                  <c:v>465.887462112842</c:v>
                </c:pt>
                <c:pt idx="9025">
                  <c:v>465.860016368586</c:v>
                </c:pt>
                <c:pt idx="9026">
                  <c:v>465.85557983912997</c:v>
                </c:pt>
                <c:pt idx="9027">
                  <c:v>465.83920788529701</c:v>
                </c:pt>
                <c:pt idx="9028">
                  <c:v>465.83527428590997</c:v>
                </c:pt>
                <c:pt idx="9029">
                  <c:v>465.83052585905398</c:v>
                </c:pt>
                <c:pt idx="9030">
                  <c:v>465.81129514628901</c:v>
                </c:pt>
                <c:pt idx="9031">
                  <c:v>465.80241217584398</c:v>
                </c:pt>
                <c:pt idx="9032">
                  <c:v>465.79972863991799</c:v>
                </c:pt>
                <c:pt idx="9033">
                  <c:v>465.79339786218901</c:v>
                </c:pt>
                <c:pt idx="9034">
                  <c:v>465.78256356166401</c:v>
                </c:pt>
                <c:pt idx="9035">
                  <c:v>465.76788966677702</c:v>
                </c:pt>
                <c:pt idx="9036">
                  <c:v>465.75558966105001</c:v>
                </c:pt>
                <c:pt idx="9037">
                  <c:v>465.741125603157</c:v>
                </c:pt>
                <c:pt idx="9038">
                  <c:v>465.73976950716701</c:v>
                </c:pt>
                <c:pt idx="9039">
                  <c:v>465.73853480907297</c:v>
                </c:pt>
                <c:pt idx="9040">
                  <c:v>465.705408982091</c:v>
                </c:pt>
                <c:pt idx="9041">
                  <c:v>465.70302694530398</c:v>
                </c:pt>
                <c:pt idx="9042">
                  <c:v>465.69280646335801</c:v>
                </c:pt>
                <c:pt idx="9043">
                  <c:v>465.67269327526901</c:v>
                </c:pt>
                <c:pt idx="9044">
                  <c:v>465.631916933529</c:v>
                </c:pt>
                <c:pt idx="9045">
                  <c:v>465.62944490758599</c:v>
                </c:pt>
                <c:pt idx="9046">
                  <c:v>465.60539830988398</c:v>
                </c:pt>
                <c:pt idx="9047">
                  <c:v>465.58335337084901</c:v>
                </c:pt>
                <c:pt idx="9048">
                  <c:v>465.56172472256202</c:v>
                </c:pt>
                <c:pt idx="9049">
                  <c:v>465.51037118515399</c:v>
                </c:pt>
                <c:pt idx="9050">
                  <c:v>465.50953694755498</c:v>
                </c:pt>
                <c:pt idx="9051">
                  <c:v>465.480616252939</c:v>
                </c:pt>
                <c:pt idx="9052">
                  <c:v>465.46102567996701</c:v>
                </c:pt>
                <c:pt idx="9053">
                  <c:v>465.458085455716</c:v>
                </c:pt>
                <c:pt idx="9054">
                  <c:v>465.42744059243103</c:v>
                </c:pt>
                <c:pt idx="9055">
                  <c:v>465.41602808277003</c:v>
                </c:pt>
                <c:pt idx="9056">
                  <c:v>465.38741260706598</c:v>
                </c:pt>
                <c:pt idx="9057">
                  <c:v>465.36158710187698</c:v>
                </c:pt>
                <c:pt idx="9058">
                  <c:v>465.35627466444402</c:v>
                </c:pt>
                <c:pt idx="9059">
                  <c:v>465.35253640480403</c:v>
                </c:pt>
                <c:pt idx="9060">
                  <c:v>465.33797661224901</c:v>
                </c:pt>
                <c:pt idx="9061">
                  <c:v>465.31664674999502</c:v>
                </c:pt>
                <c:pt idx="9062">
                  <c:v>465.31222918512299</c:v>
                </c:pt>
                <c:pt idx="9063">
                  <c:v>465.31197218041001</c:v>
                </c:pt>
                <c:pt idx="9064">
                  <c:v>465.30893027395302</c:v>
                </c:pt>
                <c:pt idx="9065">
                  <c:v>465.301536005495</c:v>
                </c:pt>
                <c:pt idx="9066">
                  <c:v>465.286391227406</c:v>
                </c:pt>
                <c:pt idx="9067">
                  <c:v>465.28204201260701</c:v>
                </c:pt>
                <c:pt idx="9068">
                  <c:v>465.26804856952202</c:v>
                </c:pt>
                <c:pt idx="9069">
                  <c:v>465.267319312636</c:v>
                </c:pt>
                <c:pt idx="9070">
                  <c:v>465.26113970006401</c:v>
                </c:pt>
                <c:pt idx="9071">
                  <c:v>465.25733125699202</c:v>
                </c:pt>
                <c:pt idx="9072">
                  <c:v>465.249570436299</c:v>
                </c:pt>
                <c:pt idx="9073">
                  <c:v>465.24409256482397</c:v>
                </c:pt>
                <c:pt idx="9074">
                  <c:v>465.243164100336</c:v>
                </c:pt>
                <c:pt idx="9075">
                  <c:v>465.23392645893603</c:v>
                </c:pt>
                <c:pt idx="9076">
                  <c:v>465.18186023084399</c:v>
                </c:pt>
                <c:pt idx="9077">
                  <c:v>465.17192194240403</c:v>
                </c:pt>
                <c:pt idx="9078">
                  <c:v>465.11806430693599</c:v>
                </c:pt>
                <c:pt idx="9079">
                  <c:v>465.115579547837</c:v>
                </c:pt>
                <c:pt idx="9080">
                  <c:v>465.10233951805702</c:v>
                </c:pt>
                <c:pt idx="9081">
                  <c:v>465.09977755697099</c:v>
                </c:pt>
                <c:pt idx="9082">
                  <c:v>465.08089045771902</c:v>
                </c:pt>
                <c:pt idx="9083">
                  <c:v>465.080743045801</c:v>
                </c:pt>
                <c:pt idx="9084">
                  <c:v>465.07927708813997</c:v>
                </c:pt>
                <c:pt idx="9085">
                  <c:v>465.06673234145097</c:v>
                </c:pt>
                <c:pt idx="9086">
                  <c:v>465.03537186056298</c:v>
                </c:pt>
                <c:pt idx="9087">
                  <c:v>465.03062582017901</c:v>
                </c:pt>
                <c:pt idx="9088">
                  <c:v>465.01961741821299</c:v>
                </c:pt>
                <c:pt idx="9089">
                  <c:v>465.016223704585</c:v>
                </c:pt>
                <c:pt idx="9090">
                  <c:v>465.014990752225</c:v>
                </c:pt>
                <c:pt idx="9091">
                  <c:v>465.01274399384499</c:v>
                </c:pt>
                <c:pt idx="9092">
                  <c:v>464.99157609381803</c:v>
                </c:pt>
                <c:pt idx="9093">
                  <c:v>464.95477554012598</c:v>
                </c:pt>
                <c:pt idx="9094">
                  <c:v>464.92655551196901</c:v>
                </c:pt>
                <c:pt idx="9095">
                  <c:v>464.92257689590002</c:v>
                </c:pt>
                <c:pt idx="9096">
                  <c:v>464.89505848179402</c:v>
                </c:pt>
                <c:pt idx="9097">
                  <c:v>464.87565601779698</c:v>
                </c:pt>
                <c:pt idx="9098">
                  <c:v>464.863491493011</c:v>
                </c:pt>
                <c:pt idx="9099">
                  <c:v>464.83898542874499</c:v>
                </c:pt>
                <c:pt idx="9100">
                  <c:v>464.824914889247</c:v>
                </c:pt>
                <c:pt idx="9101">
                  <c:v>464.82309521083999</c:v>
                </c:pt>
                <c:pt idx="9102">
                  <c:v>464.80693991215202</c:v>
                </c:pt>
                <c:pt idx="9103">
                  <c:v>464.75705063004801</c:v>
                </c:pt>
                <c:pt idx="9104">
                  <c:v>464.74177552237501</c:v>
                </c:pt>
                <c:pt idx="9105">
                  <c:v>464.715058676556</c:v>
                </c:pt>
                <c:pt idx="9106">
                  <c:v>464.70582978855299</c:v>
                </c:pt>
                <c:pt idx="9107">
                  <c:v>464.69944110384398</c:v>
                </c:pt>
                <c:pt idx="9108">
                  <c:v>464.69679012511602</c:v>
                </c:pt>
                <c:pt idx="9109">
                  <c:v>464.64192422656299</c:v>
                </c:pt>
                <c:pt idx="9110">
                  <c:v>464.63693128679398</c:v>
                </c:pt>
                <c:pt idx="9111">
                  <c:v>464.620317108606</c:v>
                </c:pt>
                <c:pt idx="9112">
                  <c:v>464.59878104132798</c:v>
                </c:pt>
                <c:pt idx="9113">
                  <c:v>464.56949083266699</c:v>
                </c:pt>
                <c:pt idx="9114">
                  <c:v>464.56312976116999</c:v>
                </c:pt>
                <c:pt idx="9115">
                  <c:v>464.54897128311597</c:v>
                </c:pt>
                <c:pt idx="9116">
                  <c:v>464.54385923660601</c:v>
                </c:pt>
                <c:pt idx="9117">
                  <c:v>464.51512370650801</c:v>
                </c:pt>
                <c:pt idx="9118">
                  <c:v>464.51213004942701</c:v>
                </c:pt>
                <c:pt idx="9119">
                  <c:v>464.50858794880298</c:v>
                </c:pt>
                <c:pt idx="9120">
                  <c:v>464.49535622928602</c:v>
                </c:pt>
                <c:pt idx="9121">
                  <c:v>464.46685612264099</c:v>
                </c:pt>
                <c:pt idx="9122">
                  <c:v>464.44872717011799</c:v>
                </c:pt>
                <c:pt idx="9123">
                  <c:v>464.42326985132598</c:v>
                </c:pt>
                <c:pt idx="9124">
                  <c:v>464.42154386759199</c:v>
                </c:pt>
                <c:pt idx="9125">
                  <c:v>464.42127246963202</c:v>
                </c:pt>
                <c:pt idx="9126">
                  <c:v>464.39795471930199</c:v>
                </c:pt>
                <c:pt idx="9127">
                  <c:v>464.38540086668399</c:v>
                </c:pt>
                <c:pt idx="9128">
                  <c:v>464.38344741678299</c:v>
                </c:pt>
                <c:pt idx="9129">
                  <c:v>464.37377215917701</c:v>
                </c:pt>
                <c:pt idx="9130">
                  <c:v>464.35935131025099</c:v>
                </c:pt>
                <c:pt idx="9131">
                  <c:v>464.33112657265002</c:v>
                </c:pt>
                <c:pt idx="9132">
                  <c:v>464.330865150553</c:v>
                </c:pt>
                <c:pt idx="9133">
                  <c:v>464.320378613873</c:v>
                </c:pt>
                <c:pt idx="9134">
                  <c:v>464.31168708477702</c:v>
                </c:pt>
                <c:pt idx="9135">
                  <c:v>464.257948235497</c:v>
                </c:pt>
                <c:pt idx="9136">
                  <c:v>464.24157606001501</c:v>
                </c:pt>
                <c:pt idx="9137">
                  <c:v>464.23069215841502</c:v>
                </c:pt>
                <c:pt idx="9138">
                  <c:v>464.22691905404002</c:v>
                </c:pt>
                <c:pt idx="9139">
                  <c:v>464.21163284904497</c:v>
                </c:pt>
                <c:pt idx="9140">
                  <c:v>464.18680378887802</c:v>
                </c:pt>
                <c:pt idx="9141">
                  <c:v>464.156011977405</c:v>
                </c:pt>
                <c:pt idx="9142">
                  <c:v>464.14961818460898</c:v>
                </c:pt>
                <c:pt idx="9143">
                  <c:v>464.086774106078</c:v>
                </c:pt>
                <c:pt idx="9144">
                  <c:v>464.08094471025697</c:v>
                </c:pt>
                <c:pt idx="9145">
                  <c:v>464.07360112055602</c:v>
                </c:pt>
                <c:pt idx="9146">
                  <c:v>464.034987112458</c:v>
                </c:pt>
                <c:pt idx="9147">
                  <c:v>464.000422524562</c:v>
                </c:pt>
                <c:pt idx="9148">
                  <c:v>463.96434280772701</c:v>
                </c:pt>
                <c:pt idx="9149">
                  <c:v>463.95129927430901</c:v>
                </c:pt>
                <c:pt idx="9150">
                  <c:v>463.94914864563799</c:v>
                </c:pt>
                <c:pt idx="9151">
                  <c:v>463.94804686219402</c:v>
                </c:pt>
                <c:pt idx="9152">
                  <c:v>463.93849830609997</c:v>
                </c:pt>
                <c:pt idx="9153">
                  <c:v>463.93044346533702</c:v>
                </c:pt>
                <c:pt idx="9154">
                  <c:v>463.90975977579302</c:v>
                </c:pt>
                <c:pt idx="9155">
                  <c:v>463.89462987369001</c:v>
                </c:pt>
                <c:pt idx="9156">
                  <c:v>463.89238710201602</c:v>
                </c:pt>
                <c:pt idx="9157">
                  <c:v>463.85166328294298</c:v>
                </c:pt>
                <c:pt idx="9158">
                  <c:v>463.84854377474898</c:v>
                </c:pt>
                <c:pt idx="9159">
                  <c:v>463.83372210050698</c:v>
                </c:pt>
                <c:pt idx="9160">
                  <c:v>463.82989824952398</c:v>
                </c:pt>
                <c:pt idx="9161">
                  <c:v>463.82895089915797</c:v>
                </c:pt>
                <c:pt idx="9162">
                  <c:v>463.82765328367401</c:v>
                </c:pt>
                <c:pt idx="9163">
                  <c:v>463.82191923993201</c:v>
                </c:pt>
                <c:pt idx="9164">
                  <c:v>463.81795820841899</c:v>
                </c:pt>
                <c:pt idx="9165">
                  <c:v>463.80635396128599</c:v>
                </c:pt>
                <c:pt idx="9166">
                  <c:v>463.80470094571501</c:v>
                </c:pt>
                <c:pt idx="9167">
                  <c:v>463.80077337150999</c:v>
                </c:pt>
                <c:pt idx="9168">
                  <c:v>463.79654522986499</c:v>
                </c:pt>
                <c:pt idx="9169">
                  <c:v>463.78730677474903</c:v>
                </c:pt>
                <c:pt idx="9170">
                  <c:v>463.75236693186798</c:v>
                </c:pt>
                <c:pt idx="9171">
                  <c:v>463.75071953748397</c:v>
                </c:pt>
                <c:pt idx="9172">
                  <c:v>463.74806943762502</c:v>
                </c:pt>
                <c:pt idx="9173">
                  <c:v>463.74164118336103</c:v>
                </c:pt>
                <c:pt idx="9174">
                  <c:v>463.708266893965</c:v>
                </c:pt>
                <c:pt idx="9175">
                  <c:v>463.67803282995499</c:v>
                </c:pt>
                <c:pt idx="9176">
                  <c:v>463.667374296714</c:v>
                </c:pt>
                <c:pt idx="9177">
                  <c:v>463.65521251639097</c:v>
                </c:pt>
                <c:pt idx="9178">
                  <c:v>463.65033968334598</c:v>
                </c:pt>
                <c:pt idx="9179">
                  <c:v>463.63890197736703</c:v>
                </c:pt>
                <c:pt idx="9180">
                  <c:v>463.63154978899598</c:v>
                </c:pt>
                <c:pt idx="9181">
                  <c:v>463.61189169182398</c:v>
                </c:pt>
                <c:pt idx="9182">
                  <c:v>463.59326622196699</c:v>
                </c:pt>
                <c:pt idx="9183">
                  <c:v>463.49498133301501</c:v>
                </c:pt>
                <c:pt idx="9184">
                  <c:v>463.49159956148998</c:v>
                </c:pt>
                <c:pt idx="9185">
                  <c:v>463.48763129209101</c:v>
                </c:pt>
                <c:pt idx="9186">
                  <c:v>463.47994867081002</c:v>
                </c:pt>
                <c:pt idx="9187">
                  <c:v>463.45204555217998</c:v>
                </c:pt>
                <c:pt idx="9188">
                  <c:v>463.44997636647997</c:v>
                </c:pt>
                <c:pt idx="9189">
                  <c:v>463.41713778752103</c:v>
                </c:pt>
                <c:pt idx="9190">
                  <c:v>463.413835891041</c:v>
                </c:pt>
                <c:pt idx="9191">
                  <c:v>463.39450613534501</c:v>
                </c:pt>
                <c:pt idx="9192">
                  <c:v>463.38575611257198</c:v>
                </c:pt>
                <c:pt idx="9193">
                  <c:v>463.37159198963599</c:v>
                </c:pt>
                <c:pt idx="9194">
                  <c:v>463.36197205327198</c:v>
                </c:pt>
                <c:pt idx="9195">
                  <c:v>463.36019699566998</c:v>
                </c:pt>
                <c:pt idx="9196">
                  <c:v>463.30200061694097</c:v>
                </c:pt>
                <c:pt idx="9197">
                  <c:v>463.26469957454998</c:v>
                </c:pt>
                <c:pt idx="9198">
                  <c:v>463.24843837425698</c:v>
                </c:pt>
                <c:pt idx="9199">
                  <c:v>463.21685280665503</c:v>
                </c:pt>
                <c:pt idx="9200">
                  <c:v>463.20153924598702</c:v>
                </c:pt>
                <c:pt idx="9201">
                  <c:v>463.16313849070002</c:v>
                </c:pt>
                <c:pt idx="9202">
                  <c:v>463.16093433941199</c:v>
                </c:pt>
                <c:pt idx="9203">
                  <c:v>463.15830831193</c:v>
                </c:pt>
                <c:pt idx="9204">
                  <c:v>463.15795153453098</c:v>
                </c:pt>
                <c:pt idx="9205">
                  <c:v>463.155488564976</c:v>
                </c:pt>
                <c:pt idx="9206">
                  <c:v>463.14684209624102</c:v>
                </c:pt>
                <c:pt idx="9207">
                  <c:v>463.12310649375098</c:v>
                </c:pt>
                <c:pt idx="9208">
                  <c:v>463.12085513086902</c:v>
                </c:pt>
                <c:pt idx="9209">
                  <c:v>463.11871633595302</c:v>
                </c:pt>
                <c:pt idx="9210">
                  <c:v>463.09741086501401</c:v>
                </c:pt>
                <c:pt idx="9211">
                  <c:v>463.09063963578899</c:v>
                </c:pt>
                <c:pt idx="9212">
                  <c:v>463.08588474054301</c:v>
                </c:pt>
                <c:pt idx="9213">
                  <c:v>463.07509173257199</c:v>
                </c:pt>
                <c:pt idx="9214">
                  <c:v>463.03504076417897</c:v>
                </c:pt>
                <c:pt idx="9215">
                  <c:v>463.01587863113099</c:v>
                </c:pt>
                <c:pt idx="9216">
                  <c:v>463.00003526575898</c:v>
                </c:pt>
                <c:pt idx="9217">
                  <c:v>462.99982544176999</c:v>
                </c:pt>
                <c:pt idx="9218">
                  <c:v>462.97215652780602</c:v>
                </c:pt>
                <c:pt idx="9219">
                  <c:v>462.97114507410498</c:v>
                </c:pt>
                <c:pt idx="9220">
                  <c:v>462.94866437303102</c:v>
                </c:pt>
                <c:pt idx="9221">
                  <c:v>462.92332115712401</c:v>
                </c:pt>
                <c:pt idx="9222">
                  <c:v>462.92132334143201</c:v>
                </c:pt>
                <c:pt idx="9223">
                  <c:v>462.88110907650798</c:v>
                </c:pt>
                <c:pt idx="9224">
                  <c:v>462.86848267190999</c:v>
                </c:pt>
                <c:pt idx="9225">
                  <c:v>462.85997493811101</c:v>
                </c:pt>
                <c:pt idx="9226">
                  <c:v>462.84888955675399</c:v>
                </c:pt>
                <c:pt idx="9227">
                  <c:v>462.78123582643099</c:v>
                </c:pt>
                <c:pt idx="9228">
                  <c:v>462.78038570537097</c:v>
                </c:pt>
                <c:pt idx="9229">
                  <c:v>462.77718712811998</c:v>
                </c:pt>
                <c:pt idx="9230">
                  <c:v>462.772850256661</c:v>
                </c:pt>
                <c:pt idx="9231">
                  <c:v>462.71955034069202</c:v>
                </c:pt>
                <c:pt idx="9232">
                  <c:v>462.65188418323299</c:v>
                </c:pt>
                <c:pt idx="9233">
                  <c:v>462.63625064892199</c:v>
                </c:pt>
                <c:pt idx="9234">
                  <c:v>462.614455146257</c:v>
                </c:pt>
                <c:pt idx="9235">
                  <c:v>462.614078744891</c:v>
                </c:pt>
                <c:pt idx="9236">
                  <c:v>462.60937689174398</c:v>
                </c:pt>
                <c:pt idx="9237">
                  <c:v>462.60304424250899</c:v>
                </c:pt>
                <c:pt idx="9238">
                  <c:v>462.575100935401</c:v>
                </c:pt>
                <c:pt idx="9239">
                  <c:v>462.573226861649</c:v>
                </c:pt>
                <c:pt idx="9240">
                  <c:v>462.57254470498498</c:v>
                </c:pt>
                <c:pt idx="9241">
                  <c:v>462.570806572918</c:v>
                </c:pt>
                <c:pt idx="9242">
                  <c:v>462.56909714714698</c:v>
                </c:pt>
                <c:pt idx="9243">
                  <c:v>462.56346001728002</c:v>
                </c:pt>
                <c:pt idx="9244">
                  <c:v>462.54896919991597</c:v>
                </c:pt>
                <c:pt idx="9245">
                  <c:v>462.499790970356</c:v>
                </c:pt>
                <c:pt idx="9246">
                  <c:v>462.46265684198897</c:v>
                </c:pt>
                <c:pt idx="9247">
                  <c:v>462.454326613121</c:v>
                </c:pt>
                <c:pt idx="9248">
                  <c:v>462.44845551985497</c:v>
                </c:pt>
                <c:pt idx="9249">
                  <c:v>462.43686438114503</c:v>
                </c:pt>
                <c:pt idx="9250">
                  <c:v>462.43635026501499</c:v>
                </c:pt>
                <c:pt idx="9251">
                  <c:v>462.42709835954997</c:v>
                </c:pt>
                <c:pt idx="9252">
                  <c:v>462.41489630844501</c:v>
                </c:pt>
                <c:pt idx="9253">
                  <c:v>462.41408823884899</c:v>
                </c:pt>
                <c:pt idx="9254">
                  <c:v>462.41075490460997</c:v>
                </c:pt>
                <c:pt idx="9255">
                  <c:v>462.40148352932198</c:v>
                </c:pt>
                <c:pt idx="9256">
                  <c:v>462.381866738913</c:v>
                </c:pt>
                <c:pt idx="9257">
                  <c:v>462.38017076557298</c:v>
                </c:pt>
                <c:pt idx="9258">
                  <c:v>462.24987919333398</c:v>
                </c:pt>
                <c:pt idx="9259">
                  <c:v>462.23610376132899</c:v>
                </c:pt>
                <c:pt idx="9260">
                  <c:v>462.217882910269</c:v>
                </c:pt>
                <c:pt idx="9261">
                  <c:v>462.19004239314</c:v>
                </c:pt>
                <c:pt idx="9262">
                  <c:v>462.16755554068999</c:v>
                </c:pt>
                <c:pt idx="9263">
                  <c:v>462.16463509599703</c:v>
                </c:pt>
                <c:pt idx="9264">
                  <c:v>462.15325371303601</c:v>
                </c:pt>
                <c:pt idx="9265">
                  <c:v>462.12661156203302</c:v>
                </c:pt>
                <c:pt idx="9266">
                  <c:v>462.07162359116398</c:v>
                </c:pt>
                <c:pt idx="9267">
                  <c:v>462.07053037277802</c:v>
                </c:pt>
                <c:pt idx="9268">
                  <c:v>462.06080037140202</c:v>
                </c:pt>
                <c:pt idx="9269">
                  <c:v>462.03796051972802</c:v>
                </c:pt>
                <c:pt idx="9270">
                  <c:v>462.02426344871702</c:v>
                </c:pt>
                <c:pt idx="9271">
                  <c:v>462.02308874917799</c:v>
                </c:pt>
                <c:pt idx="9272">
                  <c:v>461.995316405138</c:v>
                </c:pt>
                <c:pt idx="9273">
                  <c:v>461.99148396032399</c:v>
                </c:pt>
                <c:pt idx="9274">
                  <c:v>461.97242296582698</c:v>
                </c:pt>
                <c:pt idx="9275">
                  <c:v>461.96721864316498</c:v>
                </c:pt>
                <c:pt idx="9276">
                  <c:v>461.95474621358602</c:v>
                </c:pt>
                <c:pt idx="9277">
                  <c:v>461.93525151308199</c:v>
                </c:pt>
                <c:pt idx="9278">
                  <c:v>461.90733831943902</c:v>
                </c:pt>
                <c:pt idx="9279">
                  <c:v>461.899817244411</c:v>
                </c:pt>
                <c:pt idx="9280">
                  <c:v>461.87061436581001</c:v>
                </c:pt>
                <c:pt idx="9281">
                  <c:v>461.852555573563</c:v>
                </c:pt>
                <c:pt idx="9282">
                  <c:v>461.84098562601599</c:v>
                </c:pt>
                <c:pt idx="9283">
                  <c:v>461.83433066276001</c:v>
                </c:pt>
                <c:pt idx="9284">
                  <c:v>461.793070804124</c:v>
                </c:pt>
                <c:pt idx="9285">
                  <c:v>461.772733044191</c:v>
                </c:pt>
                <c:pt idx="9286">
                  <c:v>461.77158229363999</c:v>
                </c:pt>
                <c:pt idx="9287">
                  <c:v>461.75398523561103</c:v>
                </c:pt>
                <c:pt idx="9288">
                  <c:v>461.72895176578498</c:v>
                </c:pt>
                <c:pt idx="9289">
                  <c:v>461.71899823774402</c:v>
                </c:pt>
                <c:pt idx="9290">
                  <c:v>461.71515983966998</c:v>
                </c:pt>
                <c:pt idx="9291">
                  <c:v>461.70297390236402</c:v>
                </c:pt>
                <c:pt idx="9292">
                  <c:v>461.69840405043999</c:v>
                </c:pt>
                <c:pt idx="9293">
                  <c:v>461.65904918274498</c:v>
                </c:pt>
                <c:pt idx="9294">
                  <c:v>461.65768126891197</c:v>
                </c:pt>
                <c:pt idx="9295">
                  <c:v>461.64180407189502</c:v>
                </c:pt>
                <c:pt idx="9296">
                  <c:v>461.64165573529499</c:v>
                </c:pt>
                <c:pt idx="9297">
                  <c:v>461.613824807801</c:v>
                </c:pt>
                <c:pt idx="9298">
                  <c:v>461.61319282870602</c:v>
                </c:pt>
                <c:pt idx="9299">
                  <c:v>461.60460386756603</c:v>
                </c:pt>
                <c:pt idx="9300">
                  <c:v>461.52471757705302</c:v>
                </c:pt>
                <c:pt idx="9301">
                  <c:v>461.522257546307</c:v>
                </c:pt>
                <c:pt idx="9302">
                  <c:v>461.51796895012501</c:v>
                </c:pt>
                <c:pt idx="9303">
                  <c:v>461.49957044948297</c:v>
                </c:pt>
                <c:pt idx="9304">
                  <c:v>461.49940593423099</c:v>
                </c:pt>
                <c:pt idx="9305">
                  <c:v>461.47281865229201</c:v>
                </c:pt>
                <c:pt idx="9306">
                  <c:v>461.46848997631599</c:v>
                </c:pt>
                <c:pt idx="9307">
                  <c:v>461.442143240306</c:v>
                </c:pt>
                <c:pt idx="9308">
                  <c:v>461.42397521009599</c:v>
                </c:pt>
                <c:pt idx="9309">
                  <c:v>461.41974668457198</c:v>
                </c:pt>
                <c:pt idx="9310">
                  <c:v>461.416788611215</c:v>
                </c:pt>
                <c:pt idx="9311">
                  <c:v>461.40266323001299</c:v>
                </c:pt>
                <c:pt idx="9312">
                  <c:v>461.39305428812298</c:v>
                </c:pt>
                <c:pt idx="9313">
                  <c:v>461.37929088485902</c:v>
                </c:pt>
                <c:pt idx="9314">
                  <c:v>461.33183823636199</c:v>
                </c:pt>
                <c:pt idx="9315">
                  <c:v>461.294416598211</c:v>
                </c:pt>
                <c:pt idx="9316">
                  <c:v>461.27327675659399</c:v>
                </c:pt>
                <c:pt idx="9317">
                  <c:v>461.24287391092702</c:v>
                </c:pt>
                <c:pt idx="9318">
                  <c:v>461.19891281422798</c:v>
                </c:pt>
                <c:pt idx="9319">
                  <c:v>461.13614556926399</c:v>
                </c:pt>
                <c:pt idx="9320">
                  <c:v>461.13521927834398</c:v>
                </c:pt>
                <c:pt idx="9321">
                  <c:v>461.034880134373</c:v>
                </c:pt>
                <c:pt idx="9322">
                  <c:v>460.94179995891301</c:v>
                </c:pt>
                <c:pt idx="9323">
                  <c:v>460.90358336624399</c:v>
                </c:pt>
                <c:pt idx="9324">
                  <c:v>460.89037420421602</c:v>
                </c:pt>
                <c:pt idx="9325">
                  <c:v>460.88937779798698</c:v>
                </c:pt>
                <c:pt idx="9326">
                  <c:v>460.87874346482403</c:v>
                </c:pt>
                <c:pt idx="9327">
                  <c:v>460.83267763115703</c:v>
                </c:pt>
                <c:pt idx="9328">
                  <c:v>460.83215628725901</c:v>
                </c:pt>
                <c:pt idx="9329">
                  <c:v>460.82624661840202</c:v>
                </c:pt>
                <c:pt idx="9330">
                  <c:v>460.78579601478299</c:v>
                </c:pt>
                <c:pt idx="9331">
                  <c:v>460.76334616128599</c:v>
                </c:pt>
                <c:pt idx="9332">
                  <c:v>460.739987356119</c:v>
                </c:pt>
                <c:pt idx="9333">
                  <c:v>460.71153177093299</c:v>
                </c:pt>
                <c:pt idx="9334">
                  <c:v>460.71058278272602</c:v>
                </c:pt>
                <c:pt idx="9335">
                  <c:v>460.67560911795601</c:v>
                </c:pt>
                <c:pt idx="9336">
                  <c:v>460.66176986482401</c:v>
                </c:pt>
                <c:pt idx="9337">
                  <c:v>460.62233626291902</c:v>
                </c:pt>
                <c:pt idx="9338">
                  <c:v>460.59875786110803</c:v>
                </c:pt>
                <c:pt idx="9339">
                  <c:v>460.58940255060401</c:v>
                </c:pt>
                <c:pt idx="9340">
                  <c:v>460.57905430617501</c:v>
                </c:pt>
                <c:pt idx="9341">
                  <c:v>460.57227453185698</c:v>
                </c:pt>
                <c:pt idx="9342">
                  <c:v>460.56885858708398</c:v>
                </c:pt>
                <c:pt idx="9343">
                  <c:v>460.55851602676398</c:v>
                </c:pt>
                <c:pt idx="9344">
                  <c:v>460.55373885457601</c:v>
                </c:pt>
                <c:pt idx="9345">
                  <c:v>460.541808684334</c:v>
                </c:pt>
                <c:pt idx="9346">
                  <c:v>460.52257851241399</c:v>
                </c:pt>
                <c:pt idx="9347">
                  <c:v>460.496884832967</c:v>
                </c:pt>
                <c:pt idx="9348">
                  <c:v>460.47220425572698</c:v>
                </c:pt>
                <c:pt idx="9349">
                  <c:v>460.47023351926401</c:v>
                </c:pt>
                <c:pt idx="9350">
                  <c:v>460.45169383555998</c:v>
                </c:pt>
                <c:pt idx="9351">
                  <c:v>460.40841163010998</c:v>
                </c:pt>
                <c:pt idx="9352">
                  <c:v>460.40173304552798</c:v>
                </c:pt>
                <c:pt idx="9353">
                  <c:v>460.36648740739201</c:v>
                </c:pt>
                <c:pt idx="9354">
                  <c:v>460.34478872080399</c:v>
                </c:pt>
                <c:pt idx="9355">
                  <c:v>460.34161849880201</c:v>
                </c:pt>
                <c:pt idx="9356">
                  <c:v>460.336126542579</c:v>
                </c:pt>
                <c:pt idx="9357">
                  <c:v>460.32934180519999</c:v>
                </c:pt>
                <c:pt idx="9358">
                  <c:v>460.301150835947</c:v>
                </c:pt>
                <c:pt idx="9359">
                  <c:v>460.29971388565201</c:v>
                </c:pt>
                <c:pt idx="9360">
                  <c:v>460.26851587638203</c:v>
                </c:pt>
                <c:pt idx="9361">
                  <c:v>460.24992185549598</c:v>
                </c:pt>
                <c:pt idx="9362">
                  <c:v>460.22682803168698</c:v>
                </c:pt>
                <c:pt idx="9363">
                  <c:v>460.22361467808599</c:v>
                </c:pt>
                <c:pt idx="9364">
                  <c:v>460.21117554316498</c:v>
                </c:pt>
                <c:pt idx="9365">
                  <c:v>460.07517012851201</c:v>
                </c:pt>
                <c:pt idx="9366">
                  <c:v>460.072014615483</c:v>
                </c:pt>
                <c:pt idx="9367">
                  <c:v>460.05770164270899</c:v>
                </c:pt>
                <c:pt idx="9368">
                  <c:v>460.04187408668798</c:v>
                </c:pt>
                <c:pt idx="9369">
                  <c:v>460.03472072873899</c:v>
                </c:pt>
                <c:pt idx="9370">
                  <c:v>460.02680281822302</c:v>
                </c:pt>
                <c:pt idx="9371">
                  <c:v>460.014899082569</c:v>
                </c:pt>
                <c:pt idx="9372">
                  <c:v>459.97784955901801</c:v>
                </c:pt>
                <c:pt idx="9373">
                  <c:v>459.97461026744702</c:v>
                </c:pt>
                <c:pt idx="9374">
                  <c:v>459.97159688871699</c:v>
                </c:pt>
                <c:pt idx="9375">
                  <c:v>459.918489329171</c:v>
                </c:pt>
                <c:pt idx="9376">
                  <c:v>459.91817738608302</c:v>
                </c:pt>
                <c:pt idx="9377">
                  <c:v>459.90133989620199</c:v>
                </c:pt>
                <c:pt idx="9378">
                  <c:v>459.88830566277898</c:v>
                </c:pt>
                <c:pt idx="9379">
                  <c:v>459.88712695328798</c:v>
                </c:pt>
                <c:pt idx="9380">
                  <c:v>459.87360458258598</c:v>
                </c:pt>
                <c:pt idx="9381">
                  <c:v>459.85959124832698</c:v>
                </c:pt>
                <c:pt idx="9382">
                  <c:v>459.78337360224998</c:v>
                </c:pt>
                <c:pt idx="9383">
                  <c:v>459.778963349023</c:v>
                </c:pt>
                <c:pt idx="9384">
                  <c:v>459.774223366022</c:v>
                </c:pt>
                <c:pt idx="9385">
                  <c:v>459.773294359457</c:v>
                </c:pt>
                <c:pt idx="9386">
                  <c:v>459.73197488921397</c:v>
                </c:pt>
                <c:pt idx="9387">
                  <c:v>459.72370934255298</c:v>
                </c:pt>
                <c:pt idx="9388">
                  <c:v>459.69580837462797</c:v>
                </c:pt>
                <c:pt idx="9389">
                  <c:v>459.68257755853199</c:v>
                </c:pt>
                <c:pt idx="9390">
                  <c:v>459.681109974908</c:v>
                </c:pt>
                <c:pt idx="9391">
                  <c:v>459.67810257271498</c:v>
                </c:pt>
                <c:pt idx="9392">
                  <c:v>459.66201800191601</c:v>
                </c:pt>
                <c:pt idx="9393">
                  <c:v>459.621036883221</c:v>
                </c:pt>
                <c:pt idx="9394">
                  <c:v>459.61419294152603</c:v>
                </c:pt>
                <c:pt idx="9395">
                  <c:v>459.612843374249</c:v>
                </c:pt>
                <c:pt idx="9396">
                  <c:v>459.60742328093102</c:v>
                </c:pt>
                <c:pt idx="9397">
                  <c:v>459.58464174443998</c:v>
                </c:pt>
                <c:pt idx="9398">
                  <c:v>459.56797681973597</c:v>
                </c:pt>
                <c:pt idx="9399">
                  <c:v>459.56356960398398</c:v>
                </c:pt>
                <c:pt idx="9400">
                  <c:v>459.55917073249498</c:v>
                </c:pt>
                <c:pt idx="9401">
                  <c:v>459.55620871787499</c:v>
                </c:pt>
                <c:pt idx="9402">
                  <c:v>459.54900667772</c:v>
                </c:pt>
                <c:pt idx="9403">
                  <c:v>459.52191065770501</c:v>
                </c:pt>
                <c:pt idx="9404">
                  <c:v>459.48736280717702</c:v>
                </c:pt>
                <c:pt idx="9405">
                  <c:v>459.47837483281398</c:v>
                </c:pt>
                <c:pt idx="9406">
                  <c:v>459.47819564695197</c:v>
                </c:pt>
                <c:pt idx="9407">
                  <c:v>459.458035802371</c:v>
                </c:pt>
                <c:pt idx="9408">
                  <c:v>459.45759912172099</c:v>
                </c:pt>
                <c:pt idx="9409">
                  <c:v>459.429256937898</c:v>
                </c:pt>
                <c:pt idx="9410">
                  <c:v>459.35133772355499</c:v>
                </c:pt>
                <c:pt idx="9411">
                  <c:v>459.34323445910701</c:v>
                </c:pt>
                <c:pt idx="9412">
                  <c:v>459.34061855856697</c:v>
                </c:pt>
                <c:pt idx="9413">
                  <c:v>459.33459029482901</c:v>
                </c:pt>
                <c:pt idx="9414">
                  <c:v>459.32498314320202</c:v>
                </c:pt>
                <c:pt idx="9415">
                  <c:v>459.31641767696902</c:v>
                </c:pt>
                <c:pt idx="9416">
                  <c:v>459.31337736482999</c:v>
                </c:pt>
                <c:pt idx="9417">
                  <c:v>459.31317272352601</c:v>
                </c:pt>
                <c:pt idx="9418">
                  <c:v>459.27602179895098</c:v>
                </c:pt>
                <c:pt idx="9419">
                  <c:v>459.26560775071198</c:v>
                </c:pt>
                <c:pt idx="9420">
                  <c:v>459.26166236085601</c:v>
                </c:pt>
                <c:pt idx="9421">
                  <c:v>459.25499724347202</c:v>
                </c:pt>
                <c:pt idx="9422">
                  <c:v>459.23269963856899</c:v>
                </c:pt>
                <c:pt idx="9423">
                  <c:v>459.22236571381899</c:v>
                </c:pt>
                <c:pt idx="9424">
                  <c:v>459.19284142780702</c:v>
                </c:pt>
                <c:pt idx="9425">
                  <c:v>459.152253594755</c:v>
                </c:pt>
                <c:pt idx="9426">
                  <c:v>459.14782802488702</c:v>
                </c:pt>
                <c:pt idx="9427">
                  <c:v>459.14011794503801</c:v>
                </c:pt>
                <c:pt idx="9428">
                  <c:v>459.13772479850797</c:v>
                </c:pt>
                <c:pt idx="9429">
                  <c:v>459.12113129413302</c:v>
                </c:pt>
                <c:pt idx="9430">
                  <c:v>459.10289463319702</c:v>
                </c:pt>
                <c:pt idx="9431">
                  <c:v>459.10008607321203</c:v>
                </c:pt>
                <c:pt idx="9432">
                  <c:v>459.08109560863801</c:v>
                </c:pt>
                <c:pt idx="9433">
                  <c:v>459.06816404269</c:v>
                </c:pt>
                <c:pt idx="9434">
                  <c:v>459.06491496074801</c:v>
                </c:pt>
                <c:pt idx="9435">
                  <c:v>459.05661363718701</c:v>
                </c:pt>
                <c:pt idx="9436">
                  <c:v>459.04117659532301</c:v>
                </c:pt>
                <c:pt idx="9437">
                  <c:v>459.03888323152501</c:v>
                </c:pt>
                <c:pt idx="9438">
                  <c:v>459.02703001838802</c:v>
                </c:pt>
                <c:pt idx="9439">
                  <c:v>459.025323067682</c:v>
                </c:pt>
                <c:pt idx="9440">
                  <c:v>458.98503549161302</c:v>
                </c:pt>
                <c:pt idx="9441">
                  <c:v>458.96050971489097</c:v>
                </c:pt>
                <c:pt idx="9442">
                  <c:v>458.93111793121301</c:v>
                </c:pt>
                <c:pt idx="9443">
                  <c:v>458.92016481487798</c:v>
                </c:pt>
                <c:pt idx="9444">
                  <c:v>458.901347157852</c:v>
                </c:pt>
                <c:pt idx="9445">
                  <c:v>458.900190522375</c:v>
                </c:pt>
                <c:pt idx="9446">
                  <c:v>458.82684876875197</c:v>
                </c:pt>
                <c:pt idx="9447">
                  <c:v>458.77960432720897</c:v>
                </c:pt>
                <c:pt idx="9448">
                  <c:v>458.73355409397197</c:v>
                </c:pt>
                <c:pt idx="9449">
                  <c:v>458.73071762679098</c:v>
                </c:pt>
                <c:pt idx="9450">
                  <c:v>458.72352601666302</c:v>
                </c:pt>
                <c:pt idx="9451">
                  <c:v>458.715253821999</c:v>
                </c:pt>
                <c:pt idx="9452">
                  <c:v>458.68248543806698</c:v>
                </c:pt>
                <c:pt idx="9453">
                  <c:v>458.68048726888202</c:v>
                </c:pt>
                <c:pt idx="9454">
                  <c:v>458.67775728542</c:v>
                </c:pt>
                <c:pt idx="9455">
                  <c:v>458.666456759119</c:v>
                </c:pt>
                <c:pt idx="9456">
                  <c:v>458.65971600177102</c:v>
                </c:pt>
                <c:pt idx="9457">
                  <c:v>458.63684866301003</c:v>
                </c:pt>
                <c:pt idx="9458">
                  <c:v>458.62578758729001</c:v>
                </c:pt>
                <c:pt idx="9459">
                  <c:v>458.61946392202799</c:v>
                </c:pt>
                <c:pt idx="9460">
                  <c:v>458.61129043660202</c:v>
                </c:pt>
                <c:pt idx="9461">
                  <c:v>458.60106198778499</c:v>
                </c:pt>
                <c:pt idx="9462">
                  <c:v>458.59917689936799</c:v>
                </c:pt>
                <c:pt idx="9463">
                  <c:v>458.58322064498998</c:v>
                </c:pt>
                <c:pt idx="9464">
                  <c:v>458.57918659125301</c:v>
                </c:pt>
                <c:pt idx="9465">
                  <c:v>458.57381426302697</c:v>
                </c:pt>
                <c:pt idx="9466">
                  <c:v>458.55987849349401</c:v>
                </c:pt>
                <c:pt idx="9467">
                  <c:v>458.553327808718</c:v>
                </c:pt>
                <c:pt idx="9468">
                  <c:v>458.52070543602201</c:v>
                </c:pt>
                <c:pt idx="9469">
                  <c:v>458.514721505117</c:v>
                </c:pt>
                <c:pt idx="9470">
                  <c:v>458.45469373288398</c:v>
                </c:pt>
                <c:pt idx="9471">
                  <c:v>458.42608218207698</c:v>
                </c:pt>
                <c:pt idx="9472">
                  <c:v>458.41974345099698</c:v>
                </c:pt>
                <c:pt idx="9473">
                  <c:v>458.35932395563299</c:v>
                </c:pt>
                <c:pt idx="9474">
                  <c:v>458.356446976565</c:v>
                </c:pt>
                <c:pt idx="9475">
                  <c:v>458.35264511702098</c:v>
                </c:pt>
                <c:pt idx="9476">
                  <c:v>458.35261860552299</c:v>
                </c:pt>
                <c:pt idx="9477">
                  <c:v>458.33116450106201</c:v>
                </c:pt>
                <c:pt idx="9478">
                  <c:v>458.30045317912101</c:v>
                </c:pt>
                <c:pt idx="9479">
                  <c:v>458.29873110933897</c:v>
                </c:pt>
                <c:pt idx="9480">
                  <c:v>458.2189349528</c:v>
                </c:pt>
                <c:pt idx="9481">
                  <c:v>458.20254649666902</c:v>
                </c:pt>
                <c:pt idx="9482">
                  <c:v>458.19935305968897</c:v>
                </c:pt>
                <c:pt idx="9483">
                  <c:v>458.14465845641701</c:v>
                </c:pt>
                <c:pt idx="9484">
                  <c:v>458.13201780481</c:v>
                </c:pt>
                <c:pt idx="9485">
                  <c:v>458.104107014384</c:v>
                </c:pt>
                <c:pt idx="9486">
                  <c:v>458.09463266809598</c:v>
                </c:pt>
                <c:pt idx="9487">
                  <c:v>458.07062160897601</c:v>
                </c:pt>
                <c:pt idx="9488">
                  <c:v>458.06918945953203</c:v>
                </c:pt>
                <c:pt idx="9489">
                  <c:v>458.06160279552199</c:v>
                </c:pt>
                <c:pt idx="9490">
                  <c:v>458.06073911686502</c:v>
                </c:pt>
                <c:pt idx="9491">
                  <c:v>458.05816389617502</c:v>
                </c:pt>
                <c:pt idx="9492">
                  <c:v>458.04745523826898</c:v>
                </c:pt>
                <c:pt idx="9493">
                  <c:v>458.030960839231</c:v>
                </c:pt>
                <c:pt idx="9494">
                  <c:v>458.02266710730498</c:v>
                </c:pt>
                <c:pt idx="9495">
                  <c:v>458.02207055832997</c:v>
                </c:pt>
                <c:pt idx="9496">
                  <c:v>458.01953224691198</c:v>
                </c:pt>
                <c:pt idx="9497">
                  <c:v>458.00832476786798</c:v>
                </c:pt>
                <c:pt idx="9498">
                  <c:v>457.99568513224898</c:v>
                </c:pt>
                <c:pt idx="9499">
                  <c:v>457.98762908170198</c:v>
                </c:pt>
                <c:pt idx="9500">
                  <c:v>457.98109543632802</c:v>
                </c:pt>
                <c:pt idx="9501">
                  <c:v>457.97956732096901</c:v>
                </c:pt>
                <c:pt idx="9502">
                  <c:v>457.965374266666</c:v>
                </c:pt>
                <c:pt idx="9503">
                  <c:v>457.898961248837</c:v>
                </c:pt>
                <c:pt idx="9504">
                  <c:v>457.88963604376499</c:v>
                </c:pt>
                <c:pt idx="9505">
                  <c:v>457.88413927854299</c:v>
                </c:pt>
                <c:pt idx="9506">
                  <c:v>457.873366781806</c:v>
                </c:pt>
                <c:pt idx="9507">
                  <c:v>457.865618012428</c:v>
                </c:pt>
                <c:pt idx="9508">
                  <c:v>457.843754152222</c:v>
                </c:pt>
                <c:pt idx="9509">
                  <c:v>457.827941828463</c:v>
                </c:pt>
                <c:pt idx="9510">
                  <c:v>457.812625600177</c:v>
                </c:pt>
                <c:pt idx="9511">
                  <c:v>457.75378271131899</c:v>
                </c:pt>
                <c:pt idx="9512">
                  <c:v>457.72220037257603</c:v>
                </c:pt>
                <c:pt idx="9513">
                  <c:v>457.71206395770901</c:v>
                </c:pt>
                <c:pt idx="9514">
                  <c:v>457.708382093735</c:v>
                </c:pt>
                <c:pt idx="9515">
                  <c:v>457.677078936577</c:v>
                </c:pt>
                <c:pt idx="9516">
                  <c:v>457.64263013196501</c:v>
                </c:pt>
                <c:pt idx="9517">
                  <c:v>457.62344294163199</c:v>
                </c:pt>
                <c:pt idx="9518">
                  <c:v>457.62292899320198</c:v>
                </c:pt>
                <c:pt idx="9519">
                  <c:v>457.57900392250798</c:v>
                </c:pt>
                <c:pt idx="9520">
                  <c:v>457.564067891224</c:v>
                </c:pt>
                <c:pt idx="9521">
                  <c:v>457.55208178600498</c:v>
                </c:pt>
                <c:pt idx="9522">
                  <c:v>457.52906702111801</c:v>
                </c:pt>
                <c:pt idx="9523">
                  <c:v>457.51374575047703</c:v>
                </c:pt>
                <c:pt idx="9524">
                  <c:v>457.49854462530101</c:v>
                </c:pt>
                <c:pt idx="9525">
                  <c:v>457.48351995339999</c:v>
                </c:pt>
                <c:pt idx="9526">
                  <c:v>457.48039007946301</c:v>
                </c:pt>
                <c:pt idx="9527">
                  <c:v>457.46317005639003</c:v>
                </c:pt>
                <c:pt idx="9528">
                  <c:v>457.45989139149202</c:v>
                </c:pt>
                <c:pt idx="9529">
                  <c:v>457.45081161616099</c:v>
                </c:pt>
                <c:pt idx="9530">
                  <c:v>457.44666217449702</c:v>
                </c:pt>
                <c:pt idx="9531">
                  <c:v>457.42451385299</c:v>
                </c:pt>
                <c:pt idx="9532">
                  <c:v>457.416591388521</c:v>
                </c:pt>
                <c:pt idx="9533">
                  <c:v>457.39889355178099</c:v>
                </c:pt>
                <c:pt idx="9534">
                  <c:v>457.39731006824798</c:v>
                </c:pt>
                <c:pt idx="9535">
                  <c:v>457.373164440425</c:v>
                </c:pt>
                <c:pt idx="9536">
                  <c:v>457.36765500689597</c:v>
                </c:pt>
                <c:pt idx="9537">
                  <c:v>457.36269633624499</c:v>
                </c:pt>
                <c:pt idx="9538">
                  <c:v>457.34450853065198</c:v>
                </c:pt>
                <c:pt idx="9539">
                  <c:v>457.316517700421</c:v>
                </c:pt>
                <c:pt idx="9540">
                  <c:v>457.30641170306097</c:v>
                </c:pt>
                <c:pt idx="9541">
                  <c:v>457.30002521484602</c:v>
                </c:pt>
                <c:pt idx="9542">
                  <c:v>457.28857623475898</c:v>
                </c:pt>
                <c:pt idx="9543">
                  <c:v>457.260022694854</c:v>
                </c:pt>
                <c:pt idx="9544">
                  <c:v>457.24479177467998</c:v>
                </c:pt>
                <c:pt idx="9545">
                  <c:v>457.22995427361502</c:v>
                </c:pt>
                <c:pt idx="9546">
                  <c:v>457.21965637926701</c:v>
                </c:pt>
                <c:pt idx="9547">
                  <c:v>457.21942564606798</c:v>
                </c:pt>
                <c:pt idx="9548">
                  <c:v>457.21059613290998</c:v>
                </c:pt>
                <c:pt idx="9549">
                  <c:v>457.19684940375498</c:v>
                </c:pt>
                <c:pt idx="9550">
                  <c:v>457.180250935</c:v>
                </c:pt>
                <c:pt idx="9551">
                  <c:v>457.17480614494798</c:v>
                </c:pt>
                <c:pt idx="9552">
                  <c:v>457.15453241335598</c:v>
                </c:pt>
                <c:pt idx="9553">
                  <c:v>457.149785452956</c:v>
                </c:pt>
                <c:pt idx="9554">
                  <c:v>457.14295728337902</c:v>
                </c:pt>
                <c:pt idx="9555">
                  <c:v>457.12978273839798</c:v>
                </c:pt>
                <c:pt idx="9556">
                  <c:v>457.12772079039001</c:v>
                </c:pt>
                <c:pt idx="9557">
                  <c:v>457.115102743791</c:v>
                </c:pt>
                <c:pt idx="9558">
                  <c:v>457.09593283341201</c:v>
                </c:pt>
                <c:pt idx="9559">
                  <c:v>457.09409513037298</c:v>
                </c:pt>
                <c:pt idx="9560">
                  <c:v>457.08627498167499</c:v>
                </c:pt>
                <c:pt idx="9561">
                  <c:v>457.06278237319998</c:v>
                </c:pt>
                <c:pt idx="9562">
                  <c:v>457.028394815605</c:v>
                </c:pt>
                <c:pt idx="9563">
                  <c:v>457.023188373729</c:v>
                </c:pt>
                <c:pt idx="9564">
                  <c:v>457.01526032629198</c:v>
                </c:pt>
                <c:pt idx="9565">
                  <c:v>456.96321951297699</c:v>
                </c:pt>
                <c:pt idx="9566">
                  <c:v>456.95549078875302</c:v>
                </c:pt>
                <c:pt idx="9567">
                  <c:v>456.953846302258</c:v>
                </c:pt>
                <c:pt idx="9568">
                  <c:v>456.94458318112601</c:v>
                </c:pt>
                <c:pt idx="9569">
                  <c:v>456.929700833033</c:v>
                </c:pt>
                <c:pt idx="9570">
                  <c:v>456.91371945146</c:v>
                </c:pt>
                <c:pt idx="9571">
                  <c:v>456.90644346972402</c:v>
                </c:pt>
                <c:pt idx="9572">
                  <c:v>456.897085119792</c:v>
                </c:pt>
                <c:pt idx="9573">
                  <c:v>456.88655409580798</c:v>
                </c:pt>
                <c:pt idx="9574">
                  <c:v>456.86223560229001</c:v>
                </c:pt>
                <c:pt idx="9575">
                  <c:v>456.84636358045799</c:v>
                </c:pt>
                <c:pt idx="9576">
                  <c:v>456.84603231142501</c:v>
                </c:pt>
                <c:pt idx="9577">
                  <c:v>456.83650833493402</c:v>
                </c:pt>
                <c:pt idx="9578">
                  <c:v>456.83585192248898</c:v>
                </c:pt>
                <c:pt idx="9579">
                  <c:v>456.831563043514</c:v>
                </c:pt>
                <c:pt idx="9580">
                  <c:v>456.82462818936</c:v>
                </c:pt>
                <c:pt idx="9581">
                  <c:v>456.802461041078</c:v>
                </c:pt>
                <c:pt idx="9582">
                  <c:v>456.799817773683</c:v>
                </c:pt>
                <c:pt idx="9583">
                  <c:v>456.78506522677799</c:v>
                </c:pt>
                <c:pt idx="9584">
                  <c:v>456.73688958636399</c:v>
                </c:pt>
                <c:pt idx="9585">
                  <c:v>456.72373750653099</c:v>
                </c:pt>
                <c:pt idx="9586">
                  <c:v>456.72266668625099</c:v>
                </c:pt>
                <c:pt idx="9587">
                  <c:v>456.72051880990199</c:v>
                </c:pt>
                <c:pt idx="9588">
                  <c:v>456.71245921997598</c:v>
                </c:pt>
                <c:pt idx="9589">
                  <c:v>456.68588039171402</c:v>
                </c:pt>
                <c:pt idx="9590">
                  <c:v>456.63993789482998</c:v>
                </c:pt>
                <c:pt idx="9591">
                  <c:v>456.58161057134498</c:v>
                </c:pt>
                <c:pt idx="9592">
                  <c:v>456.563971247918</c:v>
                </c:pt>
                <c:pt idx="9593">
                  <c:v>456.49497599895301</c:v>
                </c:pt>
                <c:pt idx="9594">
                  <c:v>456.48468861661098</c:v>
                </c:pt>
                <c:pt idx="9595">
                  <c:v>456.42233484939999</c:v>
                </c:pt>
                <c:pt idx="9596">
                  <c:v>456.41317620624301</c:v>
                </c:pt>
                <c:pt idx="9597">
                  <c:v>456.40597400845701</c:v>
                </c:pt>
                <c:pt idx="9598">
                  <c:v>456.399392097202</c:v>
                </c:pt>
                <c:pt idx="9599">
                  <c:v>456.391637011032</c:v>
                </c:pt>
                <c:pt idx="9600">
                  <c:v>456.369953924561</c:v>
                </c:pt>
                <c:pt idx="9601">
                  <c:v>456.34525671913002</c:v>
                </c:pt>
                <c:pt idx="9602">
                  <c:v>456.30304269428098</c:v>
                </c:pt>
                <c:pt idx="9603">
                  <c:v>456.24803632185098</c:v>
                </c:pt>
                <c:pt idx="9604">
                  <c:v>456.23364952738399</c:v>
                </c:pt>
                <c:pt idx="9605">
                  <c:v>456.21337499690299</c:v>
                </c:pt>
                <c:pt idx="9606">
                  <c:v>456.19149848503702</c:v>
                </c:pt>
                <c:pt idx="9607">
                  <c:v>456.177280177331</c:v>
                </c:pt>
                <c:pt idx="9608">
                  <c:v>456.15419898853702</c:v>
                </c:pt>
                <c:pt idx="9609">
                  <c:v>456.12779154956201</c:v>
                </c:pt>
                <c:pt idx="9610">
                  <c:v>456.10198928312701</c:v>
                </c:pt>
                <c:pt idx="9611">
                  <c:v>456.093776243832</c:v>
                </c:pt>
                <c:pt idx="9612">
                  <c:v>456.07963999648501</c:v>
                </c:pt>
                <c:pt idx="9613">
                  <c:v>456.03997681172802</c:v>
                </c:pt>
                <c:pt idx="9614">
                  <c:v>456.03805702471197</c:v>
                </c:pt>
                <c:pt idx="9615">
                  <c:v>456.00661708125</c:v>
                </c:pt>
                <c:pt idx="9616">
                  <c:v>455.998311678704</c:v>
                </c:pt>
                <c:pt idx="9617">
                  <c:v>455.981748833246</c:v>
                </c:pt>
                <c:pt idx="9618">
                  <c:v>455.976837612819</c:v>
                </c:pt>
                <c:pt idx="9619">
                  <c:v>455.92422254738199</c:v>
                </c:pt>
                <c:pt idx="9620">
                  <c:v>455.921936893507</c:v>
                </c:pt>
                <c:pt idx="9621">
                  <c:v>455.91939866626399</c:v>
                </c:pt>
                <c:pt idx="9622">
                  <c:v>455.88976748440899</c:v>
                </c:pt>
                <c:pt idx="9623">
                  <c:v>455.84270345258602</c:v>
                </c:pt>
                <c:pt idx="9624">
                  <c:v>455.83257469232598</c:v>
                </c:pt>
                <c:pt idx="9625">
                  <c:v>455.73375016628501</c:v>
                </c:pt>
                <c:pt idx="9626">
                  <c:v>455.696007010269</c:v>
                </c:pt>
                <c:pt idx="9627">
                  <c:v>455.68411816919399</c:v>
                </c:pt>
                <c:pt idx="9628">
                  <c:v>455.67975515699902</c:v>
                </c:pt>
                <c:pt idx="9629">
                  <c:v>455.66850492859601</c:v>
                </c:pt>
                <c:pt idx="9630">
                  <c:v>455.65900379391502</c:v>
                </c:pt>
                <c:pt idx="9631">
                  <c:v>455.651778564263</c:v>
                </c:pt>
                <c:pt idx="9632">
                  <c:v>455.65126325197002</c:v>
                </c:pt>
                <c:pt idx="9633">
                  <c:v>455.65046602466401</c:v>
                </c:pt>
                <c:pt idx="9634">
                  <c:v>455.60869091284701</c:v>
                </c:pt>
                <c:pt idx="9635">
                  <c:v>455.59206241941502</c:v>
                </c:pt>
                <c:pt idx="9636">
                  <c:v>455.57119779182801</c:v>
                </c:pt>
                <c:pt idx="9637">
                  <c:v>455.56822814018301</c:v>
                </c:pt>
                <c:pt idx="9638">
                  <c:v>455.55282834350299</c:v>
                </c:pt>
                <c:pt idx="9639">
                  <c:v>455.535611974723</c:v>
                </c:pt>
                <c:pt idx="9640">
                  <c:v>455.50403233261801</c:v>
                </c:pt>
                <c:pt idx="9641">
                  <c:v>455.48173874731299</c:v>
                </c:pt>
                <c:pt idx="9642">
                  <c:v>455.468971892404</c:v>
                </c:pt>
                <c:pt idx="9643">
                  <c:v>455.46849943083203</c:v>
                </c:pt>
                <c:pt idx="9644">
                  <c:v>455.46115677680098</c:v>
                </c:pt>
                <c:pt idx="9645">
                  <c:v>455.45187963477701</c:v>
                </c:pt>
                <c:pt idx="9646">
                  <c:v>455.43700375894201</c:v>
                </c:pt>
                <c:pt idx="9647">
                  <c:v>455.39471822970103</c:v>
                </c:pt>
                <c:pt idx="9648">
                  <c:v>455.39271835631803</c:v>
                </c:pt>
                <c:pt idx="9649">
                  <c:v>455.39104730350999</c:v>
                </c:pt>
                <c:pt idx="9650">
                  <c:v>455.37945746774301</c:v>
                </c:pt>
                <c:pt idx="9651">
                  <c:v>455.35676611157999</c:v>
                </c:pt>
                <c:pt idx="9652">
                  <c:v>455.335414619049</c:v>
                </c:pt>
                <c:pt idx="9653">
                  <c:v>455.317065706937</c:v>
                </c:pt>
                <c:pt idx="9654">
                  <c:v>455.31617596586301</c:v>
                </c:pt>
                <c:pt idx="9655">
                  <c:v>455.31172663593901</c:v>
                </c:pt>
                <c:pt idx="9656">
                  <c:v>455.29507567220998</c:v>
                </c:pt>
                <c:pt idx="9657">
                  <c:v>455.264357269323</c:v>
                </c:pt>
                <c:pt idx="9658">
                  <c:v>455.26042605327598</c:v>
                </c:pt>
                <c:pt idx="9659">
                  <c:v>455.25785895716302</c:v>
                </c:pt>
                <c:pt idx="9660">
                  <c:v>455.25413246088402</c:v>
                </c:pt>
                <c:pt idx="9661">
                  <c:v>455.251695171959</c:v>
                </c:pt>
                <c:pt idx="9662">
                  <c:v>455.21485132685899</c:v>
                </c:pt>
                <c:pt idx="9663">
                  <c:v>455.20333412422599</c:v>
                </c:pt>
                <c:pt idx="9664">
                  <c:v>455.19982426536001</c:v>
                </c:pt>
                <c:pt idx="9665">
                  <c:v>455.16528145486399</c:v>
                </c:pt>
                <c:pt idx="9666">
                  <c:v>455.15588822610403</c:v>
                </c:pt>
                <c:pt idx="9667">
                  <c:v>455.12964564076799</c:v>
                </c:pt>
                <c:pt idx="9668">
                  <c:v>455.11829431904602</c:v>
                </c:pt>
                <c:pt idx="9669">
                  <c:v>455.11553377851101</c:v>
                </c:pt>
                <c:pt idx="9670">
                  <c:v>455.09060455468801</c:v>
                </c:pt>
                <c:pt idx="9671">
                  <c:v>455.05611686567102</c:v>
                </c:pt>
                <c:pt idx="9672">
                  <c:v>455.05490803522298</c:v>
                </c:pt>
                <c:pt idx="9673">
                  <c:v>454.95468228319498</c:v>
                </c:pt>
                <c:pt idx="9674">
                  <c:v>454.822316236419</c:v>
                </c:pt>
                <c:pt idx="9675">
                  <c:v>454.80545935054198</c:v>
                </c:pt>
                <c:pt idx="9676">
                  <c:v>454.78512144675102</c:v>
                </c:pt>
                <c:pt idx="9677">
                  <c:v>454.780725673674</c:v>
                </c:pt>
                <c:pt idx="9678">
                  <c:v>454.775726396126</c:v>
                </c:pt>
                <c:pt idx="9679">
                  <c:v>454.77547351592102</c:v>
                </c:pt>
                <c:pt idx="9680">
                  <c:v>454.77354354323199</c:v>
                </c:pt>
                <c:pt idx="9681">
                  <c:v>454.76818419320199</c:v>
                </c:pt>
                <c:pt idx="9682">
                  <c:v>454.72702252243602</c:v>
                </c:pt>
                <c:pt idx="9683">
                  <c:v>454.72190574104002</c:v>
                </c:pt>
                <c:pt idx="9684">
                  <c:v>454.69140958219498</c:v>
                </c:pt>
                <c:pt idx="9685">
                  <c:v>454.68859034760999</c:v>
                </c:pt>
                <c:pt idx="9686">
                  <c:v>454.65374480129998</c:v>
                </c:pt>
                <c:pt idx="9687">
                  <c:v>454.65127065380398</c:v>
                </c:pt>
                <c:pt idx="9688">
                  <c:v>454.64845109025299</c:v>
                </c:pt>
                <c:pt idx="9689">
                  <c:v>454.643219931011</c:v>
                </c:pt>
                <c:pt idx="9690">
                  <c:v>454.62876860663602</c:v>
                </c:pt>
                <c:pt idx="9691">
                  <c:v>454.61907516089599</c:v>
                </c:pt>
                <c:pt idx="9692">
                  <c:v>454.59966192582198</c:v>
                </c:pt>
                <c:pt idx="9693">
                  <c:v>454.59794291316098</c:v>
                </c:pt>
                <c:pt idx="9694">
                  <c:v>454.54766543641603</c:v>
                </c:pt>
                <c:pt idx="9695">
                  <c:v>454.54046469756298</c:v>
                </c:pt>
                <c:pt idx="9696">
                  <c:v>454.49770797291001</c:v>
                </c:pt>
                <c:pt idx="9697">
                  <c:v>454.45042182777098</c:v>
                </c:pt>
                <c:pt idx="9698">
                  <c:v>454.40827187469102</c:v>
                </c:pt>
                <c:pt idx="9699">
                  <c:v>454.40129129686198</c:v>
                </c:pt>
                <c:pt idx="9700">
                  <c:v>454.391726962804</c:v>
                </c:pt>
                <c:pt idx="9701">
                  <c:v>454.38542061582001</c:v>
                </c:pt>
                <c:pt idx="9702">
                  <c:v>454.37212444047202</c:v>
                </c:pt>
                <c:pt idx="9703">
                  <c:v>454.36666860485201</c:v>
                </c:pt>
                <c:pt idx="9704">
                  <c:v>454.35841506937697</c:v>
                </c:pt>
                <c:pt idx="9705">
                  <c:v>454.32431596474999</c:v>
                </c:pt>
                <c:pt idx="9706">
                  <c:v>454.31136656591201</c:v>
                </c:pt>
                <c:pt idx="9707">
                  <c:v>454.29402769440497</c:v>
                </c:pt>
                <c:pt idx="9708">
                  <c:v>454.266783888524</c:v>
                </c:pt>
                <c:pt idx="9709">
                  <c:v>454.21634102500002</c:v>
                </c:pt>
                <c:pt idx="9710">
                  <c:v>454.15874794482198</c:v>
                </c:pt>
                <c:pt idx="9711">
                  <c:v>454.14058717242102</c:v>
                </c:pt>
                <c:pt idx="9712">
                  <c:v>454.13509741641201</c:v>
                </c:pt>
                <c:pt idx="9713">
                  <c:v>454.09996868273299</c:v>
                </c:pt>
                <c:pt idx="9714">
                  <c:v>454.08977448031902</c:v>
                </c:pt>
                <c:pt idx="9715">
                  <c:v>454.08609973973898</c:v>
                </c:pt>
                <c:pt idx="9716">
                  <c:v>454.08089413389098</c:v>
                </c:pt>
                <c:pt idx="9717">
                  <c:v>454.07504240387101</c:v>
                </c:pt>
                <c:pt idx="9718">
                  <c:v>454.073736201462</c:v>
                </c:pt>
                <c:pt idx="9719">
                  <c:v>454.065145559136</c:v>
                </c:pt>
                <c:pt idx="9720">
                  <c:v>454.01413108719402</c:v>
                </c:pt>
                <c:pt idx="9721">
                  <c:v>453.993163627336</c:v>
                </c:pt>
                <c:pt idx="9722">
                  <c:v>453.98288106866102</c:v>
                </c:pt>
                <c:pt idx="9723">
                  <c:v>453.94766110957801</c:v>
                </c:pt>
                <c:pt idx="9724">
                  <c:v>453.91183343412501</c:v>
                </c:pt>
                <c:pt idx="9725">
                  <c:v>453.882796972157</c:v>
                </c:pt>
                <c:pt idx="9726">
                  <c:v>453.80982413836301</c:v>
                </c:pt>
                <c:pt idx="9727">
                  <c:v>453.79284434227998</c:v>
                </c:pt>
                <c:pt idx="9728">
                  <c:v>453.78851462636197</c:v>
                </c:pt>
                <c:pt idx="9729">
                  <c:v>453.78271117059597</c:v>
                </c:pt>
                <c:pt idx="9730">
                  <c:v>453.765120023853</c:v>
                </c:pt>
                <c:pt idx="9731">
                  <c:v>453.73611432542901</c:v>
                </c:pt>
                <c:pt idx="9732">
                  <c:v>453.725391815752</c:v>
                </c:pt>
                <c:pt idx="9733">
                  <c:v>453.719119033151</c:v>
                </c:pt>
                <c:pt idx="9734">
                  <c:v>453.71214242573097</c:v>
                </c:pt>
                <c:pt idx="9735">
                  <c:v>453.71046806801502</c:v>
                </c:pt>
                <c:pt idx="9736">
                  <c:v>453.707177931442</c:v>
                </c:pt>
                <c:pt idx="9737">
                  <c:v>453.70598799621399</c:v>
                </c:pt>
                <c:pt idx="9738">
                  <c:v>453.67427116099901</c:v>
                </c:pt>
                <c:pt idx="9739">
                  <c:v>453.66818126029898</c:v>
                </c:pt>
                <c:pt idx="9740">
                  <c:v>453.65643300680398</c:v>
                </c:pt>
                <c:pt idx="9741">
                  <c:v>453.65422244104099</c:v>
                </c:pt>
                <c:pt idx="9742">
                  <c:v>453.593058083767</c:v>
                </c:pt>
                <c:pt idx="9743">
                  <c:v>453.59120047739401</c:v>
                </c:pt>
                <c:pt idx="9744">
                  <c:v>453.58536302158097</c:v>
                </c:pt>
                <c:pt idx="9745">
                  <c:v>453.56184795273901</c:v>
                </c:pt>
                <c:pt idx="9746">
                  <c:v>453.51722800458401</c:v>
                </c:pt>
                <c:pt idx="9747">
                  <c:v>453.50034900549002</c:v>
                </c:pt>
                <c:pt idx="9748">
                  <c:v>453.45049074907701</c:v>
                </c:pt>
                <c:pt idx="9749">
                  <c:v>453.42077251756302</c:v>
                </c:pt>
                <c:pt idx="9750">
                  <c:v>453.384550216121</c:v>
                </c:pt>
                <c:pt idx="9751">
                  <c:v>453.37574253232498</c:v>
                </c:pt>
                <c:pt idx="9752">
                  <c:v>453.35967178825899</c:v>
                </c:pt>
                <c:pt idx="9753">
                  <c:v>453.29953463448902</c:v>
                </c:pt>
                <c:pt idx="9754">
                  <c:v>453.29476164282198</c:v>
                </c:pt>
                <c:pt idx="9755">
                  <c:v>453.27517791610597</c:v>
                </c:pt>
                <c:pt idx="9756">
                  <c:v>453.27062038471303</c:v>
                </c:pt>
                <c:pt idx="9757">
                  <c:v>453.26684614664202</c:v>
                </c:pt>
                <c:pt idx="9758">
                  <c:v>453.261212864323</c:v>
                </c:pt>
                <c:pt idx="9759">
                  <c:v>453.25703395658201</c:v>
                </c:pt>
                <c:pt idx="9760">
                  <c:v>453.25133458058099</c:v>
                </c:pt>
                <c:pt idx="9761">
                  <c:v>453.243223240546</c:v>
                </c:pt>
                <c:pt idx="9762">
                  <c:v>453.21157051289703</c:v>
                </c:pt>
                <c:pt idx="9763">
                  <c:v>453.19592640575701</c:v>
                </c:pt>
                <c:pt idx="9764">
                  <c:v>453.08847855673503</c:v>
                </c:pt>
                <c:pt idx="9765">
                  <c:v>453.078024532347</c:v>
                </c:pt>
                <c:pt idx="9766">
                  <c:v>453.07050834478201</c:v>
                </c:pt>
                <c:pt idx="9767">
                  <c:v>453.06445479879</c:v>
                </c:pt>
                <c:pt idx="9768">
                  <c:v>453.04949141059001</c:v>
                </c:pt>
                <c:pt idx="9769">
                  <c:v>453.00004142273002</c:v>
                </c:pt>
                <c:pt idx="9770">
                  <c:v>452.996236002768</c:v>
                </c:pt>
                <c:pt idx="9771">
                  <c:v>452.994413467181</c:v>
                </c:pt>
                <c:pt idx="9772">
                  <c:v>452.91535581512397</c:v>
                </c:pt>
                <c:pt idx="9773">
                  <c:v>452.83832116568999</c:v>
                </c:pt>
                <c:pt idx="9774">
                  <c:v>452.81517813477899</c:v>
                </c:pt>
                <c:pt idx="9775">
                  <c:v>452.76047867248201</c:v>
                </c:pt>
                <c:pt idx="9776">
                  <c:v>452.73959000802103</c:v>
                </c:pt>
                <c:pt idx="9777">
                  <c:v>452.72654863767298</c:v>
                </c:pt>
                <c:pt idx="9778">
                  <c:v>452.72479557193799</c:v>
                </c:pt>
                <c:pt idx="9779">
                  <c:v>452.72260890035898</c:v>
                </c:pt>
                <c:pt idx="9780">
                  <c:v>452.68827769144599</c:v>
                </c:pt>
                <c:pt idx="9781">
                  <c:v>452.62905026194801</c:v>
                </c:pt>
                <c:pt idx="9782">
                  <c:v>452.58791408395302</c:v>
                </c:pt>
                <c:pt idx="9783">
                  <c:v>452.50757957393199</c:v>
                </c:pt>
                <c:pt idx="9784">
                  <c:v>452.46805467033698</c:v>
                </c:pt>
                <c:pt idx="9785">
                  <c:v>452.45254639844001</c:v>
                </c:pt>
                <c:pt idx="9786">
                  <c:v>452.40906823950201</c:v>
                </c:pt>
                <c:pt idx="9787">
                  <c:v>452.377945952559</c:v>
                </c:pt>
                <c:pt idx="9788">
                  <c:v>452.368656041647</c:v>
                </c:pt>
                <c:pt idx="9789">
                  <c:v>452.36116162913299</c:v>
                </c:pt>
                <c:pt idx="9790">
                  <c:v>452.32968320037202</c:v>
                </c:pt>
                <c:pt idx="9791">
                  <c:v>452.328211972632</c:v>
                </c:pt>
                <c:pt idx="9792">
                  <c:v>452.30057547169298</c:v>
                </c:pt>
                <c:pt idx="9793">
                  <c:v>452.30044594558001</c:v>
                </c:pt>
                <c:pt idx="9794">
                  <c:v>452.29245614121299</c:v>
                </c:pt>
                <c:pt idx="9795">
                  <c:v>452.27952510678</c:v>
                </c:pt>
                <c:pt idx="9796">
                  <c:v>452.27689801150098</c:v>
                </c:pt>
                <c:pt idx="9797">
                  <c:v>452.271094897041</c:v>
                </c:pt>
                <c:pt idx="9798">
                  <c:v>452.268963686196</c:v>
                </c:pt>
                <c:pt idx="9799">
                  <c:v>452.252618578164</c:v>
                </c:pt>
                <c:pt idx="9800">
                  <c:v>452.24564280418599</c:v>
                </c:pt>
                <c:pt idx="9801">
                  <c:v>452.24383049840299</c:v>
                </c:pt>
                <c:pt idx="9802">
                  <c:v>452.23882989366501</c:v>
                </c:pt>
                <c:pt idx="9803">
                  <c:v>452.19520804198498</c:v>
                </c:pt>
                <c:pt idx="9804">
                  <c:v>452.17818769538599</c:v>
                </c:pt>
                <c:pt idx="9805">
                  <c:v>452.16183963838301</c:v>
                </c:pt>
                <c:pt idx="9806">
                  <c:v>452.15719093937099</c:v>
                </c:pt>
                <c:pt idx="9807">
                  <c:v>452.150693176473</c:v>
                </c:pt>
                <c:pt idx="9808">
                  <c:v>452.14147540157302</c:v>
                </c:pt>
                <c:pt idx="9809">
                  <c:v>452.11528635348498</c:v>
                </c:pt>
                <c:pt idx="9810">
                  <c:v>452.105335363194</c:v>
                </c:pt>
                <c:pt idx="9811">
                  <c:v>452.08903454889298</c:v>
                </c:pt>
                <c:pt idx="9812">
                  <c:v>452.07356001117302</c:v>
                </c:pt>
                <c:pt idx="9813">
                  <c:v>452.07008596653401</c:v>
                </c:pt>
                <c:pt idx="9814">
                  <c:v>452.06946755297201</c:v>
                </c:pt>
                <c:pt idx="9815">
                  <c:v>452.06685124523898</c:v>
                </c:pt>
                <c:pt idx="9816">
                  <c:v>452.04536218996702</c:v>
                </c:pt>
                <c:pt idx="9817">
                  <c:v>452.04434000254901</c:v>
                </c:pt>
                <c:pt idx="9818">
                  <c:v>452.03328704931101</c:v>
                </c:pt>
                <c:pt idx="9819">
                  <c:v>452.01613942766397</c:v>
                </c:pt>
                <c:pt idx="9820">
                  <c:v>451.99067546726098</c:v>
                </c:pt>
                <c:pt idx="9821">
                  <c:v>451.98745715919603</c:v>
                </c:pt>
                <c:pt idx="9822">
                  <c:v>451.98241114365101</c:v>
                </c:pt>
                <c:pt idx="9823">
                  <c:v>451.970786854415</c:v>
                </c:pt>
                <c:pt idx="9824">
                  <c:v>451.96161492069598</c:v>
                </c:pt>
                <c:pt idx="9825">
                  <c:v>451.95803915129602</c:v>
                </c:pt>
                <c:pt idx="9826">
                  <c:v>451.95745115127102</c:v>
                </c:pt>
                <c:pt idx="9827">
                  <c:v>451.93988291560402</c:v>
                </c:pt>
                <c:pt idx="9828">
                  <c:v>451.93851574573301</c:v>
                </c:pt>
                <c:pt idx="9829">
                  <c:v>451.92564508360101</c:v>
                </c:pt>
                <c:pt idx="9830">
                  <c:v>451.92468551047102</c:v>
                </c:pt>
                <c:pt idx="9831">
                  <c:v>451.91842021712603</c:v>
                </c:pt>
                <c:pt idx="9832">
                  <c:v>451.911614288583</c:v>
                </c:pt>
                <c:pt idx="9833">
                  <c:v>451.88996371004203</c:v>
                </c:pt>
                <c:pt idx="9834">
                  <c:v>451.88629019705098</c:v>
                </c:pt>
                <c:pt idx="9835">
                  <c:v>451.8740444485</c:v>
                </c:pt>
                <c:pt idx="9836">
                  <c:v>451.85602995777202</c:v>
                </c:pt>
                <c:pt idx="9837">
                  <c:v>451.81462951367502</c:v>
                </c:pt>
                <c:pt idx="9838">
                  <c:v>451.79453352687801</c:v>
                </c:pt>
                <c:pt idx="9839">
                  <c:v>451.780357850727</c:v>
                </c:pt>
                <c:pt idx="9840">
                  <c:v>451.74638969742603</c:v>
                </c:pt>
                <c:pt idx="9841">
                  <c:v>451.744669257542</c:v>
                </c:pt>
                <c:pt idx="9842">
                  <c:v>451.727798301924</c:v>
                </c:pt>
                <c:pt idx="9843">
                  <c:v>451.71254541501401</c:v>
                </c:pt>
                <c:pt idx="9844">
                  <c:v>451.698648001837</c:v>
                </c:pt>
                <c:pt idx="9845">
                  <c:v>451.69631332754301</c:v>
                </c:pt>
                <c:pt idx="9846">
                  <c:v>451.67904583612602</c:v>
                </c:pt>
                <c:pt idx="9847">
                  <c:v>451.67150905796598</c:v>
                </c:pt>
                <c:pt idx="9848">
                  <c:v>451.597938303837</c:v>
                </c:pt>
                <c:pt idx="9849">
                  <c:v>451.57996859065099</c:v>
                </c:pt>
                <c:pt idx="9850">
                  <c:v>451.57914817271501</c:v>
                </c:pt>
                <c:pt idx="9851">
                  <c:v>451.57106529768902</c:v>
                </c:pt>
                <c:pt idx="9852">
                  <c:v>451.55381570237898</c:v>
                </c:pt>
                <c:pt idx="9853">
                  <c:v>451.531059909438</c:v>
                </c:pt>
                <c:pt idx="9854">
                  <c:v>451.52946748106598</c:v>
                </c:pt>
                <c:pt idx="9855">
                  <c:v>451.50292091082201</c:v>
                </c:pt>
                <c:pt idx="9856">
                  <c:v>451.49679196925899</c:v>
                </c:pt>
                <c:pt idx="9857">
                  <c:v>451.46630205694601</c:v>
                </c:pt>
                <c:pt idx="9858">
                  <c:v>451.45644039754899</c:v>
                </c:pt>
                <c:pt idx="9859">
                  <c:v>451.44058497980899</c:v>
                </c:pt>
                <c:pt idx="9860">
                  <c:v>451.43327807496502</c:v>
                </c:pt>
                <c:pt idx="9861">
                  <c:v>451.42312215214002</c:v>
                </c:pt>
                <c:pt idx="9862">
                  <c:v>451.417187172355</c:v>
                </c:pt>
                <c:pt idx="9863">
                  <c:v>451.38441751214498</c:v>
                </c:pt>
                <c:pt idx="9864">
                  <c:v>451.37732166073602</c:v>
                </c:pt>
                <c:pt idx="9865">
                  <c:v>451.37072648905399</c:v>
                </c:pt>
                <c:pt idx="9866">
                  <c:v>451.35959629657498</c:v>
                </c:pt>
                <c:pt idx="9867">
                  <c:v>451.351922287972</c:v>
                </c:pt>
                <c:pt idx="9868">
                  <c:v>451.34846347885701</c:v>
                </c:pt>
                <c:pt idx="9869">
                  <c:v>451.34837795099702</c:v>
                </c:pt>
                <c:pt idx="9870">
                  <c:v>451.30913623021399</c:v>
                </c:pt>
                <c:pt idx="9871">
                  <c:v>451.30431834194002</c:v>
                </c:pt>
                <c:pt idx="9872">
                  <c:v>451.30143458727701</c:v>
                </c:pt>
                <c:pt idx="9873">
                  <c:v>451.29130853344799</c:v>
                </c:pt>
                <c:pt idx="9874">
                  <c:v>451.27075796660398</c:v>
                </c:pt>
                <c:pt idx="9875">
                  <c:v>451.21038196439002</c:v>
                </c:pt>
                <c:pt idx="9876">
                  <c:v>451.20264577033601</c:v>
                </c:pt>
                <c:pt idx="9877">
                  <c:v>451.18223007360098</c:v>
                </c:pt>
                <c:pt idx="9878">
                  <c:v>451.17385288851699</c:v>
                </c:pt>
                <c:pt idx="9879">
                  <c:v>451.16995716103997</c:v>
                </c:pt>
                <c:pt idx="9880">
                  <c:v>451.15840725105699</c:v>
                </c:pt>
                <c:pt idx="9881">
                  <c:v>451.14914775523403</c:v>
                </c:pt>
                <c:pt idx="9882">
                  <c:v>451.12733855211002</c:v>
                </c:pt>
                <c:pt idx="9883">
                  <c:v>451.10106686819199</c:v>
                </c:pt>
                <c:pt idx="9884">
                  <c:v>451.10095737053001</c:v>
                </c:pt>
                <c:pt idx="9885">
                  <c:v>451.09066888944898</c:v>
                </c:pt>
                <c:pt idx="9886">
                  <c:v>451.08668345496699</c:v>
                </c:pt>
                <c:pt idx="9887">
                  <c:v>451.08643025421298</c:v>
                </c:pt>
                <c:pt idx="9888">
                  <c:v>451.04843682175499</c:v>
                </c:pt>
                <c:pt idx="9889">
                  <c:v>451.03561448116398</c:v>
                </c:pt>
                <c:pt idx="9890">
                  <c:v>451.023286672121</c:v>
                </c:pt>
                <c:pt idx="9891">
                  <c:v>451.00981450664801</c:v>
                </c:pt>
                <c:pt idx="9892">
                  <c:v>451.006051803692</c:v>
                </c:pt>
                <c:pt idx="9893">
                  <c:v>450.96902485746602</c:v>
                </c:pt>
                <c:pt idx="9894">
                  <c:v>450.96623077829798</c:v>
                </c:pt>
                <c:pt idx="9895">
                  <c:v>450.94975196676899</c:v>
                </c:pt>
                <c:pt idx="9896">
                  <c:v>450.92816116964298</c:v>
                </c:pt>
                <c:pt idx="9897">
                  <c:v>450.90062516112602</c:v>
                </c:pt>
                <c:pt idx="9898">
                  <c:v>450.89238819711801</c:v>
                </c:pt>
                <c:pt idx="9899">
                  <c:v>450.858556532092</c:v>
                </c:pt>
                <c:pt idx="9900">
                  <c:v>450.84903170318103</c:v>
                </c:pt>
                <c:pt idx="9901">
                  <c:v>450.83854846791201</c:v>
                </c:pt>
                <c:pt idx="9902">
                  <c:v>450.82644000308898</c:v>
                </c:pt>
                <c:pt idx="9903">
                  <c:v>450.81772081408599</c:v>
                </c:pt>
                <c:pt idx="9904">
                  <c:v>450.81512132543997</c:v>
                </c:pt>
                <c:pt idx="9905">
                  <c:v>450.81440639193301</c:v>
                </c:pt>
                <c:pt idx="9906">
                  <c:v>450.81240932466</c:v>
                </c:pt>
                <c:pt idx="9907">
                  <c:v>450.803474575027</c:v>
                </c:pt>
                <c:pt idx="9908">
                  <c:v>450.779136656844</c:v>
                </c:pt>
                <c:pt idx="9909">
                  <c:v>450.75281190043398</c:v>
                </c:pt>
                <c:pt idx="9910">
                  <c:v>450.75157769680197</c:v>
                </c:pt>
                <c:pt idx="9911">
                  <c:v>450.73317690110298</c:v>
                </c:pt>
                <c:pt idx="9912">
                  <c:v>450.71642039721002</c:v>
                </c:pt>
                <c:pt idx="9913">
                  <c:v>450.702203159921</c:v>
                </c:pt>
                <c:pt idx="9914">
                  <c:v>450.69216348262501</c:v>
                </c:pt>
                <c:pt idx="9915">
                  <c:v>450.68802122560697</c:v>
                </c:pt>
                <c:pt idx="9916">
                  <c:v>450.660708387444</c:v>
                </c:pt>
                <c:pt idx="9917">
                  <c:v>450.65877320458702</c:v>
                </c:pt>
                <c:pt idx="9918">
                  <c:v>450.64426641589699</c:v>
                </c:pt>
                <c:pt idx="9919">
                  <c:v>450.64284579750199</c:v>
                </c:pt>
                <c:pt idx="9920">
                  <c:v>450.63323936663897</c:v>
                </c:pt>
                <c:pt idx="9921">
                  <c:v>450.60701625075097</c:v>
                </c:pt>
                <c:pt idx="9922">
                  <c:v>450.58922105470799</c:v>
                </c:pt>
                <c:pt idx="9923">
                  <c:v>450.567469995458</c:v>
                </c:pt>
                <c:pt idx="9924">
                  <c:v>450.53002549940697</c:v>
                </c:pt>
                <c:pt idx="9925">
                  <c:v>450.49100201137901</c:v>
                </c:pt>
                <c:pt idx="9926">
                  <c:v>450.48277687999001</c:v>
                </c:pt>
                <c:pt idx="9927">
                  <c:v>450.45568768291201</c:v>
                </c:pt>
                <c:pt idx="9928">
                  <c:v>450.44199582728299</c:v>
                </c:pt>
                <c:pt idx="9929">
                  <c:v>450.43702658058697</c:v>
                </c:pt>
                <c:pt idx="9930">
                  <c:v>450.43457480569202</c:v>
                </c:pt>
                <c:pt idx="9931">
                  <c:v>450.42321423882498</c:v>
                </c:pt>
                <c:pt idx="9932">
                  <c:v>450.40193656476799</c:v>
                </c:pt>
                <c:pt idx="9933">
                  <c:v>450.39073648288002</c:v>
                </c:pt>
                <c:pt idx="9934">
                  <c:v>450.389289441838</c:v>
                </c:pt>
                <c:pt idx="9935">
                  <c:v>450.38686676651997</c:v>
                </c:pt>
                <c:pt idx="9936">
                  <c:v>450.372089028311</c:v>
                </c:pt>
                <c:pt idx="9937">
                  <c:v>450.35308858636199</c:v>
                </c:pt>
                <c:pt idx="9938">
                  <c:v>450.34451372554201</c:v>
                </c:pt>
                <c:pt idx="9939">
                  <c:v>450.31880257402901</c:v>
                </c:pt>
                <c:pt idx="9940">
                  <c:v>450.303235967658</c:v>
                </c:pt>
                <c:pt idx="9941">
                  <c:v>450.29827987288797</c:v>
                </c:pt>
                <c:pt idx="9942">
                  <c:v>450.28904030603599</c:v>
                </c:pt>
                <c:pt idx="9943">
                  <c:v>450.276749834969</c:v>
                </c:pt>
                <c:pt idx="9944">
                  <c:v>450.24572073066298</c:v>
                </c:pt>
                <c:pt idx="9945">
                  <c:v>450.23087523836898</c:v>
                </c:pt>
                <c:pt idx="9946">
                  <c:v>450.12885521449999</c:v>
                </c:pt>
                <c:pt idx="9947">
                  <c:v>450.09522841896103</c:v>
                </c:pt>
                <c:pt idx="9948">
                  <c:v>450.08136291214299</c:v>
                </c:pt>
                <c:pt idx="9949">
                  <c:v>450.071029937238</c:v>
                </c:pt>
                <c:pt idx="9950">
                  <c:v>450.04862900192597</c:v>
                </c:pt>
                <c:pt idx="9951">
                  <c:v>449.990061894571</c:v>
                </c:pt>
                <c:pt idx="9952">
                  <c:v>449.96993045306698</c:v>
                </c:pt>
                <c:pt idx="9953">
                  <c:v>449.96241432645502</c:v>
                </c:pt>
                <c:pt idx="9954">
                  <c:v>449.95520183250397</c:v>
                </c:pt>
                <c:pt idx="9955">
                  <c:v>449.94964352456498</c:v>
                </c:pt>
                <c:pt idx="9956">
                  <c:v>449.94200209394</c:v>
                </c:pt>
                <c:pt idx="9957">
                  <c:v>449.91281274799502</c:v>
                </c:pt>
                <c:pt idx="9958">
                  <c:v>449.91058441265602</c:v>
                </c:pt>
                <c:pt idx="9959">
                  <c:v>449.90766380372702</c:v>
                </c:pt>
                <c:pt idx="9960">
                  <c:v>449.85700094885101</c:v>
                </c:pt>
                <c:pt idx="9961">
                  <c:v>449.839427902137</c:v>
                </c:pt>
                <c:pt idx="9962">
                  <c:v>449.82318810863802</c:v>
                </c:pt>
                <c:pt idx="9963">
                  <c:v>449.81661176877799</c:v>
                </c:pt>
                <c:pt idx="9964">
                  <c:v>449.75098731848101</c:v>
                </c:pt>
                <c:pt idx="9965">
                  <c:v>449.73455710310702</c:v>
                </c:pt>
                <c:pt idx="9966">
                  <c:v>449.731756115248</c:v>
                </c:pt>
                <c:pt idx="9967">
                  <c:v>449.73021031738301</c:v>
                </c:pt>
                <c:pt idx="9968">
                  <c:v>449.72154748616998</c:v>
                </c:pt>
                <c:pt idx="9969">
                  <c:v>449.70331121784801</c:v>
                </c:pt>
                <c:pt idx="9970">
                  <c:v>449.69511428644898</c:v>
                </c:pt>
                <c:pt idx="9971">
                  <c:v>449.663548563929</c:v>
                </c:pt>
                <c:pt idx="9972">
                  <c:v>449.65185981761903</c:v>
                </c:pt>
                <c:pt idx="9973">
                  <c:v>449.64891467443601</c:v>
                </c:pt>
                <c:pt idx="9974">
                  <c:v>449.629570482818</c:v>
                </c:pt>
                <c:pt idx="9975">
                  <c:v>449.61725903752199</c:v>
                </c:pt>
                <c:pt idx="9976">
                  <c:v>449.57209723422102</c:v>
                </c:pt>
                <c:pt idx="9977">
                  <c:v>449.55643429387402</c:v>
                </c:pt>
                <c:pt idx="9978">
                  <c:v>449.54243526130398</c:v>
                </c:pt>
                <c:pt idx="9979">
                  <c:v>449.53862288810097</c:v>
                </c:pt>
                <c:pt idx="9980">
                  <c:v>449.52508039449401</c:v>
                </c:pt>
                <c:pt idx="9981">
                  <c:v>449.50729729633599</c:v>
                </c:pt>
                <c:pt idx="9982">
                  <c:v>449.50404684300599</c:v>
                </c:pt>
                <c:pt idx="9983">
                  <c:v>449.47271931005901</c:v>
                </c:pt>
                <c:pt idx="9984">
                  <c:v>449.39545865258901</c:v>
                </c:pt>
                <c:pt idx="9985">
                  <c:v>449.34435972968402</c:v>
                </c:pt>
                <c:pt idx="9986">
                  <c:v>449.257631044074</c:v>
                </c:pt>
                <c:pt idx="9987">
                  <c:v>449.237855285183</c:v>
                </c:pt>
                <c:pt idx="9988">
                  <c:v>449.23524787583699</c:v>
                </c:pt>
                <c:pt idx="9989">
                  <c:v>449.19212401633399</c:v>
                </c:pt>
                <c:pt idx="9990">
                  <c:v>449.16884252823502</c:v>
                </c:pt>
                <c:pt idx="9991">
                  <c:v>449.11113145631799</c:v>
                </c:pt>
                <c:pt idx="9992">
                  <c:v>449.09635176864799</c:v>
                </c:pt>
                <c:pt idx="9993">
                  <c:v>449.08992073337402</c:v>
                </c:pt>
                <c:pt idx="9994">
                  <c:v>449.08774773673503</c:v>
                </c:pt>
                <c:pt idx="9995">
                  <c:v>449.08372395367502</c:v>
                </c:pt>
                <c:pt idx="9996">
                  <c:v>449.05827164856902</c:v>
                </c:pt>
                <c:pt idx="9997">
                  <c:v>449.05039201233501</c:v>
                </c:pt>
                <c:pt idx="9998">
                  <c:v>448.98528609748502</c:v>
                </c:pt>
                <c:pt idx="9999">
                  <c:v>448.977062392758</c:v>
                </c:pt>
                <c:pt idx="10000">
                  <c:v>448.95357691125201</c:v>
                </c:pt>
                <c:pt idx="10001">
                  <c:v>448.94635424208002</c:v>
                </c:pt>
                <c:pt idx="10002">
                  <c:v>448.93074467186199</c:v>
                </c:pt>
                <c:pt idx="10003">
                  <c:v>448.92836917146099</c:v>
                </c:pt>
                <c:pt idx="10004">
                  <c:v>448.91204243164901</c:v>
                </c:pt>
                <c:pt idx="10005">
                  <c:v>448.90942098898</c:v>
                </c:pt>
                <c:pt idx="10006">
                  <c:v>448.90378222238598</c:v>
                </c:pt>
                <c:pt idx="10007">
                  <c:v>448.877383431738</c:v>
                </c:pt>
                <c:pt idx="10008">
                  <c:v>448.860146456785</c:v>
                </c:pt>
                <c:pt idx="10009">
                  <c:v>448.84203061508202</c:v>
                </c:pt>
                <c:pt idx="10010">
                  <c:v>448.83708427515802</c:v>
                </c:pt>
                <c:pt idx="10011">
                  <c:v>448.81527527186898</c:v>
                </c:pt>
                <c:pt idx="10012">
                  <c:v>448.81225356870499</c:v>
                </c:pt>
                <c:pt idx="10013">
                  <c:v>448.80505866746199</c:v>
                </c:pt>
                <c:pt idx="10014">
                  <c:v>448.776407296218</c:v>
                </c:pt>
                <c:pt idx="10015">
                  <c:v>448.77388592196201</c:v>
                </c:pt>
                <c:pt idx="10016">
                  <c:v>448.77120396225803</c:v>
                </c:pt>
                <c:pt idx="10017">
                  <c:v>448.75559774241299</c:v>
                </c:pt>
                <c:pt idx="10018">
                  <c:v>448.74723965122701</c:v>
                </c:pt>
                <c:pt idx="10019">
                  <c:v>448.732469994366</c:v>
                </c:pt>
                <c:pt idx="10020">
                  <c:v>448.67364204276799</c:v>
                </c:pt>
                <c:pt idx="10021">
                  <c:v>448.64726443630798</c:v>
                </c:pt>
                <c:pt idx="10022">
                  <c:v>448.64371003481699</c:v>
                </c:pt>
                <c:pt idx="10023">
                  <c:v>448.63840337355902</c:v>
                </c:pt>
                <c:pt idx="10024">
                  <c:v>448.61034169160502</c:v>
                </c:pt>
                <c:pt idx="10025">
                  <c:v>448.59073251460802</c:v>
                </c:pt>
                <c:pt idx="10026">
                  <c:v>448.56031221667399</c:v>
                </c:pt>
                <c:pt idx="10027">
                  <c:v>448.54425424672797</c:v>
                </c:pt>
                <c:pt idx="10028">
                  <c:v>448.51926384947501</c:v>
                </c:pt>
                <c:pt idx="10029">
                  <c:v>448.50731786590597</c:v>
                </c:pt>
                <c:pt idx="10030">
                  <c:v>448.50041085900398</c:v>
                </c:pt>
                <c:pt idx="10031">
                  <c:v>448.49305195805903</c:v>
                </c:pt>
                <c:pt idx="10032">
                  <c:v>448.47442616080599</c:v>
                </c:pt>
                <c:pt idx="10033">
                  <c:v>448.46147008514203</c:v>
                </c:pt>
                <c:pt idx="10034">
                  <c:v>448.44596347778099</c:v>
                </c:pt>
                <c:pt idx="10035">
                  <c:v>448.41707652184601</c:v>
                </c:pt>
                <c:pt idx="10036">
                  <c:v>448.405369492126</c:v>
                </c:pt>
                <c:pt idx="10037">
                  <c:v>448.38245536836899</c:v>
                </c:pt>
                <c:pt idx="10038">
                  <c:v>448.33173954406601</c:v>
                </c:pt>
                <c:pt idx="10039">
                  <c:v>448.32472986925899</c:v>
                </c:pt>
                <c:pt idx="10040">
                  <c:v>448.30822792177298</c:v>
                </c:pt>
                <c:pt idx="10041">
                  <c:v>448.27812596443903</c:v>
                </c:pt>
                <c:pt idx="10042">
                  <c:v>448.264000153984</c:v>
                </c:pt>
                <c:pt idx="10043">
                  <c:v>448.24366501249</c:v>
                </c:pt>
                <c:pt idx="10044">
                  <c:v>448.23990766866501</c:v>
                </c:pt>
                <c:pt idx="10045">
                  <c:v>448.22766058376601</c:v>
                </c:pt>
                <c:pt idx="10046">
                  <c:v>448.21306358436402</c:v>
                </c:pt>
                <c:pt idx="10047">
                  <c:v>448.180008493598</c:v>
                </c:pt>
                <c:pt idx="10048">
                  <c:v>448.17101314849901</c:v>
                </c:pt>
                <c:pt idx="10049">
                  <c:v>448.17047263615501</c:v>
                </c:pt>
                <c:pt idx="10050">
                  <c:v>448.15730566095999</c:v>
                </c:pt>
                <c:pt idx="10051">
                  <c:v>448.13778723402697</c:v>
                </c:pt>
                <c:pt idx="10052">
                  <c:v>448.12055240510398</c:v>
                </c:pt>
                <c:pt idx="10053">
                  <c:v>448.11795753924201</c:v>
                </c:pt>
                <c:pt idx="10054">
                  <c:v>448.09794657376102</c:v>
                </c:pt>
                <c:pt idx="10055">
                  <c:v>448.091201623188</c:v>
                </c:pt>
                <c:pt idx="10056">
                  <c:v>448.08536015771801</c:v>
                </c:pt>
                <c:pt idx="10057">
                  <c:v>448.070082599861</c:v>
                </c:pt>
                <c:pt idx="10058">
                  <c:v>448.06676024519697</c:v>
                </c:pt>
                <c:pt idx="10059">
                  <c:v>448.03471365321599</c:v>
                </c:pt>
                <c:pt idx="10060">
                  <c:v>448.00376653755802</c:v>
                </c:pt>
                <c:pt idx="10061">
                  <c:v>447.978676907634</c:v>
                </c:pt>
                <c:pt idx="10062">
                  <c:v>447.96702176227899</c:v>
                </c:pt>
                <c:pt idx="10063">
                  <c:v>447.94549229163999</c:v>
                </c:pt>
                <c:pt idx="10064">
                  <c:v>447.93980723108899</c:v>
                </c:pt>
                <c:pt idx="10065">
                  <c:v>447.92704937905802</c:v>
                </c:pt>
                <c:pt idx="10066">
                  <c:v>447.91284687766199</c:v>
                </c:pt>
                <c:pt idx="10067">
                  <c:v>447.90428342462098</c:v>
                </c:pt>
                <c:pt idx="10068">
                  <c:v>447.90079550105003</c:v>
                </c:pt>
                <c:pt idx="10069">
                  <c:v>447.88550810911801</c:v>
                </c:pt>
                <c:pt idx="10070">
                  <c:v>447.86270360908298</c:v>
                </c:pt>
                <c:pt idx="10071">
                  <c:v>447.852136544046</c:v>
                </c:pt>
                <c:pt idx="10072">
                  <c:v>447.83084272324697</c:v>
                </c:pt>
                <c:pt idx="10073">
                  <c:v>447.81143484610601</c:v>
                </c:pt>
                <c:pt idx="10074">
                  <c:v>447.79850599967699</c:v>
                </c:pt>
                <c:pt idx="10075">
                  <c:v>447.77806068163301</c:v>
                </c:pt>
                <c:pt idx="10076">
                  <c:v>447.773158102492</c:v>
                </c:pt>
                <c:pt idx="10077">
                  <c:v>447.76992334847699</c:v>
                </c:pt>
                <c:pt idx="10078">
                  <c:v>447.75655430993299</c:v>
                </c:pt>
                <c:pt idx="10079">
                  <c:v>447.72791818386298</c:v>
                </c:pt>
                <c:pt idx="10080">
                  <c:v>447.72626803235403</c:v>
                </c:pt>
                <c:pt idx="10081">
                  <c:v>447.720369922663</c:v>
                </c:pt>
                <c:pt idx="10082">
                  <c:v>447.71779144361199</c:v>
                </c:pt>
                <c:pt idx="10083">
                  <c:v>447.67469053535501</c:v>
                </c:pt>
                <c:pt idx="10084">
                  <c:v>447.58914426995801</c:v>
                </c:pt>
                <c:pt idx="10085">
                  <c:v>447.57310052273601</c:v>
                </c:pt>
                <c:pt idx="10086">
                  <c:v>447.571285370466</c:v>
                </c:pt>
                <c:pt idx="10087">
                  <c:v>447.559367517959</c:v>
                </c:pt>
                <c:pt idx="10088">
                  <c:v>447.54896603617698</c:v>
                </c:pt>
                <c:pt idx="10089">
                  <c:v>447.542731390401</c:v>
                </c:pt>
                <c:pt idx="10090">
                  <c:v>447.51812520667198</c:v>
                </c:pt>
                <c:pt idx="10091">
                  <c:v>447.47920049868799</c:v>
                </c:pt>
                <c:pt idx="10092">
                  <c:v>447.45983232757902</c:v>
                </c:pt>
                <c:pt idx="10093">
                  <c:v>447.42293191257698</c:v>
                </c:pt>
                <c:pt idx="10094">
                  <c:v>447.42259419736899</c:v>
                </c:pt>
                <c:pt idx="10095">
                  <c:v>447.42139626655302</c:v>
                </c:pt>
                <c:pt idx="10096">
                  <c:v>447.39411604540402</c:v>
                </c:pt>
                <c:pt idx="10097">
                  <c:v>447.39190914172502</c:v>
                </c:pt>
                <c:pt idx="10098">
                  <c:v>447.36861972786602</c:v>
                </c:pt>
                <c:pt idx="10099">
                  <c:v>447.35059672717301</c:v>
                </c:pt>
                <c:pt idx="10100">
                  <c:v>447.34081861097297</c:v>
                </c:pt>
                <c:pt idx="10101">
                  <c:v>447.33487557786799</c:v>
                </c:pt>
                <c:pt idx="10102">
                  <c:v>447.33300102495798</c:v>
                </c:pt>
                <c:pt idx="10103">
                  <c:v>447.32453577812799</c:v>
                </c:pt>
                <c:pt idx="10104">
                  <c:v>447.31631761025602</c:v>
                </c:pt>
                <c:pt idx="10105">
                  <c:v>447.28113530597699</c:v>
                </c:pt>
                <c:pt idx="10106">
                  <c:v>447.26600456975899</c:v>
                </c:pt>
                <c:pt idx="10107">
                  <c:v>447.25366237797903</c:v>
                </c:pt>
                <c:pt idx="10108">
                  <c:v>447.24832125763999</c:v>
                </c:pt>
                <c:pt idx="10109">
                  <c:v>447.24207537075699</c:v>
                </c:pt>
                <c:pt idx="10110">
                  <c:v>447.22389918826298</c:v>
                </c:pt>
                <c:pt idx="10111">
                  <c:v>447.21695481364901</c:v>
                </c:pt>
                <c:pt idx="10112">
                  <c:v>447.20173321075202</c:v>
                </c:pt>
                <c:pt idx="10113">
                  <c:v>447.19966274070498</c:v>
                </c:pt>
                <c:pt idx="10114">
                  <c:v>447.19737564456301</c:v>
                </c:pt>
                <c:pt idx="10115">
                  <c:v>447.19057984757399</c:v>
                </c:pt>
                <c:pt idx="10116">
                  <c:v>447.17525066246901</c:v>
                </c:pt>
                <c:pt idx="10117">
                  <c:v>447.17489348612099</c:v>
                </c:pt>
                <c:pt idx="10118">
                  <c:v>447.162507704831</c:v>
                </c:pt>
                <c:pt idx="10119">
                  <c:v>447.15455281794999</c:v>
                </c:pt>
                <c:pt idx="10120">
                  <c:v>447.11572089222301</c:v>
                </c:pt>
                <c:pt idx="10121">
                  <c:v>447.06321800894</c:v>
                </c:pt>
                <c:pt idx="10122">
                  <c:v>447.055088290112</c:v>
                </c:pt>
                <c:pt idx="10123">
                  <c:v>447.05504423505698</c:v>
                </c:pt>
                <c:pt idx="10124">
                  <c:v>447.05313328447897</c:v>
                </c:pt>
                <c:pt idx="10125">
                  <c:v>447.03176442182001</c:v>
                </c:pt>
                <c:pt idx="10126">
                  <c:v>447.00747200739301</c:v>
                </c:pt>
                <c:pt idx="10127">
                  <c:v>447.006157460027</c:v>
                </c:pt>
                <c:pt idx="10128">
                  <c:v>447.00294315695203</c:v>
                </c:pt>
                <c:pt idx="10129">
                  <c:v>447.00100443832798</c:v>
                </c:pt>
                <c:pt idx="10130">
                  <c:v>446.976864370013</c:v>
                </c:pt>
                <c:pt idx="10131">
                  <c:v>446.960925574741</c:v>
                </c:pt>
                <c:pt idx="10132">
                  <c:v>446.95888227492497</c:v>
                </c:pt>
                <c:pt idx="10133">
                  <c:v>446.94754755530198</c:v>
                </c:pt>
                <c:pt idx="10134">
                  <c:v>446.93067077106002</c:v>
                </c:pt>
                <c:pt idx="10135">
                  <c:v>446.918518658761</c:v>
                </c:pt>
                <c:pt idx="10136">
                  <c:v>446.89460227179097</c:v>
                </c:pt>
                <c:pt idx="10137">
                  <c:v>446.89388839316899</c:v>
                </c:pt>
                <c:pt idx="10138">
                  <c:v>446.88645792066501</c:v>
                </c:pt>
                <c:pt idx="10139">
                  <c:v>446.86499009886199</c:v>
                </c:pt>
                <c:pt idx="10140">
                  <c:v>446.855049208411</c:v>
                </c:pt>
                <c:pt idx="10141">
                  <c:v>446.85023355000601</c:v>
                </c:pt>
                <c:pt idx="10142">
                  <c:v>446.84119176637802</c:v>
                </c:pt>
                <c:pt idx="10143">
                  <c:v>446.83469982282901</c:v>
                </c:pt>
                <c:pt idx="10144">
                  <c:v>446.831865297543</c:v>
                </c:pt>
                <c:pt idx="10145">
                  <c:v>446.808381489922</c:v>
                </c:pt>
                <c:pt idx="10146">
                  <c:v>446.736642460989</c:v>
                </c:pt>
                <c:pt idx="10147">
                  <c:v>446.730222542734</c:v>
                </c:pt>
                <c:pt idx="10148">
                  <c:v>446.72538681971997</c:v>
                </c:pt>
                <c:pt idx="10149">
                  <c:v>446.72471084272701</c:v>
                </c:pt>
                <c:pt idx="10150">
                  <c:v>446.719327994254</c:v>
                </c:pt>
                <c:pt idx="10151">
                  <c:v>446.70960662686099</c:v>
                </c:pt>
                <c:pt idx="10152">
                  <c:v>446.66023825121499</c:v>
                </c:pt>
                <c:pt idx="10153">
                  <c:v>446.64645082967502</c:v>
                </c:pt>
                <c:pt idx="10154">
                  <c:v>446.631366547151</c:v>
                </c:pt>
                <c:pt idx="10155">
                  <c:v>446.62162393504298</c:v>
                </c:pt>
                <c:pt idx="10156">
                  <c:v>446.60117920748098</c:v>
                </c:pt>
                <c:pt idx="10157">
                  <c:v>446.585703950366</c:v>
                </c:pt>
                <c:pt idx="10158">
                  <c:v>446.57094624160902</c:v>
                </c:pt>
                <c:pt idx="10159">
                  <c:v>446.53233665834699</c:v>
                </c:pt>
                <c:pt idx="10160">
                  <c:v>446.50914022829801</c:v>
                </c:pt>
                <c:pt idx="10161">
                  <c:v>446.49090406858602</c:v>
                </c:pt>
                <c:pt idx="10162">
                  <c:v>446.46944225335699</c:v>
                </c:pt>
                <c:pt idx="10163">
                  <c:v>446.46755561458002</c:v>
                </c:pt>
                <c:pt idx="10164">
                  <c:v>446.46582585101203</c:v>
                </c:pt>
                <c:pt idx="10165">
                  <c:v>446.45862456239399</c:v>
                </c:pt>
                <c:pt idx="10166">
                  <c:v>446.45342229581001</c:v>
                </c:pt>
                <c:pt idx="10167">
                  <c:v>446.452400183853</c:v>
                </c:pt>
                <c:pt idx="10168">
                  <c:v>446.42365540123001</c:v>
                </c:pt>
                <c:pt idx="10169">
                  <c:v>446.38338267322399</c:v>
                </c:pt>
                <c:pt idx="10170">
                  <c:v>446.37334678825903</c:v>
                </c:pt>
                <c:pt idx="10171">
                  <c:v>446.37309899851903</c:v>
                </c:pt>
                <c:pt idx="10172">
                  <c:v>446.36847589757701</c:v>
                </c:pt>
                <c:pt idx="10173">
                  <c:v>446.358000368565</c:v>
                </c:pt>
                <c:pt idx="10174">
                  <c:v>446.34410258848698</c:v>
                </c:pt>
                <c:pt idx="10175">
                  <c:v>446.31407581569903</c:v>
                </c:pt>
                <c:pt idx="10176">
                  <c:v>446.31332300568801</c:v>
                </c:pt>
                <c:pt idx="10177">
                  <c:v>446.28496604913897</c:v>
                </c:pt>
                <c:pt idx="10178">
                  <c:v>446.27423743517897</c:v>
                </c:pt>
                <c:pt idx="10179">
                  <c:v>446.27421535576502</c:v>
                </c:pt>
                <c:pt idx="10180">
                  <c:v>446.23778219891898</c:v>
                </c:pt>
                <c:pt idx="10181">
                  <c:v>446.22159109916799</c:v>
                </c:pt>
                <c:pt idx="10182">
                  <c:v>446.21265390429397</c:v>
                </c:pt>
                <c:pt idx="10183">
                  <c:v>446.207669704571</c:v>
                </c:pt>
                <c:pt idx="10184">
                  <c:v>446.203005842393</c:v>
                </c:pt>
                <c:pt idx="10185">
                  <c:v>446.17996620712398</c:v>
                </c:pt>
                <c:pt idx="10186">
                  <c:v>446.17615766328203</c:v>
                </c:pt>
                <c:pt idx="10187">
                  <c:v>446.16288226740102</c:v>
                </c:pt>
                <c:pt idx="10188">
                  <c:v>446.15226573999399</c:v>
                </c:pt>
                <c:pt idx="10189">
                  <c:v>446.06449138758802</c:v>
                </c:pt>
                <c:pt idx="10190">
                  <c:v>446.02076597985803</c:v>
                </c:pt>
                <c:pt idx="10191">
                  <c:v>446.01541616108102</c:v>
                </c:pt>
                <c:pt idx="10192">
                  <c:v>445.96911076741299</c:v>
                </c:pt>
                <c:pt idx="10193">
                  <c:v>445.95585545681502</c:v>
                </c:pt>
                <c:pt idx="10194">
                  <c:v>445.90790618669001</c:v>
                </c:pt>
                <c:pt idx="10195">
                  <c:v>445.88817546847997</c:v>
                </c:pt>
                <c:pt idx="10196">
                  <c:v>445.86799598899501</c:v>
                </c:pt>
                <c:pt idx="10197">
                  <c:v>445.86165312566902</c:v>
                </c:pt>
                <c:pt idx="10198">
                  <c:v>445.861589476782</c:v>
                </c:pt>
                <c:pt idx="10199">
                  <c:v>445.84037443441002</c:v>
                </c:pt>
                <c:pt idx="10200">
                  <c:v>445.824635691965</c:v>
                </c:pt>
                <c:pt idx="10201">
                  <c:v>445.81206279385299</c:v>
                </c:pt>
                <c:pt idx="10202">
                  <c:v>445.78115228726199</c:v>
                </c:pt>
                <c:pt idx="10203">
                  <c:v>445.75772182952102</c:v>
                </c:pt>
                <c:pt idx="10204">
                  <c:v>445.73160633941001</c:v>
                </c:pt>
                <c:pt idx="10205">
                  <c:v>445.71996492633201</c:v>
                </c:pt>
                <c:pt idx="10206">
                  <c:v>445.71566052684</c:v>
                </c:pt>
                <c:pt idx="10207">
                  <c:v>445.71155389078899</c:v>
                </c:pt>
                <c:pt idx="10208">
                  <c:v>445.70113347844801</c:v>
                </c:pt>
                <c:pt idx="10209">
                  <c:v>445.69735844073699</c:v>
                </c:pt>
                <c:pt idx="10210">
                  <c:v>445.695787380578</c:v>
                </c:pt>
                <c:pt idx="10211">
                  <c:v>445.690293573671</c:v>
                </c:pt>
                <c:pt idx="10212">
                  <c:v>445.66591441057699</c:v>
                </c:pt>
                <c:pt idx="10213">
                  <c:v>445.65536189994702</c:v>
                </c:pt>
                <c:pt idx="10214">
                  <c:v>445.64773855123099</c:v>
                </c:pt>
                <c:pt idx="10215">
                  <c:v>445.62476332518702</c:v>
                </c:pt>
                <c:pt idx="10216">
                  <c:v>445.60649691072399</c:v>
                </c:pt>
                <c:pt idx="10217">
                  <c:v>445.59714122691997</c:v>
                </c:pt>
                <c:pt idx="10218">
                  <c:v>445.56571420274901</c:v>
                </c:pt>
                <c:pt idx="10219">
                  <c:v>445.55431676654899</c:v>
                </c:pt>
                <c:pt idx="10220">
                  <c:v>445.54820555921202</c:v>
                </c:pt>
                <c:pt idx="10221">
                  <c:v>445.53879276682301</c:v>
                </c:pt>
                <c:pt idx="10222">
                  <c:v>445.51346590694101</c:v>
                </c:pt>
                <c:pt idx="10223">
                  <c:v>445.503858672207</c:v>
                </c:pt>
                <c:pt idx="10224">
                  <c:v>445.50262567738997</c:v>
                </c:pt>
                <c:pt idx="10225">
                  <c:v>445.48393496895</c:v>
                </c:pt>
                <c:pt idx="10226">
                  <c:v>445.47549330032803</c:v>
                </c:pt>
                <c:pt idx="10227">
                  <c:v>445.451685635952</c:v>
                </c:pt>
                <c:pt idx="10228">
                  <c:v>445.44815941316398</c:v>
                </c:pt>
                <c:pt idx="10229">
                  <c:v>445.443543959848</c:v>
                </c:pt>
                <c:pt idx="10230">
                  <c:v>445.44057027142799</c:v>
                </c:pt>
                <c:pt idx="10231">
                  <c:v>445.41699596554997</c:v>
                </c:pt>
                <c:pt idx="10232">
                  <c:v>445.40598342610701</c:v>
                </c:pt>
                <c:pt idx="10233">
                  <c:v>445.37398240894601</c:v>
                </c:pt>
                <c:pt idx="10234">
                  <c:v>445.30113547953403</c:v>
                </c:pt>
                <c:pt idx="10235">
                  <c:v>445.30091170079902</c:v>
                </c:pt>
                <c:pt idx="10236">
                  <c:v>445.289731392828</c:v>
                </c:pt>
                <c:pt idx="10237">
                  <c:v>445.28090711786302</c:v>
                </c:pt>
                <c:pt idx="10238">
                  <c:v>445.27830065744098</c:v>
                </c:pt>
                <c:pt idx="10239">
                  <c:v>445.24030203483102</c:v>
                </c:pt>
                <c:pt idx="10240">
                  <c:v>445.22428203704698</c:v>
                </c:pt>
                <c:pt idx="10241">
                  <c:v>445.20950571485201</c:v>
                </c:pt>
                <c:pt idx="10242">
                  <c:v>445.20905410969698</c:v>
                </c:pt>
                <c:pt idx="10243">
                  <c:v>445.20325632215503</c:v>
                </c:pt>
                <c:pt idx="10244">
                  <c:v>445.19721376941601</c:v>
                </c:pt>
                <c:pt idx="10245">
                  <c:v>445.07142034292798</c:v>
                </c:pt>
                <c:pt idx="10246">
                  <c:v>445.054768733142</c:v>
                </c:pt>
                <c:pt idx="10247">
                  <c:v>445.04684996669499</c:v>
                </c:pt>
                <c:pt idx="10248">
                  <c:v>445.00652501854199</c:v>
                </c:pt>
                <c:pt idx="10249">
                  <c:v>444.99820994269498</c:v>
                </c:pt>
                <c:pt idx="10250">
                  <c:v>444.97823032427499</c:v>
                </c:pt>
                <c:pt idx="10251">
                  <c:v>444.96251650219898</c:v>
                </c:pt>
                <c:pt idx="10252">
                  <c:v>444.90203631532398</c:v>
                </c:pt>
                <c:pt idx="10253">
                  <c:v>444.90089238219798</c:v>
                </c:pt>
                <c:pt idx="10254">
                  <c:v>444.882458709969</c:v>
                </c:pt>
                <c:pt idx="10255">
                  <c:v>444.86473930152999</c:v>
                </c:pt>
                <c:pt idx="10256">
                  <c:v>444.86150082338003</c:v>
                </c:pt>
                <c:pt idx="10257">
                  <c:v>444.83377832658903</c:v>
                </c:pt>
                <c:pt idx="10258">
                  <c:v>444.82384069067803</c:v>
                </c:pt>
                <c:pt idx="10259">
                  <c:v>444.81571581708403</c:v>
                </c:pt>
                <c:pt idx="10260">
                  <c:v>444.79784537247201</c:v>
                </c:pt>
                <c:pt idx="10261">
                  <c:v>444.76717774579703</c:v>
                </c:pt>
                <c:pt idx="10262">
                  <c:v>444.76042679055502</c:v>
                </c:pt>
                <c:pt idx="10263">
                  <c:v>444.75335763067301</c:v>
                </c:pt>
                <c:pt idx="10264">
                  <c:v>444.71867034163802</c:v>
                </c:pt>
                <c:pt idx="10265">
                  <c:v>444.702124420686</c:v>
                </c:pt>
                <c:pt idx="10266">
                  <c:v>444.697484210315</c:v>
                </c:pt>
                <c:pt idx="10267">
                  <c:v>444.69102003153199</c:v>
                </c:pt>
                <c:pt idx="10268">
                  <c:v>444.68089821254301</c:v>
                </c:pt>
                <c:pt idx="10269">
                  <c:v>444.68028463635301</c:v>
                </c:pt>
                <c:pt idx="10270">
                  <c:v>444.64899204672002</c:v>
                </c:pt>
                <c:pt idx="10271">
                  <c:v>444.63173398419099</c:v>
                </c:pt>
                <c:pt idx="10272">
                  <c:v>444.590907218952</c:v>
                </c:pt>
                <c:pt idx="10273">
                  <c:v>444.58862465545798</c:v>
                </c:pt>
                <c:pt idx="10274">
                  <c:v>444.587345337773</c:v>
                </c:pt>
                <c:pt idx="10275">
                  <c:v>444.58238914848101</c:v>
                </c:pt>
                <c:pt idx="10276">
                  <c:v>444.58125725412799</c:v>
                </c:pt>
                <c:pt idx="10277">
                  <c:v>444.57849248981802</c:v>
                </c:pt>
                <c:pt idx="10278">
                  <c:v>444.54178468152298</c:v>
                </c:pt>
                <c:pt idx="10279">
                  <c:v>444.52182029797899</c:v>
                </c:pt>
                <c:pt idx="10280">
                  <c:v>444.51725271306401</c:v>
                </c:pt>
                <c:pt idx="10281">
                  <c:v>444.50245727674502</c:v>
                </c:pt>
                <c:pt idx="10282">
                  <c:v>444.49758796980802</c:v>
                </c:pt>
                <c:pt idx="10283">
                  <c:v>444.49593273349399</c:v>
                </c:pt>
                <c:pt idx="10284">
                  <c:v>444.47433326554398</c:v>
                </c:pt>
                <c:pt idx="10285">
                  <c:v>444.45522776993403</c:v>
                </c:pt>
                <c:pt idx="10286">
                  <c:v>444.44428697403498</c:v>
                </c:pt>
                <c:pt idx="10287">
                  <c:v>444.41910529463701</c:v>
                </c:pt>
                <c:pt idx="10288">
                  <c:v>444.38014567715999</c:v>
                </c:pt>
                <c:pt idx="10289">
                  <c:v>444.36067252514403</c:v>
                </c:pt>
                <c:pt idx="10290">
                  <c:v>444.34006164744301</c:v>
                </c:pt>
                <c:pt idx="10291">
                  <c:v>444.32101677965301</c:v>
                </c:pt>
                <c:pt idx="10292">
                  <c:v>444.31357474052299</c:v>
                </c:pt>
                <c:pt idx="10293">
                  <c:v>444.28460502874299</c:v>
                </c:pt>
                <c:pt idx="10294">
                  <c:v>444.27091170834598</c:v>
                </c:pt>
                <c:pt idx="10295">
                  <c:v>444.25135590045198</c:v>
                </c:pt>
                <c:pt idx="10296">
                  <c:v>444.250815116723</c:v>
                </c:pt>
                <c:pt idx="10297">
                  <c:v>444.21978242055599</c:v>
                </c:pt>
                <c:pt idx="10298">
                  <c:v>444.18032383589599</c:v>
                </c:pt>
                <c:pt idx="10299">
                  <c:v>444.1495596318</c:v>
                </c:pt>
                <c:pt idx="10300">
                  <c:v>444.14737590020098</c:v>
                </c:pt>
                <c:pt idx="10301">
                  <c:v>444.14514043311698</c:v>
                </c:pt>
                <c:pt idx="10302">
                  <c:v>444.11769214497798</c:v>
                </c:pt>
                <c:pt idx="10303">
                  <c:v>444.080654870243</c:v>
                </c:pt>
                <c:pt idx="10304">
                  <c:v>444.07914809871897</c:v>
                </c:pt>
                <c:pt idx="10305">
                  <c:v>444.05032748743901</c:v>
                </c:pt>
                <c:pt idx="10306">
                  <c:v>444.04635318422999</c:v>
                </c:pt>
                <c:pt idx="10307">
                  <c:v>444.02037479126602</c:v>
                </c:pt>
                <c:pt idx="10308">
                  <c:v>444.00501581262398</c:v>
                </c:pt>
                <c:pt idx="10309">
                  <c:v>444.00061307233602</c:v>
                </c:pt>
                <c:pt idx="10310">
                  <c:v>443.97513402376899</c:v>
                </c:pt>
                <c:pt idx="10311">
                  <c:v>443.96964888257901</c:v>
                </c:pt>
                <c:pt idx="10312">
                  <c:v>443.92577906860402</c:v>
                </c:pt>
                <c:pt idx="10313">
                  <c:v>443.91646363715898</c:v>
                </c:pt>
                <c:pt idx="10314">
                  <c:v>443.909802003891</c:v>
                </c:pt>
                <c:pt idx="10315">
                  <c:v>443.90522646474398</c:v>
                </c:pt>
                <c:pt idx="10316">
                  <c:v>443.90434528722602</c:v>
                </c:pt>
                <c:pt idx="10317">
                  <c:v>443.86284581754001</c:v>
                </c:pt>
                <c:pt idx="10318">
                  <c:v>443.85108191659799</c:v>
                </c:pt>
                <c:pt idx="10319">
                  <c:v>443.84751156445299</c:v>
                </c:pt>
                <c:pt idx="10320">
                  <c:v>443.830231857483</c:v>
                </c:pt>
                <c:pt idx="10321">
                  <c:v>443.77701291602</c:v>
                </c:pt>
                <c:pt idx="10322">
                  <c:v>443.75111875703902</c:v>
                </c:pt>
                <c:pt idx="10323">
                  <c:v>443.72484480576901</c:v>
                </c:pt>
                <c:pt idx="10324">
                  <c:v>443.71575326867901</c:v>
                </c:pt>
                <c:pt idx="10325">
                  <c:v>443.70625889929198</c:v>
                </c:pt>
                <c:pt idx="10326">
                  <c:v>443.701349990876</c:v>
                </c:pt>
                <c:pt idx="10327">
                  <c:v>443.66479889421697</c:v>
                </c:pt>
                <c:pt idx="10328">
                  <c:v>443.66111463444599</c:v>
                </c:pt>
                <c:pt idx="10329">
                  <c:v>443.657585700205</c:v>
                </c:pt>
                <c:pt idx="10330">
                  <c:v>443.64132123195202</c:v>
                </c:pt>
                <c:pt idx="10331">
                  <c:v>443.59196239066802</c:v>
                </c:pt>
                <c:pt idx="10332">
                  <c:v>443.58633867145102</c:v>
                </c:pt>
                <c:pt idx="10333">
                  <c:v>443.57021627438297</c:v>
                </c:pt>
                <c:pt idx="10334">
                  <c:v>443.53137209681898</c:v>
                </c:pt>
                <c:pt idx="10335">
                  <c:v>443.48065988069101</c:v>
                </c:pt>
                <c:pt idx="10336">
                  <c:v>443.47124783845197</c:v>
                </c:pt>
                <c:pt idx="10337">
                  <c:v>443.47109559308097</c:v>
                </c:pt>
                <c:pt idx="10338">
                  <c:v>443.45227320775001</c:v>
                </c:pt>
                <c:pt idx="10339">
                  <c:v>443.44220567032698</c:v>
                </c:pt>
                <c:pt idx="10340">
                  <c:v>443.43151664202702</c:v>
                </c:pt>
                <c:pt idx="10341">
                  <c:v>443.384319504654</c:v>
                </c:pt>
                <c:pt idx="10342">
                  <c:v>443.36042655545498</c:v>
                </c:pt>
                <c:pt idx="10343">
                  <c:v>443.33721843754898</c:v>
                </c:pt>
                <c:pt idx="10344">
                  <c:v>443.33387258288002</c:v>
                </c:pt>
                <c:pt idx="10345">
                  <c:v>443.31962396150101</c:v>
                </c:pt>
                <c:pt idx="10346">
                  <c:v>443.30540829591598</c:v>
                </c:pt>
                <c:pt idx="10347">
                  <c:v>443.29019464549498</c:v>
                </c:pt>
                <c:pt idx="10348">
                  <c:v>443.26998711204402</c:v>
                </c:pt>
                <c:pt idx="10349">
                  <c:v>443.24969686891501</c:v>
                </c:pt>
                <c:pt idx="10350">
                  <c:v>443.17871046823899</c:v>
                </c:pt>
                <c:pt idx="10351">
                  <c:v>443.16119073268601</c:v>
                </c:pt>
                <c:pt idx="10352">
                  <c:v>443.11770517629202</c:v>
                </c:pt>
                <c:pt idx="10353">
                  <c:v>443.09305324294797</c:v>
                </c:pt>
                <c:pt idx="10354">
                  <c:v>443.08626843192297</c:v>
                </c:pt>
                <c:pt idx="10355">
                  <c:v>443.052446805616</c:v>
                </c:pt>
                <c:pt idx="10356">
                  <c:v>443.04759623877402</c:v>
                </c:pt>
                <c:pt idx="10357">
                  <c:v>443.04587138892703</c:v>
                </c:pt>
                <c:pt idx="10358">
                  <c:v>443.02452676708799</c:v>
                </c:pt>
                <c:pt idx="10359">
                  <c:v>443.021104712941</c:v>
                </c:pt>
                <c:pt idx="10360">
                  <c:v>443.02059644709999</c:v>
                </c:pt>
                <c:pt idx="10361">
                  <c:v>443.01946569432101</c:v>
                </c:pt>
                <c:pt idx="10362">
                  <c:v>443.00625461799098</c:v>
                </c:pt>
                <c:pt idx="10363">
                  <c:v>443.004500517655</c:v>
                </c:pt>
                <c:pt idx="10364">
                  <c:v>442.96969043963998</c:v>
                </c:pt>
                <c:pt idx="10365">
                  <c:v>442.936924063601</c:v>
                </c:pt>
                <c:pt idx="10366">
                  <c:v>442.92572468015697</c:v>
                </c:pt>
                <c:pt idx="10367">
                  <c:v>442.91968444003601</c:v>
                </c:pt>
                <c:pt idx="10368">
                  <c:v>442.90056291700301</c:v>
                </c:pt>
                <c:pt idx="10369">
                  <c:v>442.89135937298198</c:v>
                </c:pt>
                <c:pt idx="10370">
                  <c:v>442.88954476096302</c:v>
                </c:pt>
                <c:pt idx="10371">
                  <c:v>442.8861362916</c:v>
                </c:pt>
                <c:pt idx="10372">
                  <c:v>442.88374687450698</c:v>
                </c:pt>
                <c:pt idx="10373">
                  <c:v>442.88204444339198</c:v>
                </c:pt>
                <c:pt idx="10374">
                  <c:v>442.87991414297602</c:v>
                </c:pt>
                <c:pt idx="10375">
                  <c:v>442.87593413082197</c:v>
                </c:pt>
                <c:pt idx="10376">
                  <c:v>442.848834306806</c:v>
                </c:pt>
                <c:pt idx="10377">
                  <c:v>442.82443952573999</c:v>
                </c:pt>
                <c:pt idx="10378">
                  <c:v>442.804337899362</c:v>
                </c:pt>
                <c:pt idx="10379">
                  <c:v>442.79808479513503</c:v>
                </c:pt>
                <c:pt idx="10380">
                  <c:v>442.78041732642401</c:v>
                </c:pt>
                <c:pt idx="10381">
                  <c:v>442.752979588899</c:v>
                </c:pt>
                <c:pt idx="10382">
                  <c:v>442.72719340165298</c:v>
                </c:pt>
                <c:pt idx="10383">
                  <c:v>442.71780185178</c:v>
                </c:pt>
                <c:pt idx="10384">
                  <c:v>442.69256479464502</c:v>
                </c:pt>
                <c:pt idx="10385">
                  <c:v>442.65649068672099</c:v>
                </c:pt>
                <c:pt idx="10386">
                  <c:v>442.64994005150902</c:v>
                </c:pt>
                <c:pt idx="10387">
                  <c:v>442.64113725675998</c:v>
                </c:pt>
                <c:pt idx="10388">
                  <c:v>442.64094339148699</c:v>
                </c:pt>
                <c:pt idx="10389">
                  <c:v>442.63288150579598</c:v>
                </c:pt>
                <c:pt idx="10390">
                  <c:v>442.61737342284698</c:v>
                </c:pt>
                <c:pt idx="10391">
                  <c:v>442.59604891041801</c:v>
                </c:pt>
                <c:pt idx="10392">
                  <c:v>442.58121645336303</c:v>
                </c:pt>
                <c:pt idx="10393">
                  <c:v>442.54155535817</c:v>
                </c:pt>
                <c:pt idx="10394">
                  <c:v>442.51435727340902</c:v>
                </c:pt>
                <c:pt idx="10395">
                  <c:v>442.50638664625598</c:v>
                </c:pt>
                <c:pt idx="10396">
                  <c:v>442.47716730325902</c:v>
                </c:pt>
                <c:pt idx="10397">
                  <c:v>442.437425525246</c:v>
                </c:pt>
                <c:pt idx="10398">
                  <c:v>442.410641342769</c:v>
                </c:pt>
                <c:pt idx="10399">
                  <c:v>442.41005977740798</c:v>
                </c:pt>
                <c:pt idx="10400">
                  <c:v>442.394061760966</c:v>
                </c:pt>
                <c:pt idx="10401">
                  <c:v>442.37133520372299</c:v>
                </c:pt>
                <c:pt idx="10402">
                  <c:v>442.35739376445298</c:v>
                </c:pt>
                <c:pt idx="10403">
                  <c:v>442.34935462042301</c:v>
                </c:pt>
                <c:pt idx="10404">
                  <c:v>442.29892957195199</c:v>
                </c:pt>
                <c:pt idx="10405">
                  <c:v>442.29649339798101</c:v>
                </c:pt>
                <c:pt idx="10406">
                  <c:v>442.28210854064298</c:v>
                </c:pt>
                <c:pt idx="10407">
                  <c:v>442.27304244460299</c:v>
                </c:pt>
                <c:pt idx="10408">
                  <c:v>442.269452929137</c:v>
                </c:pt>
                <c:pt idx="10409">
                  <c:v>442.26477828869599</c:v>
                </c:pt>
                <c:pt idx="10410">
                  <c:v>442.26067905536001</c:v>
                </c:pt>
                <c:pt idx="10411">
                  <c:v>442.257091300198</c:v>
                </c:pt>
                <c:pt idx="10412">
                  <c:v>442.21256863189302</c:v>
                </c:pt>
                <c:pt idx="10413">
                  <c:v>442.18167428808499</c:v>
                </c:pt>
                <c:pt idx="10414">
                  <c:v>442.15950101495798</c:v>
                </c:pt>
                <c:pt idx="10415">
                  <c:v>442.149055300714</c:v>
                </c:pt>
                <c:pt idx="10416">
                  <c:v>442.13606791174197</c:v>
                </c:pt>
                <c:pt idx="10417">
                  <c:v>442.12090592650202</c:v>
                </c:pt>
                <c:pt idx="10418">
                  <c:v>442.10733143023401</c:v>
                </c:pt>
                <c:pt idx="10419">
                  <c:v>442.06146656119699</c:v>
                </c:pt>
                <c:pt idx="10420">
                  <c:v>442.06134715070499</c:v>
                </c:pt>
                <c:pt idx="10421">
                  <c:v>442.02549944120398</c:v>
                </c:pt>
                <c:pt idx="10422">
                  <c:v>441.99432083630199</c:v>
                </c:pt>
                <c:pt idx="10423">
                  <c:v>441.95889233408502</c:v>
                </c:pt>
                <c:pt idx="10424">
                  <c:v>441.93102892166598</c:v>
                </c:pt>
                <c:pt idx="10425">
                  <c:v>441.92278134541698</c:v>
                </c:pt>
                <c:pt idx="10426">
                  <c:v>441.91847197575601</c:v>
                </c:pt>
                <c:pt idx="10427">
                  <c:v>441.90404890874601</c:v>
                </c:pt>
                <c:pt idx="10428">
                  <c:v>441.900656702513</c:v>
                </c:pt>
                <c:pt idx="10429">
                  <c:v>441.89641316789698</c:v>
                </c:pt>
                <c:pt idx="10430">
                  <c:v>441.88458930182497</c:v>
                </c:pt>
                <c:pt idx="10431">
                  <c:v>441.88124150844197</c:v>
                </c:pt>
                <c:pt idx="10432">
                  <c:v>441.86812312491003</c:v>
                </c:pt>
                <c:pt idx="10433">
                  <c:v>441.86313421098703</c:v>
                </c:pt>
                <c:pt idx="10434">
                  <c:v>441.84099362866198</c:v>
                </c:pt>
                <c:pt idx="10435">
                  <c:v>441.833514733816</c:v>
                </c:pt>
                <c:pt idx="10436">
                  <c:v>441.829609175173</c:v>
                </c:pt>
                <c:pt idx="10437">
                  <c:v>441.811211997101</c:v>
                </c:pt>
                <c:pt idx="10438">
                  <c:v>441.80551538559001</c:v>
                </c:pt>
                <c:pt idx="10439">
                  <c:v>441.75429504806999</c:v>
                </c:pt>
                <c:pt idx="10440">
                  <c:v>441.75227426843998</c:v>
                </c:pt>
                <c:pt idx="10441">
                  <c:v>441.75065985421298</c:v>
                </c:pt>
                <c:pt idx="10442">
                  <c:v>441.73345474876203</c:v>
                </c:pt>
                <c:pt idx="10443">
                  <c:v>441.69561192055897</c:v>
                </c:pt>
                <c:pt idx="10444">
                  <c:v>441.681629395681</c:v>
                </c:pt>
                <c:pt idx="10445">
                  <c:v>441.66836886012999</c:v>
                </c:pt>
                <c:pt idx="10446">
                  <c:v>441.66232162749998</c:v>
                </c:pt>
                <c:pt idx="10447">
                  <c:v>441.56539241578702</c:v>
                </c:pt>
                <c:pt idx="10448">
                  <c:v>441.559415006206</c:v>
                </c:pt>
                <c:pt idx="10449">
                  <c:v>441.545067776341</c:v>
                </c:pt>
                <c:pt idx="10450">
                  <c:v>441.53270709749398</c:v>
                </c:pt>
                <c:pt idx="10451">
                  <c:v>441.51545626627598</c:v>
                </c:pt>
                <c:pt idx="10452">
                  <c:v>441.49151709717597</c:v>
                </c:pt>
                <c:pt idx="10453">
                  <c:v>441.47614545038499</c:v>
                </c:pt>
                <c:pt idx="10454">
                  <c:v>441.46030297084297</c:v>
                </c:pt>
                <c:pt idx="10455">
                  <c:v>441.43899244839002</c:v>
                </c:pt>
                <c:pt idx="10456">
                  <c:v>441.39371563833498</c:v>
                </c:pt>
                <c:pt idx="10457">
                  <c:v>441.369878219871</c:v>
                </c:pt>
                <c:pt idx="10458">
                  <c:v>441.36003679654402</c:v>
                </c:pt>
                <c:pt idx="10459">
                  <c:v>441.32625290342003</c:v>
                </c:pt>
                <c:pt idx="10460">
                  <c:v>441.32516686926198</c:v>
                </c:pt>
                <c:pt idx="10461">
                  <c:v>441.31887421322</c:v>
                </c:pt>
                <c:pt idx="10462">
                  <c:v>441.28104653154497</c:v>
                </c:pt>
                <c:pt idx="10463">
                  <c:v>441.27422885279401</c:v>
                </c:pt>
                <c:pt idx="10464">
                  <c:v>441.23026290758997</c:v>
                </c:pt>
                <c:pt idx="10465">
                  <c:v>441.20967110144102</c:v>
                </c:pt>
                <c:pt idx="10466">
                  <c:v>441.18898834189798</c:v>
                </c:pt>
                <c:pt idx="10467">
                  <c:v>441.17835290888303</c:v>
                </c:pt>
                <c:pt idx="10468">
                  <c:v>441.13269780406898</c:v>
                </c:pt>
                <c:pt idx="10469">
                  <c:v>441.12595291768099</c:v>
                </c:pt>
                <c:pt idx="10470">
                  <c:v>441.11992547238998</c:v>
                </c:pt>
                <c:pt idx="10471">
                  <c:v>441.106280611324</c:v>
                </c:pt>
                <c:pt idx="10472">
                  <c:v>441.10482283998999</c:v>
                </c:pt>
                <c:pt idx="10473">
                  <c:v>441.03806924480199</c:v>
                </c:pt>
                <c:pt idx="10474">
                  <c:v>441.030846858205</c:v>
                </c:pt>
                <c:pt idx="10475">
                  <c:v>441.02353802758103</c:v>
                </c:pt>
                <c:pt idx="10476">
                  <c:v>441.00632998979597</c:v>
                </c:pt>
                <c:pt idx="10477">
                  <c:v>441.00505007456502</c:v>
                </c:pt>
                <c:pt idx="10478">
                  <c:v>441.00366548409198</c:v>
                </c:pt>
                <c:pt idx="10479">
                  <c:v>441.00062388431201</c:v>
                </c:pt>
                <c:pt idx="10480">
                  <c:v>440.98251763537399</c:v>
                </c:pt>
                <c:pt idx="10481">
                  <c:v>440.95624910518501</c:v>
                </c:pt>
                <c:pt idx="10482">
                  <c:v>440.94344937074499</c:v>
                </c:pt>
                <c:pt idx="10483">
                  <c:v>440.92293932877499</c:v>
                </c:pt>
                <c:pt idx="10484">
                  <c:v>440.92018158325402</c:v>
                </c:pt>
                <c:pt idx="10485">
                  <c:v>440.91049042730299</c:v>
                </c:pt>
                <c:pt idx="10486">
                  <c:v>440.90845718733101</c:v>
                </c:pt>
                <c:pt idx="10487">
                  <c:v>440.83560120412199</c:v>
                </c:pt>
                <c:pt idx="10488">
                  <c:v>440.83319108945801</c:v>
                </c:pt>
                <c:pt idx="10489">
                  <c:v>440.830879099794</c:v>
                </c:pt>
                <c:pt idx="10490">
                  <c:v>440.82507280835199</c:v>
                </c:pt>
                <c:pt idx="10491">
                  <c:v>440.81094024314001</c:v>
                </c:pt>
                <c:pt idx="10492">
                  <c:v>440.77928286026503</c:v>
                </c:pt>
                <c:pt idx="10493">
                  <c:v>440.76577659606102</c:v>
                </c:pt>
                <c:pt idx="10494">
                  <c:v>440.733745111909</c:v>
                </c:pt>
                <c:pt idx="10495">
                  <c:v>440.68016907103902</c:v>
                </c:pt>
                <c:pt idx="10496">
                  <c:v>440.65510236352901</c:v>
                </c:pt>
                <c:pt idx="10497">
                  <c:v>440.65125076377899</c:v>
                </c:pt>
                <c:pt idx="10498">
                  <c:v>440.64949133341798</c:v>
                </c:pt>
                <c:pt idx="10499">
                  <c:v>440.63907820584501</c:v>
                </c:pt>
                <c:pt idx="10500">
                  <c:v>440.63650636582997</c:v>
                </c:pt>
                <c:pt idx="10501">
                  <c:v>440.63422715731502</c:v>
                </c:pt>
                <c:pt idx="10502">
                  <c:v>440.61335964504298</c:v>
                </c:pt>
                <c:pt idx="10503">
                  <c:v>440.60434089703602</c:v>
                </c:pt>
                <c:pt idx="10504">
                  <c:v>440.59315669210503</c:v>
                </c:pt>
                <c:pt idx="10505">
                  <c:v>440.58688598607398</c:v>
                </c:pt>
                <c:pt idx="10506">
                  <c:v>440.58612187737202</c:v>
                </c:pt>
                <c:pt idx="10507">
                  <c:v>440.499424275308</c:v>
                </c:pt>
                <c:pt idx="10508">
                  <c:v>440.48371592393897</c:v>
                </c:pt>
                <c:pt idx="10509">
                  <c:v>440.47570527878702</c:v>
                </c:pt>
                <c:pt idx="10510">
                  <c:v>440.445678917647</c:v>
                </c:pt>
                <c:pt idx="10511">
                  <c:v>440.43021144542701</c:v>
                </c:pt>
                <c:pt idx="10512">
                  <c:v>440.41772509085899</c:v>
                </c:pt>
                <c:pt idx="10513">
                  <c:v>440.38332602759101</c:v>
                </c:pt>
                <c:pt idx="10514">
                  <c:v>440.37025988934801</c:v>
                </c:pt>
                <c:pt idx="10515">
                  <c:v>440.31533198122901</c:v>
                </c:pt>
                <c:pt idx="10516">
                  <c:v>440.31190654524499</c:v>
                </c:pt>
                <c:pt idx="10517">
                  <c:v>440.304426716173</c:v>
                </c:pt>
                <c:pt idx="10518">
                  <c:v>440.25172186693499</c:v>
                </c:pt>
                <c:pt idx="10519">
                  <c:v>440.24305727925503</c:v>
                </c:pt>
                <c:pt idx="10520">
                  <c:v>440.23594372225699</c:v>
                </c:pt>
                <c:pt idx="10521">
                  <c:v>440.22929072313599</c:v>
                </c:pt>
                <c:pt idx="10522">
                  <c:v>440.22728443589398</c:v>
                </c:pt>
                <c:pt idx="10523">
                  <c:v>440.2187385373</c:v>
                </c:pt>
                <c:pt idx="10524">
                  <c:v>440.20771608039701</c:v>
                </c:pt>
                <c:pt idx="10525">
                  <c:v>440.17987252391299</c:v>
                </c:pt>
                <c:pt idx="10526">
                  <c:v>440.17028631559498</c:v>
                </c:pt>
                <c:pt idx="10527">
                  <c:v>440.162106018526</c:v>
                </c:pt>
                <c:pt idx="10528">
                  <c:v>440.16202712709702</c:v>
                </c:pt>
                <c:pt idx="10529">
                  <c:v>440.131875298838</c:v>
                </c:pt>
                <c:pt idx="10530">
                  <c:v>440.117422572713</c:v>
                </c:pt>
                <c:pt idx="10531">
                  <c:v>440.10210496015299</c:v>
                </c:pt>
                <c:pt idx="10532">
                  <c:v>440.09615140106098</c:v>
                </c:pt>
                <c:pt idx="10533">
                  <c:v>440.06429343999798</c:v>
                </c:pt>
                <c:pt idx="10534">
                  <c:v>440.04370799769902</c:v>
                </c:pt>
                <c:pt idx="10535">
                  <c:v>440.02709833378498</c:v>
                </c:pt>
                <c:pt idx="10536">
                  <c:v>440.01449789808402</c:v>
                </c:pt>
                <c:pt idx="10537">
                  <c:v>440.01187654623902</c:v>
                </c:pt>
                <c:pt idx="10538">
                  <c:v>439.98164657918102</c:v>
                </c:pt>
                <c:pt idx="10539">
                  <c:v>439.964155262264</c:v>
                </c:pt>
                <c:pt idx="10540">
                  <c:v>439.92720444171403</c:v>
                </c:pt>
                <c:pt idx="10541">
                  <c:v>439.89601226080902</c:v>
                </c:pt>
                <c:pt idx="10542">
                  <c:v>439.87820154314301</c:v>
                </c:pt>
                <c:pt idx="10543">
                  <c:v>439.87454478039501</c:v>
                </c:pt>
                <c:pt idx="10544">
                  <c:v>439.87030142998498</c:v>
                </c:pt>
                <c:pt idx="10545">
                  <c:v>439.863752374363</c:v>
                </c:pt>
                <c:pt idx="10546">
                  <c:v>439.85965413913101</c:v>
                </c:pt>
                <c:pt idx="10547">
                  <c:v>439.85355780004102</c:v>
                </c:pt>
                <c:pt idx="10548">
                  <c:v>439.83418690165001</c:v>
                </c:pt>
                <c:pt idx="10549">
                  <c:v>439.81812339074901</c:v>
                </c:pt>
                <c:pt idx="10550">
                  <c:v>439.79525574984098</c:v>
                </c:pt>
                <c:pt idx="10551">
                  <c:v>439.78354519097002</c:v>
                </c:pt>
                <c:pt idx="10552">
                  <c:v>439.78018219261497</c:v>
                </c:pt>
                <c:pt idx="10553">
                  <c:v>439.77602967555703</c:v>
                </c:pt>
                <c:pt idx="10554">
                  <c:v>439.75911341903901</c:v>
                </c:pt>
                <c:pt idx="10555">
                  <c:v>439.75886013170998</c:v>
                </c:pt>
                <c:pt idx="10556">
                  <c:v>439.75677942984998</c:v>
                </c:pt>
                <c:pt idx="10557">
                  <c:v>439.75061835261499</c:v>
                </c:pt>
                <c:pt idx="10558">
                  <c:v>439.74711437606499</c:v>
                </c:pt>
                <c:pt idx="10559">
                  <c:v>439.72605466089902</c:v>
                </c:pt>
                <c:pt idx="10560">
                  <c:v>439.72374576419998</c:v>
                </c:pt>
                <c:pt idx="10561">
                  <c:v>439.722569884172</c:v>
                </c:pt>
                <c:pt idx="10562">
                  <c:v>439.66046263571201</c:v>
                </c:pt>
                <c:pt idx="10563">
                  <c:v>439.64192174711002</c:v>
                </c:pt>
                <c:pt idx="10564">
                  <c:v>439.63924531909799</c:v>
                </c:pt>
                <c:pt idx="10565">
                  <c:v>439.635540986585</c:v>
                </c:pt>
                <c:pt idx="10566">
                  <c:v>439.63297717552001</c:v>
                </c:pt>
                <c:pt idx="10567">
                  <c:v>439.628888335657</c:v>
                </c:pt>
                <c:pt idx="10568">
                  <c:v>439.61043927802803</c:v>
                </c:pt>
                <c:pt idx="10569">
                  <c:v>439.60670583925003</c:v>
                </c:pt>
                <c:pt idx="10570">
                  <c:v>439.566175151148</c:v>
                </c:pt>
                <c:pt idx="10571">
                  <c:v>439.55070499473499</c:v>
                </c:pt>
                <c:pt idx="10572">
                  <c:v>439.53170971930501</c:v>
                </c:pt>
                <c:pt idx="10573">
                  <c:v>439.49103844006697</c:v>
                </c:pt>
                <c:pt idx="10574">
                  <c:v>439.46947331059101</c:v>
                </c:pt>
                <c:pt idx="10575">
                  <c:v>439.41176395775801</c:v>
                </c:pt>
                <c:pt idx="10576">
                  <c:v>439.373893936466</c:v>
                </c:pt>
                <c:pt idx="10577">
                  <c:v>439.37230422369498</c:v>
                </c:pt>
                <c:pt idx="10578">
                  <c:v>439.36096990088299</c:v>
                </c:pt>
                <c:pt idx="10579">
                  <c:v>439.33931149365998</c:v>
                </c:pt>
                <c:pt idx="10580">
                  <c:v>439.32326760917999</c:v>
                </c:pt>
                <c:pt idx="10581">
                  <c:v>439.300242775681</c:v>
                </c:pt>
                <c:pt idx="10582">
                  <c:v>439.28518746386902</c:v>
                </c:pt>
                <c:pt idx="10583">
                  <c:v>439.266091072893</c:v>
                </c:pt>
                <c:pt idx="10584">
                  <c:v>439.26006383673399</c:v>
                </c:pt>
                <c:pt idx="10585">
                  <c:v>439.25306967583401</c:v>
                </c:pt>
                <c:pt idx="10586">
                  <c:v>439.25223421670501</c:v>
                </c:pt>
                <c:pt idx="10587">
                  <c:v>439.24250331320297</c:v>
                </c:pt>
                <c:pt idx="10588">
                  <c:v>439.24212265328299</c:v>
                </c:pt>
                <c:pt idx="10589">
                  <c:v>439.23757257150299</c:v>
                </c:pt>
                <c:pt idx="10590">
                  <c:v>439.23723142665301</c:v>
                </c:pt>
                <c:pt idx="10591">
                  <c:v>439.22324469082599</c:v>
                </c:pt>
                <c:pt idx="10592">
                  <c:v>439.20806086089101</c:v>
                </c:pt>
                <c:pt idx="10593">
                  <c:v>439.20298220098903</c:v>
                </c:pt>
                <c:pt idx="10594">
                  <c:v>439.19666133879002</c:v>
                </c:pt>
                <c:pt idx="10595">
                  <c:v>439.15683716266801</c:v>
                </c:pt>
                <c:pt idx="10596">
                  <c:v>439.14979852347898</c:v>
                </c:pt>
                <c:pt idx="10597">
                  <c:v>439.14933924126399</c:v>
                </c:pt>
                <c:pt idx="10598">
                  <c:v>439.14112075543397</c:v>
                </c:pt>
                <c:pt idx="10599">
                  <c:v>439.12974535978702</c:v>
                </c:pt>
                <c:pt idx="10600">
                  <c:v>439.11990330513902</c:v>
                </c:pt>
                <c:pt idx="10601">
                  <c:v>439.09723015018</c:v>
                </c:pt>
                <c:pt idx="10602">
                  <c:v>439.09333248938498</c:v>
                </c:pt>
                <c:pt idx="10603">
                  <c:v>439.05105410326797</c:v>
                </c:pt>
                <c:pt idx="10604">
                  <c:v>439.03939831949702</c:v>
                </c:pt>
                <c:pt idx="10605">
                  <c:v>439.03869201592801</c:v>
                </c:pt>
                <c:pt idx="10606">
                  <c:v>439.03593554151399</c:v>
                </c:pt>
                <c:pt idx="10607">
                  <c:v>439.02693848808701</c:v>
                </c:pt>
                <c:pt idx="10608">
                  <c:v>439.023865608618</c:v>
                </c:pt>
                <c:pt idx="10609">
                  <c:v>439.01175053455</c:v>
                </c:pt>
                <c:pt idx="10610">
                  <c:v>439.01023321016498</c:v>
                </c:pt>
                <c:pt idx="10611">
                  <c:v>438.98345945379901</c:v>
                </c:pt>
                <c:pt idx="10612">
                  <c:v>438.93730033116702</c:v>
                </c:pt>
                <c:pt idx="10613">
                  <c:v>438.93424884489701</c:v>
                </c:pt>
                <c:pt idx="10614">
                  <c:v>438.90627608483999</c:v>
                </c:pt>
                <c:pt idx="10615">
                  <c:v>438.90598706972901</c:v>
                </c:pt>
                <c:pt idx="10616">
                  <c:v>438.860609907737</c:v>
                </c:pt>
                <c:pt idx="10617">
                  <c:v>438.84986240475098</c:v>
                </c:pt>
                <c:pt idx="10618">
                  <c:v>438.84876663456402</c:v>
                </c:pt>
                <c:pt idx="10619">
                  <c:v>438.84205073390802</c:v>
                </c:pt>
                <c:pt idx="10620">
                  <c:v>438.81253063755702</c:v>
                </c:pt>
                <c:pt idx="10621">
                  <c:v>438.76591109998998</c:v>
                </c:pt>
                <c:pt idx="10622">
                  <c:v>438.73944768431898</c:v>
                </c:pt>
                <c:pt idx="10623">
                  <c:v>438.706432427408</c:v>
                </c:pt>
                <c:pt idx="10624">
                  <c:v>438.69645125897102</c:v>
                </c:pt>
                <c:pt idx="10625">
                  <c:v>438.68473649797698</c:v>
                </c:pt>
                <c:pt idx="10626">
                  <c:v>438.645552861532</c:v>
                </c:pt>
                <c:pt idx="10627">
                  <c:v>438.60728586545298</c:v>
                </c:pt>
                <c:pt idx="10628">
                  <c:v>438.579814457868</c:v>
                </c:pt>
                <c:pt idx="10629">
                  <c:v>438.54542463707702</c:v>
                </c:pt>
                <c:pt idx="10630">
                  <c:v>438.52434667108798</c:v>
                </c:pt>
                <c:pt idx="10631">
                  <c:v>438.52264847955399</c:v>
                </c:pt>
                <c:pt idx="10632">
                  <c:v>438.45736960139499</c:v>
                </c:pt>
                <c:pt idx="10633">
                  <c:v>438.396941755125</c:v>
                </c:pt>
                <c:pt idx="10634">
                  <c:v>438.39064367101201</c:v>
                </c:pt>
                <c:pt idx="10635">
                  <c:v>438.38890118139301</c:v>
                </c:pt>
                <c:pt idx="10636">
                  <c:v>438.360391697323</c:v>
                </c:pt>
                <c:pt idx="10637">
                  <c:v>438.35821848373098</c:v>
                </c:pt>
                <c:pt idx="10638">
                  <c:v>438.35374585549602</c:v>
                </c:pt>
                <c:pt idx="10639">
                  <c:v>438.33830332643203</c:v>
                </c:pt>
                <c:pt idx="10640">
                  <c:v>438.33230918331401</c:v>
                </c:pt>
                <c:pt idx="10641">
                  <c:v>438.325492912524</c:v>
                </c:pt>
                <c:pt idx="10642">
                  <c:v>438.32239794637701</c:v>
                </c:pt>
                <c:pt idx="10643">
                  <c:v>438.31007481733099</c:v>
                </c:pt>
                <c:pt idx="10644">
                  <c:v>438.27473750754302</c:v>
                </c:pt>
                <c:pt idx="10645">
                  <c:v>438.270312203076</c:v>
                </c:pt>
                <c:pt idx="10646">
                  <c:v>438.258167312745</c:v>
                </c:pt>
                <c:pt idx="10647">
                  <c:v>438.20383949464502</c:v>
                </c:pt>
                <c:pt idx="10648">
                  <c:v>438.20322645009497</c:v>
                </c:pt>
                <c:pt idx="10649">
                  <c:v>438.20245326608699</c:v>
                </c:pt>
                <c:pt idx="10650">
                  <c:v>438.18403369394798</c:v>
                </c:pt>
                <c:pt idx="10651">
                  <c:v>438.16400877794302</c:v>
                </c:pt>
                <c:pt idx="10652">
                  <c:v>438.15218033508103</c:v>
                </c:pt>
                <c:pt idx="10653">
                  <c:v>438.14913598899398</c:v>
                </c:pt>
                <c:pt idx="10654">
                  <c:v>438.14776197353802</c:v>
                </c:pt>
                <c:pt idx="10655">
                  <c:v>438.14170696763301</c:v>
                </c:pt>
                <c:pt idx="10656">
                  <c:v>438.12623844864697</c:v>
                </c:pt>
                <c:pt idx="10657">
                  <c:v>438.11352985024303</c:v>
                </c:pt>
                <c:pt idx="10658">
                  <c:v>438.09801573929502</c:v>
                </c:pt>
                <c:pt idx="10659">
                  <c:v>438.07396216959597</c:v>
                </c:pt>
                <c:pt idx="10660">
                  <c:v>438.0664699312</c:v>
                </c:pt>
                <c:pt idx="10661">
                  <c:v>438.05621622461098</c:v>
                </c:pt>
                <c:pt idx="10662">
                  <c:v>438.04196282363</c:v>
                </c:pt>
                <c:pt idx="10663">
                  <c:v>438.012093355339</c:v>
                </c:pt>
                <c:pt idx="10664">
                  <c:v>437.99795964183301</c:v>
                </c:pt>
                <c:pt idx="10665">
                  <c:v>437.994872968415</c:v>
                </c:pt>
                <c:pt idx="10666">
                  <c:v>437.98570691683102</c:v>
                </c:pt>
                <c:pt idx="10667">
                  <c:v>437.982233552119</c:v>
                </c:pt>
                <c:pt idx="10668">
                  <c:v>437.97978850641903</c:v>
                </c:pt>
                <c:pt idx="10669">
                  <c:v>437.97103159178499</c:v>
                </c:pt>
                <c:pt idx="10670">
                  <c:v>437.90468061570903</c:v>
                </c:pt>
                <c:pt idx="10671">
                  <c:v>437.86443525051601</c:v>
                </c:pt>
                <c:pt idx="10672">
                  <c:v>437.85431817056798</c:v>
                </c:pt>
                <c:pt idx="10673">
                  <c:v>437.833751965896</c:v>
                </c:pt>
                <c:pt idx="10674">
                  <c:v>437.80456548885098</c:v>
                </c:pt>
                <c:pt idx="10675">
                  <c:v>437.78472308405799</c:v>
                </c:pt>
                <c:pt idx="10676">
                  <c:v>437.766015214101</c:v>
                </c:pt>
                <c:pt idx="10677">
                  <c:v>437.76154428201397</c:v>
                </c:pt>
                <c:pt idx="10678">
                  <c:v>437.74073755207002</c:v>
                </c:pt>
                <c:pt idx="10679">
                  <c:v>437.73140483760102</c:v>
                </c:pt>
                <c:pt idx="10680">
                  <c:v>437.70997863299499</c:v>
                </c:pt>
                <c:pt idx="10681">
                  <c:v>437.697907182336</c:v>
                </c:pt>
                <c:pt idx="10682">
                  <c:v>437.68276798757103</c:v>
                </c:pt>
                <c:pt idx="10683">
                  <c:v>437.677321167326</c:v>
                </c:pt>
                <c:pt idx="10684">
                  <c:v>437.67485197004299</c:v>
                </c:pt>
                <c:pt idx="10685">
                  <c:v>437.663818314472</c:v>
                </c:pt>
                <c:pt idx="10686">
                  <c:v>437.66178209371401</c:v>
                </c:pt>
                <c:pt idx="10687">
                  <c:v>437.66028772680102</c:v>
                </c:pt>
                <c:pt idx="10688">
                  <c:v>437.57652873620901</c:v>
                </c:pt>
                <c:pt idx="10689">
                  <c:v>437.572383055979</c:v>
                </c:pt>
                <c:pt idx="10690">
                  <c:v>437.56926494187798</c:v>
                </c:pt>
                <c:pt idx="10691">
                  <c:v>437.560564445708</c:v>
                </c:pt>
                <c:pt idx="10692">
                  <c:v>437.53262148574998</c:v>
                </c:pt>
                <c:pt idx="10693">
                  <c:v>437.52836234731097</c:v>
                </c:pt>
                <c:pt idx="10694">
                  <c:v>437.516909614589</c:v>
                </c:pt>
                <c:pt idx="10695">
                  <c:v>437.51631926656398</c:v>
                </c:pt>
                <c:pt idx="10696">
                  <c:v>437.46780512490102</c:v>
                </c:pt>
                <c:pt idx="10697">
                  <c:v>437.42809394783501</c:v>
                </c:pt>
                <c:pt idx="10698">
                  <c:v>437.41809185106399</c:v>
                </c:pt>
                <c:pt idx="10699">
                  <c:v>437.38374747046498</c:v>
                </c:pt>
                <c:pt idx="10700">
                  <c:v>437.37710259776702</c:v>
                </c:pt>
                <c:pt idx="10701">
                  <c:v>437.35565281035298</c:v>
                </c:pt>
                <c:pt idx="10702">
                  <c:v>437.346289866885</c:v>
                </c:pt>
                <c:pt idx="10703">
                  <c:v>437.33603133016101</c:v>
                </c:pt>
                <c:pt idx="10704">
                  <c:v>437.32399357354598</c:v>
                </c:pt>
                <c:pt idx="10705">
                  <c:v>437.284133416256</c:v>
                </c:pt>
                <c:pt idx="10706">
                  <c:v>437.27940525909702</c:v>
                </c:pt>
                <c:pt idx="10707">
                  <c:v>437.25140861002899</c:v>
                </c:pt>
                <c:pt idx="10708">
                  <c:v>437.25086173535999</c:v>
                </c:pt>
                <c:pt idx="10709">
                  <c:v>437.22431138551002</c:v>
                </c:pt>
                <c:pt idx="10710">
                  <c:v>437.215250449157</c:v>
                </c:pt>
                <c:pt idx="10711">
                  <c:v>437.17103062532902</c:v>
                </c:pt>
                <c:pt idx="10712">
                  <c:v>437.16995489936801</c:v>
                </c:pt>
                <c:pt idx="10713">
                  <c:v>437.149837468322</c:v>
                </c:pt>
                <c:pt idx="10714">
                  <c:v>437.14909382510803</c:v>
                </c:pt>
                <c:pt idx="10715">
                  <c:v>437.14779460065603</c:v>
                </c:pt>
                <c:pt idx="10716">
                  <c:v>437.10260061240899</c:v>
                </c:pt>
                <c:pt idx="10717">
                  <c:v>437.098825985546</c:v>
                </c:pt>
                <c:pt idx="10718">
                  <c:v>437.09853762900002</c:v>
                </c:pt>
                <c:pt idx="10719">
                  <c:v>437.04207698064698</c:v>
                </c:pt>
                <c:pt idx="10720">
                  <c:v>437.02585991447597</c:v>
                </c:pt>
                <c:pt idx="10721">
                  <c:v>437.01732313418</c:v>
                </c:pt>
                <c:pt idx="10722">
                  <c:v>436.98804218760603</c:v>
                </c:pt>
                <c:pt idx="10723">
                  <c:v>436.986112941653</c:v>
                </c:pt>
                <c:pt idx="10724">
                  <c:v>436.964763749062</c:v>
                </c:pt>
                <c:pt idx="10725">
                  <c:v>436.96257917047001</c:v>
                </c:pt>
                <c:pt idx="10726">
                  <c:v>436.959597964392</c:v>
                </c:pt>
                <c:pt idx="10727">
                  <c:v>436.94627415293098</c:v>
                </c:pt>
                <c:pt idx="10728">
                  <c:v>436.93734727198</c:v>
                </c:pt>
                <c:pt idx="10729">
                  <c:v>436.933691814979</c:v>
                </c:pt>
                <c:pt idx="10730">
                  <c:v>436.92495815726801</c:v>
                </c:pt>
                <c:pt idx="10731">
                  <c:v>436.89486829835602</c:v>
                </c:pt>
                <c:pt idx="10732">
                  <c:v>436.87779688718001</c:v>
                </c:pt>
                <c:pt idx="10733">
                  <c:v>436.85795430399901</c:v>
                </c:pt>
                <c:pt idx="10734">
                  <c:v>436.85754338083802</c:v>
                </c:pt>
                <c:pt idx="10735">
                  <c:v>436.85024999477099</c:v>
                </c:pt>
                <c:pt idx="10736">
                  <c:v>436.83975871068901</c:v>
                </c:pt>
                <c:pt idx="10737">
                  <c:v>436.81785112094599</c:v>
                </c:pt>
                <c:pt idx="10738">
                  <c:v>436.80830215864398</c:v>
                </c:pt>
                <c:pt idx="10739">
                  <c:v>436.79862761510998</c:v>
                </c:pt>
                <c:pt idx="10740">
                  <c:v>436.79767554098999</c:v>
                </c:pt>
                <c:pt idx="10741">
                  <c:v>436.762541764964</c:v>
                </c:pt>
                <c:pt idx="10742">
                  <c:v>436.73812792578298</c:v>
                </c:pt>
                <c:pt idx="10743">
                  <c:v>436.71828014020599</c:v>
                </c:pt>
                <c:pt idx="10744">
                  <c:v>436.71511541640803</c:v>
                </c:pt>
                <c:pt idx="10745">
                  <c:v>436.70603699645199</c:v>
                </c:pt>
                <c:pt idx="10746">
                  <c:v>436.65433798023503</c:v>
                </c:pt>
                <c:pt idx="10747">
                  <c:v>436.64798899277901</c:v>
                </c:pt>
                <c:pt idx="10748">
                  <c:v>436.64479419436799</c:v>
                </c:pt>
                <c:pt idx="10749">
                  <c:v>436.63756705180901</c:v>
                </c:pt>
                <c:pt idx="10750">
                  <c:v>436.63088339347098</c:v>
                </c:pt>
                <c:pt idx="10751">
                  <c:v>436.61428815515001</c:v>
                </c:pt>
                <c:pt idx="10752">
                  <c:v>436.61393577785799</c:v>
                </c:pt>
                <c:pt idx="10753">
                  <c:v>436.59023850126698</c:v>
                </c:pt>
                <c:pt idx="10754">
                  <c:v>436.57664834365698</c:v>
                </c:pt>
                <c:pt idx="10755">
                  <c:v>436.56951414417398</c:v>
                </c:pt>
                <c:pt idx="10756">
                  <c:v>436.52639752664498</c:v>
                </c:pt>
                <c:pt idx="10757">
                  <c:v>436.50271836119703</c:v>
                </c:pt>
                <c:pt idx="10758">
                  <c:v>436.48145545622202</c:v>
                </c:pt>
                <c:pt idx="10759">
                  <c:v>436.46510138661802</c:v>
                </c:pt>
                <c:pt idx="10760">
                  <c:v>436.45978716110199</c:v>
                </c:pt>
                <c:pt idx="10761">
                  <c:v>436.43635195539298</c:v>
                </c:pt>
                <c:pt idx="10762">
                  <c:v>436.429606023291</c:v>
                </c:pt>
                <c:pt idx="10763">
                  <c:v>436.41069412658601</c:v>
                </c:pt>
                <c:pt idx="10764">
                  <c:v>436.40198481477</c:v>
                </c:pt>
                <c:pt idx="10765">
                  <c:v>436.39686230413599</c:v>
                </c:pt>
                <c:pt idx="10766">
                  <c:v>436.344234179458</c:v>
                </c:pt>
                <c:pt idx="10767">
                  <c:v>436.31840154852</c:v>
                </c:pt>
                <c:pt idx="10768">
                  <c:v>436.29404641612302</c:v>
                </c:pt>
                <c:pt idx="10769">
                  <c:v>436.25222786500001</c:v>
                </c:pt>
                <c:pt idx="10770">
                  <c:v>436.20498452955798</c:v>
                </c:pt>
                <c:pt idx="10771">
                  <c:v>436.18897918245199</c:v>
                </c:pt>
                <c:pt idx="10772">
                  <c:v>436.142522829055</c:v>
                </c:pt>
                <c:pt idx="10773">
                  <c:v>436.11523282960002</c:v>
                </c:pt>
                <c:pt idx="10774">
                  <c:v>436.094167534159</c:v>
                </c:pt>
                <c:pt idx="10775">
                  <c:v>436.08880846538699</c:v>
                </c:pt>
                <c:pt idx="10776">
                  <c:v>436.059198938637</c:v>
                </c:pt>
                <c:pt idx="10777">
                  <c:v>436.01038027877502</c:v>
                </c:pt>
                <c:pt idx="10778">
                  <c:v>435.96698924048201</c:v>
                </c:pt>
                <c:pt idx="10779">
                  <c:v>435.958754573102</c:v>
                </c:pt>
                <c:pt idx="10780">
                  <c:v>435.941958958496</c:v>
                </c:pt>
                <c:pt idx="10781">
                  <c:v>435.90102450417402</c:v>
                </c:pt>
                <c:pt idx="10782">
                  <c:v>435.87632846387299</c:v>
                </c:pt>
                <c:pt idx="10783">
                  <c:v>435.86511696097</c:v>
                </c:pt>
                <c:pt idx="10784">
                  <c:v>435.85424521049703</c:v>
                </c:pt>
                <c:pt idx="10785">
                  <c:v>435.852462155257</c:v>
                </c:pt>
                <c:pt idx="10786">
                  <c:v>435.77956196721698</c:v>
                </c:pt>
                <c:pt idx="10787">
                  <c:v>435.76575329765097</c:v>
                </c:pt>
                <c:pt idx="10788">
                  <c:v>435.75278155330199</c:v>
                </c:pt>
                <c:pt idx="10789">
                  <c:v>435.74028364093903</c:v>
                </c:pt>
                <c:pt idx="10790">
                  <c:v>435.72854855000003</c:v>
                </c:pt>
                <c:pt idx="10791">
                  <c:v>435.72721515068997</c:v>
                </c:pt>
                <c:pt idx="10792">
                  <c:v>435.71898073337297</c:v>
                </c:pt>
                <c:pt idx="10793">
                  <c:v>435.687423148368</c:v>
                </c:pt>
                <c:pt idx="10794">
                  <c:v>435.67575728407598</c:v>
                </c:pt>
                <c:pt idx="10795">
                  <c:v>435.66277145047502</c:v>
                </c:pt>
                <c:pt idx="10796">
                  <c:v>435.66172394800702</c:v>
                </c:pt>
                <c:pt idx="10797">
                  <c:v>435.65983816345602</c:v>
                </c:pt>
                <c:pt idx="10798">
                  <c:v>435.588387881703</c:v>
                </c:pt>
                <c:pt idx="10799">
                  <c:v>435.55712947220599</c:v>
                </c:pt>
                <c:pt idx="10800">
                  <c:v>435.55378289630102</c:v>
                </c:pt>
                <c:pt idx="10801">
                  <c:v>435.5336434029</c:v>
                </c:pt>
                <c:pt idx="10802">
                  <c:v>435.512701694388</c:v>
                </c:pt>
                <c:pt idx="10803">
                  <c:v>435.49523175921701</c:v>
                </c:pt>
                <c:pt idx="10804">
                  <c:v>435.47331514783002</c:v>
                </c:pt>
                <c:pt idx="10805">
                  <c:v>435.46180209518201</c:v>
                </c:pt>
                <c:pt idx="10806">
                  <c:v>435.46162216370101</c:v>
                </c:pt>
                <c:pt idx="10807">
                  <c:v>435.40512760011597</c:v>
                </c:pt>
                <c:pt idx="10808">
                  <c:v>435.39119343529001</c:v>
                </c:pt>
                <c:pt idx="10809">
                  <c:v>435.383085474962</c:v>
                </c:pt>
                <c:pt idx="10810">
                  <c:v>435.37457846581202</c:v>
                </c:pt>
                <c:pt idx="10811">
                  <c:v>435.36392487787299</c:v>
                </c:pt>
                <c:pt idx="10812">
                  <c:v>435.35313000881303</c:v>
                </c:pt>
                <c:pt idx="10813">
                  <c:v>435.35220788397498</c:v>
                </c:pt>
                <c:pt idx="10814">
                  <c:v>435.344616237835</c:v>
                </c:pt>
                <c:pt idx="10815">
                  <c:v>435.33649542696298</c:v>
                </c:pt>
                <c:pt idx="10816">
                  <c:v>435.32788727643998</c:v>
                </c:pt>
                <c:pt idx="10817">
                  <c:v>435.32584051523401</c:v>
                </c:pt>
                <c:pt idx="10818">
                  <c:v>435.277538935883</c:v>
                </c:pt>
                <c:pt idx="10819">
                  <c:v>435.26838128920099</c:v>
                </c:pt>
                <c:pt idx="10820">
                  <c:v>435.26561297699101</c:v>
                </c:pt>
                <c:pt idx="10821">
                  <c:v>435.26339374309202</c:v>
                </c:pt>
                <c:pt idx="10822">
                  <c:v>435.19894702891003</c:v>
                </c:pt>
                <c:pt idx="10823">
                  <c:v>435.17832128478898</c:v>
                </c:pt>
                <c:pt idx="10824">
                  <c:v>435.17693146419901</c:v>
                </c:pt>
                <c:pt idx="10825">
                  <c:v>435.17300797638097</c:v>
                </c:pt>
                <c:pt idx="10826">
                  <c:v>435.16703588507198</c:v>
                </c:pt>
                <c:pt idx="10827">
                  <c:v>435.13154018284001</c:v>
                </c:pt>
                <c:pt idx="10828">
                  <c:v>435.12628912777802</c:v>
                </c:pt>
                <c:pt idx="10829">
                  <c:v>435.12317514571998</c:v>
                </c:pt>
                <c:pt idx="10830">
                  <c:v>435.11039353446603</c:v>
                </c:pt>
                <c:pt idx="10831">
                  <c:v>435.09399719697302</c:v>
                </c:pt>
                <c:pt idx="10832">
                  <c:v>435.08755851867397</c:v>
                </c:pt>
                <c:pt idx="10833">
                  <c:v>435.06177973993402</c:v>
                </c:pt>
                <c:pt idx="10834">
                  <c:v>435.05930358193899</c:v>
                </c:pt>
                <c:pt idx="10835">
                  <c:v>435.04630175381499</c:v>
                </c:pt>
                <c:pt idx="10836">
                  <c:v>435.04140278267602</c:v>
                </c:pt>
                <c:pt idx="10837">
                  <c:v>435.03963082475298</c:v>
                </c:pt>
                <c:pt idx="10838">
                  <c:v>435.02365313029702</c:v>
                </c:pt>
                <c:pt idx="10839">
                  <c:v>435.00228961637703</c:v>
                </c:pt>
                <c:pt idx="10840">
                  <c:v>434.99486631056499</c:v>
                </c:pt>
                <c:pt idx="10841">
                  <c:v>434.98241328983602</c:v>
                </c:pt>
                <c:pt idx="10842">
                  <c:v>434.981014588981</c:v>
                </c:pt>
                <c:pt idx="10843">
                  <c:v>434.97901185326702</c:v>
                </c:pt>
                <c:pt idx="10844">
                  <c:v>434.96484007202298</c:v>
                </c:pt>
                <c:pt idx="10845">
                  <c:v>434.957207294645</c:v>
                </c:pt>
                <c:pt idx="10846">
                  <c:v>434.95522759277299</c:v>
                </c:pt>
                <c:pt idx="10847">
                  <c:v>434.94722830023699</c:v>
                </c:pt>
                <c:pt idx="10848">
                  <c:v>434.93850481845402</c:v>
                </c:pt>
                <c:pt idx="10849">
                  <c:v>434.93786794755198</c:v>
                </c:pt>
                <c:pt idx="10850">
                  <c:v>434.90576305598398</c:v>
                </c:pt>
                <c:pt idx="10851">
                  <c:v>434.89830577035298</c:v>
                </c:pt>
                <c:pt idx="10852">
                  <c:v>434.88837027622702</c:v>
                </c:pt>
                <c:pt idx="10853">
                  <c:v>434.88417977993203</c:v>
                </c:pt>
                <c:pt idx="10854">
                  <c:v>434.85625712474899</c:v>
                </c:pt>
                <c:pt idx="10855">
                  <c:v>434.823834265377</c:v>
                </c:pt>
                <c:pt idx="10856">
                  <c:v>434.80156269244901</c:v>
                </c:pt>
                <c:pt idx="10857">
                  <c:v>434.77857594405498</c:v>
                </c:pt>
                <c:pt idx="10858">
                  <c:v>434.75697711235301</c:v>
                </c:pt>
                <c:pt idx="10859">
                  <c:v>434.75230890247599</c:v>
                </c:pt>
                <c:pt idx="10860">
                  <c:v>434.742698051682</c:v>
                </c:pt>
                <c:pt idx="10861">
                  <c:v>434.73042870204398</c:v>
                </c:pt>
                <c:pt idx="10862">
                  <c:v>434.72326696644899</c:v>
                </c:pt>
                <c:pt idx="10863">
                  <c:v>434.69623561974902</c:v>
                </c:pt>
                <c:pt idx="10864">
                  <c:v>434.66620277045303</c:v>
                </c:pt>
                <c:pt idx="10865">
                  <c:v>434.65090838280202</c:v>
                </c:pt>
                <c:pt idx="10866">
                  <c:v>434.57590017954101</c:v>
                </c:pt>
                <c:pt idx="10867">
                  <c:v>434.56464602579598</c:v>
                </c:pt>
                <c:pt idx="10868">
                  <c:v>434.49704804907901</c:v>
                </c:pt>
                <c:pt idx="10869">
                  <c:v>434.43700918554998</c:v>
                </c:pt>
                <c:pt idx="10870">
                  <c:v>434.434006967252</c:v>
                </c:pt>
                <c:pt idx="10871">
                  <c:v>434.40537666493498</c:v>
                </c:pt>
                <c:pt idx="10872">
                  <c:v>434.38450261929501</c:v>
                </c:pt>
                <c:pt idx="10873">
                  <c:v>434.37282488267903</c:v>
                </c:pt>
                <c:pt idx="10874">
                  <c:v>434.34780531368</c:v>
                </c:pt>
                <c:pt idx="10875">
                  <c:v>434.33806457746499</c:v>
                </c:pt>
                <c:pt idx="10876">
                  <c:v>434.333269411929</c:v>
                </c:pt>
                <c:pt idx="10877">
                  <c:v>434.330973244603</c:v>
                </c:pt>
                <c:pt idx="10878">
                  <c:v>434.29161463715002</c:v>
                </c:pt>
                <c:pt idx="10879">
                  <c:v>434.27155869372598</c:v>
                </c:pt>
                <c:pt idx="10880">
                  <c:v>434.26204199699498</c:v>
                </c:pt>
                <c:pt idx="10881">
                  <c:v>434.19460097323702</c:v>
                </c:pt>
                <c:pt idx="10882">
                  <c:v>434.19074655648899</c:v>
                </c:pt>
                <c:pt idx="10883">
                  <c:v>434.15609274713</c:v>
                </c:pt>
                <c:pt idx="10884">
                  <c:v>434.13692161367499</c:v>
                </c:pt>
                <c:pt idx="10885">
                  <c:v>434.13595503301599</c:v>
                </c:pt>
                <c:pt idx="10886">
                  <c:v>434.05895299823402</c:v>
                </c:pt>
                <c:pt idx="10887">
                  <c:v>434.05885729641699</c:v>
                </c:pt>
                <c:pt idx="10888">
                  <c:v>434.04702106347997</c:v>
                </c:pt>
                <c:pt idx="10889">
                  <c:v>434.009868001656</c:v>
                </c:pt>
                <c:pt idx="10890">
                  <c:v>433.96650087560403</c:v>
                </c:pt>
                <c:pt idx="10891">
                  <c:v>433.95890635574602</c:v>
                </c:pt>
                <c:pt idx="10892">
                  <c:v>433.95194297256302</c:v>
                </c:pt>
                <c:pt idx="10893">
                  <c:v>433.92067739108199</c:v>
                </c:pt>
                <c:pt idx="10894">
                  <c:v>433.91999529073399</c:v>
                </c:pt>
                <c:pt idx="10895">
                  <c:v>433.90351173877798</c:v>
                </c:pt>
                <c:pt idx="10896">
                  <c:v>433.87741077840099</c:v>
                </c:pt>
                <c:pt idx="10897">
                  <c:v>433.873454385689</c:v>
                </c:pt>
                <c:pt idx="10898">
                  <c:v>433.86778649033403</c:v>
                </c:pt>
                <c:pt idx="10899">
                  <c:v>433.865666392729</c:v>
                </c:pt>
                <c:pt idx="10900">
                  <c:v>433.81485464989902</c:v>
                </c:pt>
                <c:pt idx="10901">
                  <c:v>433.80610271992703</c:v>
                </c:pt>
                <c:pt idx="10902">
                  <c:v>433.78660373054601</c:v>
                </c:pt>
                <c:pt idx="10903">
                  <c:v>433.78188748348902</c:v>
                </c:pt>
                <c:pt idx="10904">
                  <c:v>433.77584929020497</c:v>
                </c:pt>
                <c:pt idx="10905">
                  <c:v>433.75934823209798</c:v>
                </c:pt>
                <c:pt idx="10906">
                  <c:v>433.75410834966101</c:v>
                </c:pt>
                <c:pt idx="10907">
                  <c:v>433.750994760786</c:v>
                </c:pt>
                <c:pt idx="10908">
                  <c:v>433.74595987088497</c:v>
                </c:pt>
                <c:pt idx="10909">
                  <c:v>433.73221964087202</c:v>
                </c:pt>
                <c:pt idx="10910">
                  <c:v>433.72455504375398</c:v>
                </c:pt>
                <c:pt idx="10911">
                  <c:v>433.72169042088899</c:v>
                </c:pt>
                <c:pt idx="10912">
                  <c:v>433.71482906342601</c:v>
                </c:pt>
                <c:pt idx="10913">
                  <c:v>433.70492865167199</c:v>
                </c:pt>
                <c:pt idx="10914">
                  <c:v>433.68756031344202</c:v>
                </c:pt>
                <c:pt idx="10915">
                  <c:v>433.68104149141999</c:v>
                </c:pt>
                <c:pt idx="10916">
                  <c:v>433.65905638240599</c:v>
                </c:pt>
                <c:pt idx="10917">
                  <c:v>433.61652753163003</c:v>
                </c:pt>
                <c:pt idx="10918">
                  <c:v>433.60649564078398</c:v>
                </c:pt>
                <c:pt idx="10919">
                  <c:v>433.54853034558801</c:v>
                </c:pt>
                <c:pt idx="10920">
                  <c:v>433.53758710230301</c:v>
                </c:pt>
                <c:pt idx="10921">
                  <c:v>433.49824467292399</c:v>
                </c:pt>
                <c:pt idx="10922">
                  <c:v>433.48450595367302</c:v>
                </c:pt>
                <c:pt idx="10923">
                  <c:v>433.44021323022201</c:v>
                </c:pt>
                <c:pt idx="10924">
                  <c:v>433.43666281949601</c:v>
                </c:pt>
                <c:pt idx="10925">
                  <c:v>433.43292152397498</c:v>
                </c:pt>
                <c:pt idx="10926">
                  <c:v>433.43094223993899</c:v>
                </c:pt>
                <c:pt idx="10927">
                  <c:v>433.420316701665</c:v>
                </c:pt>
                <c:pt idx="10928">
                  <c:v>433.38864523111698</c:v>
                </c:pt>
                <c:pt idx="10929">
                  <c:v>433.38495548263103</c:v>
                </c:pt>
                <c:pt idx="10930">
                  <c:v>433.370034462967</c:v>
                </c:pt>
                <c:pt idx="10931">
                  <c:v>433.36047870287302</c:v>
                </c:pt>
                <c:pt idx="10932">
                  <c:v>433.30782546325798</c:v>
                </c:pt>
                <c:pt idx="10933">
                  <c:v>433.30440877676801</c:v>
                </c:pt>
                <c:pt idx="10934">
                  <c:v>433.28129279925201</c:v>
                </c:pt>
                <c:pt idx="10935">
                  <c:v>433.27779260811297</c:v>
                </c:pt>
                <c:pt idx="10936">
                  <c:v>433.26722073400703</c:v>
                </c:pt>
                <c:pt idx="10937">
                  <c:v>433.25184549259598</c:v>
                </c:pt>
                <c:pt idx="10938">
                  <c:v>433.21856265463299</c:v>
                </c:pt>
                <c:pt idx="10939">
                  <c:v>433.19954773281501</c:v>
                </c:pt>
                <c:pt idx="10940">
                  <c:v>433.19626912707503</c:v>
                </c:pt>
                <c:pt idx="10941">
                  <c:v>433.14621612175301</c:v>
                </c:pt>
                <c:pt idx="10942">
                  <c:v>433.14108525272002</c:v>
                </c:pt>
                <c:pt idx="10943">
                  <c:v>433.11822275975101</c:v>
                </c:pt>
                <c:pt idx="10944">
                  <c:v>433.099583712845</c:v>
                </c:pt>
                <c:pt idx="10945">
                  <c:v>433.08976471531997</c:v>
                </c:pt>
                <c:pt idx="10946">
                  <c:v>433.07787321515201</c:v>
                </c:pt>
                <c:pt idx="10947">
                  <c:v>433.05070264395698</c:v>
                </c:pt>
                <c:pt idx="10948">
                  <c:v>433.04218897002499</c:v>
                </c:pt>
                <c:pt idx="10949">
                  <c:v>433.01020638843698</c:v>
                </c:pt>
                <c:pt idx="10950">
                  <c:v>432.99326801498898</c:v>
                </c:pt>
                <c:pt idx="10951">
                  <c:v>432.98794157466199</c:v>
                </c:pt>
                <c:pt idx="10952">
                  <c:v>432.969362919128</c:v>
                </c:pt>
                <c:pt idx="10953">
                  <c:v>432.96535104407099</c:v>
                </c:pt>
                <c:pt idx="10954">
                  <c:v>432.953775532755</c:v>
                </c:pt>
                <c:pt idx="10955">
                  <c:v>432.94473779765099</c:v>
                </c:pt>
                <c:pt idx="10956">
                  <c:v>432.90537601787901</c:v>
                </c:pt>
                <c:pt idx="10957">
                  <c:v>432.884158581463</c:v>
                </c:pt>
                <c:pt idx="10958">
                  <c:v>432.87376054360698</c:v>
                </c:pt>
                <c:pt idx="10959">
                  <c:v>432.834517460938</c:v>
                </c:pt>
                <c:pt idx="10960">
                  <c:v>432.78124078865198</c:v>
                </c:pt>
                <c:pt idx="10961">
                  <c:v>432.73480398983298</c:v>
                </c:pt>
                <c:pt idx="10962">
                  <c:v>432.729694947084</c:v>
                </c:pt>
                <c:pt idx="10963">
                  <c:v>432.70456755289598</c:v>
                </c:pt>
                <c:pt idx="10964">
                  <c:v>432.70369767406203</c:v>
                </c:pt>
                <c:pt idx="10965">
                  <c:v>432.70145471004599</c:v>
                </c:pt>
                <c:pt idx="10966">
                  <c:v>432.69855539881701</c:v>
                </c:pt>
                <c:pt idx="10967">
                  <c:v>432.689030856648</c:v>
                </c:pt>
                <c:pt idx="10968">
                  <c:v>432.66829210921702</c:v>
                </c:pt>
                <c:pt idx="10969">
                  <c:v>432.66281545826399</c:v>
                </c:pt>
                <c:pt idx="10970">
                  <c:v>432.62597385903098</c:v>
                </c:pt>
                <c:pt idx="10971">
                  <c:v>432.60109208321398</c:v>
                </c:pt>
                <c:pt idx="10972">
                  <c:v>432.58660266657603</c:v>
                </c:pt>
                <c:pt idx="10973">
                  <c:v>432.57671033690798</c:v>
                </c:pt>
                <c:pt idx="10974">
                  <c:v>432.54812491412201</c:v>
                </c:pt>
                <c:pt idx="10975">
                  <c:v>432.53191706731201</c:v>
                </c:pt>
                <c:pt idx="10976">
                  <c:v>432.52445126255799</c:v>
                </c:pt>
                <c:pt idx="10977">
                  <c:v>432.52149720029797</c:v>
                </c:pt>
                <c:pt idx="10978">
                  <c:v>432.51737164783702</c:v>
                </c:pt>
                <c:pt idx="10979">
                  <c:v>432.50629632660002</c:v>
                </c:pt>
                <c:pt idx="10980">
                  <c:v>432.50477372908898</c:v>
                </c:pt>
                <c:pt idx="10981">
                  <c:v>432.502399351566</c:v>
                </c:pt>
                <c:pt idx="10982">
                  <c:v>432.48528233045698</c:v>
                </c:pt>
                <c:pt idx="10983">
                  <c:v>432.46995239821399</c:v>
                </c:pt>
                <c:pt idx="10984">
                  <c:v>432.441592125233</c:v>
                </c:pt>
                <c:pt idx="10985">
                  <c:v>432.42327993267799</c:v>
                </c:pt>
                <c:pt idx="10986">
                  <c:v>432.42034233963301</c:v>
                </c:pt>
                <c:pt idx="10987">
                  <c:v>432.40608213757503</c:v>
                </c:pt>
                <c:pt idx="10988">
                  <c:v>432.40563283689698</c:v>
                </c:pt>
                <c:pt idx="10989">
                  <c:v>432.38200045616202</c:v>
                </c:pt>
                <c:pt idx="10990">
                  <c:v>432.37506088133398</c:v>
                </c:pt>
                <c:pt idx="10991">
                  <c:v>432.36763099680797</c:v>
                </c:pt>
                <c:pt idx="10992">
                  <c:v>432.36343748784901</c:v>
                </c:pt>
                <c:pt idx="10993">
                  <c:v>432.34795359210102</c:v>
                </c:pt>
                <c:pt idx="10994">
                  <c:v>432.33616093156797</c:v>
                </c:pt>
                <c:pt idx="10995">
                  <c:v>432.33108243100099</c:v>
                </c:pt>
                <c:pt idx="10996">
                  <c:v>432.319943767864</c:v>
                </c:pt>
                <c:pt idx="10997">
                  <c:v>432.31314421391198</c:v>
                </c:pt>
                <c:pt idx="10998">
                  <c:v>432.31272088467</c:v>
                </c:pt>
                <c:pt idx="10999">
                  <c:v>432.30991797398201</c:v>
                </c:pt>
                <c:pt idx="11000">
                  <c:v>432.30139201660199</c:v>
                </c:pt>
                <c:pt idx="11001">
                  <c:v>432.29962676619198</c:v>
                </c:pt>
                <c:pt idx="11002">
                  <c:v>432.29767761643001</c:v>
                </c:pt>
                <c:pt idx="11003">
                  <c:v>432.272548068302</c:v>
                </c:pt>
                <c:pt idx="11004">
                  <c:v>432.26733138034302</c:v>
                </c:pt>
                <c:pt idx="11005">
                  <c:v>432.25789732442502</c:v>
                </c:pt>
                <c:pt idx="11006">
                  <c:v>432.24642262382702</c:v>
                </c:pt>
                <c:pt idx="11007">
                  <c:v>432.22877441456899</c:v>
                </c:pt>
                <c:pt idx="11008">
                  <c:v>432.225136570806</c:v>
                </c:pt>
                <c:pt idx="11009">
                  <c:v>432.217422897566</c:v>
                </c:pt>
                <c:pt idx="11010">
                  <c:v>432.21448962084798</c:v>
                </c:pt>
                <c:pt idx="11011">
                  <c:v>432.15792039932199</c:v>
                </c:pt>
                <c:pt idx="11012">
                  <c:v>432.04789721803797</c:v>
                </c:pt>
                <c:pt idx="11013">
                  <c:v>432.024313426285</c:v>
                </c:pt>
                <c:pt idx="11014">
                  <c:v>432.00489793170999</c:v>
                </c:pt>
                <c:pt idx="11015">
                  <c:v>431.99851929364502</c:v>
                </c:pt>
                <c:pt idx="11016">
                  <c:v>431.981471677603</c:v>
                </c:pt>
                <c:pt idx="11017">
                  <c:v>431.92643879919598</c:v>
                </c:pt>
                <c:pt idx="11018">
                  <c:v>431.92588520472702</c:v>
                </c:pt>
                <c:pt idx="11019">
                  <c:v>431.92320101012399</c:v>
                </c:pt>
                <c:pt idx="11020">
                  <c:v>431.90228339054801</c:v>
                </c:pt>
                <c:pt idx="11021">
                  <c:v>431.88098542513097</c:v>
                </c:pt>
                <c:pt idx="11022">
                  <c:v>431.84456485849302</c:v>
                </c:pt>
                <c:pt idx="11023">
                  <c:v>431.82174191015503</c:v>
                </c:pt>
                <c:pt idx="11024">
                  <c:v>431.81222633930599</c:v>
                </c:pt>
                <c:pt idx="11025">
                  <c:v>431.81128179677103</c:v>
                </c:pt>
                <c:pt idx="11026">
                  <c:v>431.80538785983703</c:v>
                </c:pt>
                <c:pt idx="11027">
                  <c:v>431.78257934802002</c:v>
                </c:pt>
                <c:pt idx="11028">
                  <c:v>431.77735212740703</c:v>
                </c:pt>
                <c:pt idx="11029">
                  <c:v>431.76141268941097</c:v>
                </c:pt>
                <c:pt idx="11030">
                  <c:v>431.75853323398502</c:v>
                </c:pt>
                <c:pt idx="11031">
                  <c:v>431.75573667403802</c:v>
                </c:pt>
                <c:pt idx="11032">
                  <c:v>431.74486135230001</c:v>
                </c:pt>
                <c:pt idx="11033">
                  <c:v>431.71603287283602</c:v>
                </c:pt>
                <c:pt idx="11034">
                  <c:v>431.691653181405</c:v>
                </c:pt>
                <c:pt idx="11035">
                  <c:v>431.65520952790803</c:v>
                </c:pt>
                <c:pt idx="11036">
                  <c:v>431.64480595016198</c:v>
                </c:pt>
                <c:pt idx="11037">
                  <c:v>431.63316760580898</c:v>
                </c:pt>
                <c:pt idx="11038">
                  <c:v>431.61618109180398</c:v>
                </c:pt>
                <c:pt idx="11039">
                  <c:v>431.59182689920101</c:v>
                </c:pt>
                <c:pt idx="11040">
                  <c:v>431.58861438551901</c:v>
                </c:pt>
                <c:pt idx="11041">
                  <c:v>431.54585437435998</c:v>
                </c:pt>
                <c:pt idx="11042">
                  <c:v>431.54581084390298</c:v>
                </c:pt>
                <c:pt idx="11043">
                  <c:v>431.518481275689</c:v>
                </c:pt>
                <c:pt idx="11044">
                  <c:v>431.492460328204</c:v>
                </c:pt>
                <c:pt idx="11045">
                  <c:v>431.48695947939802</c:v>
                </c:pt>
                <c:pt idx="11046">
                  <c:v>431.40163832128502</c:v>
                </c:pt>
                <c:pt idx="11047">
                  <c:v>431.40010482596102</c:v>
                </c:pt>
                <c:pt idx="11048">
                  <c:v>431.39712387512702</c:v>
                </c:pt>
                <c:pt idx="11049">
                  <c:v>431.37215326632997</c:v>
                </c:pt>
                <c:pt idx="11050">
                  <c:v>431.37120970534102</c:v>
                </c:pt>
                <c:pt idx="11051">
                  <c:v>431.348555657764</c:v>
                </c:pt>
                <c:pt idx="11052">
                  <c:v>431.29902489794398</c:v>
                </c:pt>
                <c:pt idx="11053">
                  <c:v>431.297739904433</c:v>
                </c:pt>
                <c:pt idx="11054">
                  <c:v>431.27231375180497</c:v>
                </c:pt>
                <c:pt idx="11055">
                  <c:v>431.25913566780002</c:v>
                </c:pt>
                <c:pt idx="11056">
                  <c:v>431.20730082079899</c:v>
                </c:pt>
                <c:pt idx="11057">
                  <c:v>431.20689982413597</c:v>
                </c:pt>
                <c:pt idx="11058">
                  <c:v>431.20232874028397</c:v>
                </c:pt>
                <c:pt idx="11059">
                  <c:v>431.18323721047801</c:v>
                </c:pt>
                <c:pt idx="11060">
                  <c:v>431.15583416084002</c:v>
                </c:pt>
                <c:pt idx="11061">
                  <c:v>431.14885683192801</c:v>
                </c:pt>
                <c:pt idx="11062">
                  <c:v>431.12442332367101</c:v>
                </c:pt>
                <c:pt idx="11063">
                  <c:v>431.11307248196499</c:v>
                </c:pt>
                <c:pt idx="11064">
                  <c:v>431.10346011731298</c:v>
                </c:pt>
                <c:pt idx="11065">
                  <c:v>431.09936992786601</c:v>
                </c:pt>
                <c:pt idx="11066">
                  <c:v>431.08872811823301</c:v>
                </c:pt>
                <c:pt idx="11067">
                  <c:v>431.08784342224499</c:v>
                </c:pt>
                <c:pt idx="11068">
                  <c:v>431.07616290630801</c:v>
                </c:pt>
                <c:pt idx="11069">
                  <c:v>431.00102895500999</c:v>
                </c:pt>
                <c:pt idx="11070">
                  <c:v>430.99671564062101</c:v>
                </c:pt>
                <c:pt idx="11071">
                  <c:v>430.93670014985798</c:v>
                </c:pt>
                <c:pt idx="11072">
                  <c:v>430.927280592839</c:v>
                </c:pt>
                <c:pt idx="11073">
                  <c:v>430.90650305256497</c:v>
                </c:pt>
                <c:pt idx="11074">
                  <c:v>430.862111784261</c:v>
                </c:pt>
                <c:pt idx="11075">
                  <c:v>430.86185622683797</c:v>
                </c:pt>
                <c:pt idx="11076">
                  <c:v>430.858660465193</c:v>
                </c:pt>
                <c:pt idx="11077">
                  <c:v>430.84819471165702</c:v>
                </c:pt>
                <c:pt idx="11078">
                  <c:v>430.818071515518</c:v>
                </c:pt>
                <c:pt idx="11079">
                  <c:v>430.802587634698</c:v>
                </c:pt>
                <c:pt idx="11080">
                  <c:v>430.79211478713302</c:v>
                </c:pt>
                <c:pt idx="11081">
                  <c:v>430.77425015998</c:v>
                </c:pt>
                <c:pt idx="11082">
                  <c:v>430.774205938953</c:v>
                </c:pt>
                <c:pt idx="11083">
                  <c:v>430.761988030618</c:v>
                </c:pt>
                <c:pt idx="11084">
                  <c:v>430.73164294092697</c:v>
                </c:pt>
                <c:pt idx="11085">
                  <c:v>430.70698491450798</c:v>
                </c:pt>
                <c:pt idx="11086">
                  <c:v>430.67866756049602</c:v>
                </c:pt>
                <c:pt idx="11087">
                  <c:v>430.66196859938799</c:v>
                </c:pt>
                <c:pt idx="11088">
                  <c:v>430.65276766089198</c:v>
                </c:pt>
                <c:pt idx="11089">
                  <c:v>430.62895352101202</c:v>
                </c:pt>
                <c:pt idx="11090">
                  <c:v>430.622624583412</c:v>
                </c:pt>
                <c:pt idx="11091">
                  <c:v>430.61558040457498</c:v>
                </c:pt>
                <c:pt idx="11092">
                  <c:v>430.53442022804597</c:v>
                </c:pt>
                <c:pt idx="11093">
                  <c:v>430.50413765301698</c:v>
                </c:pt>
                <c:pt idx="11094">
                  <c:v>430.502241236126</c:v>
                </c:pt>
                <c:pt idx="11095">
                  <c:v>430.50067322446603</c:v>
                </c:pt>
                <c:pt idx="11096">
                  <c:v>430.47736653872698</c:v>
                </c:pt>
                <c:pt idx="11097">
                  <c:v>430.46423426042998</c:v>
                </c:pt>
                <c:pt idx="11098">
                  <c:v>430.45860469226</c:v>
                </c:pt>
                <c:pt idx="11099">
                  <c:v>430.45606674513601</c:v>
                </c:pt>
                <c:pt idx="11100">
                  <c:v>430.45294692016199</c:v>
                </c:pt>
                <c:pt idx="11101">
                  <c:v>430.43677222808998</c:v>
                </c:pt>
                <c:pt idx="11102">
                  <c:v>430.42949961216499</c:v>
                </c:pt>
                <c:pt idx="11103">
                  <c:v>430.42492463954198</c:v>
                </c:pt>
                <c:pt idx="11104">
                  <c:v>430.39842580352598</c:v>
                </c:pt>
                <c:pt idx="11105">
                  <c:v>430.36251971503202</c:v>
                </c:pt>
                <c:pt idx="11106">
                  <c:v>430.35977817331798</c:v>
                </c:pt>
                <c:pt idx="11107">
                  <c:v>430.33599392480602</c:v>
                </c:pt>
                <c:pt idx="11108">
                  <c:v>430.328109395784</c:v>
                </c:pt>
                <c:pt idx="11109">
                  <c:v>430.32192691107701</c:v>
                </c:pt>
                <c:pt idx="11110">
                  <c:v>430.31865911348802</c:v>
                </c:pt>
                <c:pt idx="11111">
                  <c:v>430.298405192004</c:v>
                </c:pt>
                <c:pt idx="11112">
                  <c:v>430.289556357918</c:v>
                </c:pt>
                <c:pt idx="11113">
                  <c:v>430.27771147804299</c:v>
                </c:pt>
                <c:pt idx="11114">
                  <c:v>430.26987915967999</c:v>
                </c:pt>
                <c:pt idx="11115">
                  <c:v>430.26518416391701</c:v>
                </c:pt>
                <c:pt idx="11116">
                  <c:v>430.247604655597</c:v>
                </c:pt>
                <c:pt idx="11117">
                  <c:v>430.23805103067599</c:v>
                </c:pt>
                <c:pt idx="11118">
                  <c:v>430.23640091772199</c:v>
                </c:pt>
                <c:pt idx="11119">
                  <c:v>430.23219455916598</c:v>
                </c:pt>
                <c:pt idx="11120">
                  <c:v>430.193487624086</c:v>
                </c:pt>
                <c:pt idx="11121">
                  <c:v>430.19302097397502</c:v>
                </c:pt>
                <c:pt idx="11122">
                  <c:v>430.14866861643901</c:v>
                </c:pt>
                <c:pt idx="11123">
                  <c:v>430.14740191024299</c:v>
                </c:pt>
                <c:pt idx="11124">
                  <c:v>430.12949057821498</c:v>
                </c:pt>
                <c:pt idx="11125">
                  <c:v>430.12236859820501</c:v>
                </c:pt>
                <c:pt idx="11126">
                  <c:v>430.061163571284</c:v>
                </c:pt>
                <c:pt idx="11127">
                  <c:v>430.04016837749401</c:v>
                </c:pt>
                <c:pt idx="11128">
                  <c:v>430.03619584832802</c:v>
                </c:pt>
                <c:pt idx="11129">
                  <c:v>430.02246933458702</c:v>
                </c:pt>
                <c:pt idx="11130">
                  <c:v>429.99063722427701</c:v>
                </c:pt>
                <c:pt idx="11131">
                  <c:v>429.977503387502</c:v>
                </c:pt>
                <c:pt idx="11132">
                  <c:v>429.97516708811202</c:v>
                </c:pt>
                <c:pt idx="11133">
                  <c:v>429.95207902285102</c:v>
                </c:pt>
                <c:pt idx="11134">
                  <c:v>429.93671872783102</c:v>
                </c:pt>
                <c:pt idx="11135">
                  <c:v>429.93449010200601</c:v>
                </c:pt>
                <c:pt idx="11136">
                  <c:v>429.91434569433301</c:v>
                </c:pt>
                <c:pt idx="11137">
                  <c:v>429.791308963745</c:v>
                </c:pt>
                <c:pt idx="11138">
                  <c:v>429.78411599816098</c:v>
                </c:pt>
                <c:pt idx="11139">
                  <c:v>429.75541366734097</c:v>
                </c:pt>
                <c:pt idx="11140">
                  <c:v>429.67140134363899</c:v>
                </c:pt>
                <c:pt idx="11141">
                  <c:v>429.60448638606499</c:v>
                </c:pt>
                <c:pt idx="11142">
                  <c:v>429.60044209817801</c:v>
                </c:pt>
                <c:pt idx="11143">
                  <c:v>429.53034203812001</c:v>
                </c:pt>
                <c:pt idx="11144">
                  <c:v>429.514602133778</c:v>
                </c:pt>
                <c:pt idx="11145">
                  <c:v>429.50431673877102</c:v>
                </c:pt>
                <c:pt idx="11146">
                  <c:v>429.48190296239699</c:v>
                </c:pt>
                <c:pt idx="11147">
                  <c:v>429.481681732281</c:v>
                </c:pt>
                <c:pt idx="11148">
                  <c:v>429.46982069614501</c:v>
                </c:pt>
                <c:pt idx="11149">
                  <c:v>429.39762327103801</c:v>
                </c:pt>
                <c:pt idx="11150">
                  <c:v>429.383667348583</c:v>
                </c:pt>
                <c:pt idx="11151">
                  <c:v>429.36842866867602</c:v>
                </c:pt>
                <c:pt idx="11152">
                  <c:v>429.36063098546799</c:v>
                </c:pt>
                <c:pt idx="11153">
                  <c:v>429.34668807298999</c:v>
                </c:pt>
                <c:pt idx="11154">
                  <c:v>429.32005784255102</c:v>
                </c:pt>
                <c:pt idx="11155">
                  <c:v>429.30669703014303</c:v>
                </c:pt>
                <c:pt idx="11156">
                  <c:v>429.293543340273</c:v>
                </c:pt>
                <c:pt idx="11157">
                  <c:v>429.28451293865299</c:v>
                </c:pt>
                <c:pt idx="11158">
                  <c:v>429.24331735647002</c:v>
                </c:pt>
                <c:pt idx="11159">
                  <c:v>429.23883299949102</c:v>
                </c:pt>
                <c:pt idx="11160">
                  <c:v>429.22467292045599</c:v>
                </c:pt>
                <c:pt idx="11161">
                  <c:v>429.21766384892697</c:v>
                </c:pt>
                <c:pt idx="11162">
                  <c:v>429.19474961100099</c:v>
                </c:pt>
                <c:pt idx="11163">
                  <c:v>429.16827362851001</c:v>
                </c:pt>
                <c:pt idx="11164">
                  <c:v>429.12875853960099</c:v>
                </c:pt>
                <c:pt idx="11165">
                  <c:v>429.12337496277098</c:v>
                </c:pt>
                <c:pt idx="11166">
                  <c:v>429.08634736246898</c:v>
                </c:pt>
                <c:pt idx="11167">
                  <c:v>429.084436549825</c:v>
                </c:pt>
                <c:pt idx="11168">
                  <c:v>429.04532592044001</c:v>
                </c:pt>
                <c:pt idx="11169">
                  <c:v>429.02807790533001</c:v>
                </c:pt>
                <c:pt idx="11170">
                  <c:v>429.02105506218402</c:v>
                </c:pt>
                <c:pt idx="11171">
                  <c:v>429.00748709765901</c:v>
                </c:pt>
                <c:pt idx="11172">
                  <c:v>428.98794056078998</c:v>
                </c:pt>
                <c:pt idx="11173">
                  <c:v>428.923087974243</c:v>
                </c:pt>
                <c:pt idx="11174">
                  <c:v>428.86941362713901</c:v>
                </c:pt>
                <c:pt idx="11175">
                  <c:v>428.813923954941</c:v>
                </c:pt>
                <c:pt idx="11176">
                  <c:v>428.81236520044803</c:v>
                </c:pt>
                <c:pt idx="11177">
                  <c:v>428.80655654747898</c:v>
                </c:pt>
                <c:pt idx="11178">
                  <c:v>428.78364982665897</c:v>
                </c:pt>
                <c:pt idx="11179">
                  <c:v>428.77952400407497</c:v>
                </c:pt>
                <c:pt idx="11180">
                  <c:v>428.76733093801602</c:v>
                </c:pt>
                <c:pt idx="11181">
                  <c:v>428.75800720968499</c:v>
                </c:pt>
                <c:pt idx="11182">
                  <c:v>428.74186665790398</c:v>
                </c:pt>
                <c:pt idx="11183">
                  <c:v>428.731076629781</c:v>
                </c:pt>
                <c:pt idx="11184">
                  <c:v>428.682503155765</c:v>
                </c:pt>
                <c:pt idx="11185">
                  <c:v>428.65406698292998</c:v>
                </c:pt>
                <c:pt idx="11186">
                  <c:v>428.634423974085</c:v>
                </c:pt>
                <c:pt idx="11187">
                  <c:v>428.59214394133897</c:v>
                </c:pt>
                <c:pt idx="11188">
                  <c:v>428.58932855039802</c:v>
                </c:pt>
                <c:pt idx="11189">
                  <c:v>428.586827807693</c:v>
                </c:pt>
                <c:pt idx="11190">
                  <c:v>428.58397640935101</c:v>
                </c:pt>
                <c:pt idx="11191">
                  <c:v>428.55999417458702</c:v>
                </c:pt>
                <c:pt idx="11192">
                  <c:v>428.55266945442997</c:v>
                </c:pt>
                <c:pt idx="11193">
                  <c:v>428.519337485189</c:v>
                </c:pt>
                <c:pt idx="11194">
                  <c:v>428.49359230235802</c:v>
                </c:pt>
                <c:pt idx="11195">
                  <c:v>428.26759786918501</c:v>
                </c:pt>
                <c:pt idx="11196">
                  <c:v>428.24447502629801</c:v>
                </c:pt>
                <c:pt idx="11197">
                  <c:v>428.24100208915502</c:v>
                </c:pt>
                <c:pt idx="11198">
                  <c:v>428.21126502135502</c:v>
                </c:pt>
                <c:pt idx="11199">
                  <c:v>428.19800077512002</c:v>
                </c:pt>
                <c:pt idx="11200">
                  <c:v>428.183049008539</c:v>
                </c:pt>
                <c:pt idx="11201">
                  <c:v>428.04782121977098</c:v>
                </c:pt>
                <c:pt idx="11202">
                  <c:v>427.99642246804598</c:v>
                </c:pt>
                <c:pt idx="11203">
                  <c:v>427.99262872565498</c:v>
                </c:pt>
                <c:pt idx="11204">
                  <c:v>427.992461839329</c:v>
                </c:pt>
                <c:pt idx="11205">
                  <c:v>427.97237129166803</c:v>
                </c:pt>
                <c:pt idx="11206">
                  <c:v>427.953094178355</c:v>
                </c:pt>
                <c:pt idx="11207">
                  <c:v>427.93792709251301</c:v>
                </c:pt>
                <c:pt idx="11208">
                  <c:v>427.93239222454997</c:v>
                </c:pt>
                <c:pt idx="11209">
                  <c:v>427.92729783993201</c:v>
                </c:pt>
                <c:pt idx="11210">
                  <c:v>427.90878998153403</c:v>
                </c:pt>
                <c:pt idx="11211">
                  <c:v>427.86685304607403</c:v>
                </c:pt>
                <c:pt idx="11212">
                  <c:v>427.85702159416098</c:v>
                </c:pt>
                <c:pt idx="11213">
                  <c:v>427.809547325881</c:v>
                </c:pt>
                <c:pt idx="11214">
                  <c:v>427.79124597958702</c:v>
                </c:pt>
                <c:pt idx="11215">
                  <c:v>427.77688913541402</c:v>
                </c:pt>
                <c:pt idx="11216">
                  <c:v>427.77220324616798</c:v>
                </c:pt>
                <c:pt idx="11217">
                  <c:v>427.76802851274101</c:v>
                </c:pt>
                <c:pt idx="11218">
                  <c:v>427.75785386216398</c:v>
                </c:pt>
                <c:pt idx="11219">
                  <c:v>427.726926342512</c:v>
                </c:pt>
                <c:pt idx="11220">
                  <c:v>427.71116472937899</c:v>
                </c:pt>
                <c:pt idx="11221">
                  <c:v>427.70979980835398</c:v>
                </c:pt>
                <c:pt idx="11222">
                  <c:v>427.67254508450299</c:v>
                </c:pt>
                <c:pt idx="11223">
                  <c:v>427.671608379026</c:v>
                </c:pt>
                <c:pt idx="11224">
                  <c:v>427.65609009716502</c:v>
                </c:pt>
                <c:pt idx="11225">
                  <c:v>427.62164636542599</c:v>
                </c:pt>
                <c:pt idx="11226">
                  <c:v>427.61481361787799</c:v>
                </c:pt>
                <c:pt idx="11227">
                  <c:v>427.58782892053802</c:v>
                </c:pt>
                <c:pt idx="11228">
                  <c:v>427.54410145112399</c:v>
                </c:pt>
                <c:pt idx="11229">
                  <c:v>427.54029848637998</c:v>
                </c:pt>
                <c:pt idx="11230">
                  <c:v>427.53489398168603</c:v>
                </c:pt>
                <c:pt idx="11231">
                  <c:v>427.49688851026701</c:v>
                </c:pt>
                <c:pt idx="11232">
                  <c:v>427.429788003532</c:v>
                </c:pt>
                <c:pt idx="11233">
                  <c:v>427.40161045861799</c:v>
                </c:pt>
                <c:pt idx="11234">
                  <c:v>427.35095541118801</c:v>
                </c:pt>
                <c:pt idx="11235">
                  <c:v>427.33958044910003</c:v>
                </c:pt>
                <c:pt idx="11236">
                  <c:v>427.32654285052399</c:v>
                </c:pt>
                <c:pt idx="11237">
                  <c:v>427.32564310759398</c:v>
                </c:pt>
                <c:pt idx="11238">
                  <c:v>427.30991347346497</c:v>
                </c:pt>
                <c:pt idx="11239">
                  <c:v>427.29974361581901</c:v>
                </c:pt>
                <c:pt idx="11240">
                  <c:v>427.28232668970401</c:v>
                </c:pt>
                <c:pt idx="11241">
                  <c:v>427.27373012044802</c:v>
                </c:pt>
                <c:pt idx="11242">
                  <c:v>427.27158873302199</c:v>
                </c:pt>
                <c:pt idx="11243">
                  <c:v>427.26755393781701</c:v>
                </c:pt>
                <c:pt idx="11244">
                  <c:v>427.22436031719201</c:v>
                </c:pt>
                <c:pt idx="11245">
                  <c:v>427.21711117829301</c:v>
                </c:pt>
                <c:pt idx="11246">
                  <c:v>427.20474604321902</c:v>
                </c:pt>
                <c:pt idx="11247">
                  <c:v>427.12921442592199</c:v>
                </c:pt>
                <c:pt idx="11248">
                  <c:v>427.10648386783799</c:v>
                </c:pt>
                <c:pt idx="11249">
                  <c:v>427.10143105062502</c:v>
                </c:pt>
                <c:pt idx="11250">
                  <c:v>427.06025962648698</c:v>
                </c:pt>
                <c:pt idx="11251">
                  <c:v>427.04600441911799</c:v>
                </c:pt>
                <c:pt idx="11252">
                  <c:v>427.04178587990498</c:v>
                </c:pt>
                <c:pt idx="11253">
                  <c:v>427.02378742701899</c:v>
                </c:pt>
                <c:pt idx="11254">
                  <c:v>427.00999058975702</c:v>
                </c:pt>
                <c:pt idx="11255">
                  <c:v>426.99770784672302</c:v>
                </c:pt>
                <c:pt idx="11256">
                  <c:v>426.991906867799</c:v>
                </c:pt>
                <c:pt idx="11257">
                  <c:v>426.99155367794498</c:v>
                </c:pt>
                <c:pt idx="11258">
                  <c:v>426.98496686475301</c:v>
                </c:pt>
                <c:pt idx="11259">
                  <c:v>426.95064275674798</c:v>
                </c:pt>
                <c:pt idx="11260">
                  <c:v>426.95037102289598</c:v>
                </c:pt>
                <c:pt idx="11261">
                  <c:v>426.93729061869999</c:v>
                </c:pt>
                <c:pt idx="11262">
                  <c:v>426.91234590507798</c:v>
                </c:pt>
                <c:pt idx="11263">
                  <c:v>426.858915388144</c:v>
                </c:pt>
                <c:pt idx="11264">
                  <c:v>426.839259477788</c:v>
                </c:pt>
                <c:pt idx="11265">
                  <c:v>426.81338081339101</c:v>
                </c:pt>
                <c:pt idx="11266">
                  <c:v>426.77204457108502</c:v>
                </c:pt>
                <c:pt idx="11267">
                  <c:v>426.76023155352198</c:v>
                </c:pt>
                <c:pt idx="11268">
                  <c:v>426.72065267078602</c:v>
                </c:pt>
                <c:pt idx="11269">
                  <c:v>426.71486848803198</c:v>
                </c:pt>
                <c:pt idx="11270">
                  <c:v>426.67375598954402</c:v>
                </c:pt>
                <c:pt idx="11271">
                  <c:v>426.67022911270698</c:v>
                </c:pt>
                <c:pt idx="11272">
                  <c:v>426.652497948914</c:v>
                </c:pt>
                <c:pt idx="11273">
                  <c:v>426.63190675479802</c:v>
                </c:pt>
                <c:pt idx="11274">
                  <c:v>426.58838800954499</c:v>
                </c:pt>
                <c:pt idx="11275">
                  <c:v>426.56729721637498</c:v>
                </c:pt>
                <c:pt idx="11276">
                  <c:v>426.54215529970099</c:v>
                </c:pt>
                <c:pt idx="11277">
                  <c:v>426.50110305783198</c:v>
                </c:pt>
                <c:pt idx="11278">
                  <c:v>426.48082132506801</c:v>
                </c:pt>
                <c:pt idx="11279">
                  <c:v>426.473803127905</c:v>
                </c:pt>
                <c:pt idx="11280">
                  <c:v>426.46759652790797</c:v>
                </c:pt>
                <c:pt idx="11281">
                  <c:v>426.44837941063798</c:v>
                </c:pt>
                <c:pt idx="11282">
                  <c:v>426.43832508183999</c:v>
                </c:pt>
                <c:pt idx="11283">
                  <c:v>426.39384416693701</c:v>
                </c:pt>
                <c:pt idx="11284">
                  <c:v>426.38656611027699</c:v>
                </c:pt>
                <c:pt idx="11285">
                  <c:v>426.33916669231098</c:v>
                </c:pt>
                <c:pt idx="11286">
                  <c:v>426.33830431458898</c:v>
                </c:pt>
                <c:pt idx="11287">
                  <c:v>426.31635000628199</c:v>
                </c:pt>
                <c:pt idx="11288">
                  <c:v>426.30690535226302</c:v>
                </c:pt>
                <c:pt idx="11289">
                  <c:v>426.29782006820699</c:v>
                </c:pt>
                <c:pt idx="11290">
                  <c:v>426.28214975288603</c:v>
                </c:pt>
                <c:pt idx="11291">
                  <c:v>426.26592428878001</c:v>
                </c:pt>
                <c:pt idx="11292">
                  <c:v>426.24975714161201</c:v>
                </c:pt>
                <c:pt idx="11293">
                  <c:v>426.21395240191299</c:v>
                </c:pt>
                <c:pt idx="11294">
                  <c:v>426.21214239649203</c:v>
                </c:pt>
                <c:pt idx="11295">
                  <c:v>426.21077244459701</c:v>
                </c:pt>
                <c:pt idx="11296">
                  <c:v>426.20413100107697</c:v>
                </c:pt>
                <c:pt idx="11297">
                  <c:v>426.18440592298901</c:v>
                </c:pt>
                <c:pt idx="11298">
                  <c:v>426.16306710706499</c:v>
                </c:pt>
                <c:pt idx="11299">
                  <c:v>426.150854103965</c:v>
                </c:pt>
                <c:pt idx="11300">
                  <c:v>426.10096919330499</c:v>
                </c:pt>
                <c:pt idx="11301">
                  <c:v>426.068315122988</c:v>
                </c:pt>
                <c:pt idx="11302">
                  <c:v>426.063673727842</c:v>
                </c:pt>
                <c:pt idx="11303">
                  <c:v>426.01800204492901</c:v>
                </c:pt>
                <c:pt idx="11304">
                  <c:v>425.98051210186298</c:v>
                </c:pt>
                <c:pt idx="11305">
                  <c:v>425.97965937174399</c:v>
                </c:pt>
                <c:pt idx="11306">
                  <c:v>425.97309028101103</c:v>
                </c:pt>
                <c:pt idx="11307">
                  <c:v>425.96769954113199</c:v>
                </c:pt>
                <c:pt idx="11308">
                  <c:v>425.94638044413801</c:v>
                </c:pt>
                <c:pt idx="11309">
                  <c:v>425.937648448853</c:v>
                </c:pt>
                <c:pt idx="11310">
                  <c:v>425.92014691352699</c:v>
                </c:pt>
                <c:pt idx="11311">
                  <c:v>425.90576799415197</c:v>
                </c:pt>
                <c:pt idx="11312">
                  <c:v>425.897224173155</c:v>
                </c:pt>
                <c:pt idx="11313">
                  <c:v>425.87085502877397</c:v>
                </c:pt>
                <c:pt idx="11314">
                  <c:v>425.86950042726698</c:v>
                </c:pt>
                <c:pt idx="11315">
                  <c:v>425.86028652948198</c:v>
                </c:pt>
                <c:pt idx="11316">
                  <c:v>425.83616005589801</c:v>
                </c:pt>
                <c:pt idx="11317">
                  <c:v>425.74229180038702</c:v>
                </c:pt>
                <c:pt idx="11318">
                  <c:v>425.68676938027301</c:v>
                </c:pt>
                <c:pt idx="11319">
                  <c:v>425.65892907009101</c:v>
                </c:pt>
                <c:pt idx="11320">
                  <c:v>425.64973961452603</c:v>
                </c:pt>
                <c:pt idx="11321">
                  <c:v>425.64919299661398</c:v>
                </c:pt>
                <c:pt idx="11322">
                  <c:v>425.627518292486</c:v>
                </c:pt>
                <c:pt idx="11323">
                  <c:v>425.61268910202199</c:v>
                </c:pt>
                <c:pt idx="11324">
                  <c:v>425.59932725644398</c:v>
                </c:pt>
                <c:pt idx="11325">
                  <c:v>425.58224833246999</c:v>
                </c:pt>
                <c:pt idx="11326">
                  <c:v>425.56638199249898</c:v>
                </c:pt>
                <c:pt idx="11327">
                  <c:v>425.54736576249798</c:v>
                </c:pt>
                <c:pt idx="11328">
                  <c:v>425.52948780874499</c:v>
                </c:pt>
                <c:pt idx="11329">
                  <c:v>425.52187003699902</c:v>
                </c:pt>
                <c:pt idx="11330">
                  <c:v>425.50518214023202</c:v>
                </c:pt>
                <c:pt idx="11331">
                  <c:v>425.47129491947902</c:v>
                </c:pt>
                <c:pt idx="11332">
                  <c:v>425.44911889430102</c:v>
                </c:pt>
                <c:pt idx="11333">
                  <c:v>425.44143547174298</c:v>
                </c:pt>
                <c:pt idx="11334">
                  <c:v>425.40534526110702</c:v>
                </c:pt>
                <c:pt idx="11335">
                  <c:v>425.40103730566801</c:v>
                </c:pt>
                <c:pt idx="11336">
                  <c:v>425.32301408890299</c:v>
                </c:pt>
                <c:pt idx="11337">
                  <c:v>425.32261763913402</c:v>
                </c:pt>
                <c:pt idx="11338">
                  <c:v>425.31190409050998</c:v>
                </c:pt>
                <c:pt idx="11339">
                  <c:v>425.311141302544</c:v>
                </c:pt>
                <c:pt idx="11340">
                  <c:v>425.30917575770701</c:v>
                </c:pt>
                <c:pt idx="11341">
                  <c:v>425.30812860573201</c:v>
                </c:pt>
                <c:pt idx="11342">
                  <c:v>425.29339500242401</c:v>
                </c:pt>
                <c:pt idx="11343">
                  <c:v>425.291674451875</c:v>
                </c:pt>
                <c:pt idx="11344">
                  <c:v>425.29059683721403</c:v>
                </c:pt>
                <c:pt idx="11345">
                  <c:v>425.27977182641001</c:v>
                </c:pt>
                <c:pt idx="11346">
                  <c:v>425.27247524231097</c:v>
                </c:pt>
                <c:pt idx="11347">
                  <c:v>425.25414492950102</c:v>
                </c:pt>
                <c:pt idx="11348">
                  <c:v>425.20650965856697</c:v>
                </c:pt>
                <c:pt idx="11349">
                  <c:v>425.18492946785602</c:v>
                </c:pt>
                <c:pt idx="11350">
                  <c:v>425.180020592071</c:v>
                </c:pt>
                <c:pt idx="11351">
                  <c:v>425.14607163924001</c:v>
                </c:pt>
                <c:pt idx="11352">
                  <c:v>425.14076719450901</c:v>
                </c:pt>
                <c:pt idx="11353">
                  <c:v>425.12781972986102</c:v>
                </c:pt>
                <c:pt idx="11354">
                  <c:v>425.12599093063398</c:v>
                </c:pt>
                <c:pt idx="11355">
                  <c:v>425.11974969331499</c:v>
                </c:pt>
                <c:pt idx="11356">
                  <c:v>425.11290657343199</c:v>
                </c:pt>
                <c:pt idx="11357">
                  <c:v>425.09009548671202</c:v>
                </c:pt>
                <c:pt idx="11358">
                  <c:v>425.08008524023199</c:v>
                </c:pt>
                <c:pt idx="11359">
                  <c:v>425.07366754921497</c:v>
                </c:pt>
                <c:pt idx="11360">
                  <c:v>425.06529964246897</c:v>
                </c:pt>
                <c:pt idx="11361">
                  <c:v>425.02026111539402</c:v>
                </c:pt>
                <c:pt idx="11362">
                  <c:v>425.000869269031</c:v>
                </c:pt>
                <c:pt idx="11363">
                  <c:v>424.94309342354097</c:v>
                </c:pt>
                <c:pt idx="11364">
                  <c:v>424.92117918501799</c:v>
                </c:pt>
                <c:pt idx="11365">
                  <c:v>424.90981938772001</c:v>
                </c:pt>
                <c:pt idx="11366">
                  <c:v>424.90079707707798</c:v>
                </c:pt>
                <c:pt idx="11367">
                  <c:v>424.90056130255698</c:v>
                </c:pt>
                <c:pt idx="11368">
                  <c:v>424.859624487877</c:v>
                </c:pt>
                <c:pt idx="11369">
                  <c:v>424.79310626000398</c:v>
                </c:pt>
                <c:pt idx="11370">
                  <c:v>424.75217491791</c:v>
                </c:pt>
                <c:pt idx="11371">
                  <c:v>424.74584421331798</c:v>
                </c:pt>
                <c:pt idx="11372">
                  <c:v>424.74549613762599</c:v>
                </c:pt>
                <c:pt idx="11373">
                  <c:v>424.74347106579199</c:v>
                </c:pt>
                <c:pt idx="11374">
                  <c:v>424.72938916135899</c:v>
                </c:pt>
                <c:pt idx="11375">
                  <c:v>424.711748805779</c:v>
                </c:pt>
                <c:pt idx="11376">
                  <c:v>424.695094505724</c:v>
                </c:pt>
                <c:pt idx="11377">
                  <c:v>424.68070245885599</c:v>
                </c:pt>
                <c:pt idx="11378">
                  <c:v>424.65575455201002</c:v>
                </c:pt>
                <c:pt idx="11379">
                  <c:v>424.64615364665201</c:v>
                </c:pt>
                <c:pt idx="11380">
                  <c:v>424.64164957169697</c:v>
                </c:pt>
                <c:pt idx="11381">
                  <c:v>424.628249909114</c:v>
                </c:pt>
                <c:pt idx="11382">
                  <c:v>424.61124678900501</c:v>
                </c:pt>
                <c:pt idx="11383">
                  <c:v>424.60372080445001</c:v>
                </c:pt>
                <c:pt idx="11384">
                  <c:v>424.58473317429798</c:v>
                </c:pt>
                <c:pt idx="11385">
                  <c:v>424.56161818081898</c:v>
                </c:pt>
                <c:pt idx="11386">
                  <c:v>424.54802809021299</c:v>
                </c:pt>
                <c:pt idx="11387">
                  <c:v>424.50552183164001</c:v>
                </c:pt>
                <c:pt idx="11388">
                  <c:v>424.46925869358699</c:v>
                </c:pt>
                <c:pt idx="11389">
                  <c:v>424.46366171482902</c:v>
                </c:pt>
                <c:pt idx="11390">
                  <c:v>424.46199843175799</c:v>
                </c:pt>
                <c:pt idx="11391">
                  <c:v>424.446347498536</c:v>
                </c:pt>
                <c:pt idx="11392">
                  <c:v>424.42769891942902</c:v>
                </c:pt>
                <c:pt idx="11393">
                  <c:v>424.42143837231202</c:v>
                </c:pt>
                <c:pt idx="11394">
                  <c:v>424.397402047838</c:v>
                </c:pt>
                <c:pt idx="11395">
                  <c:v>424.39202295968101</c:v>
                </c:pt>
                <c:pt idx="11396">
                  <c:v>424.37084308988602</c:v>
                </c:pt>
                <c:pt idx="11397">
                  <c:v>424.37051368075498</c:v>
                </c:pt>
                <c:pt idx="11398">
                  <c:v>424.36433299086298</c:v>
                </c:pt>
                <c:pt idx="11399">
                  <c:v>424.30440211575302</c:v>
                </c:pt>
                <c:pt idx="11400">
                  <c:v>424.302960017467</c:v>
                </c:pt>
                <c:pt idx="11401">
                  <c:v>424.30278209366003</c:v>
                </c:pt>
                <c:pt idx="11402">
                  <c:v>424.282246279459</c:v>
                </c:pt>
                <c:pt idx="11403">
                  <c:v>424.27228042495199</c:v>
                </c:pt>
                <c:pt idx="11404">
                  <c:v>424.25845517215902</c:v>
                </c:pt>
                <c:pt idx="11405">
                  <c:v>424.25491630526699</c:v>
                </c:pt>
                <c:pt idx="11406">
                  <c:v>424.23891820841999</c:v>
                </c:pt>
                <c:pt idx="11407">
                  <c:v>424.145804637124</c:v>
                </c:pt>
                <c:pt idx="11408">
                  <c:v>424.14284040842</c:v>
                </c:pt>
                <c:pt idx="11409">
                  <c:v>424.10389073054603</c:v>
                </c:pt>
                <c:pt idx="11410">
                  <c:v>424.08545040213198</c:v>
                </c:pt>
                <c:pt idx="11411">
                  <c:v>424.06486472838401</c:v>
                </c:pt>
                <c:pt idx="11412">
                  <c:v>423.99263127888099</c:v>
                </c:pt>
                <c:pt idx="11413">
                  <c:v>423.98577294111402</c:v>
                </c:pt>
                <c:pt idx="11414">
                  <c:v>423.95526508268802</c:v>
                </c:pt>
                <c:pt idx="11415">
                  <c:v>423.93948286113101</c:v>
                </c:pt>
                <c:pt idx="11416">
                  <c:v>423.91501319293099</c:v>
                </c:pt>
                <c:pt idx="11417">
                  <c:v>423.88295270610001</c:v>
                </c:pt>
                <c:pt idx="11418">
                  <c:v>423.86854079705302</c:v>
                </c:pt>
                <c:pt idx="11419">
                  <c:v>423.86244271819999</c:v>
                </c:pt>
                <c:pt idx="11420">
                  <c:v>423.86149359946501</c:v>
                </c:pt>
                <c:pt idx="11421">
                  <c:v>423.81355635466599</c:v>
                </c:pt>
                <c:pt idx="11422">
                  <c:v>423.79364340924201</c:v>
                </c:pt>
                <c:pt idx="11423">
                  <c:v>423.77741013829302</c:v>
                </c:pt>
                <c:pt idx="11424">
                  <c:v>423.73677485587399</c:v>
                </c:pt>
                <c:pt idx="11425">
                  <c:v>423.72976629667801</c:v>
                </c:pt>
                <c:pt idx="11426">
                  <c:v>423.69924116603499</c:v>
                </c:pt>
                <c:pt idx="11427">
                  <c:v>423.69078882735602</c:v>
                </c:pt>
                <c:pt idx="11428">
                  <c:v>423.68184048780398</c:v>
                </c:pt>
                <c:pt idx="11429">
                  <c:v>423.66933496397701</c:v>
                </c:pt>
                <c:pt idx="11430">
                  <c:v>423.64714377954698</c:v>
                </c:pt>
                <c:pt idx="11431">
                  <c:v>423.62315687609998</c:v>
                </c:pt>
                <c:pt idx="11432">
                  <c:v>423.62313218087502</c:v>
                </c:pt>
                <c:pt idx="11433">
                  <c:v>423.60761679295001</c:v>
                </c:pt>
                <c:pt idx="11434">
                  <c:v>423.60478495860298</c:v>
                </c:pt>
                <c:pt idx="11435">
                  <c:v>423.56369723056099</c:v>
                </c:pt>
                <c:pt idx="11436">
                  <c:v>423.50230615675702</c:v>
                </c:pt>
                <c:pt idx="11437">
                  <c:v>423.49964364575698</c:v>
                </c:pt>
                <c:pt idx="11438">
                  <c:v>423.48617124344798</c:v>
                </c:pt>
                <c:pt idx="11439">
                  <c:v>423.44584189844898</c:v>
                </c:pt>
                <c:pt idx="11440">
                  <c:v>423.44065965774899</c:v>
                </c:pt>
                <c:pt idx="11441">
                  <c:v>423.437048455092</c:v>
                </c:pt>
                <c:pt idx="11442">
                  <c:v>423.43682273965499</c:v>
                </c:pt>
                <c:pt idx="11443">
                  <c:v>423.43294904397101</c:v>
                </c:pt>
                <c:pt idx="11444">
                  <c:v>423.43156403513899</c:v>
                </c:pt>
                <c:pt idx="11445">
                  <c:v>423.422218241829</c:v>
                </c:pt>
                <c:pt idx="11446">
                  <c:v>423.38690592949303</c:v>
                </c:pt>
                <c:pt idx="11447">
                  <c:v>423.38555843081502</c:v>
                </c:pt>
                <c:pt idx="11448">
                  <c:v>423.36445244759898</c:v>
                </c:pt>
                <c:pt idx="11449">
                  <c:v>423.352146293104</c:v>
                </c:pt>
                <c:pt idx="11450">
                  <c:v>423.33093333608798</c:v>
                </c:pt>
                <c:pt idx="11451">
                  <c:v>423.33015142618001</c:v>
                </c:pt>
                <c:pt idx="11452">
                  <c:v>423.32500746078898</c:v>
                </c:pt>
                <c:pt idx="11453">
                  <c:v>423.32252889728801</c:v>
                </c:pt>
                <c:pt idx="11454">
                  <c:v>423.30013497287501</c:v>
                </c:pt>
                <c:pt idx="11455">
                  <c:v>423.29692342914302</c:v>
                </c:pt>
                <c:pt idx="11456">
                  <c:v>423.29229106410099</c:v>
                </c:pt>
                <c:pt idx="11457">
                  <c:v>423.25801234218198</c:v>
                </c:pt>
                <c:pt idx="11458">
                  <c:v>423.25738704769498</c:v>
                </c:pt>
                <c:pt idx="11459">
                  <c:v>423.23795133695103</c:v>
                </c:pt>
                <c:pt idx="11460">
                  <c:v>423.22848517736702</c:v>
                </c:pt>
                <c:pt idx="11461">
                  <c:v>423.223743626675</c:v>
                </c:pt>
                <c:pt idx="11462">
                  <c:v>423.18062302327201</c:v>
                </c:pt>
                <c:pt idx="11463">
                  <c:v>423.156075813813</c:v>
                </c:pt>
                <c:pt idx="11464">
                  <c:v>423.13198382893398</c:v>
                </c:pt>
                <c:pt idx="11465">
                  <c:v>423.12225782917199</c:v>
                </c:pt>
                <c:pt idx="11466">
                  <c:v>423.11052854924702</c:v>
                </c:pt>
                <c:pt idx="11467">
                  <c:v>423.10515170525298</c:v>
                </c:pt>
                <c:pt idx="11468">
                  <c:v>423.09587281118598</c:v>
                </c:pt>
                <c:pt idx="11469">
                  <c:v>423.03844091511598</c:v>
                </c:pt>
                <c:pt idx="11470">
                  <c:v>423.03842143691202</c:v>
                </c:pt>
                <c:pt idx="11471">
                  <c:v>423.03575022627098</c:v>
                </c:pt>
                <c:pt idx="11472">
                  <c:v>423.03222465575601</c:v>
                </c:pt>
                <c:pt idx="11473">
                  <c:v>423.03193152460199</c:v>
                </c:pt>
                <c:pt idx="11474">
                  <c:v>423.02876057054402</c:v>
                </c:pt>
                <c:pt idx="11475">
                  <c:v>423.02030275120399</c:v>
                </c:pt>
                <c:pt idx="11476">
                  <c:v>422.95598519969701</c:v>
                </c:pt>
                <c:pt idx="11477">
                  <c:v>422.92031479950498</c:v>
                </c:pt>
                <c:pt idx="11478">
                  <c:v>422.87773429048502</c:v>
                </c:pt>
                <c:pt idx="11479">
                  <c:v>422.870889905247</c:v>
                </c:pt>
                <c:pt idx="11480">
                  <c:v>422.85529579756599</c:v>
                </c:pt>
                <c:pt idx="11481">
                  <c:v>422.838265329271</c:v>
                </c:pt>
                <c:pt idx="11482">
                  <c:v>422.83318427555099</c:v>
                </c:pt>
                <c:pt idx="11483">
                  <c:v>422.818604530958</c:v>
                </c:pt>
                <c:pt idx="11484">
                  <c:v>422.800102930675</c:v>
                </c:pt>
                <c:pt idx="11485">
                  <c:v>422.79602034093199</c:v>
                </c:pt>
                <c:pt idx="11486">
                  <c:v>422.77572109940598</c:v>
                </c:pt>
                <c:pt idx="11487">
                  <c:v>422.73705288340801</c:v>
                </c:pt>
                <c:pt idx="11488">
                  <c:v>422.72818887350098</c:v>
                </c:pt>
                <c:pt idx="11489">
                  <c:v>422.71857231841898</c:v>
                </c:pt>
                <c:pt idx="11490">
                  <c:v>422.69591790278002</c:v>
                </c:pt>
                <c:pt idx="11491">
                  <c:v>422.67451762380801</c:v>
                </c:pt>
                <c:pt idx="11492">
                  <c:v>422.66786999515602</c:v>
                </c:pt>
                <c:pt idx="11493">
                  <c:v>422.62602706268001</c:v>
                </c:pt>
                <c:pt idx="11494">
                  <c:v>422.62303606845001</c:v>
                </c:pt>
                <c:pt idx="11495">
                  <c:v>422.54848632117302</c:v>
                </c:pt>
                <c:pt idx="11496">
                  <c:v>422.53672501934199</c:v>
                </c:pt>
                <c:pt idx="11497">
                  <c:v>422.510459075661</c:v>
                </c:pt>
                <c:pt idx="11498">
                  <c:v>422.500647335108</c:v>
                </c:pt>
                <c:pt idx="11499">
                  <c:v>422.491973503346</c:v>
                </c:pt>
                <c:pt idx="11500">
                  <c:v>422.48308368180398</c:v>
                </c:pt>
                <c:pt idx="11501">
                  <c:v>422.48060121558399</c:v>
                </c:pt>
                <c:pt idx="11502">
                  <c:v>422.47365683856202</c:v>
                </c:pt>
                <c:pt idx="11503">
                  <c:v>422.471111078695</c:v>
                </c:pt>
                <c:pt idx="11504">
                  <c:v>422.42382060526597</c:v>
                </c:pt>
                <c:pt idx="11505">
                  <c:v>422.41023518788199</c:v>
                </c:pt>
                <c:pt idx="11506">
                  <c:v>422.31103732039099</c:v>
                </c:pt>
                <c:pt idx="11507">
                  <c:v>422.23731707145402</c:v>
                </c:pt>
                <c:pt idx="11508">
                  <c:v>422.15432969608901</c:v>
                </c:pt>
                <c:pt idx="11509">
                  <c:v>422.12586438615199</c:v>
                </c:pt>
                <c:pt idx="11510">
                  <c:v>422.12495069305999</c:v>
                </c:pt>
                <c:pt idx="11511">
                  <c:v>422.10450537492301</c:v>
                </c:pt>
                <c:pt idx="11512">
                  <c:v>422.102046626385</c:v>
                </c:pt>
                <c:pt idx="11513">
                  <c:v>422.09243663009403</c:v>
                </c:pt>
                <c:pt idx="11514">
                  <c:v>422.08289255653301</c:v>
                </c:pt>
                <c:pt idx="11515">
                  <c:v>422.08107401541099</c:v>
                </c:pt>
                <c:pt idx="11516">
                  <c:v>422.072103712613</c:v>
                </c:pt>
                <c:pt idx="11517">
                  <c:v>422.06208704784001</c:v>
                </c:pt>
                <c:pt idx="11518">
                  <c:v>422.02435893871001</c:v>
                </c:pt>
                <c:pt idx="11519">
                  <c:v>422.004643225991</c:v>
                </c:pt>
                <c:pt idx="11520">
                  <c:v>422.003644089575</c:v>
                </c:pt>
                <c:pt idx="11521">
                  <c:v>422.00137754552497</c:v>
                </c:pt>
                <c:pt idx="11522">
                  <c:v>421.99830738584802</c:v>
                </c:pt>
                <c:pt idx="11523">
                  <c:v>421.95796497353598</c:v>
                </c:pt>
                <c:pt idx="11524">
                  <c:v>421.952131559821</c:v>
                </c:pt>
                <c:pt idx="11525">
                  <c:v>421.95173248114997</c:v>
                </c:pt>
                <c:pt idx="11526">
                  <c:v>421.925699029486</c:v>
                </c:pt>
                <c:pt idx="11527">
                  <c:v>421.92011427165301</c:v>
                </c:pt>
                <c:pt idx="11528">
                  <c:v>421.889792077972</c:v>
                </c:pt>
                <c:pt idx="11529">
                  <c:v>421.876009237451</c:v>
                </c:pt>
                <c:pt idx="11530">
                  <c:v>421.87178729569899</c:v>
                </c:pt>
                <c:pt idx="11531">
                  <c:v>421.77961217674698</c:v>
                </c:pt>
                <c:pt idx="11532">
                  <c:v>421.77478476405298</c:v>
                </c:pt>
                <c:pt idx="11533">
                  <c:v>421.75022805682102</c:v>
                </c:pt>
                <c:pt idx="11534">
                  <c:v>421.750190680076</c:v>
                </c:pt>
                <c:pt idx="11535">
                  <c:v>421.747820608285</c:v>
                </c:pt>
                <c:pt idx="11536">
                  <c:v>421.73902112165803</c:v>
                </c:pt>
                <c:pt idx="11537">
                  <c:v>421.73489065275402</c:v>
                </c:pt>
                <c:pt idx="11538">
                  <c:v>421.72838510306002</c:v>
                </c:pt>
                <c:pt idx="11539">
                  <c:v>421.713327759903</c:v>
                </c:pt>
                <c:pt idx="11540">
                  <c:v>421.70045991145702</c:v>
                </c:pt>
                <c:pt idx="11541">
                  <c:v>421.693006161124</c:v>
                </c:pt>
                <c:pt idx="11542">
                  <c:v>421.69228226864601</c:v>
                </c:pt>
                <c:pt idx="11543">
                  <c:v>421.64836452757902</c:v>
                </c:pt>
                <c:pt idx="11544">
                  <c:v>421.62459361562901</c:v>
                </c:pt>
                <c:pt idx="11545">
                  <c:v>421.59805580630501</c:v>
                </c:pt>
                <c:pt idx="11546">
                  <c:v>421.58318345628697</c:v>
                </c:pt>
                <c:pt idx="11547">
                  <c:v>421.576715993969</c:v>
                </c:pt>
                <c:pt idx="11548">
                  <c:v>421.50226267349001</c:v>
                </c:pt>
                <c:pt idx="11549">
                  <c:v>421.500672413475</c:v>
                </c:pt>
                <c:pt idx="11550">
                  <c:v>421.49260608048201</c:v>
                </c:pt>
                <c:pt idx="11551">
                  <c:v>421.47601562676999</c:v>
                </c:pt>
                <c:pt idx="11552">
                  <c:v>421.46612289896598</c:v>
                </c:pt>
                <c:pt idx="11553">
                  <c:v>421.44034267310298</c:v>
                </c:pt>
                <c:pt idx="11554">
                  <c:v>421.43265892712702</c:v>
                </c:pt>
                <c:pt idx="11555">
                  <c:v>421.43203767922</c:v>
                </c:pt>
                <c:pt idx="11556">
                  <c:v>421.41996907993098</c:v>
                </c:pt>
                <c:pt idx="11557">
                  <c:v>421.41255371779403</c:v>
                </c:pt>
                <c:pt idx="11558">
                  <c:v>421.40419315360202</c:v>
                </c:pt>
                <c:pt idx="11559">
                  <c:v>421.40202598742297</c:v>
                </c:pt>
                <c:pt idx="11560">
                  <c:v>421.24728635357502</c:v>
                </c:pt>
                <c:pt idx="11561">
                  <c:v>421.23823788082598</c:v>
                </c:pt>
                <c:pt idx="11562">
                  <c:v>421.21970070370497</c:v>
                </c:pt>
                <c:pt idx="11563">
                  <c:v>421.19933837931001</c:v>
                </c:pt>
                <c:pt idx="11564">
                  <c:v>421.17865042335802</c:v>
                </c:pt>
                <c:pt idx="11565">
                  <c:v>421.17554135173498</c:v>
                </c:pt>
                <c:pt idx="11566">
                  <c:v>421.16660378069702</c:v>
                </c:pt>
                <c:pt idx="11567">
                  <c:v>421.12592744043701</c:v>
                </c:pt>
                <c:pt idx="11568">
                  <c:v>421.112557349665</c:v>
                </c:pt>
                <c:pt idx="11569">
                  <c:v>421.107430512196</c:v>
                </c:pt>
                <c:pt idx="11570">
                  <c:v>421.10658483432502</c:v>
                </c:pt>
                <c:pt idx="11571">
                  <c:v>421.10540941432902</c:v>
                </c:pt>
                <c:pt idx="11572">
                  <c:v>421.08079545119199</c:v>
                </c:pt>
                <c:pt idx="11573">
                  <c:v>421.07319246644101</c:v>
                </c:pt>
                <c:pt idx="11574">
                  <c:v>421.05643621221202</c:v>
                </c:pt>
                <c:pt idx="11575">
                  <c:v>421.04006187444003</c:v>
                </c:pt>
                <c:pt idx="11576">
                  <c:v>421.02954068046301</c:v>
                </c:pt>
                <c:pt idx="11577">
                  <c:v>421.016469168946</c:v>
                </c:pt>
                <c:pt idx="11578">
                  <c:v>421.00582222374697</c:v>
                </c:pt>
                <c:pt idx="11579">
                  <c:v>420.98174815833801</c:v>
                </c:pt>
                <c:pt idx="11580">
                  <c:v>420.975459139257</c:v>
                </c:pt>
                <c:pt idx="11581">
                  <c:v>420.94634623869803</c:v>
                </c:pt>
                <c:pt idx="11582">
                  <c:v>420.92586329748298</c:v>
                </c:pt>
                <c:pt idx="11583">
                  <c:v>420.90548985814797</c:v>
                </c:pt>
                <c:pt idx="11584">
                  <c:v>420.89950283765398</c:v>
                </c:pt>
                <c:pt idx="11585">
                  <c:v>420.81212526017703</c:v>
                </c:pt>
                <c:pt idx="11586">
                  <c:v>420.80935491397099</c:v>
                </c:pt>
                <c:pt idx="11587">
                  <c:v>420.79760603244199</c:v>
                </c:pt>
                <c:pt idx="11588">
                  <c:v>420.75279786619598</c:v>
                </c:pt>
                <c:pt idx="11589">
                  <c:v>420.750252957123</c:v>
                </c:pt>
                <c:pt idx="11590">
                  <c:v>420.74096444264097</c:v>
                </c:pt>
                <c:pt idx="11591">
                  <c:v>420.73200316809198</c:v>
                </c:pt>
                <c:pt idx="11592">
                  <c:v>420.721411250703</c:v>
                </c:pt>
                <c:pt idx="11593">
                  <c:v>420.68368502922601</c:v>
                </c:pt>
                <c:pt idx="11594">
                  <c:v>420.682862539013</c:v>
                </c:pt>
                <c:pt idx="11595">
                  <c:v>420.66407154232797</c:v>
                </c:pt>
                <c:pt idx="11596">
                  <c:v>420.64978279891301</c:v>
                </c:pt>
                <c:pt idx="11597">
                  <c:v>420.62972964782898</c:v>
                </c:pt>
                <c:pt idx="11598">
                  <c:v>420.61522983488499</c:v>
                </c:pt>
                <c:pt idx="11599">
                  <c:v>420.606566862791</c:v>
                </c:pt>
                <c:pt idx="11600">
                  <c:v>420.58992461815097</c:v>
                </c:pt>
                <c:pt idx="11601">
                  <c:v>420.58722442695398</c:v>
                </c:pt>
                <c:pt idx="11602">
                  <c:v>420.54821844287301</c:v>
                </c:pt>
                <c:pt idx="11603">
                  <c:v>420.52518805845</c:v>
                </c:pt>
                <c:pt idx="11604">
                  <c:v>420.51317607130397</c:v>
                </c:pt>
                <c:pt idx="11605">
                  <c:v>420.50439691153002</c:v>
                </c:pt>
                <c:pt idx="11606">
                  <c:v>420.49322355653601</c:v>
                </c:pt>
                <c:pt idx="11607">
                  <c:v>420.48088466396899</c:v>
                </c:pt>
                <c:pt idx="11608">
                  <c:v>420.47331474767401</c:v>
                </c:pt>
                <c:pt idx="11609">
                  <c:v>420.46645952057497</c:v>
                </c:pt>
                <c:pt idx="11610">
                  <c:v>420.43852475930601</c:v>
                </c:pt>
                <c:pt idx="11611">
                  <c:v>420.43632687407597</c:v>
                </c:pt>
                <c:pt idx="11612">
                  <c:v>420.43059413851603</c:v>
                </c:pt>
                <c:pt idx="11613">
                  <c:v>420.39780446415398</c:v>
                </c:pt>
                <c:pt idx="11614">
                  <c:v>420.362037871219</c:v>
                </c:pt>
                <c:pt idx="11615">
                  <c:v>420.35152806930301</c:v>
                </c:pt>
                <c:pt idx="11616">
                  <c:v>420.34900538857198</c:v>
                </c:pt>
                <c:pt idx="11617">
                  <c:v>420.331441276757</c:v>
                </c:pt>
                <c:pt idx="11618">
                  <c:v>420.31658748987098</c:v>
                </c:pt>
                <c:pt idx="11619">
                  <c:v>420.31531565129802</c:v>
                </c:pt>
                <c:pt idx="11620">
                  <c:v>420.30011002666703</c:v>
                </c:pt>
                <c:pt idx="11621">
                  <c:v>420.29129656334698</c:v>
                </c:pt>
                <c:pt idx="11622">
                  <c:v>420.26461404885202</c:v>
                </c:pt>
                <c:pt idx="11623">
                  <c:v>420.25741590930301</c:v>
                </c:pt>
                <c:pt idx="11624">
                  <c:v>420.25289927491201</c:v>
                </c:pt>
                <c:pt idx="11625">
                  <c:v>420.21718309125299</c:v>
                </c:pt>
                <c:pt idx="11626">
                  <c:v>420.18949026053201</c:v>
                </c:pt>
                <c:pt idx="11627">
                  <c:v>420.17685756555699</c:v>
                </c:pt>
                <c:pt idx="11628">
                  <c:v>420.16329596785499</c:v>
                </c:pt>
                <c:pt idx="11629">
                  <c:v>420.158634587211</c:v>
                </c:pt>
                <c:pt idx="11630">
                  <c:v>420.15732578372501</c:v>
                </c:pt>
                <c:pt idx="11631">
                  <c:v>420.12411361094098</c:v>
                </c:pt>
                <c:pt idx="11632">
                  <c:v>420.11217307537902</c:v>
                </c:pt>
                <c:pt idx="11633">
                  <c:v>420.08926353006501</c:v>
                </c:pt>
                <c:pt idx="11634">
                  <c:v>420.08357615038398</c:v>
                </c:pt>
                <c:pt idx="11635">
                  <c:v>420.043938372887</c:v>
                </c:pt>
                <c:pt idx="11636">
                  <c:v>420.00845607761403</c:v>
                </c:pt>
                <c:pt idx="11637">
                  <c:v>419.994172598104</c:v>
                </c:pt>
                <c:pt idx="11638">
                  <c:v>419.989185659295</c:v>
                </c:pt>
                <c:pt idx="11639">
                  <c:v>419.985429982602</c:v>
                </c:pt>
                <c:pt idx="11640">
                  <c:v>419.95880270093801</c:v>
                </c:pt>
                <c:pt idx="11641">
                  <c:v>419.956453248294</c:v>
                </c:pt>
                <c:pt idx="11642">
                  <c:v>419.95488908811899</c:v>
                </c:pt>
                <c:pt idx="11643">
                  <c:v>419.95000377133903</c:v>
                </c:pt>
                <c:pt idx="11644">
                  <c:v>419.93420811447299</c:v>
                </c:pt>
                <c:pt idx="11645">
                  <c:v>419.88697850152499</c:v>
                </c:pt>
                <c:pt idx="11646">
                  <c:v>419.85452568104398</c:v>
                </c:pt>
                <c:pt idx="11647">
                  <c:v>419.80082961574499</c:v>
                </c:pt>
                <c:pt idx="11648">
                  <c:v>419.79715604937201</c:v>
                </c:pt>
                <c:pt idx="11649">
                  <c:v>419.79345069453399</c:v>
                </c:pt>
                <c:pt idx="11650">
                  <c:v>419.735225650031</c:v>
                </c:pt>
                <c:pt idx="11651">
                  <c:v>419.71781919642098</c:v>
                </c:pt>
                <c:pt idx="11652">
                  <c:v>419.683016269517</c:v>
                </c:pt>
                <c:pt idx="11653">
                  <c:v>419.68230323539899</c:v>
                </c:pt>
                <c:pt idx="11654">
                  <c:v>419.66158423882501</c:v>
                </c:pt>
                <c:pt idx="11655">
                  <c:v>419.64956641922402</c:v>
                </c:pt>
                <c:pt idx="11656">
                  <c:v>419.64779271021399</c:v>
                </c:pt>
                <c:pt idx="11657">
                  <c:v>419.58091744138602</c:v>
                </c:pt>
                <c:pt idx="11658">
                  <c:v>419.56179272656601</c:v>
                </c:pt>
                <c:pt idx="11659">
                  <c:v>419.54268498321699</c:v>
                </c:pt>
                <c:pt idx="11660">
                  <c:v>419.53470352195802</c:v>
                </c:pt>
                <c:pt idx="11661">
                  <c:v>419.532918759295</c:v>
                </c:pt>
                <c:pt idx="11662">
                  <c:v>419.51527547567298</c:v>
                </c:pt>
                <c:pt idx="11663">
                  <c:v>419.49208595183302</c:v>
                </c:pt>
                <c:pt idx="11664">
                  <c:v>419.48063666728399</c:v>
                </c:pt>
                <c:pt idx="11665">
                  <c:v>419.47647024499298</c:v>
                </c:pt>
                <c:pt idx="11666">
                  <c:v>419.47376905013101</c:v>
                </c:pt>
                <c:pt idx="11667">
                  <c:v>419.42729282417702</c:v>
                </c:pt>
                <c:pt idx="11668">
                  <c:v>419.39881101318798</c:v>
                </c:pt>
                <c:pt idx="11669">
                  <c:v>419.397154315097</c:v>
                </c:pt>
                <c:pt idx="11670">
                  <c:v>419.37147916137297</c:v>
                </c:pt>
                <c:pt idx="11671">
                  <c:v>419.34399245006801</c:v>
                </c:pt>
                <c:pt idx="11672">
                  <c:v>419.34160552403</c:v>
                </c:pt>
                <c:pt idx="11673">
                  <c:v>419.33550077429999</c:v>
                </c:pt>
                <c:pt idx="11674">
                  <c:v>419.32900341931901</c:v>
                </c:pt>
                <c:pt idx="11675">
                  <c:v>419.31518585500203</c:v>
                </c:pt>
                <c:pt idx="11676">
                  <c:v>419.312483279444</c:v>
                </c:pt>
                <c:pt idx="11677">
                  <c:v>419.30706860634501</c:v>
                </c:pt>
                <c:pt idx="11678">
                  <c:v>419.28855087615</c:v>
                </c:pt>
                <c:pt idx="11679">
                  <c:v>419.28293837352197</c:v>
                </c:pt>
                <c:pt idx="11680">
                  <c:v>419.28115452902199</c:v>
                </c:pt>
                <c:pt idx="11681">
                  <c:v>419.26332047501899</c:v>
                </c:pt>
                <c:pt idx="11682">
                  <c:v>419.25689270111798</c:v>
                </c:pt>
                <c:pt idx="11683">
                  <c:v>419.25037541475001</c:v>
                </c:pt>
                <c:pt idx="11684">
                  <c:v>419.24463197090301</c:v>
                </c:pt>
                <c:pt idx="11685">
                  <c:v>419.22663269656499</c:v>
                </c:pt>
                <c:pt idx="11686">
                  <c:v>419.22537746536699</c:v>
                </c:pt>
                <c:pt idx="11687">
                  <c:v>419.216767865348</c:v>
                </c:pt>
                <c:pt idx="11688">
                  <c:v>419.21639044689601</c:v>
                </c:pt>
                <c:pt idx="11689">
                  <c:v>419.165677211071</c:v>
                </c:pt>
                <c:pt idx="11690">
                  <c:v>419.11504402057102</c:v>
                </c:pt>
                <c:pt idx="11691">
                  <c:v>419.09278723730301</c:v>
                </c:pt>
                <c:pt idx="11692">
                  <c:v>419.060766301738</c:v>
                </c:pt>
                <c:pt idx="11693">
                  <c:v>419.054950217228</c:v>
                </c:pt>
                <c:pt idx="11694">
                  <c:v>419.04980370337501</c:v>
                </c:pt>
                <c:pt idx="11695">
                  <c:v>419.04766408582299</c:v>
                </c:pt>
                <c:pt idx="11696">
                  <c:v>419.04688255604901</c:v>
                </c:pt>
                <c:pt idx="11697">
                  <c:v>419.04611113552102</c:v>
                </c:pt>
                <c:pt idx="11698">
                  <c:v>419.04502405091398</c:v>
                </c:pt>
                <c:pt idx="11699">
                  <c:v>419.007662582693</c:v>
                </c:pt>
                <c:pt idx="11700">
                  <c:v>419.00183020110899</c:v>
                </c:pt>
                <c:pt idx="11701">
                  <c:v>419.00105418419599</c:v>
                </c:pt>
                <c:pt idx="11702">
                  <c:v>418.99651318283298</c:v>
                </c:pt>
                <c:pt idx="11703">
                  <c:v>418.99510515095602</c:v>
                </c:pt>
                <c:pt idx="11704">
                  <c:v>418.96743654582798</c:v>
                </c:pt>
                <c:pt idx="11705">
                  <c:v>418.95298929464701</c:v>
                </c:pt>
                <c:pt idx="11706">
                  <c:v>418.90950133172902</c:v>
                </c:pt>
                <c:pt idx="11707">
                  <c:v>418.90168164919697</c:v>
                </c:pt>
                <c:pt idx="11708">
                  <c:v>418.88370316738502</c:v>
                </c:pt>
                <c:pt idx="11709">
                  <c:v>418.87621865315401</c:v>
                </c:pt>
                <c:pt idx="11710">
                  <c:v>418.85622733573098</c:v>
                </c:pt>
                <c:pt idx="11711">
                  <c:v>418.83668033188599</c:v>
                </c:pt>
                <c:pt idx="11712">
                  <c:v>418.82964874898198</c:v>
                </c:pt>
                <c:pt idx="11713">
                  <c:v>418.78731843644101</c:v>
                </c:pt>
                <c:pt idx="11714">
                  <c:v>418.78331480812602</c:v>
                </c:pt>
                <c:pt idx="11715">
                  <c:v>418.78147453436799</c:v>
                </c:pt>
                <c:pt idx="11716">
                  <c:v>418.774639562076</c:v>
                </c:pt>
                <c:pt idx="11717">
                  <c:v>418.77133484870899</c:v>
                </c:pt>
                <c:pt idx="11718">
                  <c:v>418.75010218055201</c:v>
                </c:pt>
                <c:pt idx="11719">
                  <c:v>418.74198588553099</c:v>
                </c:pt>
                <c:pt idx="11720">
                  <c:v>418.740467458068</c:v>
                </c:pt>
                <c:pt idx="11721">
                  <c:v>418.7385482981</c:v>
                </c:pt>
                <c:pt idx="11722">
                  <c:v>418.73330642531602</c:v>
                </c:pt>
                <c:pt idx="11723">
                  <c:v>418.69494775202202</c:v>
                </c:pt>
                <c:pt idx="11724">
                  <c:v>418.68942064207999</c:v>
                </c:pt>
                <c:pt idx="11725">
                  <c:v>418.68859054219399</c:v>
                </c:pt>
                <c:pt idx="11726">
                  <c:v>418.67089414268798</c:v>
                </c:pt>
                <c:pt idx="11727">
                  <c:v>418.66879887924199</c:v>
                </c:pt>
                <c:pt idx="11728">
                  <c:v>418.654651091088</c:v>
                </c:pt>
                <c:pt idx="11729">
                  <c:v>418.650860565274</c:v>
                </c:pt>
                <c:pt idx="11730">
                  <c:v>418.62668245484599</c:v>
                </c:pt>
                <c:pt idx="11731">
                  <c:v>418.61578851101598</c:v>
                </c:pt>
                <c:pt idx="11732">
                  <c:v>418.60721779626101</c:v>
                </c:pt>
                <c:pt idx="11733">
                  <c:v>418.538041420235</c:v>
                </c:pt>
                <c:pt idx="11734">
                  <c:v>418.53650074633401</c:v>
                </c:pt>
                <c:pt idx="11735">
                  <c:v>418.535619623613</c:v>
                </c:pt>
                <c:pt idx="11736">
                  <c:v>418.53508023541201</c:v>
                </c:pt>
                <c:pt idx="11737">
                  <c:v>418.53422206461101</c:v>
                </c:pt>
                <c:pt idx="11738">
                  <c:v>418.521598822952</c:v>
                </c:pt>
                <c:pt idx="11739">
                  <c:v>418.51230216548203</c:v>
                </c:pt>
                <c:pt idx="11740">
                  <c:v>418.50681923290898</c:v>
                </c:pt>
                <c:pt idx="11741">
                  <c:v>418.49187605371401</c:v>
                </c:pt>
                <c:pt idx="11742">
                  <c:v>418.48123152903099</c:v>
                </c:pt>
                <c:pt idx="11743">
                  <c:v>418.46713339076598</c:v>
                </c:pt>
                <c:pt idx="11744">
                  <c:v>418.46697103728098</c:v>
                </c:pt>
                <c:pt idx="11745">
                  <c:v>418.45968643762399</c:v>
                </c:pt>
                <c:pt idx="11746">
                  <c:v>418.45608648123999</c:v>
                </c:pt>
                <c:pt idx="11747">
                  <c:v>418.44262216434402</c:v>
                </c:pt>
                <c:pt idx="11748">
                  <c:v>418.44080120028798</c:v>
                </c:pt>
                <c:pt idx="11749">
                  <c:v>418.39580543203499</c:v>
                </c:pt>
                <c:pt idx="11750">
                  <c:v>418.366157153541</c:v>
                </c:pt>
                <c:pt idx="11751">
                  <c:v>418.36131644563</c:v>
                </c:pt>
                <c:pt idx="11752">
                  <c:v>418.35669243420602</c:v>
                </c:pt>
                <c:pt idx="11753">
                  <c:v>418.341629131932</c:v>
                </c:pt>
                <c:pt idx="11754">
                  <c:v>418.32784071873999</c:v>
                </c:pt>
                <c:pt idx="11755">
                  <c:v>418.32215156424098</c:v>
                </c:pt>
                <c:pt idx="11756">
                  <c:v>418.32148604167298</c:v>
                </c:pt>
                <c:pt idx="11757">
                  <c:v>418.30282979645699</c:v>
                </c:pt>
                <c:pt idx="11758">
                  <c:v>418.28489723431602</c:v>
                </c:pt>
                <c:pt idx="11759">
                  <c:v>418.26851326939999</c:v>
                </c:pt>
                <c:pt idx="11760">
                  <c:v>418.26209897861202</c:v>
                </c:pt>
                <c:pt idx="11761">
                  <c:v>418.261062370481</c:v>
                </c:pt>
                <c:pt idx="11762">
                  <c:v>418.259718291968</c:v>
                </c:pt>
                <c:pt idx="11763">
                  <c:v>418.25941460610301</c:v>
                </c:pt>
                <c:pt idx="11764">
                  <c:v>418.24458226567498</c:v>
                </c:pt>
                <c:pt idx="11765">
                  <c:v>418.23986169525602</c:v>
                </c:pt>
                <c:pt idx="11766">
                  <c:v>418.22871796396203</c:v>
                </c:pt>
                <c:pt idx="11767">
                  <c:v>418.21795967303899</c:v>
                </c:pt>
                <c:pt idx="11768">
                  <c:v>418.20848904198999</c:v>
                </c:pt>
                <c:pt idx="11769">
                  <c:v>418.18359698740801</c:v>
                </c:pt>
                <c:pt idx="11770">
                  <c:v>418.125626783992</c:v>
                </c:pt>
                <c:pt idx="11771">
                  <c:v>418.12386758024701</c:v>
                </c:pt>
                <c:pt idx="11772">
                  <c:v>418.11528899773498</c:v>
                </c:pt>
                <c:pt idx="11773">
                  <c:v>418.114843713781</c:v>
                </c:pt>
                <c:pt idx="11774">
                  <c:v>418.110643734387</c:v>
                </c:pt>
                <c:pt idx="11775">
                  <c:v>418.10727620756302</c:v>
                </c:pt>
                <c:pt idx="11776">
                  <c:v>418.10689332057501</c:v>
                </c:pt>
                <c:pt idx="11777">
                  <c:v>418.09915464822899</c:v>
                </c:pt>
                <c:pt idx="11778">
                  <c:v>418.09604907635998</c:v>
                </c:pt>
                <c:pt idx="11779">
                  <c:v>418.08322576931403</c:v>
                </c:pt>
                <c:pt idx="11780">
                  <c:v>418.07459646705303</c:v>
                </c:pt>
                <c:pt idx="11781">
                  <c:v>418.06699681168402</c:v>
                </c:pt>
                <c:pt idx="11782">
                  <c:v>418.02598455342599</c:v>
                </c:pt>
                <c:pt idx="11783">
                  <c:v>418.003732164241</c:v>
                </c:pt>
                <c:pt idx="11784">
                  <c:v>417.996992589228</c:v>
                </c:pt>
                <c:pt idx="11785">
                  <c:v>417.98025090928201</c:v>
                </c:pt>
                <c:pt idx="11786">
                  <c:v>417.960916612083</c:v>
                </c:pt>
                <c:pt idx="11787">
                  <c:v>417.95930535106999</c:v>
                </c:pt>
                <c:pt idx="11788">
                  <c:v>417.93184938049399</c:v>
                </c:pt>
                <c:pt idx="11789">
                  <c:v>417.92013461245898</c:v>
                </c:pt>
                <c:pt idx="11790">
                  <c:v>417.88824197930899</c:v>
                </c:pt>
                <c:pt idx="11791">
                  <c:v>417.88074868659299</c:v>
                </c:pt>
                <c:pt idx="11792">
                  <c:v>417.85990157633802</c:v>
                </c:pt>
                <c:pt idx="11793">
                  <c:v>417.83478501503998</c:v>
                </c:pt>
                <c:pt idx="11794">
                  <c:v>417.83476989682202</c:v>
                </c:pt>
                <c:pt idx="11795">
                  <c:v>417.802007129331</c:v>
                </c:pt>
                <c:pt idx="11796">
                  <c:v>417.79439949226298</c:v>
                </c:pt>
                <c:pt idx="11797">
                  <c:v>417.79394744327197</c:v>
                </c:pt>
                <c:pt idx="11798">
                  <c:v>417.781962083694</c:v>
                </c:pt>
                <c:pt idx="11799">
                  <c:v>417.74621506344403</c:v>
                </c:pt>
                <c:pt idx="11800">
                  <c:v>417.731000964722</c:v>
                </c:pt>
                <c:pt idx="11801">
                  <c:v>417.72458974469902</c:v>
                </c:pt>
                <c:pt idx="11802">
                  <c:v>417.71660029050798</c:v>
                </c:pt>
                <c:pt idx="11803">
                  <c:v>417.70634171109202</c:v>
                </c:pt>
                <c:pt idx="11804">
                  <c:v>417.61278553323598</c:v>
                </c:pt>
                <c:pt idx="11805">
                  <c:v>417.59233717779802</c:v>
                </c:pt>
                <c:pt idx="11806">
                  <c:v>417.57236278829299</c:v>
                </c:pt>
                <c:pt idx="11807">
                  <c:v>417.56540646247203</c:v>
                </c:pt>
                <c:pt idx="11808">
                  <c:v>417.553319079338</c:v>
                </c:pt>
                <c:pt idx="11809">
                  <c:v>417.54961665077502</c:v>
                </c:pt>
                <c:pt idx="11810">
                  <c:v>417.543510979556</c:v>
                </c:pt>
                <c:pt idx="11811">
                  <c:v>417.53611378107399</c:v>
                </c:pt>
                <c:pt idx="11812">
                  <c:v>417.52848634615702</c:v>
                </c:pt>
                <c:pt idx="11813">
                  <c:v>417.52049512778302</c:v>
                </c:pt>
                <c:pt idx="11814">
                  <c:v>417.513037135763</c:v>
                </c:pt>
                <c:pt idx="11815">
                  <c:v>417.51191269120102</c:v>
                </c:pt>
                <c:pt idx="11816">
                  <c:v>417.493200258652</c:v>
                </c:pt>
                <c:pt idx="11817">
                  <c:v>417.478357264262</c:v>
                </c:pt>
                <c:pt idx="11818">
                  <c:v>417.47435476882902</c:v>
                </c:pt>
                <c:pt idx="11819">
                  <c:v>417.458650289979</c:v>
                </c:pt>
                <c:pt idx="11820">
                  <c:v>417.40613147733001</c:v>
                </c:pt>
                <c:pt idx="11821">
                  <c:v>417.39917091048</c:v>
                </c:pt>
                <c:pt idx="11822">
                  <c:v>417.36822790995399</c:v>
                </c:pt>
                <c:pt idx="11823">
                  <c:v>417.35917467663398</c:v>
                </c:pt>
                <c:pt idx="11824">
                  <c:v>417.33941849040002</c:v>
                </c:pt>
                <c:pt idx="11825">
                  <c:v>417.33145002595597</c:v>
                </c:pt>
                <c:pt idx="11826">
                  <c:v>417.32231309074501</c:v>
                </c:pt>
                <c:pt idx="11827">
                  <c:v>417.31736219247898</c:v>
                </c:pt>
                <c:pt idx="11828">
                  <c:v>417.307984953458</c:v>
                </c:pt>
                <c:pt idx="11829">
                  <c:v>417.28967618603798</c:v>
                </c:pt>
                <c:pt idx="11830">
                  <c:v>417.26366193006999</c:v>
                </c:pt>
                <c:pt idx="11831">
                  <c:v>417.23951204775602</c:v>
                </c:pt>
                <c:pt idx="11832">
                  <c:v>417.227995390991</c:v>
                </c:pt>
                <c:pt idx="11833">
                  <c:v>417.19992384044599</c:v>
                </c:pt>
                <c:pt idx="11834">
                  <c:v>417.19241902560401</c:v>
                </c:pt>
                <c:pt idx="11835">
                  <c:v>417.15615383276599</c:v>
                </c:pt>
                <c:pt idx="11836">
                  <c:v>417.15322420544697</c:v>
                </c:pt>
                <c:pt idx="11837">
                  <c:v>417.14213469883498</c:v>
                </c:pt>
                <c:pt idx="11838">
                  <c:v>417.13993057282602</c:v>
                </c:pt>
                <c:pt idx="11839">
                  <c:v>417.139258929346</c:v>
                </c:pt>
                <c:pt idx="11840">
                  <c:v>417.13547029316499</c:v>
                </c:pt>
                <c:pt idx="11841">
                  <c:v>417.10331460512299</c:v>
                </c:pt>
                <c:pt idx="11842">
                  <c:v>417.0986099735</c:v>
                </c:pt>
                <c:pt idx="11843">
                  <c:v>417.05185711164</c:v>
                </c:pt>
                <c:pt idx="11844">
                  <c:v>417.04324291138403</c:v>
                </c:pt>
                <c:pt idx="11845">
                  <c:v>417.01437438413802</c:v>
                </c:pt>
                <c:pt idx="11846">
                  <c:v>417.004405221914</c:v>
                </c:pt>
                <c:pt idx="11847">
                  <c:v>416.99454873233401</c:v>
                </c:pt>
                <c:pt idx="11848">
                  <c:v>416.99339380150099</c:v>
                </c:pt>
                <c:pt idx="11849">
                  <c:v>416.98297380536201</c:v>
                </c:pt>
                <c:pt idx="11850">
                  <c:v>416.97396407377801</c:v>
                </c:pt>
                <c:pt idx="11851">
                  <c:v>416.95177366739699</c:v>
                </c:pt>
                <c:pt idx="11852">
                  <c:v>416.95090941605997</c:v>
                </c:pt>
                <c:pt idx="11853">
                  <c:v>416.94908151722399</c:v>
                </c:pt>
                <c:pt idx="11854">
                  <c:v>416.94890765404801</c:v>
                </c:pt>
                <c:pt idx="11855">
                  <c:v>416.94438689006302</c:v>
                </c:pt>
                <c:pt idx="11856">
                  <c:v>416.94271354707303</c:v>
                </c:pt>
                <c:pt idx="11857">
                  <c:v>416.92441820302503</c:v>
                </c:pt>
                <c:pt idx="11858">
                  <c:v>416.910406621275</c:v>
                </c:pt>
                <c:pt idx="11859">
                  <c:v>416.899696537073</c:v>
                </c:pt>
                <c:pt idx="11860">
                  <c:v>416.89599599182299</c:v>
                </c:pt>
                <c:pt idx="11861">
                  <c:v>416.88993389964401</c:v>
                </c:pt>
                <c:pt idx="11862">
                  <c:v>416.87677635781802</c:v>
                </c:pt>
                <c:pt idx="11863">
                  <c:v>416.86588197869997</c:v>
                </c:pt>
                <c:pt idx="11864">
                  <c:v>416.81091259996703</c:v>
                </c:pt>
                <c:pt idx="11865">
                  <c:v>416.77257445873897</c:v>
                </c:pt>
                <c:pt idx="11866">
                  <c:v>416.76104996299802</c:v>
                </c:pt>
                <c:pt idx="11867">
                  <c:v>416.72387187540897</c:v>
                </c:pt>
                <c:pt idx="11868">
                  <c:v>416.70832666829</c:v>
                </c:pt>
                <c:pt idx="11869">
                  <c:v>416.70097566209398</c:v>
                </c:pt>
                <c:pt idx="11870">
                  <c:v>416.688530058781</c:v>
                </c:pt>
                <c:pt idx="11871">
                  <c:v>416.64721761723501</c:v>
                </c:pt>
                <c:pt idx="11872">
                  <c:v>416.64511452368799</c:v>
                </c:pt>
                <c:pt idx="11873">
                  <c:v>416.63727235832999</c:v>
                </c:pt>
                <c:pt idx="11874">
                  <c:v>416.62640192626998</c:v>
                </c:pt>
                <c:pt idx="11875">
                  <c:v>416.61144332001601</c:v>
                </c:pt>
                <c:pt idx="11876">
                  <c:v>416.60854102867597</c:v>
                </c:pt>
                <c:pt idx="11877">
                  <c:v>416.55711421658901</c:v>
                </c:pt>
                <c:pt idx="11878">
                  <c:v>416.55256247585697</c:v>
                </c:pt>
                <c:pt idx="11879">
                  <c:v>416.552155430781</c:v>
                </c:pt>
                <c:pt idx="11880">
                  <c:v>416.53819282176403</c:v>
                </c:pt>
                <c:pt idx="11881">
                  <c:v>416.513885525533</c:v>
                </c:pt>
                <c:pt idx="11882">
                  <c:v>416.48691008838102</c:v>
                </c:pt>
                <c:pt idx="11883">
                  <c:v>416.47319815751001</c:v>
                </c:pt>
                <c:pt idx="11884">
                  <c:v>416.46883737948599</c:v>
                </c:pt>
                <c:pt idx="11885">
                  <c:v>416.460107819548</c:v>
                </c:pt>
                <c:pt idx="11886">
                  <c:v>416.436966331674</c:v>
                </c:pt>
                <c:pt idx="11887">
                  <c:v>416.40790365556501</c:v>
                </c:pt>
                <c:pt idx="11888">
                  <c:v>416.39522578931297</c:v>
                </c:pt>
                <c:pt idx="11889">
                  <c:v>416.38597909779702</c:v>
                </c:pt>
                <c:pt idx="11890">
                  <c:v>416.329972731373</c:v>
                </c:pt>
                <c:pt idx="11891">
                  <c:v>416.31555470777897</c:v>
                </c:pt>
                <c:pt idx="11892">
                  <c:v>416.30194070781602</c:v>
                </c:pt>
                <c:pt idx="11893">
                  <c:v>416.290836148415</c:v>
                </c:pt>
                <c:pt idx="11894">
                  <c:v>416.22966002471401</c:v>
                </c:pt>
                <c:pt idx="11895">
                  <c:v>416.18832629225</c:v>
                </c:pt>
                <c:pt idx="11896">
                  <c:v>416.18670524321698</c:v>
                </c:pt>
                <c:pt idx="11897">
                  <c:v>416.185221862086</c:v>
                </c:pt>
                <c:pt idx="11898">
                  <c:v>416.17677632258199</c:v>
                </c:pt>
                <c:pt idx="11899">
                  <c:v>416.15190846058499</c:v>
                </c:pt>
                <c:pt idx="11900">
                  <c:v>416.14454927190098</c:v>
                </c:pt>
                <c:pt idx="11901">
                  <c:v>416.12893654275399</c:v>
                </c:pt>
                <c:pt idx="11902">
                  <c:v>416.12715736694201</c:v>
                </c:pt>
                <c:pt idx="11903">
                  <c:v>416.11051389664101</c:v>
                </c:pt>
                <c:pt idx="11904">
                  <c:v>416.10620792995599</c:v>
                </c:pt>
                <c:pt idx="11905">
                  <c:v>416.05957708985801</c:v>
                </c:pt>
                <c:pt idx="11906">
                  <c:v>416.04328464524201</c:v>
                </c:pt>
                <c:pt idx="11907">
                  <c:v>416.00831128062401</c:v>
                </c:pt>
                <c:pt idx="11908">
                  <c:v>416.00622022059201</c:v>
                </c:pt>
                <c:pt idx="11909">
                  <c:v>416.00602769003598</c:v>
                </c:pt>
                <c:pt idx="11910">
                  <c:v>415.959692828014</c:v>
                </c:pt>
                <c:pt idx="11911">
                  <c:v>415.95753495859202</c:v>
                </c:pt>
                <c:pt idx="11912">
                  <c:v>415.89088398786299</c:v>
                </c:pt>
                <c:pt idx="11913">
                  <c:v>415.88646765498498</c:v>
                </c:pt>
                <c:pt idx="11914">
                  <c:v>415.88546536376299</c:v>
                </c:pt>
                <c:pt idx="11915">
                  <c:v>415.87046619825998</c:v>
                </c:pt>
                <c:pt idx="11916">
                  <c:v>415.85225129073802</c:v>
                </c:pt>
                <c:pt idx="11917">
                  <c:v>415.835724605461</c:v>
                </c:pt>
                <c:pt idx="11918">
                  <c:v>415.809907876284</c:v>
                </c:pt>
                <c:pt idx="11919">
                  <c:v>415.763985062215</c:v>
                </c:pt>
                <c:pt idx="11920">
                  <c:v>415.75454028035199</c:v>
                </c:pt>
                <c:pt idx="11921">
                  <c:v>415.71627525970899</c:v>
                </c:pt>
                <c:pt idx="11922">
                  <c:v>415.70275336795203</c:v>
                </c:pt>
                <c:pt idx="11923">
                  <c:v>415.68657490481502</c:v>
                </c:pt>
                <c:pt idx="11924">
                  <c:v>415.67462566193899</c:v>
                </c:pt>
                <c:pt idx="11925">
                  <c:v>415.64642772339897</c:v>
                </c:pt>
                <c:pt idx="11926">
                  <c:v>415.60692516967498</c:v>
                </c:pt>
                <c:pt idx="11927">
                  <c:v>415.60191300868399</c:v>
                </c:pt>
                <c:pt idx="11928">
                  <c:v>415.58912460242902</c:v>
                </c:pt>
                <c:pt idx="11929">
                  <c:v>415.57430524984301</c:v>
                </c:pt>
                <c:pt idx="11930">
                  <c:v>415.54579361779003</c:v>
                </c:pt>
                <c:pt idx="11931">
                  <c:v>415.53987155659001</c:v>
                </c:pt>
                <c:pt idx="11932">
                  <c:v>415.524380462019</c:v>
                </c:pt>
                <c:pt idx="11933">
                  <c:v>415.51554708161598</c:v>
                </c:pt>
                <c:pt idx="11934">
                  <c:v>415.47707529416499</c:v>
                </c:pt>
                <c:pt idx="11935">
                  <c:v>415.38384699506997</c:v>
                </c:pt>
                <c:pt idx="11936">
                  <c:v>415.36133165496699</c:v>
                </c:pt>
                <c:pt idx="11937">
                  <c:v>415.330288686497</c:v>
                </c:pt>
                <c:pt idx="11938">
                  <c:v>415.309997644943</c:v>
                </c:pt>
                <c:pt idx="11939">
                  <c:v>415.28869781407701</c:v>
                </c:pt>
                <c:pt idx="11940">
                  <c:v>415.24967153595702</c:v>
                </c:pt>
                <c:pt idx="11941">
                  <c:v>415.23648923201199</c:v>
                </c:pt>
                <c:pt idx="11942">
                  <c:v>415.23353373012498</c:v>
                </c:pt>
                <c:pt idx="11943">
                  <c:v>415.23347975062501</c:v>
                </c:pt>
                <c:pt idx="11944">
                  <c:v>415.21656581246998</c:v>
                </c:pt>
                <c:pt idx="11945">
                  <c:v>415.20126723438699</c:v>
                </c:pt>
                <c:pt idx="11946">
                  <c:v>415.19483213080298</c:v>
                </c:pt>
                <c:pt idx="11947">
                  <c:v>415.17593858302098</c:v>
                </c:pt>
                <c:pt idx="11948">
                  <c:v>415.15877444016297</c:v>
                </c:pt>
                <c:pt idx="11949">
                  <c:v>415.142461210215</c:v>
                </c:pt>
                <c:pt idx="11950">
                  <c:v>415.12521617213798</c:v>
                </c:pt>
                <c:pt idx="11951">
                  <c:v>415.087003210261</c:v>
                </c:pt>
                <c:pt idx="11952">
                  <c:v>415.05272366901198</c:v>
                </c:pt>
                <c:pt idx="11953">
                  <c:v>415.04426528603102</c:v>
                </c:pt>
                <c:pt idx="11954">
                  <c:v>415.03099308167998</c:v>
                </c:pt>
                <c:pt idx="11955">
                  <c:v>415.02429701441201</c:v>
                </c:pt>
                <c:pt idx="11956">
                  <c:v>415.00483092076303</c:v>
                </c:pt>
                <c:pt idx="11957">
                  <c:v>414.986545496627</c:v>
                </c:pt>
                <c:pt idx="11958">
                  <c:v>414.98634459375103</c:v>
                </c:pt>
                <c:pt idx="11959">
                  <c:v>414.985054850756</c:v>
                </c:pt>
                <c:pt idx="11960">
                  <c:v>414.97447644187997</c:v>
                </c:pt>
                <c:pt idx="11961">
                  <c:v>414.97348235869703</c:v>
                </c:pt>
                <c:pt idx="11962">
                  <c:v>414.84336005477297</c:v>
                </c:pt>
                <c:pt idx="11963">
                  <c:v>414.820682458318</c:v>
                </c:pt>
                <c:pt idx="11964">
                  <c:v>414.82056407357101</c:v>
                </c:pt>
                <c:pt idx="11965">
                  <c:v>414.77068649217699</c:v>
                </c:pt>
                <c:pt idx="11966">
                  <c:v>414.75923730668001</c:v>
                </c:pt>
                <c:pt idx="11967">
                  <c:v>414.681685926721</c:v>
                </c:pt>
                <c:pt idx="11968">
                  <c:v>414.67456148287101</c:v>
                </c:pt>
                <c:pt idx="11969">
                  <c:v>414.66685655011599</c:v>
                </c:pt>
                <c:pt idx="11970">
                  <c:v>414.62579465177299</c:v>
                </c:pt>
                <c:pt idx="11971">
                  <c:v>414.61979289561498</c:v>
                </c:pt>
                <c:pt idx="11972">
                  <c:v>414.60336739983802</c:v>
                </c:pt>
                <c:pt idx="11973">
                  <c:v>414.60066434473498</c:v>
                </c:pt>
                <c:pt idx="11974">
                  <c:v>414.56317430797799</c:v>
                </c:pt>
                <c:pt idx="11975">
                  <c:v>414.55747762319402</c:v>
                </c:pt>
                <c:pt idx="11976">
                  <c:v>414.53321563595398</c:v>
                </c:pt>
                <c:pt idx="11977">
                  <c:v>414.53149261189998</c:v>
                </c:pt>
                <c:pt idx="11978">
                  <c:v>414.515448054579</c:v>
                </c:pt>
                <c:pt idx="11979">
                  <c:v>414.507032066509</c:v>
                </c:pt>
                <c:pt idx="11980">
                  <c:v>414.48170257732301</c:v>
                </c:pt>
                <c:pt idx="11981">
                  <c:v>414.46405642727302</c:v>
                </c:pt>
                <c:pt idx="11982">
                  <c:v>414.42717441953403</c:v>
                </c:pt>
                <c:pt idx="11983">
                  <c:v>414.42456293372499</c:v>
                </c:pt>
                <c:pt idx="11984">
                  <c:v>414.41884222455798</c:v>
                </c:pt>
                <c:pt idx="11985">
                  <c:v>414.40910101681601</c:v>
                </c:pt>
                <c:pt idx="11986">
                  <c:v>414.40430133509801</c:v>
                </c:pt>
                <c:pt idx="11987">
                  <c:v>414.39875526627998</c:v>
                </c:pt>
                <c:pt idx="11988">
                  <c:v>414.366654103732</c:v>
                </c:pt>
                <c:pt idx="11989">
                  <c:v>414.36445019433398</c:v>
                </c:pt>
                <c:pt idx="11990">
                  <c:v>414.35593222635998</c:v>
                </c:pt>
                <c:pt idx="11991">
                  <c:v>414.35244962779097</c:v>
                </c:pt>
                <c:pt idx="11992">
                  <c:v>414.34719534719102</c:v>
                </c:pt>
                <c:pt idx="11993">
                  <c:v>414.32715985263701</c:v>
                </c:pt>
                <c:pt idx="11994">
                  <c:v>414.24499897794902</c:v>
                </c:pt>
                <c:pt idx="11995">
                  <c:v>414.24332908030499</c:v>
                </c:pt>
                <c:pt idx="11996">
                  <c:v>414.23862625305497</c:v>
                </c:pt>
                <c:pt idx="11997">
                  <c:v>414.23218935203403</c:v>
                </c:pt>
                <c:pt idx="11998">
                  <c:v>414.210402145888</c:v>
                </c:pt>
                <c:pt idx="11999">
                  <c:v>414.18519951589201</c:v>
                </c:pt>
                <c:pt idx="12000">
                  <c:v>414.18032147081601</c:v>
                </c:pt>
                <c:pt idx="12001">
                  <c:v>414.159879057078</c:v>
                </c:pt>
                <c:pt idx="12002">
                  <c:v>414.11715749536398</c:v>
                </c:pt>
                <c:pt idx="12003">
                  <c:v>414.11426275949299</c:v>
                </c:pt>
                <c:pt idx="12004">
                  <c:v>414.10902378752201</c:v>
                </c:pt>
                <c:pt idx="12005">
                  <c:v>414.097653245755</c:v>
                </c:pt>
                <c:pt idx="12006">
                  <c:v>414.09163949860999</c:v>
                </c:pt>
                <c:pt idx="12007">
                  <c:v>414.09009662179801</c:v>
                </c:pt>
                <c:pt idx="12008">
                  <c:v>414.06691637331801</c:v>
                </c:pt>
                <c:pt idx="12009">
                  <c:v>414.04249429860499</c:v>
                </c:pt>
                <c:pt idx="12010">
                  <c:v>414.041114737057</c:v>
                </c:pt>
                <c:pt idx="12011">
                  <c:v>414.03956123886201</c:v>
                </c:pt>
                <c:pt idx="12012">
                  <c:v>414.03583383355198</c:v>
                </c:pt>
                <c:pt idx="12013">
                  <c:v>414.01939117669002</c:v>
                </c:pt>
                <c:pt idx="12014">
                  <c:v>414.00676441665701</c:v>
                </c:pt>
                <c:pt idx="12015">
                  <c:v>414.00600419254198</c:v>
                </c:pt>
                <c:pt idx="12016">
                  <c:v>413.99262551590698</c:v>
                </c:pt>
                <c:pt idx="12017">
                  <c:v>413.987840199272</c:v>
                </c:pt>
                <c:pt idx="12018">
                  <c:v>413.96604124831202</c:v>
                </c:pt>
                <c:pt idx="12019">
                  <c:v>413.95525622846299</c:v>
                </c:pt>
                <c:pt idx="12020">
                  <c:v>413.890830139294</c:v>
                </c:pt>
                <c:pt idx="12021">
                  <c:v>413.87904047766898</c:v>
                </c:pt>
                <c:pt idx="12022">
                  <c:v>413.873677553883</c:v>
                </c:pt>
                <c:pt idx="12023">
                  <c:v>413.85233427983201</c:v>
                </c:pt>
                <c:pt idx="12024">
                  <c:v>413.84141993685301</c:v>
                </c:pt>
                <c:pt idx="12025">
                  <c:v>413.84122639782902</c:v>
                </c:pt>
                <c:pt idx="12026">
                  <c:v>413.81473193231102</c:v>
                </c:pt>
                <c:pt idx="12027">
                  <c:v>413.81061062082398</c:v>
                </c:pt>
                <c:pt idx="12028">
                  <c:v>413.76293871255098</c:v>
                </c:pt>
                <c:pt idx="12029">
                  <c:v>413.761204758117</c:v>
                </c:pt>
                <c:pt idx="12030">
                  <c:v>413.75921673454599</c:v>
                </c:pt>
                <c:pt idx="12031">
                  <c:v>413.750604145593</c:v>
                </c:pt>
                <c:pt idx="12032">
                  <c:v>413.74622258504297</c:v>
                </c:pt>
                <c:pt idx="12033">
                  <c:v>413.74523201880902</c:v>
                </c:pt>
                <c:pt idx="12034">
                  <c:v>413.73743401738398</c:v>
                </c:pt>
                <c:pt idx="12035">
                  <c:v>413.73305797691802</c:v>
                </c:pt>
                <c:pt idx="12036">
                  <c:v>413.71410627995999</c:v>
                </c:pt>
                <c:pt idx="12037">
                  <c:v>413.71155247590502</c:v>
                </c:pt>
                <c:pt idx="12038">
                  <c:v>413.70893463258398</c:v>
                </c:pt>
                <c:pt idx="12039">
                  <c:v>413.669530973262</c:v>
                </c:pt>
                <c:pt idx="12040">
                  <c:v>413.66160362833199</c:v>
                </c:pt>
                <c:pt idx="12041">
                  <c:v>413.65998943614397</c:v>
                </c:pt>
                <c:pt idx="12042">
                  <c:v>413.63503695923202</c:v>
                </c:pt>
                <c:pt idx="12043">
                  <c:v>413.624603418888</c:v>
                </c:pt>
                <c:pt idx="12044">
                  <c:v>413.59512229035602</c:v>
                </c:pt>
                <c:pt idx="12045">
                  <c:v>413.58829067580302</c:v>
                </c:pt>
                <c:pt idx="12046">
                  <c:v>413.588240455738</c:v>
                </c:pt>
                <c:pt idx="12047">
                  <c:v>413.58791880577598</c:v>
                </c:pt>
                <c:pt idx="12048">
                  <c:v>413.56985324366201</c:v>
                </c:pt>
                <c:pt idx="12049">
                  <c:v>413.55406614094602</c:v>
                </c:pt>
                <c:pt idx="12050">
                  <c:v>413.51425315492497</c:v>
                </c:pt>
                <c:pt idx="12051">
                  <c:v>413.49127869306602</c:v>
                </c:pt>
                <c:pt idx="12052">
                  <c:v>413.47867789157903</c:v>
                </c:pt>
                <c:pt idx="12053">
                  <c:v>413.45724029910599</c:v>
                </c:pt>
                <c:pt idx="12054">
                  <c:v>413.43136162623398</c:v>
                </c:pt>
                <c:pt idx="12055">
                  <c:v>413.40949340926301</c:v>
                </c:pt>
                <c:pt idx="12056">
                  <c:v>413.40430062777199</c:v>
                </c:pt>
                <c:pt idx="12057">
                  <c:v>413.38872275795302</c:v>
                </c:pt>
                <c:pt idx="12058">
                  <c:v>413.35796109190699</c:v>
                </c:pt>
                <c:pt idx="12059">
                  <c:v>413.34541827467001</c:v>
                </c:pt>
                <c:pt idx="12060">
                  <c:v>413.33434455584103</c:v>
                </c:pt>
                <c:pt idx="12061">
                  <c:v>413.333634936154</c:v>
                </c:pt>
                <c:pt idx="12062">
                  <c:v>413.32260051810499</c:v>
                </c:pt>
                <c:pt idx="12063">
                  <c:v>413.307896779533</c:v>
                </c:pt>
                <c:pt idx="12064">
                  <c:v>413.30079701693597</c:v>
                </c:pt>
                <c:pt idx="12065">
                  <c:v>413.28141539478599</c:v>
                </c:pt>
                <c:pt idx="12066">
                  <c:v>413.27952402702999</c:v>
                </c:pt>
                <c:pt idx="12067">
                  <c:v>413.27432705272099</c:v>
                </c:pt>
                <c:pt idx="12068">
                  <c:v>413.27378384819298</c:v>
                </c:pt>
                <c:pt idx="12069">
                  <c:v>413.27217155423398</c:v>
                </c:pt>
                <c:pt idx="12070">
                  <c:v>413.271032093244</c:v>
                </c:pt>
                <c:pt idx="12071">
                  <c:v>413.27066841158103</c:v>
                </c:pt>
                <c:pt idx="12072">
                  <c:v>413.27041545672898</c:v>
                </c:pt>
                <c:pt idx="12073">
                  <c:v>413.26958967523802</c:v>
                </c:pt>
                <c:pt idx="12074">
                  <c:v>413.26876442063099</c:v>
                </c:pt>
                <c:pt idx="12075">
                  <c:v>413.26663501544601</c:v>
                </c:pt>
                <c:pt idx="12076">
                  <c:v>413.23186666680999</c:v>
                </c:pt>
                <c:pt idx="12077">
                  <c:v>413.20358735823999</c:v>
                </c:pt>
                <c:pt idx="12078">
                  <c:v>413.19212258771699</c:v>
                </c:pt>
                <c:pt idx="12079">
                  <c:v>413.18625179921901</c:v>
                </c:pt>
                <c:pt idx="12080">
                  <c:v>413.17907441433999</c:v>
                </c:pt>
                <c:pt idx="12081">
                  <c:v>413.16716803663297</c:v>
                </c:pt>
                <c:pt idx="12082">
                  <c:v>413.16570415911298</c:v>
                </c:pt>
                <c:pt idx="12083">
                  <c:v>413.16527744717501</c:v>
                </c:pt>
                <c:pt idx="12084">
                  <c:v>413.14828716662697</c:v>
                </c:pt>
                <c:pt idx="12085">
                  <c:v>413.13830245879302</c:v>
                </c:pt>
                <c:pt idx="12086">
                  <c:v>413.12744716708301</c:v>
                </c:pt>
                <c:pt idx="12087">
                  <c:v>413.11916326035299</c:v>
                </c:pt>
                <c:pt idx="12088">
                  <c:v>413.10472433697799</c:v>
                </c:pt>
                <c:pt idx="12089">
                  <c:v>413.08806108461499</c:v>
                </c:pt>
                <c:pt idx="12090">
                  <c:v>413.07153156574998</c:v>
                </c:pt>
                <c:pt idx="12091">
                  <c:v>413.07066268225799</c:v>
                </c:pt>
                <c:pt idx="12092">
                  <c:v>413.07032973594397</c:v>
                </c:pt>
                <c:pt idx="12093">
                  <c:v>413.067762390459</c:v>
                </c:pt>
                <c:pt idx="12094">
                  <c:v>413.065426610587</c:v>
                </c:pt>
                <c:pt idx="12095">
                  <c:v>413.06306402709498</c:v>
                </c:pt>
                <c:pt idx="12096">
                  <c:v>413.06279852657701</c:v>
                </c:pt>
                <c:pt idx="12097">
                  <c:v>413.06251185310902</c:v>
                </c:pt>
                <c:pt idx="12098">
                  <c:v>413.03318730373798</c:v>
                </c:pt>
                <c:pt idx="12099">
                  <c:v>413.03113748255998</c:v>
                </c:pt>
                <c:pt idx="12100">
                  <c:v>413.029044359615</c:v>
                </c:pt>
                <c:pt idx="12101">
                  <c:v>413.01726373899999</c:v>
                </c:pt>
                <c:pt idx="12102">
                  <c:v>412.99855496316599</c:v>
                </c:pt>
                <c:pt idx="12103">
                  <c:v>412.99745135733599</c:v>
                </c:pt>
                <c:pt idx="12104">
                  <c:v>412.99308690708699</c:v>
                </c:pt>
                <c:pt idx="12105">
                  <c:v>412.98898650217899</c:v>
                </c:pt>
                <c:pt idx="12106">
                  <c:v>412.96554504974</c:v>
                </c:pt>
                <c:pt idx="12107">
                  <c:v>412.95751553326801</c:v>
                </c:pt>
                <c:pt idx="12108">
                  <c:v>412.94484766743102</c:v>
                </c:pt>
                <c:pt idx="12109">
                  <c:v>412.89739390741897</c:v>
                </c:pt>
                <c:pt idx="12110">
                  <c:v>412.85445148757998</c:v>
                </c:pt>
                <c:pt idx="12111">
                  <c:v>412.84779816038503</c:v>
                </c:pt>
                <c:pt idx="12112">
                  <c:v>412.84409714797101</c:v>
                </c:pt>
                <c:pt idx="12113">
                  <c:v>412.82498403083798</c:v>
                </c:pt>
                <c:pt idx="12114">
                  <c:v>412.81657838028502</c:v>
                </c:pt>
                <c:pt idx="12115">
                  <c:v>412.79076033205598</c:v>
                </c:pt>
                <c:pt idx="12116">
                  <c:v>412.77825258926498</c:v>
                </c:pt>
                <c:pt idx="12117">
                  <c:v>412.77379084911797</c:v>
                </c:pt>
                <c:pt idx="12118">
                  <c:v>412.74376069381202</c:v>
                </c:pt>
                <c:pt idx="12119">
                  <c:v>412.71730210164498</c:v>
                </c:pt>
                <c:pt idx="12120">
                  <c:v>412.70254199466098</c:v>
                </c:pt>
                <c:pt idx="12121">
                  <c:v>412.70154410359999</c:v>
                </c:pt>
                <c:pt idx="12122">
                  <c:v>412.672857447404</c:v>
                </c:pt>
                <c:pt idx="12123">
                  <c:v>412.66913353553201</c:v>
                </c:pt>
                <c:pt idx="12124">
                  <c:v>412.65222829586702</c:v>
                </c:pt>
                <c:pt idx="12125">
                  <c:v>412.58965276016801</c:v>
                </c:pt>
                <c:pt idx="12126">
                  <c:v>412.582292637156</c:v>
                </c:pt>
                <c:pt idx="12127">
                  <c:v>412.53716919012402</c:v>
                </c:pt>
                <c:pt idx="12128">
                  <c:v>412.52368141463802</c:v>
                </c:pt>
                <c:pt idx="12129">
                  <c:v>412.50997753146299</c:v>
                </c:pt>
                <c:pt idx="12130">
                  <c:v>412.50233040675198</c:v>
                </c:pt>
                <c:pt idx="12131">
                  <c:v>412.47251608014898</c:v>
                </c:pt>
                <c:pt idx="12132">
                  <c:v>412.45047985241598</c:v>
                </c:pt>
                <c:pt idx="12133">
                  <c:v>412.44704799274302</c:v>
                </c:pt>
                <c:pt idx="12134">
                  <c:v>412.44362089367797</c:v>
                </c:pt>
                <c:pt idx="12135">
                  <c:v>412.43957778351302</c:v>
                </c:pt>
                <c:pt idx="12136">
                  <c:v>412.43333730782399</c:v>
                </c:pt>
                <c:pt idx="12137">
                  <c:v>412.42852866560298</c:v>
                </c:pt>
                <c:pt idx="12138">
                  <c:v>412.42140525820901</c:v>
                </c:pt>
                <c:pt idx="12139">
                  <c:v>412.40569162028498</c:v>
                </c:pt>
                <c:pt idx="12140">
                  <c:v>412.402721525331</c:v>
                </c:pt>
                <c:pt idx="12141">
                  <c:v>412.37730233721101</c:v>
                </c:pt>
                <c:pt idx="12142">
                  <c:v>412.37340438895501</c:v>
                </c:pt>
                <c:pt idx="12143">
                  <c:v>412.32709984514702</c:v>
                </c:pt>
                <c:pt idx="12144">
                  <c:v>412.32526844112903</c:v>
                </c:pt>
                <c:pt idx="12145">
                  <c:v>412.32201140728398</c:v>
                </c:pt>
                <c:pt idx="12146">
                  <c:v>412.29135330026998</c:v>
                </c:pt>
                <c:pt idx="12147">
                  <c:v>412.275421095551</c:v>
                </c:pt>
                <c:pt idx="12148">
                  <c:v>412.25765673582401</c:v>
                </c:pt>
                <c:pt idx="12149">
                  <c:v>412.25420528164801</c:v>
                </c:pt>
                <c:pt idx="12150">
                  <c:v>412.23857221827598</c:v>
                </c:pt>
                <c:pt idx="12151">
                  <c:v>412.17781377366998</c:v>
                </c:pt>
                <c:pt idx="12152">
                  <c:v>412.13901868839702</c:v>
                </c:pt>
                <c:pt idx="12153">
                  <c:v>412.11580290919699</c:v>
                </c:pt>
                <c:pt idx="12154">
                  <c:v>412.10660722738498</c:v>
                </c:pt>
                <c:pt idx="12155">
                  <c:v>412.06446758405002</c:v>
                </c:pt>
                <c:pt idx="12156">
                  <c:v>412.06396849026601</c:v>
                </c:pt>
                <c:pt idx="12157">
                  <c:v>412.05985095452098</c:v>
                </c:pt>
                <c:pt idx="12158">
                  <c:v>412.05335244957899</c:v>
                </c:pt>
                <c:pt idx="12159">
                  <c:v>412.03894388277502</c:v>
                </c:pt>
                <c:pt idx="12160">
                  <c:v>412.03477916632801</c:v>
                </c:pt>
                <c:pt idx="12161">
                  <c:v>412.02224547687598</c:v>
                </c:pt>
                <c:pt idx="12162">
                  <c:v>412.01973582456998</c:v>
                </c:pt>
                <c:pt idx="12163">
                  <c:v>411.99856446945</c:v>
                </c:pt>
                <c:pt idx="12164">
                  <c:v>411.98340917179502</c:v>
                </c:pt>
                <c:pt idx="12165">
                  <c:v>411.97942795128699</c:v>
                </c:pt>
                <c:pt idx="12166">
                  <c:v>411.95848622980998</c:v>
                </c:pt>
                <c:pt idx="12167">
                  <c:v>411.95259717145802</c:v>
                </c:pt>
                <c:pt idx="12168">
                  <c:v>411.93813146020199</c:v>
                </c:pt>
                <c:pt idx="12169">
                  <c:v>411.852067809103</c:v>
                </c:pt>
                <c:pt idx="12170">
                  <c:v>411.84466358504699</c:v>
                </c:pt>
                <c:pt idx="12171">
                  <c:v>411.84249432893</c:v>
                </c:pt>
                <c:pt idx="12172">
                  <c:v>411.83134092022402</c:v>
                </c:pt>
                <c:pt idx="12173">
                  <c:v>411.82243658211303</c:v>
                </c:pt>
                <c:pt idx="12174">
                  <c:v>411.77268679662802</c:v>
                </c:pt>
                <c:pt idx="12175">
                  <c:v>411.75466043395198</c:v>
                </c:pt>
                <c:pt idx="12176">
                  <c:v>411.75270062101498</c:v>
                </c:pt>
                <c:pt idx="12177">
                  <c:v>411.75096282141101</c:v>
                </c:pt>
                <c:pt idx="12178">
                  <c:v>411.74463644677797</c:v>
                </c:pt>
                <c:pt idx="12179">
                  <c:v>411.70803011676702</c:v>
                </c:pt>
                <c:pt idx="12180">
                  <c:v>411.69949447149997</c:v>
                </c:pt>
                <c:pt idx="12181">
                  <c:v>411.66983876529298</c:v>
                </c:pt>
                <c:pt idx="12182">
                  <c:v>411.65933348560702</c:v>
                </c:pt>
                <c:pt idx="12183">
                  <c:v>411.65928385122402</c:v>
                </c:pt>
                <c:pt idx="12184">
                  <c:v>411.655032392527</c:v>
                </c:pt>
                <c:pt idx="12185">
                  <c:v>411.64866284714299</c:v>
                </c:pt>
                <c:pt idx="12186">
                  <c:v>411.646361052158</c:v>
                </c:pt>
                <c:pt idx="12187">
                  <c:v>411.63828408637301</c:v>
                </c:pt>
                <c:pt idx="12188">
                  <c:v>411.62612260889102</c:v>
                </c:pt>
                <c:pt idx="12189">
                  <c:v>411.62310953672898</c:v>
                </c:pt>
                <c:pt idx="12190">
                  <c:v>411.61824798035798</c:v>
                </c:pt>
                <c:pt idx="12191">
                  <c:v>411.605948130272</c:v>
                </c:pt>
                <c:pt idx="12192">
                  <c:v>411.58728621104598</c:v>
                </c:pt>
                <c:pt idx="12193">
                  <c:v>411.58341120943498</c:v>
                </c:pt>
                <c:pt idx="12194">
                  <c:v>411.58229733610801</c:v>
                </c:pt>
                <c:pt idx="12195">
                  <c:v>411.54830982134098</c:v>
                </c:pt>
                <c:pt idx="12196">
                  <c:v>411.52783660550602</c:v>
                </c:pt>
                <c:pt idx="12197">
                  <c:v>411.52204389143299</c:v>
                </c:pt>
                <c:pt idx="12198">
                  <c:v>411.520588710965</c:v>
                </c:pt>
                <c:pt idx="12199">
                  <c:v>411.51920624915499</c:v>
                </c:pt>
                <c:pt idx="12200">
                  <c:v>411.51729476970303</c:v>
                </c:pt>
                <c:pt idx="12201">
                  <c:v>411.48368734420399</c:v>
                </c:pt>
                <c:pt idx="12202">
                  <c:v>411.46709274065802</c:v>
                </c:pt>
                <c:pt idx="12203">
                  <c:v>411.46137570370001</c:v>
                </c:pt>
                <c:pt idx="12204">
                  <c:v>411.45489782829497</c:v>
                </c:pt>
                <c:pt idx="12205">
                  <c:v>411.45219948363899</c:v>
                </c:pt>
                <c:pt idx="12206">
                  <c:v>411.45190986189903</c:v>
                </c:pt>
                <c:pt idx="12207">
                  <c:v>411.44811843463202</c:v>
                </c:pt>
                <c:pt idx="12208">
                  <c:v>411.43712605340301</c:v>
                </c:pt>
                <c:pt idx="12209">
                  <c:v>411.431907714641</c:v>
                </c:pt>
                <c:pt idx="12210">
                  <c:v>411.40654166311998</c:v>
                </c:pt>
                <c:pt idx="12211">
                  <c:v>411.37864619107103</c:v>
                </c:pt>
                <c:pt idx="12212">
                  <c:v>411.337151083496</c:v>
                </c:pt>
                <c:pt idx="12213">
                  <c:v>411.32845415284601</c:v>
                </c:pt>
                <c:pt idx="12214">
                  <c:v>411.32690533690999</c:v>
                </c:pt>
                <c:pt idx="12215">
                  <c:v>411.32429444725102</c:v>
                </c:pt>
                <c:pt idx="12216">
                  <c:v>411.31748583790602</c:v>
                </c:pt>
                <c:pt idx="12217">
                  <c:v>411.31638551553999</c:v>
                </c:pt>
                <c:pt idx="12218">
                  <c:v>411.30321012772902</c:v>
                </c:pt>
                <c:pt idx="12219">
                  <c:v>411.29899447907297</c:v>
                </c:pt>
                <c:pt idx="12220">
                  <c:v>411.27069539586699</c:v>
                </c:pt>
                <c:pt idx="12221">
                  <c:v>411.26830545423502</c:v>
                </c:pt>
                <c:pt idx="12222">
                  <c:v>411.26639959769602</c:v>
                </c:pt>
                <c:pt idx="12223">
                  <c:v>411.25177718203503</c:v>
                </c:pt>
                <c:pt idx="12224">
                  <c:v>411.24638603713402</c:v>
                </c:pt>
                <c:pt idx="12225">
                  <c:v>411.21321498373402</c:v>
                </c:pt>
                <c:pt idx="12226">
                  <c:v>411.198814125296</c:v>
                </c:pt>
                <c:pt idx="12227">
                  <c:v>411.18967251041499</c:v>
                </c:pt>
                <c:pt idx="12228">
                  <c:v>411.15335395813202</c:v>
                </c:pt>
                <c:pt idx="12229">
                  <c:v>411.14787375532802</c:v>
                </c:pt>
                <c:pt idx="12230">
                  <c:v>411.13743641721999</c:v>
                </c:pt>
                <c:pt idx="12231">
                  <c:v>411.129726917217</c:v>
                </c:pt>
                <c:pt idx="12232">
                  <c:v>411.12742607437798</c:v>
                </c:pt>
                <c:pt idx="12233">
                  <c:v>411.11378300337299</c:v>
                </c:pt>
                <c:pt idx="12234">
                  <c:v>411.08368135613802</c:v>
                </c:pt>
                <c:pt idx="12235">
                  <c:v>411.07817853057702</c:v>
                </c:pt>
                <c:pt idx="12236">
                  <c:v>410.99811495992799</c:v>
                </c:pt>
                <c:pt idx="12237">
                  <c:v>410.98728733387298</c:v>
                </c:pt>
                <c:pt idx="12238">
                  <c:v>410.984806831409</c:v>
                </c:pt>
                <c:pt idx="12239">
                  <c:v>410.98427823110501</c:v>
                </c:pt>
                <c:pt idx="12240">
                  <c:v>410.96173170007802</c:v>
                </c:pt>
                <c:pt idx="12241">
                  <c:v>410.96173035264701</c:v>
                </c:pt>
                <c:pt idx="12242">
                  <c:v>410.95129288262899</c:v>
                </c:pt>
                <c:pt idx="12243">
                  <c:v>410.94462745887301</c:v>
                </c:pt>
                <c:pt idx="12244">
                  <c:v>410.93535349049</c:v>
                </c:pt>
                <c:pt idx="12245">
                  <c:v>410.92817177939202</c:v>
                </c:pt>
                <c:pt idx="12246">
                  <c:v>410.88452798044898</c:v>
                </c:pt>
                <c:pt idx="12247">
                  <c:v>410.88083654146698</c:v>
                </c:pt>
                <c:pt idx="12248">
                  <c:v>410.875451872182</c:v>
                </c:pt>
                <c:pt idx="12249">
                  <c:v>410.84395949167902</c:v>
                </c:pt>
                <c:pt idx="12250">
                  <c:v>410.81859662468003</c:v>
                </c:pt>
                <c:pt idx="12251">
                  <c:v>410.81348577769302</c:v>
                </c:pt>
                <c:pt idx="12252">
                  <c:v>410.785685707889</c:v>
                </c:pt>
                <c:pt idx="12253">
                  <c:v>410.769868174713</c:v>
                </c:pt>
                <c:pt idx="12254">
                  <c:v>410.76885790922302</c:v>
                </c:pt>
                <c:pt idx="12255">
                  <c:v>410.76151151052397</c:v>
                </c:pt>
                <c:pt idx="12256">
                  <c:v>410.75259164899802</c:v>
                </c:pt>
                <c:pt idx="12257">
                  <c:v>410.73528779668698</c:v>
                </c:pt>
                <c:pt idx="12258">
                  <c:v>410.712163779359</c:v>
                </c:pt>
                <c:pt idx="12259">
                  <c:v>410.70125007808201</c:v>
                </c:pt>
                <c:pt idx="12260">
                  <c:v>410.68440578012297</c:v>
                </c:pt>
                <c:pt idx="12261">
                  <c:v>410.670626530687</c:v>
                </c:pt>
                <c:pt idx="12262">
                  <c:v>410.663562218376</c:v>
                </c:pt>
                <c:pt idx="12263">
                  <c:v>410.61753114468797</c:v>
                </c:pt>
                <c:pt idx="12264">
                  <c:v>410.61517815402698</c:v>
                </c:pt>
                <c:pt idx="12265">
                  <c:v>410.594483603252</c:v>
                </c:pt>
                <c:pt idx="12266">
                  <c:v>410.58214797147201</c:v>
                </c:pt>
                <c:pt idx="12267">
                  <c:v>410.57716098598502</c:v>
                </c:pt>
                <c:pt idx="12268">
                  <c:v>410.55064237255499</c:v>
                </c:pt>
                <c:pt idx="12269">
                  <c:v>410.53891702603102</c:v>
                </c:pt>
                <c:pt idx="12270">
                  <c:v>410.537761970014</c:v>
                </c:pt>
                <c:pt idx="12271">
                  <c:v>410.50568789517399</c:v>
                </c:pt>
                <c:pt idx="12272">
                  <c:v>410.49896650723201</c:v>
                </c:pt>
                <c:pt idx="12273">
                  <c:v>410.44778546597797</c:v>
                </c:pt>
                <c:pt idx="12274">
                  <c:v>410.439498533912</c:v>
                </c:pt>
                <c:pt idx="12275">
                  <c:v>410.425390760651</c:v>
                </c:pt>
                <c:pt idx="12276">
                  <c:v>410.42447429689798</c:v>
                </c:pt>
                <c:pt idx="12277">
                  <c:v>410.375279961383</c:v>
                </c:pt>
                <c:pt idx="12278">
                  <c:v>410.371081244989</c:v>
                </c:pt>
                <c:pt idx="12279">
                  <c:v>410.36385884140498</c:v>
                </c:pt>
                <c:pt idx="12280">
                  <c:v>410.34642294991801</c:v>
                </c:pt>
                <c:pt idx="12281">
                  <c:v>410.34485858526</c:v>
                </c:pt>
                <c:pt idx="12282">
                  <c:v>410.32485605245398</c:v>
                </c:pt>
                <c:pt idx="12283">
                  <c:v>410.31202815629899</c:v>
                </c:pt>
                <c:pt idx="12284">
                  <c:v>410.28359254607602</c:v>
                </c:pt>
                <c:pt idx="12285">
                  <c:v>410.28353000518302</c:v>
                </c:pt>
                <c:pt idx="12286">
                  <c:v>410.25759705673499</c:v>
                </c:pt>
                <c:pt idx="12287">
                  <c:v>410.25710934655098</c:v>
                </c:pt>
                <c:pt idx="12288">
                  <c:v>410.24441600498199</c:v>
                </c:pt>
                <c:pt idx="12289">
                  <c:v>410.24402113337999</c:v>
                </c:pt>
                <c:pt idx="12290">
                  <c:v>410.23896822427099</c:v>
                </c:pt>
                <c:pt idx="12291">
                  <c:v>410.20796829475103</c:v>
                </c:pt>
                <c:pt idx="12292">
                  <c:v>410.18840774179898</c:v>
                </c:pt>
                <c:pt idx="12293">
                  <c:v>410.182679453297</c:v>
                </c:pt>
                <c:pt idx="12294">
                  <c:v>410.14430255308599</c:v>
                </c:pt>
                <c:pt idx="12295">
                  <c:v>410.143075672522</c:v>
                </c:pt>
                <c:pt idx="12296">
                  <c:v>410.12481124294698</c:v>
                </c:pt>
                <c:pt idx="12297">
                  <c:v>410.12074597539902</c:v>
                </c:pt>
                <c:pt idx="12298">
                  <c:v>410.11397527524599</c:v>
                </c:pt>
                <c:pt idx="12299">
                  <c:v>410.09309552806201</c:v>
                </c:pt>
                <c:pt idx="12300">
                  <c:v>410.08189311362798</c:v>
                </c:pt>
                <c:pt idx="12301">
                  <c:v>410.080628383018</c:v>
                </c:pt>
                <c:pt idx="12302">
                  <c:v>410.08019251829398</c:v>
                </c:pt>
                <c:pt idx="12303">
                  <c:v>410.07590561414702</c:v>
                </c:pt>
                <c:pt idx="12304">
                  <c:v>410.06163863021197</c:v>
                </c:pt>
                <c:pt idx="12305">
                  <c:v>410.044890424122</c:v>
                </c:pt>
                <c:pt idx="12306">
                  <c:v>410.01060999911198</c:v>
                </c:pt>
                <c:pt idx="12307">
                  <c:v>410.006336530064</c:v>
                </c:pt>
                <c:pt idx="12308">
                  <c:v>409.99593483615701</c:v>
                </c:pt>
                <c:pt idx="12309">
                  <c:v>409.983832223604</c:v>
                </c:pt>
                <c:pt idx="12310">
                  <c:v>409.970204250054</c:v>
                </c:pt>
                <c:pt idx="12311">
                  <c:v>409.93882290923699</c:v>
                </c:pt>
                <c:pt idx="12312">
                  <c:v>409.93431800032999</c:v>
                </c:pt>
                <c:pt idx="12313">
                  <c:v>409.932646642083</c:v>
                </c:pt>
                <c:pt idx="12314">
                  <c:v>409.93149910732302</c:v>
                </c:pt>
                <c:pt idx="12315">
                  <c:v>409.928690406366</c:v>
                </c:pt>
                <c:pt idx="12316">
                  <c:v>409.92602480271398</c:v>
                </c:pt>
                <c:pt idx="12317">
                  <c:v>409.90875434505602</c:v>
                </c:pt>
                <c:pt idx="12318">
                  <c:v>409.90699481067003</c:v>
                </c:pt>
                <c:pt idx="12319">
                  <c:v>409.89417871800401</c:v>
                </c:pt>
                <c:pt idx="12320">
                  <c:v>409.89172685774201</c:v>
                </c:pt>
                <c:pt idx="12321">
                  <c:v>409.89091925859498</c:v>
                </c:pt>
                <c:pt idx="12322">
                  <c:v>409.87570542564703</c:v>
                </c:pt>
                <c:pt idx="12323">
                  <c:v>409.874034414302</c:v>
                </c:pt>
                <c:pt idx="12324">
                  <c:v>409.87402893433102</c:v>
                </c:pt>
                <c:pt idx="12325">
                  <c:v>409.86217386884601</c:v>
                </c:pt>
                <c:pt idx="12326">
                  <c:v>409.85715035888097</c:v>
                </c:pt>
                <c:pt idx="12327">
                  <c:v>409.82081632850202</c:v>
                </c:pt>
                <c:pt idx="12328">
                  <c:v>409.81739035157301</c:v>
                </c:pt>
                <c:pt idx="12329">
                  <c:v>409.81048146613801</c:v>
                </c:pt>
                <c:pt idx="12330">
                  <c:v>409.80662799735501</c:v>
                </c:pt>
                <c:pt idx="12331">
                  <c:v>409.80658399708301</c:v>
                </c:pt>
                <c:pt idx="12332">
                  <c:v>409.78885611198399</c:v>
                </c:pt>
                <c:pt idx="12333">
                  <c:v>409.74853215292001</c:v>
                </c:pt>
                <c:pt idx="12334">
                  <c:v>409.742165667927</c:v>
                </c:pt>
                <c:pt idx="12335">
                  <c:v>409.72828283867102</c:v>
                </c:pt>
                <c:pt idx="12336">
                  <c:v>409.72438490392199</c:v>
                </c:pt>
                <c:pt idx="12337">
                  <c:v>409.72142288439301</c:v>
                </c:pt>
                <c:pt idx="12338">
                  <c:v>409.70250646288599</c:v>
                </c:pt>
                <c:pt idx="12339">
                  <c:v>409.686659603235</c:v>
                </c:pt>
                <c:pt idx="12340">
                  <c:v>409.68236091182098</c:v>
                </c:pt>
                <c:pt idx="12341">
                  <c:v>409.67016091272598</c:v>
                </c:pt>
                <c:pt idx="12342">
                  <c:v>409.66629969605202</c:v>
                </c:pt>
                <c:pt idx="12343">
                  <c:v>409.66528292339598</c:v>
                </c:pt>
                <c:pt idx="12344">
                  <c:v>409.61836634014003</c:v>
                </c:pt>
                <c:pt idx="12345">
                  <c:v>409.61808861086001</c:v>
                </c:pt>
                <c:pt idx="12346">
                  <c:v>409.61424556377199</c:v>
                </c:pt>
                <c:pt idx="12347">
                  <c:v>409.60342588871299</c:v>
                </c:pt>
                <c:pt idx="12348">
                  <c:v>409.60205671033498</c:v>
                </c:pt>
                <c:pt idx="12349">
                  <c:v>409.577265977308</c:v>
                </c:pt>
                <c:pt idx="12350">
                  <c:v>409.56264406493398</c:v>
                </c:pt>
                <c:pt idx="12351">
                  <c:v>409.55470208441602</c:v>
                </c:pt>
                <c:pt idx="12352">
                  <c:v>409.52140041870803</c:v>
                </c:pt>
                <c:pt idx="12353">
                  <c:v>409.52095910648501</c:v>
                </c:pt>
                <c:pt idx="12354">
                  <c:v>409.52095741244301</c:v>
                </c:pt>
                <c:pt idx="12355">
                  <c:v>409.51148382077298</c:v>
                </c:pt>
                <c:pt idx="12356">
                  <c:v>409.48897712285901</c:v>
                </c:pt>
                <c:pt idx="12357">
                  <c:v>409.47919171554503</c:v>
                </c:pt>
                <c:pt idx="12358">
                  <c:v>409.46851119766097</c:v>
                </c:pt>
                <c:pt idx="12359">
                  <c:v>409.46762640032603</c:v>
                </c:pt>
                <c:pt idx="12360">
                  <c:v>409.466465328119</c:v>
                </c:pt>
                <c:pt idx="12361">
                  <c:v>409.465121312912</c:v>
                </c:pt>
                <c:pt idx="12362">
                  <c:v>409.45489230262302</c:v>
                </c:pt>
                <c:pt idx="12363">
                  <c:v>409.45232123562101</c:v>
                </c:pt>
                <c:pt idx="12364">
                  <c:v>409.43538709173902</c:v>
                </c:pt>
                <c:pt idx="12365">
                  <c:v>409.41839251454797</c:v>
                </c:pt>
                <c:pt idx="12366">
                  <c:v>409.397590422885</c:v>
                </c:pt>
                <c:pt idx="12367">
                  <c:v>409.39738189722101</c:v>
                </c:pt>
                <c:pt idx="12368">
                  <c:v>409.39095708066401</c:v>
                </c:pt>
                <c:pt idx="12369">
                  <c:v>409.38908087737599</c:v>
                </c:pt>
                <c:pt idx="12370">
                  <c:v>409.382650873209</c:v>
                </c:pt>
                <c:pt idx="12371">
                  <c:v>409.38137017186398</c:v>
                </c:pt>
                <c:pt idx="12372">
                  <c:v>409.38102874422202</c:v>
                </c:pt>
                <c:pt idx="12373">
                  <c:v>409.35083096754101</c:v>
                </c:pt>
                <c:pt idx="12374">
                  <c:v>409.34692066940897</c:v>
                </c:pt>
                <c:pt idx="12375">
                  <c:v>409.343515962607</c:v>
                </c:pt>
                <c:pt idx="12376">
                  <c:v>409.33618366728598</c:v>
                </c:pt>
                <c:pt idx="12377">
                  <c:v>409.33614391152599</c:v>
                </c:pt>
                <c:pt idx="12378">
                  <c:v>409.33169265506899</c:v>
                </c:pt>
                <c:pt idx="12379">
                  <c:v>409.32707389306699</c:v>
                </c:pt>
                <c:pt idx="12380">
                  <c:v>409.32094239904001</c:v>
                </c:pt>
                <c:pt idx="12381">
                  <c:v>409.313430894161</c:v>
                </c:pt>
                <c:pt idx="12382">
                  <c:v>409.309276665732</c:v>
                </c:pt>
                <c:pt idx="12383">
                  <c:v>409.30202741496203</c:v>
                </c:pt>
                <c:pt idx="12384">
                  <c:v>409.25951931230099</c:v>
                </c:pt>
                <c:pt idx="12385">
                  <c:v>409.25906785623698</c:v>
                </c:pt>
                <c:pt idx="12386">
                  <c:v>409.25284220293901</c:v>
                </c:pt>
                <c:pt idx="12387">
                  <c:v>409.24586497054003</c:v>
                </c:pt>
                <c:pt idx="12388">
                  <c:v>409.24298374982101</c:v>
                </c:pt>
                <c:pt idx="12389">
                  <c:v>409.24263144440698</c:v>
                </c:pt>
                <c:pt idx="12390">
                  <c:v>409.23425789205601</c:v>
                </c:pt>
                <c:pt idx="12391">
                  <c:v>409.22130345856903</c:v>
                </c:pt>
                <c:pt idx="12392">
                  <c:v>409.19800790576801</c:v>
                </c:pt>
                <c:pt idx="12393">
                  <c:v>409.191504756266</c:v>
                </c:pt>
                <c:pt idx="12394">
                  <c:v>409.183618224209</c:v>
                </c:pt>
                <c:pt idx="12395">
                  <c:v>409.17680090924301</c:v>
                </c:pt>
                <c:pt idx="12396">
                  <c:v>409.15636766293699</c:v>
                </c:pt>
                <c:pt idx="12397">
                  <c:v>409.14765199812501</c:v>
                </c:pt>
                <c:pt idx="12398">
                  <c:v>409.14049987506201</c:v>
                </c:pt>
                <c:pt idx="12399">
                  <c:v>409.13904905409601</c:v>
                </c:pt>
                <c:pt idx="12400">
                  <c:v>409.12964584164899</c:v>
                </c:pt>
                <c:pt idx="12401">
                  <c:v>409.12232747263897</c:v>
                </c:pt>
                <c:pt idx="12402">
                  <c:v>409.120994171017</c:v>
                </c:pt>
                <c:pt idx="12403">
                  <c:v>409.10007620088402</c:v>
                </c:pt>
                <c:pt idx="12404">
                  <c:v>409.09873817997197</c:v>
                </c:pt>
                <c:pt idx="12405">
                  <c:v>409.09843337661101</c:v>
                </c:pt>
                <c:pt idx="12406">
                  <c:v>409.095059106691</c:v>
                </c:pt>
                <c:pt idx="12407">
                  <c:v>409.09197640820599</c:v>
                </c:pt>
                <c:pt idx="12408">
                  <c:v>409.08478069522198</c:v>
                </c:pt>
                <c:pt idx="12409">
                  <c:v>409.08419032460699</c:v>
                </c:pt>
                <c:pt idx="12410">
                  <c:v>409.08369807301</c:v>
                </c:pt>
                <c:pt idx="12411">
                  <c:v>409.074166221908</c:v>
                </c:pt>
                <c:pt idx="12412">
                  <c:v>409.06640230417202</c:v>
                </c:pt>
                <c:pt idx="12413">
                  <c:v>409.06640230417202</c:v>
                </c:pt>
                <c:pt idx="12414">
                  <c:v>409.04081211063402</c:v>
                </c:pt>
                <c:pt idx="12415">
                  <c:v>409.03650036971698</c:v>
                </c:pt>
                <c:pt idx="12416">
                  <c:v>409.028058838069</c:v>
                </c:pt>
                <c:pt idx="12417">
                  <c:v>409.02767496680599</c:v>
                </c:pt>
                <c:pt idx="12418">
                  <c:v>409.027392991434</c:v>
                </c:pt>
                <c:pt idx="12419">
                  <c:v>409.02700322786001</c:v>
                </c:pt>
                <c:pt idx="12420">
                  <c:v>409.02115614448002</c:v>
                </c:pt>
                <c:pt idx="12421">
                  <c:v>409.01597402099998</c:v>
                </c:pt>
                <c:pt idx="12422">
                  <c:v>409.01552669772701</c:v>
                </c:pt>
                <c:pt idx="12423">
                  <c:v>408.99039357617602</c:v>
                </c:pt>
                <c:pt idx="12424">
                  <c:v>408.987733033599</c:v>
                </c:pt>
                <c:pt idx="12425">
                  <c:v>408.960213924421</c:v>
                </c:pt>
                <c:pt idx="12426">
                  <c:v>408.94000922309198</c:v>
                </c:pt>
                <c:pt idx="12427">
                  <c:v>408.894773514902</c:v>
                </c:pt>
                <c:pt idx="12428">
                  <c:v>408.88620051091902</c:v>
                </c:pt>
                <c:pt idx="12429">
                  <c:v>408.86475600370198</c:v>
                </c:pt>
                <c:pt idx="12430">
                  <c:v>408.86046309862598</c:v>
                </c:pt>
                <c:pt idx="12431">
                  <c:v>408.85472355117702</c:v>
                </c:pt>
                <c:pt idx="12432">
                  <c:v>408.84908515344699</c:v>
                </c:pt>
                <c:pt idx="12433">
                  <c:v>408.845991571448</c:v>
                </c:pt>
                <c:pt idx="12434">
                  <c:v>408.83565998882199</c:v>
                </c:pt>
                <c:pt idx="12435">
                  <c:v>408.83026931788697</c:v>
                </c:pt>
                <c:pt idx="12436">
                  <c:v>408.82126342818299</c:v>
                </c:pt>
                <c:pt idx="12437">
                  <c:v>408.82124582120201</c:v>
                </c:pt>
                <c:pt idx="12438">
                  <c:v>408.82117957594198</c:v>
                </c:pt>
                <c:pt idx="12439">
                  <c:v>408.82046701689302</c:v>
                </c:pt>
                <c:pt idx="12440">
                  <c:v>408.81903668256098</c:v>
                </c:pt>
                <c:pt idx="12441">
                  <c:v>408.81653343783699</c:v>
                </c:pt>
                <c:pt idx="12442">
                  <c:v>408.80685757976602</c:v>
                </c:pt>
                <c:pt idx="12443">
                  <c:v>408.79144270051899</c:v>
                </c:pt>
                <c:pt idx="12444">
                  <c:v>408.76200047602401</c:v>
                </c:pt>
                <c:pt idx="12445">
                  <c:v>408.72816528146097</c:v>
                </c:pt>
                <c:pt idx="12446">
                  <c:v>408.68038515701198</c:v>
                </c:pt>
                <c:pt idx="12447">
                  <c:v>408.676001185068</c:v>
                </c:pt>
                <c:pt idx="12448">
                  <c:v>408.66753783571198</c:v>
                </c:pt>
                <c:pt idx="12449">
                  <c:v>408.666697989699</c:v>
                </c:pt>
                <c:pt idx="12450">
                  <c:v>408.664488799607</c:v>
                </c:pt>
                <c:pt idx="12451">
                  <c:v>408.625283747955</c:v>
                </c:pt>
                <c:pt idx="12452">
                  <c:v>408.61771903441303</c:v>
                </c:pt>
                <c:pt idx="12453">
                  <c:v>408.60151115337101</c:v>
                </c:pt>
                <c:pt idx="12454">
                  <c:v>408.60145059016799</c:v>
                </c:pt>
                <c:pt idx="12455">
                  <c:v>408.59968303170302</c:v>
                </c:pt>
                <c:pt idx="12456">
                  <c:v>408.592014405155</c:v>
                </c:pt>
                <c:pt idx="12457">
                  <c:v>408.58088415016198</c:v>
                </c:pt>
                <c:pt idx="12458">
                  <c:v>408.54985764237301</c:v>
                </c:pt>
                <c:pt idx="12459">
                  <c:v>408.54765629971598</c:v>
                </c:pt>
                <c:pt idx="12460">
                  <c:v>408.54347075272102</c:v>
                </c:pt>
                <c:pt idx="12461">
                  <c:v>408.53786106582902</c:v>
                </c:pt>
                <c:pt idx="12462">
                  <c:v>408.53488930012202</c:v>
                </c:pt>
                <c:pt idx="12463">
                  <c:v>408.53171691574897</c:v>
                </c:pt>
                <c:pt idx="12464">
                  <c:v>408.47309367795401</c:v>
                </c:pt>
                <c:pt idx="12465">
                  <c:v>408.46238101699203</c:v>
                </c:pt>
                <c:pt idx="12466">
                  <c:v>408.45841144573399</c:v>
                </c:pt>
                <c:pt idx="12467">
                  <c:v>408.45173143413899</c:v>
                </c:pt>
                <c:pt idx="12468">
                  <c:v>408.44950604915999</c:v>
                </c:pt>
                <c:pt idx="12469">
                  <c:v>408.44794949532701</c:v>
                </c:pt>
                <c:pt idx="12470">
                  <c:v>408.43913789436101</c:v>
                </c:pt>
                <c:pt idx="12471">
                  <c:v>408.43885786473402</c:v>
                </c:pt>
                <c:pt idx="12472">
                  <c:v>408.43732796542599</c:v>
                </c:pt>
                <c:pt idx="12473">
                  <c:v>408.43270995325702</c:v>
                </c:pt>
                <c:pt idx="12474">
                  <c:v>408.42231995038702</c:v>
                </c:pt>
                <c:pt idx="12475">
                  <c:v>408.42062605336099</c:v>
                </c:pt>
                <c:pt idx="12476">
                  <c:v>408.40753776327398</c:v>
                </c:pt>
                <c:pt idx="12477">
                  <c:v>408.37886055584801</c:v>
                </c:pt>
                <c:pt idx="12478">
                  <c:v>408.37427510988698</c:v>
                </c:pt>
                <c:pt idx="12479">
                  <c:v>408.37110899967797</c:v>
                </c:pt>
                <c:pt idx="12480">
                  <c:v>408.371001702147</c:v>
                </c:pt>
                <c:pt idx="12481">
                  <c:v>408.36725565644502</c:v>
                </c:pt>
                <c:pt idx="12482">
                  <c:v>408.35448170540599</c:v>
                </c:pt>
                <c:pt idx="12483">
                  <c:v>408.34871125333598</c:v>
                </c:pt>
                <c:pt idx="12484">
                  <c:v>408.34594308635502</c:v>
                </c:pt>
                <c:pt idx="12485">
                  <c:v>408.34305730549102</c:v>
                </c:pt>
                <c:pt idx="12486">
                  <c:v>408.33865108556</c:v>
                </c:pt>
                <c:pt idx="12487">
                  <c:v>408.33004795744699</c:v>
                </c:pt>
                <c:pt idx="12488">
                  <c:v>408.32900921248699</c:v>
                </c:pt>
                <c:pt idx="12489">
                  <c:v>408.31962616784</c:v>
                </c:pt>
                <c:pt idx="12490">
                  <c:v>408.303720095117</c:v>
                </c:pt>
                <c:pt idx="12491">
                  <c:v>408.27648541749102</c:v>
                </c:pt>
                <c:pt idx="12492">
                  <c:v>408.26619298681402</c:v>
                </c:pt>
                <c:pt idx="12493">
                  <c:v>408.26593292937002</c:v>
                </c:pt>
                <c:pt idx="12494">
                  <c:v>408.24574009534803</c:v>
                </c:pt>
                <c:pt idx="12495">
                  <c:v>408.22940564802201</c:v>
                </c:pt>
                <c:pt idx="12496">
                  <c:v>408.22940564802201</c:v>
                </c:pt>
                <c:pt idx="12497">
                  <c:v>408.22928601952901</c:v>
                </c:pt>
                <c:pt idx="12498">
                  <c:v>408.21824763022698</c:v>
                </c:pt>
                <c:pt idx="12499">
                  <c:v>408.21340156239199</c:v>
                </c:pt>
                <c:pt idx="12500">
                  <c:v>408.18941169271301</c:v>
                </c:pt>
                <c:pt idx="12501">
                  <c:v>408.16803982799598</c:v>
                </c:pt>
                <c:pt idx="12502">
                  <c:v>408.16121365558001</c:v>
                </c:pt>
                <c:pt idx="12503">
                  <c:v>408.158771288428</c:v>
                </c:pt>
                <c:pt idx="12504">
                  <c:v>408.15634695405703</c:v>
                </c:pt>
                <c:pt idx="12505">
                  <c:v>408.14509473039902</c:v>
                </c:pt>
                <c:pt idx="12506">
                  <c:v>408.14468009693599</c:v>
                </c:pt>
                <c:pt idx="12507">
                  <c:v>408.135349406172</c:v>
                </c:pt>
                <c:pt idx="12508">
                  <c:v>408.131620577668</c:v>
                </c:pt>
                <c:pt idx="12509">
                  <c:v>408.12590430725601</c:v>
                </c:pt>
                <c:pt idx="12510">
                  <c:v>408.11545123765598</c:v>
                </c:pt>
                <c:pt idx="12511">
                  <c:v>408.111909310898</c:v>
                </c:pt>
                <c:pt idx="12512">
                  <c:v>408.10683085555098</c:v>
                </c:pt>
                <c:pt idx="12513">
                  <c:v>408.04886346711203</c:v>
                </c:pt>
                <c:pt idx="12514">
                  <c:v>408.04126193629202</c:v>
                </c:pt>
                <c:pt idx="12515">
                  <c:v>408.03540426682798</c:v>
                </c:pt>
                <c:pt idx="12516">
                  <c:v>408.03518794924202</c:v>
                </c:pt>
                <c:pt idx="12517">
                  <c:v>408.02767718565599</c:v>
                </c:pt>
                <c:pt idx="12518">
                  <c:v>408.02709964507898</c:v>
                </c:pt>
                <c:pt idx="12519">
                  <c:v>408.02688062579603</c:v>
                </c:pt>
                <c:pt idx="12520">
                  <c:v>408.01331317353498</c:v>
                </c:pt>
                <c:pt idx="12521">
                  <c:v>407.99790134084799</c:v>
                </c:pt>
                <c:pt idx="12522">
                  <c:v>407.98118821331201</c:v>
                </c:pt>
                <c:pt idx="12523">
                  <c:v>407.97799238698599</c:v>
                </c:pt>
                <c:pt idx="12524">
                  <c:v>407.96020126166297</c:v>
                </c:pt>
                <c:pt idx="12525">
                  <c:v>407.958758175431</c:v>
                </c:pt>
                <c:pt idx="12526">
                  <c:v>407.929075825366</c:v>
                </c:pt>
                <c:pt idx="12527">
                  <c:v>407.925863093347</c:v>
                </c:pt>
                <c:pt idx="12528">
                  <c:v>407.91781539273001</c:v>
                </c:pt>
                <c:pt idx="12529">
                  <c:v>407.90082488082601</c:v>
                </c:pt>
                <c:pt idx="12530">
                  <c:v>407.860620117422</c:v>
                </c:pt>
                <c:pt idx="12531">
                  <c:v>407.85881099820102</c:v>
                </c:pt>
                <c:pt idx="12532">
                  <c:v>407.857548746644</c:v>
                </c:pt>
                <c:pt idx="12533">
                  <c:v>407.85594147592701</c:v>
                </c:pt>
                <c:pt idx="12534">
                  <c:v>407.836483927438</c:v>
                </c:pt>
                <c:pt idx="12535">
                  <c:v>407.83394030734399</c:v>
                </c:pt>
                <c:pt idx="12536">
                  <c:v>407.79301701965898</c:v>
                </c:pt>
                <c:pt idx="12537">
                  <c:v>407.77993950923297</c:v>
                </c:pt>
                <c:pt idx="12538">
                  <c:v>407.77812228622003</c:v>
                </c:pt>
                <c:pt idx="12539">
                  <c:v>407.76057727870199</c:v>
                </c:pt>
                <c:pt idx="12540">
                  <c:v>407.72849664703699</c:v>
                </c:pt>
                <c:pt idx="12541">
                  <c:v>407.72736527978498</c:v>
                </c:pt>
                <c:pt idx="12542">
                  <c:v>407.71880458172501</c:v>
                </c:pt>
                <c:pt idx="12543">
                  <c:v>407.71771983900197</c:v>
                </c:pt>
                <c:pt idx="12544">
                  <c:v>407.702295331892</c:v>
                </c:pt>
                <c:pt idx="12545">
                  <c:v>407.69758674592202</c:v>
                </c:pt>
                <c:pt idx="12546">
                  <c:v>407.68051165024099</c:v>
                </c:pt>
                <c:pt idx="12547">
                  <c:v>407.66590336467698</c:v>
                </c:pt>
                <c:pt idx="12548">
                  <c:v>407.66523125274801</c:v>
                </c:pt>
                <c:pt idx="12549">
                  <c:v>407.66103969929702</c:v>
                </c:pt>
                <c:pt idx="12550">
                  <c:v>407.65893233404</c:v>
                </c:pt>
                <c:pt idx="12551">
                  <c:v>407.63921956345899</c:v>
                </c:pt>
                <c:pt idx="12552">
                  <c:v>407.61731080283499</c:v>
                </c:pt>
                <c:pt idx="12553">
                  <c:v>407.59868035598902</c:v>
                </c:pt>
                <c:pt idx="12554">
                  <c:v>407.57319464674703</c:v>
                </c:pt>
                <c:pt idx="12555">
                  <c:v>407.57284657098597</c:v>
                </c:pt>
                <c:pt idx="12556">
                  <c:v>407.56937902749098</c:v>
                </c:pt>
                <c:pt idx="12557">
                  <c:v>407.53594757124603</c:v>
                </c:pt>
                <c:pt idx="12558">
                  <c:v>407.51794456082598</c:v>
                </c:pt>
                <c:pt idx="12559">
                  <c:v>407.508561972248</c:v>
                </c:pt>
                <c:pt idx="12560">
                  <c:v>407.50411641056502</c:v>
                </c:pt>
                <c:pt idx="12561">
                  <c:v>407.50263061844697</c:v>
                </c:pt>
                <c:pt idx="12562">
                  <c:v>407.496694538898</c:v>
                </c:pt>
                <c:pt idx="12563">
                  <c:v>407.492983808291</c:v>
                </c:pt>
                <c:pt idx="12564">
                  <c:v>407.45951332339399</c:v>
                </c:pt>
                <c:pt idx="12565">
                  <c:v>407.445127212312</c:v>
                </c:pt>
                <c:pt idx="12566">
                  <c:v>407.442320662339</c:v>
                </c:pt>
                <c:pt idx="12567">
                  <c:v>407.41524234472899</c:v>
                </c:pt>
                <c:pt idx="12568">
                  <c:v>407.38478946780498</c:v>
                </c:pt>
                <c:pt idx="12569">
                  <c:v>407.379487576006</c:v>
                </c:pt>
                <c:pt idx="12570">
                  <c:v>407.37547242179602</c:v>
                </c:pt>
                <c:pt idx="12571">
                  <c:v>407.36315968995598</c:v>
                </c:pt>
                <c:pt idx="12572">
                  <c:v>407.34851623101798</c:v>
                </c:pt>
                <c:pt idx="12573">
                  <c:v>407.34288018886798</c:v>
                </c:pt>
                <c:pt idx="12574">
                  <c:v>407.33913955026401</c:v>
                </c:pt>
                <c:pt idx="12575">
                  <c:v>407.32095295894902</c:v>
                </c:pt>
                <c:pt idx="12576">
                  <c:v>407.30450721198002</c:v>
                </c:pt>
                <c:pt idx="12577">
                  <c:v>407.30312309470997</c:v>
                </c:pt>
                <c:pt idx="12578">
                  <c:v>407.29721089214598</c:v>
                </c:pt>
                <c:pt idx="12579">
                  <c:v>407.28593831294899</c:v>
                </c:pt>
                <c:pt idx="12580">
                  <c:v>407.28031210369898</c:v>
                </c:pt>
                <c:pt idx="12581">
                  <c:v>407.27791743859302</c:v>
                </c:pt>
                <c:pt idx="12582">
                  <c:v>407.274550001889</c:v>
                </c:pt>
                <c:pt idx="12583">
                  <c:v>407.27188067146301</c:v>
                </c:pt>
                <c:pt idx="12584">
                  <c:v>407.264933988932</c:v>
                </c:pt>
                <c:pt idx="12585">
                  <c:v>407.23798323707399</c:v>
                </c:pt>
                <c:pt idx="12586">
                  <c:v>407.23259492225498</c:v>
                </c:pt>
                <c:pt idx="12587">
                  <c:v>407.21707924798602</c:v>
                </c:pt>
                <c:pt idx="12588">
                  <c:v>407.184926043502</c:v>
                </c:pt>
                <c:pt idx="12589">
                  <c:v>407.17815747474299</c:v>
                </c:pt>
                <c:pt idx="12590">
                  <c:v>407.15768163218098</c:v>
                </c:pt>
                <c:pt idx="12591">
                  <c:v>407.15493494223398</c:v>
                </c:pt>
                <c:pt idx="12592">
                  <c:v>407.15469152520501</c:v>
                </c:pt>
                <c:pt idx="12593">
                  <c:v>407.13160094279101</c:v>
                </c:pt>
                <c:pt idx="12594">
                  <c:v>407.11363165314799</c:v>
                </c:pt>
                <c:pt idx="12595">
                  <c:v>407.10555610822303</c:v>
                </c:pt>
                <c:pt idx="12596">
                  <c:v>407.10430015724398</c:v>
                </c:pt>
                <c:pt idx="12597">
                  <c:v>407.10249904714902</c:v>
                </c:pt>
                <c:pt idx="12598">
                  <c:v>407.08299940060999</c:v>
                </c:pt>
                <c:pt idx="12599">
                  <c:v>407.07809587901602</c:v>
                </c:pt>
                <c:pt idx="12600">
                  <c:v>407.05377538652903</c:v>
                </c:pt>
                <c:pt idx="12601">
                  <c:v>407.04995896214598</c:v>
                </c:pt>
                <c:pt idx="12602">
                  <c:v>407.04268679403202</c:v>
                </c:pt>
                <c:pt idx="12603">
                  <c:v>407.03850268761499</c:v>
                </c:pt>
                <c:pt idx="12604">
                  <c:v>406.99233376583101</c:v>
                </c:pt>
                <c:pt idx="12605">
                  <c:v>406.98350399708301</c:v>
                </c:pt>
                <c:pt idx="12606">
                  <c:v>406.98199080807598</c:v>
                </c:pt>
                <c:pt idx="12607">
                  <c:v>406.97965047893399</c:v>
                </c:pt>
                <c:pt idx="12608">
                  <c:v>406.96555092854402</c:v>
                </c:pt>
                <c:pt idx="12609">
                  <c:v>406.928644866284</c:v>
                </c:pt>
                <c:pt idx="12610">
                  <c:v>406.92635562323198</c:v>
                </c:pt>
                <c:pt idx="12611">
                  <c:v>406.92440099375199</c:v>
                </c:pt>
                <c:pt idx="12612">
                  <c:v>406.91665540830502</c:v>
                </c:pt>
                <c:pt idx="12613">
                  <c:v>406.91176819502402</c:v>
                </c:pt>
                <c:pt idx="12614">
                  <c:v>406.83063160855301</c:v>
                </c:pt>
                <c:pt idx="12615">
                  <c:v>406.82318163790598</c:v>
                </c:pt>
                <c:pt idx="12616">
                  <c:v>406.82317003505699</c:v>
                </c:pt>
                <c:pt idx="12617">
                  <c:v>406.81210156779701</c:v>
                </c:pt>
                <c:pt idx="12618">
                  <c:v>406.809572260133</c:v>
                </c:pt>
                <c:pt idx="12619">
                  <c:v>406.80701336770198</c:v>
                </c:pt>
                <c:pt idx="12620">
                  <c:v>406.80022680314499</c:v>
                </c:pt>
                <c:pt idx="12621">
                  <c:v>406.79443738008302</c:v>
                </c:pt>
                <c:pt idx="12622">
                  <c:v>406.79256996043802</c:v>
                </c:pt>
                <c:pt idx="12623">
                  <c:v>406.773089391258</c:v>
                </c:pt>
                <c:pt idx="12624">
                  <c:v>406.76877874314999</c:v>
                </c:pt>
                <c:pt idx="12625">
                  <c:v>406.76469015843998</c:v>
                </c:pt>
                <c:pt idx="12626">
                  <c:v>406.74804722677999</c:v>
                </c:pt>
                <c:pt idx="12627">
                  <c:v>406.74393805901701</c:v>
                </c:pt>
                <c:pt idx="12628">
                  <c:v>406.70982140358501</c:v>
                </c:pt>
                <c:pt idx="12629">
                  <c:v>406.68403990397297</c:v>
                </c:pt>
                <c:pt idx="12630">
                  <c:v>406.66465640340698</c:v>
                </c:pt>
                <c:pt idx="12631">
                  <c:v>406.66212502684903</c:v>
                </c:pt>
                <c:pt idx="12632">
                  <c:v>406.65416971341898</c:v>
                </c:pt>
                <c:pt idx="12633">
                  <c:v>406.63794167729998</c:v>
                </c:pt>
                <c:pt idx="12634">
                  <c:v>406.63451722523001</c:v>
                </c:pt>
                <c:pt idx="12635">
                  <c:v>406.60416818211502</c:v>
                </c:pt>
                <c:pt idx="12636">
                  <c:v>406.59931289696698</c:v>
                </c:pt>
                <c:pt idx="12637">
                  <c:v>406.58792888346898</c:v>
                </c:pt>
                <c:pt idx="12638">
                  <c:v>406.572738695466</c:v>
                </c:pt>
                <c:pt idx="12639">
                  <c:v>406.56655223287601</c:v>
                </c:pt>
                <c:pt idx="12640">
                  <c:v>406.561565041373</c:v>
                </c:pt>
                <c:pt idx="12641">
                  <c:v>406.53002923908298</c:v>
                </c:pt>
                <c:pt idx="12642">
                  <c:v>406.52634333484099</c:v>
                </c:pt>
                <c:pt idx="12643">
                  <c:v>406.52439158944901</c:v>
                </c:pt>
                <c:pt idx="12644">
                  <c:v>406.522313323731</c:v>
                </c:pt>
                <c:pt idx="12645">
                  <c:v>406.52095180383202</c:v>
                </c:pt>
                <c:pt idx="12646">
                  <c:v>406.52080713572798</c:v>
                </c:pt>
                <c:pt idx="12647">
                  <c:v>406.52048435244899</c:v>
                </c:pt>
                <c:pt idx="12648">
                  <c:v>406.513141545655</c:v>
                </c:pt>
                <c:pt idx="12649">
                  <c:v>406.47718371393898</c:v>
                </c:pt>
                <c:pt idx="12650">
                  <c:v>406.470131052103</c:v>
                </c:pt>
                <c:pt idx="12651">
                  <c:v>406.459006608717</c:v>
                </c:pt>
                <c:pt idx="12652">
                  <c:v>406.44612164401298</c:v>
                </c:pt>
                <c:pt idx="12653">
                  <c:v>406.44455018039503</c:v>
                </c:pt>
                <c:pt idx="12654">
                  <c:v>406.442884950522</c:v>
                </c:pt>
                <c:pt idx="12655">
                  <c:v>406.402294373107</c:v>
                </c:pt>
                <c:pt idx="12656">
                  <c:v>406.39509347442299</c:v>
                </c:pt>
                <c:pt idx="12657">
                  <c:v>406.39393112766601</c:v>
                </c:pt>
                <c:pt idx="12658">
                  <c:v>406.377807655563</c:v>
                </c:pt>
                <c:pt idx="12659">
                  <c:v>406.36690645870698</c:v>
                </c:pt>
                <c:pt idx="12660">
                  <c:v>406.36383140223001</c:v>
                </c:pt>
                <c:pt idx="12661">
                  <c:v>406.35980685833198</c:v>
                </c:pt>
                <c:pt idx="12662">
                  <c:v>406.323851418505</c:v>
                </c:pt>
                <c:pt idx="12663">
                  <c:v>406.321484367962</c:v>
                </c:pt>
                <c:pt idx="12664">
                  <c:v>406.32091808858701</c:v>
                </c:pt>
                <c:pt idx="12665">
                  <c:v>406.31089378751398</c:v>
                </c:pt>
                <c:pt idx="12666">
                  <c:v>406.30879313329598</c:v>
                </c:pt>
                <c:pt idx="12667">
                  <c:v>406.306857832699</c:v>
                </c:pt>
                <c:pt idx="12668">
                  <c:v>406.28360767038799</c:v>
                </c:pt>
                <c:pt idx="12669">
                  <c:v>406.27840319940202</c:v>
                </c:pt>
                <c:pt idx="12670">
                  <c:v>406.27712238905099</c:v>
                </c:pt>
                <c:pt idx="12671">
                  <c:v>406.23932585955401</c:v>
                </c:pt>
                <c:pt idx="12672">
                  <c:v>406.22856162621002</c:v>
                </c:pt>
                <c:pt idx="12673">
                  <c:v>406.22487595032601</c:v>
                </c:pt>
                <c:pt idx="12674">
                  <c:v>406.21035514784</c:v>
                </c:pt>
                <c:pt idx="12675">
                  <c:v>406.20816725924698</c:v>
                </c:pt>
                <c:pt idx="12676">
                  <c:v>406.20416357711298</c:v>
                </c:pt>
                <c:pt idx="12677">
                  <c:v>406.19791790942298</c:v>
                </c:pt>
                <c:pt idx="12678">
                  <c:v>406.187541267634</c:v>
                </c:pt>
                <c:pt idx="12679">
                  <c:v>406.17409729453698</c:v>
                </c:pt>
                <c:pt idx="12680">
                  <c:v>406.17022488320998</c:v>
                </c:pt>
                <c:pt idx="12681">
                  <c:v>406.15100744424302</c:v>
                </c:pt>
                <c:pt idx="12682">
                  <c:v>406.13124069944598</c:v>
                </c:pt>
                <c:pt idx="12683">
                  <c:v>406.13001311681398</c:v>
                </c:pt>
                <c:pt idx="12684">
                  <c:v>406.12666969140798</c:v>
                </c:pt>
                <c:pt idx="12685">
                  <c:v>406.11128521674499</c:v>
                </c:pt>
                <c:pt idx="12686">
                  <c:v>406.10634053398297</c:v>
                </c:pt>
                <c:pt idx="12687">
                  <c:v>406.10415297562503</c:v>
                </c:pt>
                <c:pt idx="12688">
                  <c:v>406.08416194764698</c:v>
                </c:pt>
                <c:pt idx="12689">
                  <c:v>406.06214263069</c:v>
                </c:pt>
                <c:pt idx="12690">
                  <c:v>406.061119952571</c:v>
                </c:pt>
                <c:pt idx="12691">
                  <c:v>406.04644775244702</c:v>
                </c:pt>
                <c:pt idx="12692">
                  <c:v>406.044097022203</c:v>
                </c:pt>
                <c:pt idx="12693">
                  <c:v>406.03851496485601</c:v>
                </c:pt>
                <c:pt idx="12694">
                  <c:v>406.03664512833097</c:v>
                </c:pt>
                <c:pt idx="12695">
                  <c:v>406.01117888660798</c:v>
                </c:pt>
                <c:pt idx="12696">
                  <c:v>406.00998488406401</c:v>
                </c:pt>
                <c:pt idx="12697">
                  <c:v>406.00630019988103</c:v>
                </c:pt>
                <c:pt idx="12698">
                  <c:v>405.994840393809</c:v>
                </c:pt>
                <c:pt idx="12699">
                  <c:v>405.973999795493</c:v>
                </c:pt>
                <c:pt idx="12700">
                  <c:v>405.965751101965</c:v>
                </c:pt>
                <c:pt idx="12701">
                  <c:v>405.96362014230402</c:v>
                </c:pt>
                <c:pt idx="12702">
                  <c:v>405.94856013183801</c:v>
                </c:pt>
                <c:pt idx="12703">
                  <c:v>405.940211874932</c:v>
                </c:pt>
                <c:pt idx="12704">
                  <c:v>405.93429741979799</c:v>
                </c:pt>
                <c:pt idx="12705">
                  <c:v>405.93310275033701</c:v>
                </c:pt>
                <c:pt idx="12706">
                  <c:v>405.91993371894199</c:v>
                </c:pt>
                <c:pt idx="12707">
                  <c:v>405.91225643313999</c:v>
                </c:pt>
                <c:pt idx="12708">
                  <c:v>405.91218588631199</c:v>
                </c:pt>
                <c:pt idx="12709">
                  <c:v>405.90662615983598</c:v>
                </c:pt>
                <c:pt idx="12710">
                  <c:v>405.90010573033197</c:v>
                </c:pt>
                <c:pt idx="12711">
                  <c:v>405.89997755143298</c:v>
                </c:pt>
                <c:pt idx="12712">
                  <c:v>405.89729078377701</c:v>
                </c:pt>
                <c:pt idx="12713">
                  <c:v>405.88834477610999</c:v>
                </c:pt>
                <c:pt idx="12714">
                  <c:v>405.878173546705</c:v>
                </c:pt>
                <c:pt idx="12715">
                  <c:v>405.87549402829097</c:v>
                </c:pt>
                <c:pt idx="12716">
                  <c:v>405.86629077157102</c:v>
                </c:pt>
                <c:pt idx="12717">
                  <c:v>405.84459703465899</c:v>
                </c:pt>
                <c:pt idx="12718">
                  <c:v>405.843851066946</c:v>
                </c:pt>
                <c:pt idx="12719">
                  <c:v>405.84167705617199</c:v>
                </c:pt>
                <c:pt idx="12720">
                  <c:v>405.82642737883799</c:v>
                </c:pt>
                <c:pt idx="12721">
                  <c:v>405.81453013510702</c:v>
                </c:pt>
                <c:pt idx="12722">
                  <c:v>405.81039281756898</c:v>
                </c:pt>
                <c:pt idx="12723">
                  <c:v>405.80640780279901</c:v>
                </c:pt>
                <c:pt idx="12724">
                  <c:v>405.80225812702503</c:v>
                </c:pt>
                <c:pt idx="12725">
                  <c:v>405.78513148556402</c:v>
                </c:pt>
                <c:pt idx="12726">
                  <c:v>405.78497157092897</c:v>
                </c:pt>
                <c:pt idx="12727">
                  <c:v>405.78079863654398</c:v>
                </c:pt>
                <c:pt idx="12728">
                  <c:v>405.78067083105901</c:v>
                </c:pt>
                <c:pt idx="12729">
                  <c:v>405.77257586104599</c:v>
                </c:pt>
                <c:pt idx="12730">
                  <c:v>405.77085869588097</c:v>
                </c:pt>
                <c:pt idx="12731">
                  <c:v>405.76979046241797</c:v>
                </c:pt>
                <c:pt idx="12732">
                  <c:v>405.76069952934898</c:v>
                </c:pt>
                <c:pt idx="12733">
                  <c:v>405.75652818659597</c:v>
                </c:pt>
                <c:pt idx="12734">
                  <c:v>405.75046611113697</c:v>
                </c:pt>
                <c:pt idx="12735">
                  <c:v>405.73289681069298</c:v>
                </c:pt>
                <c:pt idx="12736">
                  <c:v>405.73289681069298</c:v>
                </c:pt>
                <c:pt idx="12737">
                  <c:v>405.72555618131202</c:v>
                </c:pt>
                <c:pt idx="12738">
                  <c:v>405.72340224169602</c:v>
                </c:pt>
                <c:pt idx="12739">
                  <c:v>405.68769453445498</c:v>
                </c:pt>
                <c:pt idx="12740">
                  <c:v>405.66430751725602</c:v>
                </c:pt>
                <c:pt idx="12741">
                  <c:v>405.66103420666201</c:v>
                </c:pt>
                <c:pt idx="12742">
                  <c:v>405.65858308295998</c:v>
                </c:pt>
                <c:pt idx="12743">
                  <c:v>405.654133253672</c:v>
                </c:pt>
                <c:pt idx="12744">
                  <c:v>405.63611237159</c:v>
                </c:pt>
                <c:pt idx="12745">
                  <c:v>405.62717051672098</c:v>
                </c:pt>
                <c:pt idx="12746">
                  <c:v>405.62369505285102</c:v>
                </c:pt>
                <c:pt idx="12747">
                  <c:v>405.61674579969201</c:v>
                </c:pt>
                <c:pt idx="12748">
                  <c:v>405.601192680797</c:v>
                </c:pt>
                <c:pt idx="12749">
                  <c:v>405.60054231774097</c:v>
                </c:pt>
                <c:pt idx="12750">
                  <c:v>405.598611569664</c:v>
                </c:pt>
                <c:pt idx="12751">
                  <c:v>405.58884281120299</c:v>
                </c:pt>
                <c:pt idx="12752">
                  <c:v>405.58139832018799</c:v>
                </c:pt>
                <c:pt idx="12753">
                  <c:v>405.567879873881</c:v>
                </c:pt>
                <c:pt idx="12754">
                  <c:v>405.56741833798299</c:v>
                </c:pt>
                <c:pt idx="12755">
                  <c:v>405.56511395177398</c:v>
                </c:pt>
                <c:pt idx="12756">
                  <c:v>405.56453776868398</c:v>
                </c:pt>
                <c:pt idx="12757">
                  <c:v>405.56345525494999</c:v>
                </c:pt>
                <c:pt idx="12758">
                  <c:v>405.56027197298198</c:v>
                </c:pt>
                <c:pt idx="12759">
                  <c:v>405.55926299157602</c:v>
                </c:pt>
                <c:pt idx="12760">
                  <c:v>405.52919786465498</c:v>
                </c:pt>
                <c:pt idx="12761">
                  <c:v>405.52282106268399</c:v>
                </c:pt>
                <c:pt idx="12762">
                  <c:v>405.52035595064802</c:v>
                </c:pt>
                <c:pt idx="12763">
                  <c:v>405.51140497953998</c:v>
                </c:pt>
                <c:pt idx="12764">
                  <c:v>405.50693747419098</c:v>
                </c:pt>
                <c:pt idx="12765">
                  <c:v>405.50256857710099</c:v>
                </c:pt>
                <c:pt idx="12766">
                  <c:v>405.49960216636202</c:v>
                </c:pt>
                <c:pt idx="12767">
                  <c:v>405.49473691796999</c:v>
                </c:pt>
                <c:pt idx="12768">
                  <c:v>405.49414857978502</c:v>
                </c:pt>
                <c:pt idx="12769">
                  <c:v>405.488088558333</c:v>
                </c:pt>
                <c:pt idx="12770">
                  <c:v>405.47983766395203</c:v>
                </c:pt>
                <c:pt idx="12771">
                  <c:v>405.47916111937599</c:v>
                </c:pt>
                <c:pt idx="12772">
                  <c:v>405.46375743820101</c:v>
                </c:pt>
                <c:pt idx="12773">
                  <c:v>405.449767030175</c:v>
                </c:pt>
                <c:pt idx="12774">
                  <c:v>405.44548230692499</c:v>
                </c:pt>
                <c:pt idx="12775">
                  <c:v>405.44405779007297</c:v>
                </c:pt>
                <c:pt idx="12776">
                  <c:v>405.430312914392</c:v>
                </c:pt>
                <c:pt idx="12777">
                  <c:v>405.41957250619703</c:v>
                </c:pt>
                <c:pt idx="12778">
                  <c:v>405.41881008860503</c:v>
                </c:pt>
                <c:pt idx="12779">
                  <c:v>405.414606858431</c:v>
                </c:pt>
                <c:pt idx="12780">
                  <c:v>405.41457034763698</c:v>
                </c:pt>
                <c:pt idx="12781">
                  <c:v>405.39700429433702</c:v>
                </c:pt>
                <c:pt idx="12782">
                  <c:v>405.39199788414498</c:v>
                </c:pt>
                <c:pt idx="12783">
                  <c:v>405.391393189947</c:v>
                </c:pt>
                <c:pt idx="12784">
                  <c:v>405.38159254220199</c:v>
                </c:pt>
                <c:pt idx="12785">
                  <c:v>405.37204923417499</c:v>
                </c:pt>
                <c:pt idx="12786">
                  <c:v>405.36023523353202</c:v>
                </c:pt>
                <c:pt idx="12787">
                  <c:v>405.35530066574398</c:v>
                </c:pt>
                <c:pt idx="12788">
                  <c:v>405.35509170264203</c:v>
                </c:pt>
                <c:pt idx="12789">
                  <c:v>405.32185594467097</c:v>
                </c:pt>
                <c:pt idx="12790">
                  <c:v>405.31653741665599</c:v>
                </c:pt>
                <c:pt idx="12791">
                  <c:v>405.305827132643</c:v>
                </c:pt>
                <c:pt idx="12792">
                  <c:v>405.30291324968402</c:v>
                </c:pt>
                <c:pt idx="12793">
                  <c:v>405.296255460883</c:v>
                </c:pt>
                <c:pt idx="12794">
                  <c:v>405.29321468124999</c:v>
                </c:pt>
                <c:pt idx="12795">
                  <c:v>405.29222618735298</c:v>
                </c:pt>
                <c:pt idx="12796">
                  <c:v>405.28014032362398</c:v>
                </c:pt>
                <c:pt idx="12797">
                  <c:v>405.27712839458297</c:v>
                </c:pt>
                <c:pt idx="12798">
                  <c:v>405.27176917013003</c:v>
                </c:pt>
                <c:pt idx="12799">
                  <c:v>405.263824507479</c:v>
                </c:pt>
                <c:pt idx="12800">
                  <c:v>405.25911461457503</c:v>
                </c:pt>
                <c:pt idx="12801">
                  <c:v>405.25859103502398</c:v>
                </c:pt>
                <c:pt idx="12802">
                  <c:v>405.227602163825</c:v>
                </c:pt>
                <c:pt idx="12803">
                  <c:v>405.20573863834801</c:v>
                </c:pt>
                <c:pt idx="12804">
                  <c:v>405.195731165768</c:v>
                </c:pt>
                <c:pt idx="12805">
                  <c:v>405.191548449408</c:v>
                </c:pt>
                <c:pt idx="12806">
                  <c:v>405.17661494513197</c:v>
                </c:pt>
                <c:pt idx="12807">
                  <c:v>405.14146404347298</c:v>
                </c:pt>
                <c:pt idx="12808">
                  <c:v>405.14138805155397</c:v>
                </c:pt>
                <c:pt idx="12809">
                  <c:v>405.14104194367002</c:v>
                </c:pt>
                <c:pt idx="12810">
                  <c:v>405.13262764421103</c:v>
                </c:pt>
                <c:pt idx="12811">
                  <c:v>405.12234034063403</c:v>
                </c:pt>
                <c:pt idx="12812">
                  <c:v>405.118417539473</c:v>
                </c:pt>
                <c:pt idx="12813">
                  <c:v>405.11745841070598</c:v>
                </c:pt>
                <c:pt idx="12814">
                  <c:v>405.11679715035802</c:v>
                </c:pt>
                <c:pt idx="12815">
                  <c:v>405.09364635768299</c:v>
                </c:pt>
                <c:pt idx="12816">
                  <c:v>405.09352555143801</c:v>
                </c:pt>
                <c:pt idx="12817">
                  <c:v>405.08674311520599</c:v>
                </c:pt>
                <c:pt idx="12818">
                  <c:v>405.07824016163403</c:v>
                </c:pt>
                <c:pt idx="12819">
                  <c:v>405.071930920912</c:v>
                </c:pt>
                <c:pt idx="12820">
                  <c:v>405.069811466555</c:v>
                </c:pt>
                <c:pt idx="12821">
                  <c:v>405.06337393561398</c:v>
                </c:pt>
                <c:pt idx="12822">
                  <c:v>405.05018233292299</c:v>
                </c:pt>
                <c:pt idx="12823">
                  <c:v>405.04977956250201</c:v>
                </c:pt>
                <c:pt idx="12824">
                  <c:v>405.04629930471702</c:v>
                </c:pt>
                <c:pt idx="12825">
                  <c:v>405.043979575148</c:v>
                </c:pt>
                <c:pt idx="12826">
                  <c:v>405.03836164655598</c:v>
                </c:pt>
                <c:pt idx="12827">
                  <c:v>405.03271433626998</c:v>
                </c:pt>
                <c:pt idx="12828">
                  <c:v>405.01621515953002</c:v>
                </c:pt>
                <c:pt idx="12829">
                  <c:v>405.00914830297</c:v>
                </c:pt>
                <c:pt idx="12830">
                  <c:v>405.00897699478401</c:v>
                </c:pt>
                <c:pt idx="12831">
                  <c:v>405.000418017627</c:v>
                </c:pt>
                <c:pt idx="12832">
                  <c:v>404.99394576702099</c:v>
                </c:pt>
                <c:pt idx="12833">
                  <c:v>404.98522785825298</c:v>
                </c:pt>
                <c:pt idx="12834">
                  <c:v>404.98349329111602</c:v>
                </c:pt>
                <c:pt idx="12835">
                  <c:v>404.98189545366301</c:v>
                </c:pt>
                <c:pt idx="12836">
                  <c:v>404.97418773946401</c:v>
                </c:pt>
                <c:pt idx="12837">
                  <c:v>404.96628267530701</c:v>
                </c:pt>
                <c:pt idx="12838">
                  <c:v>404.951274868344</c:v>
                </c:pt>
                <c:pt idx="12839">
                  <c:v>404.95111182895602</c:v>
                </c:pt>
                <c:pt idx="12840">
                  <c:v>404.94810790144902</c:v>
                </c:pt>
                <c:pt idx="12841">
                  <c:v>404.92901724414799</c:v>
                </c:pt>
                <c:pt idx="12842">
                  <c:v>404.92530323621799</c:v>
                </c:pt>
                <c:pt idx="12843">
                  <c:v>404.921164905014</c:v>
                </c:pt>
                <c:pt idx="12844">
                  <c:v>404.91607557396998</c:v>
                </c:pt>
                <c:pt idx="12845">
                  <c:v>404.90298651212299</c:v>
                </c:pt>
                <c:pt idx="12846">
                  <c:v>404.89761398996899</c:v>
                </c:pt>
                <c:pt idx="12847">
                  <c:v>404.88543265434998</c:v>
                </c:pt>
                <c:pt idx="12848">
                  <c:v>404.88510969671199</c:v>
                </c:pt>
                <c:pt idx="12849">
                  <c:v>404.882924482021</c:v>
                </c:pt>
                <c:pt idx="12850">
                  <c:v>404.87924597005798</c:v>
                </c:pt>
                <c:pt idx="12851">
                  <c:v>404.86988220775902</c:v>
                </c:pt>
                <c:pt idx="12852">
                  <c:v>404.861672461083</c:v>
                </c:pt>
                <c:pt idx="12853">
                  <c:v>404.86135680417198</c:v>
                </c:pt>
                <c:pt idx="12854">
                  <c:v>404.85983448283997</c:v>
                </c:pt>
                <c:pt idx="12855">
                  <c:v>404.855650053148</c:v>
                </c:pt>
                <c:pt idx="12856">
                  <c:v>404.85188633152097</c:v>
                </c:pt>
                <c:pt idx="12857">
                  <c:v>404.84244421967497</c:v>
                </c:pt>
                <c:pt idx="12858">
                  <c:v>404.833584680066</c:v>
                </c:pt>
                <c:pt idx="12859">
                  <c:v>404.82927615935699</c:v>
                </c:pt>
                <c:pt idx="12860">
                  <c:v>404.820470493144</c:v>
                </c:pt>
                <c:pt idx="12861">
                  <c:v>404.81029318391899</c:v>
                </c:pt>
                <c:pt idx="12862">
                  <c:v>404.79916580669402</c:v>
                </c:pt>
                <c:pt idx="12863">
                  <c:v>404.79513909021802</c:v>
                </c:pt>
                <c:pt idx="12864">
                  <c:v>404.76568381322198</c:v>
                </c:pt>
                <c:pt idx="12865">
                  <c:v>404.76284375746201</c:v>
                </c:pt>
                <c:pt idx="12866">
                  <c:v>404.75708607881501</c:v>
                </c:pt>
                <c:pt idx="12867">
                  <c:v>404.74443761616197</c:v>
                </c:pt>
                <c:pt idx="12868">
                  <c:v>404.74229330229298</c:v>
                </c:pt>
                <c:pt idx="12869">
                  <c:v>404.73961572864999</c:v>
                </c:pt>
                <c:pt idx="12870">
                  <c:v>404.72962679773502</c:v>
                </c:pt>
                <c:pt idx="12871">
                  <c:v>404.71603787580398</c:v>
                </c:pt>
                <c:pt idx="12872">
                  <c:v>404.71387103038199</c:v>
                </c:pt>
                <c:pt idx="12873">
                  <c:v>404.70740069424301</c:v>
                </c:pt>
                <c:pt idx="12874">
                  <c:v>404.70588911377502</c:v>
                </c:pt>
                <c:pt idx="12875">
                  <c:v>404.70364433460202</c:v>
                </c:pt>
                <c:pt idx="12876">
                  <c:v>404.67848804510101</c:v>
                </c:pt>
                <c:pt idx="12877">
                  <c:v>404.662237813758</c:v>
                </c:pt>
                <c:pt idx="12878">
                  <c:v>404.65883866754302</c:v>
                </c:pt>
                <c:pt idx="12879">
                  <c:v>404.65103826081901</c:v>
                </c:pt>
                <c:pt idx="12880">
                  <c:v>404.642980232627</c:v>
                </c:pt>
                <c:pt idx="12881">
                  <c:v>404.63636878094002</c:v>
                </c:pt>
                <c:pt idx="12882">
                  <c:v>404.62286273220502</c:v>
                </c:pt>
                <c:pt idx="12883">
                  <c:v>404.62066377595301</c:v>
                </c:pt>
                <c:pt idx="12884">
                  <c:v>404.61695307182498</c:v>
                </c:pt>
                <c:pt idx="12885">
                  <c:v>404.61454593140797</c:v>
                </c:pt>
                <c:pt idx="12886">
                  <c:v>404.60516897922503</c:v>
                </c:pt>
                <c:pt idx="12887">
                  <c:v>404.59349479529999</c:v>
                </c:pt>
                <c:pt idx="12888">
                  <c:v>404.59200820858098</c:v>
                </c:pt>
                <c:pt idx="12889">
                  <c:v>404.5813406085</c:v>
                </c:pt>
                <c:pt idx="12890">
                  <c:v>404.58054382964002</c:v>
                </c:pt>
                <c:pt idx="12891">
                  <c:v>404.55936473573098</c:v>
                </c:pt>
                <c:pt idx="12892">
                  <c:v>404.55813129966702</c:v>
                </c:pt>
                <c:pt idx="12893">
                  <c:v>404.54754307204399</c:v>
                </c:pt>
                <c:pt idx="12894">
                  <c:v>404.547101833368</c:v>
                </c:pt>
                <c:pt idx="12895">
                  <c:v>404.54617380915602</c:v>
                </c:pt>
                <c:pt idx="12896">
                  <c:v>404.54583694894598</c:v>
                </c:pt>
                <c:pt idx="12897">
                  <c:v>404.53178586898002</c:v>
                </c:pt>
                <c:pt idx="12898">
                  <c:v>404.525620550604</c:v>
                </c:pt>
                <c:pt idx="12899">
                  <c:v>404.52190389686001</c:v>
                </c:pt>
                <c:pt idx="12900">
                  <c:v>404.50331438925201</c:v>
                </c:pt>
                <c:pt idx="12901">
                  <c:v>404.485877415397</c:v>
                </c:pt>
                <c:pt idx="12902">
                  <c:v>404.47737100385399</c:v>
                </c:pt>
                <c:pt idx="12903">
                  <c:v>404.46182391469603</c:v>
                </c:pt>
                <c:pt idx="12904">
                  <c:v>404.43751632769101</c:v>
                </c:pt>
                <c:pt idx="12905">
                  <c:v>404.43665186048298</c:v>
                </c:pt>
                <c:pt idx="12906">
                  <c:v>404.41410740552999</c:v>
                </c:pt>
                <c:pt idx="12907">
                  <c:v>404.411182937055</c:v>
                </c:pt>
                <c:pt idx="12908">
                  <c:v>404.40797274177203</c:v>
                </c:pt>
                <c:pt idx="12909">
                  <c:v>404.40690518377102</c:v>
                </c:pt>
                <c:pt idx="12910">
                  <c:v>404.396513146671</c:v>
                </c:pt>
                <c:pt idx="12911">
                  <c:v>404.394766007687</c:v>
                </c:pt>
                <c:pt idx="12912">
                  <c:v>404.38016923178901</c:v>
                </c:pt>
                <c:pt idx="12913">
                  <c:v>404.36528586168203</c:v>
                </c:pt>
                <c:pt idx="12914">
                  <c:v>404.36215612133299</c:v>
                </c:pt>
                <c:pt idx="12915">
                  <c:v>404.34644905596502</c:v>
                </c:pt>
                <c:pt idx="12916">
                  <c:v>404.33892770300503</c:v>
                </c:pt>
                <c:pt idx="12917">
                  <c:v>404.33853447310599</c:v>
                </c:pt>
                <c:pt idx="12918">
                  <c:v>404.31849381035101</c:v>
                </c:pt>
                <c:pt idx="12919">
                  <c:v>404.31772421465899</c:v>
                </c:pt>
                <c:pt idx="12920">
                  <c:v>404.31413389785502</c:v>
                </c:pt>
                <c:pt idx="12921">
                  <c:v>404.30196531745099</c:v>
                </c:pt>
                <c:pt idx="12922">
                  <c:v>404.281964351341</c:v>
                </c:pt>
                <c:pt idx="12923">
                  <c:v>404.26964564427402</c:v>
                </c:pt>
                <c:pt idx="12924">
                  <c:v>404.25317185844</c:v>
                </c:pt>
                <c:pt idx="12925">
                  <c:v>404.24074000338999</c:v>
                </c:pt>
                <c:pt idx="12926">
                  <c:v>404.21371370522598</c:v>
                </c:pt>
                <c:pt idx="12927">
                  <c:v>404.20030607990498</c:v>
                </c:pt>
                <c:pt idx="12928">
                  <c:v>404.19818294357901</c:v>
                </c:pt>
                <c:pt idx="12929">
                  <c:v>404.19015873049199</c:v>
                </c:pt>
                <c:pt idx="12930">
                  <c:v>404.183021278144</c:v>
                </c:pt>
                <c:pt idx="12931">
                  <c:v>404.17648567750899</c:v>
                </c:pt>
                <c:pt idx="12932">
                  <c:v>404.166512130375</c:v>
                </c:pt>
                <c:pt idx="12933">
                  <c:v>404.16647716485301</c:v>
                </c:pt>
                <c:pt idx="12934">
                  <c:v>404.16457082909801</c:v>
                </c:pt>
                <c:pt idx="12935">
                  <c:v>404.15454755474701</c:v>
                </c:pt>
                <c:pt idx="12936">
                  <c:v>404.14048434409102</c:v>
                </c:pt>
                <c:pt idx="12937">
                  <c:v>404.13914253877903</c:v>
                </c:pt>
                <c:pt idx="12938">
                  <c:v>404.135643273612</c:v>
                </c:pt>
                <c:pt idx="12939">
                  <c:v>404.12255020166998</c:v>
                </c:pt>
                <c:pt idx="12940">
                  <c:v>404.11897968382999</c:v>
                </c:pt>
                <c:pt idx="12941">
                  <c:v>404.11876414949199</c:v>
                </c:pt>
                <c:pt idx="12942">
                  <c:v>404.118415094515</c:v>
                </c:pt>
                <c:pt idx="12943">
                  <c:v>404.11244716910801</c:v>
                </c:pt>
                <c:pt idx="12944">
                  <c:v>404.09843098819499</c:v>
                </c:pt>
                <c:pt idx="12945">
                  <c:v>404.093039558442</c:v>
                </c:pt>
                <c:pt idx="12946">
                  <c:v>404.09194890158801</c:v>
                </c:pt>
                <c:pt idx="12947">
                  <c:v>404.082905989545</c:v>
                </c:pt>
                <c:pt idx="12948">
                  <c:v>404.07079483252699</c:v>
                </c:pt>
                <c:pt idx="12949">
                  <c:v>404.04344416572798</c:v>
                </c:pt>
                <c:pt idx="12950">
                  <c:v>404.04240722601799</c:v>
                </c:pt>
                <c:pt idx="12951">
                  <c:v>404.04069168736498</c:v>
                </c:pt>
                <c:pt idx="12952">
                  <c:v>404.04034651287401</c:v>
                </c:pt>
                <c:pt idx="12953">
                  <c:v>404.03968687489299</c:v>
                </c:pt>
                <c:pt idx="12954">
                  <c:v>404.03836053284198</c:v>
                </c:pt>
                <c:pt idx="12955">
                  <c:v>404.026434306287</c:v>
                </c:pt>
                <c:pt idx="12956">
                  <c:v>404.02244078249799</c:v>
                </c:pt>
                <c:pt idx="12957">
                  <c:v>404.02155993962498</c:v>
                </c:pt>
                <c:pt idx="12958">
                  <c:v>404.01361571284502</c:v>
                </c:pt>
                <c:pt idx="12959">
                  <c:v>404.004648832866</c:v>
                </c:pt>
                <c:pt idx="12960">
                  <c:v>404.00316179237899</c:v>
                </c:pt>
                <c:pt idx="12961">
                  <c:v>403.99827750389898</c:v>
                </c:pt>
                <c:pt idx="12962">
                  <c:v>403.994404028274</c:v>
                </c:pt>
                <c:pt idx="12963">
                  <c:v>403.99078722974099</c:v>
                </c:pt>
                <c:pt idx="12964">
                  <c:v>403.95810436488102</c:v>
                </c:pt>
                <c:pt idx="12965">
                  <c:v>403.95773414970603</c:v>
                </c:pt>
                <c:pt idx="12966">
                  <c:v>403.95417181802202</c:v>
                </c:pt>
                <c:pt idx="12967">
                  <c:v>403.95376354889402</c:v>
                </c:pt>
                <c:pt idx="12968">
                  <c:v>403.95068845535701</c:v>
                </c:pt>
                <c:pt idx="12969">
                  <c:v>403.93879726535101</c:v>
                </c:pt>
                <c:pt idx="12970">
                  <c:v>403.938573153731</c:v>
                </c:pt>
                <c:pt idx="12971">
                  <c:v>403.9336881982</c:v>
                </c:pt>
                <c:pt idx="12972">
                  <c:v>403.932540155141</c:v>
                </c:pt>
                <c:pt idx="12973">
                  <c:v>403.93158357047099</c:v>
                </c:pt>
                <c:pt idx="12974">
                  <c:v>403.92545360012502</c:v>
                </c:pt>
                <c:pt idx="12975">
                  <c:v>403.91998053727002</c:v>
                </c:pt>
                <c:pt idx="12976">
                  <c:v>403.91936432600397</c:v>
                </c:pt>
                <c:pt idx="12977">
                  <c:v>403.91248291043399</c:v>
                </c:pt>
                <c:pt idx="12978">
                  <c:v>403.90984412135401</c:v>
                </c:pt>
                <c:pt idx="12979">
                  <c:v>403.905568381271</c:v>
                </c:pt>
                <c:pt idx="12980">
                  <c:v>403.904725001082</c:v>
                </c:pt>
                <c:pt idx="12981">
                  <c:v>403.89629452772402</c:v>
                </c:pt>
                <c:pt idx="12982">
                  <c:v>403.89351160995199</c:v>
                </c:pt>
                <c:pt idx="12983">
                  <c:v>403.88959248931599</c:v>
                </c:pt>
                <c:pt idx="12984">
                  <c:v>403.87864058739802</c:v>
                </c:pt>
                <c:pt idx="12985">
                  <c:v>403.877494704561</c:v>
                </c:pt>
                <c:pt idx="12986">
                  <c:v>403.86688861513397</c:v>
                </c:pt>
                <c:pt idx="12987">
                  <c:v>403.859717378835</c:v>
                </c:pt>
                <c:pt idx="12988">
                  <c:v>403.855220098367</c:v>
                </c:pt>
                <c:pt idx="12989">
                  <c:v>403.85512313058098</c:v>
                </c:pt>
                <c:pt idx="12990">
                  <c:v>403.84674613752799</c:v>
                </c:pt>
                <c:pt idx="12991">
                  <c:v>403.84450634561199</c:v>
                </c:pt>
                <c:pt idx="12992">
                  <c:v>403.83638824315898</c:v>
                </c:pt>
                <c:pt idx="12993">
                  <c:v>403.83498519972699</c:v>
                </c:pt>
                <c:pt idx="12994">
                  <c:v>403.834154566564</c:v>
                </c:pt>
                <c:pt idx="12995">
                  <c:v>403.83393132966597</c:v>
                </c:pt>
                <c:pt idx="12996">
                  <c:v>403.83368836692898</c:v>
                </c:pt>
                <c:pt idx="12997">
                  <c:v>403.83268072720699</c:v>
                </c:pt>
                <c:pt idx="12998">
                  <c:v>403.83216006108103</c:v>
                </c:pt>
                <c:pt idx="12999">
                  <c:v>403.83011409951501</c:v>
                </c:pt>
                <c:pt idx="13000">
                  <c:v>403.82827867850602</c:v>
                </c:pt>
                <c:pt idx="13001">
                  <c:v>403.82697999976102</c:v>
                </c:pt>
                <c:pt idx="13002">
                  <c:v>403.81478367649299</c:v>
                </c:pt>
                <c:pt idx="13003">
                  <c:v>403.808814974531</c:v>
                </c:pt>
                <c:pt idx="13004">
                  <c:v>403.80583398363098</c:v>
                </c:pt>
                <c:pt idx="13005">
                  <c:v>403.805359891124</c:v>
                </c:pt>
                <c:pt idx="13006">
                  <c:v>403.79772622990998</c:v>
                </c:pt>
                <c:pt idx="13007">
                  <c:v>403.78578304990401</c:v>
                </c:pt>
                <c:pt idx="13008">
                  <c:v>403.78421671210901</c:v>
                </c:pt>
                <c:pt idx="13009">
                  <c:v>403.77837147710198</c:v>
                </c:pt>
                <c:pt idx="13010">
                  <c:v>403.77673862460199</c:v>
                </c:pt>
                <c:pt idx="13011">
                  <c:v>403.77579217057303</c:v>
                </c:pt>
                <c:pt idx="13012">
                  <c:v>403.76911228243199</c:v>
                </c:pt>
                <c:pt idx="13013">
                  <c:v>403.738347718299</c:v>
                </c:pt>
                <c:pt idx="13014">
                  <c:v>403.73659811494298</c:v>
                </c:pt>
                <c:pt idx="13015">
                  <c:v>403.72541184295699</c:v>
                </c:pt>
                <c:pt idx="13016">
                  <c:v>403.71881548841202</c:v>
                </c:pt>
                <c:pt idx="13017">
                  <c:v>403.71501582075899</c:v>
                </c:pt>
                <c:pt idx="13018">
                  <c:v>403.708397360981</c:v>
                </c:pt>
                <c:pt idx="13019">
                  <c:v>403.70659250480998</c:v>
                </c:pt>
                <c:pt idx="13020">
                  <c:v>403.69434221730398</c:v>
                </c:pt>
                <c:pt idx="13021">
                  <c:v>403.69084126898798</c:v>
                </c:pt>
                <c:pt idx="13022">
                  <c:v>403.67641532311097</c:v>
                </c:pt>
                <c:pt idx="13023">
                  <c:v>403.66937197429399</c:v>
                </c:pt>
                <c:pt idx="13024">
                  <c:v>403.66803144543201</c:v>
                </c:pt>
                <c:pt idx="13025">
                  <c:v>403.66523372057497</c:v>
                </c:pt>
                <c:pt idx="13026">
                  <c:v>403.66181329280801</c:v>
                </c:pt>
                <c:pt idx="13027">
                  <c:v>403.65976229430697</c:v>
                </c:pt>
                <c:pt idx="13028">
                  <c:v>403.65953491254697</c:v>
                </c:pt>
                <c:pt idx="13029">
                  <c:v>403.65686125249101</c:v>
                </c:pt>
                <c:pt idx="13030">
                  <c:v>403.65421767871197</c:v>
                </c:pt>
                <c:pt idx="13031">
                  <c:v>403.61958125186499</c:v>
                </c:pt>
                <c:pt idx="13032">
                  <c:v>403.61869018163901</c:v>
                </c:pt>
                <c:pt idx="13033">
                  <c:v>403.61661162054298</c:v>
                </c:pt>
                <c:pt idx="13034">
                  <c:v>403.61011570794898</c:v>
                </c:pt>
                <c:pt idx="13035">
                  <c:v>403.59207793527497</c:v>
                </c:pt>
                <c:pt idx="13036">
                  <c:v>403.580841152549</c:v>
                </c:pt>
                <c:pt idx="13037">
                  <c:v>403.57468400852599</c:v>
                </c:pt>
                <c:pt idx="13038">
                  <c:v>403.56951436484297</c:v>
                </c:pt>
                <c:pt idx="13039">
                  <c:v>403.56831587605501</c:v>
                </c:pt>
                <c:pt idx="13040">
                  <c:v>403.54939563232699</c:v>
                </c:pt>
                <c:pt idx="13041">
                  <c:v>403.548929737018</c:v>
                </c:pt>
                <c:pt idx="13042">
                  <c:v>403.50925983261197</c:v>
                </c:pt>
                <c:pt idx="13043">
                  <c:v>403.49875217333602</c:v>
                </c:pt>
                <c:pt idx="13044">
                  <c:v>403.49703758988102</c:v>
                </c:pt>
                <c:pt idx="13045">
                  <c:v>403.47658586348098</c:v>
                </c:pt>
                <c:pt idx="13046">
                  <c:v>403.47157041364102</c:v>
                </c:pt>
                <c:pt idx="13047">
                  <c:v>403.45951062921603</c:v>
                </c:pt>
                <c:pt idx="13048">
                  <c:v>403.45449503565197</c:v>
                </c:pt>
                <c:pt idx="13049">
                  <c:v>403.45244324108597</c:v>
                </c:pt>
                <c:pt idx="13050">
                  <c:v>403.43491436977098</c:v>
                </c:pt>
                <c:pt idx="13051">
                  <c:v>403.42678167340603</c:v>
                </c:pt>
                <c:pt idx="13052">
                  <c:v>403.40566221335399</c:v>
                </c:pt>
                <c:pt idx="13053">
                  <c:v>403.38730963597999</c:v>
                </c:pt>
                <c:pt idx="13054">
                  <c:v>403.37582224925899</c:v>
                </c:pt>
                <c:pt idx="13055">
                  <c:v>403.37425915405697</c:v>
                </c:pt>
                <c:pt idx="13056">
                  <c:v>403.36627990685099</c:v>
                </c:pt>
                <c:pt idx="13057">
                  <c:v>403.36415474815101</c:v>
                </c:pt>
                <c:pt idx="13058">
                  <c:v>403.315515596225</c:v>
                </c:pt>
                <c:pt idx="13059">
                  <c:v>403.290854124757</c:v>
                </c:pt>
                <c:pt idx="13060">
                  <c:v>403.27003093439299</c:v>
                </c:pt>
                <c:pt idx="13061">
                  <c:v>403.26870516839301</c:v>
                </c:pt>
                <c:pt idx="13062">
                  <c:v>403.256662029864</c:v>
                </c:pt>
                <c:pt idx="13063">
                  <c:v>403.24028597907397</c:v>
                </c:pt>
                <c:pt idx="13064">
                  <c:v>403.23115908373302</c:v>
                </c:pt>
                <c:pt idx="13065">
                  <c:v>403.22980948698898</c:v>
                </c:pt>
                <c:pt idx="13066">
                  <c:v>403.21983177365598</c:v>
                </c:pt>
                <c:pt idx="13067">
                  <c:v>403.21868400783097</c:v>
                </c:pt>
                <c:pt idx="13068">
                  <c:v>403.216222884042</c:v>
                </c:pt>
                <c:pt idx="13069">
                  <c:v>403.211502425746</c:v>
                </c:pt>
                <c:pt idx="13070">
                  <c:v>403.20198099828701</c:v>
                </c:pt>
                <c:pt idx="13071">
                  <c:v>403.19107776903797</c:v>
                </c:pt>
                <c:pt idx="13072">
                  <c:v>403.184455465599</c:v>
                </c:pt>
                <c:pt idx="13073">
                  <c:v>403.18298900801301</c:v>
                </c:pt>
                <c:pt idx="13074">
                  <c:v>403.18101079642997</c:v>
                </c:pt>
                <c:pt idx="13075">
                  <c:v>403.17401019528302</c:v>
                </c:pt>
                <c:pt idx="13076">
                  <c:v>403.14421690240403</c:v>
                </c:pt>
                <c:pt idx="13077">
                  <c:v>403.12803403672802</c:v>
                </c:pt>
                <c:pt idx="13078">
                  <c:v>403.125187221761</c:v>
                </c:pt>
                <c:pt idx="13079">
                  <c:v>403.11590874763698</c:v>
                </c:pt>
                <c:pt idx="13080">
                  <c:v>403.085855357833</c:v>
                </c:pt>
                <c:pt idx="13081">
                  <c:v>403.08362242166999</c:v>
                </c:pt>
                <c:pt idx="13082">
                  <c:v>403.082602633421</c:v>
                </c:pt>
                <c:pt idx="13083">
                  <c:v>403.08254100544798</c:v>
                </c:pt>
                <c:pt idx="13084">
                  <c:v>403.06263938978901</c:v>
                </c:pt>
                <c:pt idx="13085">
                  <c:v>403.06142820317399</c:v>
                </c:pt>
                <c:pt idx="13086">
                  <c:v>403.04963081016302</c:v>
                </c:pt>
                <c:pt idx="13087">
                  <c:v>403.04436029034099</c:v>
                </c:pt>
                <c:pt idx="13088">
                  <c:v>403.031903380313</c:v>
                </c:pt>
                <c:pt idx="13089">
                  <c:v>403.02800433391297</c:v>
                </c:pt>
                <c:pt idx="13090">
                  <c:v>403.01901044098099</c:v>
                </c:pt>
                <c:pt idx="13091">
                  <c:v>403.01784770917499</c:v>
                </c:pt>
                <c:pt idx="13092">
                  <c:v>403.01227887495003</c:v>
                </c:pt>
                <c:pt idx="13093">
                  <c:v>403.00584429012298</c:v>
                </c:pt>
                <c:pt idx="13094">
                  <c:v>403.00547309991703</c:v>
                </c:pt>
                <c:pt idx="13095">
                  <c:v>402.99846686277198</c:v>
                </c:pt>
                <c:pt idx="13096">
                  <c:v>402.99762744707198</c:v>
                </c:pt>
                <c:pt idx="13097">
                  <c:v>402.99027967392101</c:v>
                </c:pt>
                <c:pt idx="13098">
                  <c:v>402.979423226535</c:v>
                </c:pt>
                <c:pt idx="13099">
                  <c:v>402.97881796569999</c:v>
                </c:pt>
                <c:pt idx="13100">
                  <c:v>402.97543144856598</c:v>
                </c:pt>
                <c:pt idx="13101">
                  <c:v>402.97527080300603</c:v>
                </c:pt>
                <c:pt idx="13102">
                  <c:v>402.96728620932703</c:v>
                </c:pt>
                <c:pt idx="13103">
                  <c:v>402.96565115443701</c:v>
                </c:pt>
                <c:pt idx="13104">
                  <c:v>402.94225601863297</c:v>
                </c:pt>
                <c:pt idx="13105">
                  <c:v>402.93508054787299</c:v>
                </c:pt>
                <c:pt idx="13106">
                  <c:v>402.933738680489</c:v>
                </c:pt>
                <c:pt idx="13107">
                  <c:v>402.929724077667</c:v>
                </c:pt>
                <c:pt idx="13108">
                  <c:v>402.91867481444802</c:v>
                </c:pt>
                <c:pt idx="13109">
                  <c:v>402.91750683958799</c:v>
                </c:pt>
                <c:pt idx="13110">
                  <c:v>402.90886017626201</c:v>
                </c:pt>
                <c:pt idx="13111">
                  <c:v>402.90869891678398</c:v>
                </c:pt>
                <c:pt idx="13112">
                  <c:v>402.89374233485597</c:v>
                </c:pt>
                <c:pt idx="13113">
                  <c:v>402.87424708582301</c:v>
                </c:pt>
                <c:pt idx="13114">
                  <c:v>402.86631315171701</c:v>
                </c:pt>
                <c:pt idx="13115">
                  <c:v>402.85767895369401</c:v>
                </c:pt>
                <c:pt idx="13116">
                  <c:v>402.82233810795901</c:v>
                </c:pt>
                <c:pt idx="13117">
                  <c:v>402.80963753344201</c:v>
                </c:pt>
                <c:pt idx="13118">
                  <c:v>402.80909362602898</c:v>
                </c:pt>
                <c:pt idx="13119">
                  <c:v>402.80841761196001</c:v>
                </c:pt>
                <c:pt idx="13120">
                  <c:v>402.80677562323598</c:v>
                </c:pt>
                <c:pt idx="13121">
                  <c:v>402.80275562746601</c:v>
                </c:pt>
                <c:pt idx="13122">
                  <c:v>402.80088320673502</c:v>
                </c:pt>
                <c:pt idx="13123">
                  <c:v>402.79755881237099</c:v>
                </c:pt>
                <c:pt idx="13124">
                  <c:v>402.78366914049599</c:v>
                </c:pt>
                <c:pt idx="13125">
                  <c:v>402.78345721817499</c:v>
                </c:pt>
                <c:pt idx="13126">
                  <c:v>402.77336998036702</c:v>
                </c:pt>
                <c:pt idx="13127">
                  <c:v>402.77250704303401</c:v>
                </c:pt>
                <c:pt idx="13128">
                  <c:v>402.765946473604</c:v>
                </c:pt>
                <c:pt idx="13129">
                  <c:v>402.76138130054801</c:v>
                </c:pt>
                <c:pt idx="13130">
                  <c:v>402.756264518347</c:v>
                </c:pt>
                <c:pt idx="13131">
                  <c:v>402.752969432182</c:v>
                </c:pt>
                <c:pt idx="13132">
                  <c:v>402.75291734151801</c:v>
                </c:pt>
                <c:pt idx="13133">
                  <c:v>402.74677019561199</c:v>
                </c:pt>
                <c:pt idx="13134">
                  <c:v>402.73458803841601</c:v>
                </c:pt>
                <c:pt idx="13135">
                  <c:v>402.72173087419998</c:v>
                </c:pt>
                <c:pt idx="13136">
                  <c:v>402.70695583996599</c:v>
                </c:pt>
                <c:pt idx="13137">
                  <c:v>402.69558829537698</c:v>
                </c:pt>
                <c:pt idx="13138">
                  <c:v>402.69485960441699</c:v>
                </c:pt>
                <c:pt idx="13139">
                  <c:v>402.69438180081602</c:v>
                </c:pt>
                <c:pt idx="13140">
                  <c:v>402.694310537734</c:v>
                </c:pt>
                <c:pt idx="13141">
                  <c:v>402.66689743808701</c:v>
                </c:pt>
                <c:pt idx="13142">
                  <c:v>402.666033772177</c:v>
                </c:pt>
                <c:pt idx="13143">
                  <c:v>402.65459646426501</c:v>
                </c:pt>
                <c:pt idx="13144">
                  <c:v>402.653644200945</c:v>
                </c:pt>
                <c:pt idx="13145">
                  <c:v>402.64904545311401</c:v>
                </c:pt>
                <c:pt idx="13146">
                  <c:v>402.64030147214299</c:v>
                </c:pt>
                <c:pt idx="13147">
                  <c:v>402.635297927247</c:v>
                </c:pt>
                <c:pt idx="13148">
                  <c:v>402.62534006159001</c:v>
                </c:pt>
                <c:pt idx="13149">
                  <c:v>402.61188973207697</c:v>
                </c:pt>
                <c:pt idx="13150">
                  <c:v>402.605261280989</c:v>
                </c:pt>
                <c:pt idx="13151">
                  <c:v>402.59706541145698</c:v>
                </c:pt>
                <c:pt idx="13152">
                  <c:v>402.58725253507703</c:v>
                </c:pt>
                <c:pt idx="13153">
                  <c:v>402.58288370365</c:v>
                </c:pt>
                <c:pt idx="13154">
                  <c:v>402.56064705473301</c:v>
                </c:pt>
                <c:pt idx="13155">
                  <c:v>402.55931669581503</c:v>
                </c:pt>
                <c:pt idx="13156">
                  <c:v>402.53302378251198</c:v>
                </c:pt>
                <c:pt idx="13157">
                  <c:v>402.52431711352898</c:v>
                </c:pt>
                <c:pt idx="13158">
                  <c:v>402.522600081409</c:v>
                </c:pt>
                <c:pt idx="13159">
                  <c:v>402.51967428724402</c:v>
                </c:pt>
                <c:pt idx="13160">
                  <c:v>402.51387009611102</c:v>
                </c:pt>
                <c:pt idx="13161">
                  <c:v>402.50858202911098</c:v>
                </c:pt>
                <c:pt idx="13162">
                  <c:v>402.44686190826798</c:v>
                </c:pt>
                <c:pt idx="13163">
                  <c:v>402.40399839824403</c:v>
                </c:pt>
                <c:pt idx="13164">
                  <c:v>402.39826501867998</c:v>
                </c:pt>
                <c:pt idx="13165">
                  <c:v>402.38943557054802</c:v>
                </c:pt>
                <c:pt idx="13166">
                  <c:v>402.38155777768998</c:v>
                </c:pt>
                <c:pt idx="13167">
                  <c:v>402.37923703778802</c:v>
                </c:pt>
                <c:pt idx="13168">
                  <c:v>402.37258575272199</c:v>
                </c:pt>
                <c:pt idx="13169">
                  <c:v>402.36569108513402</c:v>
                </c:pt>
                <c:pt idx="13170">
                  <c:v>402.36283650979601</c:v>
                </c:pt>
                <c:pt idx="13171">
                  <c:v>402.36069507849999</c:v>
                </c:pt>
                <c:pt idx="13172">
                  <c:v>402.35672474233701</c:v>
                </c:pt>
                <c:pt idx="13173">
                  <c:v>402.31329433917398</c:v>
                </c:pt>
                <c:pt idx="13174">
                  <c:v>402.30689726945701</c:v>
                </c:pt>
                <c:pt idx="13175">
                  <c:v>402.30391511404798</c:v>
                </c:pt>
                <c:pt idx="13176">
                  <c:v>402.29659036477898</c:v>
                </c:pt>
                <c:pt idx="13177">
                  <c:v>402.29037413480802</c:v>
                </c:pt>
                <c:pt idx="13178">
                  <c:v>402.289688687298</c:v>
                </c:pt>
                <c:pt idx="13179">
                  <c:v>402.28889539915798</c:v>
                </c:pt>
                <c:pt idx="13180">
                  <c:v>402.27675329201202</c:v>
                </c:pt>
                <c:pt idx="13181">
                  <c:v>402.26069376093301</c:v>
                </c:pt>
                <c:pt idx="13182">
                  <c:v>402.25042860385503</c:v>
                </c:pt>
                <c:pt idx="13183">
                  <c:v>402.24510239122901</c:v>
                </c:pt>
                <c:pt idx="13184">
                  <c:v>402.23899393622997</c:v>
                </c:pt>
                <c:pt idx="13185">
                  <c:v>402.23426174336902</c:v>
                </c:pt>
                <c:pt idx="13186">
                  <c:v>402.18462642928699</c:v>
                </c:pt>
                <c:pt idx="13187">
                  <c:v>402.17169734892798</c:v>
                </c:pt>
                <c:pt idx="13188">
                  <c:v>402.14919896019802</c:v>
                </c:pt>
                <c:pt idx="13189">
                  <c:v>402.129702896205</c:v>
                </c:pt>
                <c:pt idx="13190">
                  <c:v>402.11791572768698</c:v>
                </c:pt>
                <c:pt idx="13191">
                  <c:v>402.11426694603199</c:v>
                </c:pt>
                <c:pt idx="13192">
                  <c:v>402.10726376544801</c:v>
                </c:pt>
                <c:pt idx="13193">
                  <c:v>402.10617679070901</c:v>
                </c:pt>
                <c:pt idx="13194">
                  <c:v>402.05139861755799</c:v>
                </c:pt>
                <c:pt idx="13195">
                  <c:v>402.01871019121802</c:v>
                </c:pt>
                <c:pt idx="13196">
                  <c:v>401.97233510338401</c:v>
                </c:pt>
                <c:pt idx="13197">
                  <c:v>401.97018152292202</c:v>
                </c:pt>
                <c:pt idx="13198">
                  <c:v>401.96886968485597</c:v>
                </c:pt>
                <c:pt idx="13199">
                  <c:v>401.96454279880999</c:v>
                </c:pt>
                <c:pt idx="13200">
                  <c:v>401.96318831239</c:v>
                </c:pt>
                <c:pt idx="13201">
                  <c:v>401.96114112883498</c:v>
                </c:pt>
                <c:pt idx="13202">
                  <c:v>401.95998272415801</c:v>
                </c:pt>
                <c:pt idx="13203">
                  <c:v>401.95242467882599</c:v>
                </c:pt>
                <c:pt idx="13204">
                  <c:v>401.94567517108999</c:v>
                </c:pt>
                <c:pt idx="13205">
                  <c:v>401.93533503177503</c:v>
                </c:pt>
                <c:pt idx="13206">
                  <c:v>401.91829513052397</c:v>
                </c:pt>
                <c:pt idx="13207">
                  <c:v>401.90843886980201</c:v>
                </c:pt>
                <c:pt idx="13208">
                  <c:v>401.89158343974702</c:v>
                </c:pt>
                <c:pt idx="13209">
                  <c:v>401.87526099472899</c:v>
                </c:pt>
                <c:pt idx="13210">
                  <c:v>401.85620393674901</c:v>
                </c:pt>
                <c:pt idx="13211">
                  <c:v>401.84343283571599</c:v>
                </c:pt>
                <c:pt idx="13212">
                  <c:v>401.82993100393901</c:v>
                </c:pt>
                <c:pt idx="13213">
                  <c:v>401.82910141196902</c:v>
                </c:pt>
                <c:pt idx="13214">
                  <c:v>401.80938083944102</c:v>
                </c:pt>
                <c:pt idx="13215">
                  <c:v>401.80860198090301</c:v>
                </c:pt>
                <c:pt idx="13216">
                  <c:v>401.795713905095</c:v>
                </c:pt>
                <c:pt idx="13217">
                  <c:v>401.79259007767098</c:v>
                </c:pt>
                <c:pt idx="13218">
                  <c:v>401.79054601383001</c:v>
                </c:pt>
                <c:pt idx="13219">
                  <c:v>401.78022735544101</c:v>
                </c:pt>
                <c:pt idx="13220">
                  <c:v>401.75456614418903</c:v>
                </c:pt>
                <c:pt idx="13221">
                  <c:v>401.744165495473</c:v>
                </c:pt>
                <c:pt idx="13222">
                  <c:v>401.72089170958498</c:v>
                </c:pt>
                <c:pt idx="13223">
                  <c:v>401.68557719693803</c:v>
                </c:pt>
                <c:pt idx="13224">
                  <c:v>401.67182074323603</c:v>
                </c:pt>
                <c:pt idx="13225">
                  <c:v>401.66814422957401</c:v>
                </c:pt>
                <c:pt idx="13226">
                  <c:v>401.65499546048</c:v>
                </c:pt>
                <c:pt idx="13227">
                  <c:v>401.649211468739</c:v>
                </c:pt>
                <c:pt idx="13228">
                  <c:v>401.64632700602698</c:v>
                </c:pt>
                <c:pt idx="13229">
                  <c:v>401.638477610812</c:v>
                </c:pt>
                <c:pt idx="13230">
                  <c:v>401.63451833068098</c:v>
                </c:pt>
                <c:pt idx="13231">
                  <c:v>401.63440855330202</c:v>
                </c:pt>
                <c:pt idx="13232">
                  <c:v>401.62732368076098</c:v>
                </c:pt>
                <c:pt idx="13233">
                  <c:v>401.62487372482099</c:v>
                </c:pt>
                <c:pt idx="13234">
                  <c:v>401.60979354714999</c:v>
                </c:pt>
                <c:pt idx="13235">
                  <c:v>401.60881133894299</c:v>
                </c:pt>
                <c:pt idx="13236">
                  <c:v>401.59721438275</c:v>
                </c:pt>
                <c:pt idx="13237">
                  <c:v>401.59551841322502</c:v>
                </c:pt>
                <c:pt idx="13238">
                  <c:v>401.59295818439</c:v>
                </c:pt>
                <c:pt idx="13239">
                  <c:v>401.583053499036</c:v>
                </c:pt>
                <c:pt idx="13240">
                  <c:v>401.54014043557299</c:v>
                </c:pt>
                <c:pt idx="13241">
                  <c:v>401.52984937015498</c:v>
                </c:pt>
                <c:pt idx="13242">
                  <c:v>401.525998815386</c:v>
                </c:pt>
                <c:pt idx="13243">
                  <c:v>401.51990553971899</c:v>
                </c:pt>
                <c:pt idx="13244">
                  <c:v>401.51315392773</c:v>
                </c:pt>
                <c:pt idx="13245">
                  <c:v>401.50938718996002</c:v>
                </c:pt>
                <c:pt idx="13246">
                  <c:v>401.49657613632002</c:v>
                </c:pt>
                <c:pt idx="13247">
                  <c:v>401.483652843995</c:v>
                </c:pt>
                <c:pt idx="13248">
                  <c:v>401.47356540671399</c:v>
                </c:pt>
                <c:pt idx="13249">
                  <c:v>401.462241992842</c:v>
                </c:pt>
                <c:pt idx="13250">
                  <c:v>401.44656715588201</c:v>
                </c:pt>
                <c:pt idx="13251">
                  <c:v>401.410310966471</c:v>
                </c:pt>
                <c:pt idx="13252">
                  <c:v>401.40922692448299</c:v>
                </c:pt>
                <c:pt idx="13253">
                  <c:v>401.406917286284</c:v>
                </c:pt>
                <c:pt idx="13254">
                  <c:v>401.39594041314899</c:v>
                </c:pt>
                <c:pt idx="13255">
                  <c:v>401.37415211791898</c:v>
                </c:pt>
                <c:pt idx="13256">
                  <c:v>401.36298570960702</c:v>
                </c:pt>
                <c:pt idx="13257">
                  <c:v>401.36289979321799</c:v>
                </c:pt>
                <c:pt idx="13258">
                  <c:v>401.316970325966</c:v>
                </c:pt>
                <c:pt idx="13259">
                  <c:v>401.31377952366699</c:v>
                </c:pt>
                <c:pt idx="13260">
                  <c:v>401.28099116578699</c:v>
                </c:pt>
                <c:pt idx="13261">
                  <c:v>401.27588925388898</c:v>
                </c:pt>
                <c:pt idx="13262">
                  <c:v>401.25358225424702</c:v>
                </c:pt>
                <c:pt idx="13263">
                  <c:v>401.25335498810699</c:v>
                </c:pt>
                <c:pt idx="13264">
                  <c:v>401.250950948975</c:v>
                </c:pt>
                <c:pt idx="13265">
                  <c:v>401.22969838903799</c:v>
                </c:pt>
                <c:pt idx="13266">
                  <c:v>401.22180063788801</c:v>
                </c:pt>
                <c:pt idx="13267">
                  <c:v>401.22003093771201</c:v>
                </c:pt>
                <c:pt idx="13268">
                  <c:v>401.21870674006698</c:v>
                </c:pt>
                <c:pt idx="13269">
                  <c:v>401.21253884581301</c:v>
                </c:pt>
                <c:pt idx="13270">
                  <c:v>401.20522421474402</c:v>
                </c:pt>
                <c:pt idx="13271">
                  <c:v>401.20296480165098</c:v>
                </c:pt>
                <c:pt idx="13272">
                  <c:v>401.194460782193</c:v>
                </c:pt>
                <c:pt idx="13273">
                  <c:v>401.18873050503998</c:v>
                </c:pt>
                <c:pt idx="13274">
                  <c:v>401.177212886576</c:v>
                </c:pt>
                <c:pt idx="13275">
                  <c:v>401.15003468673302</c:v>
                </c:pt>
                <c:pt idx="13276">
                  <c:v>401.14798647744499</c:v>
                </c:pt>
                <c:pt idx="13277">
                  <c:v>401.13311294708097</c:v>
                </c:pt>
                <c:pt idx="13278">
                  <c:v>401.11916609355501</c:v>
                </c:pt>
                <c:pt idx="13279">
                  <c:v>401.09604918582801</c:v>
                </c:pt>
                <c:pt idx="13280">
                  <c:v>401.07980335112302</c:v>
                </c:pt>
                <c:pt idx="13281">
                  <c:v>401.07234199162099</c:v>
                </c:pt>
                <c:pt idx="13282">
                  <c:v>401.07219869614801</c:v>
                </c:pt>
                <c:pt idx="13283">
                  <c:v>401.06584650481</c:v>
                </c:pt>
                <c:pt idx="13284">
                  <c:v>401.05996083034</c:v>
                </c:pt>
                <c:pt idx="13285">
                  <c:v>401.05213350507302</c:v>
                </c:pt>
                <c:pt idx="13286">
                  <c:v>401.04251241611098</c:v>
                </c:pt>
                <c:pt idx="13287">
                  <c:v>401.037285430775</c:v>
                </c:pt>
                <c:pt idx="13288">
                  <c:v>400.99542016724803</c:v>
                </c:pt>
                <c:pt idx="13289">
                  <c:v>400.993456285371</c:v>
                </c:pt>
                <c:pt idx="13290">
                  <c:v>400.985577247717</c:v>
                </c:pt>
                <c:pt idx="13291">
                  <c:v>400.98289381854102</c:v>
                </c:pt>
                <c:pt idx="13292">
                  <c:v>400.98272257184402</c:v>
                </c:pt>
                <c:pt idx="13293">
                  <c:v>400.97989069925399</c:v>
                </c:pt>
                <c:pt idx="13294">
                  <c:v>400.979423559873</c:v>
                </c:pt>
                <c:pt idx="13295">
                  <c:v>400.97932310980599</c:v>
                </c:pt>
                <c:pt idx="13296">
                  <c:v>400.97748029752103</c:v>
                </c:pt>
                <c:pt idx="13297">
                  <c:v>400.96140393794099</c:v>
                </c:pt>
                <c:pt idx="13298">
                  <c:v>400.95935043650502</c:v>
                </c:pt>
                <c:pt idx="13299">
                  <c:v>400.95152670596201</c:v>
                </c:pt>
                <c:pt idx="13300">
                  <c:v>400.94403519602901</c:v>
                </c:pt>
                <c:pt idx="13301">
                  <c:v>400.94163811654897</c:v>
                </c:pt>
                <c:pt idx="13302">
                  <c:v>400.940518396627</c:v>
                </c:pt>
                <c:pt idx="13303">
                  <c:v>400.932033156964</c:v>
                </c:pt>
                <c:pt idx="13304">
                  <c:v>400.930283088436</c:v>
                </c:pt>
                <c:pt idx="13305">
                  <c:v>400.928807655659</c:v>
                </c:pt>
                <c:pt idx="13306">
                  <c:v>400.92787854778499</c:v>
                </c:pt>
                <c:pt idx="13307">
                  <c:v>400.92684114024399</c:v>
                </c:pt>
                <c:pt idx="13308">
                  <c:v>400.914298858324</c:v>
                </c:pt>
                <c:pt idx="13309">
                  <c:v>400.90751922513601</c:v>
                </c:pt>
                <c:pt idx="13310">
                  <c:v>400.88897719861399</c:v>
                </c:pt>
                <c:pt idx="13311">
                  <c:v>400.876906427785</c:v>
                </c:pt>
                <c:pt idx="13312">
                  <c:v>400.87459271503002</c:v>
                </c:pt>
                <c:pt idx="13313">
                  <c:v>400.86582667056098</c:v>
                </c:pt>
                <c:pt idx="13314">
                  <c:v>400.86538331940301</c:v>
                </c:pt>
                <c:pt idx="13315">
                  <c:v>400.85500772847797</c:v>
                </c:pt>
                <c:pt idx="13316">
                  <c:v>400.85412272486002</c:v>
                </c:pt>
                <c:pt idx="13317">
                  <c:v>400.82433898475398</c:v>
                </c:pt>
                <c:pt idx="13318">
                  <c:v>400.80814838742702</c:v>
                </c:pt>
                <c:pt idx="13319">
                  <c:v>400.80193649004298</c:v>
                </c:pt>
                <c:pt idx="13320">
                  <c:v>400.79329999478898</c:v>
                </c:pt>
                <c:pt idx="13321">
                  <c:v>400.78360011203802</c:v>
                </c:pt>
                <c:pt idx="13322">
                  <c:v>400.77059392889203</c:v>
                </c:pt>
                <c:pt idx="13323">
                  <c:v>400.76973070772402</c:v>
                </c:pt>
                <c:pt idx="13324">
                  <c:v>400.76762434324598</c:v>
                </c:pt>
                <c:pt idx="13325">
                  <c:v>400.76002504809901</c:v>
                </c:pt>
                <c:pt idx="13326">
                  <c:v>400.74231383156598</c:v>
                </c:pt>
                <c:pt idx="13327">
                  <c:v>400.73997258501601</c:v>
                </c:pt>
                <c:pt idx="13328">
                  <c:v>400.72602382624098</c:v>
                </c:pt>
                <c:pt idx="13329">
                  <c:v>400.72083492742399</c:v>
                </c:pt>
                <c:pt idx="13330">
                  <c:v>400.710318082877</c:v>
                </c:pt>
                <c:pt idx="13331">
                  <c:v>400.679449026187</c:v>
                </c:pt>
                <c:pt idx="13332">
                  <c:v>400.67153668286699</c:v>
                </c:pt>
                <c:pt idx="13333">
                  <c:v>400.66330706620801</c:v>
                </c:pt>
                <c:pt idx="13334">
                  <c:v>400.65988855529798</c:v>
                </c:pt>
                <c:pt idx="13335">
                  <c:v>400.65442597792901</c:v>
                </c:pt>
                <c:pt idx="13336">
                  <c:v>400.65159731254403</c:v>
                </c:pt>
                <c:pt idx="13337">
                  <c:v>400.63487622228701</c:v>
                </c:pt>
                <c:pt idx="13338">
                  <c:v>400.63230813839101</c:v>
                </c:pt>
                <c:pt idx="13339">
                  <c:v>400.62651083816701</c:v>
                </c:pt>
                <c:pt idx="13340">
                  <c:v>400.61949974861801</c:v>
                </c:pt>
                <c:pt idx="13341">
                  <c:v>400.56954768013401</c:v>
                </c:pt>
                <c:pt idx="13342">
                  <c:v>400.56680259199197</c:v>
                </c:pt>
                <c:pt idx="13343">
                  <c:v>400.55367433379303</c:v>
                </c:pt>
                <c:pt idx="13344">
                  <c:v>400.54032541516102</c:v>
                </c:pt>
                <c:pt idx="13345">
                  <c:v>400.53708728641999</c:v>
                </c:pt>
                <c:pt idx="13346">
                  <c:v>400.53411597737602</c:v>
                </c:pt>
                <c:pt idx="13347">
                  <c:v>400.52739484818801</c:v>
                </c:pt>
                <c:pt idx="13348">
                  <c:v>400.52141029588103</c:v>
                </c:pt>
                <c:pt idx="13349">
                  <c:v>400.51165208256799</c:v>
                </c:pt>
                <c:pt idx="13350">
                  <c:v>400.49415669241802</c:v>
                </c:pt>
                <c:pt idx="13351">
                  <c:v>400.49356496689302</c:v>
                </c:pt>
                <c:pt idx="13352">
                  <c:v>400.48337084069698</c:v>
                </c:pt>
                <c:pt idx="13353">
                  <c:v>400.47336003579699</c:v>
                </c:pt>
                <c:pt idx="13354">
                  <c:v>400.47227325435699</c:v>
                </c:pt>
                <c:pt idx="13355">
                  <c:v>400.46990742371401</c:v>
                </c:pt>
                <c:pt idx="13356">
                  <c:v>400.46868443626897</c:v>
                </c:pt>
                <c:pt idx="13357">
                  <c:v>400.46655334930199</c:v>
                </c:pt>
                <c:pt idx="13358">
                  <c:v>400.45642768241601</c:v>
                </c:pt>
                <c:pt idx="13359">
                  <c:v>400.45070961336199</c:v>
                </c:pt>
                <c:pt idx="13360">
                  <c:v>400.44832190672901</c:v>
                </c:pt>
                <c:pt idx="13361">
                  <c:v>400.43856642826898</c:v>
                </c:pt>
                <c:pt idx="13362">
                  <c:v>400.43634340345102</c:v>
                </c:pt>
                <c:pt idx="13363">
                  <c:v>400.43333936912398</c:v>
                </c:pt>
                <c:pt idx="13364">
                  <c:v>400.42567946436702</c:v>
                </c:pt>
                <c:pt idx="13365">
                  <c:v>400.40966420305102</c:v>
                </c:pt>
                <c:pt idx="13366">
                  <c:v>400.397526315775</c:v>
                </c:pt>
                <c:pt idx="13367">
                  <c:v>400.396936080964</c:v>
                </c:pt>
                <c:pt idx="13368">
                  <c:v>400.36684028713103</c:v>
                </c:pt>
                <c:pt idx="13369">
                  <c:v>400.36584722908202</c:v>
                </c:pt>
                <c:pt idx="13370">
                  <c:v>400.358256590655</c:v>
                </c:pt>
                <c:pt idx="13371">
                  <c:v>400.35748044418699</c:v>
                </c:pt>
                <c:pt idx="13372">
                  <c:v>400.34154056332602</c:v>
                </c:pt>
                <c:pt idx="13373">
                  <c:v>400.33199255722099</c:v>
                </c:pt>
                <c:pt idx="13374">
                  <c:v>400.31836284699102</c:v>
                </c:pt>
                <c:pt idx="13375">
                  <c:v>400.30426363645898</c:v>
                </c:pt>
                <c:pt idx="13376">
                  <c:v>400.29003274152001</c:v>
                </c:pt>
                <c:pt idx="13377">
                  <c:v>400.27708923387797</c:v>
                </c:pt>
                <c:pt idx="13378">
                  <c:v>400.26709213596502</c:v>
                </c:pt>
                <c:pt idx="13379">
                  <c:v>400.25854502805902</c:v>
                </c:pt>
                <c:pt idx="13380">
                  <c:v>400.25239059738902</c:v>
                </c:pt>
                <c:pt idx="13381">
                  <c:v>400.240776783191</c:v>
                </c:pt>
                <c:pt idx="13382">
                  <c:v>400.23361383132698</c:v>
                </c:pt>
                <c:pt idx="13383">
                  <c:v>400.22233403351601</c:v>
                </c:pt>
                <c:pt idx="13384">
                  <c:v>400.22089261748903</c:v>
                </c:pt>
                <c:pt idx="13385">
                  <c:v>400.179742549053</c:v>
                </c:pt>
                <c:pt idx="13386">
                  <c:v>400.17779614283103</c:v>
                </c:pt>
                <c:pt idx="13387">
                  <c:v>400.16864872064798</c:v>
                </c:pt>
                <c:pt idx="13388">
                  <c:v>400.165885595595</c:v>
                </c:pt>
                <c:pt idx="13389">
                  <c:v>400.16297094510202</c:v>
                </c:pt>
                <c:pt idx="13390">
                  <c:v>400.16275238585399</c:v>
                </c:pt>
                <c:pt idx="13391">
                  <c:v>400.16088513178101</c:v>
                </c:pt>
                <c:pt idx="13392">
                  <c:v>400.13596122393301</c:v>
                </c:pt>
                <c:pt idx="13393">
                  <c:v>400.13148856068699</c:v>
                </c:pt>
                <c:pt idx="13394">
                  <c:v>400.12960810687798</c:v>
                </c:pt>
                <c:pt idx="13395">
                  <c:v>400.12923729406401</c:v>
                </c:pt>
                <c:pt idx="13396">
                  <c:v>400.12844704908599</c:v>
                </c:pt>
                <c:pt idx="13397">
                  <c:v>400.10710955712102</c:v>
                </c:pt>
                <c:pt idx="13398">
                  <c:v>400.07234287024897</c:v>
                </c:pt>
                <c:pt idx="13399">
                  <c:v>400.06486629328901</c:v>
                </c:pt>
                <c:pt idx="13400">
                  <c:v>400.06244277560199</c:v>
                </c:pt>
                <c:pt idx="13401">
                  <c:v>400.06075275535602</c:v>
                </c:pt>
                <c:pt idx="13402">
                  <c:v>400.03752741331198</c:v>
                </c:pt>
                <c:pt idx="13403">
                  <c:v>400.01914996158303</c:v>
                </c:pt>
                <c:pt idx="13404">
                  <c:v>400.01807599973</c:v>
                </c:pt>
                <c:pt idx="13405">
                  <c:v>400.00828621347898</c:v>
                </c:pt>
                <c:pt idx="13406">
                  <c:v>400.00198250288997</c:v>
                </c:pt>
                <c:pt idx="13407">
                  <c:v>399.99964003324101</c:v>
                </c:pt>
                <c:pt idx="13408">
                  <c:v>399.99359240520101</c:v>
                </c:pt>
                <c:pt idx="13409">
                  <c:v>399.98836642741099</c:v>
                </c:pt>
                <c:pt idx="13410">
                  <c:v>399.98761955324898</c:v>
                </c:pt>
                <c:pt idx="13411">
                  <c:v>399.98606034811303</c:v>
                </c:pt>
                <c:pt idx="13412">
                  <c:v>399.97896008172802</c:v>
                </c:pt>
                <c:pt idx="13413">
                  <c:v>399.97514149551603</c:v>
                </c:pt>
                <c:pt idx="13414">
                  <c:v>399.97365645720299</c:v>
                </c:pt>
                <c:pt idx="13415">
                  <c:v>399.97100201144502</c:v>
                </c:pt>
                <c:pt idx="13416">
                  <c:v>399.95799600059001</c:v>
                </c:pt>
                <c:pt idx="13417">
                  <c:v>399.94299219318498</c:v>
                </c:pt>
                <c:pt idx="13418">
                  <c:v>399.93884575518598</c:v>
                </c:pt>
                <c:pt idx="13419">
                  <c:v>399.93000154925602</c:v>
                </c:pt>
                <c:pt idx="13420">
                  <c:v>399.91366676999002</c:v>
                </c:pt>
                <c:pt idx="13421">
                  <c:v>399.90957642953799</c:v>
                </c:pt>
                <c:pt idx="13422">
                  <c:v>399.90696336891102</c:v>
                </c:pt>
                <c:pt idx="13423">
                  <c:v>399.88626283054401</c:v>
                </c:pt>
                <c:pt idx="13424">
                  <c:v>399.87764234876403</c:v>
                </c:pt>
                <c:pt idx="13425">
                  <c:v>399.87543106285801</c:v>
                </c:pt>
                <c:pt idx="13426">
                  <c:v>399.86343611860099</c:v>
                </c:pt>
                <c:pt idx="13427">
                  <c:v>399.84413085168001</c:v>
                </c:pt>
                <c:pt idx="13428">
                  <c:v>399.84021159480301</c:v>
                </c:pt>
                <c:pt idx="13429">
                  <c:v>399.83993751255298</c:v>
                </c:pt>
                <c:pt idx="13430">
                  <c:v>399.81973325268001</c:v>
                </c:pt>
                <c:pt idx="13431">
                  <c:v>399.80663991299002</c:v>
                </c:pt>
                <c:pt idx="13432">
                  <c:v>399.801266099923</c:v>
                </c:pt>
                <c:pt idx="13433">
                  <c:v>399.77813116134502</c:v>
                </c:pt>
                <c:pt idx="13434">
                  <c:v>399.77592699342301</c:v>
                </c:pt>
                <c:pt idx="13435">
                  <c:v>399.77194438661002</c:v>
                </c:pt>
                <c:pt idx="13436">
                  <c:v>399.75027287077398</c:v>
                </c:pt>
                <c:pt idx="13437">
                  <c:v>399.74144854759498</c:v>
                </c:pt>
                <c:pt idx="13438">
                  <c:v>399.73992992460597</c:v>
                </c:pt>
                <c:pt idx="13439">
                  <c:v>399.73417817880198</c:v>
                </c:pt>
                <c:pt idx="13440">
                  <c:v>399.71478858307302</c:v>
                </c:pt>
                <c:pt idx="13441">
                  <c:v>399.71093338398998</c:v>
                </c:pt>
                <c:pt idx="13442">
                  <c:v>399.69354495402098</c:v>
                </c:pt>
                <c:pt idx="13443">
                  <c:v>399.68324020598902</c:v>
                </c:pt>
                <c:pt idx="13444">
                  <c:v>399.67702074932203</c:v>
                </c:pt>
                <c:pt idx="13445">
                  <c:v>399.658910123922</c:v>
                </c:pt>
                <c:pt idx="13446">
                  <c:v>399.65197193774202</c:v>
                </c:pt>
                <c:pt idx="13447">
                  <c:v>399.64280618341098</c:v>
                </c:pt>
                <c:pt idx="13448">
                  <c:v>399.63023742426799</c:v>
                </c:pt>
                <c:pt idx="13449">
                  <c:v>399.627238516945</c:v>
                </c:pt>
                <c:pt idx="13450">
                  <c:v>399.61035499058897</c:v>
                </c:pt>
                <c:pt idx="13451">
                  <c:v>399.60842040405203</c:v>
                </c:pt>
                <c:pt idx="13452">
                  <c:v>399.60442991650098</c:v>
                </c:pt>
                <c:pt idx="13453">
                  <c:v>399.600245704683</c:v>
                </c:pt>
                <c:pt idx="13454">
                  <c:v>399.59957359568301</c:v>
                </c:pt>
                <c:pt idx="13455">
                  <c:v>399.59767693382298</c:v>
                </c:pt>
                <c:pt idx="13456">
                  <c:v>399.59625872120102</c:v>
                </c:pt>
                <c:pt idx="13457">
                  <c:v>399.587365022668</c:v>
                </c:pt>
                <c:pt idx="13458">
                  <c:v>399.58549787787803</c:v>
                </c:pt>
                <c:pt idx="13459">
                  <c:v>399.57676995287102</c:v>
                </c:pt>
                <c:pt idx="13460">
                  <c:v>399.55892994229998</c:v>
                </c:pt>
                <c:pt idx="13461">
                  <c:v>399.55159063954301</c:v>
                </c:pt>
                <c:pt idx="13462">
                  <c:v>399.549623678898</c:v>
                </c:pt>
                <c:pt idx="13463">
                  <c:v>399.54447712854102</c:v>
                </c:pt>
                <c:pt idx="13464">
                  <c:v>399.542752592292</c:v>
                </c:pt>
                <c:pt idx="13465">
                  <c:v>399.54234479302897</c:v>
                </c:pt>
                <c:pt idx="13466">
                  <c:v>399.53995625085099</c:v>
                </c:pt>
                <c:pt idx="13467">
                  <c:v>399.53960334401899</c:v>
                </c:pt>
                <c:pt idx="13468">
                  <c:v>399.53928650797798</c:v>
                </c:pt>
                <c:pt idx="13469">
                  <c:v>399.53300959979998</c:v>
                </c:pt>
                <c:pt idx="13470">
                  <c:v>399.529332628313</c:v>
                </c:pt>
                <c:pt idx="13471">
                  <c:v>399.52891904991401</c:v>
                </c:pt>
                <c:pt idx="13472">
                  <c:v>399.51231814919601</c:v>
                </c:pt>
                <c:pt idx="13473">
                  <c:v>399.512282749007</c:v>
                </c:pt>
                <c:pt idx="13474">
                  <c:v>399.49632875006301</c:v>
                </c:pt>
                <c:pt idx="13475">
                  <c:v>399.49263971252702</c:v>
                </c:pt>
                <c:pt idx="13476">
                  <c:v>399.490538313721</c:v>
                </c:pt>
                <c:pt idx="13477">
                  <c:v>399.478886860476</c:v>
                </c:pt>
                <c:pt idx="13478">
                  <c:v>399.47879636653198</c:v>
                </c:pt>
                <c:pt idx="13479">
                  <c:v>399.47270143012702</c:v>
                </c:pt>
                <c:pt idx="13480">
                  <c:v>399.46990414753299</c:v>
                </c:pt>
                <c:pt idx="13481">
                  <c:v>399.45507975537203</c:v>
                </c:pt>
                <c:pt idx="13482">
                  <c:v>399.45411800159502</c:v>
                </c:pt>
                <c:pt idx="13483">
                  <c:v>399.45397856576398</c:v>
                </c:pt>
                <c:pt idx="13484">
                  <c:v>399.44870962610702</c:v>
                </c:pt>
                <c:pt idx="13485">
                  <c:v>399.44485408739598</c:v>
                </c:pt>
                <c:pt idx="13486">
                  <c:v>399.44262256942602</c:v>
                </c:pt>
                <c:pt idx="13487">
                  <c:v>399.44114663482401</c:v>
                </c:pt>
                <c:pt idx="13488">
                  <c:v>399.40471831522899</c:v>
                </c:pt>
                <c:pt idx="13489">
                  <c:v>399.40402404154099</c:v>
                </c:pt>
                <c:pt idx="13490">
                  <c:v>399.40145321694098</c:v>
                </c:pt>
                <c:pt idx="13491">
                  <c:v>399.399089283021</c:v>
                </c:pt>
                <c:pt idx="13492">
                  <c:v>399.39036836955103</c:v>
                </c:pt>
                <c:pt idx="13493">
                  <c:v>399.38704008598398</c:v>
                </c:pt>
                <c:pt idx="13494">
                  <c:v>399.38359973144298</c:v>
                </c:pt>
                <c:pt idx="13495">
                  <c:v>399.38045139336202</c:v>
                </c:pt>
                <c:pt idx="13496">
                  <c:v>399.37959951866299</c:v>
                </c:pt>
                <c:pt idx="13497">
                  <c:v>399.37271376779199</c:v>
                </c:pt>
                <c:pt idx="13498">
                  <c:v>399.36371684144302</c:v>
                </c:pt>
                <c:pt idx="13499">
                  <c:v>399.36012919614598</c:v>
                </c:pt>
                <c:pt idx="13500">
                  <c:v>399.35313488665201</c:v>
                </c:pt>
                <c:pt idx="13501">
                  <c:v>399.34854928212798</c:v>
                </c:pt>
                <c:pt idx="13502">
                  <c:v>399.34269963033802</c:v>
                </c:pt>
                <c:pt idx="13503">
                  <c:v>399.33250861675401</c:v>
                </c:pt>
                <c:pt idx="13504">
                  <c:v>399.33103960492201</c:v>
                </c:pt>
                <c:pt idx="13505">
                  <c:v>399.33064286526201</c:v>
                </c:pt>
                <c:pt idx="13506">
                  <c:v>399.32389178432402</c:v>
                </c:pt>
                <c:pt idx="13507">
                  <c:v>399.31389410675501</c:v>
                </c:pt>
                <c:pt idx="13508">
                  <c:v>399.31320461807201</c:v>
                </c:pt>
                <c:pt idx="13509">
                  <c:v>399.312318655485</c:v>
                </c:pt>
                <c:pt idx="13510">
                  <c:v>399.30180886623998</c:v>
                </c:pt>
                <c:pt idx="13511">
                  <c:v>399.29314660613397</c:v>
                </c:pt>
                <c:pt idx="13512">
                  <c:v>399.26264459329798</c:v>
                </c:pt>
                <c:pt idx="13513">
                  <c:v>399.25827896876899</c:v>
                </c:pt>
                <c:pt idx="13514">
                  <c:v>399.25562667019699</c:v>
                </c:pt>
                <c:pt idx="13515">
                  <c:v>399.248246197171</c:v>
                </c:pt>
                <c:pt idx="13516">
                  <c:v>399.24246272118398</c:v>
                </c:pt>
                <c:pt idx="13517">
                  <c:v>399.24068448748102</c:v>
                </c:pt>
                <c:pt idx="13518">
                  <c:v>399.22770123388602</c:v>
                </c:pt>
                <c:pt idx="13519">
                  <c:v>399.22580848263402</c:v>
                </c:pt>
                <c:pt idx="13520">
                  <c:v>399.222014711339</c:v>
                </c:pt>
                <c:pt idx="13521">
                  <c:v>399.21545955263798</c:v>
                </c:pt>
                <c:pt idx="13522">
                  <c:v>399.20687506392699</c:v>
                </c:pt>
                <c:pt idx="13523">
                  <c:v>399.20574782598101</c:v>
                </c:pt>
                <c:pt idx="13524">
                  <c:v>399.19344188911498</c:v>
                </c:pt>
                <c:pt idx="13525">
                  <c:v>399.19152443376998</c:v>
                </c:pt>
                <c:pt idx="13526">
                  <c:v>399.18461675649701</c:v>
                </c:pt>
                <c:pt idx="13527">
                  <c:v>399.183223685455</c:v>
                </c:pt>
                <c:pt idx="13528">
                  <c:v>399.15999950245498</c:v>
                </c:pt>
                <c:pt idx="13529">
                  <c:v>399.15815375205102</c:v>
                </c:pt>
                <c:pt idx="13530">
                  <c:v>399.15555891334901</c:v>
                </c:pt>
                <c:pt idx="13531">
                  <c:v>399.15396606009102</c:v>
                </c:pt>
                <c:pt idx="13532">
                  <c:v>399.14959937025299</c:v>
                </c:pt>
                <c:pt idx="13533">
                  <c:v>399.137825846206</c:v>
                </c:pt>
                <c:pt idx="13534">
                  <c:v>399.13337864383698</c:v>
                </c:pt>
                <c:pt idx="13535">
                  <c:v>399.12545622135099</c:v>
                </c:pt>
                <c:pt idx="13536">
                  <c:v>399.12163240992601</c:v>
                </c:pt>
                <c:pt idx="13537">
                  <c:v>399.11838890258099</c:v>
                </c:pt>
                <c:pt idx="13538">
                  <c:v>399.11708952439398</c:v>
                </c:pt>
                <c:pt idx="13539">
                  <c:v>399.11707216797703</c:v>
                </c:pt>
                <c:pt idx="13540">
                  <c:v>399.111660709224</c:v>
                </c:pt>
                <c:pt idx="13541">
                  <c:v>399.11138429079699</c:v>
                </c:pt>
                <c:pt idx="13542">
                  <c:v>399.10793326739901</c:v>
                </c:pt>
                <c:pt idx="13543">
                  <c:v>399.106830856062</c:v>
                </c:pt>
                <c:pt idx="13544">
                  <c:v>399.104710191913</c:v>
                </c:pt>
                <c:pt idx="13545">
                  <c:v>399.09263154616798</c:v>
                </c:pt>
                <c:pt idx="13546">
                  <c:v>399.08347700148698</c:v>
                </c:pt>
                <c:pt idx="13547">
                  <c:v>399.07407285712202</c:v>
                </c:pt>
                <c:pt idx="13548">
                  <c:v>399.071798226255</c:v>
                </c:pt>
                <c:pt idx="13549">
                  <c:v>399.07097738149002</c:v>
                </c:pt>
                <c:pt idx="13550">
                  <c:v>399.06665100088799</c:v>
                </c:pt>
                <c:pt idx="13551">
                  <c:v>399.06427266505</c:v>
                </c:pt>
                <c:pt idx="13552">
                  <c:v>399.06368780150098</c:v>
                </c:pt>
                <c:pt idx="13553">
                  <c:v>399.05134114056</c:v>
                </c:pt>
                <c:pt idx="13554">
                  <c:v>399.045468686368</c:v>
                </c:pt>
                <c:pt idx="13555">
                  <c:v>399.03970135833902</c:v>
                </c:pt>
                <c:pt idx="13556">
                  <c:v>399.03207086285499</c:v>
                </c:pt>
                <c:pt idx="13557">
                  <c:v>399.02748968660802</c:v>
                </c:pt>
                <c:pt idx="13558">
                  <c:v>399.02263808947902</c:v>
                </c:pt>
                <c:pt idx="13559">
                  <c:v>399.01680775053097</c:v>
                </c:pt>
                <c:pt idx="13560">
                  <c:v>399.01666015721702</c:v>
                </c:pt>
                <c:pt idx="13561">
                  <c:v>399.00803153816901</c:v>
                </c:pt>
                <c:pt idx="13562">
                  <c:v>399.00736859721798</c:v>
                </c:pt>
                <c:pt idx="13563">
                  <c:v>399.00335371323899</c:v>
                </c:pt>
                <c:pt idx="13564">
                  <c:v>398.99905872738998</c:v>
                </c:pt>
                <c:pt idx="13565">
                  <c:v>398.99905001727501</c:v>
                </c:pt>
                <c:pt idx="13566">
                  <c:v>398.99217660499301</c:v>
                </c:pt>
                <c:pt idx="13567">
                  <c:v>398.98504365479499</c:v>
                </c:pt>
                <c:pt idx="13568">
                  <c:v>398.984076752178</c:v>
                </c:pt>
                <c:pt idx="13569">
                  <c:v>398.97981047448599</c:v>
                </c:pt>
                <c:pt idx="13570">
                  <c:v>398.97760716854799</c:v>
                </c:pt>
                <c:pt idx="13571">
                  <c:v>398.975267801104</c:v>
                </c:pt>
                <c:pt idx="13572">
                  <c:v>398.974793874846</c:v>
                </c:pt>
                <c:pt idx="13573">
                  <c:v>398.95072919138198</c:v>
                </c:pt>
                <c:pt idx="13574">
                  <c:v>398.94819456470498</c:v>
                </c:pt>
                <c:pt idx="13575">
                  <c:v>398.941708679236</c:v>
                </c:pt>
                <c:pt idx="13576">
                  <c:v>398.93438815538798</c:v>
                </c:pt>
                <c:pt idx="13577">
                  <c:v>398.93000890547597</c:v>
                </c:pt>
                <c:pt idx="13578">
                  <c:v>398.91874272288197</c:v>
                </c:pt>
                <c:pt idx="13579">
                  <c:v>398.91818088799101</c:v>
                </c:pt>
                <c:pt idx="13580">
                  <c:v>398.89927618657401</c:v>
                </c:pt>
                <c:pt idx="13581">
                  <c:v>398.89603885097</c:v>
                </c:pt>
                <c:pt idx="13582">
                  <c:v>398.89426000214701</c:v>
                </c:pt>
                <c:pt idx="13583">
                  <c:v>398.86977947264199</c:v>
                </c:pt>
                <c:pt idx="13584">
                  <c:v>398.86701755284503</c:v>
                </c:pt>
                <c:pt idx="13585">
                  <c:v>398.85227773108602</c:v>
                </c:pt>
                <c:pt idx="13586">
                  <c:v>398.85044041416302</c:v>
                </c:pt>
                <c:pt idx="13587">
                  <c:v>398.84611369034099</c:v>
                </c:pt>
                <c:pt idx="13588">
                  <c:v>398.84454794876399</c:v>
                </c:pt>
                <c:pt idx="13589">
                  <c:v>398.80821819851502</c:v>
                </c:pt>
                <c:pt idx="13590">
                  <c:v>398.79749817006598</c:v>
                </c:pt>
                <c:pt idx="13591">
                  <c:v>398.796448889521</c:v>
                </c:pt>
                <c:pt idx="13592">
                  <c:v>398.786647209536</c:v>
                </c:pt>
                <c:pt idx="13593">
                  <c:v>398.785416688922</c:v>
                </c:pt>
                <c:pt idx="13594">
                  <c:v>398.78200229670603</c:v>
                </c:pt>
                <c:pt idx="13595">
                  <c:v>398.78137840678102</c:v>
                </c:pt>
                <c:pt idx="13596">
                  <c:v>398.76883004797202</c:v>
                </c:pt>
                <c:pt idx="13597">
                  <c:v>398.750823644533</c:v>
                </c:pt>
                <c:pt idx="13598">
                  <c:v>398.74501310856903</c:v>
                </c:pt>
                <c:pt idx="13599">
                  <c:v>398.73891291383001</c:v>
                </c:pt>
                <c:pt idx="13600">
                  <c:v>398.73541879957799</c:v>
                </c:pt>
                <c:pt idx="13601">
                  <c:v>398.73076844020699</c:v>
                </c:pt>
                <c:pt idx="13602">
                  <c:v>398.71636292776202</c:v>
                </c:pt>
                <c:pt idx="13603">
                  <c:v>398.71401066956503</c:v>
                </c:pt>
                <c:pt idx="13604">
                  <c:v>398.70661648817298</c:v>
                </c:pt>
                <c:pt idx="13605">
                  <c:v>398.66952366515699</c:v>
                </c:pt>
                <c:pt idx="13606">
                  <c:v>398.66940049383697</c:v>
                </c:pt>
                <c:pt idx="13607">
                  <c:v>398.65805079578701</c:v>
                </c:pt>
                <c:pt idx="13608">
                  <c:v>398.65025433276702</c:v>
                </c:pt>
                <c:pt idx="13609">
                  <c:v>398.648063315169</c:v>
                </c:pt>
                <c:pt idx="13610">
                  <c:v>398.644036562667</c:v>
                </c:pt>
                <c:pt idx="13611">
                  <c:v>398.62105178706503</c:v>
                </c:pt>
                <c:pt idx="13612">
                  <c:v>398.61635733032301</c:v>
                </c:pt>
                <c:pt idx="13613">
                  <c:v>398.605636994956</c:v>
                </c:pt>
                <c:pt idx="13614">
                  <c:v>398.59593450650101</c:v>
                </c:pt>
                <c:pt idx="13615">
                  <c:v>398.594682436673</c:v>
                </c:pt>
                <c:pt idx="13616">
                  <c:v>398.59071649907003</c:v>
                </c:pt>
                <c:pt idx="13617">
                  <c:v>398.58793889092601</c:v>
                </c:pt>
                <c:pt idx="13618">
                  <c:v>398.58730411169898</c:v>
                </c:pt>
                <c:pt idx="13619">
                  <c:v>398.58724173054298</c:v>
                </c:pt>
                <c:pt idx="13620">
                  <c:v>398.57919155404102</c:v>
                </c:pt>
                <c:pt idx="13621">
                  <c:v>398.578721838273</c:v>
                </c:pt>
                <c:pt idx="13622">
                  <c:v>398.577497501614</c:v>
                </c:pt>
                <c:pt idx="13623">
                  <c:v>398.57571971315599</c:v>
                </c:pt>
                <c:pt idx="13624">
                  <c:v>398.56214907689298</c:v>
                </c:pt>
                <c:pt idx="13625">
                  <c:v>398.55829617613199</c:v>
                </c:pt>
                <c:pt idx="13626">
                  <c:v>398.55818586539903</c:v>
                </c:pt>
                <c:pt idx="13627">
                  <c:v>398.555173637954</c:v>
                </c:pt>
                <c:pt idx="13628">
                  <c:v>398.54851392946199</c:v>
                </c:pt>
                <c:pt idx="13629">
                  <c:v>398.546634030181</c:v>
                </c:pt>
                <c:pt idx="13630">
                  <c:v>398.538113389545</c:v>
                </c:pt>
                <c:pt idx="13631">
                  <c:v>398.53136310713802</c:v>
                </c:pt>
                <c:pt idx="13632">
                  <c:v>398.52810860220501</c:v>
                </c:pt>
                <c:pt idx="13633">
                  <c:v>398.50659778906902</c:v>
                </c:pt>
                <c:pt idx="13634">
                  <c:v>398.49933772126701</c:v>
                </c:pt>
                <c:pt idx="13635">
                  <c:v>398.477494442926</c:v>
                </c:pt>
                <c:pt idx="13636">
                  <c:v>398.46507627870102</c:v>
                </c:pt>
                <c:pt idx="13637">
                  <c:v>398.46081523651702</c:v>
                </c:pt>
                <c:pt idx="13638">
                  <c:v>398.45561033625103</c:v>
                </c:pt>
                <c:pt idx="13639">
                  <c:v>398.45258067835402</c:v>
                </c:pt>
                <c:pt idx="13640">
                  <c:v>398.448480245908</c:v>
                </c:pt>
                <c:pt idx="13641">
                  <c:v>398.43973986339398</c:v>
                </c:pt>
                <c:pt idx="13642">
                  <c:v>398.41925107622302</c:v>
                </c:pt>
                <c:pt idx="13643">
                  <c:v>398.41438206174502</c:v>
                </c:pt>
                <c:pt idx="13644">
                  <c:v>398.39974098513102</c:v>
                </c:pt>
                <c:pt idx="13645">
                  <c:v>398.39970104357002</c:v>
                </c:pt>
                <c:pt idx="13646">
                  <c:v>398.38078420698298</c:v>
                </c:pt>
                <c:pt idx="13647">
                  <c:v>398.37696207300502</c:v>
                </c:pt>
                <c:pt idx="13648">
                  <c:v>398.35541719814199</c:v>
                </c:pt>
                <c:pt idx="13649">
                  <c:v>398.35331092524899</c:v>
                </c:pt>
                <c:pt idx="13650">
                  <c:v>398.35268362031502</c:v>
                </c:pt>
                <c:pt idx="13651">
                  <c:v>398.35252362863298</c:v>
                </c:pt>
                <c:pt idx="13652">
                  <c:v>398.29750849151998</c:v>
                </c:pt>
                <c:pt idx="13653">
                  <c:v>398.29622179493703</c:v>
                </c:pt>
                <c:pt idx="13654">
                  <c:v>398.28883712721102</c:v>
                </c:pt>
                <c:pt idx="13655">
                  <c:v>398.27614318776301</c:v>
                </c:pt>
                <c:pt idx="13656">
                  <c:v>398.26046807384603</c:v>
                </c:pt>
                <c:pt idx="13657">
                  <c:v>398.25665368115301</c:v>
                </c:pt>
                <c:pt idx="13658">
                  <c:v>398.24782001658002</c:v>
                </c:pt>
                <c:pt idx="13659">
                  <c:v>398.24698683574599</c:v>
                </c:pt>
                <c:pt idx="13660">
                  <c:v>398.20173065152301</c:v>
                </c:pt>
                <c:pt idx="13661">
                  <c:v>398.19845562704501</c:v>
                </c:pt>
                <c:pt idx="13662">
                  <c:v>398.19641312216697</c:v>
                </c:pt>
                <c:pt idx="13663">
                  <c:v>398.19138916117498</c:v>
                </c:pt>
                <c:pt idx="13664">
                  <c:v>398.18219069317001</c:v>
                </c:pt>
                <c:pt idx="13665">
                  <c:v>398.172304901838</c:v>
                </c:pt>
                <c:pt idx="13666">
                  <c:v>398.13264685849498</c:v>
                </c:pt>
                <c:pt idx="13667">
                  <c:v>398.13097776582202</c:v>
                </c:pt>
                <c:pt idx="13668">
                  <c:v>398.12667786553601</c:v>
                </c:pt>
                <c:pt idx="13669">
                  <c:v>398.117307205251</c:v>
                </c:pt>
                <c:pt idx="13670">
                  <c:v>398.11436222581898</c:v>
                </c:pt>
                <c:pt idx="13671">
                  <c:v>398.11434721697702</c:v>
                </c:pt>
                <c:pt idx="13672">
                  <c:v>398.106716506532</c:v>
                </c:pt>
                <c:pt idx="13673">
                  <c:v>398.106415607744</c:v>
                </c:pt>
                <c:pt idx="13674">
                  <c:v>398.099968556325</c:v>
                </c:pt>
                <c:pt idx="13675">
                  <c:v>398.06659391186798</c:v>
                </c:pt>
                <c:pt idx="13676">
                  <c:v>398.05504936508697</c:v>
                </c:pt>
                <c:pt idx="13677">
                  <c:v>398.054568358832</c:v>
                </c:pt>
                <c:pt idx="13678">
                  <c:v>398.05368681652601</c:v>
                </c:pt>
                <c:pt idx="13679">
                  <c:v>398.05255918411598</c:v>
                </c:pt>
                <c:pt idx="13680">
                  <c:v>398.05124950623298</c:v>
                </c:pt>
                <c:pt idx="13681">
                  <c:v>398.04465807612701</c:v>
                </c:pt>
                <c:pt idx="13682">
                  <c:v>398.04457530947502</c:v>
                </c:pt>
                <c:pt idx="13683">
                  <c:v>398.023066189129</c:v>
                </c:pt>
                <c:pt idx="13684">
                  <c:v>398.01883833685901</c:v>
                </c:pt>
                <c:pt idx="13685">
                  <c:v>398.01690230100297</c:v>
                </c:pt>
                <c:pt idx="13686">
                  <c:v>398.01087479117598</c:v>
                </c:pt>
                <c:pt idx="13687">
                  <c:v>398.00442899714301</c:v>
                </c:pt>
                <c:pt idx="13688">
                  <c:v>397.99454035960298</c:v>
                </c:pt>
                <c:pt idx="13689">
                  <c:v>397.98985559872801</c:v>
                </c:pt>
                <c:pt idx="13690">
                  <c:v>397.98391659369099</c:v>
                </c:pt>
                <c:pt idx="13691">
                  <c:v>397.97983346657998</c:v>
                </c:pt>
                <c:pt idx="13692">
                  <c:v>397.97945562596198</c:v>
                </c:pt>
                <c:pt idx="13693">
                  <c:v>397.97915534635001</c:v>
                </c:pt>
                <c:pt idx="13694">
                  <c:v>397.97723847411203</c:v>
                </c:pt>
                <c:pt idx="13695">
                  <c:v>397.97439635076</c:v>
                </c:pt>
                <c:pt idx="13696">
                  <c:v>397.96796335554399</c:v>
                </c:pt>
                <c:pt idx="13697">
                  <c:v>397.966870130757</c:v>
                </c:pt>
                <c:pt idx="13698">
                  <c:v>397.96118551337099</c:v>
                </c:pt>
                <c:pt idx="13699">
                  <c:v>397.95898936972299</c:v>
                </c:pt>
                <c:pt idx="13700">
                  <c:v>397.95495657513999</c:v>
                </c:pt>
                <c:pt idx="13701">
                  <c:v>397.95044253762302</c:v>
                </c:pt>
                <c:pt idx="13702">
                  <c:v>397.94396131795799</c:v>
                </c:pt>
                <c:pt idx="13703">
                  <c:v>397.94318136918002</c:v>
                </c:pt>
                <c:pt idx="13704">
                  <c:v>397.92981938787801</c:v>
                </c:pt>
                <c:pt idx="13705">
                  <c:v>397.92207236592901</c:v>
                </c:pt>
                <c:pt idx="13706">
                  <c:v>397.91531781597598</c:v>
                </c:pt>
                <c:pt idx="13707">
                  <c:v>397.88895722266301</c:v>
                </c:pt>
                <c:pt idx="13708">
                  <c:v>397.86817947170499</c:v>
                </c:pt>
                <c:pt idx="13709">
                  <c:v>397.863056806435</c:v>
                </c:pt>
                <c:pt idx="13710">
                  <c:v>397.852108555629</c:v>
                </c:pt>
                <c:pt idx="13711">
                  <c:v>397.85163495395</c:v>
                </c:pt>
                <c:pt idx="13712">
                  <c:v>397.83049947888497</c:v>
                </c:pt>
                <c:pt idx="13713">
                  <c:v>397.82939981188201</c:v>
                </c:pt>
                <c:pt idx="13714">
                  <c:v>397.80193711883999</c:v>
                </c:pt>
                <c:pt idx="13715">
                  <c:v>397.7894776677</c:v>
                </c:pt>
                <c:pt idx="13716">
                  <c:v>397.75483748761002</c:v>
                </c:pt>
                <c:pt idx="13717">
                  <c:v>397.74482350370499</c:v>
                </c:pt>
                <c:pt idx="13718">
                  <c:v>397.74153717932302</c:v>
                </c:pt>
                <c:pt idx="13719">
                  <c:v>397.73326439676902</c:v>
                </c:pt>
                <c:pt idx="13720">
                  <c:v>397.72281092481597</c:v>
                </c:pt>
                <c:pt idx="13721">
                  <c:v>397.71133594942103</c:v>
                </c:pt>
                <c:pt idx="13722">
                  <c:v>397.71007739310897</c:v>
                </c:pt>
                <c:pt idx="13723">
                  <c:v>397.704248256749</c:v>
                </c:pt>
                <c:pt idx="13724">
                  <c:v>397.68719856413497</c:v>
                </c:pt>
                <c:pt idx="13725">
                  <c:v>397.67782629149298</c:v>
                </c:pt>
                <c:pt idx="13726">
                  <c:v>397.67636143869902</c:v>
                </c:pt>
                <c:pt idx="13727">
                  <c:v>397.67205306094399</c:v>
                </c:pt>
                <c:pt idx="13728">
                  <c:v>397.65467579080803</c:v>
                </c:pt>
                <c:pt idx="13729">
                  <c:v>397.64992453232901</c:v>
                </c:pt>
                <c:pt idx="13730">
                  <c:v>397.63609617952898</c:v>
                </c:pt>
                <c:pt idx="13731">
                  <c:v>397.61553297851998</c:v>
                </c:pt>
                <c:pt idx="13732">
                  <c:v>397.60964534938103</c:v>
                </c:pt>
                <c:pt idx="13733">
                  <c:v>397.60870529549697</c:v>
                </c:pt>
                <c:pt idx="13734">
                  <c:v>397.60464560256298</c:v>
                </c:pt>
                <c:pt idx="13735">
                  <c:v>397.60443490543099</c:v>
                </c:pt>
                <c:pt idx="13736">
                  <c:v>397.59984518829998</c:v>
                </c:pt>
                <c:pt idx="13737">
                  <c:v>397.59007531450197</c:v>
                </c:pt>
                <c:pt idx="13738">
                  <c:v>397.587275591131</c:v>
                </c:pt>
                <c:pt idx="13739">
                  <c:v>397.57766255134601</c:v>
                </c:pt>
                <c:pt idx="13740">
                  <c:v>397.557810621621</c:v>
                </c:pt>
                <c:pt idx="13741">
                  <c:v>397.55477400885502</c:v>
                </c:pt>
                <c:pt idx="13742">
                  <c:v>397.530114851912</c:v>
                </c:pt>
                <c:pt idx="13743">
                  <c:v>397.52732868399198</c:v>
                </c:pt>
                <c:pt idx="13744">
                  <c:v>397.52128886645897</c:v>
                </c:pt>
                <c:pt idx="13745">
                  <c:v>397.51406971484403</c:v>
                </c:pt>
                <c:pt idx="13746">
                  <c:v>397.50743777901999</c:v>
                </c:pt>
                <c:pt idx="13747">
                  <c:v>397.48347988146901</c:v>
                </c:pt>
                <c:pt idx="13748">
                  <c:v>397.438186091256</c:v>
                </c:pt>
                <c:pt idx="13749">
                  <c:v>397.42742000594399</c:v>
                </c:pt>
                <c:pt idx="13750">
                  <c:v>397.41761607284701</c:v>
                </c:pt>
                <c:pt idx="13751">
                  <c:v>397.41676600363701</c:v>
                </c:pt>
                <c:pt idx="13752">
                  <c:v>397.41430919873397</c:v>
                </c:pt>
                <c:pt idx="13753">
                  <c:v>397.40326841069799</c:v>
                </c:pt>
                <c:pt idx="13754">
                  <c:v>397.40300727948801</c:v>
                </c:pt>
                <c:pt idx="13755">
                  <c:v>397.403004960771</c:v>
                </c:pt>
                <c:pt idx="13756">
                  <c:v>397.37930016425599</c:v>
                </c:pt>
                <c:pt idx="13757">
                  <c:v>397.37702337647301</c:v>
                </c:pt>
                <c:pt idx="13758">
                  <c:v>397.36184411313002</c:v>
                </c:pt>
                <c:pt idx="13759">
                  <c:v>397.35921723714802</c:v>
                </c:pt>
                <c:pt idx="13760">
                  <c:v>397.358556260174</c:v>
                </c:pt>
                <c:pt idx="13761">
                  <c:v>397.35529145319703</c:v>
                </c:pt>
                <c:pt idx="13762">
                  <c:v>397.343716869373</c:v>
                </c:pt>
                <c:pt idx="13763">
                  <c:v>397.32106613986298</c:v>
                </c:pt>
                <c:pt idx="13764">
                  <c:v>397.32074040486498</c:v>
                </c:pt>
                <c:pt idx="13765">
                  <c:v>397.30070937901201</c:v>
                </c:pt>
                <c:pt idx="13766">
                  <c:v>397.28521786228498</c:v>
                </c:pt>
                <c:pt idx="13767">
                  <c:v>397.28217172905602</c:v>
                </c:pt>
                <c:pt idx="13768">
                  <c:v>397.28169367555398</c:v>
                </c:pt>
                <c:pt idx="13769">
                  <c:v>397.28011107019699</c:v>
                </c:pt>
                <c:pt idx="13770">
                  <c:v>397.26892654319198</c:v>
                </c:pt>
                <c:pt idx="13771">
                  <c:v>397.26392526131502</c:v>
                </c:pt>
                <c:pt idx="13772">
                  <c:v>397.25575583943902</c:v>
                </c:pt>
                <c:pt idx="13773">
                  <c:v>397.24473888248002</c:v>
                </c:pt>
                <c:pt idx="13774">
                  <c:v>397.243984425549</c:v>
                </c:pt>
                <c:pt idx="13775">
                  <c:v>397.23352584961799</c:v>
                </c:pt>
                <c:pt idx="13776">
                  <c:v>397.23275043187999</c:v>
                </c:pt>
                <c:pt idx="13777">
                  <c:v>397.22605955972602</c:v>
                </c:pt>
                <c:pt idx="13778">
                  <c:v>397.222707837472</c:v>
                </c:pt>
                <c:pt idx="13779">
                  <c:v>397.19555251177798</c:v>
                </c:pt>
                <c:pt idx="13780">
                  <c:v>397.19298021586798</c:v>
                </c:pt>
                <c:pt idx="13781">
                  <c:v>397.19055842458403</c:v>
                </c:pt>
                <c:pt idx="13782">
                  <c:v>397.18932530899298</c:v>
                </c:pt>
                <c:pt idx="13783">
                  <c:v>397.18404291617702</c:v>
                </c:pt>
                <c:pt idx="13784">
                  <c:v>397.13885381753499</c:v>
                </c:pt>
                <c:pt idx="13785">
                  <c:v>397.12849942206401</c:v>
                </c:pt>
                <c:pt idx="13786">
                  <c:v>397.08907012847999</c:v>
                </c:pt>
                <c:pt idx="13787">
                  <c:v>397.08758310229501</c:v>
                </c:pt>
                <c:pt idx="13788">
                  <c:v>397.07120562722798</c:v>
                </c:pt>
                <c:pt idx="13789">
                  <c:v>397.06933171080999</c:v>
                </c:pt>
                <c:pt idx="13790">
                  <c:v>397.06485994579401</c:v>
                </c:pt>
                <c:pt idx="13791">
                  <c:v>397.055887801876</c:v>
                </c:pt>
                <c:pt idx="13792">
                  <c:v>397.04873611281801</c:v>
                </c:pt>
                <c:pt idx="13793">
                  <c:v>397.03056962167801</c:v>
                </c:pt>
                <c:pt idx="13794">
                  <c:v>397.01893602191501</c:v>
                </c:pt>
                <c:pt idx="13795">
                  <c:v>397.00142535984497</c:v>
                </c:pt>
                <c:pt idx="13796">
                  <c:v>396.99241118431001</c:v>
                </c:pt>
                <c:pt idx="13797">
                  <c:v>396.98208712147903</c:v>
                </c:pt>
                <c:pt idx="13798">
                  <c:v>396.97736868398601</c:v>
                </c:pt>
                <c:pt idx="13799">
                  <c:v>396.94772066322503</c:v>
                </c:pt>
                <c:pt idx="13800">
                  <c:v>396.93511318789302</c:v>
                </c:pt>
                <c:pt idx="13801">
                  <c:v>396.92734124588702</c:v>
                </c:pt>
                <c:pt idx="13802">
                  <c:v>396.912106304068</c:v>
                </c:pt>
                <c:pt idx="13803">
                  <c:v>396.90578975023999</c:v>
                </c:pt>
                <c:pt idx="13804">
                  <c:v>396.90535006006502</c:v>
                </c:pt>
                <c:pt idx="13805">
                  <c:v>396.89941828201898</c:v>
                </c:pt>
                <c:pt idx="13806">
                  <c:v>396.89846266971102</c:v>
                </c:pt>
                <c:pt idx="13807">
                  <c:v>396.87259552961899</c:v>
                </c:pt>
                <c:pt idx="13808">
                  <c:v>396.86829092780999</c:v>
                </c:pt>
                <c:pt idx="13809">
                  <c:v>396.86576939974901</c:v>
                </c:pt>
                <c:pt idx="13810">
                  <c:v>396.85456980476602</c:v>
                </c:pt>
                <c:pt idx="13811">
                  <c:v>396.85133149334001</c:v>
                </c:pt>
                <c:pt idx="13812">
                  <c:v>396.84955648026499</c:v>
                </c:pt>
                <c:pt idx="13813">
                  <c:v>396.84472547202103</c:v>
                </c:pt>
                <c:pt idx="13814">
                  <c:v>396.83278923973899</c:v>
                </c:pt>
                <c:pt idx="13815">
                  <c:v>396.82716257244903</c:v>
                </c:pt>
                <c:pt idx="13816">
                  <c:v>396.82224005777999</c:v>
                </c:pt>
                <c:pt idx="13817">
                  <c:v>396.819605445077</c:v>
                </c:pt>
                <c:pt idx="13818">
                  <c:v>396.81881761891299</c:v>
                </c:pt>
                <c:pt idx="13819">
                  <c:v>396.81553432077999</c:v>
                </c:pt>
                <c:pt idx="13820">
                  <c:v>396.80823907992499</c:v>
                </c:pt>
                <c:pt idx="13821">
                  <c:v>396.80816375709099</c:v>
                </c:pt>
                <c:pt idx="13822">
                  <c:v>396.80572392199798</c:v>
                </c:pt>
                <c:pt idx="13823">
                  <c:v>396.798140766502</c:v>
                </c:pt>
                <c:pt idx="13824">
                  <c:v>396.79226597920899</c:v>
                </c:pt>
                <c:pt idx="13825">
                  <c:v>396.76948466607598</c:v>
                </c:pt>
                <c:pt idx="13826">
                  <c:v>396.76099941701898</c:v>
                </c:pt>
                <c:pt idx="13827">
                  <c:v>396.74915850438202</c:v>
                </c:pt>
                <c:pt idx="13828">
                  <c:v>396.73807936444899</c:v>
                </c:pt>
                <c:pt idx="13829">
                  <c:v>396.73774920663101</c:v>
                </c:pt>
                <c:pt idx="13830">
                  <c:v>396.68576839254399</c:v>
                </c:pt>
                <c:pt idx="13831">
                  <c:v>396.682399886707</c:v>
                </c:pt>
                <c:pt idx="13832">
                  <c:v>396.68203295264402</c:v>
                </c:pt>
                <c:pt idx="13833">
                  <c:v>396.66480333311301</c:v>
                </c:pt>
                <c:pt idx="13834">
                  <c:v>396.66020934885699</c:v>
                </c:pt>
                <c:pt idx="13835">
                  <c:v>396.65938011650098</c:v>
                </c:pt>
                <c:pt idx="13836">
                  <c:v>396.65576888638202</c:v>
                </c:pt>
                <c:pt idx="13837">
                  <c:v>396.655613911903</c:v>
                </c:pt>
                <c:pt idx="13838">
                  <c:v>396.65250705003803</c:v>
                </c:pt>
                <c:pt idx="13839">
                  <c:v>396.650232527284</c:v>
                </c:pt>
                <c:pt idx="13840">
                  <c:v>396.64594284340802</c:v>
                </c:pt>
                <c:pt idx="13841">
                  <c:v>396.64553909044503</c:v>
                </c:pt>
                <c:pt idx="13842">
                  <c:v>396.64095404522402</c:v>
                </c:pt>
                <c:pt idx="13843">
                  <c:v>396.63935029964301</c:v>
                </c:pt>
                <c:pt idx="13844">
                  <c:v>396.63922573215501</c:v>
                </c:pt>
                <c:pt idx="13845">
                  <c:v>396.63874390325202</c:v>
                </c:pt>
                <c:pt idx="13846">
                  <c:v>396.63580841163702</c:v>
                </c:pt>
                <c:pt idx="13847">
                  <c:v>396.619859091725</c:v>
                </c:pt>
                <c:pt idx="13848">
                  <c:v>396.61507674947501</c:v>
                </c:pt>
                <c:pt idx="13849">
                  <c:v>396.61499870944698</c:v>
                </c:pt>
                <c:pt idx="13850">
                  <c:v>396.61169412214298</c:v>
                </c:pt>
                <c:pt idx="13851">
                  <c:v>396.59913456274597</c:v>
                </c:pt>
                <c:pt idx="13852">
                  <c:v>396.583787758401</c:v>
                </c:pt>
                <c:pt idx="13853">
                  <c:v>396.58126407862198</c:v>
                </c:pt>
                <c:pt idx="13854">
                  <c:v>396.57934094927202</c:v>
                </c:pt>
                <c:pt idx="13855">
                  <c:v>396.571026840309</c:v>
                </c:pt>
                <c:pt idx="13856">
                  <c:v>396.56818811736599</c:v>
                </c:pt>
                <c:pt idx="13857">
                  <c:v>396.56346417534502</c:v>
                </c:pt>
                <c:pt idx="13858">
                  <c:v>396.558644980255</c:v>
                </c:pt>
                <c:pt idx="13859">
                  <c:v>396.55816476090803</c:v>
                </c:pt>
                <c:pt idx="13860">
                  <c:v>396.55778518050602</c:v>
                </c:pt>
                <c:pt idx="13861">
                  <c:v>396.55665495762599</c:v>
                </c:pt>
                <c:pt idx="13862">
                  <c:v>396.55016778807402</c:v>
                </c:pt>
                <c:pt idx="13863">
                  <c:v>396.53214307148102</c:v>
                </c:pt>
                <c:pt idx="13864">
                  <c:v>396.52646464648399</c:v>
                </c:pt>
                <c:pt idx="13865">
                  <c:v>396.520170685246</c:v>
                </c:pt>
                <c:pt idx="13866">
                  <c:v>396.51598906012401</c:v>
                </c:pt>
                <c:pt idx="13867">
                  <c:v>396.51375220788202</c:v>
                </c:pt>
                <c:pt idx="13868">
                  <c:v>396.509933719081</c:v>
                </c:pt>
                <c:pt idx="13869">
                  <c:v>396.50865115578199</c:v>
                </c:pt>
                <c:pt idx="13870">
                  <c:v>396.50736470932299</c:v>
                </c:pt>
                <c:pt idx="13871">
                  <c:v>396.50098942826497</c:v>
                </c:pt>
                <c:pt idx="13872">
                  <c:v>396.49221317707998</c:v>
                </c:pt>
                <c:pt idx="13873">
                  <c:v>396.48669729122099</c:v>
                </c:pt>
                <c:pt idx="13874">
                  <c:v>396.47866767700401</c:v>
                </c:pt>
                <c:pt idx="13875">
                  <c:v>396.47378493947298</c:v>
                </c:pt>
                <c:pt idx="13876">
                  <c:v>396.453536384762</c:v>
                </c:pt>
                <c:pt idx="13877">
                  <c:v>396.44984922692203</c:v>
                </c:pt>
                <c:pt idx="13878">
                  <c:v>396.44808023610898</c:v>
                </c:pt>
                <c:pt idx="13879">
                  <c:v>396.447848375913</c:v>
                </c:pt>
                <c:pt idx="13880">
                  <c:v>396.44697263678199</c:v>
                </c:pt>
                <c:pt idx="13881">
                  <c:v>396.43990357259298</c:v>
                </c:pt>
                <c:pt idx="13882">
                  <c:v>396.43601721694603</c:v>
                </c:pt>
                <c:pt idx="13883">
                  <c:v>396.42710483078099</c:v>
                </c:pt>
                <c:pt idx="13884">
                  <c:v>396.42567681239501</c:v>
                </c:pt>
                <c:pt idx="13885">
                  <c:v>396.42450570964297</c:v>
                </c:pt>
                <c:pt idx="13886">
                  <c:v>396.38922852533398</c:v>
                </c:pt>
                <c:pt idx="13887">
                  <c:v>396.38818497353901</c:v>
                </c:pt>
                <c:pt idx="13888">
                  <c:v>396.388151627588</c:v>
                </c:pt>
                <c:pt idx="13889">
                  <c:v>396.38104889949398</c:v>
                </c:pt>
                <c:pt idx="13890">
                  <c:v>396.380668706054</c:v>
                </c:pt>
                <c:pt idx="13891">
                  <c:v>396.38003902155498</c:v>
                </c:pt>
                <c:pt idx="13892">
                  <c:v>396.37534803988501</c:v>
                </c:pt>
                <c:pt idx="13893">
                  <c:v>396.37325356333099</c:v>
                </c:pt>
                <c:pt idx="13894">
                  <c:v>396.36916195035298</c:v>
                </c:pt>
                <c:pt idx="13895">
                  <c:v>396.36797379385001</c:v>
                </c:pt>
                <c:pt idx="13896">
                  <c:v>396.36671060704299</c:v>
                </c:pt>
                <c:pt idx="13897">
                  <c:v>396.35835019011898</c:v>
                </c:pt>
                <c:pt idx="13898">
                  <c:v>396.35610313995898</c:v>
                </c:pt>
                <c:pt idx="13899">
                  <c:v>396.34806841454503</c:v>
                </c:pt>
                <c:pt idx="13900">
                  <c:v>396.34359610579202</c:v>
                </c:pt>
                <c:pt idx="13901">
                  <c:v>396.340380414138</c:v>
                </c:pt>
                <c:pt idx="13902">
                  <c:v>396.32988343674202</c:v>
                </c:pt>
                <c:pt idx="13903">
                  <c:v>396.31094380469801</c:v>
                </c:pt>
                <c:pt idx="13904">
                  <c:v>396.30921427534798</c:v>
                </c:pt>
                <c:pt idx="13905">
                  <c:v>396.30443946626502</c:v>
                </c:pt>
                <c:pt idx="13906">
                  <c:v>396.30234464563398</c:v>
                </c:pt>
                <c:pt idx="13907">
                  <c:v>396.29289761575598</c:v>
                </c:pt>
                <c:pt idx="13908">
                  <c:v>396.29282960847303</c:v>
                </c:pt>
                <c:pt idx="13909">
                  <c:v>396.28869794335401</c:v>
                </c:pt>
                <c:pt idx="13910">
                  <c:v>396.28765203789601</c:v>
                </c:pt>
                <c:pt idx="13911">
                  <c:v>396.28626283289498</c:v>
                </c:pt>
                <c:pt idx="13912">
                  <c:v>396.279406446645</c:v>
                </c:pt>
                <c:pt idx="13913">
                  <c:v>396.27658130061599</c:v>
                </c:pt>
                <c:pt idx="13914">
                  <c:v>396.27642324460498</c:v>
                </c:pt>
                <c:pt idx="13915">
                  <c:v>396.272882941756</c:v>
                </c:pt>
                <c:pt idx="13916">
                  <c:v>396.26705356151399</c:v>
                </c:pt>
                <c:pt idx="13917">
                  <c:v>396.26534486490903</c:v>
                </c:pt>
                <c:pt idx="13918">
                  <c:v>396.26183044564601</c:v>
                </c:pt>
                <c:pt idx="13919">
                  <c:v>396.25856433671498</c:v>
                </c:pt>
                <c:pt idx="13920">
                  <c:v>396.25855379724101</c:v>
                </c:pt>
                <c:pt idx="13921">
                  <c:v>396.25065961512303</c:v>
                </c:pt>
                <c:pt idx="13922">
                  <c:v>396.24936471402498</c:v>
                </c:pt>
                <c:pt idx="13923">
                  <c:v>396.24923972535402</c:v>
                </c:pt>
                <c:pt idx="13924">
                  <c:v>396.24884589001198</c:v>
                </c:pt>
                <c:pt idx="13925">
                  <c:v>396.22043494403903</c:v>
                </c:pt>
                <c:pt idx="13926">
                  <c:v>396.21548137564201</c:v>
                </c:pt>
                <c:pt idx="13927">
                  <c:v>396.205408951236</c:v>
                </c:pt>
                <c:pt idx="13928">
                  <c:v>396.20514176031202</c:v>
                </c:pt>
                <c:pt idx="13929">
                  <c:v>396.20292395124397</c:v>
                </c:pt>
                <c:pt idx="13930">
                  <c:v>396.19845739958703</c:v>
                </c:pt>
                <c:pt idx="13931">
                  <c:v>396.18589754268697</c:v>
                </c:pt>
                <c:pt idx="13932">
                  <c:v>396.185457019892</c:v>
                </c:pt>
                <c:pt idx="13933">
                  <c:v>396.18040202642698</c:v>
                </c:pt>
                <c:pt idx="13934">
                  <c:v>396.16022346007702</c:v>
                </c:pt>
                <c:pt idx="13935">
                  <c:v>396.14588468233302</c:v>
                </c:pt>
                <c:pt idx="13936">
                  <c:v>396.14371925994197</c:v>
                </c:pt>
                <c:pt idx="13937">
                  <c:v>396.13564879592701</c:v>
                </c:pt>
                <c:pt idx="13938">
                  <c:v>396.134856632609</c:v>
                </c:pt>
                <c:pt idx="13939">
                  <c:v>396.12745861666298</c:v>
                </c:pt>
                <c:pt idx="13940">
                  <c:v>396.12663978682798</c:v>
                </c:pt>
                <c:pt idx="13941">
                  <c:v>396.12139598858499</c:v>
                </c:pt>
                <c:pt idx="13942">
                  <c:v>396.115201513996</c:v>
                </c:pt>
                <c:pt idx="13943">
                  <c:v>396.11384957398002</c:v>
                </c:pt>
                <c:pt idx="13944">
                  <c:v>396.11295055131399</c:v>
                </c:pt>
                <c:pt idx="13945">
                  <c:v>396.10616428679799</c:v>
                </c:pt>
                <c:pt idx="13946">
                  <c:v>396.09817750519699</c:v>
                </c:pt>
                <c:pt idx="13947">
                  <c:v>396.086919966788</c:v>
                </c:pt>
                <c:pt idx="13948">
                  <c:v>396.08650347421701</c:v>
                </c:pt>
                <c:pt idx="13949">
                  <c:v>396.07522428703498</c:v>
                </c:pt>
                <c:pt idx="13950">
                  <c:v>396.065821483072</c:v>
                </c:pt>
                <c:pt idx="13951">
                  <c:v>396.06018229219097</c:v>
                </c:pt>
                <c:pt idx="13952">
                  <c:v>396.047889043552</c:v>
                </c:pt>
                <c:pt idx="13953">
                  <c:v>396.02890637733401</c:v>
                </c:pt>
                <c:pt idx="13954">
                  <c:v>396.01809047575603</c:v>
                </c:pt>
                <c:pt idx="13955">
                  <c:v>396.00881235219401</c:v>
                </c:pt>
                <c:pt idx="13956">
                  <c:v>396.00805251756702</c:v>
                </c:pt>
                <c:pt idx="13957">
                  <c:v>396.00602266124002</c:v>
                </c:pt>
                <c:pt idx="13958">
                  <c:v>396.00301507748202</c:v>
                </c:pt>
                <c:pt idx="13959">
                  <c:v>396.00283755376103</c:v>
                </c:pt>
                <c:pt idx="13960">
                  <c:v>396.00136436142401</c:v>
                </c:pt>
                <c:pt idx="13961">
                  <c:v>396.001183415063</c:v>
                </c:pt>
                <c:pt idx="13962">
                  <c:v>395.98928768839198</c:v>
                </c:pt>
                <c:pt idx="13963">
                  <c:v>395.98040533436102</c:v>
                </c:pt>
                <c:pt idx="13964">
                  <c:v>395.97897838615103</c:v>
                </c:pt>
                <c:pt idx="13965">
                  <c:v>395.97759583906497</c:v>
                </c:pt>
                <c:pt idx="13966">
                  <c:v>395.96846535760301</c:v>
                </c:pt>
                <c:pt idx="13967">
                  <c:v>395.96629858368601</c:v>
                </c:pt>
                <c:pt idx="13968">
                  <c:v>395.95683494647699</c:v>
                </c:pt>
                <c:pt idx="13969">
                  <c:v>395.94916707289201</c:v>
                </c:pt>
                <c:pt idx="13970">
                  <c:v>395.94892706018601</c:v>
                </c:pt>
                <c:pt idx="13971">
                  <c:v>395.944675623423</c:v>
                </c:pt>
                <c:pt idx="13972">
                  <c:v>395.93812560437101</c:v>
                </c:pt>
                <c:pt idx="13973">
                  <c:v>395.93607673284998</c:v>
                </c:pt>
                <c:pt idx="13974">
                  <c:v>395.93410818886099</c:v>
                </c:pt>
                <c:pt idx="13975">
                  <c:v>395.91978304920599</c:v>
                </c:pt>
                <c:pt idx="13976">
                  <c:v>395.91960729463898</c:v>
                </c:pt>
                <c:pt idx="13977">
                  <c:v>395.91849591854202</c:v>
                </c:pt>
                <c:pt idx="13978">
                  <c:v>395.91719656897698</c:v>
                </c:pt>
                <c:pt idx="13979">
                  <c:v>395.91695438126601</c:v>
                </c:pt>
                <c:pt idx="13980">
                  <c:v>395.914691632342</c:v>
                </c:pt>
                <c:pt idx="13981">
                  <c:v>395.912731339223</c:v>
                </c:pt>
                <c:pt idx="13982">
                  <c:v>395.91260227524702</c:v>
                </c:pt>
                <c:pt idx="13983">
                  <c:v>395.90795457674301</c:v>
                </c:pt>
                <c:pt idx="13984">
                  <c:v>395.90380355072602</c:v>
                </c:pt>
                <c:pt idx="13985">
                  <c:v>395.90202473040603</c:v>
                </c:pt>
                <c:pt idx="13986">
                  <c:v>395.90089873590603</c:v>
                </c:pt>
                <c:pt idx="13987">
                  <c:v>395.89744238339301</c:v>
                </c:pt>
                <c:pt idx="13988">
                  <c:v>395.88188820229698</c:v>
                </c:pt>
                <c:pt idx="13989">
                  <c:v>395.87301336809099</c:v>
                </c:pt>
                <c:pt idx="13990">
                  <c:v>395.86625045040802</c:v>
                </c:pt>
                <c:pt idx="13991">
                  <c:v>395.86381806311198</c:v>
                </c:pt>
                <c:pt idx="13992">
                  <c:v>395.85505144474502</c:v>
                </c:pt>
                <c:pt idx="13993">
                  <c:v>395.85469661962799</c:v>
                </c:pt>
                <c:pt idx="13994">
                  <c:v>395.84711171327001</c:v>
                </c:pt>
                <c:pt idx="13995">
                  <c:v>395.84550818871202</c:v>
                </c:pt>
                <c:pt idx="13996">
                  <c:v>395.84437758827499</c:v>
                </c:pt>
                <c:pt idx="13997">
                  <c:v>395.83788705461899</c:v>
                </c:pt>
                <c:pt idx="13998">
                  <c:v>395.83571169380701</c:v>
                </c:pt>
                <c:pt idx="13999">
                  <c:v>395.82507708806497</c:v>
                </c:pt>
                <c:pt idx="14000">
                  <c:v>395.81516227725598</c:v>
                </c:pt>
                <c:pt idx="14001">
                  <c:v>395.81065176205698</c:v>
                </c:pt>
                <c:pt idx="14002">
                  <c:v>395.80193966188801</c:v>
                </c:pt>
                <c:pt idx="14003">
                  <c:v>395.79720799783001</c:v>
                </c:pt>
                <c:pt idx="14004">
                  <c:v>395.79629683669799</c:v>
                </c:pt>
                <c:pt idx="14005">
                  <c:v>395.79488058172802</c:v>
                </c:pt>
                <c:pt idx="14006">
                  <c:v>395.79185597772602</c:v>
                </c:pt>
                <c:pt idx="14007">
                  <c:v>395.79133679445999</c:v>
                </c:pt>
                <c:pt idx="14008">
                  <c:v>395.79064424602399</c:v>
                </c:pt>
                <c:pt idx="14009">
                  <c:v>395.78935979982799</c:v>
                </c:pt>
                <c:pt idx="14010">
                  <c:v>395.78803477903301</c:v>
                </c:pt>
                <c:pt idx="14011">
                  <c:v>395.77784777149401</c:v>
                </c:pt>
                <c:pt idx="14012">
                  <c:v>395.77499348593398</c:v>
                </c:pt>
                <c:pt idx="14013">
                  <c:v>395.77212130046001</c:v>
                </c:pt>
                <c:pt idx="14014">
                  <c:v>395.77152035341402</c:v>
                </c:pt>
                <c:pt idx="14015">
                  <c:v>395.75867935854302</c:v>
                </c:pt>
                <c:pt idx="14016">
                  <c:v>395.75217277418102</c:v>
                </c:pt>
                <c:pt idx="14017">
                  <c:v>395.74992870451803</c:v>
                </c:pt>
                <c:pt idx="14018">
                  <c:v>395.74585268282499</c:v>
                </c:pt>
                <c:pt idx="14019">
                  <c:v>395.74506153708398</c:v>
                </c:pt>
                <c:pt idx="14020">
                  <c:v>395.737879307752</c:v>
                </c:pt>
                <c:pt idx="14021">
                  <c:v>395.73781689622803</c:v>
                </c:pt>
                <c:pt idx="14022">
                  <c:v>395.73706538928099</c:v>
                </c:pt>
                <c:pt idx="14023">
                  <c:v>395.72889347753102</c:v>
                </c:pt>
                <c:pt idx="14024">
                  <c:v>395.726299322942</c:v>
                </c:pt>
                <c:pt idx="14025">
                  <c:v>395.69806754949099</c:v>
                </c:pt>
                <c:pt idx="14026">
                  <c:v>395.69744030400102</c:v>
                </c:pt>
                <c:pt idx="14027">
                  <c:v>395.68610391307499</c:v>
                </c:pt>
                <c:pt idx="14028">
                  <c:v>395.68212945986102</c:v>
                </c:pt>
                <c:pt idx="14029">
                  <c:v>395.679907901006</c:v>
                </c:pt>
                <c:pt idx="14030">
                  <c:v>395.67882884902599</c:v>
                </c:pt>
                <c:pt idx="14031">
                  <c:v>395.67876984411799</c:v>
                </c:pt>
                <c:pt idx="14032">
                  <c:v>395.66606525115202</c:v>
                </c:pt>
                <c:pt idx="14033">
                  <c:v>395.66596408813899</c:v>
                </c:pt>
                <c:pt idx="14034">
                  <c:v>395.660292534956</c:v>
                </c:pt>
                <c:pt idx="14035">
                  <c:v>395.65919723823799</c:v>
                </c:pt>
                <c:pt idx="14036">
                  <c:v>395.65803558703402</c:v>
                </c:pt>
                <c:pt idx="14037">
                  <c:v>395.64913884782101</c:v>
                </c:pt>
                <c:pt idx="14038">
                  <c:v>395.64627560983701</c:v>
                </c:pt>
                <c:pt idx="14039">
                  <c:v>395.63679481799602</c:v>
                </c:pt>
                <c:pt idx="14040">
                  <c:v>395.63111968486299</c:v>
                </c:pt>
                <c:pt idx="14041">
                  <c:v>395.63099466453099</c:v>
                </c:pt>
                <c:pt idx="14042">
                  <c:v>395.62602316755999</c:v>
                </c:pt>
                <c:pt idx="14043">
                  <c:v>395.622212070047</c:v>
                </c:pt>
                <c:pt idx="14044">
                  <c:v>395.61620161048199</c:v>
                </c:pt>
                <c:pt idx="14045">
                  <c:v>395.61613366589</c:v>
                </c:pt>
                <c:pt idx="14046">
                  <c:v>395.60936938840302</c:v>
                </c:pt>
                <c:pt idx="14047">
                  <c:v>395.60898660089401</c:v>
                </c:pt>
                <c:pt idx="14048">
                  <c:v>395.60611419607699</c:v>
                </c:pt>
                <c:pt idx="14049">
                  <c:v>395.58889050772501</c:v>
                </c:pt>
                <c:pt idx="14050">
                  <c:v>395.58644797581098</c:v>
                </c:pt>
                <c:pt idx="14051">
                  <c:v>395.58542542810301</c:v>
                </c:pt>
                <c:pt idx="14052">
                  <c:v>395.58313169034898</c:v>
                </c:pt>
                <c:pt idx="14053">
                  <c:v>395.58031198289001</c:v>
                </c:pt>
                <c:pt idx="14054">
                  <c:v>395.57882805975697</c:v>
                </c:pt>
                <c:pt idx="14055">
                  <c:v>395.57620087215298</c:v>
                </c:pt>
                <c:pt idx="14056">
                  <c:v>395.57563979852199</c:v>
                </c:pt>
                <c:pt idx="14057">
                  <c:v>395.57477367309502</c:v>
                </c:pt>
                <c:pt idx="14058">
                  <c:v>395.57378113805299</c:v>
                </c:pt>
                <c:pt idx="14059">
                  <c:v>395.57151492155401</c:v>
                </c:pt>
                <c:pt idx="14060">
                  <c:v>395.56834677337099</c:v>
                </c:pt>
                <c:pt idx="14061">
                  <c:v>395.566686531176</c:v>
                </c:pt>
                <c:pt idx="14062">
                  <c:v>395.55185289083198</c:v>
                </c:pt>
                <c:pt idx="14063">
                  <c:v>395.5507364389</c:v>
                </c:pt>
                <c:pt idx="14064">
                  <c:v>395.55058843223497</c:v>
                </c:pt>
                <c:pt idx="14065">
                  <c:v>395.55000111459202</c:v>
                </c:pt>
                <c:pt idx="14066">
                  <c:v>395.54923198345398</c:v>
                </c:pt>
                <c:pt idx="14067">
                  <c:v>395.53924584893798</c:v>
                </c:pt>
                <c:pt idx="14068">
                  <c:v>395.53694998379001</c:v>
                </c:pt>
                <c:pt idx="14069">
                  <c:v>395.53352577065198</c:v>
                </c:pt>
                <c:pt idx="14070">
                  <c:v>395.53279632008798</c:v>
                </c:pt>
                <c:pt idx="14071">
                  <c:v>395.52535184644103</c:v>
                </c:pt>
                <c:pt idx="14072">
                  <c:v>395.52250560437398</c:v>
                </c:pt>
                <c:pt idx="14073">
                  <c:v>395.521634386524</c:v>
                </c:pt>
                <c:pt idx="14074">
                  <c:v>395.52133330208898</c:v>
                </c:pt>
                <c:pt idx="14075">
                  <c:v>395.51902244340403</c:v>
                </c:pt>
                <c:pt idx="14076">
                  <c:v>395.51708273722198</c:v>
                </c:pt>
                <c:pt idx="14077">
                  <c:v>395.51636459113303</c:v>
                </c:pt>
                <c:pt idx="14078">
                  <c:v>395.51416874261599</c:v>
                </c:pt>
                <c:pt idx="14079">
                  <c:v>395.51351010544499</c:v>
                </c:pt>
                <c:pt idx="14080">
                  <c:v>395.51195083553603</c:v>
                </c:pt>
                <c:pt idx="14081">
                  <c:v>395.511803132951</c:v>
                </c:pt>
                <c:pt idx="14082">
                  <c:v>395.51155459472301</c:v>
                </c:pt>
                <c:pt idx="14083">
                  <c:v>395.51031129372802</c:v>
                </c:pt>
                <c:pt idx="14084">
                  <c:v>395.51001901517799</c:v>
                </c:pt>
                <c:pt idx="14085">
                  <c:v>395.507019850419</c:v>
                </c:pt>
                <c:pt idx="14086">
                  <c:v>395.50661175360699</c:v>
                </c:pt>
                <c:pt idx="14087">
                  <c:v>395.50533111595098</c:v>
                </c:pt>
                <c:pt idx="14088">
                  <c:v>395.50431446677999</c:v>
                </c:pt>
                <c:pt idx="14089">
                  <c:v>395.50028104924201</c:v>
                </c:pt>
                <c:pt idx="14090">
                  <c:v>395.50019263831803</c:v>
                </c:pt>
                <c:pt idx="14091">
                  <c:v>395.48440150401501</c:v>
                </c:pt>
                <c:pt idx="14092">
                  <c:v>395.48396847971202</c:v>
                </c:pt>
                <c:pt idx="14093">
                  <c:v>395.48345246546597</c:v>
                </c:pt>
                <c:pt idx="14094">
                  <c:v>395.47728500997903</c:v>
                </c:pt>
                <c:pt idx="14095">
                  <c:v>395.476265586556</c:v>
                </c:pt>
                <c:pt idx="14096">
                  <c:v>395.47304418724798</c:v>
                </c:pt>
                <c:pt idx="14097">
                  <c:v>395.46445779574702</c:v>
                </c:pt>
                <c:pt idx="14098">
                  <c:v>395.45132820367201</c:v>
                </c:pt>
                <c:pt idx="14099">
                  <c:v>395.44645530366</c:v>
                </c:pt>
                <c:pt idx="14100">
                  <c:v>395.44440469075602</c:v>
                </c:pt>
                <c:pt idx="14101">
                  <c:v>395.442716432064</c:v>
                </c:pt>
                <c:pt idx="14102">
                  <c:v>395.44215581346702</c:v>
                </c:pt>
                <c:pt idx="14103">
                  <c:v>395.434286631639</c:v>
                </c:pt>
                <c:pt idx="14104">
                  <c:v>395.43226086708</c:v>
                </c:pt>
                <c:pt idx="14105">
                  <c:v>395.427513255934</c:v>
                </c:pt>
                <c:pt idx="14106">
                  <c:v>395.42622092306999</c:v>
                </c:pt>
                <c:pt idx="14107">
                  <c:v>395.42296180491098</c:v>
                </c:pt>
                <c:pt idx="14108">
                  <c:v>395.41458335556501</c:v>
                </c:pt>
                <c:pt idx="14109">
                  <c:v>395.41237440589401</c:v>
                </c:pt>
                <c:pt idx="14110">
                  <c:v>395.38889390364</c:v>
                </c:pt>
                <c:pt idx="14111">
                  <c:v>395.38885216453599</c:v>
                </c:pt>
                <c:pt idx="14112">
                  <c:v>395.38588316384897</c:v>
                </c:pt>
                <c:pt idx="14113">
                  <c:v>395.35892243505498</c:v>
                </c:pt>
                <c:pt idx="14114">
                  <c:v>395.31366904624099</c:v>
                </c:pt>
                <c:pt idx="14115">
                  <c:v>395.31040520374</c:v>
                </c:pt>
                <c:pt idx="14116">
                  <c:v>395.30661876497601</c:v>
                </c:pt>
                <c:pt idx="14117">
                  <c:v>395.30512971694498</c:v>
                </c:pt>
                <c:pt idx="14118">
                  <c:v>395.29961485554998</c:v>
                </c:pt>
                <c:pt idx="14119">
                  <c:v>395.29727935079399</c:v>
                </c:pt>
                <c:pt idx="14120">
                  <c:v>395.295476316632</c:v>
                </c:pt>
                <c:pt idx="14121">
                  <c:v>395.29466310775302</c:v>
                </c:pt>
                <c:pt idx="14122">
                  <c:v>395.29275203840098</c:v>
                </c:pt>
                <c:pt idx="14123">
                  <c:v>395.28918887675502</c:v>
                </c:pt>
                <c:pt idx="14124">
                  <c:v>395.28906620658302</c:v>
                </c:pt>
                <c:pt idx="14125">
                  <c:v>395.28742382539002</c:v>
                </c:pt>
                <c:pt idx="14126">
                  <c:v>395.28399706279498</c:v>
                </c:pt>
                <c:pt idx="14127">
                  <c:v>395.28381792738497</c:v>
                </c:pt>
                <c:pt idx="14128">
                  <c:v>395.28025035109101</c:v>
                </c:pt>
                <c:pt idx="14129">
                  <c:v>395.25617154580198</c:v>
                </c:pt>
                <c:pt idx="14130">
                  <c:v>395.24791173237003</c:v>
                </c:pt>
                <c:pt idx="14131">
                  <c:v>395.24710446508601</c:v>
                </c:pt>
                <c:pt idx="14132">
                  <c:v>395.24579861673499</c:v>
                </c:pt>
                <c:pt idx="14133">
                  <c:v>395.23035275796599</c:v>
                </c:pt>
                <c:pt idx="14134">
                  <c:v>395.229574837641</c:v>
                </c:pt>
                <c:pt idx="14135">
                  <c:v>395.22749803847398</c:v>
                </c:pt>
                <c:pt idx="14136">
                  <c:v>395.21919824925499</c:v>
                </c:pt>
                <c:pt idx="14137">
                  <c:v>395.21690403126502</c:v>
                </c:pt>
                <c:pt idx="14138">
                  <c:v>395.21149016161098</c:v>
                </c:pt>
                <c:pt idx="14139">
                  <c:v>395.194649502034</c:v>
                </c:pt>
                <c:pt idx="14140">
                  <c:v>395.19156621285998</c:v>
                </c:pt>
                <c:pt idx="14141">
                  <c:v>395.19155541277098</c:v>
                </c:pt>
                <c:pt idx="14142">
                  <c:v>395.187809877277</c:v>
                </c:pt>
                <c:pt idx="14143">
                  <c:v>395.18780749212698</c:v>
                </c:pt>
                <c:pt idx="14144">
                  <c:v>395.18729931013701</c:v>
                </c:pt>
                <c:pt idx="14145">
                  <c:v>395.17979296886</c:v>
                </c:pt>
                <c:pt idx="14146">
                  <c:v>395.17851787370898</c:v>
                </c:pt>
                <c:pt idx="14147">
                  <c:v>395.17067411642302</c:v>
                </c:pt>
                <c:pt idx="14148">
                  <c:v>395.16940058273201</c:v>
                </c:pt>
                <c:pt idx="14149">
                  <c:v>395.169317515324</c:v>
                </c:pt>
                <c:pt idx="14150">
                  <c:v>395.16868248905701</c:v>
                </c:pt>
                <c:pt idx="14151">
                  <c:v>395.16793974900997</c:v>
                </c:pt>
                <c:pt idx="14152">
                  <c:v>395.16589110871001</c:v>
                </c:pt>
                <c:pt idx="14153">
                  <c:v>395.16335272171</c:v>
                </c:pt>
                <c:pt idx="14154">
                  <c:v>395.16275782383599</c:v>
                </c:pt>
                <c:pt idx="14155">
                  <c:v>395.15727318522499</c:v>
                </c:pt>
                <c:pt idx="14156">
                  <c:v>395.15264754019802</c:v>
                </c:pt>
                <c:pt idx="14157">
                  <c:v>395.15099683503303</c:v>
                </c:pt>
                <c:pt idx="14158">
                  <c:v>395.15099029362</c:v>
                </c:pt>
                <c:pt idx="14159">
                  <c:v>395.14930203063801</c:v>
                </c:pt>
                <c:pt idx="14160">
                  <c:v>395.14910816545603</c:v>
                </c:pt>
                <c:pt idx="14161">
                  <c:v>395.146607776606</c:v>
                </c:pt>
                <c:pt idx="14162">
                  <c:v>395.137163936278</c:v>
                </c:pt>
                <c:pt idx="14163">
                  <c:v>395.13555964631502</c:v>
                </c:pt>
                <c:pt idx="14164">
                  <c:v>395.12458140942402</c:v>
                </c:pt>
                <c:pt idx="14165">
                  <c:v>395.11946470972202</c:v>
                </c:pt>
                <c:pt idx="14166">
                  <c:v>395.11497569744398</c:v>
                </c:pt>
                <c:pt idx="14167">
                  <c:v>395.11195567207398</c:v>
                </c:pt>
                <c:pt idx="14168">
                  <c:v>395.09842453416599</c:v>
                </c:pt>
                <c:pt idx="14169">
                  <c:v>395.09797355931403</c:v>
                </c:pt>
                <c:pt idx="14170">
                  <c:v>395.08779098691502</c:v>
                </c:pt>
                <c:pt idx="14171">
                  <c:v>395.07575977261098</c:v>
                </c:pt>
                <c:pt idx="14172">
                  <c:v>395.07236633176899</c:v>
                </c:pt>
                <c:pt idx="14173">
                  <c:v>395.06413073700202</c:v>
                </c:pt>
                <c:pt idx="14174">
                  <c:v>395.06412140401397</c:v>
                </c:pt>
                <c:pt idx="14175">
                  <c:v>395.06403956228502</c:v>
                </c:pt>
                <c:pt idx="14176">
                  <c:v>395.06091291505402</c:v>
                </c:pt>
                <c:pt idx="14177">
                  <c:v>395.05974029586997</c:v>
                </c:pt>
                <c:pt idx="14178">
                  <c:v>395.058179165502</c:v>
                </c:pt>
                <c:pt idx="14179">
                  <c:v>395.05802343503501</c:v>
                </c:pt>
                <c:pt idx="14180">
                  <c:v>395.05679939785199</c:v>
                </c:pt>
                <c:pt idx="14181">
                  <c:v>395.05463751909298</c:v>
                </c:pt>
                <c:pt idx="14182">
                  <c:v>395.05278917181101</c:v>
                </c:pt>
                <c:pt idx="14183">
                  <c:v>395.05254993511898</c:v>
                </c:pt>
                <c:pt idx="14184">
                  <c:v>395.05157487073097</c:v>
                </c:pt>
                <c:pt idx="14185">
                  <c:v>395.05141499994801</c:v>
                </c:pt>
                <c:pt idx="14186">
                  <c:v>395.04927946372197</c:v>
                </c:pt>
                <c:pt idx="14187">
                  <c:v>395.04673741938501</c:v>
                </c:pt>
                <c:pt idx="14188">
                  <c:v>395.04594586823799</c:v>
                </c:pt>
                <c:pt idx="14189">
                  <c:v>395.04451091140402</c:v>
                </c:pt>
                <c:pt idx="14190">
                  <c:v>395.03398364720499</c:v>
                </c:pt>
                <c:pt idx="14191">
                  <c:v>395.02784484963797</c:v>
                </c:pt>
                <c:pt idx="14192">
                  <c:v>395.023834583569</c:v>
                </c:pt>
                <c:pt idx="14193">
                  <c:v>395.00331802461</c:v>
                </c:pt>
                <c:pt idx="14194">
                  <c:v>394.991516101591</c:v>
                </c:pt>
                <c:pt idx="14195">
                  <c:v>394.97987290288899</c:v>
                </c:pt>
                <c:pt idx="14196">
                  <c:v>394.97573334469303</c:v>
                </c:pt>
                <c:pt idx="14197">
                  <c:v>394.975589245702</c:v>
                </c:pt>
                <c:pt idx="14198">
                  <c:v>394.97096110642201</c:v>
                </c:pt>
                <c:pt idx="14199">
                  <c:v>394.96045732982998</c:v>
                </c:pt>
                <c:pt idx="14200">
                  <c:v>394.95910241021801</c:v>
                </c:pt>
                <c:pt idx="14201">
                  <c:v>394.95814194961298</c:v>
                </c:pt>
                <c:pt idx="14202">
                  <c:v>394.95458241524602</c:v>
                </c:pt>
                <c:pt idx="14203">
                  <c:v>394.952441967006</c:v>
                </c:pt>
                <c:pt idx="14204">
                  <c:v>394.94683813421102</c:v>
                </c:pt>
                <c:pt idx="14205">
                  <c:v>394.94533824332899</c:v>
                </c:pt>
                <c:pt idx="14206">
                  <c:v>394.93396214180899</c:v>
                </c:pt>
                <c:pt idx="14207">
                  <c:v>394.92976436983702</c:v>
                </c:pt>
                <c:pt idx="14208">
                  <c:v>394.92449098537202</c:v>
                </c:pt>
                <c:pt idx="14209">
                  <c:v>394.92342023594102</c:v>
                </c:pt>
                <c:pt idx="14210">
                  <c:v>394.90803107381203</c:v>
                </c:pt>
                <c:pt idx="14211">
                  <c:v>394.90711085637702</c:v>
                </c:pt>
                <c:pt idx="14212">
                  <c:v>394.89455740378997</c:v>
                </c:pt>
                <c:pt idx="14213">
                  <c:v>394.893481349551</c:v>
                </c:pt>
                <c:pt idx="14214">
                  <c:v>394.87696830353201</c:v>
                </c:pt>
                <c:pt idx="14215">
                  <c:v>394.86479982239598</c:v>
                </c:pt>
                <c:pt idx="14216">
                  <c:v>394.8611075183</c:v>
                </c:pt>
                <c:pt idx="14217">
                  <c:v>394.85857962943999</c:v>
                </c:pt>
                <c:pt idx="14218">
                  <c:v>394.85480924733798</c:v>
                </c:pt>
                <c:pt idx="14219">
                  <c:v>394.852856777797</c:v>
                </c:pt>
                <c:pt idx="14220">
                  <c:v>394.83705290786298</c:v>
                </c:pt>
                <c:pt idx="14221">
                  <c:v>394.83617863671498</c:v>
                </c:pt>
                <c:pt idx="14222">
                  <c:v>394.83444649470999</c:v>
                </c:pt>
                <c:pt idx="14223">
                  <c:v>394.82993246270502</c:v>
                </c:pt>
                <c:pt idx="14224">
                  <c:v>394.819314570269</c:v>
                </c:pt>
                <c:pt idx="14225">
                  <c:v>394.80414223061302</c:v>
                </c:pt>
                <c:pt idx="14226">
                  <c:v>394.80395575882199</c:v>
                </c:pt>
                <c:pt idx="14227">
                  <c:v>394.79636201673299</c:v>
                </c:pt>
                <c:pt idx="14228">
                  <c:v>394.79416131311598</c:v>
                </c:pt>
                <c:pt idx="14229">
                  <c:v>394.79231433619202</c:v>
                </c:pt>
                <c:pt idx="14230">
                  <c:v>394.77369967653698</c:v>
                </c:pt>
                <c:pt idx="14231">
                  <c:v>394.766844099298</c:v>
                </c:pt>
                <c:pt idx="14232">
                  <c:v>394.75560167988499</c:v>
                </c:pt>
                <c:pt idx="14233">
                  <c:v>394.74053327451702</c:v>
                </c:pt>
                <c:pt idx="14234">
                  <c:v>394.72048592054102</c:v>
                </c:pt>
                <c:pt idx="14235">
                  <c:v>394.71874519266203</c:v>
                </c:pt>
                <c:pt idx="14236">
                  <c:v>394.71602381634</c:v>
                </c:pt>
                <c:pt idx="14237">
                  <c:v>394.71164106382503</c:v>
                </c:pt>
                <c:pt idx="14238">
                  <c:v>394.71066925444097</c:v>
                </c:pt>
                <c:pt idx="14239">
                  <c:v>394.71048723589701</c:v>
                </c:pt>
                <c:pt idx="14240">
                  <c:v>394.70549322309802</c:v>
                </c:pt>
                <c:pt idx="14241">
                  <c:v>394.70465102425698</c:v>
                </c:pt>
                <c:pt idx="14242">
                  <c:v>394.70088446888599</c:v>
                </c:pt>
                <c:pt idx="14243">
                  <c:v>394.69893795344501</c:v>
                </c:pt>
                <c:pt idx="14244">
                  <c:v>394.69225302757599</c:v>
                </c:pt>
                <c:pt idx="14245">
                  <c:v>394.69120734350599</c:v>
                </c:pt>
                <c:pt idx="14246">
                  <c:v>394.685118177513</c:v>
                </c:pt>
                <c:pt idx="14247">
                  <c:v>394.67971046591799</c:v>
                </c:pt>
                <c:pt idx="14248">
                  <c:v>394.67556752788698</c:v>
                </c:pt>
                <c:pt idx="14249">
                  <c:v>394.67270376791902</c:v>
                </c:pt>
                <c:pt idx="14250">
                  <c:v>394.66695849444898</c:v>
                </c:pt>
                <c:pt idx="14251">
                  <c:v>394.66217624513502</c:v>
                </c:pt>
                <c:pt idx="14252">
                  <c:v>394.66194380093799</c:v>
                </c:pt>
                <c:pt idx="14253">
                  <c:v>394.66051347600802</c:v>
                </c:pt>
                <c:pt idx="14254">
                  <c:v>394.65023530453101</c:v>
                </c:pt>
                <c:pt idx="14255">
                  <c:v>394.64860689716801</c:v>
                </c:pt>
                <c:pt idx="14256">
                  <c:v>394.64804438278702</c:v>
                </c:pt>
                <c:pt idx="14257">
                  <c:v>394.64706808946403</c:v>
                </c:pt>
                <c:pt idx="14258">
                  <c:v>394.64521777650799</c:v>
                </c:pt>
                <c:pt idx="14259">
                  <c:v>394.64167827761298</c:v>
                </c:pt>
                <c:pt idx="14260">
                  <c:v>394.64138020983199</c:v>
                </c:pt>
                <c:pt idx="14261">
                  <c:v>394.63743284115401</c:v>
                </c:pt>
                <c:pt idx="14262">
                  <c:v>394.63407884560797</c:v>
                </c:pt>
                <c:pt idx="14263">
                  <c:v>394.633899563179</c:v>
                </c:pt>
                <c:pt idx="14264">
                  <c:v>394.63338532075801</c:v>
                </c:pt>
                <c:pt idx="14265">
                  <c:v>394.63205507300597</c:v>
                </c:pt>
                <c:pt idx="14266">
                  <c:v>394.63169921382098</c:v>
                </c:pt>
                <c:pt idx="14267">
                  <c:v>394.61970320376099</c:v>
                </c:pt>
                <c:pt idx="14268">
                  <c:v>394.61598924534701</c:v>
                </c:pt>
                <c:pt idx="14269">
                  <c:v>394.61570242148701</c:v>
                </c:pt>
                <c:pt idx="14270">
                  <c:v>394.61475310107397</c:v>
                </c:pt>
                <c:pt idx="14271">
                  <c:v>394.611114192748</c:v>
                </c:pt>
                <c:pt idx="14272">
                  <c:v>394.60805120631397</c:v>
                </c:pt>
                <c:pt idx="14273">
                  <c:v>394.60535420765501</c:v>
                </c:pt>
                <c:pt idx="14274">
                  <c:v>394.60291996758002</c:v>
                </c:pt>
                <c:pt idx="14275">
                  <c:v>394.59824521409701</c:v>
                </c:pt>
                <c:pt idx="14276">
                  <c:v>394.59164891027899</c:v>
                </c:pt>
                <c:pt idx="14277">
                  <c:v>394.59116361984502</c:v>
                </c:pt>
                <c:pt idx="14278">
                  <c:v>394.58760722854799</c:v>
                </c:pt>
                <c:pt idx="14279">
                  <c:v>394.58742306149401</c:v>
                </c:pt>
                <c:pt idx="14280">
                  <c:v>394.58713956346003</c:v>
                </c:pt>
                <c:pt idx="14281">
                  <c:v>394.57955574067603</c:v>
                </c:pt>
                <c:pt idx="14282">
                  <c:v>394.56641388377102</c:v>
                </c:pt>
                <c:pt idx="14283">
                  <c:v>394.56359333660203</c:v>
                </c:pt>
                <c:pt idx="14284">
                  <c:v>394.56301345062099</c:v>
                </c:pt>
                <c:pt idx="14285">
                  <c:v>394.55989993108898</c:v>
                </c:pt>
                <c:pt idx="14286">
                  <c:v>394.558346302632</c:v>
                </c:pt>
                <c:pt idx="14287">
                  <c:v>394.54890980411699</c:v>
                </c:pt>
                <c:pt idx="14288">
                  <c:v>394.54866940702902</c:v>
                </c:pt>
                <c:pt idx="14289">
                  <c:v>394.539411487753</c:v>
                </c:pt>
                <c:pt idx="14290">
                  <c:v>394.51487889938602</c:v>
                </c:pt>
                <c:pt idx="14291">
                  <c:v>394.513014012219</c:v>
                </c:pt>
                <c:pt idx="14292">
                  <c:v>394.51029184995599</c:v>
                </c:pt>
                <c:pt idx="14293">
                  <c:v>394.507948932565</c:v>
                </c:pt>
                <c:pt idx="14294">
                  <c:v>394.50770105731601</c:v>
                </c:pt>
                <c:pt idx="14295">
                  <c:v>394.50316323857402</c:v>
                </c:pt>
                <c:pt idx="14296">
                  <c:v>394.495337784752</c:v>
                </c:pt>
                <c:pt idx="14297">
                  <c:v>394.49375744289301</c:v>
                </c:pt>
                <c:pt idx="14298">
                  <c:v>394.48045506109003</c:v>
                </c:pt>
                <c:pt idx="14299">
                  <c:v>394.47837612560301</c:v>
                </c:pt>
                <c:pt idx="14300">
                  <c:v>394.46646297454299</c:v>
                </c:pt>
                <c:pt idx="14301">
                  <c:v>394.4653771943</c:v>
                </c:pt>
                <c:pt idx="14302">
                  <c:v>394.46016231847102</c:v>
                </c:pt>
                <c:pt idx="14303">
                  <c:v>394.45942937618997</c:v>
                </c:pt>
                <c:pt idx="14304">
                  <c:v>394.45842335740701</c:v>
                </c:pt>
                <c:pt idx="14305">
                  <c:v>394.45609238679202</c:v>
                </c:pt>
                <c:pt idx="14306">
                  <c:v>394.45142247213403</c:v>
                </c:pt>
                <c:pt idx="14307">
                  <c:v>394.44231675476198</c:v>
                </c:pt>
                <c:pt idx="14308">
                  <c:v>394.44185695393202</c:v>
                </c:pt>
                <c:pt idx="14309">
                  <c:v>394.44153306804702</c:v>
                </c:pt>
                <c:pt idx="14310">
                  <c:v>394.43623727925097</c:v>
                </c:pt>
                <c:pt idx="14311">
                  <c:v>394.42541463305099</c:v>
                </c:pt>
                <c:pt idx="14312">
                  <c:v>394.42490696089402</c:v>
                </c:pt>
                <c:pt idx="14313">
                  <c:v>394.42446051816597</c:v>
                </c:pt>
                <c:pt idx="14314">
                  <c:v>394.42275660323497</c:v>
                </c:pt>
                <c:pt idx="14315">
                  <c:v>394.42019824023299</c:v>
                </c:pt>
                <c:pt idx="14316">
                  <c:v>394.41987257189101</c:v>
                </c:pt>
                <c:pt idx="14317">
                  <c:v>394.41865211833903</c:v>
                </c:pt>
                <c:pt idx="14318">
                  <c:v>394.41345822739498</c:v>
                </c:pt>
                <c:pt idx="14319">
                  <c:v>394.41327291459902</c:v>
                </c:pt>
                <c:pt idx="14320">
                  <c:v>394.40977758671397</c:v>
                </c:pt>
                <c:pt idx="14321">
                  <c:v>394.408797698179</c:v>
                </c:pt>
                <c:pt idx="14322">
                  <c:v>394.40875170346101</c:v>
                </c:pt>
                <c:pt idx="14323">
                  <c:v>394.40782992020797</c:v>
                </c:pt>
                <c:pt idx="14324">
                  <c:v>394.40162055137699</c:v>
                </c:pt>
                <c:pt idx="14325">
                  <c:v>394.40119309535999</c:v>
                </c:pt>
                <c:pt idx="14326">
                  <c:v>394.39606932973697</c:v>
                </c:pt>
                <c:pt idx="14327">
                  <c:v>394.39480501336197</c:v>
                </c:pt>
                <c:pt idx="14328">
                  <c:v>394.39260633534701</c:v>
                </c:pt>
                <c:pt idx="14329">
                  <c:v>394.38824951010599</c:v>
                </c:pt>
                <c:pt idx="14330">
                  <c:v>394.38713916307699</c:v>
                </c:pt>
                <c:pt idx="14331">
                  <c:v>394.38501759655401</c:v>
                </c:pt>
                <c:pt idx="14332">
                  <c:v>394.384969428452</c:v>
                </c:pt>
                <c:pt idx="14333">
                  <c:v>394.38473898407801</c:v>
                </c:pt>
                <c:pt idx="14334">
                  <c:v>394.38469974000799</c:v>
                </c:pt>
                <c:pt idx="14335">
                  <c:v>394.38405920512201</c:v>
                </c:pt>
                <c:pt idx="14336">
                  <c:v>394.38327763175602</c:v>
                </c:pt>
                <c:pt idx="14337">
                  <c:v>394.38308757064499</c:v>
                </c:pt>
                <c:pt idx="14338">
                  <c:v>394.38224875761301</c:v>
                </c:pt>
                <c:pt idx="14339">
                  <c:v>394.38195089137298</c:v>
                </c:pt>
                <c:pt idx="14340">
                  <c:v>394.38159912803297</c:v>
                </c:pt>
                <c:pt idx="14341">
                  <c:v>394.38088931024902</c:v>
                </c:pt>
                <c:pt idx="14342">
                  <c:v>394.380781013986</c:v>
                </c:pt>
                <c:pt idx="14343">
                  <c:v>394.38005435599803</c:v>
                </c:pt>
                <c:pt idx="14344">
                  <c:v>394.37929395841701</c:v>
                </c:pt>
                <c:pt idx="14345">
                  <c:v>394.37918951590899</c:v>
                </c:pt>
                <c:pt idx="14346">
                  <c:v>394.37916476541102</c:v>
                </c:pt>
                <c:pt idx="14347">
                  <c:v>394.379063622263</c:v>
                </c:pt>
                <c:pt idx="14348">
                  <c:v>394.377167133417</c:v>
                </c:pt>
                <c:pt idx="14349">
                  <c:v>394.37670549746201</c:v>
                </c:pt>
                <c:pt idx="14350">
                  <c:v>394.375255431673</c:v>
                </c:pt>
                <c:pt idx="14351">
                  <c:v>394.37200390354099</c:v>
                </c:pt>
                <c:pt idx="14352">
                  <c:v>394.37187812858502</c:v>
                </c:pt>
                <c:pt idx="14353">
                  <c:v>394.37055728441601</c:v>
                </c:pt>
                <c:pt idx="14354">
                  <c:v>394.37019957977799</c:v>
                </c:pt>
                <c:pt idx="14355">
                  <c:v>394.36892165020902</c:v>
                </c:pt>
                <c:pt idx="14356">
                  <c:v>394.36669342030098</c:v>
                </c:pt>
                <c:pt idx="14357">
                  <c:v>394.36573759533098</c:v>
                </c:pt>
                <c:pt idx="14358">
                  <c:v>394.36294820814697</c:v>
                </c:pt>
                <c:pt idx="14359">
                  <c:v>394.36249730402898</c:v>
                </c:pt>
                <c:pt idx="14360">
                  <c:v>394.36205258858502</c:v>
                </c:pt>
                <c:pt idx="14361">
                  <c:v>394.36170932860102</c:v>
                </c:pt>
                <c:pt idx="14362">
                  <c:v>394.36150701641998</c:v>
                </c:pt>
                <c:pt idx="14363">
                  <c:v>394.36093303398002</c:v>
                </c:pt>
                <c:pt idx="14364">
                  <c:v>394.36079610449201</c:v>
                </c:pt>
                <c:pt idx="14365">
                  <c:v>394.36044450190502</c:v>
                </c:pt>
                <c:pt idx="14366">
                  <c:v>394.360433791231</c:v>
                </c:pt>
                <c:pt idx="14367">
                  <c:v>394.35838486106201</c:v>
                </c:pt>
                <c:pt idx="14368">
                  <c:v>394.357994341324</c:v>
                </c:pt>
                <c:pt idx="14369">
                  <c:v>394.357668321831</c:v>
                </c:pt>
                <c:pt idx="14370">
                  <c:v>394.35757999244299</c:v>
                </c:pt>
                <c:pt idx="14371">
                  <c:v>394.35716811726002</c:v>
                </c:pt>
                <c:pt idx="14372">
                  <c:v>394.35617862813098</c:v>
                </c:pt>
                <c:pt idx="14373">
                  <c:v>394.35510181820803</c:v>
                </c:pt>
                <c:pt idx="14374">
                  <c:v>394.35400835808798</c:v>
                </c:pt>
                <c:pt idx="14375">
                  <c:v>394.35323077079698</c:v>
                </c:pt>
                <c:pt idx="14376">
                  <c:v>394.35131731308002</c:v>
                </c:pt>
                <c:pt idx="14377">
                  <c:v>394.35086018512698</c:v>
                </c:pt>
                <c:pt idx="14378">
                  <c:v>394.34852498345703</c:v>
                </c:pt>
                <c:pt idx="14379">
                  <c:v>394.34748054983601</c:v>
                </c:pt>
                <c:pt idx="14380">
                  <c:v>394.34641175587097</c:v>
                </c:pt>
                <c:pt idx="14381">
                  <c:v>394.34567776412302</c:v>
                </c:pt>
                <c:pt idx="14382">
                  <c:v>394.34559524478601</c:v>
                </c:pt>
                <c:pt idx="14383">
                  <c:v>394.34543308369001</c:v>
                </c:pt>
                <c:pt idx="14384">
                  <c:v>394.34422473315999</c:v>
                </c:pt>
                <c:pt idx="14385">
                  <c:v>394.34371436180601</c:v>
                </c:pt>
                <c:pt idx="14386">
                  <c:v>394.34189895040998</c:v>
                </c:pt>
                <c:pt idx="14387">
                  <c:v>394.34150818767398</c:v>
                </c:pt>
                <c:pt idx="14388">
                  <c:v>394.340893815382</c:v>
                </c:pt>
                <c:pt idx="14389">
                  <c:v>394.339854651167</c:v>
                </c:pt>
                <c:pt idx="14390">
                  <c:v>394.339176231777</c:v>
                </c:pt>
                <c:pt idx="14391">
                  <c:v>394.33821885973401</c:v>
                </c:pt>
                <c:pt idx="14392">
                  <c:v>394.33625681909501</c:v>
                </c:pt>
                <c:pt idx="14393">
                  <c:v>394.33528339575201</c:v>
                </c:pt>
                <c:pt idx="14394">
                  <c:v>394.33468266160003</c:v>
                </c:pt>
                <c:pt idx="14395">
                  <c:v>394.33103524298298</c:v>
                </c:pt>
                <c:pt idx="14396">
                  <c:v>394.33077570286002</c:v>
                </c:pt>
                <c:pt idx="14397">
                  <c:v>394.32676709067698</c:v>
                </c:pt>
                <c:pt idx="14398">
                  <c:v>394.32297484095</c:v>
                </c:pt>
                <c:pt idx="14399">
                  <c:v>394.32270833890902</c:v>
                </c:pt>
                <c:pt idx="14400">
                  <c:v>394.3206976445</c:v>
                </c:pt>
                <c:pt idx="14401">
                  <c:v>394.31863848782302</c:v>
                </c:pt>
                <c:pt idx="14402">
                  <c:v>394.31801078739301</c:v>
                </c:pt>
                <c:pt idx="14403">
                  <c:v>394.31645338355901</c:v>
                </c:pt>
                <c:pt idx="14404">
                  <c:v>394.31465327742802</c:v>
                </c:pt>
                <c:pt idx="14405">
                  <c:v>394.311366086482</c:v>
                </c:pt>
                <c:pt idx="14406">
                  <c:v>394.30803640872699</c:v>
                </c:pt>
                <c:pt idx="14407">
                  <c:v>394.305599098041</c:v>
                </c:pt>
                <c:pt idx="14408">
                  <c:v>394.301676078951</c:v>
                </c:pt>
                <c:pt idx="14409">
                  <c:v>394.29337505111101</c:v>
                </c:pt>
                <c:pt idx="14410">
                  <c:v>394.292554936393</c:v>
                </c:pt>
                <c:pt idx="14411">
                  <c:v>394.28621208957401</c:v>
                </c:pt>
                <c:pt idx="14412">
                  <c:v>394.28590489210001</c:v>
                </c:pt>
                <c:pt idx="14413">
                  <c:v>394.28281003358398</c:v>
                </c:pt>
                <c:pt idx="14414">
                  <c:v>394.27720514983298</c:v>
                </c:pt>
                <c:pt idx="14415">
                  <c:v>394.27101624443799</c:v>
                </c:pt>
                <c:pt idx="14416">
                  <c:v>394.25664517334798</c:v>
                </c:pt>
                <c:pt idx="14417">
                  <c:v>394.25285877848103</c:v>
                </c:pt>
                <c:pt idx="14418">
                  <c:v>394.25051520536903</c:v>
                </c:pt>
                <c:pt idx="14419">
                  <c:v>394.24089299601297</c:v>
                </c:pt>
                <c:pt idx="14420">
                  <c:v>394.23760690490099</c:v>
                </c:pt>
                <c:pt idx="14421">
                  <c:v>394.23099199177801</c:v>
                </c:pt>
                <c:pt idx="14422">
                  <c:v>394.23081253378399</c:v>
                </c:pt>
                <c:pt idx="14423">
                  <c:v>394.23027842953599</c:v>
                </c:pt>
                <c:pt idx="14424">
                  <c:v>394.2295545138</c:v>
                </c:pt>
                <c:pt idx="14425">
                  <c:v>394.22359465283802</c:v>
                </c:pt>
                <c:pt idx="14426">
                  <c:v>394.218814711113</c:v>
                </c:pt>
                <c:pt idx="14427">
                  <c:v>394.21358338094501</c:v>
                </c:pt>
                <c:pt idx="14428">
                  <c:v>394.21211753741102</c:v>
                </c:pt>
                <c:pt idx="14429">
                  <c:v>394.20443531823901</c:v>
                </c:pt>
                <c:pt idx="14430">
                  <c:v>394.19710201280299</c:v>
                </c:pt>
                <c:pt idx="14431">
                  <c:v>394.18753585804501</c:v>
                </c:pt>
                <c:pt idx="14432">
                  <c:v>394.17887213448603</c:v>
                </c:pt>
                <c:pt idx="14433">
                  <c:v>394.17823021666197</c:v>
                </c:pt>
                <c:pt idx="14434">
                  <c:v>394.17579554497502</c:v>
                </c:pt>
                <c:pt idx="14435">
                  <c:v>394.16799729698101</c:v>
                </c:pt>
                <c:pt idx="14436">
                  <c:v>394.15093855290598</c:v>
                </c:pt>
                <c:pt idx="14437">
                  <c:v>394.14804693404602</c:v>
                </c:pt>
                <c:pt idx="14438">
                  <c:v>394.14717239836199</c:v>
                </c:pt>
                <c:pt idx="14439">
                  <c:v>394.12308540869901</c:v>
                </c:pt>
                <c:pt idx="14440">
                  <c:v>394.12094095571302</c:v>
                </c:pt>
                <c:pt idx="14441">
                  <c:v>394.11643378139797</c:v>
                </c:pt>
                <c:pt idx="14442">
                  <c:v>394.11445965560898</c:v>
                </c:pt>
                <c:pt idx="14443">
                  <c:v>394.112432766209</c:v>
                </c:pt>
                <c:pt idx="14444">
                  <c:v>394.09678520203101</c:v>
                </c:pt>
                <c:pt idx="14445">
                  <c:v>394.08657471433202</c:v>
                </c:pt>
                <c:pt idx="14446">
                  <c:v>394.075395401192</c:v>
                </c:pt>
                <c:pt idx="14447">
                  <c:v>394.07103294805199</c:v>
                </c:pt>
                <c:pt idx="14448">
                  <c:v>394.05980039493397</c:v>
                </c:pt>
                <c:pt idx="14449">
                  <c:v>394.05861430318203</c:v>
                </c:pt>
                <c:pt idx="14450">
                  <c:v>394.055572589012</c:v>
                </c:pt>
                <c:pt idx="14451">
                  <c:v>394.05521878497001</c:v>
                </c:pt>
                <c:pt idx="14452">
                  <c:v>394.04647597005101</c:v>
                </c:pt>
                <c:pt idx="14453">
                  <c:v>394.03368729459402</c:v>
                </c:pt>
                <c:pt idx="14454">
                  <c:v>394.03042189651899</c:v>
                </c:pt>
                <c:pt idx="14455">
                  <c:v>394.023748446247</c:v>
                </c:pt>
                <c:pt idx="14456">
                  <c:v>394.01571511068897</c:v>
                </c:pt>
                <c:pt idx="14457">
                  <c:v>394.00392190807599</c:v>
                </c:pt>
                <c:pt idx="14458">
                  <c:v>394.00299595529998</c:v>
                </c:pt>
                <c:pt idx="14459">
                  <c:v>394.00018480876997</c:v>
                </c:pt>
                <c:pt idx="14460">
                  <c:v>393.98380941852997</c:v>
                </c:pt>
                <c:pt idx="14461">
                  <c:v>393.95909539238198</c:v>
                </c:pt>
                <c:pt idx="14462">
                  <c:v>393.95664404691098</c:v>
                </c:pt>
                <c:pt idx="14463">
                  <c:v>393.95509039026501</c:v>
                </c:pt>
                <c:pt idx="14464">
                  <c:v>393.94994957132002</c:v>
                </c:pt>
                <c:pt idx="14465">
                  <c:v>393.94123220242102</c:v>
                </c:pt>
                <c:pt idx="14466">
                  <c:v>393.93038255014102</c:v>
                </c:pt>
                <c:pt idx="14467">
                  <c:v>393.92240035794202</c:v>
                </c:pt>
                <c:pt idx="14468">
                  <c:v>393.91119112688801</c:v>
                </c:pt>
                <c:pt idx="14469">
                  <c:v>393.89719612357197</c:v>
                </c:pt>
                <c:pt idx="14470">
                  <c:v>393.89559197310598</c:v>
                </c:pt>
                <c:pt idx="14471">
                  <c:v>393.89464820349502</c:v>
                </c:pt>
                <c:pt idx="14472">
                  <c:v>393.88810145530999</c:v>
                </c:pt>
                <c:pt idx="14473">
                  <c:v>393.88700590409502</c:v>
                </c:pt>
                <c:pt idx="14474">
                  <c:v>393.87651002033999</c:v>
                </c:pt>
                <c:pt idx="14475">
                  <c:v>393.86885568227098</c:v>
                </c:pt>
                <c:pt idx="14476">
                  <c:v>393.85956109778402</c:v>
                </c:pt>
                <c:pt idx="14477">
                  <c:v>393.85542147174402</c:v>
                </c:pt>
                <c:pt idx="14478">
                  <c:v>393.853876510541</c:v>
                </c:pt>
                <c:pt idx="14479">
                  <c:v>393.84937519198598</c:v>
                </c:pt>
                <c:pt idx="14480">
                  <c:v>393.84800802206098</c:v>
                </c:pt>
                <c:pt idx="14481">
                  <c:v>393.84797243399299</c:v>
                </c:pt>
                <c:pt idx="14482">
                  <c:v>393.84677109400701</c:v>
                </c:pt>
                <c:pt idx="14483">
                  <c:v>393.84231400044399</c:v>
                </c:pt>
                <c:pt idx="14484">
                  <c:v>393.83879006875998</c:v>
                </c:pt>
                <c:pt idx="14485">
                  <c:v>393.83064443378299</c:v>
                </c:pt>
                <c:pt idx="14486">
                  <c:v>393.82226431386403</c:v>
                </c:pt>
                <c:pt idx="14487">
                  <c:v>393.82179261379002</c:v>
                </c:pt>
                <c:pt idx="14488">
                  <c:v>393.82051758856102</c:v>
                </c:pt>
                <c:pt idx="14489">
                  <c:v>393.81938992744199</c:v>
                </c:pt>
                <c:pt idx="14490">
                  <c:v>393.81758874827</c:v>
                </c:pt>
                <c:pt idx="14491">
                  <c:v>393.817413494324</c:v>
                </c:pt>
                <c:pt idx="14492">
                  <c:v>393.81490660672802</c:v>
                </c:pt>
                <c:pt idx="14493">
                  <c:v>393.809959433975</c:v>
                </c:pt>
                <c:pt idx="14494">
                  <c:v>393.80641878001802</c:v>
                </c:pt>
                <c:pt idx="14495">
                  <c:v>393.80402725331999</c:v>
                </c:pt>
                <c:pt idx="14496">
                  <c:v>393.801479196137</c:v>
                </c:pt>
                <c:pt idx="14497">
                  <c:v>393.79263172616902</c:v>
                </c:pt>
                <c:pt idx="14498">
                  <c:v>393.792564692312</c:v>
                </c:pt>
                <c:pt idx="14499">
                  <c:v>393.79238871726898</c:v>
                </c:pt>
                <c:pt idx="14500">
                  <c:v>393.79116322227702</c:v>
                </c:pt>
                <c:pt idx="14501">
                  <c:v>393.78498380203803</c:v>
                </c:pt>
                <c:pt idx="14502">
                  <c:v>393.77526505134301</c:v>
                </c:pt>
                <c:pt idx="14503">
                  <c:v>393.772903947239</c:v>
                </c:pt>
                <c:pt idx="14504">
                  <c:v>393.76749460442898</c:v>
                </c:pt>
                <c:pt idx="14505">
                  <c:v>393.766735703807</c:v>
                </c:pt>
                <c:pt idx="14506">
                  <c:v>393.76433362434199</c:v>
                </c:pt>
                <c:pt idx="14507">
                  <c:v>393.75602673330297</c:v>
                </c:pt>
                <c:pt idx="14508">
                  <c:v>393.74212492330901</c:v>
                </c:pt>
                <c:pt idx="14509">
                  <c:v>393.74095630385102</c:v>
                </c:pt>
                <c:pt idx="14510">
                  <c:v>393.73462193405402</c:v>
                </c:pt>
                <c:pt idx="14511">
                  <c:v>393.73300899121301</c:v>
                </c:pt>
                <c:pt idx="14512">
                  <c:v>393.73052230331001</c:v>
                </c:pt>
                <c:pt idx="14513">
                  <c:v>393.72650644276598</c:v>
                </c:pt>
                <c:pt idx="14514">
                  <c:v>393.72241801354397</c:v>
                </c:pt>
                <c:pt idx="14515">
                  <c:v>393.72197449618801</c:v>
                </c:pt>
                <c:pt idx="14516">
                  <c:v>393.72146735984302</c:v>
                </c:pt>
                <c:pt idx="14517">
                  <c:v>393.714311566557</c:v>
                </c:pt>
                <c:pt idx="14518">
                  <c:v>393.71207695584002</c:v>
                </c:pt>
                <c:pt idx="14519">
                  <c:v>393.711946871252</c:v>
                </c:pt>
                <c:pt idx="14520">
                  <c:v>393.70743307773199</c:v>
                </c:pt>
                <c:pt idx="14521">
                  <c:v>393.69694575667802</c:v>
                </c:pt>
                <c:pt idx="14522">
                  <c:v>393.685436419361</c:v>
                </c:pt>
                <c:pt idx="14523">
                  <c:v>393.67887228430197</c:v>
                </c:pt>
                <c:pt idx="14524">
                  <c:v>393.67525440542101</c:v>
                </c:pt>
                <c:pt idx="14525">
                  <c:v>393.666918430186</c:v>
                </c:pt>
                <c:pt idx="14526">
                  <c:v>393.66084846962502</c:v>
                </c:pt>
                <c:pt idx="14527">
                  <c:v>393.65810010879801</c:v>
                </c:pt>
                <c:pt idx="14528">
                  <c:v>393.65788348326203</c:v>
                </c:pt>
                <c:pt idx="14529">
                  <c:v>393.653144431805</c:v>
                </c:pt>
                <c:pt idx="14530">
                  <c:v>393.65310118701098</c:v>
                </c:pt>
                <c:pt idx="14531">
                  <c:v>393.65163100342801</c:v>
                </c:pt>
                <c:pt idx="14532">
                  <c:v>393.65130480033997</c:v>
                </c:pt>
                <c:pt idx="14533">
                  <c:v>393.63160650268702</c:v>
                </c:pt>
                <c:pt idx="14534">
                  <c:v>393.62357005144202</c:v>
                </c:pt>
                <c:pt idx="14535">
                  <c:v>393.60852178453399</c:v>
                </c:pt>
                <c:pt idx="14536">
                  <c:v>393.588104730775</c:v>
                </c:pt>
                <c:pt idx="14537">
                  <c:v>393.586649630995</c:v>
                </c:pt>
                <c:pt idx="14538">
                  <c:v>393.58172008707902</c:v>
                </c:pt>
                <c:pt idx="14539">
                  <c:v>393.57662492329598</c:v>
                </c:pt>
                <c:pt idx="14540">
                  <c:v>393.57359887760299</c:v>
                </c:pt>
                <c:pt idx="14541">
                  <c:v>393.569405453358</c:v>
                </c:pt>
                <c:pt idx="14542">
                  <c:v>393.56877215588997</c:v>
                </c:pt>
                <c:pt idx="14543">
                  <c:v>393.55146010408799</c:v>
                </c:pt>
                <c:pt idx="14544">
                  <c:v>393.54210220377701</c:v>
                </c:pt>
                <c:pt idx="14545">
                  <c:v>393.53844813781598</c:v>
                </c:pt>
                <c:pt idx="14546">
                  <c:v>393.52331419573898</c:v>
                </c:pt>
                <c:pt idx="14547">
                  <c:v>393.51611246181801</c:v>
                </c:pt>
                <c:pt idx="14548">
                  <c:v>393.50596266578998</c:v>
                </c:pt>
                <c:pt idx="14549">
                  <c:v>393.49675248094502</c:v>
                </c:pt>
                <c:pt idx="14550">
                  <c:v>393.46471818801399</c:v>
                </c:pt>
                <c:pt idx="14551">
                  <c:v>393.463410617666</c:v>
                </c:pt>
                <c:pt idx="14552">
                  <c:v>393.45557286626001</c:v>
                </c:pt>
                <c:pt idx="14553">
                  <c:v>393.44169488006401</c:v>
                </c:pt>
                <c:pt idx="14554">
                  <c:v>393.43517789301802</c:v>
                </c:pt>
                <c:pt idx="14555">
                  <c:v>393.42837607652098</c:v>
                </c:pt>
                <c:pt idx="14556">
                  <c:v>393.42289770152502</c:v>
                </c:pt>
                <c:pt idx="14557">
                  <c:v>393.39575128362299</c:v>
                </c:pt>
                <c:pt idx="14558">
                  <c:v>393.39291696515102</c:v>
                </c:pt>
                <c:pt idx="14559">
                  <c:v>393.38778828240498</c:v>
                </c:pt>
                <c:pt idx="14560">
                  <c:v>393.371990790393</c:v>
                </c:pt>
                <c:pt idx="14561">
                  <c:v>393.36427201151099</c:v>
                </c:pt>
                <c:pt idx="14562">
                  <c:v>393.36381657367002</c:v>
                </c:pt>
                <c:pt idx="14563">
                  <c:v>393.363716667223</c:v>
                </c:pt>
                <c:pt idx="14564">
                  <c:v>393.353224417158</c:v>
                </c:pt>
                <c:pt idx="14565">
                  <c:v>393.343634987477</c:v>
                </c:pt>
                <c:pt idx="14566">
                  <c:v>393.33940290784699</c:v>
                </c:pt>
                <c:pt idx="14567">
                  <c:v>393.33902582138103</c:v>
                </c:pt>
                <c:pt idx="14568">
                  <c:v>393.33286596407902</c:v>
                </c:pt>
                <c:pt idx="14569">
                  <c:v>393.32993496567201</c:v>
                </c:pt>
                <c:pt idx="14570">
                  <c:v>393.32274945058202</c:v>
                </c:pt>
                <c:pt idx="14571">
                  <c:v>393.32202751215698</c:v>
                </c:pt>
                <c:pt idx="14572">
                  <c:v>393.314326553699</c:v>
                </c:pt>
                <c:pt idx="14573">
                  <c:v>393.31160161973997</c:v>
                </c:pt>
                <c:pt idx="14574">
                  <c:v>393.31092487857501</c:v>
                </c:pt>
                <c:pt idx="14575">
                  <c:v>393.30712714307901</c:v>
                </c:pt>
                <c:pt idx="14576">
                  <c:v>393.30429297302499</c:v>
                </c:pt>
                <c:pt idx="14577">
                  <c:v>393.29308606519203</c:v>
                </c:pt>
                <c:pt idx="14578">
                  <c:v>393.27952685471001</c:v>
                </c:pt>
                <c:pt idx="14579">
                  <c:v>393.274859609918</c:v>
                </c:pt>
                <c:pt idx="14580">
                  <c:v>393.26808607331401</c:v>
                </c:pt>
                <c:pt idx="14581">
                  <c:v>393.26761281081201</c:v>
                </c:pt>
                <c:pt idx="14582">
                  <c:v>393.26748318639198</c:v>
                </c:pt>
                <c:pt idx="14583">
                  <c:v>393.264992069313</c:v>
                </c:pt>
                <c:pt idx="14584">
                  <c:v>393.25779350767198</c:v>
                </c:pt>
                <c:pt idx="14585">
                  <c:v>393.24333585756398</c:v>
                </c:pt>
                <c:pt idx="14586">
                  <c:v>393.24093795245602</c:v>
                </c:pt>
                <c:pt idx="14587">
                  <c:v>393.24079838164101</c:v>
                </c:pt>
                <c:pt idx="14588">
                  <c:v>393.228173082409</c:v>
                </c:pt>
                <c:pt idx="14589">
                  <c:v>393.220224345703</c:v>
                </c:pt>
                <c:pt idx="14590">
                  <c:v>393.21410200084802</c:v>
                </c:pt>
                <c:pt idx="14591">
                  <c:v>393.19842107653199</c:v>
                </c:pt>
                <c:pt idx="14592">
                  <c:v>393.19544160302399</c:v>
                </c:pt>
                <c:pt idx="14593">
                  <c:v>393.19459154445201</c:v>
                </c:pt>
                <c:pt idx="14594">
                  <c:v>393.19191815849001</c:v>
                </c:pt>
                <c:pt idx="14595">
                  <c:v>393.18772216684499</c:v>
                </c:pt>
                <c:pt idx="14596">
                  <c:v>393.17847744637902</c:v>
                </c:pt>
                <c:pt idx="14597">
                  <c:v>393.17544184771401</c:v>
                </c:pt>
                <c:pt idx="14598">
                  <c:v>393.17348536712802</c:v>
                </c:pt>
                <c:pt idx="14599">
                  <c:v>393.161737982673</c:v>
                </c:pt>
                <c:pt idx="14600">
                  <c:v>393.14720914314199</c:v>
                </c:pt>
                <c:pt idx="14601">
                  <c:v>393.14631782149002</c:v>
                </c:pt>
                <c:pt idx="14602">
                  <c:v>393.14631756361598</c:v>
                </c:pt>
                <c:pt idx="14603">
                  <c:v>393.14631425385801</c:v>
                </c:pt>
                <c:pt idx="14604">
                  <c:v>393.14463343368999</c:v>
                </c:pt>
                <c:pt idx="14605">
                  <c:v>393.135856488976</c:v>
                </c:pt>
                <c:pt idx="14606">
                  <c:v>393.12661667507399</c:v>
                </c:pt>
                <c:pt idx="14607">
                  <c:v>393.12079154653298</c:v>
                </c:pt>
                <c:pt idx="14608">
                  <c:v>393.12061431964702</c:v>
                </c:pt>
                <c:pt idx="14609">
                  <c:v>393.119833581374</c:v>
                </c:pt>
                <c:pt idx="14610">
                  <c:v>393.11789558961698</c:v>
                </c:pt>
                <c:pt idx="14611">
                  <c:v>393.11726578357701</c:v>
                </c:pt>
                <c:pt idx="14612">
                  <c:v>393.11476527550701</c:v>
                </c:pt>
                <c:pt idx="14613">
                  <c:v>393.10942423385501</c:v>
                </c:pt>
                <c:pt idx="14614">
                  <c:v>393.10351057245998</c:v>
                </c:pt>
                <c:pt idx="14615">
                  <c:v>393.10188720251398</c:v>
                </c:pt>
                <c:pt idx="14616">
                  <c:v>393.09783192444002</c:v>
                </c:pt>
                <c:pt idx="14617">
                  <c:v>393.08290817124498</c:v>
                </c:pt>
                <c:pt idx="14618">
                  <c:v>393.07786474791101</c:v>
                </c:pt>
                <c:pt idx="14619">
                  <c:v>393.06477151451003</c:v>
                </c:pt>
                <c:pt idx="14620">
                  <c:v>393.05973354111001</c:v>
                </c:pt>
                <c:pt idx="14621">
                  <c:v>393.05469487510197</c:v>
                </c:pt>
                <c:pt idx="14622">
                  <c:v>393.03184305877301</c:v>
                </c:pt>
                <c:pt idx="14623">
                  <c:v>393.02354090877202</c:v>
                </c:pt>
                <c:pt idx="14624">
                  <c:v>393.02169915355699</c:v>
                </c:pt>
                <c:pt idx="14625">
                  <c:v>393.01180093033503</c:v>
                </c:pt>
                <c:pt idx="14626">
                  <c:v>393.00647090259201</c:v>
                </c:pt>
                <c:pt idx="14627">
                  <c:v>393.00303231221898</c:v>
                </c:pt>
                <c:pt idx="14628">
                  <c:v>392.99586005785397</c:v>
                </c:pt>
                <c:pt idx="14629">
                  <c:v>392.97911029570901</c:v>
                </c:pt>
                <c:pt idx="14630">
                  <c:v>392.97726334743101</c:v>
                </c:pt>
                <c:pt idx="14631">
                  <c:v>392.97592625020701</c:v>
                </c:pt>
                <c:pt idx="14632">
                  <c:v>392.97352731918102</c:v>
                </c:pt>
                <c:pt idx="14633">
                  <c:v>392.97200267699202</c:v>
                </c:pt>
                <c:pt idx="14634">
                  <c:v>392.95860881715498</c:v>
                </c:pt>
                <c:pt idx="14635">
                  <c:v>392.95160814535899</c:v>
                </c:pt>
                <c:pt idx="14636">
                  <c:v>392.95112163719301</c:v>
                </c:pt>
                <c:pt idx="14637">
                  <c:v>392.950963172738</c:v>
                </c:pt>
                <c:pt idx="14638">
                  <c:v>392.95081784742399</c:v>
                </c:pt>
                <c:pt idx="14639">
                  <c:v>392.94891850018098</c:v>
                </c:pt>
                <c:pt idx="14640">
                  <c:v>392.93899730854599</c:v>
                </c:pt>
                <c:pt idx="14641">
                  <c:v>392.93899730854599</c:v>
                </c:pt>
                <c:pt idx="14642">
                  <c:v>392.93899730854599</c:v>
                </c:pt>
                <c:pt idx="14643">
                  <c:v>392.93899730854599</c:v>
                </c:pt>
                <c:pt idx="14644">
                  <c:v>392.93803109606199</c:v>
                </c:pt>
                <c:pt idx="14645">
                  <c:v>392.92612782931297</c:v>
                </c:pt>
                <c:pt idx="14646">
                  <c:v>392.91667072167598</c:v>
                </c:pt>
                <c:pt idx="14647">
                  <c:v>392.91258018850402</c:v>
                </c:pt>
                <c:pt idx="14648">
                  <c:v>392.91227922655401</c:v>
                </c:pt>
                <c:pt idx="14649">
                  <c:v>392.90208795400798</c:v>
                </c:pt>
                <c:pt idx="14650">
                  <c:v>392.888335391716</c:v>
                </c:pt>
                <c:pt idx="14651">
                  <c:v>392.88729992960702</c:v>
                </c:pt>
                <c:pt idx="14652">
                  <c:v>392.88587439014901</c:v>
                </c:pt>
                <c:pt idx="14653">
                  <c:v>392.87825411828101</c:v>
                </c:pt>
                <c:pt idx="14654">
                  <c:v>392.87763880421198</c:v>
                </c:pt>
                <c:pt idx="14655">
                  <c:v>392.87629059978798</c:v>
                </c:pt>
                <c:pt idx="14656">
                  <c:v>392.87288820975101</c:v>
                </c:pt>
                <c:pt idx="14657">
                  <c:v>392.87107143868002</c:v>
                </c:pt>
                <c:pt idx="14658">
                  <c:v>392.86047549928099</c:v>
                </c:pt>
                <c:pt idx="14659">
                  <c:v>392.85416110574101</c:v>
                </c:pt>
                <c:pt idx="14660">
                  <c:v>392.85012360945598</c:v>
                </c:pt>
                <c:pt idx="14661">
                  <c:v>392.84970317770302</c:v>
                </c:pt>
                <c:pt idx="14662">
                  <c:v>392.84358369222002</c:v>
                </c:pt>
                <c:pt idx="14663">
                  <c:v>392.83045897313502</c:v>
                </c:pt>
                <c:pt idx="14664">
                  <c:v>392.824582558212</c:v>
                </c:pt>
                <c:pt idx="14665">
                  <c:v>392.81490355413598</c:v>
                </c:pt>
                <c:pt idx="14666">
                  <c:v>392.81131479746898</c:v>
                </c:pt>
                <c:pt idx="14667">
                  <c:v>392.801851168832</c:v>
                </c:pt>
                <c:pt idx="14668">
                  <c:v>392.799792179912</c:v>
                </c:pt>
                <c:pt idx="14669">
                  <c:v>392.79526259222001</c:v>
                </c:pt>
                <c:pt idx="14670">
                  <c:v>392.79143275260799</c:v>
                </c:pt>
                <c:pt idx="14671">
                  <c:v>392.786827406246</c:v>
                </c:pt>
                <c:pt idx="14672">
                  <c:v>392.78076854526898</c:v>
                </c:pt>
                <c:pt idx="14673">
                  <c:v>392.77885829143702</c:v>
                </c:pt>
                <c:pt idx="14674">
                  <c:v>392.77593969562298</c:v>
                </c:pt>
                <c:pt idx="14675">
                  <c:v>392.774706878666</c:v>
                </c:pt>
                <c:pt idx="14676">
                  <c:v>392.765794366656</c:v>
                </c:pt>
                <c:pt idx="14677">
                  <c:v>392.765468958974</c:v>
                </c:pt>
                <c:pt idx="14678">
                  <c:v>392.76302379212899</c:v>
                </c:pt>
                <c:pt idx="14679">
                  <c:v>392.76153193315099</c:v>
                </c:pt>
                <c:pt idx="14680">
                  <c:v>392.75859356937798</c:v>
                </c:pt>
                <c:pt idx="14681">
                  <c:v>392.75711190782999</c:v>
                </c:pt>
                <c:pt idx="14682">
                  <c:v>392.75646459800203</c:v>
                </c:pt>
                <c:pt idx="14683">
                  <c:v>392.75336069869599</c:v>
                </c:pt>
                <c:pt idx="14684">
                  <c:v>392.75203220069602</c:v>
                </c:pt>
                <c:pt idx="14685">
                  <c:v>392.74350760271898</c:v>
                </c:pt>
                <c:pt idx="14686">
                  <c:v>392.74276067958198</c:v>
                </c:pt>
                <c:pt idx="14687">
                  <c:v>392.74229775780498</c:v>
                </c:pt>
                <c:pt idx="14688">
                  <c:v>392.72757172987099</c:v>
                </c:pt>
                <c:pt idx="14689">
                  <c:v>392.72627344815203</c:v>
                </c:pt>
                <c:pt idx="14690">
                  <c:v>392.72495121983201</c:v>
                </c:pt>
                <c:pt idx="14691">
                  <c:v>392.72076354170298</c:v>
                </c:pt>
                <c:pt idx="14692">
                  <c:v>392.72048764508298</c:v>
                </c:pt>
                <c:pt idx="14693">
                  <c:v>392.717361127316</c:v>
                </c:pt>
                <c:pt idx="14694">
                  <c:v>392.71270430715902</c:v>
                </c:pt>
                <c:pt idx="14695">
                  <c:v>392.71214436107101</c:v>
                </c:pt>
                <c:pt idx="14696">
                  <c:v>392.71150613936601</c:v>
                </c:pt>
                <c:pt idx="14697">
                  <c:v>392.70473659068102</c:v>
                </c:pt>
                <c:pt idx="14698">
                  <c:v>392.70248655059299</c:v>
                </c:pt>
                <c:pt idx="14699">
                  <c:v>392.69945860323202</c:v>
                </c:pt>
                <c:pt idx="14700">
                  <c:v>392.694858016929</c:v>
                </c:pt>
                <c:pt idx="14701">
                  <c:v>392.69425041772303</c:v>
                </c:pt>
                <c:pt idx="14702">
                  <c:v>392.69123909073602</c:v>
                </c:pt>
                <c:pt idx="14703">
                  <c:v>392.68470390893202</c:v>
                </c:pt>
                <c:pt idx="14704">
                  <c:v>392.68248641907797</c:v>
                </c:pt>
                <c:pt idx="14705">
                  <c:v>392.67702971130302</c:v>
                </c:pt>
                <c:pt idx="14706">
                  <c:v>392.66576688599702</c:v>
                </c:pt>
                <c:pt idx="14707">
                  <c:v>392.66486711217698</c:v>
                </c:pt>
                <c:pt idx="14708">
                  <c:v>392.66299319822002</c:v>
                </c:pt>
                <c:pt idx="14709">
                  <c:v>392.66290636003299</c:v>
                </c:pt>
                <c:pt idx="14710">
                  <c:v>392.66108963107501</c:v>
                </c:pt>
                <c:pt idx="14711">
                  <c:v>392.65707953608103</c:v>
                </c:pt>
                <c:pt idx="14712">
                  <c:v>392.64719653323903</c:v>
                </c:pt>
                <c:pt idx="14713">
                  <c:v>392.64689209558202</c:v>
                </c:pt>
                <c:pt idx="14714">
                  <c:v>392.64660657479197</c:v>
                </c:pt>
                <c:pt idx="14715">
                  <c:v>392.64512378824298</c:v>
                </c:pt>
                <c:pt idx="14716">
                  <c:v>392.64244159327501</c:v>
                </c:pt>
                <c:pt idx="14717">
                  <c:v>392.64238182733698</c:v>
                </c:pt>
                <c:pt idx="14718">
                  <c:v>392.61883896146497</c:v>
                </c:pt>
                <c:pt idx="14719">
                  <c:v>392.61742736296497</c:v>
                </c:pt>
                <c:pt idx="14720">
                  <c:v>392.61732318830599</c:v>
                </c:pt>
                <c:pt idx="14721">
                  <c:v>392.60788777711201</c:v>
                </c:pt>
                <c:pt idx="14722">
                  <c:v>392.59993674520098</c:v>
                </c:pt>
                <c:pt idx="14723">
                  <c:v>392.59779029601498</c:v>
                </c:pt>
                <c:pt idx="14724">
                  <c:v>392.58757683829998</c:v>
                </c:pt>
                <c:pt idx="14725">
                  <c:v>392.58605559671997</c:v>
                </c:pt>
                <c:pt idx="14726">
                  <c:v>392.58021471039501</c:v>
                </c:pt>
                <c:pt idx="14727">
                  <c:v>392.56866411763502</c:v>
                </c:pt>
                <c:pt idx="14728">
                  <c:v>392.55690434347201</c:v>
                </c:pt>
                <c:pt idx="14729">
                  <c:v>392.55465557070698</c:v>
                </c:pt>
                <c:pt idx="14730">
                  <c:v>392.54100980367599</c:v>
                </c:pt>
                <c:pt idx="14731">
                  <c:v>392.53692770446099</c:v>
                </c:pt>
                <c:pt idx="14732">
                  <c:v>392.53496465831103</c:v>
                </c:pt>
                <c:pt idx="14733">
                  <c:v>392.53142636790801</c:v>
                </c:pt>
                <c:pt idx="14734">
                  <c:v>392.52197865616802</c:v>
                </c:pt>
                <c:pt idx="14735">
                  <c:v>392.52152875822799</c:v>
                </c:pt>
                <c:pt idx="14736">
                  <c:v>392.51891981330999</c:v>
                </c:pt>
                <c:pt idx="14737">
                  <c:v>392.51889337740198</c:v>
                </c:pt>
                <c:pt idx="14738">
                  <c:v>392.51234484683698</c:v>
                </c:pt>
                <c:pt idx="14739">
                  <c:v>392.504044217993</c:v>
                </c:pt>
                <c:pt idx="14740">
                  <c:v>392.49955284651099</c:v>
                </c:pt>
                <c:pt idx="14741">
                  <c:v>392.49585202651502</c:v>
                </c:pt>
                <c:pt idx="14742">
                  <c:v>392.49149180435501</c:v>
                </c:pt>
                <c:pt idx="14743">
                  <c:v>392.48869707898399</c:v>
                </c:pt>
                <c:pt idx="14744">
                  <c:v>392.47110608690701</c:v>
                </c:pt>
                <c:pt idx="14745">
                  <c:v>392.45251464061897</c:v>
                </c:pt>
                <c:pt idx="14746">
                  <c:v>392.43863207364399</c:v>
                </c:pt>
                <c:pt idx="14747">
                  <c:v>392.43472854964102</c:v>
                </c:pt>
                <c:pt idx="14748">
                  <c:v>392.43334216522197</c:v>
                </c:pt>
                <c:pt idx="14749">
                  <c:v>392.41362346951701</c:v>
                </c:pt>
                <c:pt idx="14750">
                  <c:v>392.41316080373002</c:v>
                </c:pt>
                <c:pt idx="14751">
                  <c:v>392.411544865417</c:v>
                </c:pt>
                <c:pt idx="14752">
                  <c:v>392.410817716667</c:v>
                </c:pt>
                <c:pt idx="14753">
                  <c:v>392.40890866868398</c:v>
                </c:pt>
                <c:pt idx="14754">
                  <c:v>392.40629295527299</c:v>
                </c:pt>
                <c:pt idx="14755">
                  <c:v>392.40278027901599</c:v>
                </c:pt>
                <c:pt idx="14756">
                  <c:v>392.39791356232098</c:v>
                </c:pt>
                <c:pt idx="14757">
                  <c:v>392.38724414055503</c:v>
                </c:pt>
                <c:pt idx="14758">
                  <c:v>392.38139348685399</c:v>
                </c:pt>
                <c:pt idx="14759">
                  <c:v>392.37525350752401</c:v>
                </c:pt>
                <c:pt idx="14760">
                  <c:v>392.35634031449803</c:v>
                </c:pt>
                <c:pt idx="14761">
                  <c:v>392.34651277526899</c:v>
                </c:pt>
                <c:pt idx="14762">
                  <c:v>392.33690437984001</c:v>
                </c:pt>
                <c:pt idx="14763">
                  <c:v>392.33483220234399</c:v>
                </c:pt>
                <c:pt idx="14764">
                  <c:v>392.33033669403198</c:v>
                </c:pt>
                <c:pt idx="14765">
                  <c:v>392.32732330905202</c:v>
                </c:pt>
                <c:pt idx="14766">
                  <c:v>392.31913520913298</c:v>
                </c:pt>
                <c:pt idx="14767">
                  <c:v>392.31658368981903</c:v>
                </c:pt>
                <c:pt idx="14768">
                  <c:v>392.31408768198202</c:v>
                </c:pt>
                <c:pt idx="14769">
                  <c:v>392.31268164168699</c:v>
                </c:pt>
                <c:pt idx="14770">
                  <c:v>392.31009857189702</c:v>
                </c:pt>
                <c:pt idx="14771">
                  <c:v>392.30741084583701</c:v>
                </c:pt>
                <c:pt idx="14772">
                  <c:v>392.304445492215</c:v>
                </c:pt>
                <c:pt idx="14773">
                  <c:v>392.300692527774</c:v>
                </c:pt>
                <c:pt idx="14774">
                  <c:v>392.27448582871602</c:v>
                </c:pt>
                <c:pt idx="14775">
                  <c:v>392.26652743958698</c:v>
                </c:pt>
                <c:pt idx="14776">
                  <c:v>392.25213784877701</c:v>
                </c:pt>
                <c:pt idx="14777">
                  <c:v>392.24736551101699</c:v>
                </c:pt>
                <c:pt idx="14778">
                  <c:v>392.24470480979397</c:v>
                </c:pt>
                <c:pt idx="14779">
                  <c:v>392.24251284599802</c:v>
                </c:pt>
                <c:pt idx="14780">
                  <c:v>392.22844058204703</c:v>
                </c:pt>
                <c:pt idx="14781">
                  <c:v>392.22065454503598</c:v>
                </c:pt>
                <c:pt idx="14782">
                  <c:v>392.215729195493</c:v>
                </c:pt>
                <c:pt idx="14783">
                  <c:v>392.21282109173501</c:v>
                </c:pt>
                <c:pt idx="14784">
                  <c:v>392.21067980951</c:v>
                </c:pt>
                <c:pt idx="14785">
                  <c:v>392.20632236105001</c:v>
                </c:pt>
                <c:pt idx="14786">
                  <c:v>392.20603898205502</c:v>
                </c:pt>
                <c:pt idx="14787">
                  <c:v>392.199865023668</c:v>
                </c:pt>
                <c:pt idx="14788">
                  <c:v>392.19031583193402</c:v>
                </c:pt>
                <c:pt idx="14789">
                  <c:v>392.19025074053502</c:v>
                </c:pt>
                <c:pt idx="14790">
                  <c:v>392.15318576585798</c:v>
                </c:pt>
                <c:pt idx="14791">
                  <c:v>392.148823653465</c:v>
                </c:pt>
                <c:pt idx="14792">
                  <c:v>392.14312145100598</c:v>
                </c:pt>
                <c:pt idx="14793">
                  <c:v>392.13818404679103</c:v>
                </c:pt>
                <c:pt idx="14794">
                  <c:v>392.13591493307899</c:v>
                </c:pt>
                <c:pt idx="14795">
                  <c:v>392.12671415735701</c:v>
                </c:pt>
                <c:pt idx="14796">
                  <c:v>392.126435933312</c:v>
                </c:pt>
                <c:pt idx="14797">
                  <c:v>392.12263505709097</c:v>
                </c:pt>
                <c:pt idx="14798">
                  <c:v>392.11559525163301</c:v>
                </c:pt>
                <c:pt idx="14799">
                  <c:v>392.11203262523998</c:v>
                </c:pt>
                <c:pt idx="14800">
                  <c:v>392.09847761137797</c:v>
                </c:pt>
                <c:pt idx="14801">
                  <c:v>392.08954352827601</c:v>
                </c:pt>
                <c:pt idx="14802">
                  <c:v>392.08413382895401</c:v>
                </c:pt>
                <c:pt idx="14803">
                  <c:v>392.08276310242098</c:v>
                </c:pt>
                <c:pt idx="14804">
                  <c:v>392.08021834452802</c:v>
                </c:pt>
                <c:pt idx="14805">
                  <c:v>392.08012416228098</c:v>
                </c:pt>
                <c:pt idx="14806">
                  <c:v>392.07085878813803</c:v>
                </c:pt>
                <c:pt idx="14807">
                  <c:v>392.06823040259098</c:v>
                </c:pt>
                <c:pt idx="14808">
                  <c:v>392.06773697827902</c:v>
                </c:pt>
                <c:pt idx="14809">
                  <c:v>392.06211934834801</c:v>
                </c:pt>
                <c:pt idx="14810">
                  <c:v>392.05957930101101</c:v>
                </c:pt>
                <c:pt idx="14811">
                  <c:v>392.05507052511302</c:v>
                </c:pt>
                <c:pt idx="14812">
                  <c:v>392.04052781872298</c:v>
                </c:pt>
                <c:pt idx="14813">
                  <c:v>392.03388724662199</c:v>
                </c:pt>
                <c:pt idx="14814">
                  <c:v>392.03205737124603</c:v>
                </c:pt>
                <c:pt idx="14815">
                  <c:v>392.00719684736799</c:v>
                </c:pt>
                <c:pt idx="14816">
                  <c:v>391.99800567942401</c:v>
                </c:pt>
                <c:pt idx="14817">
                  <c:v>391.98708611437598</c:v>
                </c:pt>
                <c:pt idx="14818">
                  <c:v>391.97994209220002</c:v>
                </c:pt>
                <c:pt idx="14819">
                  <c:v>391.97742494223399</c:v>
                </c:pt>
                <c:pt idx="14820">
                  <c:v>391.95231938455998</c:v>
                </c:pt>
                <c:pt idx="14821">
                  <c:v>391.94273140328397</c:v>
                </c:pt>
                <c:pt idx="14822">
                  <c:v>391.93652611162798</c:v>
                </c:pt>
                <c:pt idx="14823">
                  <c:v>391.93272360134699</c:v>
                </c:pt>
                <c:pt idx="14824">
                  <c:v>391.91943010323399</c:v>
                </c:pt>
                <c:pt idx="14825">
                  <c:v>391.90540027304797</c:v>
                </c:pt>
                <c:pt idx="14826">
                  <c:v>391.89632154920503</c:v>
                </c:pt>
                <c:pt idx="14827">
                  <c:v>391.89603305967199</c:v>
                </c:pt>
                <c:pt idx="14828">
                  <c:v>391.89175305432201</c:v>
                </c:pt>
                <c:pt idx="14829">
                  <c:v>391.88428778354699</c:v>
                </c:pt>
                <c:pt idx="14830">
                  <c:v>391.87571398477201</c:v>
                </c:pt>
                <c:pt idx="14831">
                  <c:v>391.86985008711798</c:v>
                </c:pt>
                <c:pt idx="14832">
                  <c:v>391.86682286643099</c:v>
                </c:pt>
                <c:pt idx="14833">
                  <c:v>391.86013305309501</c:v>
                </c:pt>
                <c:pt idx="14834">
                  <c:v>391.85989144012399</c:v>
                </c:pt>
                <c:pt idx="14835">
                  <c:v>391.85980537481299</c:v>
                </c:pt>
                <c:pt idx="14836">
                  <c:v>391.85362750989901</c:v>
                </c:pt>
                <c:pt idx="14837">
                  <c:v>391.85280722133001</c:v>
                </c:pt>
                <c:pt idx="14838">
                  <c:v>391.84210454669198</c:v>
                </c:pt>
                <c:pt idx="14839">
                  <c:v>391.839658123346</c:v>
                </c:pt>
                <c:pt idx="14840">
                  <c:v>391.838685234651</c:v>
                </c:pt>
                <c:pt idx="14841">
                  <c:v>391.82442531033098</c:v>
                </c:pt>
                <c:pt idx="14842">
                  <c:v>391.819959785165</c:v>
                </c:pt>
                <c:pt idx="14843">
                  <c:v>391.79762848127899</c:v>
                </c:pt>
                <c:pt idx="14844">
                  <c:v>391.78023192553201</c:v>
                </c:pt>
                <c:pt idx="14845">
                  <c:v>391.77125963172602</c:v>
                </c:pt>
                <c:pt idx="14846">
                  <c:v>391.75712472847601</c:v>
                </c:pt>
                <c:pt idx="14847">
                  <c:v>391.75684334128101</c:v>
                </c:pt>
                <c:pt idx="14848">
                  <c:v>391.75325746812098</c:v>
                </c:pt>
                <c:pt idx="14849">
                  <c:v>391.74435849542903</c:v>
                </c:pt>
                <c:pt idx="14850">
                  <c:v>391.74150669754999</c:v>
                </c:pt>
                <c:pt idx="14851">
                  <c:v>391.72549335877397</c:v>
                </c:pt>
                <c:pt idx="14852">
                  <c:v>391.72210989631202</c:v>
                </c:pt>
                <c:pt idx="14853">
                  <c:v>391.70373917880403</c:v>
                </c:pt>
                <c:pt idx="14854">
                  <c:v>391.68711546370702</c:v>
                </c:pt>
                <c:pt idx="14855">
                  <c:v>391.67986620151601</c:v>
                </c:pt>
                <c:pt idx="14856">
                  <c:v>391.66599141213101</c:v>
                </c:pt>
                <c:pt idx="14857">
                  <c:v>391.652867069965</c:v>
                </c:pt>
                <c:pt idx="14858">
                  <c:v>391.65253171997199</c:v>
                </c:pt>
                <c:pt idx="14859">
                  <c:v>391.65224824425297</c:v>
                </c:pt>
                <c:pt idx="14860">
                  <c:v>391.65223810853001</c:v>
                </c:pt>
                <c:pt idx="14861">
                  <c:v>391.65189489656302</c:v>
                </c:pt>
                <c:pt idx="14862">
                  <c:v>391.61361885967398</c:v>
                </c:pt>
                <c:pt idx="14863">
                  <c:v>391.58633206822401</c:v>
                </c:pt>
                <c:pt idx="14864">
                  <c:v>391.57294789374498</c:v>
                </c:pt>
                <c:pt idx="14865">
                  <c:v>391.56555318500602</c:v>
                </c:pt>
                <c:pt idx="14866">
                  <c:v>391.56030178361999</c:v>
                </c:pt>
                <c:pt idx="14867">
                  <c:v>391.54915881160099</c:v>
                </c:pt>
                <c:pt idx="14868">
                  <c:v>391.53593504406098</c:v>
                </c:pt>
                <c:pt idx="14869">
                  <c:v>391.533671823943</c:v>
                </c:pt>
                <c:pt idx="14870">
                  <c:v>391.527711774061</c:v>
                </c:pt>
                <c:pt idx="14871">
                  <c:v>391.52080350187202</c:v>
                </c:pt>
                <c:pt idx="14872">
                  <c:v>391.517981556064</c:v>
                </c:pt>
                <c:pt idx="14873">
                  <c:v>391.50278635405499</c:v>
                </c:pt>
                <c:pt idx="14874">
                  <c:v>391.49935971983501</c:v>
                </c:pt>
                <c:pt idx="14875">
                  <c:v>391.49252074699302</c:v>
                </c:pt>
                <c:pt idx="14876">
                  <c:v>391.49166539682398</c:v>
                </c:pt>
                <c:pt idx="14877">
                  <c:v>391.48765290060402</c:v>
                </c:pt>
                <c:pt idx="14878">
                  <c:v>391.47593544658702</c:v>
                </c:pt>
                <c:pt idx="14879">
                  <c:v>391.46400467728103</c:v>
                </c:pt>
                <c:pt idx="14880">
                  <c:v>391.447264877007</c:v>
                </c:pt>
                <c:pt idx="14881">
                  <c:v>391.442447197837</c:v>
                </c:pt>
                <c:pt idx="14882">
                  <c:v>391.44227582646698</c:v>
                </c:pt>
                <c:pt idx="14883">
                  <c:v>391.44014322035503</c:v>
                </c:pt>
                <c:pt idx="14884">
                  <c:v>391.43866798249297</c:v>
                </c:pt>
                <c:pt idx="14885">
                  <c:v>391.43518943181402</c:v>
                </c:pt>
                <c:pt idx="14886">
                  <c:v>391.43451037464501</c:v>
                </c:pt>
                <c:pt idx="14887">
                  <c:v>391.43419302770002</c:v>
                </c:pt>
                <c:pt idx="14888">
                  <c:v>391.43278542934502</c:v>
                </c:pt>
                <c:pt idx="14889">
                  <c:v>391.43088775105798</c:v>
                </c:pt>
                <c:pt idx="14890">
                  <c:v>391.42182839353302</c:v>
                </c:pt>
                <c:pt idx="14891">
                  <c:v>391.421722466463</c:v>
                </c:pt>
                <c:pt idx="14892">
                  <c:v>391.42130302367701</c:v>
                </c:pt>
                <c:pt idx="14893">
                  <c:v>391.41627852983999</c:v>
                </c:pt>
                <c:pt idx="14894">
                  <c:v>391.41338171117798</c:v>
                </c:pt>
                <c:pt idx="14895">
                  <c:v>391.40048312680602</c:v>
                </c:pt>
                <c:pt idx="14896">
                  <c:v>391.39767381535597</c:v>
                </c:pt>
                <c:pt idx="14897">
                  <c:v>391.38472907139499</c:v>
                </c:pt>
                <c:pt idx="14898">
                  <c:v>391.38447640553602</c:v>
                </c:pt>
                <c:pt idx="14899">
                  <c:v>391.38289761504598</c:v>
                </c:pt>
                <c:pt idx="14900">
                  <c:v>391.37411437610098</c:v>
                </c:pt>
                <c:pt idx="14901">
                  <c:v>391.36996348967398</c:v>
                </c:pt>
                <c:pt idx="14902">
                  <c:v>391.36972796428898</c:v>
                </c:pt>
                <c:pt idx="14903">
                  <c:v>391.368792463754</c:v>
                </c:pt>
                <c:pt idx="14904">
                  <c:v>391.36654144503399</c:v>
                </c:pt>
                <c:pt idx="14905">
                  <c:v>391.31612789213602</c:v>
                </c:pt>
                <c:pt idx="14906">
                  <c:v>391.30756108479898</c:v>
                </c:pt>
                <c:pt idx="14907">
                  <c:v>391.30100783962803</c:v>
                </c:pt>
                <c:pt idx="14908">
                  <c:v>391.299905690721</c:v>
                </c:pt>
                <c:pt idx="14909">
                  <c:v>391.29497646745199</c:v>
                </c:pt>
                <c:pt idx="14910">
                  <c:v>391.29140855287102</c:v>
                </c:pt>
                <c:pt idx="14911">
                  <c:v>391.28979179355798</c:v>
                </c:pt>
                <c:pt idx="14912">
                  <c:v>391.27553868096402</c:v>
                </c:pt>
                <c:pt idx="14913">
                  <c:v>391.27129519624702</c:v>
                </c:pt>
                <c:pt idx="14914">
                  <c:v>391.24302011599798</c:v>
                </c:pt>
                <c:pt idx="14915">
                  <c:v>391.23988678867698</c:v>
                </c:pt>
                <c:pt idx="14916">
                  <c:v>391.238124448321</c:v>
                </c:pt>
                <c:pt idx="14917">
                  <c:v>391.23672958431598</c:v>
                </c:pt>
                <c:pt idx="14918">
                  <c:v>391.234468797933</c:v>
                </c:pt>
                <c:pt idx="14919">
                  <c:v>391.23210576492102</c:v>
                </c:pt>
                <c:pt idx="14920">
                  <c:v>391.23113555322698</c:v>
                </c:pt>
                <c:pt idx="14921">
                  <c:v>391.230718147272</c:v>
                </c:pt>
                <c:pt idx="14922">
                  <c:v>391.22943796234398</c:v>
                </c:pt>
                <c:pt idx="14923">
                  <c:v>391.22942595696099</c:v>
                </c:pt>
                <c:pt idx="14924">
                  <c:v>391.22841437104199</c:v>
                </c:pt>
                <c:pt idx="14925">
                  <c:v>391.22735136117302</c:v>
                </c:pt>
                <c:pt idx="14926">
                  <c:v>391.22648404905902</c:v>
                </c:pt>
                <c:pt idx="14927">
                  <c:v>391.21887253300298</c:v>
                </c:pt>
                <c:pt idx="14928">
                  <c:v>391.21753588434802</c:v>
                </c:pt>
                <c:pt idx="14929">
                  <c:v>391.21481695055002</c:v>
                </c:pt>
                <c:pt idx="14930">
                  <c:v>391.214785340932</c:v>
                </c:pt>
                <c:pt idx="14931">
                  <c:v>391.21454832488701</c:v>
                </c:pt>
                <c:pt idx="14932">
                  <c:v>391.21420006383403</c:v>
                </c:pt>
                <c:pt idx="14933">
                  <c:v>391.21224445136198</c:v>
                </c:pt>
                <c:pt idx="14934">
                  <c:v>391.20684559340901</c:v>
                </c:pt>
                <c:pt idx="14935">
                  <c:v>391.20390510880998</c:v>
                </c:pt>
                <c:pt idx="14936">
                  <c:v>391.15762796396501</c:v>
                </c:pt>
                <c:pt idx="14937">
                  <c:v>391.14824591276499</c:v>
                </c:pt>
                <c:pt idx="14938">
                  <c:v>391.13935430651799</c:v>
                </c:pt>
                <c:pt idx="14939">
                  <c:v>391.13068081610498</c:v>
                </c:pt>
                <c:pt idx="14940">
                  <c:v>391.11274850835002</c:v>
                </c:pt>
                <c:pt idx="14941">
                  <c:v>391.11087049103799</c:v>
                </c:pt>
                <c:pt idx="14942">
                  <c:v>391.10859444061299</c:v>
                </c:pt>
                <c:pt idx="14943">
                  <c:v>391.10554989876903</c:v>
                </c:pt>
                <c:pt idx="14944">
                  <c:v>391.10425669853601</c:v>
                </c:pt>
                <c:pt idx="14945">
                  <c:v>391.08548639503499</c:v>
                </c:pt>
                <c:pt idx="14946">
                  <c:v>391.07696718060203</c:v>
                </c:pt>
                <c:pt idx="14947">
                  <c:v>391.06088657724302</c:v>
                </c:pt>
                <c:pt idx="14948">
                  <c:v>391.05009788265397</c:v>
                </c:pt>
                <c:pt idx="14949">
                  <c:v>391.04910667026797</c:v>
                </c:pt>
                <c:pt idx="14950">
                  <c:v>391.03042872092198</c:v>
                </c:pt>
                <c:pt idx="14951">
                  <c:v>391.026847120105</c:v>
                </c:pt>
                <c:pt idx="14952">
                  <c:v>391.02648727572898</c:v>
                </c:pt>
                <c:pt idx="14953">
                  <c:v>391.02164104688501</c:v>
                </c:pt>
                <c:pt idx="14954">
                  <c:v>391.012879148661</c:v>
                </c:pt>
                <c:pt idx="14955">
                  <c:v>391.01215056996</c:v>
                </c:pt>
                <c:pt idx="14956">
                  <c:v>391.00914599369901</c:v>
                </c:pt>
                <c:pt idx="14957">
                  <c:v>390.99858955940198</c:v>
                </c:pt>
                <c:pt idx="14958">
                  <c:v>390.99018699560099</c:v>
                </c:pt>
                <c:pt idx="14959">
                  <c:v>390.98911093818498</c:v>
                </c:pt>
                <c:pt idx="14960">
                  <c:v>390.97819323232301</c:v>
                </c:pt>
                <c:pt idx="14961">
                  <c:v>390.95071159395701</c:v>
                </c:pt>
                <c:pt idx="14962">
                  <c:v>390.94070675683997</c:v>
                </c:pt>
                <c:pt idx="14963">
                  <c:v>390.93222205282501</c:v>
                </c:pt>
                <c:pt idx="14964">
                  <c:v>390.930242207699</c:v>
                </c:pt>
                <c:pt idx="14965">
                  <c:v>390.92643345805499</c:v>
                </c:pt>
                <c:pt idx="14966">
                  <c:v>390.92027795699499</c:v>
                </c:pt>
                <c:pt idx="14967">
                  <c:v>390.91420631122799</c:v>
                </c:pt>
                <c:pt idx="14968">
                  <c:v>390.903068850556</c:v>
                </c:pt>
                <c:pt idx="14969">
                  <c:v>390.89620543940998</c:v>
                </c:pt>
                <c:pt idx="14970">
                  <c:v>390.87755095009499</c:v>
                </c:pt>
                <c:pt idx="14971">
                  <c:v>390.863726196644</c:v>
                </c:pt>
                <c:pt idx="14972">
                  <c:v>390.85452907850299</c:v>
                </c:pt>
                <c:pt idx="14973">
                  <c:v>390.85179958763501</c:v>
                </c:pt>
                <c:pt idx="14974">
                  <c:v>390.850944083949</c:v>
                </c:pt>
                <c:pt idx="14975">
                  <c:v>390.848746684974</c:v>
                </c:pt>
                <c:pt idx="14976">
                  <c:v>390.848550951481</c:v>
                </c:pt>
                <c:pt idx="14977">
                  <c:v>390.84796912492698</c:v>
                </c:pt>
                <c:pt idx="14978">
                  <c:v>390.83967743477399</c:v>
                </c:pt>
                <c:pt idx="14979">
                  <c:v>390.83810748954897</c:v>
                </c:pt>
                <c:pt idx="14980">
                  <c:v>390.83530495875698</c:v>
                </c:pt>
                <c:pt idx="14981">
                  <c:v>390.81468463836899</c:v>
                </c:pt>
                <c:pt idx="14982">
                  <c:v>390.79787595396499</c:v>
                </c:pt>
                <c:pt idx="14983">
                  <c:v>390.78959443591401</c:v>
                </c:pt>
                <c:pt idx="14984">
                  <c:v>390.78537222979799</c:v>
                </c:pt>
                <c:pt idx="14985">
                  <c:v>390.75073001102498</c:v>
                </c:pt>
                <c:pt idx="14986">
                  <c:v>390.73807310899599</c:v>
                </c:pt>
                <c:pt idx="14987">
                  <c:v>390.73609240470898</c:v>
                </c:pt>
                <c:pt idx="14988">
                  <c:v>390.73163633930801</c:v>
                </c:pt>
                <c:pt idx="14989">
                  <c:v>390.72379371870301</c:v>
                </c:pt>
                <c:pt idx="14990">
                  <c:v>390.723597601086</c:v>
                </c:pt>
                <c:pt idx="14991">
                  <c:v>390.721046900006</c:v>
                </c:pt>
                <c:pt idx="14992">
                  <c:v>390.70954475271202</c:v>
                </c:pt>
                <c:pt idx="14993">
                  <c:v>390.70143945426901</c:v>
                </c:pt>
                <c:pt idx="14994">
                  <c:v>390.69548711153197</c:v>
                </c:pt>
                <c:pt idx="14995">
                  <c:v>390.69469495979502</c:v>
                </c:pt>
                <c:pt idx="14996">
                  <c:v>390.68640161379</c:v>
                </c:pt>
                <c:pt idx="14997">
                  <c:v>390.68568917429502</c:v>
                </c:pt>
                <c:pt idx="14998">
                  <c:v>390.683842628555</c:v>
                </c:pt>
                <c:pt idx="14999">
                  <c:v>390.669877353716</c:v>
                </c:pt>
                <c:pt idx="15000">
                  <c:v>390.669470439017</c:v>
                </c:pt>
                <c:pt idx="15001">
                  <c:v>390.66215143939201</c:v>
                </c:pt>
                <c:pt idx="15002">
                  <c:v>390.64300530681601</c:v>
                </c:pt>
                <c:pt idx="15003">
                  <c:v>390.634389761828</c:v>
                </c:pt>
                <c:pt idx="15004">
                  <c:v>390.63119010540998</c:v>
                </c:pt>
                <c:pt idx="15005">
                  <c:v>390.58607454656197</c:v>
                </c:pt>
                <c:pt idx="15006">
                  <c:v>390.58569734644999</c:v>
                </c:pt>
                <c:pt idx="15007">
                  <c:v>390.578140860188</c:v>
                </c:pt>
                <c:pt idx="15008">
                  <c:v>390.56329081675699</c:v>
                </c:pt>
                <c:pt idx="15009">
                  <c:v>390.556777912737</c:v>
                </c:pt>
                <c:pt idx="15010">
                  <c:v>390.55476014309102</c:v>
                </c:pt>
                <c:pt idx="15011">
                  <c:v>390.53208917177199</c:v>
                </c:pt>
                <c:pt idx="15012">
                  <c:v>390.52957320490498</c:v>
                </c:pt>
                <c:pt idx="15013">
                  <c:v>390.52746899479001</c:v>
                </c:pt>
                <c:pt idx="15014">
                  <c:v>390.52309296536998</c:v>
                </c:pt>
                <c:pt idx="15015">
                  <c:v>390.51830082493899</c:v>
                </c:pt>
                <c:pt idx="15016">
                  <c:v>390.51768714870798</c:v>
                </c:pt>
                <c:pt idx="15017">
                  <c:v>390.49961365405397</c:v>
                </c:pt>
                <c:pt idx="15018">
                  <c:v>390.48554025054898</c:v>
                </c:pt>
                <c:pt idx="15019">
                  <c:v>390.48321066748201</c:v>
                </c:pt>
                <c:pt idx="15020">
                  <c:v>390.48084774050398</c:v>
                </c:pt>
                <c:pt idx="15021">
                  <c:v>390.47918118879198</c:v>
                </c:pt>
                <c:pt idx="15022">
                  <c:v>390.46054945095102</c:v>
                </c:pt>
                <c:pt idx="15023">
                  <c:v>390.46028402865397</c:v>
                </c:pt>
                <c:pt idx="15024">
                  <c:v>390.45655887295402</c:v>
                </c:pt>
                <c:pt idx="15025">
                  <c:v>390.45075411197797</c:v>
                </c:pt>
                <c:pt idx="15026">
                  <c:v>390.43820765553198</c:v>
                </c:pt>
                <c:pt idx="15027">
                  <c:v>390.43735861758802</c:v>
                </c:pt>
                <c:pt idx="15028">
                  <c:v>390.433429389303</c:v>
                </c:pt>
                <c:pt idx="15029">
                  <c:v>390.40557411809198</c:v>
                </c:pt>
                <c:pt idx="15030">
                  <c:v>390.39984775632797</c:v>
                </c:pt>
                <c:pt idx="15031">
                  <c:v>390.38618751553599</c:v>
                </c:pt>
                <c:pt idx="15032">
                  <c:v>390.38342243176203</c:v>
                </c:pt>
                <c:pt idx="15033">
                  <c:v>390.38337830455202</c:v>
                </c:pt>
                <c:pt idx="15034">
                  <c:v>390.370205205746</c:v>
                </c:pt>
                <c:pt idx="15035">
                  <c:v>390.36866352773899</c:v>
                </c:pt>
                <c:pt idx="15036">
                  <c:v>390.33169978486598</c:v>
                </c:pt>
                <c:pt idx="15037">
                  <c:v>390.32348266497502</c:v>
                </c:pt>
                <c:pt idx="15038">
                  <c:v>390.30503522150298</c:v>
                </c:pt>
                <c:pt idx="15039">
                  <c:v>390.29337907495699</c:v>
                </c:pt>
                <c:pt idx="15040">
                  <c:v>390.29017395378702</c:v>
                </c:pt>
                <c:pt idx="15041">
                  <c:v>390.27299035283602</c:v>
                </c:pt>
                <c:pt idx="15042">
                  <c:v>390.26974003080198</c:v>
                </c:pt>
                <c:pt idx="15043">
                  <c:v>390.26179502669999</c:v>
                </c:pt>
                <c:pt idx="15044">
                  <c:v>390.24670779956</c:v>
                </c:pt>
                <c:pt idx="15045">
                  <c:v>390.23244551522299</c:v>
                </c:pt>
                <c:pt idx="15046">
                  <c:v>390.22023876992</c:v>
                </c:pt>
                <c:pt idx="15047">
                  <c:v>390.206047043105</c:v>
                </c:pt>
                <c:pt idx="15048">
                  <c:v>390.196921291298</c:v>
                </c:pt>
                <c:pt idx="15049">
                  <c:v>390.19126119322402</c:v>
                </c:pt>
                <c:pt idx="15050">
                  <c:v>390.19086393151701</c:v>
                </c:pt>
                <c:pt idx="15051">
                  <c:v>390.18898398468298</c:v>
                </c:pt>
                <c:pt idx="15052">
                  <c:v>390.18880600387502</c:v>
                </c:pt>
                <c:pt idx="15053">
                  <c:v>390.18778336137501</c:v>
                </c:pt>
                <c:pt idx="15054">
                  <c:v>390.18182882100302</c:v>
                </c:pt>
                <c:pt idx="15055">
                  <c:v>390.15630718895602</c:v>
                </c:pt>
                <c:pt idx="15056">
                  <c:v>390.14997035901501</c:v>
                </c:pt>
                <c:pt idx="15057">
                  <c:v>390.14905687553801</c:v>
                </c:pt>
                <c:pt idx="15058">
                  <c:v>390.14464136990301</c:v>
                </c:pt>
                <c:pt idx="15059">
                  <c:v>390.14072817934903</c:v>
                </c:pt>
                <c:pt idx="15060">
                  <c:v>390.14038000553199</c:v>
                </c:pt>
                <c:pt idx="15061">
                  <c:v>390.137306945288</c:v>
                </c:pt>
                <c:pt idx="15062">
                  <c:v>390.12305688379098</c:v>
                </c:pt>
                <c:pt idx="15063">
                  <c:v>390.11824189827303</c:v>
                </c:pt>
                <c:pt idx="15064">
                  <c:v>390.09966714240602</c:v>
                </c:pt>
                <c:pt idx="15065">
                  <c:v>390.09542187082002</c:v>
                </c:pt>
                <c:pt idx="15066">
                  <c:v>390.07861942314003</c:v>
                </c:pt>
                <c:pt idx="15067">
                  <c:v>390.07710701861299</c:v>
                </c:pt>
                <c:pt idx="15068">
                  <c:v>390.07702064051699</c:v>
                </c:pt>
                <c:pt idx="15069">
                  <c:v>390.074203482668</c:v>
                </c:pt>
                <c:pt idx="15070">
                  <c:v>390.06780022138298</c:v>
                </c:pt>
                <c:pt idx="15071">
                  <c:v>390.06328871200299</c:v>
                </c:pt>
                <c:pt idx="15072">
                  <c:v>390.05136858537497</c:v>
                </c:pt>
                <c:pt idx="15073">
                  <c:v>390.04658741682903</c:v>
                </c:pt>
                <c:pt idx="15074">
                  <c:v>390.04573108215197</c:v>
                </c:pt>
                <c:pt idx="15075">
                  <c:v>390.040923931321</c:v>
                </c:pt>
                <c:pt idx="15076">
                  <c:v>390.03001994584599</c:v>
                </c:pt>
                <c:pt idx="15077">
                  <c:v>390.01994163970602</c:v>
                </c:pt>
                <c:pt idx="15078">
                  <c:v>390.01866275026902</c:v>
                </c:pt>
                <c:pt idx="15079">
                  <c:v>390.01711401413797</c:v>
                </c:pt>
                <c:pt idx="15080">
                  <c:v>390.01270703866902</c:v>
                </c:pt>
                <c:pt idx="15081">
                  <c:v>390.01104841593298</c:v>
                </c:pt>
                <c:pt idx="15082">
                  <c:v>390.001524833102</c:v>
                </c:pt>
                <c:pt idx="15083">
                  <c:v>389.99686435851902</c:v>
                </c:pt>
                <c:pt idx="15084">
                  <c:v>389.99204783213298</c:v>
                </c:pt>
                <c:pt idx="15085">
                  <c:v>389.99096406919</c:v>
                </c:pt>
                <c:pt idx="15086">
                  <c:v>389.99063260216099</c:v>
                </c:pt>
                <c:pt idx="15087">
                  <c:v>389.97838384420601</c:v>
                </c:pt>
                <c:pt idx="15088">
                  <c:v>389.96734559502801</c:v>
                </c:pt>
                <c:pt idx="15089">
                  <c:v>389.96189224221501</c:v>
                </c:pt>
                <c:pt idx="15090">
                  <c:v>389.95792006789799</c:v>
                </c:pt>
                <c:pt idx="15091">
                  <c:v>389.94481947859299</c:v>
                </c:pt>
                <c:pt idx="15092">
                  <c:v>389.93382661529898</c:v>
                </c:pt>
                <c:pt idx="15093">
                  <c:v>389.933702840183</c:v>
                </c:pt>
                <c:pt idx="15094">
                  <c:v>389.92109969733002</c:v>
                </c:pt>
                <c:pt idx="15095">
                  <c:v>389.89515197398998</c:v>
                </c:pt>
                <c:pt idx="15096">
                  <c:v>389.87391659847702</c:v>
                </c:pt>
                <c:pt idx="15097">
                  <c:v>389.867713259227</c:v>
                </c:pt>
                <c:pt idx="15098">
                  <c:v>389.866405169095</c:v>
                </c:pt>
                <c:pt idx="15099">
                  <c:v>389.86436011400701</c:v>
                </c:pt>
                <c:pt idx="15100">
                  <c:v>389.842612600162</c:v>
                </c:pt>
                <c:pt idx="15101">
                  <c:v>389.83971961901699</c:v>
                </c:pt>
                <c:pt idx="15102">
                  <c:v>389.839122763928</c:v>
                </c:pt>
                <c:pt idx="15103">
                  <c:v>389.83314461333498</c:v>
                </c:pt>
                <c:pt idx="15104">
                  <c:v>389.826268678698</c:v>
                </c:pt>
                <c:pt idx="15105">
                  <c:v>389.81525916056</c:v>
                </c:pt>
                <c:pt idx="15106">
                  <c:v>389.81308049998501</c:v>
                </c:pt>
                <c:pt idx="15107">
                  <c:v>389.807522939455</c:v>
                </c:pt>
                <c:pt idx="15108">
                  <c:v>389.789162199668</c:v>
                </c:pt>
                <c:pt idx="15109">
                  <c:v>389.77330788846899</c:v>
                </c:pt>
                <c:pt idx="15110">
                  <c:v>389.76506374388799</c:v>
                </c:pt>
                <c:pt idx="15111">
                  <c:v>389.76393641578699</c:v>
                </c:pt>
                <c:pt idx="15112">
                  <c:v>389.753923778444</c:v>
                </c:pt>
                <c:pt idx="15113">
                  <c:v>389.75280089626699</c:v>
                </c:pt>
                <c:pt idx="15114">
                  <c:v>389.74033874241798</c:v>
                </c:pt>
                <c:pt idx="15115">
                  <c:v>389.735212357855</c:v>
                </c:pt>
                <c:pt idx="15116">
                  <c:v>389.729796556368</c:v>
                </c:pt>
                <c:pt idx="15117">
                  <c:v>389.72551335012798</c:v>
                </c:pt>
                <c:pt idx="15118">
                  <c:v>389.72522012169799</c:v>
                </c:pt>
                <c:pt idx="15119">
                  <c:v>389.71580717676602</c:v>
                </c:pt>
                <c:pt idx="15120">
                  <c:v>389.71149895114797</c:v>
                </c:pt>
                <c:pt idx="15121">
                  <c:v>389.71087528654601</c:v>
                </c:pt>
                <c:pt idx="15122">
                  <c:v>389.70994123130299</c:v>
                </c:pt>
                <c:pt idx="15123">
                  <c:v>389.70983274487298</c:v>
                </c:pt>
                <c:pt idx="15124">
                  <c:v>389.70717342279698</c:v>
                </c:pt>
                <c:pt idx="15125">
                  <c:v>389.69599000351599</c:v>
                </c:pt>
                <c:pt idx="15126">
                  <c:v>389.68703722275001</c:v>
                </c:pt>
                <c:pt idx="15127">
                  <c:v>389.68353318908203</c:v>
                </c:pt>
                <c:pt idx="15128">
                  <c:v>389.67621211487602</c:v>
                </c:pt>
                <c:pt idx="15129">
                  <c:v>389.67159973449202</c:v>
                </c:pt>
                <c:pt idx="15130">
                  <c:v>389.66931504995898</c:v>
                </c:pt>
                <c:pt idx="15131">
                  <c:v>389.66462254792498</c:v>
                </c:pt>
                <c:pt idx="15132">
                  <c:v>389.64549546159299</c:v>
                </c:pt>
                <c:pt idx="15133">
                  <c:v>389.62428749377102</c:v>
                </c:pt>
                <c:pt idx="15134">
                  <c:v>389.61623601456301</c:v>
                </c:pt>
                <c:pt idx="15135">
                  <c:v>389.60446459105401</c:v>
                </c:pt>
                <c:pt idx="15136">
                  <c:v>389.57863816791001</c:v>
                </c:pt>
                <c:pt idx="15137">
                  <c:v>389.57450955903499</c:v>
                </c:pt>
                <c:pt idx="15138">
                  <c:v>389.57129091680002</c:v>
                </c:pt>
                <c:pt idx="15139">
                  <c:v>389.55410446140797</c:v>
                </c:pt>
                <c:pt idx="15140">
                  <c:v>389.53208469847903</c:v>
                </c:pt>
                <c:pt idx="15141">
                  <c:v>389.52411532530198</c:v>
                </c:pt>
                <c:pt idx="15142">
                  <c:v>389.50992672521801</c:v>
                </c:pt>
                <c:pt idx="15143">
                  <c:v>389.50675557415798</c:v>
                </c:pt>
                <c:pt idx="15144">
                  <c:v>389.49181301216402</c:v>
                </c:pt>
                <c:pt idx="15145">
                  <c:v>389.48937259413401</c:v>
                </c:pt>
                <c:pt idx="15146">
                  <c:v>389.48727558572801</c:v>
                </c:pt>
                <c:pt idx="15147">
                  <c:v>389.48667259881699</c:v>
                </c:pt>
                <c:pt idx="15148">
                  <c:v>389.48527259489998</c:v>
                </c:pt>
                <c:pt idx="15149">
                  <c:v>389.48032734311602</c:v>
                </c:pt>
                <c:pt idx="15150">
                  <c:v>389.47597004077602</c:v>
                </c:pt>
                <c:pt idx="15151">
                  <c:v>389.47500475138298</c:v>
                </c:pt>
                <c:pt idx="15152">
                  <c:v>389.46984528710999</c:v>
                </c:pt>
                <c:pt idx="15153">
                  <c:v>389.46792478295799</c:v>
                </c:pt>
                <c:pt idx="15154">
                  <c:v>389.46511387966098</c:v>
                </c:pt>
                <c:pt idx="15155">
                  <c:v>389.46179526978301</c:v>
                </c:pt>
                <c:pt idx="15156">
                  <c:v>389.45630253666098</c:v>
                </c:pt>
                <c:pt idx="15157">
                  <c:v>389.45486563886499</c:v>
                </c:pt>
                <c:pt idx="15158">
                  <c:v>389.44726630160699</c:v>
                </c:pt>
                <c:pt idx="15159">
                  <c:v>389.44508207773799</c:v>
                </c:pt>
                <c:pt idx="15160">
                  <c:v>389.42713381339502</c:v>
                </c:pt>
                <c:pt idx="15161">
                  <c:v>389.42278691860997</c:v>
                </c:pt>
                <c:pt idx="15162">
                  <c:v>389.40652705040299</c:v>
                </c:pt>
                <c:pt idx="15163">
                  <c:v>389.40602325135899</c:v>
                </c:pt>
                <c:pt idx="15164">
                  <c:v>389.39781483118702</c:v>
                </c:pt>
                <c:pt idx="15165">
                  <c:v>389.39326291285403</c:v>
                </c:pt>
                <c:pt idx="15166">
                  <c:v>389.39060273200499</c:v>
                </c:pt>
                <c:pt idx="15167">
                  <c:v>389.390166704134</c:v>
                </c:pt>
                <c:pt idx="15168">
                  <c:v>389.38751004706501</c:v>
                </c:pt>
                <c:pt idx="15169">
                  <c:v>389.381531983564</c:v>
                </c:pt>
                <c:pt idx="15170">
                  <c:v>389.37996007922101</c:v>
                </c:pt>
                <c:pt idx="15171">
                  <c:v>389.37940671740301</c:v>
                </c:pt>
                <c:pt idx="15172">
                  <c:v>389.37883027396401</c:v>
                </c:pt>
                <c:pt idx="15173">
                  <c:v>389.37021379440301</c:v>
                </c:pt>
                <c:pt idx="15174">
                  <c:v>389.369069549453</c:v>
                </c:pt>
                <c:pt idx="15175">
                  <c:v>389.365381176379</c:v>
                </c:pt>
                <c:pt idx="15176">
                  <c:v>389.360661817655</c:v>
                </c:pt>
                <c:pt idx="15177">
                  <c:v>389.35276513707697</c:v>
                </c:pt>
                <c:pt idx="15178">
                  <c:v>389.34496346457502</c:v>
                </c:pt>
                <c:pt idx="15179">
                  <c:v>389.330490682456</c:v>
                </c:pt>
                <c:pt idx="15180">
                  <c:v>389.32683570350002</c:v>
                </c:pt>
                <c:pt idx="15181">
                  <c:v>389.31757320895298</c:v>
                </c:pt>
                <c:pt idx="15182">
                  <c:v>389.31356549296498</c:v>
                </c:pt>
                <c:pt idx="15183">
                  <c:v>389.30498169891399</c:v>
                </c:pt>
                <c:pt idx="15184">
                  <c:v>389.29902073262201</c:v>
                </c:pt>
                <c:pt idx="15185">
                  <c:v>389.27818261415399</c:v>
                </c:pt>
                <c:pt idx="15186">
                  <c:v>389.27649146379798</c:v>
                </c:pt>
                <c:pt idx="15187">
                  <c:v>389.25452500513597</c:v>
                </c:pt>
                <c:pt idx="15188">
                  <c:v>389.234050553565</c:v>
                </c:pt>
                <c:pt idx="15189">
                  <c:v>389.21161878195198</c:v>
                </c:pt>
                <c:pt idx="15190">
                  <c:v>389.20778044997297</c:v>
                </c:pt>
                <c:pt idx="15191">
                  <c:v>389.20234941789499</c:v>
                </c:pt>
                <c:pt idx="15192">
                  <c:v>389.192029274042</c:v>
                </c:pt>
                <c:pt idx="15193">
                  <c:v>389.18622646402503</c:v>
                </c:pt>
                <c:pt idx="15194">
                  <c:v>389.17328632139601</c:v>
                </c:pt>
                <c:pt idx="15195">
                  <c:v>389.159590457207</c:v>
                </c:pt>
                <c:pt idx="15196">
                  <c:v>389.153803844913</c:v>
                </c:pt>
                <c:pt idx="15197">
                  <c:v>389.15304356064399</c:v>
                </c:pt>
                <c:pt idx="15198">
                  <c:v>389.15106903174399</c:v>
                </c:pt>
                <c:pt idx="15199">
                  <c:v>389.145556230404</c:v>
                </c:pt>
                <c:pt idx="15200">
                  <c:v>389.12512899860099</c:v>
                </c:pt>
                <c:pt idx="15201">
                  <c:v>389.12040390253998</c:v>
                </c:pt>
                <c:pt idx="15202">
                  <c:v>389.11854085388501</c:v>
                </c:pt>
                <c:pt idx="15203">
                  <c:v>389.10787763331001</c:v>
                </c:pt>
                <c:pt idx="15204">
                  <c:v>389.10594840005501</c:v>
                </c:pt>
                <c:pt idx="15205">
                  <c:v>389.09923239410602</c:v>
                </c:pt>
                <c:pt idx="15206">
                  <c:v>389.09770591633702</c:v>
                </c:pt>
                <c:pt idx="15207">
                  <c:v>389.08170164689</c:v>
                </c:pt>
                <c:pt idx="15208">
                  <c:v>389.072648718793</c:v>
                </c:pt>
                <c:pt idx="15209">
                  <c:v>389.07021290986802</c:v>
                </c:pt>
                <c:pt idx="15210">
                  <c:v>389.06015041789101</c:v>
                </c:pt>
                <c:pt idx="15211">
                  <c:v>389.05102952341599</c:v>
                </c:pt>
                <c:pt idx="15212">
                  <c:v>389.05016119710803</c:v>
                </c:pt>
                <c:pt idx="15213">
                  <c:v>389.03805874897699</c:v>
                </c:pt>
                <c:pt idx="15214">
                  <c:v>389.03491892338297</c:v>
                </c:pt>
                <c:pt idx="15215">
                  <c:v>389.03225735304102</c:v>
                </c:pt>
                <c:pt idx="15216">
                  <c:v>389.02689953859999</c:v>
                </c:pt>
                <c:pt idx="15217">
                  <c:v>389.021725682718</c:v>
                </c:pt>
                <c:pt idx="15218">
                  <c:v>389.01588609090601</c:v>
                </c:pt>
                <c:pt idx="15219">
                  <c:v>388.98428881798998</c:v>
                </c:pt>
                <c:pt idx="15220">
                  <c:v>388.97632171853502</c:v>
                </c:pt>
                <c:pt idx="15221">
                  <c:v>388.96425042049901</c:v>
                </c:pt>
                <c:pt idx="15222">
                  <c:v>388.960423267642</c:v>
                </c:pt>
                <c:pt idx="15223">
                  <c:v>388.93272336606702</c:v>
                </c:pt>
                <c:pt idx="15224">
                  <c:v>388.92666272007602</c:v>
                </c:pt>
                <c:pt idx="15225">
                  <c:v>388.92140823743199</c:v>
                </c:pt>
                <c:pt idx="15226">
                  <c:v>388.92137570787798</c:v>
                </c:pt>
                <c:pt idx="15227">
                  <c:v>388.90856048021101</c:v>
                </c:pt>
                <c:pt idx="15228">
                  <c:v>388.90855992560398</c:v>
                </c:pt>
                <c:pt idx="15229">
                  <c:v>388.88098866720401</c:v>
                </c:pt>
                <c:pt idx="15230">
                  <c:v>388.84828126634898</c:v>
                </c:pt>
                <c:pt idx="15231">
                  <c:v>388.84711230586299</c:v>
                </c:pt>
                <c:pt idx="15232">
                  <c:v>388.818800892338</c:v>
                </c:pt>
                <c:pt idx="15233">
                  <c:v>388.81720559268098</c:v>
                </c:pt>
                <c:pt idx="15234">
                  <c:v>388.81641506286297</c:v>
                </c:pt>
                <c:pt idx="15235">
                  <c:v>388.814887477019</c:v>
                </c:pt>
                <c:pt idx="15236">
                  <c:v>388.80296741119798</c:v>
                </c:pt>
                <c:pt idx="15237">
                  <c:v>388.802297896992</c:v>
                </c:pt>
                <c:pt idx="15238">
                  <c:v>388.79126183174702</c:v>
                </c:pt>
                <c:pt idx="15239">
                  <c:v>388.73277921377098</c:v>
                </c:pt>
                <c:pt idx="15240">
                  <c:v>388.727946365153</c:v>
                </c:pt>
                <c:pt idx="15241">
                  <c:v>388.70123272260997</c:v>
                </c:pt>
                <c:pt idx="15242">
                  <c:v>388.70123272260997</c:v>
                </c:pt>
                <c:pt idx="15243">
                  <c:v>388.70123272260997</c:v>
                </c:pt>
                <c:pt idx="15244">
                  <c:v>388.70123272260997</c:v>
                </c:pt>
                <c:pt idx="15245">
                  <c:v>388.60473326204499</c:v>
                </c:pt>
                <c:pt idx="15246">
                  <c:v>388.60228491975101</c:v>
                </c:pt>
                <c:pt idx="15247">
                  <c:v>388.60011818191299</c:v>
                </c:pt>
                <c:pt idx="15248">
                  <c:v>388.59867314395501</c:v>
                </c:pt>
                <c:pt idx="15249">
                  <c:v>388.55548417587403</c:v>
                </c:pt>
                <c:pt idx="15250">
                  <c:v>388.54086387248299</c:v>
                </c:pt>
                <c:pt idx="15251">
                  <c:v>388.51063554286202</c:v>
                </c:pt>
                <c:pt idx="15252">
                  <c:v>388.48700063825697</c:v>
                </c:pt>
                <c:pt idx="15253">
                  <c:v>388.46690635684803</c:v>
                </c:pt>
                <c:pt idx="15254">
                  <c:v>388.46159001009801</c:v>
                </c:pt>
                <c:pt idx="15255">
                  <c:v>388.42409680137001</c:v>
                </c:pt>
                <c:pt idx="15256">
                  <c:v>388.41525346921901</c:v>
                </c:pt>
                <c:pt idx="15257">
                  <c:v>388.385756350816</c:v>
                </c:pt>
                <c:pt idx="15258">
                  <c:v>388.369139882681</c:v>
                </c:pt>
                <c:pt idx="15259">
                  <c:v>388.36375828185498</c:v>
                </c:pt>
                <c:pt idx="15260">
                  <c:v>388.33539744922098</c:v>
                </c:pt>
                <c:pt idx="15261">
                  <c:v>388.32451733197797</c:v>
                </c:pt>
                <c:pt idx="15262">
                  <c:v>388.32248115011703</c:v>
                </c:pt>
                <c:pt idx="15263">
                  <c:v>388.31465335976702</c:v>
                </c:pt>
                <c:pt idx="15264">
                  <c:v>388.31255956601001</c:v>
                </c:pt>
                <c:pt idx="15265">
                  <c:v>388.29956331247701</c:v>
                </c:pt>
                <c:pt idx="15266">
                  <c:v>388.298127211897</c:v>
                </c:pt>
                <c:pt idx="15267">
                  <c:v>388.28289420253998</c:v>
                </c:pt>
                <c:pt idx="15268">
                  <c:v>388.27983118373402</c:v>
                </c:pt>
                <c:pt idx="15269">
                  <c:v>388.25156830298403</c:v>
                </c:pt>
                <c:pt idx="15270">
                  <c:v>388.25089053828299</c:v>
                </c:pt>
                <c:pt idx="15271">
                  <c:v>388.244602684543</c:v>
                </c:pt>
                <c:pt idx="15272">
                  <c:v>388.24405410311601</c:v>
                </c:pt>
                <c:pt idx="15273">
                  <c:v>388.23730618427402</c:v>
                </c:pt>
                <c:pt idx="15274">
                  <c:v>388.23296758018199</c:v>
                </c:pt>
                <c:pt idx="15275">
                  <c:v>388.21203246558503</c:v>
                </c:pt>
                <c:pt idx="15276">
                  <c:v>388.20690728923103</c:v>
                </c:pt>
                <c:pt idx="15277">
                  <c:v>388.19687364457599</c:v>
                </c:pt>
                <c:pt idx="15278">
                  <c:v>388.18395837204901</c:v>
                </c:pt>
                <c:pt idx="15279">
                  <c:v>388.16605806970898</c:v>
                </c:pt>
                <c:pt idx="15280">
                  <c:v>388.16155503916701</c:v>
                </c:pt>
                <c:pt idx="15281">
                  <c:v>388.14538323050499</c:v>
                </c:pt>
                <c:pt idx="15282">
                  <c:v>388.14297939943498</c:v>
                </c:pt>
                <c:pt idx="15283">
                  <c:v>388.14259232503002</c:v>
                </c:pt>
                <c:pt idx="15284">
                  <c:v>388.13834955130898</c:v>
                </c:pt>
                <c:pt idx="15285">
                  <c:v>388.11058170116399</c:v>
                </c:pt>
                <c:pt idx="15286">
                  <c:v>388.108612468925</c:v>
                </c:pt>
                <c:pt idx="15287">
                  <c:v>388.105653912359</c:v>
                </c:pt>
                <c:pt idx="15288">
                  <c:v>388.10456380528097</c:v>
                </c:pt>
                <c:pt idx="15289">
                  <c:v>388.09880868066898</c:v>
                </c:pt>
                <c:pt idx="15290">
                  <c:v>388.08619906672902</c:v>
                </c:pt>
                <c:pt idx="15291">
                  <c:v>388.07339905788001</c:v>
                </c:pt>
                <c:pt idx="15292">
                  <c:v>388.05948823023101</c:v>
                </c:pt>
                <c:pt idx="15293">
                  <c:v>388.04888691476202</c:v>
                </c:pt>
                <c:pt idx="15294">
                  <c:v>388.042050277096</c:v>
                </c:pt>
                <c:pt idx="15295">
                  <c:v>388.03893305408701</c:v>
                </c:pt>
                <c:pt idx="15296">
                  <c:v>388.03885064110699</c:v>
                </c:pt>
                <c:pt idx="15297">
                  <c:v>388.03528639465299</c:v>
                </c:pt>
                <c:pt idx="15298">
                  <c:v>388.03211866286</c:v>
                </c:pt>
                <c:pt idx="15299">
                  <c:v>388.029324963992</c:v>
                </c:pt>
                <c:pt idx="15300">
                  <c:v>388.028456399405</c:v>
                </c:pt>
                <c:pt idx="15301">
                  <c:v>388.02837643326899</c:v>
                </c:pt>
                <c:pt idx="15302">
                  <c:v>388.02833772914499</c:v>
                </c:pt>
                <c:pt idx="15303">
                  <c:v>388.02772386316201</c:v>
                </c:pt>
                <c:pt idx="15304">
                  <c:v>388.02713572311802</c:v>
                </c:pt>
                <c:pt idx="15305">
                  <c:v>388.02538065514602</c:v>
                </c:pt>
                <c:pt idx="15306">
                  <c:v>388.025333349714</c:v>
                </c:pt>
                <c:pt idx="15307">
                  <c:v>388.024871162956</c:v>
                </c:pt>
                <c:pt idx="15308">
                  <c:v>388.02467853351499</c:v>
                </c:pt>
                <c:pt idx="15309">
                  <c:v>388.024580491194</c:v>
                </c:pt>
                <c:pt idx="15310">
                  <c:v>388.02279909669301</c:v>
                </c:pt>
                <c:pt idx="15311">
                  <c:v>388.02221757571499</c:v>
                </c:pt>
                <c:pt idx="15312">
                  <c:v>388.01633570276402</c:v>
                </c:pt>
                <c:pt idx="15313">
                  <c:v>388.00341619079398</c:v>
                </c:pt>
                <c:pt idx="15314">
                  <c:v>387.99900314574199</c:v>
                </c:pt>
                <c:pt idx="15315">
                  <c:v>387.98029487303</c:v>
                </c:pt>
                <c:pt idx="15316">
                  <c:v>387.97233810840999</c:v>
                </c:pt>
                <c:pt idx="15317">
                  <c:v>387.94458131636202</c:v>
                </c:pt>
                <c:pt idx="15318">
                  <c:v>387.90492335717499</c:v>
                </c:pt>
                <c:pt idx="15319">
                  <c:v>387.89287497199302</c:v>
                </c:pt>
                <c:pt idx="15320">
                  <c:v>387.89224061392099</c:v>
                </c:pt>
                <c:pt idx="15321">
                  <c:v>387.86388867439501</c:v>
                </c:pt>
                <c:pt idx="15322">
                  <c:v>387.86220371811299</c:v>
                </c:pt>
                <c:pt idx="15323">
                  <c:v>387.83755689833799</c:v>
                </c:pt>
                <c:pt idx="15324">
                  <c:v>387.82282579586501</c:v>
                </c:pt>
                <c:pt idx="15325">
                  <c:v>387.82146142714601</c:v>
                </c:pt>
                <c:pt idx="15326">
                  <c:v>387.82102946125798</c:v>
                </c:pt>
                <c:pt idx="15327">
                  <c:v>387.82061962087897</c:v>
                </c:pt>
                <c:pt idx="15328">
                  <c:v>387.82041987611899</c:v>
                </c:pt>
                <c:pt idx="15329">
                  <c:v>387.8177495855</c:v>
                </c:pt>
                <c:pt idx="15330">
                  <c:v>387.81773420110801</c:v>
                </c:pt>
                <c:pt idx="15331">
                  <c:v>387.81767700274497</c:v>
                </c:pt>
                <c:pt idx="15332">
                  <c:v>387.815114452643</c:v>
                </c:pt>
                <c:pt idx="15333">
                  <c:v>387.81152216667101</c:v>
                </c:pt>
                <c:pt idx="15334">
                  <c:v>387.80767850934501</c:v>
                </c:pt>
                <c:pt idx="15335">
                  <c:v>387.800867668965</c:v>
                </c:pt>
                <c:pt idx="15336">
                  <c:v>387.76549675407898</c:v>
                </c:pt>
                <c:pt idx="15337">
                  <c:v>387.76221683926599</c:v>
                </c:pt>
                <c:pt idx="15338">
                  <c:v>387.75668275670103</c:v>
                </c:pt>
                <c:pt idx="15339">
                  <c:v>387.73398502196801</c:v>
                </c:pt>
                <c:pt idx="15340">
                  <c:v>387.73061601812799</c:v>
                </c:pt>
                <c:pt idx="15341">
                  <c:v>387.73000810912998</c:v>
                </c:pt>
                <c:pt idx="15342">
                  <c:v>387.70485348474398</c:v>
                </c:pt>
                <c:pt idx="15343">
                  <c:v>387.70394176764398</c:v>
                </c:pt>
                <c:pt idx="15344">
                  <c:v>387.69809699699402</c:v>
                </c:pt>
                <c:pt idx="15345">
                  <c:v>387.69678855660601</c:v>
                </c:pt>
                <c:pt idx="15346">
                  <c:v>387.68967853636798</c:v>
                </c:pt>
                <c:pt idx="15347">
                  <c:v>387.68253045908</c:v>
                </c:pt>
                <c:pt idx="15348">
                  <c:v>387.67497542337298</c:v>
                </c:pt>
                <c:pt idx="15349">
                  <c:v>387.65569027290002</c:v>
                </c:pt>
                <c:pt idx="15350">
                  <c:v>387.64139990912901</c:v>
                </c:pt>
                <c:pt idx="15351">
                  <c:v>387.63818801581198</c:v>
                </c:pt>
                <c:pt idx="15352">
                  <c:v>387.62235031284803</c:v>
                </c:pt>
                <c:pt idx="15353">
                  <c:v>387.61921104935902</c:v>
                </c:pt>
                <c:pt idx="15354">
                  <c:v>387.604450102893</c:v>
                </c:pt>
                <c:pt idx="15355">
                  <c:v>387.60200266027903</c:v>
                </c:pt>
                <c:pt idx="15356">
                  <c:v>387.59836987065501</c:v>
                </c:pt>
                <c:pt idx="15357">
                  <c:v>387.57739050588401</c:v>
                </c:pt>
                <c:pt idx="15358">
                  <c:v>387.56314397930299</c:v>
                </c:pt>
                <c:pt idx="15359">
                  <c:v>387.55449758947901</c:v>
                </c:pt>
                <c:pt idx="15360">
                  <c:v>387.55012778463703</c:v>
                </c:pt>
                <c:pt idx="15361">
                  <c:v>387.50003795724001</c:v>
                </c:pt>
                <c:pt idx="15362">
                  <c:v>387.48918103696298</c:v>
                </c:pt>
                <c:pt idx="15363">
                  <c:v>387.48908418110199</c:v>
                </c:pt>
                <c:pt idx="15364">
                  <c:v>387.48409121523201</c:v>
                </c:pt>
                <c:pt idx="15365">
                  <c:v>387.45855379992702</c:v>
                </c:pt>
                <c:pt idx="15366">
                  <c:v>387.454067690925</c:v>
                </c:pt>
                <c:pt idx="15367">
                  <c:v>387.44783851044798</c:v>
                </c:pt>
                <c:pt idx="15368">
                  <c:v>387.41509508498501</c:v>
                </c:pt>
                <c:pt idx="15369">
                  <c:v>387.41122102072501</c:v>
                </c:pt>
                <c:pt idx="15370">
                  <c:v>387.40255154928201</c:v>
                </c:pt>
                <c:pt idx="15371">
                  <c:v>387.39921625114198</c:v>
                </c:pt>
                <c:pt idx="15372">
                  <c:v>387.39364539681401</c:v>
                </c:pt>
                <c:pt idx="15373">
                  <c:v>387.39045681642602</c:v>
                </c:pt>
                <c:pt idx="15374">
                  <c:v>387.38490520920698</c:v>
                </c:pt>
                <c:pt idx="15375">
                  <c:v>387.37987369483699</c:v>
                </c:pt>
                <c:pt idx="15376">
                  <c:v>387.33282882547201</c:v>
                </c:pt>
                <c:pt idx="15377">
                  <c:v>387.32998987672897</c:v>
                </c:pt>
                <c:pt idx="15378">
                  <c:v>387.32868661582199</c:v>
                </c:pt>
                <c:pt idx="15379">
                  <c:v>387.313151661696</c:v>
                </c:pt>
                <c:pt idx="15380">
                  <c:v>387.279429875473</c:v>
                </c:pt>
                <c:pt idx="15381">
                  <c:v>387.269808975834</c:v>
                </c:pt>
                <c:pt idx="15382">
                  <c:v>387.23228482249198</c:v>
                </c:pt>
                <c:pt idx="15383">
                  <c:v>387.220189264015</c:v>
                </c:pt>
                <c:pt idx="15384">
                  <c:v>387.21033288700499</c:v>
                </c:pt>
                <c:pt idx="15385">
                  <c:v>387.20617179642602</c:v>
                </c:pt>
                <c:pt idx="15386">
                  <c:v>387.20455769492497</c:v>
                </c:pt>
                <c:pt idx="15387">
                  <c:v>387.201802942298</c:v>
                </c:pt>
                <c:pt idx="15388">
                  <c:v>387.20130934570102</c:v>
                </c:pt>
                <c:pt idx="15389">
                  <c:v>387.20130247081499</c:v>
                </c:pt>
                <c:pt idx="15390">
                  <c:v>387.19802834880898</c:v>
                </c:pt>
                <c:pt idx="15391">
                  <c:v>387.19602017800099</c:v>
                </c:pt>
                <c:pt idx="15392">
                  <c:v>387.19591831970598</c:v>
                </c:pt>
                <c:pt idx="15393">
                  <c:v>387.19591562949898</c:v>
                </c:pt>
                <c:pt idx="15394">
                  <c:v>387.19495730458198</c:v>
                </c:pt>
                <c:pt idx="15395">
                  <c:v>387.19451343565999</c:v>
                </c:pt>
                <c:pt idx="15396">
                  <c:v>387.19426325482902</c:v>
                </c:pt>
                <c:pt idx="15397">
                  <c:v>387.19380733358003</c:v>
                </c:pt>
                <c:pt idx="15398">
                  <c:v>387.192335636721</c:v>
                </c:pt>
                <c:pt idx="15399">
                  <c:v>387.18853569765901</c:v>
                </c:pt>
                <c:pt idx="15400">
                  <c:v>387.18058981308099</c:v>
                </c:pt>
                <c:pt idx="15401">
                  <c:v>387.17266455996798</c:v>
                </c:pt>
                <c:pt idx="15402">
                  <c:v>387.14324203429101</c:v>
                </c:pt>
                <c:pt idx="15403">
                  <c:v>387.12055681355798</c:v>
                </c:pt>
                <c:pt idx="15404">
                  <c:v>387.10184169187602</c:v>
                </c:pt>
                <c:pt idx="15405">
                  <c:v>387.070860015238</c:v>
                </c:pt>
                <c:pt idx="15406">
                  <c:v>387.05045967996699</c:v>
                </c:pt>
                <c:pt idx="15407">
                  <c:v>387.013254178436</c:v>
                </c:pt>
                <c:pt idx="15408">
                  <c:v>387.01279485942001</c:v>
                </c:pt>
                <c:pt idx="15409">
                  <c:v>387.01217135444398</c:v>
                </c:pt>
                <c:pt idx="15410">
                  <c:v>387.009288426257</c:v>
                </c:pt>
                <c:pt idx="15411">
                  <c:v>387.00551471578501</c:v>
                </c:pt>
                <c:pt idx="15412">
                  <c:v>387.00013285623902</c:v>
                </c:pt>
                <c:pt idx="15413">
                  <c:v>386.99962979580602</c:v>
                </c:pt>
                <c:pt idx="15414">
                  <c:v>386.99821257458001</c:v>
                </c:pt>
                <c:pt idx="15415">
                  <c:v>386.997967759392</c:v>
                </c:pt>
                <c:pt idx="15416">
                  <c:v>386.99726695188701</c:v>
                </c:pt>
                <c:pt idx="15417">
                  <c:v>386.99567180218901</c:v>
                </c:pt>
                <c:pt idx="15418">
                  <c:v>386.99515762270499</c:v>
                </c:pt>
                <c:pt idx="15419">
                  <c:v>386.994566428148</c:v>
                </c:pt>
                <c:pt idx="15420">
                  <c:v>386.99454435671697</c:v>
                </c:pt>
                <c:pt idx="15421">
                  <c:v>386.99441229725898</c:v>
                </c:pt>
                <c:pt idx="15422">
                  <c:v>386.99316976277902</c:v>
                </c:pt>
                <c:pt idx="15423">
                  <c:v>386.99146841509003</c:v>
                </c:pt>
                <c:pt idx="15424">
                  <c:v>386.99130426375598</c:v>
                </c:pt>
                <c:pt idx="15425">
                  <c:v>386.99053761707501</c:v>
                </c:pt>
                <c:pt idx="15426">
                  <c:v>386.99018145609898</c:v>
                </c:pt>
                <c:pt idx="15427">
                  <c:v>386.98912287399997</c:v>
                </c:pt>
                <c:pt idx="15428">
                  <c:v>386.98840505397499</c:v>
                </c:pt>
                <c:pt idx="15429">
                  <c:v>386.98815523733299</c:v>
                </c:pt>
                <c:pt idx="15430">
                  <c:v>386.98785216614999</c:v>
                </c:pt>
                <c:pt idx="15431">
                  <c:v>386.987559030939</c:v>
                </c:pt>
                <c:pt idx="15432">
                  <c:v>386.98724214464698</c:v>
                </c:pt>
                <c:pt idx="15433">
                  <c:v>386.98680344089399</c:v>
                </c:pt>
                <c:pt idx="15434">
                  <c:v>386.984516292774</c:v>
                </c:pt>
                <c:pt idx="15435">
                  <c:v>386.984450548891</c:v>
                </c:pt>
                <c:pt idx="15436">
                  <c:v>386.97836290276302</c:v>
                </c:pt>
                <c:pt idx="15437">
                  <c:v>386.97652637642199</c:v>
                </c:pt>
                <c:pt idx="15438">
                  <c:v>386.96461408874598</c:v>
                </c:pt>
                <c:pt idx="15439">
                  <c:v>386.96385552927001</c:v>
                </c:pt>
                <c:pt idx="15440">
                  <c:v>386.93796498671998</c:v>
                </c:pt>
                <c:pt idx="15441">
                  <c:v>386.93011629315203</c:v>
                </c:pt>
                <c:pt idx="15442">
                  <c:v>386.92566574140801</c:v>
                </c:pt>
                <c:pt idx="15443">
                  <c:v>386.913184685288</c:v>
                </c:pt>
                <c:pt idx="15444">
                  <c:v>386.902233220254</c:v>
                </c:pt>
                <c:pt idx="15445">
                  <c:v>386.88318418831801</c:v>
                </c:pt>
                <c:pt idx="15446">
                  <c:v>386.88223272796898</c:v>
                </c:pt>
                <c:pt idx="15447">
                  <c:v>386.87946547336901</c:v>
                </c:pt>
                <c:pt idx="15448">
                  <c:v>386.87872223671201</c:v>
                </c:pt>
                <c:pt idx="15449">
                  <c:v>386.87603792874103</c:v>
                </c:pt>
                <c:pt idx="15450">
                  <c:v>386.84864693011002</c:v>
                </c:pt>
                <c:pt idx="15451">
                  <c:v>386.84583866940102</c:v>
                </c:pt>
                <c:pt idx="15452">
                  <c:v>386.84003904963902</c:v>
                </c:pt>
                <c:pt idx="15453">
                  <c:v>386.83901746494502</c:v>
                </c:pt>
                <c:pt idx="15454">
                  <c:v>386.83651330036099</c:v>
                </c:pt>
                <c:pt idx="15455">
                  <c:v>386.831641418309</c:v>
                </c:pt>
                <c:pt idx="15456">
                  <c:v>386.82461405493302</c:v>
                </c:pt>
                <c:pt idx="15457">
                  <c:v>386.80449771037001</c:v>
                </c:pt>
                <c:pt idx="15458">
                  <c:v>386.79410698869901</c:v>
                </c:pt>
                <c:pt idx="15459">
                  <c:v>386.78497180117301</c:v>
                </c:pt>
                <c:pt idx="15460">
                  <c:v>386.78184734360701</c:v>
                </c:pt>
                <c:pt idx="15461">
                  <c:v>386.75164413635099</c:v>
                </c:pt>
                <c:pt idx="15462">
                  <c:v>386.73531563367101</c:v>
                </c:pt>
                <c:pt idx="15463">
                  <c:v>386.73370800003499</c:v>
                </c:pt>
                <c:pt idx="15464">
                  <c:v>386.73156250135099</c:v>
                </c:pt>
                <c:pt idx="15465">
                  <c:v>386.73026420938697</c:v>
                </c:pt>
                <c:pt idx="15466">
                  <c:v>386.72001168670198</c:v>
                </c:pt>
                <c:pt idx="15467">
                  <c:v>386.71690127778101</c:v>
                </c:pt>
                <c:pt idx="15468">
                  <c:v>386.70487971354498</c:v>
                </c:pt>
                <c:pt idx="15469">
                  <c:v>386.67454778193002</c:v>
                </c:pt>
                <c:pt idx="15470">
                  <c:v>386.67297717362499</c:v>
                </c:pt>
                <c:pt idx="15471">
                  <c:v>386.66596768127602</c:v>
                </c:pt>
                <c:pt idx="15472">
                  <c:v>386.66004800099398</c:v>
                </c:pt>
                <c:pt idx="15473">
                  <c:v>386.65979869517099</c:v>
                </c:pt>
                <c:pt idx="15474">
                  <c:v>386.65931965406202</c:v>
                </c:pt>
                <c:pt idx="15475">
                  <c:v>386.63626630691198</c:v>
                </c:pt>
                <c:pt idx="15476">
                  <c:v>386.63459298690998</c:v>
                </c:pt>
                <c:pt idx="15477">
                  <c:v>386.632708845693</c:v>
                </c:pt>
                <c:pt idx="15478">
                  <c:v>386.62657219482497</c:v>
                </c:pt>
                <c:pt idx="15479">
                  <c:v>386.61060426631798</c:v>
                </c:pt>
                <c:pt idx="15480">
                  <c:v>386.60861792643101</c:v>
                </c:pt>
                <c:pt idx="15481">
                  <c:v>386.60134406537497</c:v>
                </c:pt>
                <c:pt idx="15482">
                  <c:v>386.57605220257398</c:v>
                </c:pt>
                <c:pt idx="15483">
                  <c:v>386.566823348524</c:v>
                </c:pt>
                <c:pt idx="15484">
                  <c:v>386.551267598386</c:v>
                </c:pt>
                <c:pt idx="15485">
                  <c:v>386.53695204649603</c:v>
                </c:pt>
                <c:pt idx="15486">
                  <c:v>386.52142393231901</c:v>
                </c:pt>
                <c:pt idx="15487">
                  <c:v>386.51966031976099</c:v>
                </c:pt>
                <c:pt idx="15488">
                  <c:v>386.51947524803899</c:v>
                </c:pt>
                <c:pt idx="15489">
                  <c:v>386.51645050998502</c:v>
                </c:pt>
                <c:pt idx="15490">
                  <c:v>386.49498964307497</c:v>
                </c:pt>
                <c:pt idx="15491">
                  <c:v>386.49194997156701</c:v>
                </c:pt>
                <c:pt idx="15492">
                  <c:v>386.47835576692802</c:v>
                </c:pt>
                <c:pt idx="15493">
                  <c:v>386.43617960734701</c:v>
                </c:pt>
                <c:pt idx="15494">
                  <c:v>386.43603802417999</c:v>
                </c:pt>
                <c:pt idx="15495">
                  <c:v>386.43252509711903</c:v>
                </c:pt>
                <c:pt idx="15496">
                  <c:v>386.43116342672602</c:v>
                </c:pt>
                <c:pt idx="15497">
                  <c:v>386.42550918143201</c:v>
                </c:pt>
                <c:pt idx="15498">
                  <c:v>386.38319097376001</c:v>
                </c:pt>
                <c:pt idx="15499">
                  <c:v>386.37377360241697</c:v>
                </c:pt>
                <c:pt idx="15500">
                  <c:v>386.37067523502498</c:v>
                </c:pt>
                <c:pt idx="15501">
                  <c:v>386.36311820662399</c:v>
                </c:pt>
                <c:pt idx="15502">
                  <c:v>386.35591402745001</c:v>
                </c:pt>
                <c:pt idx="15503">
                  <c:v>386.32095219156201</c:v>
                </c:pt>
                <c:pt idx="15504">
                  <c:v>386.31942286721602</c:v>
                </c:pt>
                <c:pt idx="15505">
                  <c:v>386.307419067289</c:v>
                </c:pt>
                <c:pt idx="15506">
                  <c:v>386.29410509481397</c:v>
                </c:pt>
                <c:pt idx="15507">
                  <c:v>386.28231157559401</c:v>
                </c:pt>
                <c:pt idx="15508">
                  <c:v>386.27109931068202</c:v>
                </c:pt>
                <c:pt idx="15509">
                  <c:v>386.26921971092099</c:v>
                </c:pt>
                <c:pt idx="15510">
                  <c:v>386.259527201992</c:v>
                </c:pt>
                <c:pt idx="15511">
                  <c:v>386.25040258814897</c:v>
                </c:pt>
                <c:pt idx="15512">
                  <c:v>386.24898718248198</c:v>
                </c:pt>
                <c:pt idx="15513">
                  <c:v>386.21759626061697</c:v>
                </c:pt>
                <c:pt idx="15514">
                  <c:v>386.21443133136199</c:v>
                </c:pt>
                <c:pt idx="15515">
                  <c:v>386.214125654648</c:v>
                </c:pt>
                <c:pt idx="15516">
                  <c:v>386.17762906926998</c:v>
                </c:pt>
                <c:pt idx="15517">
                  <c:v>386.16984431575298</c:v>
                </c:pt>
                <c:pt idx="15518">
                  <c:v>386.16606911746902</c:v>
                </c:pt>
                <c:pt idx="15519">
                  <c:v>386.14744228675198</c:v>
                </c:pt>
                <c:pt idx="15520">
                  <c:v>386.14176336025503</c:v>
                </c:pt>
                <c:pt idx="15521">
                  <c:v>386.12456597440502</c:v>
                </c:pt>
                <c:pt idx="15522">
                  <c:v>386.11724211716898</c:v>
                </c:pt>
                <c:pt idx="15523">
                  <c:v>386.11070488447399</c:v>
                </c:pt>
                <c:pt idx="15524">
                  <c:v>386.10787948138301</c:v>
                </c:pt>
                <c:pt idx="15525">
                  <c:v>386.08823659656099</c:v>
                </c:pt>
                <c:pt idx="15526">
                  <c:v>386.08778696484899</c:v>
                </c:pt>
                <c:pt idx="15527">
                  <c:v>386.04760046727301</c:v>
                </c:pt>
                <c:pt idx="15528">
                  <c:v>386.04232418087099</c:v>
                </c:pt>
                <c:pt idx="15529">
                  <c:v>386.02228823661397</c:v>
                </c:pt>
                <c:pt idx="15530">
                  <c:v>386.00280647574198</c:v>
                </c:pt>
                <c:pt idx="15531">
                  <c:v>386.00154363662898</c:v>
                </c:pt>
                <c:pt idx="15532">
                  <c:v>385.99230097167202</c:v>
                </c:pt>
                <c:pt idx="15533">
                  <c:v>385.991759841874</c:v>
                </c:pt>
                <c:pt idx="15534">
                  <c:v>385.99006905022998</c:v>
                </c:pt>
                <c:pt idx="15535">
                  <c:v>385.97679374567201</c:v>
                </c:pt>
                <c:pt idx="15536">
                  <c:v>385.96783181061301</c:v>
                </c:pt>
                <c:pt idx="15537">
                  <c:v>385.94341857940498</c:v>
                </c:pt>
                <c:pt idx="15538">
                  <c:v>385.93027645470499</c:v>
                </c:pt>
                <c:pt idx="15539">
                  <c:v>385.91644739391501</c:v>
                </c:pt>
                <c:pt idx="15540">
                  <c:v>385.903374098303</c:v>
                </c:pt>
                <c:pt idx="15541">
                  <c:v>385.876889817277</c:v>
                </c:pt>
                <c:pt idx="15542">
                  <c:v>385.86385316973502</c:v>
                </c:pt>
                <c:pt idx="15543">
                  <c:v>385.81793033948901</c:v>
                </c:pt>
                <c:pt idx="15544">
                  <c:v>385.81745003858299</c:v>
                </c:pt>
                <c:pt idx="15545">
                  <c:v>385.81703213502601</c:v>
                </c:pt>
                <c:pt idx="15546">
                  <c:v>385.77937369870102</c:v>
                </c:pt>
                <c:pt idx="15547">
                  <c:v>385.77883022495598</c:v>
                </c:pt>
                <c:pt idx="15548">
                  <c:v>385.776519217871</c:v>
                </c:pt>
                <c:pt idx="15549">
                  <c:v>385.76490031729702</c:v>
                </c:pt>
                <c:pt idx="15550">
                  <c:v>385.750061974434</c:v>
                </c:pt>
                <c:pt idx="15551">
                  <c:v>385.73527942728998</c:v>
                </c:pt>
                <c:pt idx="15552">
                  <c:v>385.72072238170102</c:v>
                </c:pt>
                <c:pt idx="15553">
                  <c:v>385.70741872942398</c:v>
                </c:pt>
                <c:pt idx="15554">
                  <c:v>385.68626673650402</c:v>
                </c:pt>
                <c:pt idx="15555">
                  <c:v>385.66007532184898</c:v>
                </c:pt>
                <c:pt idx="15556">
                  <c:v>385.63360346609397</c:v>
                </c:pt>
                <c:pt idx="15557">
                  <c:v>385.63049950440001</c:v>
                </c:pt>
                <c:pt idx="15558">
                  <c:v>385.62030269540003</c:v>
                </c:pt>
                <c:pt idx="15559">
                  <c:v>385.58579806067303</c:v>
                </c:pt>
                <c:pt idx="15560">
                  <c:v>385.58559853331201</c:v>
                </c:pt>
                <c:pt idx="15561">
                  <c:v>385.580878540551</c:v>
                </c:pt>
                <c:pt idx="15562">
                  <c:v>385.56944407912403</c:v>
                </c:pt>
                <c:pt idx="15563">
                  <c:v>385.56086681390701</c:v>
                </c:pt>
                <c:pt idx="15564">
                  <c:v>385.539634921014</c:v>
                </c:pt>
                <c:pt idx="15565">
                  <c:v>385.53080156627101</c:v>
                </c:pt>
                <c:pt idx="15566">
                  <c:v>385.513221293811</c:v>
                </c:pt>
                <c:pt idx="15567">
                  <c:v>385.48895217696003</c:v>
                </c:pt>
                <c:pt idx="15568">
                  <c:v>385.47704195477002</c:v>
                </c:pt>
                <c:pt idx="15569">
                  <c:v>385.461577276718</c:v>
                </c:pt>
                <c:pt idx="15570">
                  <c:v>385.46137249771698</c:v>
                </c:pt>
                <c:pt idx="15571">
                  <c:v>385.46043307419802</c:v>
                </c:pt>
                <c:pt idx="15572">
                  <c:v>385.45305959108998</c:v>
                </c:pt>
                <c:pt idx="15573">
                  <c:v>385.44381327429301</c:v>
                </c:pt>
                <c:pt idx="15574">
                  <c:v>385.43684466115798</c:v>
                </c:pt>
                <c:pt idx="15575">
                  <c:v>385.41014578377002</c:v>
                </c:pt>
                <c:pt idx="15576">
                  <c:v>385.353855698188</c:v>
                </c:pt>
                <c:pt idx="15577">
                  <c:v>385.33886196710802</c:v>
                </c:pt>
                <c:pt idx="15578">
                  <c:v>385.33170090903599</c:v>
                </c:pt>
                <c:pt idx="15579">
                  <c:v>385.313774864104</c:v>
                </c:pt>
                <c:pt idx="15580">
                  <c:v>385.30332867073702</c:v>
                </c:pt>
                <c:pt idx="15581">
                  <c:v>385.29500145462902</c:v>
                </c:pt>
                <c:pt idx="15582">
                  <c:v>385.29161891503998</c:v>
                </c:pt>
                <c:pt idx="15583">
                  <c:v>385.28212468066698</c:v>
                </c:pt>
                <c:pt idx="15584">
                  <c:v>385.26640109817203</c:v>
                </c:pt>
                <c:pt idx="15585">
                  <c:v>385.26067474480197</c:v>
                </c:pt>
                <c:pt idx="15586">
                  <c:v>385.25406383540297</c:v>
                </c:pt>
                <c:pt idx="15587">
                  <c:v>385.25406383540297</c:v>
                </c:pt>
                <c:pt idx="15588">
                  <c:v>385.24986904438799</c:v>
                </c:pt>
                <c:pt idx="15589">
                  <c:v>385.24448878735598</c:v>
                </c:pt>
                <c:pt idx="15590">
                  <c:v>385.24300956968</c:v>
                </c:pt>
                <c:pt idx="15591">
                  <c:v>385.24205076627902</c:v>
                </c:pt>
                <c:pt idx="15592">
                  <c:v>385.230234235838</c:v>
                </c:pt>
                <c:pt idx="15593">
                  <c:v>385.22822718339501</c:v>
                </c:pt>
                <c:pt idx="15594">
                  <c:v>385.19400401490998</c:v>
                </c:pt>
                <c:pt idx="15595">
                  <c:v>385.18681264057199</c:v>
                </c:pt>
                <c:pt idx="15596">
                  <c:v>385.179756159134</c:v>
                </c:pt>
                <c:pt idx="15597">
                  <c:v>385.17944658450801</c:v>
                </c:pt>
                <c:pt idx="15598">
                  <c:v>385.143540625566</c:v>
                </c:pt>
                <c:pt idx="15599">
                  <c:v>385.12882789806599</c:v>
                </c:pt>
                <c:pt idx="15600">
                  <c:v>385.102773721147</c:v>
                </c:pt>
                <c:pt idx="15601">
                  <c:v>385.09835390953702</c:v>
                </c:pt>
                <c:pt idx="15602">
                  <c:v>385.07673005762598</c:v>
                </c:pt>
                <c:pt idx="15603">
                  <c:v>385.07015623799202</c:v>
                </c:pt>
                <c:pt idx="15604">
                  <c:v>385.059190586417</c:v>
                </c:pt>
                <c:pt idx="15605">
                  <c:v>385.04055753863599</c:v>
                </c:pt>
                <c:pt idx="15606">
                  <c:v>385.04038612134798</c:v>
                </c:pt>
                <c:pt idx="15607">
                  <c:v>385.03422558744199</c:v>
                </c:pt>
                <c:pt idx="15608">
                  <c:v>385.02438609836003</c:v>
                </c:pt>
                <c:pt idx="15609">
                  <c:v>385.02088231315599</c:v>
                </c:pt>
                <c:pt idx="15610">
                  <c:v>385.01542267207901</c:v>
                </c:pt>
                <c:pt idx="15611">
                  <c:v>385.01286113219498</c:v>
                </c:pt>
                <c:pt idx="15612">
                  <c:v>385.00721657642202</c:v>
                </c:pt>
                <c:pt idx="15613">
                  <c:v>385.003351358825</c:v>
                </c:pt>
                <c:pt idx="15614">
                  <c:v>384.99961510115702</c:v>
                </c:pt>
                <c:pt idx="15615">
                  <c:v>384.99899153296298</c:v>
                </c:pt>
                <c:pt idx="15616">
                  <c:v>384.97256749791001</c:v>
                </c:pt>
                <c:pt idx="15617">
                  <c:v>384.96416886651599</c:v>
                </c:pt>
                <c:pt idx="15618">
                  <c:v>384.92144110421401</c:v>
                </c:pt>
                <c:pt idx="15619">
                  <c:v>384.914910649413</c:v>
                </c:pt>
                <c:pt idx="15620">
                  <c:v>384.89458531656601</c:v>
                </c:pt>
                <c:pt idx="15621">
                  <c:v>384.88352989344298</c:v>
                </c:pt>
                <c:pt idx="15622">
                  <c:v>384.882036492841</c:v>
                </c:pt>
                <c:pt idx="15623">
                  <c:v>384.85525601765301</c:v>
                </c:pt>
                <c:pt idx="15624">
                  <c:v>384.82084808642998</c:v>
                </c:pt>
                <c:pt idx="15625">
                  <c:v>384.80543330460398</c:v>
                </c:pt>
                <c:pt idx="15626">
                  <c:v>384.80319020036001</c:v>
                </c:pt>
                <c:pt idx="15627">
                  <c:v>384.79384938008099</c:v>
                </c:pt>
                <c:pt idx="15628">
                  <c:v>384.79322905653999</c:v>
                </c:pt>
                <c:pt idx="15629">
                  <c:v>384.785935612885</c:v>
                </c:pt>
                <c:pt idx="15630">
                  <c:v>384.76269793701499</c:v>
                </c:pt>
                <c:pt idx="15631">
                  <c:v>384.75367693136099</c:v>
                </c:pt>
                <c:pt idx="15632">
                  <c:v>384.75237002765101</c:v>
                </c:pt>
                <c:pt idx="15633">
                  <c:v>384.75201462109402</c:v>
                </c:pt>
                <c:pt idx="15634">
                  <c:v>384.75171371823802</c:v>
                </c:pt>
                <c:pt idx="15635">
                  <c:v>384.75112018198797</c:v>
                </c:pt>
                <c:pt idx="15636">
                  <c:v>384.75005734407699</c:v>
                </c:pt>
                <c:pt idx="15637">
                  <c:v>384.74638889133303</c:v>
                </c:pt>
                <c:pt idx="15638">
                  <c:v>384.74448277740498</c:v>
                </c:pt>
                <c:pt idx="15639">
                  <c:v>384.741340873284</c:v>
                </c:pt>
                <c:pt idx="15640">
                  <c:v>384.72550975769201</c:v>
                </c:pt>
                <c:pt idx="15641">
                  <c:v>384.72517357810801</c:v>
                </c:pt>
                <c:pt idx="15642">
                  <c:v>384.72475283007401</c:v>
                </c:pt>
                <c:pt idx="15643">
                  <c:v>384.72089454815398</c:v>
                </c:pt>
                <c:pt idx="15644">
                  <c:v>384.707835088862</c:v>
                </c:pt>
                <c:pt idx="15645">
                  <c:v>384.70734491262499</c:v>
                </c:pt>
                <c:pt idx="15646">
                  <c:v>384.706428322698</c:v>
                </c:pt>
                <c:pt idx="15647">
                  <c:v>384.69166490931701</c:v>
                </c:pt>
                <c:pt idx="15648">
                  <c:v>384.66829003893798</c:v>
                </c:pt>
                <c:pt idx="15649">
                  <c:v>384.64788629232601</c:v>
                </c:pt>
                <c:pt idx="15650">
                  <c:v>384.64591079809998</c:v>
                </c:pt>
                <c:pt idx="15651">
                  <c:v>384.64432060406301</c:v>
                </c:pt>
                <c:pt idx="15652">
                  <c:v>384.60511305098601</c:v>
                </c:pt>
                <c:pt idx="15653">
                  <c:v>384.59448967121602</c:v>
                </c:pt>
                <c:pt idx="15654">
                  <c:v>384.58470430470499</c:v>
                </c:pt>
                <c:pt idx="15655">
                  <c:v>384.57176819919101</c:v>
                </c:pt>
                <c:pt idx="15656">
                  <c:v>384.57005704575198</c:v>
                </c:pt>
                <c:pt idx="15657">
                  <c:v>384.55413096483198</c:v>
                </c:pt>
                <c:pt idx="15658">
                  <c:v>384.55393608358099</c:v>
                </c:pt>
                <c:pt idx="15659">
                  <c:v>384.54388436002603</c:v>
                </c:pt>
                <c:pt idx="15660">
                  <c:v>384.543170269825</c:v>
                </c:pt>
                <c:pt idx="15661">
                  <c:v>384.542222447879</c:v>
                </c:pt>
                <c:pt idx="15662">
                  <c:v>384.54017416568098</c:v>
                </c:pt>
                <c:pt idx="15663">
                  <c:v>384.53822968232799</c:v>
                </c:pt>
                <c:pt idx="15664">
                  <c:v>384.537576642722</c:v>
                </c:pt>
                <c:pt idx="15665">
                  <c:v>384.535961599811</c:v>
                </c:pt>
                <c:pt idx="15666">
                  <c:v>384.535344063043</c:v>
                </c:pt>
                <c:pt idx="15667">
                  <c:v>384.53478740999702</c:v>
                </c:pt>
                <c:pt idx="15668">
                  <c:v>384.52844975768699</c:v>
                </c:pt>
                <c:pt idx="15669">
                  <c:v>384.52747867839599</c:v>
                </c:pt>
                <c:pt idx="15670">
                  <c:v>384.52087194707201</c:v>
                </c:pt>
                <c:pt idx="15671">
                  <c:v>384.50790092148299</c:v>
                </c:pt>
                <c:pt idx="15672">
                  <c:v>384.50059783963297</c:v>
                </c:pt>
                <c:pt idx="15673">
                  <c:v>384.49045222894398</c:v>
                </c:pt>
                <c:pt idx="15674">
                  <c:v>384.484202112074</c:v>
                </c:pt>
                <c:pt idx="15675">
                  <c:v>384.46967320101999</c:v>
                </c:pt>
                <c:pt idx="15676">
                  <c:v>384.45755237656499</c:v>
                </c:pt>
                <c:pt idx="15677">
                  <c:v>384.44474633711798</c:v>
                </c:pt>
                <c:pt idx="15678">
                  <c:v>384.442157837043</c:v>
                </c:pt>
                <c:pt idx="15679">
                  <c:v>384.43723644471697</c:v>
                </c:pt>
                <c:pt idx="15680">
                  <c:v>384.43316305992403</c:v>
                </c:pt>
                <c:pt idx="15681">
                  <c:v>384.41995004817198</c:v>
                </c:pt>
                <c:pt idx="15682">
                  <c:v>384.41034869461498</c:v>
                </c:pt>
                <c:pt idx="15683">
                  <c:v>384.39696917510003</c:v>
                </c:pt>
                <c:pt idx="15684">
                  <c:v>384.39383116725901</c:v>
                </c:pt>
                <c:pt idx="15685">
                  <c:v>384.38353389320201</c:v>
                </c:pt>
                <c:pt idx="15686">
                  <c:v>384.38156812164499</c:v>
                </c:pt>
                <c:pt idx="15687">
                  <c:v>384.37182253987498</c:v>
                </c:pt>
                <c:pt idx="15688">
                  <c:v>384.35961947827002</c:v>
                </c:pt>
                <c:pt idx="15689">
                  <c:v>384.35516623447802</c:v>
                </c:pt>
                <c:pt idx="15690">
                  <c:v>384.34888705725899</c:v>
                </c:pt>
                <c:pt idx="15691">
                  <c:v>384.34453172981802</c:v>
                </c:pt>
                <c:pt idx="15692">
                  <c:v>384.32212661523101</c:v>
                </c:pt>
                <c:pt idx="15693">
                  <c:v>384.32080699458197</c:v>
                </c:pt>
                <c:pt idx="15694">
                  <c:v>384.28270576704199</c:v>
                </c:pt>
                <c:pt idx="15695">
                  <c:v>384.23097467988202</c:v>
                </c:pt>
                <c:pt idx="15696">
                  <c:v>384.22085811099601</c:v>
                </c:pt>
                <c:pt idx="15697">
                  <c:v>384.21212145376199</c:v>
                </c:pt>
                <c:pt idx="15698">
                  <c:v>384.186154428245</c:v>
                </c:pt>
                <c:pt idx="15699">
                  <c:v>384.17489897382097</c:v>
                </c:pt>
                <c:pt idx="15700">
                  <c:v>384.16370088186602</c:v>
                </c:pt>
                <c:pt idx="15701">
                  <c:v>384.16172706989801</c:v>
                </c:pt>
                <c:pt idx="15702">
                  <c:v>384.15816114257399</c:v>
                </c:pt>
                <c:pt idx="15703">
                  <c:v>384.12895699701897</c:v>
                </c:pt>
                <c:pt idx="15704">
                  <c:v>384.12626457717403</c:v>
                </c:pt>
                <c:pt idx="15705">
                  <c:v>384.11722165499901</c:v>
                </c:pt>
                <c:pt idx="15706">
                  <c:v>384.10010451927201</c:v>
                </c:pt>
                <c:pt idx="15707">
                  <c:v>384.07314393464702</c:v>
                </c:pt>
                <c:pt idx="15708">
                  <c:v>384.04016769812802</c:v>
                </c:pt>
                <c:pt idx="15709">
                  <c:v>383.99572921487402</c:v>
                </c:pt>
                <c:pt idx="15710">
                  <c:v>383.97582118548502</c:v>
                </c:pt>
                <c:pt idx="15711">
                  <c:v>383.967654661832</c:v>
                </c:pt>
                <c:pt idx="15712">
                  <c:v>383.96761075412002</c:v>
                </c:pt>
                <c:pt idx="15713">
                  <c:v>383.96233217339898</c:v>
                </c:pt>
                <c:pt idx="15714">
                  <c:v>383.95179122749198</c:v>
                </c:pt>
                <c:pt idx="15715">
                  <c:v>383.94701713073698</c:v>
                </c:pt>
                <c:pt idx="15716">
                  <c:v>383.90452608697802</c:v>
                </c:pt>
                <c:pt idx="15717">
                  <c:v>383.90221792173998</c:v>
                </c:pt>
                <c:pt idx="15718">
                  <c:v>383.89681365344001</c:v>
                </c:pt>
                <c:pt idx="15719">
                  <c:v>383.89414450878701</c:v>
                </c:pt>
                <c:pt idx="15720">
                  <c:v>383.88818116184501</c:v>
                </c:pt>
                <c:pt idx="15721">
                  <c:v>383.87723003024598</c:v>
                </c:pt>
                <c:pt idx="15722">
                  <c:v>383.84688964487202</c:v>
                </c:pt>
                <c:pt idx="15723">
                  <c:v>383.84687455950899</c:v>
                </c:pt>
                <c:pt idx="15724">
                  <c:v>383.838564067699</c:v>
                </c:pt>
                <c:pt idx="15725">
                  <c:v>383.83299859487897</c:v>
                </c:pt>
                <c:pt idx="15726">
                  <c:v>383.83144061427402</c:v>
                </c:pt>
                <c:pt idx="15727">
                  <c:v>383.80650112068997</c:v>
                </c:pt>
                <c:pt idx="15728">
                  <c:v>383.75340408967702</c:v>
                </c:pt>
                <c:pt idx="15729">
                  <c:v>383.75244583409102</c:v>
                </c:pt>
                <c:pt idx="15730">
                  <c:v>383.74674681681898</c:v>
                </c:pt>
                <c:pt idx="15731">
                  <c:v>383.70869505706702</c:v>
                </c:pt>
                <c:pt idx="15732">
                  <c:v>383.68527933219798</c:v>
                </c:pt>
                <c:pt idx="15733">
                  <c:v>383.62536272203602</c:v>
                </c:pt>
                <c:pt idx="15734">
                  <c:v>383.622286626061</c:v>
                </c:pt>
                <c:pt idx="15735">
                  <c:v>383.62047541547997</c:v>
                </c:pt>
                <c:pt idx="15736">
                  <c:v>383.607682094214</c:v>
                </c:pt>
                <c:pt idx="15737">
                  <c:v>383.60719987008702</c:v>
                </c:pt>
                <c:pt idx="15738">
                  <c:v>383.57486072516002</c:v>
                </c:pt>
                <c:pt idx="15739">
                  <c:v>383.57440246720603</c:v>
                </c:pt>
                <c:pt idx="15740">
                  <c:v>383.57129332418202</c:v>
                </c:pt>
                <c:pt idx="15741">
                  <c:v>383.56197319915998</c:v>
                </c:pt>
                <c:pt idx="15742">
                  <c:v>383.54301434515497</c:v>
                </c:pt>
                <c:pt idx="15743">
                  <c:v>383.54272951853699</c:v>
                </c:pt>
                <c:pt idx="15744">
                  <c:v>383.52808513581198</c:v>
                </c:pt>
                <c:pt idx="15745">
                  <c:v>383.49980547227801</c:v>
                </c:pt>
                <c:pt idx="15746">
                  <c:v>383.47672849339102</c:v>
                </c:pt>
                <c:pt idx="15747">
                  <c:v>383.46887866264302</c:v>
                </c:pt>
                <c:pt idx="15748">
                  <c:v>383.46272835413703</c:v>
                </c:pt>
                <c:pt idx="15749">
                  <c:v>383.450266451495</c:v>
                </c:pt>
                <c:pt idx="15750">
                  <c:v>383.44253556577303</c:v>
                </c:pt>
                <c:pt idx="15751">
                  <c:v>383.42886540454901</c:v>
                </c:pt>
                <c:pt idx="15752">
                  <c:v>383.41584931065597</c:v>
                </c:pt>
                <c:pt idx="15753">
                  <c:v>383.41347640416097</c:v>
                </c:pt>
                <c:pt idx="15754">
                  <c:v>383.33470312380899</c:v>
                </c:pt>
                <c:pt idx="15755">
                  <c:v>383.330509188946</c:v>
                </c:pt>
                <c:pt idx="15756">
                  <c:v>383.320968998279</c:v>
                </c:pt>
                <c:pt idx="15757">
                  <c:v>383.31563814267099</c:v>
                </c:pt>
                <c:pt idx="15758">
                  <c:v>383.30797501081702</c:v>
                </c:pt>
                <c:pt idx="15759">
                  <c:v>383.301194424664</c:v>
                </c:pt>
                <c:pt idx="15760">
                  <c:v>383.29735476902403</c:v>
                </c:pt>
                <c:pt idx="15761">
                  <c:v>383.29167162889399</c:v>
                </c:pt>
                <c:pt idx="15762">
                  <c:v>383.22247288302702</c:v>
                </c:pt>
                <c:pt idx="15763">
                  <c:v>383.20676403746501</c:v>
                </c:pt>
                <c:pt idx="15764">
                  <c:v>383.167873004341</c:v>
                </c:pt>
                <c:pt idx="15765">
                  <c:v>383.16262629236098</c:v>
                </c:pt>
                <c:pt idx="15766">
                  <c:v>383.14605684551901</c:v>
                </c:pt>
                <c:pt idx="15767">
                  <c:v>383.14227975698702</c:v>
                </c:pt>
                <c:pt idx="15768">
                  <c:v>383.13963175427199</c:v>
                </c:pt>
                <c:pt idx="15769">
                  <c:v>383.118801360475</c:v>
                </c:pt>
                <c:pt idx="15770">
                  <c:v>383.11122582166303</c:v>
                </c:pt>
                <c:pt idx="15771">
                  <c:v>383.10131713973601</c:v>
                </c:pt>
                <c:pt idx="15772">
                  <c:v>383.09402817533498</c:v>
                </c:pt>
                <c:pt idx="15773">
                  <c:v>383.07105117515403</c:v>
                </c:pt>
                <c:pt idx="15774">
                  <c:v>383.06918844735497</c:v>
                </c:pt>
                <c:pt idx="15775">
                  <c:v>383.06295634044301</c:v>
                </c:pt>
                <c:pt idx="15776">
                  <c:v>383.062822262498</c:v>
                </c:pt>
                <c:pt idx="15777">
                  <c:v>383.05974905410199</c:v>
                </c:pt>
                <c:pt idx="15778">
                  <c:v>383.05946820133897</c:v>
                </c:pt>
                <c:pt idx="15779">
                  <c:v>383.05330581184302</c:v>
                </c:pt>
                <c:pt idx="15780">
                  <c:v>383.03006680493502</c:v>
                </c:pt>
                <c:pt idx="15781">
                  <c:v>383.02515465654602</c:v>
                </c:pt>
                <c:pt idx="15782">
                  <c:v>383.01708113564803</c:v>
                </c:pt>
                <c:pt idx="15783">
                  <c:v>383.00195243497097</c:v>
                </c:pt>
                <c:pt idx="15784">
                  <c:v>382.99624790796997</c:v>
                </c:pt>
                <c:pt idx="15785">
                  <c:v>382.95435644353603</c:v>
                </c:pt>
                <c:pt idx="15786">
                  <c:v>382.94881783204102</c:v>
                </c:pt>
                <c:pt idx="15787">
                  <c:v>382.93140490814397</c:v>
                </c:pt>
                <c:pt idx="15788">
                  <c:v>382.90524249360698</c:v>
                </c:pt>
                <c:pt idx="15789">
                  <c:v>382.86083681150001</c:v>
                </c:pt>
                <c:pt idx="15790">
                  <c:v>382.85115726655602</c:v>
                </c:pt>
                <c:pt idx="15791">
                  <c:v>382.84657551820499</c:v>
                </c:pt>
                <c:pt idx="15792">
                  <c:v>382.84496203964898</c:v>
                </c:pt>
                <c:pt idx="15793">
                  <c:v>382.82150185276203</c:v>
                </c:pt>
                <c:pt idx="15794">
                  <c:v>382.81381152637601</c:v>
                </c:pt>
                <c:pt idx="15795">
                  <c:v>382.79692638558703</c:v>
                </c:pt>
                <c:pt idx="15796">
                  <c:v>382.79183130639899</c:v>
                </c:pt>
                <c:pt idx="15797">
                  <c:v>382.79177075195901</c:v>
                </c:pt>
                <c:pt idx="15798">
                  <c:v>382.78261569773298</c:v>
                </c:pt>
                <c:pt idx="15799">
                  <c:v>382.74896233688702</c:v>
                </c:pt>
                <c:pt idx="15800">
                  <c:v>382.73369917841001</c:v>
                </c:pt>
                <c:pt idx="15801">
                  <c:v>382.73154767596401</c:v>
                </c:pt>
                <c:pt idx="15802">
                  <c:v>382.70691432358399</c:v>
                </c:pt>
                <c:pt idx="15803">
                  <c:v>382.69863932254998</c:v>
                </c:pt>
                <c:pt idx="15804">
                  <c:v>382.693984248839</c:v>
                </c:pt>
                <c:pt idx="15805">
                  <c:v>382.69240615981801</c:v>
                </c:pt>
                <c:pt idx="15806">
                  <c:v>382.69195369846699</c:v>
                </c:pt>
                <c:pt idx="15807">
                  <c:v>382.67112556832097</c:v>
                </c:pt>
                <c:pt idx="15808">
                  <c:v>382.66324088953701</c:v>
                </c:pt>
                <c:pt idx="15809">
                  <c:v>382.656238791563</c:v>
                </c:pt>
                <c:pt idx="15810">
                  <c:v>382.655866080664</c:v>
                </c:pt>
                <c:pt idx="15811">
                  <c:v>382.655649958288</c:v>
                </c:pt>
                <c:pt idx="15812">
                  <c:v>382.612503971742</c:v>
                </c:pt>
                <c:pt idx="15813">
                  <c:v>382.59907448798901</c:v>
                </c:pt>
                <c:pt idx="15814">
                  <c:v>382.56803784895197</c:v>
                </c:pt>
                <c:pt idx="15815">
                  <c:v>382.564038180051</c:v>
                </c:pt>
                <c:pt idx="15816">
                  <c:v>382.55512332066098</c:v>
                </c:pt>
                <c:pt idx="15817">
                  <c:v>382.53897941900198</c:v>
                </c:pt>
                <c:pt idx="15818">
                  <c:v>382.53867612543701</c:v>
                </c:pt>
                <c:pt idx="15819">
                  <c:v>382.53575568469603</c:v>
                </c:pt>
                <c:pt idx="15820">
                  <c:v>382.52978066428</c:v>
                </c:pt>
                <c:pt idx="15821">
                  <c:v>382.524593740331</c:v>
                </c:pt>
                <c:pt idx="15822">
                  <c:v>382.465521387872</c:v>
                </c:pt>
                <c:pt idx="15823">
                  <c:v>382.46505755229703</c:v>
                </c:pt>
                <c:pt idx="15824">
                  <c:v>382.45983768293701</c:v>
                </c:pt>
                <c:pt idx="15825">
                  <c:v>382.45542372085998</c:v>
                </c:pt>
                <c:pt idx="15826">
                  <c:v>382.45026778653602</c:v>
                </c:pt>
                <c:pt idx="15827">
                  <c:v>382.44575146383801</c:v>
                </c:pt>
                <c:pt idx="15828">
                  <c:v>382.41324341262901</c:v>
                </c:pt>
                <c:pt idx="15829">
                  <c:v>382.396546434953</c:v>
                </c:pt>
                <c:pt idx="15830">
                  <c:v>382.296753875467</c:v>
                </c:pt>
                <c:pt idx="15831">
                  <c:v>382.29218478265699</c:v>
                </c:pt>
                <c:pt idx="15832">
                  <c:v>382.26703378500099</c:v>
                </c:pt>
                <c:pt idx="15833">
                  <c:v>382.22720805135299</c:v>
                </c:pt>
                <c:pt idx="15834">
                  <c:v>382.22259025331402</c:v>
                </c:pt>
                <c:pt idx="15835">
                  <c:v>382.21698837173</c:v>
                </c:pt>
                <c:pt idx="15836">
                  <c:v>382.21698837173</c:v>
                </c:pt>
                <c:pt idx="15837">
                  <c:v>382.18688005572301</c:v>
                </c:pt>
                <c:pt idx="15838">
                  <c:v>382.18623643884899</c:v>
                </c:pt>
                <c:pt idx="15839">
                  <c:v>382.178817246785</c:v>
                </c:pt>
                <c:pt idx="15840">
                  <c:v>382.14897161062203</c:v>
                </c:pt>
                <c:pt idx="15841">
                  <c:v>382.12135784064799</c:v>
                </c:pt>
                <c:pt idx="15842">
                  <c:v>382.09948037415302</c:v>
                </c:pt>
                <c:pt idx="15843">
                  <c:v>382.05372582234298</c:v>
                </c:pt>
                <c:pt idx="15844">
                  <c:v>382.03985760994902</c:v>
                </c:pt>
                <c:pt idx="15845">
                  <c:v>382.03244256112401</c:v>
                </c:pt>
                <c:pt idx="15846">
                  <c:v>382.02024980745801</c:v>
                </c:pt>
                <c:pt idx="15847">
                  <c:v>382.01392611945602</c:v>
                </c:pt>
                <c:pt idx="15848">
                  <c:v>381.90738333076598</c:v>
                </c:pt>
                <c:pt idx="15849">
                  <c:v>381.89308641909702</c:v>
                </c:pt>
                <c:pt idx="15850">
                  <c:v>381.88449430620699</c:v>
                </c:pt>
                <c:pt idx="15851">
                  <c:v>381.88361576701499</c:v>
                </c:pt>
                <c:pt idx="15852">
                  <c:v>381.875132973066</c:v>
                </c:pt>
                <c:pt idx="15853">
                  <c:v>381.86843910300797</c:v>
                </c:pt>
                <c:pt idx="15854">
                  <c:v>381.851841267721</c:v>
                </c:pt>
                <c:pt idx="15855">
                  <c:v>381.83809356898701</c:v>
                </c:pt>
                <c:pt idx="15856">
                  <c:v>381.81414791292502</c:v>
                </c:pt>
                <c:pt idx="15857">
                  <c:v>381.79993416633801</c:v>
                </c:pt>
                <c:pt idx="15858">
                  <c:v>381.726172254532</c:v>
                </c:pt>
                <c:pt idx="15859">
                  <c:v>381.72385420557401</c:v>
                </c:pt>
                <c:pt idx="15860">
                  <c:v>381.718691908518</c:v>
                </c:pt>
                <c:pt idx="15861">
                  <c:v>381.71105308533498</c:v>
                </c:pt>
                <c:pt idx="15862">
                  <c:v>381.68714955835799</c:v>
                </c:pt>
                <c:pt idx="15863">
                  <c:v>381.680900920189</c:v>
                </c:pt>
                <c:pt idx="15864">
                  <c:v>381.67633630654302</c:v>
                </c:pt>
                <c:pt idx="15865">
                  <c:v>381.67488198195701</c:v>
                </c:pt>
                <c:pt idx="15866">
                  <c:v>381.66938332808002</c:v>
                </c:pt>
                <c:pt idx="15867">
                  <c:v>381.66841647401498</c:v>
                </c:pt>
                <c:pt idx="15868">
                  <c:v>381.60166816149302</c:v>
                </c:pt>
                <c:pt idx="15869">
                  <c:v>381.59129739433001</c:v>
                </c:pt>
                <c:pt idx="15870">
                  <c:v>381.53714937372598</c:v>
                </c:pt>
                <c:pt idx="15871">
                  <c:v>381.51583396936701</c:v>
                </c:pt>
                <c:pt idx="15872">
                  <c:v>381.514355841976</c:v>
                </c:pt>
                <c:pt idx="15873">
                  <c:v>381.51254629431702</c:v>
                </c:pt>
                <c:pt idx="15874">
                  <c:v>381.49775237986597</c:v>
                </c:pt>
                <c:pt idx="15875">
                  <c:v>381.46976198933299</c:v>
                </c:pt>
                <c:pt idx="15876">
                  <c:v>381.45267961442698</c:v>
                </c:pt>
                <c:pt idx="15877">
                  <c:v>381.43198427931497</c:v>
                </c:pt>
                <c:pt idx="15878">
                  <c:v>381.42563513650202</c:v>
                </c:pt>
                <c:pt idx="15879">
                  <c:v>381.41515640097998</c:v>
                </c:pt>
                <c:pt idx="15880">
                  <c:v>381.41154798944098</c:v>
                </c:pt>
                <c:pt idx="15881">
                  <c:v>381.411395794783</c:v>
                </c:pt>
                <c:pt idx="15882">
                  <c:v>381.38844177140197</c:v>
                </c:pt>
                <c:pt idx="15883">
                  <c:v>381.38080810964698</c:v>
                </c:pt>
                <c:pt idx="15884">
                  <c:v>381.37804685023502</c:v>
                </c:pt>
                <c:pt idx="15885">
                  <c:v>381.36686952832599</c:v>
                </c:pt>
                <c:pt idx="15886">
                  <c:v>381.344629120614</c:v>
                </c:pt>
                <c:pt idx="15887">
                  <c:v>381.34402153630498</c:v>
                </c:pt>
                <c:pt idx="15888">
                  <c:v>381.310402310798</c:v>
                </c:pt>
                <c:pt idx="15889">
                  <c:v>381.279010721107</c:v>
                </c:pt>
                <c:pt idx="15890">
                  <c:v>381.27571871123303</c:v>
                </c:pt>
                <c:pt idx="15891">
                  <c:v>381.262849222554</c:v>
                </c:pt>
                <c:pt idx="15892">
                  <c:v>381.25304843572098</c:v>
                </c:pt>
                <c:pt idx="15893">
                  <c:v>381.22957030365302</c:v>
                </c:pt>
                <c:pt idx="15894">
                  <c:v>381.21837219652099</c:v>
                </c:pt>
                <c:pt idx="15895">
                  <c:v>381.18087510427</c:v>
                </c:pt>
                <c:pt idx="15896">
                  <c:v>381.14048512443799</c:v>
                </c:pt>
                <c:pt idx="15897">
                  <c:v>381.13150328471698</c:v>
                </c:pt>
                <c:pt idx="15898">
                  <c:v>381.12379896059099</c:v>
                </c:pt>
                <c:pt idx="15899">
                  <c:v>381.09732340645701</c:v>
                </c:pt>
                <c:pt idx="15900">
                  <c:v>381.05226112664798</c:v>
                </c:pt>
                <c:pt idx="15901">
                  <c:v>381.05168604619701</c:v>
                </c:pt>
                <c:pt idx="15902">
                  <c:v>380.97539161412698</c:v>
                </c:pt>
                <c:pt idx="15903">
                  <c:v>380.97366964312602</c:v>
                </c:pt>
                <c:pt idx="15904">
                  <c:v>380.95390478667298</c:v>
                </c:pt>
                <c:pt idx="15905">
                  <c:v>380.914213903377</c:v>
                </c:pt>
                <c:pt idx="15906">
                  <c:v>380.91080613251302</c:v>
                </c:pt>
                <c:pt idx="15907">
                  <c:v>380.89223096141399</c:v>
                </c:pt>
                <c:pt idx="15908">
                  <c:v>380.88193371912598</c:v>
                </c:pt>
                <c:pt idx="15909">
                  <c:v>380.85044078065101</c:v>
                </c:pt>
                <c:pt idx="15910">
                  <c:v>380.84717384478603</c:v>
                </c:pt>
                <c:pt idx="15911">
                  <c:v>380.78683709889702</c:v>
                </c:pt>
                <c:pt idx="15912">
                  <c:v>380.78043967878199</c:v>
                </c:pt>
                <c:pt idx="15913">
                  <c:v>380.77565876403003</c:v>
                </c:pt>
                <c:pt idx="15914">
                  <c:v>380.72504688771198</c:v>
                </c:pt>
                <c:pt idx="15915">
                  <c:v>380.72500419558702</c:v>
                </c:pt>
                <c:pt idx="15916">
                  <c:v>380.71542559797098</c:v>
                </c:pt>
                <c:pt idx="15917">
                  <c:v>380.71470499067601</c:v>
                </c:pt>
                <c:pt idx="15918">
                  <c:v>380.71225269558198</c:v>
                </c:pt>
                <c:pt idx="15919">
                  <c:v>380.70936559686299</c:v>
                </c:pt>
                <c:pt idx="15920">
                  <c:v>380.70306091203702</c:v>
                </c:pt>
                <c:pt idx="15921">
                  <c:v>380.69327564338198</c:v>
                </c:pt>
                <c:pt idx="15922">
                  <c:v>380.69253035553999</c:v>
                </c:pt>
                <c:pt idx="15923">
                  <c:v>380.68860265000501</c:v>
                </c:pt>
                <c:pt idx="15924">
                  <c:v>380.67267239371398</c:v>
                </c:pt>
                <c:pt idx="15925">
                  <c:v>380.59545401071301</c:v>
                </c:pt>
                <c:pt idx="15926">
                  <c:v>380.52699056663801</c:v>
                </c:pt>
                <c:pt idx="15927">
                  <c:v>380.510076332126</c:v>
                </c:pt>
                <c:pt idx="15928">
                  <c:v>380.50539534207002</c:v>
                </c:pt>
                <c:pt idx="15929">
                  <c:v>380.391435707602</c:v>
                </c:pt>
                <c:pt idx="15930">
                  <c:v>380.30844845120203</c:v>
                </c:pt>
                <c:pt idx="15931">
                  <c:v>380.27951302192002</c:v>
                </c:pt>
                <c:pt idx="15932">
                  <c:v>380.25285480797203</c:v>
                </c:pt>
                <c:pt idx="15933">
                  <c:v>380.25222054059401</c:v>
                </c:pt>
                <c:pt idx="15934">
                  <c:v>380.251535821787</c:v>
                </c:pt>
                <c:pt idx="15935">
                  <c:v>380.22586450351702</c:v>
                </c:pt>
                <c:pt idx="15936">
                  <c:v>380.22579051999298</c:v>
                </c:pt>
                <c:pt idx="15937">
                  <c:v>380.21170197922601</c:v>
                </c:pt>
                <c:pt idx="15938">
                  <c:v>380.17629686563498</c:v>
                </c:pt>
                <c:pt idx="15939">
                  <c:v>380.17242427395098</c:v>
                </c:pt>
                <c:pt idx="15940">
                  <c:v>380.17227186005198</c:v>
                </c:pt>
                <c:pt idx="15941">
                  <c:v>380.16717342265201</c:v>
                </c:pt>
                <c:pt idx="15942">
                  <c:v>380.16099822063899</c:v>
                </c:pt>
                <c:pt idx="15943">
                  <c:v>380.13929513667102</c:v>
                </c:pt>
                <c:pt idx="15944">
                  <c:v>380.13906006264301</c:v>
                </c:pt>
                <c:pt idx="15945">
                  <c:v>380.12651593814201</c:v>
                </c:pt>
                <c:pt idx="15946">
                  <c:v>380.11823176335298</c:v>
                </c:pt>
                <c:pt idx="15947">
                  <c:v>380.04691752706799</c:v>
                </c:pt>
                <c:pt idx="15948">
                  <c:v>379.93201625942902</c:v>
                </c:pt>
                <c:pt idx="15949">
                  <c:v>379.93199957624302</c:v>
                </c:pt>
                <c:pt idx="15950">
                  <c:v>379.93177506638398</c:v>
                </c:pt>
                <c:pt idx="15951">
                  <c:v>379.93176166808098</c:v>
                </c:pt>
                <c:pt idx="15952">
                  <c:v>379.93174282926498</c:v>
                </c:pt>
                <c:pt idx="15953">
                  <c:v>379.83642374909999</c:v>
                </c:pt>
                <c:pt idx="15954">
                  <c:v>379.82444547611601</c:v>
                </c:pt>
                <c:pt idx="15955">
                  <c:v>379.818672745904</c:v>
                </c:pt>
                <c:pt idx="15956">
                  <c:v>379.794372488985</c:v>
                </c:pt>
                <c:pt idx="15957">
                  <c:v>379.77650872571797</c:v>
                </c:pt>
                <c:pt idx="15958">
                  <c:v>379.77305302120101</c:v>
                </c:pt>
                <c:pt idx="15959">
                  <c:v>379.71807992491102</c:v>
                </c:pt>
                <c:pt idx="15960">
                  <c:v>379.71785886814899</c:v>
                </c:pt>
                <c:pt idx="15961">
                  <c:v>379.71774724517797</c:v>
                </c:pt>
                <c:pt idx="15962">
                  <c:v>379.71772394729101</c:v>
                </c:pt>
                <c:pt idx="15963">
                  <c:v>379.71624661045098</c:v>
                </c:pt>
                <c:pt idx="15964">
                  <c:v>379.71530378562397</c:v>
                </c:pt>
                <c:pt idx="15965">
                  <c:v>379.714807481771</c:v>
                </c:pt>
                <c:pt idx="15966">
                  <c:v>379.71468881258198</c:v>
                </c:pt>
                <c:pt idx="15967">
                  <c:v>379.713603957028</c:v>
                </c:pt>
                <c:pt idx="15968">
                  <c:v>379.71355977023597</c:v>
                </c:pt>
                <c:pt idx="15969">
                  <c:v>379.71350498039402</c:v>
                </c:pt>
                <c:pt idx="15970">
                  <c:v>379.71322912876599</c:v>
                </c:pt>
                <c:pt idx="15971">
                  <c:v>379.71280593345801</c:v>
                </c:pt>
                <c:pt idx="15972">
                  <c:v>379.71278870640703</c:v>
                </c:pt>
                <c:pt idx="15973">
                  <c:v>379.712636374608</c:v>
                </c:pt>
                <c:pt idx="15974">
                  <c:v>379.71220034885698</c:v>
                </c:pt>
                <c:pt idx="15975">
                  <c:v>379.70426938369201</c:v>
                </c:pt>
                <c:pt idx="15976">
                  <c:v>379.70217603102498</c:v>
                </c:pt>
                <c:pt idx="15977">
                  <c:v>379.70164668927799</c:v>
                </c:pt>
                <c:pt idx="15978">
                  <c:v>379.70115031516099</c:v>
                </c:pt>
                <c:pt idx="15979">
                  <c:v>379.70039359752099</c:v>
                </c:pt>
                <c:pt idx="15980">
                  <c:v>379.69981913975897</c:v>
                </c:pt>
                <c:pt idx="15981">
                  <c:v>379.69938714150999</c:v>
                </c:pt>
                <c:pt idx="15982">
                  <c:v>379.69805438584899</c:v>
                </c:pt>
                <c:pt idx="15983">
                  <c:v>379.69616650804602</c:v>
                </c:pt>
                <c:pt idx="15984">
                  <c:v>379.64521155699998</c:v>
                </c:pt>
                <c:pt idx="15985">
                  <c:v>379.63977519494398</c:v>
                </c:pt>
                <c:pt idx="15986">
                  <c:v>379.59757971974398</c:v>
                </c:pt>
                <c:pt idx="15987">
                  <c:v>379.51169577563201</c:v>
                </c:pt>
                <c:pt idx="15988">
                  <c:v>379.51126438748997</c:v>
                </c:pt>
                <c:pt idx="15989">
                  <c:v>379.51039232290998</c:v>
                </c:pt>
                <c:pt idx="15990">
                  <c:v>379.50860243609901</c:v>
                </c:pt>
                <c:pt idx="15991">
                  <c:v>379.50837642415399</c:v>
                </c:pt>
                <c:pt idx="15992">
                  <c:v>379.50785649157802</c:v>
                </c:pt>
                <c:pt idx="15993">
                  <c:v>379.507591467537</c:v>
                </c:pt>
                <c:pt idx="15994">
                  <c:v>379.507206383111</c:v>
                </c:pt>
                <c:pt idx="15995">
                  <c:v>379.50718347565299</c:v>
                </c:pt>
                <c:pt idx="15996">
                  <c:v>379.507111618105</c:v>
                </c:pt>
                <c:pt idx="15997">
                  <c:v>379.50693743112299</c:v>
                </c:pt>
                <c:pt idx="15998">
                  <c:v>379.50690640613499</c:v>
                </c:pt>
                <c:pt idx="15999">
                  <c:v>379.50676406613599</c:v>
                </c:pt>
                <c:pt idx="16000">
                  <c:v>379.50637773833103</c:v>
                </c:pt>
                <c:pt idx="16001">
                  <c:v>379.505844071892</c:v>
                </c:pt>
                <c:pt idx="16002">
                  <c:v>379.50581610987899</c:v>
                </c:pt>
                <c:pt idx="16003">
                  <c:v>379.50574927928102</c:v>
                </c:pt>
                <c:pt idx="16004">
                  <c:v>379.50537335603298</c:v>
                </c:pt>
                <c:pt idx="16005">
                  <c:v>379.50287968870998</c:v>
                </c:pt>
                <c:pt idx="16006">
                  <c:v>379.50004555146802</c:v>
                </c:pt>
                <c:pt idx="16007">
                  <c:v>379.499267267118</c:v>
                </c:pt>
                <c:pt idx="16008">
                  <c:v>379.494598742623</c:v>
                </c:pt>
                <c:pt idx="16009">
                  <c:v>379.49436674804201</c:v>
                </c:pt>
                <c:pt idx="16010">
                  <c:v>379.49412304376398</c:v>
                </c:pt>
                <c:pt idx="16011">
                  <c:v>379.49363809996902</c:v>
                </c:pt>
                <c:pt idx="16012">
                  <c:v>379.49362080359202</c:v>
                </c:pt>
                <c:pt idx="16013">
                  <c:v>379.49331988168302</c:v>
                </c:pt>
                <c:pt idx="16014">
                  <c:v>379.49270930597902</c:v>
                </c:pt>
                <c:pt idx="16015">
                  <c:v>379.49232163640397</c:v>
                </c:pt>
                <c:pt idx="16016">
                  <c:v>379.49229006322003</c:v>
                </c:pt>
                <c:pt idx="16017">
                  <c:v>379.49029426801798</c:v>
                </c:pt>
                <c:pt idx="16018">
                  <c:v>379.486994968457</c:v>
                </c:pt>
                <c:pt idx="16019">
                  <c:v>379.48522599785002</c:v>
                </c:pt>
                <c:pt idx="16020">
                  <c:v>379.48319596662901</c:v>
                </c:pt>
                <c:pt idx="16021">
                  <c:v>379.48219983263402</c:v>
                </c:pt>
                <c:pt idx="16022">
                  <c:v>379.48154375602797</c:v>
                </c:pt>
                <c:pt idx="16023">
                  <c:v>379.47650212687898</c:v>
                </c:pt>
                <c:pt idx="16024">
                  <c:v>379.44025556770498</c:v>
                </c:pt>
                <c:pt idx="16025">
                  <c:v>379.43202917341301</c:v>
                </c:pt>
                <c:pt idx="16026">
                  <c:v>379.40540078252002</c:v>
                </c:pt>
                <c:pt idx="16027">
                  <c:v>379.38065431079502</c:v>
                </c:pt>
                <c:pt idx="16028">
                  <c:v>379.36319489013698</c:v>
                </c:pt>
                <c:pt idx="16029">
                  <c:v>379.31219649365102</c:v>
                </c:pt>
                <c:pt idx="16030">
                  <c:v>379.31208745777502</c:v>
                </c:pt>
                <c:pt idx="16031">
                  <c:v>379.300623506276</c:v>
                </c:pt>
                <c:pt idx="16032">
                  <c:v>379.23699081486598</c:v>
                </c:pt>
                <c:pt idx="16033">
                  <c:v>379.19907405654402</c:v>
                </c:pt>
                <c:pt idx="16034">
                  <c:v>379.14656663694097</c:v>
                </c:pt>
                <c:pt idx="16035">
                  <c:v>379.11330624167101</c:v>
                </c:pt>
                <c:pt idx="16036">
                  <c:v>379.05935186578301</c:v>
                </c:pt>
                <c:pt idx="16037">
                  <c:v>379.03909022172098</c:v>
                </c:pt>
                <c:pt idx="16038">
                  <c:v>379.03161832125397</c:v>
                </c:pt>
                <c:pt idx="16039">
                  <c:v>378.94676799587597</c:v>
                </c:pt>
                <c:pt idx="16040">
                  <c:v>378.92524837717201</c:v>
                </c:pt>
                <c:pt idx="16041">
                  <c:v>378.90490018730901</c:v>
                </c:pt>
                <c:pt idx="16042">
                  <c:v>378.88747358735299</c:v>
                </c:pt>
                <c:pt idx="16043">
                  <c:v>378.87830840487101</c:v>
                </c:pt>
                <c:pt idx="16044">
                  <c:v>378.85178240755903</c:v>
                </c:pt>
                <c:pt idx="16045">
                  <c:v>378.84356194099098</c:v>
                </c:pt>
                <c:pt idx="16046">
                  <c:v>378.82445107783099</c:v>
                </c:pt>
                <c:pt idx="16047">
                  <c:v>378.81568152526398</c:v>
                </c:pt>
                <c:pt idx="16048">
                  <c:v>378.80418275337598</c:v>
                </c:pt>
                <c:pt idx="16049">
                  <c:v>378.80074000244298</c:v>
                </c:pt>
                <c:pt idx="16050">
                  <c:v>378.78127455348402</c:v>
                </c:pt>
                <c:pt idx="16051">
                  <c:v>378.74756515683799</c:v>
                </c:pt>
                <c:pt idx="16052">
                  <c:v>378.68140960604802</c:v>
                </c:pt>
                <c:pt idx="16053">
                  <c:v>378.679471624239</c:v>
                </c:pt>
                <c:pt idx="16054">
                  <c:v>378.67827157449898</c:v>
                </c:pt>
                <c:pt idx="16055">
                  <c:v>378.65401726808398</c:v>
                </c:pt>
                <c:pt idx="16056">
                  <c:v>378.60847225266502</c:v>
                </c:pt>
                <c:pt idx="16057">
                  <c:v>378.56870745136598</c:v>
                </c:pt>
                <c:pt idx="16058">
                  <c:v>378.54870837221199</c:v>
                </c:pt>
                <c:pt idx="16059">
                  <c:v>378.52582991835698</c:v>
                </c:pt>
                <c:pt idx="16060">
                  <c:v>378.48743240020201</c:v>
                </c:pt>
                <c:pt idx="16061">
                  <c:v>378.47909474347802</c:v>
                </c:pt>
                <c:pt idx="16062">
                  <c:v>378.39266193378597</c:v>
                </c:pt>
                <c:pt idx="16063">
                  <c:v>378.38841881511001</c:v>
                </c:pt>
                <c:pt idx="16064">
                  <c:v>378.33670787480901</c:v>
                </c:pt>
                <c:pt idx="16065">
                  <c:v>378.32282769393697</c:v>
                </c:pt>
                <c:pt idx="16066">
                  <c:v>378.32103988329101</c:v>
                </c:pt>
                <c:pt idx="16067">
                  <c:v>378.30059429112799</c:v>
                </c:pt>
                <c:pt idx="16068">
                  <c:v>378.28517060253199</c:v>
                </c:pt>
                <c:pt idx="16069">
                  <c:v>378.28271104579898</c:v>
                </c:pt>
                <c:pt idx="16070">
                  <c:v>378.282604176539</c:v>
                </c:pt>
                <c:pt idx="16071">
                  <c:v>378.25288172775203</c:v>
                </c:pt>
                <c:pt idx="16072">
                  <c:v>378.22683714903002</c:v>
                </c:pt>
                <c:pt idx="16073">
                  <c:v>378.216810443555</c:v>
                </c:pt>
                <c:pt idx="16074">
                  <c:v>378.18954220558197</c:v>
                </c:pt>
                <c:pt idx="16075">
                  <c:v>378.12669876299202</c:v>
                </c:pt>
                <c:pt idx="16076">
                  <c:v>378.08764938246799</c:v>
                </c:pt>
                <c:pt idx="16077">
                  <c:v>378.06861522045301</c:v>
                </c:pt>
                <c:pt idx="16078">
                  <c:v>378.068011199034</c:v>
                </c:pt>
                <c:pt idx="16079">
                  <c:v>378.06610007287202</c:v>
                </c:pt>
                <c:pt idx="16080">
                  <c:v>378.06466638101199</c:v>
                </c:pt>
                <c:pt idx="16081">
                  <c:v>378.06297059049598</c:v>
                </c:pt>
                <c:pt idx="16082">
                  <c:v>378.05738137888801</c:v>
                </c:pt>
                <c:pt idx="16083">
                  <c:v>378.04078410449603</c:v>
                </c:pt>
                <c:pt idx="16084">
                  <c:v>378.021260172268</c:v>
                </c:pt>
                <c:pt idx="16085">
                  <c:v>377.99771524661901</c:v>
                </c:pt>
                <c:pt idx="16086">
                  <c:v>377.99766848947201</c:v>
                </c:pt>
                <c:pt idx="16087">
                  <c:v>377.95196746866901</c:v>
                </c:pt>
                <c:pt idx="16088">
                  <c:v>377.93232358170599</c:v>
                </c:pt>
                <c:pt idx="16089">
                  <c:v>377.908258531836</c:v>
                </c:pt>
                <c:pt idx="16090">
                  <c:v>377.86043259118799</c:v>
                </c:pt>
                <c:pt idx="16091">
                  <c:v>377.86015939328598</c:v>
                </c:pt>
                <c:pt idx="16092">
                  <c:v>377.85845685153498</c:v>
                </c:pt>
                <c:pt idx="16093">
                  <c:v>377.85231028373403</c:v>
                </c:pt>
                <c:pt idx="16094">
                  <c:v>377.84953353822601</c:v>
                </c:pt>
                <c:pt idx="16095">
                  <c:v>377.84615157463099</c:v>
                </c:pt>
                <c:pt idx="16096">
                  <c:v>377.83542905694702</c:v>
                </c:pt>
                <c:pt idx="16097">
                  <c:v>377.806046303953</c:v>
                </c:pt>
                <c:pt idx="16098">
                  <c:v>377.805416597609</c:v>
                </c:pt>
                <c:pt idx="16099">
                  <c:v>377.80406818615103</c:v>
                </c:pt>
                <c:pt idx="16100">
                  <c:v>377.80201722477102</c:v>
                </c:pt>
                <c:pt idx="16101">
                  <c:v>377.77173833977503</c:v>
                </c:pt>
                <c:pt idx="16102">
                  <c:v>377.76331143623298</c:v>
                </c:pt>
                <c:pt idx="16103">
                  <c:v>377.75536917066898</c:v>
                </c:pt>
                <c:pt idx="16104">
                  <c:v>377.721161176659</c:v>
                </c:pt>
                <c:pt idx="16105">
                  <c:v>377.69642723893401</c:v>
                </c:pt>
                <c:pt idx="16106">
                  <c:v>377.69291451202002</c:v>
                </c:pt>
                <c:pt idx="16107">
                  <c:v>377.675867256483</c:v>
                </c:pt>
                <c:pt idx="16108">
                  <c:v>377.63307277322099</c:v>
                </c:pt>
                <c:pt idx="16109">
                  <c:v>377.61547585636998</c:v>
                </c:pt>
                <c:pt idx="16110">
                  <c:v>377.59750726483901</c:v>
                </c:pt>
                <c:pt idx="16111">
                  <c:v>377.53816389502799</c:v>
                </c:pt>
                <c:pt idx="16112">
                  <c:v>377.465219707085</c:v>
                </c:pt>
                <c:pt idx="16113">
                  <c:v>377.42580525611697</c:v>
                </c:pt>
                <c:pt idx="16114">
                  <c:v>377.40707742253301</c:v>
                </c:pt>
                <c:pt idx="16115">
                  <c:v>377.362420127603</c:v>
                </c:pt>
                <c:pt idx="16116">
                  <c:v>377.34770075365799</c:v>
                </c:pt>
                <c:pt idx="16117">
                  <c:v>377.33908806708098</c:v>
                </c:pt>
                <c:pt idx="16118">
                  <c:v>377.30352336450602</c:v>
                </c:pt>
                <c:pt idx="16119">
                  <c:v>377.28719020218199</c:v>
                </c:pt>
                <c:pt idx="16120">
                  <c:v>377.27242133004597</c:v>
                </c:pt>
                <c:pt idx="16121">
                  <c:v>377.25046023341798</c:v>
                </c:pt>
                <c:pt idx="16122">
                  <c:v>377.24594642130597</c:v>
                </c:pt>
                <c:pt idx="16123">
                  <c:v>377.24557509600601</c:v>
                </c:pt>
                <c:pt idx="16124">
                  <c:v>377.23941392200197</c:v>
                </c:pt>
                <c:pt idx="16125">
                  <c:v>377.228906838103</c:v>
                </c:pt>
                <c:pt idx="16126">
                  <c:v>377.178224436775</c:v>
                </c:pt>
                <c:pt idx="16127">
                  <c:v>377.15714759388601</c:v>
                </c:pt>
                <c:pt idx="16128">
                  <c:v>377.09824393351698</c:v>
                </c:pt>
                <c:pt idx="16129">
                  <c:v>377.07516673418098</c:v>
                </c:pt>
                <c:pt idx="16130">
                  <c:v>377.044268580486</c:v>
                </c:pt>
                <c:pt idx="16131">
                  <c:v>377.04271045518601</c:v>
                </c:pt>
                <c:pt idx="16132">
                  <c:v>377.04093238116599</c:v>
                </c:pt>
                <c:pt idx="16133">
                  <c:v>377.04016979899001</c:v>
                </c:pt>
                <c:pt idx="16134">
                  <c:v>377.03783387008599</c:v>
                </c:pt>
                <c:pt idx="16135">
                  <c:v>377.03354936952002</c:v>
                </c:pt>
                <c:pt idx="16136">
                  <c:v>376.992025537838</c:v>
                </c:pt>
                <c:pt idx="16137">
                  <c:v>376.86021840969897</c:v>
                </c:pt>
                <c:pt idx="16138">
                  <c:v>376.86009301580702</c:v>
                </c:pt>
                <c:pt idx="16139">
                  <c:v>376.86001898156297</c:v>
                </c:pt>
                <c:pt idx="16140">
                  <c:v>376.85978233122103</c:v>
                </c:pt>
                <c:pt idx="16141">
                  <c:v>376.859481517397</c:v>
                </c:pt>
                <c:pt idx="16142">
                  <c:v>376.77472502715102</c:v>
                </c:pt>
                <c:pt idx="16143">
                  <c:v>376.737518511659</c:v>
                </c:pt>
                <c:pt idx="16144">
                  <c:v>376.72151678355601</c:v>
                </c:pt>
                <c:pt idx="16145">
                  <c:v>376.71297642206201</c:v>
                </c:pt>
                <c:pt idx="16146">
                  <c:v>376.68011656484401</c:v>
                </c:pt>
                <c:pt idx="16147">
                  <c:v>376.67823787271601</c:v>
                </c:pt>
                <c:pt idx="16148">
                  <c:v>376.652938926172</c:v>
                </c:pt>
                <c:pt idx="16149">
                  <c:v>376.65273578602898</c:v>
                </c:pt>
                <c:pt idx="16150">
                  <c:v>376.65252637537702</c:v>
                </c:pt>
                <c:pt idx="16151">
                  <c:v>376.65249076163002</c:v>
                </c:pt>
                <c:pt idx="16152">
                  <c:v>376.65246985804799</c:v>
                </c:pt>
                <c:pt idx="16153">
                  <c:v>376.65223165862301</c:v>
                </c:pt>
                <c:pt idx="16154">
                  <c:v>376.65220613161699</c:v>
                </c:pt>
                <c:pt idx="16155">
                  <c:v>376.64601454148402</c:v>
                </c:pt>
                <c:pt idx="16156">
                  <c:v>376.57616143350901</c:v>
                </c:pt>
                <c:pt idx="16157">
                  <c:v>376.531998262787</c:v>
                </c:pt>
                <c:pt idx="16158">
                  <c:v>376.45460599366902</c:v>
                </c:pt>
                <c:pt idx="16159">
                  <c:v>376.44243221834398</c:v>
                </c:pt>
                <c:pt idx="16160">
                  <c:v>376.439468406353</c:v>
                </c:pt>
                <c:pt idx="16161">
                  <c:v>376.435601273457</c:v>
                </c:pt>
                <c:pt idx="16162">
                  <c:v>376.43543448960799</c:v>
                </c:pt>
                <c:pt idx="16163">
                  <c:v>376.43517484078802</c:v>
                </c:pt>
                <c:pt idx="16164">
                  <c:v>376.43429342013297</c:v>
                </c:pt>
                <c:pt idx="16165">
                  <c:v>376.43410423761799</c:v>
                </c:pt>
                <c:pt idx="16166">
                  <c:v>376.433410891086</c:v>
                </c:pt>
                <c:pt idx="16167">
                  <c:v>376.43322308841698</c:v>
                </c:pt>
                <c:pt idx="16168">
                  <c:v>376.433149759819</c:v>
                </c:pt>
                <c:pt idx="16169">
                  <c:v>376.432548752777</c:v>
                </c:pt>
                <c:pt idx="16170">
                  <c:v>376.43200417340603</c:v>
                </c:pt>
                <c:pt idx="16171">
                  <c:v>376.42873321252802</c:v>
                </c:pt>
                <c:pt idx="16172">
                  <c:v>376.42816633304199</c:v>
                </c:pt>
                <c:pt idx="16173">
                  <c:v>376.42762677726898</c:v>
                </c:pt>
                <c:pt idx="16174">
                  <c:v>376.42738604419202</c:v>
                </c:pt>
                <c:pt idx="16175">
                  <c:v>376.416897228869</c:v>
                </c:pt>
                <c:pt idx="16176">
                  <c:v>376.38074107843602</c:v>
                </c:pt>
                <c:pt idx="16177">
                  <c:v>376.35319693207299</c:v>
                </c:pt>
                <c:pt idx="16178">
                  <c:v>376.23940295219001</c:v>
                </c:pt>
                <c:pt idx="16179">
                  <c:v>376.23596055256502</c:v>
                </c:pt>
                <c:pt idx="16180">
                  <c:v>376.23433318474798</c:v>
                </c:pt>
                <c:pt idx="16181">
                  <c:v>376.23372886255697</c:v>
                </c:pt>
                <c:pt idx="16182">
                  <c:v>376.23141223384403</c:v>
                </c:pt>
                <c:pt idx="16183">
                  <c:v>376.23022218225498</c:v>
                </c:pt>
                <c:pt idx="16184">
                  <c:v>376.229507365004</c:v>
                </c:pt>
                <c:pt idx="16185">
                  <c:v>376.22775102705498</c:v>
                </c:pt>
                <c:pt idx="16186">
                  <c:v>376.22726488440998</c:v>
                </c:pt>
                <c:pt idx="16187">
                  <c:v>376.22595478838002</c:v>
                </c:pt>
                <c:pt idx="16188">
                  <c:v>376.225668772939</c:v>
                </c:pt>
                <c:pt idx="16189">
                  <c:v>376.22273730889799</c:v>
                </c:pt>
                <c:pt idx="16190">
                  <c:v>376.22118745012801</c:v>
                </c:pt>
                <c:pt idx="16191">
                  <c:v>376.22046424638302</c:v>
                </c:pt>
                <c:pt idx="16192">
                  <c:v>376.217876854785</c:v>
                </c:pt>
                <c:pt idx="16193">
                  <c:v>376.212399184638</c:v>
                </c:pt>
                <c:pt idx="16194">
                  <c:v>376.185451150755</c:v>
                </c:pt>
                <c:pt idx="16195">
                  <c:v>376.183358175465</c:v>
                </c:pt>
                <c:pt idx="16196">
                  <c:v>376.16811697682499</c:v>
                </c:pt>
                <c:pt idx="16197">
                  <c:v>376.11318715809603</c:v>
                </c:pt>
                <c:pt idx="16198">
                  <c:v>376.07767161171898</c:v>
                </c:pt>
                <c:pt idx="16199">
                  <c:v>376.058766876172</c:v>
                </c:pt>
                <c:pt idx="16200">
                  <c:v>376.05588528974999</c:v>
                </c:pt>
                <c:pt idx="16201">
                  <c:v>376.01457226162302</c:v>
                </c:pt>
                <c:pt idx="16202">
                  <c:v>375.95234171521599</c:v>
                </c:pt>
                <c:pt idx="16203">
                  <c:v>375.79896473532102</c:v>
                </c:pt>
                <c:pt idx="16204">
                  <c:v>375.79637317471997</c:v>
                </c:pt>
                <c:pt idx="16205">
                  <c:v>375.731462721394</c:v>
                </c:pt>
                <c:pt idx="16206">
                  <c:v>375.71938060003401</c:v>
                </c:pt>
                <c:pt idx="16207">
                  <c:v>375.69072108892999</c:v>
                </c:pt>
                <c:pt idx="16208">
                  <c:v>375.68367635239701</c:v>
                </c:pt>
                <c:pt idx="16209">
                  <c:v>375.68352211311901</c:v>
                </c:pt>
                <c:pt idx="16210">
                  <c:v>375.67972602361903</c:v>
                </c:pt>
                <c:pt idx="16211">
                  <c:v>375.64655618239698</c:v>
                </c:pt>
                <c:pt idx="16212">
                  <c:v>375.631561205102</c:v>
                </c:pt>
                <c:pt idx="16213">
                  <c:v>375.59126857295001</c:v>
                </c:pt>
                <c:pt idx="16214">
                  <c:v>375.58737073490101</c:v>
                </c:pt>
                <c:pt idx="16215">
                  <c:v>375.57697771020798</c:v>
                </c:pt>
                <c:pt idx="16216">
                  <c:v>375.56442263592601</c:v>
                </c:pt>
                <c:pt idx="16217">
                  <c:v>375.546720818739</c:v>
                </c:pt>
                <c:pt idx="16218">
                  <c:v>375.52836321955402</c:v>
                </c:pt>
                <c:pt idx="16219">
                  <c:v>375.52605005877098</c:v>
                </c:pt>
                <c:pt idx="16220">
                  <c:v>375.52002872717998</c:v>
                </c:pt>
                <c:pt idx="16221">
                  <c:v>375.51040809775498</c:v>
                </c:pt>
                <c:pt idx="16222">
                  <c:v>375.50657419922101</c:v>
                </c:pt>
                <c:pt idx="16223">
                  <c:v>375.47180183731598</c:v>
                </c:pt>
                <c:pt idx="16224">
                  <c:v>375.47174700079</c:v>
                </c:pt>
                <c:pt idx="16225">
                  <c:v>375.42163662304398</c:v>
                </c:pt>
                <c:pt idx="16226">
                  <c:v>375.38707485616402</c:v>
                </c:pt>
                <c:pt idx="16227">
                  <c:v>375.36734355469298</c:v>
                </c:pt>
                <c:pt idx="16228">
                  <c:v>375.32159078647697</c:v>
                </c:pt>
                <c:pt idx="16229">
                  <c:v>375.28982614180501</c:v>
                </c:pt>
                <c:pt idx="16230">
                  <c:v>375.25730358926899</c:v>
                </c:pt>
                <c:pt idx="16231">
                  <c:v>375.25723465123599</c:v>
                </c:pt>
                <c:pt idx="16232">
                  <c:v>375.25273436404098</c:v>
                </c:pt>
                <c:pt idx="16233">
                  <c:v>375.24829570577901</c:v>
                </c:pt>
                <c:pt idx="16234">
                  <c:v>375.20127844697998</c:v>
                </c:pt>
                <c:pt idx="16235">
                  <c:v>375.18853825004101</c:v>
                </c:pt>
                <c:pt idx="16236">
                  <c:v>375.15959947879702</c:v>
                </c:pt>
                <c:pt idx="16237">
                  <c:v>375.151333106555</c:v>
                </c:pt>
                <c:pt idx="16238">
                  <c:v>375.10163608154699</c:v>
                </c:pt>
                <c:pt idx="16239">
                  <c:v>375.10105065928002</c:v>
                </c:pt>
                <c:pt idx="16240">
                  <c:v>375.09549404957602</c:v>
                </c:pt>
                <c:pt idx="16241">
                  <c:v>375.07423272661202</c:v>
                </c:pt>
                <c:pt idx="16242">
                  <c:v>375.05592483534599</c:v>
                </c:pt>
                <c:pt idx="16243">
                  <c:v>375.02974323815698</c:v>
                </c:pt>
                <c:pt idx="16244">
                  <c:v>374.96672416799998</c:v>
                </c:pt>
                <c:pt idx="16245">
                  <c:v>374.94846092434602</c:v>
                </c:pt>
                <c:pt idx="16246">
                  <c:v>374.92873327001098</c:v>
                </c:pt>
                <c:pt idx="16247">
                  <c:v>374.88755058709597</c:v>
                </c:pt>
                <c:pt idx="16248">
                  <c:v>374.84235494338299</c:v>
                </c:pt>
                <c:pt idx="16249">
                  <c:v>374.83503067447202</c:v>
                </c:pt>
                <c:pt idx="16250">
                  <c:v>374.81828571131001</c:v>
                </c:pt>
                <c:pt idx="16251">
                  <c:v>374.78743183934102</c:v>
                </c:pt>
                <c:pt idx="16252">
                  <c:v>374.74611776519203</c:v>
                </c:pt>
                <c:pt idx="16253">
                  <c:v>374.72562394637401</c:v>
                </c:pt>
                <c:pt idx="16254">
                  <c:v>374.72159890444601</c:v>
                </c:pt>
                <c:pt idx="16255">
                  <c:v>374.718431422207</c:v>
                </c:pt>
                <c:pt idx="16256">
                  <c:v>374.62547301036801</c:v>
                </c:pt>
                <c:pt idx="16257">
                  <c:v>374.59120615965998</c:v>
                </c:pt>
                <c:pt idx="16258">
                  <c:v>374.58494722435103</c:v>
                </c:pt>
                <c:pt idx="16259">
                  <c:v>374.57111846138798</c:v>
                </c:pt>
                <c:pt idx="16260">
                  <c:v>374.54299979665399</c:v>
                </c:pt>
                <c:pt idx="16261">
                  <c:v>374.50819649836802</c:v>
                </c:pt>
                <c:pt idx="16262">
                  <c:v>374.50819506281198</c:v>
                </c:pt>
                <c:pt idx="16263">
                  <c:v>374.50271225472198</c:v>
                </c:pt>
                <c:pt idx="16264">
                  <c:v>374.46432585954102</c:v>
                </c:pt>
                <c:pt idx="16265">
                  <c:v>374.461138586738</c:v>
                </c:pt>
                <c:pt idx="16266">
                  <c:v>374.43935756708998</c:v>
                </c:pt>
                <c:pt idx="16267">
                  <c:v>374.42003354223698</c:v>
                </c:pt>
                <c:pt idx="16268">
                  <c:v>374.403762012345</c:v>
                </c:pt>
                <c:pt idx="16269">
                  <c:v>374.38176477992499</c:v>
                </c:pt>
                <c:pt idx="16270">
                  <c:v>374.35059167744203</c:v>
                </c:pt>
                <c:pt idx="16271">
                  <c:v>374.31198138586598</c:v>
                </c:pt>
                <c:pt idx="16272">
                  <c:v>374.30562978875599</c:v>
                </c:pt>
                <c:pt idx="16273">
                  <c:v>374.29199713851602</c:v>
                </c:pt>
                <c:pt idx="16274">
                  <c:v>374.29096474696598</c:v>
                </c:pt>
                <c:pt idx="16275">
                  <c:v>374.21196131961898</c:v>
                </c:pt>
                <c:pt idx="16276">
                  <c:v>374.20006057057202</c:v>
                </c:pt>
                <c:pt idx="16277">
                  <c:v>374.199043371958</c:v>
                </c:pt>
                <c:pt idx="16278">
                  <c:v>374.18235914743701</c:v>
                </c:pt>
                <c:pt idx="16279">
                  <c:v>374.17966840491403</c:v>
                </c:pt>
                <c:pt idx="16280">
                  <c:v>374.17105357989698</c:v>
                </c:pt>
                <c:pt idx="16281">
                  <c:v>374.15864815843599</c:v>
                </c:pt>
                <c:pt idx="16282">
                  <c:v>374.13835915687298</c:v>
                </c:pt>
                <c:pt idx="16283">
                  <c:v>374.12510539581598</c:v>
                </c:pt>
                <c:pt idx="16284">
                  <c:v>374.10466982488998</c:v>
                </c:pt>
                <c:pt idx="16285">
                  <c:v>374.10466982488998</c:v>
                </c:pt>
                <c:pt idx="16286">
                  <c:v>374.10466982488998</c:v>
                </c:pt>
                <c:pt idx="16287">
                  <c:v>374.10374684428899</c:v>
                </c:pt>
                <c:pt idx="16288">
                  <c:v>374.07518885426498</c:v>
                </c:pt>
                <c:pt idx="16289">
                  <c:v>374.035235451576</c:v>
                </c:pt>
                <c:pt idx="16290">
                  <c:v>373.95474271574199</c:v>
                </c:pt>
                <c:pt idx="16291">
                  <c:v>373.95360090210801</c:v>
                </c:pt>
                <c:pt idx="16292">
                  <c:v>373.94865197185601</c:v>
                </c:pt>
                <c:pt idx="16293">
                  <c:v>373.94066117355999</c:v>
                </c:pt>
                <c:pt idx="16294">
                  <c:v>373.92789589815402</c:v>
                </c:pt>
                <c:pt idx="16295">
                  <c:v>373.91794043439199</c:v>
                </c:pt>
                <c:pt idx="16296">
                  <c:v>373.855215475009</c:v>
                </c:pt>
                <c:pt idx="16297">
                  <c:v>373.83597757257797</c:v>
                </c:pt>
                <c:pt idx="16298">
                  <c:v>373.79654397132998</c:v>
                </c:pt>
                <c:pt idx="16299">
                  <c:v>373.77658511003</c:v>
                </c:pt>
                <c:pt idx="16300">
                  <c:v>373.76628825724401</c:v>
                </c:pt>
                <c:pt idx="16301">
                  <c:v>373.70096969654901</c:v>
                </c:pt>
                <c:pt idx="16302">
                  <c:v>373.66174883825198</c:v>
                </c:pt>
                <c:pt idx="16303">
                  <c:v>373.63696861446999</c:v>
                </c:pt>
                <c:pt idx="16304">
                  <c:v>373.55654549286999</c:v>
                </c:pt>
                <c:pt idx="16305">
                  <c:v>373.54330272894703</c:v>
                </c:pt>
                <c:pt idx="16306">
                  <c:v>373.52687078154003</c:v>
                </c:pt>
                <c:pt idx="16307">
                  <c:v>373.43588574651199</c:v>
                </c:pt>
                <c:pt idx="16308">
                  <c:v>373.39836476251998</c:v>
                </c:pt>
                <c:pt idx="16309">
                  <c:v>373.39443744604102</c:v>
                </c:pt>
                <c:pt idx="16310">
                  <c:v>373.39147308452198</c:v>
                </c:pt>
                <c:pt idx="16311">
                  <c:v>373.37889894192602</c:v>
                </c:pt>
                <c:pt idx="16312">
                  <c:v>373.34960728233398</c:v>
                </c:pt>
                <c:pt idx="16313">
                  <c:v>373.34491966165302</c:v>
                </c:pt>
                <c:pt idx="16314">
                  <c:v>373.34400149516</c:v>
                </c:pt>
                <c:pt idx="16315">
                  <c:v>373.34049637185802</c:v>
                </c:pt>
                <c:pt idx="16316">
                  <c:v>373.33619877459802</c:v>
                </c:pt>
                <c:pt idx="16317">
                  <c:v>373.31344878756403</c:v>
                </c:pt>
                <c:pt idx="16318">
                  <c:v>373.21178494832998</c:v>
                </c:pt>
                <c:pt idx="16319">
                  <c:v>373.18426325457199</c:v>
                </c:pt>
                <c:pt idx="16320">
                  <c:v>373.15243993916499</c:v>
                </c:pt>
                <c:pt idx="16321">
                  <c:v>373.11196247194198</c:v>
                </c:pt>
                <c:pt idx="16322">
                  <c:v>373.10976102475701</c:v>
                </c:pt>
                <c:pt idx="16323">
                  <c:v>373.09860569269699</c:v>
                </c:pt>
                <c:pt idx="16324">
                  <c:v>373.05572455769402</c:v>
                </c:pt>
                <c:pt idx="16325">
                  <c:v>373.04823529258999</c:v>
                </c:pt>
                <c:pt idx="16326">
                  <c:v>373.04813940366398</c:v>
                </c:pt>
                <c:pt idx="16327">
                  <c:v>373.04198931335901</c:v>
                </c:pt>
                <c:pt idx="16328">
                  <c:v>373.02541024168102</c:v>
                </c:pt>
                <c:pt idx="16329">
                  <c:v>373.02519579567002</c:v>
                </c:pt>
                <c:pt idx="16330">
                  <c:v>373.00227400685498</c:v>
                </c:pt>
                <c:pt idx="16331">
                  <c:v>372.99673807016097</c:v>
                </c:pt>
                <c:pt idx="16332">
                  <c:v>372.94150592201999</c:v>
                </c:pt>
                <c:pt idx="16333">
                  <c:v>372.920717434182</c:v>
                </c:pt>
                <c:pt idx="16334">
                  <c:v>372.90224600475699</c:v>
                </c:pt>
                <c:pt idx="16335">
                  <c:v>372.81814977015199</c:v>
                </c:pt>
                <c:pt idx="16336">
                  <c:v>372.81811771519102</c:v>
                </c:pt>
                <c:pt idx="16337">
                  <c:v>372.81790099278999</c:v>
                </c:pt>
                <c:pt idx="16338">
                  <c:v>372.81788114298001</c:v>
                </c:pt>
                <c:pt idx="16339">
                  <c:v>372.81452380495199</c:v>
                </c:pt>
                <c:pt idx="16340">
                  <c:v>372.80593889275099</c:v>
                </c:pt>
                <c:pt idx="16341">
                  <c:v>372.79311486716801</c:v>
                </c:pt>
                <c:pt idx="16342">
                  <c:v>372.755145749826</c:v>
                </c:pt>
                <c:pt idx="16343">
                  <c:v>372.74096598723298</c:v>
                </c:pt>
                <c:pt idx="16344">
                  <c:v>372.72450058514198</c:v>
                </c:pt>
                <c:pt idx="16345">
                  <c:v>372.68534972495502</c:v>
                </c:pt>
                <c:pt idx="16346">
                  <c:v>372.60490211293398</c:v>
                </c:pt>
                <c:pt idx="16347">
                  <c:v>372.60388903690301</c:v>
                </c:pt>
                <c:pt idx="16348">
                  <c:v>372.603104514986</c:v>
                </c:pt>
                <c:pt idx="16349">
                  <c:v>372.60210735118397</c:v>
                </c:pt>
                <c:pt idx="16350">
                  <c:v>372.60109105394798</c:v>
                </c:pt>
                <c:pt idx="16351">
                  <c:v>372.60087722671</c:v>
                </c:pt>
                <c:pt idx="16352">
                  <c:v>372.599914466705</c:v>
                </c:pt>
                <c:pt idx="16353">
                  <c:v>372.59825802124499</c:v>
                </c:pt>
                <c:pt idx="16354">
                  <c:v>372.59813462274298</c:v>
                </c:pt>
                <c:pt idx="16355">
                  <c:v>372.597402003063</c:v>
                </c:pt>
                <c:pt idx="16356">
                  <c:v>372.59730151490203</c:v>
                </c:pt>
                <c:pt idx="16357">
                  <c:v>372.59664371074803</c:v>
                </c:pt>
                <c:pt idx="16358">
                  <c:v>372.59640657948302</c:v>
                </c:pt>
                <c:pt idx="16359">
                  <c:v>372.59631703761198</c:v>
                </c:pt>
                <c:pt idx="16360">
                  <c:v>372.59527125417998</c:v>
                </c:pt>
                <c:pt idx="16361">
                  <c:v>372.58832237787402</c:v>
                </c:pt>
                <c:pt idx="16362">
                  <c:v>372.56003112146698</c:v>
                </c:pt>
                <c:pt idx="16363">
                  <c:v>372.53924183973498</c:v>
                </c:pt>
                <c:pt idx="16364">
                  <c:v>372.52296122626001</c:v>
                </c:pt>
                <c:pt idx="16365">
                  <c:v>372.509934814399</c:v>
                </c:pt>
                <c:pt idx="16366">
                  <c:v>372.48037239967499</c:v>
                </c:pt>
                <c:pt idx="16367">
                  <c:v>372.47196148731598</c:v>
                </c:pt>
                <c:pt idx="16368">
                  <c:v>372.42946604833202</c:v>
                </c:pt>
                <c:pt idx="16369">
                  <c:v>372.427244587997</c:v>
                </c:pt>
                <c:pt idx="16370">
                  <c:v>372.41630933322</c:v>
                </c:pt>
                <c:pt idx="16371">
                  <c:v>372.40022319893501</c:v>
                </c:pt>
                <c:pt idx="16372">
                  <c:v>372.39694400165598</c:v>
                </c:pt>
                <c:pt idx="16373">
                  <c:v>372.39629202007399</c:v>
                </c:pt>
                <c:pt idx="16374">
                  <c:v>372.39563681264701</c:v>
                </c:pt>
                <c:pt idx="16375">
                  <c:v>372.39416918731899</c:v>
                </c:pt>
                <c:pt idx="16376">
                  <c:v>372.39238178876298</c:v>
                </c:pt>
                <c:pt idx="16377">
                  <c:v>372.39141763818799</c:v>
                </c:pt>
                <c:pt idx="16378">
                  <c:v>372.39136106935803</c:v>
                </c:pt>
                <c:pt idx="16379">
                  <c:v>372.39048164283003</c:v>
                </c:pt>
                <c:pt idx="16380">
                  <c:v>372.390432149101</c:v>
                </c:pt>
                <c:pt idx="16381">
                  <c:v>372.38971715128099</c:v>
                </c:pt>
                <c:pt idx="16382">
                  <c:v>372.38957672296999</c:v>
                </c:pt>
                <c:pt idx="16383">
                  <c:v>372.389422210227</c:v>
                </c:pt>
                <c:pt idx="16384">
                  <c:v>372.388050413202</c:v>
                </c:pt>
                <c:pt idx="16385">
                  <c:v>372.38556892195402</c:v>
                </c:pt>
                <c:pt idx="16386">
                  <c:v>372.38453808153503</c:v>
                </c:pt>
                <c:pt idx="16387">
                  <c:v>372.36993974257803</c:v>
                </c:pt>
                <c:pt idx="16388">
                  <c:v>372.36612301524298</c:v>
                </c:pt>
                <c:pt idx="16389">
                  <c:v>372.34450833748201</c:v>
                </c:pt>
                <c:pt idx="16390">
                  <c:v>372.33383615596898</c:v>
                </c:pt>
                <c:pt idx="16391">
                  <c:v>372.24990012366197</c:v>
                </c:pt>
                <c:pt idx="16392">
                  <c:v>372.224642986996</c:v>
                </c:pt>
                <c:pt idx="16393">
                  <c:v>372.17195087682802</c:v>
                </c:pt>
                <c:pt idx="16394">
                  <c:v>372.04031072575299</c:v>
                </c:pt>
                <c:pt idx="16395">
                  <c:v>372.03307244638103</c:v>
                </c:pt>
                <c:pt idx="16396">
                  <c:v>372.02681440340598</c:v>
                </c:pt>
                <c:pt idx="16397">
                  <c:v>371.93631375954197</c:v>
                </c:pt>
                <c:pt idx="16398">
                  <c:v>371.88542344793302</c:v>
                </c:pt>
                <c:pt idx="16399">
                  <c:v>371.87615431703699</c:v>
                </c:pt>
                <c:pt idx="16400">
                  <c:v>371.87309434807099</c:v>
                </c:pt>
                <c:pt idx="16401">
                  <c:v>371.86028067947399</c:v>
                </c:pt>
                <c:pt idx="16402">
                  <c:v>371.82262975319998</c:v>
                </c:pt>
                <c:pt idx="16403">
                  <c:v>371.81916721546798</c:v>
                </c:pt>
                <c:pt idx="16404">
                  <c:v>371.810603298258</c:v>
                </c:pt>
                <c:pt idx="16405">
                  <c:v>371.80018062914598</c:v>
                </c:pt>
                <c:pt idx="16406">
                  <c:v>371.78600439037001</c:v>
                </c:pt>
                <c:pt idx="16407">
                  <c:v>371.76162340118702</c:v>
                </c:pt>
                <c:pt idx="16408">
                  <c:v>371.740045763686</c:v>
                </c:pt>
                <c:pt idx="16409">
                  <c:v>371.70258539043999</c:v>
                </c:pt>
                <c:pt idx="16410">
                  <c:v>371.69680603017702</c:v>
                </c:pt>
                <c:pt idx="16411">
                  <c:v>371.661771358728</c:v>
                </c:pt>
                <c:pt idx="16412">
                  <c:v>371.65807309730798</c:v>
                </c:pt>
                <c:pt idx="16413">
                  <c:v>371.654938351108</c:v>
                </c:pt>
                <c:pt idx="16414">
                  <c:v>371.65159685098001</c:v>
                </c:pt>
                <c:pt idx="16415">
                  <c:v>371.64426575518399</c:v>
                </c:pt>
                <c:pt idx="16416">
                  <c:v>371.640549136461</c:v>
                </c:pt>
                <c:pt idx="16417">
                  <c:v>371.63731051529697</c:v>
                </c:pt>
                <c:pt idx="16418">
                  <c:v>371.63087442173702</c:v>
                </c:pt>
                <c:pt idx="16419">
                  <c:v>371.62911250562399</c:v>
                </c:pt>
                <c:pt idx="16420">
                  <c:v>371.615493633673</c:v>
                </c:pt>
                <c:pt idx="16421">
                  <c:v>371.61130393691201</c:v>
                </c:pt>
                <c:pt idx="16422">
                  <c:v>371.607934630557</c:v>
                </c:pt>
                <c:pt idx="16423">
                  <c:v>371.60609175314698</c:v>
                </c:pt>
                <c:pt idx="16424">
                  <c:v>371.588722294798</c:v>
                </c:pt>
                <c:pt idx="16425">
                  <c:v>371.58857199706199</c:v>
                </c:pt>
                <c:pt idx="16426">
                  <c:v>371.57251033120201</c:v>
                </c:pt>
                <c:pt idx="16427">
                  <c:v>371.54938588869999</c:v>
                </c:pt>
                <c:pt idx="16428">
                  <c:v>371.53857400580603</c:v>
                </c:pt>
                <c:pt idx="16429">
                  <c:v>371.53740505867103</c:v>
                </c:pt>
                <c:pt idx="16430">
                  <c:v>371.53049432483999</c:v>
                </c:pt>
                <c:pt idx="16431">
                  <c:v>371.51149105565401</c:v>
                </c:pt>
                <c:pt idx="16432">
                  <c:v>371.50056712538901</c:v>
                </c:pt>
                <c:pt idx="16433">
                  <c:v>371.49868075169701</c:v>
                </c:pt>
                <c:pt idx="16434">
                  <c:v>371.48573245495402</c:v>
                </c:pt>
                <c:pt idx="16435">
                  <c:v>371.48531967171903</c:v>
                </c:pt>
                <c:pt idx="16436">
                  <c:v>371.48442599058598</c:v>
                </c:pt>
                <c:pt idx="16437">
                  <c:v>371.44610281556299</c:v>
                </c:pt>
                <c:pt idx="16438">
                  <c:v>371.44495999044801</c:v>
                </c:pt>
                <c:pt idx="16439">
                  <c:v>371.41725733166697</c:v>
                </c:pt>
                <c:pt idx="16440">
                  <c:v>371.41702302274001</c:v>
                </c:pt>
                <c:pt idx="16441">
                  <c:v>371.41192562114998</c:v>
                </c:pt>
                <c:pt idx="16442">
                  <c:v>371.40879733791002</c:v>
                </c:pt>
                <c:pt idx="16443">
                  <c:v>371.334084916748</c:v>
                </c:pt>
                <c:pt idx="16444">
                  <c:v>371.26983563440399</c:v>
                </c:pt>
                <c:pt idx="16445">
                  <c:v>371.252698476474</c:v>
                </c:pt>
                <c:pt idx="16446">
                  <c:v>371.22971909786702</c:v>
                </c:pt>
                <c:pt idx="16447">
                  <c:v>371.21095156354801</c:v>
                </c:pt>
                <c:pt idx="16448">
                  <c:v>371.200097967376</c:v>
                </c:pt>
                <c:pt idx="16449">
                  <c:v>371.17107988373198</c:v>
                </c:pt>
                <c:pt idx="16450">
                  <c:v>371.10963743451202</c:v>
                </c:pt>
                <c:pt idx="16451">
                  <c:v>371.04931095357199</c:v>
                </c:pt>
                <c:pt idx="16452">
                  <c:v>371.04186382499802</c:v>
                </c:pt>
                <c:pt idx="16453">
                  <c:v>371.04080723700798</c:v>
                </c:pt>
                <c:pt idx="16454">
                  <c:v>371.03771141363399</c:v>
                </c:pt>
                <c:pt idx="16455">
                  <c:v>371.03349139003399</c:v>
                </c:pt>
                <c:pt idx="16456">
                  <c:v>371.032709099746</c:v>
                </c:pt>
                <c:pt idx="16457">
                  <c:v>371.03180977794</c:v>
                </c:pt>
                <c:pt idx="16458">
                  <c:v>371.00821570804698</c:v>
                </c:pt>
                <c:pt idx="16459">
                  <c:v>370.99278619395</c:v>
                </c:pt>
                <c:pt idx="16460">
                  <c:v>370.99278619395</c:v>
                </c:pt>
                <c:pt idx="16461">
                  <c:v>370.99278619395</c:v>
                </c:pt>
                <c:pt idx="16462">
                  <c:v>370.92105738957002</c:v>
                </c:pt>
                <c:pt idx="16463">
                  <c:v>370.83171987113599</c:v>
                </c:pt>
                <c:pt idx="16464">
                  <c:v>370.83060602498199</c:v>
                </c:pt>
                <c:pt idx="16465">
                  <c:v>370.82330614030502</c:v>
                </c:pt>
                <c:pt idx="16466">
                  <c:v>370.81078854633802</c:v>
                </c:pt>
                <c:pt idx="16467">
                  <c:v>370.80672735303301</c:v>
                </c:pt>
                <c:pt idx="16468">
                  <c:v>370.79952683980298</c:v>
                </c:pt>
                <c:pt idx="16469">
                  <c:v>370.706927433121</c:v>
                </c:pt>
                <c:pt idx="16470">
                  <c:v>370.68439501042701</c:v>
                </c:pt>
                <c:pt idx="16471">
                  <c:v>370.64723006789097</c:v>
                </c:pt>
                <c:pt idx="16472">
                  <c:v>370.54704101640198</c:v>
                </c:pt>
                <c:pt idx="16473">
                  <c:v>370.53520656418101</c:v>
                </c:pt>
                <c:pt idx="16474">
                  <c:v>370.47083922267802</c:v>
                </c:pt>
                <c:pt idx="16475">
                  <c:v>370.46692267001998</c:v>
                </c:pt>
                <c:pt idx="16476">
                  <c:v>370.437738931551</c:v>
                </c:pt>
                <c:pt idx="16477">
                  <c:v>370.42585645365699</c:v>
                </c:pt>
                <c:pt idx="16478">
                  <c:v>370.40659968779698</c:v>
                </c:pt>
                <c:pt idx="16479">
                  <c:v>370.39574664001702</c:v>
                </c:pt>
                <c:pt idx="16480">
                  <c:v>370.38921156344401</c:v>
                </c:pt>
                <c:pt idx="16481">
                  <c:v>370.261539716068</c:v>
                </c:pt>
                <c:pt idx="16482">
                  <c:v>370.25384439462402</c:v>
                </c:pt>
                <c:pt idx="16483">
                  <c:v>370.19960823852898</c:v>
                </c:pt>
                <c:pt idx="16484">
                  <c:v>370.09674220582201</c:v>
                </c:pt>
                <c:pt idx="16485">
                  <c:v>370.08925642433701</c:v>
                </c:pt>
                <c:pt idx="16486">
                  <c:v>370.07401286385999</c:v>
                </c:pt>
                <c:pt idx="16487">
                  <c:v>370.05943885033997</c:v>
                </c:pt>
                <c:pt idx="16488">
                  <c:v>370.05830984558401</c:v>
                </c:pt>
                <c:pt idx="16489">
                  <c:v>370.05419454106601</c:v>
                </c:pt>
                <c:pt idx="16490">
                  <c:v>370.05093436784199</c:v>
                </c:pt>
                <c:pt idx="16491">
                  <c:v>370.04659300792099</c:v>
                </c:pt>
                <c:pt idx="16492">
                  <c:v>369.96159461029202</c:v>
                </c:pt>
                <c:pt idx="16493">
                  <c:v>369.955255534255</c:v>
                </c:pt>
                <c:pt idx="16494">
                  <c:v>369.92064733022897</c:v>
                </c:pt>
                <c:pt idx="16495">
                  <c:v>369.91366210351902</c:v>
                </c:pt>
                <c:pt idx="16496">
                  <c:v>369.810377688465</c:v>
                </c:pt>
                <c:pt idx="16497">
                  <c:v>369.796111103302</c:v>
                </c:pt>
                <c:pt idx="16498">
                  <c:v>369.711723170749</c:v>
                </c:pt>
                <c:pt idx="16499">
                  <c:v>369.71029104277102</c:v>
                </c:pt>
                <c:pt idx="16500">
                  <c:v>369.70640005083101</c:v>
                </c:pt>
                <c:pt idx="16501">
                  <c:v>369.70636894502599</c:v>
                </c:pt>
                <c:pt idx="16502">
                  <c:v>369.65713283237397</c:v>
                </c:pt>
                <c:pt idx="16503">
                  <c:v>369.60092699489002</c:v>
                </c:pt>
                <c:pt idx="16504">
                  <c:v>369.55185027008901</c:v>
                </c:pt>
                <c:pt idx="16505">
                  <c:v>369.53499555324902</c:v>
                </c:pt>
                <c:pt idx="16506">
                  <c:v>369.53000837149898</c:v>
                </c:pt>
                <c:pt idx="16507">
                  <c:v>369.52214994682902</c:v>
                </c:pt>
                <c:pt idx="16508">
                  <c:v>369.49293841380103</c:v>
                </c:pt>
                <c:pt idx="16509">
                  <c:v>369.49141712899899</c:v>
                </c:pt>
                <c:pt idx="16510">
                  <c:v>369.49139212805198</c:v>
                </c:pt>
                <c:pt idx="16511">
                  <c:v>369.49012215322801</c:v>
                </c:pt>
                <c:pt idx="16512">
                  <c:v>369.48890945723099</c:v>
                </c:pt>
                <c:pt idx="16513">
                  <c:v>369.48813633284198</c:v>
                </c:pt>
                <c:pt idx="16514">
                  <c:v>369.48768470204902</c:v>
                </c:pt>
                <c:pt idx="16515">
                  <c:v>369.48573664806497</c:v>
                </c:pt>
                <c:pt idx="16516">
                  <c:v>369.480660683915</c:v>
                </c:pt>
                <c:pt idx="16517">
                  <c:v>369.48001112899601</c:v>
                </c:pt>
                <c:pt idx="16518">
                  <c:v>369.47905072328899</c:v>
                </c:pt>
                <c:pt idx="16519">
                  <c:v>369.47631203213803</c:v>
                </c:pt>
                <c:pt idx="16520">
                  <c:v>369.47582170197097</c:v>
                </c:pt>
                <c:pt idx="16521">
                  <c:v>369.475547610207</c:v>
                </c:pt>
                <c:pt idx="16522">
                  <c:v>369.47344032003599</c:v>
                </c:pt>
                <c:pt idx="16523">
                  <c:v>369.469371517328</c:v>
                </c:pt>
                <c:pt idx="16524">
                  <c:v>369.468679726532</c:v>
                </c:pt>
                <c:pt idx="16525">
                  <c:v>369.46641428148399</c:v>
                </c:pt>
                <c:pt idx="16526">
                  <c:v>369.46140893356301</c:v>
                </c:pt>
                <c:pt idx="16527">
                  <c:v>369.45377973778898</c:v>
                </c:pt>
                <c:pt idx="16528">
                  <c:v>369.40943275438002</c:v>
                </c:pt>
                <c:pt idx="16529">
                  <c:v>369.36931641238101</c:v>
                </c:pt>
                <c:pt idx="16530">
                  <c:v>369.35208906998599</c:v>
                </c:pt>
                <c:pt idx="16531">
                  <c:v>369.34996395149301</c:v>
                </c:pt>
                <c:pt idx="16532">
                  <c:v>369.32279454284702</c:v>
                </c:pt>
                <c:pt idx="16533">
                  <c:v>369.28486778136198</c:v>
                </c:pt>
                <c:pt idx="16534">
                  <c:v>369.28328234757902</c:v>
                </c:pt>
                <c:pt idx="16535">
                  <c:v>369.28274944326398</c:v>
                </c:pt>
                <c:pt idx="16536">
                  <c:v>369.28220503329402</c:v>
                </c:pt>
                <c:pt idx="16537">
                  <c:v>369.281272354924</c:v>
                </c:pt>
                <c:pt idx="16538">
                  <c:v>369.28102444998899</c:v>
                </c:pt>
                <c:pt idx="16539">
                  <c:v>369.28047948137902</c:v>
                </c:pt>
                <c:pt idx="16540">
                  <c:v>369.277716309276</c:v>
                </c:pt>
                <c:pt idx="16541">
                  <c:v>369.27511868630103</c:v>
                </c:pt>
                <c:pt idx="16542">
                  <c:v>369.273663144164</c:v>
                </c:pt>
                <c:pt idx="16543">
                  <c:v>369.27323433225899</c:v>
                </c:pt>
                <c:pt idx="16544">
                  <c:v>369.27294136834098</c:v>
                </c:pt>
                <c:pt idx="16545">
                  <c:v>369.27243968378002</c:v>
                </c:pt>
                <c:pt idx="16546">
                  <c:v>369.27209493339302</c:v>
                </c:pt>
                <c:pt idx="16547">
                  <c:v>369.27160265657699</c:v>
                </c:pt>
                <c:pt idx="16548">
                  <c:v>369.26974440916001</c:v>
                </c:pt>
                <c:pt idx="16549">
                  <c:v>369.26827413973501</c:v>
                </c:pt>
                <c:pt idx="16550">
                  <c:v>369.26581999458301</c:v>
                </c:pt>
                <c:pt idx="16551">
                  <c:v>369.26560366966498</c:v>
                </c:pt>
                <c:pt idx="16552">
                  <c:v>369.265025761017</c:v>
                </c:pt>
                <c:pt idx="16553">
                  <c:v>369.26488868439901</c:v>
                </c:pt>
                <c:pt idx="16554">
                  <c:v>369.26481685242601</c:v>
                </c:pt>
                <c:pt idx="16555">
                  <c:v>369.26469470135999</c:v>
                </c:pt>
                <c:pt idx="16556">
                  <c:v>369.26295180071901</c:v>
                </c:pt>
                <c:pt idx="16557">
                  <c:v>369.26239721620601</c:v>
                </c:pt>
                <c:pt idx="16558">
                  <c:v>369.26104488603801</c:v>
                </c:pt>
                <c:pt idx="16559">
                  <c:v>369.25855773710202</c:v>
                </c:pt>
                <c:pt idx="16560">
                  <c:v>369.25845967649201</c:v>
                </c:pt>
                <c:pt idx="16561">
                  <c:v>369.257780302865</c:v>
                </c:pt>
                <c:pt idx="16562">
                  <c:v>369.25030337499499</c:v>
                </c:pt>
                <c:pt idx="16563">
                  <c:v>369.24268552506402</c:v>
                </c:pt>
                <c:pt idx="16564">
                  <c:v>369.22623157665703</c:v>
                </c:pt>
                <c:pt idx="16565">
                  <c:v>369.17444645894398</c:v>
                </c:pt>
                <c:pt idx="16566">
                  <c:v>369.14557360466199</c:v>
                </c:pt>
                <c:pt idx="16567">
                  <c:v>369.14040558207802</c:v>
                </c:pt>
                <c:pt idx="16568">
                  <c:v>369.095016293529</c:v>
                </c:pt>
                <c:pt idx="16569">
                  <c:v>369.02534436090599</c:v>
                </c:pt>
                <c:pt idx="16570">
                  <c:v>369.02281365815202</c:v>
                </c:pt>
                <c:pt idx="16571">
                  <c:v>369.004690349378</c:v>
                </c:pt>
                <c:pt idx="16572">
                  <c:v>368.97967657049202</c:v>
                </c:pt>
                <c:pt idx="16573">
                  <c:v>368.966778455167</c:v>
                </c:pt>
                <c:pt idx="16574">
                  <c:v>368.94972415159702</c:v>
                </c:pt>
                <c:pt idx="16575">
                  <c:v>368.94922297520401</c:v>
                </c:pt>
                <c:pt idx="16576">
                  <c:v>368.898602167658</c:v>
                </c:pt>
                <c:pt idx="16577">
                  <c:v>368.80410989015297</c:v>
                </c:pt>
                <c:pt idx="16578">
                  <c:v>368.78741823069498</c:v>
                </c:pt>
                <c:pt idx="16579">
                  <c:v>368.77450903107899</c:v>
                </c:pt>
                <c:pt idx="16580">
                  <c:v>368.76067085819699</c:v>
                </c:pt>
                <c:pt idx="16581">
                  <c:v>368.71812455127099</c:v>
                </c:pt>
                <c:pt idx="16582">
                  <c:v>368.63617659240202</c:v>
                </c:pt>
                <c:pt idx="16583">
                  <c:v>368.63335901693699</c:v>
                </c:pt>
                <c:pt idx="16584">
                  <c:v>368.63007741612802</c:v>
                </c:pt>
                <c:pt idx="16585">
                  <c:v>368.61741616965799</c:v>
                </c:pt>
                <c:pt idx="16586">
                  <c:v>368.61635256169302</c:v>
                </c:pt>
                <c:pt idx="16587">
                  <c:v>368.613576308625</c:v>
                </c:pt>
                <c:pt idx="16588">
                  <c:v>368.561802369259</c:v>
                </c:pt>
                <c:pt idx="16589">
                  <c:v>368.55497542589501</c:v>
                </c:pt>
                <c:pt idx="16590">
                  <c:v>368.55452902098602</c:v>
                </c:pt>
                <c:pt idx="16591">
                  <c:v>368.54331914970402</c:v>
                </c:pt>
                <c:pt idx="16592">
                  <c:v>368.44187470886999</c:v>
                </c:pt>
                <c:pt idx="16593">
                  <c:v>368.36918154013398</c:v>
                </c:pt>
                <c:pt idx="16594">
                  <c:v>368.36834626776499</c:v>
                </c:pt>
                <c:pt idx="16595">
                  <c:v>368.365871785612</c:v>
                </c:pt>
                <c:pt idx="16596">
                  <c:v>368.36335716034898</c:v>
                </c:pt>
                <c:pt idx="16597">
                  <c:v>368.35604181525503</c:v>
                </c:pt>
                <c:pt idx="16598">
                  <c:v>368.35355860559201</c:v>
                </c:pt>
                <c:pt idx="16599">
                  <c:v>368.32729969729098</c:v>
                </c:pt>
                <c:pt idx="16600">
                  <c:v>368.31628324296798</c:v>
                </c:pt>
                <c:pt idx="16601">
                  <c:v>368.30431107290502</c:v>
                </c:pt>
                <c:pt idx="16602">
                  <c:v>368.25692563228</c:v>
                </c:pt>
                <c:pt idx="16603">
                  <c:v>368.24118439594002</c:v>
                </c:pt>
                <c:pt idx="16604">
                  <c:v>368.235477094494</c:v>
                </c:pt>
                <c:pt idx="16605">
                  <c:v>368.21773406687902</c:v>
                </c:pt>
                <c:pt idx="16606">
                  <c:v>368.20396042337302</c:v>
                </c:pt>
                <c:pt idx="16607">
                  <c:v>368.108405615979</c:v>
                </c:pt>
                <c:pt idx="16608">
                  <c:v>368.04079061939598</c:v>
                </c:pt>
                <c:pt idx="16609">
                  <c:v>368.03841461705701</c:v>
                </c:pt>
                <c:pt idx="16610">
                  <c:v>367.99718384487801</c:v>
                </c:pt>
                <c:pt idx="16611">
                  <c:v>367.99350138294199</c:v>
                </c:pt>
                <c:pt idx="16612">
                  <c:v>367.96256401265401</c:v>
                </c:pt>
                <c:pt idx="16613">
                  <c:v>367.93660085149099</c:v>
                </c:pt>
                <c:pt idx="16614">
                  <c:v>367.93387155721598</c:v>
                </c:pt>
                <c:pt idx="16615">
                  <c:v>367.88151235806902</c:v>
                </c:pt>
                <c:pt idx="16616">
                  <c:v>367.875432665689</c:v>
                </c:pt>
                <c:pt idx="16617">
                  <c:v>367.868329612352</c:v>
                </c:pt>
                <c:pt idx="16618">
                  <c:v>367.86393045219802</c:v>
                </c:pt>
                <c:pt idx="16619">
                  <c:v>367.85758812169797</c:v>
                </c:pt>
                <c:pt idx="16620">
                  <c:v>367.85462881675602</c:v>
                </c:pt>
                <c:pt idx="16621">
                  <c:v>367.84118911705002</c:v>
                </c:pt>
                <c:pt idx="16622">
                  <c:v>367.80201663503499</c:v>
                </c:pt>
                <c:pt idx="16623">
                  <c:v>367.79442995766198</c:v>
                </c:pt>
                <c:pt idx="16624">
                  <c:v>367.73040979613</c:v>
                </c:pt>
                <c:pt idx="16625">
                  <c:v>367.662630596893</c:v>
                </c:pt>
                <c:pt idx="16626">
                  <c:v>367.659500022175</c:v>
                </c:pt>
                <c:pt idx="16627">
                  <c:v>367.658603733338</c:v>
                </c:pt>
                <c:pt idx="16628">
                  <c:v>367.65816250549301</c:v>
                </c:pt>
                <c:pt idx="16629">
                  <c:v>367.65452003284503</c:v>
                </c:pt>
                <c:pt idx="16630">
                  <c:v>367.648655780789</c:v>
                </c:pt>
                <c:pt idx="16631">
                  <c:v>367.63828824349298</c:v>
                </c:pt>
                <c:pt idx="16632">
                  <c:v>367.58030834719801</c:v>
                </c:pt>
                <c:pt idx="16633">
                  <c:v>367.57793316766299</c:v>
                </c:pt>
                <c:pt idx="16634">
                  <c:v>367.56551535695297</c:v>
                </c:pt>
                <c:pt idx="16635">
                  <c:v>367.56148103557302</c:v>
                </c:pt>
                <c:pt idx="16636">
                  <c:v>367.514353729812</c:v>
                </c:pt>
                <c:pt idx="16637">
                  <c:v>367.51346537883501</c:v>
                </c:pt>
                <c:pt idx="16638">
                  <c:v>367.498049390679</c:v>
                </c:pt>
                <c:pt idx="16639">
                  <c:v>367.44592252213903</c:v>
                </c:pt>
                <c:pt idx="16640">
                  <c:v>367.439168901492</c:v>
                </c:pt>
                <c:pt idx="16641">
                  <c:v>367.43500682590297</c:v>
                </c:pt>
                <c:pt idx="16642">
                  <c:v>367.43112676529802</c:v>
                </c:pt>
                <c:pt idx="16643">
                  <c:v>367.41075347252502</c:v>
                </c:pt>
                <c:pt idx="16644">
                  <c:v>367.34474860711998</c:v>
                </c:pt>
                <c:pt idx="16645">
                  <c:v>367.338577463408</c:v>
                </c:pt>
                <c:pt idx="16646">
                  <c:v>367.33684921595398</c:v>
                </c:pt>
                <c:pt idx="16647">
                  <c:v>367.20224308667798</c:v>
                </c:pt>
                <c:pt idx="16648">
                  <c:v>367.17759564995703</c:v>
                </c:pt>
                <c:pt idx="16649">
                  <c:v>367.17671556667102</c:v>
                </c:pt>
                <c:pt idx="16650">
                  <c:v>367.10202699975599</c:v>
                </c:pt>
                <c:pt idx="16651">
                  <c:v>367.09876310968201</c:v>
                </c:pt>
                <c:pt idx="16652">
                  <c:v>367.05856106201799</c:v>
                </c:pt>
                <c:pt idx="16653">
                  <c:v>367.02128798876498</c:v>
                </c:pt>
                <c:pt idx="16654">
                  <c:v>367.00636870025801</c:v>
                </c:pt>
                <c:pt idx="16655">
                  <c:v>366.99519186238302</c:v>
                </c:pt>
                <c:pt idx="16656">
                  <c:v>366.98495494589298</c:v>
                </c:pt>
                <c:pt idx="16657">
                  <c:v>366.91376466372299</c:v>
                </c:pt>
                <c:pt idx="16658">
                  <c:v>366.88164678111201</c:v>
                </c:pt>
                <c:pt idx="16659">
                  <c:v>366.86372948867302</c:v>
                </c:pt>
                <c:pt idx="16660">
                  <c:v>366.84674213111902</c:v>
                </c:pt>
                <c:pt idx="16661">
                  <c:v>366.751348450286</c:v>
                </c:pt>
                <c:pt idx="16662">
                  <c:v>366.69811966647302</c:v>
                </c:pt>
                <c:pt idx="16663">
                  <c:v>366.69180911172202</c:v>
                </c:pt>
                <c:pt idx="16664">
                  <c:v>366.69095105407098</c:v>
                </c:pt>
                <c:pt idx="16665">
                  <c:v>366.63015502882303</c:v>
                </c:pt>
                <c:pt idx="16666">
                  <c:v>366.57759660707598</c:v>
                </c:pt>
                <c:pt idx="16667">
                  <c:v>366.55065718358298</c:v>
                </c:pt>
                <c:pt idx="16668">
                  <c:v>366.54508531788201</c:v>
                </c:pt>
                <c:pt idx="16669">
                  <c:v>366.54392178057702</c:v>
                </c:pt>
                <c:pt idx="16670">
                  <c:v>366.54354393565097</c:v>
                </c:pt>
                <c:pt idx="16671">
                  <c:v>366.54338785004398</c:v>
                </c:pt>
                <c:pt idx="16672">
                  <c:v>366.54017091585501</c:v>
                </c:pt>
                <c:pt idx="16673">
                  <c:v>366.535937236059</c:v>
                </c:pt>
                <c:pt idx="16674">
                  <c:v>366.50977511668498</c:v>
                </c:pt>
                <c:pt idx="16675">
                  <c:v>366.48462070564398</c:v>
                </c:pt>
                <c:pt idx="16676">
                  <c:v>366.40084943247399</c:v>
                </c:pt>
                <c:pt idx="16677">
                  <c:v>366.369315521239</c:v>
                </c:pt>
                <c:pt idx="16678">
                  <c:v>366.30504398308898</c:v>
                </c:pt>
                <c:pt idx="16679">
                  <c:v>366.29028741156401</c:v>
                </c:pt>
                <c:pt idx="16680">
                  <c:v>366.18033563125101</c:v>
                </c:pt>
                <c:pt idx="16681">
                  <c:v>366.09267774459403</c:v>
                </c:pt>
                <c:pt idx="16682">
                  <c:v>366.07579268306603</c:v>
                </c:pt>
                <c:pt idx="16683">
                  <c:v>366.07450155148803</c:v>
                </c:pt>
                <c:pt idx="16684">
                  <c:v>366.07177918585597</c:v>
                </c:pt>
                <c:pt idx="16685">
                  <c:v>366.07174472592101</c:v>
                </c:pt>
                <c:pt idx="16686">
                  <c:v>366.02545442114501</c:v>
                </c:pt>
                <c:pt idx="16687">
                  <c:v>366.02061852790098</c:v>
                </c:pt>
                <c:pt idx="16688">
                  <c:v>366.01823907952701</c:v>
                </c:pt>
                <c:pt idx="16689">
                  <c:v>366.00160183301603</c:v>
                </c:pt>
                <c:pt idx="16690">
                  <c:v>366.00128586043297</c:v>
                </c:pt>
                <c:pt idx="16691">
                  <c:v>365.99346569145899</c:v>
                </c:pt>
                <c:pt idx="16692">
                  <c:v>365.93873800463803</c:v>
                </c:pt>
                <c:pt idx="16693">
                  <c:v>365.912711612772</c:v>
                </c:pt>
                <c:pt idx="16694">
                  <c:v>365.90503417536502</c:v>
                </c:pt>
                <c:pt idx="16695">
                  <c:v>365.904763460553</c:v>
                </c:pt>
                <c:pt idx="16696">
                  <c:v>365.89423582375599</c:v>
                </c:pt>
                <c:pt idx="16697">
                  <c:v>365.88795598832297</c:v>
                </c:pt>
                <c:pt idx="16698">
                  <c:v>365.88445724948599</c:v>
                </c:pt>
                <c:pt idx="16699">
                  <c:v>365.87680155716998</c:v>
                </c:pt>
                <c:pt idx="16700">
                  <c:v>365.86080890795699</c:v>
                </c:pt>
                <c:pt idx="16701">
                  <c:v>365.857526495424</c:v>
                </c:pt>
                <c:pt idx="16702">
                  <c:v>365.85351319140602</c:v>
                </c:pt>
                <c:pt idx="16703">
                  <c:v>365.85235216080503</c:v>
                </c:pt>
                <c:pt idx="16704">
                  <c:v>365.85174417728098</c:v>
                </c:pt>
                <c:pt idx="16705">
                  <c:v>365.85127161894502</c:v>
                </c:pt>
                <c:pt idx="16706">
                  <c:v>365.85045779790198</c:v>
                </c:pt>
                <c:pt idx="16707">
                  <c:v>365.84937264267001</c:v>
                </c:pt>
                <c:pt idx="16708">
                  <c:v>365.84464236541697</c:v>
                </c:pt>
                <c:pt idx="16709">
                  <c:v>365.84044603052803</c:v>
                </c:pt>
                <c:pt idx="16710">
                  <c:v>365.82785112981003</c:v>
                </c:pt>
                <c:pt idx="16711">
                  <c:v>365.67005926027099</c:v>
                </c:pt>
                <c:pt idx="16712">
                  <c:v>365.65318319341799</c:v>
                </c:pt>
                <c:pt idx="16713">
                  <c:v>365.64742658169899</c:v>
                </c:pt>
                <c:pt idx="16714">
                  <c:v>365.64694456541298</c:v>
                </c:pt>
                <c:pt idx="16715">
                  <c:v>365.64559693901901</c:v>
                </c:pt>
                <c:pt idx="16716">
                  <c:v>365.64552006556198</c:v>
                </c:pt>
                <c:pt idx="16717">
                  <c:v>365.64453214516101</c:v>
                </c:pt>
                <c:pt idx="16718">
                  <c:v>365.643720160508</c:v>
                </c:pt>
                <c:pt idx="16719">
                  <c:v>365.64264073727998</c:v>
                </c:pt>
                <c:pt idx="16720">
                  <c:v>365.63663944696799</c:v>
                </c:pt>
                <c:pt idx="16721">
                  <c:v>365.61470967016999</c:v>
                </c:pt>
                <c:pt idx="16722">
                  <c:v>365.54619155196201</c:v>
                </c:pt>
                <c:pt idx="16723">
                  <c:v>365.39039136796202</c:v>
                </c:pt>
                <c:pt idx="16724">
                  <c:v>365.32848729387899</c:v>
                </c:pt>
                <c:pt idx="16725">
                  <c:v>365.30175513320302</c:v>
                </c:pt>
                <c:pt idx="16726">
                  <c:v>365.28790255367301</c:v>
                </c:pt>
                <c:pt idx="16727">
                  <c:v>365.28739171375702</c:v>
                </c:pt>
                <c:pt idx="16728">
                  <c:v>365.27928558199699</c:v>
                </c:pt>
                <c:pt idx="16729">
                  <c:v>365.27097889193197</c:v>
                </c:pt>
                <c:pt idx="16730">
                  <c:v>365.24639272056498</c:v>
                </c:pt>
                <c:pt idx="16731">
                  <c:v>365.23603573056101</c:v>
                </c:pt>
                <c:pt idx="16732">
                  <c:v>365.198070252354</c:v>
                </c:pt>
                <c:pt idx="16733">
                  <c:v>365.18812079685301</c:v>
                </c:pt>
                <c:pt idx="16734">
                  <c:v>365.17702992213299</c:v>
                </c:pt>
                <c:pt idx="16735">
                  <c:v>365.16797385213101</c:v>
                </c:pt>
                <c:pt idx="16736">
                  <c:v>365.134031382724</c:v>
                </c:pt>
                <c:pt idx="16737">
                  <c:v>365.10888548991602</c:v>
                </c:pt>
                <c:pt idx="16738">
                  <c:v>365.09625968325599</c:v>
                </c:pt>
                <c:pt idx="16739">
                  <c:v>365.08315339301703</c:v>
                </c:pt>
                <c:pt idx="16740">
                  <c:v>365.07122433753801</c:v>
                </c:pt>
                <c:pt idx="16741">
                  <c:v>365.036661010795</c:v>
                </c:pt>
                <c:pt idx="16742">
                  <c:v>365.00201986312999</c:v>
                </c:pt>
                <c:pt idx="16743">
                  <c:v>364.913099077136</c:v>
                </c:pt>
                <c:pt idx="16744">
                  <c:v>364.911477776156</c:v>
                </c:pt>
                <c:pt idx="16745">
                  <c:v>364.88640958846798</c:v>
                </c:pt>
                <c:pt idx="16746">
                  <c:v>364.881179018914</c:v>
                </c:pt>
                <c:pt idx="16747">
                  <c:v>364.82575951413202</c:v>
                </c:pt>
                <c:pt idx="16748">
                  <c:v>364.79542323068802</c:v>
                </c:pt>
                <c:pt idx="16749">
                  <c:v>364.78739032145</c:v>
                </c:pt>
                <c:pt idx="16750">
                  <c:v>364.76097332864299</c:v>
                </c:pt>
                <c:pt idx="16751">
                  <c:v>364.72894274108199</c:v>
                </c:pt>
                <c:pt idx="16752">
                  <c:v>364.68857634541001</c:v>
                </c:pt>
                <c:pt idx="16753">
                  <c:v>364.65006040074002</c:v>
                </c:pt>
                <c:pt idx="16754">
                  <c:v>364.624136932152</c:v>
                </c:pt>
                <c:pt idx="16755">
                  <c:v>364.605145209547</c:v>
                </c:pt>
                <c:pt idx="16756">
                  <c:v>364.60043629609601</c:v>
                </c:pt>
                <c:pt idx="16757">
                  <c:v>364.58978252862698</c:v>
                </c:pt>
                <c:pt idx="16758">
                  <c:v>364.54329710707901</c:v>
                </c:pt>
                <c:pt idx="16759">
                  <c:v>364.52623231555202</c:v>
                </c:pt>
                <c:pt idx="16760">
                  <c:v>364.51298205264999</c:v>
                </c:pt>
                <c:pt idx="16761">
                  <c:v>364.485168308124</c:v>
                </c:pt>
                <c:pt idx="16762">
                  <c:v>364.41142536114501</c:v>
                </c:pt>
                <c:pt idx="16763">
                  <c:v>364.39594512484803</c:v>
                </c:pt>
                <c:pt idx="16764">
                  <c:v>364.39483188305201</c:v>
                </c:pt>
                <c:pt idx="16765">
                  <c:v>364.38816411312803</c:v>
                </c:pt>
                <c:pt idx="16766">
                  <c:v>364.373933700549</c:v>
                </c:pt>
                <c:pt idx="16767">
                  <c:v>364.33020651674599</c:v>
                </c:pt>
                <c:pt idx="16768">
                  <c:v>364.29597065459598</c:v>
                </c:pt>
                <c:pt idx="16769">
                  <c:v>364.28429677568198</c:v>
                </c:pt>
                <c:pt idx="16770">
                  <c:v>364.26314191896603</c:v>
                </c:pt>
                <c:pt idx="16771">
                  <c:v>364.25929373681203</c:v>
                </c:pt>
                <c:pt idx="16772">
                  <c:v>364.25853568060398</c:v>
                </c:pt>
                <c:pt idx="16773">
                  <c:v>364.25416877028499</c:v>
                </c:pt>
                <c:pt idx="16774">
                  <c:v>364.24946974521998</c:v>
                </c:pt>
                <c:pt idx="16775">
                  <c:v>364.24698820864199</c:v>
                </c:pt>
                <c:pt idx="16776">
                  <c:v>364.239491154451</c:v>
                </c:pt>
                <c:pt idx="16777">
                  <c:v>364.22648582621002</c:v>
                </c:pt>
                <c:pt idx="16778">
                  <c:v>364.22463723593</c:v>
                </c:pt>
                <c:pt idx="16779">
                  <c:v>364.22231102887997</c:v>
                </c:pt>
                <c:pt idx="16780">
                  <c:v>364.201878441274</c:v>
                </c:pt>
                <c:pt idx="16781">
                  <c:v>364.17449620105901</c:v>
                </c:pt>
                <c:pt idx="16782">
                  <c:v>364.17390596093901</c:v>
                </c:pt>
                <c:pt idx="16783">
                  <c:v>364.16243517860801</c:v>
                </c:pt>
                <c:pt idx="16784">
                  <c:v>364.15363723559898</c:v>
                </c:pt>
                <c:pt idx="16785">
                  <c:v>364.14031202864498</c:v>
                </c:pt>
                <c:pt idx="16786">
                  <c:v>364.12155260425402</c:v>
                </c:pt>
                <c:pt idx="16787">
                  <c:v>364.10195255346298</c:v>
                </c:pt>
                <c:pt idx="16788">
                  <c:v>364.09176669801298</c:v>
                </c:pt>
                <c:pt idx="16789">
                  <c:v>364.06313655823601</c:v>
                </c:pt>
                <c:pt idx="16790">
                  <c:v>364.04333022086502</c:v>
                </c:pt>
                <c:pt idx="16791">
                  <c:v>364.04287522985999</c:v>
                </c:pt>
                <c:pt idx="16792">
                  <c:v>364.02334622112801</c:v>
                </c:pt>
                <c:pt idx="16793">
                  <c:v>363.99555608828501</c:v>
                </c:pt>
                <c:pt idx="16794">
                  <c:v>363.994698466947</c:v>
                </c:pt>
                <c:pt idx="16795">
                  <c:v>363.98528938832698</c:v>
                </c:pt>
                <c:pt idx="16796">
                  <c:v>363.98067301511401</c:v>
                </c:pt>
                <c:pt idx="16797">
                  <c:v>363.96653061834002</c:v>
                </c:pt>
                <c:pt idx="16798">
                  <c:v>363.94731174349801</c:v>
                </c:pt>
                <c:pt idx="16799">
                  <c:v>363.94147187914098</c:v>
                </c:pt>
                <c:pt idx="16800">
                  <c:v>363.941453320363</c:v>
                </c:pt>
                <c:pt idx="16801">
                  <c:v>363.92931656505101</c:v>
                </c:pt>
                <c:pt idx="16802">
                  <c:v>363.86777642202901</c:v>
                </c:pt>
                <c:pt idx="16803">
                  <c:v>363.850779753643</c:v>
                </c:pt>
                <c:pt idx="16804">
                  <c:v>363.71853847440298</c:v>
                </c:pt>
                <c:pt idx="16805">
                  <c:v>363.71559668778002</c:v>
                </c:pt>
                <c:pt idx="16806">
                  <c:v>363.66204597199697</c:v>
                </c:pt>
                <c:pt idx="16807">
                  <c:v>363.65086905082302</c:v>
                </c:pt>
                <c:pt idx="16808">
                  <c:v>363.63029088674699</c:v>
                </c:pt>
                <c:pt idx="16809">
                  <c:v>363.59251731686697</c:v>
                </c:pt>
                <c:pt idx="16810">
                  <c:v>363.58686235694802</c:v>
                </c:pt>
                <c:pt idx="16811">
                  <c:v>363.56608075986202</c:v>
                </c:pt>
                <c:pt idx="16812">
                  <c:v>363.54455007937901</c:v>
                </c:pt>
                <c:pt idx="16813">
                  <c:v>363.48142610845599</c:v>
                </c:pt>
                <c:pt idx="16814">
                  <c:v>363.43464710614597</c:v>
                </c:pt>
                <c:pt idx="16815">
                  <c:v>363.42793143216898</c:v>
                </c:pt>
                <c:pt idx="16816">
                  <c:v>363.33381683425699</c:v>
                </c:pt>
                <c:pt idx="16817">
                  <c:v>363.31803197122298</c:v>
                </c:pt>
                <c:pt idx="16818">
                  <c:v>363.28817658000401</c:v>
                </c:pt>
                <c:pt idx="16819">
                  <c:v>363.26781868144798</c:v>
                </c:pt>
                <c:pt idx="16820">
                  <c:v>363.207105775066</c:v>
                </c:pt>
                <c:pt idx="16821">
                  <c:v>363.12653971963198</c:v>
                </c:pt>
                <c:pt idx="16822">
                  <c:v>363.12651128085997</c:v>
                </c:pt>
                <c:pt idx="16823">
                  <c:v>363.122705996977</c:v>
                </c:pt>
                <c:pt idx="16824">
                  <c:v>363.11032701031399</c:v>
                </c:pt>
                <c:pt idx="16825">
                  <c:v>363.07383280687998</c:v>
                </c:pt>
                <c:pt idx="16826">
                  <c:v>362.99319911642601</c:v>
                </c:pt>
                <c:pt idx="16827">
                  <c:v>362.906291608831</c:v>
                </c:pt>
                <c:pt idx="16828">
                  <c:v>362.905511027378</c:v>
                </c:pt>
                <c:pt idx="16829">
                  <c:v>362.90448116314099</c:v>
                </c:pt>
                <c:pt idx="16830">
                  <c:v>362.90431832085</c:v>
                </c:pt>
                <c:pt idx="16831">
                  <c:v>362.90362262812903</c:v>
                </c:pt>
                <c:pt idx="16832">
                  <c:v>362.89989024177697</c:v>
                </c:pt>
                <c:pt idx="16833">
                  <c:v>362.897464666237</c:v>
                </c:pt>
                <c:pt idx="16834">
                  <c:v>362.88984103000399</c:v>
                </c:pt>
                <c:pt idx="16835">
                  <c:v>362.88976895606697</c:v>
                </c:pt>
                <c:pt idx="16836">
                  <c:v>362.81209681189802</c:v>
                </c:pt>
                <c:pt idx="16837">
                  <c:v>362.79125138063301</c:v>
                </c:pt>
                <c:pt idx="16838">
                  <c:v>362.76820980518301</c:v>
                </c:pt>
                <c:pt idx="16839">
                  <c:v>362.69761109497199</c:v>
                </c:pt>
                <c:pt idx="16840">
                  <c:v>362.696745889873</c:v>
                </c:pt>
                <c:pt idx="16841">
                  <c:v>362.69353324903898</c:v>
                </c:pt>
                <c:pt idx="16842">
                  <c:v>362.686637600621</c:v>
                </c:pt>
                <c:pt idx="16843">
                  <c:v>362.68308964580302</c:v>
                </c:pt>
                <c:pt idx="16844">
                  <c:v>362.67483260095401</c:v>
                </c:pt>
                <c:pt idx="16845">
                  <c:v>362.63941302489502</c:v>
                </c:pt>
                <c:pt idx="16846">
                  <c:v>362.62286568384599</c:v>
                </c:pt>
                <c:pt idx="16847">
                  <c:v>362.612436501464</c:v>
                </c:pt>
                <c:pt idx="16848">
                  <c:v>362.46862288645201</c:v>
                </c:pt>
                <c:pt idx="16849">
                  <c:v>362.46525848407299</c:v>
                </c:pt>
                <c:pt idx="16850">
                  <c:v>362.46356259141999</c:v>
                </c:pt>
                <c:pt idx="16851">
                  <c:v>362.46023435714602</c:v>
                </c:pt>
                <c:pt idx="16852">
                  <c:v>362.43912132748602</c:v>
                </c:pt>
                <c:pt idx="16853">
                  <c:v>362.430923957083</c:v>
                </c:pt>
                <c:pt idx="16854">
                  <c:v>362.42953974144001</c:v>
                </c:pt>
                <c:pt idx="16855">
                  <c:v>362.42704590947602</c:v>
                </c:pt>
                <c:pt idx="16856">
                  <c:v>362.412213574232</c:v>
                </c:pt>
                <c:pt idx="16857">
                  <c:v>362.40527150159602</c:v>
                </c:pt>
                <c:pt idx="16858">
                  <c:v>362.38693718306303</c:v>
                </c:pt>
                <c:pt idx="16859">
                  <c:v>362.38067031616703</c:v>
                </c:pt>
                <c:pt idx="16860">
                  <c:v>362.29569618942003</c:v>
                </c:pt>
                <c:pt idx="16861">
                  <c:v>362.26795374691397</c:v>
                </c:pt>
                <c:pt idx="16862">
                  <c:v>362.25769671066001</c:v>
                </c:pt>
                <c:pt idx="16863">
                  <c:v>362.25749582027299</c:v>
                </c:pt>
                <c:pt idx="16864">
                  <c:v>362.227825431187</c:v>
                </c:pt>
                <c:pt idx="16865">
                  <c:v>362.20408851995597</c:v>
                </c:pt>
                <c:pt idx="16866">
                  <c:v>362.13977116052001</c:v>
                </c:pt>
                <c:pt idx="16867">
                  <c:v>362.077842153956</c:v>
                </c:pt>
                <c:pt idx="16868">
                  <c:v>362.04951027968599</c:v>
                </c:pt>
                <c:pt idx="16869">
                  <c:v>362.00948590370302</c:v>
                </c:pt>
                <c:pt idx="16870">
                  <c:v>361.93013311454001</c:v>
                </c:pt>
                <c:pt idx="16871">
                  <c:v>361.86900630789802</c:v>
                </c:pt>
                <c:pt idx="16872">
                  <c:v>361.83650723080501</c:v>
                </c:pt>
                <c:pt idx="16873">
                  <c:v>361.83065163955501</c:v>
                </c:pt>
                <c:pt idx="16874">
                  <c:v>361.829479777747</c:v>
                </c:pt>
                <c:pt idx="16875">
                  <c:v>361.82728558712</c:v>
                </c:pt>
                <c:pt idx="16876">
                  <c:v>361.82494150405</c:v>
                </c:pt>
                <c:pt idx="16877">
                  <c:v>361.82137711455402</c:v>
                </c:pt>
                <c:pt idx="16878">
                  <c:v>361.80832912707803</c:v>
                </c:pt>
                <c:pt idx="16879">
                  <c:v>361.80782626662602</c:v>
                </c:pt>
                <c:pt idx="16880">
                  <c:v>361.80480066334098</c:v>
                </c:pt>
                <c:pt idx="16881">
                  <c:v>361.77765607484599</c:v>
                </c:pt>
                <c:pt idx="16882">
                  <c:v>361.72983774423199</c:v>
                </c:pt>
                <c:pt idx="16883">
                  <c:v>361.68981146987397</c:v>
                </c:pt>
                <c:pt idx="16884">
                  <c:v>361.68882867851801</c:v>
                </c:pt>
                <c:pt idx="16885">
                  <c:v>361.68577718775799</c:v>
                </c:pt>
                <c:pt idx="16886">
                  <c:v>361.68104368785998</c:v>
                </c:pt>
                <c:pt idx="16887">
                  <c:v>361.67822352002298</c:v>
                </c:pt>
                <c:pt idx="16888">
                  <c:v>361.651670570357</c:v>
                </c:pt>
                <c:pt idx="16889">
                  <c:v>361.637988947667</c:v>
                </c:pt>
                <c:pt idx="16890">
                  <c:v>361.61054213735099</c:v>
                </c:pt>
                <c:pt idx="16891">
                  <c:v>361.60289053712199</c:v>
                </c:pt>
                <c:pt idx="16892">
                  <c:v>361.59370052939101</c:v>
                </c:pt>
                <c:pt idx="16893">
                  <c:v>361.57116253420003</c:v>
                </c:pt>
                <c:pt idx="16894">
                  <c:v>361.570381533773</c:v>
                </c:pt>
                <c:pt idx="16895">
                  <c:v>361.511724051513</c:v>
                </c:pt>
                <c:pt idx="16896">
                  <c:v>361.497627854413</c:v>
                </c:pt>
                <c:pt idx="16897">
                  <c:v>361.43194309401702</c:v>
                </c:pt>
                <c:pt idx="16898">
                  <c:v>361.39594030331898</c:v>
                </c:pt>
                <c:pt idx="16899">
                  <c:v>361.32671951037503</c:v>
                </c:pt>
                <c:pt idx="16900">
                  <c:v>361.27999322560902</c:v>
                </c:pt>
                <c:pt idx="16901">
                  <c:v>361.24233883772803</c:v>
                </c:pt>
                <c:pt idx="16902">
                  <c:v>361.21567835371297</c:v>
                </c:pt>
                <c:pt idx="16903">
                  <c:v>361.21315711007998</c:v>
                </c:pt>
                <c:pt idx="16904">
                  <c:v>361.20776255636298</c:v>
                </c:pt>
                <c:pt idx="16905">
                  <c:v>361.175152090388</c:v>
                </c:pt>
                <c:pt idx="16906">
                  <c:v>361.17416780385099</c:v>
                </c:pt>
                <c:pt idx="16907">
                  <c:v>361.16210578084099</c:v>
                </c:pt>
                <c:pt idx="16908">
                  <c:v>361.07748204769803</c:v>
                </c:pt>
                <c:pt idx="16909">
                  <c:v>361.03533541854102</c:v>
                </c:pt>
                <c:pt idx="16910">
                  <c:v>361.013538254097</c:v>
                </c:pt>
                <c:pt idx="16911">
                  <c:v>360.96918821965397</c:v>
                </c:pt>
                <c:pt idx="16912">
                  <c:v>360.96313934049101</c:v>
                </c:pt>
                <c:pt idx="16913">
                  <c:v>360.96189380120501</c:v>
                </c:pt>
                <c:pt idx="16914">
                  <c:v>360.96134357988598</c:v>
                </c:pt>
                <c:pt idx="16915">
                  <c:v>360.95027998773799</c:v>
                </c:pt>
                <c:pt idx="16916">
                  <c:v>360.94709936270402</c:v>
                </c:pt>
                <c:pt idx="16917">
                  <c:v>360.94655153346901</c:v>
                </c:pt>
                <c:pt idx="16918">
                  <c:v>360.93770689543101</c:v>
                </c:pt>
                <c:pt idx="16919">
                  <c:v>360.936168661549</c:v>
                </c:pt>
                <c:pt idx="16920">
                  <c:v>360.93467866262603</c:v>
                </c:pt>
                <c:pt idx="16921">
                  <c:v>360.84768794213102</c:v>
                </c:pt>
                <c:pt idx="16922">
                  <c:v>360.83122396952598</c:v>
                </c:pt>
                <c:pt idx="16923">
                  <c:v>360.81830954388602</c:v>
                </c:pt>
                <c:pt idx="16924">
                  <c:v>360.79443491241199</c:v>
                </c:pt>
                <c:pt idx="16925">
                  <c:v>360.74631951909799</c:v>
                </c:pt>
                <c:pt idx="16926">
                  <c:v>360.741978780203</c:v>
                </c:pt>
                <c:pt idx="16927">
                  <c:v>360.62327999912202</c:v>
                </c:pt>
                <c:pt idx="16928">
                  <c:v>360.54074000496303</c:v>
                </c:pt>
                <c:pt idx="16929">
                  <c:v>360.54037649047501</c:v>
                </c:pt>
                <c:pt idx="16930">
                  <c:v>360.514203801767</c:v>
                </c:pt>
                <c:pt idx="16931">
                  <c:v>360.47332353047602</c:v>
                </c:pt>
                <c:pt idx="16932">
                  <c:v>360.46244925583602</c:v>
                </c:pt>
                <c:pt idx="16933">
                  <c:v>360.43536647307599</c:v>
                </c:pt>
                <c:pt idx="16934">
                  <c:v>360.32175909656002</c:v>
                </c:pt>
                <c:pt idx="16935">
                  <c:v>360.20263091735802</c:v>
                </c:pt>
                <c:pt idx="16936">
                  <c:v>360.19141435299002</c:v>
                </c:pt>
                <c:pt idx="16937">
                  <c:v>360.14042039407298</c:v>
                </c:pt>
                <c:pt idx="16938">
                  <c:v>360.12567858991099</c:v>
                </c:pt>
                <c:pt idx="16939">
                  <c:v>360.12293233497599</c:v>
                </c:pt>
                <c:pt idx="16940">
                  <c:v>360.11110682196198</c:v>
                </c:pt>
                <c:pt idx="16941">
                  <c:v>360.07689634505101</c:v>
                </c:pt>
                <c:pt idx="16942">
                  <c:v>360.04939113089802</c:v>
                </c:pt>
                <c:pt idx="16943">
                  <c:v>360.048506612631</c:v>
                </c:pt>
                <c:pt idx="16944">
                  <c:v>360.02156534360103</c:v>
                </c:pt>
                <c:pt idx="16945">
                  <c:v>359.99172997819602</c:v>
                </c:pt>
                <c:pt idx="16946">
                  <c:v>359.98724620862902</c:v>
                </c:pt>
                <c:pt idx="16947">
                  <c:v>359.94306429907101</c:v>
                </c:pt>
                <c:pt idx="16948">
                  <c:v>359.88929235622601</c:v>
                </c:pt>
                <c:pt idx="16949">
                  <c:v>359.84404767495801</c:v>
                </c:pt>
                <c:pt idx="16950">
                  <c:v>359.82527968280698</c:v>
                </c:pt>
                <c:pt idx="16951">
                  <c:v>359.82139111030898</c:v>
                </c:pt>
                <c:pt idx="16952">
                  <c:v>359.81281809839697</c:v>
                </c:pt>
                <c:pt idx="16953">
                  <c:v>359.75257518477201</c:v>
                </c:pt>
                <c:pt idx="16954">
                  <c:v>359.53417475251899</c:v>
                </c:pt>
                <c:pt idx="16955">
                  <c:v>359.47701496787198</c:v>
                </c:pt>
                <c:pt idx="16956">
                  <c:v>359.47476593929002</c:v>
                </c:pt>
                <c:pt idx="16957">
                  <c:v>359.46936735492</c:v>
                </c:pt>
                <c:pt idx="16958">
                  <c:v>359.46574135483701</c:v>
                </c:pt>
                <c:pt idx="16959">
                  <c:v>359.433922892417</c:v>
                </c:pt>
                <c:pt idx="16960">
                  <c:v>359.38337197164401</c:v>
                </c:pt>
                <c:pt idx="16961">
                  <c:v>359.378134964666</c:v>
                </c:pt>
                <c:pt idx="16962">
                  <c:v>359.36549723940601</c:v>
                </c:pt>
                <c:pt idx="16963">
                  <c:v>359.35411347381802</c:v>
                </c:pt>
                <c:pt idx="16964">
                  <c:v>359.35257132347903</c:v>
                </c:pt>
                <c:pt idx="16965">
                  <c:v>359.298542025453</c:v>
                </c:pt>
                <c:pt idx="16966">
                  <c:v>359.28400054408201</c:v>
                </c:pt>
                <c:pt idx="16967">
                  <c:v>359.26989996611297</c:v>
                </c:pt>
                <c:pt idx="16968">
                  <c:v>359.26673340206202</c:v>
                </c:pt>
                <c:pt idx="16969">
                  <c:v>359.26410423136599</c:v>
                </c:pt>
                <c:pt idx="16970">
                  <c:v>359.24711375512697</c:v>
                </c:pt>
                <c:pt idx="16971">
                  <c:v>359.23790287910901</c:v>
                </c:pt>
                <c:pt idx="16972">
                  <c:v>359.234509840383</c:v>
                </c:pt>
                <c:pt idx="16973">
                  <c:v>359.23024057517102</c:v>
                </c:pt>
                <c:pt idx="16974">
                  <c:v>359.22280645176397</c:v>
                </c:pt>
                <c:pt idx="16975">
                  <c:v>359.21890316498502</c:v>
                </c:pt>
                <c:pt idx="16976">
                  <c:v>359.181828045136</c:v>
                </c:pt>
                <c:pt idx="16977">
                  <c:v>359.156730176846</c:v>
                </c:pt>
                <c:pt idx="16978">
                  <c:v>359.15651257202899</c:v>
                </c:pt>
                <c:pt idx="16979">
                  <c:v>359.12902498645798</c:v>
                </c:pt>
                <c:pt idx="16980">
                  <c:v>359.11032792201502</c:v>
                </c:pt>
                <c:pt idx="16981">
                  <c:v>359.09693581782898</c:v>
                </c:pt>
                <c:pt idx="16982">
                  <c:v>359.07136485186902</c:v>
                </c:pt>
                <c:pt idx="16983">
                  <c:v>359.06738922150402</c:v>
                </c:pt>
                <c:pt idx="16984">
                  <c:v>359.05234458589098</c:v>
                </c:pt>
                <c:pt idx="16985">
                  <c:v>359.05220628591002</c:v>
                </c:pt>
                <c:pt idx="16986">
                  <c:v>358.97135107041402</c:v>
                </c:pt>
                <c:pt idx="16987">
                  <c:v>358.96754658857299</c:v>
                </c:pt>
                <c:pt idx="16988">
                  <c:v>358.911956003113</c:v>
                </c:pt>
                <c:pt idx="16989">
                  <c:v>358.85076968009997</c:v>
                </c:pt>
                <c:pt idx="16990">
                  <c:v>358.82090612593498</c:v>
                </c:pt>
                <c:pt idx="16991">
                  <c:v>358.77077076466003</c:v>
                </c:pt>
                <c:pt idx="16992">
                  <c:v>358.743239485537</c:v>
                </c:pt>
                <c:pt idx="16993">
                  <c:v>358.65069464855799</c:v>
                </c:pt>
                <c:pt idx="16994">
                  <c:v>358.64659651345897</c:v>
                </c:pt>
                <c:pt idx="16995">
                  <c:v>358.63889196456898</c:v>
                </c:pt>
                <c:pt idx="16996">
                  <c:v>358.63282437506001</c:v>
                </c:pt>
                <c:pt idx="16997">
                  <c:v>358.62380944579002</c:v>
                </c:pt>
                <c:pt idx="16998">
                  <c:v>358.61950659599103</c:v>
                </c:pt>
                <c:pt idx="16999">
                  <c:v>358.61016508867101</c:v>
                </c:pt>
                <c:pt idx="17000">
                  <c:v>358.60740260388201</c:v>
                </c:pt>
                <c:pt idx="17001">
                  <c:v>358.599629104499</c:v>
                </c:pt>
                <c:pt idx="17002">
                  <c:v>358.59934772740098</c:v>
                </c:pt>
                <c:pt idx="17003">
                  <c:v>358.56211634478598</c:v>
                </c:pt>
                <c:pt idx="17004">
                  <c:v>358.53227118345802</c:v>
                </c:pt>
                <c:pt idx="17005">
                  <c:v>358.51891741481199</c:v>
                </c:pt>
                <c:pt idx="17006">
                  <c:v>358.50614513049101</c:v>
                </c:pt>
                <c:pt idx="17007">
                  <c:v>358.46635132624402</c:v>
                </c:pt>
                <c:pt idx="17008">
                  <c:v>358.40777997680402</c:v>
                </c:pt>
                <c:pt idx="17009">
                  <c:v>358.39881573363402</c:v>
                </c:pt>
                <c:pt idx="17010">
                  <c:v>358.38372695094</c:v>
                </c:pt>
                <c:pt idx="17011">
                  <c:v>358.31136271691298</c:v>
                </c:pt>
                <c:pt idx="17012">
                  <c:v>358.28046090271602</c:v>
                </c:pt>
                <c:pt idx="17013">
                  <c:v>358.27965727108398</c:v>
                </c:pt>
                <c:pt idx="17014">
                  <c:v>358.12527909591199</c:v>
                </c:pt>
                <c:pt idx="17015">
                  <c:v>358.07076580665398</c:v>
                </c:pt>
                <c:pt idx="17016">
                  <c:v>358.06057371026901</c:v>
                </c:pt>
                <c:pt idx="17017">
                  <c:v>358.04160531590202</c:v>
                </c:pt>
                <c:pt idx="17018">
                  <c:v>358.01585935198102</c:v>
                </c:pt>
                <c:pt idx="17019">
                  <c:v>358.01306948672101</c:v>
                </c:pt>
                <c:pt idx="17020">
                  <c:v>357.97620852472897</c:v>
                </c:pt>
                <c:pt idx="17021">
                  <c:v>357.93974081173798</c:v>
                </c:pt>
                <c:pt idx="17022">
                  <c:v>357.90499517774799</c:v>
                </c:pt>
                <c:pt idx="17023">
                  <c:v>357.870303583284</c:v>
                </c:pt>
                <c:pt idx="17024">
                  <c:v>357.86955530278499</c:v>
                </c:pt>
                <c:pt idx="17025">
                  <c:v>357.80937222360097</c:v>
                </c:pt>
                <c:pt idx="17026">
                  <c:v>357.80671414935802</c:v>
                </c:pt>
                <c:pt idx="17027">
                  <c:v>357.76879002591397</c:v>
                </c:pt>
                <c:pt idx="17028">
                  <c:v>357.762659452957</c:v>
                </c:pt>
                <c:pt idx="17029">
                  <c:v>357.76248745551101</c:v>
                </c:pt>
                <c:pt idx="17030">
                  <c:v>357.70252446426701</c:v>
                </c:pt>
                <c:pt idx="17031">
                  <c:v>357.68255430487699</c:v>
                </c:pt>
                <c:pt idx="17032">
                  <c:v>357.65760670591101</c:v>
                </c:pt>
                <c:pt idx="17033">
                  <c:v>357.61618519618798</c:v>
                </c:pt>
                <c:pt idx="17034">
                  <c:v>357.59989400607901</c:v>
                </c:pt>
                <c:pt idx="17035">
                  <c:v>357.59820951408602</c:v>
                </c:pt>
                <c:pt idx="17036">
                  <c:v>357.58526418158698</c:v>
                </c:pt>
                <c:pt idx="17037">
                  <c:v>357.58427352778898</c:v>
                </c:pt>
                <c:pt idx="17038">
                  <c:v>357.58209295824599</c:v>
                </c:pt>
                <c:pt idx="17039">
                  <c:v>357.580730663179</c:v>
                </c:pt>
                <c:pt idx="17040">
                  <c:v>357.56881688684598</c:v>
                </c:pt>
                <c:pt idx="17041">
                  <c:v>357.56056887862701</c:v>
                </c:pt>
                <c:pt idx="17042">
                  <c:v>357.55338199769602</c:v>
                </c:pt>
                <c:pt idx="17043">
                  <c:v>357.49948725114302</c:v>
                </c:pt>
                <c:pt idx="17044">
                  <c:v>357.43102032932597</c:v>
                </c:pt>
                <c:pt idx="17045">
                  <c:v>357.39505211310501</c:v>
                </c:pt>
                <c:pt idx="17046">
                  <c:v>357.35125115956998</c:v>
                </c:pt>
                <c:pt idx="17047">
                  <c:v>357.31609123210501</c:v>
                </c:pt>
                <c:pt idx="17048">
                  <c:v>357.295784328249</c:v>
                </c:pt>
                <c:pt idx="17049">
                  <c:v>357.236529092647</c:v>
                </c:pt>
                <c:pt idx="17050">
                  <c:v>357.19897988796498</c:v>
                </c:pt>
                <c:pt idx="17051">
                  <c:v>357.18329251052899</c:v>
                </c:pt>
                <c:pt idx="17052">
                  <c:v>357.17397757390597</c:v>
                </c:pt>
                <c:pt idx="17053">
                  <c:v>357.120618004096</c:v>
                </c:pt>
                <c:pt idx="17054">
                  <c:v>357.11773406561798</c:v>
                </c:pt>
                <c:pt idx="17055">
                  <c:v>357.03688233966898</c:v>
                </c:pt>
                <c:pt idx="17056">
                  <c:v>356.98326279827899</c:v>
                </c:pt>
                <c:pt idx="17057">
                  <c:v>356.96321210040901</c:v>
                </c:pt>
                <c:pt idx="17058">
                  <c:v>356.95147962952899</c:v>
                </c:pt>
                <c:pt idx="17059">
                  <c:v>356.94293005330502</c:v>
                </c:pt>
                <c:pt idx="17060">
                  <c:v>356.93564167263901</c:v>
                </c:pt>
                <c:pt idx="17061">
                  <c:v>356.76938478442901</c:v>
                </c:pt>
                <c:pt idx="17062">
                  <c:v>356.72118278622497</c:v>
                </c:pt>
                <c:pt idx="17063">
                  <c:v>356.665673031908</c:v>
                </c:pt>
                <c:pt idx="17064">
                  <c:v>356.49169801759598</c:v>
                </c:pt>
                <c:pt idx="17065">
                  <c:v>356.40567913452497</c:v>
                </c:pt>
                <c:pt idx="17066">
                  <c:v>356.40094820194901</c:v>
                </c:pt>
                <c:pt idx="17067">
                  <c:v>356.39833964710601</c:v>
                </c:pt>
                <c:pt idx="17068">
                  <c:v>356.378692527731</c:v>
                </c:pt>
                <c:pt idx="17069">
                  <c:v>356.32825361464802</c:v>
                </c:pt>
                <c:pt idx="17070">
                  <c:v>356.24697395014903</c:v>
                </c:pt>
                <c:pt idx="17071">
                  <c:v>356.22121030629302</c:v>
                </c:pt>
                <c:pt idx="17072">
                  <c:v>356.22074973273698</c:v>
                </c:pt>
                <c:pt idx="17073">
                  <c:v>356.20694841026</c:v>
                </c:pt>
                <c:pt idx="17074">
                  <c:v>356.187054271634</c:v>
                </c:pt>
                <c:pt idx="17075">
                  <c:v>356.15203716084</c:v>
                </c:pt>
                <c:pt idx="17076">
                  <c:v>356.145766722806</c:v>
                </c:pt>
                <c:pt idx="17077">
                  <c:v>356.14572556331399</c:v>
                </c:pt>
                <c:pt idx="17078">
                  <c:v>356.13898819600399</c:v>
                </c:pt>
                <c:pt idx="17079">
                  <c:v>356.13697442336797</c:v>
                </c:pt>
                <c:pt idx="17080">
                  <c:v>356.10710111415398</c:v>
                </c:pt>
                <c:pt idx="17081">
                  <c:v>356.107098581706</c:v>
                </c:pt>
                <c:pt idx="17082">
                  <c:v>356.03465312729202</c:v>
                </c:pt>
                <c:pt idx="17083">
                  <c:v>356.02293094901199</c:v>
                </c:pt>
                <c:pt idx="17084">
                  <c:v>356.01735583690697</c:v>
                </c:pt>
                <c:pt idx="17085">
                  <c:v>356.00999176316799</c:v>
                </c:pt>
                <c:pt idx="17086">
                  <c:v>355.99778771930397</c:v>
                </c:pt>
                <c:pt idx="17087">
                  <c:v>355.98954253571299</c:v>
                </c:pt>
                <c:pt idx="17088">
                  <c:v>355.972833029551</c:v>
                </c:pt>
                <c:pt idx="17089">
                  <c:v>355.94770444119899</c:v>
                </c:pt>
                <c:pt idx="17090">
                  <c:v>355.944010777252</c:v>
                </c:pt>
                <c:pt idx="17091">
                  <c:v>355.94183473754902</c:v>
                </c:pt>
                <c:pt idx="17092">
                  <c:v>355.94178654957102</c:v>
                </c:pt>
                <c:pt idx="17093">
                  <c:v>355.937820005974</c:v>
                </c:pt>
                <c:pt idx="17094">
                  <c:v>355.93511383847698</c:v>
                </c:pt>
                <c:pt idx="17095">
                  <c:v>355.93483994128502</c:v>
                </c:pt>
                <c:pt idx="17096">
                  <c:v>355.92624915656103</c:v>
                </c:pt>
                <c:pt idx="17097">
                  <c:v>355.91743138627902</c:v>
                </c:pt>
                <c:pt idx="17098">
                  <c:v>355.91741060415399</c:v>
                </c:pt>
                <c:pt idx="17099">
                  <c:v>355.91546638422301</c:v>
                </c:pt>
                <c:pt idx="17100">
                  <c:v>355.86162217802803</c:v>
                </c:pt>
                <c:pt idx="17101">
                  <c:v>355.82282444906798</c:v>
                </c:pt>
                <c:pt idx="17102">
                  <c:v>355.822018884572</c:v>
                </c:pt>
                <c:pt idx="17103">
                  <c:v>355.80510594971901</c:v>
                </c:pt>
                <c:pt idx="17104">
                  <c:v>355.77691009296802</c:v>
                </c:pt>
                <c:pt idx="17105">
                  <c:v>355.76548233840299</c:v>
                </c:pt>
                <c:pt idx="17106">
                  <c:v>355.65224020476097</c:v>
                </c:pt>
                <c:pt idx="17107">
                  <c:v>355.60107724149702</c:v>
                </c:pt>
                <c:pt idx="17108">
                  <c:v>355.58920458370699</c:v>
                </c:pt>
                <c:pt idx="17109">
                  <c:v>355.58239758700199</c:v>
                </c:pt>
                <c:pt idx="17110">
                  <c:v>355.49690352354702</c:v>
                </c:pt>
                <c:pt idx="17111">
                  <c:v>355.46891474608901</c:v>
                </c:pt>
                <c:pt idx="17112">
                  <c:v>355.46026922700503</c:v>
                </c:pt>
                <c:pt idx="17113">
                  <c:v>355.45962418378599</c:v>
                </c:pt>
                <c:pt idx="17114">
                  <c:v>355.45749736162401</c:v>
                </c:pt>
                <c:pt idx="17115">
                  <c:v>355.44686722387797</c:v>
                </c:pt>
                <c:pt idx="17116">
                  <c:v>355.44175485262798</c:v>
                </c:pt>
                <c:pt idx="17117">
                  <c:v>355.39957570063399</c:v>
                </c:pt>
                <c:pt idx="17118">
                  <c:v>355.35004872863499</c:v>
                </c:pt>
                <c:pt idx="17119">
                  <c:v>355.33259846498999</c:v>
                </c:pt>
                <c:pt idx="17120">
                  <c:v>355.32357421632099</c:v>
                </c:pt>
                <c:pt idx="17121">
                  <c:v>355.26742106663198</c:v>
                </c:pt>
                <c:pt idx="17122">
                  <c:v>355.26717865350298</c:v>
                </c:pt>
                <c:pt idx="17123">
                  <c:v>355.241082681531</c:v>
                </c:pt>
                <c:pt idx="17124">
                  <c:v>355.22569325062199</c:v>
                </c:pt>
                <c:pt idx="17125">
                  <c:v>355.20728853570398</c:v>
                </c:pt>
                <c:pt idx="17126">
                  <c:v>355.17988975530398</c:v>
                </c:pt>
                <c:pt idx="17127">
                  <c:v>355.15891896470498</c:v>
                </c:pt>
                <c:pt idx="17128">
                  <c:v>355.12028631952501</c:v>
                </c:pt>
                <c:pt idx="17129">
                  <c:v>355.09783701556199</c:v>
                </c:pt>
                <c:pt idx="17130">
                  <c:v>355.085574653192</c:v>
                </c:pt>
                <c:pt idx="17131">
                  <c:v>355.07455232190802</c:v>
                </c:pt>
                <c:pt idx="17132">
                  <c:v>355.057952057509</c:v>
                </c:pt>
                <c:pt idx="17133">
                  <c:v>355.01161327145201</c:v>
                </c:pt>
                <c:pt idx="17134">
                  <c:v>354.99493937135497</c:v>
                </c:pt>
                <c:pt idx="17135">
                  <c:v>354.983554333641</c:v>
                </c:pt>
                <c:pt idx="17136">
                  <c:v>354.97721385252299</c:v>
                </c:pt>
                <c:pt idx="17137">
                  <c:v>354.96861676063298</c:v>
                </c:pt>
                <c:pt idx="17138">
                  <c:v>354.93747574558301</c:v>
                </c:pt>
                <c:pt idx="17139">
                  <c:v>354.85523837789401</c:v>
                </c:pt>
                <c:pt idx="17140">
                  <c:v>354.83598256832198</c:v>
                </c:pt>
                <c:pt idx="17141">
                  <c:v>354.80281017640499</c:v>
                </c:pt>
                <c:pt idx="17142">
                  <c:v>354.799501933486</c:v>
                </c:pt>
                <c:pt idx="17143">
                  <c:v>354.79791267459001</c:v>
                </c:pt>
                <c:pt idx="17144">
                  <c:v>354.79672660864702</c:v>
                </c:pt>
                <c:pt idx="17145">
                  <c:v>354.77676808584999</c:v>
                </c:pt>
                <c:pt idx="17146">
                  <c:v>354.76646852722001</c:v>
                </c:pt>
                <c:pt idx="17147">
                  <c:v>354.74408515096098</c:v>
                </c:pt>
                <c:pt idx="17148">
                  <c:v>354.68297610221799</c:v>
                </c:pt>
                <c:pt idx="17149">
                  <c:v>354.66359187145599</c:v>
                </c:pt>
                <c:pt idx="17150">
                  <c:v>354.66286138837</c:v>
                </c:pt>
                <c:pt idx="17151">
                  <c:v>354.64009992852698</c:v>
                </c:pt>
                <c:pt idx="17152">
                  <c:v>354.58827149989901</c:v>
                </c:pt>
                <c:pt idx="17153">
                  <c:v>354.57895920599299</c:v>
                </c:pt>
                <c:pt idx="17154">
                  <c:v>354.56811508167999</c:v>
                </c:pt>
                <c:pt idx="17155">
                  <c:v>354.55607519599999</c:v>
                </c:pt>
                <c:pt idx="17156">
                  <c:v>354.51717548674799</c:v>
                </c:pt>
                <c:pt idx="17157">
                  <c:v>354.45876675659798</c:v>
                </c:pt>
                <c:pt idx="17158">
                  <c:v>354.44844445185299</c:v>
                </c:pt>
                <c:pt idx="17159">
                  <c:v>354.44139976177001</c:v>
                </c:pt>
                <c:pt idx="17160">
                  <c:v>354.43027240600901</c:v>
                </c:pt>
                <c:pt idx="17161">
                  <c:v>354.40389381340299</c:v>
                </c:pt>
                <c:pt idx="17162">
                  <c:v>354.39345568592802</c:v>
                </c:pt>
                <c:pt idx="17163">
                  <c:v>354.26503421996802</c:v>
                </c:pt>
                <c:pt idx="17164">
                  <c:v>354.23354218039998</c:v>
                </c:pt>
                <c:pt idx="17165">
                  <c:v>354.23079974053701</c:v>
                </c:pt>
                <c:pt idx="17166">
                  <c:v>354.20515179300401</c:v>
                </c:pt>
                <c:pt idx="17167">
                  <c:v>354.20182043104398</c:v>
                </c:pt>
                <c:pt idx="17168">
                  <c:v>354.20165298985501</c:v>
                </c:pt>
                <c:pt idx="17169">
                  <c:v>354.17440567306699</c:v>
                </c:pt>
                <c:pt idx="17170">
                  <c:v>354.17226976412701</c:v>
                </c:pt>
                <c:pt idx="17171">
                  <c:v>354.15727744294799</c:v>
                </c:pt>
                <c:pt idx="17172">
                  <c:v>354.15367190266397</c:v>
                </c:pt>
                <c:pt idx="17173">
                  <c:v>354.14104460066198</c:v>
                </c:pt>
                <c:pt idx="17174">
                  <c:v>354.10852420045001</c:v>
                </c:pt>
                <c:pt idx="17175">
                  <c:v>354.09293872261702</c:v>
                </c:pt>
                <c:pt idx="17176">
                  <c:v>354.08958109670903</c:v>
                </c:pt>
                <c:pt idx="17177">
                  <c:v>354.06475836348</c:v>
                </c:pt>
                <c:pt idx="17178">
                  <c:v>354.04058624766401</c:v>
                </c:pt>
                <c:pt idx="17179">
                  <c:v>354.036161246603</c:v>
                </c:pt>
                <c:pt idx="17180">
                  <c:v>354.03184127638298</c:v>
                </c:pt>
                <c:pt idx="17181">
                  <c:v>354.01490132110001</c:v>
                </c:pt>
                <c:pt idx="17182">
                  <c:v>354.01416188289897</c:v>
                </c:pt>
                <c:pt idx="17183">
                  <c:v>353.99350823657397</c:v>
                </c:pt>
                <c:pt idx="17184">
                  <c:v>353.97620182451197</c:v>
                </c:pt>
                <c:pt idx="17185">
                  <c:v>353.927033933274</c:v>
                </c:pt>
                <c:pt idx="17186">
                  <c:v>353.92491912811801</c:v>
                </c:pt>
                <c:pt idx="17187">
                  <c:v>353.92164051249</c:v>
                </c:pt>
                <c:pt idx="17188">
                  <c:v>353.917668447089</c:v>
                </c:pt>
                <c:pt idx="17189">
                  <c:v>353.91230454298301</c:v>
                </c:pt>
                <c:pt idx="17190">
                  <c:v>353.90239197628301</c:v>
                </c:pt>
                <c:pt idx="17191">
                  <c:v>353.87092954488298</c:v>
                </c:pt>
                <c:pt idx="17192">
                  <c:v>353.77459258291998</c:v>
                </c:pt>
                <c:pt idx="17193">
                  <c:v>353.77322799365902</c:v>
                </c:pt>
                <c:pt idx="17194">
                  <c:v>353.76929291926399</c:v>
                </c:pt>
                <c:pt idx="17195">
                  <c:v>353.74324491892702</c:v>
                </c:pt>
                <c:pt idx="17196">
                  <c:v>353.64427424404897</c:v>
                </c:pt>
                <c:pt idx="17197">
                  <c:v>353.62467839946601</c:v>
                </c:pt>
                <c:pt idx="17198">
                  <c:v>353.53135898866998</c:v>
                </c:pt>
                <c:pt idx="17199">
                  <c:v>353.46583476116399</c:v>
                </c:pt>
                <c:pt idx="17200">
                  <c:v>353.46443990774901</c:v>
                </c:pt>
                <c:pt idx="17201">
                  <c:v>353.46319435190202</c:v>
                </c:pt>
                <c:pt idx="17202">
                  <c:v>353.46066457549398</c:v>
                </c:pt>
                <c:pt idx="17203">
                  <c:v>353.459128033686</c:v>
                </c:pt>
                <c:pt idx="17204">
                  <c:v>353.45770812038802</c:v>
                </c:pt>
                <c:pt idx="17205">
                  <c:v>353.45647485148299</c:v>
                </c:pt>
                <c:pt idx="17206">
                  <c:v>353.455080362373</c:v>
                </c:pt>
                <c:pt idx="17207">
                  <c:v>353.45464305989998</c:v>
                </c:pt>
                <c:pt idx="17208">
                  <c:v>353.44908811626402</c:v>
                </c:pt>
                <c:pt idx="17209">
                  <c:v>353.448968429601</c:v>
                </c:pt>
                <c:pt idx="17210">
                  <c:v>353.447655102684</c:v>
                </c:pt>
                <c:pt idx="17211">
                  <c:v>353.447326314039</c:v>
                </c:pt>
                <c:pt idx="17212">
                  <c:v>353.43618218145502</c:v>
                </c:pt>
                <c:pt idx="17213">
                  <c:v>353.43491244128302</c:v>
                </c:pt>
                <c:pt idx="17214">
                  <c:v>353.434104329273</c:v>
                </c:pt>
                <c:pt idx="17215">
                  <c:v>353.42931581109298</c:v>
                </c:pt>
                <c:pt idx="17216">
                  <c:v>353.42899563304098</c:v>
                </c:pt>
                <c:pt idx="17217">
                  <c:v>353.42608467557602</c:v>
                </c:pt>
                <c:pt idx="17218">
                  <c:v>353.422185017944</c:v>
                </c:pt>
                <c:pt idx="17219">
                  <c:v>353.41867936230199</c:v>
                </c:pt>
                <c:pt idx="17220">
                  <c:v>353.41465287450598</c:v>
                </c:pt>
                <c:pt idx="17221">
                  <c:v>353.41293136569902</c:v>
                </c:pt>
                <c:pt idx="17222">
                  <c:v>353.406749595463</c:v>
                </c:pt>
                <c:pt idx="17223">
                  <c:v>353.40238162737398</c:v>
                </c:pt>
                <c:pt idx="17224">
                  <c:v>353.39969379637802</c:v>
                </c:pt>
                <c:pt idx="17225">
                  <c:v>353.38709343265498</c:v>
                </c:pt>
                <c:pt idx="17226">
                  <c:v>353.38709343265498</c:v>
                </c:pt>
                <c:pt idx="17227">
                  <c:v>353.38139681822599</c:v>
                </c:pt>
                <c:pt idx="17228">
                  <c:v>353.34739327084702</c:v>
                </c:pt>
                <c:pt idx="17229">
                  <c:v>353.33989331005</c:v>
                </c:pt>
                <c:pt idx="17230">
                  <c:v>353.337448920052</c:v>
                </c:pt>
                <c:pt idx="17231">
                  <c:v>353.28992622032598</c:v>
                </c:pt>
                <c:pt idx="17232">
                  <c:v>353.28663319787597</c:v>
                </c:pt>
                <c:pt idx="17233">
                  <c:v>353.28516331089799</c:v>
                </c:pt>
                <c:pt idx="17234">
                  <c:v>353.28380141922702</c:v>
                </c:pt>
                <c:pt idx="17235">
                  <c:v>353.28174008938902</c:v>
                </c:pt>
                <c:pt idx="17236">
                  <c:v>353.27468638772899</c:v>
                </c:pt>
                <c:pt idx="17237">
                  <c:v>353.26033858277498</c:v>
                </c:pt>
                <c:pt idx="17238">
                  <c:v>353.26014771528997</c:v>
                </c:pt>
                <c:pt idx="17239">
                  <c:v>353.25782881989301</c:v>
                </c:pt>
                <c:pt idx="17240">
                  <c:v>353.255592571779</c:v>
                </c:pt>
                <c:pt idx="17241">
                  <c:v>353.251031782783</c:v>
                </c:pt>
                <c:pt idx="17242">
                  <c:v>353.249799259013</c:v>
                </c:pt>
                <c:pt idx="17243">
                  <c:v>353.24904484182503</c:v>
                </c:pt>
                <c:pt idx="17244">
                  <c:v>353.24311663115702</c:v>
                </c:pt>
                <c:pt idx="17245">
                  <c:v>353.24225690006102</c:v>
                </c:pt>
                <c:pt idx="17246">
                  <c:v>353.24099038579902</c:v>
                </c:pt>
                <c:pt idx="17247">
                  <c:v>353.23889628228602</c:v>
                </c:pt>
                <c:pt idx="17248">
                  <c:v>353.234293843584</c:v>
                </c:pt>
                <c:pt idx="17249">
                  <c:v>353.22733659360398</c:v>
                </c:pt>
                <c:pt idx="17250">
                  <c:v>353.22702797508703</c:v>
                </c:pt>
                <c:pt idx="17251">
                  <c:v>353.22643546632798</c:v>
                </c:pt>
                <c:pt idx="17252">
                  <c:v>353.22544580191499</c:v>
                </c:pt>
                <c:pt idx="17253">
                  <c:v>353.22078340710601</c:v>
                </c:pt>
                <c:pt idx="17254">
                  <c:v>353.21847443413799</c:v>
                </c:pt>
                <c:pt idx="17255">
                  <c:v>353.217156881265</c:v>
                </c:pt>
                <c:pt idx="17256">
                  <c:v>353.21507000928801</c:v>
                </c:pt>
                <c:pt idx="17257">
                  <c:v>353.21282279261499</c:v>
                </c:pt>
                <c:pt idx="17258">
                  <c:v>353.21111912551402</c:v>
                </c:pt>
                <c:pt idx="17259">
                  <c:v>353.20958137315</c:v>
                </c:pt>
                <c:pt idx="17260">
                  <c:v>353.207440746575</c:v>
                </c:pt>
                <c:pt idx="17261">
                  <c:v>353.20351710687999</c:v>
                </c:pt>
                <c:pt idx="17262">
                  <c:v>353.20334412264498</c:v>
                </c:pt>
                <c:pt idx="17263">
                  <c:v>353.200407681657</c:v>
                </c:pt>
                <c:pt idx="17264">
                  <c:v>353.19981338108499</c:v>
                </c:pt>
                <c:pt idx="17265">
                  <c:v>353.19929199935501</c:v>
                </c:pt>
                <c:pt idx="17266">
                  <c:v>353.19651339442697</c:v>
                </c:pt>
                <c:pt idx="17267">
                  <c:v>353.19529163244903</c:v>
                </c:pt>
                <c:pt idx="17268">
                  <c:v>353.19079765299398</c:v>
                </c:pt>
                <c:pt idx="17269">
                  <c:v>353.18819372965402</c:v>
                </c:pt>
                <c:pt idx="17270">
                  <c:v>353.17357869144701</c:v>
                </c:pt>
                <c:pt idx="17271">
                  <c:v>353.17115411457797</c:v>
                </c:pt>
                <c:pt idx="17272">
                  <c:v>353.15386456228401</c:v>
                </c:pt>
                <c:pt idx="17273">
                  <c:v>353.13567093658497</c:v>
                </c:pt>
                <c:pt idx="17274">
                  <c:v>353.11324495817399</c:v>
                </c:pt>
                <c:pt idx="17275">
                  <c:v>353.103821275146</c:v>
                </c:pt>
                <c:pt idx="17276">
                  <c:v>353.09284154451001</c:v>
                </c:pt>
                <c:pt idx="17277">
                  <c:v>353.08896527624597</c:v>
                </c:pt>
                <c:pt idx="17278">
                  <c:v>353.06870196879402</c:v>
                </c:pt>
                <c:pt idx="17279">
                  <c:v>353.05146491740697</c:v>
                </c:pt>
                <c:pt idx="17280">
                  <c:v>352.97110204312099</c:v>
                </c:pt>
                <c:pt idx="17281">
                  <c:v>352.96255754821999</c:v>
                </c:pt>
                <c:pt idx="17282">
                  <c:v>352.95014606739801</c:v>
                </c:pt>
                <c:pt idx="17283">
                  <c:v>352.90097654728299</c:v>
                </c:pt>
                <c:pt idx="17284">
                  <c:v>352.888420393876</c:v>
                </c:pt>
                <c:pt idx="17285">
                  <c:v>352.88576314799798</c:v>
                </c:pt>
                <c:pt idx="17286">
                  <c:v>352.87324910907103</c:v>
                </c:pt>
                <c:pt idx="17287">
                  <c:v>352.81602103887298</c:v>
                </c:pt>
                <c:pt idx="17288">
                  <c:v>352.76352590065801</c:v>
                </c:pt>
                <c:pt idx="17289">
                  <c:v>352.71388140479201</c:v>
                </c:pt>
                <c:pt idx="17290">
                  <c:v>352.71269638935701</c:v>
                </c:pt>
                <c:pt idx="17291">
                  <c:v>352.7105112731</c:v>
                </c:pt>
                <c:pt idx="17292">
                  <c:v>352.69691623889503</c:v>
                </c:pt>
                <c:pt idx="17293">
                  <c:v>352.675951625724</c:v>
                </c:pt>
                <c:pt idx="17294">
                  <c:v>352.66210918520301</c:v>
                </c:pt>
                <c:pt idx="17295">
                  <c:v>352.62869787923398</c:v>
                </c:pt>
                <c:pt idx="17296">
                  <c:v>352.62376782830103</c:v>
                </c:pt>
                <c:pt idx="17297">
                  <c:v>352.61960092004</c:v>
                </c:pt>
                <c:pt idx="17298">
                  <c:v>352.605967832678</c:v>
                </c:pt>
                <c:pt idx="17299">
                  <c:v>352.57982267633099</c:v>
                </c:pt>
                <c:pt idx="17300">
                  <c:v>352.57641553296497</c:v>
                </c:pt>
                <c:pt idx="17301">
                  <c:v>352.57445159764399</c:v>
                </c:pt>
                <c:pt idx="17302">
                  <c:v>352.55796351579198</c:v>
                </c:pt>
                <c:pt idx="17303">
                  <c:v>352.47034679520999</c:v>
                </c:pt>
                <c:pt idx="17304">
                  <c:v>352.46995298549598</c:v>
                </c:pt>
                <c:pt idx="17305">
                  <c:v>352.46763020506899</c:v>
                </c:pt>
                <c:pt idx="17306">
                  <c:v>352.46330702325099</c:v>
                </c:pt>
                <c:pt idx="17307">
                  <c:v>352.46243666203998</c:v>
                </c:pt>
                <c:pt idx="17308">
                  <c:v>352.46204396543499</c:v>
                </c:pt>
                <c:pt idx="17309">
                  <c:v>352.45780227779602</c:v>
                </c:pt>
                <c:pt idx="17310">
                  <c:v>352.455252751111</c:v>
                </c:pt>
                <c:pt idx="17311">
                  <c:v>352.45072275800999</c:v>
                </c:pt>
                <c:pt idx="17312">
                  <c:v>352.45050072276899</c:v>
                </c:pt>
                <c:pt idx="17313">
                  <c:v>352.44504307772002</c:v>
                </c:pt>
                <c:pt idx="17314">
                  <c:v>352.42997176973898</c:v>
                </c:pt>
                <c:pt idx="17315">
                  <c:v>352.39383276088398</c:v>
                </c:pt>
                <c:pt idx="17316">
                  <c:v>352.38163489908601</c:v>
                </c:pt>
                <c:pt idx="17317">
                  <c:v>352.35125584431199</c:v>
                </c:pt>
                <c:pt idx="17318">
                  <c:v>352.32864715976001</c:v>
                </c:pt>
                <c:pt idx="17319">
                  <c:v>352.32565936412698</c:v>
                </c:pt>
                <c:pt idx="17320">
                  <c:v>352.30154689069599</c:v>
                </c:pt>
                <c:pt idx="17321">
                  <c:v>352.28448057431501</c:v>
                </c:pt>
                <c:pt idx="17322">
                  <c:v>352.28291875247902</c:v>
                </c:pt>
                <c:pt idx="17323">
                  <c:v>352.26601544797097</c:v>
                </c:pt>
                <c:pt idx="17324">
                  <c:v>352.21289846150802</c:v>
                </c:pt>
                <c:pt idx="17325">
                  <c:v>352.14007663103098</c:v>
                </c:pt>
                <c:pt idx="17326">
                  <c:v>352.12666929600402</c:v>
                </c:pt>
                <c:pt idx="17327">
                  <c:v>352.10055593802502</c:v>
                </c:pt>
                <c:pt idx="17328">
                  <c:v>352.100282370684</c:v>
                </c:pt>
                <c:pt idx="17329">
                  <c:v>352.09991885850502</c:v>
                </c:pt>
                <c:pt idx="17330">
                  <c:v>352.04427516493303</c:v>
                </c:pt>
                <c:pt idx="17331">
                  <c:v>352.00206934197303</c:v>
                </c:pt>
                <c:pt idx="17332">
                  <c:v>351.97036960837301</c:v>
                </c:pt>
                <c:pt idx="17333">
                  <c:v>351.91243664363299</c:v>
                </c:pt>
                <c:pt idx="17334">
                  <c:v>351.884765224658</c:v>
                </c:pt>
                <c:pt idx="17335">
                  <c:v>351.88476469745598</c:v>
                </c:pt>
                <c:pt idx="17336">
                  <c:v>351.88376250294101</c:v>
                </c:pt>
                <c:pt idx="17337">
                  <c:v>351.88059697759599</c:v>
                </c:pt>
                <c:pt idx="17338">
                  <c:v>351.87670914667899</c:v>
                </c:pt>
                <c:pt idx="17339">
                  <c:v>351.87548367723502</c:v>
                </c:pt>
                <c:pt idx="17340">
                  <c:v>351.87329939935501</c:v>
                </c:pt>
                <c:pt idx="17341">
                  <c:v>351.83388472397502</c:v>
                </c:pt>
                <c:pt idx="17342">
                  <c:v>351.81165476898298</c:v>
                </c:pt>
                <c:pt idx="17343">
                  <c:v>351.80978962760503</c:v>
                </c:pt>
                <c:pt idx="17344">
                  <c:v>351.79299393948298</c:v>
                </c:pt>
                <c:pt idx="17345">
                  <c:v>351.67835257737897</c:v>
                </c:pt>
                <c:pt idx="17346">
                  <c:v>351.67679987243503</c:v>
                </c:pt>
                <c:pt idx="17347">
                  <c:v>351.65929792252598</c:v>
                </c:pt>
                <c:pt idx="17348">
                  <c:v>351.65706251196701</c:v>
                </c:pt>
                <c:pt idx="17349">
                  <c:v>351.64935362347398</c:v>
                </c:pt>
                <c:pt idx="17350">
                  <c:v>351.63974631112001</c:v>
                </c:pt>
                <c:pt idx="17351">
                  <c:v>351.63070340315801</c:v>
                </c:pt>
                <c:pt idx="17352">
                  <c:v>351.626695400968</c:v>
                </c:pt>
                <c:pt idx="17353">
                  <c:v>351.60799234509602</c:v>
                </c:pt>
                <c:pt idx="17354">
                  <c:v>351.54974102169098</c:v>
                </c:pt>
                <c:pt idx="17355">
                  <c:v>351.54896381733198</c:v>
                </c:pt>
                <c:pt idx="17356">
                  <c:v>351.53572945423798</c:v>
                </c:pt>
                <c:pt idx="17357">
                  <c:v>351.53210155731398</c:v>
                </c:pt>
                <c:pt idx="17358">
                  <c:v>351.529444801728</c:v>
                </c:pt>
                <c:pt idx="17359">
                  <c:v>351.52913358639699</c:v>
                </c:pt>
                <c:pt idx="17360">
                  <c:v>351.454729638792</c:v>
                </c:pt>
                <c:pt idx="17361">
                  <c:v>351.40609024657402</c:v>
                </c:pt>
                <c:pt idx="17362">
                  <c:v>351.32636054892998</c:v>
                </c:pt>
                <c:pt idx="17363">
                  <c:v>351.23908454434098</c:v>
                </c:pt>
                <c:pt idx="17364">
                  <c:v>351.213399026383</c:v>
                </c:pt>
                <c:pt idx="17365">
                  <c:v>351.201817987146</c:v>
                </c:pt>
                <c:pt idx="17366">
                  <c:v>351.19969241688199</c:v>
                </c:pt>
                <c:pt idx="17367">
                  <c:v>351.19916122006998</c:v>
                </c:pt>
                <c:pt idx="17368">
                  <c:v>351.18573302544303</c:v>
                </c:pt>
                <c:pt idx="17369">
                  <c:v>351.18213056139302</c:v>
                </c:pt>
                <c:pt idx="17370">
                  <c:v>351.18040362839901</c:v>
                </c:pt>
                <c:pt idx="17371">
                  <c:v>351.17671176323199</c:v>
                </c:pt>
                <c:pt idx="17372">
                  <c:v>351.17631277235103</c:v>
                </c:pt>
                <c:pt idx="17373">
                  <c:v>351.17485428227201</c:v>
                </c:pt>
                <c:pt idx="17374">
                  <c:v>351.17329538285799</c:v>
                </c:pt>
                <c:pt idx="17375">
                  <c:v>351.17284747718099</c:v>
                </c:pt>
                <c:pt idx="17376">
                  <c:v>351.17241823910598</c:v>
                </c:pt>
                <c:pt idx="17377">
                  <c:v>351.171757636351</c:v>
                </c:pt>
                <c:pt idx="17378">
                  <c:v>351.17104169635502</c:v>
                </c:pt>
                <c:pt idx="17379">
                  <c:v>351.16841580583701</c:v>
                </c:pt>
                <c:pt idx="17380">
                  <c:v>351.16725903307099</c:v>
                </c:pt>
                <c:pt idx="17381">
                  <c:v>351.16693123482901</c:v>
                </c:pt>
                <c:pt idx="17382">
                  <c:v>351.16263572215701</c:v>
                </c:pt>
                <c:pt idx="17383">
                  <c:v>351.16220334980699</c:v>
                </c:pt>
                <c:pt idx="17384">
                  <c:v>351.16168251304498</c:v>
                </c:pt>
                <c:pt idx="17385">
                  <c:v>351.16059329482698</c:v>
                </c:pt>
                <c:pt idx="17386">
                  <c:v>351.16036322098</c:v>
                </c:pt>
                <c:pt idx="17387">
                  <c:v>351.15785145786703</c:v>
                </c:pt>
                <c:pt idx="17388">
                  <c:v>351.15551155768401</c:v>
                </c:pt>
                <c:pt idx="17389">
                  <c:v>351.15412423477301</c:v>
                </c:pt>
                <c:pt idx="17390">
                  <c:v>351.15331477020197</c:v>
                </c:pt>
                <c:pt idx="17391">
                  <c:v>351.15229445759098</c:v>
                </c:pt>
                <c:pt idx="17392">
                  <c:v>351.152019508732</c:v>
                </c:pt>
                <c:pt idx="17393">
                  <c:v>351.15180996928501</c:v>
                </c:pt>
                <c:pt idx="17394">
                  <c:v>351.15023657342601</c:v>
                </c:pt>
                <c:pt idx="17395">
                  <c:v>351.14996151763899</c:v>
                </c:pt>
                <c:pt idx="17396">
                  <c:v>351.14991390918101</c:v>
                </c:pt>
                <c:pt idx="17397">
                  <c:v>351.14982743453697</c:v>
                </c:pt>
                <c:pt idx="17398">
                  <c:v>351.14684464532098</c:v>
                </c:pt>
                <c:pt idx="17399">
                  <c:v>351.145839123185</c:v>
                </c:pt>
                <c:pt idx="17400">
                  <c:v>351.14561315127702</c:v>
                </c:pt>
                <c:pt idx="17401">
                  <c:v>351.14538425665302</c:v>
                </c:pt>
                <c:pt idx="17402">
                  <c:v>351.144325302178</c:v>
                </c:pt>
                <c:pt idx="17403">
                  <c:v>351.14387169873601</c:v>
                </c:pt>
                <c:pt idx="17404">
                  <c:v>351.14374690328702</c:v>
                </c:pt>
                <c:pt idx="17405">
                  <c:v>351.14338746106301</c:v>
                </c:pt>
                <c:pt idx="17406">
                  <c:v>351.14117310690199</c:v>
                </c:pt>
                <c:pt idx="17407">
                  <c:v>351.14110920879699</c:v>
                </c:pt>
                <c:pt idx="17408">
                  <c:v>351.14076792303899</c:v>
                </c:pt>
                <c:pt idx="17409">
                  <c:v>351.13990092577302</c:v>
                </c:pt>
                <c:pt idx="17410">
                  <c:v>351.13976312231102</c:v>
                </c:pt>
                <c:pt idx="17411">
                  <c:v>351.13971958171902</c:v>
                </c:pt>
                <c:pt idx="17412">
                  <c:v>351.13858541951299</c:v>
                </c:pt>
                <c:pt idx="17413">
                  <c:v>351.13779632367101</c:v>
                </c:pt>
                <c:pt idx="17414">
                  <c:v>351.13717547512101</c:v>
                </c:pt>
                <c:pt idx="17415">
                  <c:v>351.13665634181098</c:v>
                </c:pt>
                <c:pt idx="17416">
                  <c:v>351.136601398393</c:v>
                </c:pt>
                <c:pt idx="17417">
                  <c:v>351.136508440233</c:v>
                </c:pt>
                <c:pt idx="17418">
                  <c:v>351.13501129240302</c:v>
                </c:pt>
                <c:pt idx="17419">
                  <c:v>351.13448703822701</c:v>
                </c:pt>
                <c:pt idx="17420">
                  <c:v>351.13376241783601</c:v>
                </c:pt>
                <c:pt idx="17421">
                  <c:v>351.13291544859601</c:v>
                </c:pt>
                <c:pt idx="17422">
                  <c:v>351.13077996370401</c:v>
                </c:pt>
                <c:pt idx="17423">
                  <c:v>351.12999339227002</c:v>
                </c:pt>
                <c:pt idx="17424">
                  <c:v>351.12983723587598</c:v>
                </c:pt>
                <c:pt idx="17425">
                  <c:v>351.12943504946003</c:v>
                </c:pt>
                <c:pt idx="17426">
                  <c:v>351.12942565481802</c:v>
                </c:pt>
                <c:pt idx="17427">
                  <c:v>351.12787665170902</c:v>
                </c:pt>
                <c:pt idx="17428">
                  <c:v>351.12781910065303</c:v>
                </c:pt>
                <c:pt idx="17429">
                  <c:v>351.12632166251598</c:v>
                </c:pt>
                <c:pt idx="17430">
                  <c:v>351.12463636517998</c:v>
                </c:pt>
                <c:pt idx="17431">
                  <c:v>351.12425227444697</c:v>
                </c:pt>
                <c:pt idx="17432">
                  <c:v>351.12205241362301</c:v>
                </c:pt>
                <c:pt idx="17433">
                  <c:v>351.11924115620599</c:v>
                </c:pt>
                <c:pt idx="17434">
                  <c:v>351.11860331531699</c:v>
                </c:pt>
                <c:pt idx="17435">
                  <c:v>351.11387173393803</c:v>
                </c:pt>
                <c:pt idx="17436">
                  <c:v>351.111911510894</c:v>
                </c:pt>
                <c:pt idx="17437">
                  <c:v>351.10730383503</c:v>
                </c:pt>
                <c:pt idx="17438">
                  <c:v>351.07210953045899</c:v>
                </c:pt>
                <c:pt idx="17439">
                  <c:v>351.06308166819099</c:v>
                </c:pt>
                <c:pt idx="17440">
                  <c:v>351.04617637914799</c:v>
                </c:pt>
                <c:pt idx="17441">
                  <c:v>350.98133230358502</c:v>
                </c:pt>
                <c:pt idx="17442">
                  <c:v>350.90611654628401</c:v>
                </c:pt>
                <c:pt idx="17443">
                  <c:v>350.89972271796699</c:v>
                </c:pt>
                <c:pt idx="17444">
                  <c:v>350.89841528988802</c:v>
                </c:pt>
                <c:pt idx="17445">
                  <c:v>350.89791449759701</c:v>
                </c:pt>
                <c:pt idx="17446">
                  <c:v>350.89720733876601</c:v>
                </c:pt>
                <c:pt idx="17447">
                  <c:v>350.895660779791</c:v>
                </c:pt>
                <c:pt idx="17448">
                  <c:v>350.89125620090601</c:v>
                </c:pt>
                <c:pt idx="17449">
                  <c:v>350.89028571178397</c:v>
                </c:pt>
                <c:pt idx="17450">
                  <c:v>350.88827039091899</c:v>
                </c:pt>
                <c:pt idx="17451">
                  <c:v>350.84362645506002</c:v>
                </c:pt>
                <c:pt idx="17452">
                  <c:v>350.77768225821802</c:v>
                </c:pt>
                <c:pt idx="17453">
                  <c:v>350.76963727358202</c:v>
                </c:pt>
                <c:pt idx="17454">
                  <c:v>350.764031265141</c:v>
                </c:pt>
                <c:pt idx="17455">
                  <c:v>350.74312281501199</c:v>
                </c:pt>
                <c:pt idx="17456">
                  <c:v>350.69973020933401</c:v>
                </c:pt>
                <c:pt idx="17457">
                  <c:v>350.59433088251001</c:v>
                </c:pt>
                <c:pt idx="17458">
                  <c:v>350.59236609211899</c:v>
                </c:pt>
                <c:pt idx="17459">
                  <c:v>350.58082757055399</c:v>
                </c:pt>
                <c:pt idx="17460">
                  <c:v>350.57559084431301</c:v>
                </c:pt>
                <c:pt idx="17461">
                  <c:v>350.568874594504</c:v>
                </c:pt>
                <c:pt idx="17462">
                  <c:v>350.55929767656698</c:v>
                </c:pt>
                <c:pt idx="17463">
                  <c:v>350.40276441551799</c:v>
                </c:pt>
                <c:pt idx="17464">
                  <c:v>350.38500700539998</c:v>
                </c:pt>
                <c:pt idx="17465">
                  <c:v>350.37538744470299</c:v>
                </c:pt>
                <c:pt idx="17466">
                  <c:v>350.37352646574999</c:v>
                </c:pt>
                <c:pt idx="17467">
                  <c:v>350.33630725789698</c:v>
                </c:pt>
                <c:pt idx="17468">
                  <c:v>350.335529427278</c:v>
                </c:pt>
                <c:pt idx="17469">
                  <c:v>350.333362294278</c:v>
                </c:pt>
                <c:pt idx="17470">
                  <c:v>350.33205618237099</c:v>
                </c:pt>
                <c:pt idx="17471">
                  <c:v>350.330820705061</c:v>
                </c:pt>
                <c:pt idx="17472">
                  <c:v>350.32629345415899</c:v>
                </c:pt>
                <c:pt idx="17473">
                  <c:v>350.32521456797201</c:v>
                </c:pt>
                <c:pt idx="17474">
                  <c:v>350.32320177973099</c:v>
                </c:pt>
                <c:pt idx="17475">
                  <c:v>350.30324353511099</c:v>
                </c:pt>
                <c:pt idx="17476">
                  <c:v>350.29781106651399</c:v>
                </c:pt>
                <c:pt idx="17477">
                  <c:v>350.29523896543998</c:v>
                </c:pt>
                <c:pt idx="17478">
                  <c:v>350.26635197565298</c:v>
                </c:pt>
                <c:pt idx="17479">
                  <c:v>350.26545926886803</c:v>
                </c:pt>
                <c:pt idx="17480">
                  <c:v>350.26091078218002</c:v>
                </c:pt>
                <c:pt idx="17481">
                  <c:v>350.258181629295</c:v>
                </c:pt>
                <c:pt idx="17482">
                  <c:v>350.25817912537701</c:v>
                </c:pt>
                <c:pt idx="17483">
                  <c:v>350.25686646700302</c:v>
                </c:pt>
                <c:pt idx="17484">
                  <c:v>350.25591440786701</c:v>
                </c:pt>
                <c:pt idx="17485">
                  <c:v>350.25573003386199</c:v>
                </c:pt>
                <c:pt idx="17486">
                  <c:v>350.25555936226903</c:v>
                </c:pt>
                <c:pt idx="17487">
                  <c:v>350.25266214160001</c:v>
                </c:pt>
                <c:pt idx="17488">
                  <c:v>350.252605236298</c:v>
                </c:pt>
                <c:pt idx="17489">
                  <c:v>350.25119807647502</c:v>
                </c:pt>
                <c:pt idx="17490">
                  <c:v>350.25116981192701</c:v>
                </c:pt>
                <c:pt idx="17491">
                  <c:v>350.250764672706</c:v>
                </c:pt>
                <c:pt idx="17492">
                  <c:v>350.25001083139199</c:v>
                </c:pt>
                <c:pt idx="17493">
                  <c:v>350.24813543403502</c:v>
                </c:pt>
                <c:pt idx="17494">
                  <c:v>350.246585494432</c:v>
                </c:pt>
                <c:pt idx="17495">
                  <c:v>350.24598768494297</c:v>
                </c:pt>
                <c:pt idx="17496">
                  <c:v>350.24257059650398</c:v>
                </c:pt>
                <c:pt idx="17497">
                  <c:v>350.24198757569201</c:v>
                </c:pt>
                <c:pt idx="17498">
                  <c:v>350.24116709985498</c:v>
                </c:pt>
                <c:pt idx="17499">
                  <c:v>350.23903752019203</c:v>
                </c:pt>
                <c:pt idx="17500">
                  <c:v>350.23895057927302</c:v>
                </c:pt>
                <c:pt idx="17501">
                  <c:v>350.23635953241597</c:v>
                </c:pt>
                <c:pt idx="17502">
                  <c:v>350.23463822059699</c:v>
                </c:pt>
                <c:pt idx="17503">
                  <c:v>350.23307952306101</c:v>
                </c:pt>
                <c:pt idx="17504">
                  <c:v>350.232829846512</c:v>
                </c:pt>
                <c:pt idx="17505">
                  <c:v>350.23166742802198</c:v>
                </c:pt>
                <c:pt idx="17506">
                  <c:v>350.23163941220201</c:v>
                </c:pt>
                <c:pt idx="17507">
                  <c:v>350.23162056506402</c:v>
                </c:pt>
                <c:pt idx="17508">
                  <c:v>350.23086125367598</c:v>
                </c:pt>
                <c:pt idx="17509">
                  <c:v>350.23036236184601</c:v>
                </c:pt>
                <c:pt idx="17510">
                  <c:v>350.22993550790801</c:v>
                </c:pt>
                <c:pt idx="17511">
                  <c:v>350.22966089851298</c:v>
                </c:pt>
                <c:pt idx="17512">
                  <c:v>350.228183658712</c:v>
                </c:pt>
                <c:pt idx="17513">
                  <c:v>350.22775210645398</c:v>
                </c:pt>
                <c:pt idx="17514">
                  <c:v>350.22751883265602</c:v>
                </c:pt>
                <c:pt idx="17515">
                  <c:v>350.22704714081902</c:v>
                </c:pt>
                <c:pt idx="17516">
                  <c:v>350.22640624259799</c:v>
                </c:pt>
                <c:pt idx="17517">
                  <c:v>350.225239867006</c:v>
                </c:pt>
                <c:pt idx="17518">
                  <c:v>350.22340009318702</c:v>
                </c:pt>
                <c:pt idx="17519">
                  <c:v>350.22130707418103</c:v>
                </c:pt>
                <c:pt idx="17520">
                  <c:v>350.220913812714</c:v>
                </c:pt>
                <c:pt idx="17521">
                  <c:v>350.21699791825699</c:v>
                </c:pt>
                <c:pt idx="17522">
                  <c:v>350.21685794241</c:v>
                </c:pt>
                <c:pt idx="17523">
                  <c:v>350.21574391225698</c:v>
                </c:pt>
                <c:pt idx="17524">
                  <c:v>350.21488414289399</c:v>
                </c:pt>
                <c:pt idx="17525">
                  <c:v>350.21398422733199</c:v>
                </c:pt>
                <c:pt idx="17526">
                  <c:v>350.21360723948197</c:v>
                </c:pt>
                <c:pt idx="17527">
                  <c:v>350.21325702387799</c:v>
                </c:pt>
                <c:pt idx="17528">
                  <c:v>350.21250832673599</c:v>
                </c:pt>
                <c:pt idx="17529">
                  <c:v>350.21179484427898</c:v>
                </c:pt>
                <c:pt idx="17530">
                  <c:v>350.21138686353999</c:v>
                </c:pt>
                <c:pt idx="17531">
                  <c:v>350.20955891775998</c:v>
                </c:pt>
                <c:pt idx="17532">
                  <c:v>350.20906376756</c:v>
                </c:pt>
                <c:pt idx="17533">
                  <c:v>350.20857166772402</c:v>
                </c:pt>
                <c:pt idx="17534">
                  <c:v>350.20768443787603</c:v>
                </c:pt>
                <c:pt idx="17535">
                  <c:v>350.20521697410402</c:v>
                </c:pt>
                <c:pt idx="17536">
                  <c:v>350.20506458879299</c:v>
                </c:pt>
                <c:pt idx="17537">
                  <c:v>350.20433005192501</c:v>
                </c:pt>
                <c:pt idx="17538">
                  <c:v>350.20017619602697</c:v>
                </c:pt>
                <c:pt idx="17539">
                  <c:v>350.19984712605998</c:v>
                </c:pt>
                <c:pt idx="17540">
                  <c:v>350.19617931495998</c:v>
                </c:pt>
                <c:pt idx="17541">
                  <c:v>350.19278399919</c:v>
                </c:pt>
                <c:pt idx="17542">
                  <c:v>350.192437207669</c:v>
                </c:pt>
                <c:pt idx="17543">
                  <c:v>350.19045065019799</c:v>
                </c:pt>
                <c:pt idx="17544">
                  <c:v>350.188567894843</c:v>
                </c:pt>
                <c:pt idx="17545">
                  <c:v>350.17957643840998</c:v>
                </c:pt>
                <c:pt idx="17546">
                  <c:v>350.17694284329201</c:v>
                </c:pt>
                <c:pt idx="17547">
                  <c:v>350.16577045644402</c:v>
                </c:pt>
                <c:pt idx="17548">
                  <c:v>350.16179462620602</c:v>
                </c:pt>
                <c:pt idx="17549">
                  <c:v>350.145887066505</c:v>
                </c:pt>
                <c:pt idx="17550">
                  <c:v>350.12071746982701</c:v>
                </c:pt>
                <c:pt idx="17551">
                  <c:v>350.11379483920501</c:v>
                </c:pt>
                <c:pt idx="17552">
                  <c:v>350.09841618228398</c:v>
                </c:pt>
                <c:pt idx="17553">
                  <c:v>350.09646701384798</c:v>
                </c:pt>
                <c:pt idx="17554">
                  <c:v>350.09336125738002</c:v>
                </c:pt>
                <c:pt idx="17555">
                  <c:v>350.091969151824</c:v>
                </c:pt>
                <c:pt idx="17556">
                  <c:v>350.08744071123499</c:v>
                </c:pt>
                <c:pt idx="17557">
                  <c:v>350.08370257119498</c:v>
                </c:pt>
                <c:pt idx="17558">
                  <c:v>350.07944364496302</c:v>
                </c:pt>
                <c:pt idx="17559">
                  <c:v>350.07911491585799</c:v>
                </c:pt>
                <c:pt idx="17560">
                  <c:v>350.06939216532101</c:v>
                </c:pt>
                <c:pt idx="17561">
                  <c:v>350.06511461596801</c:v>
                </c:pt>
                <c:pt idx="17562">
                  <c:v>350.06307657427197</c:v>
                </c:pt>
                <c:pt idx="17563">
                  <c:v>350.05478738127499</c:v>
                </c:pt>
                <c:pt idx="17564">
                  <c:v>350.05039998802903</c:v>
                </c:pt>
                <c:pt idx="17565">
                  <c:v>350.03441435546102</c:v>
                </c:pt>
                <c:pt idx="17566">
                  <c:v>350.010972267787</c:v>
                </c:pt>
                <c:pt idx="17567">
                  <c:v>349.95275431800098</c:v>
                </c:pt>
                <c:pt idx="17568">
                  <c:v>349.93492661635503</c:v>
                </c:pt>
                <c:pt idx="17569">
                  <c:v>349.92751497672799</c:v>
                </c:pt>
                <c:pt idx="17570">
                  <c:v>349.91224175854597</c:v>
                </c:pt>
                <c:pt idx="17571">
                  <c:v>349.91146685870098</c:v>
                </c:pt>
                <c:pt idx="17572">
                  <c:v>349.896601731239</c:v>
                </c:pt>
                <c:pt idx="17573">
                  <c:v>349.889668456153</c:v>
                </c:pt>
                <c:pt idx="17574">
                  <c:v>349.88245630077802</c:v>
                </c:pt>
                <c:pt idx="17575">
                  <c:v>349.80015128644402</c:v>
                </c:pt>
                <c:pt idx="17576">
                  <c:v>349.69711175459099</c:v>
                </c:pt>
                <c:pt idx="17577">
                  <c:v>349.68674951362999</c:v>
                </c:pt>
                <c:pt idx="17578">
                  <c:v>349.68136078792298</c:v>
                </c:pt>
                <c:pt idx="17579">
                  <c:v>349.68003623950199</c:v>
                </c:pt>
                <c:pt idx="17580">
                  <c:v>349.66833222911703</c:v>
                </c:pt>
                <c:pt idx="17581">
                  <c:v>349.66359506267599</c:v>
                </c:pt>
                <c:pt idx="17582">
                  <c:v>349.64555505327797</c:v>
                </c:pt>
                <c:pt idx="17583">
                  <c:v>349.64319460521301</c:v>
                </c:pt>
                <c:pt idx="17584">
                  <c:v>349.61545146119499</c:v>
                </c:pt>
                <c:pt idx="17585">
                  <c:v>349.61458295279198</c:v>
                </c:pt>
                <c:pt idx="17586">
                  <c:v>349.57368790309903</c:v>
                </c:pt>
                <c:pt idx="17587">
                  <c:v>349.521018445447</c:v>
                </c:pt>
                <c:pt idx="17588">
                  <c:v>349.52101352692398</c:v>
                </c:pt>
                <c:pt idx="17589">
                  <c:v>349.505501953514</c:v>
                </c:pt>
                <c:pt idx="17590">
                  <c:v>349.49474644728502</c:v>
                </c:pt>
                <c:pt idx="17591">
                  <c:v>349.49080181255903</c:v>
                </c:pt>
                <c:pt idx="17592">
                  <c:v>349.48948659387901</c:v>
                </c:pt>
                <c:pt idx="17593">
                  <c:v>349.48617020139301</c:v>
                </c:pt>
                <c:pt idx="17594">
                  <c:v>349.46276184545098</c:v>
                </c:pt>
                <c:pt idx="17595">
                  <c:v>349.44909581006198</c:v>
                </c:pt>
                <c:pt idx="17596">
                  <c:v>349.44622602890502</c:v>
                </c:pt>
                <c:pt idx="17597">
                  <c:v>349.44245627464102</c:v>
                </c:pt>
                <c:pt idx="17598">
                  <c:v>349.44167064877399</c:v>
                </c:pt>
                <c:pt idx="17599">
                  <c:v>349.43985734798099</c:v>
                </c:pt>
                <c:pt idx="17600">
                  <c:v>349.43953074800203</c:v>
                </c:pt>
                <c:pt idx="17601">
                  <c:v>349.43930835516397</c:v>
                </c:pt>
                <c:pt idx="17602">
                  <c:v>349.43929959689598</c:v>
                </c:pt>
                <c:pt idx="17603">
                  <c:v>349.43673506990098</c:v>
                </c:pt>
                <c:pt idx="17604">
                  <c:v>349.436563932475</c:v>
                </c:pt>
                <c:pt idx="17605">
                  <c:v>349.43553970622798</c:v>
                </c:pt>
                <c:pt idx="17606">
                  <c:v>349.43551115743401</c:v>
                </c:pt>
                <c:pt idx="17607">
                  <c:v>349.43546686880802</c:v>
                </c:pt>
                <c:pt idx="17608">
                  <c:v>349.435338951863</c:v>
                </c:pt>
                <c:pt idx="17609">
                  <c:v>349.43408047422702</c:v>
                </c:pt>
                <c:pt idx="17610">
                  <c:v>349.43330586641298</c:v>
                </c:pt>
                <c:pt idx="17611">
                  <c:v>349.431231396501</c:v>
                </c:pt>
                <c:pt idx="17612">
                  <c:v>349.43005396523</c:v>
                </c:pt>
                <c:pt idx="17613">
                  <c:v>349.42887071487303</c:v>
                </c:pt>
                <c:pt idx="17614">
                  <c:v>349.42870651168801</c:v>
                </c:pt>
                <c:pt idx="17615">
                  <c:v>349.427117708016</c:v>
                </c:pt>
                <c:pt idx="17616">
                  <c:v>349.42675064687</c:v>
                </c:pt>
                <c:pt idx="17617">
                  <c:v>349.42665411657998</c:v>
                </c:pt>
                <c:pt idx="17618">
                  <c:v>349.42526409603499</c:v>
                </c:pt>
                <c:pt idx="17619">
                  <c:v>349.42447780939801</c:v>
                </c:pt>
                <c:pt idx="17620">
                  <c:v>349.42358094839102</c:v>
                </c:pt>
                <c:pt idx="17621">
                  <c:v>349.42138187030503</c:v>
                </c:pt>
                <c:pt idx="17622">
                  <c:v>349.42026025766</c:v>
                </c:pt>
                <c:pt idx="17623">
                  <c:v>349.417645575422</c:v>
                </c:pt>
                <c:pt idx="17624">
                  <c:v>349.41744824003598</c:v>
                </c:pt>
                <c:pt idx="17625">
                  <c:v>349.41683198724201</c:v>
                </c:pt>
                <c:pt idx="17626">
                  <c:v>349.416506561147</c:v>
                </c:pt>
                <c:pt idx="17627">
                  <c:v>349.41607657582603</c:v>
                </c:pt>
                <c:pt idx="17628">
                  <c:v>349.41595213590699</c:v>
                </c:pt>
                <c:pt idx="17629">
                  <c:v>349.41558837482103</c:v>
                </c:pt>
                <c:pt idx="17630">
                  <c:v>349.41514871048901</c:v>
                </c:pt>
                <c:pt idx="17631">
                  <c:v>349.41503767066399</c:v>
                </c:pt>
                <c:pt idx="17632">
                  <c:v>349.41313976028601</c:v>
                </c:pt>
                <c:pt idx="17633">
                  <c:v>349.41266791129101</c:v>
                </c:pt>
                <c:pt idx="17634">
                  <c:v>349.412327287349</c:v>
                </c:pt>
                <c:pt idx="17635">
                  <c:v>349.41220319922502</c:v>
                </c:pt>
                <c:pt idx="17636">
                  <c:v>349.41118815813599</c:v>
                </c:pt>
                <c:pt idx="17637">
                  <c:v>349.41009538928103</c:v>
                </c:pt>
                <c:pt idx="17638">
                  <c:v>349.408736391015</c:v>
                </c:pt>
                <c:pt idx="17639">
                  <c:v>349.40632277585701</c:v>
                </c:pt>
                <c:pt idx="17640">
                  <c:v>349.40587558452802</c:v>
                </c:pt>
                <c:pt idx="17641">
                  <c:v>349.40315510156398</c:v>
                </c:pt>
                <c:pt idx="17642">
                  <c:v>349.40243666556103</c:v>
                </c:pt>
                <c:pt idx="17643">
                  <c:v>349.40108965112699</c:v>
                </c:pt>
                <c:pt idx="17644">
                  <c:v>349.40091096866701</c:v>
                </c:pt>
                <c:pt idx="17645">
                  <c:v>349.40037859326401</c:v>
                </c:pt>
                <c:pt idx="17646">
                  <c:v>349.400324744562</c:v>
                </c:pt>
                <c:pt idx="17647">
                  <c:v>349.39991734594599</c:v>
                </c:pt>
                <c:pt idx="17648">
                  <c:v>349.39896133715098</c:v>
                </c:pt>
                <c:pt idx="17649">
                  <c:v>349.39887022968901</c:v>
                </c:pt>
                <c:pt idx="17650">
                  <c:v>349.39697870303502</c:v>
                </c:pt>
                <c:pt idx="17651">
                  <c:v>349.39683591907499</c:v>
                </c:pt>
                <c:pt idx="17652">
                  <c:v>349.39504547714103</c:v>
                </c:pt>
                <c:pt idx="17653">
                  <c:v>349.39502956059602</c:v>
                </c:pt>
                <c:pt idx="17654">
                  <c:v>349.39434179964297</c:v>
                </c:pt>
                <c:pt idx="17655">
                  <c:v>349.39363125057002</c:v>
                </c:pt>
                <c:pt idx="17656">
                  <c:v>349.39125399205</c:v>
                </c:pt>
                <c:pt idx="17657">
                  <c:v>349.39055650693899</c:v>
                </c:pt>
                <c:pt idx="17658">
                  <c:v>349.389940839578</c:v>
                </c:pt>
                <c:pt idx="17659">
                  <c:v>349.38616814878202</c:v>
                </c:pt>
                <c:pt idx="17660">
                  <c:v>349.38599226711898</c:v>
                </c:pt>
                <c:pt idx="17661">
                  <c:v>349.382170210786</c:v>
                </c:pt>
                <c:pt idx="17662">
                  <c:v>349.37824401694502</c:v>
                </c:pt>
                <c:pt idx="17663">
                  <c:v>349.37774136538502</c:v>
                </c:pt>
                <c:pt idx="17664">
                  <c:v>349.37427171602599</c:v>
                </c:pt>
                <c:pt idx="17665">
                  <c:v>349.36677174630501</c:v>
                </c:pt>
                <c:pt idx="17666">
                  <c:v>349.36425962558798</c:v>
                </c:pt>
                <c:pt idx="17667">
                  <c:v>349.36372668329199</c:v>
                </c:pt>
                <c:pt idx="17668">
                  <c:v>349.31369669297902</c:v>
                </c:pt>
                <c:pt idx="17669">
                  <c:v>349.31369669297902</c:v>
                </c:pt>
                <c:pt idx="17670">
                  <c:v>349.31369669297902</c:v>
                </c:pt>
                <c:pt idx="17671">
                  <c:v>349.31369669297902</c:v>
                </c:pt>
                <c:pt idx="17672">
                  <c:v>349.30793096174898</c:v>
                </c:pt>
                <c:pt idx="17673">
                  <c:v>349.27902709347501</c:v>
                </c:pt>
                <c:pt idx="17674">
                  <c:v>349.25374469123801</c:v>
                </c:pt>
                <c:pt idx="17675">
                  <c:v>349.21074403411501</c:v>
                </c:pt>
                <c:pt idx="17676">
                  <c:v>349.18099157393101</c:v>
                </c:pt>
                <c:pt idx="17677">
                  <c:v>349.14150692053403</c:v>
                </c:pt>
                <c:pt idx="17678">
                  <c:v>349.12358699418002</c:v>
                </c:pt>
                <c:pt idx="17679">
                  <c:v>349.11222793163603</c:v>
                </c:pt>
                <c:pt idx="17680">
                  <c:v>349.06283839213302</c:v>
                </c:pt>
                <c:pt idx="17681">
                  <c:v>349.06079572879599</c:v>
                </c:pt>
                <c:pt idx="17682">
                  <c:v>349.03916521669299</c:v>
                </c:pt>
                <c:pt idx="17683">
                  <c:v>349.02967445163199</c:v>
                </c:pt>
                <c:pt idx="17684">
                  <c:v>349.02530300689699</c:v>
                </c:pt>
                <c:pt idx="17685">
                  <c:v>348.99856398675502</c:v>
                </c:pt>
                <c:pt idx="17686">
                  <c:v>348.99673522223202</c:v>
                </c:pt>
                <c:pt idx="17687">
                  <c:v>348.98492962287702</c:v>
                </c:pt>
                <c:pt idx="17688">
                  <c:v>348.983098666947</c:v>
                </c:pt>
                <c:pt idx="17689">
                  <c:v>348.97256917270801</c:v>
                </c:pt>
                <c:pt idx="17690">
                  <c:v>348.96628577256899</c:v>
                </c:pt>
                <c:pt idx="17691">
                  <c:v>348.93244798820899</c:v>
                </c:pt>
                <c:pt idx="17692">
                  <c:v>348.91351337047303</c:v>
                </c:pt>
                <c:pt idx="17693">
                  <c:v>348.90613029374799</c:v>
                </c:pt>
                <c:pt idx="17694">
                  <c:v>348.84972223223599</c:v>
                </c:pt>
                <c:pt idx="17695">
                  <c:v>348.82743913418398</c:v>
                </c:pt>
                <c:pt idx="17696">
                  <c:v>348.82710182814998</c:v>
                </c:pt>
                <c:pt idx="17697">
                  <c:v>348.82596012426097</c:v>
                </c:pt>
                <c:pt idx="17698">
                  <c:v>348.81803668141703</c:v>
                </c:pt>
                <c:pt idx="17699">
                  <c:v>348.81803668141703</c:v>
                </c:pt>
                <c:pt idx="17700">
                  <c:v>348.81803668141703</c:v>
                </c:pt>
                <c:pt idx="17701">
                  <c:v>348.81803668141703</c:v>
                </c:pt>
                <c:pt idx="17702">
                  <c:v>348.81803668141703</c:v>
                </c:pt>
                <c:pt idx="17703">
                  <c:v>348.81803668141703</c:v>
                </c:pt>
                <c:pt idx="17704">
                  <c:v>348.81803668141703</c:v>
                </c:pt>
                <c:pt idx="17705">
                  <c:v>348.81367023994602</c:v>
                </c:pt>
                <c:pt idx="17706">
                  <c:v>348.81146996362997</c:v>
                </c:pt>
                <c:pt idx="17707">
                  <c:v>348.80668015807601</c:v>
                </c:pt>
                <c:pt idx="17708">
                  <c:v>348.76083440657499</c:v>
                </c:pt>
                <c:pt idx="17709">
                  <c:v>348.73856275489601</c:v>
                </c:pt>
                <c:pt idx="17710">
                  <c:v>348.70173130741199</c:v>
                </c:pt>
                <c:pt idx="17711">
                  <c:v>348.67910154155999</c:v>
                </c:pt>
                <c:pt idx="17712">
                  <c:v>348.63522529523999</c:v>
                </c:pt>
                <c:pt idx="17713">
                  <c:v>348.62784476671197</c:v>
                </c:pt>
                <c:pt idx="17714">
                  <c:v>348.61341655035699</c:v>
                </c:pt>
                <c:pt idx="17715">
                  <c:v>348.59978451963298</c:v>
                </c:pt>
                <c:pt idx="17716">
                  <c:v>348.57970432793201</c:v>
                </c:pt>
                <c:pt idx="17717">
                  <c:v>348.56253410155898</c:v>
                </c:pt>
                <c:pt idx="17718">
                  <c:v>348.51009723041199</c:v>
                </c:pt>
                <c:pt idx="17719">
                  <c:v>348.49983076539002</c:v>
                </c:pt>
                <c:pt idx="17720">
                  <c:v>348.43192193594098</c:v>
                </c:pt>
                <c:pt idx="17721">
                  <c:v>348.40581091883701</c:v>
                </c:pt>
                <c:pt idx="17722">
                  <c:v>348.401773618383</c:v>
                </c:pt>
                <c:pt idx="17723">
                  <c:v>348.38939906498598</c:v>
                </c:pt>
                <c:pt idx="17724">
                  <c:v>348.35844823613701</c:v>
                </c:pt>
                <c:pt idx="17725">
                  <c:v>348.34863441188702</c:v>
                </c:pt>
                <c:pt idx="17726">
                  <c:v>348.33141322706098</c:v>
                </c:pt>
                <c:pt idx="17727">
                  <c:v>348.28182558064901</c:v>
                </c:pt>
                <c:pt idx="17728">
                  <c:v>348.27452960456998</c:v>
                </c:pt>
                <c:pt idx="17729">
                  <c:v>348.27003808762299</c:v>
                </c:pt>
                <c:pt idx="17730">
                  <c:v>348.24723853495999</c:v>
                </c:pt>
                <c:pt idx="17731">
                  <c:v>348.23753025929398</c:v>
                </c:pt>
                <c:pt idx="17732">
                  <c:v>348.226341875451</c:v>
                </c:pt>
                <c:pt idx="17733">
                  <c:v>348.225507674955</c:v>
                </c:pt>
                <c:pt idx="17734">
                  <c:v>348.22541051157299</c:v>
                </c:pt>
                <c:pt idx="17735">
                  <c:v>348.21519927443399</c:v>
                </c:pt>
                <c:pt idx="17736">
                  <c:v>348.20551077329498</c:v>
                </c:pt>
                <c:pt idx="17737">
                  <c:v>348.19797240763103</c:v>
                </c:pt>
                <c:pt idx="17738">
                  <c:v>348.19712316175202</c:v>
                </c:pt>
                <c:pt idx="17739">
                  <c:v>348.156500314558</c:v>
                </c:pt>
                <c:pt idx="17740">
                  <c:v>348.02917140437199</c:v>
                </c:pt>
                <c:pt idx="17741">
                  <c:v>348.02678094609303</c:v>
                </c:pt>
                <c:pt idx="17742">
                  <c:v>347.96495798437098</c:v>
                </c:pt>
                <c:pt idx="17743">
                  <c:v>347.93105077572898</c:v>
                </c:pt>
                <c:pt idx="17744">
                  <c:v>347.88150338002703</c:v>
                </c:pt>
                <c:pt idx="17745">
                  <c:v>347.87717012163102</c:v>
                </c:pt>
                <c:pt idx="17746">
                  <c:v>347.81284118649103</c:v>
                </c:pt>
                <c:pt idx="17747">
                  <c:v>347.81106987885602</c:v>
                </c:pt>
                <c:pt idx="17748">
                  <c:v>347.809558951479</c:v>
                </c:pt>
                <c:pt idx="17749">
                  <c:v>347.809072594535</c:v>
                </c:pt>
                <c:pt idx="17750">
                  <c:v>347.80307303257001</c:v>
                </c:pt>
                <c:pt idx="17751">
                  <c:v>347.80076040460898</c:v>
                </c:pt>
                <c:pt idx="17752">
                  <c:v>347.79426593172502</c:v>
                </c:pt>
                <c:pt idx="17753">
                  <c:v>347.79081819116999</c:v>
                </c:pt>
                <c:pt idx="17754">
                  <c:v>347.79036099726801</c:v>
                </c:pt>
                <c:pt idx="17755">
                  <c:v>347.78526716366599</c:v>
                </c:pt>
                <c:pt idx="17756">
                  <c:v>347.78519527914602</c:v>
                </c:pt>
                <c:pt idx="17757">
                  <c:v>347.78450398833797</c:v>
                </c:pt>
                <c:pt idx="17758">
                  <c:v>347.783900576581</c:v>
                </c:pt>
                <c:pt idx="17759">
                  <c:v>347.78355085377899</c:v>
                </c:pt>
                <c:pt idx="17760">
                  <c:v>347.78259405713402</c:v>
                </c:pt>
                <c:pt idx="17761">
                  <c:v>347.78257067161297</c:v>
                </c:pt>
                <c:pt idx="17762">
                  <c:v>347.78099321759998</c:v>
                </c:pt>
                <c:pt idx="17763">
                  <c:v>347.78061913465598</c:v>
                </c:pt>
                <c:pt idx="17764">
                  <c:v>347.78026000875798</c:v>
                </c:pt>
                <c:pt idx="17765">
                  <c:v>347.77850150890998</c:v>
                </c:pt>
                <c:pt idx="17766">
                  <c:v>347.77805357345602</c:v>
                </c:pt>
                <c:pt idx="17767">
                  <c:v>347.77664777943397</c:v>
                </c:pt>
                <c:pt idx="17768">
                  <c:v>347.773284955007</c:v>
                </c:pt>
                <c:pt idx="17769">
                  <c:v>347.764933691858</c:v>
                </c:pt>
                <c:pt idx="17770">
                  <c:v>347.73881545548301</c:v>
                </c:pt>
                <c:pt idx="17771">
                  <c:v>347.73864856151198</c:v>
                </c:pt>
                <c:pt idx="17772">
                  <c:v>347.73831701214198</c:v>
                </c:pt>
                <c:pt idx="17773">
                  <c:v>347.73829052937901</c:v>
                </c:pt>
                <c:pt idx="17774">
                  <c:v>347.738250582349</c:v>
                </c:pt>
                <c:pt idx="17775">
                  <c:v>347.737882173988</c:v>
                </c:pt>
                <c:pt idx="17776">
                  <c:v>347.73658607334698</c:v>
                </c:pt>
                <c:pt idx="17777">
                  <c:v>347.61968329225198</c:v>
                </c:pt>
                <c:pt idx="17778">
                  <c:v>347.60065888953301</c:v>
                </c:pt>
                <c:pt idx="17779">
                  <c:v>347.57829849375599</c:v>
                </c:pt>
                <c:pt idx="17780">
                  <c:v>347.57814941251797</c:v>
                </c:pt>
                <c:pt idx="17781">
                  <c:v>347.57773403984203</c:v>
                </c:pt>
                <c:pt idx="17782">
                  <c:v>347.57756647395502</c:v>
                </c:pt>
                <c:pt idx="17783">
                  <c:v>347.57694025721702</c:v>
                </c:pt>
                <c:pt idx="17784">
                  <c:v>347.576844072813</c:v>
                </c:pt>
                <c:pt idx="17785">
                  <c:v>347.57661993997402</c:v>
                </c:pt>
                <c:pt idx="17786">
                  <c:v>347.57572712816602</c:v>
                </c:pt>
                <c:pt idx="17787">
                  <c:v>347.574398385883</c:v>
                </c:pt>
                <c:pt idx="17788">
                  <c:v>347.57435660736502</c:v>
                </c:pt>
                <c:pt idx="17789">
                  <c:v>347.57399483261202</c:v>
                </c:pt>
                <c:pt idx="17790">
                  <c:v>347.57326835643602</c:v>
                </c:pt>
                <c:pt idx="17791">
                  <c:v>347.57298625864303</c:v>
                </c:pt>
                <c:pt idx="17792">
                  <c:v>347.56968939167098</c:v>
                </c:pt>
                <c:pt idx="17793">
                  <c:v>347.56741991277403</c:v>
                </c:pt>
                <c:pt idx="17794">
                  <c:v>347.56699828344699</c:v>
                </c:pt>
                <c:pt idx="17795">
                  <c:v>347.56552015033401</c:v>
                </c:pt>
                <c:pt idx="17796">
                  <c:v>347.56211297234</c:v>
                </c:pt>
                <c:pt idx="17797">
                  <c:v>347.56202417781702</c:v>
                </c:pt>
                <c:pt idx="17798">
                  <c:v>347.56165931296601</c:v>
                </c:pt>
                <c:pt idx="17799">
                  <c:v>347.55359340447899</c:v>
                </c:pt>
                <c:pt idx="17800">
                  <c:v>347.54556606299502</c:v>
                </c:pt>
                <c:pt idx="17801">
                  <c:v>347.531572829119</c:v>
                </c:pt>
                <c:pt idx="17802">
                  <c:v>347.53153164920599</c:v>
                </c:pt>
                <c:pt idx="17803">
                  <c:v>347.53146804775298</c:v>
                </c:pt>
                <c:pt idx="17804">
                  <c:v>347.53139882939399</c:v>
                </c:pt>
                <c:pt idx="17805">
                  <c:v>347.53109611615099</c:v>
                </c:pt>
                <c:pt idx="17806">
                  <c:v>347.53108560294601</c:v>
                </c:pt>
                <c:pt idx="17807">
                  <c:v>347.53098845254101</c:v>
                </c:pt>
                <c:pt idx="17808">
                  <c:v>347.53085435316302</c:v>
                </c:pt>
                <c:pt idx="17809">
                  <c:v>347.53065550903898</c:v>
                </c:pt>
                <c:pt idx="17810">
                  <c:v>347.53060661097999</c:v>
                </c:pt>
                <c:pt idx="17811">
                  <c:v>347.53056897970902</c:v>
                </c:pt>
                <c:pt idx="17812">
                  <c:v>347.53056431155898</c:v>
                </c:pt>
                <c:pt idx="17813">
                  <c:v>347.52928544008699</c:v>
                </c:pt>
                <c:pt idx="17814">
                  <c:v>347.529256245596</c:v>
                </c:pt>
                <c:pt idx="17815">
                  <c:v>347.50274518446599</c:v>
                </c:pt>
                <c:pt idx="17816">
                  <c:v>347.49930934578401</c:v>
                </c:pt>
                <c:pt idx="17817">
                  <c:v>347.470945249902</c:v>
                </c:pt>
                <c:pt idx="17818">
                  <c:v>347.42142032024998</c:v>
                </c:pt>
                <c:pt idx="17819">
                  <c:v>347.39731981945403</c:v>
                </c:pt>
                <c:pt idx="17820">
                  <c:v>347.38000172422699</c:v>
                </c:pt>
                <c:pt idx="17821">
                  <c:v>347.32815100534498</c:v>
                </c:pt>
                <c:pt idx="17822">
                  <c:v>347.32126256078101</c:v>
                </c:pt>
                <c:pt idx="17823">
                  <c:v>347.317867021898</c:v>
                </c:pt>
                <c:pt idx="17824">
                  <c:v>347.31586370151098</c:v>
                </c:pt>
                <c:pt idx="17825">
                  <c:v>347.313831730169</c:v>
                </c:pt>
                <c:pt idx="17826">
                  <c:v>347.31159784201401</c:v>
                </c:pt>
                <c:pt idx="17827">
                  <c:v>347.31020738270001</c:v>
                </c:pt>
                <c:pt idx="17828">
                  <c:v>347.30954825512401</c:v>
                </c:pt>
                <c:pt idx="17829">
                  <c:v>347.30937622343799</c:v>
                </c:pt>
                <c:pt idx="17830">
                  <c:v>347.30876009852898</c:v>
                </c:pt>
                <c:pt idx="17831">
                  <c:v>347.30846611573298</c:v>
                </c:pt>
                <c:pt idx="17832">
                  <c:v>347.30839015046797</c:v>
                </c:pt>
                <c:pt idx="17833">
                  <c:v>347.30809678426698</c:v>
                </c:pt>
                <c:pt idx="17834">
                  <c:v>347.30702438452101</c:v>
                </c:pt>
                <c:pt idx="17835">
                  <c:v>347.30678341347402</c:v>
                </c:pt>
                <c:pt idx="17836">
                  <c:v>347.305001794232</c:v>
                </c:pt>
                <c:pt idx="17837">
                  <c:v>347.30381244530599</c:v>
                </c:pt>
                <c:pt idx="17838">
                  <c:v>347.30374678264297</c:v>
                </c:pt>
                <c:pt idx="17839">
                  <c:v>347.30346688971701</c:v>
                </c:pt>
                <c:pt idx="17840">
                  <c:v>347.30278148375999</c:v>
                </c:pt>
                <c:pt idx="17841">
                  <c:v>347.30271205436901</c:v>
                </c:pt>
                <c:pt idx="17842">
                  <c:v>347.30269096681201</c:v>
                </c:pt>
                <c:pt idx="17843">
                  <c:v>347.302406391825</c:v>
                </c:pt>
                <c:pt idx="17844">
                  <c:v>347.30221441301802</c:v>
                </c:pt>
                <c:pt idx="17845">
                  <c:v>347.30198118718499</c:v>
                </c:pt>
                <c:pt idx="17846">
                  <c:v>347.30177500265899</c:v>
                </c:pt>
                <c:pt idx="17847">
                  <c:v>347.30161185804002</c:v>
                </c:pt>
                <c:pt idx="17848">
                  <c:v>347.301269992318</c:v>
                </c:pt>
                <c:pt idx="17849">
                  <c:v>347.30064093213502</c:v>
                </c:pt>
                <c:pt idx="17850">
                  <c:v>347.30053718948398</c:v>
                </c:pt>
                <c:pt idx="17851">
                  <c:v>347.299730227027</c:v>
                </c:pt>
                <c:pt idx="17852">
                  <c:v>347.29971236710702</c:v>
                </c:pt>
                <c:pt idx="17853">
                  <c:v>347.29963030173002</c:v>
                </c:pt>
                <c:pt idx="17854">
                  <c:v>347.29938320716298</c:v>
                </c:pt>
                <c:pt idx="17855">
                  <c:v>347.29847093217899</c:v>
                </c:pt>
                <c:pt idx="17856">
                  <c:v>347.29795972852099</c:v>
                </c:pt>
                <c:pt idx="17857">
                  <c:v>347.29687616110999</c:v>
                </c:pt>
                <c:pt idx="17858">
                  <c:v>347.29667647221498</c:v>
                </c:pt>
                <c:pt idx="17859">
                  <c:v>347.29643680743902</c:v>
                </c:pt>
                <c:pt idx="17860">
                  <c:v>347.295871891812</c:v>
                </c:pt>
                <c:pt idx="17861">
                  <c:v>347.29528064339098</c:v>
                </c:pt>
                <c:pt idx="17862">
                  <c:v>347.29491951174498</c:v>
                </c:pt>
                <c:pt idx="17863">
                  <c:v>347.294071455547</c:v>
                </c:pt>
                <c:pt idx="17864">
                  <c:v>347.29373006087297</c:v>
                </c:pt>
                <c:pt idx="17865">
                  <c:v>347.29352958303099</c:v>
                </c:pt>
                <c:pt idx="17866">
                  <c:v>347.29335025991401</c:v>
                </c:pt>
                <c:pt idx="17867">
                  <c:v>347.292692069174</c:v>
                </c:pt>
                <c:pt idx="17868">
                  <c:v>347.29268924972598</c:v>
                </c:pt>
                <c:pt idx="17869">
                  <c:v>347.29225011313503</c:v>
                </c:pt>
                <c:pt idx="17870">
                  <c:v>347.29206901914398</c:v>
                </c:pt>
                <c:pt idx="17871">
                  <c:v>347.291816711835</c:v>
                </c:pt>
                <c:pt idx="17872">
                  <c:v>347.29167167638798</c:v>
                </c:pt>
                <c:pt idx="17873">
                  <c:v>347.29151240700099</c:v>
                </c:pt>
                <c:pt idx="17874">
                  <c:v>347.291002627973</c:v>
                </c:pt>
                <c:pt idx="17875">
                  <c:v>347.29082898428197</c:v>
                </c:pt>
                <c:pt idx="17876">
                  <c:v>347.29076095168102</c:v>
                </c:pt>
                <c:pt idx="17877">
                  <c:v>347.29060196244302</c:v>
                </c:pt>
                <c:pt idx="17878">
                  <c:v>347.29006398435399</c:v>
                </c:pt>
                <c:pt idx="17879">
                  <c:v>347.290007716226</c:v>
                </c:pt>
                <c:pt idx="17880">
                  <c:v>347.28989062525699</c:v>
                </c:pt>
                <c:pt idx="17881">
                  <c:v>347.28967094533198</c:v>
                </c:pt>
                <c:pt idx="17882">
                  <c:v>347.28950515060399</c:v>
                </c:pt>
                <c:pt idx="17883">
                  <c:v>347.28906467439901</c:v>
                </c:pt>
                <c:pt idx="17884">
                  <c:v>347.289025107778</c:v>
                </c:pt>
                <c:pt idx="17885">
                  <c:v>347.288934376165</c:v>
                </c:pt>
                <c:pt idx="17886">
                  <c:v>347.288869979281</c:v>
                </c:pt>
                <c:pt idx="17887">
                  <c:v>347.288737415166</c:v>
                </c:pt>
                <c:pt idx="17888">
                  <c:v>347.28869022552198</c:v>
                </c:pt>
                <c:pt idx="17889">
                  <c:v>347.28819776876799</c:v>
                </c:pt>
                <c:pt idx="17890">
                  <c:v>347.28806421730201</c:v>
                </c:pt>
                <c:pt idx="17891">
                  <c:v>347.28790333837799</c:v>
                </c:pt>
                <c:pt idx="17892">
                  <c:v>347.28784879808501</c:v>
                </c:pt>
                <c:pt idx="17893">
                  <c:v>347.28784369166198</c:v>
                </c:pt>
                <c:pt idx="17894">
                  <c:v>347.28733757485799</c:v>
                </c:pt>
                <c:pt idx="17895">
                  <c:v>347.286934554119</c:v>
                </c:pt>
                <c:pt idx="17896">
                  <c:v>347.28691799764698</c:v>
                </c:pt>
                <c:pt idx="17897">
                  <c:v>347.28687441223099</c:v>
                </c:pt>
                <c:pt idx="17898">
                  <c:v>347.28655632601499</c:v>
                </c:pt>
                <c:pt idx="17899">
                  <c:v>347.2863110564</c:v>
                </c:pt>
                <c:pt idx="17900">
                  <c:v>347.28559264770303</c:v>
                </c:pt>
                <c:pt idx="17901">
                  <c:v>347.28531495574703</c:v>
                </c:pt>
                <c:pt idx="17902">
                  <c:v>347.28524052195598</c:v>
                </c:pt>
                <c:pt idx="17903">
                  <c:v>347.28521855988498</c:v>
                </c:pt>
                <c:pt idx="17904">
                  <c:v>347.28498837771002</c:v>
                </c:pt>
                <c:pt idx="17905">
                  <c:v>347.28476293294</c:v>
                </c:pt>
                <c:pt idx="17906">
                  <c:v>347.28431241267498</c:v>
                </c:pt>
                <c:pt idx="17907">
                  <c:v>347.28420369807901</c:v>
                </c:pt>
                <c:pt idx="17908">
                  <c:v>347.28406524046</c:v>
                </c:pt>
                <c:pt idx="17909">
                  <c:v>347.282791197633</c:v>
                </c:pt>
                <c:pt idx="17910">
                  <c:v>347.28277009348</c:v>
                </c:pt>
                <c:pt idx="17911">
                  <c:v>347.28266889443</c:v>
                </c:pt>
                <c:pt idx="17912">
                  <c:v>347.28240284169698</c:v>
                </c:pt>
                <c:pt idx="17913">
                  <c:v>347.28212064055299</c:v>
                </c:pt>
                <c:pt idx="17914">
                  <c:v>347.28146216396698</c:v>
                </c:pt>
                <c:pt idx="17915">
                  <c:v>347.281397603561</c:v>
                </c:pt>
                <c:pt idx="17916">
                  <c:v>347.28139081825702</c:v>
                </c:pt>
                <c:pt idx="17917">
                  <c:v>347.28133749735503</c:v>
                </c:pt>
                <c:pt idx="17918">
                  <c:v>347.281263123629</c:v>
                </c:pt>
                <c:pt idx="17919">
                  <c:v>347.281144897611</c:v>
                </c:pt>
                <c:pt idx="17920">
                  <c:v>347.28103265711701</c:v>
                </c:pt>
                <c:pt idx="17921">
                  <c:v>347.28062656074798</c:v>
                </c:pt>
                <c:pt idx="17922">
                  <c:v>347.28014643893198</c:v>
                </c:pt>
                <c:pt idx="17923">
                  <c:v>347.27994103095102</c:v>
                </c:pt>
                <c:pt idx="17924">
                  <c:v>347.27989785573197</c:v>
                </c:pt>
                <c:pt idx="17925">
                  <c:v>347.27987881189199</c:v>
                </c:pt>
                <c:pt idx="17926">
                  <c:v>347.27986095597601</c:v>
                </c:pt>
                <c:pt idx="17927">
                  <c:v>347.27968268506203</c:v>
                </c:pt>
                <c:pt idx="17928">
                  <c:v>347.27952884156599</c:v>
                </c:pt>
                <c:pt idx="17929">
                  <c:v>347.27950548940998</c:v>
                </c:pt>
                <c:pt idx="17930">
                  <c:v>347.27937778177699</c:v>
                </c:pt>
                <c:pt idx="17931">
                  <c:v>347.27896587327899</c:v>
                </c:pt>
                <c:pt idx="17932">
                  <c:v>347.278835670874</c:v>
                </c:pt>
                <c:pt idx="17933">
                  <c:v>347.27827162130501</c:v>
                </c:pt>
                <c:pt idx="17934">
                  <c:v>347.278148249769</c:v>
                </c:pt>
                <c:pt idx="17935">
                  <c:v>347.278042014839</c:v>
                </c:pt>
                <c:pt idx="17936">
                  <c:v>347.277957762531</c:v>
                </c:pt>
                <c:pt idx="17937">
                  <c:v>347.27788429694101</c:v>
                </c:pt>
                <c:pt idx="17938">
                  <c:v>347.27785502929999</c:v>
                </c:pt>
                <c:pt idx="17939">
                  <c:v>347.277683812818</c:v>
                </c:pt>
                <c:pt idx="17940">
                  <c:v>347.27734899333399</c:v>
                </c:pt>
                <c:pt idx="17941">
                  <c:v>347.27728502658499</c:v>
                </c:pt>
                <c:pt idx="17942">
                  <c:v>347.27721302996099</c:v>
                </c:pt>
                <c:pt idx="17943">
                  <c:v>347.27701148900798</c:v>
                </c:pt>
                <c:pt idx="17944">
                  <c:v>347.27665397319402</c:v>
                </c:pt>
                <c:pt idx="17945">
                  <c:v>347.27643097038299</c:v>
                </c:pt>
                <c:pt idx="17946">
                  <c:v>347.27638371021601</c:v>
                </c:pt>
                <c:pt idx="17947">
                  <c:v>347.27603150702703</c:v>
                </c:pt>
                <c:pt idx="17948">
                  <c:v>347.27579963289003</c:v>
                </c:pt>
                <c:pt idx="17949">
                  <c:v>347.27579653290002</c:v>
                </c:pt>
                <c:pt idx="17950">
                  <c:v>347.27574417606502</c:v>
                </c:pt>
                <c:pt idx="17951">
                  <c:v>347.27558221895998</c:v>
                </c:pt>
                <c:pt idx="17952">
                  <c:v>347.27558076582397</c:v>
                </c:pt>
                <c:pt idx="17953">
                  <c:v>347.275559926889</c:v>
                </c:pt>
                <c:pt idx="17954">
                  <c:v>347.27516500215501</c:v>
                </c:pt>
                <c:pt idx="17955">
                  <c:v>347.27513425201101</c:v>
                </c:pt>
                <c:pt idx="17956">
                  <c:v>347.274754439079</c:v>
                </c:pt>
                <c:pt idx="17957">
                  <c:v>347.27473732635002</c:v>
                </c:pt>
                <c:pt idx="17958">
                  <c:v>347.27442816552599</c:v>
                </c:pt>
                <c:pt idx="17959">
                  <c:v>347.27442637904699</c:v>
                </c:pt>
                <c:pt idx="17960">
                  <c:v>347.27400515288502</c:v>
                </c:pt>
                <c:pt idx="17961">
                  <c:v>347.27399186933798</c:v>
                </c:pt>
                <c:pt idx="17962">
                  <c:v>347.27393227770898</c:v>
                </c:pt>
                <c:pt idx="17963">
                  <c:v>347.27377072365698</c:v>
                </c:pt>
                <c:pt idx="17964">
                  <c:v>347.273692994881</c:v>
                </c:pt>
                <c:pt idx="17965">
                  <c:v>347.27292300624202</c:v>
                </c:pt>
                <c:pt idx="17966">
                  <c:v>347.272730890969</c:v>
                </c:pt>
                <c:pt idx="17967">
                  <c:v>347.27241732310603</c:v>
                </c:pt>
                <c:pt idx="17968">
                  <c:v>347.27226468467899</c:v>
                </c:pt>
                <c:pt idx="17969">
                  <c:v>347.272068856423</c:v>
                </c:pt>
                <c:pt idx="17970">
                  <c:v>347.27174436497199</c:v>
                </c:pt>
                <c:pt idx="17971">
                  <c:v>347.27173404428402</c:v>
                </c:pt>
                <c:pt idx="17972">
                  <c:v>347.27168616182001</c:v>
                </c:pt>
                <c:pt idx="17973">
                  <c:v>347.27074626411502</c:v>
                </c:pt>
                <c:pt idx="17974">
                  <c:v>347.27057093291199</c:v>
                </c:pt>
                <c:pt idx="17975">
                  <c:v>347.27026029573602</c:v>
                </c:pt>
                <c:pt idx="17976">
                  <c:v>347.27015257738702</c:v>
                </c:pt>
                <c:pt idx="17977">
                  <c:v>347.26949183572299</c:v>
                </c:pt>
                <c:pt idx="17978">
                  <c:v>347.26932989566001</c:v>
                </c:pt>
                <c:pt idx="17979">
                  <c:v>347.269106367208</c:v>
                </c:pt>
                <c:pt idx="17980">
                  <c:v>347.26866264357699</c:v>
                </c:pt>
                <c:pt idx="17981">
                  <c:v>347.26836262026501</c:v>
                </c:pt>
                <c:pt idx="17982">
                  <c:v>347.26823972063698</c:v>
                </c:pt>
                <c:pt idx="17983">
                  <c:v>347.26812740259402</c:v>
                </c:pt>
                <c:pt idx="17984">
                  <c:v>347.26806822528698</c:v>
                </c:pt>
                <c:pt idx="17985">
                  <c:v>347.267989668746</c:v>
                </c:pt>
                <c:pt idx="17986">
                  <c:v>347.267889288687</c:v>
                </c:pt>
                <c:pt idx="17987">
                  <c:v>347.26775019814198</c:v>
                </c:pt>
                <c:pt idx="17988">
                  <c:v>347.26753437023399</c:v>
                </c:pt>
                <c:pt idx="17989">
                  <c:v>347.26751897791399</c:v>
                </c:pt>
                <c:pt idx="17990">
                  <c:v>347.267184189837</c:v>
                </c:pt>
                <c:pt idx="17991">
                  <c:v>347.26689801084399</c:v>
                </c:pt>
                <c:pt idx="17992">
                  <c:v>347.26669679435298</c:v>
                </c:pt>
                <c:pt idx="17993">
                  <c:v>347.26667809356297</c:v>
                </c:pt>
                <c:pt idx="17994">
                  <c:v>347.26656800297599</c:v>
                </c:pt>
                <c:pt idx="17995">
                  <c:v>347.26631137876097</c:v>
                </c:pt>
                <c:pt idx="17996">
                  <c:v>347.26620891655</c:v>
                </c:pt>
                <c:pt idx="17997">
                  <c:v>347.26613962827599</c:v>
                </c:pt>
                <c:pt idx="17998">
                  <c:v>347.26593777551898</c:v>
                </c:pt>
                <c:pt idx="17999">
                  <c:v>347.26592481812702</c:v>
                </c:pt>
                <c:pt idx="18000">
                  <c:v>347.26588094580302</c:v>
                </c:pt>
                <c:pt idx="18001">
                  <c:v>347.265465794465</c:v>
                </c:pt>
                <c:pt idx="18002">
                  <c:v>347.26521636380602</c:v>
                </c:pt>
                <c:pt idx="18003">
                  <c:v>347.26488667972802</c:v>
                </c:pt>
                <c:pt idx="18004">
                  <c:v>347.26471666301302</c:v>
                </c:pt>
                <c:pt idx="18005">
                  <c:v>347.26470646239801</c:v>
                </c:pt>
                <c:pt idx="18006">
                  <c:v>347.26403835715303</c:v>
                </c:pt>
                <c:pt idx="18007">
                  <c:v>347.263361328516</c:v>
                </c:pt>
                <c:pt idx="18008">
                  <c:v>347.26302838844998</c:v>
                </c:pt>
                <c:pt idx="18009">
                  <c:v>347.26291599137801</c:v>
                </c:pt>
                <c:pt idx="18010">
                  <c:v>347.26257706546897</c:v>
                </c:pt>
                <c:pt idx="18011">
                  <c:v>347.26227094511597</c:v>
                </c:pt>
                <c:pt idx="18012">
                  <c:v>347.26222366048</c:v>
                </c:pt>
                <c:pt idx="18013">
                  <c:v>347.262162094622</c:v>
                </c:pt>
                <c:pt idx="18014">
                  <c:v>347.26195118890303</c:v>
                </c:pt>
                <c:pt idx="18015">
                  <c:v>347.26186003285801</c:v>
                </c:pt>
                <c:pt idx="18016">
                  <c:v>347.26144127554699</c:v>
                </c:pt>
                <c:pt idx="18017">
                  <c:v>347.26133404636403</c:v>
                </c:pt>
                <c:pt idx="18018">
                  <c:v>347.26107261558502</c:v>
                </c:pt>
                <c:pt idx="18019">
                  <c:v>347.26100636085999</c:v>
                </c:pt>
                <c:pt idx="18020">
                  <c:v>347.26087907283198</c:v>
                </c:pt>
                <c:pt idx="18021">
                  <c:v>347.260218066086</c:v>
                </c:pt>
                <c:pt idx="18022">
                  <c:v>347.25968859990599</c:v>
                </c:pt>
                <c:pt idx="18023">
                  <c:v>347.25967750754302</c:v>
                </c:pt>
                <c:pt idx="18024">
                  <c:v>347.25964174940202</c:v>
                </c:pt>
                <c:pt idx="18025">
                  <c:v>347.25929843554002</c:v>
                </c:pt>
                <c:pt idx="18026">
                  <c:v>347.25898523399201</c:v>
                </c:pt>
                <c:pt idx="18027">
                  <c:v>347.258851334452</c:v>
                </c:pt>
                <c:pt idx="18028">
                  <c:v>347.25882767770997</c:v>
                </c:pt>
                <c:pt idx="18029">
                  <c:v>347.25866697693698</c:v>
                </c:pt>
                <c:pt idx="18030">
                  <c:v>347.25863935531601</c:v>
                </c:pt>
                <c:pt idx="18031">
                  <c:v>347.25855040237701</c:v>
                </c:pt>
                <c:pt idx="18032">
                  <c:v>347.25833113399398</c:v>
                </c:pt>
                <c:pt idx="18033">
                  <c:v>347.25817248944702</c:v>
                </c:pt>
                <c:pt idx="18034">
                  <c:v>347.25805288427398</c:v>
                </c:pt>
                <c:pt idx="18035">
                  <c:v>347.25783236347502</c:v>
                </c:pt>
                <c:pt idx="18036">
                  <c:v>347.257757021754</c:v>
                </c:pt>
                <c:pt idx="18037">
                  <c:v>347.25770481694298</c:v>
                </c:pt>
                <c:pt idx="18038">
                  <c:v>347.25744437678998</c:v>
                </c:pt>
                <c:pt idx="18039">
                  <c:v>347.25675090751798</c:v>
                </c:pt>
                <c:pt idx="18040">
                  <c:v>347.25654280781401</c:v>
                </c:pt>
                <c:pt idx="18041">
                  <c:v>347.25646165759298</c:v>
                </c:pt>
                <c:pt idx="18042">
                  <c:v>347.25610154337301</c:v>
                </c:pt>
                <c:pt idx="18043">
                  <c:v>347.25598375123599</c:v>
                </c:pt>
                <c:pt idx="18044">
                  <c:v>347.25587947502999</c:v>
                </c:pt>
                <c:pt idx="18045">
                  <c:v>347.25520937057098</c:v>
                </c:pt>
                <c:pt idx="18046">
                  <c:v>347.25514441069299</c:v>
                </c:pt>
                <c:pt idx="18047">
                  <c:v>347.25512541343602</c:v>
                </c:pt>
                <c:pt idx="18048">
                  <c:v>347.25476153763498</c:v>
                </c:pt>
                <c:pt idx="18049">
                  <c:v>347.25456079441199</c:v>
                </c:pt>
                <c:pt idx="18050">
                  <c:v>347.25431304880101</c:v>
                </c:pt>
                <c:pt idx="18051">
                  <c:v>347.25431013665099</c:v>
                </c:pt>
                <c:pt idx="18052">
                  <c:v>347.25416643512398</c:v>
                </c:pt>
                <c:pt idx="18053">
                  <c:v>347.25357789548099</c:v>
                </c:pt>
                <c:pt idx="18054">
                  <c:v>347.25346134313202</c:v>
                </c:pt>
                <c:pt idx="18055">
                  <c:v>347.25327272627197</c:v>
                </c:pt>
                <c:pt idx="18056">
                  <c:v>347.25300026310401</c:v>
                </c:pt>
                <c:pt idx="18057">
                  <c:v>347.25299435900098</c:v>
                </c:pt>
                <c:pt idx="18058">
                  <c:v>347.25296232556298</c:v>
                </c:pt>
                <c:pt idx="18059">
                  <c:v>347.25283858728301</c:v>
                </c:pt>
                <c:pt idx="18060">
                  <c:v>347.25258697319902</c:v>
                </c:pt>
                <c:pt idx="18061">
                  <c:v>347.25155375353</c:v>
                </c:pt>
                <c:pt idx="18062">
                  <c:v>347.251409324799</c:v>
                </c:pt>
                <c:pt idx="18063">
                  <c:v>347.25138682254698</c:v>
                </c:pt>
                <c:pt idx="18064">
                  <c:v>347.251381477167</c:v>
                </c:pt>
                <c:pt idx="18065">
                  <c:v>347.25114338676298</c:v>
                </c:pt>
                <c:pt idx="18066">
                  <c:v>347.25103876464198</c:v>
                </c:pt>
                <c:pt idx="18067">
                  <c:v>347.25099668142798</c:v>
                </c:pt>
                <c:pt idx="18068">
                  <c:v>347.25057862847802</c:v>
                </c:pt>
                <c:pt idx="18069">
                  <c:v>347.25027441006699</c:v>
                </c:pt>
                <c:pt idx="18070">
                  <c:v>347.25024583005103</c:v>
                </c:pt>
                <c:pt idx="18071">
                  <c:v>347.25013208145702</c:v>
                </c:pt>
                <c:pt idx="18072">
                  <c:v>347.25007863398201</c:v>
                </c:pt>
                <c:pt idx="18073">
                  <c:v>347.25003975843498</c:v>
                </c:pt>
                <c:pt idx="18074">
                  <c:v>347.248869991432</c:v>
                </c:pt>
                <c:pt idx="18075">
                  <c:v>347.24870145690699</c:v>
                </c:pt>
                <c:pt idx="18076">
                  <c:v>347.24857487863898</c:v>
                </c:pt>
                <c:pt idx="18077">
                  <c:v>347.247744387289</c:v>
                </c:pt>
                <c:pt idx="18078">
                  <c:v>347.247623486549</c:v>
                </c:pt>
                <c:pt idx="18079">
                  <c:v>347.24759219443001</c:v>
                </c:pt>
                <c:pt idx="18080">
                  <c:v>347.24755847001899</c:v>
                </c:pt>
                <c:pt idx="18081">
                  <c:v>347.24751512061499</c:v>
                </c:pt>
                <c:pt idx="18082">
                  <c:v>347.247398274717</c:v>
                </c:pt>
                <c:pt idx="18083">
                  <c:v>347.24688374783102</c:v>
                </c:pt>
                <c:pt idx="18084">
                  <c:v>347.24682436240801</c:v>
                </c:pt>
                <c:pt idx="18085">
                  <c:v>347.24633813309202</c:v>
                </c:pt>
                <c:pt idx="18086">
                  <c:v>347.24615944292202</c:v>
                </c:pt>
                <c:pt idx="18087">
                  <c:v>347.24583319659098</c:v>
                </c:pt>
                <c:pt idx="18088">
                  <c:v>347.24551364486001</c:v>
                </c:pt>
                <c:pt idx="18089">
                  <c:v>347.24499293938698</c:v>
                </c:pt>
                <c:pt idx="18090">
                  <c:v>347.24452259280798</c:v>
                </c:pt>
                <c:pt idx="18091">
                  <c:v>347.24403297093198</c:v>
                </c:pt>
                <c:pt idx="18092">
                  <c:v>347.24386260778601</c:v>
                </c:pt>
                <c:pt idx="18093">
                  <c:v>347.24372253688603</c:v>
                </c:pt>
                <c:pt idx="18094">
                  <c:v>347.24343021841798</c:v>
                </c:pt>
                <c:pt idx="18095">
                  <c:v>347.24308716726603</c:v>
                </c:pt>
                <c:pt idx="18096">
                  <c:v>347.24304278291498</c:v>
                </c:pt>
                <c:pt idx="18097">
                  <c:v>347.24289250373897</c:v>
                </c:pt>
                <c:pt idx="18098">
                  <c:v>347.24267685622499</c:v>
                </c:pt>
                <c:pt idx="18099">
                  <c:v>347.24254159799</c:v>
                </c:pt>
                <c:pt idx="18100">
                  <c:v>347.24252217264899</c:v>
                </c:pt>
                <c:pt idx="18101">
                  <c:v>347.242186342492</c:v>
                </c:pt>
                <c:pt idx="18102">
                  <c:v>347.241943667432</c:v>
                </c:pt>
                <c:pt idx="18103">
                  <c:v>347.24181897208899</c:v>
                </c:pt>
                <c:pt idx="18104">
                  <c:v>347.24167807631397</c:v>
                </c:pt>
                <c:pt idx="18105">
                  <c:v>347.24155388947798</c:v>
                </c:pt>
                <c:pt idx="18106">
                  <c:v>347.24087647891298</c:v>
                </c:pt>
                <c:pt idx="18107">
                  <c:v>347.24061215188999</c:v>
                </c:pt>
                <c:pt idx="18108">
                  <c:v>347.24037599702302</c:v>
                </c:pt>
                <c:pt idx="18109">
                  <c:v>347.24024180810397</c:v>
                </c:pt>
                <c:pt idx="18110">
                  <c:v>347.23999865638302</c:v>
                </c:pt>
                <c:pt idx="18111">
                  <c:v>347.23958104008102</c:v>
                </c:pt>
                <c:pt idx="18112">
                  <c:v>347.23951383743702</c:v>
                </c:pt>
                <c:pt idx="18113">
                  <c:v>347.23947122272102</c:v>
                </c:pt>
                <c:pt idx="18114">
                  <c:v>347.23896895717502</c:v>
                </c:pt>
                <c:pt idx="18115">
                  <c:v>347.23879909609599</c:v>
                </c:pt>
                <c:pt idx="18116">
                  <c:v>347.23869867906302</c:v>
                </c:pt>
                <c:pt idx="18117">
                  <c:v>347.23857995406399</c:v>
                </c:pt>
                <c:pt idx="18118">
                  <c:v>347.23837979625699</c:v>
                </c:pt>
                <c:pt idx="18119">
                  <c:v>347.23783509821197</c:v>
                </c:pt>
                <c:pt idx="18120">
                  <c:v>347.23767095445299</c:v>
                </c:pt>
                <c:pt idx="18121">
                  <c:v>347.23735137252203</c:v>
                </c:pt>
                <c:pt idx="18122">
                  <c:v>347.23594288434401</c:v>
                </c:pt>
                <c:pt idx="18123">
                  <c:v>347.23579125342502</c:v>
                </c:pt>
                <c:pt idx="18124">
                  <c:v>347.23554510269798</c:v>
                </c:pt>
                <c:pt idx="18125">
                  <c:v>347.23544823555301</c:v>
                </c:pt>
                <c:pt idx="18126">
                  <c:v>347.23504555753698</c:v>
                </c:pt>
                <c:pt idx="18127">
                  <c:v>347.23428968453101</c:v>
                </c:pt>
                <c:pt idx="18128">
                  <c:v>347.23363686308602</c:v>
                </c:pt>
                <c:pt idx="18129">
                  <c:v>347.23349483852701</c:v>
                </c:pt>
                <c:pt idx="18130">
                  <c:v>347.23341514237597</c:v>
                </c:pt>
                <c:pt idx="18131">
                  <c:v>347.23336253350601</c:v>
                </c:pt>
                <c:pt idx="18132">
                  <c:v>347.23311523506601</c:v>
                </c:pt>
                <c:pt idx="18133">
                  <c:v>347.23306430449799</c:v>
                </c:pt>
                <c:pt idx="18134">
                  <c:v>347.23298222537801</c:v>
                </c:pt>
                <c:pt idx="18135">
                  <c:v>347.23292964612199</c:v>
                </c:pt>
                <c:pt idx="18136">
                  <c:v>347.23253272741101</c:v>
                </c:pt>
                <c:pt idx="18137">
                  <c:v>347.23218273591499</c:v>
                </c:pt>
                <c:pt idx="18138">
                  <c:v>347.23193255508801</c:v>
                </c:pt>
                <c:pt idx="18139">
                  <c:v>347.23152371056301</c:v>
                </c:pt>
                <c:pt idx="18140">
                  <c:v>347.23142457921801</c:v>
                </c:pt>
                <c:pt idx="18141">
                  <c:v>347.23092141489599</c:v>
                </c:pt>
                <c:pt idx="18142">
                  <c:v>347.230756525169</c:v>
                </c:pt>
                <c:pt idx="18143">
                  <c:v>347.23004577701499</c:v>
                </c:pt>
                <c:pt idx="18144">
                  <c:v>347.22976071518599</c:v>
                </c:pt>
                <c:pt idx="18145">
                  <c:v>347.229458540682</c:v>
                </c:pt>
                <c:pt idx="18146">
                  <c:v>347.229319320385</c:v>
                </c:pt>
                <c:pt idx="18147">
                  <c:v>347.22882935347201</c:v>
                </c:pt>
                <c:pt idx="18148">
                  <c:v>347.22880401534798</c:v>
                </c:pt>
                <c:pt idx="18149">
                  <c:v>347.22856927887602</c:v>
                </c:pt>
                <c:pt idx="18150">
                  <c:v>347.22830531676999</c:v>
                </c:pt>
                <c:pt idx="18151">
                  <c:v>347.22782408911598</c:v>
                </c:pt>
                <c:pt idx="18152">
                  <c:v>347.22759322776898</c:v>
                </c:pt>
                <c:pt idx="18153">
                  <c:v>347.22716453225303</c:v>
                </c:pt>
                <c:pt idx="18154">
                  <c:v>347.22666613380898</c:v>
                </c:pt>
                <c:pt idx="18155">
                  <c:v>347.22606446141799</c:v>
                </c:pt>
                <c:pt idx="18156">
                  <c:v>347.225990277059</c:v>
                </c:pt>
                <c:pt idx="18157">
                  <c:v>347.22596078262598</c:v>
                </c:pt>
                <c:pt idx="18158">
                  <c:v>347.22543825993</c:v>
                </c:pt>
                <c:pt idx="18159">
                  <c:v>347.22542254595999</c:v>
                </c:pt>
                <c:pt idx="18160">
                  <c:v>347.22535853376797</c:v>
                </c:pt>
                <c:pt idx="18161">
                  <c:v>347.22484084877902</c:v>
                </c:pt>
                <c:pt idx="18162">
                  <c:v>347.22437807788799</c:v>
                </c:pt>
                <c:pt idx="18163">
                  <c:v>347.22435823495101</c:v>
                </c:pt>
                <c:pt idx="18164">
                  <c:v>347.22372499636401</c:v>
                </c:pt>
                <c:pt idx="18165">
                  <c:v>347.223551571614</c:v>
                </c:pt>
                <c:pt idx="18166">
                  <c:v>347.22317987371702</c:v>
                </c:pt>
                <c:pt idx="18167">
                  <c:v>347.22307654360702</c:v>
                </c:pt>
                <c:pt idx="18168">
                  <c:v>347.22304214836299</c:v>
                </c:pt>
                <c:pt idx="18169">
                  <c:v>347.22025059788302</c:v>
                </c:pt>
                <c:pt idx="18170">
                  <c:v>347.21967780428099</c:v>
                </c:pt>
                <c:pt idx="18171">
                  <c:v>347.21935036391199</c:v>
                </c:pt>
                <c:pt idx="18172">
                  <c:v>347.21872423745401</c:v>
                </c:pt>
                <c:pt idx="18173">
                  <c:v>347.21832435161701</c:v>
                </c:pt>
                <c:pt idx="18174">
                  <c:v>347.216932328827</c:v>
                </c:pt>
                <c:pt idx="18175">
                  <c:v>347.216774243244</c:v>
                </c:pt>
                <c:pt idx="18176">
                  <c:v>347.216394831466</c:v>
                </c:pt>
                <c:pt idx="18177">
                  <c:v>347.21609491916598</c:v>
                </c:pt>
                <c:pt idx="18178">
                  <c:v>347.21570975271101</c:v>
                </c:pt>
                <c:pt idx="18179">
                  <c:v>347.21502546568098</c:v>
                </c:pt>
                <c:pt idx="18180">
                  <c:v>347.21426719769403</c:v>
                </c:pt>
                <c:pt idx="18181">
                  <c:v>347.21382860479599</c:v>
                </c:pt>
                <c:pt idx="18182">
                  <c:v>347.21369914125802</c:v>
                </c:pt>
                <c:pt idx="18183">
                  <c:v>347.21276235634798</c:v>
                </c:pt>
                <c:pt idx="18184">
                  <c:v>347.21227446750902</c:v>
                </c:pt>
                <c:pt idx="18185">
                  <c:v>347.21170536411</c:v>
                </c:pt>
                <c:pt idx="18186">
                  <c:v>347.21170464000198</c:v>
                </c:pt>
                <c:pt idx="18187">
                  <c:v>347.21156306236298</c:v>
                </c:pt>
                <c:pt idx="18188">
                  <c:v>347.21121153959302</c:v>
                </c:pt>
                <c:pt idx="18189">
                  <c:v>347.20905206004602</c:v>
                </c:pt>
                <c:pt idx="18190">
                  <c:v>347.208807286531</c:v>
                </c:pt>
                <c:pt idx="18191">
                  <c:v>347.208623476296</c:v>
                </c:pt>
                <c:pt idx="18192">
                  <c:v>347.20845137269401</c:v>
                </c:pt>
                <c:pt idx="18193">
                  <c:v>347.20755596982798</c:v>
                </c:pt>
                <c:pt idx="18194">
                  <c:v>347.20710844651398</c:v>
                </c:pt>
                <c:pt idx="18195">
                  <c:v>347.206195014419</c:v>
                </c:pt>
                <c:pt idx="18196">
                  <c:v>347.20268083259401</c:v>
                </c:pt>
                <c:pt idx="18197">
                  <c:v>347.20236440546103</c:v>
                </c:pt>
                <c:pt idx="18198">
                  <c:v>347.20212319358501</c:v>
                </c:pt>
                <c:pt idx="18199">
                  <c:v>347.20156961749802</c:v>
                </c:pt>
                <c:pt idx="18200">
                  <c:v>347.199182288945</c:v>
                </c:pt>
                <c:pt idx="18201">
                  <c:v>347.19587770610099</c:v>
                </c:pt>
                <c:pt idx="18202">
                  <c:v>347.19280635400099</c:v>
                </c:pt>
                <c:pt idx="18203">
                  <c:v>347.19222376306402</c:v>
                </c:pt>
                <c:pt idx="18204">
                  <c:v>347.192040034125</c:v>
                </c:pt>
                <c:pt idx="18205">
                  <c:v>347.19128025899897</c:v>
                </c:pt>
                <c:pt idx="18206">
                  <c:v>347.18761632657601</c:v>
                </c:pt>
                <c:pt idx="18207">
                  <c:v>347.182434999836</c:v>
                </c:pt>
                <c:pt idx="18208">
                  <c:v>347.18064579215599</c:v>
                </c:pt>
                <c:pt idx="18209">
                  <c:v>347.16957973176198</c:v>
                </c:pt>
                <c:pt idx="18210">
                  <c:v>347.169156138316</c:v>
                </c:pt>
                <c:pt idx="18211">
                  <c:v>347.15126919653801</c:v>
                </c:pt>
                <c:pt idx="18212">
                  <c:v>347.14802925769698</c:v>
                </c:pt>
                <c:pt idx="18213">
                  <c:v>347.12765476376597</c:v>
                </c:pt>
                <c:pt idx="18214">
                  <c:v>347.12305442045499</c:v>
                </c:pt>
                <c:pt idx="18215">
                  <c:v>347.12145498651199</c:v>
                </c:pt>
                <c:pt idx="18216">
                  <c:v>347.117798698596</c:v>
                </c:pt>
                <c:pt idx="18217">
                  <c:v>347.11161183924702</c:v>
                </c:pt>
                <c:pt idx="18218">
                  <c:v>347.11021540663</c:v>
                </c:pt>
                <c:pt idx="18219">
                  <c:v>347.10959055801499</c:v>
                </c:pt>
                <c:pt idx="18220">
                  <c:v>347.10759178866999</c:v>
                </c:pt>
                <c:pt idx="18221">
                  <c:v>347.10417864197302</c:v>
                </c:pt>
                <c:pt idx="18222">
                  <c:v>347.10364558753201</c:v>
                </c:pt>
                <c:pt idx="18223">
                  <c:v>347.10351318070002</c:v>
                </c:pt>
                <c:pt idx="18224">
                  <c:v>347.10291559553298</c:v>
                </c:pt>
                <c:pt idx="18225">
                  <c:v>347.102191220956</c:v>
                </c:pt>
                <c:pt idx="18226">
                  <c:v>347.101769917762</c:v>
                </c:pt>
                <c:pt idx="18227">
                  <c:v>347.10143399752701</c:v>
                </c:pt>
                <c:pt idx="18228">
                  <c:v>347.10075325946502</c:v>
                </c:pt>
                <c:pt idx="18229">
                  <c:v>347.10039479223201</c:v>
                </c:pt>
                <c:pt idx="18230">
                  <c:v>347.10013440303601</c:v>
                </c:pt>
                <c:pt idx="18231">
                  <c:v>347.09891894890302</c:v>
                </c:pt>
                <c:pt idx="18232">
                  <c:v>347.09889312241302</c:v>
                </c:pt>
                <c:pt idx="18233">
                  <c:v>347.097632951393</c:v>
                </c:pt>
                <c:pt idx="18234">
                  <c:v>347.097322802169</c:v>
                </c:pt>
                <c:pt idx="18235">
                  <c:v>347.097135487071</c:v>
                </c:pt>
                <c:pt idx="18236">
                  <c:v>347.09697605423497</c:v>
                </c:pt>
                <c:pt idx="18237">
                  <c:v>347.096859630663</c:v>
                </c:pt>
                <c:pt idx="18238">
                  <c:v>347.09672639550399</c:v>
                </c:pt>
                <c:pt idx="18239">
                  <c:v>347.09596873502102</c:v>
                </c:pt>
                <c:pt idx="18240">
                  <c:v>347.09595157254699</c:v>
                </c:pt>
                <c:pt idx="18241">
                  <c:v>347.09593760139802</c:v>
                </c:pt>
                <c:pt idx="18242">
                  <c:v>347.09570584880697</c:v>
                </c:pt>
                <c:pt idx="18243">
                  <c:v>347.09567079991899</c:v>
                </c:pt>
                <c:pt idx="18244">
                  <c:v>347.09540094890701</c:v>
                </c:pt>
                <c:pt idx="18245">
                  <c:v>347.09489937022801</c:v>
                </c:pt>
                <c:pt idx="18246">
                  <c:v>347.09412802156498</c:v>
                </c:pt>
                <c:pt idx="18247">
                  <c:v>347.09326015832499</c:v>
                </c:pt>
                <c:pt idx="18248">
                  <c:v>347.09311805542302</c:v>
                </c:pt>
                <c:pt idx="18249">
                  <c:v>347.09292784619697</c:v>
                </c:pt>
                <c:pt idx="18250">
                  <c:v>347.09282403184102</c:v>
                </c:pt>
                <c:pt idx="18251">
                  <c:v>347.09248272533</c:v>
                </c:pt>
                <c:pt idx="18252">
                  <c:v>347.09217967223998</c:v>
                </c:pt>
                <c:pt idx="18253">
                  <c:v>347.09203262371199</c:v>
                </c:pt>
                <c:pt idx="18254">
                  <c:v>347.09177584470899</c:v>
                </c:pt>
                <c:pt idx="18255">
                  <c:v>347.09131712911301</c:v>
                </c:pt>
                <c:pt idx="18256">
                  <c:v>347.09023151958098</c:v>
                </c:pt>
                <c:pt idx="18257">
                  <c:v>347.08968186136798</c:v>
                </c:pt>
                <c:pt idx="18258">
                  <c:v>347.08957465366001</c:v>
                </c:pt>
                <c:pt idx="18259">
                  <c:v>347.08942972666199</c:v>
                </c:pt>
                <c:pt idx="18260">
                  <c:v>347.088958742194</c:v>
                </c:pt>
                <c:pt idx="18261">
                  <c:v>347.08889515365098</c:v>
                </c:pt>
                <c:pt idx="18262">
                  <c:v>347.088537675873</c:v>
                </c:pt>
                <c:pt idx="18263">
                  <c:v>347.087942827848</c:v>
                </c:pt>
                <c:pt idx="18264">
                  <c:v>347.08698162399497</c:v>
                </c:pt>
                <c:pt idx="18265">
                  <c:v>347.08670857993297</c:v>
                </c:pt>
                <c:pt idx="18266">
                  <c:v>347.08605417701398</c:v>
                </c:pt>
                <c:pt idx="18267">
                  <c:v>347.08581657857599</c:v>
                </c:pt>
                <c:pt idx="18268">
                  <c:v>347.08579265247698</c:v>
                </c:pt>
                <c:pt idx="18269">
                  <c:v>347.08543579220401</c:v>
                </c:pt>
                <c:pt idx="18270">
                  <c:v>347.08477538602301</c:v>
                </c:pt>
                <c:pt idx="18271">
                  <c:v>347.08453134185999</c:v>
                </c:pt>
                <c:pt idx="18272">
                  <c:v>347.08424141411899</c:v>
                </c:pt>
                <c:pt idx="18273">
                  <c:v>347.08403333831097</c:v>
                </c:pt>
                <c:pt idx="18274">
                  <c:v>347.08398037673999</c:v>
                </c:pt>
                <c:pt idx="18275">
                  <c:v>347.08395668470001</c:v>
                </c:pt>
                <c:pt idx="18276">
                  <c:v>347.08370587994398</c:v>
                </c:pt>
                <c:pt idx="18277">
                  <c:v>347.08369344196302</c:v>
                </c:pt>
                <c:pt idx="18278">
                  <c:v>347.08333578975299</c:v>
                </c:pt>
                <c:pt idx="18279">
                  <c:v>347.08308987477</c:v>
                </c:pt>
                <c:pt idx="18280">
                  <c:v>347.08298141844102</c:v>
                </c:pt>
                <c:pt idx="18281">
                  <c:v>347.08291632503398</c:v>
                </c:pt>
                <c:pt idx="18282">
                  <c:v>347.08284834256398</c:v>
                </c:pt>
                <c:pt idx="18283">
                  <c:v>347.08269343133702</c:v>
                </c:pt>
                <c:pt idx="18284">
                  <c:v>347.08261411580003</c:v>
                </c:pt>
                <c:pt idx="18285">
                  <c:v>347.08242156337298</c:v>
                </c:pt>
                <c:pt idx="18286">
                  <c:v>347.08239748422898</c:v>
                </c:pt>
                <c:pt idx="18287">
                  <c:v>347.08236056215299</c:v>
                </c:pt>
                <c:pt idx="18288">
                  <c:v>347.08206230374901</c:v>
                </c:pt>
                <c:pt idx="18289">
                  <c:v>347.08183624064299</c:v>
                </c:pt>
                <c:pt idx="18290">
                  <c:v>347.08171453591899</c:v>
                </c:pt>
                <c:pt idx="18291">
                  <c:v>347.08169599116502</c:v>
                </c:pt>
                <c:pt idx="18292">
                  <c:v>347.08146611839101</c:v>
                </c:pt>
                <c:pt idx="18293">
                  <c:v>347.081431593942</c:v>
                </c:pt>
                <c:pt idx="18294">
                  <c:v>347.08136884675099</c:v>
                </c:pt>
                <c:pt idx="18295">
                  <c:v>347.08117791595998</c:v>
                </c:pt>
                <c:pt idx="18296">
                  <c:v>347.08116146198</c:v>
                </c:pt>
                <c:pt idx="18297">
                  <c:v>347.081089711858</c:v>
                </c:pt>
                <c:pt idx="18298">
                  <c:v>347.08099043209597</c:v>
                </c:pt>
                <c:pt idx="18299">
                  <c:v>347.08095489268402</c:v>
                </c:pt>
                <c:pt idx="18300">
                  <c:v>347.08084141719399</c:v>
                </c:pt>
                <c:pt idx="18301">
                  <c:v>347.08078431085499</c:v>
                </c:pt>
                <c:pt idx="18302">
                  <c:v>347.080599052335</c:v>
                </c:pt>
                <c:pt idx="18303">
                  <c:v>347.08047520335703</c:v>
                </c:pt>
                <c:pt idx="18304">
                  <c:v>347.08043545809397</c:v>
                </c:pt>
                <c:pt idx="18305">
                  <c:v>347.08021300060699</c:v>
                </c:pt>
                <c:pt idx="18306">
                  <c:v>347.08006603841699</c:v>
                </c:pt>
                <c:pt idx="18307">
                  <c:v>347.07911035233099</c:v>
                </c:pt>
                <c:pt idx="18308">
                  <c:v>347.07909820327501</c:v>
                </c:pt>
                <c:pt idx="18309">
                  <c:v>347.07905957424799</c:v>
                </c:pt>
                <c:pt idx="18310">
                  <c:v>347.07904142383302</c:v>
                </c:pt>
                <c:pt idx="18311">
                  <c:v>347.07857766630502</c:v>
                </c:pt>
                <c:pt idx="18312">
                  <c:v>347.07856636775898</c:v>
                </c:pt>
                <c:pt idx="18313">
                  <c:v>347.07780418716999</c:v>
                </c:pt>
                <c:pt idx="18314">
                  <c:v>347.077311541087</c:v>
                </c:pt>
                <c:pt idx="18315">
                  <c:v>347.07706990337698</c:v>
                </c:pt>
                <c:pt idx="18316">
                  <c:v>347.076590776263</c:v>
                </c:pt>
                <c:pt idx="18317">
                  <c:v>347.07635831029899</c:v>
                </c:pt>
                <c:pt idx="18318">
                  <c:v>347.07617832716898</c:v>
                </c:pt>
                <c:pt idx="18319">
                  <c:v>347.07604707750801</c:v>
                </c:pt>
                <c:pt idx="18320">
                  <c:v>347.07590998397899</c:v>
                </c:pt>
                <c:pt idx="18321">
                  <c:v>347.07585648836198</c:v>
                </c:pt>
                <c:pt idx="18322">
                  <c:v>347.07564197490598</c:v>
                </c:pt>
                <c:pt idx="18323">
                  <c:v>347.07519845068202</c:v>
                </c:pt>
                <c:pt idx="18324">
                  <c:v>347.07484760640102</c:v>
                </c:pt>
                <c:pt idx="18325">
                  <c:v>347.07462013522502</c:v>
                </c:pt>
                <c:pt idx="18326">
                  <c:v>347.07453911656</c:v>
                </c:pt>
                <c:pt idx="18327">
                  <c:v>347.07423185977899</c:v>
                </c:pt>
                <c:pt idx="18328">
                  <c:v>347.07412736759102</c:v>
                </c:pt>
                <c:pt idx="18329">
                  <c:v>347.07394014393901</c:v>
                </c:pt>
                <c:pt idx="18330">
                  <c:v>347.07368278648102</c:v>
                </c:pt>
                <c:pt idx="18331">
                  <c:v>347.07366328309399</c:v>
                </c:pt>
                <c:pt idx="18332">
                  <c:v>347.07356985452299</c:v>
                </c:pt>
                <c:pt idx="18333">
                  <c:v>347.07350150023598</c:v>
                </c:pt>
                <c:pt idx="18334">
                  <c:v>347.07341637049899</c:v>
                </c:pt>
                <c:pt idx="18335">
                  <c:v>347.07332046166999</c:v>
                </c:pt>
                <c:pt idx="18336">
                  <c:v>347.073088637887</c:v>
                </c:pt>
                <c:pt idx="18337">
                  <c:v>347.07305373285101</c:v>
                </c:pt>
                <c:pt idx="18338">
                  <c:v>347.07301838183702</c:v>
                </c:pt>
                <c:pt idx="18339">
                  <c:v>347.072863903773</c:v>
                </c:pt>
                <c:pt idx="18340">
                  <c:v>347.07218449282198</c:v>
                </c:pt>
                <c:pt idx="18341">
                  <c:v>347.07198331917698</c:v>
                </c:pt>
                <c:pt idx="18342">
                  <c:v>347.07193826502203</c:v>
                </c:pt>
                <c:pt idx="18343">
                  <c:v>347.07181572754899</c:v>
                </c:pt>
                <c:pt idx="18344">
                  <c:v>347.07166280913299</c:v>
                </c:pt>
                <c:pt idx="18345">
                  <c:v>347.071583620284</c:v>
                </c:pt>
                <c:pt idx="18346">
                  <c:v>347.07143667304899</c:v>
                </c:pt>
                <c:pt idx="18347">
                  <c:v>347.071258610006</c:v>
                </c:pt>
                <c:pt idx="18348">
                  <c:v>347.07123643653301</c:v>
                </c:pt>
                <c:pt idx="18349">
                  <c:v>347.07118169652898</c:v>
                </c:pt>
                <c:pt idx="18350">
                  <c:v>347.07102909587297</c:v>
                </c:pt>
                <c:pt idx="18351">
                  <c:v>347.07101238037097</c:v>
                </c:pt>
                <c:pt idx="18352">
                  <c:v>347.07100447868697</c:v>
                </c:pt>
                <c:pt idx="18353">
                  <c:v>347.07097015297802</c:v>
                </c:pt>
                <c:pt idx="18354">
                  <c:v>347.07078887570998</c:v>
                </c:pt>
                <c:pt idx="18355">
                  <c:v>347.07067227704403</c:v>
                </c:pt>
                <c:pt idx="18356">
                  <c:v>347.07049513616897</c:v>
                </c:pt>
                <c:pt idx="18357">
                  <c:v>347.07031518063798</c:v>
                </c:pt>
                <c:pt idx="18358">
                  <c:v>347.07028753517199</c:v>
                </c:pt>
                <c:pt idx="18359">
                  <c:v>347.07019455482401</c:v>
                </c:pt>
                <c:pt idx="18360">
                  <c:v>347.07019061631797</c:v>
                </c:pt>
                <c:pt idx="18361">
                  <c:v>347.06992156927299</c:v>
                </c:pt>
                <c:pt idx="18362">
                  <c:v>347.06951576285002</c:v>
                </c:pt>
                <c:pt idx="18363">
                  <c:v>347.069465933515</c:v>
                </c:pt>
                <c:pt idx="18364">
                  <c:v>347.06908754727601</c:v>
                </c:pt>
                <c:pt idx="18365">
                  <c:v>347.06903429068302</c:v>
                </c:pt>
                <c:pt idx="18366">
                  <c:v>347.06897817127998</c:v>
                </c:pt>
                <c:pt idx="18367">
                  <c:v>347.06892612773902</c:v>
                </c:pt>
                <c:pt idx="18368">
                  <c:v>347.06873053805901</c:v>
                </c:pt>
                <c:pt idx="18369">
                  <c:v>347.06870696572003</c:v>
                </c:pt>
                <c:pt idx="18370">
                  <c:v>347.06869414993702</c:v>
                </c:pt>
                <c:pt idx="18371">
                  <c:v>347.06850854789201</c:v>
                </c:pt>
                <c:pt idx="18372">
                  <c:v>347.068320007941</c:v>
                </c:pt>
                <c:pt idx="18373">
                  <c:v>347.06823976478103</c:v>
                </c:pt>
                <c:pt idx="18374">
                  <c:v>347.068191098471</c:v>
                </c:pt>
                <c:pt idx="18375">
                  <c:v>347.06801411509002</c:v>
                </c:pt>
                <c:pt idx="18376">
                  <c:v>347.06771572641202</c:v>
                </c:pt>
                <c:pt idx="18377">
                  <c:v>347.067342852504</c:v>
                </c:pt>
                <c:pt idx="18378">
                  <c:v>347.06716704732401</c:v>
                </c:pt>
                <c:pt idx="18379">
                  <c:v>347.06698794435101</c:v>
                </c:pt>
                <c:pt idx="18380">
                  <c:v>347.06696904274798</c:v>
                </c:pt>
                <c:pt idx="18381">
                  <c:v>347.06691827353501</c:v>
                </c:pt>
                <c:pt idx="18382">
                  <c:v>347.06685441228501</c:v>
                </c:pt>
                <c:pt idx="18383">
                  <c:v>347.06681949235099</c:v>
                </c:pt>
                <c:pt idx="18384">
                  <c:v>347.06572326435997</c:v>
                </c:pt>
                <c:pt idx="18385">
                  <c:v>347.06570090170499</c:v>
                </c:pt>
                <c:pt idx="18386">
                  <c:v>347.06523004834798</c:v>
                </c:pt>
                <c:pt idx="18387">
                  <c:v>347.06497164339203</c:v>
                </c:pt>
                <c:pt idx="18388">
                  <c:v>347.06486125428103</c:v>
                </c:pt>
                <c:pt idx="18389">
                  <c:v>347.06482398584097</c:v>
                </c:pt>
                <c:pt idx="18390">
                  <c:v>347.06475650171899</c:v>
                </c:pt>
                <c:pt idx="18391">
                  <c:v>347.06445448436199</c:v>
                </c:pt>
                <c:pt idx="18392">
                  <c:v>347.06396375999799</c:v>
                </c:pt>
                <c:pt idx="18393">
                  <c:v>347.06387006115</c:v>
                </c:pt>
                <c:pt idx="18394">
                  <c:v>347.06384238371197</c:v>
                </c:pt>
                <c:pt idx="18395">
                  <c:v>347.06369851796001</c:v>
                </c:pt>
                <c:pt idx="18396">
                  <c:v>347.06359447680398</c:v>
                </c:pt>
                <c:pt idx="18397">
                  <c:v>347.06355703794998</c:v>
                </c:pt>
                <c:pt idx="18398">
                  <c:v>347.06339289411699</c:v>
                </c:pt>
                <c:pt idx="18399">
                  <c:v>347.06334668451501</c:v>
                </c:pt>
                <c:pt idx="18400">
                  <c:v>347.06311736302803</c:v>
                </c:pt>
                <c:pt idx="18401">
                  <c:v>347.06309222853099</c:v>
                </c:pt>
                <c:pt idx="18402">
                  <c:v>347.06282978219201</c:v>
                </c:pt>
                <c:pt idx="18403">
                  <c:v>347.06270271088499</c:v>
                </c:pt>
                <c:pt idx="18404">
                  <c:v>347.06269501191599</c:v>
                </c:pt>
                <c:pt idx="18405">
                  <c:v>347.06261294154302</c:v>
                </c:pt>
                <c:pt idx="18406">
                  <c:v>347.06244077879097</c:v>
                </c:pt>
                <c:pt idx="18407">
                  <c:v>347.06231107257503</c:v>
                </c:pt>
                <c:pt idx="18408">
                  <c:v>347.06212885782497</c:v>
                </c:pt>
                <c:pt idx="18409">
                  <c:v>347.06138061635397</c:v>
                </c:pt>
                <c:pt idx="18410">
                  <c:v>347.06135147888398</c:v>
                </c:pt>
                <c:pt idx="18411">
                  <c:v>347.061161688205</c:v>
                </c:pt>
                <c:pt idx="18412">
                  <c:v>347.06103649916798</c:v>
                </c:pt>
                <c:pt idx="18413">
                  <c:v>347.06073459004602</c:v>
                </c:pt>
                <c:pt idx="18414">
                  <c:v>347.06023449016499</c:v>
                </c:pt>
                <c:pt idx="18415">
                  <c:v>347.05962526922798</c:v>
                </c:pt>
                <c:pt idx="18416">
                  <c:v>347.05953657197603</c:v>
                </c:pt>
                <c:pt idx="18417">
                  <c:v>347.059062455174</c:v>
                </c:pt>
                <c:pt idx="18418">
                  <c:v>347.05892726336799</c:v>
                </c:pt>
                <c:pt idx="18419">
                  <c:v>347.05892348648803</c:v>
                </c:pt>
                <c:pt idx="18420">
                  <c:v>347.05880048919101</c:v>
                </c:pt>
                <c:pt idx="18421">
                  <c:v>347.05858833355501</c:v>
                </c:pt>
                <c:pt idx="18422">
                  <c:v>347.058558951382</c:v>
                </c:pt>
                <c:pt idx="18423">
                  <c:v>347.05818314787598</c:v>
                </c:pt>
                <c:pt idx="18424">
                  <c:v>347.05792879320001</c:v>
                </c:pt>
                <c:pt idx="18425">
                  <c:v>347.05751580664003</c:v>
                </c:pt>
                <c:pt idx="18426">
                  <c:v>347.05748308699998</c:v>
                </c:pt>
                <c:pt idx="18427">
                  <c:v>347.05736271644798</c:v>
                </c:pt>
                <c:pt idx="18428">
                  <c:v>347.05727291124799</c:v>
                </c:pt>
                <c:pt idx="18429">
                  <c:v>347.05715097024</c:v>
                </c:pt>
                <c:pt idx="18430">
                  <c:v>347.05704410041699</c:v>
                </c:pt>
                <c:pt idx="18431">
                  <c:v>347.05646462287098</c:v>
                </c:pt>
                <c:pt idx="18432">
                  <c:v>347.05633919136898</c:v>
                </c:pt>
                <c:pt idx="18433">
                  <c:v>347.05628530819098</c:v>
                </c:pt>
                <c:pt idx="18434">
                  <c:v>347.05616730692702</c:v>
                </c:pt>
                <c:pt idx="18435">
                  <c:v>347.05593682182399</c:v>
                </c:pt>
                <c:pt idx="18436">
                  <c:v>347.05591270804899</c:v>
                </c:pt>
                <c:pt idx="18437">
                  <c:v>347.05567476964899</c:v>
                </c:pt>
                <c:pt idx="18438">
                  <c:v>347.05557306508399</c:v>
                </c:pt>
                <c:pt idx="18439">
                  <c:v>347.05530084348101</c:v>
                </c:pt>
                <c:pt idx="18440">
                  <c:v>347.05513619848603</c:v>
                </c:pt>
                <c:pt idx="18441">
                  <c:v>347.05509192883898</c:v>
                </c:pt>
                <c:pt idx="18442">
                  <c:v>347.05499363010603</c:v>
                </c:pt>
                <c:pt idx="18443">
                  <c:v>347.05494090447098</c:v>
                </c:pt>
                <c:pt idx="18444">
                  <c:v>347.05481658047398</c:v>
                </c:pt>
                <c:pt idx="18445">
                  <c:v>347.05481207065299</c:v>
                </c:pt>
                <c:pt idx="18446">
                  <c:v>347.05480231162397</c:v>
                </c:pt>
                <c:pt idx="18447">
                  <c:v>347.05480106943997</c:v>
                </c:pt>
                <c:pt idx="18448">
                  <c:v>347.05476879220299</c:v>
                </c:pt>
                <c:pt idx="18449">
                  <c:v>347.05469569822702</c:v>
                </c:pt>
                <c:pt idx="18450">
                  <c:v>347.05466607168597</c:v>
                </c:pt>
                <c:pt idx="18451">
                  <c:v>347.05448542347699</c:v>
                </c:pt>
                <c:pt idx="18452">
                  <c:v>347.05440008964501</c:v>
                </c:pt>
                <c:pt idx="18453">
                  <c:v>347.05364754106699</c:v>
                </c:pt>
                <c:pt idx="18454">
                  <c:v>347.053630842617</c:v>
                </c:pt>
                <c:pt idx="18455">
                  <c:v>347.05345763157902</c:v>
                </c:pt>
                <c:pt idx="18456">
                  <c:v>347.05324005978201</c:v>
                </c:pt>
                <c:pt idx="18457">
                  <c:v>347.05308229739001</c:v>
                </c:pt>
                <c:pt idx="18458">
                  <c:v>347.05253965271601</c:v>
                </c:pt>
                <c:pt idx="18459">
                  <c:v>347.052505028035</c:v>
                </c:pt>
                <c:pt idx="18460">
                  <c:v>347.05248951696302</c:v>
                </c:pt>
                <c:pt idx="18461">
                  <c:v>347.05187274201103</c:v>
                </c:pt>
                <c:pt idx="18462">
                  <c:v>347.05164866140899</c:v>
                </c:pt>
                <c:pt idx="18463">
                  <c:v>347.05162741828599</c:v>
                </c:pt>
                <c:pt idx="18464">
                  <c:v>347.05157278076803</c:v>
                </c:pt>
                <c:pt idx="18465">
                  <c:v>347.05142514794301</c:v>
                </c:pt>
                <c:pt idx="18466">
                  <c:v>347.05141477878601</c:v>
                </c:pt>
                <c:pt idx="18467">
                  <c:v>347.05122605553498</c:v>
                </c:pt>
                <c:pt idx="18468">
                  <c:v>347.05097153226899</c:v>
                </c:pt>
                <c:pt idx="18469">
                  <c:v>347.05094882859203</c:v>
                </c:pt>
                <c:pt idx="18470">
                  <c:v>347.05054285270103</c:v>
                </c:pt>
                <c:pt idx="18471">
                  <c:v>347.050344109543</c:v>
                </c:pt>
                <c:pt idx="18472">
                  <c:v>347.050338537904</c:v>
                </c:pt>
                <c:pt idx="18473">
                  <c:v>347.05029578667802</c:v>
                </c:pt>
                <c:pt idx="18474">
                  <c:v>347.050168106569</c:v>
                </c:pt>
                <c:pt idx="18475">
                  <c:v>347.05005897538803</c:v>
                </c:pt>
                <c:pt idx="18476">
                  <c:v>347.050028755575</c:v>
                </c:pt>
                <c:pt idx="18477">
                  <c:v>347.04986582101401</c:v>
                </c:pt>
                <c:pt idx="18478">
                  <c:v>347.04956635247902</c:v>
                </c:pt>
                <c:pt idx="18479">
                  <c:v>347.04956016067803</c:v>
                </c:pt>
                <c:pt idx="18480">
                  <c:v>347.04953139615299</c:v>
                </c:pt>
                <c:pt idx="18481">
                  <c:v>347.04927393998298</c:v>
                </c:pt>
                <c:pt idx="18482">
                  <c:v>347.04846798004297</c:v>
                </c:pt>
                <c:pt idx="18483">
                  <c:v>347.04845758150901</c:v>
                </c:pt>
                <c:pt idx="18484">
                  <c:v>347.04823812456198</c:v>
                </c:pt>
                <c:pt idx="18485">
                  <c:v>347.04819070874203</c:v>
                </c:pt>
                <c:pt idx="18486">
                  <c:v>347.04807665512698</c:v>
                </c:pt>
                <c:pt idx="18487">
                  <c:v>347.04790945997098</c:v>
                </c:pt>
                <c:pt idx="18488">
                  <c:v>347.04775418091799</c:v>
                </c:pt>
                <c:pt idx="18489">
                  <c:v>347.04773614623798</c:v>
                </c:pt>
                <c:pt idx="18490">
                  <c:v>347.04773097590697</c:v>
                </c:pt>
                <c:pt idx="18491">
                  <c:v>347.04765427400002</c:v>
                </c:pt>
                <c:pt idx="18492">
                  <c:v>347.04746020893401</c:v>
                </c:pt>
                <c:pt idx="18493">
                  <c:v>347.04714880829403</c:v>
                </c:pt>
                <c:pt idx="18494">
                  <c:v>347.04695817235802</c:v>
                </c:pt>
                <c:pt idx="18495">
                  <c:v>347.04689612386898</c:v>
                </c:pt>
                <c:pt idx="18496">
                  <c:v>347.04684388563999</c:v>
                </c:pt>
                <c:pt idx="18497">
                  <c:v>347.04682500628797</c:v>
                </c:pt>
                <c:pt idx="18498">
                  <c:v>347.04672264339098</c:v>
                </c:pt>
                <c:pt idx="18499">
                  <c:v>347.04667717592798</c:v>
                </c:pt>
                <c:pt idx="18500">
                  <c:v>347.04615434569399</c:v>
                </c:pt>
                <c:pt idx="18501">
                  <c:v>347.04595249023902</c:v>
                </c:pt>
                <c:pt idx="18502">
                  <c:v>347.04586414848302</c:v>
                </c:pt>
                <c:pt idx="18503">
                  <c:v>347.04553204985802</c:v>
                </c:pt>
                <c:pt idx="18504">
                  <c:v>347.04551289291499</c:v>
                </c:pt>
                <c:pt idx="18505">
                  <c:v>347.04548045964901</c:v>
                </c:pt>
                <c:pt idx="18506">
                  <c:v>347.04537613524002</c:v>
                </c:pt>
                <c:pt idx="18507">
                  <c:v>347.04521908403899</c:v>
                </c:pt>
                <c:pt idx="18508">
                  <c:v>347.04515875838501</c:v>
                </c:pt>
                <c:pt idx="18509">
                  <c:v>347.04471367169299</c:v>
                </c:pt>
                <c:pt idx="18510">
                  <c:v>347.04455550232598</c:v>
                </c:pt>
                <c:pt idx="18511">
                  <c:v>347.04451088924498</c:v>
                </c:pt>
                <c:pt idx="18512">
                  <c:v>347.04449024725301</c:v>
                </c:pt>
                <c:pt idx="18513">
                  <c:v>347.04437473417102</c:v>
                </c:pt>
                <c:pt idx="18514">
                  <c:v>347.043981990833</c:v>
                </c:pt>
                <c:pt idx="18515">
                  <c:v>347.04366007315002</c:v>
                </c:pt>
                <c:pt idx="18516">
                  <c:v>347.04348818211298</c:v>
                </c:pt>
                <c:pt idx="18517">
                  <c:v>347.04316324111602</c:v>
                </c:pt>
                <c:pt idx="18518">
                  <c:v>347.04291776407598</c:v>
                </c:pt>
                <c:pt idx="18519">
                  <c:v>347.04277507511398</c:v>
                </c:pt>
                <c:pt idx="18520">
                  <c:v>347.04257481070999</c:v>
                </c:pt>
                <c:pt idx="18521">
                  <c:v>347.04239682844599</c:v>
                </c:pt>
                <c:pt idx="18522">
                  <c:v>347.042269537729</c:v>
                </c:pt>
                <c:pt idx="18523">
                  <c:v>347.04199791678002</c:v>
                </c:pt>
                <c:pt idx="18524">
                  <c:v>347.04192864686001</c:v>
                </c:pt>
                <c:pt idx="18525">
                  <c:v>347.04182761508503</c:v>
                </c:pt>
                <c:pt idx="18526">
                  <c:v>347.04178730312998</c:v>
                </c:pt>
                <c:pt idx="18527">
                  <c:v>347.04176911983899</c:v>
                </c:pt>
                <c:pt idx="18528">
                  <c:v>347.041048335055</c:v>
                </c:pt>
                <c:pt idx="18529">
                  <c:v>347.04102834658698</c:v>
                </c:pt>
                <c:pt idx="18530">
                  <c:v>347.040988633322</c:v>
                </c:pt>
                <c:pt idx="18531">
                  <c:v>347.04098290013599</c:v>
                </c:pt>
                <c:pt idx="18532">
                  <c:v>347.040809453593</c:v>
                </c:pt>
                <c:pt idx="18533">
                  <c:v>347.04040319067002</c:v>
                </c:pt>
                <c:pt idx="18534">
                  <c:v>347.04017897041501</c:v>
                </c:pt>
                <c:pt idx="18535">
                  <c:v>347.03999819807302</c:v>
                </c:pt>
                <c:pt idx="18536">
                  <c:v>347.03996235840498</c:v>
                </c:pt>
                <c:pt idx="18537">
                  <c:v>347.03994905811101</c:v>
                </c:pt>
                <c:pt idx="18538">
                  <c:v>347.03971678605001</c:v>
                </c:pt>
                <c:pt idx="18539">
                  <c:v>347.039543061882</c:v>
                </c:pt>
                <c:pt idx="18540">
                  <c:v>347.03946788800698</c:v>
                </c:pt>
                <c:pt idx="18541">
                  <c:v>347.03942646174301</c:v>
                </c:pt>
                <c:pt idx="18542">
                  <c:v>347.039062968537</c:v>
                </c:pt>
                <c:pt idx="18543">
                  <c:v>347.03889874187797</c:v>
                </c:pt>
                <c:pt idx="18544">
                  <c:v>347.03882003674801</c:v>
                </c:pt>
                <c:pt idx="18545">
                  <c:v>347.03858098678302</c:v>
                </c:pt>
                <c:pt idx="18546">
                  <c:v>347.038575209839</c:v>
                </c:pt>
                <c:pt idx="18547">
                  <c:v>347.038513108323</c:v>
                </c:pt>
                <c:pt idx="18548">
                  <c:v>347.03833814746702</c:v>
                </c:pt>
                <c:pt idx="18549">
                  <c:v>347.037647863872</c:v>
                </c:pt>
                <c:pt idx="18550">
                  <c:v>347.03734341900901</c:v>
                </c:pt>
                <c:pt idx="18551">
                  <c:v>347.03732445204002</c:v>
                </c:pt>
                <c:pt idx="18552">
                  <c:v>347.037120608539</c:v>
                </c:pt>
                <c:pt idx="18553">
                  <c:v>347.03686015614699</c:v>
                </c:pt>
                <c:pt idx="18554">
                  <c:v>347.03660768147301</c:v>
                </c:pt>
                <c:pt idx="18555">
                  <c:v>347.03648750211198</c:v>
                </c:pt>
                <c:pt idx="18556">
                  <c:v>347.03646248777397</c:v>
                </c:pt>
                <c:pt idx="18557">
                  <c:v>347.03628154950798</c:v>
                </c:pt>
                <c:pt idx="18558">
                  <c:v>347.03608962159001</c:v>
                </c:pt>
                <c:pt idx="18559">
                  <c:v>347.03604038693697</c:v>
                </c:pt>
                <c:pt idx="18560">
                  <c:v>347.03597815467299</c:v>
                </c:pt>
                <c:pt idx="18561">
                  <c:v>347.03554603428199</c:v>
                </c:pt>
                <c:pt idx="18562">
                  <c:v>347.03541982563701</c:v>
                </c:pt>
                <c:pt idx="18563">
                  <c:v>347.03524596479298</c:v>
                </c:pt>
                <c:pt idx="18564">
                  <c:v>347.03490801217799</c:v>
                </c:pt>
                <c:pt idx="18565">
                  <c:v>347.03482457340601</c:v>
                </c:pt>
                <c:pt idx="18566">
                  <c:v>347.03470039385599</c:v>
                </c:pt>
                <c:pt idx="18567">
                  <c:v>347.03469809853198</c:v>
                </c:pt>
                <c:pt idx="18568">
                  <c:v>347.03451540340899</c:v>
                </c:pt>
                <c:pt idx="18569">
                  <c:v>347.03415258200602</c:v>
                </c:pt>
                <c:pt idx="18570">
                  <c:v>347.03326527494602</c:v>
                </c:pt>
                <c:pt idx="18571">
                  <c:v>347.03323587857102</c:v>
                </c:pt>
                <c:pt idx="18572">
                  <c:v>347.03301799503799</c:v>
                </c:pt>
                <c:pt idx="18573">
                  <c:v>347.03265449953699</c:v>
                </c:pt>
                <c:pt idx="18574">
                  <c:v>347.03263622069397</c:v>
                </c:pt>
                <c:pt idx="18575">
                  <c:v>347.03251259594799</c:v>
                </c:pt>
                <c:pt idx="18576">
                  <c:v>347.03246380100597</c:v>
                </c:pt>
                <c:pt idx="18577">
                  <c:v>347.03226666226999</c:v>
                </c:pt>
                <c:pt idx="18578">
                  <c:v>347.03212702221401</c:v>
                </c:pt>
                <c:pt idx="18579">
                  <c:v>347.03180571055202</c:v>
                </c:pt>
                <c:pt idx="18580">
                  <c:v>347.03148304231701</c:v>
                </c:pt>
                <c:pt idx="18581">
                  <c:v>347.03147584984401</c:v>
                </c:pt>
                <c:pt idx="18582">
                  <c:v>347.03136622998801</c:v>
                </c:pt>
                <c:pt idx="18583">
                  <c:v>347.031274163597</c:v>
                </c:pt>
                <c:pt idx="18584">
                  <c:v>347.03078311470301</c:v>
                </c:pt>
                <c:pt idx="18585">
                  <c:v>347.03078025030999</c:v>
                </c:pt>
                <c:pt idx="18586">
                  <c:v>347.03072798613198</c:v>
                </c:pt>
                <c:pt idx="18587">
                  <c:v>347.03061397417798</c:v>
                </c:pt>
                <c:pt idx="18588">
                  <c:v>347.03051159833097</c:v>
                </c:pt>
                <c:pt idx="18589">
                  <c:v>347.03039891887801</c:v>
                </c:pt>
                <c:pt idx="18590">
                  <c:v>347.03028542175701</c:v>
                </c:pt>
                <c:pt idx="18591">
                  <c:v>347.030133453975</c:v>
                </c:pt>
                <c:pt idx="18592">
                  <c:v>347.029672751801</c:v>
                </c:pt>
                <c:pt idx="18593">
                  <c:v>347.02958434345601</c:v>
                </c:pt>
                <c:pt idx="18594">
                  <c:v>347.02930401555301</c:v>
                </c:pt>
                <c:pt idx="18595">
                  <c:v>347.02924464945499</c:v>
                </c:pt>
                <c:pt idx="18596">
                  <c:v>347.029035306205</c:v>
                </c:pt>
                <c:pt idx="18597">
                  <c:v>347.02890060472498</c:v>
                </c:pt>
                <c:pt idx="18598">
                  <c:v>347.02867820182502</c:v>
                </c:pt>
                <c:pt idx="18599">
                  <c:v>347.02857176506899</c:v>
                </c:pt>
                <c:pt idx="18600">
                  <c:v>347.02846323049101</c:v>
                </c:pt>
                <c:pt idx="18601">
                  <c:v>347.02840833661702</c:v>
                </c:pt>
                <c:pt idx="18602">
                  <c:v>347.02832953630201</c:v>
                </c:pt>
                <c:pt idx="18603">
                  <c:v>347.02831459874398</c:v>
                </c:pt>
                <c:pt idx="18604">
                  <c:v>347.02830191747802</c:v>
                </c:pt>
                <c:pt idx="18605">
                  <c:v>347.02773652267501</c:v>
                </c:pt>
                <c:pt idx="18606">
                  <c:v>347.02725824433202</c:v>
                </c:pt>
                <c:pt idx="18607">
                  <c:v>347.027056342778</c:v>
                </c:pt>
                <c:pt idx="18608">
                  <c:v>347.02704370390899</c:v>
                </c:pt>
                <c:pt idx="18609">
                  <c:v>347.02680941288298</c:v>
                </c:pt>
                <c:pt idx="18610">
                  <c:v>347.02679107670002</c:v>
                </c:pt>
                <c:pt idx="18611">
                  <c:v>347.026477306245</c:v>
                </c:pt>
                <c:pt idx="18612">
                  <c:v>347.02623911856199</c:v>
                </c:pt>
                <c:pt idx="18613">
                  <c:v>347.02617484154803</c:v>
                </c:pt>
                <c:pt idx="18614">
                  <c:v>347.025971218981</c:v>
                </c:pt>
                <c:pt idx="18615">
                  <c:v>347.025711726819</c:v>
                </c:pt>
                <c:pt idx="18616">
                  <c:v>347.02560535379001</c:v>
                </c:pt>
                <c:pt idx="18617">
                  <c:v>347.02506117509699</c:v>
                </c:pt>
                <c:pt idx="18618">
                  <c:v>347.02494555878098</c:v>
                </c:pt>
                <c:pt idx="18619">
                  <c:v>347.02465885081602</c:v>
                </c:pt>
                <c:pt idx="18620">
                  <c:v>347.024194402163</c:v>
                </c:pt>
                <c:pt idx="18621">
                  <c:v>347.02413559290699</c:v>
                </c:pt>
                <c:pt idx="18622">
                  <c:v>347.02378298265501</c:v>
                </c:pt>
                <c:pt idx="18623">
                  <c:v>347.02362523407601</c:v>
                </c:pt>
                <c:pt idx="18624">
                  <c:v>347.02318665056998</c:v>
                </c:pt>
                <c:pt idx="18625">
                  <c:v>347.02302960299698</c:v>
                </c:pt>
                <c:pt idx="18626">
                  <c:v>347.02266455517599</c:v>
                </c:pt>
                <c:pt idx="18627">
                  <c:v>347.02260127254999</c:v>
                </c:pt>
                <c:pt idx="18628">
                  <c:v>347.022492420925</c:v>
                </c:pt>
                <c:pt idx="18629">
                  <c:v>347.02227571510701</c:v>
                </c:pt>
                <c:pt idx="18630">
                  <c:v>347.022214768212</c:v>
                </c:pt>
                <c:pt idx="18631">
                  <c:v>347.02182650223398</c:v>
                </c:pt>
                <c:pt idx="18632">
                  <c:v>347.02163124021502</c:v>
                </c:pt>
                <c:pt idx="18633">
                  <c:v>347.021626531533</c:v>
                </c:pt>
                <c:pt idx="18634">
                  <c:v>347.02160955742499</c:v>
                </c:pt>
                <c:pt idx="18635">
                  <c:v>347.02141877470598</c:v>
                </c:pt>
                <c:pt idx="18636">
                  <c:v>347.02139140467602</c:v>
                </c:pt>
                <c:pt idx="18637">
                  <c:v>347.02137803479201</c:v>
                </c:pt>
                <c:pt idx="18638">
                  <c:v>347.02135749540201</c:v>
                </c:pt>
                <c:pt idx="18639">
                  <c:v>347.02110411125</c:v>
                </c:pt>
                <c:pt idx="18640">
                  <c:v>347.02106116884403</c:v>
                </c:pt>
                <c:pt idx="18641">
                  <c:v>347.02075565376202</c:v>
                </c:pt>
                <c:pt idx="18642">
                  <c:v>347.02030499843102</c:v>
                </c:pt>
                <c:pt idx="18643">
                  <c:v>347.02008041820699</c:v>
                </c:pt>
                <c:pt idx="18644">
                  <c:v>347.02006857431502</c:v>
                </c:pt>
                <c:pt idx="18645">
                  <c:v>347.01975608255202</c:v>
                </c:pt>
                <c:pt idx="18646">
                  <c:v>347.01937999055798</c:v>
                </c:pt>
                <c:pt idx="18647">
                  <c:v>347.01887279864798</c:v>
                </c:pt>
                <c:pt idx="18648">
                  <c:v>347.018546841015</c:v>
                </c:pt>
                <c:pt idx="18649">
                  <c:v>347.018433058997</c:v>
                </c:pt>
                <c:pt idx="18650">
                  <c:v>347.01835037966703</c:v>
                </c:pt>
                <c:pt idx="18651">
                  <c:v>347.01783980354901</c:v>
                </c:pt>
                <c:pt idx="18652">
                  <c:v>347.01747309592997</c:v>
                </c:pt>
                <c:pt idx="18653">
                  <c:v>347.01741127923498</c:v>
                </c:pt>
                <c:pt idx="18654">
                  <c:v>347.017311457674</c:v>
                </c:pt>
                <c:pt idx="18655">
                  <c:v>347.01711686566898</c:v>
                </c:pt>
                <c:pt idx="18656">
                  <c:v>347.01692462502501</c:v>
                </c:pt>
                <c:pt idx="18657">
                  <c:v>347.01690395296498</c:v>
                </c:pt>
                <c:pt idx="18658">
                  <c:v>347.01688080268002</c:v>
                </c:pt>
                <c:pt idx="18659">
                  <c:v>347.01675031483398</c:v>
                </c:pt>
                <c:pt idx="18660">
                  <c:v>347.01648724068298</c:v>
                </c:pt>
                <c:pt idx="18661">
                  <c:v>347.015584962773</c:v>
                </c:pt>
                <c:pt idx="18662">
                  <c:v>347.015460959412</c:v>
                </c:pt>
                <c:pt idx="18663">
                  <c:v>347.01544873672299</c:v>
                </c:pt>
                <c:pt idx="18664">
                  <c:v>347.01484612516498</c:v>
                </c:pt>
                <c:pt idx="18665">
                  <c:v>347.01482778722601</c:v>
                </c:pt>
                <c:pt idx="18666">
                  <c:v>347.014658964707</c:v>
                </c:pt>
                <c:pt idx="18667">
                  <c:v>347.01455778869598</c:v>
                </c:pt>
                <c:pt idx="18668">
                  <c:v>347.01421961682502</c:v>
                </c:pt>
                <c:pt idx="18669">
                  <c:v>347.014208735544</c:v>
                </c:pt>
                <c:pt idx="18670">
                  <c:v>347.01406729460098</c:v>
                </c:pt>
                <c:pt idx="18671">
                  <c:v>347.01354861629397</c:v>
                </c:pt>
                <c:pt idx="18672">
                  <c:v>347.013535819965</c:v>
                </c:pt>
                <c:pt idx="18673">
                  <c:v>347.01336461979298</c:v>
                </c:pt>
                <c:pt idx="18674">
                  <c:v>347.01329525456703</c:v>
                </c:pt>
                <c:pt idx="18675">
                  <c:v>347.013020519321</c:v>
                </c:pt>
                <c:pt idx="18676">
                  <c:v>347.01275448596402</c:v>
                </c:pt>
                <c:pt idx="18677">
                  <c:v>347.01265320237297</c:v>
                </c:pt>
                <c:pt idx="18678">
                  <c:v>347.01162684525798</c:v>
                </c:pt>
                <c:pt idx="18679">
                  <c:v>347.01156780057801</c:v>
                </c:pt>
                <c:pt idx="18680">
                  <c:v>347.011349553456</c:v>
                </c:pt>
                <c:pt idx="18681">
                  <c:v>347.011146951662</c:v>
                </c:pt>
                <c:pt idx="18682">
                  <c:v>347.01101331962599</c:v>
                </c:pt>
                <c:pt idx="18683">
                  <c:v>347.01098372584897</c:v>
                </c:pt>
                <c:pt idx="18684">
                  <c:v>347.01097133276897</c:v>
                </c:pt>
                <c:pt idx="18685">
                  <c:v>347.01064729456903</c:v>
                </c:pt>
                <c:pt idx="18686">
                  <c:v>347.00988659208502</c:v>
                </c:pt>
                <c:pt idx="18687">
                  <c:v>347.009332114904</c:v>
                </c:pt>
                <c:pt idx="18688">
                  <c:v>347.00892885949099</c:v>
                </c:pt>
                <c:pt idx="18689">
                  <c:v>347.00883036979099</c:v>
                </c:pt>
                <c:pt idx="18690">
                  <c:v>347.00843153248002</c:v>
                </c:pt>
                <c:pt idx="18691">
                  <c:v>347.007856365176</c:v>
                </c:pt>
                <c:pt idx="18692">
                  <c:v>347.00716788654</c:v>
                </c:pt>
                <c:pt idx="18693">
                  <c:v>347.00650345311698</c:v>
                </c:pt>
                <c:pt idx="18694">
                  <c:v>347.00632133846801</c:v>
                </c:pt>
                <c:pt idx="18695">
                  <c:v>347.00629620808002</c:v>
                </c:pt>
                <c:pt idx="18696">
                  <c:v>347.00615231667899</c:v>
                </c:pt>
                <c:pt idx="18697">
                  <c:v>347.005315659225</c:v>
                </c:pt>
                <c:pt idx="18698">
                  <c:v>347.00500673428797</c:v>
                </c:pt>
                <c:pt idx="18699">
                  <c:v>347.00477010428801</c:v>
                </c:pt>
                <c:pt idx="18700">
                  <c:v>347.00471551487499</c:v>
                </c:pt>
                <c:pt idx="18701">
                  <c:v>347.00401815271101</c:v>
                </c:pt>
                <c:pt idx="18702">
                  <c:v>347.00391634166999</c:v>
                </c:pt>
                <c:pt idx="18703">
                  <c:v>347.00389728210303</c:v>
                </c:pt>
                <c:pt idx="18704">
                  <c:v>347.00363317177801</c:v>
                </c:pt>
                <c:pt idx="18705">
                  <c:v>347.00294614613699</c:v>
                </c:pt>
                <c:pt idx="18706">
                  <c:v>347.00266372109002</c:v>
                </c:pt>
                <c:pt idx="18707">
                  <c:v>347.002651589658</c:v>
                </c:pt>
                <c:pt idx="18708">
                  <c:v>347.00228115377098</c:v>
                </c:pt>
                <c:pt idx="18709">
                  <c:v>347.001644209056</c:v>
                </c:pt>
                <c:pt idx="18710">
                  <c:v>346.99995778720103</c:v>
                </c:pt>
                <c:pt idx="18711">
                  <c:v>346.99987197679297</c:v>
                </c:pt>
                <c:pt idx="18712">
                  <c:v>346.99979919393502</c:v>
                </c:pt>
                <c:pt idx="18713">
                  <c:v>346.99978023692501</c:v>
                </c:pt>
                <c:pt idx="18714">
                  <c:v>346.99937266705598</c:v>
                </c:pt>
                <c:pt idx="18715">
                  <c:v>346.99931619601801</c:v>
                </c:pt>
                <c:pt idx="18716">
                  <c:v>346.99851608061698</c:v>
                </c:pt>
                <c:pt idx="18717">
                  <c:v>346.99757872029897</c:v>
                </c:pt>
                <c:pt idx="18718">
                  <c:v>346.99689453808401</c:v>
                </c:pt>
                <c:pt idx="18719">
                  <c:v>346.99602553986699</c:v>
                </c:pt>
                <c:pt idx="18720">
                  <c:v>346.99540734786501</c:v>
                </c:pt>
                <c:pt idx="18721">
                  <c:v>346.99477697116498</c:v>
                </c:pt>
                <c:pt idx="18722">
                  <c:v>346.993799522156</c:v>
                </c:pt>
                <c:pt idx="18723">
                  <c:v>346.99071442200699</c:v>
                </c:pt>
                <c:pt idx="18724">
                  <c:v>346.99021098438902</c:v>
                </c:pt>
                <c:pt idx="18725">
                  <c:v>346.99015509946798</c:v>
                </c:pt>
                <c:pt idx="18726">
                  <c:v>346.98972504547203</c:v>
                </c:pt>
                <c:pt idx="18727">
                  <c:v>346.98938496298598</c:v>
                </c:pt>
                <c:pt idx="18728">
                  <c:v>346.98915076488402</c:v>
                </c:pt>
                <c:pt idx="18729">
                  <c:v>346.98674254779303</c:v>
                </c:pt>
                <c:pt idx="18730">
                  <c:v>346.98320305837598</c:v>
                </c:pt>
                <c:pt idx="18731">
                  <c:v>346.98070413620201</c:v>
                </c:pt>
                <c:pt idx="18732">
                  <c:v>346.98002843847598</c:v>
                </c:pt>
                <c:pt idx="18733">
                  <c:v>346.97993440442701</c:v>
                </c:pt>
                <c:pt idx="18734">
                  <c:v>346.978732991242</c:v>
                </c:pt>
                <c:pt idx="18735">
                  <c:v>346.97007381100798</c:v>
                </c:pt>
                <c:pt idx="18736">
                  <c:v>346.96782299652398</c:v>
                </c:pt>
                <c:pt idx="18737">
                  <c:v>346.94219329742299</c:v>
                </c:pt>
                <c:pt idx="18738">
                  <c:v>346.92881252032703</c:v>
                </c:pt>
                <c:pt idx="18739">
                  <c:v>346.85917296670499</c:v>
                </c:pt>
                <c:pt idx="18740">
                  <c:v>346.811985444833</c:v>
                </c:pt>
                <c:pt idx="18741">
                  <c:v>346.79140608415202</c:v>
                </c:pt>
                <c:pt idx="18742">
                  <c:v>346.74782346457198</c:v>
                </c:pt>
                <c:pt idx="18743">
                  <c:v>346.69061361754098</c:v>
                </c:pt>
                <c:pt idx="18744">
                  <c:v>346.66974791195298</c:v>
                </c:pt>
                <c:pt idx="18745">
                  <c:v>346.65756322888302</c:v>
                </c:pt>
                <c:pt idx="18746">
                  <c:v>346.65704274642297</c:v>
                </c:pt>
                <c:pt idx="18747">
                  <c:v>346.64939581514898</c:v>
                </c:pt>
                <c:pt idx="18748">
                  <c:v>346.64006982476297</c:v>
                </c:pt>
                <c:pt idx="18749">
                  <c:v>346.59700164024298</c:v>
                </c:pt>
                <c:pt idx="18750">
                  <c:v>346.539099408418</c:v>
                </c:pt>
                <c:pt idx="18751">
                  <c:v>346.51204073251301</c:v>
                </c:pt>
                <c:pt idx="18752">
                  <c:v>346.49136513385702</c:v>
                </c:pt>
                <c:pt idx="18753">
                  <c:v>346.418616699067</c:v>
                </c:pt>
                <c:pt idx="18754">
                  <c:v>346.36866560413898</c:v>
                </c:pt>
                <c:pt idx="18755">
                  <c:v>346.30030312951402</c:v>
                </c:pt>
                <c:pt idx="18756">
                  <c:v>346.28701904119401</c:v>
                </c:pt>
                <c:pt idx="18757">
                  <c:v>346.21902325747197</c:v>
                </c:pt>
                <c:pt idx="18758">
                  <c:v>346.21721857002001</c:v>
                </c:pt>
                <c:pt idx="18759">
                  <c:v>346.07402907067302</c:v>
                </c:pt>
                <c:pt idx="18760">
                  <c:v>346.065937430247</c:v>
                </c:pt>
                <c:pt idx="18761">
                  <c:v>345.85992497825401</c:v>
                </c:pt>
                <c:pt idx="18762">
                  <c:v>345.83125506393401</c:v>
                </c:pt>
                <c:pt idx="18763">
                  <c:v>345.80643600954897</c:v>
                </c:pt>
                <c:pt idx="18764">
                  <c:v>345.803235056917</c:v>
                </c:pt>
                <c:pt idx="18765">
                  <c:v>345.57649173349898</c:v>
                </c:pt>
                <c:pt idx="18766">
                  <c:v>345.54474567341799</c:v>
                </c:pt>
                <c:pt idx="18767">
                  <c:v>345.44634857544298</c:v>
                </c:pt>
                <c:pt idx="18768">
                  <c:v>345.43400648878702</c:v>
                </c:pt>
                <c:pt idx="18769">
                  <c:v>345.41861652704</c:v>
                </c:pt>
                <c:pt idx="18770">
                  <c:v>345.40469505895601</c:v>
                </c:pt>
                <c:pt idx="18771">
                  <c:v>345.39550701473399</c:v>
                </c:pt>
                <c:pt idx="18772">
                  <c:v>345.23531107337197</c:v>
                </c:pt>
                <c:pt idx="18773">
                  <c:v>345.228272963378</c:v>
                </c:pt>
                <c:pt idx="18774">
                  <c:v>345.15831873341602</c:v>
                </c:pt>
                <c:pt idx="18775">
                  <c:v>344.99983393579203</c:v>
                </c:pt>
                <c:pt idx="18776">
                  <c:v>344.96204654401799</c:v>
                </c:pt>
                <c:pt idx="18777">
                  <c:v>344.95749676357002</c:v>
                </c:pt>
                <c:pt idx="18778">
                  <c:v>344.951914572806</c:v>
                </c:pt>
                <c:pt idx="18779">
                  <c:v>344.89157526582301</c:v>
                </c:pt>
                <c:pt idx="18780">
                  <c:v>344.82235433926297</c:v>
                </c:pt>
                <c:pt idx="18781">
                  <c:v>344.79941028148301</c:v>
                </c:pt>
                <c:pt idx="18782">
                  <c:v>344.76747904664597</c:v>
                </c:pt>
                <c:pt idx="18783">
                  <c:v>344.72960977953102</c:v>
                </c:pt>
                <c:pt idx="18784">
                  <c:v>344.71127231494501</c:v>
                </c:pt>
                <c:pt idx="18785">
                  <c:v>344.69695871818698</c:v>
                </c:pt>
                <c:pt idx="18786">
                  <c:v>344.66675324885898</c:v>
                </c:pt>
                <c:pt idx="18787">
                  <c:v>344.65765463555999</c:v>
                </c:pt>
                <c:pt idx="18788">
                  <c:v>344.62316390726198</c:v>
                </c:pt>
                <c:pt idx="18789">
                  <c:v>344.53344891884399</c:v>
                </c:pt>
                <c:pt idx="18790">
                  <c:v>344.42682543290903</c:v>
                </c:pt>
                <c:pt idx="18791">
                  <c:v>344.269727002369</c:v>
                </c:pt>
                <c:pt idx="18792">
                  <c:v>344.23411348771498</c:v>
                </c:pt>
                <c:pt idx="18793">
                  <c:v>344.201929899817</c:v>
                </c:pt>
                <c:pt idx="18794">
                  <c:v>344.04851979085799</c:v>
                </c:pt>
                <c:pt idx="18795">
                  <c:v>343.98806575031301</c:v>
                </c:pt>
                <c:pt idx="18796">
                  <c:v>343.92293138089099</c:v>
                </c:pt>
                <c:pt idx="18797">
                  <c:v>343.873719032157</c:v>
                </c:pt>
                <c:pt idx="18798">
                  <c:v>343.87356266588898</c:v>
                </c:pt>
                <c:pt idx="18799">
                  <c:v>343.86912748911197</c:v>
                </c:pt>
                <c:pt idx="18800">
                  <c:v>343.84133003061498</c:v>
                </c:pt>
                <c:pt idx="18801">
                  <c:v>343.78520271219202</c:v>
                </c:pt>
                <c:pt idx="18802">
                  <c:v>343.74997260962698</c:v>
                </c:pt>
                <c:pt idx="18803">
                  <c:v>343.74208785604799</c:v>
                </c:pt>
                <c:pt idx="18804">
                  <c:v>343.73984120900002</c:v>
                </c:pt>
                <c:pt idx="18805">
                  <c:v>343.73714066542999</c:v>
                </c:pt>
                <c:pt idx="18806">
                  <c:v>343.71230821921199</c:v>
                </c:pt>
                <c:pt idx="18807">
                  <c:v>343.65901050571802</c:v>
                </c:pt>
                <c:pt idx="18808">
                  <c:v>343.63205750871998</c:v>
                </c:pt>
                <c:pt idx="18809">
                  <c:v>343.55558078949599</c:v>
                </c:pt>
                <c:pt idx="18810">
                  <c:v>343.50242680115502</c:v>
                </c:pt>
                <c:pt idx="18811">
                  <c:v>343.49890918039802</c:v>
                </c:pt>
                <c:pt idx="18812">
                  <c:v>343.41943938705401</c:v>
                </c:pt>
                <c:pt idx="18813">
                  <c:v>343.40475231797001</c:v>
                </c:pt>
                <c:pt idx="18814">
                  <c:v>343.36844125186798</c:v>
                </c:pt>
                <c:pt idx="18815">
                  <c:v>343.35256478563298</c:v>
                </c:pt>
                <c:pt idx="18816">
                  <c:v>343.29096088689698</c:v>
                </c:pt>
                <c:pt idx="18817">
                  <c:v>343.28993051141703</c:v>
                </c:pt>
                <c:pt idx="18818">
                  <c:v>343.26610028441002</c:v>
                </c:pt>
                <c:pt idx="18819">
                  <c:v>343.21953144639701</c:v>
                </c:pt>
                <c:pt idx="18820">
                  <c:v>343.14732058585997</c:v>
                </c:pt>
                <c:pt idx="18821">
                  <c:v>343.13176578316501</c:v>
                </c:pt>
                <c:pt idx="18822">
                  <c:v>343.11962537909699</c:v>
                </c:pt>
                <c:pt idx="18823">
                  <c:v>343.06932697161301</c:v>
                </c:pt>
                <c:pt idx="18824">
                  <c:v>343.04865258447899</c:v>
                </c:pt>
                <c:pt idx="18825">
                  <c:v>342.97476693963199</c:v>
                </c:pt>
                <c:pt idx="18826">
                  <c:v>342.95641543981202</c:v>
                </c:pt>
                <c:pt idx="18827">
                  <c:v>342.87040762604101</c:v>
                </c:pt>
                <c:pt idx="18828">
                  <c:v>342.85269765006302</c:v>
                </c:pt>
                <c:pt idx="18829">
                  <c:v>342.77647250071698</c:v>
                </c:pt>
                <c:pt idx="18830">
                  <c:v>342.720756015571</c:v>
                </c:pt>
                <c:pt idx="18831">
                  <c:v>342.68432274170499</c:v>
                </c:pt>
                <c:pt idx="18832">
                  <c:v>342.61763813828702</c:v>
                </c:pt>
                <c:pt idx="18833">
                  <c:v>342.54154582496699</c:v>
                </c:pt>
                <c:pt idx="18834">
                  <c:v>342.517853367339</c:v>
                </c:pt>
                <c:pt idx="18835">
                  <c:v>342.51249654644499</c:v>
                </c:pt>
                <c:pt idx="18836">
                  <c:v>342.49640092676401</c:v>
                </c:pt>
                <c:pt idx="18837">
                  <c:v>342.46535217402197</c:v>
                </c:pt>
                <c:pt idx="18838">
                  <c:v>342.38111939263501</c:v>
                </c:pt>
                <c:pt idx="18839">
                  <c:v>342.37395807954499</c:v>
                </c:pt>
                <c:pt idx="18840">
                  <c:v>342.357100549498</c:v>
                </c:pt>
                <c:pt idx="18841">
                  <c:v>342.296822777074</c:v>
                </c:pt>
                <c:pt idx="18842">
                  <c:v>342.28372048641398</c:v>
                </c:pt>
                <c:pt idx="18843">
                  <c:v>342.27736260376099</c:v>
                </c:pt>
                <c:pt idx="18844">
                  <c:v>342.21248426754602</c:v>
                </c:pt>
                <c:pt idx="18845">
                  <c:v>342.17642346111103</c:v>
                </c:pt>
                <c:pt idx="18846">
                  <c:v>342.16825893944099</c:v>
                </c:pt>
                <c:pt idx="18847">
                  <c:v>342.16108938204002</c:v>
                </c:pt>
                <c:pt idx="18848">
                  <c:v>342.108803046665</c:v>
                </c:pt>
                <c:pt idx="18849">
                  <c:v>341.99320673453798</c:v>
                </c:pt>
                <c:pt idx="18850">
                  <c:v>341.93600928311702</c:v>
                </c:pt>
                <c:pt idx="18851">
                  <c:v>341.88102328121801</c:v>
                </c:pt>
                <c:pt idx="18852">
                  <c:v>341.87846756016103</c:v>
                </c:pt>
                <c:pt idx="18853">
                  <c:v>341.78037238206798</c:v>
                </c:pt>
                <c:pt idx="18854">
                  <c:v>341.76754917855197</c:v>
                </c:pt>
                <c:pt idx="18855">
                  <c:v>341.75856961061498</c:v>
                </c:pt>
                <c:pt idx="18856">
                  <c:v>341.74875407410798</c:v>
                </c:pt>
                <c:pt idx="18857">
                  <c:v>341.74415933332898</c:v>
                </c:pt>
                <c:pt idx="18858">
                  <c:v>341.73244718500302</c:v>
                </c:pt>
                <c:pt idx="18859">
                  <c:v>341.66479492577099</c:v>
                </c:pt>
                <c:pt idx="18860">
                  <c:v>341.57933010024101</c:v>
                </c:pt>
                <c:pt idx="18861">
                  <c:v>341.561332824396</c:v>
                </c:pt>
                <c:pt idx="18862">
                  <c:v>341.554450930332</c:v>
                </c:pt>
                <c:pt idx="18863">
                  <c:v>341.49478980428597</c:v>
                </c:pt>
                <c:pt idx="18864">
                  <c:v>341.47304957012602</c:v>
                </c:pt>
                <c:pt idx="18865">
                  <c:v>341.456250170685</c:v>
                </c:pt>
                <c:pt idx="18866">
                  <c:v>341.419016591147</c:v>
                </c:pt>
                <c:pt idx="18867">
                  <c:v>341.38140769235201</c:v>
                </c:pt>
                <c:pt idx="18868">
                  <c:v>341.37886575272</c:v>
                </c:pt>
                <c:pt idx="18869">
                  <c:v>341.328932380612</c:v>
                </c:pt>
                <c:pt idx="18870">
                  <c:v>341.30537281158303</c:v>
                </c:pt>
                <c:pt idx="18871">
                  <c:v>341.265473481176</c:v>
                </c:pt>
                <c:pt idx="18872">
                  <c:v>341.19875245748602</c:v>
                </c:pt>
                <c:pt idx="18873">
                  <c:v>341.07856415362602</c:v>
                </c:pt>
                <c:pt idx="18874">
                  <c:v>341.04352368673</c:v>
                </c:pt>
                <c:pt idx="18875">
                  <c:v>341.01584119258598</c:v>
                </c:pt>
                <c:pt idx="18876">
                  <c:v>341.00254532226103</c:v>
                </c:pt>
                <c:pt idx="18877">
                  <c:v>340.99867832141399</c:v>
                </c:pt>
                <c:pt idx="18878">
                  <c:v>340.96771527842299</c:v>
                </c:pt>
                <c:pt idx="18879">
                  <c:v>340.92503988407299</c:v>
                </c:pt>
                <c:pt idx="18880">
                  <c:v>340.877876477847</c:v>
                </c:pt>
                <c:pt idx="18881">
                  <c:v>340.85784834029897</c:v>
                </c:pt>
                <c:pt idx="18882">
                  <c:v>340.83292678587401</c:v>
                </c:pt>
                <c:pt idx="18883">
                  <c:v>340.79483112550099</c:v>
                </c:pt>
                <c:pt idx="18884">
                  <c:v>340.609253343847</c:v>
                </c:pt>
                <c:pt idx="18885">
                  <c:v>340.50087751156099</c:v>
                </c:pt>
                <c:pt idx="18886">
                  <c:v>340.47771718965902</c:v>
                </c:pt>
                <c:pt idx="18887">
                  <c:v>340.44129347942498</c:v>
                </c:pt>
                <c:pt idx="18888">
                  <c:v>340.435854920324</c:v>
                </c:pt>
                <c:pt idx="18889">
                  <c:v>340.26353220638401</c:v>
                </c:pt>
                <c:pt idx="18890">
                  <c:v>340.26124458466899</c:v>
                </c:pt>
                <c:pt idx="18891">
                  <c:v>340.17562252730602</c:v>
                </c:pt>
                <c:pt idx="18892">
                  <c:v>340.13150311148303</c:v>
                </c:pt>
                <c:pt idx="18893">
                  <c:v>340.09816384940501</c:v>
                </c:pt>
                <c:pt idx="18894">
                  <c:v>340.056634747484</c:v>
                </c:pt>
                <c:pt idx="18895">
                  <c:v>340.05260334804001</c:v>
                </c:pt>
                <c:pt idx="18896">
                  <c:v>340.05009839045903</c:v>
                </c:pt>
                <c:pt idx="18897">
                  <c:v>339.87131351745501</c:v>
                </c:pt>
                <c:pt idx="18898">
                  <c:v>339.84891548842398</c:v>
                </c:pt>
                <c:pt idx="18899">
                  <c:v>339.84348996209098</c:v>
                </c:pt>
                <c:pt idx="18900">
                  <c:v>339.78963795720603</c:v>
                </c:pt>
                <c:pt idx="18901">
                  <c:v>339.77883972211902</c:v>
                </c:pt>
                <c:pt idx="18902">
                  <c:v>339.77654943513198</c:v>
                </c:pt>
                <c:pt idx="18903">
                  <c:v>339.75072789757098</c:v>
                </c:pt>
                <c:pt idx="18904">
                  <c:v>339.61830676602699</c:v>
                </c:pt>
                <c:pt idx="18905">
                  <c:v>339.611417488033</c:v>
                </c:pt>
                <c:pt idx="18906">
                  <c:v>339.60464072457199</c:v>
                </c:pt>
                <c:pt idx="18907">
                  <c:v>339.53590235602701</c:v>
                </c:pt>
                <c:pt idx="18908">
                  <c:v>339.50958368933601</c:v>
                </c:pt>
                <c:pt idx="18909">
                  <c:v>339.42463334860702</c:v>
                </c:pt>
                <c:pt idx="18910">
                  <c:v>339.408789962605</c:v>
                </c:pt>
                <c:pt idx="18911">
                  <c:v>339.40289147239798</c:v>
                </c:pt>
                <c:pt idx="18912">
                  <c:v>339.36046863250402</c:v>
                </c:pt>
                <c:pt idx="18913">
                  <c:v>339.32611983644802</c:v>
                </c:pt>
                <c:pt idx="18914">
                  <c:v>339.31363760424398</c:v>
                </c:pt>
                <c:pt idx="18915">
                  <c:v>339.31095451935801</c:v>
                </c:pt>
                <c:pt idx="18916">
                  <c:v>339.25221549539702</c:v>
                </c:pt>
                <c:pt idx="18917">
                  <c:v>339.04769125759202</c:v>
                </c:pt>
                <c:pt idx="18918">
                  <c:v>339.01598574958803</c:v>
                </c:pt>
                <c:pt idx="18919">
                  <c:v>339.00630194082697</c:v>
                </c:pt>
                <c:pt idx="18920">
                  <c:v>338.86573460848803</c:v>
                </c:pt>
                <c:pt idx="18921">
                  <c:v>338.81990565660698</c:v>
                </c:pt>
                <c:pt idx="18922">
                  <c:v>338.76407890462502</c:v>
                </c:pt>
                <c:pt idx="18923">
                  <c:v>338.73594274505899</c:v>
                </c:pt>
                <c:pt idx="18924">
                  <c:v>338.71229696255602</c:v>
                </c:pt>
                <c:pt idx="18925">
                  <c:v>338.701554661854</c:v>
                </c:pt>
                <c:pt idx="18926">
                  <c:v>338.616664128683</c:v>
                </c:pt>
                <c:pt idx="18927">
                  <c:v>338.597585721673</c:v>
                </c:pt>
                <c:pt idx="18928">
                  <c:v>338.54122018867298</c:v>
                </c:pt>
                <c:pt idx="18929">
                  <c:v>338.54024245363598</c:v>
                </c:pt>
                <c:pt idx="18930">
                  <c:v>338.52471676237502</c:v>
                </c:pt>
                <c:pt idx="18931">
                  <c:v>338.50844907556501</c:v>
                </c:pt>
                <c:pt idx="18932">
                  <c:v>338.42743856649702</c:v>
                </c:pt>
                <c:pt idx="18933">
                  <c:v>338.41000758003798</c:v>
                </c:pt>
                <c:pt idx="18934">
                  <c:v>338.37940127247299</c:v>
                </c:pt>
                <c:pt idx="18935">
                  <c:v>338.36331015518601</c:v>
                </c:pt>
                <c:pt idx="18936">
                  <c:v>338.329688657546</c:v>
                </c:pt>
                <c:pt idx="18937">
                  <c:v>338.28658243313998</c:v>
                </c:pt>
                <c:pt idx="18938">
                  <c:v>338.273269448326</c:v>
                </c:pt>
                <c:pt idx="18939">
                  <c:v>338.26348118106699</c:v>
                </c:pt>
                <c:pt idx="18940">
                  <c:v>338.25122759300098</c:v>
                </c:pt>
                <c:pt idx="18941">
                  <c:v>338.21592885087699</c:v>
                </c:pt>
                <c:pt idx="18942">
                  <c:v>338.15690258831501</c:v>
                </c:pt>
                <c:pt idx="18943">
                  <c:v>338.14059635036102</c:v>
                </c:pt>
                <c:pt idx="18944">
                  <c:v>338.09946789256099</c:v>
                </c:pt>
                <c:pt idx="18945">
                  <c:v>338.085131701992</c:v>
                </c:pt>
                <c:pt idx="18946">
                  <c:v>338.07820990302798</c:v>
                </c:pt>
                <c:pt idx="18947">
                  <c:v>338.06112395279001</c:v>
                </c:pt>
                <c:pt idx="18948">
                  <c:v>338.01433698508401</c:v>
                </c:pt>
                <c:pt idx="18949">
                  <c:v>338.00900544477003</c:v>
                </c:pt>
                <c:pt idx="18950">
                  <c:v>337.97380066766198</c:v>
                </c:pt>
                <c:pt idx="18951">
                  <c:v>337.94105651155598</c:v>
                </c:pt>
                <c:pt idx="18952">
                  <c:v>337.90807171720701</c:v>
                </c:pt>
                <c:pt idx="18953">
                  <c:v>337.83156394988799</c:v>
                </c:pt>
                <c:pt idx="18954">
                  <c:v>337.79153730859201</c:v>
                </c:pt>
                <c:pt idx="18955">
                  <c:v>337.76192119482602</c:v>
                </c:pt>
                <c:pt idx="18956">
                  <c:v>337.75748287428502</c:v>
                </c:pt>
                <c:pt idx="18957">
                  <c:v>337.72046380962598</c:v>
                </c:pt>
                <c:pt idx="18958">
                  <c:v>337.58032780263699</c:v>
                </c:pt>
                <c:pt idx="18959">
                  <c:v>337.561403441241</c:v>
                </c:pt>
                <c:pt idx="18960">
                  <c:v>337.53312548452101</c:v>
                </c:pt>
                <c:pt idx="18961">
                  <c:v>337.51851538377599</c:v>
                </c:pt>
                <c:pt idx="18962">
                  <c:v>337.42978507718999</c:v>
                </c:pt>
                <c:pt idx="18963">
                  <c:v>337.31518996609202</c:v>
                </c:pt>
                <c:pt idx="18964">
                  <c:v>337.25737040998899</c:v>
                </c:pt>
                <c:pt idx="18965">
                  <c:v>337.25410767425598</c:v>
                </c:pt>
                <c:pt idx="18966">
                  <c:v>337.239886814214</c:v>
                </c:pt>
                <c:pt idx="18967">
                  <c:v>337.23621190163601</c:v>
                </c:pt>
                <c:pt idx="18968">
                  <c:v>337.22286035868302</c:v>
                </c:pt>
                <c:pt idx="18969">
                  <c:v>337.18172769421602</c:v>
                </c:pt>
                <c:pt idx="18970">
                  <c:v>337.17374285545401</c:v>
                </c:pt>
                <c:pt idx="18971">
                  <c:v>337.16056496405798</c:v>
                </c:pt>
                <c:pt idx="18972">
                  <c:v>337.14401520730399</c:v>
                </c:pt>
                <c:pt idx="18973">
                  <c:v>337.14279438890401</c:v>
                </c:pt>
                <c:pt idx="18974">
                  <c:v>337.09719204462601</c:v>
                </c:pt>
                <c:pt idx="18975">
                  <c:v>337.01169452503098</c:v>
                </c:pt>
                <c:pt idx="18976">
                  <c:v>336.97202517588602</c:v>
                </c:pt>
                <c:pt idx="18977">
                  <c:v>336.95855479522498</c:v>
                </c:pt>
                <c:pt idx="18978">
                  <c:v>336.91475319363298</c:v>
                </c:pt>
                <c:pt idx="18979">
                  <c:v>336.84489133234501</c:v>
                </c:pt>
                <c:pt idx="18980">
                  <c:v>336.82826702260098</c:v>
                </c:pt>
                <c:pt idx="18981">
                  <c:v>336.70694376646298</c:v>
                </c:pt>
                <c:pt idx="18982">
                  <c:v>336.64265751229402</c:v>
                </c:pt>
                <c:pt idx="18983">
                  <c:v>336.59945691509898</c:v>
                </c:pt>
                <c:pt idx="18984">
                  <c:v>336.53995070194901</c:v>
                </c:pt>
                <c:pt idx="18985">
                  <c:v>336.53987064139397</c:v>
                </c:pt>
                <c:pt idx="18986">
                  <c:v>336.53805589721202</c:v>
                </c:pt>
                <c:pt idx="18987">
                  <c:v>336.53803284813102</c:v>
                </c:pt>
                <c:pt idx="18988">
                  <c:v>336.53674682762801</c:v>
                </c:pt>
                <c:pt idx="18989">
                  <c:v>336.48809602211799</c:v>
                </c:pt>
                <c:pt idx="18990">
                  <c:v>336.46444213186101</c:v>
                </c:pt>
                <c:pt idx="18991">
                  <c:v>336.46276829548498</c:v>
                </c:pt>
                <c:pt idx="18992">
                  <c:v>336.438265986396</c:v>
                </c:pt>
                <c:pt idx="18993">
                  <c:v>336.28734724599099</c:v>
                </c:pt>
                <c:pt idx="18994">
                  <c:v>336.28209784543702</c:v>
                </c:pt>
                <c:pt idx="18995">
                  <c:v>336.26556885049303</c:v>
                </c:pt>
                <c:pt idx="18996">
                  <c:v>336.23926759322302</c:v>
                </c:pt>
                <c:pt idx="18997">
                  <c:v>336.237891705062</c:v>
                </c:pt>
                <c:pt idx="18998">
                  <c:v>336.162405930023</c:v>
                </c:pt>
                <c:pt idx="18999">
                  <c:v>335.990522898525</c:v>
                </c:pt>
                <c:pt idx="19000">
                  <c:v>335.84360341286401</c:v>
                </c:pt>
                <c:pt idx="19001">
                  <c:v>335.81936758366197</c:v>
                </c:pt>
                <c:pt idx="19002">
                  <c:v>335.81824075731299</c:v>
                </c:pt>
                <c:pt idx="19003">
                  <c:v>335.78267918707701</c:v>
                </c:pt>
                <c:pt idx="19004">
                  <c:v>335.778350440721</c:v>
                </c:pt>
                <c:pt idx="19005">
                  <c:v>335.74740682845697</c:v>
                </c:pt>
                <c:pt idx="19006">
                  <c:v>335.71120311870101</c:v>
                </c:pt>
                <c:pt idx="19007">
                  <c:v>335.70524176065402</c:v>
                </c:pt>
                <c:pt idx="19008">
                  <c:v>335.70380556953501</c:v>
                </c:pt>
                <c:pt idx="19009">
                  <c:v>335.63601166484</c:v>
                </c:pt>
                <c:pt idx="19010">
                  <c:v>335.61866733993702</c:v>
                </c:pt>
                <c:pt idx="19011">
                  <c:v>335.613757025018</c:v>
                </c:pt>
                <c:pt idx="19012">
                  <c:v>335.58465649354201</c:v>
                </c:pt>
                <c:pt idx="19013">
                  <c:v>335.56438302318401</c:v>
                </c:pt>
                <c:pt idx="19014">
                  <c:v>335.435595250191</c:v>
                </c:pt>
                <c:pt idx="19015">
                  <c:v>335.24024245518899</c:v>
                </c:pt>
                <c:pt idx="19016">
                  <c:v>335.23062684506698</c:v>
                </c:pt>
                <c:pt idx="19017">
                  <c:v>335.21218007308698</c:v>
                </c:pt>
                <c:pt idx="19018">
                  <c:v>335.180534036138</c:v>
                </c:pt>
                <c:pt idx="19019">
                  <c:v>335.08220532119202</c:v>
                </c:pt>
                <c:pt idx="19020">
                  <c:v>335.08109001194401</c:v>
                </c:pt>
                <c:pt idx="19021">
                  <c:v>335.05795199706898</c:v>
                </c:pt>
                <c:pt idx="19022">
                  <c:v>335.04975760375299</c:v>
                </c:pt>
                <c:pt idx="19023">
                  <c:v>334.97634916452199</c:v>
                </c:pt>
                <c:pt idx="19024">
                  <c:v>334.97436782615</c:v>
                </c:pt>
                <c:pt idx="19025">
                  <c:v>334.96776174917397</c:v>
                </c:pt>
                <c:pt idx="19026">
                  <c:v>334.913932531</c:v>
                </c:pt>
                <c:pt idx="19027">
                  <c:v>334.91298221457401</c:v>
                </c:pt>
                <c:pt idx="19028">
                  <c:v>334.89801386645399</c:v>
                </c:pt>
                <c:pt idx="19029">
                  <c:v>334.89670767579997</c:v>
                </c:pt>
                <c:pt idx="19030">
                  <c:v>334.87488786638301</c:v>
                </c:pt>
                <c:pt idx="19031">
                  <c:v>334.85122471139601</c:v>
                </c:pt>
                <c:pt idx="19032">
                  <c:v>334.81344244806701</c:v>
                </c:pt>
                <c:pt idx="19033">
                  <c:v>334.78491238298699</c:v>
                </c:pt>
                <c:pt idx="19034">
                  <c:v>334.75952247217799</c:v>
                </c:pt>
                <c:pt idx="19035">
                  <c:v>334.75357961863102</c:v>
                </c:pt>
                <c:pt idx="19036">
                  <c:v>334.57012126384598</c:v>
                </c:pt>
                <c:pt idx="19037">
                  <c:v>334.53962081771698</c:v>
                </c:pt>
                <c:pt idx="19038">
                  <c:v>334.53853779463998</c:v>
                </c:pt>
                <c:pt idx="19039">
                  <c:v>334.53472979624701</c:v>
                </c:pt>
                <c:pt idx="19040">
                  <c:v>334.523827223495</c:v>
                </c:pt>
                <c:pt idx="19041">
                  <c:v>334.51077190031299</c:v>
                </c:pt>
                <c:pt idx="19042">
                  <c:v>334.48380223201798</c:v>
                </c:pt>
                <c:pt idx="19043">
                  <c:v>334.450497692292</c:v>
                </c:pt>
                <c:pt idx="19044">
                  <c:v>334.37524259921798</c:v>
                </c:pt>
                <c:pt idx="19045">
                  <c:v>334.32586364889698</c:v>
                </c:pt>
                <c:pt idx="19046">
                  <c:v>334.27262739781099</c:v>
                </c:pt>
                <c:pt idx="19047">
                  <c:v>334.271550036772</c:v>
                </c:pt>
                <c:pt idx="19048">
                  <c:v>334.24904323063203</c:v>
                </c:pt>
                <c:pt idx="19049">
                  <c:v>334.15018647612999</c:v>
                </c:pt>
                <c:pt idx="19050">
                  <c:v>334.13038257691602</c:v>
                </c:pt>
                <c:pt idx="19051">
                  <c:v>333.99848639301302</c:v>
                </c:pt>
                <c:pt idx="19052">
                  <c:v>333.984462594538</c:v>
                </c:pt>
                <c:pt idx="19053">
                  <c:v>333.974709533794</c:v>
                </c:pt>
                <c:pt idx="19054">
                  <c:v>333.93191394453999</c:v>
                </c:pt>
                <c:pt idx="19055">
                  <c:v>333.893354645062</c:v>
                </c:pt>
                <c:pt idx="19056">
                  <c:v>333.85369685437598</c:v>
                </c:pt>
                <c:pt idx="19057">
                  <c:v>333.81745588515503</c:v>
                </c:pt>
                <c:pt idx="19058">
                  <c:v>333.799283763706</c:v>
                </c:pt>
                <c:pt idx="19059">
                  <c:v>333.77359214132503</c:v>
                </c:pt>
                <c:pt idx="19060">
                  <c:v>333.73859183677098</c:v>
                </c:pt>
                <c:pt idx="19061">
                  <c:v>333.63284831379599</c:v>
                </c:pt>
                <c:pt idx="19062">
                  <c:v>333.62398852682497</c:v>
                </c:pt>
                <c:pt idx="19063">
                  <c:v>333.59005342346501</c:v>
                </c:pt>
                <c:pt idx="19064">
                  <c:v>333.50558677537202</c:v>
                </c:pt>
                <c:pt idx="19065">
                  <c:v>333.49921766812503</c:v>
                </c:pt>
                <c:pt idx="19066">
                  <c:v>333.49384310931902</c:v>
                </c:pt>
                <c:pt idx="19067">
                  <c:v>333.38692080921402</c:v>
                </c:pt>
                <c:pt idx="19068">
                  <c:v>333.32003661602198</c:v>
                </c:pt>
                <c:pt idx="19069">
                  <c:v>333.309844605443</c:v>
                </c:pt>
                <c:pt idx="19070">
                  <c:v>333.30129533816398</c:v>
                </c:pt>
                <c:pt idx="19071">
                  <c:v>333.24048406950101</c:v>
                </c:pt>
                <c:pt idx="19072">
                  <c:v>333.21670646997899</c:v>
                </c:pt>
                <c:pt idx="19073">
                  <c:v>333.19061772808101</c:v>
                </c:pt>
                <c:pt idx="19074">
                  <c:v>333.084642517546</c:v>
                </c:pt>
                <c:pt idx="19075">
                  <c:v>333.03635634116898</c:v>
                </c:pt>
                <c:pt idx="19076">
                  <c:v>333.035058793899</c:v>
                </c:pt>
                <c:pt idx="19077">
                  <c:v>333.012174984517</c:v>
                </c:pt>
                <c:pt idx="19078">
                  <c:v>332.93223678861199</c:v>
                </c:pt>
                <c:pt idx="19079">
                  <c:v>332.82004228072401</c:v>
                </c:pt>
                <c:pt idx="19080">
                  <c:v>332.67877342666799</c:v>
                </c:pt>
                <c:pt idx="19081">
                  <c:v>332.63362678681602</c:v>
                </c:pt>
                <c:pt idx="19082">
                  <c:v>332.62750064543599</c:v>
                </c:pt>
                <c:pt idx="19083">
                  <c:v>332.583317932434</c:v>
                </c:pt>
                <c:pt idx="19084">
                  <c:v>332.577208052586</c:v>
                </c:pt>
                <c:pt idx="19085">
                  <c:v>332.57015551889998</c:v>
                </c:pt>
                <c:pt idx="19086">
                  <c:v>332.52707942569799</c:v>
                </c:pt>
                <c:pt idx="19087">
                  <c:v>332.49126480702103</c:v>
                </c:pt>
                <c:pt idx="19088">
                  <c:v>332.488178282398</c:v>
                </c:pt>
                <c:pt idx="19089">
                  <c:v>332.44202039448498</c:v>
                </c:pt>
                <c:pt idx="19090">
                  <c:v>332.393706811046</c:v>
                </c:pt>
                <c:pt idx="19091">
                  <c:v>332.37147453643098</c:v>
                </c:pt>
                <c:pt idx="19092">
                  <c:v>332.358709842569</c:v>
                </c:pt>
                <c:pt idx="19093">
                  <c:v>332.35380484722299</c:v>
                </c:pt>
                <c:pt idx="19094">
                  <c:v>332.35224107295198</c:v>
                </c:pt>
                <c:pt idx="19095">
                  <c:v>332.341294038679</c:v>
                </c:pt>
                <c:pt idx="19096">
                  <c:v>332.27702037218802</c:v>
                </c:pt>
                <c:pt idx="19097">
                  <c:v>332.245770130126</c:v>
                </c:pt>
                <c:pt idx="19098">
                  <c:v>332.203084983157</c:v>
                </c:pt>
                <c:pt idx="19099">
                  <c:v>332.19534414810897</c:v>
                </c:pt>
                <c:pt idx="19100">
                  <c:v>332.17351786360098</c:v>
                </c:pt>
                <c:pt idx="19101">
                  <c:v>332.15916133768201</c:v>
                </c:pt>
                <c:pt idx="19102">
                  <c:v>332.14990171752203</c:v>
                </c:pt>
                <c:pt idx="19103">
                  <c:v>332.14720755868001</c:v>
                </c:pt>
                <c:pt idx="19104">
                  <c:v>332.06612867255501</c:v>
                </c:pt>
                <c:pt idx="19105">
                  <c:v>332.06382804840501</c:v>
                </c:pt>
                <c:pt idx="19106">
                  <c:v>332.029766486168</c:v>
                </c:pt>
                <c:pt idx="19107">
                  <c:v>332.01643941553999</c:v>
                </c:pt>
                <c:pt idx="19108">
                  <c:v>332.01488291987602</c:v>
                </c:pt>
                <c:pt idx="19109">
                  <c:v>332.00853143619003</c:v>
                </c:pt>
                <c:pt idx="19110">
                  <c:v>331.98029701200301</c:v>
                </c:pt>
                <c:pt idx="19111">
                  <c:v>331.948493873014</c:v>
                </c:pt>
                <c:pt idx="19112">
                  <c:v>331.92884521306502</c:v>
                </c:pt>
                <c:pt idx="19113">
                  <c:v>331.896254493127</c:v>
                </c:pt>
                <c:pt idx="19114">
                  <c:v>331.76355918386798</c:v>
                </c:pt>
                <c:pt idx="19115">
                  <c:v>331.74597481989099</c:v>
                </c:pt>
                <c:pt idx="19116">
                  <c:v>331.71204866166602</c:v>
                </c:pt>
                <c:pt idx="19117">
                  <c:v>331.681190044218</c:v>
                </c:pt>
                <c:pt idx="19118">
                  <c:v>331.67047089367497</c:v>
                </c:pt>
                <c:pt idx="19119">
                  <c:v>331.66569388658797</c:v>
                </c:pt>
                <c:pt idx="19120">
                  <c:v>331.61939288559603</c:v>
                </c:pt>
                <c:pt idx="19121">
                  <c:v>331.60545470539603</c:v>
                </c:pt>
                <c:pt idx="19122">
                  <c:v>331.592475201566</c:v>
                </c:pt>
                <c:pt idx="19123">
                  <c:v>331.58348794407402</c:v>
                </c:pt>
                <c:pt idx="19124">
                  <c:v>331.52842982243999</c:v>
                </c:pt>
                <c:pt idx="19125">
                  <c:v>331.50279476271402</c:v>
                </c:pt>
                <c:pt idx="19126">
                  <c:v>331.49323728159402</c:v>
                </c:pt>
                <c:pt idx="19127">
                  <c:v>331.49114138739901</c:v>
                </c:pt>
                <c:pt idx="19128">
                  <c:v>331.44989562717302</c:v>
                </c:pt>
                <c:pt idx="19129">
                  <c:v>331.434399613869</c:v>
                </c:pt>
                <c:pt idx="19130">
                  <c:v>331.396253663739</c:v>
                </c:pt>
                <c:pt idx="19131">
                  <c:v>331.395106041247</c:v>
                </c:pt>
                <c:pt idx="19132">
                  <c:v>331.36217861827299</c:v>
                </c:pt>
                <c:pt idx="19133">
                  <c:v>331.33441115156398</c:v>
                </c:pt>
                <c:pt idx="19134">
                  <c:v>331.29724009780301</c:v>
                </c:pt>
                <c:pt idx="19135">
                  <c:v>331.29037535799301</c:v>
                </c:pt>
                <c:pt idx="19136">
                  <c:v>331.258437709661</c:v>
                </c:pt>
                <c:pt idx="19137">
                  <c:v>331.20477761608402</c:v>
                </c:pt>
                <c:pt idx="19138">
                  <c:v>331.20307850432499</c:v>
                </c:pt>
                <c:pt idx="19139">
                  <c:v>331.14337001931398</c:v>
                </c:pt>
                <c:pt idx="19140">
                  <c:v>331.14082633313399</c:v>
                </c:pt>
                <c:pt idx="19141">
                  <c:v>331.111107544898</c:v>
                </c:pt>
                <c:pt idx="19142">
                  <c:v>331.09624514017099</c:v>
                </c:pt>
                <c:pt idx="19143">
                  <c:v>331.091975559133</c:v>
                </c:pt>
                <c:pt idx="19144">
                  <c:v>331.08573701530003</c:v>
                </c:pt>
                <c:pt idx="19145">
                  <c:v>331.00897407646301</c:v>
                </c:pt>
                <c:pt idx="19146">
                  <c:v>331.00163974349601</c:v>
                </c:pt>
                <c:pt idx="19147">
                  <c:v>330.96587875663801</c:v>
                </c:pt>
                <c:pt idx="19148">
                  <c:v>330.93156989590801</c:v>
                </c:pt>
                <c:pt idx="19149">
                  <c:v>330.90152381704002</c:v>
                </c:pt>
                <c:pt idx="19150">
                  <c:v>330.88414161618198</c:v>
                </c:pt>
                <c:pt idx="19151">
                  <c:v>330.87102984176101</c:v>
                </c:pt>
                <c:pt idx="19152">
                  <c:v>330.85820908313599</c:v>
                </c:pt>
                <c:pt idx="19153">
                  <c:v>330.813999028404</c:v>
                </c:pt>
                <c:pt idx="19154">
                  <c:v>330.81066733470198</c:v>
                </c:pt>
                <c:pt idx="19155">
                  <c:v>330.80271969819</c:v>
                </c:pt>
                <c:pt idx="19156">
                  <c:v>330.77003055391799</c:v>
                </c:pt>
                <c:pt idx="19157">
                  <c:v>330.74954581759403</c:v>
                </c:pt>
                <c:pt idx="19158">
                  <c:v>330.72556363094998</c:v>
                </c:pt>
                <c:pt idx="19159">
                  <c:v>330.65869315728798</c:v>
                </c:pt>
                <c:pt idx="19160">
                  <c:v>330.64353407902797</c:v>
                </c:pt>
                <c:pt idx="19161">
                  <c:v>330.63778544806001</c:v>
                </c:pt>
                <c:pt idx="19162">
                  <c:v>330.63108123420699</c:v>
                </c:pt>
                <c:pt idx="19163">
                  <c:v>330.62466964571598</c:v>
                </c:pt>
                <c:pt idx="19164">
                  <c:v>330.62117993281601</c:v>
                </c:pt>
                <c:pt idx="19165">
                  <c:v>330.612684815173</c:v>
                </c:pt>
                <c:pt idx="19166">
                  <c:v>330.60488452846403</c:v>
                </c:pt>
                <c:pt idx="19167">
                  <c:v>330.576670883058</c:v>
                </c:pt>
                <c:pt idx="19168">
                  <c:v>330.53894226410898</c:v>
                </c:pt>
                <c:pt idx="19169">
                  <c:v>330.52588854725701</c:v>
                </c:pt>
                <c:pt idx="19170">
                  <c:v>330.488350805376</c:v>
                </c:pt>
                <c:pt idx="19171">
                  <c:v>330.486182557522</c:v>
                </c:pt>
                <c:pt idx="19172">
                  <c:v>330.47573192047798</c:v>
                </c:pt>
                <c:pt idx="19173">
                  <c:v>330.45154080984503</c:v>
                </c:pt>
                <c:pt idx="19174">
                  <c:v>330.43635892143698</c:v>
                </c:pt>
                <c:pt idx="19175">
                  <c:v>330.431887753799</c:v>
                </c:pt>
                <c:pt idx="19176">
                  <c:v>330.426989248285</c:v>
                </c:pt>
                <c:pt idx="19177">
                  <c:v>330.42291604346798</c:v>
                </c:pt>
                <c:pt idx="19178">
                  <c:v>330.37180285058099</c:v>
                </c:pt>
                <c:pt idx="19179">
                  <c:v>330.34657819039899</c:v>
                </c:pt>
                <c:pt idx="19180">
                  <c:v>330.29992092450999</c:v>
                </c:pt>
                <c:pt idx="19181">
                  <c:v>330.23574264167797</c:v>
                </c:pt>
                <c:pt idx="19182">
                  <c:v>330.221909095981</c:v>
                </c:pt>
                <c:pt idx="19183">
                  <c:v>330.16857816335198</c:v>
                </c:pt>
                <c:pt idx="19184">
                  <c:v>330.16780073438099</c:v>
                </c:pt>
                <c:pt idx="19185">
                  <c:v>330.11454877141603</c:v>
                </c:pt>
                <c:pt idx="19186">
                  <c:v>330.10893991590098</c:v>
                </c:pt>
                <c:pt idx="19187">
                  <c:v>330.07902217403802</c:v>
                </c:pt>
                <c:pt idx="19188">
                  <c:v>330.05509396643498</c:v>
                </c:pt>
                <c:pt idx="19189">
                  <c:v>330.03259781226097</c:v>
                </c:pt>
                <c:pt idx="19190">
                  <c:v>330.026426361348</c:v>
                </c:pt>
                <c:pt idx="19191">
                  <c:v>330.00822376859799</c:v>
                </c:pt>
                <c:pt idx="19192">
                  <c:v>329.98869887469198</c:v>
                </c:pt>
                <c:pt idx="19193">
                  <c:v>329.98444457028</c:v>
                </c:pt>
                <c:pt idx="19194">
                  <c:v>329.95022762493801</c:v>
                </c:pt>
                <c:pt idx="19195">
                  <c:v>329.91102276459401</c:v>
                </c:pt>
                <c:pt idx="19196">
                  <c:v>329.90164601794697</c:v>
                </c:pt>
                <c:pt idx="19197">
                  <c:v>329.88030655323303</c:v>
                </c:pt>
                <c:pt idx="19198">
                  <c:v>329.86012325735197</c:v>
                </c:pt>
                <c:pt idx="19199">
                  <c:v>329.82850369506701</c:v>
                </c:pt>
                <c:pt idx="19200">
                  <c:v>329.81553703322197</c:v>
                </c:pt>
                <c:pt idx="19201">
                  <c:v>329.776713966655</c:v>
                </c:pt>
                <c:pt idx="19202">
                  <c:v>329.76570514516402</c:v>
                </c:pt>
                <c:pt idx="19203">
                  <c:v>329.75997907615198</c:v>
                </c:pt>
                <c:pt idx="19204">
                  <c:v>329.73493712959998</c:v>
                </c:pt>
                <c:pt idx="19205">
                  <c:v>329.72006611750902</c:v>
                </c:pt>
                <c:pt idx="19206">
                  <c:v>329.66478400326099</c:v>
                </c:pt>
                <c:pt idx="19207">
                  <c:v>329.64033565689601</c:v>
                </c:pt>
                <c:pt idx="19208">
                  <c:v>329.622013798208</c:v>
                </c:pt>
                <c:pt idx="19209">
                  <c:v>329.62167245158201</c:v>
                </c:pt>
                <c:pt idx="19210">
                  <c:v>329.58920981669303</c:v>
                </c:pt>
                <c:pt idx="19211">
                  <c:v>329.58287690690298</c:v>
                </c:pt>
                <c:pt idx="19212">
                  <c:v>329.572502474028</c:v>
                </c:pt>
                <c:pt idx="19213">
                  <c:v>329.553861491904</c:v>
                </c:pt>
                <c:pt idx="19214">
                  <c:v>329.55113506532803</c:v>
                </c:pt>
                <c:pt idx="19215">
                  <c:v>329.51829089720798</c:v>
                </c:pt>
                <c:pt idx="19216">
                  <c:v>329.51265815806102</c:v>
                </c:pt>
                <c:pt idx="19217">
                  <c:v>329.48121847905702</c:v>
                </c:pt>
                <c:pt idx="19218">
                  <c:v>329.47832901305702</c:v>
                </c:pt>
                <c:pt idx="19219">
                  <c:v>329.43984940653701</c:v>
                </c:pt>
                <c:pt idx="19220">
                  <c:v>329.43222585542799</c:v>
                </c:pt>
                <c:pt idx="19221">
                  <c:v>329.430651507476</c:v>
                </c:pt>
                <c:pt idx="19222">
                  <c:v>329.41028398061798</c:v>
                </c:pt>
                <c:pt idx="19223">
                  <c:v>329.38263813261102</c:v>
                </c:pt>
                <c:pt idx="19224">
                  <c:v>329.369230514474</c:v>
                </c:pt>
                <c:pt idx="19225">
                  <c:v>329.36789144509402</c:v>
                </c:pt>
                <c:pt idx="19226">
                  <c:v>329.36532269536701</c:v>
                </c:pt>
                <c:pt idx="19227">
                  <c:v>329.35007753826</c:v>
                </c:pt>
                <c:pt idx="19228">
                  <c:v>329.34965047550901</c:v>
                </c:pt>
                <c:pt idx="19229">
                  <c:v>329.32345743263397</c:v>
                </c:pt>
                <c:pt idx="19230">
                  <c:v>329.31756473873202</c:v>
                </c:pt>
                <c:pt idx="19231">
                  <c:v>329.30839596197001</c:v>
                </c:pt>
                <c:pt idx="19232">
                  <c:v>329.27878285037701</c:v>
                </c:pt>
                <c:pt idx="19233">
                  <c:v>329.26990891578902</c:v>
                </c:pt>
                <c:pt idx="19234">
                  <c:v>329.245371533389</c:v>
                </c:pt>
                <c:pt idx="19235">
                  <c:v>329.22383757025</c:v>
                </c:pt>
                <c:pt idx="19236">
                  <c:v>329.21826006379001</c:v>
                </c:pt>
                <c:pt idx="19237">
                  <c:v>329.17352316335302</c:v>
                </c:pt>
                <c:pt idx="19238">
                  <c:v>329.16624087690099</c:v>
                </c:pt>
                <c:pt idx="19239">
                  <c:v>329.15529616094102</c:v>
                </c:pt>
                <c:pt idx="19240">
                  <c:v>329.147730480402</c:v>
                </c:pt>
                <c:pt idx="19241">
                  <c:v>329.13406303471601</c:v>
                </c:pt>
                <c:pt idx="19242">
                  <c:v>329.12495358981198</c:v>
                </c:pt>
                <c:pt idx="19243">
                  <c:v>329.11841298545698</c:v>
                </c:pt>
                <c:pt idx="19244">
                  <c:v>329.108658152506</c:v>
                </c:pt>
                <c:pt idx="19245">
                  <c:v>329.097763565842</c:v>
                </c:pt>
                <c:pt idx="19246">
                  <c:v>329.04358499615898</c:v>
                </c:pt>
                <c:pt idx="19247">
                  <c:v>329.04083454612299</c:v>
                </c:pt>
                <c:pt idx="19248">
                  <c:v>329.03417457171702</c:v>
                </c:pt>
                <c:pt idx="19249">
                  <c:v>329.01206777308897</c:v>
                </c:pt>
                <c:pt idx="19250">
                  <c:v>329.00046719214703</c:v>
                </c:pt>
                <c:pt idx="19251">
                  <c:v>328.99110365986297</c:v>
                </c:pt>
                <c:pt idx="19252">
                  <c:v>328.99005739721002</c:v>
                </c:pt>
                <c:pt idx="19253">
                  <c:v>328.97110939995099</c:v>
                </c:pt>
                <c:pt idx="19254">
                  <c:v>328.91617032840901</c:v>
                </c:pt>
                <c:pt idx="19255">
                  <c:v>328.85681592411203</c:v>
                </c:pt>
                <c:pt idx="19256">
                  <c:v>328.83412209247399</c:v>
                </c:pt>
                <c:pt idx="19257">
                  <c:v>328.786270524234</c:v>
                </c:pt>
                <c:pt idx="19258">
                  <c:v>328.77695866162497</c:v>
                </c:pt>
                <c:pt idx="19259">
                  <c:v>328.75789707652098</c:v>
                </c:pt>
                <c:pt idx="19260">
                  <c:v>328.74867891951902</c:v>
                </c:pt>
                <c:pt idx="19261">
                  <c:v>328.72905322053299</c:v>
                </c:pt>
                <c:pt idx="19262">
                  <c:v>328.72138803030202</c:v>
                </c:pt>
                <c:pt idx="19263">
                  <c:v>328.71899443824702</c:v>
                </c:pt>
                <c:pt idx="19264">
                  <c:v>328.70922673323201</c:v>
                </c:pt>
                <c:pt idx="19265">
                  <c:v>328.70791468649099</c:v>
                </c:pt>
                <c:pt idx="19266">
                  <c:v>328.67523885873197</c:v>
                </c:pt>
                <c:pt idx="19267">
                  <c:v>328.66703747768003</c:v>
                </c:pt>
                <c:pt idx="19268">
                  <c:v>328.61475256356101</c:v>
                </c:pt>
                <c:pt idx="19269">
                  <c:v>328.60853620283001</c:v>
                </c:pt>
                <c:pt idx="19270">
                  <c:v>328.58589403005499</c:v>
                </c:pt>
                <c:pt idx="19271">
                  <c:v>328.57123370222803</c:v>
                </c:pt>
                <c:pt idx="19272">
                  <c:v>328.55350045574897</c:v>
                </c:pt>
                <c:pt idx="19273">
                  <c:v>328.550178143925</c:v>
                </c:pt>
                <c:pt idx="19274">
                  <c:v>328.517127210051</c:v>
                </c:pt>
                <c:pt idx="19275">
                  <c:v>328.506645676701</c:v>
                </c:pt>
                <c:pt idx="19276">
                  <c:v>328.49251193562799</c:v>
                </c:pt>
                <c:pt idx="19277">
                  <c:v>328.43551858072402</c:v>
                </c:pt>
                <c:pt idx="19278">
                  <c:v>328.39909683139598</c:v>
                </c:pt>
                <c:pt idx="19279">
                  <c:v>328.38161847763701</c:v>
                </c:pt>
                <c:pt idx="19280">
                  <c:v>328.368861022994</c:v>
                </c:pt>
                <c:pt idx="19281">
                  <c:v>328.36009496080197</c:v>
                </c:pt>
                <c:pt idx="19282">
                  <c:v>328.27362890970198</c:v>
                </c:pt>
                <c:pt idx="19283">
                  <c:v>328.258927327609</c:v>
                </c:pt>
                <c:pt idx="19284">
                  <c:v>328.23351674765598</c:v>
                </c:pt>
                <c:pt idx="19285">
                  <c:v>328.22489418735398</c:v>
                </c:pt>
                <c:pt idx="19286">
                  <c:v>328.22339173256</c:v>
                </c:pt>
                <c:pt idx="19287">
                  <c:v>328.21958838802499</c:v>
                </c:pt>
                <c:pt idx="19288">
                  <c:v>328.13306712150501</c:v>
                </c:pt>
                <c:pt idx="19289">
                  <c:v>328.12950614699997</c:v>
                </c:pt>
                <c:pt idx="19290">
                  <c:v>328.11184311156899</c:v>
                </c:pt>
                <c:pt idx="19291">
                  <c:v>328.09643200540501</c:v>
                </c:pt>
                <c:pt idx="19292">
                  <c:v>328.076370957368</c:v>
                </c:pt>
                <c:pt idx="19293">
                  <c:v>328.07040682333502</c:v>
                </c:pt>
                <c:pt idx="19294">
                  <c:v>328.05407124350802</c:v>
                </c:pt>
                <c:pt idx="19295">
                  <c:v>327.96924766296098</c:v>
                </c:pt>
                <c:pt idx="19296">
                  <c:v>327.96299372214298</c:v>
                </c:pt>
                <c:pt idx="19297">
                  <c:v>327.94297494046998</c:v>
                </c:pt>
                <c:pt idx="19298">
                  <c:v>327.91783169129297</c:v>
                </c:pt>
                <c:pt idx="19299">
                  <c:v>327.91731343168101</c:v>
                </c:pt>
                <c:pt idx="19300">
                  <c:v>327.91600645901298</c:v>
                </c:pt>
                <c:pt idx="19301">
                  <c:v>327.91097040371</c:v>
                </c:pt>
                <c:pt idx="19302">
                  <c:v>327.90929483623103</c:v>
                </c:pt>
                <c:pt idx="19303">
                  <c:v>327.90548974280398</c:v>
                </c:pt>
                <c:pt idx="19304">
                  <c:v>327.90198482463501</c:v>
                </c:pt>
                <c:pt idx="19305">
                  <c:v>327.88607230588201</c:v>
                </c:pt>
                <c:pt idx="19306">
                  <c:v>327.88156638426602</c:v>
                </c:pt>
                <c:pt idx="19307">
                  <c:v>327.86791692709897</c:v>
                </c:pt>
                <c:pt idx="19308">
                  <c:v>327.86363532331001</c:v>
                </c:pt>
                <c:pt idx="19309">
                  <c:v>327.83149814837401</c:v>
                </c:pt>
                <c:pt idx="19310">
                  <c:v>327.81064684062198</c:v>
                </c:pt>
                <c:pt idx="19311">
                  <c:v>327.74743138599803</c:v>
                </c:pt>
                <c:pt idx="19312">
                  <c:v>327.74687591097103</c:v>
                </c:pt>
                <c:pt idx="19313">
                  <c:v>327.73537771299902</c:v>
                </c:pt>
                <c:pt idx="19314">
                  <c:v>327.72285739088397</c:v>
                </c:pt>
                <c:pt idx="19315">
                  <c:v>327.69192644765798</c:v>
                </c:pt>
                <c:pt idx="19316">
                  <c:v>327.68126277201998</c:v>
                </c:pt>
                <c:pt idx="19317">
                  <c:v>327.67495615851902</c:v>
                </c:pt>
                <c:pt idx="19318">
                  <c:v>327.66009993698998</c:v>
                </c:pt>
                <c:pt idx="19319">
                  <c:v>327.62658397219298</c:v>
                </c:pt>
                <c:pt idx="19320">
                  <c:v>327.619006932876</c:v>
                </c:pt>
                <c:pt idx="19321">
                  <c:v>327.58459146911503</c:v>
                </c:pt>
                <c:pt idx="19322">
                  <c:v>327.48562933676999</c:v>
                </c:pt>
                <c:pt idx="19323">
                  <c:v>327.48529825213501</c:v>
                </c:pt>
                <c:pt idx="19324">
                  <c:v>327.45994823221997</c:v>
                </c:pt>
                <c:pt idx="19325">
                  <c:v>327.43009396870502</c:v>
                </c:pt>
                <c:pt idx="19326">
                  <c:v>327.42832343535298</c:v>
                </c:pt>
                <c:pt idx="19327">
                  <c:v>327.41237514075499</c:v>
                </c:pt>
                <c:pt idx="19328">
                  <c:v>327.37931003748702</c:v>
                </c:pt>
                <c:pt idx="19329">
                  <c:v>327.37335628819602</c:v>
                </c:pt>
                <c:pt idx="19330">
                  <c:v>327.36333336580702</c:v>
                </c:pt>
                <c:pt idx="19331">
                  <c:v>327.356606642418</c:v>
                </c:pt>
                <c:pt idx="19332">
                  <c:v>327.33335376444398</c:v>
                </c:pt>
                <c:pt idx="19333">
                  <c:v>327.32188715345899</c:v>
                </c:pt>
                <c:pt idx="19334">
                  <c:v>327.31432605204799</c:v>
                </c:pt>
                <c:pt idx="19335">
                  <c:v>327.29946225463101</c:v>
                </c:pt>
                <c:pt idx="19336">
                  <c:v>327.29616346210003</c:v>
                </c:pt>
                <c:pt idx="19337">
                  <c:v>327.27513494216998</c:v>
                </c:pt>
                <c:pt idx="19338">
                  <c:v>327.241632334906</c:v>
                </c:pt>
                <c:pt idx="19339">
                  <c:v>327.23728228492098</c:v>
                </c:pt>
                <c:pt idx="19340">
                  <c:v>327.23058104170099</c:v>
                </c:pt>
                <c:pt idx="19341">
                  <c:v>327.18537209267402</c:v>
                </c:pt>
                <c:pt idx="19342">
                  <c:v>327.17645734626001</c:v>
                </c:pt>
                <c:pt idx="19343">
                  <c:v>327.17027518814399</c:v>
                </c:pt>
                <c:pt idx="19344">
                  <c:v>327.15868698044198</c:v>
                </c:pt>
                <c:pt idx="19345">
                  <c:v>327.15576673576601</c:v>
                </c:pt>
                <c:pt idx="19346">
                  <c:v>327.11663878021199</c:v>
                </c:pt>
                <c:pt idx="19347">
                  <c:v>327.112150720356</c:v>
                </c:pt>
                <c:pt idx="19348">
                  <c:v>327.108224114162</c:v>
                </c:pt>
                <c:pt idx="19349">
                  <c:v>327.09728425747301</c:v>
                </c:pt>
                <c:pt idx="19350">
                  <c:v>327.09717245026701</c:v>
                </c:pt>
                <c:pt idx="19351">
                  <c:v>327.08267623403901</c:v>
                </c:pt>
                <c:pt idx="19352">
                  <c:v>327.07518795124298</c:v>
                </c:pt>
                <c:pt idx="19353">
                  <c:v>327.07487971163499</c:v>
                </c:pt>
                <c:pt idx="19354">
                  <c:v>327.06841323014299</c:v>
                </c:pt>
                <c:pt idx="19355">
                  <c:v>327.05930565806398</c:v>
                </c:pt>
                <c:pt idx="19356">
                  <c:v>327.05019191938197</c:v>
                </c:pt>
                <c:pt idx="19357">
                  <c:v>327.03763586926101</c:v>
                </c:pt>
                <c:pt idx="19358">
                  <c:v>327.00822250586299</c:v>
                </c:pt>
                <c:pt idx="19359">
                  <c:v>326.97594520245099</c:v>
                </c:pt>
                <c:pt idx="19360">
                  <c:v>326.95461314039301</c:v>
                </c:pt>
                <c:pt idx="19361">
                  <c:v>326.92818987002198</c:v>
                </c:pt>
                <c:pt idx="19362">
                  <c:v>326.90573826902602</c:v>
                </c:pt>
                <c:pt idx="19363">
                  <c:v>326.89034051420998</c:v>
                </c:pt>
                <c:pt idx="19364">
                  <c:v>326.890301260429</c:v>
                </c:pt>
                <c:pt idx="19365">
                  <c:v>326.889841844317</c:v>
                </c:pt>
                <c:pt idx="19366">
                  <c:v>326.88321892755602</c:v>
                </c:pt>
                <c:pt idx="19367">
                  <c:v>326.87326131687701</c:v>
                </c:pt>
                <c:pt idx="19368">
                  <c:v>326.86827545697298</c:v>
                </c:pt>
                <c:pt idx="19369">
                  <c:v>326.84001472172099</c:v>
                </c:pt>
                <c:pt idx="19370">
                  <c:v>326.680996317873</c:v>
                </c:pt>
                <c:pt idx="19371">
                  <c:v>326.66888214704602</c:v>
                </c:pt>
                <c:pt idx="19372">
                  <c:v>326.66868228404599</c:v>
                </c:pt>
                <c:pt idx="19373">
                  <c:v>326.63982621999901</c:v>
                </c:pt>
                <c:pt idx="19374">
                  <c:v>326.614782414378</c:v>
                </c:pt>
                <c:pt idx="19375">
                  <c:v>326.59358441392101</c:v>
                </c:pt>
                <c:pt idx="19376">
                  <c:v>326.575104465501</c:v>
                </c:pt>
                <c:pt idx="19377">
                  <c:v>326.571597321767</c:v>
                </c:pt>
                <c:pt idx="19378">
                  <c:v>326.56807904768999</c:v>
                </c:pt>
                <c:pt idx="19379">
                  <c:v>326.556593521666</c:v>
                </c:pt>
                <c:pt idx="19380">
                  <c:v>326.53496267044602</c:v>
                </c:pt>
                <c:pt idx="19381">
                  <c:v>326.52766255959699</c:v>
                </c:pt>
                <c:pt idx="19382">
                  <c:v>326.52677395018202</c:v>
                </c:pt>
                <c:pt idx="19383">
                  <c:v>326.51680273462802</c:v>
                </c:pt>
                <c:pt idx="19384">
                  <c:v>326.46353872205901</c:v>
                </c:pt>
                <c:pt idx="19385">
                  <c:v>326.46183269656802</c:v>
                </c:pt>
                <c:pt idx="19386">
                  <c:v>326.45287570883397</c:v>
                </c:pt>
                <c:pt idx="19387">
                  <c:v>326.43527885795402</c:v>
                </c:pt>
                <c:pt idx="19388">
                  <c:v>326.43243626547201</c:v>
                </c:pt>
                <c:pt idx="19389">
                  <c:v>326.42331277789799</c:v>
                </c:pt>
                <c:pt idx="19390">
                  <c:v>326.42052164115398</c:v>
                </c:pt>
                <c:pt idx="19391">
                  <c:v>326.42041037197799</c:v>
                </c:pt>
                <c:pt idx="19392">
                  <c:v>326.41021359262498</c:v>
                </c:pt>
                <c:pt idx="19393">
                  <c:v>326.37341908186499</c:v>
                </c:pt>
                <c:pt idx="19394">
                  <c:v>326.35011466082</c:v>
                </c:pt>
                <c:pt idx="19395">
                  <c:v>326.344135575135</c:v>
                </c:pt>
                <c:pt idx="19396">
                  <c:v>326.33302432364599</c:v>
                </c:pt>
                <c:pt idx="19397">
                  <c:v>326.30690858037599</c:v>
                </c:pt>
                <c:pt idx="19398">
                  <c:v>326.30543475160698</c:v>
                </c:pt>
                <c:pt idx="19399">
                  <c:v>326.27473838581699</c:v>
                </c:pt>
                <c:pt idx="19400">
                  <c:v>326.26617428002498</c:v>
                </c:pt>
                <c:pt idx="19401">
                  <c:v>326.258381910401</c:v>
                </c:pt>
                <c:pt idx="19402">
                  <c:v>326.24427130909498</c:v>
                </c:pt>
                <c:pt idx="19403">
                  <c:v>326.22353528394802</c:v>
                </c:pt>
                <c:pt idx="19404">
                  <c:v>326.21539503694601</c:v>
                </c:pt>
                <c:pt idx="19405">
                  <c:v>326.19401809857601</c:v>
                </c:pt>
                <c:pt idx="19406">
                  <c:v>326.185024899707</c:v>
                </c:pt>
                <c:pt idx="19407">
                  <c:v>326.154508007429</c:v>
                </c:pt>
                <c:pt idx="19408">
                  <c:v>326.14506321549101</c:v>
                </c:pt>
                <c:pt idx="19409">
                  <c:v>326.11308962461101</c:v>
                </c:pt>
                <c:pt idx="19410">
                  <c:v>326.09598191043602</c:v>
                </c:pt>
                <c:pt idx="19411">
                  <c:v>326.06291152476598</c:v>
                </c:pt>
                <c:pt idx="19412">
                  <c:v>326.05610870415899</c:v>
                </c:pt>
                <c:pt idx="19413">
                  <c:v>326.05139349045101</c:v>
                </c:pt>
                <c:pt idx="19414">
                  <c:v>326.02869693679099</c:v>
                </c:pt>
                <c:pt idx="19415">
                  <c:v>326.027218163969</c:v>
                </c:pt>
                <c:pt idx="19416">
                  <c:v>325.99168809085802</c:v>
                </c:pt>
                <c:pt idx="19417">
                  <c:v>325.98840073860902</c:v>
                </c:pt>
                <c:pt idx="19418">
                  <c:v>325.95072931581399</c:v>
                </c:pt>
                <c:pt idx="19419">
                  <c:v>325.93913815531698</c:v>
                </c:pt>
                <c:pt idx="19420">
                  <c:v>325.91164495240503</c:v>
                </c:pt>
                <c:pt idx="19421">
                  <c:v>325.90460991445099</c:v>
                </c:pt>
                <c:pt idx="19422">
                  <c:v>325.89179401797702</c:v>
                </c:pt>
                <c:pt idx="19423">
                  <c:v>325.89121353556499</c:v>
                </c:pt>
                <c:pt idx="19424">
                  <c:v>325.86856006173701</c:v>
                </c:pt>
                <c:pt idx="19425">
                  <c:v>325.86002185157901</c:v>
                </c:pt>
                <c:pt idx="19426">
                  <c:v>325.85455985143898</c:v>
                </c:pt>
                <c:pt idx="19427">
                  <c:v>325.84535721057398</c:v>
                </c:pt>
                <c:pt idx="19428">
                  <c:v>325.83950403560902</c:v>
                </c:pt>
                <c:pt idx="19429">
                  <c:v>325.78016517107199</c:v>
                </c:pt>
                <c:pt idx="19430">
                  <c:v>325.77335665599799</c:v>
                </c:pt>
                <c:pt idx="19431">
                  <c:v>325.76470815282897</c:v>
                </c:pt>
                <c:pt idx="19432">
                  <c:v>325.74994199283702</c:v>
                </c:pt>
                <c:pt idx="19433">
                  <c:v>325.71129652958001</c:v>
                </c:pt>
                <c:pt idx="19434">
                  <c:v>325.70460160791799</c:v>
                </c:pt>
                <c:pt idx="19435">
                  <c:v>325.66407158936897</c:v>
                </c:pt>
                <c:pt idx="19436">
                  <c:v>325.64181559879</c:v>
                </c:pt>
                <c:pt idx="19437">
                  <c:v>325.62708261118098</c:v>
                </c:pt>
                <c:pt idx="19438">
                  <c:v>325.59912966823498</c:v>
                </c:pt>
                <c:pt idx="19439">
                  <c:v>325.58071595613399</c:v>
                </c:pt>
                <c:pt idx="19440">
                  <c:v>325.579536601467</c:v>
                </c:pt>
                <c:pt idx="19441">
                  <c:v>325.55418959807503</c:v>
                </c:pt>
                <c:pt idx="19442">
                  <c:v>325.54688923496502</c:v>
                </c:pt>
                <c:pt idx="19443">
                  <c:v>325.54498002565902</c:v>
                </c:pt>
                <c:pt idx="19444">
                  <c:v>325.53495245636702</c:v>
                </c:pt>
                <c:pt idx="19445">
                  <c:v>325.52004361505601</c:v>
                </c:pt>
                <c:pt idx="19446">
                  <c:v>325.515102615621</c:v>
                </c:pt>
                <c:pt idx="19447">
                  <c:v>325.51207910421198</c:v>
                </c:pt>
                <c:pt idx="19448">
                  <c:v>325.49770711443199</c:v>
                </c:pt>
                <c:pt idx="19449">
                  <c:v>325.476805640365</c:v>
                </c:pt>
                <c:pt idx="19450">
                  <c:v>325.47064870010303</c:v>
                </c:pt>
                <c:pt idx="19451">
                  <c:v>325.47063332374398</c:v>
                </c:pt>
                <c:pt idx="19452">
                  <c:v>325.47062733925299</c:v>
                </c:pt>
                <c:pt idx="19453">
                  <c:v>325.46769516691103</c:v>
                </c:pt>
                <c:pt idx="19454">
                  <c:v>325.46279239333097</c:v>
                </c:pt>
                <c:pt idx="19455">
                  <c:v>325.45098222511501</c:v>
                </c:pt>
                <c:pt idx="19456">
                  <c:v>325.403751886024</c:v>
                </c:pt>
                <c:pt idx="19457">
                  <c:v>325.39188495582101</c:v>
                </c:pt>
                <c:pt idx="19458">
                  <c:v>325.390832360552</c:v>
                </c:pt>
                <c:pt idx="19459">
                  <c:v>325.382696088827</c:v>
                </c:pt>
                <c:pt idx="19460">
                  <c:v>325.36615942606699</c:v>
                </c:pt>
                <c:pt idx="19461">
                  <c:v>325.35947605837202</c:v>
                </c:pt>
                <c:pt idx="19462">
                  <c:v>325.35364756207298</c:v>
                </c:pt>
                <c:pt idx="19463">
                  <c:v>325.34839139832297</c:v>
                </c:pt>
                <c:pt idx="19464">
                  <c:v>325.33890296102498</c:v>
                </c:pt>
                <c:pt idx="19465">
                  <c:v>325.33852577445401</c:v>
                </c:pt>
                <c:pt idx="19466">
                  <c:v>325.32198440995199</c:v>
                </c:pt>
                <c:pt idx="19467">
                  <c:v>325.31743563157403</c:v>
                </c:pt>
                <c:pt idx="19468">
                  <c:v>325.30757571133302</c:v>
                </c:pt>
                <c:pt idx="19469">
                  <c:v>325.30436284324401</c:v>
                </c:pt>
                <c:pt idx="19470">
                  <c:v>325.29568032079698</c:v>
                </c:pt>
                <c:pt idx="19471">
                  <c:v>325.27399641599101</c:v>
                </c:pt>
                <c:pt idx="19472">
                  <c:v>325.26478727069099</c:v>
                </c:pt>
                <c:pt idx="19473">
                  <c:v>325.264473256825</c:v>
                </c:pt>
                <c:pt idx="19474">
                  <c:v>325.26329388239498</c:v>
                </c:pt>
                <c:pt idx="19475">
                  <c:v>325.26329388239498</c:v>
                </c:pt>
                <c:pt idx="19476">
                  <c:v>325.25526020006299</c:v>
                </c:pt>
                <c:pt idx="19477">
                  <c:v>325.248947353944</c:v>
                </c:pt>
                <c:pt idx="19478">
                  <c:v>325.24736441351098</c:v>
                </c:pt>
                <c:pt idx="19479">
                  <c:v>325.22562648596897</c:v>
                </c:pt>
                <c:pt idx="19480">
                  <c:v>325.22489803686898</c:v>
                </c:pt>
                <c:pt idx="19481">
                  <c:v>325.218685726476</c:v>
                </c:pt>
                <c:pt idx="19482">
                  <c:v>325.21374753566403</c:v>
                </c:pt>
                <c:pt idx="19483">
                  <c:v>325.200423688027</c:v>
                </c:pt>
                <c:pt idx="19484">
                  <c:v>325.20016776647901</c:v>
                </c:pt>
                <c:pt idx="19485">
                  <c:v>325.20007841446198</c:v>
                </c:pt>
                <c:pt idx="19486">
                  <c:v>325.167916464276</c:v>
                </c:pt>
                <c:pt idx="19487">
                  <c:v>325.167099462235</c:v>
                </c:pt>
                <c:pt idx="19488">
                  <c:v>325.16626560556801</c:v>
                </c:pt>
                <c:pt idx="19489">
                  <c:v>325.164561541811</c:v>
                </c:pt>
                <c:pt idx="19490">
                  <c:v>325.16317128943899</c:v>
                </c:pt>
                <c:pt idx="19491">
                  <c:v>325.16191507498002</c:v>
                </c:pt>
                <c:pt idx="19492">
                  <c:v>325.15870092096202</c:v>
                </c:pt>
                <c:pt idx="19493">
                  <c:v>325.14949393440901</c:v>
                </c:pt>
                <c:pt idx="19494">
                  <c:v>325.13624396352799</c:v>
                </c:pt>
                <c:pt idx="19495">
                  <c:v>325.122541006924</c:v>
                </c:pt>
                <c:pt idx="19496">
                  <c:v>325.11202179537298</c:v>
                </c:pt>
                <c:pt idx="19497">
                  <c:v>325.11030891636898</c:v>
                </c:pt>
                <c:pt idx="19498">
                  <c:v>325.05605073957599</c:v>
                </c:pt>
                <c:pt idx="19499">
                  <c:v>325.05353290927701</c:v>
                </c:pt>
                <c:pt idx="19500">
                  <c:v>325.05080251039402</c:v>
                </c:pt>
                <c:pt idx="19501">
                  <c:v>325.02903181875701</c:v>
                </c:pt>
                <c:pt idx="19502">
                  <c:v>325.02355447932803</c:v>
                </c:pt>
                <c:pt idx="19503">
                  <c:v>325.021436733239</c:v>
                </c:pt>
                <c:pt idx="19504">
                  <c:v>325.01953692629201</c:v>
                </c:pt>
                <c:pt idx="19505">
                  <c:v>325.00003678927999</c:v>
                </c:pt>
                <c:pt idx="19506">
                  <c:v>324.99353255619002</c:v>
                </c:pt>
                <c:pt idx="19507">
                  <c:v>324.97831936794603</c:v>
                </c:pt>
                <c:pt idx="19508">
                  <c:v>324.96996264603501</c:v>
                </c:pt>
                <c:pt idx="19509">
                  <c:v>324.95269484507702</c:v>
                </c:pt>
                <c:pt idx="19510">
                  <c:v>324.94202038529397</c:v>
                </c:pt>
                <c:pt idx="19511">
                  <c:v>324.94179592340703</c:v>
                </c:pt>
                <c:pt idx="19512">
                  <c:v>324.93147412051798</c:v>
                </c:pt>
                <c:pt idx="19513">
                  <c:v>324.92823043786399</c:v>
                </c:pt>
                <c:pt idx="19514">
                  <c:v>324.92478370480501</c:v>
                </c:pt>
                <c:pt idx="19515">
                  <c:v>324.92096693247299</c:v>
                </c:pt>
                <c:pt idx="19516">
                  <c:v>324.92070359660198</c:v>
                </c:pt>
                <c:pt idx="19517">
                  <c:v>324.91159914944302</c:v>
                </c:pt>
                <c:pt idx="19518">
                  <c:v>324.90721112193597</c:v>
                </c:pt>
                <c:pt idx="19519">
                  <c:v>324.89847571322298</c:v>
                </c:pt>
                <c:pt idx="19520">
                  <c:v>324.88475651014897</c:v>
                </c:pt>
                <c:pt idx="19521">
                  <c:v>324.880715242804</c:v>
                </c:pt>
                <c:pt idx="19522">
                  <c:v>324.874686102743</c:v>
                </c:pt>
                <c:pt idx="19523">
                  <c:v>324.87457162288399</c:v>
                </c:pt>
                <c:pt idx="19524">
                  <c:v>324.85198561986402</c:v>
                </c:pt>
                <c:pt idx="19525">
                  <c:v>324.84475282820603</c:v>
                </c:pt>
                <c:pt idx="19526">
                  <c:v>324.84336500912298</c:v>
                </c:pt>
                <c:pt idx="19527">
                  <c:v>324.82162997949098</c:v>
                </c:pt>
                <c:pt idx="19528">
                  <c:v>324.795945311921</c:v>
                </c:pt>
                <c:pt idx="19529">
                  <c:v>324.777135651528</c:v>
                </c:pt>
                <c:pt idx="19530">
                  <c:v>324.77688074171698</c:v>
                </c:pt>
                <c:pt idx="19531">
                  <c:v>324.77408142561001</c:v>
                </c:pt>
                <c:pt idx="19532">
                  <c:v>324.77315298845701</c:v>
                </c:pt>
                <c:pt idx="19533">
                  <c:v>324.77156368669898</c:v>
                </c:pt>
                <c:pt idx="19534">
                  <c:v>324.77074077803798</c:v>
                </c:pt>
                <c:pt idx="19535">
                  <c:v>324.76425566971699</c:v>
                </c:pt>
                <c:pt idx="19536">
                  <c:v>324.763579382834</c:v>
                </c:pt>
                <c:pt idx="19537">
                  <c:v>324.732746193038</c:v>
                </c:pt>
                <c:pt idx="19538">
                  <c:v>324.72970084866802</c:v>
                </c:pt>
                <c:pt idx="19539">
                  <c:v>324.657330908007</c:v>
                </c:pt>
                <c:pt idx="19540">
                  <c:v>324.65082649662099</c:v>
                </c:pt>
                <c:pt idx="19541">
                  <c:v>324.64798693449598</c:v>
                </c:pt>
                <c:pt idx="19542">
                  <c:v>324.62546113610102</c:v>
                </c:pt>
                <c:pt idx="19543">
                  <c:v>324.61881073767103</c:v>
                </c:pt>
                <c:pt idx="19544">
                  <c:v>324.61126226565699</c:v>
                </c:pt>
                <c:pt idx="19545">
                  <c:v>324.58956086514303</c:v>
                </c:pt>
                <c:pt idx="19546">
                  <c:v>324.58848476836403</c:v>
                </c:pt>
                <c:pt idx="19547">
                  <c:v>324.57916995328497</c:v>
                </c:pt>
                <c:pt idx="19548">
                  <c:v>324.56411556001501</c:v>
                </c:pt>
                <c:pt idx="19549">
                  <c:v>324.55666558285299</c:v>
                </c:pt>
                <c:pt idx="19550">
                  <c:v>324.55647061210601</c:v>
                </c:pt>
                <c:pt idx="19551">
                  <c:v>324.55509992785898</c:v>
                </c:pt>
                <c:pt idx="19552">
                  <c:v>324.517000757125</c:v>
                </c:pt>
                <c:pt idx="19553">
                  <c:v>324.51470146299499</c:v>
                </c:pt>
                <c:pt idx="19554">
                  <c:v>324.50072155128601</c:v>
                </c:pt>
                <c:pt idx="19555">
                  <c:v>324.47167836817198</c:v>
                </c:pt>
                <c:pt idx="19556">
                  <c:v>324.46442941885101</c:v>
                </c:pt>
                <c:pt idx="19557">
                  <c:v>324.44863205485501</c:v>
                </c:pt>
                <c:pt idx="19558">
                  <c:v>324.44435098743298</c:v>
                </c:pt>
                <c:pt idx="19559">
                  <c:v>324.43209248197098</c:v>
                </c:pt>
                <c:pt idx="19560">
                  <c:v>324.42178679637902</c:v>
                </c:pt>
                <c:pt idx="19561">
                  <c:v>324.42025647006301</c:v>
                </c:pt>
                <c:pt idx="19562">
                  <c:v>324.36735112976402</c:v>
                </c:pt>
                <c:pt idx="19563">
                  <c:v>324.36711355582202</c:v>
                </c:pt>
                <c:pt idx="19564">
                  <c:v>324.35849081738502</c:v>
                </c:pt>
                <c:pt idx="19565">
                  <c:v>324.34709281288798</c:v>
                </c:pt>
                <c:pt idx="19566">
                  <c:v>324.31396815924802</c:v>
                </c:pt>
                <c:pt idx="19567">
                  <c:v>324.30393069109198</c:v>
                </c:pt>
                <c:pt idx="19568">
                  <c:v>324.30078188289298</c:v>
                </c:pt>
                <c:pt idx="19569">
                  <c:v>324.29909827805102</c:v>
                </c:pt>
                <c:pt idx="19570">
                  <c:v>324.29205633187797</c:v>
                </c:pt>
                <c:pt idx="19571">
                  <c:v>324.28138702798401</c:v>
                </c:pt>
                <c:pt idx="19572">
                  <c:v>324.26985908342698</c:v>
                </c:pt>
                <c:pt idx="19573">
                  <c:v>324.25823166904797</c:v>
                </c:pt>
                <c:pt idx="19574">
                  <c:v>324.24931374833602</c:v>
                </c:pt>
                <c:pt idx="19575">
                  <c:v>324.24558601869802</c:v>
                </c:pt>
                <c:pt idx="19576">
                  <c:v>324.216459612569</c:v>
                </c:pt>
                <c:pt idx="19577">
                  <c:v>324.19056286492298</c:v>
                </c:pt>
                <c:pt idx="19578">
                  <c:v>324.18036385758597</c:v>
                </c:pt>
                <c:pt idx="19579">
                  <c:v>324.17441253951102</c:v>
                </c:pt>
                <c:pt idx="19580">
                  <c:v>324.16788917910498</c:v>
                </c:pt>
                <c:pt idx="19581">
                  <c:v>324.16050711216798</c:v>
                </c:pt>
                <c:pt idx="19582">
                  <c:v>324.15996303093601</c:v>
                </c:pt>
                <c:pt idx="19583">
                  <c:v>324.15985664711502</c:v>
                </c:pt>
                <c:pt idx="19584">
                  <c:v>324.15980093271901</c:v>
                </c:pt>
                <c:pt idx="19585">
                  <c:v>324.159521339962</c:v>
                </c:pt>
                <c:pt idx="19586">
                  <c:v>324.15708514962898</c:v>
                </c:pt>
                <c:pt idx="19587">
                  <c:v>324.152601004708</c:v>
                </c:pt>
                <c:pt idx="19588">
                  <c:v>324.14292395715597</c:v>
                </c:pt>
                <c:pt idx="19589">
                  <c:v>324.13514196589801</c:v>
                </c:pt>
                <c:pt idx="19590">
                  <c:v>324.08897027562602</c:v>
                </c:pt>
                <c:pt idx="19591">
                  <c:v>324.08302516534201</c:v>
                </c:pt>
                <c:pt idx="19592">
                  <c:v>324.08246042322099</c:v>
                </c:pt>
                <c:pt idx="19593">
                  <c:v>324.08244587346502</c:v>
                </c:pt>
                <c:pt idx="19594">
                  <c:v>324.07948852326399</c:v>
                </c:pt>
                <c:pt idx="19595">
                  <c:v>324.062400524591</c:v>
                </c:pt>
                <c:pt idx="19596">
                  <c:v>324.05973891050598</c:v>
                </c:pt>
                <c:pt idx="19597">
                  <c:v>324.05820239503498</c:v>
                </c:pt>
                <c:pt idx="19598">
                  <c:v>324.03289284413898</c:v>
                </c:pt>
                <c:pt idx="19599">
                  <c:v>324.02211882319</c:v>
                </c:pt>
                <c:pt idx="19600">
                  <c:v>323.99148470018798</c:v>
                </c:pt>
                <c:pt idx="19601">
                  <c:v>323.98614458198</c:v>
                </c:pt>
                <c:pt idx="19602">
                  <c:v>323.95698506663098</c:v>
                </c:pt>
                <c:pt idx="19603">
                  <c:v>323.95499238869098</c:v>
                </c:pt>
                <c:pt idx="19604">
                  <c:v>323.95437841235599</c:v>
                </c:pt>
                <c:pt idx="19605">
                  <c:v>323.95338755467901</c:v>
                </c:pt>
                <c:pt idx="19606">
                  <c:v>323.95286653895101</c:v>
                </c:pt>
                <c:pt idx="19607">
                  <c:v>323.95226578751698</c:v>
                </c:pt>
                <c:pt idx="19608">
                  <c:v>323.95212421239103</c:v>
                </c:pt>
                <c:pt idx="19609">
                  <c:v>323.95212407083801</c:v>
                </c:pt>
                <c:pt idx="19610">
                  <c:v>323.95203706982801</c:v>
                </c:pt>
                <c:pt idx="19611">
                  <c:v>323.94695407156399</c:v>
                </c:pt>
                <c:pt idx="19612">
                  <c:v>323.93899906952402</c:v>
                </c:pt>
                <c:pt idx="19613">
                  <c:v>323.90998715356</c:v>
                </c:pt>
                <c:pt idx="19614">
                  <c:v>323.908165723335</c:v>
                </c:pt>
                <c:pt idx="19615">
                  <c:v>323.88113726840601</c:v>
                </c:pt>
                <c:pt idx="19616">
                  <c:v>323.86188396677801</c:v>
                </c:pt>
                <c:pt idx="19617">
                  <c:v>323.855007391409</c:v>
                </c:pt>
                <c:pt idx="19618">
                  <c:v>323.83052439868902</c:v>
                </c:pt>
                <c:pt idx="19619">
                  <c:v>323.81993661663398</c:v>
                </c:pt>
                <c:pt idx="19620">
                  <c:v>323.81664759703102</c:v>
                </c:pt>
                <c:pt idx="19621">
                  <c:v>323.79766366716802</c:v>
                </c:pt>
                <c:pt idx="19622">
                  <c:v>323.79683554304</c:v>
                </c:pt>
                <c:pt idx="19623">
                  <c:v>323.78726864983003</c:v>
                </c:pt>
                <c:pt idx="19624">
                  <c:v>323.77362289268598</c:v>
                </c:pt>
                <c:pt idx="19625">
                  <c:v>323.77006374336401</c:v>
                </c:pt>
                <c:pt idx="19626">
                  <c:v>323.75765716241801</c:v>
                </c:pt>
                <c:pt idx="19627">
                  <c:v>323.75719170508899</c:v>
                </c:pt>
                <c:pt idx="19628">
                  <c:v>323.754884574122</c:v>
                </c:pt>
                <c:pt idx="19629">
                  <c:v>323.74455615813002</c:v>
                </c:pt>
                <c:pt idx="19630">
                  <c:v>323.740092570294</c:v>
                </c:pt>
                <c:pt idx="19631">
                  <c:v>323.73739928075003</c:v>
                </c:pt>
                <c:pt idx="19632">
                  <c:v>323.736935246592</c:v>
                </c:pt>
                <c:pt idx="19633">
                  <c:v>323.72774553067001</c:v>
                </c:pt>
                <c:pt idx="19634">
                  <c:v>323.72407444640902</c:v>
                </c:pt>
                <c:pt idx="19635">
                  <c:v>323.71726181319298</c:v>
                </c:pt>
                <c:pt idx="19636">
                  <c:v>323.71308090901903</c:v>
                </c:pt>
                <c:pt idx="19637">
                  <c:v>323.69983523484399</c:v>
                </c:pt>
                <c:pt idx="19638">
                  <c:v>323.69943163429701</c:v>
                </c:pt>
                <c:pt idx="19639">
                  <c:v>323.69797009481402</c:v>
                </c:pt>
                <c:pt idx="19640">
                  <c:v>323.69252916325399</c:v>
                </c:pt>
                <c:pt idx="19641">
                  <c:v>323.69221974574799</c:v>
                </c:pt>
                <c:pt idx="19642">
                  <c:v>323.69180946063199</c:v>
                </c:pt>
                <c:pt idx="19643">
                  <c:v>323.681350094653</c:v>
                </c:pt>
                <c:pt idx="19644">
                  <c:v>323.66779843639603</c:v>
                </c:pt>
                <c:pt idx="19645">
                  <c:v>323.661595865067</c:v>
                </c:pt>
                <c:pt idx="19646">
                  <c:v>323.65244893498499</c:v>
                </c:pt>
                <c:pt idx="19647">
                  <c:v>323.61454269789698</c:v>
                </c:pt>
                <c:pt idx="19648">
                  <c:v>323.611355017265</c:v>
                </c:pt>
                <c:pt idx="19649">
                  <c:v>323.59214870302401</c:v>
                </c:pt>
                <c:pt idx="19650">
                  <c:v>323.58864821523099</c:v>
                </c:pt>
                <c:pt idx="19651">
                  <c:v>323.55961985161201</c:v>
                </c:pt>
                <c:pt idx="19652">
                  <c:v>323.55327569116599</c:v>
                </c:pt>
                <c:pt idx="19653">
                  <c:v>323.54834276190502</c:v>
                </c:pt>
                <c:pt idx="19654">
                  <c:v>323.52273838895599</c:v>
                </c:pt>
                <c:pt idx="19655">
                  <c:v>323.50784609284199</c:v>
                </c:pt>
                <c:pt idx="19656">
                  <c:v>323.50737852411902</c:v>
                </c:pt>
                <c:pt idx="19657">
                  <c:v>323.50612002274403</c:v>
                </c:pt>
                <c:pt idx="19658">
                  <c:v>323.50416002160301</c:v>
                </c:pt>
                <c:pt idx="19659">
                  <c:v>323.50290265740102</c:v>
                </c:pt>
                <c:pt idx="19660">
                  <c:v>323.49940517928798</c:v>
                </c:pt>
                <c:pt idx="19661">
                  <c:v>323.49843180632399</c:v>
                </c:pt>
                <c:pt idx="19662">
                  <c:v>323.48732314653</c:v>
                </c:pt>
                <c:pt idx="19663">
                  <c:v>323.48571838200297</c:v>
                </c:pt>
                <c:pt idx="19664">
                  <c:v>323.48454477879</c:v>
                </c:pt>
                <c:pt idx="19665">
                  <c:v>323.48338265060698</c:v>
                </c:pt>
                <c:pt idx="19666">
                  <c:v>323.47825744900803</c:v>
                </c:pt>
                <c:pt idx="19667">
                  <c:v>323.46526644991502</c:v>
                </c:pt>
                <c:pt idx="19668">
                  <c:v>323.464362523055</c:v>
                </c:pt>
                <c:pt idx="19669">
                  <c:v>323.43514132329699</c:v>
                </c:pt>
                <c:pt idx="19670">
                  <c:v>323.42345884325698</c:v>
                </c:pt>
                <c:pt idx="19671">
                  <c:v>323.40631639131698</c:v>
                </c:pt>
                <c:pt idx="19672">
                  <c:v>323.387912683526</c:v>
                </c:pt>
                <c:pt idx="19673">
                  <c:v>323.34294079449199</c:v>
                </c:pt>
                <c:pt idx="19674">
                  <c:v>323.33009523819499</c:v>
                </c:pt>
                <c:pt idx="19675">
                  <c:v>323.32398261182902</c:v>
                </c:pt>
                <c:pt idx="19676">
                  <c:v>323.287896596537</c:v>
                </c:pt>
                <c:pt idx="19677">
                  <c:v>323.28032256423</c:v>
                </c:pt>
                <c:pt idx="19678">
                  <c:v>323.27660837334099</c:v>
                </c:pt>
                <c:pt idx="19679">
                  <c:v>323.26401409381299</c:v>
                </c:pt>
                <c:pt idx="19680">
                  <c:v>323.25452692951302</c:v>
                </c:pt>
                <c:pt idx="19681">
                  <c:v>323.23176466995699</c:v>
                </c:pt>
                <c:pt idx="19682">
                  <c:v>323.21667540303201</c:v>
                </c:pt>
                <c:pt idx="19683">
                  <c:v>323.19167447790801</c:v>
                </c:pt>
                <c:pt idx="19684">
                  <c:v>323.19047351732002</c:v>
                </c:pt>
                <c:pt idx="19685">
                  <c:v>323.18759087529401</c:v>
                </c:pt>
                <c:pt idx="19686">
                  <c:v>323.17400304372899</c:v>
                </c:pt>
                <c:pt idx="19687">
                  <c:v>323.16425267887502</c:v>
                </c:pt>
                <c:pt idx="19688">
                  <c:v>323.15596629555898</c:v>
                </c:pt>
                <c:pt idx="19689">
                  <c:v>323.14716923907099</c:v>
                </c:pt>
                <c:pt idx="19690">
                  <c:v>323.14185055231002</c:v>
                </c:pt>
                <c:pt idx="19691">
                  <c:v>323.13871793787899</c:v>
                </c:pt>
                <c:pt idx="19692">
                  <c:v>323.12567499283301</c:v>
                </c:pt>
                <c:pt idx="19693">
                  <c:v>323.12566687607301</c:v>
                </c:pt>
                <c:pt idx="19694">
                  <c:v>323.11223083468599</c:v>
                </c:pt>
                <c:pt idx="19695">
                  <c:v>323.09712834674798</c:v>
                </c:pt>
                <c:pt idx="19696">
                  <c:v>323.09615344127099</c:v>
                </c:pt>
                <c:pt idx="19697">
                  <c:v>323.08569904437798</c:v>
                </c:pt>
                <c:pt idx="19698">
                  <c:v>323.08313818329401</c:v>
                </c:pt>
                <c:pt idx="19699">
                  <c:v>323.06504486587897</c:v>
                </c:pt>
                <c:pt idx="19700">
                  <c:v>323.06035394748301</c:v>
                </c:pt>
                <c:pt idx="19701">
                  <c:v>323.04541245508301</c:v>
                </c:pt>
                <c:pt idx="19702">
                  <c:v>323.03856559329802</c:v>
                </c:pt>
                <c:pt idx="19703">
                  <c:v>323.033885831465</c:v>
                </c:pt>
                <c:pt idx="19704">
                  <c:v>323.03197584467802</c:v>
                </c:pt>
                <c:pt idx="19705">
                  <c:v>322.97864279027698</c:v>
                </c:pt>
                <c:pt idx="19706">
                  <c:v>322.96773429247202</c:v>
                </c:pt>
                <c:pt idx="19707">
                  <c:v>322.96728917266603</c:v>
                </c:pt>
                <c:pt idx="19708">
                  <c:v>322.93317185848002</c:v>
                </c:pt>
                <c:pt idx="19709">
                  <c:v>322.88849680512698</c:v>
                </c:pt>
                <c:pt idx="19710">
                  <c:v>322.79379913830599</c:v>
                </c:pt>
                <c:pt idx="19711">
                  <c:v>322.74464981355999</c:v>
                </c:pt>
                <c:pt idx="19712">
                  <c:v>322.73260021355702</c:v>
                </c:pt>
                <c:pt idx="19713">
                  <c:v>322.720795606933</c:v>
                </c:pt>
                <c:pt idx="19714">
                  <c:v>322.71079798462603</c:v>
                </c:pt>
                <c:pt idx="19715">
                  <c:v>322.70705869959301</c:v>
                </c:pt>
                <c:pt idx="19716">
                  <c:v>322.706706546791</c:v>
                </c:pt>
                <c:pt idx="19717">
                  <c:v>322.70443953251902</c:v>
                </c:pt>
                <c:pt idx="19718">
                  <c:v>322.69896110967602</c:v>
                </c:pt>
                <c:pt idx="19719">
                  <c:v>322.688846826011</c:v>
                </c:pt>
                <c:pt idx="19720">
                  <c:v>322.67172088407199</c:v>
                </c:pt>
                <c:pt idx="19721">
                  <c:v>322.67168467698201</c:v>
                </c:pt>
                <c:pt idx="19722">
                  <c:v>322.646736325549</c:v>
                </c:pt>
                <c:pt idx="19723">
                  <c:v>322.62344664960602</c:v>
                </c:pt>
                <c:pt idx="19724">
                  <c:v>322.61887400660299</c:v>
                </c:pt>
                <c:pt idx="19725">
                  <c:v>322.61653126309898</c:v>
                </c:pt>
                <c:pt idx="19726">
                  <c:v>322.61020760745498</c:v>
                </c:pt>
                <c:pt idx="19727">
                  <c:v>322.59008085742198</c:v>
                </c:pt>
                <c:pt idx="19728">
                  <c:v>322.57836896378802</c:v>
                </c:pt>
                <c:pt idx="19729">
                  <c:v>322.57092777310203</c:v>
                </c:pt>
                <c:pt idx="19730">
                  <c:v>322.56962434446598</c:v>
                </c:pt>
                <c:pt idx="19731">
                  <c:v>322.54169835380202</c:v>
                </c:pt>
                <c:pt idx="19732">
                  <c:v>322.52403343399499</c:v>
                </c:pt>
                <c:pt idx="19733">
                  <c:v>322.52275813861303</c:v>
                </c:pt>
                <c:pt idx="19734">
                  <c:v>322.51584953821998</c:v>
                </c:pt>
                <c:pt idx="19735">
                  <c:v>322.51240614970402</c:v>
                </c:pt>
                <c:pt idx="19736">
                  <c:v>322.51040319127702</c:v>
                </c:pt>
                <c:pt idx="19737">
                  <c:v>322.50188000528198</c:v>
                </c:pt>
                <c:pt idx="19738">
                  <c:v>322.49315750356999</c:v>
                </c:pt>
                <c:pt idx="19739">
                  <c:v>322.47770511073298</c:v>
                </c:pt>
                <c:pt idx="19740">
                  <c:v>322.43077730512601</c:v>
                </c:pt>
                <c:pt idx="19741">
                  <c:v>322.42171843326997</c:v>
                </c:pt>
                <c:pt idx="19742">
                  <c:v>322.37685894818497</c:v>
                </c:pt>
                <c:pt idx="19743">
                  <c:v>322.37327284807299</c:v>
                </c:pt>
                <c:pt idx="19744">
                  <c:v>322.36030136731</c:v>
                </c:pt>
                <c:pt idx="19745">
                  <c:v>322.31900364965202</c:v>
                </c:pt>
                <c:pt idx="19746">
                  <c:v>322.30744332215602</c:v>
                </c:pt>
                <c:pt idx="19747">
                  <c:v>322.30243792277099</c:v>
                </c:pt>
                <c:pt idx="19748">
                  <c:v>322.275186626135</c:v>
                </c:pt>
                <c:pt idx="19749">
                  <c:v>322.26573675288603</c:v>
                </c:pt>
                <c:pt idx="19750">
                  <c:v>322.25686358300601</c:v>
                </c:pt>
                <c:pt idx="19751">
                  <c:v>322.21951464436802</c:v>
                </c:pt>
                <c:pt idx="19752">
                  <c:v>322.172175538229</c:v>
                </c:pt>
                <c:pt idx="19753">
                  <c:v>322.16938523962398</c:v>
                </c:pt>
                <c:pt idx="19754">
                  <c:v>322.14979869483602</c:v>
                </c:pt>
                <c:pt idx="19755">
                  <c:v>322.13750758518398</c:v>
                </c:pt>
                <c:pt idx="19756">
                  <c:v>322.077572211046</c:v>
                </c:pt>
                <c:pt idx="19757">
                  <c:v>322.065417417736</c:v>
                </c:pt>
                <c:pt idx="19758">
                  <c:v>322.03274723464</c:v>
                </c:pt>
                <c:pt idx="19759">
                  <c:v>322.02153044196098</c:v>
                </c:pt>
                <c:pt idx="19760">
                  <c:v>321.91523894491399</c:v>
                </c:pt>
                <c:pt idx="19761">
                  <c:v>321.83517929184001</c:v>
                </c:pt>
                <c:pt idx="19762">
                  <c:v>321.82884115197902</c:v>
                </c:pt>
                <c:pt idx="19763">
                  <c:v>321.81585865222598</c:v>
                </c:pt>
                <c:pt idx="19764">
                  <c:v>321.78773507165897</c:v>
                </c:pt>
                <c:pt idx="19765">
                  <c:v>321.76349125803102</c:v>
                </c:pt>
                <c:pt idx="19766">
                  <c:v>321.73977369088402</c:v>
                </c:pt>
                <c:pt idx="19767">
                  <c:v>321.69275995667402</c:v>
                </c:pt>
                <c:pt idx="19768">
                  <c:v>321.69022970427699</c:v>
                </c:pt>
                <c:pt idx="19769">
                  <c:v>321.67466869982798</c:v>
                </c:pt>
                <c:pt idx="19770">
                  <c:v>321.67420261534897</c:v>
                </c:pt>
                <c:pt idx="19771">
                  <c:v>321.63582128321201</c:v>
                </c:pt>
                <c:pt idx="19772">
                  <c:v>321.62098326998</c:v>
                </c:pt>
                <c:pt idx="19773">
                  <c:v>321.59623244390701</c:v>
                </c:pt>
                <c:pt idx="19774">
                  <c:v>321.53896804511999</c:v>
                </c:pt>
                <c:pt idx="19775">
                  <c:v>321.467155026775</c:v>
                </c:pt>
                <c:pt idx="19776">
                  <c:v>321.46449343680899</c:v>
                </c:pt>
                <c:pt idx="19777">
                  <c:v>321.454981162948</c:v>
                </c:pt>
                <c:pt idx="19778">
                  <c:v>321.44729574271503</c:v>
                </c:pt>
                <c:pt idx="19779">
                  <c:v>321.441505142746</c:v>
                </c:pt>
                <c:pt idx="19780">
                  <c:v>321.431107957476</c:v>
                </c:pt>
                <c:pt idx="19781">
                  <c:v>321.42817226510903</c:v>
                </c:pt>
                <c:pt idx="19782">
                  <c:v>321.41677204695998</c:v>
                </c:pt>
                <c:pt idx="19783">
                  <c:v>321.40872763527699</c:v>
                </c:pt>
                <c:pt idx="19784">
                  <c:v>321.408175332204</c:v>
                </c:pt>
                <c:pt idx="19785">
                  <c:v>321.39885730918002</c:v>
                </c:pt>
                <c:pt idx="19786">
                  <c:v>321.38604819078802</c:v>
                </c:pt>
                <c:pt idx="19787">
                  <c:v>321.37554785963403</c:v>
                </c:pt>
                <c:pt idx="19788">
                  <c:v>321.35758525436302</c:v>
                </c:pt>
                <c:pt idx="19789">
                  <c:v>321.35378925991199</c:v>
                </c:pt>
                <c:pt idx="19790">
                  <c:v>321.35180118007298</c:v>
                </c:pt>
                <c:pt idx="19791">
                  <c:v>321.34787018448799</c:v>
                </c:pt>
                <c:pt idx="19792">
                  <c:v>321.34284057511201</c:v>
                </c:pt>
                <c:pt idx="19793">
                  <c:v>321.33310723837201</c:v>
                </c:pt>
                <c:pt idx="19794">
                  <c:v>321.32942163867301</c:v>
                </c:pt>
                <c:pt idx="19795">
                  <c:v>321.29825998884297</c:v>
                </c:pt>
                <c:pt idx="19796">
                  <c:v>321.28690370089703</c:v>
                </c:pt>
                <c:pt idx="19797">
                  <c:v>321.28668044309802</c:v>
                </c:pt>
                <c:pt idx="19798">
                  <c:v>321.280134800768</c:v>
                </c:pt>
                <c:pt idx="19799">
                  <c:v>321.27597995348202</c:v>
                </c:pt>
                <c:pt idx="19800">
                  <c:v>321.27593961746402</c:v>
                </c:pt>
                <c:pt idx="19801">
                  <c:v>321.26242457924099</c:v>
                </c:pt>
                <c:pt idx="19802">
                  <c:v>321.24556401813498</c:v>
                </c:pt>
                <c:pt idx="19803">
                  <c:v>321.243936932998</c:v>
                </c:pt>
                <c:pt idx="19804">
                  <c:v>321.23097316389197</c:v>
                </c:pt>
                <c:pt idx="19805">
                  <c:v>321.22125385412897</c:v>
                </c:pt>
                <c:pt idx="19806">
                  <c:v>321.20970192828298</c:v>
                </c:pt>
                <c:pt idx="19807">
                  <c:v>321.20927534130698</c:v>
                </c:pt>
                <c:pt idx="19808">
                  <c:v>321.20869257332799</c:v>
                </c:pt>
                <c:pt idx="19809">
                  <c:v>321.19562159764598</c:v>
                </c:pt>
                <c:pt idx="19810">
                  <c:v>321.19263281944399</c:v>
                </c:pt>
                <c:pt idx="19811">
                  <c:v>321.18520574259799</c:v>
                </c:pt>
                <c:pt idx="19812">
                  <c:v>321.16052199994999</c:v>
                </c:pt>
                <c:pt idx="19813">
                  <c:v>321.14306984666098</c:v>
                </c:pt>
                <c:pt idx="19814">
                  <c:v>321.13485059013402</c:v>
                </c:pt>
                <c:pt idx="19815">
                  <c:v>321.10036791556001</c:v>
                </c:pt>
                <c:pt idx="19816">
                  <c:v>321.07932438586101</c:v>
                </c:pt>
                <c:pt idx="19817">
                  <c:v>321.07864477805703</c:v>
                </c:pt>
                <c:pt idx="19818">
                  <c:v>321.071790653395</c:v>
                </c:pt>
                <c:pt idx="19819">
                  <c:v>321.038850426468</c:v>
                </c:pt>
                <c:pt idx="19820">
                  <c:v>321.03041263986302</c:v>
                </c:pt>
                <c:pt idx="19821">
                  <c:v>321.018788465667</c:v>
                </c:pt>
                <c:pt idx="19822">
                  <c:v>320.98920056532597</c:v>
                </c:pt>
                <c:pt idx="19823">
                  <c:v>320.983969477031</c:v>
                </c:pt>
                <c:pt idx="19824">
                  <c:v>320.97891310420198</c:v>
                </c:pt>
                <c:pt idx="19825">
                  <c:v>320.93602809004102</c:v>
                </c:pt>
                <c:pt idx="19826">
                  <c:v>320.93104829019597</c:v>
                </c:pt>
                <c:pt idx="19827">
                  <c:v>320.91001727906303</c:v>
                </c:pt>
                <c:pt idx="19828">
                  <c:v>320.90127057908097</c:v>
                </c:pt>
                <c:pt idx="19829">
                  <c:v>320.892164221136</c:v>
                </c:pt>
                <c:pt idx="19830">
                  <c:v>320.88593382942798</c:v>
                </c:pt>
                <c:pt idx="19831">
                  <c:v>320.88541405982699</c:v>
                </c:pt>
                <c:pt idx="19832">
                  <c:v>320.87977718141502</c:v>
                </c:pt>
                <c:pt idx="19833">
                  <c:v>320.86433305366398</c:v>
                </c:pt>
                <c:pt idx="19834">
                  <c:v>320.84236409717403</c:v>
                </c:pt>
                <c:pt idx="19835">
                  <c:v>320.84125905881803</c:v>
                </c:pt>
                <c:pt idx="19836">
                  <c:v>320.83404881082402</c:v>
                </c:pt>
                <c:pt idx="19837">
                  <c:v>320.82963861649699</c:v>
                </c:pt>
                <c:pt idx="19838">
                  <c:v>320.81812130714701</c:v>
                </c:pt>
                <c:pt idx="19839">
                  <c:v>320.81416090520401</c:v>
                </c:pt>
                <c:pt idx="19840">
                  <c:v>320.81409961678401</c:v>
                </c:pt>
                <c:pt idx="19841">
                  <c:v>320.808730241158</c:v>
                </c:pt>
                <c:pt idx="19842">
                  <c:v>320.78627918752898</c:v>
                </c:pt>
                <c:pt idx="19843">
                  <c:v>320.78098272166199</c:v>
                </c:pt>
                <c:pt idx="19844">
                  <c:v>320.77691014219698</c:v>
                </c:pt>
                <c:pt idx="19845">
                  <c:v>320.77552498711799</c:v>
                </c:pt>
                <c:pt idx="19846">
                  <c:v>320.76960698614403</c:v>
                </c:pt>
                <c:pt idx="19847">
                  <c:v>320.767152200966</c:v>
                </c:pt>
                <c:pt idx="19848">
                  <c:v>320.76118881678099</c:v>
                </c:pt>
                <c:pt idx="19849">
                  <c:v>320.75790429269102</c:v>
                </c:pt>
                <c:pt idx="19850">
                  <c:v>320.75677202487299</c:v>
                </c:pt>
                <c:pt idx="19851">
                  <c:v>320.75391967982</c:v>
                </c:pt>
                <c:pt idx="19852">
                  <c:v>320.73830541657901</c:v>
                </c:pt>
                <c:pt idx="19853">
                  <c:v>320.73462114013603</c:v>
                </c:pt>
                <c:pt idx="19854">
                  <c:v>320.72485323268199</c:v>
                </c:pt>
                <c:pt idx="19855">
                  <c:v>320.72247070573002</c:v>
                </c:pt>
                <c:pt idx="19856">
                  <c:v>320.69003482985602</c:v>
                </c:pt>
                <c:pt idx="19857">
                  <c:v>320.68361336905798</c:v>
                </c:pt>
                <c:pt idx="19858">
                  <c:v>320.64196932520201</c:v>
                </c:pt>
                <c:pt idx="19859">
                  <c:v>320.63088032967198</c:v>
                </c:pt>
                <c:pt idx="19860">
                  <c:v>320.61432098904697</c:v>
                </c:pt>
                <c:pt idx="19861">
                  <c:v>320.61413464312602</c:v>
                </c:pt>
                <c:pt idx="19862">
                  <c:v>320.61314105244799</c:v>
                </c:pt>
                <c:pt idx="19863">
                  <c:v>320.610830714484</c:v>
                </c:pt>
                <c:pt idx="19864">
                  <c:v>320.60657935682798</c:v>
                </c:pt>
                <c:pt idx="19865">
                  <c:v>320.605416709336</c:v>
                </c:pt>
                <c:pt idx="19866">
                  <c:v>320.60355598382603</c:v>
                </c:pt>
                <c:pt idx="19867">
                  <c:v>320.60047402210699</c:v>
                </c:pt>
                <c:pt idx="19868">
                  <c:v>320.59591484979302</c:v>
                </c:pt>
                <c:pt idx="19869">
                  <c:v>320.59105880777798</c:v>
                </c:pt>
                <c:pt idx="19870">
                  <c:v>320.58518761294499</c:v>
                </c:pt>
                <c:pt idx="19871">
                  <c:v>320.57180204062001</c:v>
                </c:pt>
                <c:pt idx="19872">
                  <c:v>320.54316180317198</c:v>
                </c:pt>
                <c:pt idx="19873">
                  <c:v>320.53687495239899</c:v>
                </c:pt>
                <c:pt idx="19874">
                  <c:v>320.52568039463199</c:v>
                </c:pt>
                <c:pt idx="19875">
                  <c:v>320.51474816467999</c:v>
                </c:pt>
                <c:pt idx="19876">
                  <c:v>320.50274361990301</c:v>
                </c:pt>
                <c:pt idx="19877">
                  <c:v>320.50029393595503</c:v>
                </c:pt>
                <c:pt idx="19878">
                  <c:v>320.490050150039</c:v>
                </c:pt>
                <c:pt idx="19879">
                  <c:v>320.489083014654</c:v>
                </c:pt>
                <c:pt idx="19880">
                  <c:v>320.48293443923899</c:v>
                </c:pt>
                <c:pt idx="19881">
                  <c:v>320.47741956082098</c:v>
                </c:pt>
                <c:pt idx="19882">
                  <c:v>320.46396494836398</c:v>
                </c:pt>
                <c:pt idx="19883">
                  <c:v>320.45682428874301</c:v>
                </c:pt>
                <c:pt idx="19884">
                  <c:v>320.44944309584901</c:v>
                </c:pt>
                <c:pt idx="19885">
                  <c:v>320.44673013415201</c:v>
                </c:pt>
                <c:pt idx="19886">
                  <c:v>320.431630021133</c:v>
                </c:pt>
                <c:pt idx="19887">
                  <c:v>320.42586866293101</c:v>
                </c:pt>
                <c:pt idx="19888">
                  <c:v>320.424473775889</c:v>
                </c:pt>
                <c:pt idx="19889">
                  <c:v>320.40456303214199</c:v>
                </c:pt>
                <c:pt idx="19890">
                  <c:v>320.39726113819103</c:v>
                </c:pt>
                <c:pt idx="19891">
                  <c:v>320.38591587375498</c:v>
                </c:pt>
                <c:pt idx="19892">
                  <c:v>320.38228886223402</c:v>
                </c:pt>
                <c:pt idx="19893">
                  <c:v>320.363725530088</c:v>
                </c:pt>
                <c:pt idx="19894">
                  <c:v>320.35719511887697</c:v>
                </c:pt>
                <c:pt idx="19895">
                  <c:v>320.34426995427202</c:v>
                </c:pt>
                <c:pt idx="19896">
                  <c:v>320.33693191973299</c:v>
                </c:pt>
                <c:pt idx="19897">
                  <c:v>320.33372780346002</c:v>
                </c:pt>
                <c:pt idx="19898">
                  <c:v>320.31211110425198</c:v>
                </c:pt>
                <c:pt idx="19899">
                  <c:v>320.30882750987399</c:v>
                </c:pt>
                <c:pt idx="19900">
                  <c:v>320.304390600695</c:v>
                </c:pt>
                <c:pt idx="19901">
                  <c:v>320.30109219073103</c:v>
                </c:pt>
                <c:pt idx="19902">
                  <c:v>320.29990814080702</c:v>
                </c:pt>
                <c:pt idx="19903">
                  <c:v>320.29961710354098</c:v>
                </c:pt>
                <c:pt idx="19904">
                  <c:v>320.29566339890198</c:v>
                </c:pt>
                <c:pt idx="19905">
                  <c:v>320.29496803574602</c:v>
                </c:pt>
                <c:pt idx="19906">
                  <c:v>320.29234763454599</c:v>
                </c:pt>
                <c:pt idx="19907">
                  <c:v>320.27120793017502</c:v>
                </c:pt>
                <c:pt idx="19908">
                  <c:v>320.268495690024</c:v>
                </c:pt>
                <c:pt idx="19909">
                  <c:v>320.26758110460099</c:v>
                </c:pt>
                <c:pt idx="19910">
                  <c:v>320.25565686087799</c:v>
                </c:pt>
                <c:pt idx="19911">
                  <c:v>320.25564098596197</c:v>
                </c:pt>
                <c:pt idx="19912">
                  <c:v>320.25387623774202</c:v>
                </c:pt>
                <c:pt idx="19913">
                  <c:v>320.23425887158902</c:v>
                </c:pt>
                <c:pt idx="19914">
                  <c:v>320.22819871561597</c:v>
                </c:pt>
                <c:pt idx="19915">
                  <c:v>320.22431530960699</c:v>
                </c:pt>
                <c:pt idx="19916">
                  <c:v>320.22280723966702</c:v>
                </c:pt>
                <c:pt idx="19917">
                  <c:v>320.21548917912298</c:v>
                </c:pt>
                <c:pt idx="19918">
                  <c:v>320.21432026451203</c:v>
                </c:pt>
                <c:pt idx="19919">
                  <c:v>320.21393833842399</c:v>
                </c:pt>
                <c:pt idx="19920">
                  <c:v>320.213547662145</c:v>
                </c:pt>
                <c:pt idx="19921">
                  <c:v>320.21261905573601</c:v>
                </c:pt>
                <c:pt idx="19922">
                  <c:v>320.21111434641</c:v>
                </c:pt>
                <c:pt idx="19923">
                  <c:v>320.20774806000998</c:v>
                </c:pt>
                <c:pt idx="19924">
                  <c:v>320.204196392455</c:v>
                </c:pt>
                <c:pt idx="19925">
                  <c:v>320.203325577756</c:v>
                </c:pt>
                <c:pt idx="19926">
                  <c:v>320.20025155583301</c:v>
                </c:pt>
                <c:pt idx="19927">
                  <c:v>320.19181243843798</c:v>
                </c:pt>
                <c:pt idx="19928">
                  <c:v>320.19014279394003</c:v>
                </c:pt>
                <c:pt idx="19929">
                  <c:v>320.17461651461798</c:v>
                </c:pt>
                <c:pt idx="19930">
                  <c:v>320.17137009285699</c:v>
                </c:pt>
                <c:pt idx="19931">
                  <c:v>320.17055199932798</c:v>
                </c:pt>
                <c:pt idx="19932">
                  <c:v>320.16204373304299</c:v>
                </c:pt>
                <c:pt idx="19933">
                  <c:v>320.15842849294103</c:v>
                </c:pt>
                <c:pt idx="19934">
                  <c:v>320.15470000840298</c:v>
                </c:pt>
                <c:pt idx="19935">
                  <c:v>320.15015312448901</c:v>
                </c:pt>
                <c:pt idx="19936">
                  <c:v>320.14466652465097</c:v>
                </c:pt>
                <c:pt idx="19937">
                  <c:v>320.14288365566301</c:v>
                </c:pt>
                <c:pt idx="19938">
                  <c:v>320.14081412805098</c:v>
                </c:pt>
                <c:pt idx="19939">
                  <c:v>320.14000076891801</c:v>
                </c:pt>
                <c:pt idx="19940">
                  <c:v>320.13898301040598</c:v>
                </c:pt>
                <c:pt idx="19941">
                  <c:v>320.13745053555402</c:v>
                </c:pt>
                <c:pt idx="19942">
                  <c:v>320.13694014249</c:v>
                </c:pt>
                <c:pt idx="19943">
                  <c:v>320.13245905686802</c:v>
                </c:pt>
                <c:pt idx="19944">
                  <c:v>320.128187764708</c:v>
                </c:pt>
                <c:pt idx="19945">
                  <c:v>320.12378596202001</c:v>
                </c:pt>
                <c:pt idx="19946">
                  <c:v>320.12142216590598</c:v>
                </c:pt>
                <c:pt idx="19947">
                  <c:v>320.10633178735998</c:v>
                </c:pt>
                <c:pt idx="19948">
                  <c:v>320.10622321442997</c:v>
                </c:pt>
                <c:pt idx="19949">
                  <c:v>320.10332618014598</c:v>
                </c:pt>
                <c:pt idx="19950">
                  <c:v>320.10247620612802</c:v>
                </c:pt>
                <c:pt idx="19951">
                  <c:v>320.10011229566101</c:v>
                </c:pt>
                <c:pt idx="19952">
                  <c:v>320.099775040814</c:v>
                </c:pt>
                <c:pt idx="19953">
                  <c:v>320.09114848695401</c:v>
                </c:pt>
                <c:pt idx="19954">
                  <c:v>320.089627423156</c:v>
                </c:pt>
                <c:pt idx="19955">
                  <c:v>320.08368232951602</c:v>
                </c:pt>
                <c:pt idx="19956">
                  <c:v>320.07992781797202</c:v>
                </c:pt>
                <c:pt idx="19957">
                  <c:v>320.07723490037102</c:v>
                </c:pt>
                <c:pt idx="19958">
                  <c:v>320.07359856708001</c:v>
                </c:pt>
                <c:pt idx="19959">
                  <c:v>320.07245749955501</c:v>
                </c:pt>
                <c:pt idx="19960">
                  <c:v>320.06951434461001</c:v>
                </c:pt>
                <c:pt idx="19961">
                  <c:v>320.069477392463</c:v>
                </c:pt>
                <c:pt idx="19962">
                  <c:v>320.062884649034</c:v>
                </c:pt>
                <c:pt idx="19963">
                  <c:v>320.06199470937702</c:v>
                </c:pt>
                <c:pt idx="19964">
                  <c:v>320.060015541366</c:v>
                </c:pt>
                <c:pt idx="19965">
                  <c:v>320.05753074150903</c:v>
                </c:pt>
                <c:pt idx="19966">
                  <c:v>320.05524726245801</c:v>
                </c:pt>
                <c:pt idx="19967">
                  <c:v>320.05302180686499</c:v>
                </c:pt>
                <c:pt idx="19968">
                  <c:v>320.05168889528397</c:v>
                </c:pt>
                <c:pt idx="19969">
                  <c:v>320.04901388829398</c:v>
                </c:pt>
                <c:pt idx="19970">
                  <c:v>320.04729778913497</c:v>
                </c:pt>
                <c:pt idx="19971">
                  <c:v>320.04688418437598</c:v>
                </c:pt>
                <c:pt idx="19972">
                  <c:v>320.04607873180402</c:v>
                </c:pt>
                <c:pt idx="19973">
                  <c:v>320.04494171562499</c:v>
                </c:pt>
                <c:pt idx="19974">
                  <c:v>320.041341567215</c:v>
                </c:pt>
                <c:pt idx="19975">
                  <c:v>320.03823640398701</c:v>
                </c:pt>
                <c:pt idx="19976">
                  <c:v>320.03532094509001</c:v>
                </c:pt>
                <c:pt idx="19977">
                  <c:v>320.03448668651203</c:v>
                </c:pt>
                <c:pt idx="19978">
                  <c:v>320.026515039976</c:v>
                </c:pt>
                <c:pt idx="19979">
                  <c:v>320.01487529496899</c:v>
                </c:pt>
                <c:pt idx="19980">
                  <c:v>320.009478771771</c:v>
                </c:pt>
                <c:pt idx="19981">
                  <c:v>320.00675658658901</c:v>
                </c:pt>
                <c:pt idx="19982">
                  <c:v>320.00652812258801</c:v>
                </c:pt>
                <c:pt idx="19983">
                  <c:v>319.98835306088398</c:v>
                </c:pt>
                <c:pt idx="19984">
                  <c:v>319.97925831391598</c:v>
                </c:pt>
                <c:pt idx="19985">
                  <c:v>319.97478517867597</c:v>
                </c:pt>
                <c:pt idx="19986">
                  <c:v>319.97298471424102</c:v>
                </c:pt>
                <c:pt idx="19987">
                  <c:v>319.97219829538602</c:v>
                </c:pt>
                <c:pt idx="19988">
                  <c:v>319.972168107833</c:v>
                </c:pt>
                <c:pt idx="19989">
                  <c:v>319.96576493791599</c:v>
                </c:pt>
                <c:pt idx="19990">
                  <c:v>319.95711114142398</c:v>
                </c:pt>
                <c:pt idx="19991">
                  <c:v>319.94762867798102</c:v>
                </c:pt>
                <c:pt idx="19992">
                  <c:v>319.92020188651799</c:v>
                </c:pt>
                <c:pt idx="19993">
                  <c:v>319.91246445740899</c:v>
                </c:pt>
                <c:pt idx="19994">
                  <c:v>319.91041623788499</c:v>
                </c:pt>
                <c:pt idx="19995">
                  <c:v>319.90952968951399</c:v>
                </c:pt>
                <c:pt idx="19996">
                  <c:v>319.90379663580802</c:v>
                </c:pt>
                <c:pt idx="19997">
                  <c:v>319.89151734338202</c:v>
                </c:pt>
                <c:pt idx="19998">
                  <c:v>319.88375286473001</c:v>
                </c:pt>
                <c:pt idx="19999">
                  <c:v>319.88162682663602</c:v>
                </c:pt>
                <c:pt idx="20000">
                  <c:v>319.876410986049</c:v>
                </c:pt>
                <c:pt idx="20001">
                  <c:v>319.86911912467002</c:v>
                </c:pt>
                <c:pt idx="20002">
                  <c:v>319.86623130744999</c:v>
                </c:pt>
                <c:pt idx="20003">
                  <c:v>319.86542385374901</c:v>
                </c:pt>
                <c:pt idx="20004">
                  <c:v>319.86219588988098</c:v>
                </c:pt>
                <c:pt idx="20005">
                  <c:v>319.86060414050002</c:v>
                </c:pt>
                <c:pt idx="20006">
                  <c:v>319.85943498993799</c:v>
                </c:pt>
                <c:pt idx="20007">
                  <c:v>319.85226462896497</c:v>
                </c:pt>
                <c:pt idx="20008">
                  <c:v>319.84366816639698</c:v>
                </c:pt>
                <c:pt idx="20009">
                  <c:v>319.84323140238899</c:v>
                </c:pt>
                <c:pt idx="20010">
                  <c:v>319.842353781783</c:v>
                </c:pt>
                <c:pt idx="20011">
                  <c:v>319.84190110029903</c:v>
                </c:pt>
                <c:pt idx="20012">
                  <c:v>319.83960345328899</c:v>
                </c:pt>
                <c:pt idx="20013">
                  <c:v>319.83708299804402</c:v>
                </c:pt>
                <c:pt idx="20014">
                  <c:v>319.82237569266903</c:v>
                </c:pt>
                <c:pt idx="20015">
                  <c:v>319.82134816709299</c:v>
                </c:pt>
                <c:pt idx="20016">
                  <c:v>319.81456129021501</c:v>
                </c:pt>
                <c:pt idx="20017">
                  <c:v>319.791365350337</c:v>
                </c:pt>
                <c:pt idx="20018">
                  <c:v>319.76023709772699</c:v>
                </c:pt>
                <c:pt idx="20019">
                  <c:v>319.75834511674498</c:v>
                </c:pt>
                <c:pt idx="20020">
                  <c:v>319.75765071357301</c:v>
                </c:pt>
                <c:pt idx="20021">
                  <c:v>319.73563905226098</c:v>
                </c:pt>
                <c:pt idx="20022">
                  <c:v>319.73087546482401</c:v>
                </c:pt>
                <c:pt idx="20023">
                  <c:v>319.729851746892</c:v>
                </c:pt>
                <c:pt idx="20024">
                  <c:v>319.704367333817</c:v>
                </c:pt>
                <c:pt idx="20025">
                  <c:v>319.69450282653702</c:v>
                </c:pt>
                <c:pt idx="20026">
                  <c:v>319.689771309305</c:v>
                </c:pt>
                <c:pt idx="20027">
                  <c:v>319.677662344395</c:v>
                </c:pt>
                <c:pt idx="20028">
                  <c:v>319.64776163315997</c:v>
                </c:pt>
                <c:pt idx="20029">
                  <c:v>319.63443961473303</c:v>
                </c:pt>
                <c:pt idx="20030">
                  <c:v>319.59586064758201</c:v>
                </c:pt>
                <c:pt idx="20031">
                  <c:v>319.57923109825202</c:v>
                </c:pt>
                <c:pt idx="20032">
                  <c:v>319.57837706929303</c:v>
                </c:pt>
                <c:pt idx="20033">
                  <c:v>319.55518520727799</c:v>
                </c:pt>
                <c:pt idx="20034">
                  <c:v>319.52009226575501</c:v>
                </c:pt>
                <c:pt idx="20035">
                  <c:v>319.51666129132298</c:v>
                </c:pt>
                <c:pt idx="20036">
                  <c:v>319.457352341969</c:v>
                </c:pt>
                <c:pt idx="20037">
                  <c:v>319.45239886334099</c:v>
                </c:pt>
                <c:pt idx="20038">
                  <c:v>319.402020647423</c:v>
                </c:pt>
                <c:pt idx="20039">
                  <c:v>319.39426637453897</c:v>
                </c:pt>
                <c:pt idx="20040">
                  <c:v>319.390876988218</c:v>
                </c:pt>
                <c:pt idx="20041">
                  <c:v>319.38780570576398</c:v>
                </c:pt>
                <c:pt idx="20042">
                  <c:v>319.37287674433901</c:v>
                </c:pt>
                <c:pt idx="20043">
                  <c:v>319.33882173218899</c:v>
                </c:pt>
                <c:pt idx="20044">
                  <c:v>319.31212115337598</c:v>
                </c:pt>
                <c:pt idx="20045">
                  <c:v>319.31106258539199</c:v>
                </c:pt>
                <c:pt idx="20046">
                  <c:v>319.29267210566297</c:v>
                </c:pt>
                <c:pt idx="20047">
                  <c:v>319.27730015139502</c:v>
                </c:pt>
                <c:pt idx="20048">
                  <c:v>319.217045772586</c:v>
                </c:pt>
                <c:pt idx="20049">
                  <c:v>319.21640500812902</c:v>
                </c:pt>
                <c:pt idx="20050">
                  <c:v>319.20733598967797</c:v>
                </c:pt>
                <c:pt idx="20051">
                  <c:v>319.19950040778099</c:v>
                </c:pt>
                <c:pt idx="20052">
                  <c:v>319.14474260846703</c:v>
                </c:pt>
                <c:pt idx="20053">
                  <c:v>319.12673521240799</c:v>
                </c:pt>
                <c:pt idx="20054">
                  <c:v>319.11496360327499</c:v>
                </c:pt>
                <c:pt idx="20055">
                  <c:v>319.09229855965299</c:v>
                </c:pt>
                <c:pt idx="20056">
                  <c:v>319.08144916814598</c:v>
                </c:pt>
                <c:pt idx="20057">
                  <c:v>319.06828696449401</c:v>
                </c:pt>
                <c:pt idx="20058">
                  <c:v>319.05389709611097</c:v>
                </c:pt>
                <c:pt idx="20059">
                  <c:v>319.043982501203</c:v>
                </c:pt>
                <c:pt idx="20060">
                  <c:v>319.042914726623</c:v>
                </c:pt>
                <c:pt idx="20061">
                  <c:v>319.04262554963299</c:v>
                </c:pt>
                <c:pt idx="20062">
                  <c:v>319.04026764870002</c:v>
                </c:pt>
                <c:pt idx="20063">
                  <c:v>319.03750624825301</c:v>
                </c:pt>
                <c:pt idx="20064">
                  <c:v>319.03254182183798</c:v>
                </c:pt>
                <c:pt idx="20065">
                  <c:v>319.016124932374</c:v>
                </c:pt>
                <c:pt idx="20066">
                  <c:v>318.98487205124201</c:v>
                </c:pt>
                <c:pt idx="20067">
                  <c:v>318.98112349065298</c:v>
                </c:pt>
                <c:pt idx="20068">
                  <c:v>318.96329641557799</c:v>
                </c:pt>
                <c:pt idx="20069">
                  <c:v>318.96000562018497</c:v>
                </c:pt>
                <c:pt idx="20070">
                  <c:v>318.92266512615601</c:v>
                </c:pt>
                <c:pt idx="20071">
                  <c:v>318.90910744198402</c:v>
                </c:pt>
                <c:pt idx="20072">
                  <c:v>318.88760975590202</c:v>
                </c:pt>
                <c:pt idx="20073">
                  <c:v>318.879878698195</c:v>
                </c:pt>
                <c:pt idx="20074">
                  <c:v>318.87737943711102</c:v>
                </c:pt>
                <c:pt idx="20075">
                  <c:v>318.83090872289898</c:v>
                </c:pt>
                <c:pt idx="20076">
                  <c:v>318.82029885253098</c:v>
                </c:pt>
                <c:pt idx="20077">
                  <c:v>318.80225641452699</c:v>
                </c:pt>
                <c:pt idx="20078">
                  <c:v>318.77053024647802</c:v>
                </c:pt>
                <c:pt idx="20079">
                  <c:v>318.67262274779102</c:v>
                </c:pt>
                <c:pt idx="20080">
                  <c:v>318.64329304077899</c:v>
                </c:pt>
                <c:pt idx="20081">
                  <c:v>318.61967320495</c:v>
                </c:pt>
                <c:pt idx="20082">
                  <c:v>318.56103039196501</c:v>
                </c:pt>
                <c:pt idx="20083">
                  <c:v>318.552092243196</c:v>
                </c:pt>
                <c:pt idx="20084">
                  <c:v>318.53417332260602</c:v>
                </c:pt>
                <c:pt idx="20085">
                  <c:v>318.50587614476098</c:v>
                </c:pt>
                <c:pt idx="20086">
                  <c:v>318.47872595921399</c:v>
                </c:pt>
                <c:pt idx="20087">
                  <c:v>318.45071995988098</c:v>
                </c:pt>
                <c:pt idx="20088">
                  <c:v>318.42553255787499</c:v>
                </c:pt>
                <c:pt idx="20089">
                  <c:v>318.42073822051498</c:v>
                </c:pt>
                <c:pt idx="20090">
                  <c:v>318.41799736150699</c:v>
                </c:pt>
                <c:pt idx="20091">
                  <c:v>318.41319079207</c:v>
                </c:pt>
                <c:pt idx="20092">
                  <c:v>318.38392554846803</c:v>
                </c:pt>
                <c:pt idx="20093">
                  <c:v>318.36880173035303</c:v>
                </c:pt>
                <c:pt idx="20094">
                  <c:v>318.321083506435</c:v>
                </c:pt>
                <c:pt idx="20095">
                  <c:v>318.286098947619</c:v>
                </c:pt>
                <c:pt idx="20096">
                  <c:v>318.21495996636702</c:v>
                </c:pt>
                <c:pt idx="20097">
                  <c:v>318.211987471003</c:v>
                </c:pt>
                <c:pt idx="20098">
                  <c:v>318.15773134493298</c:v>
                </c:pt>
                <c:pt idx="20099">
                  <c:v>318.15710053452801</c:v>
                </c:pt>
                <c:pt idx="20100">
                  <c:v>318.118678145611</c:v>
                </c:pt>
                <c:pt idx="20101">
                  <c:v>318.11110924956</c:v>
                </c:pt>
                <c:pt idx="20102">
                  <c:v>318.064452574401</c:v>
                </c:pt>
                <c:pt idx="20103">
                  <c:v>318.06437071246597</c:v>
                </c:pt>
                <c:pt idx="20104">
                  <c:v>318.06221356356599</c:v>
                </c:pt>
                <c:pt idx="20105">
                  <c:v>318.047737620183</c:v>
                </c:pt>
                <c:pt idx="20106">
                  <c:v>318.00228109982203</c:v>
                </c:pt>
                <c:pt idx="20107">
                  <c:v>317.95377119867402</c:v>
                </c:pt>
                <c:pt idx="20108">
                  <c:v>317.92914717616702</c:v>
                </c:pt>
                <c:pt idx="20109">
                  <c:v>317.92590573134299</c:v>
                </c:pt>
                <c:pt idx="20110">
                  <c:v>317.90752112822798</c:v>
                </c:pt>
                <c:pt idx="20111">
                  <c:v>317.89716357823397</c:v>
                </c:pt>
                <c:pt idx="20112">
                  <c:v>317.89668412442501</c:v>
                </c:pt>
                <c:pt idx="20113">
                  <c:v>317.896134877029</c:v>
                </c:pt>
                <c:pt idx="20114">
                  <c:v>317.88448446420398</c:v>
                </c:pt>
                <c:pt idx="20115">
                  <c:v>317.87826881382603</c:v>
                </c:pt>
                <c:pt idx="20116">
                  <c:v>317.862556429459</c:v>
                </c:pt>
                <c:pt idx="20117">
                  <c:v>317.85473251849999</c:v>
                </c:pt>
                <c:pt idx="20118">
                  <c:v>317.84333436943899</c:v>
                </c:pt>
                <c:pt idx="20119">
                  <c:v>317.84035189182299</c:v>
                </c:pt>
                <c:pt idx="20120">
                  <c:v>317.79667350762799</c:v>
                </c:pt>
                <c:pt idx="20121">
                  <c:v>317.79463161796099</c:v>
                </c:pt>
                <c:pt idx="20122">
                  <c:v>317.754906008874</c:v>
                </c:pt>
                <c:pt idx="20123">
                  <c:v>317.730492250476</c:v>
                </c:pt>
                <c:pt idx="20124">
                  <c:v>317.69748598259901</c:v>
                </c:pt>
                <c:pt idx="20125">
                  <c:v>317.69291842183202</c:v>
                </c:pt>
                <c:pt idx="20126">
                  <c:v>317.692319508482</c:v>
                </c:pt>
                <c:pt idx="20127">
                  <c:v>317.65176034300202</c:v>
                </c:pt>
                <c:pt idx="20128">
                  <c:v>317.60254613517799</c:v>
                </c:pt>
                <c:pt idx="20129">
                  <c:v>317.59819621152297</c:v>
                </c:pt>
                <c:pt idx="20130">
                  <c:v>317.59066049918903</c:v>
                </c:pt>
                <c:pt idx="20131">
                  <c:v>317.579109415738</c:v>
                </c:pt>
                <c:pt idx="20132">
                  <c:v>317.55377713058101</c:v>
                </c:pt>
                <c:pt idx="20133">
                  <c:v>317.553363400092</c:v>
                </c:pt>
                <c:pt idx="20134">
                  <c:v>317.51720315451598</c:v>
                </c:pt>
                <c:pt idx="20135">
                  <c:v>317.49266527706101</c:v>
                </c:pt>
                <c:pt idx="20136">
                  <c:v>317.483177528319</c:v>
                </c:pt>
                <c:pt idx="20137">
                  <c:v>317.42781613368999</c:v>
                </c:pt>
                <c:pt idx="20138">
                  <c:v>317.42746751802099</c:v>
                </c:pt>
                <c:pt idx="20139">
                  <c:v>317.41479879771202</c:v>
                </c:pt>
                <c:pt idx="20140">
                  <c:v>317.41278123976599</c:v>
                </c:pt>
                <c:pt idx="20141">
                  <c:v>317.39555404580398</c:v>
                </c:pt>
                <c:pt idx="20142">
                  <c:v>317.370388371334</c:v>
                </c:pt>
                <c:pt idx="20143">
                  <c:v>317.35108740564101</c:v>
                </c:pt>
                <c:pt idx="20144">
                  <c:v>317.31131037830801</c:v>
                </c:pt>
                <c:pt idx="20145">
                  <c:v>317.29109308764703</c:v>
                </c:pt>
                <c:pt idx="20146">
                  <c:v>317.28075719292701</c:v>
                </c:pt>
                <c:pt idx="20147">
                  <c:v>317.19721795920901</c:v>
                </c:pt>
                <c:pt idx="20148">
                  <c:v>317.17275296608</c:v>
                </c:pt>
                <c:pt idx="20149">
                  <c:v>317.15340627185202</c:v>
                </c:pt>
                <c:pt idx="20150">
                  <c:v>317.103948868489</c:v>
                </c:pt>
                <c:pt idx="20151">
                  <c:v>317.101394336927</c:v>
                </c:pt>
                <c:pt idx="20152">
                  <c:v>317.09574692019498</c:v>
                </c:pt>
                <c:pt idx="20153">
                  <c:v>317.04047750541702</c:v>
                </c:pt>
                <c:pt idx="20154">
                  <c:v>317.03152087078701</c:v>
                </c:pt>
                <c:pt idx="20155">
                  <c:v>317.00584948755699</c:v>
                </c:pt>
                <c:pt idx="20156">
                  <c:v>316.99150996708801</c:v>
                </c:pt>
                <c:pt idx="20157">
                  <c:v>316.99073996913199</c:v>
                </c:pt>
                <c:pt idx="20158">
                  <c:v>316.966328328072</c:v>
                </c:pt>
                <c:pt idx="20159">
                  <c:v>316.96235611825898</c:v>
                </c:pt>
                <c:pt idx="20160">
                  <c:v>316.95139503001502</c:v>
                </c:pt>
                <c:pt idx="20161">
                  <c:v>316.93633746209201</c:v>
                </c:pt>
                <c:pt idx="20162">
                  <c:v>316.92201368011501</c:v>
                </c:pt>
                <c:pt idx="20163">
                  <c:v>316.92034300538103</c:v>
                </c:pt>
                <c:pt idx="20164">
                  <c:v>316.91983503190301</c:v>
                </c:pt>
                <c:pt idx="20165">
                  <c:v>316.89885795248699</c:v>
                </c:pt>
                <c:pt idx="20166">
                  <c:v>316.88370250399799</c:v>
                </c:pt>
                <c:pt idx="20167">
                  <c:v>316.844016517623</c:v>
                </c:pt>
                <c:pt idx="20168">
                  <c:v>316.82582053755903</c:v>
                </c:pt>
                <c:pt idx="20169">
                  <c:v>316.812364058252</c:v>
                </c:pt>
                <c:pt idx="20170">
                  <c:v>316.80344099147402</c:v>
                </c:pt>
                <c:pt idx="20171">
                  <c:v>316.78585305818098</c:v>
                </c:pt>
                <c:pt idx="20172">
                  <c:v>316.76928952117697</c:v>
                </c:pt>
                <c:pt idx="20173">
                  <c:v>316.74673479859598</c:v>
                </c:pt>
                <c:pt idx="20174">
                  <c:v>316.62795232968199</c:v>
                </c:pt>
                <c:pt idx="20175">
                  <c:v>316.60495660659802</c:v>
                </c:pt>
                <c:pt idx="20176">
                  <c:v>316.57259277948901</c:v>
                </c:pt>
                <c:pt idx="20177">
                  <c:v>316.56349498249699</c:v>
                </c:pt>
                <c:pt idx="20178">
                  <c:v>316.54167971358299</c:v>
                </c:pt>
                <c:pt idx="20179">
                  <c:v>316.52998053562601</c:v>
                </c:pt>
                <c:pt idx="20180">
                  <c:v>316.50404010843499</c:v>
                </c:pt>
                <c:pt idx="20181">
                  <c:v>316.45741359353099</c:v>
                </c:pt>
                <c:pt idx="20182">
                  <c:v>316.42839336457303</c:v>
                </c:pt>
                <c:pt idx="20183">
                  <c:v>316.42423327117598</c:v>
                </c:pt>
                <c:pt idx="20184">
                  <c:v>316.36558310263501</c:v>
                </c:pt>
                <c:pt idx="20185">
                  <c:v>316.35822434584799</c:v>
                </c:pt>
                <c:pt idx="20186">
                  <c:v>316.35034137184499</c:v>
                </c:pt>
                <c:pt idx="20187">
                  <c:v>316.34546089178798</c:v>
                </c:pt>
                <c:pt idx="20188">
                  <c:v>316.30832748697497</c:v>
                </c:pt>
                <c:pt idx="20189">
                  <c:v>316.30720170735799</c:v>
                </c:pt>
                <c:pt idx="20190">
                  <c:v>316.28584427314701</c:v>
                </c:pt>
                <c:pt idx="20191">
                  <c:v>316.28351540747201</c:v>
                </c:pt>
                <c:pt idx="20192">
                  <c:v>316.20610459474102</c:v>
                </c:pt>
                <c:pt idx="20193">
                  <c:v>316.19035568105397</c:v>
                </c:pt>
                <c:pt idx="20194">
                  <c:v>316.130197487288</c:v>
                </c:pt>
                <c:pt idx="20195">
                  <c:v>316.11323018140598</c:v>
                </c:pt>
                <c:pt idx="20196">
                  <c:v>316.11285013263199</c:v>
                </c:pt>
                <c:pt idx="20197">
                  <c:v>316.10117970120001</c:v>
                </c:pt>
                <c:pt idx="20198">
                  <c:v>316.09957957617002</c:v>
                </c:pt>
                <c:pt idx="20199">
                  <c:v>316.09279002524102</c:v>
                </c:pt>
                <c:pt idx="20200">
                  <c:v>316.07597940844101</c:v>
                </c:pt>
                <c:pt idx="20201">
                  <c:v>316.067272937832</c:v>
                </c:pt>
                <c:pt idx="20202">
                  <c:v>316.041804727461</c:v>
                </c:pt>
                <c:pt idx="20203">
                  <c:v>316.041250854466</c:v>
                </c:pt>
                <c:pt idx="20204">
                  <c:v>316.04087513971598</c:v>
                </c:pt>
                <c:pt idx="20205">
                  <c:v>316.04066995390599</c:v>
                </c:pt>
                <c:pt idx="20206">
                  <c:v>316.03914439111298</c:v>
                </c:pt>
                <c:pt idx="20207">
                  <c:v>316.01183009133899</c:v>
                </c:pt>
                <c:pt idx="20208">
                  <c:v>316.00243636210701</c:v>
                </c:pt>
                <c:pt idx="20209">
                  <c:v>315.99688280665401</c:v>
                </c:pt>
                <c:pt idx="20210">
                  <c:v>315.99142525822998</c:v>
                </c:pt>
                <c:pt idx="20211">
                  <c:v>315.98611679201099</c:v>
                </c:pt>
                <c:pt idx="20212">
                  <c:v>315.97838012950501</c:v>
                </c:pt>
                <c:pt idx="20213">
                  <c:v>315.96940169010298</c:v>
                </c:pt>
                <c:pt idx="20214">
                  <c:v>315.963798772443</c:v>
                </c:pt>
                <c:pt idx="20215">
                  <c:v>315.949402533605</c:v>
                </c:pt>
                <c:pt idx="20216">
                  <c:v>315.93310914439797</c:v>
                </c:pt>
                <c:pt idx="20217">
                  <c:v>315.93111345980299</c:v>
                </c:pt>
                <c:pt idx="20218">
                  <c:v>315.89304878619998</c:v>
                </c:pt>
                <c:pt idx="20219">
                  <c:v>315.89205972679298</c:v>
                </c:pt>
                <c:pt idx="20220">
                  <c:v>315.88367860741999</c:v>
                </c:pt>
                <c:pt idx="20221">
                  <c:v>315.882467518064</c:v>
                </c:pt>
                <c:pt idx="20222">
                  <c:v>315.86793497437401</c:v>
                </c:pt>
                <c:pt idx="20223">
                  <c:v>315.85676678154999</c:v>
                </c:pt>
                <c:pt idx="20224">
                  <c:v>315.85387898542399</c:v>
                </c:pt>
                <c:pt idx="20225">
                  <c:v>315.85292608756902</c:v>
                </c:pt>
                <c:pt idx="20226">
                  <c:v>315.85261754883697</c:v>
                </c:pt>
                <c:pt idx="20227">
                  <c:v>315.85210960751499</c:v>
                </c:pt>
                <c:pt idx="20228">
                  <c:v>315.850743294278</c:v>
                </c:pt>
                <c:pt idx="20229">
                  <c:v>315.844615657926</c:v>
                </c:pt>
                <c:pt idx="20230">
                  <c:v>315.84357618808502</c:v>
                </c:pt>
                <c:pt idx="20231">
                  <c:v>315.836663375635</c:v>
                </c:pt>
                <c:pt idx="20232">
                  <c:v>315.83641471113202</c:v>
                </c:pt>
                <c:pt idx="20233">
                  <c:v>315.831405738868</c:v>
                </c:pt>
                <c:pt idx="20234">
                  <c:v>315.826734044072</c:v>
                </c:pt>
                <c:pt idx="20235">
                  <c:v>315.82505804100902</c:v>
                </c:pt>
                <c:pt idx="20236">
                  <c:v>315.81800135102998</c:v>
                </c:pt>
                <c:pt idx="20237">
                  <c:v>315.81494523355599</c:v>
                </c:pt>
                <c:pt idx="20238">
                  <c:v>315.81184782490601</c:v>
                </c:pt>
                <c:pt idx="20239">
                  <c:v>315.81161173883299</c:v>
                </c:pt>
                <c:pt idx="20240">
                  <c:v>315.81070327547701</c:v>
                </c:pt>
                <c:pt idx="20241">
                  <c:v>315.80290737659698</c:v>
                </c:pt>
                <c:pt idx="20242">
                  <c:v>315.79841197824499</c:v>
                </c:pt>
                <c:pt idx="20243">
                  <c:v>315.79521695869403</c:v>
                </c:pt>
                <c:pt idx="20244">
                  <c:v>315.793972544003</c:v>
                </c:pt>
                <c:pt idx="20245">
                  <c:v>315.79326291951003</c:v>
                </c:pt>
                <c:pt idx="20246">
                  <c:v>315.78965021086702</c:v>
                </c:pt>
                <c:pt idx="20247">
                  <c:v>315.783558706863</c:v>
                </c:pt>
                <c:pt idx="20248">
                  <c:v>315.78313759080402</c:v>
                </c:pt>
                <c:pt idx="20249">
                  <c:v>315.78084927767901</c:v>
                </c:pt>
                <c:pt idx="20250">
                  <c:v>315.77920065467498</c:v>
                </c:pt>
                <c:pt idx="20251">
                  <c:v>315.77647761784698</c:v>
                </c:pt>
                <c:pt idx="20252">
                  <c:v>315.76808319714002</c:v>
                </c:pt>
                <c:pt idx="20253">
                  <c:v>315.76800981447701</c:v>
                </c:pt>
                <c:pt idx="20254">
                  <c:v>315.75366272371599</c:v>
                </c:pt>
                <c:pt idx="20255">
                  <c:v>315.74590058919</c:v>
                </c:pt>
                <c:pt idx="20256">
                  <c:v>315.742996066655</c:v>
                </c:pt>
                <c:pt idx="20257">
                  <c:v>315.72722816142999</c:v>
                </c:pt>
                <c:pt idx="20258">
                  <c:v>315.71920841594601</c:v>
                </c:pt>
                <c:pt idx="20259">
                  <c:v>315.71643543398699</c:v>
                </c:pt>
                <c:pt idx="20260">
                  <c:v>315.71167841352201</c:v>
                </c:pt>
                <c:pt idx="20261">
                  <c:v>315.70681184432198</c:v>
                </c:pt>
                <c:pt idx="20262">
                  <c:v>315.70524656814399</c:v>
                </c:pt>
                <c:pt idx="20263">
                  <c:v>315.700907268425</c:v>
                </c:pt>
                <c:pt idx="20264">
                  <c:v>315.693302651907</c:v>
                </c:pt>
                <c:pt idx="20265">
                  <c:v>315.69109300844298</c:v>
                </c:pt>
                <c:pt idx="20266">
                  <c:v>315.68139172654298</c:v>
                </c:pt>
                <c:pt idx="20267">
                  <c:v>315.67468967116201</c:v>
                </c:pt>
                <c:pt idx="20268">
                  <c:v>315.66926144921501</c:v>
                </c:pt>
                <c:pt idx="20269">
                  <c:v>315.66447347441601</c:v>
                </c:pt>
                <c:pt idx="20270">
                  <c:v>315.66131841300898</c:v>
                </c:pt>
                <c:pt idx="20271">
                  <c:v>315.65763068105099</c:v>
                </c:pt>
                <c:pt idx="20272">
                  <c:v>315.65264699388098</c:v>
                </c:pt>
                <c:pt idx="20273">
                  <c:v>315.64496007938601</c:v>
                </c:pt>
                <c:pt idx="20274">
                  <c:v>315.63604692298401</c:v>
                </c:pt>
                <c:pt idx="20275">
                  <c:v>315.63020346192002</c:v>
                </c:pt>
                <c:pt idx="20276">
                  <c:v>315.625273289235</c:v>
                </c:pt>
                <c:pt idx="20277">
                  <c:v>315.613896614819</c:v>
                </c:pt>
                <c:pt idx="20278">
                  <c:v>315.60908154153401</c:v>
                </c:pt>
                <c:pt idx="20279">
                  <c:v>315.601781512081</c:v>
                </c:pt>
                <c:pt idx="20280">
                  <c:v>315.57799133212598</c:v>
                </c:pt>
                <c:pt idx="20281">
                  <c:v>315.57335510558198</c:v>
                </c:pt>
                <c:pt idx="20282">
                  <c:v>315.57303601074398</c:v>
                </c:pt>
                <c:pt idx="20283">
                  <c:v>315.56776582480501</c:v>
                </c:pt>
                <c:pt idx="20284">
                  <c:v>315.55366497808399</c:v>
                </c:pt>
                <c:pt idx="20285">
                  <c:v>315.54760638035299</c:v>
                </c:pt>
                <c:pt idx="20286">
                  <c:v>315.54548862183702</c:v>
                </c:pt>
                <c:pt idx="20287">
                  <c:v>315.54305057629898</c:v>
                </c:pt>
                <c:pt idx="20288">
                  <c:v>315.53864819725499</c:v>
                </c:pt>
                <c:pt idx="20289">
                  <c:v>315.53490987533797</c:v>
                </c:pt>
                <c:pt idx="20290">
                  <c:v>315.53187055040797</c:v>
                </c:pt>
                <c:pt idx="20291">
                  <c:v>315.53139683365902</c:v>
                </c:pt>
                <c:pt idx="20292">
                  <c:v>315.53136861135602</c:v>
                </c:pt>
                <c:pt idx="20293">
                  <c:v>315.52904588366198</c:v>
                </c:pt>
                <c:pt idx="20294">
                  <c:v>315.52624055201102</c:v>
                </c:pt>
                <c:pt idx="20295">
                  <c:v>315.52514886581901</c:v>
                </c:pt>
                <c:pt idx="20296">
                  <c:v>315.52350646114701</c:v>
                </c:pt>
                <c:pt idx="20297">
                  <c:v>315.52247738096497</c:v>
                </c:pt>
                <c:pt idx="20298">
                  <c:v>315.51825613808302</c:v>
                </c:pt>
                <c:pt idx="20299">
                  <c:v>315.517899427467</c:v>
                </c:pt>
                <c:pt idx="20300">
                  <c:v>315.51464700744202</c:v>
                </c:pt>
                <c:pt idx="20301">
                  <c:v>315.51442737265802</c:v>
                </c:pt>
                <c:pt idx="20302">
                  <c:v>315.51190375674503</c:v>
                </c:pt>
                <c:pt idx="20303">
                  <c:v>315.51154453643301</c:v>
                </c:pt>
                <c:pt idx="20304">
                  <c:v>315.51040810472398</c:v>
                </c:pt>
                <c:pt idx="20305">
                  <c:v>315.50544485329198</c:v>
                </c:pt>
                <c:pt idx="20306">
                  <c:v>315.503518637909</c:v>
                </c:pt>
                <c:pt idx="20307">
                  <c:v>315.502122373269</c:v>
                </c:pt>
                <c:pt idx="20308">
                  <c:v>315.49574085079502</c:v>
                </c:pt>
                <c:pt idx="20309">
                  <c:v>315.49431396184099</c:v>
                </c:pt>
                <c:pt idx="20310">
                  <c:v>315.49030398674802</c:v>
                </c:pt>
                <c:pt idx="20311">
                  <c:v>315.48434690193199</c:v>
                </c:pt>
                <c:pt idx="20312">
                  <c:v>315.482863585568</c:v>
                </c:pt>
                <c:pt idx="20313">
                  <c:v>315.48046804031401</c:v>
                </c:pt>
                <c:pt idx="20314">
                  <c:v>315.47992441325101</c:v>
                </c:pt>
                <c:pt idx="20315">
                  <c:v>315.47487421812099</c:v>
                </c:pt>
                <c:pt idx="20316">
                  <c:v>315.46402626781799</c:v>
                </c:pt>
                <c:pt idx="20317">
                  <c:v>315.45321117229702</c:v>
                </c:pt>
                <c:pt idx="20318">
                  <c:v>315.45159469351802</c:v>
                </c:pt>
                <c:pt idx="20319">
                  <c:v>315.45031634100599</c:v>
                </c:pt>
                <c:pt idx="20320">
                  <c:v>315.44989908414499</c:v>
                </c:pt>
                <c:pt idx="20321">
                  <c:v>315.44823145088901</c:v>
                </c:pt>
                <c:pt idx="20322">
                  <c:v>315.44744473317797</c:v>
                </c:pt>
                <c:pt idx="20323">
                  <c:v>315.442733210418</c:v>
                </c:pt>
                <c:pt idx="20324">
                  <c:v>315.43596148501598</c:v>
                </c:pt>
                <c:pt idx="20325">
                  <c:v>315.435219561015</c:v>
                </c:pt>
                <c:pt idx="20326">
                  <c:v>315.43368891111197</c:v>
                </c:pt>
                <c:pt idx="20327">
                  <c:v>315.433265382765</c:v>
                </c:pt>
                <c:pt idx="20328">
                  <c:v>315.432175078245</c:v>
                </c:pt>
                <c:pt idx="20329">
                  <c:v>315.43155705317503</c:v>
                </c:pt>
                <c:pt idx="20330">
                  <c:v>315.42965343183801</c:v>
                </c:pt>
                <c:pt idx="20331">
                  <c:v>315.427606672031</c:v>
                </c:pt>
                <c:pt idx="20332">
                  <c:v>315.426227564589</c:v>
                </c:pt>
                <c:pt idx="20333">
                  <c:v>315.424027583998</c:v>
                </c:pt>
                <c:pt idx="20334">
                  <c:v>315.42299458184198</c:v>
                </c:pt>
                <c:pt idx="20335">
                  <c:v>315.42026172691499</c:v>
                </c:pt>
                <c:pt idx="20336">
                  <c:v>315.42020151945798</c:v>
                </c:pt>
                <c:pt idx="20337">
                  <c:v>315.417043700173</c:v>
                </c:pt>
                <c:pt idx="20338">
                  <c:v>315.41581685205199</c:v>
                </c:pt>
                <c:pt idx="20339">
                  <c:v>315.40743297192398</c:v>
                </c:pt>
                <c:pt idx="20340">
                  <c:v>315.40532634631802</c:v>
                </c:pt>
                <c:pt idx="20341">
                  <c:v>315.40436053780599</c:v>
                </c:pt>
                <c:pt idx="20342">
                  <c:v>315.39978907848803</c:v>
                </c:pt>
                <c:pt idx="20343">
                  <c:v>315.39619846493702</c:v>
                </c:pt>
                <c:pt idx="20344">
                  <c:v>315.38712553937802</c:v>
                </c:pt>
                <c:pt idx="20345">
                  <c:v>315.38441786492001</c:v>
                </c:pt>
                <c:pt idx="20346">
                  <c:v>315.38183185279098</c:v>
                </c:pt>
                <c:pt idx="20347">
                  <c:v>315.38017871357999</c:v>
                </c:pt>
                <c:pt idx="20348">
                  <c:v>315.37873679336502</c:v>
                </c:pt>
                <c:pt idx="20349">
                  <c:v>315.37277423115899</c:v>
                </c:pt>
                <c:pt idx="20350">
                  <c:v>315.36658452333199</c:v>
                </c:pt>
                <c:pt idx="20351">
                  <c:v>315.36584309862798</c:v>
                </c:pt>
                <c:pt idx="20352">
                  <c:v>315.35947176763898</c:v>
                </c:pt>
                <c:pt idx="20353">
                  <c:v>315.35941653657602</c:v>
                </c:pt>
                <c:pt idx="20354">
                  <c:v>315.35525518127997</c:v>
                </c:pt>
                <c:pt idx="20355">
                  <c:v>315.35063999748297</c:v>
                </c:pt>
                <c:pt idx="20356">
                  <c:v>315.34961820434597</c:v>
                </c:pt>
                <c:pt idx="20357">
                  <c:v>315.34935973903799</c:v>
                </c:pt>
                <c:pt idx="20358">
                  <c:v>315.34662438003801</c:v>
                </c:pt>
                <c:pt idx="20359">
                  <c:v>315.34569089715097</c:v>
                </c:pt>
                <c:pt idx="20360">
                  <c:v>315.34379280717502</c:v>
                </c:pt>
                <c:pt idx="20361">
                  <c:v>315.343306008968</c:v>
                </c:pt>
                <c:pt idx="20362">
                  <c:v>315.33884700998698</c:v>
                </c:pt>
                <c:pt idx="20363">
                  <c:v>315.335331533008</c:v>
                </c:pt>
                <c:pt idx="20364">
                  <c:v>315.33047385797897</c:v>
                </c:pt>
                <c:pt idx="20365">
                  <c:v>315.32676438237399</c:v>
                </c:pt>
                <c:pt idx="20366">
                  <c:v>315.323937713166</c:v>
                </c:pt>
                <c:pt idx="20367">
                  <c:v>315.320880601618</c:v>
                </c:pt>
                <c:pt idx="20368">
                  <c:v>315.31744871080502</c:v>
                </c:pt>
                <c:pt idx="20369">
                  <c:v>315.31378303447201</c:v>
                </c:pt>
                <c:pt idx="20370">
                  <c:v>315.30945361453001</c:v>
                </c:pt>
                <c:pt idx="20371">
                  <c:v>315.30403483777599</c:v>
                </c:pt>
                <c:pt idx="20372">
                  <c:v>315.30196589149699</c:v>
                </c:pt>
                <c:pt idx="20373">
                  <c:v>315.30185709759502</c:v>
                </c:pt>
                <c:pt idx="20374">
                  <c:v>315.298571781725</c:v>
                </c:pt>
                <c:pt idx="20375">
                  <c:v>315.29666658917102</c:v>
                </c:pt>
                <c:pt idx="20376">
                  <c:v>315.29663121797103</c:v>
                </c:pt>
                <c:pt idx="20377">
                  <c:v>315.29652989328503</c:v>
                </c:pt>
                <c:pt idx="20378">
                  <c:v>315.29399880550397</c:v>
                </c:pt>
                <c:pt idx="20379">
                  <c:v>315.29308665049399</c:v>
                </c:pt>
                <c:pt idx="20380">
                  <c:v>315.292251496777</c:v>
                </c:pt>
                <c:pt idx="20381">
                  <c:v>315.29040131240998</c:v>
                </c:pt>
                <c:pt idx="20382">
                  <c:v>315.284678298843</c:v>
                </c:pt>
                <c:pt idx="20383">
                  <c:v>315.28207298172998</c:v>
                </c:pt>
                <c:pt idx="20384">
                  <c:v>315.28199847456398</c:v>
                </c:pt>
                <c:pt idx="20385">
                  <c:v>315.27682879032699</c:v>
                </c:pt>
                <c:pt idx="20386">
                  <c:v>315.27582717211999</c:v>
                </c:pt>
                <c:pt idx="20387">
                  <c:v>315.27494818647602</c:v>
                </c:pt>
                <c:pt idx="20388">
                  <c:v>315.274217256567</c:v>
                </c:pt>
                <c:pt idx="20389">
                  <c:v>315.27254814163501</c:v>
                </c:pt>
                <c:pt idx="20390">
                  <c:v>315.27007959692401</c:v>
                </c:pt>
                <c:pt idx="20391">
                  <c:v>315.26763956194299</c:v>
                </c:pt>
                <c:pt idx="20392">
                  <c:v>315.26621128107098</c:v>
                </c:pt>
                <c:pt idx="20393">
                  <c:v>315.26578252444801</c:v>
                </c:pt>
                <c:pt idx="20394">
                  <c:v>315.25702598608802</c:v>
                </c:pt>
                <c:pt idx="20395">
                  <c:v>315.25606266288702</c:v>
                </c:pt>
                <c:pt idx="20396">
                  <c:v>315.25492761676901</c:v>
                </c:pt>
                <c:pt idx="20397">
                  <c:v>315.24794702313</c:v>
                </c:pt>
                <c:pt idx="20398">
                  <c:v>315.24478147896298</c:v>
                </c:pt>
                <c:pt idx="20399">
                  <c:v>315.24310540342299</c:v>
                </c:pt>
                <c:pt idx="20400">
                  <c:v>315.24069486823697</c:v>
                </c:pt>
                <c:pt idx="20401">
                  <c:v>315.23761309508001</c:v>
                </c:pt>
                <c:pt idx="20402">
                  <c:v>315.23097809836298</c:v>
                </c:pt>
                <c:pt idx="20403">
                  <c:v>315.22690048456798</c:v>
                </c:pt>
                <c:pt idx="20404">
                  <c:v>315.214619786512</c:v>
                </c:pt>
                <c:pt idx="20405">
                  <c:v>315.20525278288898</c:v>
                </c:pt>
                <c:pt idx="20406">
                  <c:v>315.20506378827997</c:v>
                </c:pt>
                <c:pt idx="20407">
                  <c:v>315.20401468831398</c:v>
                </c:pt>
                <c:pt idx="20408">
                  <c:v>315.20308508284398</c:v>
                </c:pt>
                <c:pt idx="20409">
                  <c:v>315.20219352548702</c:v>
                </c:pt>
                <c:pt idx="20410">
                  <c:v>315.20139287970699</c:v>
                </c:pt>
                <c:pt idx="20411">
                  <c:v>315.19840728176399</c:v>
                </c:pt>
                <c:pt idx="20412">
                  <c:v>315.19432698394399</c:v>
                </c:pt>
                <c:pt idx="20413">
                  <c:v>315.18946074523501</c:v>
                </c:pt>
                <c:pt idx="20414">
                  <c:v>315.174086051291</c:v>
                </c:pt>
                <c:pt idx="20415">
                  <c:v>315.162393240082</c:v>
                </c:pt>
                <c:pt idx="20416">
                  <c:v>315.156057017926</c:v>
                </c:pt>
                <c:pt idx="20417">
                  <c:v>315.14893013517201</c:v>
                </c:pt>
                <c:pt idx="20418">
                  <c:v>315.14771006485802</c:v>
                </c:pt>
                <c:pt idx="20419">
                  <c:v>315.14076127827599</c:v>
                </c:pt>
                <c:pt idx="20420">
                  <c:v>315.137410188827</c:v>
                </c:pt>
                <c:pt idx="20421">
                  <c:v>315.13195675982701</c:v>
                </c:pt>
                <c:pt idx="20422">
                  <c:v>315.13040833685102</c:v>
                </c:pt>
                <c:pt idx="20423">
                  <c:v>315.09260443088198</c:v>
                </c:pt>
                <c:pt idx="20424">
                  <c:v>315.09007660759102</c:v>
                </c:pt>
                <c:pt idx="20425">
                  <c:v>315.089425109145</c:v>
                </c:pt>
                <c:pt idx="20426">
                  <c:v>315.08402496822202</c:v>
                </c:pt>
                <c:pt idx="20427">
                  <c:v>315.07554286221801</c:v>
                </c:pt>
                <c:pt idx="20428">
                  <c:v>315.06323155668201</c:v>
                </c:pt>
                <c:pt idx="20429">
                  <c:v>315.06180466486501</c:v>
                </c:pt>
                <c:pt idx="20430">
                  <c:v>315.03713955716199</c:v>
                </c:pt>
                <c:pt idx="20431">
                  <c:v>315.030212488914</c:v>
                </c:pt>
                <c:pt idx="20432">
                  <c:v>315.02866045893199</c:v>
                </c:pt>
                <c:pt idx="20433">
                  <c:v>315.017423934688</c:v>
                </c:pt>
                <c:pt idx="20434">
                  <c:v>315.00158409003802</c:v>
                </c:pt>
                <c:pt idx="20435">
                  <c:v>314.93789949019703</c:v>
                </c:pt>
                <c:pt idx="20436">
                  <c:v>314.91923640226298</c:v>
                </c:pt>
                <c:pt idx="20437">
                  <c:v>314.90671448467202</c:v>
                </c:pt>
                <c:pt idx="20438">
                  <c:v>314.88181122321203</c:v>
                </c:pt>
                <c:pt idx="20439">
                  <c:v>314.86736165170203</c:v>
                </c:pt>
                <c:pt idx="20440">
                  <c:v>314.86464758553302</c:v>
                </c:pt>
                <c:pt idx="20441">
                  <c:v>314.84567550720101</c:v>
                </c:pt>
                <c:pt idx="20442">
                  <c:v>314.836423616292</c:v>
                </c:pt>
                <c:pt idx="20443">
                  <c:v>314.814179691584</c:v>
                </c:pt>
                <c:pt idx="20444">
                  <c:v>314.80252910027502</c:v>
                </c:pt>
                <c:pt idx="20445">
                  <c:v>314.74911504955998</c:v>
                </c:pt>
                <c:pt idx="20446">
                  <c:v>314.71641298912499</c:v>
                </c:pt>
                <c:pt idx="20447">
                  <c:v>314.703200850359</c:v>
                </c:pt>
                <c:pt idx="20448">
                  <c:v>314.70311186689702</c:v>
                </c:pt>
                <c:pt idx="20449">
                  <c:v>314.70184528752299</c:v>
                </c:pt>
                <c:pt idx="20450">
                  <c:v>314.69163073444099</c:v>
                </c:pt>
                <c:pt idx="20451">
                  <c:v>314.68885836874398</c:v>
                </c:pt>
                <c:pt idx="20452">
                  <c:v>314.67281408631902</c:v>
                </c:pt>
                <c:pt idx="20453">
                  <c:v>314.65865582112298</c:v>
                </c:pt>
                <c:pt idx="20454">
                  <c:v>314.64076786951699</c:v>
                </c:pt>
                <c:pt idx="20455">
                  <c:v>314.60217587380498</c:v>
                </c:pt>
                <c:pt idx="20456">
                  <c:v>314.56892756648602</c:v>
                </c:pt>
                <c:pt idx="20457">
                  <c:v>314.55985357373999</c:v>
                </c:pt>
                <c:pt idx="20458">
                  <c:v>314.54477459695499</c:v>
                </c:pt>
                <c:pt idx="20459">
                  <c:v>314.51990151247298</c:v>
                </c:pt>
                <c:pt idx="20460">
                  <c:v>314.48222149164502</c:v>
                </c:pt>
                <c:pt idx="20461">
                  <c:v>314.46280125273898</c:v>
                </c:pt>
                <c:pt idx="20462">
                  <c:v>314.40133355144798</c:v>
                </c:pt>
                <c:pt idx="20463">
                  <c:v>314.25795675293199</c:v>
                </c:pt>
                <c:pt idx="20464">
                  <c:v>314.25476413570499</c:v>
                </c:pt>
                <c:pt idx="20465">
                  <c:v>314.24696896838901</c:v>
                </c:pt>
                <c:pt idx="20466">
                  <c:v>314.225271473595</c:v>
                </c:pt>
                <c:pt idx="20467">
                  <c:v>314.18802398456398</c:v>
                </c:pt>
                <c:pt idx="20468">
                  <c:v>314.15938856194202</c:v>
                </c:pt>
                <c:pt idx="20469">
                  <c:v>314.12457647178502</c:v>
                </c:pt>
                <c:pt idx="20470">
                  <c:v>314.01874511784598</c:v>
                </c:pt>
                <c:pt idx="20471">
                  <c:v>314.01707975514302</c:v>
                </c:pt>
                <c:pt idx="20472">
                  <c:v>313.98550704846599</c:v>
                </c:pt>
                <c:pt idx="20473">
                  <c:v>313.98345884796299</c:v>
                </c:pt>
                <c:pt idx="20474">
                  <c:v>313.98194755462799</c:v>
                </c:pt>
                <c:pt idx="20475">
                  <c:v>313.96325460507802</c:v>
                </c:pt>
                <c:pt idx="20476">
                  <c:v>313.95318397269199</c:v>
                </c:pt>
                <c:pt idx="20477">
                  <c:v>313.91299634292898</c:v>
                </c:pt>
                <c:pt idx="20478">
                  <c:v>313.90659427131402</c:v>
                </c:pt>
                <c:pt idx="20479">
                  <c:v>313.88275174747798</c:v>
                </c:pt>
                <c:pt idx="20480">
                  <c:v>313.87005616720899</c:v>
                </c:pt>
                <c:pt idx="20481">
                  <c:v>313.85143882470101</c:v>
                </c:pt>
                <c:pt idx="20482">
                  <c:v>313.84132911753102</c:v>
                </c:pt>
                <c:pt idx="20483">
                  <c:v>313.789684649496</c:v>
                </c:pt>
                <c:pt idx="20484">
                  <c:v>313.75382090007099</c:v>
                </c:pt>
                <c:pt idx="20485">
                  <c:v>313.71983824822598</c:v>
                </c:pt>
                <c:pt idx="20486">
                  <c:v>313.71407780724002</c:v>
                </c:pt>
                <c:pt idx="20487">
                  <c:v>313.670953084963</c:v>
                </c:pt>
                <c:pt idx="20488">
                  <c:v>313.66153706404401</c:v>
                </c:pt>
                <c:pt idx="20489">
                  <c:v>313.56072516278601</c:v>
                </c:pt>
                <c:pt idx="20490">
                  <c:v>313.55016736018399</c:v>
                </c:pt>
                <c:pt idx="20491">
                  <c:v>313.48231011463298</c:v>
                </c:pt>
                <c:pt idx="20492">
                  <c:v>313.47716362840799</c:v>
                </c:pt>
                <c:pt idx="20493">
                  <c:v>313.462118540213</c:v>
                </c:pt>
                <c:pt idx="20494">
                  <c:v>313.39758271946101</c:v>
                </c:pt>
                <c:pt idx="20495">
                  <c:v>313.38858241557199</c:v>
                </c:pt>
                <c:pt idx="20496">
                  <c:v>313.346427740742</c:v>
                </c:pt>
                <c:pt idx="20497">
                  <c:v>313.33005570773298</c:v>
                </c:pt>
                <c:pt idx="20498">
                  <c:v>313.25674978157298</c:v>
                </c:pt>
                <c:pt idx="20499">
                  <c:v>313.214107074617</c:v>
                </c:pt>
                <c:pt idx="20500">
                  <c:v>313.209431523143</c:v>
                </c:pt>
                <c:pt idx="20501">
                  <c:v>313.20923662859002</c:v>
                </c:pt>
                <c:pt idx="20502">
                  <c:v>313.18838545562801</c:v>
                </c:pt>
                <c:pt idx="20503">
                  <c:v>313.183785595095</c:v>
                </c:pt>
                <c:pt idx="20504">
                  <c:v>313.08503363727499</c:v>
                </c:pt>
                <c:pt idx="20505">
                  <c:v>313.04268339712303</c:v>
                </c:pt>
                <c:pt idx="20506">
                  <c:v>313.00510473582102</c:v>
                </c:pt>
                <c:pt idx="20507">
                  <c:v>312.996382871104</c:v>
                </c:pt>
                <c:pt idx="20508">
                  <c:v>312.98051535249402</c:v>
                </c:pt>
                <c:pt idx="20509">
                  <c:v>312.97502395710501</c:v>
                </c:pt>
                <c:pt idx="20510">
                  <c:v>312.96471126867999</c:v>
                </c:pt>
                <c:pt idx="20511">
                  <c:v>312.959916935151</c:v>
                </c:pt>
                <c:pt idx="20512">
                  <c:v>312.94283970355298</c:v>
                </c:pt>
                <c:pt idx="20513">
                  <c:v>312.91642881396803</c:v>
                </c:pt>
                <c:pt idx="20514">
                  <c:v>312.89168642975397</c:v>
                </c:pt>
                <c:pt idx="20515">
                  <c:v>312.875161903422</c:v>
                </c:pt>
                <c:pt idx="20516">
                  <c:v>312.86962362262602</c:v>
                </c:pt>
                <c:pt idx="20517">
                  <c:v>312.86659324699599</c:v>
                </c:pt>
                <c:pt idx="20518">
                  <c:v>312.843404043715</c:v>
                </c:pt>
                <c:pt idx="20519">
                  <c:v>312.839110497511</c:v>
                </c:pt>
                <c:pt idx="20520">
                  <c:v>312.73378612418901</c:v>
                </c:pt>
                <c:pt idx="20521">
                  <c:v>312.66686839712298</c:v>
                </c:pt>
                <c:pt idx="20522">
                  <c:v>312.63800440574198</c:v>
                </c:pt>
                <c:pt idx="20523">
                  <c:v>312.61321895842002</c:v>
                </c:pt>
                <c:pt idx="20524">
                  <c:v>312.571982810073</c:v>
                </c:pt>
                <c:pt idx="20525">
                  <c:v>312.54013308457297</c:v>
                </c:pt>
                <c:pt idx="20526">
                  <c:v>312.533766902965</c:v>
                </c:pt>
                <c:pt idx="20527">
                  <c:v>312.51875894869698</c:v>
                </c:pt>
                <c:pt idx="20528">
                  <c:v>312.51784325277799</c:v>
                </c:pt>
                <c:pt idx="20529">
                  <c:v>312.507071825899</c:v>
                </c:pt>
                <c:pt idx="20530">
                  <c:v>312.50499370161799</c:v>
                </c:pt>
                <c:pt idx="20531">
                  <c:v>312.49896469609001</c:v>
                </c:pt>
                <c:pt idx="20532">
                  <c:v>312.44921130326799</c:v>
                </c:pt>
                <c:pt idx="20533">
                  <c:v>312.42293619667203</c:v>
                </c:pt>
                <c:pt idx="20534">
                  <c:v>312.40257315345798</c:v>
                </c:pt>
                <c:pt idx="20535">
                  <c:v>312.34777141352401</c:v>
                </c:pt>
                <c:pt idx="20536">
                  <c:v>312.31548622522303</c:v>
                </c:pt>
                <c:pt idx="20537">
                  <c:v>312.29584103583898</c:v>
                </c:pt>
                <c:pt idx="20538">
                  <c:v>312.29578635174198</c:v>
                </c:pt>
                <c:pt idx="20539">
                  <c:v>312.26316316645301</c:v>
                </c:pt>
                <c:pt idx="20540">
                  <c:v>312.16973373391602</c:v>
                </c:pt>
                <c:pt idx="20541">
                  <c:v>312.15669363342403</c:v>
                </c:pt>
                <c:pt idx="20542">
                  <c:v>312.14866386313503</c:v>
                </c:pt>
                <c:pt idx="20543">
                  <c:v>312.12279632102701</c:v>
                </c:pt>
                <c:pt idx="20544">
                  <c:v>312.115183160887</c:v>
                </c:pt>
                <c:pt idx="20545">
                  <c:v>312.10964770829401</c:v>
                </c:pt>
                <c:pt idx="20546">
                  <c:v>312.08984885708003</c:v>
                </c:pt>
                <c:pt idx="20547">
                  <c:v>312.08179856696898</c:v>
                </c:pt>
                <c:pt idx="20548">
                  <c:v>312.078205990394</c:v>
                </c:pt>
                <c:pt idx="20549">
                  <c:v>312.06079588457499</c:v>
                </c:pt>
                <c:pt idx="20550">
                  <c:v>312.05517003686799</c:v>
                </c:pt>
                <c:pt idx="20551">
                  <c:v>312.05107585644703</c:v>
                </c:pt>
                <c:pt idx="20552">
                  <c:v>312.04884197063097</c:v>
                </c:pt>
                <c:pt idx="20553">
                  <c:v>312.04597002101201</c:v>
                </c:pt>
                <c:pt idx="20554">
                  <c:v>312.04067322166298</c:v>
                </c:pt>
                <c:pt idx="20555">
                  <c:v>312.01710649137101</c:v>
                </c:pt>
                <c:pt idx="20556">
                  <c:v>311.99374113628301</c:v>
                </c:pt>
                <c:pt idx="20557">
                  <c:v>311.99093451674202</c:v>
                </c:pt>
                <c:pt idx="20558">
                  <c:v>311.96503323638899</c:v>
                </c:pt>
                <c:pt idx="20559">
                  <c:v>311.92979706685401</c:v>
                </c:pt>
                <c:pt idx="20560">
                  <c:v>311.92569718802702</c:v>
                </c:pt>
                <c:pt idx="20561">
                  <c:v>311.77457088605098</c:v>
                </c:pt>
                <c:pt idx="20562">
                  <c:v>311.761222666408</c:v>
                </c:pt>
                <c:pt idx="20563">
                  <c:v>311.752573942764</c:v>
                </c:pt>
                <c:pt idx="20564">
                  <c:v>311.727499057317</c:v>
                </c:pt>
                <c:pt idx="20565">
                  <c:v>311.71786636234299</c:v>
                </c:pt>
                <c:pt idx="20566">
                  <c:v>311.680286785372</c:v>
                </c:pt>
                <c:pt idx="20567">
                  <c:v>311.58878576353402</c:v>
                </c:pt>
                <c:pt idx="20568">
                  <c:v>311.51846452978202</c:v>
                </c:pt>
                <c:pt idx="20569">
                  <c:v>311.51569174698801</c:v>
                </c:pt>
                <c:pt idx="20570">
                  <c:v>311.50926258231999</c:v>
                </c:pt>
                <c:pt idx="20571">
                  <c:v>311.50755825076499</c:v>
                </c:pt>
                <c:pt idx="20572">
                  <c:v>311.43101824539701</c:v>
                </c:pt>
                <c:pt idx="20573">
                  <c:v>311.42117314822002</c:v>
                </c:pt>
                <c:pt idx="20574">
                  <c:v>311.41647672728698</c:v>
                </c:pt>
                <c:pt idx="20575">
                  <c:v>311.383432115088</c:v>
                </c:pt>
                <c:pt idx="20576">
                  <c:v>311.35610960855797</c:v>
                </c:pt>
                <c:pt idx="20577">
                  <c:v>311.333769183968</c:v>
                </c:pt>
                <c:pt idx="20578">
                  <c:v>311.318507740283</c:v>
                </c:pt>
                <c:pt idx="20579">
                  <c:v>311.31807267316702</c:v>
                </c:pt>
                <c:pt idx="20580">
                  <c:v>311.30145397582402</c:v>
                </c:pt>
                <c:pt idx="20581">
                  <c:v>311.24161861920601</c:v>
                </c:pt>
                <c:pt idx="20582">
                  <c:v>311.21663790392802</c:v>
                </c:pt>
                <c:pt idx="20583">
                  <c:v>311.21655876391901</c:v>
                </c:pt>
                <c:pt idx="20584">
                  <c:v>311.21597378058499</c:v>
                </c:pt>
                <c:pt idx="20585">
                  <c:v>311.21585705347201</c:v>
                </c:pt>
                <c:pt idx="20586">
                  <c:v>311.214490747654</c:v>
                </c:pt>
                <c:pt idx="20587">
                  <c:v>311.20685147687402</c:v>
                </c:pt>
                <c:pt idx="20588">
                  <c:v>311.19356400874301</c:v>
                </c:pt>
                <c:pt idx="20589">
                  <c:v>311.175460381785</c:v>
                </c:pt>
                <c:pt idx="20590">
                  <c:v>311.17465905174498</c:v>
                </c:pt>
                <c:pt idx="20591">
                  <c:v>311.17402212250198</c:v>
                </c:pt>
                <c:pt idx="20592">
                  <c:v>311.15743004913298</c:v>
                </c:pt>
                <c:pt idx="20593">
                  <c:v>311.15062586361898</c:v>
                </c:pt>
                <c:pt idx="20594">
                  <c:v>311.14808876953703</c:v>
                </c:pt>
                <c:pt idx="20595">
                  <c:v>311.12895017648299</c:v>
                </c:pt>
                <c:pt idx="20596">
                  <c:v>311.11045287189302</c:v>
                </c:pt>
                <c:pt idx="20597">
                  <c:v>311.10882193390398</c:v>
                </c:pt>
                <c:pt idx="20598">
                  <c:v>311.10688892510399</c:v>
                </c:pt>
                <c:pt idx="20599">
                  <c:v>311.10631805032602</c:v>
                </c:pt>
                <c:pt idx="20600">
                  <c:v>311.10015477343597</c:v>
                </c:pt>
                <c:pt idx="20601">
                  <c:v>311.08983007083702</c:v>
                </c:pt>
                <c:pt idx="20602">
                  <c:v>311.08973012536001</c:v>
                </c:pt>
                <c:pt idx="20603">
                  <c:v>311.08962178684197</c:v>
                </c:pt>
                <c:pt idx="20604">
                  <c:v>311.07993435594102</c:v>
                </c:pt>
                <c:pt idx="20605">
                  <c:v>311.07528082151401</c:v>
                </c:pt>
                <c:pt idx="20606">
                  <c:v>311.07415375692801</c:v>
                </c:pt>
                <c:pt idx="20607">
                  <c:v>311.03347486255399</c:v>
                </c:pt>
                <c:pt idx="20608">
                  <c:v>310.99170746755601</c:v>
                </c:pt>
                <c:pt idx="20609">
                  <c:v>310.96702015734502</c:v>
                </c:pt>
                <c:pt idx="20610">
                  <c:v>310.95796013839799</c:v>
                </c:pt>
                <c:pt idx="20611">
                  <c:v>310.928324697785</c:v>
                </c:pt>
                <c:pt idx="20612">
                  <c:v>310.919290103864</c:v>
                </c:pt>
                <c:pt idx="20613">
                  <c:v>310.91631813218498</c:v>
                </c:pt>
                <c:pt idx="20614">
                  <c:v>310.90566189331901</c:v>
                </c:pt>
                <c:pt idx="20615">
                  <c:v>310.88918037777597</c:v>
                </c:pt>
                <c:pt idx="20616">
                  <c:v>310.86239219629601</c:v>
                </c:pt>
                <c:pt idx="20617">
                  <c:v>310.861642214764</c:v>
                </c:pt>
                <c:pt idx="20618">
                  <c:v>310.85214368887398</c:v>
                </c:pt>
                <c:pt idx="20619">
                  <c:v>310.82295154231701</c:v>
                </c:pt>
                <c:pt idx="20620">
                  <c:v>310.816844946765</c:v>
                </c:pt>
                <c:pt idx="20621">
                  <c:v>310.76827354203499</c:v>
                </c:pt>
                <c:pt idx="20622">
                  <c:v>310.74837840368798</c:v>
                </c:pt>
                <c:pt idx="20623">
                  <c:v>310.71839977415601</c:v>
                </c:pt>
                <c:pt idx="20624">
                  <c:v>310.71552691381203</c:v>
                </c:pt>
                <c:pt idx="20625">
                  <c:v>310.70367627260202</c:v>
                </c:pt>
                <c:pt idx="20626">
                  <c:v>310.68826877318799</c:v>
                </c:pt>
                <c:pt idx="20627">
                  <c:v>310.65888779692199</c:v>
                </c:pt>
                <c:pt idx="20628">
                  <c:v>310.652711069497</c:v>
                </c:pt>
                <c:pt idx="20629">
                  <c:v>310.62849867862599</c:v>
                </c:pt>
                <c:pt idx="20630">
                  <c:v>310.60731753229402</c:v>
                </c:pt>
                <c:pt idx="20631">
                  <c:v>310.57161164579298</c:v>
                </c:pt>
                <c:pt idx="20632">
                  <c:v>310.53232687052599</c:v>
                </c:pt>
                <c:pt idx="20633">
                  <c:v>310.47213014468502</c:v>
                </c:pt>
                <c:pt idx="20634">
                  <c:v>310.45081120628203</c:v>
                </c:pt>
                <c:pt idx="20635">
                  <c:v>310.427614940073</c:v>
                </c:pt>
                <c:pt idx="20636">
                  <c:v>310.35857613391897</c:v>
                </c:pt>
                <c:pt idx="20637">
                  <c:v>310.34229539803198</c:v>
                </c:pt>
                <c:pt idx="20638">
                  <c:v>310.31956978498602</c:v>
                </c:pt>
                <c:pt idx="20639">
                  <c:v>310.29921783038299</c:v>
                </c:pt>
                <c:pt idx="20640">
                  <c:v>310.26937591946199</c:v>
                </c:pt>
                <c:pt idx="20641">
                  <c:v>310.263579665073</c:v>
                </c:pt>
                <c:pt idx="20642">
                  <c:v>310.25122863887998</c:v>
                </c:pt>
                <c:pt idx="20643">
                  <c:v>310.244291940697</c:v>
                </c:pt>
                <c:pt idx="20644">
                  <c:v>310.220127309242</c:v>
                </c:pt>
                <c:pt idx="20645">
                  <c:v>310.21253315860702</c:v>
                </c:pt>
                <c:pt idx="20646">
                  <c:v>310.21227823569501</c:v>
                </c:pt>
                <c:pt idx="20647">
                  <c:v>310.19286955352902</c:v>
                </c:pt>
                <c:pt idx="20648">
                  <c:v>310.15006064449699</c:v>
                </c:pt>
                <c:pt idx="20649">
                  <c:v>310.13686379926497</c:v>
                </c:pt>
                <c:pt idx="20650">
                  <c:v>310.13533047454598</c:v>
                </c:pt>
                <c:pt idx="20651">
                  <c:v>310.12403089987498</c:v>
                </c:pt>
                <c:pt idx="20652">
                  <c:v>310.11083676336699</c:v>
                </c:pt>
                <c:pt idx="20653">
                  <c:v>310.06501037449101</c:v>
                </c:pt>
                <c:pt idx="20654">
                  <c:v>310.01683308694402</c:v>
                </c:pt>
                <c:pt idx="20655">
                  <c:v>309.98136735892598</c:v>
                </c:pt>
                <c:pt idx="20656">
                  <c:v>309.94167894979302</c:v>
                </c:pt>
                <c:pt idx="20657">
                  <c:v>309.918398619627</c:v>
                </c:pt>
                <c:pt idx="20658">
                  <c:v>309.918199322193</c:v>
                </c:pt>
                <c:pt idx="20659">
                  <c:v>309.91308796618199</c:v>
                </c:pt>
                <c:pt idx="20660">
                  <c:v>309.90582351125897</c:v>
                </c:pt>
                <c:pt idx="20661">
                  <c:v>309.89700980726201</c:v>
                </c:pt>
                <c:pt idx="20662">
                  <c:v>309.89548451415101</c:v>
                </c:pt>
                <c:pt idx="20663">
                  <c:v>309.85666360634798</c:v>
                </c:pt>
                <c:pt idx="20664">
                  <c:v>309.84331505598601</c:v>
                </c:pt>
                <c:pt idx="20665">
                  <c:v>309.81186000210198</c:v>
                </c:pt>
                <c:pt idx="20666">
                  <c:v>309.80152460515001</c:v>
                </c:pt>
                <c:pt idx="20667">
                  <c:v>309.75799761065099</c:v>
                </c:pt>
                <c:pt idx="20668">
                  <c:v>309.72140894531901</c:v>
                </c:pt>
                <c:pt idx="20669">
                  <c:v>309.71713233404103</c:v>
                </c:pt>
                <c:pt idx="20670">
                  <c:v>309.63877620749503</c:v>
                </c:pt>
                <c:pt idx="20671">
                  <c:v>309.62997035030202</c:v>
                </c:pt>
                <c:pt idx="20672">
                  <c:v>309.62313497637899</c:v>
                </c:pt>
                <c:pt idx="20673">
                  <c:v>309.606082092218</c:v>
                </c:pt>
                <c:pt idx="20674">
                  <c:v>309.60091286096502</c:v>
                </c:pt>
                <c:pt idx="20675">
                  <c:v>309.59916897713998</c:v>
                </c:pt>
                <c:pt idx="20676">
                  <c:v>309.59608753303399</c:v>
                </c:pt>
                <c:pt idx="20677">
                  <c:v>309.58800968732101</c:v>
                </c:pt>
                <c:pt idx="20678">
                  <c:v>309.537479657174</c:v>
                </c:pt>
                <c:pt idx="20679">
                  <c:v>309.51605040891701</c:v>
                </c:pt>
                <c:pt idx="20680">
                  <c:v>309.510770726234</c:v>
                </c:pt>
                <c:pt idx="20681">
                  <c:v>309.49976880757703</c:v>
                </c:pt>
                <c:pt idx="20682">
                  <c:v>309.48923233725799</c:v>
                </c:pt>
                <c:pt idx="20683">
                  <c:v>309.46333415704402</c:v>
                </c:pt>
                <c:pt idx="20684">
                  <c:v>309.440342655802</c:v>
                </c:pt>
                <c:pt idx="20685">
                  <c:v>309.39236408296199</c:v>
                </c:pt>
                <c:pt idx="20686">
                  <c:v>309.37789040262601</c:v>
                </c:pt>
                <c:pt idx="20687">
                  <c:v>309.37000792073098</c:v>
                </c:pt>
                <c:pt idx="20688">
                  <c:v>309.36943586886201</c:v>
                </c:pt>
                <c:pt idx="20689">
                  <c:v>309.357146007599</c:v>
                </c:pt>
                <c:pt idx="20690">
                  <c:v>309.35510204984303</c:v>
                </c:pt>
                <c:pt idx="20691">
                  <c:v>309.34510909405799</c:v>
                </c:pt>
                <c:pt idx="20692">
                  <c:v>309.34232609491499</c:v>
                </c:pt>
                <c:pt idx="20693">
                  <c:v>309.341677159028</c:v>
                </c:pt>
                <c:pt idx="20694">
                  <c:v>309.31923675049097</c:v>
                </c:pt>
                <c:pt idx="20695">
                  <c:v>309.31227283688497</c:v>
                </c:pt>
                <c:pt idx="20696">
                  <c:v>309.30389660711199</c:v>
                </c:pt>
                <c:pt idx="20697">
                  <c:v>309.29731231313701</c:v>
                </c:pt>
                <c:pt idx="20698">
                  <c:v>309.29709453420998</c:v>
                </c:pt>
                <c:pt idx="20699">
                  <c:v>309.27925348239199</c:v>
                </c:pt>
                <c:pt idx="20700">
                  <c:v>309.25208599125199</c:v>
                </c:pt>
                <c:pt idx="20701">
                  <c:v>309.22207720278999</c:v>
                </c:pt>
                <c:pt idx="20702">
                  <c:v>309.21765135849103</c:v>
                </c:pt>
                <c:pt idx="20703">
                  <c:v>309.194569656939</c:v>
                </c:pt>
                <c:pt idx="20704">
                  <c:v>309.193996831437</c:v>
                </c:pt>
                <c:pt idx="20705">
                  <c:v>309.177021465677</c:v>
                </c:pt>
                <c:pt idx="20706">
                  <c:v>309.17504830872099</c:v>
                </c:pt>
                <c:pt idx="20707">
                  <c:v>309.13580180840802</c:v>
                </c:pt>
                <c:pt idx="20708">
                  <c:v>309.11373124855902</c:v>
                </c:pt>
                <c:pt idx="20709">
                  <c:v>309.10392544873599</c:v>
                </c:pt>
                <c:pt idx="20710">
                  <c:v>309.09081044282198</c:v>
                </c:pt>
                <c:pt idx="20711">
                  <c:v>309.08003717359099</c:v>
                </c:pt>
                <c:pt idx="20712">
                  <c:v>309.06941631330199</c:v>
                </c:pt>
                <c:pt idx="20713">
                  <c:v>309.06924857919603</c:v>
                </c:pt>
                <c:pt idx="20714">
                  <c:v>309.00918002572303</c:v>
                </c:pt>
                <c:pt idx="20715">
                  <c:v>308.937964343847</c:v>
                </c:pt>
                <c:pt idx="20716">
                  <c:v>308.93729362188799</c:v>
                </c:pt>
                <c:pt idx="20717">
                  <c:v>308.91524131906499</c:v>
                </c:pt>
                <c:pt idx="20718">
                  <c:v>308.914607737084</c:v>
                </c:pt>
                <c:pt idx="20719">
                  <c:v>308.84199020432197</c:v>
                </c:pt>
                <c:pt idx="20720">
                  <c:v>308.83571864859698</c:v>
                </c:pt>
                <c:pt idx="20721">
                  <c:v>308.795745122536</c:v>
                </c:pt>
                <c:pt idx="20722">
                  <c:v>308.774333310153</c:v>
                </c:pt>
                <c:pt idx="20723">
                  <c:v>308.73363079751499</c:v>
                </c:pt>
                <c:pt idx="20724">
                  <c:v>308.71403541056799</c:v>
                </c:pt>
                <c:pt idx="20725">
                  <c:v>308.71040210281302</c:v>
                </c:pt>
                <c:pt idx="20726">
                  <c:v>308.69913260416502</c:v>
                </c:pt>
                <c:pt idx="20727">
                  <c:v>308.68020216718998</c:v>
                </c:pt>
                <c:pt idx="20728">
                  <c:v>308.67716490356099</c:v>
                </c:pt>
                <c:pt idx="20729">
                  <c:v>308.66570944596998</c:v>
                </c:pt>
                <c:pt idx="20730">
                  <c:v>308.64878430392702</c:v>
                </c:pt>
                <c:pt idx="20731">
                  <c:v>308.64112131093401</c:v>
                </c:pt>
                <c:pt idx="20732">
                  <c:v>308.63505346677499</c:v>
                </c:pt>
                <c:pt idx="20733">
                  <c:v>308.63369202817</c:v>
                </c:pt>
                <c:pt idx="20734">
                  <c:v>308.62313436471601</c:v>
                </c:pt>
                <c:pt idx="20735">
                  <c:v>308.61050864121103</c:v>
                </c:pt>
                <c:pt idx="20736">
                  <c:v>308.59902724591399</c:v>
                </c:pt>
                <c:pt idx="20737">
                  <c:v>308.59860988928398</c:v>
                </c:pt>
                <c:pt idx="20738">
                  <c:v>308.59527601449201</c:v>
                </c:pt>
                <c:pt idx="20739">
                  <c:v>308.58745054883002</c:v>
                </c:pt>
                <c:pt idx="20740">
                  <c:v>308.58198114988801</c:v>
                </c:pt>
                <c:pt idx="20741">
                  <c:v>308.577919591691</c:v>
                </c:pt>
                <c:pt idx="20742">
                  <c:v>308.56709394873002</c:v>
                </c:pt>
                <c:pt idx="20743">
                  <c:v>308.540012414763</c:v>
                </c:pt>
                <c:pt idx="20744">
                  <c:v>308.53448033446699</c:v>
                </c:pt>
                <c:pt idx="20745">
                  <c:v>308.52631155712498</c:v>
                </c:pt>
                <c:pt idx="20746">
                  <c:v>308.497306269859</c:v>
                </c:pt>
                <c:pt idx="20747">
                  <c:v>308.485549629476</c:v>
                </c:pt>
                <c:pt idx="20748">
                  <c:v>308.47700706229199</c:v>
                </c:pt>
                <c:pt idx="20749">
                  <c:v>308.46587674461603</c:v>
                </c:pt>
                <c:pt idx="20750">
                  <c:v>308.448378390024</c:v>
                </c:pt>
                <c:pt idx="20751">
                  <c:v>308.395388377129</c:v>
                </c:pt>
                <c:pt idx="20752">
                  <c:v>308.38964709696103</c:v>
                </c:pt>
                <c:pt idx="20753">
                  <c:v>308.38506058719997</c:v>
                </c:pt>
                <c:pt idx="20754">
                  <c:v>308.35049712252697</c:v>
                </c:pt>
                <c:pt idx="20755">
                  <c:v>308.33688101049</c:v>
                </c:pt>
                <c:pt idx="20756">
                  <c:v>308.33146777297497</c:v>
                </c:pt>
                <c:pt idx="20757">
                  <c:v>308.33013423704699</c:v>
                </c:pt>
                <c:pt idx="20758">
                  <c:v>308.32579676967299</c:v>
                </c:pt>
                <c:pt idx="20759">
                  <c:v>308.324190413493</c:v>
                </c:pt>
                <c:pt idx="20760">
                  <c:v>308.32404681480699</c:v>
                </c:pt>
                <c:pt idx="20761">
                  <c:v>308.31098538513203</c:v>
                </c:pt>
                <c:pt idx="20762">
                  <c:v>308.30597152427401</c:v>
                </c:pt>
                <c:pt idx="20763">
                  <c:v>308.26522553029503</c:v>
                </c:pt>
                <c:pt idx="20764">
                  <c:v>308.26474373585597</c:v>
                </c:pt>
                <c:pt idx="20765">
                  <c:v>308.25142930457298</c:v>
                </c:pt>
                <c:pt idx="20766">
                  <c:v>308.24769637330297</c:v>
                </c:pt>
                <c:pt idx="20767">
                  <c:v>308.234102700557</c:v>
                </c:pt>
                <c:pt idx="20768">
                  <c:v>308.22885322539798</c:v>
                </c:pt>
                <c:pt idx="20769">
                  <c:v>308.177678821298</c:v>
                </c:pt>
                <c:pt idx="20770">
                  <c:v>308.17058864230597</c:v>
                </c:pt>
                <c:pt idx="20771">
                  <c:v>308.13225761798202</c:v>
                </c:pt>
                <c:pt idx="20772">
                  <c:v>308.10779416846299</c:v>
                </c:pt>
                <c:pt idx="20773">
                  <c:v>308.05959099881801</c:v>
                </c:pt>
                <c:pt idx="20774">
                  <c:v>308.04705456424699</c:v>
                </c:pt>
                <c:pt idx="20775">
                  <c:v>308.04052998795999</c:v>
                </c:pt>
                <c:pt idx="20776">
                  <c:v>308.03586893837303</c:v>
                </c:pt>
                <c:pt idx="20777">
                  <c:v>308.020413604238</c:v>
                </c:pt>
                <c:pt idx="20778">
                  <c:v>308.01804732668103</c:v>
                </c:pt>
                <c:pt idx="20779">
                  <c:v>307.991445950735</c:v>
                </c:pt>
                <c:pt idx="20780">
                  <c:v>307.96351450519097</c:v>
                </c:pt>
                <c:pt idx="20781">
                  <c:v>307.93170993137602</c:v>
                </c:pt>
                <c:pt idx="20782">
                  <c:v>307.9208752669</c:v>
                </c:pt>
                <c:pt idx="20783">
                  <c:v>307.90347057510502</c:v>
                </c:pt>
                <c:pt idx="20784">
                  <c:v>307.88629681586798</c:v>
                </c:pt>
                <c:pt idx="20785">
                  <c:v>307.88236178601898</c:v>
                </c:pt>
                <c:pt idx="20786">
                  <c:v>307.85816209463502</c:v>
                </c:pt>
                <c:pt idx="20787">
                  <c:v>307.84475650870098</c:v>
                </c:pt>
                <c:pt idx="20788">
                  <c:v>307.83265563425402</c:v>
                </c:pt>
                <c:pt idx="20789">
                  <c:v>307.81732816807698</c:v>
                </c:pt>
                <c:pt idx="20790">
                  <c:v>307.81280122162099</c:v>
                </c:pt>
                <c:pt idx="20791">
                  <c:v>307.80996707769401</c:v>
                </c:pt>
                <c:pt idx="20792">
                  <c:v>307.79129489105998</c:v>
                </c:pt>
                <c:pt idx="20793">
                  <c:v>307.784766979121</c:v>
                </c:pt>
                <c:pt idx="20794">
                  <c:v>307.78177055294702</c:v>
                </c:pt>
                <c:pt idx="20795">
                  <c:v>307.75664360310202</c:v>
                </c:pt>
                <c:pt idx="20796">
                  <c:v>307.75214251869397</c:v>
                </c:pt>
                <c:pt idx="20797">
                  <c:v>307.731854922602</c:v>
                </c:pt>
                <c:pt idx="20798">
                  <c:v>307.64453339592899</c:v>
                </c:pt>
                <c:pt idx="20799">
                  <c:v>307.62975030159203</c:v>
                </c:pt>
                <c:pt idx="20800">
                  <c:v>307.624304948629</c:v>
                </c:pt>
                <c:pt idx="20801">
                  <c:v>307.58819164357499</c:v>
                </c:pt>
                <c:pt idx="20802">
                  <c:v>307.55713544884901</c:v>
                </c:pt>
                <c:pt idx="20803">
                  <c:v>307.55298376161898</c:v>
                </c:pt>
                <c:pt idx="20804">
                  <c:v>307.54875919768398</c:v>
                </c:pt>
                <c:pt idx="20805">
                  <c:v>307.49353057144299</c:v>
                </c:pt>
                <c:pt idx="20806">
                  <c:v>307.48511738975401</c:v>
                </c:pt>
                <c:pt idx="20807">
                  <c:v>307.45618713256601</c:v>
                </c:pt>
                <c:pt idx="20808">
                  <c:v>307.43661916897997</c:v>
                </c:pt>
                <c:pt idx="20809">
                  <c:v>307.42257562039202</c:v>
                </c:pt>
                <c:pt idx="20810">
                  <c:v>307.390542817648</c:v>
                </c:pt>
                <c:pt idx="20811">
                  <c:v>307.38525512535801</c:v>
                </c:pt>
                <c:pt idx="20812">
                  <c:v>307.34099930779001</c:v>
                </c:pt>
                <c:pt idx="20813">
                  <c:v>307.33721343379699</c:v>
                </c:pt>
                <c:pt idx="20814">
                  <c:v>307.330363464291</c:v>
                </c:pt>
                <c:pt idx="20815">
                  <c:v>307.27102551487502</c:v>
                </c:pt>
                <c:pt idx="20816">
                  <c:v>307.25525210090098</c:v>
                </c:pt>
                <c:pt idx="20817">
                  <c:v>307.18075801494098</c:v>
                </c:pt>
                <c:pt idx="20818">
                  <c:v>307.17418915100501</c:v>
                </c:pt>
                <c:pt idx="20819">
                  <c:v>307.16154691128298</c:v>
                </c:pt>
                <c:pt idx="20820">
                  <c:v>307.151557104527</c:v>
                </c:pt>
                <c:pt idx="20821">
                  <c:v>307.15072065358902</c:v>
                </c:pt>
                <c:pt idx="20822">
                  <c:v>307.14391259719798</c:v>
                </c:pt>
                <c:pt idx="20823">
                  <c:v>307.12471776574199</c:v>
                </c:pt>
                <c:pt idx="20824">
                  <c:v>307.09539199684002</c:v>
                </c:pt>
                <c:pt idx="20825">
                  <c:v>307.057312163706</c:v>
                </c:pt>
                <c:pt idx="20826">
                  <c:v>307.04380501147602</c:v>
                </c:pt>
                <c:pt idx="20827">
                  <c:v>307.02514184243</c:v>
                </c:pt>
                <c:pt idx="20828">
                  <c:v>306.99323627286702</c:v>
                </c:pt>
                <c:pt idx="20829">
                  <c:v>306.99213234070402</c:v>
                </c:pt>
                <c:pt idx="20830">
                  <c:v>306.99186467816799</c:v>
                </c:pt>
                <c:pt idx="20831">
                  <c:v>306.99018617783099</c:v>
                </c:pt>
                <c:pt idx="20832">
                  <c:v>306.98472989315297</c:v>
                </c:pt>
                <c:pt idx="20833">
                  <c:v>306.97871638670199</c:v>
                </c:pt>
                <c:pt idx="20834">
                  <c:v>306.95593777473198</c:v>
                </c:pt>
                <c:pt idx="20835">
                  <c:v>306.95292738977702</c:v>
                </c:pt>
                <c:pt idx="20836">
                  <c:v>306.94150866979197</c:v>
                </c:pt>
                <c:pt idx="20837">
                  <c:v>306.92815095897299</c:v>
                </c:pt>
                <c:pt idx="20838">
                  <c:v>306.92090917823401</c:v>
                </c:pt>
                <c:pt idx="20839">
                  <c:v>306.92037300837598</c:v>
                </c:pt>
                <c:pt idx="20840">
                  <c:v>306.89067975846399</c:v>
                </c:pt>
                <c:pt idx="20841">
                  <c:v>306.88448698540799</c:v>
                </c:pt>
                <c:pt idx="20842">
                  <c:v>306.86410392582798</c:v>
                </c:pt>
                <c:pt idx="20843">
                  <c:v>306.856200037826</c:v>
                </c:pt>
                <c:pt idx="20844">
                  <c:v>306.83275689358697</c:v>
                </c:pt>
                <c:pt idx="20845">
                  <c:v>306.83043811742698</c:v>
                </c:pt>
                <c:pt idx="20846">
                  <c:v>306.82817614626902</c:v>
                </c:pt>
                <c:pt idx="20847">
                  <c:v>306.79720391785997</c:v>
                </c:pt>
                <c:pt idx="20848">
                  <c:v>306.79300008656401</c:v>
                </c:pt>
                <c:pt idx="20849">
                  <c:v>306.77815981720602</c:v>
                </c:pt>
                <c:pt idx="20850">
                  <c:v>306.769481278086</c:v>
                </c:pt>
                <c:pt idx="20851">
                  <c:v>306.76367193696001</c:v>
                </c:pt>
                <c:pt idx="20852">
                  <c:v>306.74269569753898</c:v>
                </c:pt>
                <c:pt idx="20853">
                  <c:v>306.72359183499702</c:v>
                </c:pt>
                <c:pt idx="20854">
                  <c:v>306.71654019344902</c:v>
                </c:pt>
                <c:pt idx="20855">
                  <c:v>306.71618176865502</c:v>
                </c:pt>
                <c:pt idx="20856">
                  <c:v>306.68792246708898</c:v>
                </c:pt>
                <c:pt idx="20857">
                  <c:v>306.68539640118098</c:v>
                </c:pt>
                <c:pt idx="20858">
                  <c:v>306.68418610534297</c:v>
                </c:pt>
                <c:pt idx="20859">
                  <c:v>306.67344262246201</c:v>
                </c:pt>
                <c:pt idx="20860">
                  <c:v>306.665914336632</c:v>
                </c:pt>
                <c:pt idx="20861">
                  <c:v>306.64402105838201</c:v>
                </c:pt>
                <c:pt idx="20862">
                  <c:v>306.63307989488402</c:v>
                </c:pt>
                <c:pt idx="20863">
                  <c:v>306.63252014941298</c:v>
                </c:pt>
                <c:pt idx="20864">
                  <c:v>306.61998346238897</c:v>
                </c:pt>
                <c:pt idx="20865">
                  <c:v>306.61550941874998</c:v>
                </c:pt>
                <c:pt idx="20866">
                  <c:v>306.61184115681903</c:v>
                </c:pt>
                <c:pt idx="20867">
                  <c:v>306.60310441839198</c:v>
                </c:pt>
                <c:pt idx="20868">
                  <c:v>306.59928686778602</c:v>
                </c:pt>
                <c:pt idx="20869">
                  <c:v>306.581093781329</c:v>
                </c:pt>
                <c:pt idx="20870">
                  <c:v>306.58006094423303</c:v>
                </c:pt>
                <c:pt idx="20871">
                  <c:v>306.577104796897</c:v>
                </c:pt>
                <c:pt idx="20872">
                  <c:v>306.576549089303</c:v>
                </c:pt>
                <c:pt idx="20873">
                  <c:v>306.57047054733999</c:v>
                </c:pt>
                <c:pt idx="20874">
                  <c:v>306.56904086780298</c:v>
                </c:pt>
                <c:pt idx="20875">
                  <c:v>306.56732404205798</c:v>
                </c:pt>
                <c:pt idx="20876">
                  <c:v>306.56687739249497</c:v>
                </c:pt>
                <c:pt idx="20877">
                  <c:v>306.55946534276097</c:v>
                </c:pt>
                <c:pt idx="20878">
                  <c:v>306.55178238794599</c:v>
                </c:pt>
                <c:pt idx="20879">
                  <c:v>306.54780196649898</c:v>
                </c:pt>
                <c:pt idx="20880">
                  <c:v>306.54638922997702</c:v>
                </c:pt>
                <c:pt idx="20881">
                  <c:v>306.54087823109398</c:v>
                </c:pt>
                <c:pt idx="20882">
                  <c:v>306.538740906454</c:v>
                </c:pt>
                <c:pt idx="20883">
                  <c:v>306.52959424564699</c:v>
                </c:pt>
                <c:pt idx="20884">
                  <c:v>306.52758366828601</c:v>
                </c:pt>
                <c:pt idx="20885">
                  <c:v>306.52708149171798</c:v>
                </c:pt>
                <c:pt idx="20886">
                  <c:v>306.49797038321799</c:v>
                </c:pt>
                <c:pt idx="20887">
                  <c:v>306.49438154964997</c:v>
                </c:pt>
                <c:pt idx="20888">
                  <c:v>306.48779643015598</c:v>
                </c:pt>
                <c:pt idx="20889">
                  <c:v>306.47844183113301</c:v>
                </c:pt>
                <c:pt idx="20890">
                  <c:v>306.47823014255198</c:v>
                </c:pt>
                <c:pt idx="20891">
                  <c:v>306.461280025679</c:v>
                </c:pt>
                <c:pt idx="20892">
                  <c:v>306.45698238188999</c:v>
                </c:pt>
                <c:pt idx="20893">
                  <c:v>306.453522599</c:v>
                </c:pt>
                <c:pt idx="20894">
                  <c:v>306.45332004674401</c:v>
                </c:pt>
                <c:pt idx="20895">
                  <c:v>306.445734021563</c:v>
                </c:pt>
                <c:pt idx="20896">
                  <c:v>306.44144991725801</c:v>
                </c:pt>
                <c:pt idx="20897">
                  <c:v>306.42249347113898</c:v>
                </c:pt>
                <c:pt idx="20898">
                  <c:v>306.41404938288503</c:v>
                </c:pt>
                <c:pt idx="20899">
                  <c:v>306.41332445525001</c:v>
                </c:pt>
                <c:pt idx="20900">
                  <c:v>306.405354538876</c:v>
                </c:pt>
                <c:pt idx="20901">
                  <c:v>306.40399442123498</c:v>
                </c:pt>
                <c:pt idx="20902">
                  <c:v>306.40062944274001</c:v>
                </c:pt>
                <c:pt idx="20903">
                  <c:v>306.39483569405701</c:v>
                </c:pt>
                <c:pt idx="20904">
                  <c:v>306.38783962818701</c:v>
                </c:pt>
                <c:pt idx="20905">
                  <c:v>306.38651239627802</c:v>
                </c:pt>
                <c:pt idx="20906">
                  <c:v>306.38075568549198</c:v>
                </c:pt>
                <c:pt idx="20907">
                  <c:v>306.37712032292001</c:v>
                </c:pt>
                <c:pt idx="20908">
                  <c:v>306.37386167883898</c:v>
                </c:pt>
                <c:pt idx="20909">
                  <c:v>306.37113911702301</c:v>
                </c:pt>
                <c:pt idx="20910">
                  <c:v>306.36242093824097</c:v>
                </c:pt>
                <c:pt idx="20911">
                  <c:v>306.36038806449199</c:v>
                </c:pt>
                <c:pt idx="20912">
                  <c:v>306.35476686226298</c:v>
                </c:pt>
                <c:pt idx="20913">
                  <c:v>306.34680786260202</c:v>
                </c:pt>
                <c:pt idx="20914">
                  <c:v>306.33944916670498</c:v>
                </c:pt>
                <c:pt idx="20915">
                  <c:v>306.32526144377499</c:v>
                </c:pt>
                <c:pt idx="20916">
                  <c:v>306.31573930998098</c:v>
                </c:pt>
                <c:pt idx="20917">
                  <c:v>306.315114801135</c:v>
                </c:pt>
                <c:pt idx="20918">
                  <c:v>306.312417790437</c:v>
                </c:pt>
                <c:pt idx="20919">
                  <c:v>306.31190864533198</c:v>
                </c:pt>
                <c:pt idx="20920">
                  <c:v>306.29292595182199</c:v>
                </c:pt>
                <c:pt idx="20921">
                  <c:v>306.28816570876597</c:v>
                </c:pt>
                <c:pt idx="20922">
                  <c:v>306.28612070563202</c:v>
                </c:pt>
                <c:pt idx="20923">
                  <c:v>306.28432868892997</c:v>
                </c:pt>
                <c:pt idx="20924">
                  <c:v>306.28388213246302</c:v>
                </c:pt>
                <c:pt idx="20925">
                  <c:v>306.27287698658802</c:v>
                </c:pt>
                <c:pt idx="20926">
                  <c:v>306.27042963968501</c:v>
                </c:pt>
                <c:pt idx="20927">
                  <c:v>306.26017368659001</c:v>
                </c:pt>
                <c:pt idx="20928">
                  <c:v>306.24746449700899</c:v>
                </c:pt>
                <c:pt idx="20929">
                  <c:v>306.24212965864399</c:v>
                </c:pt>
                <c:pt idx="20930">
                  <c:v>306.23953210294502</c:v>
                </c:pt>
                <c:pt idx="20931">
                  <c:v>306.23896377762401</c:v>
                </c:pt>
                <c:pt idx="20932">
                  <c:v>306.23793571190703</c:v>
                </c:pt>
                <c:pt idx="20933">
                  <c:v>306.23294522109501</c:v>
                </c:pt>
                <c:pt idx="20934">
                  <c:v>306.23190577094999</c:v>
                </c:pt>
                <c:pt idx="20935">
                  <c:v>306.22997291871502</c:v>
                </c:pt>
                <c:pt idx="20936">
                  <c:v>306.22784833920599</c:v>
                </c:pt>
                <c:pt idx="20937">
                  <c:v>306.22255524200602</c:v>
                </c:pt>
                <c:pt idx="20938">
                  <c:v>306.220626587325</c:v>
                </c:pt>
                <c:pt idx="20939">
                  <c:v>306.20942807140602</c:v>
                </c:pt>
                <c:pt idx="20940">
                  <c:v>306.206367029624</c:v>
                </c:pt>
                <c:pt idx="20941">
                  <c:v>306.18326929766198</c:v>
                </c:pt>
                <c:pt idx="20942">
                  <c:v>306.17170014788297</c:v>
                </c:pt>
                <c:pt idx="20943">
                  <c:v>306.16939107236198</c:v>
                </c:pt>
                <c:pt idx="20944">
                  <c:v>306.16817534095702</c:v>
                </c:pt>
                <c:pt idx="20945">
                  <c:v>306.16449477972202</c:v>
                </c:pt>
                <c:pt idx="20946">
                  <c:v>306.160520057474</c:v>
                </c:pt>
                <c:pt idx="20947">
                  <c:v>306.15763710051698</c:v>
                </c:pt>
                <c:pt idx="20948">
                  <c:v>306.15093636833399</c:v>
                </c:pt>
                <c:pt idx="20949">
                  <c:v>306.14974486146099</c:v>
                </c:pt>
                <c:pt idx="20950">
                  <c:v>306.14267770047098</c:v>
                </c:pt>
                <c:pt idx="20951">
                  <c:v>306.14169402063101</c:v>
                </c:pt>
                <c:pt idx="20952">
                  <c:v>306.10931841450798</c:v>
                </c:pt>
                <c:pt idx="20953">
                  <c:v>306.10458788355999</c:v>
                </c:pt>
                <c:pt idx="20954">
                  <c:v>306.10360227420699</c:v>
                </c:pt>
                <c:pt idx="20955">
                  <c:v>306.08847811347903</c:v>
                </c:pt>
                <c:pt idx="20956">
                  <c:v>306.07285513759501</c:v>
                </c:pt>
                <c:pt idx="20957">
                  <c:v>306.05153818585597</c:v>
                </c:pt>
                <c:pt idx="20958">
                  <c:v>306.05150793815199</c:v>
                </c:pt>
                <c:pt idx="20959">
                  <c:v>306.03871122213201</c:v>
                </c:pt>
                <c:pt idx="20960">
                  <c:v>306.03759899206199</c:v>
                </c:pt>
                <c:pt idx="20961">
                  <c:v>306.03374885528302</c:v>
                </c:pt>
                <c:pt idx="20962">
                  <c:v>306.03151723123398</c:v>
                </c:pt>
                <c:pt idx="20963">
                  <c:v>306.022472830467</c:v>
                </c:pt>
                <c:pt idx="20964">
                  <c:v>306.02137701874801</c:v>
                </c:pt>
                <c:pt idx="20965">
                  <c:v>306.00630428609998</c:v>
                </c:pt>
                <c:pt idx="20966">
                  <c:v>306.00322219389602</c:v>
                </c:pt>
                <c:pt idx="20967">
                  <c:v>305.99979381590498</c:v>
                </c:pt>
                <c:pt idx="20968">
                  <c:v>305.97910028972899</c:v>
                </c:pt>
                <c:pt idx="20969">
                  <c:v>305.96745378825102</c:v>
                </c:pt>
                <c:pt idx="20970">
                  <c:v>305.94798688815598</c:v>
                </c:pt>
                <c:pt idx="20971">
                  <c:v>305.94615727293802</c:v>
                </c:pt>
                <c:pt idx="20972">
                  <c:v>305.942774655557</c:v>
                </c:pt>
                <c:pt idx="20973">
                  <c:v>305.91921171350498</c:v>
                </c:pt>
                <c:pt idx="20974">
                  <c:v>305.917583442016</c:v>
                </c:pt>
                <c:pt idx="20975">
                  <c:v>305.91137566520899</c:v>
                </c:pt>
                <c:pt idx="20976">
                  <c:v>305.88734919756098</c:v>
                </c:pt>
                <c:pt idx="20977">
                  <c:v>305.88113671821998</c:v>
                </c:pt>
                <c:pt idx="20978">
                  <c:v>305.87754375281099</c:v>
                </c:pt>
                <c:pt idx="20979">
                  <c:v>305.86565524540799</c:v>
                </c:pt>
                <c:pt idx="20980">
                  <c:v>305.85276242991802</c:v>
                </c:pt>
                <c:pt idx="20981">
                  <c:v>305.84535425136801</c:v>
                </c:pt>
                <c:pt idx="20982">
                  <c:v>305.84443794955303</c:v>
                </c:pt>
                <c:pt idx="20983">
                  <c:v>305.83131114959502</c:v>
                </c:pt>
                <c:pt idx="20984">
                  <c:v>305.83093102416802</c:v>
                </c:pt>
                <c:pt idx="20985">
                  <c:v>305.82722871824899</c:v>
                </c:pt>
                <c:pt idx="20986">
                  <c:v>305.81562072686501</c:v>
                </c:pt>
                <c:pt idx="20987">
                  <c:v>305.813444334037</c:v>
                </c:pt>
                <c:pt idx="20988">
                  <c:v>305.74853765727602</c:v>
                </c:pt>
                <c:pt idx="20989">
                  <c:v>305.70466358508003</c:v>
                </c:pt>
                <c:pt idx="20990">
                  <c:v>305.689221981814</c:v>
                </c:pt>
                <c:pt idx="20991">
                  <c:v>305.67267650682902</c:v>
                </c:pt>
                <c:pt idx="20992">
                  <c:v>305.670235563056</c:v>
                </c:pt>
                <c:pt idx="20993">
                  <c:v>305.651555314539</c:v>
                </c:pt>
                <c:pt idx="20994">
                  <c:v>305.64529741131901</c:v>
                </c:pt>
                <c:pt idx="20995">
                  <c:v>305.63866570964302</c:v>
                </c:pt>
                <c:pt idx="20996">
                  <c:v>305.63747047347198</c:v>
                </c:pt>
                <c:pt idx="20997">
                  <c:v>305.62756650726601</c:v>
                </c:pt>
                <c:pt idx="20998">
                  <c:v>305.62558707432601</c:v>
                </c:pt>
                <c:pt idx="20999">
                  <c:v>305.62403777123501</c:v>
                </c:pt>
                <c:pt idx="21000">
                  <c:v>305.62243431013798</c:v>
                </c:pt>
                <c:pt idx="21001">
                  <c:v>305.617925580156</c:v>
                </c:pt>
                <c:pt idx="21002">
                  <c:v>305.58495800331298</c:v>
                </c:pt>
                <c:pt idx="21003">
                  <c:v>305.575967662165</c:v>
                </c:pt>
                <c:pt idx="21004">
                  <c:v>305.55141682225798</c:v>
                </c:pt>
                <c:pt idx="21005">
                  <c:v>305.55096071547501</c:v>
                </c:pt>
                <c:pt idx="21006">
                  <c:v>305.54965666689299</c:v>
                </c:pt>
                <c:pt idx="21007">
                  <c:v>305.52251316461798</c:v>
                </c:pt>
                <c:pt idx="21008">
                  <c:v>305.51374571458899</c:v>
                </c:pt>
                <c:pt idx="21009">
                  <c:v>305.51077478661102</c:v>
                </c:pt>
                <c:pt idx="21010">
                  <c:v>305.50321463198401</c:v>
                </c:pt>
                <c:pt idx="21011">
                  <c:v>305.49383686830203</c:v>
                </c:pt>
                <c:pt idx="21012">
                  <c:v>305.49140531628598</c:v>
                </c:pt>
                <c:pt idx="21013">
                  <c:v>305.48866660279998</c:v>
                </c:pt>
                <c:pt idx="21014">
                  <c:v>305.48436897178601</c:v>
                </c:pt>
                <c:pt idx="21015">
                  <c:v>305.47170322115801</c:v>
                </c:pt>
                <c:pt idx="21016">
                  <c:v>305.46523322555601</c:v>
                </c:pt>
                <c:pt idx="21017">
                  <c:v>305.44223838084901</c:v>
                </c:pt>
                <c:pt idx="21018">
                  <c:v>305.37468048846898</c:v>
                </c:pt>
                <c:pt idx="21019">
                  <c:v>305.36842420677101</c:v>
                </c:pt>
                <c:pt idx="21020">
                  <c:v>305.32710092183902</c:v>
                </c:pt>
                <c:pt idx="21021">
                  <c:v>305.32010006426998</c:v>
                </c:pt>
                <c:pt idx="21022">
                  <c:v>305.30023314531599</c:v>
                </c:pt>
                <c:pt idx="21023">
                  <c:v>305.25287070670998</c:v>
                </c:pt>
                <c:pt idx="21024">
                  <c:v>305.18786784989697</c:v>
                </c:pt>
                <c:pt idx="21025">
                  <c:v>305.17482795315402</c:v>
                </c:pt>
                <c:pt idx="21026">
                  <c:v>305.15872818282202</c:v>
                </c:pt>
                <c:pt idx="21027">
                  <c:v>305.13354802194198</c:v>
                </c:pt>
                <c:pt idx="21028">
                  <c:v>305.105544347006</c:v>
                </c:pt>
                <c:pt idx="21029">
                  <c:v>305.101880274221</c:v>
                </c:pt>
                <c:pt idx="21030">
                  <c:v>305.079659093163</c:v>
                </c:pt>
                <c:pt idx="21031">
                  <c:v>305.06849476804803</c:v>
                </c:pt>
                <c:pt idx="21032">
                  <c:v>305.05653978048201</c:v>
                </c:pt>
                <c:pt idx="21033">
                  <c:v>305.04861850549798</c:v>
                </c:pt>
                <c:pt idx="21034">
                  <c:v>305.04803509835398</c:v>
                </c:pt>
                <c:pt idx="21035">
                  <c:v>304.99287287209</c:v>
                </c:pt>
                <c:pt idx="21036">
                  <c:v>304.99282905736402</c:v>
                </c:pt>
                <c:pt idx="21037">
                  <c:v>304.977505158334</c:v>
                </c:pt>
                <c:pt idx="21038">
                  <c:v>304.94271971365299</c:v>
                </c:pt>
                <c:pt idx="21039">
                  <c:v>304.93547528102602</c:v>
                </c:pt>
                <c:pt idx="21040">
                  <c:v>304.92264186290299</c:v>
                </c:pt>
                <c:pt idx="21041">
                  <c:v>304.91737345988298</c:v>
                </c:pt>
                <c:pt idx="21042">
                  <c:v>304.86706210656001</c:v>
                </c:pt>
                <c:pt idx="21043">
                  <c:v>304.852347236757</c:v>
                </c:pt>
                <c:pt idx="21044">
                  <c:v>304.83796694874599</c:v>
                </c:pt>
                <c:pt idx="21045">
                  <c:v>304.83696130563197</c:v>
                </c:pt>
                <c:pt idx="21046">
                  <c:v>304.81866033120201</c:v>
                </c:pt>
                <c:pt idx="21047">
                  <c:v>304.81749459389601</c:v>
                </c:pt>
                <c:pt idx="21048">
                  <c:v>304.81137266293501</c:v>
                </c:pt>
                <c:pt idx="21049">
                  <c:v>304.80532714373999</c:v>
                </c:pt>
                <c:pt idx="21050">
                  <c:v>304.79880427470101</c:v>
                </c:pt>
                <c:pt idx="21051">
                  <c:v>304.79475872992498</c:v>
                </c:pt>
                <c:pt idx="21052">
                  <c:v>304.776241520893</c:v>
                </c:pt>
                <c:pt idx="21053">
                  <c:v>304.76577108455001</c:v>
                </c:pt>
                <c:pt idx="21054">
                  <c:v>304.75641001810999</c:v>
                </c:pt>
                <c:pt idx="21055">
                  <c:v>304.75620511032298</c:v>
                </c:pt>
                <c:pt idx="21056">
                  <c:v>304.74826228128597</c:v>
                </c:pt>
                <c:pt idx="21057">
                  <c:v>304.74757264498498</c:v>
                </c:pt>
                <c:pt idx="21058">
                  <c:v>304.74375880055402</c:v>
                </c:pt>
                <c:pt idx="21059">
                  <c:v>304.74265823587001</c:v>
                </c:pt>
                <c:pt idx="21060">
                  <c:v>304.73955652767</c:v>
                </c:pt>
                <c:pt idx="21061">
                  <c:v>304.73543190267901</c:v>
                </c:pt>
                <c:pt idx="21062">
                  <c:v>304.73444430555298</c:v>
                </c:pt>
                <c:pt idx="21063">
                  <c:v>304.72645617371899</c:v>
                </c:pt>
                <c:pt idx="21064">
                  <c:v>304.72046225647</c:v>
                </c:pt>
                <c:pt idx="21065">
                  <c:v>304.70390605310001</c:v>
                </c:pt>
                <c:pt idx="21066">
                  <c:v>304.69658383035198</c:v>
                </c:pt>
                <c:pt idx="21067">
                  <c:v>304.69380801681098</c:v>
                </c:pt>
                <c:pt idx="21068">
                  <c:v>304.685678844525</c:v>
                </c:pt>
                <c:pt idx="21069">
                  <c:v>304.68205632717201</c:v>
                </c:pt>
                <c:pt idx="21070">
                  <c:v>304.670351993118</c:v>
                </c:pt>
                <c:pt idx="21071">
                  <c:v>304.65461931137003</c:v>
                </c:pt>
                <c:pt idx="21072">
                  <c:v>304.63533128870398</c:v>
                </c:pt>
                <c:pt idx="21073">
                  <c:v>304.62108585189497</c:v>
                </c:pt>
                <c:pt idx="21074">
                  <c:v>304.60414283322501</c:v>
                </c:pt>
                <c:pt idx="21075">
                  <c:v>304.59574658919001</c:v>
                </c:pt>
                <c:pt idx="21076">
                  <c:v>304.595059927688</c:v>
                </c:pt>
                <c:pt idx="21077">
                  <c:v>304.59416065922102</c:v>
                </c:pt>
                <c:pt idx="21078">
                  <c:v>304.589791531343</c:v>
                </c:pt>
                <c:pt idx="21079">
                  <c:v>304.58859222446603</c:v>
                </c:pt>
                <c:pt idx="21080">
                  <c:v>304.57583422672002</c:v>
                </c:pt>
                <c:pt idx="21081">
                  <c:v>304.57403738546202</c:v>
                </c:pt>
                <c:pt idx="21082">
                  <c:v>304.56047893988602</c:v>
                </c:pt>
                <c:pt idx="21083">
                  <c:v>304.55641908230399</c:v>
                </c:pt>
                <c:pt idx="21084">
                  <c:v>304.53109711705798</c:v>
                </c:pt>
                <c:pt idx="21085">
                  <c:v>304.52824093775399</c:v>
                </c:pt>
                <c:pt idx="21086">
                  <c:v>304.52257081691903</c:v>
                </c:pt>
                <c:pt idx="21087">
                  <c:v>304.515176260359</c:v>
                </c:pt>
                <c:pt idx="21088">
                  <c:v>304.50006935723098</c:v>
                </c:pt>
                <c:pt idx="21089">
                  <c:v>304.494283368531</c:v>
                </c:pt>
                <c:pt idx="21090">
                  <c:v>304.49328484402599</c:v>
                </c:pt>
                <c:pt idx="21091">
                  <c:v>304.48817756451598</c:v>
                </c:pt>
                <c:pt idx="21092">
                  <c:v>304.48588659340101</c:v>
                </c:pt>
                <c:pt idx="21093">
                  <c:v>304.48149573098499</c:v>
                </c:pt>
                <c:pt idx="21094">
                  <c:v>304.47940950813597</c:v>
                </c:pt>
                <c:pt idx="21095">
                  <c:v>304.47456369487003</c:v>
                </c:pt>
                <c:pt idx="21096">
                  <c:v>304.46850049239799</c:v>
                </c:pt>
                <c:pt idx="21097">
                  <c:v>304.46391513904302</c:v>
                </c:pt>
                <c:pt idx="21098">
                  <c:v>304.455101033446</c:v>
                </c:pt>
                <c:pt idx="21099">
                  <c:v>304.44872260299002</c:v>
                </c:pt>
                <c:pt idx="21100">
                  <c:v>304.434378595608</c:v>
                </c:pt>
                <c:pt idx="21101">
                  <c:v>304.41838195802399</c:v>
                </c:pt>
                <c:pt idx="21102">
                  <c:v>304.41674689682799</c:v>
                </c:pt>
                <c:pt idx="21103">
                  <c:v>304.401323948948</c:v>
                </c:pt>
                <c:pt idx="21104">
                  <c:v>304.40116557235001</c:v>
                </c:pt>
                <c:pt idx="21105">
                  <c:v>304.39898840088301</c:v>
                </c:pt>
                <c:pt idx="21106">
                  <c:v>304.39149685462701</c:v>
                </c:pt>
                <c:pt idx="21107">
                  <c:v>304.37419726508602</c:v>
                </c:pt>
                <c:pt idx="21108">
                  <c:v>304.36899430712498</c:v>
                </c:pt>
                <c:pt idx="21109">
                  <c:v>304.36583457366697</c:v>
                </c:pt>
                <c:pt idx="21110">
                  <c:v>304.36071171041698</c:v>
                </c:pt>
                <c:pt idx="21111">
                  <c:v>304.36005774237799</c:v>
                </c:pt>
                <c:pt idx="21112">
                  <c:v>304.35669460731901</c:v>
                </c:pt>
                <c:pt idx="21113">
                  <c:v>304.346558406817</c:v>
                </c:pt>
                <c:pt idx="21114">
                  <c:v>304.34611422157701</c:v>
                </c:pt>
                <c:pt idx="21115">
                  <c:v>304.32290260829598</c:v>
                </c:pt>
                <c:pt idx="21116">
                  <c:v>304.31872873698899</c:v>
                </c:pt>
                <c:pt idx="21117">
                  <c:v>304.31216097276399</c:v>
                </c:pt>
                <c:pt idx="21118">
                  <c:v>304.30710546373803</c:v>
                </c:pt>
                <c:pt idx="21119">
                  <c:v>304.27774133390301</c:v>
                </c:pt>
                <c:pt idx="21120">
                  <c:v>304.27084688731401</c:v>
                </c:pt>
                <c:pt idx="21121">
                  <c:v>304.26831344832101</c:v>
                </c:pt>
                <c:pt idx="21122">
                  <c:v>304.26829974756703</c:v>
                </c:pt>
                <c:pt idx="21123">
                  <c:v>304.26201469015098</c:v>
                </c:pt>
                <c:pt idx="21124">
                  <c:v>304.25785214355199</c:v>
                </c:pt>
                <c:pt idx="21125">
                  <c:v>304.25181659389199</c:v>
                </c:pt>
                <c:pt idx="21126">
                  <c:v>304.25006720736098</c:v>
                </c:pt>
                <c:pt idx="21127">
                  <c:v>304.246298355737</c:v>
                </c:pt>
                <c:pt idx="21128">
                  <c:v>304.23716470275002</c:v>
                </c:pt>
                <c:pt idx="21129">
                  <c:v>304.20078701536403</c:v>
                </c:pt>
                <c:pt idx="21130">
                  <c:v>304.198545249105</c:v>
                </c:pt>
                <c:pt idx="21131">
                  <c:v>304.190797174556</c:v>
                </c:pt>
                <c:pt idx="21132">
                  <c:v>304.17225178841602</c:v>
                </c:pt>
                <c:pt idx="21133">
                  <c:v>304.17032109398298</c:v>
                </c:pt>
                <c:pt idx="21134">
                  <c:v>304.16249019836101</c:v>
                </c:pt>
                <c:pt idx="21135">
                  <c:v>304.150804440515</c:v>
                </c:pt>
                <c:pt idx="21136">
                  <c:v>304.15076878658499</c:v>
                </c:pt>
                <c:pt idx="21137">
                  <c:v>304.13808544548499</c:v>
                </c:pt>
                <c:pt idx="21138">
                  <c:v>304.13054367665302</c:v>
                </c:pt>
                <c:pt idx="21139">
                  <c:v>304.12835013891703</c:v>
                </c:pt>
                <c:pt idx="21140">
                  <c:v>304.125408187049</c:v>
                </c:pt>
                <c:pt idx="21141">
                  <c:v>304.11856966472402</c:v>
                </c:pt>
                <c:pt idx="21142">
                  <c:v>304.10597118572298</c:v>
                </c:pt>
                <c:pt idx="21143">
                  <c:v>304.09729481784302</c:v>
                </c:pt>
                <c:pt idx="21144">
                  <c:v>304.09351813076199</c:v>
                </c:pt>
                <c:pt idx="21145">
                  <c:v>304.09292306797198</c:v>
                </c:pt>
                <c:pt idx="21146">
                  <c:v>304.07726658485501</c:v>
                </c:pt>
                <c:pt idx="21147">
                  <c:v>304.06995724559101</c:v>
                </c:pt>
                <c:pt idx="21148">
                  <c:v>304.05592841160399</c:v>
                </c:pt>
                <c:pt idx="21149">
                  <c:v>304.04823339204597</c:v>
                </c:pt>
                <c:pt idx="21150">
                  <c:v>304.03484770061601</c:v>
                </c:pt>
                <c:pt idx="21151">
                  <c:v>304.01489898362098</c:v>
                </c:pt>
                <c:pt idx="21152">
                  <c:v>304.00737799342397</c:v>
                </c:pt>
                <c:pt idx="21153">
                  <c:v>304.00670305256699</c:v>
                </c:pt>
                <c:pt idx="21154">
                  <c:v>303.99061827292599</c:v>
                </c:pt>
                <c:pt idx="21155">
                  <c:v>303.985732584191</c:v>
                </c:pt>
                <c:pt idx="21156">
                  <c:v>303.976444079256</c:v>
                </c:pt>
                <c:pt idx="21157">
                  <c:v>303.963318897541</c:v>
                </c:pt>
                <c:pt idx="21158">
                  <c:v>303.949683785969</c:v>
                </c:pt>
                <c:pt idx="21159">
                  <c:v>303.94072542848699</c:v>
                </c:pt>
                <c:pt idx="21160">
                  <c:v>303.93737667190697</c:v>
                </c:pt>
                <c:pt idx="21161">
                  <c:v>303.93234028646799</c:v>
                </c:pt>
                <c:pt idx="21162">
                  <c:v>303.92402585553901</c:v>
                </c:pt>
                <c:pt idx="21163">
                  <c:v>303.91835564044101</c:v>
                </c:pt>
                <c:pt idx="21164">
                  <c:v>303.91499490948399</c:v>
                </c:pt>
                <c:pt idx="21165">
                  <c:v>303.90866768523199</c:v>
                </c:pt>
                <c:pt idx="21166">
                  <c:v>303.89892563410098</c:v>
                </c:pt>
                <c:pt idx="21167">
                  <c:v>303.895928018701</c:v>
                </c:pt>
                <c:pt idx="21168">
                  <c:v>303.87087375885301</c:v>
                </c:pt>
                <c:pt idx="21169">
                  <c:v>303.85133970352098</c:v>
                </c:pt>
                <c:pt idx="21170">
                  <c:v>303.845238796969</c:v>
                </c:pt>
                <c:pt idx="21171">
                  <c:v>303.841094295723</c:v>
                </c:pt>
                <c:pt idx="21172">
                  <c:v>303.837398753522</c:v>
                </c:pt>
                <c:pt idx="21173">
                  <c:v>303.83456183622502</c:v>
                </c:pt>
                <c:pt idx="21174">
                  <c:v>303.82094810473598</c:v>
                </c:pt>
                <c:pt idx="21175">
                  <c:v>303.79841108883301</c:v>
                </c:pt>
                <c:pt idx="21176">
                  <c:v>303.79384213347799</c:v>
                </c:pt>
                <c:pt idx="21177">
                  <c:v>303.78814720385202</c:v>
                </c:pt>
                <c:pt idx="21178">
                  <c:v>303.78325954966402</c:v>
                </c:pt>
                <c:pt idx="21179">
                  <c:v>303.779299396699</c:v>
                </c:pt>
                <c:pt idx="21180">
                  <c:v>303.76965362130801</c:v>
                </c:pt>
                <c:pt idx="21181">
                  <c:v>303.76873769249897</c:v>
                </c:pt>
                <c:pt idx="21182">
                  <c:v>303.760799784992</c:v>
                </c:pt>
                <c:pt idx="21183">
                  <c:v>303.75972666950702</c:v>
                </c:pt>
                <c:pt idx="21184">
                  <c:v>303.75585760589598</c:v>
                </c:pt>
                <c:pt idx="21185">
                  <c:v>303.75219285887601</c:v>
                </c:pt>
                <c:pt idx="21186">
                  <c:v>303.742279510728</c:v>
                </c:pt>
                <c:pt idx="21187">
                  <c:v>303.74009842572502</c:v>
                </c:pt>
                <c:pt idx="21188">
                  <c:v>303.72609705522302</c:v>
                </c:pt>
                <c:pt idx="21189">
                  <c:v>303.72466067850502</c:v>
                </c:pt>
                <c:pt idx="21190">
                  <c:v>303.72196254464097</c:v>
                </c:pt>
                <c:pt idx="21191">
                  <c:v>303.71545974760699</c:v>
                </c:pt>
                <c:pt idx="21192">
                  <c:v>303.71224274889198</c:v>
                </c:pt>
                <c:pt idx="21193">
                  <c:v>303.70396317806097</c:v>
                </c:pt>
                <c:pt idx="21194">
                  <c:v>303.70328210079202</c:v>
                </c:pt>
                <c:pt idx="21195">
                  <c:v>303.70016109929099</c:v>
                </c:pt>
                <c:pt idx="21196">
                  <c:v>303.69901792750198</c:v>
                </c:pt>
                <c:pt idx="21197">
                  <c:v>303.69511103691099</c:v>
                </c:pt>
                <c:pt idx="21198">
                  <c:v>303.692326125823</c:v>
                </c:pt>
                <c:pt idx="21199">
                  <c:v>303.69188149412599</c:v>
                </c:pt>
                <c:pt idx="21200">
                  <c:v>303.67408654196697</c:v>
                </c:pt>
                <c:pt idx="21201">
                  <c:v>303.65363665038501</c:v>
                </c:pt>
                <c:pt idx="21202">
                  <c:v>303.64854750203801</c:v>
                </c:pt>
                <c:pt idx="21203">
                  <c:v>303.63615695363302</c:v>
                </c:pt>
                <c:pt idx="21204">
                  <c:v>303.63285446894503</c:v>
                </c:pt>
                <c:pt idx="21205">
                  <c:v>303.62661783958498</c:v>
                </c:pt>
                <c:pt idx="21206">
                  <c:v>303.61740282747598</c:v>
                </c:pt>
                <c:pt idx="21207">
                  <c:v>303.61720308894598</c:v>
                </c:pt>
                <c:pt idx="21208">
                  <c:v>303.60380951241001</c:v>
                </c:pt>
                <c:pt idx="21209">
                  <c:v>303.60057427019399</c:v>
                </c:pt>
                <c:pt idx="21210">
                  <c:v>303.599704366906</c:v>
                </c:pt>
                <c:pt idx="21211">
                  <c:v>303.59717218715701</c:v>
                </c:pt>
                <c:pt idx="21212">
                  <c:v>303.58426796161598</c:v>
                </c:pt>
                <c:pt idx="21213">
                  <c:v>303.58328451909102</c:v>
                </c:pt>
                <c:pt idx="21214">
                  <c:v>303.57006209762602</c:v>
                </c:pt>
                <c:pt idx="21215">
                  <c:v>303.56535936793199</c:v>
                </c:pt>
                <c:pt idx="21216">
                  <c:v>303.55233391611301</c:v>
                </c:pt>
                <c:pt idx="21217">
                  <c:v>303.53739935160399</c:v>
                </c:pt>
                <c:pt idx="21218">
                  <c:v>303.535644244818</c:v>
                </c:pt>
                <c:pt idx="21219">
                  <c:v>303.53274822755702</c:v>
                </c:pt>
                <c:pt idx="21220">
                  <c:v>303.52986433837799</c:v>
                </c:pt>
                <c:pt idx="21221">
                  <c:v>303.51322346164</c:v>
                </c:pt>
                <c:pt idx="21222">
                  <c:v>303.49406697443902</c:v>
                </c:pt>
                <c:pt idx="21223">
                  <c:v>303.46077910975703</c:v>
                </c:pt>
                <c:pt idx="21224">
                  <c:v>303.45405742793503</c:v>
                </c:pt>
                <c:pt idx="21225">
                  <c:v>303.44288362142902</c:v>
                </c:pt>
                <c:pt idx="21226">
                  <c:v>303.440573146791</c:v>
                </c:pt>
                <c:pt idx="21227">
                  <c:v>303.43984421886501</c:v>
                </c:pt>
                <c:pt idx="21228">
                  <c:v>303.43675023575798</c:v>
                </c:pt>
                <c:pt idx="21229">
                  <c:v>303.43047877576203</c:v>
                </c:pt>
                <c:pt idx="21230">
                  <c:v>303.39738951842298</c:v>
                </c:pt>
                <c:pt idx="21231">
                  <c:v>303.395934333583</c:v>
                </c:pt>
                <c:pt idx="21232">
                  <c:v>303.38477769789199</c:v>
                </c:pt>
                <c:pt idx="21233">
                  <c:v>303.37745610546699</c:v>
                </c:pt>
                <c:pt idx="21234">
                  <c:v>303.372125948031</c:v>
                </c:pt>
                <c:pt idx="21235">
                  <c:v>303.36209351186301</c:v>
                </c:pt>
                <c:pt idx="21236">
                  <c:v>303.31091789978302</c:v>
                </c:pt>
                <c:pt idx="21237">
                  <c:v>303.29512054741099</c:v>
                </c:pt>
                <c:pt idx="21238">
                  <c:v>303.22184244088299</c:v>
                </c:pt>
                <c:pt idx="21239">
                  <c:v>303.210435857633</c:v>
                </c:pt>
                <c:pt idx="21240">
                  <c:v>303.20393767012803</c:v>
                </c:pt>
                <c:pt idx="21241">
                  <c:v>303.16138087939203</c:v>
                </c:pt>
                <c:pt idx="21242">
                  <c:v>303.152213832526</c:v>
                </c:pt>
                <c:pt idx="21243">
                  <c:v>303.13056509096202</c:v>
                </c:pt>
                <c:pt idx="21244">
                  <c:v>303.12098371765899</c:v>
                </c:pt>
                <c:pt idx="21245">
                  <c:v>303.115384230431</c:v>
                </c:pt>
                <c:pt idx="21246">
                  <c:v>303.10598459530797</c:v>
                </c:pt>
                <c:pt idx="21247">
                  <c:v>303.10527802010199</c:v>
                </c:pt>
                <c:pt idx="21248">
                  <c:v>303.103012714231</c:v>
                </c:pt>
                <c:pt idx="21249">
                  <c:v>303.07911814609002</c:v>
                </c:pt>
                <c:pt idx="21250">
                  <c:v>303.07070219273601</c:v>
                </c:pt>
                <c:pt idx="21251">
                  <c:v>303.06192430794198</c:v>
                </c:pt>
                <c:pt idx="21252">
                  <c:v>303.04563802443101</c:v>
                </c:pt>
                <c:pt idx="21253">
                  <c:v>303.00961900809602</c:v>
                </c:pt>
                <c:pt idx="21254">
                  <c:v>302.98961274885102</c:v>
                </c:pt>
                <c:pt idx="21255">
                  <c:v>302.97916471876198</c:v>
                </c:pt>
                <c:pt idx="21256">
                  <c:v>302.97431794149901</c:v>
                </c:pt>
                <c:pt idx="21257">
                  <c:v>302.96351894864802</c:v>
                </c:pt>
                <c:pt idx="21258">
                  <c:v>302.953949632861</c:v>
                </c:pt>
                <c:pt idx="21259">
                  <c:v>302.95382644953099</c:v>
                </c:pt>
                <c:pt idx="21260">
                  <c:v>302.94397747009901</c:v>
                </c:pt>
                <c:pt idx="21261">
                  <c:v>302.93951853379701</c:v>
                </c:pt>
                <c:pt idx="21262">
                  <c:v>302.91909278205799</c:v>
                </c:pt>
                <c:pt idx="21263">
                  <c:v>302.91752485630002</c:v>
                </c:pt>
                <c:pt idx="21264">
                  <c:v>302.91458049063101</c:v>
                </c:pt>
                <c:pt idx="21265">
                  <c:v>302.90340409812899</c:v>
                </c:pt>
                <c:pt idx="21266">
                  <c:v>302.89713454141702</c:v>
                </c:pt>
                <c:pt idx="21267">
                  <c:v>302.89645769824102</c:v>
                </c:pt>
                <c:pt idx="21268">
                  <c:v>302.89554357000497</c:v>
                </c:pt>
                <c:pt idx="21269">
                  <c:v>302.85608322631902</c:v>
                </c:pt>
                <c:pt idx="21270">
                  <c:v>302.851624162429</c:v>
                </c:pt>
                <c:pt idx="21271">
                  <c:v>302.83953879091399</c:v>
                </c:pt>
                <c:pt idx="21272">
                  <c:v>302.83584908907102</c:v>
                </c:pt>
                <c:pt idx="21273">
                  <c:v>302.787975861321</c:v>
                </c:pt>
                <c:pt idx="21274">
                  <c:v>302.74796523377199</c:v>
                </c:pt>
                <c:pt idx="21275">
                  <c:v>302.740274427467</c:v>
                </c:pt>
                <c:pt idx="21276">
                  <c:v>302.732366513513</c:v>
                </c:pt>
                <c:pt idx="21277">
                  <c:v>302.73020132348501</c:v>
                </c:pt>
                <c:pt idx="21278">
                  <c:v>302.72790408357997</c:v>
                </c:pt>
                <c:pt idx="21279">
                  <c:v>302.72608030764599</c:v>
                </c:pt>
                <c:pt idx="21280">
                  <c:v>302.71604963519701</c:v>
                </c:pt>
                <c:pt idx="21281">
                  <c:v>302.715584426482</c:v>
                </c:pt>
                <c:pt idx="21282">
                  <c:v>302.71355241057199</c:v>
                </c:pt>
                <c:pt idx="21283">
                  <c:v>302.70732996533002</c:v>
                </c:pt>
                <c:pt idx="21284">
                  <c:v>302.69073851786601</c:v>
                </c:pt>
                <c:pt idx="21285">
                  <c:v>302.67156644580399</c:v>
                </c:pt>
                <c:pt idx="21286">
                  <c:v>302.66816475420802</c:v>
                </c:pt>
                <c:pt idx="21287">
                  <c:v>302.65488132689899</c:v>
                </c:pt>
                <c:pt idx="21288">
                  <c:v>302.61946847823998</c:v>
                </c:pt>
                <c:pt idx="21289">
                  <c:v>302.614192190697</c:v>
                </c:pt>
                <c:pt idx="21290">
                  <c:v>302.59450095519901</c:v>
                </c:pt>
                <c:pt idx="21291">
                  <c:v>302.58452402689801</c:v>
                </c:pt>
                <c:pt idx="21292">
                  <c:v>302.55216482283799</c:v>
                </c:pt>
                <c:pt idx="21293">
                  <c:v>302.54945811426001</c:v>
                </c:pt>
                <c:pt idx="21294">
                  <c:v>302.54013098313902</c:v>
                </c:pt>
                <c:pt idx="21295">
                  <c:v>302.527239052732</c:v>
                </c:pt>
                <c:pt idx="21296">
                  <c:v>302.50401416705</c:v>
                </c:pt>
                <c:pt idx="21297">
                  <c:v>302.50387865036799</c:v>
                </c:pt>
                <c:pt idx="21298">
                  <c:v>302.49375766470303</c:v>
                </c:pt>
                <c:pt idx="21299">
                  <c:v>302.488765467848</c:v>
                </c:pt>
                <c:pt idx="21300">
                  <c:v>302.44121130830501</c:v>
                </c:pt>
                <c:pt idx="21301">
                  <c:v>302.42676938020497</c:v>
                </c:pt>
                <c:pt idx="21302">
                  <c:v>302.42066331895501</c:v>
                </c:pt>
                <c:pt idx="21303">
                  <c:v>302.36552932918198</c:v>
                </c:pt>
                <c:pt idx="21304">
                  <c:v>302.36496597240699</c:v>
                </c:pt>
                <c:pt idx="21305">
                  <c:v>302.320674985577</c:v>
                </c:pt>
                <c:pt idx="21306">
                  <c:v>302.31948162232197</c:v>
                </c:pt>
                <c:pt idx="21307">
                  <c:v>302.301805280964</c:v>
                </c:pt>
                <c:pt idx="21308">
                  <c:v>302.28801805749401</c:v>
                </c:pt>
                <c:pt idx="21309">
                  <c:v>302.28219001428198</c:v>
                </c:pt>
                <c:pt idx="21310">
                  <c:v>302.250207354233</c:v>
                </c:pt>
                <c:pt idx="21311">
                  <c:v>302.23127431726499</c:v>
                </c:pt>
                <c:pt idx="21312">
                  <c:v>302.23099327396801</c:v>
                </c:pt>
                <c:pt idx="21313">
                  <c:v>302.22645055772898</c:v>
                </c:pt>
                <c:pt idx="21314">
                  <c:v>302.21300033438303</c:v>
                </c:pt>
                <c:pt idx="21315">
                  <c:v>302.21253983330598</c:v>
                </c:pt>
                <c:pt idx="21316">
                  <c:v>302.19763097546502</c:v>
                </c:pt>
                <c:pt idx="21317">
                  <c:v>302.19392573790498</c:v>
                </c:pt>
                <c:pt idx="21318">
                  <c:v>302.16949678599599</c:v>
                </c:pt>
                <c:pt idx="21319">
                  <c:v>302.16157688683302</c:v>
                </c:pt>
                <c:pt idx="21320">
                  <c:v>302.15782326124901</c:v>
                </c:pt>
                <c:pt idx="21321">
                  <c:v>302.12416645353602</c:v>
                </c:pt>
                <c:pt idx="21322">
                  <c:v>302.120117297023</c:v>
                </c:pt>
                <c:pt idx="21323">
                  <c:v>302.06379092175803</c:v>
                </c:pt>
                <c:pt idx="21324">
                  <c:v>302.06131514832799</c:v>
                </c:pt>
                <c:pt idx="21325">
                  <c:v>302.06034778599502</c:v>
                </c:pt>
                <c:pt idx="21326">
                  <c:v>302.05334283856098</c:v>
                </c:pt>
                <c:pt idx="21327">
                  <c:v>301.95242935204999</c:v>
                </c:pt>
                <c:pt idx="21328">
                  <c:v>301.95236792804502</c:v>
                </c:pt>
                <c:pt idx="21329">
                  <c:v>301.950538749217</c:v>
                </c:pt>
                <c:pt idx="21330">
                  <c:v>301.93904545488903</c:v>
                </c:pt>
                <c:pt idx="21331">
                  <c:v>301.938447783448</c:v>
                </c:pt>
                <c:pt idx="21332">
                  <c:v>301.930360527679</c:v>
                </c:pt>
                <c:pt idx="21333">
                  <c:v>301.91431371197302</c:v>
                </c:pt>
                <c:pt idx="21334">
                  <c:v>301.90717883511201</c:v>
                </c:pt>
                <c:pt idx="21335">
                  <c:v>301.88373033329299</c:v>
                </c:pt>
                <c:pt idx="21336">
                  <c:v>301.86859733646702</c:v>
                </c:pt>
                <c:pt idx="21337">
                  <c:v>301.86356847299197</c:v>
                </c:pt>
                <c:pt idx="21338">
                  <c:v>301.85480501138898</c:v>
                </c:pt>
                <c:pt idx="21339">
                  <c:v>301.84846308405798</c:v>
                </c:pt>
                <c:pt idx="21340">
                  <c:v>301.829111528385</c:v>
                </c:pt>
                <c:pt idx="21341">
                  <c:v>301.81329027065402</c:v>
                </c:pt>
                <c:pt idx="21342">
                  <c:v>301.80055833160901</c:v>
                </c:pt>
                <c:pt idx="21343">
                  <c:v>301.79965553289497</c:v>
                </c:pt>
                <c:pt idx="21344">
                  <c:v>301.781350349457</c:v>
                </c:pt>
                <c:pt idx="21345">
                  <c:v>301.78092464006897</c:v>
                </c:pt>
                <c:pt idx="21346">
                  <c:v>301.753938813589</c:v>
                </c:pt>
                <c:pt idx="21347">
                  <c:v>301.72549222924101</c:v>
                </c:pt>
                <c:pt idx="21348">
                  <c:v>301.69028156566799</c:v>
                </c:pt>
                <c:pt idx="21349">
                  <c:v>301.68994660318299</c:v>
                </c:pt>
                <c:pt idx="21350">
                  <c:v>301.663746996219</c:v>
                </c:pt>
                <c:pt idx="21351">
                  <c:v>301.65582655618198</c:v>
                </c:pt>
                <c:pt idx="21352">
                  <c:v>301.64139897578502</c:v>
                </c:pt>
                <c:pt idx="21353">
                  <c:v>301.63734960853401</c:v>
                </c:pt>
                <c:pt idx="21354">
                  <c:v>301.63731975999798</c:v>
                </c:pt>
                <c:pt idx="21355">
                  <c:v>301.63360440009302</c:v>
                </c:pt>
                <c:pt idx="21356">
                  <c:v>301.62849531645298</c:v>
                </c:pt>
                <c:pt idx="21357">
                  <c:v>301.62587051369502</c:v>
                </c:pt>
                <c:pt idx="21358">
                  <c:v>301.62404651592902</c:v>
                </c:pt>
                <c:pt idx="21359">
                  <c:v>301.62069720909699</c:v>
                </c:pt>
                <c:pt idx="21360">
                  <c:v>301.61077421454502</c:v>
                </c:pt>
                <c:pt idx="21361">
                  <c:v>301.60845642015499</c:v>
                </c:pt>
                <c:pt idx="21362">
                  <c:v>301.60737411678201</c:v>
                </c:pt>
                <c:pt idx="21363">
                  <c:v>301.60676682219201</c:v>
                </c:pt>
                <c:pt idx="21364">
                  <c:v>301.599193238373</c:v>
                </c:pt>
                <c:pt idx="21365">
                  <c:v>301.59907641623801</c:v>
                </c:pt>
                <c:pt idx="21366">
                  <c:v>301.58707675784399</c:v>
                </c:pt>
                <c:pt idx="21367">
                  <c:v>301.576037955679</c:v>
                </c:pt>
                <c:pt idx="21368">
                  <c:v>301.57083094298503</c:v>
                </c:pt>
                <c:pt idx="21369">
                  <c:v>301.57025138239101</c:v>
                </c:pt>
                <c:pt idx="21370">
                  <c:v>301.56340069111701</c:v>
                </c:pt>
                <c:pt idx="21371">
                  <c:v>301.55884750391903</c:v>
                </c:pt>
                <c:pt idx="21372">
                  <c:v>301.55500708101101</c:v>
                </c:pt>
                <c:pt idx="21373">
                  <c:v>301.513465419939</c:v>
                </c:pt>
                <c:pt idx="21374">
                  <c:v>301.48597905547399</c:v>
                </c:pt>
                <c:pt idx="21375">
                  <c:v>301.48361030192501</c:v>
                </c:pt>
                <c:pt idx="21376">
                  <c:v>301.46734772430301</c:v>
                </c:pt>
                <c:pt idx="21377">
                  <c:v>301.447071613189</c:v>
                </c:pt>
                <c:pt idx="21378">
                  <c:v>301.43210842830001</c:v>
                </c:pt>
                <c:pt idx="21379">
                  <c:v>301.43009689268899</c:v>
                </c:pt>
                <c:pt idx="21380">
                  <c:v>301.42968581805502</c:v>
                </c:pt>
                <c:pt idx="21381">
                  <c:v>301.41844894226699</c:v>
                </c:pt>
                <c:pt idx="21382">
                  <c:v>301.41552596181799</c:v>
                </c:pt>
                <c:pt idx="21383">
                  <c:v>301.41328147261601</c:v>
                </c:pt>
                <c:pt idx="21384">
                  <c:v>301.41188993431302</c:v>
                </c:pt>
                <c:pt idx="21385">
                  <c:v>301.40798348646899</c:v>
                </c:pt>
                <c:pt idx="21386">
                  <c:v>301.40506334205298</c:v>
                </c:pt>
                <c:pt idx="21387">
                  <c:v>301.40229871448201</c:v>
                </c:pt>
                <c:pt idx="21388">
                  <c:v>301.40169236485502</c:v>
                </c:pt>
                <c:pt idx="21389">
                  <c:v>301.39382839251499</c:v>
                </c:pt>
                <c:pt idx="21390">
                  <c:v>301.388639888672</c:v>
                </c:pt>
                <c:pt idx="21391">
                  <c:v>301.38391391199798</c:v>
                </c:pt>
                <c:pt idx="21392">
                  <c:v>301.36441228037899</c:v>
                </c:pt>
                <c:pt idx="21393">
                  <c:v>301.36210292118801</c:v>
                </c:pt>
                <c:pt idx="21394">
                  <c:v>301.35151660229599</c:v>
                </c:pt>
                <c:pt idx="21395">
                  <c:v>301.349645172897</c:v>
                </c:pt>
                <c:pt idx="21396">
                  <c:v>301.344980131856</c:v>
                </c:pt>
                <c:pt idx="21397">
                  <c:v>301.344013218405</c:v>
                </c:pt>
                <c:pt idx="21398">
                  <c:v>301.33871429421998</c:v>
                </c:pt>
                <c:pt idx="21399">
                  <c:v>301.328639909591</c:v>
                </c:pt>
                <c:pt idx="21400">
                  <c:v>301.32051624624398</c:v>
                </c:pt>
                <c:pt idx="21401">
                  <c:v>301.31893006615701</c:v>
                </c:pt>
                <c:pt idx="21402">
                  <c:v>301.31592434484998</c:v>
                </c:pt>
                <c:pt idx="21403">
                  <c:v>301.30371777389598</c:v>
                </c:pt>
                <c:pt idx="21404">
                  <c:v>301.298070156302</c:v>
                </c:pt>
                <c:pt idx="21405">
                  <c:v>301.293742240396</c:v>
                </c:pt>
                <c:pt idx="21406">
                  <c:v>301.28846238238901</c:v>
                </c:pt>
                <c:pt idx="21407">
                  <c:v>301.28175071203799</c:v>
                </c:pt>
                <c:pt idx="21408">
                  <c:v>301.27077296850501</c:v>
                </c:pt>
                <c:pt idx="21409">
                  <c:v>301.26568789507098</c:v>
                </c:pt>
                <c:pt idx="21410">
                  <c:v>301.25693372681599</c:v>
                </c:pt>
                <c:pt idx="21411">
                  <c:v>301.25021835684601</c:v>
                </c:pt>
                <c:pt idx="21412">
                  <c:v>301.24793605086398</c:v>
                </c:pt>
                <c:pt idx="21413">
                  <c:v>301.227298545243</c:v>
                </c:pt>
                <c:pt idx="21414">
                  <c:v>301.21233932488701</c:v>
                </c:pt>
                <c:pt idx="21415">
                  <c:v>301.20360849247697</c:v>
                </c:pt>
                <c:pt idx="21416">
                  <c:v>301.20006240593801</c:v>
                </c:pt>
                <c:pt idx="21417">
                  <c:v>301.191906627516</c:v>
                </c:pt>
                <c:pt idx="21418">
                  <c:v>301.18126646770202</c:v>
                </c:pt>
                <c:pt idx="21419">
                  <c:v>301.172555525684</c:v>
                </c:pt>
                <c:pt idx="21420">
                  <c:v>301.16405165794998</c:v>
                </c:pt>
                <c:pt idx="21421">
                  <c:v>301.16066057219501</c:v>
                </c:pt>
                <c:pt idx="21422">
                  <c:v>301.15533226915397</c:v>
                </c:pt>
                <c:pt idx="21423">
                  <c:v>301.13973545784</c:v>
                </c:pt>
                <c:pt idx="21424">
                  <c:v>301.136332012384</c:v>
                </c:pt>
                <c:pt idx="21425">
                  <c:v>301.13289801920303</c:v>
                </c:pt>
                <c:pt idx="21426">
                  <c:v>301.12674679150598</c:v>
                </c:pt>
                <c:pt idx="21427">
                  <c:v>301.10175990681</c:v>
                </c:pt>
                <c:pt idx="21428">
                  <c:v>301.09885835181001</c:v>
                </c:pt>
                <c:pt idx="21429">
                  <c:v>301.09584966096497</c:v>
                </c:pt>
                <c:pt idx="21430">
                  <c:v>301.09108710743101</c:v>
                </c:pt>
                <c:pt idx="21431">
                  <c:v>301.090070218383</c:v>
                </c:pt>
                <c:pt idx="21432">
                  <c:v>301.07216001864299</c:v>
                </c:pt>
                <c:pt idx="21433">
                  <c:v>301.05454844483597</c:v>
                </c:pt>
                <c:pt idx="21434">
                  <c:v>301.03748050761499</c:v>
                </c:pt>
                <c:pt idx="21435">
                  <c:v>301.031367375564</c:v>
                </c:pt>
                <c:pt idx="21436">
                  <c:v>301.00592018474902</c:v>
                </c:pt>
                <c:pt idx="21437">
                  <c:v>301.004177229292</c:v>
                </c:pt>
                <c:pt idx="21438">
                  <c:v>300.99778335079799</c:v>
                </c:pt>
                <c:pt idx="21439">
                  <c:v>300.99703380636402</c:v>
                </c:pt>
                <c:pt idx="21440">
                  <c:v>300.98733823720198</c:v>
                </c:pt>
                <c:pt idx="21441">
                  <c:v>300.96997813971802</c:v>
                </c:pt>
                <c:pt idx="21442">
                  <c:v>300.96854144001901</c:v>
                </c:pt>
                <c:pt idx="21443">
                  <c:v>300.964398856088</c:v>
                </c:pt>
                <c:pt idx="21444">
                  <c:v>300.96302605824701</c:v>
                </c:pt>
                <c:pt idx="21445">
                  <c:v>300.95373325746198</c:v>
                </c:pt>
                <c:pt idx="21446">
                  <c:v>300.95221277534199</c:v>
                </c:pt>
                <c:pt idx="21447">
                  <c:v>300.94327933567598</c:v>
                </c:pt>
                <c:pt idx="21448">
                  <c:v>300.94256857446902</c:v>
                </c:pt>
                <c:pt idx="21449">
                  <c:v>300.93579570331599</c:v>
                </c:pt>
                <c:pt idx="21450">
                  <c:v>300.93569185554702</c:v>
                </c:pt>
                <c:pt idx="21451">
                  <c:v>300.93203366064802</c:v>
                </c:pt>
                <c:pt idx="21452">
                  <c:v>300.919583029732</c:v>
                </c:pt>
                <c:pt idx="21453">
                  <c:v>300.90410761883498</c:v>
                </c:pt>
                <c:pt idx="21454">
                  <c:v>300.90067622327098</c:v>
                </c:pt>
                <c:pt idx="21455">
                  <c:v>300.89058010484399</c:v>
                </c:pt>
                <c:pt idx="21456">
                  <c:v>300.86963824362198</c:v>
                </c:pt>
                <c:pt idx="21457">
                  <c:v>300.86876728718698</c:v>
                </c:pt>
                <c:pt idx="21458">
                  <c:v>300.86000729121599</c:v>
                </c:pt>
                <c:pt idx="21459">
                  <c:v>300.82789391234797</c:v>
                </c:pt>
                <c:pt idx="21460">
                  <c:v>300.80921751153602</c:v>
                </c:pt>
                <c:pt idx="21461">
                  <c:v>300.79969224215898</c:v>
                </c:pt>
                <c:pt idx="21462">
                  <c:v>300.79715856037399</c:v>
                </c:pt>
                <c:pt idx="21463">
                  <c:v>300.78739693912502</c:v>
                </c:pt>
                <c:pt idx="21464">
                  <c:v>300.76482714076798</c:v>
                </c:pt>
                <c:pt idx="21465">
                  <c:v>300.761513295523</c:v>
                </c:pt>
                <c:pt idx="21466">
                  <c:v>300.75580636348502</c:v>
                </c:pt>
                <c:pt idx="21467">
                  <c:v>300.74724811426302</c:v>
                </c:pt>
                <c:pt idx="21468">
                  <c:v>300.73143153026001</c:v>
                </c:pt>
                <c:pt idx="21469">
                  <c:v>300.62465151745801</c:v>
                </c:pt>
                <c:pt idx="21470">
                  <c:v>300.61258771834298</c:v>
                </c:pt>
                <c:pt idx="21471">
                  <c:v>300.61252934577698</c:v>
                </c:pt>
                <c:pt idx="21472">
                  <c:v>300.59852344626398</c:v>
                </c:pt>
                <c:pt idx="21473">
                  <c:v>300.57229251482602</c:v>
                </c:pt>
                <c:pt idx="21474">
                  <c:v>300.55636446030098</c:v>
                </c:pt>
                <c:pt idx="21475">
                  <c:v>300.55510977807501</c:v>
                </c:pt>
                <c:pt idx="21476">
                  <c:v>300.54680168329497</c:v>
                </c:pt>
                <c:pt idx="21477">
                  <c:v>300.50720117934299</c:v>
                </c:pt>
                <c:pt idx="21478">
                  <c:v>300.48640776468</c:v>
                </c:pt>
                <c:pt idx="21479">
                  <c:v>300.48275945928401</c:v>
                </c:pt>
                <c:pt idx="21480">
                  <c:v>300.46921274433601</c:v>
                </c:pt>
                <c:pt idx="21481">
                  <c:v>300.44962839746898</c:v>
                </c:pt>
                <c:pt idx="21482">
                  <c:v>300.43538914384402</c:v>
                </c:pt>
                <c:pt idx="21483">
                  <c:v>300.40702732348501</c:v>
                </c:pt>
                <c:pt idx="21484">
                  <c:v>300.363209850999</c:v>
                </c:pt>
                <c:pt idx="21485">
                  <c:v>300.35602284207198</c:v>
                </c:pt>
                <c:pt idx="21486">
                  <c:v>300.34116351152898</c:v>
                </c:pt>
                <c:pt idx="21487">
                  <c:v>300.21090281256699</c:v>
                </c:pt>
                <c:pt idx="21488">
                  <c:v>300.15375771414699</c:v>
                </c:pt>
                <c:pt idx="21489">
                  <c:v>300.13608237039301</c:v>
                </c:pt>
                <c:pt idx="21490">
                  <c:v>300.084263000021</c:v>
                </c:pt>
                <c:pt idx="21491">
                  <c:v>300.06220442708798</c:v>
                </c:pt>
                <c:pt idx="21492">
                  <c:v>300.02843143535898</c:v>
                </c:pt>
                <c:pt idx="21493">
                  <c:v>299.98830229662502</c:v>
                </c:pt>
                <c:pt idx="21494">
                  <c:v>299.982716338317</c:v>
                </c:pt>
                <c:pt idx="21495">
                  <c:v>299.96377914927001</c:v>
                </c:pt>
                <c:pt idx="21496">
                  <c:v>299.94224394164797</c:v>
                </c:pt>
                <c:pt idx="21497">
                  <c:v>299.863330186567</c:v>
                </c:pt>
                <c:pt idx="21498">
                  <c:v>299.86067280272698</c:v>
                </c:pt>
                <c:pt idx="21499">
                  <c:v>299.80193032317601</c:v>
                </c:pt>
                <c:pt idx="21500">
                  <c:v>299.77348962147897</c:v>
                </c:pt>
                <c:pt idx="21501">
                  <c:v>299.68528884129802</c:v>
                </c:pt>
                <c:pt idx="21502">
                  <c:v>299.68146235966202</c:v>
                </c:pt>
                <c:pt idx="21503">
                  <c:v>299.66848036950501</c:v>
                </c:pt>
                <c:pt idx="21504">
                  <c:v>299.665957082246</c:v>
                </c:pt>
                <c:pt idx="21505">
                  <c:v>299.66145305423299</c:v>
                </c:pt>
                <c:pt idx="21506">
                  <c:v>299.57694919831198</c:v>
                </c:pt>
                <c:pt idx="21507">
                  <c:v>299.57693768628701</c:v>
                </c:pt>
                <c:pt idx="21508">
                  <c:v>299.52822973596801</c:v>
                </c:pt>
                <c:pt idx="21509">
                  <c:v>299.47304361464199</c:v>
                </c:pt>
                <c:pt idx="21510">
                  <c:v>299.471225893265</c:v>
                </c:pt>
                <c:pt idx="21511">
                  <c:v>299.46939807720202</c:v>
                </c:pt>
                <c:pt idx="21512">
                  <c:v>299.46449212061498</c:v>
                </c:pt>
                <c:pt idx="21513">
                  <c:v>299.46295923219401</c:v>
                </c:pt>
                <c:pt idx="21514">
                  <c:v>299.41348769318603</c:v>
                </c:pt>
                <c:pt idx="21515">
                  <c:v>299.40976749351</c:v>
                </c:pt>
                <c:pt idx="21516">
                  <c:v>299.39997769686101</c:v>
                </c:pt>
                <c:pt idx="21517">
                  <c:v>299.38576932173498</c:v>
                </c:pt>
                <c:pt idx="21518">
                  <c:v>299.33055016306503</c:v>
                </c:pt>
                <c:pt idx="21519">
                  <c:v>299.27725441492998</c:v>
                </c:pt>
                <c:pt idx="21520">
                  <c:v>299.26922390932901</c:v>
                </c:pt>
                <c:pt idx="21521">
                  <c:v>299.24363205903097</c:v>
                </c:pt>
                <c:pt idx="21522">
                  <c:v>299.17040350896599</c:v>
                </c:pt>
                <c:pt idx="21523">
                  <c:v>299.146374968629</c:v>
                </c:pt>
                <c:pt idx="21524">
                  <c:v>299.144648401045</c:v>
                </c:pt>
                <c:pt idx="21525">
                  <c:v>299.13613901635301</c:v>
                </c:pt>
                <c:pt idx="21526">
                  <c:v>299.12378375286198</c:v>
                </c:pt>
                <c:pt idx="21527">
                  <c:v>299.12261483878598</c:v>
                </c:pt>
                <c:pt idx="21528">
                  <c:v>299.120163942131</c:v>
                </c:pt>
                <c:pt idx="21529">
                  <c:v>299.08545602761501</c:v>
                </c:pt>
                <c:pt idx="21530">
                  <c:v>299.06296765202899</c:v>
                </c:pt>
                <c:pt idx="21531">
                  <c:v>299.056017917627</c:v>
                </c:pt>
                <c:pt idx="21532">
                  <c:v>299.02640714621401</c:v>
                </c:pt>
                <c:pt idx="21533">
                  <c:v>298.99321934698298</c:v>
                </c:pt>
                <c:pt idx="21534">
                  <c:v>298.98634550104498</c:v>
                </c:pt>
                <c:pt idx="21535">
                  <c:v>298.93985685601803</c:v>
                </c:pt>
                <c:pt idx="21536">
                  <c:v>298.92019632525302</c:v>
                </c:pt>
                <c:pt idx="21537">
                  <c:v>298.90870883977999</c:v>
                </c:pt>
                <c:pt idx="21538">
                  <c:v>298.897820260554</c:v>
                </c:pt>
                <c:pt idx="21539">
                  <c:v>298.89636944780602</c:v>
                </c:pt>
                <c:pt idx="21540">
                  <c:v>298.89424519742602</c:v>
                </c:pt>
                <c:pt idx="21541">
                  <c:v>298.84007638942899</c:v>
                </c:pt>
                <c:pt idx="21542">
                  <c:v>298.83207168305597</c:v>
                </c:pt>
                <c:pt idx="21543">
                  <c:v>298.79125899308298</c:v>
                </c:pt>
                <c:pt idx="21544">
                  <c:v>298.77458265023603</c:v>
                </c:pt>
                <c:pt idx="21545">
                  <c:v>298.73443150107602</c:v>
                </c:pt>
                <c:pt idx="21546">
                  <c:v>298.72837957281098</c:v>
                </c:pt>
                <c:pt idx="21547">
                  <c:v>298.708659187026</c:v>
                </c:pt>
                <c:pt idx="21548">
                  <c:v>298.697845211029</c:v>
                </c:pt>
                <c:pt idx="21549">
                  <c:v>298.67074105535198</c:v>
                </c:pt>
                <c:pt idx="21550">
                  <c:v>298.63395629767098</c:v>
                </c:pt>
                <c:pt idx="21551">
                  <c:v>298.617915355729</c:v>
                </c:pt>
                <c:pt idx="21552">
                  <c:v>298.616923223882</c:v>
                </c:pt>
                <c:pt idx="21553">
                  <c:v>298.585495501141</c:v>
                </c:pt>
                <c:pt idx="21554">
                  <c:v>298.55081512441001</c:v>
                </c:pt>
                <c:pt idx="21555">
                  <c:v>298.547927742284</c:v>
                </c:pt>
                <c:pt idx="21556">
                  <c:v>298.52241184406603</c:v>
                </c:pt>
                <c:pt idx="21557">
                  <c:v>298.51407432667202</c:v>
                </c:pt>
                <c:pt idx="21558">
                  <c:v>298.50985490960801</c:v>
                </c:pt>
                <c:pt idx="21559">
                  <c:v>298.49205502239897</c:v>
                </c:pt>
                <c:pt idx="21560">
                  <c:v>298.47896938745498</c:v>
                </c:pt>
                <c:pt idx="21561">
                  <c:v>298.44641496621699</c:v>
                </c:pt>
                <c:pt idx="21562">
                  <c:v>298.43861558642902</c:v>
                </c:pt>
                <c:pt idx="21563">
                  <c:v>298.43538249899899</c:v>
                </c:pt>
                <c:pt idx="21564">
                  <c:v>298.43067104891901</c:v>
                </c:pt>
                <c:pt idx="21565">
                  <c:v>298.428230837017</c:v>
                </c:pt>
                <c:pt idx="21566">
                  <c:v>298.41760858420298</c:v>
                </c:pt>
                <c:pt idx="21567">
                  <c:v>298.36650668802798</c:v>
                </c:pt>
                <c:pt idx="21568">
                  <c:v>298.35664742558401</c:v>
                </c:pt>
                <c:pt idx="21569">
                  <c:v>298.329632287327</c:v>
                </c:pt>
                <c:pt idx="21570">
                  <c:v>298.25291137688401</c:v>
                </c:pt>
                <c:pt idx="21571">
                  <c:v>298.23506962908499</c:v>
                </c:pt>
                <c:pt idx="21572">
                  <c:v>298.23147469306002</c:v>
                </c:pt>
                <c:pt idx="21573">
                  <c:v>298.217697550651</c:v>
                </c:pt>
                <c:pt idx="21574">
                  <c:v>298.21070125526501</c:v>
                </c:pt>
                <c:pt idx="21575">
                  <c:v>298.20366699533503</c:v>
                </c:pt>
                <c:pt idx="21576">
                  <c:v>298.15973729358302</c:v>
                </c:pt>
                <c:pt idx="21577">
                  <c:v>298.149223019479</c:v>
                </c:pt>
                <c:pt idx="21578">
                  <c:v>298.13413258782498</c:v>
                </c:pt>
                <c:pt idx="21579">
                  <c:v>298.11312409183301</c:v>
                </c:pt>
                <c:pt idx="21580">
                  <c:v>298.09675666397197</c:v>
                </c:pt>
                <c:pt idx="21581">
                  <c:v>298.06672559865302</c:v>
                </c:pt>
                <c:pt idx="21582">
                  <c:v>298.01788338383301</c:v>
                </c:pt>
                <c:pt idx="21583">
                  <c:v>298.00342109220497</c:v>
                </c:pt>
                <c:pt idx="21584">
                  <c:v>297.97121736760698</c:v>
                </c:pt>
                <c:pt idx="21585">
                  <c:v>297.91580701417001</c:v>
                </c:pt>
                <c:pt idx="21586">
                  <c:v>297.88867197948298</c:v>
                </c:pt>
                <c:pt idx="21587">
                  <c:v>297.88432807881901</c:v>
                </c:pt>
                <c:pt idx="21588">
                  <c:v>297.86806955821902</c:v>
                </c:pt>
                <c:pt idx="21589">
                  <c:v>297.866755632859</c:v>
                </c:pt>
                <c:pt idx="21590">
                  <c:v>297.836304099747</c:v>
                </c:pt>
                <c:pt idx="21591">
                  <c:v>297.80390746996898</c:v>
                </c:pt>
                <c:pt idx="21592">
                  <c:v>297.657263912747</c:v>
                </c:pt>
                <c:pt idx="21593">
                  <c:v>297.64330491554801</c:v>
                </c:pt>
                <c:pt idx="21594">
                  <c:v>297.63850360982701</c:v>
                </c:pt>
                <c:pt idx="21595">
                  <c:v>297.622977372766</c:v>
                </c:pt>
                <c:pt idx="21596">
                  <c:v>297.61589867025901</c:v>
                </c:pt>
                <c:pt idx="21597">
                  <c:v>297.61262369754098</c:v>
                </c:pt>
                <c:pt idx="21598">
                  <c:v>297.60558282264799</c:v>
                </c:pt>
                <c:pt idx="21599">
                  <c:v>297.59491386936099</c:v>
                </c:pt>
                <c:pt idx="21600">
                  <c:v>297.59477886018499</c:v>
                </c:pt>
                <c:pt idx="21601">
                  <c:v>297.53690430708701</c:v>
                </c:pt>
                <c:pt idx="21602">
                  <c:v>297.51202225614702</c:v>
                </c:pt>
                <c:pt idx="21603">
                  <c:v>297.46947226284698</c:v>
                </c:pt>
                <c:pt idx="21604">
                  <c:v>297.46237837634902</c:v>
                </c:pt>
                <c:pt idx="21605">
                  <c:v>297.45643109875198</c:v>
                </c:pt>
                <c:pt idx="21606">
                  <c:v>297.45336014783402</c:v>
                </c:pt>
                <c:pt idx="21607">
                  <c:v>297.44308454268798</c:v>
                </c:pt>
                <c:pt idx="21608">
                  <c:v>297.41711198825402</c:v>
                </c:pt>
                <c:pt idx="21609">
                  <c:v>297.401163116438</c:v>
                </c:pt>
                <c:pt idx="21610">
                  <c:v>297.39213426974101</c:v>
                </c:pt>
                <c:pt idx="21611">
                  <c:v>297.38285059297698</c:v>
                </c:pt>
                <c:pt idx="21612">
                  <c:v>297.37605915623499</c:v>
                </c:pt>
                <c:pt idx="21613">
                  <c:v>297.340342728709</c:v>
                </c:pt>
                <c:pt idx="21614">
                  <c:v>297.31411842970698</c:v>
                </c:pt>
                <c:pt idx="21615">
                  <c:v>297.28911094896802</c:v>
                </c:pt>
                <c:pt idx="21616">
                  <c:v>297.25799683351403</c:v>
                </c:pt>
                <c:pt idx="21617">
                  <c:v>297.25507229383498</c:v>
                </c:pt>
                <c:pt idx="21618">
                  <c:v>297.24023810955799</c:v>
                </c:pt>
                <c:pt idx="21619">
                  <c:v>297.22556994755598</c:v>
                </c:pt>
                <c:pt idx="21620">
                  <c:v>297.13611871744899</c:v>
                </c:pt>
                <c:pt idx="21621">
                  <c:v>297.09121222616301</c:v>
                </c:pt>
                <c:pt idx="21622">
                  <c:v>297.07347142722</c:v>
                </c:pt>
                <c:pt idx="21623">
                  <c:v>297.06817622398898</c:v>
                </c:pt>
                <c:pt idx="21624">
                  <c:v>297.05176391996901</c:v>
                </c:pt>
                <c:pt idx="21625">
                  <c:v>297.02640956441701</c:v>
                </c:pt>
                <c:pt idx="21626">
                  <c:v>297.02546314331897</c:v>
                </c:pt>
                <c:pt idx="21627">
                  <c:v>297.025192170092</c:v>
                </c:pt>
                <c:pt idx="21628">
                  <c:v>296.98439947677201</c:v>
                </c:pt>
                <c:pt idx="21629">
                  <c:v>296.90894832682</c:v>
                </c:pt>
                <c:pt idx="21630">
                  <c:v>296.892340088683</c:v>
                </c:pt>
                <c:pt idx="21631">
                  <c:v>296.88442968797301</c:v>
                </c:pt>
                <c:pt idx="21632">
                  <c:v>296.86651227404599</c:v>
                </c:pt>
                <c:pt idx="21633">
                  <c:v>296.83873025013497</c:v>
                </c:pt>
                <c:pt idx="21634">
                  <c:v>296.80143570283701</c:v>
                </c:pt>
                <c:pt idx="21635">
                  <c:v>296.72955629071703</c:v>
                </c:pt>
                <c:pt idx="21636">
                  <c:v>296.71658738872401</c:v>
                </c:pt>
                <c:pt idx="21637">
                  <c:v>296.71271455978501</c:v>
                </c:pt>
                <c:pt idx="21638">
                  <c:v>296.701771602576</c:v>
                </c:pt>
                <c:pt idx="21639">
                  <c:v>296.64903939166101</c:v>
                </c:pt>
                <c:pt idx="21640">
                  <c:v>296.638336216114</c:v>
                </c:pt>
                <c:pt idx="21641">
                  <c:v>296.614159148353</c:v>
                </c:pt>
                <c:pt idx="21642">
                  <c:v>296.61282851131602</c:v>
                </c:pt>
                <c:pt idx="21643">
                  <c:v>296.59377023573802</c:v>
                </c:pt>
                <c:pt idx="21644">
                  <c:v>296.58050644318803</c:v>
                </c:pt>
                <c:pt idx="21645">
                  <c:v>296.55187848550401</c:v>
                </c:pt>
                <c:pt idx="21646">
                  <c:v>296.467001292048</c:v>
                </c:pt>
                <c:pt idx="21647">
                  <c:v>296.45798173228599</c:v>
                </c:pt>
                <c:pt idx="21648">
                  <c:v>296.43651189212397</c:v>
                </c:pt>
                <c:pt idx="21649">
                  <c:v>296.398150146695</c:v>
                </c:pt>
                <c:pt idx="21650">
                  <c:v>296.38983453804798</c:v>
                </c:pt>
                <c:pt idx="21651">
                  <c:v>296.33871212346298</c:v>
                </c:pt>
                <c:pt idx="21652">
                  <c:v>296.32660035343901</c:v>
                </c:pt>
                <c:pt idx="21653">
                  <c:v>296.32656486092901</c:v>
                </c:pt>
                <c:pt idx="21654">
                  <c:v>296.302016430626</c:v>
                </c:pt>
                <c:pt idx="21655">
                  <c:v>296.30047445881399</c:v>
                </c:pt>
                <c:pt idx="21656">
                  <c:v>296.26367586820299</c:v>
                </c:pt>
                <c:pt idx="21657">
                  <c:v>296.24685885287801</c:v>
                </c:pt>
                <c:pt idx="21658">
                  <c:v>296.24335963057302</c:v>
                </c:pt>
                <c:pt idx="21659">
                  <c:v>296.229113779741</c:v>
                </c:pt>
                <c:pt idx="21660">
                  <c:v>296.18219200182801</c:v>
                </c:pt>
                <c:pt idx="21661">
                  <c:v>296.17695405966498</c:v>
                </c:pt>
                <c:pt idx="21662">
                  <c:v>296.14574451473499</c:v>
                </c:pt>
                <c:pt idx="21663">
                  <c:v>296.14152708139397</c:v>
                </c:pt>
                <c:pt idx="21664">
                  <c:v>296.13314926994002</c:v>
                </c:pt>
                <c:pt idx="21665">
                  <c:v>296.1261192517</c:v>
                </c:pt>
                <c:pt idx="21666">
                  <c:v>296.04960672716902</c:v>
                </c:pt>
                <c:pt idx="21667">
                  <c:v>296.01537515023603</c:v>
                </c:pt>
                <c:pt idx="21668">
                  <c:v>295.99019798074602</c:v>
                </c:pt>
                <c:pt idx="21669">
                  <c:v>295.97679479504899</c:v>
                </c:pt>
                <c:pt idx="21670">
                  <c:v>295.97309988372899</c:v>
                </c:pt>
                <c:pt idx="21671">
                  <c:v>295.95172701596198</c:v>
                </c:pt>
                <c:pt idx="21672">
                  <c:v>295.92141077718901</c:v>
                </c:pt>
                <c:pt idx="21673">
                  <c:v>295.888000695225</c:v>
                </c:pt>
                <c:pt idx="21674">
                  <c:v>295.85174473251402</c:v>
                </c:pt>
                <c:pt idx="21675">
                  <c:v>295.82153700517398</c:v>
                </c:pt>
                <c:pt idx="21676">
                  <c:v>295.81571543446699</c:v>
                </c:pt>
                <c:pt idx="21677">
                  <c:v>295.804033602017</c:v>
                </c:pt>
                <c:pt idx="21678">
                  <c:v>295.78925999454901</c:v>
                </c:pt>
                <c:pt idx="21679">
                  <c:v>295.76845663889998</c:v>
                </c:pt>
                <c:pt idx="21680">
                  <c:v>295.76766981881599</c:v>
                </c:pt>
                <c:pt idx="21681">
                  <c:v>295.70625487493902</c:v>
                </c:pt>
                <c:pt idx="21682">
                  <c:v>295.70010204868998</c:v>
                </c:pt>
                <c:pt idx="21683">
                  <c:v>295.69652581177797</c:v>
                </c:pt>
                <c:pt idx="21684">
                  <c:v>295.68834652689299</c:v>
                </c:pt>
                <c:pt idx="21685">
                  <c:v>295.68364462480503</c:v>
                </c:pt>
                <c:pt idx="21686">
                  <c:v>295.65307817404999</c:v>
                </c:pt>
                <c:pt idx="21687">
                  <c:v>295.60869839870702</c:v>
                </c:pt>
                <c:pt idx="21688">
                  <c:v>295.572883472439</c:v>
                </c:pt>
                <c:pt idx="21689">
                  <c:v>295.55340984513799</c:v>
                </c:pt>
                <c:pt idx="21690">
                  <c:v>295.546304148871</c:v>
                </c:pt>
                <c:pt idx="21691">
                  <c:v>295.544585805596</c:v>
                </c:pt>
                <c:pt idx="21692">
                  <c:v>295.53062545998</c:v>
                </c:pt>
                <c:pt idx="21693">
                  <c:v>295.51289521856802</c:v>
                </c:pt>
                <c:pt idx="21694">
                  <c:v>295.49246844351399</c:v>
                </c:pt>
                <c:pt idx="21695">
                  <c:v>295.42092490334301</c:v>
                </c:pt>
                <c:pt idx="21696">
                  <c:v>295.39711545149902</c:v>
                </c:pt>
                <c:pt idx="21697">
                  <c:v>295.36709738749698</c:v>
                </c:pt>
                <c:pt idx="21698">
                  <c:v>295.35953937421101</c:v>
                </c:pt>
                <c:pt idx="21699">
                  <c:v>295.348036018323</c:v>
                </c:pt>
                <c:pt idx="21700">
                  <c:v>295.30067852437202</c:v>
                </c:pt>
                <c:pt idx="21701">
                  <c:v>295.22684995659603</c:v>
                </c:pt>
                <c:pt idx="21702">
                  <c:v>295.22519148008701</c:v>
                </c:pt>
                <c:pt idx="21703">
                  <c:v>295.20532533965297</c:v>
                </c:pt>
                <c:pt idx="21704">
                  <c:v>295.17364776833898</c:v>
                </c:pt>
                <c:pt idx="21705">
                  <c:v>295.12177372650501</c:v>
                </c:pt>
                <c:pt idx="21706">
                  <c:v>295.116909049225</c:v>
                </c:pt>
                <c:pt idx="21707">
                  <c:v>295.09802156259502</c:v>
                </c:pt>
                <c:pt idx="21708">
                  <c:v>295.088303998539</c:v>
                </c:pt>
                <c:pt idx="21709">
                  <c:v>295.04777203119301</c:v>
                </c:pt>
                <c:pt idx="21710">
                  <c:v>295.02904361227701</c:v>
                </c:pt>
                <c:pt idx="21711">
                  <c:v>295.016447335208</c:v>
                </c:pt>
                <c:pt idx="21712">
                  <c:v>295.00751234696702</c:v>
                </c:pt>
                <c:pt idx="21713">
                  <c:v>294.968371496896</c:v>
                </c:pt>
                <c:pt idx="21714">
                  <c:v>294.96639699756702</c:v>
                </c:pt>
                <c:pt idx="21715">
                  <c:v>294.96308044289998</c:v>
                </c:pt>
                <c:pt idx="21716">
                  <c:v>294.962344303865</c:v>
                </c:pt>
                <c:pt idx="21717">
                  <c:v>294.83433380589901</c:v>
                </c:pt>
                <c:pt idx="21718">
                  <c:v>294.808454063856</c:v>
                </c:pt>
                <c:pt idx="21719">
                  <c:v>294.80815096245101</c:v>
                </c:pt>
                <c:pt idx="21720">
                  <c:v>294.79124833659802</c:v>
                </c:pt>
                <c:pt idx="21721">
                  <c:v>294.78345860566901</c:v>
                </c:pt>
                <c:pt idx="21722">
                  <c:v>294.777791082183</c:v>
                </c:pt>
                <c:pt idx="21723">
                  <c:v>294.77151991260303</c:v>
                </c:pt>
                <c:pt idx="21724">
                  <c:v>294.76194336539402</c:v>
                </c:pt>
                <c:pt idx="21725">
                  <c:v>294.73910455122501</c:v>
                </c:pt>
                <c:pt idx="21726">
                  <c:v>294.73588533330701</c:v>
                </c:pt>
                <c:pt idx="21727">
                  <c:v>294.72869264420501</c:v>
                </c:pt>
                <c:pt idx="21728">
                  <c:v>294.710728663466</c:v>
                </c:pt>
                <c:pt idx="21729">
                  <c:v>294.703354108121</c:v>
                </c:pt>
                <c:pt idx="21730">
                  <c:v>294.69276328127597</c:v>
                </c:pt>
                <c:pt idx="21731">
                  <c:v>294.69083965565602</c:v>
                </c:pt>
                <c:pt idx="21732">
                  <c:v>294.655457610805</c:v>
                </c:pt>
                <c:pt idx="21733">
                  <c:v>294.63833067402999</c:v>
                </c:pt>
                <c:pt idx="21734">
                  <c:v>294.62060513284399</c:v>
                </c:pt>
                <c:pt idx="21735">
                  <c:v>294.57827404683297</c:v>
                </c:pt>
                <c:pt idx="21736">
                  <c:v>294.56633362872401</c:v>
                </c:pt>
                <c:pt idx="21737">
                  <c:v>294.56074630106798</c:v>
                </c:pt>
                <c:pt idx="21738">
                  <c:v>294.50022664724901</c:v>
                </c:pt>
                <c:pt idx="21739">
                  <c:v>294.47357413938101</c:v>
                </c:pt>
                <c:pt idx="21740">
                  <c:v>294.45859624391198</c:v>
                </c:pt>
                <c:pt idx="21741">
                  <c:v>294.42693357813698</c:v>
                </c:pt>
                <c:pt idx="21742">
                  <c:v>294.40027460716698</c:v>
                </c:pt>
                <c:pt idx="21743">
                  <c:v>294.390699733747</c:v>
                </c:pt>
                <c:pt idx="21744">
                  <c:v>294.348390439882</c:v>
                </c:pt>
                <c:pt idx="21745">
                  <c:v>294.30000529780699</c:v>
                </c:pt>
                <c:pt idx="21746">
                  <c:v>294.28652040231299</c:v>
                </c:pt>
                <c:pt idx="21747">
                  <c:v>294.256669323013</c:v>
                </c:pt>
                <c:pt idx="21748">
                  <c:v>294.241212771324</c:v>
                </c:pt>
                <c:pt idx="21749">
                  <c:v>294.22398801874999</c:v>
                </c:pt>
                <c:pt idx="21750">
                  <c:v>294.20874083618099</c:v>
                </c:pt>
                <c:pt idx="21751">
                  <c:v>294.20687682208398</c:v>
                </c:pt>
                <c:pt idx="21752">
                  <c:v>294.20544666622499</c:v>
                </c:pt>
                <c:pt idx="21753">
                  <c:v>294.17541454129002</c:v>
                </c:pt>
                <c:pt idx="21754">
                  <c:v>294.16943682144102</c:v>
                </c:pt>
                <c:pt idx="21755">
                  <c:v>294.15870370804799</c:v>
                </c:pt>
                <c:pt idx="21756">
                  <c:v>294.06784488281102</c:v>
                </c:pt>
                <c:pt idx="21757">
                  <c:v>293.99571951710902</c:v>
                </c:pt>
                <c:pt idx="21758">
                  <c:v>293.995334155656</c:v>
                </c:pt>
                <c:pt idx="21759">
                  <c:v>293.940510572851</c:v>
                </c:pt>
                <c:pt idx="21760">
                  <c:v>293.91330440655599</c:v>
                </c:pt>
                <c:pt idx="21761">
                  <c:v>293.88494702724103</c:v>
                </c:pt>
                <c:pt idx="21762">
                  <c:v>293.83979566207199</c:v>
                </c:pt>
                <c:pt idx="21763">
                  <c:v>293.81059440197902</c:v>
                </c:pt>
                <c:pt idx="21764">
                  <c:v>293.791192959304</c:v>
                </c:pt>
                <c:pt idx="21765">
                  <c:v>293.70079932631199</c:v>
                </c:pt>
                <c:pt idx="21766">
                  <c:v>293.65401409736103</c:v>
                </c:pt>
                <c:pt idx="21767">
                  <c:v>293.61722683980599</c:v>
                </c:pt>
                <c:pt idx="21768">
                  <c:v>293.55324052042897</c:v>
                </c:pt>
                <c:pt idx="21769">
                  <c:v>293.55152618929998</c:v>
                </c:pt>
                <c:pt idx="21770">
                  <c:v>293.54594968122501</c:v>
                </c:pt>
                <c:pt idx="21771">
                  <c:v>293.545163101593</c:v>
                </c:pt>
                <c:pt idx="21772">
                  <c:v>293.527064470634</c:v>
                </c:pt>
                <c:pt idx="21773">
                  <c:v>293.39913887347598</c:v>
                </c:pt>
                <c:pt idx="21774">
                  <c:v>293.39507490851901</c:v>
                </c:pt>
                <c:pt idx="21775">
                  <c:v>293.341214540436</c:v>
                </c:pt>
                <c:pt idx="21776">
                  <c:v>293.30345780068097</c:v>
                </c:pt>
                <c:pt idx="21777">
                  <c:v>293.28247777737499</c:v>
                </c:pt>
                <c:pt idx="21778">
                  <c:v>293.25924036434202</c:v>
                </c:pt>
                <c:pt idx="21779">
                  <c:v>293.17083193311902</c:v>
                </c:pt>
                <c:pt idx="21780">
                  <c:v>293.16608630905199</c:v>
                </c:pt>
                <c:pt idx="21781">
                  <c:v>293.12849737248501</c:v>
                </c:pt>
                <c:pt idx="21782">
                  <c:v>293.08773688877397</c:v>
                </c:pt>
                <c:pt idx="21783">
                  <c:v>293.04928918422098</c:v>
                </c:pt>
                <c:pt idx="21784">
                  <c:v>293.000430485442</c:v>
                </c:pt>
                <c:pt idx="21785">
                  <c:v>292.98490050291599</c:v>
                </c:pt>
                <c:pt idx="21786">
                  <c:v>292.88238742557201</c:v>
                </c:pt>
                <c:pt idx="21787">
                  <c:v>292.86979595823402</c:v>
                </c:pt>
                <c:pt idx="21788">
                  <c:v>292.86087119102399</c:v>
                </c:pt>
                <c:pt idx="21789">
                  <c:v>292.84796638989201</c:v>
                </c:pt>
                <c:pt idx="21790">
                  <c:v>292.83545067956902</c:v>
                </c:pt>
                <c:pt idx="21791">
                  <c:v>292.80461782403302</c:v>
                </c:pt>
                <c:pt idx="21792">
                  <c:v>292.77684182092997</c:v>
                </c:pt>
                <c:pt idx="21793">
                  <c:v>292.76585030652501</c:v>
                </c:pt>
                <c:pt idx="21794">
                  <c:v>292.70172187145801</c:v>
                </c:pt>
                <c:pt idx="21795">
                  <c:v>292.67920205548597</c:v>
                </c:pt>
                <c:pt idx="21796">
                  <c:v>292.67861007438501</c:v>
                </c:pt>
                <c:pt idx="21797">
                  <c:v>292.67447551530103</c:v>
                </c:pt>
                <c:pt idx="21798">
                  <c:v>292.66759827420799</c:v>
                </c:pt>
                <c:pt idx="21799">
                  <c:v>292.58586284742898</c:v>
                </c:pt>
                <c:pt idx="21800">
                  <c:v>292.56867778666702</c:v>
                </c:pt>
                <c:pt idx="21801">
                  <c:v>292.54337273065897</c:v>
                </c:pt>
                <c:pt idx="21802">
                  <c:v>292.52453815394898</c:v>
                </c:pt>
                <c:pt idx="21803">
                  <c:v>292.51534474143699</c:v>
                </c:pt>
                <c:pt idx="21804">
                  <c:v>292.51196216753402</c:v>
                </c:pt>
                <c:pt idx="21805">
                  <c:v>292.43940411074698</c:v>
                </c:pt>
                <c:pt idx="21806">
                  <c:v>292.42888492113798</c:v>
                </c:pt>
                <c:pt idx="21807">
                  <c:v>292.41723001222698</c:v>
                </c:pt>
                <c:pt idx="21808">
                  <c:v>292.41303012619898</c:v>
                </c:pt>
                <c:pt idx="21809">
                  <c:v>292.38954317153201</c:v>
                </c:pt>
                <c:pt idx="21810">
                  <c:v>292.35204607595398</c:v>
                </c:pt>
                <c:pt idx="21811">
                  <c:v>292.33269096450101</c:v>
                </c:pt>
                <c:pt idx="21812">
                  <c:v>292.32576080823202</c:v>
                </c:pt>
                <c:pt idx="21813">
                  <c:v>292.29365085351998</c:v>
                </c:pt>
                <c:pt idx="21814">
                  <c:v>292.25429619932498</c:v>
                </c:pt>
                <c:pt idx="21815">
                  <c:v>292.238670861613</c:v>
                </c:pt>
                <c:pt idx="21816">
                  <c:v>292.20195494828801</c:v>
                </c:pt>
                <c:pt idx="21817">
                  <c:v>292.195049901826</c:v>
                </c:pt>
                <c:pt idx="21818">
                  <c:v>292.176623289708</c:v>
                </c:pt>
                <c:pt idx="21819">
                  <c:v>292.05771072124401</c:v>
                </c:pt>
                <c:pt idx="21820">
                  <c:v>292.01565916148797</c:v>
                </c:pt>
                <c:pt idx="21821">
                  <c:v>292.004340090445</c:v>
                </c:pt>
                <c:pt idx="21822">
                  <c:v>291.98072143497802</c:v>
                </c:pt>
                <c:pt idx="21823">
                  <c:v>291.97125431728398</c:v>
                </c:pt>
                <c:pt idx="21824">
                  <c:v>291.96183236580799</c:v>
                </c:pt>
                <c:pt idx="21825">
                  <c:v>291.952094810745</c:v>
                </c:pt>
                <c:pt idx="21826">
                  <c:v>291.91645468083101</c:v>
                </c:pt>
                <c:pt idx="21827">
                  <c:v>291.89912910241998</c:v>
                </c:pt>
                <c:pt idx="21828">
                  <c:v>291.88170030927898</c:v>
                </c:pt>
                <c:pt idx="21829">
                  <c:v>291.877211067205</c:v>
                </c:pt>
                <c:pt idx="21830">
                  <c:v>291.86736113499001</c:v>
                </c:pt>
                <c:pt idx="21831">
                  <c:v>291.79274846290201</c:v>
                </c:pt>
                <c:pt idx="21832">
                  <c:v>291.78129214205899</c:v>
                </c:pt>
                <c:pt idx="21833">
                  <c:v>291.78070224756198</c:v>
                </c:pt>
                <c:pt idx="21834">
                  <c:v>291.76509938766401</c:v>
                </c:pt>
                <c:pt idx="21835">
                  <c:v>291.74900273790502</c:v>
                </c:pt>
                <c:pt idx="21836">
                  <c:v>291.731818877862</c:v>
                </c:pt>
                <c:pt idx="21837">
                  <c:v>291.69734397371701</c:v>
                </c:pt>
                <c:pt idx="21838">
                  <c:v>291.692391109499</c:v>
                </c:pt>
                <c:pt idx="21839">
                  <c:v>291.66708312720198</c:v>
                </c:pt>
                <c:pt idx="21840">
                  <c:v>291.66377455318599</c:v>
                </c:pt>
                <c:pt idx="21841">
                  <c:v>291.633555342519</c:v>
                </c:pt>
                <c:pt idx="21842">
                  <c:v>291.60136897017901</c:v>
                </c:pt>
                <c:pt idx="21843">
                  <c:v>291.567633153413</c:v>
                </c:pt>
                <c:pt idx="21844">
                  <c:v>291.56045297463498</c:v>
                </c:pt>
                <c:pt idx="21845">
                  <c:v>291.54328264424498</c:v>
                </c:pt>
                <c:pt idx="21846">
                  <c:v>291.504690380076</c:v>
                </c:pt>
                <c:pt idx="21847">
                  <c:v>291.50253238439598</c:v>
                </c:pt>
                <c:pt idx="21848">
                  <c:v>291.495307156038</c:v>
                </c:pt>
                <c:pt idx="21849">
                  <c:v>291.44930031477099</c:v>
                </c:pt>
                <c:pt idx="21850">
                  <c:v>291.44724913348</c:v>
                </c:pt>
                <c:pt idx="21851">
                  <c:v>291.28446249830301</c:v>
                </c:pt>
                <c:pt idx="21852">
                  <c:v>291.22174768166701</c:v>
                </c:pt>
                <c:pt idx="21853">
                  <c:v>291.19088752185598</c:v>
                </c:pt>
                <c:pt idx="21854">
                  <c:v>291.18921682508602</c:v>
                </c:pt>
                <c:pt idx="21855">
                  <c:v>291.10993027931403</c:v>
                </c:pt>
                <c:pt idx="21856">
                  <c:v>291.10230668238398</c:v>
                </c:pt>
                <c:pt idx="21857">
                  <c:v>291.08632003532</c:v>
                </c:pt>
                <c:pt idx="21858">
                  <c:v>291.067346930035</c:v>
                </c:pt>
                <c:pt idx="21859">
                  <c:v>291.003173640223</c:v>
                </c:pt>
                <c:pt idx="21860">
                  <c:v>291.00095266365997</c:v>
                </c:pt>
                <c:pt idx="21861">
                  <c:v>290.97748273564099</c:v>
                </c:pt>
                <c:pt idx="21862">
                  <c:v>290.94118985691102</c:v>
                </c:pt>
                <c:pt idx="21863">
                  <c:v>290.91154461356803</c:v>
                </c:pt>
                <c:pt idx="21864">
                  <c:v>290.87715569778402</c:v>
                </c:pt>
                <c:pt idx="21865">
                  <c:v>290.84966318576301</c:v>
                </c:pt>
                <c:pt idx="21866">
                  <c:v>290.78604215522398</c:v>
                </c:pt>
                <c:pt idx="21867">
                  <c:v>290.75077445891401</c:v>
                </c:pt>
                <c:pt idx="21868">
                  <c:v>290.73228507373602</c:v>
                </c:pt>
                <c:pt idx="21869">
                  <c:v>290.725341266979</c:v>
                </c:pt>
                <c:pt idx="21870">
                  <c:v>290.69359564068901</c:v>
                </c:pt>
                <c:pt idx="21871">
                  <c:v>290.66109076048201</c:v>
                </c:pt>
                <c:pt idx="21872">
                  <c:v>290.63938335557901</c:v>
                </c:pt>
                <c:pt idx="21873">
                  <c:v>290.582426401041</c:v>
                </c:pt>
                <c:pt idx="21874">
                  <c:v>290.57895401055998</c:v>
                </c:pt>
                <c:pt idx="21875">
                  <c:v>290.57856621193599</c:v>
                </c:pt>
                <c:pt idx="21876">
                  <c:v>290.56691572669598</c:v>
                </c:pt>
                <c:pt idx="21877">
                  <c:v>290.50770342468297</c:v>
                </c:pt>
                <c:pt idx="21878">
                  <c:v>290.493649286231</c:v>
                </c:pt>
                <c:pt idx="21879">
                  <c:v>290.46783958915199</c:v>
                </c:pt>
                <c:pt idx="21880">
                  <c:v>290.421395357221</c:v>
                </c:pt>
                <c:pt idx="21881">
                  <c:v>290.38286456930302</c:v>
                </c:pt>
                <c:pt idx="21882">
                  <c:v>290.37110003362397</c:v>
                </c:pt>
                <c:pt idx="21883">
                  <c:v>290.322706273535</c:v>
                </c:pt>
                <c:pt idx="21884">
                  <c:v>290.31954000963702</c:v>
                </c:pt>
                <c:pt idx="21885">
                  <c:v>290.30235511555298</c:v>
                </c:pt>
                <c:pt idx="21886">
                  <c:v>290.266336018385</c:v>
                </c:pt>
                <c:pt idx="21887">
                  <c:v>290.24318085833198</c:v>
                </c:pt>
                <c:pt idx="21888">
                  <c:v>290.23213572394201</c:v>
                </c:pt>
                <c:pt idx="21889">
                  <c:v>290.21523216992199</c:v>
                </c:pt>
                <c:pt idx="21890">
                  <c:v>290.20650319240002</c:v>
                </c:pt>
                <c:pt idx="21891">
                  <c:v>290.18521768683502</c:v>
                </c:pt>
                <c:pt idx="21892">
                  <c:v>290.13102038924501</c:v>
                </c:pt>
                <c:pt idx="21893">
                  <c:v>290.11785608590299</c:v>
                </c:pt>
                <c:pt idx="21894">
                  <c:v>290.04009455470799</c:v>
                </c:pt>
                <c:pt idx="21895">
                  <c:v>290.01544311445002</c:v>
                </c:pt>
                <c:pt idx="21896">
                  <c:v>289.980178170042</c:v>
                </c:pt>
                <c:pt idx="21897">
                  <c:v>289.95382759121202</c:v>
                </c:pt>
                <c:pt idx="21898">
                  <c:v>289.91638778746602</c:v>
                </c:pt>
                <c:pt idx="21899">
                  <c:v>289.90579499430498</c:v>
                </c:pt>
                <c:pt idx="21900">
                  <c:v>289.90143369818702</c:v>
                </c:pt>
                <c:pt idx="21901">
                  <c:v>289.89306658925898</c:v>
                </c:pt>
                <c:pt idx="21902">
                  <c:v>289.88458235176802</c:v>
                </c:pt>
                <c:pt idx="21903">
                  <c:v>289.88436392500699</c:v>
                </c:pt>
                <c:pt idx="21904">
                  <c:v>289.87095414921799</c:v>
                </c:pt>
                <c:pt idx="21905">
                  <c:v>289.82896708468098</c:v>
                </c:pt>
                <c:pt idx="21906">
                  <c:v>289.80024740608201</c:v>
                </c:pt>
                <c:pt idx="21907">
                  <c:v>289.78006785701399</c:v>
                </c:pt>
                <c:pt idx="21908">
                  <c:v>289.75337043189899</c:v>
                </c:pt>
                <c:pt idx="21909">
                  <c:v>289.73913544835102</c:v>
                </c:pt>
                <c:pt idx="21910">
                  <c:v>289.73005777042601</c:v>
                </c:pt>
                <c:pt idx="21911">
                  <c:v>289.71299527602201</c:v>
                </c:pt>
                <c:pt idx="21912">
                  <c:v>289.64484461350099</c:v>
                </c:pt>
                <c:pt idx="21913">
                  <c:v>289.63355008218298</c:v>
                </c:pt>
                <c:pt idx="21914">
                  <c:v>289.622077450436</c:v>
                </c:pt>
                <c:pt idx="21915">
                  <c:v>289.59442749326598</c:v>
                </c:pt>
                <c:pt idx="21916">
                  <c:v>289.58591134200202</c:v>
                </c:pt>
                <c:pt idx="21917">
                  <c:v>289.478549586263</c:v>
                </c:pt>
                <c:pt idx="21918">
                  <c:v>289.47027175233399</c:v>
                </c:pt>
                <c:pt idx="21919">
                  <c:v>289.46728049574398</c:v>
                </c:pt>
                <c:pt idx="21920">
                  <c:v>289.44775916352103</c:v>
                </c:pt>
                <c:pt idx="21921">
                  <c:v>289.424035344961</c:v>
                </c:pt>
                <c:pt idx="21922">
                  <c:v>289.42232444976901</c:v>
                </c:pt>
                <c:pt idx="21923">
                  <c:v>289.39321544845802</c:v>
                </c:pt>
                <c:pt idx="21924">
                  <c:v>289.35803552646598</c:v>
                </c:pt>
                <c:pt idx="21925">
                  <c:v>289.35566245783201</c:v>
                </c:pt>
                <c:pt idx="21926">
                  <c:v>289.32757933957299</c:v>
                </c:pt>
                <c:pt idx="21927">
                  <c:v>289.26025003637699</c:v>
                </c:pt>
                <c:pt idx="21928">
                  <c:v>289.211652613193</c:v>
                </c:pt>
                <c:pt idx="21929">
                  <c:v>289.19434469102703</c:v>
                </c:pt>
                <c:pt idx="21930">
                  <c:v>289.183002464477</c:v>
                </c:pt>
                <c:pt idx="21931">
                  <c:v>289.15942896210498</c:v>
                </c:pt>
                <c:pt idx="21932">
                  <c:v>289.15390569553199</c:v>
                </c:pt>
                <c:pt idx="21933">
                  <c:v>289.14636811405001</c:v>
                </c:pt>
                <c:pt idx="21934">
                  <c:v>289.13841016673899</c:v>
                </c:pt>
                <c:pt idx="21935">
                  <c:v>289.10819701480301</c:v>
                </c:pt>
                <c:pt idx="21936">
                  <c:v>289.07883357425698</c:v>
                </c:pt>
                <c:pt idx="21937">
                  <c:v>289.07832600721503</c:v>
                </c:pt>
                <c:pt idx="21938">
                  <c:v>289.03790616202798</c:v>
                </c:pt>
                <c:pt idx="21939">
                  <c:v>289.01713277494002</c:v>
                </c:pt>
                <c:pt idx="21940">
                  <c:v>288.99616164800801</c:v>
                </c:pt>
                <c:pt idx="21941">
                  <c:v>288.98992366760399</c:v>
                </c:pt>
                <c:pt idx="21942">
                  <c:v>288.98521189584102</c:v>
                </c:pt>
                <c:pt idx="21943">
                  <c:v>288.98007621597299</c:v>
                </c:pt>
                <c:pt idx="21944">
                  <c:v>288.97093796921399</c:v>
                </c:pt>
                <c:pt idx="21945">
                  <c:v>288.95567084620802</c:v>
                </c:pt>
                <c:pt idx="21946">
                  <c:v>288.85744191058802</c:v>
                </c:pt>
                <c:pt idx="21947">
                  <c:v>288.85072135150699</c:v>
                </c:pt>
                <c:pt idx="21948">
                  <c:v>288.84677795684502</c:v>
                </c:pt>
                <c:pt idx="21949">
                  <c:v>288.84673942401702</c:v>
                </c:pt>
                <c:pt idx="21950">
                  <c:v>288.802511883195</c:v>
                </c:pt>
                <c:pt idx="21951">
                  <c:v>288.78604022104599</c:v>
                </c:pt>
                <c:pt idx="21952">
                  <c:v>288.77824176575098</c:v>
                </c:pt>
                <c:pt idx="21953">
                  <c:v>288.66862917368002</c:v>
                </c:pt>
                <c:pt idx="21954">
                  <c:v>288.64786397615802</c:v>
                </c:pt>
                <c:pt idx="21955">
                  <c:v>288.60708991528497</c:v>
                </c:pt>
                <c:pt idx="21956">
                  <c:v>288.59541901031002</c:v>
                </c:pt>
                <c:pt idx="21957">
                  <c:v>288.58358847188401</c:v>
                </c:pt>
                <c:pt idx="21958">
                  <c:v>288.56675012782603</c:v>
                </c:pt>
                <c:pt idx="21959">
                  <c:v>288.56611500208601</c:v>
                </c:pt>
                <c:pt idx="21960">
                  <c:v>288.54529946576099</c:v>
                </c:pt>
                <c:pt idx="21961">
                  <c:v>288.52080128673498</c:v>
                </c:pt>
                <c:pt idx="21962">
                  <c:v>288.50274283152402</c:v>
                </c:pt>
                <c:pt idx="21963">
                  <c:v>288.41649138058898</c:v>
                </c:pt>
                <c:pt idx="21964">
                  <c:v>288.41548963567499</c:v>
                </c:pt>
                <c:pt idx="21965">
                  <c:v>288.40699997237903</c:v>
                </c:pt>
                <c:pt idx="21966">
                  <c:v>288.36872892852301</c:v>
                </c:pt>
                <c:pt idx="21967">
                  <c:v>288.340251053001</c:v>
                </c:pt>
                <c:pt idx="21968">
                  <c:v>288.33952375789499</c:v>
                </c:pt>
                <c:pt idx="21969">
                  <c:v>288.30087188078301</c:v>
                </c:pt>
                <c:pt idx="21970">
                  <c:v>288.28740417818801</c:v>
                </c:pt>
                <c:pt idx="21971">
                  <c:v>288.241615073199</c:v>
                </c:pt>
                <c:pt idx="21972">
                  <c:v>288.12518453782502</c:v>
                </c:pt>
                <c:pt idx="21973">
                  <c:v>288.11716085023102</c:v>
                </c:pt>
                <c:pt idx="21974">
                  <c:v>288.05010724995299</c:v>
                </c:pt>
                <c:pt idx="21975">
                  <c:v>288.03723525925898</c:v>
                </c:pt>
                <c:pt idx="21976">
                  <c:v>288.025803770518</c:v>
                </c:pt>
                <c:pt idx="21977">
                  <c:v>288.01345298881699</c:v>
                </c:pt>
                <c:pt idx="21978">
                  <c:v>288.01165935913201</c:v>
                </c:pt>
                <c:pt idx="21979">
                  <c:v>288.00177890042499</c:v>
                </c:pt>
                <c:pt idx="21980">
                  <c:v>287.96980968958701</c:v>
                </c:pt>
                <c:pt idx="21981">
                  <c:v>287.957837160439</c:v>
                </c:pt>
                <c:pt idx="21982">
                  <c:v>287.81681227285497</c:v>
                </c:pt>
                <c:pt idx="21983">
                  <c:v>287.784957065752</c:v>
                </c:pt>
                <c:pt idx="21984">
                  <c:v>287.72134766216402</c:v>
                </c:pt>
                <c:pt idx="21985">
                  <c:v>287.70897606352401</c:v>
                </c:pt>
                <c:pt idx="21986">
                  <c:v>287.63921755929402</c:v>
                </c:pt>
                <c:pt idx="21987">
                  <c:v>287.63099701145899</c:v>
                </c:pt>
                <c:pt idx="21988">
                  <c:v>287.609441718526</c:v>
                </c:pt>
                <c:pt idx="21989">
                  <c:v>287.55447618961</c:v>
                </c:pt>
                <c:pt idx="21990">
                  <c:v>287.553034765951</c:v>
                </c:pt>
                <c:pt idx="21991">
                  <c:v>287.53463283270003</c:v>
                </c:pt>
                <c:pt idx="21992">
                  <c:v>287.49303669254101</c:v>
                </c:pt>
                <c:pt idx="21993">
                  <c:v>287.39678593936202</c:v>
                </c:pt>
                <c:pt idx="21994">
                  <c:v>287.37005567077802</c:v>
                </c:pt>
                <c:pt idx="21995">
                  <c:v>287.27127960136897</c:v>
                </c:pt>
                <c:pt idx="21996">
                  <c:v>287.13575699682099</c:v>
                </c:pt>
                <c:pt idx="21997">
                  <c:v>287.13303289053499</c:v>
                </c:pt>
                <c:pt idx="21998">
                  <c:v>287.08940750468798</c:v>
                </c:pt>
                <c:pt idx="21999">
                  <c:v>287.069763179875</c:v>
                </c:pt>
                <c:pt idx="22000">
                  <c:v>287.05603734179601</c:v>
                </c:pt>
                <c:pt idx="22001">
                  <c:v>287.04406827860703</c:v>
                </c:pt>
                <c:pt idx="22002">
                  <c:v>287.03148884921802</c:v>
                </c:pt>
                <c:pt idx="22003">
                  <c:v>287.00407086359701</c:v>
                </c:pt>
                <c:pt idx="22004">
                  <c:v>286.98984236436797</c:v>
                </c:pt>
                <c:pt idx="22005">
                  <c:v>286.987429582461</c:v>
                </c:pt>
                <c:pt idx="22006">
                  <c:v>286.96818111567899</c:v>
                </c:pt>
                <c:pt idx="22007">
                  <c:v>286.95833124091001</c:v>
                </c:pt>
                <c:pt idx="22008">
                  <c:v>286.95610892070403</c:v>
                </c:pt>
                <c:pt idx="22009">
                  <c:v>286.91125023434103</c:v>
                </c:pt>
                <c:pt idx="22010">
                  <c:v>286.89448893636302</c:v>
                </c:pt>
                <c:pt idx="22011">
                  <c:v>286.88291793384298</c:v>
                </c:pt>
                <c:pt idx="22012">
                  <c:v>286.81469922983399</c:v>
                </c:pt>
                <c:pt idx="22013">
                  <c:v>286.804442813425</c:v>
                </c:pt>
                <c:pt idx="22014">
                  <c:v>286.80311311988601</c:v>
                </c:pt>
                <c:pt idx="22015">
                  <c:v>286.80151247342297</c:v>
                </c:pt>
                <c:pt idx="22016">
                  <c:v>286.79714248568501</c:v>
                </c:pt>
                <c:pt idx="22017">
                  <c:v>286.780880604998</c:v>
                </c:pt>
                <c:pt idx="22018">
                  <c:v>286.70835901630198</c:v>
                </c:pt>
                <c:pt idx="22019">
                  <c:v>286.70413116767799</c:v>
                </c:pt>
                <c:pt idx="22020">
                  <c:v>286.67237412839597</c:v>
                </c:pt>
                <c:pt idx="22021">
                  <c:v>286.65595269111299</c:v>
                </c:pt>
                <c:pt idx="22022">
                  <c:v>286.630864881619</c:v>
                </c:pt>
                <c:pt idx="22023">
                  <c:v>286.55918895643998</c:v>
                </c:pt>
                <c:pt idx="22024">
                  <c:v>286.53944873609601</c:v>
                </c:pt>
                <c:pt idx="22025">
                  <c:v>286.53860420022801</c:v>
                </c:pt>
                <c:pt idx="22026">
                  <c:v>286.52810311745799</c:v>
                </c:pt>
                <c:pt idx="22027">
                  <c:v>286.51056325514401</c:v>
                </c:pt>
                <c:pt idx="22028">
                  <c:v>286.48618795700298</c:v>
                </c:pt>
                <c:pt idx="22029">
                  <c:v>286.46620834277002</c:v>
                </c:pt>
                <c:pt idx="22030">
                  <c:v>286.38535018339201</c:v>
                </c:pt>
                <c:pt idx="22031">
                  <c:v>286.35445498060801</c:v>
                </c:pt>
                <c:pt idx="22032">
                  <c:v>286.34803322614101</c:v>
                </c:pt>
                <c:pt idx="22033">
                  <c:v>286.34250574946299</c:v>
                </c:pt>
                <c:pt idx="22034">
                  <c:v>286.331669572397</c:v>
                </c:pt>
                <c:pt idx="22035">
                  <c:v>286.325409256998</c:v>
                </c:pt>
                <c:pt idx="22036">
                  <c:v>286.32505457120999</c:v>
                </c:pt>
                <c:pt idx="22037">
                  <c:v>286.32130372988797</c:v>
                </c:pt>
                <c:pt idx="22038">
                  <c:v>286.22701598769203</c:v>
                </c:pt>
                <c:pt idx="22039">
                  <c:v>286.18380889907701</c:v>
                </c:pt>
                <c:pt idx="22040">
                  <c:v>286.148851313759</c:v>
                </c:pt>
                <c:pt idx="22041">
                  <c:v>286.13551942938602</c:v>
                </c:pt>
                <c:pt idx="22042">
                  <c:v>286.12008674042897</c:v>
                </c:pt>
                <c:pt idx="22043">
                  <c:v>286.06753076380602</c:v>
                </c:pt>
                <c:pt idx="22044">
                  <c:v>286.05061851083002</c:v>
                </c:pt>
                <c:pt idx="22045">
                  <c:v>286.03274397790398</c:v>
                </c:pt>
                <c:pt idx="22046">
                  <c:v>286.02768260087299</c:v>
                </c:pt>
                <c:pt idx="22047">
                  <c:v>286.02105637512699</c:v>
                </c:pt>
                <c:pt idx="22048">
                  <c:v>285.98321655220298</c:v>
                </c:pt>
                <c:pt idx="22049">
                  <c:v>285.95345540266698</c:v>
                </c:pt>
                <c:pt idx="22050">
                  <c:v>285.93216533599298</c:v>
                </c:pt>
                <c:pt idx="22051">
                  <c:v>285.93121869814502</c:v>
                </c:pt>
                <c:pt idx="22052">
                  <c:v>285.883837316636</c:v>
                </c:pt>
                <c:pt idx="22053">
                  <c:v>285.85132709738002</c:v>
                </c:pt>
                <c:pt idx="22054">
                  <c:v>285.84943207336698</c:v>
                </c:pt>
                <c:pt idx="22055">
                  <c:v>285.836724878116</c:v>
                </c:pt>
                <c:pt idx="22056">
                  <c:v>285.79655231316701</c:v>
                </c:pt>
                <c:pt idx="22057">
                  <c:v>285.75948678804599</c:v>
                </c:pt>
                <c:pt idx="22058">
                  <c:v>285.75916678398602</c:v>
                </c:pt>
                <c:pt idx="22059">
                  <c:v>285.72133836648601</c:v>
                </c:pt>
                <c:pt idx="22060">
                  <c:v>285.69664884294502</c:v>
                </c:pt>
                <c:pt idx="22061">
                  <c:v>285.69076220745302</c:v>
                </c:pt>
                <c:pt idx="22062">
                  <c:v>285.651113449143</c:v>
                </c:pt>
                <c:pt idx="22063">
                  <c:v>285.64474295324101</c:v>
                </c:pt>
                <c:pt idx="22064">
                  <c:v>285.63884185901401</c:v>
                </c:pt>
                <c:pt idx="22065">
                  <c:v>285.623337648556</c:v>
                </c:pt>
                <c:pt idx="22066">
                  <c:v>285.62148179765899</c:v>
                </c:pt>
                <c:pt idx="22067">
                  <c:v>285.61671967019799</c:v>
                </c:pt>
                <c:pt idx="22068">
                  <c:v>285.60371593503299</c:v>
                </c:pt>
                <c:pt idx="22069">
                  <c:v>285.595975995034</c:v>
                </c:pt>
                <c:pt idx="22070">
                  <c:v>285.58868595463798</c:v>
                </c:pt>
                <c:pt idx="22071">
                  <c:v>285.56686942440001</c:v>
                </c:pt>
                <c:pt idx="22072">
                  <c:v>285.54371286311101</c:v>
                </c:pt>
                <c:pt idx="22073">
                  <c:v>285.52834265786498</c:v>
                </c:pt>
                <c:pt idx="22074">
                  <c:v>285.46624718738798</c:v>
                </c:pt>
                <c:pt idx="22075">
                  <c:v>285.44566671414299</c:v>
                </c:pt>
                <c:pt idx="22076">
                  <c:v>285.436804784537</c:v>
                </c:pt>
                <c:pt idx="22077">
                  <c:v>285.38444765775802</c:v>
                </c:pt>
                <c:pt idx="22078">
                  <c:v>285.37822895673997</c:v>
                </c:pt>
                <c:pt idx="22079">
                  <c:v>285.31031801540399</c:v>
                </c:pt>
                <c:pt idx="22080">
                  <c:v>285.29763990379001</c:v>
                </c:pt>
                <c:pt idx="22081">
                  <c:v>285.28975297521799</c:v>
                </c:pt>
                <c:pt idx="22082">
                  <c:v>285.28398591483699</c:v>
                </c:pt>
                <c:pt idx="22083">
                  <c:v>285.27595126167301</c:v>
                </c:pt>
                <c:pt idx="22084">
                  <c:v>285.265929341142</c:v>
                </c:pt>
                <c:pt idx="22085">
                  <c:v>285.24690769971198</c:v>
                </c:pt>
                <c:pt idx="22086">
                  <c:v>285.23431296509801</c:v>
                </c:pt>
                <c:pt idx="22087">
                  <c:v>285.17258303823201</c:v>
                </c:pt>
                <c:pt idx="22088">
                  <c:v>285.16750853520603</c:v>
                </c:pt>
                <c:pt idx="22089">
                  <c:v>285.10649296585098</c:v>
                </c:pt>
                <c:pt idx="22090">
                  <c:v>285.09003326975602</c:v>
                </c:pt>
                <c:pt idx="22091">
                  <c:v>285.08583101731699</c:v>
                </c:pt>
                <c:pt idx="22092">
                  <c:v>284.99542749586999</c:v>
                </c:pt>
                <c:pt idx="22093">
                  <c:v>284.96802409804002</c:v>
                </c:pt>
                <c:pt idx="22094">
                  <c:v>284.95477253922502</c:v>
                </c:pt>
                <c:pt idx="22095">
                  <c:v>284.93198597174501</c:v>
                </c:pt>
                <c:pt idx="22096">
                  <c:v>284.904583658033</c:v>
                </c:pt>
                <c:pt idx="22097">
                  <c:v>284.90376823489999</c:v>
                </c:pt>
                <c:pt idx="22098">
                  <c:v>284.88821204370402</c:v>
                </c:pt>
                <c:pt idx="22099">
                  <c:v>284.84448712557599</c:v>
                </c:pt>
                <c:pt idx="22100">
                  <c:v>284.800434311495</c:v>
                </c:pt>
                <c:pt idx="22101">
                  <c:v>284.79374034263401</c:v>
                </c:pt>
                <c:pt idx="22102">
                  <c:v>284.76885569471398</c:v>
                </c:pt>
                <c:pt idx="22103">
                  <c:v>284.74022745986798</c:v>
                </c:pt>
                <c:pt idx="22104">
                  <c:v>284.68939627116401</c:v>
                </c:pt>
                <c:pt idx="22105">
                  <c:v>284.67258190346001</c:v>
                </c:pt>
                <c:pt idx="22106">
                  <c:v>284.64864733354699</c:v>
                </c:pt>
                <c:pt idx="22107">
                  <c:v>284.634987014579</c:v>
                </c:pt>
                <c:pt idx="22108">
                  <c:v>284.63342400441201</c:v>
                </c:pt>
                <c:pt idx="22109">
                  <c:v>284.61166045017302</c:v>
                </c:pt>
                <c:pt idx="22110">
                  <c:v>284.53087330096002</c:v>
                </c:pt>
                <c:pt idx="22111">
                  <c:v>284.50571300632299</c:v>
                </c:pt>
                <c:pt idx="22112">
                  <c:v>284.48312188805698</c:v>
                </c:pt>
                <c:pt idx="22113">
                  <c:v>284.47940098600799</c:v>
                </c:pt>
                <c:pt idx="22114">
                  <c:v>284.42613452813998</c:v>
                </c:pt>
                <c:pt idx="22115">
                  <c:v>284.42575956893899</c:v>
                </c:pt>
                <c:pt idx="22116">
                  <c:v>284.40546348716498</c:v>
                </c:pt>
                <c:pt idx="22117">
                  <c:v>284.39284707393603</c:v>
                </c:pt>
                <c:pt idx="22118">
                  <c:v>284.37225566387701</c:v>
                </c:pt>
                <c:pt idx="22119">
                  <c:v>284.32079503910199</c:v>
                </c:pt>
                <c:pt idx="22120">
                  <c:v>284.31841195231499</c:v>
                </c:pt>
                <c:pt idx="22121">
                  <c:v>284.31818714601502</c:v>
                </c:pt>
                <c:pt idx="22122">
                  <c:v>284.30527002819099</c:v>
                </c:pt>
                <c:pt idx="22123">
                  <c:v>284.30054150035699</c:v>
                </c:pt>
                <c:pt idx="22124">
                  <c:v>284.224353894719</c:v>
                </c:pt>
                <c:pt idx="22125">
                  <c:v>284.22286811379098</c:v>
                </c:pt>
                <c:pt idx="22126">
                  <c:v>284.22216152855799</c:v>
                </c:pt>
                <c:pt idx="22127">
                  <c:v>284.15723407943801</c:v>
                </c:pt>
                <c:pt idx="22128">
                  <c:v>284.14345354353799</c:v>
                </c:pt>
                <c:pt idx="22129">
                  <c:v>284.11985108123599</c:v>
                </c:pt>
                <c:pt idx="22130">
                  <c:v>284.11450579181002</c:v>
                </c:pt>
                <c:pt idx="22131">
                  <c:v>284.10775169631501</c:v>
                </c:pt>
                <c:pt idx="22132">
                  <c:v>284.076553290329</c:v>
                </c:pt>
                <c:pt idx="22133">
                  <c:v>284.073985360248</c:v>
                </c:pt>
                <c:pt idx="22134">
                  <c:v>284.05502996974701</c:v>
                </c:pt>
                <c:pt idx="22135">
                  <c:v>284.03515733961802</c:v>
                </c:pt>
                <c:pt idx="22136">
                  <c:v>284.03414597696798</c:v>
                </c:pt>
                <c:pt idx="22137">
                  <c:v>283.97290517562499</c:v>
                </c:pt>
                <c:pt idx="22138">
                  <c:v>283.94539301751701</c:v>
                </c:pt>
                <c:pt idx="22139">
                  <c:v>283.92374881523102</c:v>
                </c:pt>
                <c:pt idx="22140">
                  <c:v>283.88605210369701</c:v>
                </c:pt>
                <c:pt idx="22141">
                  <c:v>283.875568801599</c:v>
                </c:pt>
                <c:pt idx="22142">
                  <c:v>283.84924087441698</c:v>
                </c:pt>
                <c:pt idx="22143">
                  <c:v>283.82700715748302</c:v>
                </c:pt>
                <c:pt idx="22144">
                  <c:v>283.79631615512398</c:v>
                </c:pt>
                <c:pt idx="22145">
                  <c:v>283.79582017028298</c:v>
                </c:pt>
                <c:pt idx="22146">
                  <c:v>283.77095073830498</c:v>
                </c:pt>
                <c:pt idx="22147">
                  <c:v>283.756758150005</c:v>
                </c:pt>
                <c:pt idx="22148">
                  <c:v>283.64471152738798</c:v>
                </c:pt>
                <c:pt idx="22149">
                  <c:v>283.61654950440101</c:v>
                </c:pt>
                <c:pt idx="22150">
                  <c:v>283.573466072435</c:v>
                </c:pt>
                <c:pt idx="22151">
                  <c:v>283.538517023851</c:v>
                </c:pt>
                <c:pt idx="22152">
                  <c:v>283.48073413474498</c:v>
                </c:pt>
                <c:pt idx="22153">
                  <c:v>283.46136427822898</c:v>
                </c:pt>
                <c:pt idx="22154">
                  <c:v>283.440617883031</c:v>
                </c:pt>
                <c:pt idx="22155">
                  <c:v>283.39510581232901</c:v>
                </c:pt>
                <c:pt idx="22156">
                  <c:v>283.39326134533201</c:v>
                </c:pt>
                <c:pt idx="22157">
                  <c:v>283.38636644922201</c:v>
                </c:pt>
                <c:pt idx="22158">
                  <c:v>283.36169266235299</c:v>
                </c:pt>
                <c:pt idx="22159">
                  <c:v>283.35152624145098</c:v>
                </c:pt>
                <c:pt idx="22160">
                  <c:v>283.33921519701101</c:v>
                </c:pt>
                <c:pt idx="22161">
                  <c:v>283.32372082667899</c:v>
                </c:pt>
                <c:pt idx="22162">
                  <c:v>283.32171041890001</c:v>
                </c:pt>
                <c:pt idx="22163">
                  <c:v>283.27942425109802</c:v>
                </c:pt>
                <c:pt idx="22164">
                  <c:v>283.27917135835099</c:v>
                </c:pt>
                <c:pt idx="22165">
                  <c:v>283.26372058603101</c:v>
                </c:pt>
                <c:pt idx="22166">
                  <c:v>283.23584808899</c:v>
                </c:pt>
                <c:pt idx="22167">
                  <c:v>283.18933957607499</c:v>
                </c:pt>
                <c:pt idx="22168">
                  <c:v>283.18725815777401</c:v>
                </c:pt>
                <c:pt idx="22169">
                  <c:v>283.17662398957998</c:v>
                </c:pt>
                <c:pt idx="22170">
                  <c:v>283.16203086406898</c:v>
                </c:pt>
                <c:pt idx="22171">
                  <c:v>283.15303053532801</c:v>
                </c:pt>
                <c:pt idx="22172">
                  <c:v>283.147953783155</c:v>
                </c:pt>
                <c:pt idx="22173">
                  <c:v>283.144076565756</c:v>
                </c:pt>
                <c:pt idx="22174">
                  <c:v>283.116051035846</c:v>
                </c:pt>
                <c:pt idx="22175">
                  <c:v>283.09473324706897</c:v>
                </c:pt>
                <c:pt idx="22176">
                  <c:v>283.04533414088002</c:v>
                </c:pt>
                <c:pt idx="22177">
                  <c:v>283.02589378107501</c:v>
                </c:pt>
                <c:pt idx="22178">
                  <c:v>283.00044716557898</c:v>
                </c:pt>
                <c:pt idx="22179">
                  <c:v>282.99621088037702</c:v>
                </c:pt>
                <c:pt idx="22180">
                  <c:v>282.96766317023997</c:v>
                </c:pt>
                <c:pt idx="22181">
                  <c:v>282.93729026996198</c:v>
                </c:pt>
                <c:pt idx="22182">
                  <c:v>282.86581507257699</c:v>
                </c:pt>
                <c:pt idx="22183">
                  <c:v>282.854883620593</c:v>
                </c:pt>
                <c:pt idx="22184">
                  <c:v>282.84506750108898</c:v>
                </c:pt>
                <c:pt idx="22185">
                  <c:v>282.823429295192</c:v>
                </c:pt>
                <c:pt idx="22186">
                  <c:v>282.76397889228298</c:v>
                </c:pt>
                <c:pt idx="22187">
                  <c:v>282.75908878656497</c:v>
                </c:pt>
                <c:pt idx="22188">
                  <c:v>282.73537254254899</c:v>
                </c:pt>
                <c:pt idx="22189">
                  <c:v>282.72313711101702</c:v>
                </c:pt>
                <c:pt idx="22190">
                  <c:v>282.67794226485898</c:v>
                </c:pt>
                <c:pt idx="22191">
                  <c:v>282.66605189939099</c:v>
                </c:pt>
                <c:pt idx="22192">
                  <c:v>282.59350004199501</c:v>
                </c:pt>
                <c:pt idx="22193">
                  <c:v>282.56675630183003</c:v>
                </c:pt>
                <c:pt idx="22194">
                  <c:v>282.54722501737001</c:v>
                </c:pt>
                <c:pt idx="22195">
                  <c:v>282.51469140703102</c:v>
                </c:pt>
                <c:pt idx="22196">
                  <c:v>282.51243070968002</c:v>
                </c:pt>
                <c:pt idx="22197">
                  <c:v>282.49850919801702</c:v>
                </c:pt>
                <c:pt idx="22198">
                  <c:v>282.48701607901302</c:v>
                </c:pt>
                <c:pt idx="22199">
                  <c:v>282.48656391127901</c:v>
                </c:pt>
                <c:pt idx="22200">
                  <c:v>282.40568268402399</c:v>
                </c:pt>
                <c:pt idx="22201">
                  <c:v>282.36216450710998</c:v>
                </c:pt>
                <c:pt idx="22202">
                  <c:v>282.33303930839998</c:v>
                </c:pt>
                <c:pt idx="22203">
                  <c:v>282.32466407303502</c:v>
                </c:pt>
                <c:pt idx="22204">
                  <c:v>282.31695121437298</c:v>
                </c:pt>
                <c:pt idx="22205">
                  <c:v>282.28310639066501</c:v>
                </c:pt>
                <c:pt idx="22206">
                  <c:v>282.257892706831</c:v>
                </c:pt>
                <c:pt idx="22207">
                  <c:v>282.206241094863</c:v>
                </c:pt>
                <c:pt idx="22208">
                  <c:v>282.181154297452</c:v>
                </c:pt>
                <c:pt idx="22209">
                  <c:v>282.15072890603801</c:v>
                </c:pt>
                <c:pt idx="22210">
                  <c:v>282.081396047314</c:v>
                </c:pt>
                <c:pt idx="22211">
                  <c:v>282.07809297077699</c:v>
                </c:pt>
                <c:pt idx="22212">
                  <c:v>282.065537335182</c:v>
                </c:pt>
                <c:pt idx="22213">
                  <c:v>282.06395199394802</c:v>
                </c:pt>
                <c:pt idx="22214">
                  <c:v>282.02689880768901</c:v>
                </c:pt>
                <c:pt idx="22215">
                  <c:v>282.021659187637</c:v>
                </c:pt>
                <c:pt idx="22216">
                  <c:v>282.00485323302598</c:v>
                </c:pt>
                <c:pt idx="22217">
                  <c:v>282.001138619605</c:v>
                </c:pt>
                <c:pt idx="22218">
                  <c:v>281.978551103038</c:v>
                </c:pt>
                <c:pt idx="22219">
                  <c:v>281.93366641483499</c:v>
                </c:pt>
                <c:pt idx="22220">
                  <c:v>281.91643324972398</c:v>
                </c:pt>
                <c:pt idx="22221">
                  <c:v>281.90498313458102</c:v>
                </c:pt>
                <c:pt idx="22222">
                  <c:v>281.85527420723901</c:v>
                </c:pt>
                <c:pt idx="22223">
                  <c:v>281.779259443098</c:v>
                </c:pt>
                <c:pt idx="22224">
                  <c:v>281.728716438829</c:v>
                </c:pt>
                <c:pt idx="22225">
                  <c:v>281.70970950976601</c:v>
                </c:pt>
                <c:pt idx="22226">
                  <c:v>281.63103114435802</c:v>
                </c:pt>
                <c:pt idx="22227">
                  <c:v>281.58029882027199</c:v>
                </c:pt>
                <c:pt idx="22228">
                  <c:v>281.53711731426802</c:v>
                </c:pt>
                <c:pt idx="22229">
                  <c:v>281.49450450962797</c:v>
                </c:pt>
                <c:pt idx="22230">
                  <c:v>281.46668165525301</c:v>
                </c:pt>
                <c:pt idx="22231">
                  <c:v>281.46201504018001</c:v>
                </c:pt>
                <c:pt idx="22232">
                  <c:v>281.45904822884103</c:v>
                </c:pt>
                <c:pt idx="22233">
                  <c:v>281.45260704191099</c:v>
                </c:pt>
                <c:pt idx="22234">
                  <c:v>281.433049306454</c:v>
                </c:pt>
                <c:pt idx="22235">
                  <c:v>281.429006233488</c:v>
                </c:pt>
                <c:pt idx="22236">
                  <c:v>281.35016552960701</c:v>
                </c:pt>
                <c:pt idx="22237">
                  <c:v>281.29619996193901</c:v>
                </c:pt>
                <c:pt idx="22238">
                  <c:v>281.26943246305899</c:v>
                </c:pt>
                <c:pt idx="22239">
                  <c:v>281.24150394516897</c:v>
                </c:pt>
                <c:pt idx="22240">
                  <c:v>281.24073970982499</c:v>
                </c:pt>
                <c:pt idx="22241">
                  <c:v>281.23915120547099</c:v>
                </c:pt>
                <c:pt idx="22242">
                  <c:v>281.14365692732599</c:v>
                </c:pt>
                <c:pt idx="22243">
                  <c:v>281.08311827652102</c:v>
                </c:pt>
                <c:pt idx="22244">
                  <c:v>281.07396692132602</c:v>
                </c:pt>
                <c:pt idx="22245">
                  <c:v>280.97687410848499</c:v>
                </c:pt>
                <c:pt idx="22246">
                  <c:v>280.97389111662699</c:v>
                </c:pt>
                <c:pt idx="22247">
                  <c:v>280.94174506144702</c:v>
                </c:pt>
                <c:pt idx="22248">
                  <c:v>280.89630474590598</c:v>
                </c:pt>
                <c:pt idx="22249">
                  <c:v>280.89080195312903</c:v>
                </c:pt>
                <c:pt idx="22250">
                  <c:v>280.854218327674</c:v>
                </c:pt>
                <c:pt idx="22251">
                  <c:v>280.797841711724</c:v>
                </c:pt>
                <c:pt idx="22252">
                  <c:v>280.76922454455001</c:v>
                </c:pt>
                <c:pt idx="22253">
                  <c:v>280.76165440264498</c:v>
                </c:pt>
                <c:pt idx="22254">
                  <c:v>280.73444018711098</c:v>
                </c:pt>
                <c:pt idx="22255">
                  <c:v>280.71052871732599</c:v>
                </c:pt>
                <c:pt idx="22256">
                  <c:v>280.60824022412601</c:v>
                </c:pt>
                <c:pt idx="22257">
                  <c:v>280.60066780433198</c:v>
                </c:pt>
                <c:pt idx="22258">
                  <c:v>280.573510571491</c:v>
                </c:pt>
                <c:pt idx="22259">
                  <c:v>280.56958465021302</c:v>
                </c:pt>
                <c:pt idx="22260">
                  <c:v>280.55145948716302</c:v>
                </c:pt>
                <c:pt idx="22261">
                  <c:v>280.53354161013601</c:v>
                </c:pt>
                <c:pt idx="22262">
                  <c:v>280.51847460544298</c:v>
                </c:pt>
                <c:pt idx="22263">
                  <c:v>280.496590174201</c:v>
                </c:pt>
                <c:pt idx="22264">
                  <c:v>280.44427150453703</c:v>
                </c:pt>
                <c:pt idx="22265">
                  <c:v>280.43249970402701</c:v>
                </c:pt>
                <c:pt idx="22266">
                  <c:v>280.408214488726</c:v>
                </c:pt>
                <c:pt idx="22267">
                  <c:v>280.40759702197801</c:v>
                </c:pt>
                <c:pt idx="22268">
                  <c:v>280.35729730802001</c:v>
                </c:pt>
                <c:pt idx="22269">
                  <c:v>280.30474251332402</c:v>
                </c:pt>
                <c:pt idx="22270">
                  <c:v>280.29491197863501</c:v>
                </c:pt>
                <c:pt idx="22271">
                  <c:v>280.28270045584401</c:v>
                </c:pt>
                <c:pt idx="22272">
                  <c:v>280.213940618599</c:v>
                </c:pt>
                <c:pt idx="22273">
                  <c:v>280.193987531765</c:v>
                </c:pt>
                <c:pt idx="22274">
                  <c:v>280.18419298257498</c:v>
                </c:pt>
                <c:pt idx="22275">
                  <c:v>280.14049115780699</c:v>
                </c:pt>
                <c:pt idx="22276">
                  <c:v>280.13320698234298</c:v>
                </c:pt>
                <c:pt idx="22277">
                  <c:v>280.06657062257102</c:v>
                </c:pt>
                <c:pt idx="22278">
                  <c:v>279.99981609884298</c:v>
                </c:pt>
                <c:pt idx="22279">
                  <c:v>279.98860296174098</c:v>
                </c:pt>
                <c:pt idx="22280">
                  <c:v>279.983103846814</c:v>
                </c:pt>
                <c:pt idx="22281">
                  <c:v>279.94598803488202</c:v>
                </c:pt>
                <c:pt idx="22282">
                  <c:v>279.90326422373602</c:v>
                </c:pt>
                <c:pt idx="22283">
                  <c:v>279.77549915498702</c:v>
                </c:pt>
                <c:pt idx="22284">
                  <c:v>279.75839784553602</c:v>
                </c:pt>
                <c:pt idx="22285">
                  <c:v>279.72878321022398</c:v>
                </c:pt>
                <c:pt idx="22286">
                  <c:v>279.72505999017699</c:v>
                </c:pt>
                <c:pt idx="22287">
                  <c:v>279.713718289128</c:v>
                </c:pt>
                <c:pt idx="22288">
                  <c:v>279.71132838852702</c:v>
                </c:pt>
                <c:pt idx="22289">
                  <c:v>279.69342825067002</c:v>
                </c:pt>
                <c:pt idx="22290">
                  <c:v>279.62887954986201</c:v>
                </c:pt>
                <c:pt idx="22291">
                  <c:v>279.62365378494002</c:v>
                </c:pt>
                <c:pt idx="22292">
                  <c:v>279.58412443983002</c:v>
                </c:pt>
                <c:pt idx="22293">
                  <c:v>279.57230541202802</c:v>
                </c:pt>
                <c:pt idx="22294">
                  <c:v>279.52248344134102</c:v>
                </c:pt>
                <c:pt idx="22295">
                  <c:v>279.52015048789002</c:v>
                </c:pt>
                <c:pt idx="22296">
                  <c:v>279.49350500645801</c:v>
                </c:pt>
                <c:pt idx="22297">
                  <c:v>279.462866297473</c:v>
                </c:pt>
                <c:pt idx="22298">
                  <c:v>279.449942316413</c:v>
                </c:pt>
                <c:pt idx="22299">
                  <c:v>279.43831200000301</c:v>
                </c:pt>
                <c:pt idx="22300">
                  <c:v>279.33278761678201</c:v>
                </c:pt>
                <c:pt idx="22301">
                  <c:v>279.30629352028598</c:v>
                </c:pt>
                <c:pt idx="22302">
                  <c:v>279.29224666695001</c:v>
                </c:pt>
                <c:pt idx="22303">
                  <c:v>279.28607479495298</c:v>
                </c:pt>
                <c:pt idx="22304">
                  <c:v>279.26004794517399</c:v>
                </c:pt>
                <c:pt idx="22305">
                  <c:v>279.11291010395502</c:v>
                </c:pt>
                <c:pt idx="22306">
                  <c:v>279.10108382844402</c:v>
                </c:pt>
                <c:pt idx="22307">
                  <c:v>279.069125027989</c:v>
                </c:pt>
                <c:pt idx="22308">
                  <c:v>279.02968893530198</c:v>
                </c:pt>
                <c:pt idx="22309">
                  <c:v>279.00399899305501</c:v>
                </c:pt>
                <c:pt idx="22310">
                  <c:v>278.96401793950002</c:v>
                </c:pt>
                <c:pt idx="22311">
                  <c:v>278.95067033277098</c:v>
                </c:pt>
                <c:pt idx="22312">
                  <c:v>278.93861697306397</c:v>
                </c:pt>
                <c:pt idx="22313">
                  <c:v>278.83788221720903</c:v>
                </c:pt>
                <c:pt idx="22314">
                  <c:v>278.83351882903798</c:v>
                </c:pt>
                <c:pt idx="22315">
                  <c:v>278.79996111555801</c:v>
                </c:pt>
                <c:pt idx="22316">
                  <c:v>278.79926013610799</c:v>
                </c:pt>
                <c:pt idx="22317">
                  <c:v>278.76461905650399</c:v>
                </c:pt>
                <c:pt idx="22318">
                  <c:v>278.65101313833497</c:v>
                </c:pt>
                <c:pt idx="22319">
                  <c:v>278.62445819073201</c:v>
                </c:pt>
                <c:pt idx="22320">
                  <c:v>278.60903189372601</c:v>
                </c:pt>
                <c:pt idx="22321">
                  <c:v>278.58417110181801</c:v>
                </c:pt>
                <c:pt idx="22322">
                  <c:v>278.54398264522098</c:v>
                </c:pt>
                <c:pt idx="22323">
                  <c:v>278.54329536276202</c:v>
                </c:pt>
                <c:pt idx="22324">
                  <c:v>278.52448313729002</c:v>
                </c:pt>
                <c:pt idx="22325">
                  <c:v>278.51678474001801</c:v>
                </c:pt>
                <c:pt idx="22326">
                  <c:v>278.47212001740797</c:v>
                </c:pt>
                <c:pt idx="22327">
                  <c:v>278.46714067267601</c:v>
                </c:pt>
                <c:pt idx="22328">
                  <c:v>278.46669098788402</c:v>
                </c:pt>
                <c:pt idx="22329">
                  <c:v>278.454953709645</c:v>
                </c:pt>
                <c:pt idx="22330">
                  <c:v>278.45264099429602</c:v>
                </c:pt>
                <c:pt idx="22331">
                  <c:v>278.43840197939801</c:v>
                </c:pt>
                <c:pt idx="22332">
                  <c:v>278.437993340893</c:v>
                </c:pt>
                <c:pt idx="22333">
                  <c:v>278.41739949915001</c:v>
                </c:pt>
                <c:pt idx="22334">
                  <c:v>278.386744491152</c:v>
                </c:pt>
                <c:pt idx="22335">
                  <c:v>278.38371853231502</c:v>
                </c:pt>
                <c:pt idx="22336">
                  <c:v>278.38153278057001</c:v>
                </c:pt>
                <c:pt idx="22337">
                  <c:v>278.36317002887802</c:v>
                </c:pt>
                <c:pt idx="22338">
                  <c:v>278.34795503763701</c:v>
                </c:pt>
                <c:pt idx="22339">
                  <c:v>278.34394109689498</c:v>
                </c:pt>
                <c:pt idx="22340">
                  <c:v>278.315046815843</c:v>
                </c:pt>
                <c:pt idx="22341">
                  <c:v>278.30426501651101</c:v>
                </c:pt>
                <c:pt idx="22342">
                  <c:v>278.288176393686</c:v>
                </c:pt>
                <c:pt idx="22343">
                  <c:v>278.28284355665602</c:v>
                </c:pt>
                <c:pt idx="22344">
                  <c:v>278.280988030961</c:v>
                </c:pt>
                <c:pt idx="22345">
                  <c:v>278.25650829969101</c:v>
                </c:pt>
                <c:pt idx="22346">
                  <c:v>278.20240957965802</c:v>
                </c:pt>
                <c:pt idx="22347">
                  <c:v>278.16177044522698</c:v>
                </c:pt>
                <c:pt idx="22348">
                  <c:v>278.13359292399599</c:v>
                </c:pt>
                <c:pt idx="22349">
                  <c:v>278.126973605513</c:v>
                </c:pt>
                <c:pt idx="22350">
                  <c:v>278.08668501314901</c:v>
                </c:pt>
                <c:pt idx="22351">
                  <c:v>278.07341215157601</c:v>
                </c:pt>
                <c:pt idx="22352">
                  <c:v>278.04703531570101</c:v>
                </c:pt>
                <c:pt idx="22353">
                  <c:v>278.01397392858502</c:v>
                </c:pt>
                <c:pt idx="22354">
                  <c:v>277.99801062089398</c:v>
                </c:pt>
                <c:pt idx="22355">
                  <c:v>277.97438454277301</c:v>
                </c:pt>
                <c:pt idx="22356">
                  <c:v>277.95087165702199</c:v>
                </c:pt>
                <c:pt idx="22357">
                  <c:v>277.85387447079898</c:v>
                </c:pt>
                <c:pt idx="22358">
                  <c:v>277.82235865079599</c:v>
                </c:pt>
                <c:pt idx="22359">
                  <c:v>277.817030846965</c:v>
                </c:pt>
                <c:pt idx="22360">
                  <c:v>277.78167708320501</c:v>
                </c:pt>
                <c:pt idx="22361">
                  <c:v>277.71621037451098</c:v>
                </c:pt>
                <c:pt idx="22362">
                  <c:v>277.68326113183201</c:v>
                </c:pt>
                <c:pt idx="22363">
                  <c:v>277.67589106376602</c:v>
                </c:pt>
                <c:pt idx="22364">
                  <c:v>277.63568023646599</c:v>
                </c:pt>
                <c:pt idx="22365">
                  <c:v>277.63401213525401</c:v>
                </c:pt>
                <c:pt idx="22366">
                  <c:v>277.59314080797998</c:v>
                </c:pt>
                <c:pt idx="22367">
                  <c:v>277.58500361914798</c:v>
                </c:pt>
                <c:pt idx="22368">
                  <c:v>277.57884803548001</c:v>
                </c:pt>
                <c:pt idx="22369">
                  <c:v>277.51730536835998</c:v>
                </c:pt>
                <c:pt idx="22370">
                  <c:v>277.499835804756</c:v>
                </c:pt>
                <c:pt idx="22371">
                  <c:v>277.45775306739699</c:v>
                </c:pt>
                <c:pt idx="22372">
                  <c:v>277.376186233037</c:v>
                </c:pt>
                <c:pt idx="22373">
                  <c:v>277.347106131418</c:v>
                </c:pt>
                <c:pt idx="22374">
                  <c:v>277.333623823854</c:v>
                </c:pt>
                <c:pt idx="22375">
                  <c:v>277.32966077297198</c:v>
                </c:pt>
                <c:pt idx="22376">
                  <c:v>277.32862919668298</c:v>
                </c:pt>
                <c:pt idx="22377">
                  <c:v>277.32182851343998</c:v>
                </c:pt>
                <c:pt idx="22378">
                  <c:v>277.31763337417902</c:v>
                </c:pt>
                <c:pt idx="22379">
                  <c:v>277.29503864889102</c:v>
                </c:pt>
                <c:pt idx="22380">
                  <c:v>277.29002970514102</c:v>
                </c:pt>
                <c:pt idx="22381">
                  <c:v>277.27294059386401</c:v>
                </c:pt>
                <c:pt idx="22382">
                  <c:v>277.22106127019902</c:v>
                </c:pt>
                <c:pt idx="22383">
                  <c:v>277.21400149103698</c:v>
                </c:pt>
                <c:pt idx="22384">
                  <c:v>277.18369687667303</c:v>
                </c:pt>
                <c:pt idx="22385">
                  <c:v>277.17383747502299</c:v>
                </c:pt>
                <c:pt idx="22386">
                  <c:v>277.16593197288603</c:v>
                </c:pt>
                <c:pt idx="22387">
                  <c:v>277.15799945673098</c:v>
                </c:pt>
                <c:pt idx="22388">
                  <c:v>277.15376340913701</c:v>
                </c:pt>
                <c:pt idx="22389">
                  <c:v>277.051362049727</c:v>
                </c:pt>
                <c:pt idx="22390">
                  <c:v>277.00807350055499</c:v>
                </c:pt>
                <c:pt idx="22391">
                  <c:v>276.92876674761101</c:v>
                </c:pt>
                <c:pt idx="22392">
                  <c:v>276.82924633269801</c:v>
                </c:pt>
                <c:pt idx="22393">
                  <c:v>276.77635442071801</c:v>
                </c:pt>
                <c:pt idx="22394">
                  <c:v>276.75282797890799</c:v>
                </c:pt>
                <c:pt idx="22395">
                  <c:v>276.72313818902001</c:v>
                </c:pt>
                <c:pt idx="22396">
                  <c:v>276.70188415995199</c:v>
                </c:pt>
                <c:pt idx="22397">
                  <c:v>276.63973431870301</c:v>
                </c:pt>
                <c:pt idx="22398">
                  <c:v>276.62947740316201</c:v>
                </c:pt>
                <c:pt idx="22399">
                  <c:v>276.56533455812399</c:v>
                </c:pt>
                <c:pt idx="22400">
                  <c:v>276.55993820349101</c:v>
                </c:pt>
                <c:pt idx="22401">
                  <c:v>276.51672795204001</c:v>
                </c:pt>
                <c:pt idx="22402">
                  <c:v>276.46826972174398</c:v>
                </c:pt>
                <c:pt idx="22403">
                  <c:v>276.41976216452099</c:v>
                </c:pt>
                <c:pt idx="22404">
                  <c:v>276.37719295474602</c:v>
                </c:pt>
                <c:pt idx="22405">
                  <c:v>276.366075748394</c:v>
                </c:pt>
                <c:pt idx="22406">
                  <c:v>276.23319982113901</c:v>
                </c:pt>
                <c:pt idx="22407">
                  <c:v>276.22489296517102</c:v>
                </c:pt>
                <c:pt idx="22408">
                  <c:v>276.20544603223698</c:v>
                </c:pt>
                <c:pt idx="22409">
                  <c:v>276.14115947765902</c:v>
                </c:pt>
                <c:pt idx="22410">
                  <c:v>276.00739175715597</c:v>
                </c:pt>
                <c:pt idx="22411">
                  <c:v>275.97064693503103</c:v>
                </c:pt>
                <c:pt idx="22412">
                  <c:v>275.93053128272197</c:v>
                </c:pt>
                <c:pt idx="22413">
                  <c:v>275.91838050687898</c:v>
                </c:pt>
                <c:pt idx="22414">
                  <c:v>275.90718272026697</c:v>
                </c:pt>
                <c:pt idx="22415">
                  <c:v>275.86044316489898</c:v>
                </c:pt>
                <c:pt idx="22416">
                  <c:v>275.850405180564</c:v>
                </c:pt>
                <c:pt idx="22417">
                  <c:v>275.84645147704703</c:v>
                </c:pt>
                <c:pt idx="22418">
                  <c:v>275.81783684384101</c:v>
                </c:pt>
                <c:pt idx="22419">
                  <c:v>275.80283481201701</c:v>
                </c:pt>
                <c:pt idx="22420">
                  <c:v>275.77828513745402</c:v>
                </c:pt>
                <c:pt idx="22421">
                  <c:v>275.76315262312198</c:v>
                </c:pt>
                <c:pt idx="22422">
                  <c:v>275.75699366406502</c:v>
                </c:pt>
                <c:pt idx="22423">
                  <c:v>275.71010663181301</c:v>
                </c:pt>
                <c:pt idx="22424">
                  <c:v>275.70160223537999</c:v>
                </c:pt>
                <c:pt idx="22425">
                  <c:v>275.64887436508201</c:v>
                </c:pt>
                <c:pt idx="22426">
                  <c:v>275.61726256003999</c:v>
                </c:pt>
                <c:pt idx="22427">
                  <c:v>275.57345921181002</c:v>
                </c:pt>
                <c:pt idx="22428">
                  <c:v>275.54037331483801</c:v>
                </c:pt>
                <c:pt idx="22429">
                  <c:v>275.51767707608099</c:v>
                </c:pt>
                <c:pt idx="22430">
                  <c:v>275.475669344506</c:v>
                </c:pt>
                <c:pt idx="22431">
                  <c:v>275.44662312084199</c:v>
                </c:pt>
                <c:pt idx="22432">
                  <c:v>275.44024636775998</c:v>
                </c:pt>
                <c:pt idx="22433">
                  <c:v>275.42188324286002</c:v>
                </c:pt>
                <c:pt idx="22434">
                  <c:v>275.31929156828301</c:v>
                </c:pt>
                <c:pt idx="22435">
                  <c:v>275.31665392930103</c:v>
                </c:pt>
                <c:pt idx="22436">
                  <c:v>275.275234442326</c:v>
                </c:pt>
                <c:pt idx="22437">
                  <c:v>275.17764002316198</c:v>
                </c:pt>
                <c:pt idx="22438">
                  <c:v>275.16073162459702</c:v>
                </c:pt>
                <c:pt idx="22439">
                  <c:v>275.12912695798099</c:v>
                </c:pt>
                <c:pt idx="22440">
                  <c:v>275.12303388744101</c:v>
                </c:pt>
                <c:pt idx="22441">
                  <c:v>275.118399735705</c:v>
                </c:pt>
                <c:pt idx="22442">
                  <c:v>275.03987040534702</c:v>
                </c:pt>
                <c:pt idx="22443">
                  <c:v>275.03436620229598</c:v>
                </c:pt>
                <c:pt idx="22444">
                  <c:v>275.03043013600001</c:v>
                </c:pt>
                <c:pt idx="22445">
                  <c:v>275.00753066516</c:v>
                </c:pt>
                <c:pt idx="22446">
                  <c:v>275.002641711053</c:v>
                </c:pt>
                <c:pt idx="22447">
                  <c:v>275.001167315185</c:v>
                </c:pt>
                <c:pt idx="22448">
                  <c:v>274.96688123936201</c:v>
                </c:pt>
                <c:pt idx="22449">
                  <c:v>274.934904779769</c:v>
                </c:pt>
                <c:pt idx="22450">
                  <c:v>274.87549301677802</c:v>
                </c:pt>
                <c:pt idx="22451">
                  <c:v>274.788248198909</c:v>
                </c:pt>
                <c:pt idx="22452">
                  <c:v>274.771296922879</c:v>
                </c:pt>
                <c:pt idx="22453">
                  <c:v>274.76562855151798</c:v>
                </c:pt>
                <c:pt idx="22454">
                  <c:v>274.753899481448</c:v>
                </c:pt>
                <c:pt idx="22455">
                  <c:v>274.74136529392899</c:v>
                </c:pt>
                <c:pt idx="22456">
                  <c:v>274.72579915598101</c:v>
                </c:pt>
                <c:pt idx="22457">
                  <c:v>274.718959810162</c:v>
                </c:pt>
                <c:pt idx="22458">
                  <c:v>274.68318695172701</c:v>
                </c:pt>
                <c:pt idx="22459">
                  <c:v>274.68150331462698</c:v>
                </c:pt>
                <c:pt idx="22460">
                  <c:v>274.62073488565801</c:v>
                </c:pt>
                <c:pt idx="22461">
                  <c:v>274.60850524947398</c:v>
                </c:pt>
                <c:pt idx="22462">
                  <c:v>274.60335403493099</c:v>
                </c:pt>
                <c:pt idx="22463">
                  <c:v>274.58910375469497</c:v>
                </c:pt>
                <c:pt idx="22464">
                  <c:v>274.58023917741599</c:v>
                </c:pt>
                <c:pt idx="22465">
                  <c:v>274.53899603098398</c:v>
                </c:pt>
                <c:pt idx="22466">
                  <c:v>274.489902256557</c:v>
                </c:pt>
                <c:pt idx="22467">
                  <c:v>274.45279094603899</c:v>
                </c:pt>
                <c:pt idx="22468">
                  <c:v>274.440321622863</c:v>
                </c:pt>
                <c:pt idx="22469">
                  <c:v>274.43744763501297</c:v>
                </c:pt>
                <c:pt idx="22470">
                  <c:v>274.39522147241001</c:v>
                </c:pt>
                <c:pt idx="22471">
                  <c:v>274.37223809210298</c:v>
                </c:pt>
                <c:pt idx="22472">
                  <c:v>274.31726865693997</c:v>
                </c:pt>
                <c:pt idx="22473">
                  <c:v>274.30172434147403</c:v>
                </c:pt>
                <c:pt idx="22474">
                  <c:v>274.29261194422901</c:v>
                </c:pt>
                <c:pt idx="22475">
                  <c:v>274.235735519299</c:v>
                </c:pt>
                <c:pt idx="22476">
                  <c:v>274.212003956231</c:v>
                </c:pt>
                <c:pt idx="22477">
                  <c:v>274.20367757877102</c:v>
                </c:pt>
                <c:pt idx="22478">
                  <c:v>274.19095228717202</c:v>
                </c:pt>
                <c:pt idx="22479">
                  <c:v>274.18197081567001</c:v>
                </c:pt>
                <c:pt idx="22480">
                  <c:v>274.16177052718098</c:v>
                </c:pt>
                <c:pt idx="22481">
                  <c:v>274.15574638991001</c:v>
                </c:pt>
                <c:pt idx="22482">
                  <c:v>274.11780293766998</c:v>
                </c:pt>
                <c:pt idx="22483">
                  <c:v>274.105244456832</c:v>
                </c:pt>
                <c:pt idx="22484">
                  <c:v>274.00380010574702</c:v>
                </c:pt>
                <c:pt idx="22485">
                  <c:v>273.99536792589498</c:v>
                </c:pt>
                <c:pt idx="22486">
                  <c:v>273.98854920014003</c:v>
                </c:pt>
                <c:pt idx="22487">
                  <c:v>273.97335882056802</c:v>
                </c:pt>
                <c:pt idx="22488">
                  <c:v>273.84478389265001</c:v>
                </c:pt>
                <c:pt idx="22489">
                  <c:v>273.83642199314602</c:v>
                </c:pt>
                <c:pt idx="22490">
                  <c:v>273.75351043306398</c:v>
                </c:pt>
                <c:pt idx="22491">
                  <c:v>273.73674027382901</c:v>
                </c:pt>
                <c:pt idx="22492">
                  <c:v>273.728588351025</c:v>
                </c:pt>
                <c:pt idx="22493">
                  <c:v>273.67805576811998</c:v>
                </c:pt>
                <c:pt idx="22494">
                  <c:v>273.67352221789702</c:v>
                </c:pt>
                <c:pt idx="22495">
                  <c:v>273.67058342811703</c:v>
                </c:pt>
                <c:pt idx="22496">
                  <c:v>273.654812331985</c:v>
                </c:pt>
                <c:pt idx="22497">
                  <c:v>273.64211797762903</c:v>
                </c:pt>
                <c:pt idx="22498">
                  <c:v>273.59958203947599</c:v>
                </c:pt>
                <c:pt idx="22499">
                  <c:v>273.59513411415298</c:v>
                </c:pt>
                <c:pt idx="22500">
                  <c:v>273.57264501978602</c:v>
                </c:pt>
                <c:pt idx="22501">
                  <c:v>273.54679405045101</c:v>
                </c:pt>
                <c:pt idx="22502">
                  <c:v>273.51488471652402</c:v>
                </c:pt>
                <c:pt idx="22503">
                  <c:v>273.50584126997802</c:v>
                </c:pt>
                <c:pt idx="22504">
                  <c:v>273.48772313864902</c:v>
                </c:pt>
                <c:pt idx="22505">
                  <c:v>273.48419677081699</c:v>
                </c:pt>
                <c:pt idx="22506">
                  <c:v>273.466960566436</c:v>
                </c:pt>
                <c:pt idx="22507">
                  <c:v>273.44479980496402</c:v>
                </c:pt>
                <c:pt idx="22508">
                  <c:v>273.37686049314601</c:v>
                </c:pt>
                <c:pt idx="22509">
                  <c:v>273.34715427931798</c:v>
                </c:pt>
                <c:pt idx="22510">
                  <c:v>273.34529826293601</c:v>
                </c:pt>
                <c:pt idx="22511">
                  <c:v>273.34304850489502</c:v>
                </c:pt>
                <c:pt idx="22512">
                  <c:v>273.324723506954</c:v>
                </c:pt>
                <c:pt idx="22513">
                  <c:v>273.30487751869202</c:v>
                </c:pt>
                <c:pt idx="22514">
                  <c:v>273.28046947173499</c:v>
                </c:pt>
                <c:pt idx="22515">
                  <c:v>273.16643040404801</c:v>
                </c:pt>
                <c:pt idx="22516">
                  <c:v>273.12013386952401</c:v>
                </c:pt>
                <c:pt idx="22517">
                  <c:v>273.08175524957102</c:v>
                </c:pt>
                <c:pt idx="22518">
                  <c:v>273.067914772074</c:v>
                </c:pt>
                <c:pt idx="22519">
                  <c:v>273.059360608014</c:v>
                </c:pt>
                <c:pt idx="22520">
                  <c:v>272.97653656897302</c:v>
                </c:pt>
                <c:pt idx="22521">
                  <c:v>272.97518866418397</c:v>
                </c:pt>
                <c:pt idx="22522">
                  <c:v>272.94963916658702</c:v>
                </c:pt>
                <c:pt idx="22523">
                  <c:v>272.848763935107</c:v>
                </c:pt>
                <c:pt idx="22524">
                  <c:v>272.84574513528901</c:v>
                </c:pt>
                <c:pt idx="22525">
                  <c:v>272.81451328108602</c:v>
                </c:pt>
                <c:pt idx="22526">
                  <c:v>272.80593167805603</c:v>
                </c:pt>
                <c:pt idx="22527">
                  <c:v>272.72539701444799</c:v>
                </c:pt>
                <c:pt idx="22528">
                  <c:v>272.67500206801998</c:v>
                </c:pt>
                <c:pt idx="22529">
                  <c:v>272.666770748631</c:v>
                </c:pt>
                <c:pt idx="22530">
                  <c:v>272.65382206031097</c:v>
                </c:pt>
                <c:pt idx="22531">
                  <c:v>272.63576594092598</c:v>
                </c:pt>
                <c:pt idx="22532">
                  <c:v>272.63392614271999</c:v>
                </c:pt>
                <c:pt idx="22533">
                  <c:v>272.60478653728899</c:v>
                </c:pt>
                <c:pt idx="22534">
                  <c:v>272.439244747055</c:v>
                </c:pt>
                <c:pt idx="22535">
                  <c:v>272.43818512789602</c:v>
                </c:pt>
                <c:pt idx="22536">
                  <c:v>272.42714940372298</c:v>
                </c:pt>
                <c:pt idx="22537">
                  <c:v>272.38177191260502</c:v>
                </c:pt>
                <c:pt idx="22538">
                  <c:v>272.29159978433898</c:v>
                </c:pt>
                <c:pt idx="22539">
                  <c:v>272.28981099235</c:v>
                </c:pt>
                <c:pt idx="22540">
                  <c:v>272.28606594123602</c:v>
                </c:pt>
                <c:pt idx="22541">
                  <c:v>272.241700850173</c:v>
                </c:pt>
                <c:pt idx="22542">
                  <c:v>272.181914840079</c:v>
                </c:pt>
                <c:pt idx="22543">
                  <c:v>272.16993100116099</c:v>
                </c:pt>
                <c:pt idx="22544">
                  <c:v>272.10640432148102</c:v>
                </c:pt>
                <c:pt idx="22545">
                  <c:v>272.08196917228901</c:v>
                </c:pt>
                <c:pt idx="22546">
                  <c:v>272.07640098279199</c:v>
                </c:pt>
                <c:pt idx="22547">
                  <c:v>272.07322657524998</c:v>
                </c:pt>
                <c:pt idx="22548">
                  <c:v>272.046307937346</c:v>
                </c:pt>
                <c:pt idx="22549">
                  <c:v>271.98608648626498</c:v>
                </c:pt>
                <c:pt idx="22550">
                  <c:v>271.95112944446799</c:v>
                </c:pt>
                <c:pt idx="22551">
                  <c:v>271.84663707668801</c:v>
                </c:pt>
                <c:pt idx="22552">
                  <c:v>271.84497454524899</c:v>
                </c:pt>
                <c:pt idx="22553">
                  <c:v>271.81701073814401</c:v>
                </c:pt>
                <c:pt idx="22554">
                  <c:v>271.784054604571</c:v>
                </c:pt>
                <c:pt idx="22555">
                  <c:v>271.77702692606903</c:v>
                </c:pt>
                <c:pt idx="22556">
                  <c:v>271.737149068674</c:v>
                </c:pt>
                <c:pt idx="22557">
                  <c:v>271.736287130466</c:v>
                </c:pt>
                <c:pt idx="22558">
                  <c:v>271.72800371355203</c:v>
                </c:pt>
                <c:pt idx="22559">
                  <c:v>271.72410146592898</c:v>
                </c:pt>
                <c:pt idx="22560">
                  <c:v>271.61332127780997</c:v>
                </c:pt>
                <c:pt idx="22561">
                  <c:v>271.59697816006297</c:v>
                </c:pt>
                <c:pt idx="22562">
                  <c:v>271.59451702757002</c:v>
                </c:pt>
                <c:pt idx="22563">
                  <c:v>271.56572255464499</c:v>
                </c:pt>
                <c:pt idx="22564">
                  <c:v>271.55728651426898</c:v>
                </c:pt>
                <c:pt idx="22565">
                  <c:v>271.51990224896298</c:v>
                </c:pt>
                <c:pt idx="22566">
                  <c:v>271.45737108721499</c:v>
                </c:pt>
                <c:pt idx="22567">
                  <c:v>271.451738501313</c:v>
                </c:pt>
                <c:pt idx="22568">
                  <c:v>271.435711123283</c:v>
                </c:pt>
                <c:pt idx="22569">
                  <c:v>271.39070299856701</c:v>
                </c:pt>
                <c:pt idx="22570">
                  <c:v>271.34250284935302</c:v>
                </c:pt>
                <c:pt idx="22571">
                  <c:v>271.331486237494</c:v>
                </c:pt>
                <c:pt idx="22572">
                  <c:v>271.32878089295002</c:v>
                </c:pt>
                <c:pt idx="22573">
                  <c:v>271.31808341562402</c:v>
                </c:pt>
                <c:pt idx="22574">
                  <c:v>271.296918973343</c:v>
                </c:pt>
                <c:pt idx="22575">
                  <c:v>271.25311632589899</c:v>
                </c:pt>
                <c:pt idx="22576">
                  <c:v>271.203576051825</c:v>
                </c:pt>
                <c:pt idx="22577">
                  <c:v>271.19670303533201</c:v>
                </c:pt>
                <c:pt idx="22578">
                  <c:v>271.18262340418198</c:v>
                </c:pt>
                <c:pt idx="22579">
                  <c:v>271.14215995448399</c:v>
                </c:pt>
                <c:pt idx="22580">
                  <c:v>271.13500707093499</c:v>
                </c:pt>
                <c:pt idx="22581">
                  <c:v>271.12394513948499</c:v>
                </c:pt>
                <c:pt idx="22582">
                  <c:v>271.079747113037</c:v>
                </c:pt>
                <c:pt idx="22583">
                  <c:v>271.05689182192998</c:v>
                </c:pt>
                <c:pt idx="22584">
                  <c:v>271.05374096831798</c:v>
                </c:pt>
                <c:pt idx="22585">
                  <c:v>271.04979608110398</c:v>
                </c:pt>
                <c:pt idx="22586">
                  <c:v>271.01857490248699</c:v>
                </c:pt>
                <c:pt idx="22587">
                  <c:v>271.01831974798603</c:v>
                </c:pt>
                <c:pt idx="22588">
                  <c:v>271.01516996870998</c:v>
                </c:pt>
                <c:pt idx="22589">
                  <c:v>270.99212702032099</c:v>
                </c:pt>
                <c:pt idx="22590">
                  <c:v>270.97831055987399</c:v>
                </c:pt>
                <c:pt idx="22591">
                  <c:v>270.94462694240502</c:v>
                </c:pt>
                <c:pt idx="22592">
                  <c:v>270.86592578018298</c:v>
                </c:pt>
                <c:pt idx="22593">
                  <c:v>270.865576743563</c:v>
                </c:pt>
                <c:pt idx="22594">
                  <c:v>270.84671558596102</c:v>
                </c:pt>
                <c:pt idx="22595">
                  <c:v>270.84642443571101</c:v>
                </c:pt>
                <c:pt idx="22596">
                  <c:v>270.83362329616102</c:v>
                </c:pt>
                <c:pt idx="22597">
                  <c:v>270.83137119536701</c:v>
                </c:pt>
                <c:pt idx="22598">
                  <c:v>270.81740240254197</c:v>
                </c:pt>
                <c:pt idx="22599">
                  <c:v>270.75907086789198</c:v>
                </c:pt>
                <c:pt idx="22600">
                  <c:v>270.72804513769103</c:v>
                </c:pt>
                <c:pt idx="22601">
                  <c:v>270.724659830588</c:v>
                </c:pt>
                <c:pt idx="22602">
                  <c:v>270.71225196820399</c:v>
                </c:pt>
                <c:pt idx="22603">
                  <c:v>270.69181419829499</c:v>
                </c:pt>
                <c:pt idx="22604">
                  <c:v>270.66563059742901</c:v>
                </c:pt>
                <c:pt idx="22605">
                  <c:v>270.65166468856398</c:v>
                </c:pt>
                <c:pt idx="22606">
                  <c:v>270.61483756621197</c:v>
                </c:pt>
                <c:pt idx="22607">
                  <c:v>270.60860496603601</c:v>
                </c:pt>
                <c:pt idx="22608">
                  <c:v>270.588242684303</c:v>
                </c:pt>
                <c:pt idx="22609">
                  <c:v>270.58213369799199</c:v>
                </c:pt>
                <c:pt idx="22610">
                  <c:v>270.56790686577898</c:v>
                </c:pt>
                <c:pt idx="22611">
                  <c:v>270.53604408723402</c:v>
                </c:pt>
                <c:pt idx="22612">
                  <c:v>270.51114728868299</c:v>
                </c:pt>
                <c:pt idx="22613">
                  <c:v>270.49466028593702</c:v>
                </c:pt>
                <c:pt idx="22614">
                  <c:v>270.48782498660501</c:v>
                </c:pt>
                <c:pt idx="22615">
                  <c:v>270.47565131007298</c:v>
                </c:pt>
                <c:pt idx="22616">
                  <c:v>270.46953564938701</c:v>
                </c:pt>
                <c:pt idx="22617">
                  <c:v>270.46804530269998</c:v>
                </c:pt>
                <c:pt idx="22618">
                  <c:v>270.45197401195901</c:v>
                </c:pt>
                <c:pt idx="22619">
                  <c:v>270.44020026969599</c:v>
                </c:pt>
                <c:pt idx="22620">
                  <c:v>270.41862646429502</c:v>
                </c:pt>
                <c:pt idx="22621">
                  <c:v>270.40879370904599</c:v>
                </c:pt>
                <c:pt idx="22622">
                  <c:v>270.40122623136801</c:v>
                </c:pt>
                <c:pt idx="22623">
                  <c:v>270.36649504048</c:v>
                </c:pt>
                <c:pt idx="22624">
                  <c:v>270.348119851771</c:v>
                </c:pt>
                <c:pt idx="22625">
                  <c:v>270.34484992970198</c:v>
                </c:pt>
                <c:pt idx="22626">
                  <c:v>270.34227956842102</c:v>
                </c:pt>
                <c:pt idx="22627">
                  <c:v>270.330604128049</c:v>
                </c:pt>
                <c:pt idx="22628">
                  <c:v>270.30369354385999</c:v>
                </c:pt>
                <c:pt idx="22629">
                  <c:v>270.28326367024403</c:v>
                </c:pt>
                <c:pt idx="22630">
                  <c:v>270.26200757290798</c:v>
                </c:pt>
                <c:pt idx="22631">
                  <c:v>270.197672503565</c:v>
                </c:pt>
                <c:pt idx="22632">
                  <c:v>270.19007296184901</c:v>
                </c:pt>
                <c:pt idx="22633">
                  <c:v>270.15271239915597</c:v>
                </c:pt>
                <c:pt idx="22634">
                  <c:v>270.05703386219699</c:v>
                </c:pt>
                <c:pt idx="22635">
                  <c:v>270.04885232324898</c:v>
                </c:pt>
                <c:pt idx="22636">
                  <c:v>270.04353480154799</c:v>
                </c:pt>
                <c:pt idx="22637">
                  <c:v>269.99477579560499</c:v>
                </c:pt>
                <c:pt idx="22638">
                  <c:v>269.92802261467</c:v>
                </c:pt>
                <c:pt idx="22639">
                  <c:v>269.86184464612199</c:v>
                </c:pt>
                <c:pt idx="22640">
                  <c:v>269.83312016981199</c:v>
                </c:pt>
                <c:pt idx="22641">
                  <c:v>269.58693230933699</c:v>
                </c:pt>
                <c:pt idx="22642">
                  <c:v>269.57705932814099</c:v>
                </c:pt>
                <c:pt idx="22643">
                  <c:v>269.56663446820602</c:v>
                </c:pt>
                <c:pt idx="22644">
                  <c:v>269.53403926096797</c:v>
                </c:pt>
                <c:pt idx="22645">
                  <c:v>269.495189394009</c:v>
                </c:pt>
                <c:pt idx="22646">
                  <c:v>269.49329868623897</c:v>
                </c:pt>
                <c:pt idx="22647">
                  <c:v>269.48410577005001</c:v>
                </c:pt>
                <c:pt idx="22648">
                  <c:v>269.47961748845199</c:v>
                </c:pt>
                <c:pt idx="22649">
                  <c:v>269.46794731932499</c:v>
                </c:pt>
                <c:pt idx="22650">
                  <c:v>269.46038802309801</c:v>
                </c:pt>
                <c:pt idx="22651">
                  <c:v>269.44257489626301</c:v>
                </c:pt>
                <c:pt idx="22652">
                  <c:v>269.40748495877398</c:v>
                </c:pt>
                <c:pt idx="22653">
                  <c:v>269.36773845679801</c:v>
                </c:pt>
                <c:pt idx="22654">
                  <c:v>269.33760668223198</c:v>
                </c:pt>
                <c:pt idx="22655">
                  <c:v>269.333959299951</c:v>
                </c:pt>
                <c:pt idx="22656">
                  <c:v>269.318240001417</c:v>
                </c:pt>
                <c:pt idx="22657">
                  <c:v>269.316508605428</c:v>
                </c:pt>
                <c:pt idx="22658">
                  <c:v>269.31559024527797</c:v>
                </c:pt>
                <c:pt idx="22659">
                  <c:v>269.30916463203602</c:v>
                </c:pt>
                <c:pt idx="22660">
                  <c:v>269.266478685518</c:v>
                </c:pt>
                <c:pt idx="22661">
                  <c:v>269.23367821715999</c:v>
                </c:pt>
                <c:pt idx="22662">
                  <c:v>269.191363807237</c:v>
                </c:pt>
                <c:pt idx="22663">
                  <c:v>269.18107902624502</c:v>
                </c:pt>
                <c:pt idx="22664">
                  <c:v>269.15133345033303</c:v>
                </c:pt>
                <c:pt idx="22665">
                  <c:v>269.14081113321703</c:v>
                </c:pt>
                <c:pt idx="22666">
                  <c:v>269.07052882236502</c:v>
                </c:pt>
                <c:pt idx="22667">
                  <c:v>269.018566453576</c:v>
                </c:pt>
                <c:pt idx="22668">
                  <c:v>268.95654960796099</c:v>
                </c:pt>
                <c:pt idx="22669">
                  <c:v>268.909341683317</c:v>
                </c:pt>
                <c:pt idx="22670">
                  <c:v>268.90567104714302</c:v>
                </c:pt>
                <c:pt idx="22671">
                  <c:v>268.903382872961</c:v>
                </c:pt>
                <c:pt idx="22672">
                  <c:v>268.87832572436201</c:v>
                </c:pt>
                <c:pt idx="22673">
                  <c:v>268.85437293085999</c:v>
                </c:pt>
                <c:pt idx="22674">
                  <c:v>268.85353246910501</c:v>
                </c:pt>
                <c:pt idx="22675">
                  <c:v>268.84447461004299</c:v>
                </c:pt>
                <c:pt idx="22676">
                  <c:v>268.83784052053301</c:v>
                </c:pt>
                <c:pt idx="22677">
                  <c:v>268.82656542279398</c:v>
                </c:pt>
                <c:pt idx="22678">
                  <c:v>268.71409823663902</c:v>
                </c:pt>
                <c:pt idx="22679">
                  <c:v>268.70401293946099</c:v>
                </c:pt>
                <c:pt idx="22680">
                  <c:v>268.68817802518402</c:v>
                </c:pt>
                <c:pt idx="22681">
                  <c:v>268.64244695988401</c:v>
                </c:pt>
                <c:pt idx="22682">
                  <c:v>268.63045332953902</c:v>
                </c:pt>
                <c:pt idx="22683">
                  <c:v>268.578488667611</c:v>
                </c:pt>
                <c:pt idx="22684">
                  <c:v>268.51943993566101</c:v>
                </c:pt>
                <c:pt idx="22685">
                  <c:v>268.484169054321</c:v>
                </c:pt>
                <c:pt idx="22686">
                  <c:v>268.46616618271503</c:v>
                </c:pt>
                <c:pt idx="22687">
                  <c:v>268.44846327303202</c:v>
                </c:pt>
                <c:pt idx="22688">
                  <c:v>268.40962671902997</c:v>
                </c:pt>
                <c:pt idx="22689">
                  <c:v>268.401594191171</c:v>
                </c:pt>
                <c:pt idx="22690">
                  <c:v>268.39770784328499</c:v>
                </c:pt>
                <c:pt idx="22691">
                  <c:v>268.36622773269801</c:v>
                </c:pt>
                <c:pt idx="22692">
                  <c:v>268.35277327814902</c:v>
                </c:pt>
                <c:pt idx="22693">
                  <c:v>268.34886513046803</c:v>
                </c:pt>
                <c:pt idx="22694">
                  <c:v>268.33799817663601</c:v>
                </c:pt>
                <c:pt idx="22695">
                  <c:v>268.33275717522798</c:v>
                </c:pt>
                <c:pt idx="22696">
                  <c:v>268.31321140801799</c:v>
                </c:pt>
                <c:pt idx="22697">
                  <c:v>268.24271208528</c:v>
                </c:pt>
                <c:pt idx="22698">
                  <c:v>268.15470744265201</c:v>
                </c:pt>
                <c:pt idx="22699">
                  <c:v>268.136161127344</c:v>
                </c:pt>
                <c:pt idx="22700">
                  <c:v>268.09806391593901</c:v>
                </c:pt>
                <c:pt idx="22701">
                  <c:v>268.09161697752</c:v>
                </c:pt>
                <c:pt idx="22702">
                  <c:v>268.08953733923403</c:v>
                </c:pt>
                <c:pt idx="22703">
                  <c:v>268.00533784387602</c:v>
                </c:pt>
                <c:pt idx="22704">
                  <c:v>267.983888512085</c:v>
                </c:pt>
                <c:pt idx="22705">
                  <c:v>267.98248253605902</c:v>
                </c:pt>
                <c:pt idx="22706">
                  <c:v>267.97456897379902</c:v>
                </c:pt>
                <c:pt idx="22707">
                  <c:v>267.93716724502201</c:v>
                </c:pt>
                <c:pt idx="22708">
                  <c:v>267.90829823387799</c:v>
                </c:pt>
                <c:pt idx="22709">
                  <c:v>267.86602280812298</c:v>
                </c:pt>
                <c:pt idx="22710">
                  <c:v>267.86452491351702</c:v>
                </c:pt>
                <c:pt idx="22711">
                  <c:v>267.81839357257797</c:v>
                </c:pt>
                <c:pt idx="22712">
                  <c:v>267.808191412425</c:v>
                </c:pt>
                <c:pt idx="22713">
                  <c:v>267.79494755679201</c:v>
                </c:pt>
                <c:pt idx="22714">
                  <c:v>267.75504604700001</c:v>
                </c:pt>
                <c:pt idx="22715">
                  <c:v>267.67383023534097</c:v>
                </c:pt>
                <c:pt idx="22716">
                  <c:v>267.66970318759701</c:v>
                </c:pt>
                <c:pt idx="22717">
                  <c:v>267.64705258915399</c:v>
                </c:pt>
                <c:pt idx="22718">
                  <c:v>267.643716876567</c:v>
                </c:pt>
                <c:pt idx="22719">
                  <c:v>267.57926071501203</c:v>
                </c:pt>
                <c:pt idx="22720">
                  <c:v>267.55565356686998</c:v>
                </c:pt>
                <c:pt idx="22721">
                  <c:v>267.54100656641202</c:v>
                </c:pt>
                <c:pt idx="22722">
                  <c:v>267.50251256702302</c:v>
                </c:pt>
                <c:pt idx="22723">
                  <c:v>267.48247785321303</c:v>
                </c:pt>
                <c:pt idx="22724">
                  <c:v>267.44462964946598</c:v>
                </c:pt>
                <c:pt idx="22725">
                  <c:v>267.444602309998</c:v>
                </c:pt>
                <c:pt idx="22726">
                  <c:v>267.41919925593697</c:v>
                </c:pt>
                <c:pt idx="22727">
                  <c:v>267.35476203699801</c:v>
                </c:pt>
                <c:pt idx="22728">
                  <c:v>267.27988520915699</c:v>
                </c:pt>
                <c:pt idx="22729">
                  <c:v>267.268766205497</c:v>
                </c:pt>
                <c:pt idx="22730">
                  <c:v>267.243985295296</c:v>
                </c:pt>
                <c:pt idx="22731">
                  <c:v>267.23630373355297</c:v>
                </c:pt>
                <c:pt idx="22732">
                  <c:v>267.09388822935398</c:v>
                </c:pt>
                <c:pt idx="22733">
                  <c:v>267.070612549923</c:v>
                </c:pt>
                <c:pt idx="22734">
                  <c:v>267.06733289390502</c:v>
                </c:pt>
                <c:pt idx="22735">
                  <c:v>267.03833229371799</c:v>
                </c:pt>
                <c:pt idx="22736">
                  <c:v>266.99256137684802</c:v>
                </c:pt>
                <c:pt idx="22737">
                  <c:v>266.92648407229302</c:v>
                </c:pt>
                <c:pt idx="22738">
                  <c:v>266.92135159282998</c:v>
                </c:pt>
                <c:pt idx="22739">
                  <c:v>266.894521278041</c:v>
                </c:pt>
                <c:pt idx="22740">
                  <c:v>266.89092896133297</c:v>
                </c:pt>
                <c:pt idx="22741">
                  <c:v>266.88168147952899</c:v>
                </c:pt>
                <c:pt idx="22742">
                  <c:v>266.86523183741701</c:v>
                </c:pt>
                <c:pt idx="22743">
                  <c:v>266.84117874791298</c:v>
                </c:pt>
                <c:pt idx="22744">
                  <c:v>266.83975788431502</c:v>
                </c:pt>
                <c:pt idx="22745">
                  <c:v>266.82143396167299</c:v>
                </c:pt>
                <c:pt idx="22746">
                  <c:v>266.7897900959</c:v>
                </c:pt>
                <c:pt idx="22747">
                  <c:v>266.78425749601598</c:v>
                </c:pt>
                <c:pt idx="22748">
                  <c:v>266.77351834071601</c:v>
                </c:pt>
                <c:pt idx="22749">
                  <c:v>266.65034971862701</c:v>
                </c:pt>
                <c:pt idx="22750">
                  <c:v>266.629265331699</c:v>
                </c:pt>
                <c:pt idx="22751">
                  <c:v>266.57509770302602</c:v>
                </c:pt>
                <c:pt idx="22752">
                  <c:v>266.533540050667</c:v>
                </c:pt>
                <c:pt idx="22753">
                  <c:v>266.52976192335097</c:v>
                </c:pt>
                <c:pt idx="22754">
                  <c:v>266.495937332952</c:v>
                </c:pt>
                <c:pt idx="22755">
                  <c:v>266.49112869410902</c:v>
                </c:pt>
                <c:pt idx="22756">
                  <c:v>266.48157596599702</c:v>
                </c:pt>
                <c:pt idx="22757">
                  <c:v>266.433701244112</c:v>
                </c:pt>
                <c:pt idx="22758">
                  <c:v>266.42594159448498</c:v>
                </c:pt>
                <c:pt idx="22759">
                  <c:v>266.41619082215999</c:v>
                </c:pt>
                <c:pt idx="22760">
                  <c:v>266.33881096206397</c:v>
                </c:pt>
                <c:pt idx="22761">
                  <c:v>266.33340105798999</c:v>
                </c:pt>
                <c:pt idx="22762">
                  <c:v>266.331642404077</c:v>
                </c:pt>
                <c:pt idx="22763">
                  <c:v>266.32073928500103</c:v>
                </c:pt>
                <c:pt idx="22764">
                  <c:v>266.258819676293</c:v>
                </c:pt>
                <c:pt idx="22765">
                  <c:v>266.210319871129</c:v>
                </c:pt>
                <c:pt idx="22766">
                  <c:v>266.14315236380298</c:v>
                </c:pt>
                <c:pt idx="22767">
                  <c:v>266.12816512486199</c:v>
                </c:pt>
                <c:pt idx="22768">
                  <c:v>266.08512458430801</c:v>
                </c:pt>
                <c:pt idx="22769">
                  <c:v>266.06855648152498</c:v>
                </c:pt>
                <c:pt idx="22770">
                  <c:v>266.058935082348</c:v>
                </c:pt>
                <c:pt idx="22771">
                  <c:v>266.05752589301301</c:v>
                </c:pt>
                <c:pt idx="22772">
                  <c:v>266.02431079844803</c:v>
                </c:pt>
                <c:pt idx="22773">
                  <c:v>266.022012327401</c:v>
                </c:pt>
                <c:pt idx="22774">
                  <c:v>265.97700778643701</c:v>
                </c:pt>
                <c:pt idx="22775">
                  <c:v>265.955427367205</c:v>
                </c:pt>
                <c:pt idx="22776">
                  <c:v>265.95025629345901</c:v>
                </c:pt>
                <c:pt idx="22777">
                  <c:v>265.93846001078498</c:v>
                </c:pt>
                <c:pt idx="22778">
                  <c:v>265.93696297762301</c:v>
                </c:pt>
                <c:pt idx="22779">
                  <c:v>265.92860811966602</c:v>
                </c:pt>
                <c:pt idx="22780">
                  <c:v>265.92750720137298</c:v>
                </c:pt>
                <c:pt idx="22781">
                  <c:v>265.89873419301398</c:v>
                </c:pt>
                <c:pt idx="22782">
                  <c:v>265.88646349336199</c:v>
                </c:pt>
                <c:pt idx="22783">
                  <c:v>265.85299396817601</c:v>
                </c:pt>
                <c:pt idx="22784">
                  <c:v>265.832988564662</c:v>
                </c:pt>
                <c:pt idx="22785">
                  <c:v>265.82854236851603</c:v>
                </c:pt>
                <c:pt idx="22786">
                  <c:v>265.82618223463197</c:v>
                </c:pt>
                <c:pt idx="22787">
                  <c:v>265.78706818117098</c:v>
                </c:pt>
                <c:pt idx="22788">
                  <c:v>265.78453488245901</c:v>
                </c:pt>
                <c:pt idx="22789">
                  <c:v>265.77131376769302</c:v>
                </c:pt>
                <c:pt idx="22790">
                  <c:v>265.766210440024</c:v>
                </c:pt>
                <c:pt idx="22791">
                  <c:v>265.749201599515</c:v>
                </c:pt>
                <c:pt idx="22792">
                  <c:v>265.73206480963802</c:v>
                </c:pt>
                <c:pt idx="22793">
                  <c:v>265.72079011991701</c:v>
                </c:pt>
                <c:pt idx="22794">
                  <c:v>265.68863595202498</c:v>
                </c:pt>
                <c:pt idx="22795">
                  <c:v>265.67089142364699</c:v>
                </c:pt>
                <c:pt idx="22796">
                  <c:v>265.670656860034</c:v>
                </c:pt>
                <c:pt idx="22797">
                  <c:v>265.65851690889201</c:v>
                </c:pt>
                <c:pt idx="22798">
                  <c:v>265.65481161350499</c:v>
                </c:pt>
                <c:pt idx="22799">
                  <c:v>265.56893965195798</c:v>
                </c:pt>
                <c:pt idx="22800">
                  <c:v>265.54788119515001</c:v>
                </c:pt>
                <c:pt idx="22801">
                  <c:v>265.52983523486199</c:v>
                </c:pt>
                <c:pt idx="22802">
                  <c:v>265.49972853532302</c:v>
                </c:pt>
                <c:pt idx="22803">
                  <c:v>265.48835463897097</c:v>
                </c:pt>
                <c:pt idx="22804">
                  <c:v>265.48238991898103</c:v>
                </c:pt>
                <c:pt idx="22805">
                  <c:v>265.43243664820199</c:v>
                </c:pt>
                <c:pt idx="22806">
                  <c:v>265.42998275657101</c:v>
                </c:pt>
                <c:pt idx="22807">
                  <c:v>265.390741593759</c:v>
                </c:pt>
                <c:pt idx="22808">
                  <c:v>265.38377255469698</c:v>
                </c:pt>
                <c:pt idx="22809">
                  <c:v>265.37141137804002</c:v>
                </c:pt>
                <c:pt idx="22810">
                  <c:v>265.345022981532</c:v>
                </c:pt>
                <c:pt idx="22811">
                  <c:v>265.33527279152298</c:v>
                </c:pt>
                <c:pt idx="22812">
                  <c:v>265.275554938742</c:v>
                </c:pt>
                <c:pt idx="22813">
                  <c:v>265.26627683836398</c:v>
                </c:pt>
                <c:pt idx="22814">
                  <c:v>265.25922400529402</c:v>
                </c:pt>
                <c:pt idx="22815">
                  <c:v>265.23538143311401</c:v>
                </c:pt>
                <c:pt idx="22816">
                  <c:v>265.22752713539001</c:v>
                </c:pt>
                <c:pt idx="22817">
                  <c:v>265.22163670027601</c:v>
                </c:pt>
                <c:pt idx="22818">
                  <c:v>265.193823365821</c:v>
                </c:pt>
                <c:pt idx="22819">
                  <c:v>265.17862765931801</c:v>
                </c:pt>
                <c:pt idx="22820">
                  <c:v>265.15223795565203</c:v>
                </c:pt>
                <c:pt idx="22821">
                  <c:v>265.11292801020602</c:v>
                </c:pt>
                <c:pt idx="22822">
                  <c:v>265.06808835969798</c:v>
                </c:pt>
                <c:pt idx="22823">
                  <c:v>265.05131984008</c:v>
                </c:pt>
                <c:pt idx="22824">
                  <c:v>264.90936870199602</c:v>
                </c:pt>
                <c:pt idx="22825">
                  <c:v>264.88078632947702</c:v>
                </c:pt>
                <c:pt idx="22826">
                  <c:v>264.87943708608998</c:v>
                </c:pt>
                <c:pt idx="22827">
                  <c:v>264.86907581569</c:v>
                </c:pt>
                <c:pt idx="22828">
                  <c:v>264.86743291125498</c:v>
                </c:pt>
                <c:pt idx="22829">
                  <c:v>264.858280286693</c:v>
                </c:pt>
                <c:pt idx="22830">
                  <c:v>264.85158374601099</c:v>
                </c:pt>
                <c:pt idx="22831">
                  <c:v>264.85071856039502</c:v>
                </c:pt>
                <c:pt idx="22832">
                  <c:v>264.84196913988399</c:v>
                </c:pt>
                <c:pt idx="22833">
                  <c:v>264.82616930853999</c:v>
                </c:pt>
                <c:pt idx="22834">
                  <c:v>264.76336862221001</c:v>
                </c:pt>
                <c:pt idx="22835">
                  <c:v>264.72794231215198</c:v>
                </c:pt>
                <c:pt idx="22836">
                  <c:v>264.699102317898</c:v>
                </c:pt>
                <c:pt idx="22837">
                  <c:v>264.65205980022199</c:v>
                </c:pt>
                <c:pt idx="22838">
                  <c:v>264.57128813441699</c:v>
                </c:pt>
                <c:pt idx="22839">
                  <c:v>264.55682997027901</c:v>
                </c:pt>
                <c:pt idx="22840">
                  <c:v>264.55297466352499</c:v>
                </c:pt>
                <c:pt idx="22841">
                  <c:v>264.53986409930502</c:v>
                </c:pt>
                <c:pt idx="22842">
                  <c:v>264.53706902989501</c:v>
                </c:pt>
                <c:pt idx="22843">
                  <c:v>264.45203162631901</c:v>
                </c:pt>
                <c:pt idx="22844">
                  <c:v>264.38118120242598</c:v>
                </c:pt>
                <c:pt idx="22845">
                  <c:v>264.375524026449</c:v>
                </c:pt>
                <c:pt idx="22846">
                  <c:v>264.347753797525</c:v>
                </c:pt>
                <c:pt idx="22847">
                  <c:v>264.23941064201603</c:v>
                </c:pt>
                <c:pt idx="22848">
                  <c:v>264.22607162832202</c:v>
                </c:pt>
                <c:pt idx="22849">
                  <c:v>264.22064589590201</c:v>
                </c:pt>
                <c:pt idx="22850">
                  <c:v>264.219042752728</c:v>
                </c:pt>
                <c:pt idx="22851">
                  <c:v>264.172428128489</c:v>
                </c:pt>
                <c:pt idx="22852">
                  <c:v>264.16995896698398</c:v>
                </c:pt>
                <c:pt idx="22853">
                  <c:v>264.16343399559298</c:v>
                </c:pt>
                <c:pt idx="22854">
                  <c:v>264.14003831741502</c:v>
                </c:pt>
                <c:pt idx="22855">
                  <c:v>264.11961666212898</c:v>
                </c:pt>
                <c:pt idx="22856">
                  <c:v>264.11589334121999</c:v>
                </c:pt>
                <c:pt idx="22857">
                  <c:v>264.09992773744</c:v>
                </c:pt>
                <c:pt idx="22858">
                  <c:v>264.09431790958399</c:v>
                </c:pt>
                <c:pt idx="22859">
                  <c:v>264.081014584782</c:v>
                </c:pt>
                <c:pt idx="22860">
                  <c:v>264.00807923383502</c:v>
                </c:pt>
                <c:pt idx="22861">
                  <c:v>263.90832771346697</c:v>
                </c:pt>
                <c:pt idx="22862">
                  <c:v>263.857303703475</c:v>
                </c:pt>
                <c:pt idx="22863">
                  <c:v>263.817576362088</c:v>
                </c:pt>
                <c:pt idx="22864">
                  <c:v>263.81442943105702</c:v>
                </c:pt>
                <c:pt idx="22865">
                  <c:v>263.809513970767</c:v>
                </c:pt>
                <c:pt idx="22866">
                  <c:v>263.685373976699</c:v>
                </c:pt>
                <c:pt idx="22867">
                  <c:v>263.66950971897501</c:v>
                </c:pt>
                <c:pt idx="22868">
                  <c:v>263.66549830853398</c:v>
                </c:pt>
                <c:pt idx="22869">
                  <c:v>263.64186514075101</c:v>
                </c:pt>
                <c:pt idx="22870">
                  <c:v>263.614831205798</c:v>
                </c:pt>
                <c:pt idx="22871">
                  <c:v>263.59730596444501</c:v>
                </c:pt>
                <c:pt idx="22872">
                  <c:v>263.56100545373198</c:v>
                </c:pt>
                <c:pt idx="22873">
                  <c:v>263.55555435184698</c:v>
                </c:pt>
                <c:pt idx="22874">
                  <c:v>263.52448921995398</c:v>
                </c:pt>
                <c:pt idx="22875">
                  <c:v>263.39384344089598</c:v>
                </c:pt>
                <c:pt idx="22876">
                  <c:v>263.39127033766403</c:v>
                </c:pt>
                <c:pt idx="22877">
                  <c:v>263.38979505957599</c:v>
                </c:pt>
                <c:pt idx="22878">
                  <c:v>263.372717644197</c:v>
                </c:pt>
                <c:pt idx="22879">
                  <c:v>263.36078576193501</c:v>
                </c:pt>
                <c:pt idx="22880">
                  <c:v>263.35157005957097</c:v>
                </c:pt>
                <c:pt idx="22881">
                  <c:v>263.32048940065602</c:v>
                </c:pt>
                <c:pt idx="22882">
                  <c:v>263.30221058328101</c:v>
                </c:pt>
                <c:pt idx="22883">
                  <c:v>263.299043774756</c:v>
                </c:pt>
                <c:pt idx="22884">
                  <c:v>263.296258479801</c:v>
                </c:pt>
                <c:pt idx="22885">
                  <c:v>263.262987876664</c:v>
                </c:pt>
                <c:pt idx="22886">
                  <c:v>263.24651088958399</c:v>
                </c:pt>
                <c:pt idx="22887">
                  <c:v>263.21832432009199</c:v>
                </c:pt>
                <c:pt idx="22888">
                  <c:v>263.17870621268003</c:v>
                </c:pt>
                <c:pt idx="22889">
                  <c:v>263.16444911885998</c:v>
                </c:pt>
                <c:pt idx="22890">
                  <c:v>263.15287323863203</c:v>
                </c:pt>
                <c:pt idx="22891">
                  <c:v>263.09341531681099</c:v>
                </c:pt>
                <c:pt idx="22892">
                  <c:v>263.058856056487</c:v>
                </c:pt>
                <c:pt idx="22893">
                  <c:v>263.02953313622498</c:v>
                </c:pt>
                <c:pt idx="22894">
                  <c:v>262.99347659679802</c:v>
                </c:pt>
                <c:pt idx="22895">
                  <c:v>262.98911261473501</c:v>
                </c:pt>
                <c:pt idx="22896">
                  <c:v>262.98703340395298</c:v>
                </c:pt>
                <c:pt idx="22897">
                  <c:v>262.93026210722002</c:v>
                </c:pt>
                <c:pt idx="22898">
                  <c:v>262.91736665537201</c:v>
                </c:pt>
                <c:pt idx="22899">
                  <c:v>262.89542645321302</c:v>
                </c:pt>
                <c:pt idx="22900">
                  <c:v>262.86875519637499</c:v>
                </c:pt>
                <c:pt idx="22901">
                  <c:v>262.85896313365703</c:v>
                </c:pt>
                <c:pt idx="22902">
                  <c:v>262.84502735977401</c:v>
                </c:pt>
                <c:pt idx="22903">
                  <c:v>262.83164949636</c:v>
                </c:pt>
                <c:pt idx="22904">
                  <c:v>262.802256423156</c:v>
                </c:pt>
                <c:pt idx="22905">
                  <c:v>262.781772737403</c:v>
                </c:pt>
                <c:pt idx="22906">
                  <c:v>262.73451793591602</c:v>
                </c:pt>
                <c:pt idx="22907">
                  <c:v>262.68657414107503</c:v>
                </c:pt>
                <c:pt idx="22908">
                  <c:v>262.61135857677999</c:v>
                </c:pt>
                <c:pt idx="22909">
                  <c:v>262.61030963084499</c:v>
                </c:pt>
                <c:pt idx="22910">
                  <c:v>262.58924861448497</c:v>
                </c:pt>
                <c:pt idx="22911">
                  <c:v>262.58115045981702</c:v>
                </c:pt>
                <c:pt idx="22912">
                  <c:v>262.58028137163097</c:v>
                </c:pt>
                <c:pt idx="22913">
                  <c:v>262.54637480305598</c:v>
                </c:pt>
                <c:pt idx="22914">
                  <c:v>262.54007762284198</c:v>
                </c:pt>
                <c:pt idx="22915">
                  <c:v>262.53505201544999</c:v>
                </c:pt>
                <c:pt idx="22916">
                  <c:v>262.52046940218003</c:v>
                </c:pt>
                <c:pt idx="22917">
                  <c:v>262.514362250396</c:v>
                </c:pt>
                <c:pt idx="22918">
                  <c:v>262.50906318342197</c:v>
                </c:pt>
                <c:pt idx="22919">
                  <c:v>262.50636927421698</c:v>
                </c:pt>
                <c:pt idx="22920">
                  <c:v>262.456377483425</c:v>
                </c:pt>
                <c:pt idx="22921">
                  <c:v>262.44842655028702</c:v>
                </c:pt>
                <c:pt idx="22922">
                  <c:v>262.37027597417199</c:v>
                </c:pt>
                <c:pt idx="22923">
                  <c:v>262.344138297771</c:v>
                </c:pt>
                <c:pt idx="22924">
                  <c:v>262.342670611968</c:v>
                </c:pt>
                <c:pt idx="22925">
                  <c:v>262.33746318226599</c:v>
                </c:pt>
                <c:pt idx="22926">
                  <c:v>262.331189163229</c:v>
                </c:pt>
                <c:pt idx="22927">
                  <c:v>262.22783376993698</c:v>
                </c:pt>
                <c:pt idx="22928">
                  <c:v>262.20606599338601</c:v>
                </c:pt>
                <c:pt idx="22929">
                  <c:v>262.19088054596602</c:v>
                </c:pt>
                <c:pt idx="22930">
                  <c:v>262.16629864032302</c:v>
                </c:pt>
                <c:pt idx="22931">
                  <c:v>262.14042879500801</c:v>
                </c:pt>
                <c:pt idx="22932">
                  <c:v>262.12720596122898</c:v>
                </c:pt>
                <c:pt idx="22933">
                  <c:v>262.12297136648101</c:v>
                </c:pt>
                <c:pt idx="22934">
                  <c:v>262.10914494893598</c:v>
                </c:pt>
                <c:pt idx="22935">
                  <c:v>262.09335913410001</c:v>
                </c:pt>
                <c:pt idx="22936">
                  <c:v>262.08630107690999</c:v>
                </c:pt>
                <c:pt idx="22937">
                  <c:v>262.06483919111798</c:v>
                </c:pt>
                <c:pt idx="22938">
                  <c:v>262.00095762615598</c:v>
                </c:pt>
                <c:pt idx="22939">
                  <c:v>261.99249429827699</c:v>
                </c:pt>
                <c:pt idx="22940">
                  <c:v>261.93040590747199</c:v>
                </c:pt>
                <c:pt idx="22941">
                  <c:v>261.90149999166698</c:v>
                </c:pt>
                <c:pt idx="22942">
                  <c:v>261.83089270597401</c:v>
                </c:pt>
                <c:pt idx="22943">
                  <c:v>261.80236168122298</c:v>
                </c:pt>
                <c:pt idx="22944">
                  <c:v>261.76464966041902</c:v>
                </c:pt>
                <c:pt idx="22945">
                  <c:v>261.75114763345499</c:v>
                </c:pt>
                <c:pt idx="22946">
                  <c:v>261.74930730801702</c:v>
                </c:pt>
                <c:pt idx="22947">
                  <c:v>261.65934300556</c:v>
                </c:pt>
                <c:pt idx="22948">
                  <c:v>261.64744425077402</c:v>
                </c:pt>
                <c:pt idx="22949">
                  <c:v>261.598821120639</c:v>
                </c:pt>
                <c:pt idx="22950">
                  <c:v>261.58936616111998</c:v>
                </c:pt>
                <c:pt idx="22951">
                  <c:v>261.57732004132498</c:v>
                </c:pt>
                <c:pt idx="22952">
                  <c:v>261.567625226502</c:v>
                </c:pt>
                <c:pt idx="22953">
                  <c:v>261.55357606671799</c:v>
                </c:pt>
                <c:pt idx="22954">
                  <c:v>261.519599743642</c:v>
                </c:pt>
                <c:pt idx="22955">
                  <c:v>261.50023491012399</c:v>
                </c:pt>
                <c:pt idx="22956">
                  <c:v>261.45169359015699</c:v>
                </c:pt>
                <c:pt idx="22957">
                  <c:v>261.42889812532701</c:v>
                </c:pt>
                <c:pt idx="22958">
                  <c:v>261.42270972471698</c:v>
                </c:pt>
                <c:pt idx="22959">
                  <c:v>261.41585554673702</c:v>
                </c:pt>
                <c:pt idx="22960">
                  <c:v>261.40478870375301</c:v>
                </c:pt>
                <c:pt idx="22961">
                  <c:v>261.39060912717503</c:v>
                </c:pt>
                <c:pt idx="22962">
                  <c:v>261.321403591153</c:v>
                </c:pt>
                <c:pt idx="22963">
                  <c:v>261.28273072033102</c:v>
                </c:pt>
                <c:pt idx="22964">
                  <c:v>261.250767624942</c:v>
                </c:pt>
                <c:pt idx="22965">
                  <c:v>261.243639961729</c:v>
                </c:pt>
                <c:pt idx="22966">
                  <c:v>261.18679635910502</c:v>
                </c:pt>
                <c:pt idx="22967">
                  <c:v>261.171647559039</c:v>
                </c:pt>
                <c:pt idx="22968">
                  <c:v>261.16933960143899</c:v>
                </c:pt>
                <c:pt idx="22969">
                  <c:v>261.165469072723</c:v>
                </c:pt>
                <c:pt idx="22970">
                  <c:v>261.16470184077502</c:v>
                </c:pt>
                <c:pt idx="22971">
                  <c:v>261.14775520291499</c:v>
                </c:pt>
                <c:pt idx="22972">
                  <c:v>261.08881132196399</c:v>
                </c:pt>
                <c:pt idx="22973">
                  <c:v>261.084700359441</c:v>
                </c:pt>
                <c:pt idx="22974">
                  <c:v>261.07783090003397</c:v>
                </c:pt>
                <c:pt idx="22975">
                  <c:v>261.06810073361498</c:v>
                </c:pt>
                <c:pt idx="22976">
                  <c:v>261.047720109446</c:v>
                </c:pt>
                <c:pt idx="22977">
                  <c:v>261.023128445873</c:v>
                </c:pt>
                <c:pt idx="22978">
                  <c:v>261.01882515984499</c:v>
                </c:pt>
                <c:pt idx="22979">
                  <c:v>261.01648733046</c:v>
                </c:pt>
                <c:pt idx="22980">
                  <c:v>260.99343855634999</c:v>
                </c:pt>
                <c:pt idx="22981">
                  <c:v>260.93949532244301</c:v>
                </c:pt>
                <c:pt idx="22982">
                  <c:v>260.93795439267302</c:v>
                </c:pt>
                <c:pt idx="22983">
                  <c:v>260.82899639275001</c:v>
                </c:pt>
                <c:pt idx="22984">
                  <c:v>260.82170617361498</c:v>
                </c:pt>
                <c:pt idx="22985">
                  <c:v>260.80741911090502</c:v>
                </c:pt>
                <c:pt idx="22986">
                  <c:v>260.80593822360402</c:v>
                </c:pt>
                <c:pt idx="22987">
                  <c:v>260.79814134808402</c:v>
                </c:pt>
                <c:pt idx="22988">
                  <c:v>260.791708494815</c:v>
                </c:pt>
                <c:pt idx="22989">
                  <c:v>260.77994012553199</c:v>
                </c:pt>
                <c:pt idx="22990">
                  <c:v>260.73533892232598</c:v>
                </c:pt>
                <c:pt idx="22991">
                  <c:v>260.70727316770001</c:v>
                </c:pt>
                <c:pt idx="22992">
                  <c:v>260.68662373826402</c:v>
                </c:pt>
                <c:pt idx="22993">
                  <c:v>260.64459975982697</c:v>
                </c:pt>
                <c:pt idx="22994">
                  <c:v>260.58904220521902</c:v>
                </c:pt>
                <c:pt idx="22995">
                  <c:v>260.56957532724999</c:v>
                </c:pt>
                <c:pt idx="22996">
                  <c:v>260.54684287712303</c:v>
                </c:pt>
                <c:pt idx="22997">
                  <c:v>260.54184384408097</c:v>
                </c:pt>
                <c:pt idx="22998">
                  <c:v>260.500432847399</c:v>
                </c:pt>
                <c:pt idx="22999">
                  <c:v>260.417861237419</c:v>
                </c:pt>
                <c:pt idx="23000">
                  <c:v>260.37909876499901</c:v>
                </c:pt>
                <c:pt idx="23001">
                  <c:v>260.34773313508799</c:v>
                </c:pt>
                <c:pt idx="23002">
                  <c:v>260.27405487647798</c:v>
                </c:pt>
                <c:pt idx="23003">
                  <c:v>260.25278822159203</c:v>
                </c:pt>
                <c:pt idx="23004">
                  <c:v>260.23253480554803</c:v>
                </c:pt>
                <c:pt idx="23005">
                  <c:v>260.21547971537399</c:v>
                </c:pt>
                <c:pt idx="23006">
                  <c:v>260.21513915779099</c:v>
                </c:pt>
                <c:pt idx="23007">
                  <c:v>260.21401512686901</c:v>
                </c:pt>
                <c:pt idx="23008">
                  <c:v>260.153737765036</c:v>
                </c:pt>
                <c:pt idx="23009">
                  <c:v>260.14494431482098</c:v>
                </c:pt>
                <c:pt idx="23010">
                  <c:v>260.10723767984803</c:v>
                </c:pt>
                <c:pt idx="23011">
                  <c:v>260.09409255279598</c:v>
                </c:pt>
                <c:pt idx="23012">
                  <c:v>260.056929508726</c:v>
                </c:pt>
                <c:pt idx="23013">
                  <c:v>260.056642156941</c:v>
                </c:pt>
                <c:pt idx="23014">
                  <c:v>260.02722874233001</c:v>
                </c:pt>
                <c:pt idx="23015">
                  <c:v>260.01201315736603</c:v>
                </c:pt>
                <c:pt idx="23016">
                  <c:v>259.99809237366497</c:v>
                </c:pt>
                <c:pt idx="23017">
                  <c:v>259.97507993075402</c:v>
                </c:pt>
                <c:pt idx="23018">
                  <c:v>259.93446302560801</c:v>
                </c:pt>
                <c:pt idx="23019">
                  <c:v>259.88588783310502</c:v>
                </c:pt>
                <c:pt idx="23020">
                  <c:v>259.87692458769999</c:v>
                </c:pt>
                <c:pt idx="23021">
                  <c:v>259.82369648265097</c:v>
                </c:pt>
                <c:pt idx="23022">
                  <c:v>259.78583906713902</c:v>
                </c:pt>
                <c:pt idx="23023">
                  <c:v>259.74571124772001</c:v>
                </c:pt>
                <c:pt idx="23024">
                  <c:v>259.71277213023598</c:v>
                </c:pt>
                <c:pt idx="23025">
                  <c:v>259.60816428389398</c:v>
                </c:pt>
                <c:pt idx="23026">
                  <c:v>259.59236207821101</c:v>
                </c:pt>
                <c:pt idx="23027">
                  <c:v>259.58613294329399</c:v>
                </c:pt>
                <c:pt idx="23028">
                  <c:v>259.55242868583298</c:v>
                </c:pt>
                <c:pt idx="23029">
                  <c:v>259.53714219319897</c:v>
                </c:pt>
                <c:pt idx="23030">
                  <c:v>259.48641094219897</c:v>
                </c:pt>
                <c:pt idx="23031">
                  <c:v>259.48477289125202</c:v>
                </c:pt>
                <c:pt idx="23032">
                  <c:v>259.28658196871902</c:v>
                </c:pt>
                <c:pt idx="23033">
                  <c:v>259.26615737577902</c:v>
                </c:pt>
                <c:pt idx="23034">
                  <c:v>259.26439080420897</c:v>
                </c:pt>
                <c:pt idx="23035">
                  <c:v>259.24454410909198</c:v>
                </c:pt>
                <c:pt idx="23036">
                  <c:v>259.23963286772698</c:v>
                </c:pt>
                <c:pt idx="23037">
                  <c:v>259.172654723378</c:v>
                </c:pt>
                <c:pt idx="23038">
                  <c:v>259.14843406247002</c:v>
                </c:pt>
                <c:pt idx="23039">
                  <c:v>259.14050170120299</c:v>
                </c:pt>
                <c:pt idx="23040">
                  <c:v>259.05110164201801</c:v>
                </c:pt>
                <c:pt idx="23041">
                  <c:v>259.03958503922399</c:v>
                </c:pt>
                <c:pt idx="23042">
                  <c:v>259.013008875465</c:v>
                </c:pt>
                <c:pt idx="23043">
                  <c:v>258.97294427184897</c:v>
                </c:pt>
                <c:pt idx="23044">
                  <c:v>258.95966512517299</c:v>
                </c:pt>
                <c:pt idx="23045">
                  <c:v>258.956544216731</c:v>
                </c:pt>
                <c:pt idx="23046">
                  <c:v>258.92843559907902</c:v>
                </c:pt>
                <c:pt idx="23047">
                  <c:v>258.81198007446602</c:v>
                </c:pt>
                <c:pt idx="23048">
                  <c:v>258.783438521996</c:v>
                </c:pt>
                <c:pt idx="23049">
                  <c:v>258.78038041330501</c:v>
                </c:pt>
                <c:pt idx="23050">
                  <c:v>258.66430650013098</c:v>
                </c:pt>
                <c:pt idx="23051">
                  <c:v>258.63206489200502</c:v>
                </c:pt>
                <c:pt idx="23052">
                  <c:v>258.62068329156699</c:v>
                </c:pt>
                <c:pt idx="23053">
                  <c:v>258.61838085766601</c:v>
                </c:pt>
                <c:pt idx="23054">
                  <c:v>258.61050441158801</c:v>
                </c:pt>
                <c:pt idx="23055">
                  <c:v>258.60987947242302</c:v>
                </c:pt>
                <c:pt idx="23056">
                  <c:v>258.60548316623698</c:v>
                </c:pt>
                <c:pt idx="23057">
                  <c:v>258.59389892076098</c:v>
                </c:pt>
                <c:pt idx="23058">
                  <c:v>258.59386832975099</c:v>
                </c:pt>
                <c:pt idx="23059">
                  <c:v>258.56508151871401</c:v>
                </c:pt>
                <c:pt idx="23060">
                  <c:v>258.47892327148497</c:v>
                </c:pt>
                <c:pt idx="23061">
                  <c:v>258.35294957206003</c:v>
                </c:pt>
                <c:pt idx="23062">
                  <c:v>258.34954690850799</c:v>
                </c:pt>
                <c:pt idx="23063">
                  <c:v>258.33967818508302</c:v>
                </c:pt>
                <c:pt idx="23064">
                  <c:v>258.31582963583998</c:v>
                </c:pt>
                <c:pt idx="23065">
                  <c:v>258.31095473520202</c:v>
                </c:pt>
                <c:pt idx="23066">
                  <c:v>258.29567433555701</c:v>
                </c:pt>
                <c:pt idx="23067">
                  <c:v>258.25894435187399</c:v>
                </c:pt>
                <c:pt idx="23068">
                  <c:v>258.25247581592799</c:v>
                </c:pt>
                <c:pt idx="23069">
                  <c:v>258.22410101038702</c:v>
                </c:pt>
                <c:pt idx="23070">
                  <c:v>258.19598817903199</c:v>
                </c:pt>
                <c:pt idx="23071">
                  <c:v>258.18144705623303</c:v>
                </c:pt>
                <c:pt idx="23072">
                  <c:v>258.17651627275802</c:v>
                </c:pt>
                <c:pt idx="23073">
                  <c:v>258.16871103515899</c:v>
                </c:pt>
                <c:pt idx="23074">
                  <c:v>258.13291310515399</c:v>
                </c:pt>
                <c:pt idx="23075">
                  <c:v>258.099172071846</c:v>
                </c:pt>
                <c:pt idx="23076">
                  <c:v>258.09419126930698</c:v>
                </c:pt>
                <c:pt idx="23077">
                  <c:v>258.08748787292399</c:v>
                </c:pt>
                <c:pt idx="23078">
                  <c:v>258.06728905390702</c:v>
                </c:pt>
                <c:pt idx="23079">
                  <c:v>258.064645566053</c:v>
                </c:pt>
                <c:pt idx="23080">
                  <c:v>258.01717863445901</c:v>
                </c:pt>
                <c:pt idx="23081">
                  <c:v>258.004004248493</c:v>
                </c:pt>
                <c:pt idx="23082">
                  <c:v>257.99197510281999</c:v>
                </c:pt>
                <c:pt idx="23083">
                  <c:v>257.97087478993802</c:v>
                </c:pt>
                <c:pt idx="23084">
                  <c:v>257.90959901449997</c:v>
                </c:pt>
                <c:pt idx="23085">
                  <c:v>257.83733097417797</c:v>
                </c:pt>
                <c:pt idx="23086">
                  <c:v>257.814498991991</c:v>
                </c:pt>
                <c:pt idx="23087">
                  <c:v>257.74131565353503</c:v>
                </c:pt>
                <c:pt idx="23088">
                  <c:v>257.71456767834701</c:v>
                </c:pt>
                <c:pt idx="23089">
                  <c:v>257.71292137598402</c:v>
                </c:pt>
                <c:pt idx="23090">
                  <c:v>257.689877521244</c:v>
                </c:pt>
                <c:pt idx="23091">
                  <c:v>257.68232124925402</c:v>
                </c:pt>
                <c:pt idx="23092">
                  <c:v>257.65742632880102</c:v>
                </c:pt>
                <c:pt idx="23093">
                  <c:v>257.62667865908099</c:v>
                </c:pt>
                <c:pt idx="23094">
                  <c:v>257.62647512158202</c:v>
                </c:pt>
                <c:pt idx="23095">
                  <c:v>257.59511512462302</c:v>
                </c:pt>
                <c:pt idx="23096">
                  <c:v>257.56009120273802</c:v>
                </c:pt>
                <c:pt idx="23097">
                  <c:v>257.541658146727</c:v>
                </c:pt>
                <c:pt idx="23098">
                  <c:v>257.51819748398799</c:v>
                </c:pt>
                <c:pt idx="23099">
                  <c:v>257.49929729931398</c:v>
                </c:pt>
                <c:pt idx="23100">
                  <c:v>257.48337184180502</c:v>
                </c:pt>
                <c:pt idx="23101">
                  <c:v>257.48216582424499</c:v>
                </c:pt>
                <c:pt idx="23102">
                  <c:v>257.45769756664902</c:v>
                </c:pt>
                <c:pt idx="23103">
                  <c:v>257.41381017931798</c:v>
                </c:pt>
                <c:pt idx="23104">
                  <c:v>257.40548143929101</c:v>
                </c:pt>
                <c:pt idx="23105">
                  <c:v>257.399197638982</c:v>
                </c:pt>
                <c:pt idx="23106">
                  <c:v>257.36752989230899</c:v>
                </c:pt>
                <c:pt idx="23107">
                  <c:v>257.30021219589599</c:v>
                </c:pt>
                <c:pt idx="23108">
                  <c:v>257.29861937121899</c:v>
                </c:pt>
                <c:pt idx="23109">
                  <c:v>257.29265467577801</c:v>
                </c:pt>
                <c:pt idx="23110">
                  <c:v>257.22691595477102</c:v>
                </c:pt>
                <c:pt idx="23111">
                  <c:v>257.177804036905</c:v>
                </c:pt>
                <c:pt idx="23112">
                  <c:v>257.15500782152299</c:v>
                </c:pt>
                <c:pt idx="23113">
                  <c:v>257.153991632047</c:v>
                </c:pt>
                <c:pt idx="23114">
                  <c:v>257.15360159379298</c:v>
                </c:pt>
                <c:pt idx="23115">
                  <c:v>257.13720063734399</c:v>
                </c:pt>
                <c:pt idx="23116">
                  <c:v>257.00409441198798</c:v>
                </c:pt>
                <c:pt idx="23117">
                  <c:v>257.00185222534799</c:v>
                </c:pt>
                <c:pt idx="23118">
                  <c:v>257.00153880410301</c:v>
                </c:pt>
                <c:pt idx="23119">
                  <c:v>256.99494587966097</c:v>
                </c:pt>
                <c:pt idx="23120">
                  <c:v>256.94473544718801</c:v>
                </c:pt>
                <c:pt idx="23121">
                  <c:v>256.85549202890599</c:v>
                </c:pt>
                <c:pt idx="23122">
                  <c:v>256.85270900586499</c:v>
                </c:pt>
                <c:pt idx="23123">
                  <c:v>256.765279096923</c:v>
                </c:pt>
                <c:pt idx="23124">
                  <c:v>256.654581583104</c:v>
                </c:pt>
                <c:pt idx="23125">
                  <c:v>256.630820951788</c:v>
                </c:pt>
                <c:pt idx="23126">
                  <c:v>256.60981397194701</c:v>
                </c:pt>
                <c:pt idx="23127">
                  <c:v>256.60542035462697</c:v>
                </c:pt>
                <c:pt idx="23128">
                  <c:v>256.58619222670802</c:v>
                </c:pt>
                <c:pt idx="23129">
                  <c:v>256.56340448708397</c:v>
                </c:pt>
                <c:pt idx="23130">
                  <c:v>256.56199787606801</c:v>
                </c:pt>
                <c:pt idx="23131">
                  <c:v>256.52561742866698</c:v>
                </c:pt>
                <c:pt idx="23132">
                  <c:v>256.49935003416903</c:v>
                </c:pt>
                <c:pt idx="23133">
                  <c:v>256.49183182177097</c:v>
                </c:pt>
                <c:pt idx="23134">
                  <c:v>256.49079925303602</c:v>
                </c:pt>
                <c:pt idx="23135">
                  <c:v>256.46896880083898</c:v>
                </c:pt>
                <c:pt idx="23136">
                  <c:v>256.42938015855998</c:v>
                </c:pt>
                <c:pt idx="23137">
                  <c:v>256.42363796030401</c:v>
                </c:pt>
                <c:pt idx="23138">
                  <c:v>256.40193532141899</c:v>
                </c:pt>
                <c:pt idx="23139">
                  <c:v>256.39344550075498</c:v>
                </c:pt>
                <c:pt idx="23140">
                  <c:v>256.36083620576301</c:v>
                </c:pt>
                <c:pt idx="23141">
                  <c:v>256.35759700925502</c:v>
                </c:pt>
                <c:pt idx="23142">
                  <c:v>256.35085246629302</c:v>
                </c:pt>
                <c:pt idx="23143">
                  <c:v>256.29386120952302</c:v>
                </c:pt>
                <c:pt idx="23144">
                  <c:v>256.22383021975799</c:v>
                </c:pt>
                <c:pt idx="23145">
                  <c:v>256.20542402633203</c:v>
                </c:pt>
                <c:pt idx="23146">
                  <c:v>256.20039275638402</c:v>
                </c:pt>
                <c:pt idx="23147">
                  <c:v>256.16180315621102</c:v>
                </c:pt>
                <c:pt idx="23148">
                  <c:v>256.15795270749197</c:v>
                </c:pt>
                <c:pt idx="23149">
                  <c:v>256.15410858263999</c:v>
                </c:pt>
                <c:pt idx="23150">
                  <c:v>256.012317131288</c:v>
                </c:pt>
                <c:pt idx="23151">
                  <c:v>255.98919048086199</c:v>
                </c:pt>
                <c:pt idx="23152">
                  <c:v>255.939199450041</c:v>
                </c:pt>
                <c:pt idx="23153">
                  <c:v>255.93762538683299</c:v>
                </c:pt>
                <c:pt idx="23154">
                  <c:v>255.89421173611299</c:v>
                </c:pt>
                <c:pt idx="23155">
                  <c:v>255.861229758181</c:v>
                </c:pt>
                <c:pt idx="23156">
                  <c:v>255.852951555212</c:v>
                </c:pt>
                <c:pt idx="23157">
                  <c:v>255.814613268187</c:v>
                </c:pt>
                <c:pt idx="23158">
                  <c:v>255.780687160399</c:v>
                </c:pt>
                <c:pt idx="23159">
                  <c:v>255.775237846376</c:v>
                </c:pt>
                <c:pt idx="23160">
                  <c:v>255.76065306163099</c:v>
                </c:pt>
                <c:pt idx="23161">
                  <c:v>255.75668075161599</c:v>
                </c:pt>
                <c:pt idx="23162">
                  <c:v>255.71081535513699</c:v>
                </c:pt>
                <c:pt idx="23163">
                  <c:v>255.70792737341</c:v>
                </c:pt>
                <c:pt idx="23164">
                  <c:v>255.68774001655601</c:v>
                </c:pt>
                <c:pt idx="23165">
                  <c:v>255.683109118608</c:v>
                </c:pt>
                <c:pt idx="23166">
                  <c:v>255.672494541161</c:v>
                </c:pt>
                <c:pt idx="23167">
                  <c:v>255.671445565336</c:v>
                </c:pt>
                <c:pt idx="23168">
                  <c:v>255.610137995108</c:v>
                </c:pt>
                <c:pt idx="23169">
                  <c:v>255.59777536424301</c:v>
                </c:pt>
                <c:pt idx="23170">
                  <c:v>255.56451450918499</c:v>
                </c:pt>
                <c:pt idx="23171">
                  <c:v>255.55047722120099</c:v>
                </c:pt>
                <c:pt idx="23172">
                  <c:v>255.534586952106</c:v>
                </c:pt>
                <c:pt idx="23173">
                  <c:v>255.50731860317401</c:v>
                </c:pt>
                <c:pt idx="23174">
                  <c:v>255.480931637857</c:v>
                </c:pt>
                <c:pt idx="23175">
                  <c:v>255.46938833288499</c:v>
                </c:pt>
                <c:pt idx="23176">
                  <c:v>255.46537993157301</c:v>
                </c:pt>
                <c:pt idx="23177">
                  <c:v>255.456306903415</c:v>
                </c:pt>
                <c:pt idx="23178">
                  <c:v>255.35230065717499</c:v>
                </c:pt>
                <c:pt idx="23179">
                  <c:v>255.34012079561799</c:v>
                </c:pt>
                <c:pt idx="23180">
                  <c:v>255.32765423515201</c:v>
                </c:pt>
                <c:pt idx="23181">
                  <c:v>255.32311786048501</c:v>
                </c:pt>
                <c:pt idx="23182">
                  <c:v>255.227441220618</c:v>
                </c:pt>
                <c:pt idx="23183">
                  <c:v>255.22720266837501</c:v>
                </c:pt>
                <c:pt idx="23184">
                  <c:v>255.20142969843701</c:v>
                </c:pt>
                <c:pt idx="23185">
                  <c:v>255.19772253490899</c:v>
                </c:pt>
                <c:pt idx="23186">
                  <c:v>255.11475388120201</c:v>
                </c:pt>
                <c:pt idx="23187">
                  <c:v>255.078847838824</c:v>
                </c:pt>
                <c:pt idx="23188">
                  <c:v>255.03476059242701</c:v>
                </c:pt>
                <c:pt idx="23189">
                  <c:v>254.99628908928301</c:v>
                </c:pt>
                <c:pt idx="23190">
                  <c:v>254.97735158394599</c:v>
                </c:pt>
                <c:pt idx="23191">
                  <c:v>254.92171868462299</c:v>
                </c:pt>
                <c:pt idx="23192">
                  <c:v>254.90254136181201</c:v>
                </c:pt>
                <c:pt idx="23193">
                  <c:v>254.84147107471401</c:v>
                </c:pt>
                <c:pt idx="23194">
                  <c:v>254.81895410962301</c:v>
                </c:pt>
                <c:pt idx="23195">
                  <c:v>254.790749041227</c:v>
                </c:pt>
                <c:pt idx="23196">
                  <c:v>254.75541138415699</c:v>
                </c:pt>
                <c:pt idx="23197">
                  <c:v>254.736978649284</c:v>
                </c:pt>
                <c:pt idx="23198">
                  <c:v>254.69389166630199</c:v>
                </c:pt>
                <c:pt idx="23199">
                  <c:v>254.62902502061101</c:v>
                </c:pt>
                <c:pt idx="23200">
                  <c:v>254.57538275192999</c:v>
                </c:pt>
                <c:pt idx="23201">
                  <c:v>254.54840557594801</c:v>
                </c:pt>
                <c:pt idx="23202">
                  <c:v>254.54774090113301</c:v>
                </c:pt>
                <c:pt idx="23203">
                  <c:v>254.52842336328001</c:v>
                </c:pt>
                <c:pt idx="23204">
                  <c:v>254.51094346045801</c:v>
                </c:pt>
                <c:pt idx="23205">
                  <c:v>254.49125300271001</c:v>
                </c:pt>
                <c:pt idx="23206">
                  <c:v>254.47989915883201</c:v>
                </c:pt>
                <c:pt idx="23207">
                  <c:v>254.43471281795499</c:v>
                </c:pt>
                <c:pt idx="23208">
                  <c:v>254.42702256279401</c:v>
                </c:pt>
                <c:pt idx="23209">
                  <c:v>254.375167453915</c:v>
                </c:pt>
                <c:pt idx="23210">
                  <c:v>254.37137574740399</c:v>
                </c:pt>
                <c:pt idx="23211">
                  <c:v>254.33809889889699</c:v>
                </c:pt>
                <c:pt idx="23212">
                  <c:v>254.29227158860101</c:v>
                </c:pt>
                <c:pt idx="23213">
                  <c:v>254.27359984394201</c:v>
                </c:pt>
                <c:pt idx="23214">
                  <c:v>254.27035820161001</c:v>
                </c:pt>
                <c:pt idx="23215">
                  <c:v>254.189787627821</c:v>
                </c:pt>
                <c:pt idx="23216">
                  <c:v>254.163421581497</c:v>
                </c:pt>
                <c:pt idx="23217">
                  <c:v>254.14029343639001</c:v>
                </c:pt>
                <c:pt idx="23218">
                  <c:v>254.117219029757</c:v>
                </c:pt>
                <c:pt idx="23219">
                  <c:v>254.11197417116199</c:v>
                </c:pt>
                <c:pt idx="23220">
                  <c:v>254.105207577637</c:v>
                </c:pt>
                <c:pt idx="23221">
                  <c:v>254.09573619687799</c:v>
                </c:pt>
                <c:pt idx="23222">
                  <c:v>254.07861216729401</c:v>
                </c:pt>
                <c:pt idx="23223">
                  <c:v>254.052575604845</c:v>
                </c:pt>
                <c:pt idx="23224">
                  <c:v>254.00657891185699</c:v>
                </c:pt>
                <c:pt idx="23225">
                  <c:v>253.99522005691699</c:v>
                </c:pt>
                <c:pt idx="23226">
                  <c:v>253.95645948144701</c:v>
                </c:pt>
                <c:pt idx="23227">
                  <c:v>253.953837731801</c:v>
                </c:pt>
                <c:pt idx="23228">
                  <c:v>253.95339460834401</c:v>
                </c:pt>
                <c:pt idx="23229">
                  <c:v>253.95044343970699</c:v>
                </c:pt>
                <c:pt idx="23230">
                  <c:v>253.923651898402</c:v>
                </c:pt>
                <c:pt idx="23231">
                  <c:v>253.91559316195699</c:v>
                </c:pt>
                <c:pt idx="23232">
                  <c:v>253.90526666852401</c:v>
                </c:pt>
                <c:pt idx="23233">
                  <c:v>253.90478712151699</c:v>
                </c:pt>
                <c:pt idx="23234">
                  <c:v>253.85030000664699</c:v>
                </c:pt>
                <c:pt idx="23235">
                  <c:v>253.82491764682999</c:v>
                </c:pt>
                <c:pt idx="23236">
                  <c:v>253.81679113621499</c:v>
                </c:pt>
                <c:pt idx="23237">
                  <c:v>253.80197536445101</c:v>
                </c:pt>
                <c:pt idx="23238">
                  <c:v>253.78859703723401</c:v>
                </c:pt>
                <c:pt idx="23239">
                  <c:v>253.75752636422001</c:v>
                </c:pt>
                <c:pt idx="23240">
                  <c:v>253.75109034411901</c:v>
                </c:pt>
                <c:pt idx="23241">
                  <c:v>253.68251431225099</c:v>
                </c:pt>
                <c:pt idx="23242">
                  <c:v>253.63872962180901</c:v>
                </c:pt>
                <c:pt idx="23243">
                  <c:v>253.63047793991001</c:v>
                </c:pt>
                <c:pt idx="23244">
                  <c:v>253.588481481988</c:v>
                </c:pt>
                <c:pt idx="23245">
                  <c:v>253.57812734995599</c:v>
                </c:pt>
                <c:pt idx="23246">
                  <c:v>253.56464502503201</c:v>
                </c:pt>
                <c:pt idx="23247">
                  <c:v>253.564366072073</c:v>
                </c:pt>
                <c:pt idx="23248">
                  <c:v>253.53946776067801</c:v>
                </c:pt>
                <c:pt idx="23249">
                  <c:v>253.476061548047</c:v>
                </c:pt>
                <c:pt idx="23250">
                  <c:v>253.47106314964799</c:v>
                </c:pt>
                <c:pt idx="23251">
                  <c:v>253.44646655538099</c:v>
                </c:pt>
                <c:pt idx="23252">
                  <c:v>253.439386294516</c:v>
                </c:pt>
                <c:pt idx="23253">
                  <c:v>253.39434163022901</c:v>
                </c:pt>
                <c:pt idx="23254">
                  <c:v>253.35707774206199</c:v>
                </c:pt>
                <c:pt idx="23255">
                  <c:v>253.32906645284999</c:v>
                </c:pt>
                <c:pt idx="23256">
                  <c:v>253.20241734251599</c:v>
                </c:pt>
                <c:pt idx="23257">
                  <c:v>253.14115729903301</c:v>
                </c:pt>
                <c:pt idx="23258">
                  <c:v>253.11438498371299</c:v>
                </c:pt>
                <c:pt idx="23259">
                  <c:v>253.11423906686801</c:v>
                </c:pt>
                <c:pt idx="23260">
                  <c:v>253.08002919507399</c:v>
                </c:pt>
                <c:pt idx="23261">
                  <c:v>253.06994702296601</c:v>
                </c:pt>
                <c:pt idx="23262">
                  <c:v>252.982689614539</c:v>
                </c:pt>
                <c:pt idx="23263">
                  <c:v>252.958050256847</c:v>
                </c:pt>
                <c:pt idx="23264">
                  <c:v>252.91086391520199</c:v>
                </c:pt>
                <c:pt idx="23265">
                  <c:v>252.828274790455</c:v>
                </c:pt>
                <c:pt idx="23266">
                  <c:v>252.82269299631099</c:v>
                </c:pt>
                <c:pt idx="23267">
                  <c:v>252.81206821281501</c:v>
                </c:pt>
                <c:pt idx="23268">
                  <c:v>252.78015962160299</c:v>
                </c:pt>
                <c:pt idx="23269">
                  <c:v>252.74052686969799</c:v>
                </c:pt>
                <c:pt idx="23270">
                  <c:v>252.72303885643601</c:v>
                </c:pt>
                <c:pt idx="23271">
                  <c:v>252.58181550123999</c:v>
                </c:pt>
                <c:pt idx="23272">
                  <c:v>252.578415878416</c:v>
                </c:pt>
                <c:pt idx="23273">
                  <c:v>252.467961257187</c:v>
                </c:pt>
                <c:pt idx="23274">
                  <c:v>252.40961532511699</c:v>
                </c:pt>
                <c:pt idx="23275">
                  <c:v>252.373992152792</c:v>
                </c:pt>
                <c:pt idx="23276">
                  <c:v>252.35244539436201</c:v>
                </c:pt>
                <c:pt idx="23277">
                  <c:v>252.3462973478</c:v>
                </c:pt>
                <c:pt idx="23278">
                  <c:v>252.345645886928</c:v>
                </c:pt>
                <c:pt idx="23279">
                  <c:v>252.291428161954</c:v>
                </c:pt>
                <c:pt idx="23280">
                  <c:v>252.241227133373</c:v>
                </c:pt>
                <c:pt idx="23281">
                  <c:v>252.21233903053201</c:v>
                </c:pt>
                <c:pt idx="23282">
                  <c:v>252.20777949337199</c:v>
                </c:pt>
                <c:pt idx="23283">
                  <c:v>252.196477929483</c:v>
                </c:pt>
                <c:pt idx="23284">
                  <c:v>252.123342146103</c:v>
                </c:pt>
                <c:pt idx="23285">
                  <c:v>252.12149035845101</c:v>
                </c:pt>
                <c:pt idx="23286">
                  <c:v>252.11682292534999</c:v>
                </c:pt>
                <c:pt idx="23287">
                  <c:v>252.10216926459299</c:v>
                </c:pt>
                <c:pt idx="23288">
                  <c:v>252.050438404874</c:v>
                </c:pt>
                <c:pt idx="23289">
                  <c:v>251.99435533123801</c:v>
                </c:pt>
                <c:pt idx="23290">
                  <c:v>251.991415651811</c:v>
                </c:pt>
                <c:pt idx="23291">
                  <c:v>251.98719932449001</c:v>
                </c:pt>
                <c:pt idx="23292">
                  <c:v>251.95296562699301</c:v>
                </c:pt>
                <c:pt idx="23293">
                  <c:v>251.936427963657</c:v>
                </c:pt>
                <c:pt idx="23294">
                  <c:v>251.92583126097301</c:v>
                </c:pt>
                <c:pt idx="23295">
                  <c:v>251.898813930285</c:v>
                </c:pt>
                <c:pt idx="23296">
                  <c:v>251.88614138238799</c:v>
                </c:pt>
                <c:pt idx="23297">
                  <c:v>251.88039179132301</c:v>
                </c:pt>
                <c:pt idx="23298">
                  <c:v>251.83308931748601</c:v>
                </c:pt>
                <c:pt idx="23299">
                  <c:v>251.80008841121199</c:v>
                </c:pt>
                <c:pt idx="23300">
                  <c:v>251.78798419045299</c:v>
                </c:pt>
                <c:pt idx="23301">
                  <c:v>251.767899872117</c:v>
                </c:pt>
                <c:pt idx="23302">
                  <c:v>251.76584000237699</c:v>
                </c:pt>
                <c:pt idx="23303">
                  <c:v>251.70470205676401</c:v>
                </c:pt>
                <c:pt idx="23304">
                  <c:v>251.68800208874001</c:v>
                </c:pt>
                <c:pt idx="23305">
                  <c:v>251.68128298575499</c:v>
                </c:pt>
                <c:pt idx="23306">
                  <c:v>251.677492298201</c:v>
                </c:pt>
                <c:pt idx="23307">
                  <c:v>251.67739172487299</c:v>
                </c:pt>
                <c:pt idx="23308">
                  <c:v>251.671834957317</c:v>
                </c:pt>
                <c:pt idx="23309">
                  <c:v>251.62830885862701</c:v>
                </c:pt>
                <c:pt idx="23310">
                  <c:v>251.60434563664199</c:v>
                </c:pt>
                <c:pt idx="23311">
                  <c:v>251.59551874963299</c:v>
                </c:pt>
                <c:pt idx="23312">
                  <c:v>251.57870637124799</c:v>
                </c:pt>
                <c:pt idx="23313">
                  <c:v>251.553169616579</c:v>
                </c:pt>
                <c:pt idx="23314">
                  <c:v>251.52916098067999</c:v>
                </c:pt>
                <c:pt idx="23315">
                  <c:v>251.51177144220799</c:v>
                </c:pt>
                <c:pt idx="23316">
                  <c:v>251.458966302405</c:v>
                </c:pt>
                <c:pt idx="23317">
                  <c:v>251.438474774989</c:v>
                </c:pt>
                <c:pt idx="23318">
                  <c:v>251.42362938819099</c:v>
                </c:pt>
                <c:pt idx="23319">
                  <c:v>251.384834539172</c:v>
                </c:pt>
                <c:pt idx="23320">
                  <c:v>251.32135801800399</c:v>
                </c:pt>
                <c:pt idx="23321">
                  <c:v>251.308033448001</c:v>
                </c:pt>
                <c:pt idx="23322">
                  <c:v>251.20943554746401</c:v>
                </c:pt>
                <c:pt idx="23323">
                  <c:v>251.19425622465101</c:v>
                </c:pt>
                <c:pt idx="23324">
                  <c:v>251.18088640455699</c:v>
                </c:pt>
                <c:pt idx="23325">
                  <c:v>251.150282006651</c:v>
                </c:pt>
                <c:pt idx="23326">
                  <c:v>251.133700847684</c:v>
                </c:pt>
                <c:pt idx="23327">
                  <c:v>251.13160735913601</c:v>
                </c:pt>
                <c:pt idx="23328">
                  <c:v>251.08301014227101</c:v>
                </c:pt>
                <c:pt idx="23329">
                  <c:v>251.072406386594</c:v>
                </c:pt>
                <c:pt idx="23330">
                  <c:v>251.02631783751801</c:v>
                </c:pt>
                <c:pt idx="23331">
                  <c:v>251.01153590568501</c:v>
                </c:pt>
                <c:pt idx="23332">
                  <c:v>251.00438600537899</c:v>
                </c:pt>
                <c:pt idx="23333">
                  <c:v>251.00238913074801</c:v>
                </c:pt>
                <c:pt idx="23334">
                  <c:v>250.92074532138199</c:v>
                </c:pt>
                <c:pt idx="23335">
                  <c:v>250.91698607640399</c:v>
                </c:pt>
                <c:pt idx="23336">
                  <c:v>250.904812408249</c:v>
                </c:pt>
                <c:pt idx="23337">
                  <c:v>250.869923004182</c:v>
                </c:pt>
                <c:pt idx="23338">
                  <c:v>250.84665384971899</c:v>
                </c:pt>
                <c:pt idx="23339">
                  <c:v>250.83859070404401</c:v>
                </c:pt>
                <c:pt idx="23340">
                  <c:v>250.81945237322</c:v>
                </c:pt>
                <c:pt idx="23341">
                  <c:v>250.76831363714399</c:v>
                </c:pt>
                <c:pt idx="23342">
                  <c:v>250.75720162987199</c:v>
                </c:pt>
                <c:pt idx="23343">
                  <c:v>250.75656545119901</c:v>
                </c:pt>
                <c:pt idx="23344">
                  <c:v>250.71523813875001</c:v>
                </c:pt>
                <c:pt idx="23345">
                  <c:v>250.69726097441099</c:v>
                </c:pt>
                <c:pt idx="23346">
                  <c:v>250.65871163952599</c:v>
                </c:pt>
                <c:pt idx="23347">
                  <c:v>250.604088018553</c:v>
                </c:pt>
                <c:pt idx="23348">
                  <c:v>250.59385774561699</c:v>
                </c:pt>
                <c:pt idx="23349">
                  <c:v>250.589829871333</c:v>
                </c:pt>
                <c:pt idx="23350">
                  <c:v>250.52447515768301</c:v>
                </c:pt>
                <c:pt idx="23351">
                  <c:v>250.52412164363901</c:v>
                </c:pt>
                <c:pt idx="23352">
                  <c:v>250.51385706291501</c:v>
                </c:pt>
                <c:pt idx="23353">
                  <c:v>250.46659526191601</c:v>
                </c:pt>
                <c:pt idx="23354">
                  <c:v>250.45575153757201</c:v>
                </c:pt>
                <c:pt idx="23355">
                  <c:v>250.41322982707501</c:v>
                </c:pt>
                <c:pt idx="23356">
                  <c:v>250.402549256062</c:v>
                </c:pt>
                <c:pt idx="23357">
                  <c:v>250.394904671755</c:v>
                </c:pt>
                <c:pt idx="23358">
                  <c:v>250.38083798202601</c:v>
                </c:pt>
                <c:pt idx="23359">
                  <c:v>250.36236584426899</c:v>
                </c:pt>
                <c:pt idx="23360">
                  <c:v>250.32861969652399</c:v>
                </c:pt>
                <c:pt idx="23361">
                  <c:v>250.32606214967001</c:v>
                </c:pt>
                <c:pt idx="23362">
                  <c:v>250.31969802038299</c:v>
                </c:pt>
                <c:pt idx="23363">
                  <c:v>250.22493253911799</c:v>
                </c:pt>
                <c:pt idx="23364">
                  <c:v>250.16840296741699</c:v>
                </c:pt>
                <c:pt idx="23365">
                  <c:v>250.150105351706</c:v>
                </c:pt>
                <c:pt idx="23366">
                  <c:v>250.12947731083</c:v>
                </c:pt>
                <c:pt idx="23367">
                  <c:v>250.12781829039699</c:v>
                </c:pt>
                <c:pt idx="23368">
                  <c:v>250.12441385663001</c:v>
                </c:pt>
                <c:pt idx="23369">
                  <c:v>250.12330155053999</c:v>
                </c:pt>
                <c:pt idx="23370">
                  <c:v>250.11545575078301</c:v>
                </c:pt>
                <c:pt idx="23371">
                  <c:v>250.07360826419401</c:v>
                </c:pt>
                <c:pt idx="23372">
                  <c:v>250.06117732034099</c:v>
                </c:pt>
                <c:pt idx="23373">
                  <c:v>250.059057606702</c:v>
                </c:pt>
                <c:pt idx="23374">
                  <c:v>250.017679801329</c:v>
                </c:pt>
                <c:pt idx="23375">
                  <c:v>250.017607852091</c:v>
                </c:pt>
                <c:pt idx="23376">
                  <c:v>250.00658765502499</c:v>
                </c:pt>
                <c:pt idx="23377">
                  <c:v>250.00299741877399</c:v>
                </c:pt>
                <c:pt idx="23378">
                  <c:v>249.97011095645601</c:v>
                </c:pt>
                <c:pt idx="23379">
                  <c:v>249.94562904211</c:v>
                </c:pt>
                <c:pt idx="23380">
                  <c:v>249.92772479549501</c:v>
                </c:pt>
                <c:pt idx="23381">
                  <c:v>249.91019569441499</c:v>
                </c:pt>
                <c:pt idx="23382">
                  <c:v>249.878199004805</c:v>
                </c:pt>
                <c:pt idx="23383">
                  <c:v>249.85873934340901</c:v>
                </c:pt>
                <c:pt idx="23384">
                  <c:v>249.845890308978</c:v>
                </c:pt>
                <c:pt idx="23385">
                  <c:v>249.839125214219</c:v>
                </c:pt>
                <c:pt idx="23386">
                  <c:v>249.826144791616</c:v>
                </c:pt>
                <c:pt idx="23387">
                  <c:v>249.82360871204301</c:v>
                </c:pt>
                <c:pt idx="23388">
                  <c:v>249.795147970888</c:v>
                </c:pt>
                <c:pt idx="23389">
                  <c:v>249.75981179752901</c:v>
                </c:pt>
                <c:pt idx="23390">
                  <c:v>249.693876603847</c:v>
                </c:pt>
                <c:pt idx="23391">
                  <c:v>249.68916786986199</c:v>
                </c:pt>
                <c:pt idx="23392">
                  <c:v>249.67799606526401</c:v>
                </c:pt>
                <c:pt idx="23393">
                  <c:v>249.66238289097001</c:v>
                </c:pt>
                <c:pt idx="23394">
                  <c:v>249.62276985513299</c:v>
                </c:pt>
                <c:pt idx="23395">
                  <c:v>249.591229075607</c:v>
                </c:pt>
                <c:pt idx="23396">
                  <c:v>249.57730004021599</c:v>
                </c:pt>
                <c:pt idx="23397">
                  <c:v>249.57408614770799</c:v>
                </c:pt>
                <c:pt idx="23398">
                  <c:v>249.56995947774601</c:v>
                </c:pt>
                <c:pt idx="23399">
                  <c:v>249.56933249009299</c:v>
                </c:pt>
                <c:pt idx="23400">
                  <c:v>249.536343716679</c:v>
                </c:pt>
                <c:pt idx="23401">
                  <c:v>249.53301060604099</c:v>
                </c:pt>
                <c:pt idx="23402">
                  <c:v>249.514246529644</c:v>
                </c:pt>
                <c:pt idx="23403">
                  <c:v>249.50325465703699</c:v>
                </c:pt>
                <c:pt idx="23404">
                  <c:v>249.499028928695</c:v>
                </c:pt>
                <c:pt idx="23405">
                  <c:v>249.494886020503</c:v>
                </c:pt>
                <c:pt idx="23406">
                  <c:v>249.489880510668</c:v>
                </c:pt>
                <c:pt idx="23407">
                  <c:v>249.463313330657</c:v>
                </c:pt>
                <c:pt idx="23408">
                  <c:v>249.331210907864</c:v>
                </c:pt>
                <c:pt idx="23409">
                  <c:v>249.29626619955499</c:v>
                </c:pt>
                <c:pt idx="23410">
                  <c:v>249.29068320296199</c:v>
                </c:pt>
                <c:pt idx="23411">
                  <c:v>249.23971711370399</c:v>
                </c:pt>
                <c:pt idx="23412">
                  <c:v>249.23273885275401</c:v>
                </c:pt>
                <c:pt idx="23413">
                  <c:v>249.10228967757999</c:v>
                </c:pt>
                <c:pt idx="23414">
                  <c:v>249.09998447796201</c:v>
                </c:pt>
                <c:pt idx="23415">
                  <c:v>249.09781024509999</c:v>
                </c:pt>
                <c:pt idx="23416">
                  <c:v>249.09010714012001</c:v>
                </c:pt>
                <c:pt idx="23417">
                  <c:v>249.069569162866</c:v>
                </c:pt>
                <c:pt idx="23418">
                  <c:v>249.05853384845699</c:v>
                </c:pt>
                <c:pt idx="23419">
                  <c:v>248.96456283653399</c:v>
                </c:pt>
                <c:pt idx="23420">
                  <c:v>248.95640414989899</c:v>
                </c:pt>
                <c:pt idx="23421">
                  <c:v>248.81866882943399</c:v>
                </c:pt>
                <c:pt idx="23422">
                  <c:v>248.78770643799299</c:v>
                </c:pt>
                <c:pt idx="23423">
                  <c:v>248.777854094009</c:v>
                </c:pt>
                <c:pt idx="23424">
                  <c:v>248.77076403301999</c:v>
                </c:pt>
                <c:pt idx="23425">
                  <c:v>248.75380874531001</c:v>
                </c:pt>
                <c:pt idx="23426">
                  <c:v>248.70009989240299</c:v>
                </c:pt>
                <c:pt idx="23427">
                  <c:v>248.679166245646</c:v>
                </c:pt>
                <c:pt idx="23428">
                  <c:v>248.673551463428</c:v>
                </c:pt>
                <c:pt idx="23429">
                  <c:v>248.639872500107</c:v>
                </c:pt>
                <c:pt idx="23430">
                  <c:v>248.57468303293899</c:v>
                </c:pt>
                <c:pt idx="23431">
                  <c:v>248.510998417698</c:v>
                </c:pt>
                <c:pt idx="23432">
                  <c:v>248.49294455657</c:v>
                </c:pt>
                <c:pt idx="23433">
                  <c:v>248.467355074615</c:v>
                </c:pt>
                <c:pt idx="23434">
                  <c:v>248.447565625013</c:v>
                </c:pt>
                <c:pt idx="23435">
                  <c:v>248.445611435887</c:v>
                </c:pt>
                <c:pt idx="23436">
                  <c:v>248.43939688579201</c:v>
                </c:pt>
                <c:pt idx="23437">
                  <c:v>248.437672518315</c:v>
                </c:pt>
                <c:pt idx="23438">
                  <c:v>248.40912197833299</c:v>
                </c:pt>
                <c:pt idx="23439">
                  <c:v>248.37278029435899</c:v>
                </c:pt>
                <c:pt idx="23440">
                  <c:v>248.351454487425</c:v>
                </c:pt>
                <c:pt idx="23441">
                  <c:v>248.323391912033</c:v>
                </c:pt>
                <c:pt idx="23442">
                  <c:v>248.28161882940401</c:v>
                </c:pt>
                <c:pt idx="23443">
                  <c:v>248.275920028261</c:v>
                </c:pt>
                <c:pt idx="23444">
                  <c:v>248.26173606991301</c:v>
                </c:pt>
                <c:pt idx="23445">
                  <c:v>248.24695783704601</c:v>
                </c:pt>
                <c:pt idx="23446">
                  <c:v>248.245331448321</c:v>
                </c:pt>
                <c:pt idx="23447">
                  <c:v>248.226699137021</c:v>
                </c:pt>
                <c:pt idx="23448">
                  <c:v>248.17065044316601</c:v>
                </c:pt>
                <c:pt idx="23449">
                  <c:v>248.16294724469901</c:v>
                </c:pt>
                <c:pt idx="23450">
                  <c:v>248.11557899508099</c:v>
                </c:pt>
                <c:pt idx="23451">
                  <c:v>248.105058577893</c:v>
                </c:pt>
                <c:pt idx="23452">
                  <c:v>247.99124111090401</c:v>
                </c:pt>
                <c:pt idx="23453">
                  <c:v>247.967566140245</c:v>
                </c:pt>
                <c:pt idx="23454">
                  <c:v>247.951189116661</c:v>
                </c:pt>
                <c:pt idx="23455">
                  <c:v>247.90577059883401</c:v>
                </c:pt>
                <c:pt idx="23456">
                  <c:v>247.90273167138301</c:v>
                </c:pt>
                <c:pt idx="23457">
                  <c:v>247.85244543761999</c:v>
                </c:pt>
                <c:pt idx="23458">
                  <c:v>247.818518594865</c:v>
                </c:pt>
                <c:pt idx="23459">
                  <c:v>247.72022360251</c:v>
                </c:pt>
                <c:pt idx="23460">
                  <c:v>247.71456614560199</c:v>
                </c:pt>
                <c:pt idx="23461">
                  <c:v>247.64828733926601</c:v>
                </c:pt>
                <c:pt idx="23462">
                  <c:v>247.645413017799</c:v>
                </c:pt>
                <c:pt idx="23463">
                  <c:v>247.639863145102</c:v>
                </c:pt>
                <c:pt idx="23464">
                  <c:v>247.51556644757201</c:v>
                </c:pt>
                <c:pt idx="23465">
                  <c:v>247.50216936104599</c:v>
                </c:pt>
                <c:pt idx="23466">
                  <c:v>247.50171757513201</c:v>
                </c:pt>
                <c:pt idx="23467">
                  <c:v>247.48716099353399</c:v>
                </c:pt>
                <c:pt idx="23468">
                  <c:v>247.483944199973</c:v>
                </c:pt>
                <c:pt idx="23469">
                  <c:v>247.47137732008801</c:v>
                </c:pt>
                <c:pt idx="23470">
                  <c:v>247.46992487664701</c:v>
                </c:pt>
                <c:pt idx="23471">
                  <c:v>247.45672858804099</c:v>
                </c:pt>
                <c:pt idx="23472">
                  <c:v>247.45202215199501</c:v>
                </c:pt>
                <c:pt idx="23473">
                  <c:v>247.44229019596301</c:v>
                </c:pt>
                <c:pt idx="23474">
                  <c:v>247.435722957362</c:v>
                </c:pt>
                <c:pt idx="23475">
                  <c:v>247.42608817170299</c:v>
                </c:pt>
                <c:pt idx="23476">
                  <c:v>247.42437349524101</c:v>
                </c:pt>
                <c:pt idx="23477">
                  <c:v>247.34395673937101</c:v>
                </c:pt>
                <c:pt idx="23478">
                  <c:v>247.338801745897</c:v>
                </c:pt>
                <c:pt idx="23479">
                  <c:v>247.313442966086</c:v>
                </c:pt>
                <c:pt idx="23480">
                  <c:v>247.30388600507499</c:v>
                </c:pt>
                <c:pt idx="23481">
                  <c:v>247.29384030357701</c:v>
                </c:pt>
                <c:pt idx="23482">
                  <c:v>247.206547386712</c:v>
                </c:pt>
                <c:pt idx="23483">
                  <c:v>247.14786821949099</c:v>
                </c:pt>
                <c:pt idx="23484">
                  <c:v>247.142104956613</c:v>
                </c:pt>
                <c:pt idx="23485">
                  <c:v>247.13327948147099</c:v>
                </c:pt>
                <c:pt idx="23486">
                  <c:v>247.123857427215</c:v>
                </c:pt>
                <c:pt idx="23487">
                  <c:v>247.096706944083</c:v>
                </c:pt>
                <c:pt idx="23488">
                  <c:v>247.05021025479601</c:v>
                </c:pt>
                <c:pt idx="23489">
                  <c:v>247.001184663315</c:v>
                </c:pt>
                <c:pt idx="23490">
                  <c:v>246.93964675868801</c:v>
                </c:pt>
                <c:pt idx="23491">
                  <c:v>246.887451759697</c:v>
                </c:pt>
                <c:pt idx="23492">
                  <c:v>246.85531347694999</c:v>
                </c:pt>
                <c:pt idx="23493">
                  <c:v>246.83476648101899</c:v>
                </c:pt>
                <c:pt idx="23494">
                  <c:v>246.81933418898501</c:v>
                </c:pt>
                <c:pt idx="23495">
                  <c:v>246.78130108879901</c:v>
                </c:pt>
                <c:pt idx="23496">
                  <c:v>246.740416457522</c:v>
                </c:pt>
                <c:pt idx="23497">
                  <c:v>246.73782379554399</c:v>
                </c:pt>
                <c:pt idx="23498">
                  <c:v>246.732149862726</c:v>
                </c:pt>
                <c:pt idx="23499">
                  <c:v>246.72363666692101</c:v>
                </c:pt>
                <c:pt idx="23500">
                  <c:v>246.71680410839099</c:v>
                </c:pt>
                <c:pt idx="23501">
                  <c:v>246.693256559849</c:v>
                </c:pt>
                <c:pt idx="23502">
                  <c:v>246.62345608042401</c:v>
                </c:pt>
                <c:pt idx="23503">
                  <c:v>246.60926225464701</c:v>
                </c:pt>
                <c:pt idx="23504">
                  <c:v>246.596542164526</c:v>
                </c:pt>
                <c:pt idx="23505">
                  <c:v>246.58440922123799</c:v>
                </c:pt>
                <c:pt idx="23506">
                  <c:v>246.55600568681001</c:v>
                </c:pt>
                <c:pt idx="23507">
                  <c:v>246.51741544073599</c:v>
                </c:pt>
                <c:pt idx="23508">
                  <c:v>246.49054668661401</c:v>
                </c:pt>
                <c:pt idx="23509">
                  <c:v>246.46146127001501</c:v>
                </c:pt>
                <c:pt idx="23510">
                  <c:v>246.43154307447799</c:v>
                </c:pt>
                <c:pt idx="23511">
                  <c:v>246.40561444074501</c:v>
                </c:pt>
                <c:pt idx="23512">
                  <c:v>246.37575880364901</c:v>
                </c:pt>
                <c:pt idx="23513">
                  <c:v>246.35455710410801</c:v>
                </c:pt>
                <c:pt idx="23514">
                  <c:v>246.34820193492899</c:v>
                </c:pt>
                <c:pt idx="23515">
                  <c:v>246.338468649536</c:v>
                </c:pt>
                <c:pt idx="23516">
                  <c:v>246.28452060138599</c:v>
                </c:pt>
                <c:pt idx="23517">
                  <c:v>246.24827944655101</c:v>
                </c:pt>
                <c:pt idx="23518">
                  <c:v>246.17595931116699</c:v>
                </c:pt>
                <c:pt idx="23519">
                  <c:v>246.12121599582201</c:v>
                </c:pt>
                <c:pt idx="23520">
                  <c:v>246.102488120071</c:v>
                </c:pt>
                <c:pt idx="23521">
                  <c:v>246.09784006216401</c:v>
                </c:pt>
                <c:pt idx="23522">
                  <c:v>246.08337325951101</c:v>
                </c:pt>
                <c:pt idx="23523">
                  <c:v>246.05732013965101</c:v>
                </c:pt>
                <c:pt idx="23524">
                  <c:v>245.99364224294001</c:v>
                </c:pt>
                <c:pt idx="23525">
                  <c:v>245.98396840134001</c:v>
                </c:pt>
                <c:pt idx="23526">
                  <c:v>245.95770941247901</c:v>
                </c:pt>
                <c:pt idx="23527">
                  <c:v>245.95268860716001</c:v>
                </c:pt>
                <c:pt idx="23528">
                  <c:v>245.93415687190699</c:v>
                </c:pt>
                <c:pt idx="23529">
                  <c:v>245.88459956886501</c:v>
                </c:pt>
                <c:pt idx="23530">
                  <c:v>245.88385884143901</c:v>
                </c:pt>
                <c:pt idx="23531">
                  <c:v>245.87656744250401</c:v>
                </c:pt>
                <c:pt idx="23532">
                  <c:v>245.864954697092</c:v>
                </c:pt>
                <c:pt idx="23533">
                  <c:v>245.86277926375001</c:v>
                </c:pt>
                <c:pt idx="23534">
                  <c:v>245.85309547263199</c:v>
                </c:pt>
                <c:pt idx="23535">
                  <c:v>245.806277888257</c:v>
                </c:pt>
                <c:pt idx="23536">
                  <c:v>245.79418853175201</c:v>
                </c:pt>
                <c:pt idx="23537">
                  <c:v>245.77975081853899</c:v>
                </c:pt>
                <c:pt idx="23538">
                  <c:v>245.764462455553</c:v>
                </c:pt>
                <c:pt idx="23539">
                  <c:v>245.76413370278499</c:v>
                </c:pt>
                <c:pt idx="23540">
                  <c:v>245.739492796918</c:v>
                </c:pt>
                <c:pt idx="23541">
                  <c:v>245.72124228626501</c:v>
                </c:pt>
                <c:pt idx="23542">
                  <c:v>245.70623494634799</c:v>
                </c:pt>
                <c:pt idx="23543">
                  <c:v>245.696082844112</c:v>
                </c:pt>
                <c:pt idx="23544">
                  <c:v>245.68934054558599</c:v>
                </c:pt>
                <c:pt idx="23545">
                  <c:v>245.647175219974</c:v>
                </c:pt>
                <c:pt idx="23546">
                  <c:v>245.60111666528499</c:v>
                </c:pt>
                <c:pt idx="23547">
                  <c:v>245.60036872300401</c:v>
                </c:pt>
                <c:pt idx="23548">
                  <c:v>245.533598939184</c:v>
                </c:pt>
                <c:pt idx="23549">
                  <c:v>245.53313579071201</c:v>
                </c:pt>
                <c:pt idx="23550">
                  <c:v>245.526573421721</c:v>
                </c:pt>
                <c:pt idx="23551">
                  <c:v>245.501342169504</c:v>
                </c:pt>
                <c:pt idx="23552">
                  <c:v>245.49324418197099</c:v>
                </c:pt>
                <c:pt idx="23553">
                  <c:v>245.47879198318</c:v>
                </c:pt>
                <c:pt idx="23554">
                  <c:v>245.476586263635</c:v>
                </c:pt>
                <c:pt idx="23555">
                  <c:v>245.474930202867</c:v>
                </c:pt>
                <c:pt idx="23556">
                  <c:v>245.430496100732</c:v>
                </c:pt>
                <c:pt idx="23557">
                  <c:v>245.40287722026699</c:v>
                </c:pt>
                <c:pt idx="23558">
                  <c:v>245.39949000256701</c:v>
                </c:pt>
                <c:pt idx="23559">
                  <c:v>245.38856994908201</c:v>
                </c:pt>
                <c:pt idx="23560">
                  <c:v>245.30758772853201</c:v>
                </c:pt>
                <c:pt idx="23561">
                  <c:v>245.285039847321</c:v>
                </c:pt>
                <c:pt idx="23562">
                  <c:v>245.27754062392199</c:v>
                </c:pt>
                <c:pt idx="23563">
                  <c:v>245.250256961313</c:v>
                </c:pt>
                <c:pt idx="23564">
                  <c:v>245.19281186700599</c:v>
                </c:pt>
                <c:pt idx="23565">
                  <c:v>245.167066723414</c:v>
                </c:pt>
                <c:pt idx="23566">
                  <c:v>245.104875843743</c:v>
                </c:pt>
                <c:pt idx="23567">
                  <c:v>245.09319727900501</c:v>
                </c:pt>
                <c:pt idx="23568">
                  <c:v>245.059746274264</c:v>
                </c:pt>
                <c:pt idx="23569">
                  <c:v>245.04865731773</c:v>
                </c:pt>
                <c:pt idx="23570">
                  <c:v>245.02179296146301</c:v>
                </c:pt>
                <c:pt idx="23571">
                  <c:v>244.99862430520301</c:v>
                </c:pt>
                <c:pt idx="23572">
                  <c:v>244.957262798074</c:v>
                </c:pt>
                <c:pt idx="23573">
                  <c:v>244.93746937805801</c:v>
                </c:pt>
                <c:pt idx="23574">
                  <c:v>244.93610995975601</c:v>
                </c:pt>
                <c:pt idx="23575">
                  <c:v>244.897758747365</c:v>
                </c:pt>
                <c:pt idx="23576">
                  <c:v>244.880093320681</c:v>
                </c:pt>
                <c:pt idx="23577">
                  <c:v>244.87799251240401</c:v>
                </c:pt>
                <c:pt idx="23578">
                  <c:v>244.87498835090801</c:v>
                </c:pt>
                <c:pt idx="23579">
                  <c:v>244.84444073364301</c:v>
                </c:pt>
                <c:pt idx="23580">
                  <c:v>244.842559637958</c:v>
                </c:pt>
                <c:pt idx="23581">
                  <c:v>244.84188060814799</c:v>
                </c:pt>
                <c:pt idx="23582">
                  <c:v>244.83432779531199</c:v>
                </c:pt>
                <c:pt idx="23583">
                  <c:v>244.78695641911401</c:v>
                </c:pt>
                <c:pt idx="23584">
                  <c:v>244.76268477439999</c:v>
                </c:pt>
                <c:pt idx="23585">
                  <c:v>244.73875508057799</c:v>
                </c:pt>
                <c:pt idx="23586">
                  <c:v>244.70627434415201</c:v>
                </c:pt>
                <c:pt idx="23587">
                  <c:v>244.619969654333</c:v>
                </c:pt>
                <c:pt idx="23588">
                  <c:v>244.616944837429</c:v>
                </c:pt>
                <c:pt idx="23589">
                  <c:v>244.59118688052001</c:v>
                </c:pt>
                <c:pt idx="23590">
                  <c:v>244.57914282657799</c:v>
                </c:pt>
                <c:pt idx="23591">
                  <c:v>244.57312265997999</c:v>
                </c:pt>
                <c:pt idx="23592">
                  <c:v>244.53433551228801</c:v>
                </c:pt>
                <c:pt idx="23593">
                  <c:v>244.526344554437</c:v>
                </c:pt>
                <c:pt idx="23594">
                  <c:v>244.49755340251099</c:v>
                </c:pt>
                <c:pt idx="23595">
                  <c:v>244.47763838317499</c:v>
                </c:pt>
                <c:pt idx="23596">
                  <c:v>244.47253353409701</c:v>
                </c:pt>
                <c:pt idx="23597">
                  <c:v>244.465538693756</c:v>
                </c:pt>
                <c:pt idx="23598">
                  <c:v>244.449140427093</c:v>
                </c:pt>
                <c:pt idx="23599">
                  <c:v>244.36955836108601</c:v>
                </c:pt>
                <c:pt idx="23600">
                  <c:v>244.35556840046101</c:v>
                </c:pt>
                <c:pt idx="23601">
                  <c:v>244.33536667285799</c:v>
                </c:pt>
                <c:pt idx="23602">
                  <c:v>244.30632621804</c:v>
                </c:pt>
                <c:pt idx="23603">
                  <c:v>244.29342791545</c:v>
                </c:pt>
                <c:pt idx="23604">
                  <c:v>244.27140997871601</c:v>
                </c:pt>
                <c:pt idx="23605">
                  <c:v>244.237358633436</c:v>
                </c:pt>
                <c:pt idx="23606">
                  <c:v>244.201304650152</c:v>
                </c:pt>
                <c:pt idx="23607">
                  <c:v>244.17818381868801</c:v>
                </c:pt>
                <c:pt idx="23608">
                  <c:v>244.17062825624799</c:v>
                </c:pt>
                <c:pt idx="23609">
                  <c:v>244.166627743834</c:v>
                </c:pt>
                <c:pt idx="23610">
                  <c:v>244.155795687113</c:v>
                </c:pt>
                <c:pt idx="23611">
                  <c:v>244.14032753285699</c:v>
                </c:pt>
                <c:pt idx="23612">
                  <c:v>244.12003877983901</c:v>
                </c:pt>
                <c:pt idx="23613">
                  <c:v>244.112260983157</c:v>
                </c:pt>
                <c:pt idx="23614">
                  <c:v>244.08248999246899</c:v>
                </c:pt>
                <c:pt idx="23615">
                  <c:v>244.05791771240999</c:v>
                </c:pt>
                <c:pt idx="23616">
                  <c:v>243.985000734294</c:v>
                </c:pt>
                <c:pt idx="23617">
                  <c:v>243.93703428057199</c:v>
                </c:pt>
                <c:pt idx="23618">
                  <c:v>243.91474797480501</c:v>
                </c:pt>
                <c:pt idx="23619">
                  <c:v>243.873656767233</c:v>
                </c:pt>
                <c:pt idx="23620">
                  <c:v>243.86045340024401</c:v>
                </c:pt>
                <c:pt idx="23621">
                  <c:v>243.85051569764201</c:v>
                </c:pt>
                <c:pt idx="23622">
                  <c:v>243.84751834481901</c:v>
                </c:pt>
                <c:pt idx="23623">
                  <c:v>243.835936156575</c:v>
                </c:pt>
                <c:pt idx="23624">
                  <c:v>243.82001268223999</c:v>
                </c:pt>
                <c:pt idx="23625">
                  <c:v>243.818873982002</c:v>
                </c:pt>
                <c:pt idx="23626">
                  <c:v>243.781710898928</c:v>
                </c:pt>
                <c:pt idx="23627">
                  <c:v>243.75158963503699</c:v>
                </c:pt>
                <c:pt idx="23628">
                  <c:v>243.715333087331</c:v>
                </c:pt>
                <c:pt idx="23629">
                  <c:v>243.715151510422</c:v>
                </c:pt>
                <c:pt idx="23630">
                  <c:v>243.712669328993</c:v>
                </c:pt>
                <c:pt idx="23631">
                  <c:v>243.64955509554801</c:v>
                </c:pt>
                <c:pt idx="23632">
                  <c:v>243.54275955212799</c:v>
                </c:pt>
                <c:pt idx="23633">
                  <c:v>243.53769434067499</c:v>
                </c:pt>
                <c:pt idx="23634">
                  <c:v>243.533099063267</c:v>
                </c:pt>
                <c:pt idx="23635">
                  <c:v>243.520526920105</c:v>
                </c:pt>
                <c:pt idx="23636">
                  <c:v>243.49130892457299</c:v>
                </c:pt>
                <c:pt idx="23637">
                  <c:v>243.43972435992001</c:v>
                </c:pt>
                <c:pt idx="23638">
                  <c:v>243.43823603076001</c:v>
                </c:pt>
                <c:pt idx="23639">
                  <c:v>243.40221964443401</c:v>
                </c:pt>
                <c:pt idx="23640">
                  <c:v>243.33840957262601</c:v>
                </c:pt>
                <c:pt idx="23641">
                  <c:v>243.32998480304599</c:v>
                </c:pt>
                <c:pt idx="23642">
                  <c:v>243.30075214079801</c:v>
                </c:pt>
                <c:pt idx="23643">
                  <c:v>243.29849033533901</c:v>
                </c:pt>
                <c:pt idx="23644">
                  <c:v>243.280504460072</c:v>
                </c:pt>
                <c:pt idx="23645">
                  <c:v>243.19809442852301</c:v>
                </c:pt>
                <c:pt idx="23646">
                  <c:v>243.15495515670699</c:v>
                </c:pt>
                <c:pt idx="23647">
                  <c:v>243.099100520718</c:v>
                </c:pt>
                <c:pt idx="23648">
                  <c:v>243.08802648489601</c:v>
                </c:pt>
                <c:pt idx="23649">
                  <c:v>243.04470920040899</c:v>
                </c:pt>
                <c:pt idx="23650">
                  <c:v>243.03231748610099</c:v>
                </c:pt>
                <c:pt idx="23651">
                  <c:v>243.024146197677</c:v>
                </c:pt>
                <c:pt idx="23652">
                  <c:v>243.005552853437</c:v>
                </c:pt>
                <c:pt idx="23653">
                  <c:v>242.94899468443199</c:v>
                </c:pt>
                <c:pt idx="23654">
                  <c:v>242.90989184377199</c:v>
                </c:pt>
                <c:pt idx="23655">
                  <c:v>242.88898898150401</c:v>
                </c:pt>
                <c:pt idx="23656">
                  <c:v>242.87001118888</c:v>
                </c:pt>
                <c:pt idx="23657">
                  <c:v>242.83334059051899</c:v>
                </c:pt>
                <c:pt idx="23658">
                  <c:v>242.69861137998299</c:v>
                </c:pt>
                <c:pt idx="23659">
                  <c:v>242.69104448340499</c:v>
                </c:pt>
                <c:pt idx="23660">
                  <c:v>242.69037521094</c:v>
                </c:pt>
                <c:pt idx="23661">
                  <c:v>242.683115133981</c:v>
                </c:pt>
                <c:pt idx="23662">
                  <c:v>242.66643327700501</c:v>
                </c:pt>
                <c:pt idx="23663">
                  <c:v>242.65549811555499</c:v>
                </c:pt>
                <c:pt idx="23664">
                  <c:v>242.63549661134601</c:v>
                </c:pt>
                <c:pt idx="23665">
                  <c:v>242.621103174193</c:v>
                </c:pt>
                <c:pt idx="23666">
                  <c:v>242.58490945221101</c:v>
                </c:pt>
                <c:pt idx="23667">
                  <c:v>242.55357492964399</c:v>
                </c:pt>
                <c:pt idx="23668">
                  <c:v>242.54329080706</c:v>
                </c:pt>
                <c:pt idx="23669">
                  <c:v>242.465782461277</c:v>
                </c:pt>
                <c:pt idx="23670">
                  <c:v>242.431534551574</c:v>
                </c:pt>
                <c:pt idx="23671">
                  <c:v>242.425002933976</c:v>
                </c:pt>
                <c:pt idx="23672">
                  <c:v>242.41034488378</c:v>
                </c:pt>
                <c:pt idx="23673">
                  <c:v>242.376245378888</c:v>
                </c:pt>
                <c:pt idx="23674">
                  <c:v>242.354915457039</c:v>
                </c:pt>
                <c:pt idx="23675">
                  <c:v>242.326908313095</c:v>
                </c:pt>
                <c:pt idx="23676">
                  <c:v>242.31691131679599</c:v>
                </c:pt>
                <c:pt idx="23677">
                  <c:v>242.30789565714201</c:v>
                </c:pt>
                <c:pt idx="23678">
                  <c:v>242.298530337946</c:v>
                </c:pt>
                <c:pt idx="23679">
                  <c:v>242.29418638431</c:v>
                </c:pt>
                <c:pt idx="23680">
                  <c:v>242.257447333691</c:v>
                </c:pt>
                <c:pt idx="23681">
                  <c:v>242.153595050929</c:v>
                </c:pt>
                <c:pt idx="23682">
                  <c:v>242.11451417241901</c:v>
                </c:pt>
                <c:pt idx="23683">
                  <c:v>242.10254015200999</c:v>
                </c:pt>
                <c:pt idx="23684">
                  <c:v>242.10179985576099</c:v>
                </c:pt>
                <c:pt idx="23685">
                  <c:v>242.088732496489</c:v>
                </c:pt>
                <c:pt idx="23686">
                  <c:v>242.05082598812899</c:v>
                </c:pt>
                <c:pt idx="23687">
                  <c:v>242.02527875546201</c:v>
                </c:pt>
                <c:pt idx="23688">
                  <c:v>241.99968245892501</c:v>
                </c:pt>
                <c:pt idx="23689">
                  <c:v>241.99468926533601</c:v>
                </c:pt>
                <c:pt idx="23690">
                  <c:v>241.970349318243</c:v>
                </c:pt>
                <c:pt idx="23691">
                  <c:v>241.961368033284</c:v>
                </c:pt>
                <c:pt idx="23692">
                  <c:v>241.93101518959699</c:v>
                </c:pt>
                <c:pt idx="23693">
                  <c:v>241.92898081063501</c:v>
                </c:pt>
                <c:pt idx="23694">
                  <c:v>241.86418898162299</c:v>
                </c:pt>
                <c:pt idx="23695">
                  <c:v>241.80531664319</c:v>
                </c:pt>
                <c:pt idx="23696">
                  <c:v>241.79910065445901</c:v>
                </c:pt>
                <c:pt idx="23697">
                  <c:v>241.784180213507</c:v>
                </c:pt>
                <c:pt idx="23698">
                  <c:v>241.775752811377</c:v>
                </c:pt>
                <c:pt idx="23699">
                  <c:v>241.771921528094</c:v>
                </c:pt>
                <c:pt idx="23700">
                  <c:v>241.76701814386701</c:v>
                </c:pt>
                <c:pt idx="23701">
                  <c:v>241.72336837775799</c:v>
                </c:pt>
                <c:pt idx="23702">
                  <c:v>241.67075100523499</c:v>
                </c:pt>
                <c:pt idx="23703">
                  <c:v>241.621850994418</c:v>
                </c:pt>
                <c:pt idx="23704">
                  <c:v>241.59735190366999</c:v>
                </c:pt>
                <c:pt idx="23705">
                  <c:v>241.535770240923</c:v>
                </c:pt>
                <c:pt idx="23706">
                  <c:v>241.52815681284099</c:v>
                </c:pt>
                <c:pt idx="23707">
                  <c:v>241.51939570202501</c:v>
                </c:pt>
                <c:pt idx="23708">
                  <c:v>241.51491316699199</c:v>
                </c:pt>
                <c:pt idx="23709">
                  <c:v>241.45454509128601</c:v>
                </c:pt>
                <c:pt idx="23710">
                  <c:v>241.321683866797</c:v>
                </c:pt>
                <c:pt idx="23711">
                  <c:v>241.30810804110101</c:v>
                </c:pt>
                <c:pt idx="23712">
                  <c:v>241.29647195374901</c:v>
                </c:pt>
                <c:pt idx="23713">
                  <c:v>241.29471960814999</c:v>
                </c:pt>
                <c:pt idx="23714">
                  <c:v>241.29340190659599</c:v>
                </c:pt>
                <c:pt idx="23715">
                  <c:v>241.29012827431001</c:v>
                </c:pt>
                <c:pt idx="23716">
                  <c:v>241.21851452855299</c:v>
                </c:pt>
                <c:pt idx="23717">
                  <c:v>240.95909892817801</c:v>
                </c:pt>
                <c:pt idx="23718">
                  <c:v>240.95052785863001</c:v>
                </c:pt>
                <c:pt idx="23719">
                  <c:v>240.940684200909</c:v>
                </c:pt>
                <c:pt idx="23720">
                  <c:v>240.924248098703</c:v>
                </c:pt>
                <c:pt idx="23721">
                  <c:v>240.92354688731601</c:v>
                </c:pt>
                <c:pt idx="23722">
                  <c:v>240.89930606651899</c:v>
                </c:pt>
                <c:pt idx="23723">
                  <c:v>240.89856498839299</c:v>
                </c:pt>
                <c:pt idx="23724">
                  <c:v>240.894400928816</c:v>
                </c:pt>
                <c:pt idx="23725">
                  <c:v>240.70551476798801</c:v>
                </c:pt>
                <c:pt idx="23726">
                  <c:v>240.69841885552199</c:v>
                </c:pt>
                <c:pt idx="23727">
                  <c:v>240.68127987346401</c:v>
                </c:pt>
                <c:pt idx="23728">
                  <c:v>240.68009604934201</c:v>
                </c:pt>
                <c:pt idx="23729">
                  <c:v>240.661317415844</c:v>
                </c:pt>
                <c:pt idx="23730">
                  <c:v>240.647635702304</c:v>
                </c:pt>
                <c:pt idx="23731">
                  <c:v>240.62811440469599</c:v>
                </c:pt>
                <c:pt idx="23732">
                  <c:v>240.58895569607299</c:v>
                </c:pt>
                <c:pt idx="23733">
                  <c:v>240.51514148631901</c:v>
                </c:pt>
                <c:pt idx="23734">
                  <c:v>240.505664779049</c:v>
                </c:pt>
                <c:pt idx="23735">
                  <c:v>240.50359522238901</c:v>
                </c:pt>
                <c:pt idx="23736">
                  <c:v>240.49379109520399</c:v>
                </c:pt>
                <c:pt idx="23737">
                  <c:v>240.46042940892201</c:v>
                </c:pt>
                <c:pt idx="23738">
                  <c:v>240.43133972201599</c:v>
                </c:pt>
                <c:pt idx="23739">
                  <c:v>240.427927706324</c:v>
                </c:pt>
                <c:pt idx="23740">
                  <c:v>240.41347955823201</c:v>
                </c:pt>
                <c:pt idx="23741">
                  <c:v>240.39354341026601</c:v>
                </c:pt>
                <c:pt idx="23742">
                  <c:v>240.379865302556</c:v>
                </c:pt>
                <c:pt idx="23743">
                  <c:v>240.30887605065001</c:v>
                </c:pt>
                <c:pt idx="23744">
                  <c:v>240.28918919423501</c:v>
                </c:pt>
                <c:pt idx="23745">
                  <c:v>240.24201653171099</c:v>
                </c:pt>
                <c:pt idx="23746">
                  <c:v>240.223807720228</c:v>
                </c:pt>
                <c:pt idx="23747">
                  <c:v>240.21722211273701</c:v>
                </c:pt>
                <c:pt idx="23748">
                  <c:v>240.216881858839</c:v>
                </c:pt>
                <c:pt idx="23749">
                  <c:v>240.19098573755201</c:v>
                </c:pt>
                <c:pt idx="23750">
                  <c:v>240.1531530824</c:v>
                </c:pt>
                <c:pt idx="23751">
                  <c:v>240.13024796088399</c:v>
                </c:pt>
                <c:pt idx="23752">
                  <c:v>240.06827359037999</c:v>
                </c:pt>
                <c:pt idx="23753">
                  <c:v>240.014735849771</c:v>
                </c:pt>
                <c:pt idx="23754">
                  <c:v>239.98001430033099</c:v>
                </c:pt>
                <c:pt idx="23755">
                  <c:v>239.976942188327</c:v>
                </c:pt>
                <c:pt idx="23756">
                  <c:v>239.92336528403101</c:v>
                </c:pt>
                <c:pt idx="23757">
                  <c:v>239.90336111383201</c:v>
                </c:pt>
                <c:pt idx="23758">
                  <c:v>239.90164609070999</c:v>
                </c:pt>
                <c:pt idx="23759">
                  <c:v>239.878529381676</c:v>
                </c:pt>
                <c:pt idx="23760">
                  <c:v>239.87402633933101</c:v>
                </c:pt>
                <c:pt idx="23761">
                  <c:v>239.86224616304401</c:v>
                </c:pt>
                <c:pt idx="23762">
                  <c:v>239.85457191978799</c:v>
                </c:pt>
                <c:pt idx="23763">
                  <c:v>239.82802394068301</c:v>
                </c:pt>
                <c:pt idx="23764">
                  <c:v>239.799780276619</c:v>
                </c:pt>
                <c:pt idx="23765">
                  <c:v>239.741102277561</c:v>
                </c:pt>
                <c:pt idx="23766">
                  <c:v>239.71960098423099</c:v>
                </c:pt>
                <c:pt idx="23767">
                  <c:v>239.64465540772201</c:v>
                </c:pt>
                <c:pt idx="23768">
                  <c:v>239.601268023789</c:v>
                </c:pt>
                <c:pt idx="23769">
                  <c:v>239.59514704599201</c:v>
                </c:pt>
                <c:pt idx="23770">
                  <c:v>239.55725334255999</c:v>
                </c:pt>
                <c:pt idx="23771">
                  <c:v>239.535999025367</c:v>
                </c:pt>
                <c:pt idx="23772">
                  <c:v>239.51130584946</c:v>
                </c:pt>
                <c:pt idx="23773">
                  <c:v>239.460375990985</c:v>
                </c:pt>
                <c:pt idx="23774">
                  <c:v>239.41723422250499</c:v>
                </c:pt>
                <c:pt idx="23775">
                  <c:v>239.35998881996699</c:v>
                </c:pt>
                <c:pt idx="23776">
                  <c:v>239.31035561618501</c:v>
                </c:pt>
                <c:pt idx="23777">
                  <c:v>239.298204824864</c:v>
                </c:pt>
                <c:pt idx="23778">
                  <c:v>239.29373584311799</c:v>
                </c:pt>
                <c:pt idx="23779">
                  <c:v>239.28950772078301</c:v>
                </c:pt>
                <c:pt idx="23780">
                  <c:v>239.212149208206</c:v>
                </c:pt>
                <c:pt idx="23781">
                  <c:v>239.208210814289</c:v>
                </c:pt>
                <c:pt idx="23782">
                  <c:v>239.18815096550401</c:v>
                </c:pt>
                <c:pt idx="23783">
                  <c:v>239.18212997166501</c:v>
                </c:pt>
                <c:pt idx="23784">
                  <c:v>239.14840469693499</c:v>
                </c:pt>
                <c:pt idx="23785">
                  <c:v>239.12823047938301</c:v>
                </c:pt>
                <c:pt idx="23786">
                  <c:v>239.099890933182</c:v>
                </c:pt>
                <c:pt idx="23787">
                  <c:v>239.09358635744201</c:v>
                </c:pt>
                <c:pt idx="23788">
                  <c:v>239.07449770699401</c:v>
                </c:pt>
                <c:pt idx="23789">
                  <c:v>239.02937783847599</c:v>
                </c:pt>
                <c:pt idx="23790">
                  <c:v>238.99725496641599</c:v>
                </c:pt>
                <c:pt idx="23791">
                  <c:v>238.92040912958299</c:v>
                </c:pt>
                <c:pt idx="23792">
                  <c:v>238.905697290956</c:v>
                </c:pt>
                <c:pt idx="23793">
                  <c:v>238.87844040409101</c:v>
                </c:pt>
                <c:pt idx="23794">
                  <c:v>238.866606059904</c:v>
                </c:pt>
                <c:pt idx="23795">
                  <c:v>238.80528528735701</c:v>
                </c:pt>
                <c:pt idx="23796">
                  <c:v>238.78992293444099</c:v>
                </c:pt>
                <c:pt idx="23797">
                  <c:v>238.73661945043801</c:v>
                </c:pt>
                <c:pt idx="23798">
                  <c:v>238.73586265708099</c:v>
                </c:pt>
                <c:pt idx="23799">
                  <c:v>238.73142259220299</c:v>
                </c:pt>
                <c:pt idx="23800">
                  <c:v>238.647400384863</c:v>
                </c:pt>
                <c:pt idx="23801">
                  <c:v>238.62319283471399</c:v>
                </c:pt>
                <c:pt idx="23802">
                  <c:v>238.58532967814</c:v>
                </c:pt>
                <c:pt idx="23803">
                  <c:v>238.530871012635</c:v>
                </c:pt>
                <c:pt idx="23804">
                  <c:v>238.48982687995201</c:v>
                </c:pt>
                <c:pt idx="23805">
                  <c:v>238.44076354807899</c:v>
                </c:pt>
                <c:pt idx="23806">
                  <c:v>238.428888578543</c:v>
                </c:pt>
                <c:pt idx="23807">
                  <c:v>238.38835055967601</c:v>
                </c:pt>
                <c:pt idx="23808">
                  <c:v>238.342945678234</c:v>
                </c:pt>
                <c:pt idx="23809">
                  <c:v>238.33371309520899</c:v>
                </c:pt>
                <c:pt idx="23810">
                  <c:v>238.31322418331899</c:v>
                </c:pt>
                <c:pt idx="23811">
                  <c:v>238.294100799272</c:v>
                </c:pt>
                <c:pt idx="23812">
                  <c:v>238.289259075258</c:v>
                </c:pt>
                <c:pt idx="23813">
                  <c:v>238.269306665524</c:v>
                </c:pt>
                <c:pt idx="23814">
                  <c:v>238.254970601411</c:v>
                </c:pt>
                <c:pt idx="23815">
                  <c:v>238.24591456989199</c:v>
                </c:pt>
                <c:pt idx="23816">
                  <c:v>238.213597029158</c:v>
                </c:pt>
                <c:pt idx="23817">
                  <c:v>238.21016957255</c:v>
                </c:pt>
                <c:pt idx="23818">
                  <c:v>238.15949393533</c:v>
                </c:pt>
                <c:pt idx="23819">
                  <c:v>238.089643111188</c:v>
                </c:pt>
                <c:pt idx="23820">
                  <c:v>238.085194921236</c:v>
                </c:pt>
                <c:pt idx="23821">
                  <c:v>238.069618436349</c:v>
                </c:pt>
                <c:pt idx="23822">
                  <c:v>238.051089544619</c:v>
                </c:pt>
                <c:pt idx="23823">
                  <c:v>238.03691358760099</c:v>
                </c:pt>
                <c:pt idx="23824">
                  <c:v>238.025229237735</c:v>
                </c:pt>
                <c:pt idx="23825">
                  <c:v>238.01954065465401</c:v>
                </c:pt>
                <c:pt idx="23826">
                  <c:v>237.980074303962</c:v>
                </c:pt>
                <c:pt idx="23827">
                  <c:v>237.97047297337599</c:v>
                </c:pt>
                <c:pt idx="23828">
                  <c:v>237.968850403668</c:v>
                </c:pt>
                <c:pt idx="23829">
                  <c:v>237.94699930513801</c:v>
                </c:pt>
                <c:pt idx="23830">
                  <c:v>237.92307709923301</c:v>
                </c:pt>
                <c:pt idx="23831">
                  <c:v>237.896860557233</c:v>
                </c:pt>
                <c:pt idx="23832">
                  <c:v>237.88915797311</c:v>
                </c:pt>
                <c:pt idx="23833">
                  <c:v>237.869897949598</c:v>
                </c:pt>
                <c:pt idx="23834">
                  <c:v>237.85725748108001</c:v>
                </c:pt>
                <c:pt idx="23835">
                  <c:v>237.79154379189501</c:v>
                </c:pt>
                <c:pt idx="23836">
                  <c:v>237.75796221317401</c:v>
                </c:pt>
                <c:pt idx="23837">
                  <c:v>237.70247283991799</c:v>
                </c:pt>
                <c:pt idx="23838">
                  <c:v>237.66530535871499</c:v>
                </c:pt>
                <c:pt idx="23839">
                  <c:v>237.66194529494899</c:v>
                </c:pt>
                <c:pt idx="23840">
                  <c:v>237.610212474246</c:v>
                </c:pt>
                <c:pt idx="23841">
                  <c:v>237.50563228576701</c:v>
                </c:pt>
                <c:pt idx="23842">
                  <c:v>237.488344826667</c:v>
                </c:pt>
                <c:pt idx="23843">
                  <c:v>237.471731680414</c:v>
                </c:pt>
                <c:pt idx="23844">
                  <c:v>237.468461646995</c:v>
                </c:pt>
                <c:pt idx="23845">
                  <c:v>237.44540422576199</c:v>
                </c:pt>
                <c:pt idx="23846">
                  <c:v>237.37227882314599</c:v>
                </c:pt>
                <c:pt idx="23847">
                  <c:v>237.362073910742</c:v>
                </c:pt>
                <c:pt idx="23848">
                  <c:v>237.34792014662301</c:v>
                </c:pt>
                <c:pt idx="23849">
                  <c:v>237.32527413008901</c:v>
                </c:pt>
                <c:pt idx="23850">
                  <c:v>237.31998152801901</c:v>
                </c:pt>
                <c:pt idx="23851">
                  <c:v>237.288921147059</c:v>
                </c:pt>
                <c:pt idx="23852">
                  <c:v>237.25773643195001</c:v>
                </c:pt>
                <c:pt idx="23853">
                  <c:v>237.253465960835</c:v>
                </c:pt>
                <c:pt idx="23854">
                  <c:v>237.22354170264401</c:v>
                </c:pt>
                <c:pt idx="23855">
                  <c:v>237.214600368867</c:v>
                </c:pt>
                <c:pt idx="23856">
                  <c:v>237.197109372337</c:v>
                </c:pt>
                <c:pt idx="23857">
                  <c:v>237.18909064796</c:v>
                </c:pt>
                <c:pt idx="23858">
                  <c:v>237.18138035809801</c:v>
                </c:pt>
                <c:pt idx="23859">
                  <c:v>237.16074107259701</c:v>
                </c:pt>
                <c:pt idx="23860">
                  <c:v>237.133713737194</c:v>
                </c:pt>
                <c:pt idx="23861">
                  <c:v>237.119763694124</c:v>
                </c:pt>
                <c:pt idx="23862">
                  <c:v>237.068873611942</c:v>
                </c:pt>
                <c:pt idx="23863">
                  <c:v>237.064629291655</c:v>
                </c:pt>
                <c:pt idx="23864">
                  <c:v>237.04927778542299</c:v>
                </c:pt>
                <c:pt idx="23865">
                  <c:v>237.01757666955501</c:v>
                </c:pt>
                <c:pt idx="23866">
                  <c:v>237.00657426971699</c:v>
                </c:pt>
                <c:pt idx="23867">
                  <c:v>236.989213525412</c:v>
                </c:pt>
                <c:pt idx="23868">
                  <c:v>236.95627442951599</c:v>
                </c:pt>
                <c:pt idx="23869">
                  <c:v>236.95336431708901</c:v>
                </c:pt>
                <c:pt idx="23870">
                  <c:v>236.91619260417201</c:v>
                </c:pt>
                <c:pt idx="23871">
                  <c:v>236.904788033193</c:v>
                </c:pt>
                <c:pt idx="23872">
                  <c:v>236.84574124923199</c:v>
                </c:pt>
                <c:pt idx="23873">
                  <c:v>236.83423466535899</c:v>
                </c:pt>
                <c:pt idx="23874">
                  <c:v>236.73132327024101</c:v>
                </c:pt>
                <c:pt idx="23875">
                  <c:v>236.72797072723699</c:v>
                </c:pt>
                <c:pt idx="23876">
                  <c:v>236.65533360534101</c:v>
                </c:pt>
                <c:pt idx="23877">
                  <c:v>236.63197124405099</c:v>
                </c:pt>
                <c:pt idx="23878">
                  <c:v>236.484790644242</c:v>
                </c:pt>
                <c:pt idx="23879">
                  <c:v>236.45314184771601</c:v>
                </c:pt>
                <c:pt idx="23880">
                  <c:v>236.43857018567701</c:v>
                </c:pt>
                <c:pt idx="23881">
                  <c:v>236.383155316348</c:v>
                </c:pt>
                <c:pt idx="23882">
                  <c:v>236.37398710326099</c:v>
                </c:pt>
                <c:pt idx="23883">
                  <c:v>236.32695424702499</c:v>
                </c:pt>
                <c:pt idx="23884">
                  <c:v>236.29357757258401</c:v>
                </c:pt>
                <c:pt idx="23885">
                  <c:v>236.23594894553801</c:v>
                </c:pt>
                <c:pt idx="23886">
                  <c:v>236.21393011395</c:v>
                </c:pt>
                <c:pt idx="23887">
                  <c:v>236.19646034025601</c:v>
                </c:pt>
                <c:pt idx="23888">
                  <c:v>236.18024722987099</c:v>
                </c:pt>
                <c:pt idx="23889">
                  <c:v>236.17637645981199</c:v>
                </c:pt>
                <c:pt idx="23890">
                  <c:v>236.15727579795299</c:v>
                </c:pt>
                <c:pt idx="23891">
                  <c:v>236.14426219328999</c:v>
                </c:pt>
                <c:pt idx="23892">
                  <c:v>236.140557063491</c:v>
                </c:pt>
                <c:pt idx="23893">
                  <c:v>236.13532937831101</c:v>
                </c:pt>
                <c:pt idx="23894">
                  <c:v>236.072348741512</c:v>
                </c:pt>
                <c:pt idx="23895">
                  <c:v>236.032162642115</c:v>
                </c:pt>
                <c:pt idx="23896">
                  <c:v>236.02417734687501</c:v>
                </c:pt>
                <c:pt idx="23897">
                  <c:v>236.01620165078401</c:v>
                </c:pt>
                <c:pt idx="23898">
                  <c:v>236.00302735803899</c:v>
                </c:pt>
                <c:pt idx="23899">
                  <c:v>235.98300796055699</c:v>
                </c:pt>
                <c:pt idx="23900">
                  <c:v>235.969989282509</c:v>
                </c:pt>
                <c:pt idx="23901">
                  <c:v>235.96925795923701</c:v>
                </c:pt>
                <c:pt idx="23902">
                  <c:v>235.92490942065101</c:v>
                </c:pt>
                <c:pt idx="23903">
                  <c:v>235.90772688385999</c:v>
                </c:pt>
                <c:pt idx="23904">
                  <c:v>235.901613607218</c:v>
                </c:pt>
                <c:pt idx="23905">
                  <c:v>235.89044151645899</c:v>
                </c:pt>
                <c:pt idx="23906">
                  <c:v>235.880772671778</c:v>
                </c:pt>
                <c:pt idx="23907">
                  <c:v>235.86792298803101</c:v>
                </c:pt>
                <c:pt idx="23908">
                  <c:v>235.836479189762</c:v>
                </c:pt>
                <c:pt idx="23909">
                  <c:v>235.83582963352299</c:v>
                </c:pt>
                <c:pt idx="23910">
                  <c:v>235.82525570144901</c:v>
                </c:pt>
                <c:pt idx="23911">
                  <c:v>235.82409629062701</c:v>
                </c:pt>
                <c:pt idx="23912">
                  <c:v>235.80862466744799</c:v>
                </c:pt>
                <c:pt idx="23913">
                  <c:v>235.80125059479599</c:v>
                </c:pt>
                <c:pt idx="23914">
                  <c:v>235.77196167429801</c:v>
                </c:pt>
                <c:pt idx="23915">
                  <c:v>235.71880162684599</c:v>
                </c:pt>
                <c:pt idx="23916">
                  <c:v>235.707486357704</c:v>
                </c:pt>
                <c:pt idx="23917">
                  <c:v>235.659163461036</c:v>
                </c:pt>
                <c:pt idx="23918">
                  <c:v>235.646087048466</c:v>
                </c:pt>
                <c:pt idx="23919">
                  <c:v>235.636478706368</c:v>
                </c:pt>
                <c:pt idx="23920">
                  <c:v>235.57126344912899</c:v>
                </c:pt>
                <c:pt idx="23921">
                  <c:v>235.556915800285</c:v>
                </c:pt>
                <c:pt idx="23922">
                  <c:v>235.527586317258</c:v>
                </c:pt>
                <c:pt idx="23923">
                  <c:v>235.51056096408001</c:v>
                </c:pt>
                <c:pt idx="23924">
                  <c:v>235.498544783553</c:v>
                </c:pt>
                <c:pt idx="23925">
                  <c:v>235.48700030726999</c:v>
                </c:pt>
                <c:pt idx="23926">
                  <c:v>235.47281999185699</c:v>
                </c:pt>
                <c:pt idx="23927">
                  <c:v>235.46042308694399</c:v>
                </c:pt>
                <c:pt idx="23928">
                  <c:v>235.43449726709201</c:v>
                </c:pt>
                <c:pt idx="23929">
                  <c:v>235.432214031348</c:v>
                </c:pt>
                <c:pt idx="23930">
                  <c:v>235.39645808192299</c:v>
                </c:pt>
                <c:pt idx="23931">
                  <c:v>235.33632416822601</c:v>
                </c:pt>
                <c:pt idx="23932">
                  <c:v>235.33349892634001</c:v>
                </c:pt>
                <c:pt idx="23933">
                  <c:v>235.29612114137001</c:v>
                </c:pt>
                <c:pt idx="23934">
                  <c:v>235.24844018736999</c:v>
                </c:pt>
                <c:pt idx="23935">
                  <c:v>235.20492692583301</c:v>
                </c:pt>
                <c:pt idx="23936">
                  <c:v>235.18109935458901</c:v>
                </c:pt>
                <c:pt idx="23937">
                  <c:v>235.16035773001801</c:v>
                </c:pt>
                <c:pt idx="23938">
                  <c:v>235.14652994362999</c:v>
                </c:pt>
                <c:pt idx="23939">
                  <c:v>235.10689286956199</c:v>
                </c:pt>
                <c:pt idx="23940">
                  <c:v>235.08024757035699</c:v>
                </c:pt>
                <c:pt idx="23941">
                  <c:v>235.03233424004301</c:v>
                </c:pt>
                <c:pt idx="23942">
                  <c:v>235.00347957018201</c:v>
                </c:pt>
                <c:pt idx="23943">
                  <c:v>234.987103568447</c:v>
                </c:pt>
                <c:pt idx="23944">
                  <c:v>234.94702406435701</c:v>
                </c:pt>
                <c:pt idx="23945">
                  <c:v>234.93931641737899</c:v>
                </c:pt>
                <c:pt idx="23946">
                  <c:v>234.9219841858</c:v>
                </c:pt>
                <c:pt idx="23947">
                  <c:v>234.86622400517899</c:v>
                </c:pt>
                <c:pt idx="23948">
                  <c:v>234.856428630045</c:v>
                </c:pt>
                <c:pt idx="23949">
                  <c:v>234.84748848197401</c:v>
                </c:pt>
                <c:pt idx="23950">
                  <c:v>234.828596271192</c:v>
                </c:pt>
                <c:pt idx="23951">
                  <c:v>234.80769783555499</c:v>
                </c:pt>
                <c:pt idx="23952">
                  <c:v>234.80737829879601</c:v>
                </c:pt>
                <c:pt idx="23953">
                  <c:v>234.79436094382899</c:v>
                </c:pt>
                <c:pt idx="23954">
                  <c:v>234.755469574534</c:v>
                </c:pt>
                <c:pt idx="23955">
                  <c:v>234.7147626382</c:v>
                </c:pt>
                <c:pt idx="23956">
                  <c:v>234.70069194934501</c:v>
                </c:pt>
                <c:pt idx="23957">
                  <c:v>234.68813840269399</c:v>
                </c:pt>
                <c:pt idx="23958">
                  <c:v>234.66641679026401</c:v>
                </c:pt>
                <c:pt idx="23959">
                  <c:v>234.65002974831199</c:v>
                </c:pt>
                <c:pt idx="23960">
                  <c:v>234.56924377874299</c:v>
                </c:pt>
                <c:pt idx="23961">
                  <c:v>234.500039513308</c:v>
                </c:pt>
                <c:pt idx="23962">
                  <c:v>234.45447710752401</c:v>
                </c:pt>
                <c:pt idx="23963">
                  <c:v>234.45089119372801</c:v>
                </c:pt>
                <c:pt idx="23964">
                  <c:v>234.44413754292501</c:v>
                </c:pt>
                <c:pt idx="23965">
                  <c:v>234.40839376677599</c:v>
                </c:pt>
                <c:pt idx="23966">
                  <c:v>234.39965177502401</c:v>
                </c:pt>
                <c:pt idx="23967">
                  <c:v>234.390992219086</c:v>
                </c:pt>
                <c:pt idx="23968">
                  <c:v>234.32549601843999</c:v>
                </c:pt>
                <c:pt idx="23969">
                  <c:v>234.28797837771299</c:v>
                </c:pt>
                <c:pt idx="23970">
                  <c:v>234.26889382340099</c:v>
                </c:pt>
                <c:pt idx="23971">
                  <c:v>234.25689895853</c:v>
                </c:pt>
                <c:pt idx="23972">
                  <c:v>234.234571034185</c:v>
                </c:pt>
                <c:pt idx="23973">
                  <c:v>234.22846758564401</c:v>
                </c:pt>
                <c:pt idx="23974">
                  <c:v>234.22059803755599</c:v>
                </c:pt>
                <c:pt idx="23975">
                  <c:v>234.16939471635499</c:v>
                </c:pt>
                <c:pt idx="23976">
                  <c:v>234.09755750068501</c:v>
                </c:pt>
                <c:pt idx="23977">
                  <c:v>234.06891454991501</c:v>
                </c:pt>
                <c:pt idx="23978">
                  <c:v>234.02966370227</c:v>
                </c:pt>
                <c:pt idx="23979">
                  <c:v>234.02541173077401</c:v>
                </c:pt>
                <c:pt idx="23980">
                  <c:v>234.01399859761801</c:v>
                </c:pt>
                <c:pt idx="23981">
                  <c:v>234.011658532273</c:v>
                </c:pt>
                <c:pt idx="23982">
                  <c:v>233.99976503861001</c:v>
                </c:pt>
                <c:pt idx="23983">
                  <c:v>233.98352297718299</c:v>
                </c:pt>
                <c:pt idx="23984">
                  <c:v>233.96883621042099</c:v>
                </c:pt>
                <c:pt idx="23985">
                  <c:v>233.968670249631</c:v>
                </c:pt>
                <c:pt idx="23986">
                  <c:v>233.95203061586599</c:v>
                </c:pt>
                <c:pt idx="23987">
                  <c:v>233.93339661747299</c:v>
                </c:pt>
                <c:pt idx="23988">
                  <c:v>233.925722028705</c:v>
                </c:pt>
                <c:pt idx="23989">
                  <c:v>233.91625028643</c:v>
                </c:pt>
                <c:pt idx="23990">
                  <c:v>233.90711830314501</c:v>
                </c:pt>
                <c:pt idx="23991">
                  <c:v>233.874549296011</c:v>
                </c:pt>
                <c:pt idx="23992">
                  <c:v>233.80488027204001</c:v>
                </c:pt>
                <c:pt idx="23993">
                  <c:v>233.77070585889601</c:v>
                </c:pt>
                <c:pt idx="23994">
                  <c:v>233.74974050108</c:v>
                </c:pt>
                <c:pt idx="23995">
                  <c:v>233.71771467119601</c:v>
                </c:pt>
                <c:pt idx="23996">
                  <c:v>233.63386496407799</c:v>
                </c:pt>
                <c:pt idx="23997">
                  <c:v>233.62177563318099</c:v>
                </c:pt>
                <c:pt idx="23998">
                  <c:v>233.421728358119</c:v>
                </c:pt>
                <c:pt idx="23999">
                  <c:v>233.42077588775899</c:v>
                </c:pt>
                <c:pt idx="24000">
                  <c:v>233.412415419653</c:v>
                </c:pt>
                <c:pt idx="24001">
                  <c:v>233.38969593684101</c:v>
                </c:pt>
                <c:pt idx="24002">
                  <c:v>233.38613292580001</c:v>
                </c:pt>
                <c:pt idx="24003">
                  <c:v>233.341620106947</c:v>
                </c:pt>
                <c:pt idx="24004">
                  <c:v>233.294767566243</c:v>
                </c:pt>
                <c:pt idx="24005">
                  <c:v>233.28434198537499</c:v>
                </c:pt>
                <c:pt idx="24006">
                  <c:v>233.27989824329001</c:v>
                </c:pt>
                <c:pt idx="24007">
                  <c:v>233.246748858757</c:v>
                </c:pt>
                <c:pt idx="24008">
                  <c:v>233.23059151304901</c:v>
                </c:pt>
                <c:pt idx="24009">
                  <c:v>233.208918858972</c:v>
                </c:pt>
                <c:pt idx="24010">
                  <c:v>233.167113267199</c:v>
                </c:pt>
                <c:pt idx="24011">
                  <c:v>233.15915974042301</c:v>
                </c:pt>
                <c:pt idx="24012">
                  <c:v>233.14198707028299</c:v>
                </c:pt>
                <c:pt idx="24013">
                  <c:v>233.094895270942</c:v>
                </c:pt>
                <c:pt idx="24014">
                  <c:v>233.07627006662401</c:v>
                </c:pt>
                <c:pt idx="24015">
                  <c:v>233.057825621657</c:v>
                </c:pt>
                <c:pt idx="24016">
                  <c:v>233.05606871102401</c:v>
                </c:pt>
                <c:pt idx="24017">
                  <c:v>233.020040927883</c:v>
                </c:pt>
                <c:pt idx="24018">
                  <c:v>233.008700969616</c:v>
                </c:pt>
                <c:pt idx="24019">
                  <c:v>232.989086753538</c:v>
                </c:pt>
                <c:pt idx="24020">
                  <c:v>232.986796215814</c:v>
                </c:pt>
                <c:pt idx="24021">
                  <c:v>232.93771326280299</c:v>
                </c:pt>
                <c:pt idx="24022">
                  <c:v>232.907609015623</c:v>
                </c:pt>
                <c:pt idx="24023">
                  <c:v>232.887310209433</c:v>
                </c:pt>
                <c:pt idx="24024">
                  <c:v>232.88253039859501</c:v>
                </c:pt>
                <c:pt idx="24025">
                  <c:v>232.873791195725</c:v>
                </c:pt>
                <c:pt idx="24026">
                  <c:v>232.82951592492299</c:v>
                </c:pt>
                <c:pt idx="24027">
                  <c:v>232.826940963357</c:v>
                </c:pt>
                <c:pt idx="24028">
                  <c:v>232.78409254151001</c:v>
                </c:pt>
                <c:pt idx="24029">
                  <c:v>232.758344170388</c:v>
                </c:pt>
                <c:pt idx="24030">
                  <c:v>232.73525967807501</c:v>
                </c:pt>
                <c:pt idx="24031">
                  <c:v>232.71862687970699</c:v>
                </c:pt>
                <c:pt idx="24032">
                  <c:v>232.71668088404999</c:v>
                </c:pt>
                <c:pt idx="24033">
                  <c:v>232.699051738088</c:v>
                </c:pt>
                <c:pt idx="24034">
                  <c:v>232.63750372895601</c:v>
                </c:pt>
                <c:pt idx="24035">
                  <c:v>232.577442383441</c:v>
                </c:pt>
                <c:pt idx="24036">
                  <c:v>232.57531659879399</c:v>
                </c:pt>
                <c:pt idx="24037">
                  <c:v>232.51005741050099</c:v>
                </c:pt>
                <c:pt idx="24038">
                  <c:v>232.48479696461101</c:v>
                </c:pt>
                <c:pt idx="24039">
                  <c:v>232.43846343296801</c:v>
                </c:pt>
                <c:pt idx="24040">
                  <c:v>232.415448202785</c:v>
                </c:pt>
                <c:pt idx="24041">
                  <c:v>232.377943643761</c:v>
                </c:pt>
                <c:pt idx="24042">
                  <c:v>232.37441249163501</c:v>
                </c:pt>
                <c:pt idx="24043">
                  <c:v>232.37004320079501</c:v>
                </c:pt>
                <c:pt idx="24044">
                  <c:v>232.360855224993</c:v>
                </c:pt>
                <c:pt idx="24045">
                  <c:v>232.360316029654</c:v>
                </c:pt>
                <c:pt idx="24046">
                  <c:v>232.32627014323</c:v>
                </c:pt>
                <c:pt idx="24047">
                  <c:v>232.28482852500699</c:v>
                </c:pt>
                <c:pt idx="24048">
                  <c:v>232.26988438303101</c:v>
                </c:pt>
                <c:pt idx="24049">
                  <c:v>232.259652897775</c:v>
                </c:pt>
                <c:pt idx="24050">
                  <c:v>232.24880475245499</c:v>
                </c:pt>
                <c:pt idx="24051">
                  <c:v>232.23588657219901</c:v>
                </c:pt>
                <c:pt idx="24052">
                  <c:v>232.22660573134499</c:v>
                </c:pt>
                <c:pt idx="24053">
                  <c:v>232.21035587876699</c:v>
                </c:pt>
                <c:pt idx="24054">
                  <c:v>232.19198821872999</c:v>
                </c:pt>
                <c:pt idx="24055">
                  <c:v>232.18220414609999</c:v>
                </c:pt>
                <c:pt idx="24056">
                  <c:v>232.17720955152799</c:v>
                </c:pt>
                <c:pt idx="24057">
                  <c:v>232.112579910715</c:v>
                </c:pt>
                <c:pt idx="24058">
                  <c:v>232.094184866826</c:v>
                </c:pt>
                <c:pt idx="24059">
                  <c:v>232.086569874047</c:v>
                </c:pt>
                <c:pt idx="24060">
                  <c:v>232.070176137613</c:v>
                </c:pt>
                <c:pt idx="24061">
                  <c:v>231.92970413910501</c:v>
                </c:pt>
                <c:pt idx="24062">
                  <c:v>231.91512587795299</c:v>
                </c:pt>
                <c:pt idx="24063">
                  <c:v>231.895538371356</c:v>
                </c:pt>
                <c:pt idx="24064">
                  <c:v>231.885533716335</c:v>
                </c:pt>
                <c:pt idx="24065">
                  <c:v>231.82388797683399</c:v>
                </c:pt>
                <c:pt idx="24066">
                  <c:v>231.79753419834799</c:v>
                </c:pt>
                <c:pt idx="24067">
                  <c:v>231.791354235016</c:v>
                </c:pt>
                <c:pt idx="24068">
                  <c:v>231.77324872357599</c:v>
                </c:pt>
                <c:pt idx="24069">
                  <c:v>231.75401529702</c:v>
                </c:pt>
                <c:pt idx="24070">
                  <c:v>231.73391239928699</c:v>
                </c:pt>
                <c:pt idx="24071">
                  <c:v>231.727879398547</c:v>
                </c:pt>
                <c:pt idx="24072">
                  <c:v>231.716488936274</c:v>
                </c:pt>
                <c:pt idx="24073">
                  <c:v>231.687643883551</c:v>
                </c:pt>
                <c:pt idx="24074">
                  <c:v>231.64144535192199</c:v>
                </c:pt>
                <c:pt idx="24075">
                  <c:v>231.634320918513</c:v>
                </c:pt>
                <c:pt idx="24076">
                  <c:v>231.58959458993701</c:v>
                </c:pt>
                <c:pt idx="24077">
                  <c:v>231.58630730170799</c:v>
                </c:pt>
                <c:pt idx="24078">
                  <c:v>231.577798940413</c:v>
                </c:pt>
                <c:pt idx="24079">
                  <c:v>231.552650895456</c:v>
                </c:pt>
                <c:pt idx="24080">
                  <c:v>231.54324336753899</c:v>
                </c:pt>
                <c:pt idx="24081">
                  <c:v>231.50233186681999</c:v>
                </c:pt>
                <c:pt idx="24082">
                  <c:v>231.48811959198699</c:v>
                </c:pt>
                <c:pt idx="24083">
                  <c:v>231.47747594141001</c:v>
                </c:pt>
                <c:pt idx="24084">
                  <c:v>231.47146572885001</c:v>
                </c:pt>
                <c:pt idx="24085">
                  <c:v>231.46246664659</c:v>
                </c:pt>
                <c:pt idx="24086">
                  <c:v>231.45326606137601</c:v>
                </c:pt>
                <c:pt idx="24087">
                  <c:v>231.43410439600399</c:v>
                </c:pt>
                <c:pt idx="24088">
                  <c:v>231.409779196632</c:v>
                </c:pt>
                <c:pt idx="24089">
                  <c:v>231.338545447965</c:v>
                </c:pt>
                <c:pt idx="24090">
                  <c:v>231.28270352051999</c:v>
                </c:pt>
                <c:pt idx="24091">
                  <c:v>231.26856213212</c:v>
                </c:pt>
                <c:pt idx="24092">
                  <c:v>231.262860990148</c:v>
                </c:pt>
                <c:pt idx="24093">
                  <c:v>231.26048047879601</c:v>
                </c:pt>
                <c:pt idx="24094">
                  <c:v>231.25693440884601</c:v>
                </c:pt>
                <c:pt idx="24095">
                  <c:v>231.16245190989599</c:v>
                </c:pt>
                <c:pt idx="24096">
                  <c:v>231.13971107398501</c:v>
                </c:pt>
                <c:pt idx="24097">
                  <c:v>231.133156259873</c:v>
                </c:pt>
                <c:pt idx="24098">
                  <c:v>231.107250502867</c:v>
                </c:pt>
                <c:pt idx="24099">
                  <c:v>231.09838850182001</c:v>
                </c:pt>
                <c:pt idx="24100">
                  <c:v>231.090269582633</c:v>
                </c:pt>
                <c:pt idx="24101">
                  <c:v>231.07396455569901</c:v>
                </c:pt>
                <c:pt idx="24102">
                  <c:v>230.978866065283</c:v>
                </c:pt>
                <c:pt idx="24103">
                  <c:v>230.954169615598</c:v>
                </c:pt>
                <c:pt idx="24104">
                  <c:v>230.95199676476699</c:v>
                </c:pt>
                <c:pt idx="24105">
                  <c:v>230.944137323939</c:v>
                </c:pt>
                <c:pt idx="24106">
                  <c:v>230.890870116315</c:v>
                </c:pt>
                <c:pt idx="24107">
                  <c:v>230.88675656153899</c:v>
                </c:pt>
                <c:pt idx="24108">
                  <c:v>230.87683731874</c:v>
                </c:pt>
                <c:pt idx="24109">
                  <c:v>230.812418608016</c:v>
                </c:pt>
                <c:pt idx="24110">
                  <c:v>230.77814846645001</c:v>
                </c:pt>
                <c:pt idx="24111">
                  <c:v>230.76454818335699</c:v>
                </c:pt>
                <c:pt idx="24112">
                  <c:v>230.69399462373801</c:v>
                </c:pt>
                <c:pt idx="24113">
                  <c:v>230.668916830467</c:v>
                </c:pt>
                <c:pt idx="24114">
                  <c:v>230.646838102423</c:v>
                </c:pt>
                <c:pt idx="24115">
                  <c:v>230.642699059178</c:v>
                </c:pt>
                <c:pt idx="24116">
                  <c:v>230.62588296266401</c:v>
                </c:pt>
                <c:pt idx="24117">
                  <c:v>230.61755091338301</c:v>
                </c:pt>
                <c:pt idx="24118">
                  <c:v>230.600634728383</c:v>
                </c:pt>
                <c:pt idx="24119">
                  <c:v>230.5750381192</c:v>
                </c:pt>
                <c:pt idx="24120">
                  <c:v>230.52767014362999</c:v>
                </c:pt>
                <c:pt idx="24121">
                  <c:v>230.45242463582099</c:v>
                </c:pt>
                <c:pt idx="24122">
                  <c:v>230.44336780636201</c:v>
                </c:pt>
                <c:pt idx="24123">
                  <c:v>230.43792538267601</c:v>
                </c:pt>
                <c:pt idx="24124">
                  <c:v>230.43772356976399</c:v>
                </c:pt>
                <c:pt idx="24125">
                  <c:v>230.437146997593</c:v>
                </c:pt>
                <c:pt idx="24126">
                  <c:v>230.43133360282999</c:v>
                </c:pt>
                <c:pt idx="24127">
                  <c:v>230.37922502108799</c:v>
                </c:pt>
                <c:pt idx="24128">
                  <c:v>230.36539098180299</c:v>
                </c:pt>
                <c:pt idx="24129">
                  <c:v>230.345799084357</c:v>
                </c:pt>
                <c:pt idx="24130">
                  <c:v>230.34390329712201</c:v>
                </c:pt>
                <c:pt idx="24131">
                  <c:v>230.29511658036299</c:v>
                </c:pt>
                <c:pt idx="24132">
                  <c:v>230.29063016973299</c:v>
                </c:pt>
                <c:pt idx="24133">
                  <c:v>230.28811498949801</c:v>
                </c:pt>
                <c:pt idx="24134">
                  <c:v>230.242101599817</c:v>
                </c:pt>
                <c:pt idx="24135">
                  <c:v>230.16870261116799</c:v>
                </c:pt>
                <c:pt idx="24136">
                  <c:v>230.15100877516201</c:v>
                </c:pt>
                <c:pt idx="24137">
                  <c:v>230.13533858164999</c:v>
                </c:pt>
                <c:pt idx="24138">
                  <c:v>230.00207031552301</c:v>
                </c:pt>
                <c:pt idx="24139">
                  <c:v>230.00108572397599</c:v>
                </c:pt>
                <c:pt idx="24140">
                  <c:v>229.996237376094</c:v>
                </c:pt>
                <c:pt idx="24141">
                  <c:v>229.99062882315599</c:v>
                </c:pt>
                <c:pt idx="24142">
                  <c:v>229.90844581585301</c:v>
                </c:pt>
                <c:pt idx="24143">
                  <c:v>229.87191943610901</c:v>
                </c:pt>
                <c:pt idx="24144">
                  <c:v>229.83029636807501</c:v>
                </c:pt>
                <c:pt idx="24145">
                  <c:v>229.74706435564701</c:v>
                </c:pt>
                <c:pt idx="24146">
                  <c:v>229.729805490556</c:v>
                </c:pt>
                <c:pt idx="24147">
                  <c:v>229.666292090155</c:v>
                </c:pt>
                <c:pt idx="24148">
                  <c:v>229.654341084848</c:v>
                </c:pt>
                <c:pt idx="24149">
                  <c:v>229.572856477881</c:v>
                </c:pt>
                <c:pt idx="24150">
                  <c:v>229.56823675744801</c:v>
                </c:pt>
                <c:pt idx="24151">
                  <c:v>229.564170354244</c:v>
                </c:pt>
                <c:pt idx="24152">
                  <c:v>229.55833714208001</c:v>
                </c:pt>
                <c:pt idx="24153">
                  <c:v>229.55739127746801</c:v>
                </c:pt>
                <c:pt idx="24154">
                  <c:v>229.55373166522099</c:v>
                </c:pt>
                <c:pt idx="24155">
                  <c:v>229.54749866880101</c:v>
                </c:pt>
                <c:pt idx="24156">
                  <c:v>229.54425408264001</c:v>
                </c:pt>
                <c:pt idx="24157">
                  <c:v>229.54243357798501</c:v>
                </c:pt>
                <c:pt idx="24158">
                  <c:v>229.50920899717701</c:v>
                </c:pt>
                <c:pt idx="24159">
                  <c:v>229.507074182639</c:v>
                </c:pt>
                <c:pt idx="24160">
                  <c:v>229.463815219163</c:v>
                </c:pt>
                <c:pt idx="24161">
                  <c:v>229.42133266997999</c:v>
                </c:pt>
                <c:pt idx="24162">
                  <c:v>229.39690032617199</c:v>
                </c:pt>
                <c:pt idx="24163">
                  <c:v>229.35974900423099</c:v>
                </c:pt>
                <c:pt idx="24164">
                  <c:v>229.303207265362</c:v>
                </c:pt>
                <c:pt idx="24165">
                  <c:v>229.27786530145801</c:v>
                </c:pt>
                <c:pt idx="24166">
                  <c:v>229.16081259396501</c:v>
                </c:pt>
                <c:pt idx="24167">
                  <c:v>229.0992118492</c:v>
                </c:pt>
                <c:pt idx="24168">
                  <c:v>229.09150843287401</c:v>
                </c:pt>
                <c:pt idx="24169">
                  <c:v>229.06636410824501</c:v>
                </c:pt>
                <c:pt idx="24170">
                  <c:v>229.03160847837401</c:v>
                </c:pt>
                <c:pt idx="24171">
                  <c:v>229.01004761831601</c:v>
                </c:pt>
                <c:pt idx="24172">
                  <c:v>228.993007204924</c:v>
                </c:pt>
                <c:pt idx="24173">
                  <c:v>228.99158212705601</c:v>
                </c:pt>
                <c:pt idx="24174">
                  <c:v>228.97860598498301</c:v>
                </c:pt>
                <c:pt idx="24175">
                  <c:v>228.92423541998099</c:v>
                </c:pt>
                <c:pt idx="24176">
                  <c:v>228.88289032185801</c:v>
                </c:pt>
                <c:pt idx="24177">
                  <c:v>228.75218880821799</c:v>
                </c:pt>
                <c:pt idx="24178">
                  <c:v>228.73566345906801</c:v>
                </c:pt>
                <c:pt idx="24179">
                  <c:v>228.724463821863</c:v>
                </c:pt>
                <c:pt idx="24180">
                  <c:v>228.69283447235799</c:v>
                </c:pt>
                <c:pt idx="24181">
                  <c:v>228.67511208176199</c:v>
                </c:pt>
                <c:pt idx="24182">
                  <c:v>228.641213738944</c:v>
                </c:pt>
                <c:pt idx="24183">
                  <c:v>228.61584766363401</c:v>
                </c:pt>
                <c:pt idx="24184">
                  <c:v>228.45520262856499</c:v>
                </c:pt>
                <c:pt idx="24185">
                  <c:v>228.43009039207399</c:v>
                </c:pt>
                <c:pt idx="24186">
                  <c:v>228.38406592346999</c:v>
                </c:pt>
                <c:pt idx="24187">
                  <c:v>228.38350532831001</c:v>
                </c:pt>
                <c:pt idx="24188">
                  <c:v>228.373591378171</c:v>
                </c:pt>
                <c:pt idx="24189">
                  <c:v>228.366084784777</c:v>
                </c:pt>
                <c:pt idx="24190">
                  <c:v>228.35466653481399</c:v>
                </c:pt>
                <c:pt idx="24191">
                  <c:v>228.32680721375701</c:v>
                </c:pt>
                <c:pt idx="24192">
                  <c:v>228.267810388844</c:v>
                </c:pt>
                <c:pt idx="24193">
                  <c:v>228.22752863236599</c:v>
                </c:pt>
                <c:pt idx="24194">
                  <c:v>228.179651643867</c:v>
                </c:pt>
                <c:pt idx="24195">
                  <c:v>228.11336822838999</c:v>
                </c:pt>
                <c:pt idx="24196">
                  <c:v>228.098900653925</c:v>
                </c:pt>
                <c:pt idx="24197">
                  <c:v>228.08470894275399</c:v>
                </c:pt>
                <c:pt idx="24198">
                  <c:v>228.03399751279699</c:v>
                </c:pt>
                <c:pt idx="24199">
                  <c:v>227.95432590340201</c:v>
                </c:pt>
                <c:pt idx="24200">
                  <c:v>227.94582664504</c:v>
                </c:pt>
                <c:pt idx="24201">
                  <c:v>227.92486447918901</c:v>
                </c:pt>
                <c:pt idx="24202">
                  <c:v>227.892731634754</c:v>
                </c:pt>
                <c:pt idx="24203">
                  <c:v>227.84336938202301</c:v>
                </c:pt>
                <c:pt idx="24204">
                  <c:v>227.796134484726</c:v>
                </c:pt>
                <c:pt idx="24205">
                  <c:v>227.75431588672899</c:v>
                </c:pt>
                <c:pt idx="24206">
                  <c:v>227.70008470838701</c:v>
                </c:pt>
                <c:pt idx="24207">
                  <c:v>227.64404687775399</c:v>
                </c:pt>
                <c:pt idx="24208">
                  <c:v>227.629215119257</c:v>
                </c:pt>
                <c:pt idx="24209">
                  <c:v>227.62295819892799</c:v>
                </c:pt>
                <c:pt idx="24210">
                  <c:v>227.622945238841</c:v>
                </c:pt>
                <c:pt idx="24211">
                  <c:v>227.596325003826</c:v>
                </c:pt>
                <c:pt idx="24212">
                  <c:v>227.51632789499999</c:v>
                </c:pt>
                <c:pt idx="24213">
                  <c:v>227.490346813184</c:v>
                </c:pt>
                <c:pt idx="24214">
                  <c:v>227.469443933126</c:v>
                </c:pt>
                <c:pt idx="24215">
                  <c:v>227.46327963872901</c:v>
                </c:pt>
                <c:pt idx="24216">
                  <c:v>227.43627931167501</c:v>
                </c:pt>
                <c:pt idx="24217">
                  <c:v>227.432138421339</c:v>
                </c:pt>
                <c:pt idx="24218">
                  <c:v>227.42358255786101</c:v>
                </c:pt>
                <c:pt idx="24219">
                  <c:v>227.40884863444401</c:v>
                </c:pt>
                <c:pt idx="24220">
                  <c:v>227.40691960354599</c:v>
                </c:pt>
                <c:pt idx="24221">
                  <c:v>227.36790086317299</c:v>
                </c:pt>
                <c:pt idx="24222">
                  <c:v>227.28526570844201</c:v>
                </c:pt>
                <c:pt idx="24223">
                  <c:v>227.22427989043399</c:v>
                </c:pt>
                <c:pt idx="24224">
                  <c:v>227.12580248024801</c:v>
                </c:pt>
                <c:pt idx="24225">
                  <c:v>227.123281756425</c:v>
                </c:pt>
                <c:pt idx="24226">
                  <c:v>227.10032090517601</c:v>
                </c:pt>
                <c:pt idx="24227">
                  <c:v>227.08635431518999</c:v>
                </c:pt>
                <c:pt idx="24228">
                  <c:v>227.08051912791601</c:v>
                </c:pt>
                <c:pt idx="24229">
                  <c:v>227.06418362364499</c:v>
                </c:pt>
                <c:pt idx="24230">
                  <c:v>227.047026150384</c:v>
                </c:pt>
                <c:pt idx="24231">
                  <c:v>227.00508247259901</c:v>
                </c:pt>
                <c:pt idx="24232">
                  <c:v>226.99526915086301</c:v>
                </c:pt>
                <c:pt idx="24233">
                  <c:v>226.93360507933201</c:v>
                </c:pt>
                <c:pt idx="24234">
                  <c:v>226.925904431839</c:v>
                </c:pt>
                <c:pt idx="24235">
                  <c:v>226.895280850142</c:v>
                </c:pt>
                <c:pt idx="24236">
                  <c:v>226.86577803336201</c:v>
                </c:pt>
                <c:pt idx="24237">
                  <c:v>226.844836379333</c:v>
                </c:pt>
                <c:pt idx="24238">
                  <c:v>226.84278425461699</c:v>
                </c:pt>
                <c:pt idx="24239">
                  <c:v>226.833659095863</c:v>
                </c:pt>
                <c:pt idx="24240">
                  <c:v>226.79416029637099</c:v>
                </c:pt>
                <c:pt idx="24241">
                  <c:v>226.79280166145099</c:v>
                </c:pt>
                <c:pt idx="24242">
                  <c:v>226.78533066780199</c:v>
                </c:pt>
                <c:pt idx="24243">
                  <c:v>226.77653798876699</c:v>
                </c:pt>
                <c:pt idx="24244">
                  <c:v>226.729583028093</c:v>
                </c:pt>
                <c:pt idx="24245">
                  <c:v>226.729236169236</c:v>
                </c:pt>
                <c:pt idx="24246">
                  <c:v>226.698780407128</c:v>
                </c:pt>
                <c:pt idx="24247">
                  <c:v>226.67854050417</c:v>
                </c:pt>
                <c:pt idx="24248">
                  <c:v>226.660497087138</c:v>
                </c:pt>
                <c:pt idx="24249">
                  <c:v>226.62903337178801</c:v>
                </c:pt>
                <c:pt idx="24250">
                  <c:v>226.603405347695</c:v>
                </c:pt>
                <c:pt idx="24251">
                  <c:v>226.57077144100501</c:v>
                </c:pt>
                <c:pt idx="24252">
                  <c:v>226.523943537479</c:v>
                </c:pt>
                <c:pt idx="24253">
                  <c:v>226.49402744009501</c:v>
                </c:pt>
                <c:pt idx="24254">
                  <c:v>226.48623374414299</c:v>
                </c:pt>
                <c:pt idx="24255">
                  <c:v>226.39176537495601</c:v>
                </c:pt>
                <c:pt idx="24256">
                  <c:v>226.37969417963799</c:v>
                </c:pt>
                <c:pt idx="24257">
                  <c:v>226.341784492523</c:v>
                </c:pt>
                <c:pt idx="24258">
                  <c:v>226.33414367450499</c:v>
                </c:pt>
                <c:pt idx="24259">
                  <c:v>226.29733486428799</c:v>
                </c:pt>
                <c:pt idx="24260">
                  <c:v>226.26832526159899</c:v>
                </c:pt>
                <c:pt idx="24261">
                  <c:v>226.219273652673</c:v>
                </c:pt>
                <c:pt idx="24262">
                  <c:v>226.183847884112</c:v>
                </c:pt>
                <c:pt idx="24263">
                  <c:v>226.099982795779</c:v>
                </c:pt>
                <c:pt idx="24264">
                  <c:v>226.08185552771201</c:v>
                </c:pt>
                <c:pt idx="24265">
                  <c:v>226.058154335083</c:v>
                </c:pt>
                <c:pt idx="24266">
                  <c:v>226.01860946232901</c:v>
                </c:pt>
                <c:pt idx="24267">
                  <c:v>225.995334364223</c:v>
                </c:pt>
                <c:pt idx="24268">
                  <c:v>225.990861094742</c:v>
                </c:pt>
                <c:pt idx="24269">
                  <c:v>225.954349865616</c:v>
                </c:pt>
                <c:pt idx="24270">
                  <c:v>225.89911703174701</c:v>
                </c:pt>
                <c:pt idx="24271">
                  <c:v>225.89250825438</c:v>
                </c:pt>
                <c:pt idx="24272">
                  <c:v>225.882273161467</c:v>
                </c:pt>
                <c:pt idx="24273">
                  <c:v>225.86580238062899</c:v>
                </c:pt>
                <c:pt idx="24274">
                  <c:v>225.847098471582</c:v>
                </c:pt>
                <c:pt idx="24275">
                  <c:v>225.83201333110401</c:v>
                </c:pt>
                <c:pt idx="24276">
                  <c:v>225.77031203082501</c:v>
                </c:pt>
                <c:pt idx="24277">
                  <c:v>225.74262853883599</c:v>
                </c:pt>
                <c:pt idx="24278">
                  <c:v>225.70386429034201</c:v>
                </c:pt>
                <c:pt idx="24279">
                  <c:v>225.703801107451</c:v>
                </c:pt>
                <c:pt idx="24280">
                  <c:v>225.693420746382</c:v>
                </c:pt>
                <c:pt idx="24281">
                  <c:v>225.685731664168</c:v>
                </c:pt>
                <c:pt idx="24282">
                  <c:v>225.672013847827</c:v>
                </c:pt>
                <c:pt idx="24283">
                  <c:v>225.62031449732001</c:v>
                </c:pt>
                <c:pt idx="24284">
                  <c:v>225.564340475405</c:v>
                </c:pt>
                <c:pt idx="24285">
                  <c:v>225.54374205166599</c:v>
                </c:pt>
                <c:pt idx="24286">
                  <c:v>225.50013908702101</c:v>
                </c:pt>
                <c:pt idx="24287">
                  <c:v>225.45605747220901</c:v>
                </c:pt>
                <c:pt idx="24288">
                  <c:v>225.45184095554899</c:v>
                </c:pt>
                <c:pt idx="24289">
                  <c:v>225.43550418785401</c:v>
                </c:pt>
                <c:pt idx="24290">
                  <c:v>225.41614667624199</c:v>
                </c:pt>
                <c:pt idx="24291">
                  <c:v>225.394537977238</c:v>
                </c:pt>
                <c:pt idx="24292">
                  <c:v>225.38361494403799</c:v>
                </c:pt>
                <c:pt idx="24293">
                  <c:v>225.356227159105</c:v>
                </c:pt>
                <c:pt idx="24294">
                  <c:v>225.309508077304</c:v>
                </c:pt>
                <c:pt idx="24295">
                  <c:v>225.14709518645401</c:v>
                </c:pt>
                <c:pt idx="24296">
                  <c:v>225.14177280849</c:v>
                </c:pt>
                <c:pt idx="24297">
                  <c:v>225.135503799194</c:v>
                </c:pt>
                <c:pt idx="24298">
                  <c:v>225.09001424399401</c:v>
                </c:pt>
                <c:pt idx="24299">
                  <c:v>225.08301674697</c:v>
                </c:pt>
                <c:pt idx="24300">
                  <c:v>225.06424216984601</c:v>
                </c:pt>
                <c:pt idx="24301">
                  <c:v>225.04467027929701</c:v>
                </c:pt>
                <c:pt idx="24302">
                  <c:v>225.006701602276</c:v>
                </c:pt>
                <c:pt idx="24303">
                  <c:v>224.98454252097699</c:v>
                </c:pt>
                <c:pt idx="24304">
                  <c:v>224.859492734931</c:v>
                </c:pt>
                <c:pt idx="24305">
                  <c:v>224.84995478147701</c:v>
                </c:pt>
                <c:pt idx="24306">
                  <c:v>224.84727358585801</c:v>
                </c:pt>
                <c:pt idx="24307">
                  <c:v>224.80584695635201</c:v>
                </c:pt>
                <c:pt idx="24308">
                  <c:v>224.76844372099501</c:v>
                </c:pt>
                <c:pt idx="24309">
                  <c:v>224.74140246112</c:v>
                </c:pt>
                <c:pt idx="24310">
                  <c:v>224.706413797257</c:v>
                </c:pt>
                <c:pt idx="24311">
                  <c:v>224.60464680333999</c:v>
                </c:pt>
                <c:pt idx="24312">
                  <c:v>224.60444027410401</c:v>
                </c:pt>
                <c:pt idx="24313">
                  <c:v>224.575505203208</c:v>
                </c:pt>
                <c:pt idx="24314">
                  <c:v>224.57286603596199</c:v>
                </c:pt>
                <c:pt idx="24315">
                  <c:v>224.55110542286701</c:v>
                </c:pt>
                <c:pt idx="24316">
                  <c:v>224.54470821175701</c:v>
                </c:pt>
                <c:pt idx="24317">
                  <c:v>224.49095582901899</c:v>
                </c:pt>
                <c:pt idx="24318">
                  <c:v>224.45321396456799</c:v>
                </c:pt>
                <c:pt idx="24319">
                  <c:v>224.42886493862301</c:v>
                </c:pt>
                <c:pt idx="24320">
                  <c:v>224.41736438871601</c:v>
                </c:pt>
                <c:pt idx="24321">
                  <c:v>224.416390830393</c:v>
                </c:pt>
                <c:pt idx="24322">
                  <c:v>224.37961670119199</c:v>
                </c:pt>
                <c:pt idx="24323">
                  <c:v>224.33736659548899</c:v>
                </c:pt>
                <c:pt idx="24324">
                  <c:v>224.325724922717</c:v>
                </c:pt>
                <c:pt idx="24325">
                  <c:v>224.19303177304599</c:v>
                </c:pt>
                <c:pt idx="24326">
                  <c:v>224.13747173028699</c:v>
                </c:pt>
                <c:pt idx="24327">
                  <c:v>224.083540135455</c:v>
                </c:pt>
                <c:pt idx="24328">
                  <c:v>224.04556713324001</c:v>
                </c:pt>
                <c:pt idx="24329">
                  <c:v>224.02435408941599</c:v>
                </c:pt>
                <c:pt idx="24330">
                  <c:v>223.93532217677799</c:v>
                </c:pt>
                <c:pt idx="24331">
                  <c:v>223.92822221665099</c:v>
                </c:pt>
                <c:pt idx="24332">
                  <c:v>223.92475812537501</c:v>
                </c:pt>
                <c:pt idx="24333">
                  <c:v>223.86837314754499</c:v>
                </c:pt>
                <c:pt idx="24334">
                  <c:v>223.859582103381</c:v>
                </c:pt>
                <c:pt idx="24335">
                  <c:v>223.838239277648</c:v>
                </c:pt>
                <c:pt idx="24336">
                  <c:v>223.80470136245501</c:v>
                </c:pt>
                <c:pt idx="24337">
                  <c:v>223.78840805698701</c:v>
                </c:pt>
                <c:pt idx="24338">
                  <c:v>223.78605885367801</c:v>
                </c:pt>
                <c:pt idx="24339">
                  <c:v>223.70744744188201</c:v>
                </c:pt>
                <c:pt idx="24340">
                  <c:v>223.679249415334</c:v>
                </c:pt>
                <c:pt idx="24341">
                  <c:v>223.67515715417201</c:v>
                </c:pt>
                <c:pt idx="24342">
                  <c:v>223.62321969722001</c:v>
                </c:pt>
                <c:pt idx="24343">
                  <c:v>223.61542742375801</c:v>
                </c:pt>
                <c:pt idx="24344">
                  <c:v>223.54655788098</c:v>
                </c:pt>
                <c:pt idx="24345">
                  <c:v>223.521104341083</c:v>
                </c:pt>
                <c:pt idx="24346">
                  <c:v>223.51052731106699</c:v>
                </c:pt>
                <c:pt idx="24347">
                  <c:v>223.50404890745301</c:v>
                </c:pt>
                <c:pt idx="24348">
                  <c:v>223.38045497281499</c:v>
                </c:pt>
                <c:pt idx="24349">
                  <c:v>223.37437522185201</c:v>
                </c:pt>
                <c:pt idx="24350">
                  <c:v>223.366344728749</c:v>
                </c:pt>
                <c:pt idx="24351">
                  <c:v>223.31700809845501</c:v>
                </c:pt>
                <c:pt idx="24352">
                  <c:v>223.29772727035501</c:v>
                </c:pt>
                <c:pt idx="24353">
                  <c:v>223.287742991838</c:v>
                </c:pt>
                <c:pt idx="24354">
                  <c:v>223.265318890928</c:v>
                </c:pt>
                <c:pt idx="24355">
                  <c:v>223.22148253542099</c:v>
                </c:pt>
                <c:pt idx="24356">
                  <c:v>223.21584711023399</c:v>
                </c:pt>
                <c:pt idx="24357">
                  <c:v>223.18557593685699</c:v>
                </c:pt>
                <c:pt idx="24358">
                  <c:v>223.16926223565801</c:v>
                </c:pt>
                <c:pt idx="24359">
                  <c:v>223.11108333625501</c:v>
                </c:pt>
                <c:pt idx="24360">
                  <c:v>223.10851921864099</c:v>
                </c:pt>
                <c:pt idx="24361">
                  <c:v>223.09469370689101</c:v>
                </c:pt>
                <c:pt idx="24362">
                  <c:v>223.08349708848101</c:v>
                </c:pt>
                <c:pt idx="24363">
                  <c:v>223.01687355851601</c:v>
                </c:pt>
                <c:pt idx="24364">
                  <c:v>222.93352514512699</c:v>
                </c:pt>
                <c:pt idx="24365">
                  <c:v>222.92825860748599</c:v>
                </c:pt>
                <c:pt idx="24366">
                  <c:v>222.90135810572599</c:v>
                </c:pt>
                <c:pt idx="24367">
                  <c:v>222.796780065299</c:v>
                </c:pt>
                <c:pt idx="24368">
                  <c:v>222.75039612263001</c:v>
                </c:pt>
                <c:pt idx="24369">
                  <c:v>222.737663736493</c:v>
                </c:pt>
                <c:pt idx="24370">
                  <c:v>222.71492050175601</c:v>
                </c:pt>
                <c:pt idx="24371">
                  <c:v>222.68900599117299</c:v>
                </c:pt>
                <c:pt idx="24372">
                  <c:v>222.680258332395</c:v>
                </c:pt>
                <c:pt idx="24373">
                  <c:v>222.65789547680299</c:v>
                </c:pt>
                <c:pt idx="24374">
                  <c:v>222.647126715485</c:v>
                </c:pt>
                <c:pt idx="24375">
                  <c:v>222.63954495299299</c:v>
                </c:pt>
                <c:pt idx="24376">
                  <c:v>222.56287602833299</c:v>
                </c:pt>
                <c:pt idx="24377">
                  <c:v>222.542049084621</c:v>
                </c:pt>
                <c:pt idx="24378">
                  <c:v>222.51038617900701</c:v>
                </c:pt>
                <c:pt idx="24379">
                  <c:v>222.474741207737</c:v>
                </c:pt>
                <c:pt idx="24380">
                  <c:v>222.45149667965299</c:v>
                </c:pt>
                <c:pt idx="24381">
                  <c:v>222.42317535928501</c:v>
                </c:pt>
                <c:pt idx="24382">
                  <c:v>222.362497119712</c:v>
                </c:pt>
                <c:pt idx="24383">
                  <c:v>222.34464290314</c:v>
                </c:pt>
                <c:pt idx="24384">
                  <c:v>222.33706534792799</c:v>
                </c:pt>
                <c:pt idx="24385">
                  <c:v>222.312199579603</c:v>
                </c:pt>
                <c:pt idx="24386">
                  <c:v>222.30779921362</c:v>
                </c:pt>
                <c:pt idx="24387">
                  <c:v>222.293218211381</c:v>
                </c:pt>
                <c:pt idx="24388">
                  <c:v>222.28034534850701</c:v>
                </c:pt>
                <c:pt idx="24389">
                  <c:v>222.27848908013101</c:v>
                </c:pt>
                <c:pt idx="24390">
                  <c:v>222.27258752122799</c:v>
                </c:pt>
                <c:pt idx="24391">
                  <c:v>222.24500616416501</c:v>
                </c:pt>
                <c:pt idx="24392">
                  <c:v>222.238378329657</c:v>
                </c:pt>
                <c:pt idx="24393">
                  <c:v>222.224825016322</c:v>
                </c:pt>
                <c:pt idx="24394">
                  <c:v>222.15460660446601</c:v>
                </c:pt>
                <c:pt idx="24395">
                  <c:v>222.146673546551</c:v>
                </c:pt>
                <c:pt idx="24396">
                  <c:v>222.128457009546</c:v>
                </c:pt>
                <c:pt idx="24397">
                  <c:v>222.113013410805</c:v>
                </c:pt>
                <c:pt idx="24398">
                  <c:v>222.087925397449</c:v>
                </c:pt>
                <c:pt idx="24399">
                  <c:v>222.05292966693099</c:v>
                </c:pt>
                <c:pt idx="24400">
                  <c:v>221.97423189995001</c:v>
                </c:pt>
                <c:pt idx="24401">
                  <c:v>221.94648520472401</c:v>
                </c:pt>
                <c:pt idx="24402">
                  <c:v>221.92936238404201</c:v>
                </c:pt>
                <c:pt idx="24403">
                  <c:v>221.90424632909401</c:v>
                </c:pt>
                <c:pt idx="24404">
                  <c:v>221.87718901471601</c:v>
                </c:pt>
                <c:pt idx="24405">
                  <c:v>221.808748920455</c:v>
                </c:pt>
                <c:pt idx="24406">
                  <c:v>221.744234242559</c:v>
                </c:pt>
                <c:pt idx="24407">
                  <c:v>221.706596576067</c:v>
                </c:pt>
                <c:pt idx="24408">
                  <c:v>221.70326651624799</c:v>
                </c:pt>
                <c:pt idx="24409">
                  <c:v>221.69499974211701</c:v>
                </c:pt>
                <c:pt idx="24410">
                  <c:v>221.667840648225</c:v>
                </c:pt>
                <c:pt idx="24411">
                  <c:v>221.627913976331</c:v>
                </c:pt>
                <c:pt idx="24412">
                  <c:v>221.62673845295399</c:v>
                </c:pt>
                <c:pt idx="24413">
                  <c:v>221.61363478891701</c:v>
                </c:pt>
                <c:pt idx="24414">
                  <c:v>221.548253494791</c:v>
                </c:pt>
                <c:pt idx="24415">
                  <c:v>221.54153563130299</c:v>
                </c:pt>
                <c:pt idx="24416">
                  <c:v>221.51573185805401</c:v>
                </c:pt>
                <c:pt idx="24417">
                  <c:v>221.40188858266899</c:v>
                </c:pt>
                <c:pt idx="24418">
                  <c:v>221.31170926239</c:v>
                </c:pt>
                <c:pt idx="24419">
                  <c:v>221.30825490083299</c:v>
                </c:pt>
                <c:pt idx="24420">
                  <c:v>221.278319484218</c:v>
                </c:pt>
                <c:pt idx="24421">
                  <c:v>221.26284290884101</c:v>
                </c:pt>
                <c:pt idx="24422">
                  <c:v>221.248588682529</c:v>
                </c:pt>
                <c:pt idx="24423">
                  <c:v>221.23935210560501</c:v>
                </c:pt>
                <c:pt idx="24424">
                  <c:v>221.13155208388901</c:v>
                </c:pt>
                <c:pt idx="24425">
                  <c:v>221.11367711960199</c:v>
                </c:pt>
                <c:pt idx="24426">
                  <c:v>221.11236065705799</c:v>
                </c:pt>
                <c:pt idx="24427">
                  <c:v>221.05074138844699</c:v>
                </c:pt>
                <c:pt idx="24428">
                  <c:v>221.034442972524</c:v>
                </c:pt>
                <c:pt idx="24429">
                  <c:v>221.00643726224101</c:v>
                </c:pt>
                <c:pt idx="24430">
                  <c:v>221.00350213558701</c:v>
                </c:pt>
                <c:pt idx="24431">
                  <c:v>220.94665464664101</c:v>
                </c:pt>
                <c:pt idx="24432">
                  <c:v>220.941286263119</c:v>
                </c:pt>
                <c:pt idx="24433">
                  <c:v>220.93119797706299</c:v>
                </c:pt>
                <c:pt idx="24434">
                  <c:v>220.88605213778899</c:v>
                </c:pt>
                <c:pt idx="24435">
                  <c:v>220.86069947651001</c:v>
                </c:pt>
                <c:pt idx="24436">
                  <c:v>220.82508127566101</c:v>
                </c:pt>
                <c:pt idx="24437">
                  <c:v>220.820755568549</c:v>
                </c:pt>
                <c:pt idx="24438">
                  <c:v>220.818885540596</c:v>
                </c:pt>
                <c:pt idx="24439">
                  <c:v>220.81083586015501</c:v>
                </c:pt>
                <c:pt idx="24440">
                  <c:v>220.74991362360501</c:v>
                </c:pt>
                <c:pt idx="24441">
                  <c:v>220.73915145886301</c:v>
                </c:pt>
                <c:pt idx="24442">
                  <c:v>220.73137237390199</c:v>
                </c:pt>
                <c:pt idx="24443">
                  <c:v>220.69911878410201</c:v>
                </c:pt>
                <c:pt idx="24444">
                  <c:v>220.67777666011199</c:v>
                </c:pt>
                <c:pt idx="24445">
                  <c:v>220.66044704301299</c:v>
                </c:pt>
                <c:pt idx="24446">
                  <c:v>220.634122000166</c:v>
                </c:pt>
                <c:pt idx="24447">
                  <c:v>220.63391285873001</c:v>
                </c:pt>
                <c:pt idx="24448">
                  <c:v>220.6150022905</c:v>
                </c:pt>
                <c:pt idx="24449">
                  <c:v>220.59320376057701</c:v>
                </c:pt>
                <c:pt idx="24450">
                  <c:v>220.56758472734501</c:v>
                </c:pt>
                <c:pt idx="24451">
                  <c:v>220.538071596371</c:v>
                </c:pt>
                <c:pt idx="24452">
                  <c:v>220.525481990858</c:v>
                </c:pt>
                <c:pt idx="24453">
                  <c:v>220.49427596941001</c:v>
                </c:pt>
                <c:pt idx="24454">
                  <c:v>220.48197213581301</c:v>
                </c:pt>
                <c:pt idx="24455">
                  <c:v>220.47827019220301</c:v>
                </c:pt>
                <c:pt idx="24456">
                  <c:v>220.44112756917801</c:v>
                </c:pt>
                <c:pt idx="24457">
                  <c:v>220.439489257898</c:v>
                </c:pt>
                <c:pt idx="24458">
                  <c:v>220.392247401411</c:v>
                </c:pt>
                <c:pt idx="24459">
                  <c:v>220.387051390229</c:v>
                </c:pt>
                <c:pt idx="24460">
                  <c:v>220.380270394652</c:v>
                </c:pt>
                <c:pt idx="24461">
                  <c:v>220.34059153081901</c:v>
                </c:pt>
                <c:pt idx="24462">
                  <c:v>220.327779329865</c:v>
                </c:pt>
                <c:pt idx="24463">
                  <c:v>220.30121594379801</c:v>
                </c:pt>
                <c:pt idx="24464">
                  <c:v>220.29491737694499</c:v>
                </c:pt>
                <c:pt idx="24465">
                  <c:v>220.270543727519</c:v>
                </c:pt>
                <c:pt idx="24466">
                  <c:v>220.176131230447</c:v>
                </c:pt>
                <c:pt idx="24467">
                  <c:v>220.17076017700299</c:v>
                </c:pt>
                <c:pt idx="24468">
                  <c:v>220.12251412130999</c:v>
                </c:pt>
                <c:pt idx="24469">
                  <c:v>220.115221738169</c:v>
                </c:pt>
                <c:pt idx="24470">
                  <c:v>220.11145757602799</c:v>
                </c:pt>
                <c:pt idx="24471">
                  <c:v>220.07163892978201</c:v>
                </c:pt>
                <c:pt idx="24472">
                  <c:v>220.059530704743</c:v>
                </c:pt>
                <c:pt idx="24473">
                  <c:v>219.95840693200299</c:v>
                </c:pt>
                <c:pt idx="24474">
                  <c:v>219.85402942546</c:v>
                </c:pt>
                <c:pt idx="24475">
                  <c:v>219.82980858954301</c:v>
                </c:pt>
                <c:pt idx="24476">
                  <c:v>219.813348773553</c:v>
                </c:pt>
                <c:pt idx="24477">
                  <c:v>219.79341857751601</c:v>
                </c:pt>
                <c:pt idx="24478">
                  <c:v>219.759959147854</c:v>
                </c:pt>
                <c:pt idx="24479">
                  <c:v>219.74916408027201</c:v>
                </c:pt>
                <c:pt idx="24480">
                  <c:v>219.74793289441899</c:v>
                </c:pt>
                <c:pt idx="24481">
                  <c:v>219.736274236056</c:v>
                </c:pt>
                <c:pt idx="24482">
                  <c:v>219.67980321078801</c:v>
                </c:pt>
                <c:pt idx="24483">
                  <c:v>219.64526435706</c:v>
                </c:pt>
                <c:pt idx="24484">
                  <c:v>219.63691566384799</c:v>
                </c:pt>
                <c:pt idx="24485">
                  <c:v>219.63590347265699</c:v>
                </c:pt>
                <c:pt idx="24486">
                  <c:v>219.605332048707</c:v>
                </c:pt>
                <c:pt idx="24487">
                  <c:v>219.58472607263499</c:v>
                </c:pt>
                <c:pt idx="24488">
                  <c:v>219.57950449048801</c:v>
                </c:pt>
                <c:pt idx="24489">
                  <c:v>219.57614959765701</c:v>
                </c:pt>
                <c:pt idx="24490">
                  <c:v>219.56468008099</c:v>
                </c:pt>
                <c:pt idx="24491">
                  <c:v>219.56181029842</c:v>
                </c:pt>
                <c:pt idx="24492">
                  <c:v>219.56160360452799</c:v>
                </c:pt>
                <c:pt idx="24493">
                  <c:v>219.53095054374401</c:v>
                </c:pt>
                <c:pt idx="24494">
                  <c:v>219.53076076478399</c:v>
                </c:pt>
                <c:pt idx="24495">
                  <c:v>219.52465368697099</c:v>
                </c:pt>
                <c:pt idx="24496">
                  <c:v>219.50251381509</c:v>
                </c:pt>
                <c:pt idx="24497">
                  <c:v>219.47088565907001</c:v>
                </c:pt>
                <c:pt idx="24498">
                  <c:v>219.42638879204301</c:v>
                </c:pt>
                <c:pt idx="24499">
                  <c:v>219.370333550765</c:v>
                </c:pt>
                <c:pt idx="24500">
                  <c:v>219.316160710112</c:v>
                </c:pt>
                <c:pt idx="24501">
                  <c:v>219.306564382836</c:v>
                </c:pt>
                <c:pt idx="24502">
                  <c:v>219.30221291368201</c:v>
                </c:pt>
                <c:pt idx="24503">
                  <c:v>219.28245351505601</c:v>
                </c:pt>
                <c:pt idx="24504">
                  <c:v>219.264278715421</c:v>
                </c:pt>
                <c:pt idx="24505">
                  <c:v>219.25266561219101</c:v>
                </c:pt>
                <c:pt idx="24506">
                  <c:v>219.24528765816399</c:v>
                </c:pt>
                <c:pt idx="24507">
                  <c:v>219.233544016237</c:v>
                </c:pt>
                <c:pt idx="24508">
                  <c:v>219.23220635306001</c:v>
                </c:pt>
                <c:pt idx="24509">
                  <c:v>219.19309441116499</c:v>
                </c:pt>
                <c:pt idx="24510">
                  <c:v>219.16375318798899</c:v>
                </c:pt>
                <c:pt idx="24511">
                  <c:v>219.16321189791799</c:v>
                </c:pt>
                <c:pt idx="24512">
                  <c:v>219.11484760904</c:v>
                </c:pt>
                <c:pt idx="24513">
                  <c:v>219.069621743238</c:v>
                </c:pt>
                <c:pt idx="24514">
                  <c:v>219.049324693931</c:v>
                </c:pt>
                <c:pt idx="24515">
                  <c:v>218.994719085117</c:v>
                </c:pt>
                <c:pt idx="24516">
                  <c:v>218.989092975413</c:v>
                </c:pt>
                <c:pt idx="24517">
                  <c:v>218.95528923459199</c:v>
                </c:pt>
                <c:pt idx="24518">
                  <c:v>218.833593732189</c:v>
                </c:pt>
                <c:pt idx="24519">
                  <c:v>218.83155793037099</c:v>
                </c:pt>
                <c:pt idx="24520">
                  <c:v>218.77039198502101</c:v>
                </c:pt>
                <c:pt idx="24521">
                  <c:v>218.75677807460301</c:v>
                </c:pt>
                <c:pt idx="24522">
                  <c:v>218.742612358152</c:v>
                </c:pt>
                <c:pt idx="24523">
                  <c:v>218.70454009198701</c:v>
                </c:pt>
                <c:pt idx="24524">
                  <c:v>218.68107815832201</c:v>
                </c:pt>
                <c:pt idx="24525">
                  <c:v>218.607736995381</c:v>
                </c:pt>
                <c:pt idx="24526">
                  <c:v>218.58636528416</c:v>
                </c:pt>
                <c:pt idx="24527">
                  <c:v>218.53060205508399</c:v>
                </c:pt>
                <c:pt idx="24528">
                  <c:v>218.52472594873501</c:v>
                </c:pt>
                <c:pt idx="24529">
                  <c:v>218.47864384830399</c:v>
                </c:pt>
                <c:pt idx="24530">
                  <c:v>218.420804372671</c:v>
                </c:pt>
                <c:pt idx="24531">
                  <c:v>218.37111186217501</c:v>
                </c:pt>
                <c:pt idx="24532">
                  <c:v>218.34035199190799</c:v>
                </c:pt>
                <c:pt idx="24533">
                  <c:v>218.29137383915599</c:v>
                </c:pt>
                <c:pt idx="24534">
                  <c:v>218.28758219568701</c:v>
                </c:pt>
                <c:pt idx="24535">
                  <c:v>218.25877390605601</c:v>
                </c:pt>
                <c:pt idx="24536">
                  <c:v>218.24962684737301</c:v>
                </c:pt>
                <c:pt idx="24537">
                  <c:v>218.24523446363099</c:v>
                </c:pt>
                <c:pt idx="24538">
                  <c:v>218.14407804147501</c:v>
                </c:pt>
                <c:pt idx="24539">
                  <c:v>218.136071764219</c:v>
                </c:pt>
                <c:pt idx="24540">
                  <c:v>218.128877698146</c:v>
                </c:pt>
                <c:pt idx="24541">
                  <c:v>218.09450238421499</c:v>
                </c:pt>
                <c:pt idx="24542">
                  <c:v>218.09059681318001</c:v>
                </c:pt>
                <c:pt idx="24543">
                  <c:v>218.023036987084</c:v>
                </c:pt>
                <c:pt idx="24544">
                  <c:v>217.989268157937</c:v>
                </c:pt>
                <c:pt idx="24545">
                  <c:v>217.97859055196</c:v>
                </c:pt>
                <c:pt idx="24546">
                  <c:v>217.879529326251</c:v>
                </c:pt>
                <c:pt idx="24547">
                  <c:v>217.793926072349</c:v>
                </c:pt>
                <c:pt idx="24548">
                  <c:v>217.78787338549401</c:v>
                </c:pt>
                <c:pt idx="24549">
                  <c:v>217.75474041681099</c:v>
                </c:pt>
                <c:pt idx="24550">
                  <c:v>217.74691758130899</c:v>
                </c:pt>
                <c:pt idx="24551">
                  <c:v>217.720095280317</c:v>
                </c:pt>
                <c:pt idx="24552">
                  <c:v>217.68470773708299</c:v>
                </c:pt>
                <c:pt idx="24553">
                  <c:v>217.58748193599899</c:v>
                </c:pt>
                <c:pt idx="24554">
                  <c:v>217.570192376634</c:v>
                </c:pt>
                <c:pt idx="24555">
                  <c:v>217.558620504304</c:v>
                </c:pt>
                <c:pt idx="24556">
                  <c:v>217.54684626379401</c:v>
                </c:pt>
                <c:pt idx="24557">
                  <c:v>217.543564169706</c:v>
                </c:pt>
                <c:pt idx="24558">
                  <c:v>217.51847649081401</c:v>
                </c:pt>
                <c:pt idx="24559">
                  <c:v>217.49393507337399</c:v>
                </c:pt>
                <c:pt idx="24560">
                  <c:v>217.49106297958099</c:v>
                </c:pt>
                <c:pt idx="24561">
                  <c:v>217.47669936764001</c:v>
                </c:pt>
                <c:pt idx="24562">
                  <c:v>217.468867011805</c:v>
                </c:pt>
                <c:pt idx="24563">
                  <c:v>217.255506894186</c:v>
                </c:pt>
                <c:pt idx="24564">
                  <c:v>217.24783863851499</c:v>
                </c:pt>
                <c:pt idx="24565">
                  <c:v>217.22065736651101</c:v>
                </c:pt>
                <c:pt idx="24566">
                  <c:v>217.07421797197199</c:v>
                </c:pt>
                <c:pt idx="24567">
                  <c:v>217.062298878782</c:v>
                </c:pt>
                <c:pt idx="24568">
                  <c:v>216.948874575491</c:v>
                </c:pt>
                <c:pt idx="24569">
                  <c:v>216.916370183688</c:v>
                </c:pt>
                <c:pt idx="24570">
                  <c:v>216.903276358912</c:v>
                </c:pt>
                <c:pt idx="24571">
                  <c:v>216.83424049532101</c:v>
                </c:pt>
                <c:pt idx="24572">
                  <c:v>216.78861725801499</c:v>
                </c:pt>
                <c:pt idx="24573">
                  <c:v>216.74099059063201</c:v>
                </c:pt>
                <c:pt idx="24574">
                  <c:v>216.70302963365199</c:v>
                </c:pt>
                <c:pt idx="24575">
                  <c:v>216.678582475882</c:v>
                </c:pt>
                <c:pt idx="24576">
                  <c:v>216.66648052550599</c:v>
                </c:pt>
                <c:pt idx="24577">
                  <c:v>216.581128382798</c:v>
                </c:pt>
                <c:pt idx="24578">
                  <c:v>216.57147937498701</c:v>
                </c:pt>
                <c:pt idx="24579">
                  <c:v>216.54614936617699</c:v>
                </c:pt>
                <c:pt idx="24580">
                  <c:v>216.519814435162</c:v>
                </c:pt>
                <c:pt idx="24581">
                  <c:v>216.506178304695</c:v>
                </c:pt>
                <c:pt idx="24582">
                  <c:v>216.47989473613001</c:v>
                </c:pt>
                <c:pt idx="24583">
                  <c:v>216.425483304099</c:v>
                </c:pt>
                <c:pt idx="24584">
                  <c:v>216.31918440628999</c:v>
                </c:pt>
                <c:pt idx="24585">
                  <c:v>216.28703444307899</c:v>
                </c:pt>
                <c:pt idx="24586">
                  <c:v>216.23656367467501</c:v>
                </c:pt>
                <c:pt idx="24587">
                  <c:v>216.22233100555701</c:v>
                </c:pt>
                <c:pt idx="24588">
                  <c:v>216.20092769652399</c:v>
                </c:pt>
                <c:pt idx="24589">
                  <c:v>216.17677651810999</c:v>
                </c:pt>
                <c:pt idx="24590">
                  <c:v>216.144158203784</c:v>
                </c:pt>
                <c:pt idx="24591">
                  <c:v>216.110704080256</c:v>
                </c:pt>
                <c:pt idx="24592">
                  <c:v>216.072850174942</c:v>
                </c:pt>
                <c:pt idx="24593">
                  <c:v>216.03741474633799</c:v>
                </c:pt>
                <c:pt idx="24594">
                  <c:v>216.020955318532</c:v>
                </c:pt>
                <c:pt idx="24595">
                  <c:v>216.01933457764599</c:v>
                </c:pt>
                <c:pt idx="24596">
                  <c:v>216.005071418151</c:v>
                </c:pt>
                <c:pt idx="24597">
                  <c:v>215.952960633022</c:v>
                </c:pt>
                <c:pt idx="24598">
                  <c:v>215.84834754124799</c:v>
                </c:pt>
                <c:pt idx="24599">
                  <c:v>215.83451077886099</c:v>
                </c:pt>
                <c:pt idx="24600">
                  <c:v>215.817618742316</c:v>
                </c:pt>
                <c:pt idx="24601">
                  <c:v>215.78174946170199</c:v>
                </c:pt>
                <c:pt idx="24602">
                  <c:v>215.745439807937</c:v>
                </c:pt>
                <c:pt idx="24603">
                  <c:v>215.73772617130899</c:v>
                </c:pt>
                <c:pt idx="24604">
                  <c:v>215.68975521738301</c:v>
                </c:pt>
                <c:pt idx="24605">
                  <c:v>215.60802767798</c:v>
                </c:pt>
                <c:pt idx="24606">
                  <c:v>215.554297145058</c:v>
                </c:pt>
                <c:pt idx="24607">
                  <c:v>215.48750862131999</c:v>
                </c:pt>
                <c:pt idx="24608">
                  <c:v>215.480134587272</c:v>
                </c:pt>
                <c:pt idx="24609">
                  <c:v>215.39382416569501</c:v>
                </c:pt>
                <c:pt idx="24610">
                  <c:v>215.34020133440299</c:v>
                </c:pt>
                <c:pt idx="24611">
                  <c:v>215.316482952283</c:v>
                </c:pt>
                <c:pt idx="24612">
                  <c:v>215.30166527589799</c:v>
                </c:pt>
                <c:pt idx="24613">
                  <c:v>215.29042367203499</c:v>
                </c:pt>
                <c:pt idx="24614">
                  <c:v>215.18370413264799</c:v>
                </c:pt>
                <c:pt idx="24615">
                  <c:v>215.13962368744001</c:v>
                </c:pt>
                <c:pt idx="24616">
                  <c:v>215.12448541545999</c:v>
                </c:pt>
                <c:pt idx="24617">
                  <c:v>215.11652316217999</c:v>
                </c:pt>
                <c:pt idx="24618">
                  <c:v>215.037974472309</c:v>
                </c:pt>
                <c:pt idx="24619">
                  <c:v>215.01336780054501</c:v>
                </c:pt>
                <c:pt idx="24620">
                  <c:v>215.00350850698001</c:v>
                </c:pt>
                <c:pt idx="24621">
                  <c:v>214.969344265318</c:v>
                </c:pt>
                <c:pt idx="24622">
                  <c:v>214.96369323267399</c:v>
                </c:pt>
                <c:pt idx="24623">
                  <c:v>214.954951249999</c:v>
                </c:pt>
                <c:pt idx="24624">
                  <c:v>214.914743148566</c:v>
                </c:pt>
                <c:pt idx="24625">
                  <c:v>214.90444568058999</c:v>
                </c:pt>
                <c:pt idx="24626">
                  <c:v>214.903949640945</c:v>
                </c:pt>
                <c:pt idx="24627">
                  <c:v>214.885491833701</c:v>
                </c:pt>
                <c:pt idx="24628">
                  <c:v>214.8802417645</c:v>
                </c:pt>
                <c:pt idx="24629">
                  <c:v>214.82635826912301</c:v>
                </c:pt>
                <c:pt idx="24630">
                  <c:v>214.81037936205499</c:v>
                </c:pt>
                <c:pt idx="24631">
                  <c:v>214.80905699251801</c:v>
                </c:pt>
                <c:pt idx="24632">
                  <c:v>214.670331923704</c:v>
                </c:pt>
                <c:pt idx="24633">
                  <c:v>214.57295829097899</c:v>
                </c:pt>
                <c:pt idx="24634">
                  <c:v>214.55116703414299</c:v>
                </c:pt>
                <c:pt idx="24635">
                  <c:v>214.53459458747599</c:v>
                </c:pt>
                <c:pt idx="24636">
                  <c:v>214.508696811199</c:v>
                </c:pt>
                <c:pt idx="24637">
                  <c:v>214.496037219871</c:v>
                </c:pt>
                <c:pt idx="24638">
                  <c:v>214.482838108913</c:v>
                </c:pt>
                <c:pt idx="24639">
                  <c:v>214.46077828707899</c:v>
                </c:pt>
                <c:pt idx="24640">
                  <c:v>214.44436023250799</c:v>
                </c:pt>
                <c:pt idx="24641">
                  <c:v>214.42634468190701</c:v>
                </c:pt>
                <c:pt idx="24642">
                  <c:v>214.41931898290099</c:v>
                </c:pt>
                <c:pt idx="24643">
                  <c:v>214.393296454384</c:v>
                </c:pt>
                <c:pt idx="24644">
                  <c:v>214.38813525588401</c:v>
                </c:pt>
                <c:pt idx="24645">
                  <c:v>214.36483016675501</c:v>
                </c:pt>
                <c:pt idx="24646">
                  <c:v>214.363290027234</c:v>
                </c:pt>
                <c:pt idx="24647">
                  <c:v>214.362352358838</c:v>
                </c:pt>
                <c:pt idx="24648">
                  <c:v>214.35244092925899</c:v>
                </c:pt>
                <c:pt idx="24649">
                  <c:v>214.324447692131</c:v>
                </c:pt>
                <c:pt idx="24650">
                  <c:v>214.308705945524</c:v>
                </c:pt>
                <c:pt idx="24651">
                  <c:v>214.30560894425</c:v>
                </c:pt>
                <c:pt idx="24652">
                  <c:v>214.303534267869</c:v>
                </c:pt>
                <c:pt idx="24653">
                  <c:v>214.27042443195501</c:v>
                </c:pt>
                <c:pt idx="24654">
                  <c:v>214.25923493313601</c:v>
                </c:pt>
                <c:pt idx="24655">
                  <c:v>214.21841629654401</c:v>
                </c:pt>
                <c:pt idx="24656">
                  <c:v>214.200543184965</c:v>
                </c:pt>
                <c:pt idx="24657">
                  <c:v>214.196696590594</c:v>
                </c:pt>
                <c:pt idx="24658">
                  <c:v>214.127751039016</c:v>
                </c:pt>
                <c:pt idx="24659">
                  <c:v>214.08485379856299</c:v>
                </c:pt>
                <c:pt idx="24660">
                  <c:v>214.06427437984999</c:v>
                </c:pt>
                <c:pt idx="24661">
                  <c:v>213.95148454107701</c:v>
                </c:pt>
                <c:pt idx="24662">
                  <c:v>213.94643639074201</c:v>
                </c:pt>
                <c:pt idx="24663">
                  <c:v>213.922456108479</c:v>
                </c:pt>
                <c:pt idx="24664">
                  <c:v>213.90643432308201</c:v>
                </c:pt>
                <c:pt idx="24665">
                  <c:v>213.89049737513801</c:v>
                </c:pt>
                <c:pt idx="24666">
                  <c:v>213.86907535874701</c:v>
                </c:pt>
                <c:pt idx="24667">
                  <c:v>213.84771372452701</c:v>
                </c:pt>
                <c:pt idx="24668">
                  <c:v>213.78276233622699</c:v>
                </c:pt>
                <c:pt idx="24669">
                  <c:v>213.76281267807099</c:v>
                </c:pt>
                <c:pt idx="24670">
                  <c:v>213.74200324129899</c:v>
                </c:pt>
                <c:pt idx="24671">
                  <c:v>213.69297404038201</c:v>
                </c:pt>
                <c:pt idx="24672">
                  <c:v>213.64014281073099</c:v>
                </c:pt>
                <c:pt idx="24673">
                  <c:v>213.63912197599899</c:v>
                </c:pt>
                <c:pt idx="24674">
                  <c:v>213.63077986256499</c:v>
                </c:pt>
                <c:pt idx="24675">
                  <c:v>213.60640740651999</c:v>
                </c:pt>
                <c:pt idx="24676">
                  <c:v>213.582673949813</c:v>
                </c:pt>
                <c:pt idx="24677">
                  <c:v>213.574537958836</c:v>
                </c:pt>
                <c:pt idx="24678">
                  <c:v>213.56642937069699</c:v>
                </c:pt>
                <c:pt idx="24679">
                  <c:v>213.51060752023</c:v>
                </c:pt>
                <c:pt idx="24680">
                  <c:v>213.44519015193501</c:v>
                </c:pt>
                <c:pt idx="24681">
                  <c:v>213.31644140915799</c:v>
                </c:pt>
                <c:pt idx="24682">
                  <c:v>213.25410137060399</c:v>
                </c:pt>
                <c:pt idx="24683">
                  <c:v>213.184831775124</c:v>
                </c:pt>
                <c:pt idx="24684">
                  <c:v>213.169905924696</c:v>
                </c:pt>
                <c:pt idx="24685">
                  <c:v>213.12488211649699</c:v>
                </c:pt>
                <c:pt idx="24686">
                  <c:v>213.11328419347001</c:v>
                </c:pt>
                <c:pt idx="24687">
                  <c:v>213.10855100619801</c:v>
                </c:pt>
                <c:pt idx="24688">
                  <c:v>213.09184809702001</c:v>
                </c:pt>
                <c:pt idx="24689">
                  <c:v>213.00490638485701</c:v>
                </c:pt>
                <c:pt idx="24690">
                  <c:v>212.99330295796099</c:v>
                </c:pt>
                <c:pt idx="24691">
                  <c:v>212.96463032939101</c:v>
                </c:pt>
                <c:pt idx="24692">
                  <c:v>212.949932073767</c:v>
                </c:pt>
                <c:pt idx="24693">
                  <c:v>212.94221096336</c:v>
                </c:pt>
                <c:pt idx="24694">
                  <c:v>212.933211072929</c:v>
                </c:pt>
                <c:pt idx="24695">
                  <c:v>212.92684551606001</c:v>
                </c:pt>
                <c:pt idx="24696">
                  <c:v>212.920448624736</c:v>
                </c:pt>
                <c:pt idx="24697">
                  <c:v>212.88836375200901</c:v>
                </c:pt>
                <c:pt idx="24698">
                  <c:v>212.85121794851301</c:v>
                </c:pt>
                <c:pt idx="24699">
                  <c:v>212.78113719527801</c:v>
                </c:pt>
                <c:pt idx="24700">
                  <c:v>212.73597165323599</c:v>
                </c:pt>
                <c:pt idx="24701">
                  <c:v>212.728328973484</c:v>
                </c:pt>
                <c:pt idx="24702">
                  <c:v>212.71826925800701</c:v>
                </c:pt>
                <c:pt idx="24703">
                  <c:v>212.71046165922999</c:v>
                </c:pt>
                <c:pt idx="24704">
                  <c:v>212.69052030811</c:v>
                </c:pt>
                <c:pt idx="24705">
                  <c:v>212.653566226706</c:v>
                </c:pt>
                <c:pt idx="24706">
                  <c:v>212.64097258996799</c:v>
                </c:pt>
                <c:pt idx="24707">
                  <c:v>212.63645820455</c:v>
                </c:pt>
                <c:pt idx="24708">
                  <c:v>212.59702949787001</c:v>
                </c:pt>
                <c:pt idx="24709">
                  <c:v>212.57153625906599</c:v>
                </c:pt>
                <c:pt idx="24710">
                  <c:v>212.56735919284901</c:v>
                </c:pt>
                <c:pt idx="24711">
                  <c:v>212.54058136679299</c:v>
                </c:pt>
                <c:pt idx="24712">
                  <c:v>212.49917182303301</c:v>
                </c:pt>
                <c:pt idx="24713">
                  <c:v>212.49892097110899</c:v>
                </c:pt>
                <c:pt idx="24714">
                  <c:v>212.49257303599899</c:v>
                </c:pt>
                <c:pt idx="24715">
                  <c:v>212.47952970340199</c:v>
                </c:pt>
                <c:pt idx="24716">
                  <c:v>212.447967441516</c:v>
                </c:pt>
                <c:pt idx="24717">
                  <c:v>212.44608689769501</c:v>
                </c:pt>
                <c:pt idx="24718">
                  <c:v>212.421080617635</c:v>
                </c:pt>
                <c:pt idx="24719">
                  <c:v>212.42039753675999</c:v>
                </c:pt>
                <c:pt idx="24720">
                  <c:v>212.41660326039101</c:v>
                </c:pt>
                <c:pt idx="24721">
                  <c:v>212.37279483437999</c:v>
                </c:pt>
                <c:pt idx="24722">
                  <c:v>212.33615041231201</c:v>
                </c:pt>
                <c:pt idx="24723">
                  <c:v>212.254294899771</c:v>
                </c:pt>
                <c:pt idx="24724">
                  <c:v>212.19774226170199</c:v>
                </c:pt>
                <c:pt idx="24725">
                  <c:v>212.17849689290699</c:v>
                </c:pt>
                <c:pt idx="24726">
                  <c:v>212.114267729294</c:v>
                </c:pt>
                <c:pt idx="24727">
                  <c:v>212.06353731764301</c:v>
                </c:pt>
                <c:pt idx="24728">
                  <c:v>212.044908733466</c:v>
                </c:pt>
                <c:pt idx="24729">
                  <c:v>211.98808311211701</c:v>
                </c:pt>
                <c:pt idx="24730">
                  <c:v>211.902183766121</c:v>
                </c:pt>
                <c:pt idx="24731">
                  <c:v>211.79878013504799</c:v>
                </c:pt>
                <c:pt idx="24732">
                  <c:v>211.796373290361</c:v>
                </c:pt>
                <c:pt idx="24733">
                  <c:v>211.66980656563399</c:v>
                </c:pt>
                <c:pt idx="24734">
                  <c:v>211.665332798278</c:v>
                </c:pt>
                <c:pt idx="24735">
                  <c:v>211.660744342735</c:v>
                </c:pt>
                <c:pt idx="24736">
                  <c:v>211.579980983692</c:v>
                </c:pt>
                <c:pt idx="24737">
                  <c:v>211.57257573838299</c:v>
                </c:pt>
                <c:pt idx="24738">
                  <c:v>211.53135863581599</c:v>
                </c:pt>
                <c:pt idx="24739">
                  <c:v>211.46948698215201</c:v>
                </c:pt>
                <c:pt idx="24740">
                  <c:v>211.468099389185</c:v>
                </c:pt>
                <c:pt idx="24741">
                  <c:v>211.46194902367799</c:v>
                </c:pt>
                <c:pt idx="24742">
                  <c:v>211.45129899702101</c:v>
                </c:pt>
                <c:pt idx="24743">
                  <c:v>211.42758241765199</c:v>
                </c:pt>
                <c:pt idx="24744">
                  <c:v>211.36095518982199</c:v>
                </c:pt>
                <c:pt idx="24745">
                  <c:v>211.34138709706301</c:v>
                </c:pt>
                <c:pt idx="24746">
                  <c:v>211.33747896475299</c:v>
                </c:pt>
                <c:pt idx="24747">
                  <c:v>211.302376362936</c:v>
                </c:pt>
                <c:pt idx="24748">
                  <c:v>211.29469379646599</c:v>
                </c:pt>
                <c:pt idx="24749">
                  <c:v>211.27225522318099</c:v>
                </c:pt>
                <c:pt idx="24750">
                  <c:v>211.24280239414301</c:v>
                </c:pt>
                <c:pt idx="24751">
                  <c:v>211.17535730207001</c:v>
                </c:pt>
                <c:pt idx="24752">
                  <c:v>211.16202501600401</c:v>
                </c:pt>
                <c:pt idx="24753">
                  <c:v>211.133866688826</c:v>
                </c:pt>
                <c:pt idx="24754">
                  <c:v>211.13174901106399</c:v>
                </c:pt>
                <c:pt idx="24755">
                  <c:v>211.13148232613801</c:v>
                </c:pt>
                <c:pt idx="24756">
                  <c:v>211.05702857547999</c:v>
                </c:pt>
                <c:pt idx="24757">
                  <c:v>211.04910443185801</c:v>
                </c:pt>
                <c:pt idx="24758">
                  <c:v>211.01074618878999</c:v>
                </c:pt>
                <c:pt idx="24759">
                  <c:v>210.985723686348</c:v>
                </c:pt>
                <c:pt idx="24760">
                  <c:v>210.87233248034201</c:v>
                </c:pt>
                <c:pt idx="24761">
                  <c:v>210.87127569856099</c:v>
                </c:pt>
                <c:pt idx="24762">
                  <c:v>210.85251640691999</c:v>
                </c:pt>
                <c:pt idx="24763">
                  <c:v>210.82588726218199</c:v>
                </c:pt>
                <c:pt idx="24764">
                  <c:v>210.825516974756</c:v>
                </c:pt>
                <c:pt idx="24765">
                  <c:v>210.80519543642399</c:v>
                </c:pt>
                <c:pt idx="24766">
                  <c:v>210.796551493789</c:v>
                </c:pt>
                <c:pt idx="24767">
                  <c:v>210.70134301848199</c:v>
                </c:pt>
                <c:pt idx="24768">
                  <c:v>210.66285249244501</c:v>
                </c:pt>
                <c:pt idx="24769">
                  <c:v>210.548277844534</c:v>
                </c:pt>
                <c:pt idx="24770">
                  <c:v>210.496277190824</c:v>
                </c:pt>
                <c:pt idx="24771">
                  <c:v>210.46708701670599</c:v>
                </c:pt>
                <c:pt idx="24772">
                  <c:v>210.418205272172</c:v>
                </c:pt>
                <c:pt idx="24773">
                  <c:v>210.362472020929</c:v>
                </c:pt>
                <c:pt idx="24774">
                  <c:v>210.339005641912</c:v>
                </c:pt>
                <c:pt idx="24775">
                  <c:v>210.316458130934</c:v>
                </c:pt>
                <c:pt idx="24776">
                  <c:v>210.316185021785</c:v>
                </c:pt>
                <c:pt idx="24777">
                  <c:v>210.29675407568499</c:v>
                </c:pt>
                <c:pt idx="24778">
                  <c:v>210.25792437835801</c:v>
                </c:pt>
                <c:pt idx="24779">
                  <c:v>210.23951559637999</c:v>
                </c:pt>
                <c:pt idx="24780">
                  <c:v>210.20152913282101</c:v>
                </c:pt>
                <c:pt idx="24781">
                  <c:v>210.19964740712601</c:v>
                </c:pt>
                <c:pt idx="24782">
                  <c:v>210.14011431310001</c:v>
                </c:pt>
                <c:pt idx="24783">
                  <c:v>210.123324939361</c:v>
                </c:pt>
                <c:pt idx="24784">
                  <c:v>210.07659255716499</c:v>
                </c:pt>
                <c:pt idx="24785">
                  <c:v>210.03639861373901</c:v>
                </c:pt>
                <c:pt idx="24786">
                  <c:v>209.95457781016501</c:v>
                </c:pt>
                <c:pt idx="24787">
                  <c:v>209.93481386855001</c:v>
                </c:pt>
                <c:pt idx="24788">
                  <c:v>209.932760414358</c:v>
                </c:pt>
                <c:pt idx="24789">
                  <c:v>209.886875050318</c:v>
                </c:pt>
                <c:pt idx="24790">
                  <c:v>209.83571351942999</c:v>
                </c:pt>
                <c:pt idx="24791">
                  <c:v>209.83317917741499</c:v>
                </c:pt>
                <c:pt idx="24792">
                  <c:v>209.73758033752901</c:v>
                </c:pt>
                <c:pt idx="24793">
                  <c:v>209.70041185163399</c:v>
                </c:pt>
                <c:pt idx="24794">
                  <c:v>209.698501298618</c:v>
                </c:pt>
                <c:pt idx="24795">
                  <c:v>209.68956669655199</c:v>
                </c:pt>
                <c:pt idx="24796">
                  <c:v>209.64498103288301</c:v>
                </c:pt>
                <c:pt idx="24797">
                  <c:v>209.62291864133701</c:v>
                </c:pt>
                <c:pt idx="24798">
                  <c:v>209.539568757502</c:v>
                </c:pt>
                <c:pt idx="24799">
                  <c:v>209.535673711665</c:v>
                </c:pt>
                <c:pt idx="24800">
                  <c:v>209.50034960006801</c:v>
                </c:pt>
                <c:pt idx="24801">
                  <c:v>209.49720462664601</c:v>
                </c:pt>
                <c:pt idx="24802">
                  <c:v>209.42915077304301</c:v>
                </c:pt>
                <c:pt idx="24803">
                  <c:v>209.42658773050101</c:v>
                </c:pt>
                <c:pt idx="24804">
                  <c:v>209.407414456884</c:v>
                </c:pt>
                <c:pt idx="24805">
                  <c:v>209.403705204483</c:v>
                </c:pt>
                <c:pt idx="24806">
                  <c:v>209.35911185599801</c:v>
                </c:pt>
                <c:pt idx="24807">
                  <c:v>209.358001318232</c:v>
                </c:pt>
                <c:pt idx="24808">
                  <c:v>209.34083731022201</c:v>
                </c:pt>
                <c:pt idx="24809">
                  <c:v>209.33698172324401</c:v>
                </c:pt>
                <c:pt idx="24810">
                  <c:v>209.32168051855601</c:v>
                </c:pt>
                <c:pt idx="24811">
                  <c:v>209.28225368789899</c:v>
                </c:pt>
                <c:pt idx="24812">
                  <c:v>209.265824940686</c:v>
                </c:pt>
                <c:pt idx="24813">
                  <c:v>209.222777235655</c:v>
                </c:pt>
                <c:pt idx="24814">
                  <c:v>209.10695718984999</c:v>
                </c:pt>
                <c:pt idx="24815">
                  <c:v>209.098475285473</c:v>
                </c:pt>
                <c:pt idx="24816">
                  <c:v>209.080664421346</c:v>
                </c:pt>
                <c:pt idx="24817">
                  <c:v>209.07219452133501</c:v>
                </c:pt>
                <c:pt idx="24818">
                  <c:v>209.06310959397999</c:v>
                </c:pt>
                <c:pt idx="24819">
                  <c:v>208.953320867537</c:v>
                </c:pt>
                <c:pt idx="24820">
                  <c:v>208.94340164187901</c:v>
                </c:pt>
                <c:pt idx="24821">
                  <c:v>208.93103178102999</c:v>
                </c:pt>
                <c:pt idx="24822">
                  <c:v>208.92902235987501</c:v>
                </c:pt>
                <c:pt idx="24823">
                  <c:v>208.926212653813</c:v>
                </c:pt>
                <c:pt idx="24824">
                  <c:v>208.92237979264701</c:v>
                </c:pt>
                <c:pt idx="24825">
                  <c:v>208.89597786060801</c:v>
                </c:pt>
                <c:pt idx="24826">
                  <c:v>208.89551350667799</c:v>
                </c:pt>
                <c:pt idx="24827">
                  <c:v>208.889870418703</c:v>
                </c:pt>
                <c:pt idx="24828">
                  <c:v>208.86595610575199</c:v>
                </c:pt>
                <c:pt idx="24829">
                  <c:v>208.72465055244399</c:v>
                </c:pt>
                <c:pt idx="24830">
                  <c:v>208.69643221753</c:v>
                </c:pt>
                <c:pt idx="24831">
                  <c:v>208.64835012935001</c:v>
                </c:pt>
                <c:pt idx="24832">
                  <c:v>208.64139246563201</c:v>
                </c:pt>
                <c:pt idx="24833">
                  <c:v>208.62424097767999</c:v>
                </c:pt>
                <c:pt idx="24834">
                  <c:v>208.624238551529</c:v>
                </c:pt>
                <c:pt idx="24835">
                  <c:v>208.61769036828801</c:v>
                </c:pt>
                <c:pt idx="24836">
                  <c:v>208.502402062675</c:v>
                </c:pt>
                <c:pt idx="24837">
                  <c:v>208.497982851258</c:v>
                </c:pt>
                <c:pt idx="24838">
                  <c:v>208.49333915287301</c:v>
                </c:pt>
                <c:pt idx="24839">
                  <c:v>208.46933972392401</c:v>
                </c:pt>
                <c:pt idx="24840">
                  <c:v>208.42723726976999</c:v>
                </c:pt>
                <c:pt idx="24841">
                  <c:v>208.34738407008999</c:v>
                </c:pt>
                <c:pt idx="24842">
                  <c:v>208.33834873627299</c:v>
                </c:pt>
                <c:pt idx="24843">
                  <c:v>208.30349810656</c:v>
                </c:pt>
                <c:pt idx="24844">
                  <c:v>208.22829706498499</c:v>
                </c:pt>
                <c:pt idx="24845">
                  <c:v>208.21022007280001</c:v>
                </c:pt>
                <c:pt idx="24846">
                  <c:v>208.1803848532</c:v>
                </c:pt>
                <c:pt idx="24847">
                  <c:v>208.123438221729</c:v>
                </c:pt>
                <c:pt idx="24848">
                  <c:v>208.08825031622399</c:v>
                </c:pt>
                <c:pt idx="24849">
                  <c:v>208.08799675333299</c:v>
                </c:pt>
                <c:pt idx="24850">
                  <c:v>208.08015384411399</c:v>
                </c:pt>
                <c:pt idx="24851">
                  <c:v>208.008403543226</c:v>
                </c:pt>
                <c:pt idx="24852">
                  <c:v>207.954490759789</c:v>
                </c:pt>
                <c:pt idx="24853">
                  <c:v>207.90109653563599</c:v>
                </c:pt>
                <c:pt idx="24854">
                  <c:v>207.88983141163499</c:v>
                </c:pt>
                <c:pt idx="24855">
                  <c:v>207.75582767712299</c:v>
                </c:pt>
                <c:pt idx="24856">
                  <c:v>207.745051324294</c:v>
                </c:pt>
                <c:pt idx="24857">
                  <c:v>207.68631072738</c:v>
                </c:pt>
                <c:pt idx="24858">
                  <c:v>207.674470616153</c:v>
                </c:pt>
                <c:pt idx="24859">
                  <c:v>207.670771936015</c:v>
                </c:pt>
                <c:pt idx="24860">
                  <c:v>207.65229532170599</c:v>
                </c:pt>
                <c:pt idx="24861">
                  <c:v>207.62885423231501</c:v>
                </c:pt>
                <c:pt idx="24862">
                  <c:v>207.54208847369401</c:v>
                </c:pt>
                <c:pt idx="24863">
                  <c:v>207.52365088941599</c:v>
                </c:pt>
                <c:pt idx="24864">
                  <c:v>207.51973920324701</c:v>
                </c:pt>
                <c:pt idx="24865">
                  <c:v>207.49816574884301</c:v>
                </c:pt>
                <c:pt idx="24866">
                  <c:v>207.46831170010901</c:v>
                </c:pt>
                <c:pt idx="24867">
                  <c:v>207.450426625478</c:v>
                </c:pt>
                <c:pt idx="24868">
                  <c:v>207.36054470840801</c:v>
                </c:pt>
                <c:pt idx="24869">
                  <c:v>207.34603293368599</c:v>
                </c:pt>
                <c:pt idx="24870">
                  <c:v>207.27600618784601</c:v>
                </c:pt>
                <c:pt idx="24871">
                  <c:v>207.189768743363</c:v>
                </c:pt>
                <c:pt idx="24872">
                  <c:v>207.17622920626999</c:v>
                </c:pt>
                <c:pt idx="24873">
                  <c:v>207.157381928615</c:v>
                </c:pt>
                <c:pt idx="24874">
                  <c:v>207.02763490252201</c:v>
                </c:pt>
                <c:pt idx="24875">
                  <c:v>206.964651493048</c:v>
                </c:pt>
                <c:pt idx="24876">
                  <c:v>206.89084625294501</c:v>
                </c:pt>
                <c:pt idx="24877">
                  <c:v>206.85945153262099</c:v>
                </c:pt>
                <c:pt idx="24878">
                  <c:v>206.85754955799499</c:v>
                </c:pt>
                <c:pt idx="24879">
                  <c:v>206.83735072267001</c:v>
                </c:pt>
                <c:pt idx="24880">
                  <c:v>206.80829596510301</c:v>
                </c:pt>
                <c:pt idx="24881">
                  <c:v>206.80532625631699</c:v>
                </c:pt>
                <c:pt idx="24882">
                  <c:v>206.759824817463</c:v>
                </c:pt>
                <c:pt idx="24883">
                  <c:v>206.72006306485301</c:v>
                </c:pt>
                <c:pt idx="24884">
                  <c:v>206.656495433054</c:v>
                </c:pt>
                <c:pt idx="24885">
                  <c:v>206.63526687763999</c:v>
                </c:pt>
                <c:pt idx="24886">
                  <c:v>206.62240989344301</c:v>
                </c:pt>
                <c:pt idx="24887">
                  <c:v>206.57273336901201</c:v>
                </c:pt>
                <c:pt idx="24888">
                  <c:v>206.50509744887501</c:v>
                </c:pt>
                <c:pt idx="24889">
                  <c:v>206.49516089556499</c:v>
                </c:pt>
                <c:pt idx="24890">
                  <c:v>206.49387722716099</c:v>
                </c:pt>
                <c:pt idx="24891">
                  <c:v>206.487984897312</c:v>
                </c:pt>
                <c:pt idx="24892">
                  <c:v>206.47774003536699</c:v>
                </c:pt>
                <c:pt idx="24893">
                  <c:v>206.46843350114</c:v>
                </c:pt>
                <c:pt idx="24894">
                  <c:v>206.43165751424601</c:v>
                </c:pt>
                <c:pt idx="24895">
                  <c:v>206.39024545530401</c:v>
                </c:pt>
                <c:pt idx="24896">
                  <c:v>206.321676379472</c:v>
                </c:pt>
                <c:pt idx="24897">
                  <c:v>206.29785596340599</c:v>
                </c:pt>
                <c:pt idx="24898">
                  <c:v>206.288426366968</c:v>
                </c:pt>
                <c:pt idx="24899">
                  <c:v>206.19836073439299</c:v>
                </c:pt>
                <c:pt idx="24900">
                  <c:v>206.17936911560301</c:v>
                </c:pt>
                <c:pt idx="24901">
                  <c:v>206.17278931592199</c:v>
                </c:pt>
                <c:pt idx="24902">
                  <c:v>206.16357988344001</c:v>
                </c:pt>
                <c:pt idx="24903">
                  <c:v>206.152124958315</c:v>
                </c:pt>
                <c:pt idx="24904">
                  <c:v>206.123859363283</c:v>
                </c:pt>
                <c:pt idx="24905">
                  <c:v>206.109429613668</c:v>
                </c:pt>
                <c:pt idx="24906">
                  <c:v>206.08289142209301</c:v>
                </c:pt>
                <c:pt idx="24907">
                  <c:v>206.04397155697899</c:v>
                </c:pt>
                <c:pt idx="24908">
                  <c:v>206.03576674118599</c:v>
                </c:pt>
                <c:pt idx="24909">
                  <c:v>206.03415988971</c:v>
                </c:pt>
                <c:pt idx="24910">
                  <c:v>205.99289558486001</c:v>
                </c:pt>
                <c:pt idx="24911">
                  <c:v>205.98446605866499</c:v>
                </c:pt>
                <c:pt idx="24912">
                  <c:v>205.97290021435899</c:v>
                </c:pt>
                <c:pt idx="24913">
                  <c:v>205.919038776912</c:v>
                </c:pt>
                <c:pt idx="24914">
                  <c:v>205.866644108961</c:v>
                </c:pt>
                <c:pt idx="24915">
                  <c:v>205.84791146048701</c:v>
                </c:pt>
                <c:pt idx="24916">
                  <c:v>205.832745874621</c:v>
                </c:pt>
                <c:pt idx="24917">
                  <c:v>205.79801409609101</c:v>
                </c:pt>
                <c:pt idx="24918">
                  <c:v>205.75914809584799</c:v>
                </c:pt>
                <c:pt idx="24919">
                  <c:v>205.75860336969501</c:v>
                </c:pt>
                <c:pt idx="24920">
                  <c:v>205.75738662142899</c:v>
                </c:pt>
                <c:pt idx="24921">
                  <c:v>205.74196776950001</c:v>
                </c:pt>
                <c:pt idx="24922">
                  <c:v>205.72207238912199</c:v>
                </c:pt>
                <c:pt idx="24923">
                  <c:v>205.717477367421</c:v>
                </c:pt>
                <c:pt idx="24924">
                  <c:v>205.71656212845801</c:v>
                </c:pt>
                <c:pt idx="24925">
                  <c:v>205.701559028162</c:v>
                </c:pt>
                <c:pt idx="24926">
                  <c:v>205.69643144048101</c:v>
                </c:pt>
                <c:pt idx="24927">
                  <c:v>205.61244304088501</c:v>
                </c:pt>
                <c:pt idx="24928">
                  <c:v>205.54798849897901</c:v>
                </c:pt>
                <c:pt idx="24929">
                  <c:v>205.50896290899101</c:v>
                </c:pt>
                <c:pt idx="24930">
                  <c:v>205.49414984420901</c:v>
                </c:pt>
                <c:pt idx="24931">
                  <c:v>205.48718283833301</c:v>
                </c:pt>
                <c:pt idx="24932">
                  <c:v>205.48389158469999</c:v>
                </c:pt>
                <c:pt idx="24933">
                  <c:v>205.465994605384</c:v>
                </c:pt>
                <c:pt idx="24934">
                  <c:v>205.442307950843</c:v>
                </c:pt>
                <c:pt idx="24935">
                  <c:v>205.41321445285399</c:v>
                </c:pt>
                <c:pt idx="24936">
                  <c:v>205.35821150415899</c:v>
                </c:pt>
                <c:pt idx="24937">
                  <c:v>205.30771016566499</c:v>
                </c:pt>
                <c:pt idx="24938">
                  <c:v>205.29552870562401</c:v>
                </c:pt>
                <c:pt idx="24939">
                  <c:v>205.27375496397099</c:v>
                </c:pt>
                <c:pt idx="24940">
                  <c:v>205.20065376786999</c:v>
                </c:pt>
                <c:pt idx="24941">
                  <c:v>205.183319158286</c:v>
                </c:pt>
                <c:pt idx="24942">
                  <c:v>205.10444031472201</c:v>
                </c:pt>
                <c:pt idx="24943">
                  <c:v>205.09925501545499</c:v>
                </c:pt>
                <c:pt idx="24944">
                  <c:v>205.05620187557801</c:v>
                </c:pt>
                <c:pt idx="24945">
                  <c:v>205.00681351894301</c:v>
                </c:pt>
                <c:pt idx="24946">
                  <c:v>204.937816105096</c:v>
                </c:pt>
                <c:pt idx="24947">
                  <c:v>204.89889294245799</c:v>
                </c:pt>
                <c:pt idx="24948">
                  <c:v>204.86236746249</c:v>
                </c:pt>
                <c:pt idx="24949">
                  <c:v>204.83072807579401</c:v>
                </c:pt>
                <c:pt idx="24950">
                  <c:v>204.81450862471999</c:v>
                </c:pt>
                <c:pt idx="24951">
                  <c:v>204.72145679934599</c:v>
                </c:pt>
                <c:pt idx="24952">
                  <c:v>204.68207142279601</c:v>
                </c:pt>
                <c:pt idx="24953">
                  <c:v>204.67982008046101</c:v>
                </c:pt>
                <c:pt idx="24954">
                  <c:v>204.629204347231</c:v>
                </c:pt>
                <c:pt idx="24955">
                  <c:v>204.58374280195301</c:v>
                </c:pt>
                <c:pt idx="24956">
                  <c:v>204.499208729505</c:v>
                </c:pt>
                <c:pt idx="24957">
                  <c:v>204.49539101647801</c:v>
                </c:pt>
                <c:pt idx="24958">
                  <c:v>204.47338335433801</c:v>
                </c:pt>
                <c:pt idx="24959">
                  <c:v>204.452187788467</c:v>
                </c:pt>
                <c:pt idx="24960">
                  <c:v>204.45078814660499</c:v>
                </c:pt>
                <c:pt idx="24961">
                  <c:v>204.444909955176</c:v>
                </c:pt>
                <c:pt idx="24962">
                  <c:v>204.441781950246</c:v>
                </c:pt>
                <c:pt idx="24963">
                  <c:v>204.43830390712901</c:v>
                </c:pt>
                <c:pt idx="24964">
                  <c:v>204.358766657838</c:v>
                </c:pt>
                <c:pt idx="24965">
                  <c:v>204.342099290975</c:v>
                </c:pt>
                <c:pt idx="24966">
                  <c:v>204.32404014922099</c:v>
                </c:pt>
                <c:pt idx="24967">
                  <c:v>204.286599388464</c:v>
                </c:pt>
                <c:pt idx="24968">
                  <c:v>204.28096954115901</c:v>
                </c:pt>
                <c:pt idx="24969">
                  <c:v>204.210770722977</c:v>
                </c:pt>
                <c:pt idx="24970">
                  <c:v>204.152168034581</c:v>
                </c:pt>
                <c:pt idx="24971">
                  <c:v>204.102201173201</c:v>
                </c:pt>
                <c:pt idx="24972">
                  <c:v>204.09311569056001</c:v>
                </c:pt>
                <c:pt idx="24973">
                  <c:v>204.09286083704001</c:v>
                </c:pt>
                <c:pt idx="24974">
                  <c:v>204.09032385445099</c:v>
                </c:pt>
                <c:pt idx="24975">
                  <c:v>203.97669205402599</c:v>
                </c:pt>
                <c:pt idx="24976">
                  <c:v>203.96779057877501</c:v>
                </c:pt>
                <c:pt idx="24977">
                  <c:v>203.95854428396899</c:v>
                </c:pt>
                <c:pt idx="24978">
                  <c:v>203.93703590798401</c:v>
                </c:pt>
                <c:pt idx="24979">
                  <c:v>203.886564004452</c:v>
                </c:pt>
                <c:pt idx="24980">
                  <c:v>203.87456607527099</c:v>
                </c:pt>
                <c:pt idx="24981">
                  <c:v>203.85521160321599</c:v>
                </c:pt>
                <c:pt idx="24982">
                  <c:v>203.76533627268</c:v>
                </c:pt>
                <c:pt idx="24983">
                  <c:v>203.72394612973901</c:v>
                </c:pt>
                <c:pt idx="24984">
                  <c:v>203.71349084064599</c:v>
                </c:pt>
                <c:pt idx="24985">
                  <c:v>203.704720780461</c:v>
                </c:pt>
                <c:pt idx="24986">
                  <c:v>203.628142504533</c:v>
                </c:pt>
                <c:pt idx="24987">
                  <c:v>203.61050345158699</c:v>
                </c:pt>
                <c:pt idx="24988">
                  <c:v>203.544071893454</c:v>
                </c:pt>
                <c:pt idx="24989">
                  <c:v>203.53434434347</c:v>
                </c:pt>
                <c:pt idx="24990">
                  <c:v>203.52586543619</c:v>
                </c:pt>
                <c:pt idx="24991">
                  <c:v>203.474276540419</c:v>
                </c:pt>
                <c:pt idx="24992">
                  <c:v>203.44280453552599</c:v>
                </c:pt>
                <c:pt idx="24993">
                  <c:v>203.40819336783599</c:v>
                </c:pt>
                <c:pt idx="24994">
                  <c:v>203.36288527361501</c:v>
                </c:pt>
                <c:pt idx="24995">
                  <c:v>203.35094714648</c:v>
                </c:pt>
                <c:pt idx="24996">
                  <c:v>203.239810652096</c:v>
                </c:pt>
                <c:pt idx="24997">
                  <c:v>203.18551765307799</c:v>
                </c:pt>
                <c:pt idx="24998">
                  <c:v>203.147277269276</c:v>
                </c:pt>
                <c:pt idx="24999">
                  <c:v>203.12883634204101</c:v>
                </c:pt>
                <c:pt idx="25000">
                  <c:v>203.110527134808</c:v>
                </c:pt>
                <c:pt idx="25001">
                  <c:v>203.09792784119301</c:v>
                </c:pt>
                <c:pt idx="25002">
                  <c:v>203.09539856372299</c:v>
                </c:pt>
                <c:pt idx="25003">
                  <c:v>203.07472824171199</c:v>
                </c:pt>
                <c:pt idx="25004">
                  <c:v>203.05588446546801</c:v>
                </c:pt>
                <c:pt idx="25005">
                  <c:v>203.013528161805</c:v>
                </c:pt>
                <c:pt idx="25006">
                  <c:v>202.920228852539</c:v>
                </c:pt>
                <c:pt idx="25007">
                  <c:v>202.91898899190599</c:v>
                </c:pt>
                <c:pt idx="25008">
                  <c:v>202.86483331744</c:v>
                </c:pt>
                <c:pt idx="25009">
                  <c:v>202.795677640375</c:v>
                </c:pt>
                <c:pt idx="25010">
                  <c:v>202.79284173316401</c:v>
                </c:pt>
                <c:pt idx="25011">
                  <c:v>202.75076557490701</c:v>
                </c:pt>
                <c:pt idx="25012">
                  <c:v>202.73061921152799</c:v>
                </c:pt>
                <c:pt idx="25013">
                  <c:v>202.69063476946201</c:v>
                </c:pt>
                <c:pt idx="25014">
                  <c:v>202.58429234587999</c:v>
                </c:pt>
                <c:pt idx="25015">
                  <c:v>202.56316461980299</c:v>
                </c:pt>
                <c:pt idx="25016">
                  <c:v>202.561000734213</c:v>
                </c:pt>
                <c:pt idx="25017">
                  <c:v>202.555759791523</c:v>
                </c:pt>
                <c:pt idx="25018">
                  <c:v>202.53906814512499</c:v>
                </c:pt>
                <c:pt idx="25019">
                  <c:v>202.53744509394301</c:v>
                </c:pt>
                <c:pt idx="25020">
                  <c:v>202.536775656271</c:v>
                </c:pt>
                <c:pt idx="25021">
                  <c:v>202.51316040299699</c:v>
                </c:pt>
                <c:pt idx="25022">
                  <c:v>202.45348955662701</c:v>
                </c:pt>
                <c:pt idx="25023">
                  <c:v>202.38551472517901</c:v>
                </c:pt>
                <c:pt idx="25024">
                  <c:v>202.36097849179501</c:v>
                </c:pt>
                <c:pt idx="25025">
                  <c:v>202.319554952407</c:v>
                </c:pt>
                <c:pt idx="25026">
                  <c:v>202.30466967642801</c:v>
                </c:pt>
                <c:pt idx="25027">
                  <c:v>202.298591891483</c:v>
                </c:pt>
                <c:pt idx="25028">
                  <c:v>202.290993730802</c:v>
                </c:pt>
                <c:pt idx="25029">
                  <c:v>202.281717800454</c:v>
                </c:pt>
                <c:pt idx="25030">
                  <c:v>202.28121357992001</c:v>
                </c:pt>
                <c:pt idx="25031">
                  <c:v>202.27210760135699</c:v>
                </c:pt>
                <c:pt idx="25032">
                  <c:v>202.23248161026001</c:v>
                </c:pt>
                <c:pt idx="25033">
                  <c:v>202.22450750583201</c:v>
                </c:pt>
                <c:pt idx="25034">
                  <c:v>202.20676422683599</c:v>
                </c:pt>
                <c:pt idx="25035">
                  <c:v>202.19532826168299</c:v>
                </c:pt>
                <c:pt idx="25036">
                  <c:v>202.19196497773899</c:v>
                </c:pt>
                <c:pt idx="25037">
                  <c:v>202.15901370923501</c:v>
                </c:pt>
                <c:pt idx="25038">
                  <c:v>202.14302806748901</c:v>
                </c:pt>
                <c:pt idx="25039">
                  <c:v>202.11439576404101</c:v>
                </c:pt>
                <c:pt idx="25040">
                  <c:v>202.10471326790801</c:v>
                </c:pt>
                <c:pt idx="25041">
                  <c:v>202.096046848161</c:v>
                </c:pt>
                <c:pt idx="25042">
                  <c:v>202.05229981268201</c:v>
                </c:pt>
                <c:pt idx="25043">
                  <c:v>202.00308539701501</c:v>
                </c:pt>
                <c:pt idx="25044">
                  <c:v>201.97925386630399</c:v>
                </c:pt>
                <c:pt idx="25045">
                  <c:v>201.889810286433</c:v>
                </c:pt>
                <c:pt idx="25046">
                  <c:v>201.88780936916601</c:v>
                </c:pt>
                <c:pt idx="25047">
                  <c:v>201.862469394474</c:v>
                </c:pt>
                <c:pt idx="25048">
                  <c:v>201.861278999158</c:v>
                </c:pt>
                <c:pt idx="25049">
                  <c:v>201.801330092288</c:v>
                </c:pt>
                <c:pt idx="25050">
                  <c:v>201.78406612272201</c:v>
                </c:pt>
                <c:pt idx="25051">
                  <c:v>201.775870737785</c:v>
                </c:pt>
                <c:pt idx="25052">
                  <c:v>201.68821940522801</c:v>
                </c:pt>
                <c:pt idx="25053">
                  <c:v>201.68622871993199</c:v>
                </c:pt>
                <c:pt idx="25054">
                  <c:v>201.67991592377601</c:v>
                </c:pt>
                <c:pt idx="25055">
                  <c:v>201.67966483504799</c:v>
                </c:pt>
                <c:pt idx="25056">
                  <c:v>201.64528871011899</c:v>
                </c:pt>
                <c:pt idx="25057">
                  <c:v>201.60440256837799</c:v>
                </c:pt>
                <c:pt idx="25058">
                  <c:v>201.59978261815999</c:v>
                </c:pt>
                <c:pt idx="25059">
                  <c:v>201.58004818699499</c:v>
                </c:pt>
                <c:pt idx="25060">
                  <c:v>201.54142401556001</c:v>
                </c:pt>
                <c:pt idx="25061">
                  <c:v>201.464624207143</c:v>
                </c:pt>
                <c:pt idx="25062">
                  <c:v>201.45074927607399</c:v>
                </c:pt>
                <c:pt idx="25063">
                  <c:v>201.42637901128899</c:v>
                </c:pt>
                <c:pt idx="25064">
                  <c:v>201.41830601056699</c:v>
                </c:pt>
                <c:pt idx="25065">
                  <c:v>201.39009341039099</c:v>
                </c:pt>
                <c:pt idx="25066">
                  <c:v>201.33303978582899</c:v>
                </c:pt>
                <c:pt idx="25067">
                  <c:v>201.321961553514</c:v>
                </c:pt>
                <c:pt idx="25068">
                  <c:v>201.30984251222301</c:v>
                </c:pt>
                <c:pt idx="25069">
                  <c:v>201.30188884999501</c:v>
                </c:pt>
                <c:pt idx="25070">
                  <c:v>201.28556142590199</c:v>
                </c:pt>
                <c:pt idx="25071">
                  <c:v>201.26775116011001</c:v>
                </c:pt>
                <c:pt idx="25072">
                  <c:v>201.24980565942701</c:v>
                </c:pt>
                <c:pt idx="25073">
                  <c:v>201.22235644049599</c:v>
                </c:pt>
                <c:pt idx="25074">
                  <c:v>201.20330539241101</c:v>
                </c:pt>
                <c:pt idx="25075">
                  <c:v>201.19104345537801</c:v>
                </c:pt>
                <c:pt idx="25076">
                  <c:v>201.08946585559301</c:v>
                </c:pt>
                <c:pt idx="25077">
                  <c:v>201.005314231851</c:v>
                </c:pt>
                <c:pt idx="25078">
                  <c:v>200.86188356338599</c:v>
                </c:pt>
                <c:pt idx="25079">
                  <c:v>200.84774124987999</c:v>
                </c:pt>
                <c:pt idx="25080">
                  <c:v>200.84053620075699</c:v>
                </c:pt>
                <c:pt idx="25081">
                  <c:v>200.821176663898</c:v>
                </c:pt>
                <c:pt idx="25082">
                  <c:v>200.81399263879999</c:v>
                </c:pt>
                <c:pt idx="25083">
                  <c:v>200.81261692963</c:v>
                </c:pt>
                <c:pt idx="25084">
                  <c:v>200.78126944025701</c:v>
                </c:pt>
                <c:pt idx="25085">
                  <c:v>200.76763970742601</c:v>
                </c:pt>
                <c:pt idx="25086">
                  <c:v>200.724607866567</c:v>
                </c:pt>
                <c:pt idx="25087">
                  <c:v>200.71700688300899</c:v>
                </c:pt>
                <c:pt idx="25088">
                  <c:v>200.71586537171501</c:v>
                </c:pt>
                <c:pt idx="25089">
                  <c:v>200.713684286161</c:v>
                </c:pt>
                <c:pt idx="25090">
                  <c:v>200.711692524368</c:v>
                </c:pt>
                <c:pt idx="25091">
                  <c:v>200.68995119697701</c:v>
                </c:pt>
                <c:pt idx="25092">
                  <c:v>200.653905334797</c:v>
                </c:pt>
                <c:pt idx="25093">
                  <c:v>200.64996297112901</c:v>
                </c:pt>
                <c:pt idx="25094">
                  <c:v>200.62434487921999</c:v>
                </c:pt>
                <c:pt idx="25095">
                  <c:v>200.62013770831101</c:v>
                </c:pt>
                <c:pt idx="25096">
                  <c:v>200.61585116160299</c:v>
                </c:pt>
                <c:pt idx="25097">
                  <c:v>200.612460097959</c:v>
                </c:pt>
                <c:pt idx="25098">
                  <c:v>200.57446452036501</c:v>
                </c:pt>
                <c:pt idx="25099">
                  <c:v>200.52321072007399</c:v>
                </c:pt>
                <c:pt idx="25100">
                  <c:v>200.50918807120499</c:v>
                </c:pt>
                <c:pt idx="25101">
                  <c:v>200.49623807780799</c:v>
                </c:pt>
                <c:pt idx="25102">
                  <c:v>200.46727980666799</c:v>
                </c:pt>
                <c:pt idx="25103">
                  <c:v>200.46238701159601</c:v>
                </c:pt>
                <c:pt idx="25104">
                  <c:v>200.45692643554599</c:v>
                </c:pt>
                <c:pt idx="25105">
                  <c:v>200.44674092638701</c:v>
                </c:pt>
                <c:pt idx="25106">
                  <c:v>200.30839891072401</c:v>
                </c:pt>
                <c:pt idx="25107">
                  <c:v>200.29831638530999</c:v>
                </c:pt>
                <c:pt idx="25108">
                  <c:v>200.25098640050399</c:v>
                </c:pt>
                <c:pt idx="25109">
                  <c:v>200.23586729071101</c:v>
                </c:pt>
                <c:pt idx="25110">
                  <c:v>200.21669391243799</c:v>
                </c:pt>
                <c:pt idx="25111">
                  <c:v>200.21100265354099</c:v>
                </c:pt>
                <c:pt idx="25112">
                  <c:v>200.20812559505001</c:v>
                </c:pt>
                <c:pt idx="25113">
                  <c:v>200.20594976017199</c:v>
                </c:pt>
                <c:pt idx="25114">
                  <c:v>200.18718464723099</c:v>
                </c:pt>
                <c:pt idx="25115">
                  <c:v>200.18690316354301</c:v>
                </c:pt>
                <c:pt idx="25116">
                  <c:v>200.16685687583501</c:v>
                </c:pt>
                <c:pt idx="25117">
                  <c:v>200.161032578647</c:v>
                </c:pt>
                <c:pt idx="25118">
                  <c:v>200.15673705006799</c:v>
                </c:pt>
                <c:pt idx="25119">
                  <c:v>200.04420118594501</c:v>
                </c:pt>
                <c:pt idx="25120">
                  <c:v>200.042634035276</c:v>
                </c:pt>
                <c:pt idx="25121">
                  <c:v>200.003125073718</c:v>
                </c:pt>
                <c:pt idx="25122">
                  <c:v>199.98501942372201</c:v>
                </c:pt>
                <c:pt idx="25123">
                  <c:v>199.965950468985</c:v>
                </c:pt>
                <c:pt idx="25124">
                  <c:v>199.923782840028</c:v>
                </c:pt>
                <c:pt idx="25125">
                  <c:v>199.90919403475201</c:v>
                </c:pt>
                <c:pt idx="25126">
                  <c:v>199.81558782993099</c:v>
                </c:pt>
                <c:pt idx="25127">
                  <c:v>199.80672162993599</c:v>
                </c:pt>
                <c:pt idx="25128">
                  <c:v>199.765122345794</c:v>
                </c:pt>
                <c:pt idx="25129">
                  <c:v>199.74176281764301</c:v>
                </c:pt>
                <c:pt idx="25130">
                  <c:v>199.70824665838001</c:v>
                </c:pt>
                <c:pt idx="25131">
                  <c:v>199.644452766108</c:v>
                </c:pt>
                <c:pt idx="25132">
                  <c:v>199.580659282196</c:v>
                </c:pt>
                <c:pt idx="25133">
                  <c:v>199.56570210056</c:v>
                </c:pt>
                <c:pt idx="25134">
                  <c:v>199.54475727399301</c:v>
                </c:pt>
                <c:pt idx="25135">
                  <c:v>199.50965288640899</c:v>
                </c:pt>
                <c:pt idx="25136">
                  <c:v>199.50823404838201</c:v>
                </c:pt>
                <c:pt idx="25137">
                  <c:v>199.34893732577501</c:v>
                </c:pt>
                <c:pt idx="25138">
                  <c:v>199.32728220734401</c:v>
                </c:pt>
                <c:pt idx="25139">
                  <c:v>199.31891196888901</c:v>
                </c:pt>
                <c:pt idx="25140">
                  <c:v>199.294019908748</c:v>
                </c:pt>
                <c:pt idx="25141">
                  <c:v>199.273013436084</c:v>
                </c:pt>
                <c:pt idx="25142">
                  <c:v>199.270724842058</c:v>
                </c:pt>
                <c:pt idx="25143">
                  <c:v>199.253658437485</c:v>
                </c:pt>
                <c:pt idx="25144">
                  <c:v>199.249065384088</c:v>
                </c:pt>
                <c:pt idx="25145">
                  <c:v>199.20379247972599</c:v>
                </c:pt>
                <c:pt idx="25146">
                  <c:v>199.17630796357699</c:v>
                </c:pt>
                <c:pt idx="25147">
                  <c:v>199.17323362223101</c:v>
                </c:pt>
                <c:pt idx="25148">
                  <c:v>199.058159293758</c:v>
                </c:pt>
                <c:pt idx="25149">
                  <c:v>199.02950963535099</c:v>
                </c:pt>
                <c:pt idx="25150">
                  <c:v>199.01042866739499</c:v>
                </c:pt>
                <c:pt idx="25151">
                  <c:v>198.98830370027699</c:v>
                </c:pt>
                <c:pt idx="25152">
                  <c:v>198.95218417143599</c:v>
                </c:pt>
                <c:pt idx="25153">
                  <c:v>198.92054155782199</c:v>
                </c:pt>
                <c:pt idx="25154">
                  <c:v>198.89414673244801</c:v>
                </c:pt>
                <c:pt idx="25155">
                  <c:v>198.844897513842</c:v>
                </c:pt>
                <c:pt idx="25156">
                  <c:v>198.83200942077801</c:v>
                </c:pt>
                <c:pt idx="25157">
                  <c:v>198.81923653717001</c:v>
                </c:pt>
                <c:pt idx="25158">
                  <c:v>198.802745451443</c:v>
                </c:pt>
                <c:pt idx="25159">
                  <c:v>198.682584085343</c:v>
                </c:pt>
                <c:pt idx="25160">
                  <c:v>198.668425591323</c:v>
                </c:pt>
                <c:pt idx="25161">
                  <c:v>198.60860126956501</c:v>
                </c:pt>
                <c:pt idx="25162">
                  <c:v>198.59180013529101</c:v>
                </c:pt>
                <c:pt idx="25163">
                  <c:v>198.57363037342799</c:v>
                </c:pt>
                <c:pt idx="25164">
                  <c:v>198.494955806029</c:v>
                </c:pt>
                <c:pt idx="25165">
                  <c:v>198.494222638812</c:v>
                </c:pt>
                <c:pt idx="25166">
                  <c:v>198.457150928647</c:v>
                </c:pt>
                <c:pt idx="25167">
                  <c:v>198.44024963381401</c:v>
                </c:pt>
                <c:pt idx="25168">
                  <c:v>198.35132053306401</c:v>
                </c:pt>
                <c:pt idx="25169">
                  <c:v>198.31605390600001</c:v>
                </c:pt>
                <c:pt idx="25170">
                  <c:v>198.302018102131</c:v>
                </c:pt>
                <c:pt idx="25171">
                  <c:v>198.26868177052799</c:v>
                </c:pt>
                <c:pt idx="25172">
                  <c:v>198.26678001126601</c:v>
                </c:pt>
                <c:pt idx="25173">
                  <c:v>198.24952089934001</c:v>
                </c:pt>
                <c:pt idx="25174">
                  <c:v>198.22726041129201</c:v>
                </c:pt>
                <c:pt idx="25175">
                  <c:v>198.22500592234999</c:v>
                </c:pt>
                <c:pt idx="25176">
                  <c:v>198.21684375769399</c:v>
                </c:pt>
                <c:pt idx="25177">
                  <c:v>198.15033300693801</c:v>
                </c:pt>
                <c:pt idx="25178">
                  <c:v>198.12601670350301</c:v>
                </c:pt>
                <c:pt idx="25179">
                  <c:v>198.10669395527299</c:v>
                </c:pt>
                <c:pt idx="25180">
                  <c:v>198.09845399341501</c:v>
                </c:pt>
                <c:pt idx="25181">
                  <c:v>197.97922614981101</c:v>
                </c:pt>
                <c:pt idx="25182">
                  <c:v>197.97875363850301</c:v>
                </c:pt>
                <c:pt idx="25183">
                  <c:v>197.92722293047501</c:v>
                </c:pt>
                <c:pt idx="25184">
                  <c:v>197.913432710471</c:v>
                </c:pt>
                <c:pt idx="25185">
                  <c:v>197.910161233564</c:v>
                </c:pt>
                <c:pt idx="25186">
                  <c:v>197.89132841289299</c:v>
                </c:pt>
                <c:pt idx="25187">
                  <c:v>197.86481118752801</c:v>
                </c:pt>
                <c:pt idx="25188">
                  <c:v>197.836466264607</c:v>
                </c:pt>
                <c:pt idx="25189">
                  <c:v>197.76667373088799</c:v>
                </c:pt>
                <c:pt idx="25190">
                  <c:v>197.74346910184499</c:v>
                </c:pt>
                <c:pt idx="25191">
                  <c:v>197.693152413657</c:v>
                </c:pt>
                <c:pt idx="25192">
                  <c:v>197.69122834521201</c:v>
                </c:pt>
                <c:pt idx="25193">
                  <c:v>197.67253162393399</c:v>
                </c:pt>
                <c:pt idx="25194">
                  <c:v>197.660459393493</c:v>
                </c:pt>
                <c:pt idx="25195">
                  <c:v>197.65706816015199</c:v>
                </c:pt>
                <c:pt idx="25196">
                  <c:v>197.62803299774501</c:v>
                </c:pt>
                <c:pt idx="25197">
                  <c:v>197.508796336594</c:v>
                </c:pt>
                <c:pt idx="25198">
                  <c:v>197.483897138918</c:v>
                </c:pt>
                <c:pt idx="25199">
                  <c:v>197.47183350664301</c:v>
                </c:pt>
                <c:pt idx="25200">
                  <c:v>197.46436325215001</c:v>
                </c:pt>
                <c:pt idx="25201">
                  <c:v>197.44134027541401</c:v>
                </c:pt>
                <c:pt idx="25202">
                  <c:v>197.39785793525601</c:v>
                </c:pt>
                <c:pt idx="25203">
                  <c:v>197.36269439605999</c:v>
                </c:pt>
                <c:pt idx="25204">
                  <c:v>197.35068913958401</c:v>
                </c:pt>
                <c:pt idx="25205">
                  <c:v>197.337513518637</c:v>
                </c:pt>
                <c:pt idx="25206">
                  <c:v>197.33649921950999</c:v>
                </c:pt>
                <c:pt idx="25207">
                  <c:v>197.24708448352101</c:v>
                </c:pt>
                <c:pt idx="25208">
                  <c:v>197.22330781999401</c:v>
                </c:pt>
                <c:pt idx="25209">
                  <c:v>197.16702978410399</c:v>
                </c:pt>
                <c:pt idx="25210">
                  <c:v>197.13896104536099</c:v>
                </c:pt>
                <c:pt idx="25211">
                  <c:v>197.12832428825999</c:v>
                </c:pt>
                <c:pt idx="25212">
                  <c:v>197.08447882042901</c:v>
                </c:pt>
                <c:pt idx="25213">
                  <c:v>197.081350290507</c:v>
                </c:pt>
                <c:pt idx="25214">
                  <c:v>196.98974667586501</c:v>
                </c:pt>
                <c:pt idx="25215">
                  <c:v>196.96135809356599</c:v>
                </c:pt>
                <c:pt idx="25216">
                  <c:v>196.93181749211101</c:v>
                </c:pt>
                <c:pt idx="25217">
                  <c:v>196.90927218376299</c:v>
                </c:pt>
                <c:pt idx="25218">
                  <c:v>196.856604625779</c:v>
                </c:pt>
                <c:pt idx="25219">
                  <c:v>196.83802146477601</c:v>
                </c:pt>
                <c:pt idx="25220">
                  <c:v>196.83024657798799</c:v>
                </c:pt>
                <c:pt idx="25221">
                  <c:v>196.82863419093999</c:v>
                </c:pt>
                <c:pt idx="25222">
                  <c:v>196.82848691036099</c:v>
                </c:pt>
                <c:pt idx="25223">
                  <c:v>196.80350531669501</c:v>
                </c:pt>
                <c:pt idx="25224">
                  <c:v>196.77828936974899</c:v>
                </c:pt>
                <c:pt idx="25225">
                  <c:v>196.76285185951599</c:v>
                </c:pt>
                <c:pt idx="25226">
                  <c:v>196.747506871154</c:v>
                </c:pt>
                <c:pt idx="25227">
                  <c:v>196.73972587950499</c:v>
                </c:pt>
                <c:pt idx="25228">
                  <c:v>196.72999314693001</c:v>
                </c:pt>
                <c:pt idx="25229">
                  <c:v>196.60646436600501</c:v>
                </c:pt>
                <c:pt idx="25230">
                  <c:v>196.59088423217801</c:v>
                </c:pt>
                <c:pt idx="25231">
                  <c:v>196.55068357702999</c:v>
                </c:pt>
                <c:pt idx="25232">
                  <c:v>196.54264394402699</c:v>
                </c:pt>
                <c:pt idx="25233">
                  <c:v>196.52964690281399</c:v>
                </c:pt>
                <c:pt idx="25234">
                  <c:v>196.51092924790399</c:v>
                </c:pt>
                <c:pt idx="25235">
                  <c:v>196.48197829755401</c:v>
                </c:pt>
                <c:pt idx="25236">
                  <c:v>196.47381273963501</c:v>
                </c:pt>
                <c:pt idx="25237">
                  <c:v>196.44444580222299</c:v>
                </c:pt>
                <c:pt idx="25238">
                  <c:v>196.31559066582</c:v>
                </c:pt>
                <c:pt idx="25239">
                  <c:v>196.30170312812899</c:v>
                </c:pt>
                <c:pt idx="25240">
                  <c:v>196.29311380884599</c:v>
                </c:pt>
                <c:pt idx="25241">
                  <c:v>196.28950710465301</c:v>
                </c:pt>
                <c:pt idx="25242">
                  <c:v>196.28457763206501</c:v>
                </c:pt>
                <c:pt idx="25243">
                  <c:v>196.259647239412</c:v>
                </c:pt>
                <c:pt idx="25244">
                  <c:v>196.246222803558</c:v>
                </c:pt>
                <c:pt idx="25245">
                  <c:v>196.24399927832499</c:v>
                </c:pt>
                <c:pt idx="25246">
                  <c:v>196.192762992539</c:v>
                </c:pt>
                <c:pt idx="25247">
                  <c:v>196.15105381007299</c:v>
                </c:pt>
                <c:pt idx="25248">
                  <c:v>196.119235278719</c:v>
                </c:pt>
                <c:pt idx="25249">
                  <c:v>196.11834873779901</c:v>
                </c:pt>
                <c:pt idx="25250">
                  <c:v>196.099998401433</c:v>
                </c:pt>
                <c:pt idx="25251">
                  <c:v>196.095030103715</c:v>
                </c:pt>
                <c:pt idx="25252">
                  <c:v>196.09089743427199</c:v>
                </c:pt>
                <c:pt idx="25253">
                  <c:v>196.07534690427599</c:v>
                </c:pt>
                <c:pt idx="25254">
                  <c:v>196.041177257155</c:v>
                </c:pt>
                <c:pt idx="25255">
                  <c:v>196.036859840126</c:v>
                </c:pt>
                <c:pt idx="25256">
                  <c:v>195.99447635879</c:v>
                </c:pt>
                <c:pt idx="25257">
                  <c:v>195.97663840024501</c:v>
                </c:pt>
                <c:pt idx="25258">
                  <c:v>195.931530790793</c:v>
                </c:pt>
                <c:pt idx="25259">
                  <c:v>195.90709793059901</c:v>
                </c:pt>
                <c:pt idx="25260">
                  <c:v>195.88882820230199</c:v>
                </c:pt>
                <c:pt idx="25261">
                  <c:v>195.86964156168801</c:v>
                </c:pt>
                <c:pt idx="25262">
                  <c:v>195.867048481789</c:v>
                </c:pt>
                <c:pt idx="25263">
                  <c:v>195.79739598260801</c:v>
                </c:pt>
                <c:pt idx="25264">
                  <c:v>195.76898495946199</c:v>
                </c:pt>
                <c:pt idx="25265">
                  <c:v>195.720252804051</c:v>
                </c:pt>
                <c:pt idx="25266">
                  <c:v>195.71531259602099</c:v>
                </c:pt>
                <c:pt idx="25267">
                  <c:v>195.68922946333299</c:v>
                </c:pt>
                <c:pt idx="25268">
                  <c:v>195.67079982431099</c:v>
                </c:pt>
                <c:pt idx="25269">
                  <c:v>195.600388809648</c:v>
                </c:pt>
                <c:pt idx="25270">
                  <c:v>195.58938020884401</c:v>
                </c:pt>
                <c:pt idx="25271">
                  <c:v>195.57866358160399</c:v>
                </c:pt>
                <c:pt idx="25272">
                  <c:v>195.522837523428</c:v>
                </c:pt>
                <c:pt idx="25273">
                  <c:v>195.460168449256</c:v>
                </c:pt>
                <c:pt idx="25274">
                  <c:v>195.40964981715501</c:v>
                </c:pt>
                <c:pt idx="25275">
                  <c:v>195.351558129377</c:v>
                </c:pt>
                <c:pt idx="25276">
                  <c:v>195.28337586707701</c:v>
                </c:pt>
                <c:pt idx="25277">
                  <c:v>195.259873395037</c:v>
                </c:pt>
                <c:pt idx="25278">
                  <c:v>195.23679427613101</c:v>
                </c:pt>
                <c:pt idx="25279">
                  <c:v>195.23548148337599</c:v>
                </c:pt>
                <c:pt idx="25280">
                  <c:v>195.208320000052</c:v>
                </c:pt>
                <c:pt idx="25281">
                  <c:v>195.17421095280801</c:v>
                </c:pt>
                <c:pt idx="25282">
                  <c:v>195.15004806588499</c:v>
                </c:pt>
                <c:pt idx="25283">
                  <c:v>195.15004175831899</c:v>
                </c:pt>
                <c:pt idx="25284">
                  <c:v>195.14881142530501</c:v>
                </c:pt>
                <c:pt idx="25285">
                  <c:v>195.14649075744899</c:v>
                </c:pt>
                <c:pt idx="25286">
                  <c:v>195.12370741785699</c:v>
                </c:pt>
                <c:pt idx="25287">
                  <c:v>195.11608050672299</c:v>
                </c:pt>
                <c:pt idx="25288">
                  <c:v>195.06602605531199</c:v>
                </c:pt>
                <c:pt idx="25289">
                  <c:v>195.053840209491</c:v>
                </c:pt>
                <c:pt idx="25290">
                  <c:v>195.049426813981</c:v>
                </c:pt>
                <c:pt idx="25291">
                  <c:v>195.01645649920201</c:v>
                </c:pt>
                <c:pt idx="25292">
                  <c:v>195.01069664588499</c:v>
                </c:pt>
                <c:pt idx="25293">
                  <c:v>195.00594649821801</c:v>
                </c:pt>
                <c:pt idx="25294">
                  <c:v>195.00038203174</c:v>
                </c:pt>
                <c:pt idx="25295">
                  <c:v>194.9802578629</c:v>
                </c:pt>
                <c:pt idx="25296">
                  <c:v>194.94864563474999</c:v>
                </c:pt>
                <c:pt idx="25297">
                  <c:v>194.93926261847599</c:v>
                </c:pt>
                <c:pt idx="25298">
                  <c:v>194.84483718092301</c:v>
                </c:pt>
                <c:pt idx="25299">
                  <c:v>194.83786726694001</c:v>
                </c:pt>
                <c:pt idx="25300">
                  <c:v>194.820133739493</c:v>
                </c:pt>
                <c:pt idx="25301">
                  <c:v>194.770148894843</c:v>
                </c:pt>
                <c:pt idx="25302">
                  <c:v>194.733076075214</c:v>
                </c:pt>
                <c:pt idx="25303">
                  <c:v>194.731262616751</c:v>
                </c:pt>
                <c:pt idx="25304">
                  <c:v>194.68238221632001</c:v>
                </c:pt>
                <c:pt idx="25305">
                  <c:v>194.658341220609</c:v>
                </c:pt>
                <c:pt idx="25306">
                  <c:v>194.637632563165</c:v>
                </c:pt>
                <c:pt idx="25307">
                  <c:v>194.59286648999301</c:v>
                </c:pt>
                <c:pt idx="25308">
                  <c:v>194.587708657712</c:v>
                </c:pt>
                <c:pt idx="25309">
                  <c:v>194.58478386553</c:v>
                </c:pt>
                <c:pt idx="25310">
                  <c:v>194.541785616509</c:v>
                </c:pt>
                <c:pt idx="25311">
                  <c:v>194.528391821513</c:v>
                </c:pt>
                <c:pt idx="25312">
                  <c:v>194.52486045215801</c:v>
                </c:pt>
                <c:pt idx="25313">
                  <c:v>194.518261162107</c:v>
                </c:pt>
                <c:pt idx="25314">
                  <c:v>194.44793252850701</c:v>
                </c:pt>
                <c:pt idx="25315">
                  <c:v>194.433561394859</c:v>
                </c:pt>
                <c:pt idx="25316">
                  <c:v>194.42890942354799</c:v>
                </c:pt>
                <c:pt idx="25317">
                  <c:v>194.428747124257</c:v>
                </c:pt>
                <c:pt idx="25318">
                  <c:v>194.39379463505901</c:v>
                </c:pt>
                <c:pt idx="25319">
                  <c:v>194.392618382698</c:v>
                </c:pt>
                <c:pt idx="25320">
                  <c:v>194.389487831407</c:v>
                </c:pt>
                <c:pt idx="25321">
                  <c:v>194.32024836653801</c:v>
                </c:pt>
                <c:pt idx="25322">
                  <c:v>194.31548650504399</c:v>
                </c:pt>
                <c:pt idx="25323">
                  <c:v>194.25692305880199</c:v>
                </c:pt>
                <c:pt idx="25324">
                  <c:v>194.256542577342</c:v>
                </c:pt>
                <c:pt idx="25325">
                  <c:v>194.239997745019</c:v>
                </c:pt>
                <c:pt idx="25326">
                  <c:v>194.192368557593</c:v>
                </c:pt>
                <c:pt idx="25327">
                  <c:v>194.18127922058801</c:v>
                </c:pt>
                <c:pt idx="25328">
                  <c:v>194.17656800607699</c:v>
                </c:pt>
                <c:pt idx="25329">
                  <c:v>194.17651020175401</c:v>
                </c:pt>
                <c:pt idx="25330">
                  <c:v>194.16670127286301</c:v>
                </c:pt>
                <c:pt idx="25331">
                  <c:v>194.15183038819899</c:v>
                </c:pt>
                <c:pt idx="25332">
                  <c:v>194.14624957718399</c:v>
                </c:pt>
                <c:pt idx="25333">
                  <c:v>194.13020977053799</c:v>
                </c:pt>
                <c:pt idx="25334">
                  <c:v>194.12955548354199</c:v>
                </c:pt>
                <c:pt idx="25335">
                  <c:v>194.10337734020899</c:v>
                </c:pt>
                <c:pt idx="25336">
                  <c:v>194.099563276959</c:v>
                </c:pt>
                <c:pt idx="25337">
                  <c:v>194.066574293701</c:v>
                </c:pt>
                <c:pt idx="25338">
                  <c:v>193.97976305927699</c:v>
                </c:pt>
                <c:pt idx="25339">
                  <c:v>193.93862601019501</c:v>
                </c:pt>
                <c:pt idx="25340">
                  <c:v>193.905240170132</c:v>
                </c:pt>
                <c:pt idx="25341">
                  <c:v>193.88537499351901</c:v>
                </c:pt>
                <c:pt idx="25342">
                  <c:v>193.84555814240801</c:v>
                </c:pt>
                <c:pt idx="25343">
                  <c:v>193.83532309272599</c:v>
                </c:pt>
                <c:pt idx="25344">
                  <c:v>193.75665597789401</c:v>
                </c:pt>
                <c:pt idx="25345">
                  <c:v>193.705480417741</c:v>
                </c:pt>
                <c:pt idx="25346">
                  <c:v>193.691274541464</c:v>
                </c:pt>
                <c:pt idx="25347">
                  <c:v>193.68703693607401</c:v>
                </c:pt>
                <c:pt idx="25348">
                  <c:v>193.59010711121101</c:v>
                </c:pt>
                <c:pt idx="25349">
                  <c:v>193.57367598834901</c:v>
                </c:pt>
                <c:pt idx="25350">
                  <c:v>193.55010020689801</c:v>
                </c:pt>
                <c:pt idx="25351">
                  <c:v>193.530445534433</c:v>
                </c:pt>
                <c:pt idx="25352">
                  <c:v>193.52416474854201</c:v>
                </c:pt>
                <c:pt idx="25353">
                  <c:v>193.49288439568701</c:v>
                </c:pt>
                <c:pt idx="25354">
                  <c:v>193.486648593464</c:v>
                </c:pt>
                <c:pt idx="25355">
                  <c:v>193.476617081961</c:v>
                </c:pt>
                <c:pt idx="25356">
                  <c:v>193.455086423106</c:v>
                </c:pt>
                <c:pt idx="25357">
                  <c:v>193.40652564248199</c:v>
                </c:pt>
                <c:pt idx="25358">
                  <c:v>193.364038977973</c:v>
                </c:pt>
                <c:pt idx="25359">
                  <c:v>193.343428936116</c:v>
                </c:pt>
                <c:pt idx="25360">
                  <c:v>193.32805232855901</c:v>
                </c:pt>
                <c:pt idx="25361">
                  <c:v>193.31843737130899</c:v>
                </c:pt>
                <c:pt idx="25362">
                  <c:v>193.311811437561</c:v>
                </c:pt>
                <c:pt idx="25363">
                  <c:v>193.24780496997599</c:v>
                </c:pt>
                <c:pt idx="25364">
                  <c:v>193.20107208472601</c:v>
                </c:pt>
                <c:pt idx="25365">
                  <c:v>193.093381099455</c:v>
                </c:pt>
                <c:pt idx="25366">
                  <c:v>193.03680000612499</c:v>
                </c:pt>
                <c:pt idx="25367">
                  <c:v>193.01585074773999</c:v>
                </c:pt>
                <c:pt idx="25368">
                  <c:v>192.98065677834899</c:v>
                </c:pt>
                <c:pt idx="25369">
                  <c:v>192.979289822965</c:v>
                </c:pt>
                <c:pt idx="25370">
                  <c:v>192.969290769433</c:v>
                </c:pt>
                <c:pt idx="25371">
                  <c:v>192.91211816179299</c:v>
                </c:pt>
                <c:pt idx="25372">
                  <c:v>192.87541938732099</c:v>
                </c:pt>
                <c:pt idx="25373">
                  <c:v>192.79472624212099</c:v>
                </c:pt>
                <c:pt idx="25374">
                  <c:v>192.754259407771</c:v>
                </c:pt>
                <c:pt idx="25375">
                  <c:v>192.70330390753301</c:v>
                </c:pt>
                <c:pt idx="25376">
                  <c:v>192.699262173492</c:v>
                </c:pt>
                <c:pt idx="25377">
                  <c:v>192.694285242494</c:v>
                </c:pt>
                <c:pt idx="25378">
                  <c:v>192.63053734744901</c:v>
                </c:pt>
                <c:pt idx="25379">
                  <c:v>192.608230469061</c:v>
                </c:pt>
                <c:pt idx="25380">
                  <c:v>192.587662489526</c:v>
                </c:pt>
                <c:pt idx="25381">
                  <c:v>192.54888822397501</c:v>
                </c:pt>
                <c:pt idx="25382">
                  <c:v>192.53599717347899</c:v>
                </c:pt>
                <c:pt idx="25383">
                  <c:v>192.50550498242399</c:v>
                </c:pt>
                <c:pt idx="25384">
                  <c:v>192.48002797686101</c:v>
                </c:pt>
                <c:pt idx="25385">
                  <c:v>192.47793830619901</c:v>
                </c:pt>
                <c:pt idx="25386">
                  <c:v>192.38901570689401</c:v>
                </c:pt>
                <c:pt idx="25387">
                  <c:v>192.31480159634401</c:v>
                </c:pt>
                <c:pt idx="25388">
                  <c:v>192.302865008487</c:v>
                </c:pt>
                <c:pt idx="25389">
                  <c:v>192.28417844736799</c:v>
                </c:pt>
                <c:pt idx="25390">
                  <c:v>192.268793585552</c:v>
                </c:pt>
                <c:pt idx="25391">
                  <c:v>192.26417128720601</c:v>
                </c:pt>
                <c:pt idx="25392">
                  <c:v>192.14714585626899</c:v>
                </c:pt>
                <c:pt idx="25393">
                  <c:v>192.11584362616401</c:v>
                </c:pt>
                <c:pt idx="25394">
                  <c:v>192.09775989145299</c:v>
                </c:pt>
                <c:pt idx="25395">
                  <c:v>192.08455290308501</c:v>
                </c:pt>
                <c:pt idx="25396">
                  <c:v>192.08358645680801</c:v>
                </c:pt>
                <c:pt idx="25397">
                  <c:v>191.97979344335499</c:v>
                </c:pt>
                <c:pt idx="25398">
                  <c:v>191.972626553884</c:v>
                </c:pt>
                <c:pt idx="25399">
                  <c:v>191.94070721561499</c:v>
                </c:pt>
                <c:pt idx="25400">
                  <c:v>191.92357401053701</c:v>
                </c:pt>
                <c:pt idx="25401">
                  <c:v>191.90989277438399</c:v>
                </c:pt>
                <c:pt idx="25402">
                  <c:v>191.86318006866401</c:v>
                </c:pt>
                <c:pt idx="25403">
                  <c:v>191.798425645756</c:v>
                </c:pt>
                <c:pt idx="25404">
                  <c:v>191.78100006649299</c:v>
                </c:pt>
                <c:pt idx="25405">
                  <c:v>191.77401794899299</c:v>
                </c:pt>
                <c:pt idx="25406">
                  <c:v>191.765792263165</c:v>
                </c:pt>
                <c:pt idx="25407">
                  <c:v>191.74078404972201</c:v>
                </c:pt>
                <c:pt idx="25408">
                  <c:v>191.72874746893601</c:v>
                </c:pt>
                <c:pt idx="25409">
                  <c:v>191.66902110913901</c:v>
                </c:pt>
                <c:pt idx="25410">
                  <c:v>191.66516091872899</c:v>
                </c:pt>
                <c:pt idx="25411">
                  <c:v>191.66126527354399</c:v>
                </c:pt>
                <c:pt idx="25412">
                  <c:v>191.66115390611199</c:v>
                </c:pt>
                <c:pt idx="25413">
                  <c:v>191.61856668692599</c:v>
                </c:pt>
                <c:pt idx="25414">
                  <c:v>191.61294340462999</c:v>
                </c:pt>
                <c:pt idx="25415">
                  <c:v>191.609095756248</c:v>
                </c:pt>
                <c:pt idx="25416">
                  <c:v>191.57229779687799</c:v>
                </c:pt>
                <c:pt idx="25417">
                  <c:v>191.523375601911</c:v>
                </c:pt>
                <c:pt idx="25418">
                  <c:v>191.51535777788999</c:v>
                </c:pt>
                <c:pt idx="25419">
                  <c:v>191.48798242584101</c:v>
                </c:pt>
                <c:pt idx="25420">
                  <c:v>191.40780161249199</c:v>
                </c:pt>
                <c:pt idx="25421">
                  <c:v>191.342689770161</c:v>
                </c:pt>
                <c:pt idx="25422">
                  <c:v>191.287774241612</c:v>
                </c:pt>
                <c:pt idx="25423">
                  <c:v>191.28692715308401</c:v>
                </c:pt>
                <c:pt idx="25424">
                  <c:v>191.21034300302901</c:v>
                </c:pt>
                <c:pt idx="25425">
                  <c:v>191.203303154308</c:v>
                </c:pt>
                <c:pt idx="25426">
                  <c:v>191.19834809722499</c:v>
                </c:pt>
                <c:pt idx="25427">
                  <c:v>191.133696897638</c:v>
                </c:pt>
                <c:pt idx="25428">
                  <c:v>191.098311701705</c:v>
                </c:pt>
                <c:pt idx="25429">
                  <c:v>191.097919899147</c:v>
                </c:pt>
                <c:pt idx="25430">
                  <c:v>191.09162477202</c:v>
                </c:pt>
                <c:pt idx="25431">
                  <c:v>191.088193396045</c:v>
                </c:pt>
                <c:pt idx="25432">
                  <c:v>191.07704734667701</c:v>
                </c:pt>
                <c:pt idx="25433">
                  <c:v>191.06018823876099</c:v>
                </c:pt>
                <c:pt idx="25434">
                  <c:v>191.007530795393</c:v>
                </c:pt>
                <c:pt idx="25435">
                  <c:v>191.00405275088301</c:v>
                </c:pt>
                <c:pt idx="25436">
                  <c:v>190.99632961012901</c:v>
                </c:pt>
                <c:pt idx="25437">
                  <c:v>190.98044182122999</c:v>
                </c:pt>
                <c:pt idx="25438">
                  <c:v>190.935335210782</c:v>
                </c:pt>
                <c:pt idx="25439">
                  <c:v>190.901288282922</c:v>
                </c:pt>
                <c:pt idx="25440">
                  <c:v>190.88206123962999</c:v>
                </c:pt>
                <c:pt idx="25441">
                  <c:v>190.87444083832199</c:v>
                </c:pt>
                <c:pt idx="25442">
                  <c:v>190.84850258875599</c:v>
                </c:pt>
                <c:pt idx="25443">
                  <c:v>190.78343282743501</c:v>
                </c:pt>
                <c:pt idx="25444">
                  <c:v>190.78010576512</c:v>
                </c:pt>
                <c:pt idx="25445">
                  <c:v>190.696851075495</c:v>
                </c:pt>
                <c:pt idx="25446">
                  <c:v>190.665034272848</c:v>
                </c:pt>
                <c:pt idx="25447">
                  <c:v>190.65785151194501</c:v>
                </c:pt>
                <c:pt idx="25448">
                  <c:v>190.63373178389901</c:v>
                </c:pt>
                <c:pt idx="25449">
                  <c:v>190.62768562469699</c:v>
                </c:pt>
                <c:pt idx="25450">
                  <c:v>190.61357662312099</c:v>
                </c:pt>
                <c:pt idx="25451">
                  <c:v>190.610834262232</c:v>
                </c:pt>
                <c:pt idx="25452">
                  <c:v>190.54977285581001</c:v>
                </c:pt>
                <c:pt idx="25453">
                  <c:v>190.54590238000199</c:v>
                </c:pt>
                <c:pt idx="25454">
                  <c:v>190.54557320647899</c:v>
                </c:pt>
                <c:pt idx="25455">
                  <c:v>190.53721821964999</c:v>
                </c:pt>
                <c:pt idx="25456">
                  <c:v>190.527429845558</c:v>
                </c:pt>
                <c:pt idx="25457">
                  <c:v>190.48460732854301</c:v>
                </c:pt>
                <c:pt idx="25458">
                  <c:v>190.482283724296</c:v>
                </c:pt>
                <c:pt idx="25459">
                  <c:v>190.420744839946</c:v>
                </c:pt>
                <c:pt idx="25460">
                  <c:v>190.373833967076</c:v>
                </c:pt>
                <c:pt idx="25461">
                  <c:v>190.356012388892</c:v>
                </c:pt>
                <c:pt idx="25462">
                  <c:v>190.28944958085799</c:v>
                </c:pt>
                <c:pt idx="25463">
                  <c:v>190.22464389284099</c:v>
                </c:pt>
                <c:pt idx="25464">
                  <c:v>190.204769842372</c:v>
                </c:pt>
                <c:pt idx="25465">
                  <c:v>190.19880009485101</c:v>
                </c:pt>
                <c:pt idx="25466">
                  <c:v>190.167466042754</c:v>
                </c:pt>
                <c:pt idx="25467">
                  <c:v>190.09011973317601</c:v>
                </c:pt>
                <c:pt idx="25468">
                  <c:v>190.07453778999599</c:v>
                </c:pt>
                <c:pt idx="25469">
                  <c:v>190.028257534929</c:v>
                </c:pt>
                <c:pt idx="25470">
                  <c:v>189.98866682192599</c:v>
                </c:pt>
                <c:pt idx="25471">
                  <c:v>189.95990516608899</c:v>
                </c:pt>
                <c:pt idx="25472">
                  <c:v>189.83881313603601</c:v>
                </c:pt>
                <c:pt idx="25473">
                  <c:v>189.83068496092801</c:v>
                </c:pt>
                <c:pt idx="25474">
                  <c:v>189.82256766463999</c:v>
                </c:pt>
                <c:pt idx="25475">
                  <c:v>189.77891775212501</c:v>
                </c:pt>
                <c:pt idx="25476">
                  <c:v>189.76043942951301</c:v>
                </c:pt>
                <c:pt idx="25477">
                  <c:v>189.73568514481801</c:v>
                </c:pt>
                <c:pt idx="25478">
                  <c:v>189.72536901670301</c:v>
                </c:pt>
                <c:pt idx="25479">
                  <c:v>189.70727023684</c:v>
                </c:pt>
                <c:pt idx="25480">
                  <c:v>189.65728958915901</c:v>
                </c:pt>
                <c:pt idx="25481">
                  <c:v>189.638810856074</c:v>
                </c:pt>
                <c:pt idx="25482">
                  <c:v>189.63821920264101</c:v>
                </c:pt>
                <c:pt idx="25483">
                  <c:v>189.53764288698599</c:v>
                </c:pt>
                <c:pt idx="25484">
                  <c:v>189.496839364431</c:v>
                </c:pt>
                <c:pt idx="25485">
                  <c:v>189.48940756355699</c:v>
                </c:pt>
                <c:pt idx="25486">
                  <c:v>189.48168162066901</c:v>
                </c:pt>
                <c:pt idx="25487">
                  <c:v>189.45507184280299</c:v>
                </c:pt>
                <c:pt idx="25488">
                  <c:v>189.41678558798</c:v>
                </c:pt>
                <c:pt idx="25489">
                  <c:v>189.350345038597</c:v>
                </c:pt>
                <c:pt idx="25490">
                  <c:v>189.325387842856</c:v>
                </c:pt>
                <c:pt idx="25491">
                  <c:v>189.276097721295</c:v>
                </c:pt>
                <c:pt idx="25492">
                  <c:v>189.224503448024</c:v>
                </c:pt>
                <c:pt idx="25493">
                  <c:v>189.19162309922501</c:v>
                </c:pt>
                <c:pt idx="25494">
                  <c:v>189.160640696282</c:v>
                </c:pt>
                <c:pt idx="25495">
                  <c:v>189.10624533847999</c:v>
                </c:pt>
                <c:pt idx="25496">
                  <c:v>189.10383144383599</c:v>
                </c:pt>
                <c:pt idx="25497">
                  <c:v>189.10030255412099</c:v>
                </c:pt>
                <c:pt idx="25498">
                  <c:v>189.06563998820801</c:v>
                </c:pt>
                <c:pt idx="25499">
                  <c:v>189.064381633587</c:v>
                </c:pt>
                <c:pt idx="25500">
                  <c:v>189.04598425185301</c:v>
                </c:pt>
                <c:pt idx="25501">
                  <c:v>189.038024554949</c:v>
                </c:pt>
                <c:pt idx="25502">
                  <c:v>189.024292046818</c:v>
                </c:pt>
                <c:pt idx="25503">
                  <c:v>189.013521474204</c:v>
                </c:pt>
                <c:pt idx="25504">
                  <c:v>188.99947795147301</c:v>
                </c:pt>
                <c:pt idx="25505">
                  <c:v>188.976375644001</c:v>
                </c:pt>
                <c:pt idx="25506">
                  <c:v>188.96900965418001</c:v>
                </c:pt>
                <c:pt idx="25507">
                  <c:v>188.96642682282001</c:v>
                </c:pt>
                <c:pt idx="25508">
                  <c:v>188.96291090545901</c:v>
                </c:pt>
                <c:pt idx="25509">
                  <c:v>188.95541598148</c:v>
                </c:pt>
                <c:pt idx="25510">
                  <c:v>188.94064709629501</c:v>
                </c:pt>
                <c:pt idx="25511">
                  <c:v>188.91645002088899</c:v>
                </c:pt>
                <c:pt idx="25512">
                  <c:v>188.88038920969399</c:v>
                </c:pt>
                <c:pt idx="25513">
                  <c:v>188.87910497851499</c:v>
                </c:pt>
                <c:pt idx="25514">
                  <c:v>188.83058063445199</c:v>
                </c:pt>
                <c:pt idx="25515">
                  <c:v>188.80759988992699</c:v>
                </c:pt>
                <c:pt idx="25516">
                  <c:v>188.76413054129699</c:v>
                </c:pt>
                <c:pt idx="25517">
                  <c:v>188.698414734956</c:v>
                </c:pt>
                <c:pt idx="25518">
                  <c:v>188.67789224722301</c:v>
                </c:pt>
                <c:pt idx="25519">
                  <c:v>188.642696918431</c:v>
                </c:pt>
                <c:pt idx="25520">
                  <c:v>188.642310777604</c:v>
                </c:pt>
                <c:pt idx="25521">
                  <c:v>188.638424854184</c:v>
                </c:pt>
                <c:pt idx="25522">
                  <c:v>188.63342541496201</c:v>
                </c:pt>
                <c:pt idx="25523">
                  <c:v>188.61071722458999</c:v>
                </c:pt>
                <c:pt idx="25524">
                  <c:v>188.589937503074</c:v>
                </c:pt>
                <c:pt idx="25525">
                  <c:v>188.58947766001</c:v>
                </c:pt>
                <c:pt idx="25526">
                  <c:v>188.56835696321701</c:v>
                </c:pt>
                <c:pt idx="25527">
                  <c:v>188.545644046733</c:v>
                </c:pt>
                <c:pt idx="25528">
                  <c:v>188.505250855372</c:v>
                </c:pt>
                <c:pt idx="25529">
                  <c:v>188.466587742261</c:v>
                </c:pt>
                <c:pt idx="25530">
                  <c:v>188.40467078330099</c:v>
                </c:pt>
                <c:pt idx="25531">
                  <c:v>188.40442684530501</c:v>
                </c:pt>
                <c:pt idx="25532">
                  <c:v>188.37972590957901</c:v>
                </c:pt>
                <c:pt idx="25533">
                  <c:v>188.32018103521401</c:v>
                </c:pt>
                <c:pt idx="25534">
                  <c:v>188.31580780736101</c:v>
                </c:pt>
                <c:pt idx="25535">
                  <c:v>188.30296445168199</c:v>
                </c:pt>
                <c:pt idx="25536">
                  <c:v>188.29631900669901</c:v>
                </c:pt>
                <c:pt idx="25537">
                  <c:v>188.29082506114301</c:v>
                </c:pt>
                <c:pt idx="25538">
                  <c:v>188.26323322200599</c:v>
                </c:pt>
                <c:pt idx="25539">
                  <c:v>188.258233525999</c:v>
                </c:pt>
                <c:pt idx="25540">
                  <c:v>188.25394483220401</c:v>
                </c:pt>
                <c:pt idx="25541">
                  <c:v>188.24276758595099</c:v>
                </c:pt>
                <c:pt idx="25542">
                  <c:v>188.22967495544299</c:v>
                </c:pt>
                <c:pt idx="25543">
                  <c:v>188.17509215524899</c:v>
                </c:pt>
                <c:pt idx="25544">
                  <c:v>188.12952130279501</c:v>
                </c:pt>
                <c:pt idx="25545">
                  <c:v>188.091762395323</c:v>
                </c:pt>
                <c:pt idx="25546">
                  <c:v>188.079432100731</c:v>
                </c:pt>
                <c:pt idx="25547">
                  <c:v>188.049624408591</c:v>
                </c:pt>
                <c:pt idx="25548">
                  <c:v>188.03040628252501</c:v>
                </c:pt>
                <c:pt idx="25549">
                  <c:v>187.963827186674</c:v>
                </c:pt>
                <c:pt idx="25550">
                  <c:v>187.90633710800901</c:v>
                </c:pt>
                <c:pt idx="25551">
                  <c:v>187.895786606141</c:v>
                </c:pt>
                <c:pt idx="25552">
                  <c:v>187.89469326203201</c:v>
                </c:pt>
                <c:pt idx="25553">
                  <c:v>187.88651935755999</c:v>
                </c:pt>
                <c:pt idx="25554">
                  <c:v>187.845466933354</c:v>
                </c:pt>
                <c:pt idx="25555">
                  <c:v>187.76741163528601</c:v>
                </c:pt>
                <c:pt idx="25556">
                  <c:v>187.75792157480501</c:v>
                </c:pt>
                <c:pt idx="25557">
                  <c:v>187.73708085604</c:v>
                </c:pt>
                <c:pt idx="25558">
                  <c:v>187.70779859542401</c:v>
                </c:pt>
                <c:pt idx="25559">
                  <c:v>187.68877694013901</c:v>
                </c:pt>
                <c:pt idx="25560">
                  <c:v>187.615286647099</c:v>
                </c:pt>
                <c:pt idx="25561">
                  <c:v>187.600769141022</c:v>
                </c:pt>
                <c:pt idx="25562">
                  <c:v>187.59140952902399</c:v>
                </c:pt>
                <c:pt idx="25563">
                  <c:v>187.580024478691</c:v>
                </c:pt>
                <c:pt idx="25564">
                  <c:v>187.560607000381</c:v>
                </c:pt>
                <c:pt idx="25565">
                  <c:v>187.549275915007</c:v>
                </c:pt>
                <c:pt idx="25566">
                  <c:v>187.523238490474</c:v>
                </c:pt>
                <c:pt idx="25567">
                  <c:v>187.50786470872299</c:v>
                </c:pt>
                <c:pt idx="25568">
                  <c:v>187.46441439099999</c:v>
                </c:pt>
                <c:pt idx="25569">
                  <c:v>187.444385060857</c:v>
                </c:pt>
                <c:pt idx="25570">
                  <c:v>187.424401977858</c:v>
                </c:pt>
                <c:pt idx="25571">
                  <c:v>187.411467446291</c:v>
                </c:pt>
                <c:pt idx="25572">
                  <c:v>187.40583813581799</c:v>
                </c:pt>
                <c:pt idx="25573">
                  <c:v>187.37962615255901</c:v>
                </c:pt>
                <c:pt idx="25574">
                  <c:v>187.33147676033701</c:v>
                </c:pt>
                <c:pt idx="25575">
                  <c:v>187.28755135238401</c:v>
                </c:pt>
                <c:pt idx="25576">
                  <c:v>187.28333329607</c:v>
                </c:pt>
                <c:pt idx="25577">
                  <c:v>187.26415011862699</c:v>
                </c:pt>
                <c:pt idx="25578">
                  <c:v>187.23160873930601</c:v>
                </c:pt>
                <c:pt idx="25579">
                  <c:v>187.216838604299</c:v>
                </c:pt>
                <c:pt idx="25580">
                  <c:v>187.21043692594299</c:v>
                </c:pt>
                <c:pt idx="25581">
                  <c:v>187.184403958573</c:v>
                </c:pt>
                <c:pt idx="25582">
                  <c:v>187.16661289245999</c:v>
                </c:pt>
                <c:pt idx="25583">
                  <c:v>187.12359877650499</c:v>
                </c:pt>
                <c:pt idx="25584">
                  <c:v>187.00953946044001</c:v>
                </c:pt>
                <c:pt idx="25585">
                  <c:v>186.99927498993901</c:v>
                </c:pt>
                <c:pt idx="25586">
                  <c:v>186.97824330229099</c:v>
                </c:pt>
                <c:pt idx="25587">
                  <c:v>186.943704768174</c:v>
                </c:pt>
                <c:pt idx="25588">
                  <c:v>186.93013279038601</c:v>
                </c:pt>
                <c:pt idx="25589">
                  <c:v>186.91542283904101</c:v>
                </c:pt>
                <c:pt idx="25590">
                  <c:v>186.91017385042301</c:v>
                </c:pt>
                <c:pt idx="25591">
                  <c:v>186.89661303138499</c:v>
                </c:pt>
                <c:pt idx="25592">
                  <c:v>186.878174058892</c:v>
                </c:pt>
                <c:pt idx="25593">
                  <c:v>186.82531140158699</c:v>
                </c:pt>
                <c:pt idx="25594">
                  <c:v>186.82369307433501</c:v>
                </c:pt>
                <c:pt idx="25595">
                  <c:v>186.81793957968</c:v>
                </c:pt>
                <c:pt idx="25596">
                  <c:v>186.793749333336</c:v>
                </c:pt>
                <c:pt idx="25597">
                  <c:v>186.766706904058</c:v>
                </c:pt>
                <c:pt idx="25598">
                  <c:v>186.72836834672799</c:v>
                </c:pt>
                <c:pt idx="25599">
                  <c:v>186.71671293445399</c:v>
                </c:pt>
                <c:pt idx="25600">
                  <c:v>186.71212039666699</c:v>
                </c:pt>
                <c:pt idx="25601">
                  <c:v>186.68444528464201</c:v>
                </c:pt>
                <c:pt idx="25602">
                  <c:v>186.67661706312199</c:v>
                </c:pt>
                <c:pt idx="25603">
                  <c:v>186.645042171646</c:v>
                </c:pt>
                <c:pt idx="25604">
                  <c:v>186.63437421890899</c:v>
                </c:pt>
                <c:pt idx="25605">
                  <c:v>186.617985643054</c:v>
                </c:pt>
                <c:pt idx="25606">
                  <c:v>186.59851362645301</c:v>
                </c:pt>
                <c:pt idx="25607">
                  <c:v>186.595564280432</c:v>
                </c:pt>
                <c:pt idx="25608">
                  <c:v>186.58990067889599</c:v>
                </c:pt>
                <c:pt idx="25609">
                  <c:v>186.56564757407699</c:v>
                </c:pt>
                <c:pt idx="25610">
                  <c:v>186.52724612160699</c:v>
                </c:pt>
                <c:pt idx="25611">
                  <c:v>186.50066434099901</c:v>
                </c:pt>
                <c:pt idx="25612">
                  <c:v>186.49426895150199</c:v>
                </c:pt>
                <c:pt idx="25613">
                  <c:v>186.45304251056501</c:v>
                </c:pt>
                <c:pt idx="25614">
                  <c:v>186.42502562961801</c:v>
                </c:pt>
                <c:pt idx="25615">
                  <c:v>186.39517239683701</c:v>
                </c:pt>
                <c:pt idx="25616">
                  <c:v>186.35914074761601</c:v>
                </c:pt>
                <c:pt idx="25617">
                  <c:v>186.30076376014</c:v>
                </c:pt>
                <c:pt idx="25618">
                  <c:v>186.265152551885</c:v>
                </c:pt>
                <c:pt idx="25619">
                  <c:v>186.19414401310101</c:v>
                </c:pt>
                <c:pt idx="25620">
                  <c:v>186.18583989843</c:v>
                </c:pt>
                <c:pt idx="25621">
                  <c:v>186.17919328282301</c:v>
                </c:pt>
                <c:pt idx="25622">
                  <c:v>186.124730562835</c:v>
                </c:pt>
                <c:pt idx="25623">
                  <c:v>186.080192192684</c:v>
                </c:pt>
                <c:pt idx="25624">
                  <c:v>186.01998739828201</c:v>
                </c:pt>
                <c:pt idx="25625">
                  <c:v>185.985729271607</c:v>
                </c:pt>
                <c:pt idx="25626">
                  <c:v>185.95521134797499</c:v>
                </c:pt>
                <c:pt idx="25627">
                  <c:v>185.95309405601901</c:v>
                </c:pt>
                <c:pt idx="25628">
                  <c:v>185.94874573986201</c:v>
                </c:pt>
                <c:pt idx="25629">
                  <c:v>185.85441804150801</c:v>
                </c:pt>
                <c:pt idx="25630">
                  <c:v>185.80727692200901</c:v>
                </c:pt>
                <c:pt idx="25631">
                  <c:v>185.75845873849499</c:v>
                </c:pt>
                <c:pt idx="25632">
                  <c:v>185.74633404455199</c:v>
                </c:pt>
                <c:pt idx="25633">
                  <c:v>185.740726584399</c:v>
                </c:pt>
                <c:pt idx="25634">
                  <c:v>185.73765012242501</c:v>
                </c:pt>
                <c:pt idx="25635">
                  <c:v>185.733426722178</c:v>
                </c:pt>
                <c:pt idx="25636">
                  <c:v>185.70936458114599</c:v>
                </c:pt>
                <c:pt idx="25637">
                  <c:v>185.68492023148301</c:v>
                </c:pt>
                <c:pt idx="25638">
                  <c:v>185.68253787160501</c:v>
                </c:pt>
                <c:pt idx="25639">
                  <c:v>185.62564630211401</c:v>
                </c:pt>
                <c:pt idx="25640">
                  <c:v>185.58641775442399</c:v>
                </c:pt>
                <c:pt idx="25641">
                  <c:v>185.553593921557</c:v>
                </c:pt>
                <c:pt idx="25642">
                  <c:v>185.51175387761899</c:v>
                </c:pt>
                <c:pt idx="25643">
                  <c:v>185.49640341365799</c:v>
                </c:pt>
                <c:pt idx="25644">
                  <c:v>185.42778540365001</c:v>
                </c:pt>
                <c:pt idx="25645">
                  <c:v>185.42213884068701</c:v>
                </c:pt>
                <c:pt idx="25646">
                  <c:v>185.40240216010099</c:v>
                </c:pt>
                <c:pt idx="25647">
                  <c:v>185.361298808057</c:v>
                </c:pt>
                <c:pt idx="25648">
                  <c:v>185.321407795227</c:v>
                </c:pt>
                <c:pt idx="25649">
                  <c:v>185.31804464112199</c:v>
                </c:pt>
                <c:pt idx="25650">
                  <c:v>185.28813250719901</c:v>
                </c:pt>
                <c:pt idx="25651">
                  <c:v>185.25819638320499</c:v>
                </c:pt>
                <c:pt idx="25652">
                  <c:v>185.236484295503</c:v>
                </c:pt>
                <c:pt idx="25653">
                  <c:v>185.20570301320501</c:v>
                </c:pt>
                <c:pt idx="25654">
                  <c:v>185.18144236240201</c:v>
                </c:pt>
                <c:pt idx="25655">
                  <c:v>185.16161236655901</c:v>
                </c:pt>
                <c:pt idx="25656">
                  <c:v>185.11406829972699</c:v>
                </c:pt>
                <c:pt idx="25657">
                  <c:v>185.09746220952599</c:v>
                </c:pt>
                <c:pt idx="25658">
                  <c:v>184.99437781920901</c:v>
                </c:pt>
                <c:pt idx="25659">
                  <c:v>184.979189680823</c:v>
                </c:pt>
                <c:pt idx="25660">
                  <c:v>184.89054326482699</c:v>
                </c:pt>
                <c:pt idx="25661">
                  <c:v>184.87387333766301</c:v>
                </c:pt>
                <c:pt idx="25662">
                  <c:v>184.79841891257701</c:v>
                </c:pt>
                <c:pt idx="25663">
                  <c:v>184.73130024791399</c:v>
                </c:pt>
                <c:pt idx="25664">
                  <c:v>184.70628753862499</c:v>
                </c:pt>
                <c:pt idx="25665">
                  <c:v>184.70217539692999</c:v>
                </c:pt>
                <c:pt idx="25666">
                  <c:v>184.68279759911201</c:v>
                </c:pt>
                <c:pt idx="25667">
                  <c:v>184.67130438759901</c:v>
                </c:pt>
                <c:pt idx="25668">
                  <c:v>184.67121918018299</c:v>
                </c:pt>
                <c:pt idx="25669">
                  <c:v>184.65353280877201</c:v>
                </c:pt>
                <c:pt idx="25670">
                  <c:v>184.600368883426</c:v>
                </c:pt>
                <c:pt idx="25671">
                  <c:v>184.577942184292</c:v>
                </c:pt>
                <c:pt idx="25672">
                  <c:v>184.552532568564</c:v>
                </c:pt>
                <c:pt idx="25673">
                  <c:v>184.520282662809</c:v>
                </c:pt>
                <c:pt idx="25674">
                  <c:v>184.50539820972401</c:v>
                </c:pt>
                <c:pt idx="25675">
                  <c:v>184.49317403296399</c:v>
                </c:pt>
                <c:pt idx="25676">
                  <c:v>184.47007777117099</c:v>
                </c:pt>
                <c:pt idx="25677">
                  <c:v>184.438413903081</c:v>
                </c:pt>
                <c:pt idx="25678">
                  <c:v>184.370850004337</c:v>
                </c:pt>
                <c:pt idx="25679">
                  <c:v>184.32977552318999</c:v>
                </c:pt>
                <c:pt idx="25680">
                  <c:v>184.30530465497699</c:v>
                </c:pt>
                <c:pt idx="25681">
                  <c:v>184.30405229748601</c:v>
                </c:pt>
                <c:pt idx="25682">
                  <c:v>184.29650594062301</c:v>
                </c:pt>
                <c:pt idx="25683">
                  <c:v>184.25843945271001</c:v>
                </c:pt>
                <c:pt idx="25684">
                  <c:v>184.23532238581399</c:v>
                </c:pt>
                <c:pt idx="25685">
                  <c:v>184.226896448183</c:v>
                </c:pt>
                <c:pt idx="25686">
                  <c:v>184.183583145515</c:v>
                </c:pt>
                <c:pt idx="25687">
                  <c:v>184.18170316638299</c:v>
                </c:pt>
                <c:pt idx="25688">
                  <c:v>184.17342116974501</c:v>
                </c:pt>
                <c:pt idx="25689">
                  <c:v>184.161471956144</c:v>
                </c:pt>
                <c:pt idx="25690">
                  <c:v>184.10940571639699</c:v>
                </c:pt>
                <c:pt idx="25691">
                  <c:v>184.05008891210801</c:v>
                </c:pt>
                <c:pt idx="25692">
                  <c:v>184.04849172994901</c:v>
                </c:pt>
                <c:pt idx="25693">
                  <c:v>184.01905100691599</c:v>
                </c:pt>
                <c:pt idx="25694">
                  <c:v>183.967315256305</c:v>
                </c:pt>
                <c:pt idx="25695">
                  <c:v>183.95676134708299</c:v>
                </c:pt>
                <c:pt idx="25696">
                  <c:v>183.934237232523</c:v>
                </c:pt>
                <c:pt idx="25697">
                  <c:v>183.93383963044499</c:v>
                </c:pt>
                <c:pt idx="25698">
                  <c:v>183.925140978282</c:v>
                </c:pt>
                <c:pt idx="25699">
                  <c:v>183.922040390658</c:v>
                </c:pt>
                <c:pt idx="25700">
                  <c:v>183.90351399055899</c:v>
                </c:pt>
                <c:pt idx="25701">
                  <c:v>183.880583563404</c:v>
                </c:pt>
                <c:pt idx="25702">
                  <c:v>183.744769018721</c:v>
                </c:pt>
                <c:pt idx="25703">
                  <c:v>183.70015181753601</c:v>
                </c:pt>
                <c:pt idx="25704">
                  <c:v>183.69983394609599</c:v>
                </c:pt>
                <c:pt idx="25705">
                  <c:v>183.65998489632301</c:v>
                </c:pt>
                <c:pt idx="25706">
                  <c:v>183.654290300811</c:v>
                </c:pt>
                <c:pt idx="25707">
                  <c:v>183.641281014649</c:v>
                </c:pt>
                <c:pt idx="25708">
                  <c:v>183.63333694224801</c:v>
                </c:pt>
                <c:pt idx="25709">
                  <c:v>183.50544628527601</c:v>
                </c:pt>
                <c:pt idx="25710">
                  <c:v>183.45007258549001</c:v>
                </c:pt>
                <c:pt idx="25711">
                  <c:v>183.44187732131601</c:v>
                </c:pt>
                <c:pt idx="25712">
                  <c:v>183.425611333815</c:v>
                </c:pt>
                <c:pt idx="25713">
                  <c:v>183.33575058072799</c:v>
                </c:pt>
                <c:pt idx="25714">
                  <c:v>183.26125408571301</c:v>
                </c:pt>
                <c:pt idx="25715">
                  <c:v>183.260293975682</c:v>
                </c:pt>
                <c:pt idx="25716">
                  <c:v>183.24012612956599</c:v>
                </c:pt>
                <c:pt idx="25717">
                  <c:v>183.199015112648</c:v>
                </c:pt>
                <c:pt idx="25718">
                  <c:v>183.180459719113</c:v>
                </c:pt>
                <c:pt idx="25719">
                  <c:v>183.167651804473</c:v>
                </c:pt>
                <c:pt idx="25720">
                  <c:v>183.16279362203801</c:v>
                </c:pt>
                <c:pt idx="25721">
                  <c:v>183.134972855033</c:v>
                </c:pt>
                <c:pt idx="25722">
                  <c:v>183.11765351611101</c:v>
                </c:pt>
                <c:pt idx="25723">
                  <c:v>183.072032705152</c:v>
                </c:pt>
                <c:pt idx="25724">
                  <c:v>183.07188332186499</c:v>
                </c:pt>
                <c:pt idx="25725">
                  <c:v>183.04914319056101</c:v>
                </c:pt>
                <c:pt idx="25726">
                  <c:v>183.00933473114799</c:v>
                </c:pt>
                <c:pt idx="25727">
                  <c:v>183.00237276343799</c:v>
                </c:pt>
                <c:pt idx="25728">
                  <c:v>182.89618666545701</c:v>
                </c:pt>
                <c:pt idx="25729">
                  <c:v>182.85198342342699</c:v>
                </c:pt>
                <c:pt idx="25730">
                  <c:v>182.84755205459399</c:v>
                </c:pt>
                <c:pt idx="25731">
                  <c:v>182.82769140506099</c:v>
                </c:pt>
                <c:pt idx="25732">
                  <c:v>182.82262225782799</c:v>
                </c:pt>
                <c:pt idx="25733">
                  <c:v>182.812717780936</c:v>
                </c:pt>
                <c:pt idx="25734">
                  <c:v>182.777285456518</c:v>
                </c:pt>
                <c:pt idx="25735">
                  <c:v>182.76939202499099</c:v>
                </c:pt>
                <c:pt idx="25736">
                  <c:v>182.768117862541</c:v>
                </c:pt>
                <c:pt idx="25737">
                  <c:v>182.74814529457799</c:v>
                </c:pt>
                <c:pt idx="25738">
                  <c:v>182.74681463399699</c:v>
                </c:pt>
                <c:pt idx="25739">
                  <c:v>182.680389901507</c:v>
                </c:pt>
                <c:pt idx="25740">
                  <c:v>182.65311105897001</c:v>
                </c:pt>
                <c:pt idx="25741">
                  <c:v>182.59859407702999</c:v>
                </c:pt>
                <c:pt idx="25742">
                  <c:v>182.56801292007799</c:v>
                </c:pt>
                <c:pt idx="25743">
                  <c:v>182.559669570838</c:v>
                </c:pt>
                <c:pt idx="25744">
                  <c:v>182.55762286664799</c:v>
                </c:pt>
                <c:pt idx="25745">
                  <c:v>182.536650867004</c:v>
                </c:pt>
                <c:pt idx="25746">
                  <c:v>182.50567574896701</c:v>
                </c:pt>
                <c:pt idx="25747">
                  <c:v>182.474519066532</c:v>
                </c:pt>
                <c:pt idx="25748">
                  <c:v>182.46888897307099</c:v>
                </c:pt>
                <c:pt idx="25749">
                  <c:v>182.46384644083099</c:v>
                </c:pt>
                <c:pt idx="25750">
                  <c:v>182.45569201629201</c:v>
                </c:pt>
                <c:pt idx="25751">
                  <c:v>182.43482424651199</c:v>
                </c:pt>
                <c:pt idx="25752">
                  <c:v>182.40207662712601</c:v>
                </c:pt>
                <c:pt idx="25753">
                  <c:v>182.38311112781199</c:v>
                </c:pt>
                <c:pt idx="25754">
                  <c:v>182.336349261446</c:v>
                </c:pt>
                <c:pt idx="25755">
                  <c:v>182.26602237205401</c:v>
                </c:pt>
                <c:pt idx="25756">
                  <c:v>182.19079420857301</c:v>
                </c:pt>
                <c:pt idx="25757">
                  <c:v>182.19054977602701</c:v>
                </c:pt>
                <c:pt idx="25758">
                  <c:v>182.14714155509299</c:v>
                </c:pt>
                <c:pt idx="25759">
                  <c:v>182.144612497286</c:v>
                </c:pt>
                <c:pt idx="25760">
                  <c:v>182.143295947475</c:v>
                </c:pt>
                <c:pt idx="25761">
                  <c:v>182.10370425196001</c:v>
                </c:pt>
                <c:pt idx="25762">
                  <c:v>182.08987312454099</c:v>
                </c:pt>
                <c:pt idx="25763">
                  <c:v>182.060656824592</c:v>
                </c:pt>
                <c:pt idx="25764">
                  <c:v>182.04960541605101</c:v>
                </c:pt>
                <c:pt idx="25765">
                  <c:v>182.022687584343</c:v>
                </c:pt>
                <c:pt idx="25766">
                  <c:v>182.021117052249</c:v>
                </c:pt>
                <c:pt idx="25767">
                  <c:v>182.001209734171</c:v>
                </c:pt>
                <c:pt idx="25768">
                  <c:v>181.956472739622</c:v>
                </c:pt>
                <c:pt idx="25769">
                  <c:v>181.954887946078</c:v>
                </c:pt>
                <c:pt idx="25770">
                  <c:v>181.95049467570001</c:v>
                </c:pt>
                <c:pt idx="25771">
                  <c:v>181.92967662954001</c:v>
                </c:pt>
                <c:pt idx="25772">
                  <c:v>181.917562039346</c:v>
                </c:pt>
                <c:pt idx="25773">
                  <c:v>181.88993379913799</c:v>
                </c:pt>
                <c:pt idx="25774">
                  <c:v>181.86477723995401</c:v>
                </c:pt>
                <c:pt idx="25775">
                  <c:v>181.86325587233401</c:v>
                </c:pt>
                <c:pt idx="25776">
                  <c:v>181.84651102972899</c:v>
                </c:pt>
                <c:pt idx="25777">
                  <c:v>181.84596730576999</c:v>
                </c:pt>
                <c:pt idx="25778">
                  <c:v>181.80074396578101</c:v>
                </c:pt>
                <c:pt idx="25779">
                  <c:v>181.784508929987</c:v>
                </c:pt>
                <c:pt idx="25780">
                  <c:v>181.77847755773499</c:v>
                </c:pt>
                <c:pt idx="25781">
                  <c:v>181.69467769881601</c:v>
                </c:pt>
                <c:pt idx="25782">
                  <c:v>181.64664734454701</c:v>
                </c:pt>
                <c:pt idx="25783">
                  <c:v>181.64159541698501</c:v>
                </c:pt>
                <c:pt idx="25784">
                  <c:v>181.63503870919899</c:v>
                </c:pt>
                <c:pt idx="25785">
                  <c:v>181.56866851741901</c:v>
                </c:pt>
                <c:pt idx="25786">
                  <c:v>181.55571168989101</c:v>
                </c:pt>
                <c:pt idx="25787">
                  <c:v>181.54700867478201</c:v>
                </c:pt>
                <c:pt idx="25788">
                  <c:v>181.54131720534301</c:v>
                </c:pt>
                <c:pt idx="25789">
                  <c:v>181.49471358861399</c:v>
                </c:pt>
                <c:pt idx="25790">
                  <c:v>181.420090601666</c:v>
                </c:pt>
                <c:pt idx="25791">
                  <c:v>181.368168747656</c:v>
                </c:pt>
                <c:pt idx="25792">
                  <c:v>181.32624096662599</c:v>
                </c:pt>
                <c:pt idx="25793">
                  <c:v>181.296488023406</c:v>
                </c:pt>
                <c:pt idx="25794">
                  <c:v>181.29414240875201</c:v>
                </c:pt>
                <c:pt idx="25795">
                  <c:v>181.26388832804301</c:v>
                </c:pt>
                <c:pt idx="25796">
                  <c:v>181.25044788453599</c:v>
                </c:pt>
                <c:pt idx="25797">
                  <c:v>181.24527933504999</c:v>
                </c:pt>
                <c:pt idx="25798">
                  <c:v>181.24497367952799</c:v>
                </c:pt>
                <c:pt idx="25799">
                  <c:v>181.24083527396499</c:v>
                </c:pt>
                <c:pt idx="25800">
                  <c:v>181.22455617545901</c:v>
                </c:pt>
                <c:pt idx="25801">
                  <c:v>181.21719978593401</c:v>
                </c:pt>
                <c:pt idx="25802">
                  <c:v>181.206197432625</c:v>
                </c:pt>
                <c:pt idx="25803">
                  <c:v>181.20490544354701</c:v>
                </c:pt>
                <c:pt idx="25804">
                  <c:v>181.19500001796899</c:v>
                </c:pt>
                <c:pt idx="25805">
                  <c:v>181.16791687616899</c:v>
                </c:pt>
                <c:pt idx="25806">
                  <c:v>181.166374906111</c:v>
                </c:pt>
                <c:pt idx="25807">
                  <c:v>181.16454613900501</c:v>
                </c:pt>
                <c:pt idx="25808">
                  <c:v>181.14480503226699</c:v>
                </c:pt>
                <c:pt idx="25809">
                  <c:v>181.144461555508</c:v>
                </c:pt>
                <c:pt idx="25810">
                  <c:v>181.137429026863</c:v>
                </c:pt>
                <c:pt idx="25811">
                  <c:v>181.11886261845501</c:v>
                </c:pt>
                <c:pt idx="25812">
                  <c:v>181.11772493221201</c:v>
                </c:pt>
                <c:pt idx="25813">
                  <c:v>181.09523369984601</c:v>
                </c:pt>
                <c:pt idx="25814">
                  <c:v>181.08715069511501</c:v>
                </c:pt>
                <c:pt idx="25815">
                  <c:v>181.05687578020701</c:v>
                </c:pt>
                <c:pt idx="25816">
                  <c:v>181.048937656117</c:v>
                </c:pt>
                <c:pt idx="25817">
                  <c:v>181.045783391713</c:v>
                </c:pt>
                <c:pt idx="25818">
                  <c:v>181.043542370403</c:v>
                </c:pt>
                <c:pt idx="25819">
                  <c:v>181.025143479093</c:v>
                </c:pt>
                <c:pt idx="25820">
                  <c:v>181.01563323788699</c:v>
                </c:pt>
                <c:pt idx="25821">
                  <c:v>181.00594052392401</c:v>
                </c:pt>
                <c:pt idx="25822">
                  <c:v>180.998683729422</c:v>
                </c:pt>
                <c:pt idx="25823">
                  <c:v>180.98543350896799</c:v>
                </c:pt>
                <c:pt idx="25824">
                  <c:v>180.98541121507901</c:v>
                </c:pt>
                <c:pt idx="25825">
                  <c:v>180.97051879579701</c:v>
                </c:pt>
                <c:pt idx="25826">
                  <c:v>180.962236809681</c:v>
                </c:pt>
                <c:pt idx="25827">
                  <c:v>180.957932309559</c:v>
                </c:pt>
                <c:pt idx="25828">
                  <c:v>180.94531580065899</c:v>
                </c:pt>
                <c:pt idx="25829">
                  <c:v>180.906593550867</c:v>
                </c:pt>
                <c:pt idx="25830">
                  <c:v>180.89916470177101</c:v>
                </c:pt>
                <c:pt idx="25831">
                  <c:v>180.86861063197301</c:v>
                </c:pt>
                <c:pt idx="25832">
                  <c:v>180.85912701965901</c:v>
                </c:pt>
                <c:pt idx="25833">
                  <c:v>180.81223866012499</c:v>
                </c:pt>
                <c:pt idx="25834">
                  <c:v>180.76236865671399</c:v>
                </c:pt>
                <c:pt idx="25835">
                  <c:v>180.75019912849501</c:v>
                </c:pt>
                <c:pt idx="25836">
                  <c:v>180.69086490251701</c:v>
                </c:pt>
                <c:pt idx="25837">
                  <c:v>180.681987924553</c:v>
                </c:pt>
                <c:pt idx="25838">
                  <c:v>180.67827919977</c:v>
                </c:pt>
                <c:pt idx="25839">
                  <c:v>180.674388318697</c:v>
                </c:pt>
                <c:pt idx="25840">
                  <c:v>180.670318388276</c:v>
                </c:pt>
                <c:pt idx="25841">
                  <c:v>180.655420742518</c:v>
                </c:pt>
                <c:pt idx="25842">
                  <c:v>180.65419102136099</c:v>
                </c:pt>
                <c:pt idx="25843">
                  <c:v>180.628100180383</c:v>
                </c:pt>
                <c:pt idx="25844">
                  <c:v>180.61538373077099</c:v>
                </c:pt>
                <c:pt idx="25845">
                  <c:v>180.61520321849301</c:v>
                </c:pt>
                <c:pt idx="25846">
                  <c:v>180.60785725577301</c:v>
                </c:pt>
                <c:pt idx="25847">
                  <c:v>180.60730954190299</c:v>
                </c:pt>
                <c:pt idx="25848">
                  <c:v>180.60542185552501</c:v>
                </c:pt>
                <c:pt idx="25849">
                  <c:v>180.600007368837</c:v>
                </c:pt>
                <c:pt idx="25850">
                  <c:v>180.59906786128599</c:v>
                </c:pt>
                <c:pt idx="25851">
                  <c:v>180.59897601687999</c:v>
                </c:pt>
                <c:pt idx="25852">
                  <c:v>180.580509342705</c:v>
                </c:pt>
                <c:pt idx="25853">
                  <c:v>180.57888288641101</c:v>
                </c:pt>
                <c:pt idx="25854">
                  <c:v>180.578076443089</c:v>
                </c:pt>
                <c:pt idx="25855">
                  <c:v>180.57753215738899</c:v>
                </c:pt>
                <c:pt idx="25856">
                  <c:v>180.55482623000501</c:v>
                </c:pt>
                <c:pt idx="25857">
                  <c:v>180.55098368543099</c:v>
                </c:pt>
                <c:pt idx="25858">
                  <c:v>180.49142049704</c:v>
                </c:pt>
                <c:pt idx="25859">
                  <c:v>180.48782207452399</c:v>
                </c:pt>
                <c:pt idx="25860">
                  <c:v>180.47520417328101</c:v>
                </c:pt>
                <c:pt idx="25861">
                  <c:v>180.463422930669</c:v>
                </c:pt>
                <c:pt idx="25862">
                  <c:v>180.447773564138</c:v>
                </c:pt>
                <c:pt idx="25863">
                  <c:v>180.439379451104</c:v>
                </c:pt>
                <c:pt idx="25864">
                  <c:v>180.43876607843299</c:v>
                </c:pt>
                <c:pt idx="25865">
                  <c:v>180.438158415267</c:v>
                </c:pt>
                <c:pt idx="25866">
                  <c:v>180.42435587800799</c:v>
                </c:pt>
                <c:pt idx="25867">
                  <c:v>180.42145139343</c:v>
                </c:pt>
                <c:pt idx="25868">
                  <c:v>180.409718681116</c:v>
                </c:pt>
                <c:pt idx="25869">
                  <c:v>180.394969606389</c:v>
                </c:pt>
                <c:pt idx="25870">
                  <c:v>180.39439016709599</c:v>
                </c:pt>
                <c:pt idx="25871">
                  <c:v>180.39321425931701</c:v>
                </c:pt>
                <c:pt idx="25872">
                  <c:v>180.39125852710299</c:v>
                </c:pt>
                <c:pt idx="25873">
                  <c:v>180.38922356777101</c:v>
                </c:pt>
                <c:pt idx="25874">
                  <c:v>180.385006062466</c:v>
                </c:pt>
                <c:pt idx="25875">
                  <c:v>180.38272111112599</c:v>
                </c:pt>
                <c:pt idx="25876">
                  <c:v>180.382621806293</c:v>
                </c:pt>
                <c:pt idx="25877">
                  <c:v>180.37080968784699</c:v>
                </c:pt>
                <c:pt idx="25878">
                  <c:v>180.361997181714</c:v>
                </c:pt>
                <c:pt idx="25879">
                  <c:v>180.35008443686601</c:v>
                </c:pt>
                <c:pt idx="25880">
                  <c:v>180.349706844948</c:v>
                </c:pt>
                <c:pt idx="25881">
                  <c:v>180.33714825301101</c:v>
                </c:pt>
                <c:pt idx="25882">
                  <c:v>180.32712674139299</c:v>
                </c:pt>
                <c:pt idx="25883">
                  <c:v>180.32397114823601</c:v>
                </c:pt>
                <c:pt idx="25884">
                  <c:v>180.27687313596601</c:v>
                </c:pt>
                <c:pt idx="25885">
                  <c:v>180.26436698729</c:v>
                </c:pt>
                <c:pt idx="25886">
                  <c:v>180.22669089303201</c:v>
                </c:pt>
                <c:pt idx="25887">
                  <c:v>180.214613768904</c:v>
                </c:pt>
                <c:pt idx="25888">
                  <c:v>180.19388722606999</c:v>
                </c:pt>
                <c:pt idx="25889">
                  <c:v>180.17044402008199</c:v>
                </c:pt>
                <c:pt idx="25890">
                  <c:v>180.15283924918501</c:v>
                </c:pt>
                <c:pt idx="25891">
                  <c:v>180.115040978856</c:v>
                </c:pt>
                <c:pt idx="25892">
                  <c:v>180.09697979907</c:v>
                </c:pt>
                <c:pt idx="25893">
                  <c:v>180.013126473694</c:v>
                </c:pt>
                <c:pt idx="25894">
                  <c:v>179.99543450113501</c:v>
                </c:pt>
                <c:pt idx="25895">
                  <c:v>179.98363190735901</c:v>
                </c:pt>
                <c:pt idx="25896">
                  <c:v>179.96760990837299</c:v>
                </c:pt>
                <c:pt idx="25897">
                  <c:v>179.95698435561701</c:v>
                </c:pt>
                <c:pt idx="25898">
                  <c:v>179.855565797053</c:v>
                </c:pt>
                <c:pt idx="25899">
                  <c:v>179.83116960325299</c:v>
                </c:pt>
                <c:pt idx="25900">
                  <c:v>179.78540322572999</c:v>
                </c:pt>
                <c:pt idx="25901">
                  <c:v>179.78403520835499</c:v>
                </c:pt>
                <c:pt idx="25902">
                  <c:v>179.73431331986299</c:v>
                </c:pt>
                <c:pt idx="25903">
                  <c:v>179.73097336848099</c:v>
                </c:pt>
                <c:pt idx="25904">
                  <c:v>179.718808827207</c:v>
                </c:pt>
                <c:pt idx="25905">
                  <c:v>179.673623479057</c:v>
                </c:pt>
                <c:pt idx="25906">
                  <c:v>179.66990528878901</c:v>
                </c:pt>
                <c:pt idx="25907">
                  <c:v>179.66765571374299</c:v>
                </c:pt>
                <c:pt idx="25908">
                  <c:v>179.64822359272401</c:v>
                </c:pt>
                <c:pt idx="25909">
                  <c:v>179.64157840687901</c:v>
                </c:pt>
                <c:pt idx="25910">
                  <c:v>179.63877386186101</c:v>
                </c:pt>
                <c:pt idx="25911">
                  <c:v>179.61315860609099</c:v>
                </c:pt>
                <c:pt idx="25912">
                  <c:v>179.61025149213</c:v>
                </c:pt>
                <c:pt idx="25913">
                  <c:v>179.576952581765</c:v>
                </c:pt>
                <c:pt idx="25914">
                  <c:v>179.568785231286</c:v>
                </c:pt>
                <c:pt idx="25915">
                  <c:v>179.54963005438199</c:v>
                </c:pt>
                <c:pt idx="25916">
                  <c:v>179.54746907716199</c:v>
                </c:pt>
                <c:pt idx="25917">
                  <c:v>179.54570326266</c:v>
                </c:pt>
                <c:pt idx="25918">
                  <c:v>179.54375800963601</c:v>
                </c:pt>
                <c:pt idx="25919">
                  <c:v>179.51865112014201</c:v>
                </c:pt>
                <c:pt idx="25920">
                  <c:v>179.50272449996899</c:v>
                </c:pt>
                <c:pt idx="25921">
                  <c:v>179.49529436768799</c:v>
                </c:pt>
                <c:pt idx="25922">
                  <c:v>179.475189991533</c:v>
                </c:pt>
                <c:pt idx="25923">
                  <c:v>179.47452414763501</c:v>
                </c:pt>
                <c:pt idx="25924">
                  <c:v>179.401383774153</c:v>
                </c:pt>
                <c:pt idx="25925">
                  <c:v>179.379093829341</c:v>
                </c:pt>
                <c:pt idx="25926">
                  <c:v>179.30366231074899</c:v>
                </c:pt>
                <c:pt idx="25927">
                  <c:v>179.28959333933901</c:v>
                </c:pt>
                <c:pt idx="25928">
                  <c:v>179.26504717411299</c:v>
                </c:pt>
                <c:pt idx="25929">
                  <c:v>179.25251410927601</c:v>
                </c:pt>
                <c:pt idx="25930">
                  <c:v>179.24788209199599</c:v>
                </c:pt>
                <c:pt idx="25931">
                  <c:v>179.240719100348</c:v>
                </c:pt>
                <c:pt idx="25932">
                  <c:v>179.17767707318501</c:v>
                </c:pt>
                <c:pt idx="25933">
                  <c:v>179.17334982976101</c:v>
                </c:pt>
                <c:pt idx="25934">
                  <c:v>179.135366942106</c:v>
                </c:pt>
                <c:pt idx="25935">
                  <c:v>179.10938932578901</c:v>
                </c:pt>
                <c:pt idx="25936">
                  <c:v>179.09681639074799</c:v>
                </c:pt>
                <c:pt idx="25937">
                  <c:v>179.09207693274899</c:v>
                </c:pt>
                <c:pt idx="25938">
                  <c:v>179.06706487624299</c:v>
                </c:pt>
                <c:pt idx="25939">
                  <c:v>179.05396738003401</c:v>
                </c:pt>
                <c:pt idx="25940">
                  <c:v>178.970164981327</c:v>
                </c:pt>
                <c:pt idx="25941">
                  <c:v>178.94693826239401</c:v>
                </c:pt>
                <c:pt idx="25942">
                  <c:v>178.92194615112501</c:v>
                </c:pt>
                <c:pt idx="25943">
                  <c:v>178.87588418310901</c:v>
                </c:pt>
                <c:pt idx="25944">
                  <c:v>178.845563909205</c:v>
                </c:pt>
                <c:pt idx="25945">
                  <c:v>178.84254113486401</c:v>
                </c:pt>
                <c:pt idx="25946">
                  <c:v>178.83421585828</c:v>
                </c:pt>
                <c:pt idx="25947">
                  <c:v>178.824539340846</c:v>
                </c:pt>
                <c:pt idx="25948">
                  <c:v>178.81624988444</c:v>
                </c:pt>
                <c:pt idx="25949">
                  <c:v>178.73448853175501</c:v>
                </c:pt>
                <c:pt idx="25950">
                  <c:v>178.71434064758901</c:v>
                </c:pt>
                <c:pt idx="25951">
                  <c:v>178.71146690212299</c:v>
                </c:pt>
                <c:pt idx="25952">
                  <c:v>178.570276329726</c:v>
                </c:pt>
                <c:pt idx="25953">
                  <c:v>178.566413313027</c:v>
                </c:pt>
                <c:pt idx="25954">
                  <c:v>178.55695675333601</c:v>
                </c:pt>
                <c:pt idx="25955">
                  <c:v>178.53569555339101</c:v>
                </c:pt>
                <c:pt idx="25956">
                  <c:v>178.50385131566</c:v>
                </c:pt>
                <c:pt idx="25957">
                  <c:v>178.48444472354299</c:v>
                </c:pt>
                <c:pt idx="25958">
                  <c:v>178.44858018419501</c:v>
                </c:pt>
                <c:pt idx="25959">
                  <c:v>178.435772529058</c:v>
                </c:pt>
                <c:pt idx="25960">
                  <c:v>178.41554672371001</c:v>
                </c:pt>
                <c:pt idx="25961">
                  <c:v>178.40969052932101</c:v>
                </c:pt>
                <c:pt idx="25962">
                  <c:v>178.39121457606799</c:v>
                </c:pt>
                <c:pt idx="25963">
                  <c:v>178.375633813012</c:v>
                </c:pt>
                <c:pt idx="25964">
                  <c:v>178.37037922645899</c:v>
                </c:pt>
                <c:pt idx="25965">
                  <c:v>178.35877096809301</c:v>
                </c:pt>
                <c:pt idx="25966">
                  <c:v>178.295919514015</c:v>
                </c:pt>
                <c:pt idx="25967">
                  <c:v>178.25907293101599</c:v>
                </c:pt>
                <c:pt idx="25968">
                  <c:v>178.24801679627501</c:v>
                </c:pt>
                <c:pt idx="25969">
                  <c:v>178.23815328304201</c:v>
                </c:pt>
                <c:pt idx="25970">
                  <c:v>178.22394719107399</c:v>
                </c:pt>
                <c:pt idx="25971">
                  <c:v>178.22138148149</c:v>
                </c:pt>
                <c:pt idx="25972">
                  <c:v>178.218497211092</c:v>
                </c:pt>
                <c:pt idx="25973">
                  <c:v>178.20862194687101</c:v>
                </c:pt>
                <c:pt idx="25974">
                  <c:v>178.167889119455</c:v>
                </c:pt>
                <c:pt idx="25975">
                  <c:v>178.16763421093299</c:v>
                </c:pt>
                <c:pt idx="25976">
                  <c:v>178.11792137746201</c:v>
                </c:pt>
                <c:pt idx="25977">
                  <c:v>178.113314819956</c:v>
                </c:pt>
                <c:pt idx="25978">
                  <c:v>178.08819114645601</c:v>
                </c:pt>
                <c:pt idx="25979">
                  <c:v>178.07619270037901</c:v>
                </c:pt>
                <c:pt idx="25980">
                  <c:v>178.07611824444601</c:v>
                </c:pt>
                <c:pt idx="25981">
                  <c:v>178.07202890370999</c:v>
                </c:pt>
                <c:pt idx="25982">
                  <c:v>178.032893631093</c:v>
                </c:pt>
                <c:pt idx="25983">
                  <c:v>178.008525599085</c:v>
                </c:pt>
                <c:pt idx="25984">
                  <c:v>178.00534909786001</c:v>
                </c:pt>
                <c:pt idx="25985">
                  <c:v>177.99507164509299</c:v>
                </c:pt>
                <c:pt idx="25986">
                  <c:v>177.985031740067</c:v>
                </c:pt>
                <c:pt idx="25987">
                  <c:v>177.98060794494</c:v>
                </c:pt>
                <c:pt idx="25988">
                  <c:v>177.84195619406501</c:v>
                </c:pt>
                <c:pt idx="25989">
                  <c:v>177.83965743760101</c:v>
                </c:pt>
                <c:pt idx="25990">
                  <c:v>177.833329692973</c:v>
                </c:pt>
                <c:pt idx="25991">
                  <c:v>177.830346168212</c:v>
                </c:pt>
                <c:pt idx="25992">
                  <c:v>177.80977644806501</c:v>
                </c:pt>
                <c:pt idx="25993">
                  <c:v>177.804440950247</c:v>
                </c:pt>
                <c:pt idx="25994">
                  <c:v>177.794982094055</c:v>
                </c:pt>
                <c:pt idx="25995">
                  <c:v>177.79032657557599</c:v>
                </c:pt>
                <c:pt idx="25996">
                  <c:v>177.78289808476001</c:v>
                </c:pt>
                <c:pt idx="25997">
                  <c:v>177.78191428171499</c:v>
                </c:pt>
                <c:pt idx="25998">
                  <c:v>177.75654862650401</c:v>
                </c:pt>
                <c:pt idx="25999">
                  <c:v>177.74721597041099</c:v>
                </c:pt>
                <c:pt idx="26000">
                  <c:v>177.71899913029901</c:v>
                </c:pt>
                <c:pt idx="26001">
                  <c:v>177.69505954010401</c:v>
                </c:pt>
                <c:pt idx="26002">
                  <c:v>177.65077275336799</c:v>
                </c:pt>
                <c:pt idx="26003">
                  <c:v>177.64369873489801</c:v>
                </c:pt>
                <c:pt idx="26004">
                  <c:v>177.63348271454601</c:v>
                </c:pt>
                <c:pt idx="26005">
                  <c:v>177.62275858331299</c:v>
                </c:pt>
                <c:pt idx="26006">
                  <c:v>177.59973434565401</c:v>
                </c:pt>
                <c:pt idx="26007">
                  <c:v>177.556119926484</c:v>
                </c:pt>
                <c:pt idx="26008">
                  <c:v>177.522238296024</c:v>
                </c:pt>
                <c:pt idx="26009">
                  <c:v>177.46302353607001</c:v>
                </c:pt>
                <c:pt idx="26010">
                  <c:v>177.45668840060799</c:v>
                </c:pt>
                <c:pt idx="26011">
                  <c:v>177.41475212853999</c:v>
                </c:pt>
                <c:pt idx="26012">
                  <c:v>177.369555431951</c:v>
                </c:pt>
                <c:pt idx="26013">
                  <c:v>177.362216400742</c:v>
                </c:pt>
                <c:pt idx="26014">
                  <c:v>177.34510810498301</c:v>
                </c:pt>
                <c:pt idx="26015">
                  <c:v>177.33583707778701</c:v>
                </c:pt>
                <c:pt idx="26016">
                  <c:v>177.326653422513</c:v>
                </c:pt>
                <c:pt idx="26017">
                  <c:v>177.325239827242</c:v>
                </c:pt>
                <c:pt idx="26018">
                  <c:v>177.324107656058</c:v>
                </c:pt>
                <c:pt idx="26019">
                  <c:v>177.31882490144599</c:v>
                </c:pt>
                <c:pt idx="26020">
                  <c:v>177.295136088481</c:v>
                </c:pt>
                <c:pt idx="26021">
                  <c:v>177.23991204928001</c:v>
                </c:pt>
                <c:pt idx="26022">
                  <c:v>177.23420298667</c:v>
                </c:pt>
                <c:pt idx="26023">
                  <c:v>177.21237708108001</c:v>
                </c:pt>
                <c:pt idx="26024">
                  <c:v>177.20789441727101</c:v>
                </c:pt>
                <c:pt idx="26025">
                  <c:v>177.196924469462</c:v>
                </c:pt>
                <c:pt idx="26026">
                  <c:v>177.190134187967</c:v>
                </c:pt>
                <c:pt idx="26027">
                  <c:v>177.178041813714</c:v>
                </c:pt>
                <c:pt idx="26028">
                  <c:v>177.141701572752</c:v>
                </c:pt>
                <c:pt idx="26029">
                  <c:v>177.13276665805299</c:v>
                </c:pt>
                <c:pt idx="26030">
                  <c:v>177.132370606492</c:v>
                </c:pt>
                <c:pt idx="26031">
                  <c:v>177.11341311517401</c:v>
                </c:pt>
                <c:pt idx="26032">
                  <c:v>177.113216336683</c:v>
                </c:pt>
                <c:pt idx="26033">
                  <c:v>177.087749065362</c:v>
                </c:pt>
                <c:pt idx="26034">
                  <c:v>177.06929048319699</c:v>
                </c:pt>
                <c:pt idx="26035">
                  <c:v>177.064463644412</c:v>
                </c:pt>
                <c:pt idx="26036">
                  <c:v>177.04473487059201</c:v>
                </c:pt>
                <c:pt idx="26037">
                  <c:v>177.03793675265601</c:v>
                </c:pt>
                <c:pt idx="26038">
                  <c:v>177.02078478428601</c:v>
                </c:pt>
                <c:pt idx="26039">
                  <c:v>176.99337642937601</c:v>
                </c:pt>
                <c:pt idx="26040">
                  <c:v>176.98952910812699</c:v>
                </c:pt>
                <c:pt idx="26041">
                  <c:v>176.95506043062201</c:v>
                </c:pt>
                <c:pt idx="26042">
                  <c:v>176.943124527826</c:v>
                </c:pt>
                <c:pt idx="26043">
                  <c:v>176.9194064946</c:v>
                </c:pt>
                <c:pt idx="26044">
                  <c:v>176.88101016185999</c:v>
                </c:pt>
                <c:pt idx="26045">
                  <c:v>176.87953333546</c:v>
                </c:pt>
                <c:pt idx="26046">
                  <c:v>176.86278843655001</c:v>
                </c:pt>
                <c:pt idx="26047">
                  <c:v>176.85610596789701</c:v>
                </c:pt>
                <c:pt idx="26048">
                  <c:v>176.853359061867</c:v>
                </c:pt>
                <c:pt idx="26049">
                  <c:v>176.83023404435099</c:v>
                </c:pt>
                <c:pt idx="26050">
                  <c:v>176.821115611382</c:v>
                </c:pt>
                <c:pt idx="26051">
                  <c:v>176.81684776192299</c:v>
                </c:pt>
                <c:pt idx="26052">
                  <c:v>176.791871429959</c:v>
                </c:pt>
                <c:pt idx="26053">
                  <c:v>176.72847857163401</c:v>
                </c:pt>
                <c:pt idx="26054">
                  <c:v>176.709156293897</c:v>
                </c:pt>
                <c:pt idx="26055">
                  <c:v>176.65952720930699</c:v>
                </c:pt>
                <c:pt idx="26056">
                  <c:v>176.65020705274199</c:v>
                </c:pt>
                <c:pt idx="26057">
                  <c:v>176.610522569854</c:v>
                </c:pt>
                <c:pt idx="26058">
                  <c:v>176.60195868744501</c:v>
                </c:pt>
                <c:pt idx="26059">
                  <c:v>176.571546985574</c:v>
                </c:pt>
                <c:pt idx="26060">
                  <c:v>176.53541746608599</c:v>
                </c:pt>
                <c:pt idx="26061">
                  <c:v>176.53392439568799</c:v>
                </c:pt>
                <c:pt idx="26062">
                  <c:v>176.532906808143</c:v>
                </c:pt>
                <c:pt idx="26063">
                  <c:v>176.512052950049</c:v>
                </c:pt>
                <c:pt idx="26064">
                  <c:v>176.49200620520401</c:v>
                </c:pt>
                <c:pt idx="26065">
                  <c:v>176.488350573254</c:v>
                </c:pt>
                <c:pt idx="26066">
                  <c:v>176.46638855632699</c:v>
                </c:pt>
                <c:pt idx="26067">
                  <c:v>176.43269760173001</c:v>
                </c:pt>
                <c:pt idx="26068">
                  <c:v>176.42908830384201</c:v>
                </c:pt>
                <c:pt idx="26069">
                  <c:v>176.42546786225199</c:v>
                </c:pt>
                <c:pt idx="26070">
                  <c:v>176.42239150841999</c:v>
                </c:pt>
                <c:pt idx="26071">
                  <c:v>176.40436468547</c:v>
                </c:pt>
                <c:pt idx="26072">
                  <c:v>176.322559802299</c:v>
                </c:pt>
                <c:pt idx="26073">
                  <c:v>176.315663865701</c:v>
                </c:pt>
                <c:pt idx="26074">
                  <c:v>176.28067873094801</c:v>
                </c:pt>
                <c:pt idx="26075">
                  <c:v>176.278061315977</c:v>
                </c:pt>
                <c:pt idx="26076">
                  <c:v>176.225324730176</c:v>
                </c:pt>
                <c:pt idx="26077">
                  <c:v>176.20887319170899</c:v>
                </c:pt>
                <c:pt idx="26078">
                  <c:v>176.14754113245399</c:v>
                </c:pt>
                <c:pt idx="26079">
                  <c:v>176.129593923941</c:v>
                </c:pt>
                <c:pt idx="26080">
                  <c:v>176.095550515279</c:v>
                </c:pt>
                <c:pt idx="26081">
                  <c:v>176.063501672028</c:v>
                </c:pt>
                <c:pt idx="26082">
                  <c:v>176.05843671616699</c:v>
                </c:pt>
                <c:pt idx="26083">
                  <c:v>176.04939335362101</c:v>
                </c:pt>
                <c:pt idx="26084">
                  <c:v>176.01148222781401</c:v>
                </c:pt>
                <c:pt idx="26085">
                  <c:v>176.00633438262099</c:v>
                </c:pt>
                <c:pt idx="26086">
                  <c:v>175.97809098005101</c:v>
                </c:pt>
                <c:pt idx="26087">
                  <c:v>175.97609023061199</c:v>
                </c:pt>
                <c:pt idx="26088">
                  <c:v>175.949681394847</c:v>
                </c:pt>
                <c:pt idx="26089">
                  <c:v>175.89255852576599</c:v>
                </c:pt>
                <c:pt idx="26090">
                  <c:v>175.88400436042099</c:v>
                </c:pt>
                <c:pt idx="26091">
                  <c:v>175.86047410342499</c:v>
                </c:pt>
                <c:pt idx="26092">
                  <c:v>175.83805351577999</c:v>
                </c:pt>
                <c:pt idx="26093">
                  <c:v>175.76641386687001</c:v>
                </c:pt>
                <c:pt idx="26094">
                  <c:v>175.74343660922199</c:v>
                </c:pt>
                <c:pt idx="26095">
                  <c:v>175.742319567897</c:v>
                </c:pt>
                <c:pt idx="26096">
                  <c:v>175.73923958144201</c:v>
                </c:pt>
                <c:pt idx="26097">
                  <c:v>175.727374468454</c:v>
                </c:pt>
                <c:pt idx="26098">
                  <c:v>175.71412889698499</c:v>
                </c:pt>
                <c:pt idx="26099">
                  <c:v>175.70902387999101</c:v>
                </c:pt>
                <c:pt idx="26100">
                  <c:v>175.70775093418399</c:v>
                </c:pt>
                <c:pt idx="26101">
                  <c:v>175.70627499427999</c:v>
                </c:pt>
                <c:pt idx="26102">
                  <c:v>175.684659374169</c:v>
                </c:pt>
                <c:pt idx="26103">
                  <c:v>175.64069429021799</c:v>
                </c:pt>
                <c:pt idx="26104">
                  <c:v>175.57654775820001</c:v>
                </c:pt>
                <c:pt idx="26105">
                  <c:v>175.55780764153101</c:v>
                </c:pt>
                <c:pt idx="26106">
                  <c:v>175.52977238487</c:v>
                </c:pt>
                <c:pt idx="26107">
                  <c:v>175.472947303057</c:v>
                </c:pt>
                <c:pt idx="26108">
                  <c:v>175.457374178946</c:v>
                </c:pt>
                <c:pt idx="26109">
                  <c:v>175.456541992295</c:v>
                </c:pt>
                <c:pt idx="26110">
                  <c:v>175.43644937528899</c:v>
                </c:pt>
                <c:pt idx="26111">
                  <c:v>175.39579081685801</c:v>
                </c:pt>
                <c:pt idx="26112">
                  <c:v>175.39349096299799</c:v>
                </c:pt>
                <c:pt idx="26113">
                  <c:v>175.335540277749</c:v>
                </c:pt>
                <c:pt idx="26114">
                  <c:v>175.276319256774</c:v>
                </c:pt>
                <c:pt idx="26115">
                  <c:v>175.263217846201</c:v>
                </c:pt>
                <c:pt idx="26116">
                  <c:v>175.256422797384</c:v>
                </c:pt>
                <c:pt idx="26117">
                  <c:v>175.21903879865999</c:v>
                </c:pt>
                <c:pt idx="26118">
                  <c:v>175.196049830883</c:v>
                </c:pt>
                <c:pt idx="26119">
                  <c:v>175.19298412749799</c:v>
                </c:pt>
                <c:pt idx="26120">
                  <c:v>175.18172867017</c:v>
                </c:pt>
                <c:pt idx="26121">
                  <c:v>175.17889747860701</c:v>
                </c:pt>
                <c:pt idx="26122">
                  <c:v>175.10337050688099</c:v>
                </c:pt>
                <c:pt idx="26123">
                  <c:v>175.093095981673</c:v>
                </c:pt>
                <c:pt idx="26124">
                  <c:v>175.03004985336801</c:v>
                </c:pt>
                <c:pt idx="26125">
                  <c:v>174.97564376737</c:v>
                </c:pt>
                <c:pt idx="26126">
                  <c:v>174.942470315907</c:v>
                </c:pt>
                <c:pt idx="26127">
                  <c:v>174.91132496834399</c:v>
                </c:pt>
                <c:pt idx="26128">
                  <c:v>174.82261562756901</c:v>
                </c:pt>
                <c:pt idx="26129">
                  <c:v>174.79946368809499</c:v>
                </c:pt>
                <c:pt idx="26130">
                  <c:v>174.79217391357801</c:v>
                </c:pt>
                <c:pt idx="26131">
                  <c:v>174.75815691635401</c:v>
                </c:pt>
                <c:pt idx="26132">
                  <c:v>174.743469733338</c:v>
                </c:pt>
                <c:pt idx="26133">
                  <c:v>174.66591798434499</c:v>
                </c:pt>
                <c:pt idx="26134">
                  <c:v>174.598062329172</c:v>
                </c:pt>
                <c:pt idx="26135">
                  <c:v>174.56488437788201</c:v>
                </c:pt>
                <c:pt idx="26136">
                  <c:v>174.48560079510699</c:v>
                </c:pt>
                <c:pt idx="26137">
                  <c:v>174.465204482301</c:v>
                </c:pt>
                <c:pt idx="26138">
                  <c:v>174.44667320142</c:v>
                </c:pt>
                <c:pt idx="26139">
                  <c:v>174.44662366517201</c:v>
                </c:pt>
                <c:pt idx="26140">
                  <c:v>174.418332043985</c:v>
                </c:pt>
                <c:pt idx="26141">
                  <c:v>174.41297921069801</c:v>
                </c:pt>
                <c:pt idx="26142">
                  <c:v>174.402674529021</c:v>
                </c:pt>
                <c:pt idx="26143">
                  <c:v>174.380767059742</c:v>
                </c:pt>
                <c:pt idx="26144">
                  <c:v>174.37676216280801</c:v>
                </c:pt>
                <c:pt idx="26145">
                  <c:v>174.31926699915999</c:v>
                </c:pt>
                <c:pt idx="26146">
                  <c:v>174.31247364247201</c:v>
                </c:pt>
                <c:pt idx="26147">
                  <c:v>174.299859089009</c:v>
                </c:pt>
                <c:pt idx="26148">
                  <c:v>174.26351251869701</c:v>
                </c:pt>
                <c:pt idx="26149">
                  <c:v>174.226575088684</c:v>
                </c:pt>
                <c:pt idx="26150">
                  <c:v>174.20614522697801</c:v>
                </c:pt>
                <c:pt idx="26151">
                  <c:v>174.19079617872001</c:v>
                </c:pt>
                <c:pt idx="26152">
                  <c:v>174.18992412118001</c:v>
                </c:pt>
                <c:pt idx="26153">
                  <c:v>174.167684053774</c:v>
                </c:pt>
                <c:pt idx="26154">
                  <c:v>174.150743287723</c:v>
                </c:pt>
                <c:pt idx="26155">
                  <c:v>174.12661814239399</c:v>
                </c:pt>
                <c:pt idx="26156">
                  <c:v>174.08068303646999</c:v>
                </c:pt>
                <c:pt idx="26157">
                  <c:v>174.04751680189599</c:v>
                </c:pt>
                <c:pt idx="26158">
                  <c:v>174.04714186456101</c:v>
                </c:pt>
                <c:pt idx="26159">
                  <c:v>174.016533640158</c:v>
                </c:pt>
                <c:pt idx="26160">
                  <c:v>174.01507734032799</c:v>
                </c:pt>
                <c:pt idx="26161">
                  <c:v>174.01387425004401</c:v>
                </c:pt>
                <c:pt idx="26162">
                  <c:v>173.98989810288299</c:v>
                </c:pt>
                <c:pt idx="26163">
                  <c:v>173.97405929065999</c:v>
                </c:pt>
                <c:pt idx="26164">
                  <c:v>173.96629507746201</c:v>
                </c:pt>
                <c:pt idx="26165">
                  <c:v>173.96312791234001</c:v>
                </c:pt>
                <c:pt idx="26166">
                  <c:v>173.950808908135</c:v>
                </c:pt>
                <c:pt idx="26167">
                  <c:v>173.93445942128201</c:v>
                </c:pt>
                <c:pt idx="26168">
                  <c:v>173.862002784873</c:v>
                </c:pt>
                <c:pt idx="26169">
                  <c:v>173.83049227821499</c:v>
                </c:pt>
                <c:pt idx="26170">
                  <c:v>173.78666726948799</c:v>
                </c:pt>
                <c:pt idx="26171">
                  <c:v>173.76044975177501</c:v>
                </c:pt>
                <c:pt idx="26172">
                  <c:v>173.720477548384</c:v>
                </c:pt>
                <c:pt idx="26173">
                  <c:v>173.67186675846801</c:v>
                </c:pt>
                <c:pt idx="26174">
                  <c:v>173.66557807532999</c:v>
                </c:pt>
                <c:pt idx="26175">
                  <c:v>173.533371081063</c:v>
                </c:pt>
                <c:pt idx="26176">
                  <c:v>173.528587063614</c:v>
                </c:pt>
                <c:pt idx="26177">
                  <c:v>173.51442657371999</c:v>
                </c:pt>
                <c:pt idx="26178">
                  <c:v>173.41313054423401</c:v>
                </c:pt>
                <c:pt idx="26179">
                  <c:v>173.412776627082</c:v>
                </c:pt>
                <c:pt idx="26180">
                  <c:v>173.39600281297601</c:v>
                </c:pt>
                <c:pt idx="26181">
                  <c:v>173.385383166541</c:v>
                </c:pt>
                <c:pt idx="26182">
                  <c:v>173.339863968765</c:v>
                </c:pt>
                <c:pt idx="26183">
                  <c:v>173.33684096131199</c:v>
                </c:pt>
                <c:pt idx="26184">
                  <c:v>173.314058972624</c:v>
                </c:pt>
                <c:pt idx="26185">
                  <c:v>173.311126070303</c:v>
                </c:pt>
                <c:pt idx="26186">
                  <c:v>173.27761657537999</c:v>
                </c:pt>
                <c:pt idx="26187">
                  <c:v>173.27666586359101</c:v>
                </c:pt>
                <c:pt idx="26188">
                  <c:v>173.19604464155299</c:v>
                </c:pt>
                <c:pt idx="26189">
                  <c:v>173.19047515276401</c:v>
                </c:pt>
                <c:pt idx="26190">
                  <c:v>173.09758177624599</c:v>
                </c:pt>
                <c:pt idx="26191">
                  <c:v>173.093588150974</c:v>
                </c:pt>
                <c:pt idx="26192">
                  <c:v>173.070379351811</c:v>
                </c:pt>
                <c:pt idx="26193">
                  <c:v>173.06601079023099</c:v>
                </c:pt>
                <c:pt idx="26194">
                  <c:v>173.047474598267</c:v>
                </c:pt>
                <c:pt idx="26195">
                  <c:v>173.01029652946301</c:v>
                </c:pt>
                <c:pt idx="26196">
                  <c:v>172.97939311003699</c:v>
                </c:pt>
                <c:pt idx="26197">
                  <c:v>172.97786249551001</c:v>
                </c:pt>
                <c:pt idx="26198">
                  <c:v>172.97309721337999</c:v>
                </c:pt>
                <c:pt idx="26199">
                  <c:v>172.948866169122</c:v>
                </c:pt>
                <c:pt idx="26200">
                  <c:v>172.93922838980501</c:v>
                </c:pt>
                <c:pt idx="26201">
                  <c:v>172.93906172049199</c:v>
                </c:pt>
                <c:pt idx="26202">
                  <c:v>172.904628924007</c:v>
                </c:pt>
                <c:pt idx="26203">
                  <c:v>172.89352606517801</c:v>
                </c:pt>
                <c:pt idx="26204">
                  <c:v>172.81177572259901</c:v>
                </c:pt>
                <c:pt idx="26205">
                  <c:v>172.811530039178</c:v>
                </c:pt>
                <c:pt idx="26206">
                  <c:v>172.79728015851401</c:v>
                </c:pt>
                <c:pt idx="26207">
                  <c:v>172.77798557644701</c:v>
                </c:pt>
                <c:pt idx="26208">
                  <c:v>172.76253421583201</c:v>
                </c:pt>
                <c:pt idx="26209">
                  <c:v>172.71861180700799</c:v>
                </c:pt>
                <c:pt idx="26210">
                  <c:v>172.64288033142299</c:v>
                </c:pt>
                <c:pt idx="26211">
                  <c:v>172.60364283435501</c:v>
                </c:pt>
                <c:pt idx="26212">
                  <c:v>172.594013759315</c:v>
                </c:pt>
                <c:pt idx="26213">
                  <c:v>172.585833324221</c:v>
                </c:pt>
                <c:pt idx="26214">
                  <c:v>172.57943018199501</c:v>
                </c:pt>
                <c:pt idx="26215">
                  <c:v>172.57743867955301</c:v>
                </c:pt>
                <c:pt idx="26216">
                  <c:v>172.561933181282</c:v>
                </c:pt>
                <c:pt idx="26217">
                  <c:v>172.54449297690999</c:v>
                </c:pt>
                <c:pt idx="26218">
                  <c:v>172.54065106739799</c:v>
                </c:pt>
                <c:pt idx="26219">
                  <c:v>172.49603020617599</c:v>
                </c:pt>
                <c:pt idx="26220">
                  <c:v>172.49603020617599</c:v>
                </c:pt>
                <c:pt idx="26221">
                  <c:v>172.45328543729499</c:v>
                </c:pt>
                <c:pt idx="26222">
                  <c:v>172.39678902398799</c:v>
                </c:pt>
                <c:pt idx="26223">
                  <c:v>172.338294448635</c:v>
                </c:pt>
                <c:pt idx="26224">
                  <c:v>172.28472082399901</c:v>
                </c:pt>
                <c:pt idx="26225">
                  <c:v>172.24391572416101</c:v>
                </c:pt>
                <c:pt idx="26226">
                  <c:v>172.19320021623901</c:v>
                </c:pt>
                <c:pt idx="26227">
                  <c:v>172.174075367966</c:v>
                </c:pt>
                <c:pt idx="26228">
                  <c:v>172.11646728551099</c:v>
                </c:pt>
                <c:pt idx="26229">
                  <c:v>172.08856934808</c:v>
                </c:pt>
                <c:pt idx="26230">
                  <c:v>172.077977489087</c:v>
                </c:pt>
                <c:pt idx="26231">
                  <c:v>172.059147965177</c:v>
                </c:pt>
                <c:pt idx="26232">
                  <c:v>172.05358029426199</c:v>
                </c:pt>
                <c:pt idx="26233">
                  <c:v>172.00479684175801</c:v>
                </c:pt>
                <c:pt idx="26234">
                  <c:v>171.97981884550401</c:v>
                </c:pt>
                <c:pt idx="26235">
                  <c:v>171.928578319184</c:v>
                </c:pt>
                <c:pt idx="26236">
                  <c:v>171.92264670345901</c:v>
                </c:pt>
                <c:pt idx="26237">
                  <c:v>171.882644597216</c:v>
                </c:pt>
                <c:pt idx="26238">
                  <c:v>171.857275751673</c:v>
                </c:pt>
                <c:pt idx="26239">
                  <c:v>171.84579513114201</c:v>
                </c:pt>
                <c:pt idx="26240">
                  <c:v>171.81169867276901</c:v>
                </c:pt>
                <c:pt idx="26241">
                  <c:v>171.809851105202</c:v>
                </c:pt>
                <c:pt idx="26242">
                  <c:v>171.80048055641899</c:v>
                </c:pt>
                <c:pt idx="26243">
                  <c:v>171.756633672352</c:v>
                </c:pt>
                <c:pt idx="26244">
                  <c:v>171.73531845076499</c:v>
                </c:pt>
                <c:pt idx="26245">
                  <c:v>171.723979818</c:v>
                </c:pt>
                <c:pt idx="26246">
                  <c:v>171.71583261731499</c:v>
                </c:pt>
                <c:pt idx="26247">
                  <c:v>171.70580451140501</c:v>
                </c:pt>
                <c:pt idx="26248">
                  <c:v>171.695301220852</c:v>
                </c:pt>
                <c:pt idx="26249">
                  <c:v>171.66589838395899</c:v>
                </c:pt>
                <c:pt idx="26250">
                  <c:v>171.64413385844099</c:v>
                </c:pt>
                <c:pt idx="26251">
                  <c:v>171.62486073492599</c:v>
                </c:pt>
                <c:pt idx="26252">
                  <c:v>171.57267804007699</c:v>
                </c:pt>
                <c:pt idx="26253">
                  <c:v>171.57267804007699</c:v>
                </c:pt>
                <c:pt idx="26254">
                  <c:v>171.56888229855099</c:v>
                </c:pt>
                <c:pt idx="26255">
                  <c:v>171.56736930904799</c:v>
                </c:pt>
                <c:pt idx="26256">
                  <c:v>171.56340394394601</c:v>
                </c:pt>
                <c:pt idx="26257">
                  <c:v>171.56322830565</c:v>
                </c:pt>
                <c:pt idx="26258">
                  <c:v>171.56189260958701</c:v>
                </c:pt>
                <c:pt idx="26259">
                  <c:v>171.482071298238</c:v>
                </c:pt>
                <c:pt idx="26260">
                  <c:v>171.466814670123</c:v>
                </c:pt>
                <c:pt idx="26261">
                  <c:v>171.463849497821</c:v>
                </c:pt>
                <c:pt idx="26262">
                  <c:v>171.45528349551299</c:v>
                </c:pt>
                <c:pt idx="26263">
                  <c:v>171.43807838493001</c:v>
                </c:pt>
                <c:pt idx="26264">
                  <c:v>171.41659566322099</c:v>
                </c:pt>
                <c:pt idx="26265">
                  <c:v>171.41390444692999</c:v>
                </c:pt>
                <c:pt idx="26266">
                  <c:v>171.407154983032</c:v>
                </c:pt>
                <c:pt idx="26267">
                  <c:v>171.399585084433</c:v>
                </c:pt>
                <c:pt idx="26268">
                  <c:v>171.39659262808999</c:v>
                </c:pt>
                <c:pt idx="26269">
                  <c:v>171.386543453184</c:v>
                </c:pt>
                <c:pt idx="26270">
                  <c:v>171.38095544350301</c:v>
                </c:pt>
                <c:pt idx="26271">
                  <c:v>171.36351872896799</c:v>
                </c:pt>
                <c:pt idx="26272">
                  <c:v>171.34087838368001</c:v>
                </c:pt>
                <c:pt idx="26273">
                  <c:v>171.336695661542</c:v>
                </c:pt>
                <c:pt idx="26274">
                  <c:v>171.32878931091699</c:v>
                </c:pt>
                <c:pt idx="26275">
                  <c:v>171.292320030593</c:v>
                </c:pt>
                <c:pt idx="26276">
                  <c:v>171.28860282386</c:v>
                </c:pt>
                <c:pt idx="26277">
                  <c:v>171.28567569357699</c:v>
                </c:pt>
                <c:pt idx="26278">
                  <c:v>171.25245169041301</c:v>
                </c:pt>
                <c:pt idx="26279">
                  <c:v>171.247559382802</c:v>
                </c:pt>
                <c:pt idx="26280">
                  <c:v>171.23443009233401</c:v>
                </c:pt>
                <c:pt idx="26281">
                  <c:v>171.209506916115</c:v>
                </c:pt>
                <c:pt idx="26282">
                  <c:v>171.19182879002699</c:v>
                </c:pt>
                <c:pt idx="26283">
                  <c:v>171.18120024688</c:v>
                </c:pt>
                <c:pt idx="26284">
                  <c:v>171.17186216222501</c:v>
                </c:pt>
                <c:pt idx="26285">
                  <c:v>171.15780679232799</c:v>
                </c:pt>
                <c:pt idx="26286">
                  <c:v>171.12721352798101</c:v>
                </c:pt>
                <c:pt idx="26287">
                  <c:v>171.122748078672</c:v>
                </c:pt>
                <c:pt idx="26288">
                  <c:v>171.10506192692</c:v>
                </c:pt>
                <c:pt idx="26289">
                  <c:v>171.084917025165</c:v>
                </c:pt>
                <c:pt idx="26290">
                  <c:v>171.074210683655</c:v>
                </c:pt>
                <c:pt idx="26291">
                  <c:v>171.03809163410199</c:v>
                </c:pt>
                <c:pt idx="26292">
                  <c:v>171.03172463154101</c:v>
                </c:pt>
                <c:pt idx="26293">
                  <c:v>171.01989085039901</c:v>
                </c:pt>
                <c:pt idx="26294">
                  <c:v>170.985053617836</c:v>
                </c:pt>
                <c:pt idx="26295">
                  <c:v>170.97840089795301</c:v>
                </c:pt>
                <c:pt idx="26296">
                  <c:v>170.97060834322201</c:v>
                </c:pt>
                <c:pt idx="26297">
                  <c:v>170.968847370053</c:v>
                </c:pt>
                <c:pt idx="26298">
                  <c:v>170.95594149138799</c:v>
                </c:pt>
                <c:pt idx="26299">
                  <c:v>170.94593404622401</c:v>
                </c:pt>
                <c:pt idx="26300">
                  <c:v>170.93984996047101</c:v>
                </c:pt>
                <c:pt idx="26301">
                  <c:v>170.93413350050699</c:v>
                </c:pt>
                <c:pt idx="26302">
                  <c:v>170.875680191794</c:v>
                </c:pt>
                <c:pt idx="26303">
                  <c:v>170.86137568057799</c:v>
                </c:pt>
                <c:pt idx="26304">
                  <c:v>170.86065421289601</c:v>
                </c:pt>
                <c:pt idx="26305">
                  <c:v>170.833692709654</c:v>
                </c:pt>
                <c:pt idx="26306">
                  <c:v>170.82112214572999</c:v>
                </c:pt>
                <c:pt idx="26307">
                  <c:v>170.82112214572999</c:v>
                </c:pt>
                <c:pt idx="26308">
                  <c:v>170.81119144972899</c:v>
                </c:pt>
                <c:pt idx="26309">
                  <c:v>170.80100298545801</c:v>
                </c:pt>
                <c:pt idx="26310">
                  <c:v>170.76339250908799</c:v>
                </c:pt>
                <c:pt idx="26311">
                  <c:v>170.75744677894801</c:v>
                </c:pt>
                <c:pt idx="26312">
                  <c:v>170.738798430712</c:v>
                </c:pt>
                <c:pt idx="26313">
                  <c:v>170.73874506450699</c:v>
                </c:pt>
                <c:pt idx="26314">
                  <c:v>170.73083697372201</c:v>
                </c:pt>
                <c:pt idx="26315">
                  <c:v>170.723058031634</c:v>
                </c:pt>
                <c:pt idx="26316">
                  <c:v>170.69755625939601</c:v>
                </c:pt>
                <c:pt idx="26317">
                  <c:v>170.68646886876499</c:v>
                </c:pt>
                <c:pt idx="26318">
                  <c:v>170.667786403419</c:v>
                </c:pt>
                <c:pt idx="26319">
                  <c:v>170.641037022022</c:v>
                </c:pt>
                <c:pt idx="26320">
                  <c:v>170.60736489711999</c:v>
                </c:pt>
                <c:pt idx="26321">
                  <c:v>170.582591359829</c:v>
                </c:pt>
                <c:pt idx="26322">
                  <c:v>170.56125312955299</c:v>
                </c:pt>
                <c:pt idx="26323">
                  <c:v>170.55621249254901</c:v>
                </c:pt>
                <c:pt idx="26324">
                  <c:v>170.540142427148</c:v>
                </c:pt>
                <c:pt idx="26325">
                  <c:v>170.53528539670799</c:v>
                </c:pt>
                <c:pt idx="26326">
                  <c:v>170.531357994464</c:v>
                </c:pt>
                <c:pt idx="26327">
                  <c:v>170.51787904934</c:v>
                </c:pt>
                <c:pt idx="26328">
                  <c:v>170.513881818378</c:v>
                </c:pt>
                <c:pt idx="26329">
                  <c:v>170.500941068906</c:v>
                </c:pt>
                <c:pt idx="26330">
                  <c:v>170.44079526807599</c:v>
                </c:pt>
                <c:pt idx="26331">
                  <c:v>170.42463881312699</c:v>
                </c:pt>
                <c:pt idx="26332">
                  <c:v>170.404615781237</c:v>
                </c:pt>
                <c:pt idx="26333">
                  <c:v>170.40129457713201</c:v>
                </c:pt>
                <c:pt idx="26334">
                  <c:v>170.37948826725099</c:v>
                </c:pt>
                <c:pt idx="26335">
                  <c:v>170.36822858786999</c:v>
                </c:pt>
                <c:pt idx="26336">
                  <c:v>170.345096011766</c:v>
                </c:pt>
                <c:pt idx="26337">
                  <c:v>170.33165929650599</c:v>
                </c:pt>
                <c:pt idx="26338">
                  <c:v>170.31677962232601</c:v>
                </c:pt>
                <c:pt idx="26339">
                  <c:v>170.297176986251</c:v>
                </c:pt>
                <c:pt idx="26340">
                  <c:v>170.29243643003301</c:v>
                </c:pt>
                <c:pt idx="26341">
                  <c:v>170.286450621028</c:v>
                </c:pt>
                <c:pt idx="26342">
                  <c:v>170.27264320756399</c:v>
                </c:pt>
                <c:pt idx="26343">
                  <c:v>170.26594831763899</c:v>
                </c:pt>
                <c:pt idx="26344">
                  <c:v>170.25628351499299</c:v>
                </c:pt>
                <c:pt idx="26345">
                  <c:v>170.21513942765199</c:v>
                </c:pt>
                <c:pt idx="26346">
                  <c:v>170.167572467811</c:v>
                </c:pt>
                <c:pt idx="26347">
                  <c:v>170.155766089948</c:v>
                </c:pt>
                <c:pt idx="26348">
                  <c:v>170.12318891876399</c:v>
                </c:pt>
                <c:pt idx="26349">
                  <c:v>170.111064879081</c:v>
                </c:pt>
                <c:pt idx="26350">
                  <c:v>170.10996887712199</c:v>
                </c:pt>
                <c:pt idx="26351">
                  <c:v>170.10978381310599</c:v>
                </c:pt>
                <c:pt idx="26352">
                  <c:v>170.08822892443899</c:v>
                </c:pt>
                <c:pt idx="26353">
                  <c:v>170.06308263904</c:v>
                </c:pt>
                <c:pt idx="26354">
                  <c:v>170.05012556778499</c:v>
                </c:pt>
                <c:pt idx="26355">
                  <c:v>170.02475237002301</c:v>
                </c:pt>
                <c:pt idx="26356">
                  <c:v>170.02267845902</c:v>
                </c:pt>
                <c:pt idx="26357">
                  <c:v>170.01200891892401</c:v>
                </c:pt>
                <c:pt idx="26358">
                  <c:v>169.99743214012301</c:v>
                </c:pt>
                <c:pt idx="26359">
                  <c:v>169.98768354589299</c:v>
                </c:pt>
                <c:pt idx="26360">
                  <c:v>169.97372746953201</c:v>
                </c:pt>
                <c:pt idx="26361">
                  <c:v>169.95694235305999</c:v>
                </c:pt>
                <c:pt idx="26362">
                  <c:v>169.94684925730201</c:v>
                </c:pt>
                <c:pt idx="26363">
                  <c:v>169.94526102903501</c:v>
                </c:pt>
                <c:pt idx="26364">
                  <c:v>169.94074016539599</c:v>
                </c:pt>
                <c:pt idx="26365">
                  <c:v>169.93198184279399</c:v>
                </c:pt>
                <c:pt idx="26366">
                  <c:v>169.91404724859299</c:v>
                </c:pt>
                <c:pt idx="26367">
                  <c:v>169.897161824036</c:v>
                </c:pt>
                <c:pt idx="26368">
                  <c:v>169.89183483871699</c:v>
                </c:pt>
                <c:pt idx="26369">
                  <c:v>169.80750677450399</c:v>
                </c:pt>
                <c:pt idx="26370">
                  <c:v>169.797848273808</c:v>
                </c:pt>
                <c:pt idx="26371">
                  <c:v>169.791291037523</c:v>
                </c:pt>
                <c:pt idx="26372">
                  <c:v>169.77049445658</c:v>
                </c:pt>
                <c:pt idx="26373">
                  <c:v>169.747806724501</c:v>
                </c:pt>
                <c:pt idx="26374">
                  <c:v>169.73796064780001</c:v>
                </c:pt>
                <c:pt idx="26375">
                  <c:v>169.73390213645899</c:v>
                </c:pt>
                <c:pt idx="26376">
                  <c:v>169.72321953910199</c:v>
                </c:pt>
                <c:pt idx="26377">
                  <c:v>169.701214067656</c:v>
                </c:pt>
                <c:pt idx="26378">
                  <c:v>169.65059355587701</c:v>
                </c:pt>
                <c:pt idx="26379">
                  <c:v>169.60158016572399</c:v>
                </c:pt>
                <c:pt idx="26380">
                  <c:v>169.596373655485</c:v>
                </c:pt>
                <c:pt idx="26381">
                  <c:v>169.59580433742801</c:v>
                </c:pt>
                <c:pt idx="26382">
                  <c:v>169.58299472449599</c:v>
                </c:pt>
                <c:pt idx="26383">
                  <c:v>169.54127709143199</c:v>
                </c:pt>
                <c:pt idx="26384">
                  <c:v>169.54116437939601</c:v>
                </c:pt>
                <c:pt idx="26385">
                  <c:v>169.53460177117199</c:v>
                </c:pt>
                <c:pt idx="26386">
                  <c:v>169.519574139649</c:v>
                </c:pt>
                <c:pt idx="26387">
                  <c:v>169.500157373576</c:v>
                </c:pt>
                <c:pt idx="26388">
                  <c:v>169.440026205169</c:v>
                </c:pt>
                <c:pt idx="26389">
                  <c:v>169.43452570234601</c:v>
                </c:pt>
                <c:pt idx="26390">
                  <c:v>169.432261212817</c:v>
                </c:pt>
                <c:pt idx="26391">
                  <c:v>169.42527951773999</c:v>
                </c:pt>
                <c:pt idx="26392">
                  <c:v>169.41473116585101</c:v>
                </c:pt>
                <c:pt idx="26393">
                  <c:v>169.40240368084699</c:v>
                </c:pt>
                <c:pt idx="26394">
                  <c:v>169.36534230994599</c:v>
                </c:pt>
                <c:pt idx="26395">
                  <c:v>169.337995595818</c:v>
                </c:pt>
                <c:pt idx="26396">
                  <c:v>169.33056988153399</c:v>
                </c:pt>
                <c:pt idx="26397">
                  <c:v>169.31316736070099</c:v>
                </c:pt>
                <c:pt idx="26398">
                  <c:v>169.27004459628799</c:v>
                </c:pt>
                <c:pt idx="26399">
                  <c:v>169.265792996041</c:v>
                </c:pt>
                <c:pt idx="26400">
                  <c:v>169.25033220289899</c:v>
                </c:pt>
                <c:pt idx="26401">
                  <c:v>169.23955272412601</c:v>
                </c:pt>
                <c:pt idx="26402">
                  <c:v>169.237733299007</c:v>
                </c:pt>
                <c:pt idx="26403">
                  <c:v>169.20773398049599</c:v>
                </c:pt>
                <c:pt idx="26404">
                  <c:v>169.16304873160601</c:v>
                </c:pt>
                <c:pt idx="26405">
                  <c:v>169.135296741698</c:v>
                </c:pt>
                <c:pt idx="26406">
                  <c:v>169.13458235602999</c:v>
                </c:pt>
                <c:pt idx="26407">
                  <c:v>169.10017287054899</c:v>
                </c:pt>
                <c:pt idx="26408">
                  <c:v>169.097117667079</c:v>
                </c:pt>
                <c:pt idx="26409">
                  <c:v>169.09191865290299</c:v>
                </c:pt>
                <c:pt idx="26410">
                  <c:v>169.07802406733299</c:v>
                </c:pt>
                <c:pt idx="26411">
                  <c:v>169.076498270435</c:v>
                </c:pt>
                <c:pt idx="26412">
                  <c:v>169.07237727948299</c:v>
                </c:pt>
                <c:pt idx="26413">
                  <c:v>169.06219011156099</c:v>
                </c:pt>
                <c:pt idx="26414">
                  <c:v>169.06056055621099</c:v>
                </c:pt>
                <c:pt idx="26415">
                  <c:v>169.03167930910101</c:v>
                </c:pt>
                <c:pt idx="26416">
                  <c:v>169.00213932536701</c:v>
                </c:pt>
                <c:pt idx="26417">
                  <c:v>168.99830590571099</c:v>
                </c:pt>
                <c:pt idx="26418">
                  <c:v>168.99091870589399</c:v>
                </c:pt>
                <c:pt idx="26419">
                  <c:v>168.97257588324501</c:v>
                </c:pt>
                <c:pt idx="26420">
                  <c:v>168.967508859053</c:v>
                </c:pt>
                <c:pt idx="26421">
                  <c:v>168.935493298539</c:v>
                </c:pt>
                <c:pt idx="26422">
                  <c:v>168.92963986563001</c:v>
                </c:pt>
                <c:pt idx="26423">
                  <c:v>168.92479621437701</c:v>
                </c:pt>
                <c:pt idx="26424">
                  <c:v>168.92198737747199</c:v>
                </c:pt>
                <c:pt idx="26425">
                  <c:v>168.908421161549</c:v>
                </c:pt>
                <c:pt idx="26426">
                  <c:v>168.87758796892601</c:v>
                </c:pt>
                <c:pt idx="26427">
                  <c:v>168.860380393844</c:v>
                </c:pt>
                <c:pt idx="26428">
                  <c:v>168.85833460336301</c:v>
                </c:pt>
                <c:pt idx="26429">
                  <c:v>168.85520474837199</c:v>
                </c:pt>
                <c:pt idx="26430">
                  <c:v>168.814833539056</c:v>
                </c:pt>
                <c:pt idx="26431">
                  <c:v>168.792406614534</c:v>
                </c:pt>
                <c:pt idx="26432">
                  <c:v>168.79235500257701</c:v>
                </c:pt>
                <c:pt idx="26433">
                  <c:v>168.79125293607899</c:v>
                </c:pt>
                <c:pt idx="26434">
                  <c:v>168.78919438331599</c:v>
                </c:pt>
                <c:pt idx="26435">
                  <c:v>168.78730997032</c:v>
                </c:pt>
                <c:pt idx="26436">
                  <c:v>168.782521801694</c:v>
                </c:pt>
                <c:pt idx="26437">
                  <c:v>168.776134364417</c:v>
                </c:pt>
                <c:pt idx="26438">
                  <c:v>168.77114999462199</c:v>
                </c:pt>
                <c:pt idx="26439">
                  <c:v>168.767143978397</c:v>
                </c:pt>
                <c:pt idx="26440">
                  <c:v>168.761245248356</c:v>
                </c:pt>
                <c:pt idx="26441">
                  <c:v>168.76072090619701</c:v>
                </c:pt>
                <c:pt idx="26442">
                  <c:v>168.72262070667301</c:v>
                </c:pt>
                <c:pt idx="26443">
                  <c:v>168.72169503836199</c:v>
                </c:pt>
                <c:pt idx="26444">
                  <c:v>168.709803114523</c:v>
                </c:pt>
                <c:pt idx="26445">
                  <c:v>168.70713543565699</c:v>
                </c:pt>
                <c:pt idx="26446">
                  <c:v>168.65407562138401</c:v>
                </c:pt>
                <c:pt idx="26447">
                  <c:v>168.654037417681</c:v>
                </c:pt>
                <c:pt idx="26448">
                  <c:v>168.63488244764099</c:v>
                </c:pt>
                <c:pt idx="26449">
                  <c:v>168.63326615831801</c:v>
                </c:pt>
                <c:pt idx="26450">
                  <c:v>168.626549062961</c:v>
                </c:pt>
                <c:pt idx="26451">
                  <c:v>168.59068765093301</c:v>
                </c:pt>
                <c:pt idx="26452">
                  <c:v>168.584792691959</c:v>
                </c:pt>
                <c:pt idx="26453">
                  <c:v>168.53916604921901</c:v>
                </c:pt>
                <c:pt idx="26454">
                  <c:v>168.51328064541801</c:v>
                </c:pt>
                <c:pt idx="26455">
                  <c:v>168.505422266859</c:v>
                </c:pt>
                <c:pt idx="26456">
                  <c:v>168.505194363915</c:v>
                </c:pt>
                <c:pt idx="26457">
                  <c:v>168.48001185936499</c:v>
                </c:pt>
                <c:pt idx="26458">
                  <c:v>168.45131130607601</c:v>
                </c:pt>
                <c:pt idx="26459">
                  <c:v>168.42181423166201</c:v>
                </c:pt>
                <c:pt idx="26460">
                  <c:v>168.415907075018</c:v>
                </c:pt>
                <c:pt idx="26461">
                  <c:v>168.39131016404201</c:v>
                </c:pt>
                <c:pt idx="26462">
                  <c:v>168.38782940301499</c:v>
                </c:pt>
                <c:pt idx="26463">
                  <c:v>168.38758096461601</c:v>
                </c:pt>
                <c:pt idx="26464">
                  <c:v>168.38640203820299</c:v>
                </c:pt>
                <c:pt idx="26465">
                  <c:v>168.377351288885</c:v>
                </c:pt>
                <c:pt idx="26466">
                  <c:v>168.36871497427799</c:v>
                </c:pt>
                <c:pt idx="26467">
                  <c:v>168.342322118819</c:v>
                </c:pt>
                <c:pt idx="26468">
                  <c:v>168.31232476262801</c:v>
                </c:pt>
                <c:pt idx="26469">
                  <c:v>168.29855860605801</c:v>
                </c:pt>
                <c:pt idx="26470">
                  <c:v>168.293325037914</c:v>
                </c:pt>
                <c:pt idx="26471">
                  <c:v>168.292390875194</c:v>
                </c:pt>
                <c:pt idx="26472">
                  <c:v>168.286919276681</c:v>
                </c:pt>
                <c:pt idx="26473">
                  <c:v>168.28548582467701</c:v>
                </c:pt>
                <c:pt idx="26474">
                  <c:v>168.26022887347199</c:v>
                </c:pt>
                <c:pt idx="26475">
                  <c:v>168.21121522631199</c:v>
                </c:pt>
                <c:pt idx="26476">
                  <c:v>168.194889923999</c:v>
                </c:pt>
                <c:pt idx="26477">
                  <c:v>168.14618068413799</c:v>
                </c:pt>
                <c:pt idx="26478">
                  <c:v>168.135082970772</c:v>
                </c:pt>
                <c:pt idx="26479">
                  <c:v>168.11963285010401</c:v>
                </c:pt>
                <c:pt idx="26480">
                  <c:v>168.114592882864</c:v>
                </c:pt>
                <c:pt idx="26481">
                  <c:v>168.10235968748</c:v>
                </c:pt>
                <c:pt idx="26482">
                  <c:v>168.08259145533901</c:v>
                </c:pt>
                <c:pt idx="26483">
                  <c:v>168.069418527762</c:v>
                </c:pt>
                <c:pt idx="26484">
                  <c:v>168.059941738666</c:v>
                </c:pt>
                <c:pt idx="26485">
                  <c:v>168.05380999509401</c:v>
                </c:pt>
                <c:pt idx="26486">
                  <c:v>168.02165916786899</c:v>
                </c:pt>
                <c:pt idx="26487">
                  <c:v>167.99272534400299</c:v>
                </c:pt>
                <c:pt idx="26488">
                  <c:v>167.98142333823799</c:v>
                </c:pt>
                <c:pt idx="26489">
                  <c:v>167.963646801366</c:v>
                </c:pt>
                <c:pt idx="26490">
                  <c:v>167.96020618131001</c:v>
                </c:pt>
                <c:pt idx="26491">
                  <c:v>167.93866616712199</c:v>
                </c:pt>
                <c:pt idx="26492">
                  <c:v>167.93847728502701</c:v>
                </c:pt>
                <c:pt idx="26493">
                  <c:v>167.938255015208</c:v>
                </c:pt>
                <c:pt idx="26494">
                  <c:v>167.93822062812799</c:v>
                </c:pt>
                <c:pt idx="26495">
                  <c:v>167.93819695894899</c:v>
                </c:pt>
                <c:pt idx="26496">
                  <c:v>167.93798316460101</c:v>
                </c:pt>
                <c:pt idx="26497">
                  <c:v>167.91322059616999</c:v>
                </c:pt>
                <c:pt idx="26498">
                  <c:v>167.881527154645</c:v>
                </c:pt>
                <c:pt idx="26499">
                  <c:v>167.879317997463</c:v>
                </c:pt>
                <c:pt idx="26500">
                  <c:v>167.85777577189199</c:v>
                </c:pt>
                <c:pt idx="26501">
                  <c:v>167.855972951898</c:v>
                </c:pt>
                <c:pt idx="26502">
                  <c:v>167.84208391036299</c:v>
                </c:pt>
                <c:pt idx="26503">
                  <c:v>167.827531872462</c:v>
                </c:pt>
                <c:pt idx="26504">
                  <c:v>167.76878570365</c:v>
                </c:pt>
                <c:pt idx="26505">
                  <c:v>167.76868235202599</c:v>
                </c:pt>
                <c:pt idx="26506">
                  <c:v>167.749634694219</c:v>
                </c:pt>
                <c:pt idx="26507">
                  <c:v>167.74942716615101</c:v>
                </c:pt>
                <c:pt idx="26508">
                  <c:v>167.73677106942301</c:v>
                </c:pt>
                <c:pt idx="26509">
                  <c:v>167.724242983853</c:v>
                </c:pt>
                <c:pt idx="26510">
                  <c:v>167.70764204654299</c:v>
                </c:pt>
                <c:pt idx="26511">
                  <c:v>167.70764204654299</c:v>
                </c:pt>
                <c:pt idx="26512">
                  <c:v>167.69960308400999</c:v>
                </c:pt>
                <c:pt idx="26513">
                  <c:v>167.68833019801301</c:v>
                </c:pt>
                <c:pt idx="26514">
                  <c:v>167.606207003972</c:v>
                </c:pt>
                <c:pt idx="26515">
                  <c:v>167.60282238743099</c:v>
                </c:pt>
                <c:pt idx="26516">
                  <c:v>167.58010857484899</c:v>
                </c:pt>
                <c:pt idx="26517">
                  <c:v>167.57812963591201</c:v>
                </c:pt>
                <c:pt idx="26518">
                  <c:v>167.54921207362801</c:v>
                </c:pt>
                <c:pt idx="26519">
                  <c:v>167.54790549277701</c:v>
                </c:pt>
                <c:pt idx="26520">
                  <c:v>167.54690688158101</c:v>
                </c:pt>
                <c:pt idx="26521">
                  <c:v>167.546818000478</c:v>
                </c:pt>
                <c:pt idx="26522">
                  <c:v>167.537037192273</c:v>
                </c:pt>
                <c:pt idx="26523">
                  <c:v>167.527849814143</c:v>
                </c:pt>
                <c:pt idx="26524">
                  <c:v>167.52277124673299</c:v>
                </c:pt>
                <c:pt idx="26525">
                  <c:v>167.520640012179</c:v>
                </c:pt>
                <c:pt idx="26526">
                  <c:v>167.51945256503399</c:v>
                </c:pt>
                <c:pt idx="26527">
                  <c:v>167.51538458270301</c:v>
                </c:pt>
                <c:pt idx="26528">
                  <c:v>167.49085405631001</c:v>
                </c:pt>
                <c:pt idx="26529">
                  <c:v>167.469958569098</c:v>
                </c:pt>
                <c:pt idx="26530">
                  <c:v>167.46038980068201</c:v>
                </c:pt>
                <c:pt idx="26531">
                  <c:v>167.457981015141</c:v>
                </c:pt>
                <c:pt idx="26532">
                  <c:v>167.44799995345801</c:v>
                </c:pt>
                <c:pt idx="26533">
                  <c:v>167.446412821732</c:v>
                </c:pt>
                <c:pt idx="26534">
                  <c:v>167.382597371977</c:v>
                </c:pt>
                <c:pt idx="26535">
                  <c:v>167.37724838790601</c:v>
                </c:pt>
                <c:pt idx="26536">
                  <c:v>167.369178195437</c:v>
                </c:pt>
                <c:pt idx="26537">
                  <c:v>167.35304445677301</c:v>
                </c:pt>
                <c:pt idx="26538">
                  <c:v>167.320376677599</c:v>
                </c:pt>
                <c:pt idx="26539">
                  <c:v>167.31412905088101</c:v>
                </c:pt>
                <c:pt idx="26540">
                  <c:v>167.29237213551801</c:v>
                </c:pt>
                <c:pt idx="26541">
                  <c:v>167.278026365464</c:v>
                </c:pt>
                <c:pt idx="26542">
                  <c:v>167.270144885185</c:v>
                </c:pt>
                <c:pt idx="26543">
                  <c:v>167.23918298707</c:v>
                </c:pt>
                <c:pt idx="26544">
                  <c:v>167.20805125379101</c:v>
                </c:pt>
                <c:pt idx="26545">
                  <c:v>167.20314393508099</c:v>
                </c:pt>
                <c:pt idx="26546">
                  <c:v>167.19685580787501</c:v>
                </c:pt>
                <c:pt idx="26547">
                  <c:v>167.17719805391101</c:v>
                </c:pt>
                <c:pt idx="26548">
                  <c:v>167.15814517262399</c:v>
                </c:pt>
                <c:pt idx="26549">
                  <c:v>167.143449323971</c:v>
                </c:pt>
                <c:pt idx="26550">
                  <c:v>167.10722428914599</c:v>
                </c:pt>
                <c:pt idx="26551">
                  <c:v>167.10122739343601</c:v>
                </c:pt>
                <c:pt idx="26552">
                  <c:v>167.100965307037</c:v>
                </c:pt>
                <c:pt idx="26553">
                  <c:v>167.10094160208899</c:v>
                </c:pt>
                <c:pt idx="26554">
                  <c:v>167.100757059644</c:v>
                </c:pt>
                <c:pt idx="26555">
                  <c:v>167.07829926148901</c:v>
                </c:pt>
                <c:pt idx="26556">
                  <c:v>167.045791955585</c:v>
                </c:pt>
                <c:pt idx="26557">
                  <c:v>167.021814499139</c:v>
                </c:pt>
                <c:pt idx="26558">
                  <c:v>167.01004631058899</c:v>
                </c:pt>
                <c:pt idx="26559">
                  <c:v>166.97444632274801</c:v>
                </c:pt>
                <c:pt idx="26560">
                  <c:v>166.960573802775</c:v>
                </c:pt>
                <c:pt idx="26561">
                  <c:v>166.96045578954701</c:v>
                </c:pt>
                <c:pt idx="26562">
                  <c:v>166.93363591775699</c:v>
                </c:pt>
                <c:pt idx="26563">
                  <c:v>166.92033974761699</c:v>
                </c:pt>
                <c:pt idx="26564">
                  <c:v>166.89719650936399</c:v>
                </c:pt>
                <c:pt idx="26565">
                  <c:v>166.870768529944</c:v>
                </c:pt>
                <c:pt idx="26566">
                  <c:v>166.866145880311</c:v>
                </c:pt>
                <c:pt idx="26567">
                  <c:v>166.86114303851599</c:v>
                </c:pt>
                <c:pt idx="26568">
                  <c:v>166.858411223682</c:v>
                </c:pt>
                <c:pt idx="26569">
                  <c:v>166.845046046313</c:v>
                </c:pt>
                <c:pt idx="26570">
                  <c:v>166.83273053187801</c:v>
                </c:pt>
                <c:pt idx="26571">
                  <c:v>166.81918763770099</c:v>
                </c:pt>
                <c:pt idx="26572">
                  <c:v>166.81554006623301</c:v>
                </c:pt>
                <c:pt idx="26573">
                  <c:v>166.759156531862</c:v>
                </c:pt>
                <c:pt idx="26574">
                  <c:v>166.75190987753101</c:v>
                </c:pt>
                <c:pt idx="26575">
                  <c:v>166.73357109718</c:v>
                </c:pt>
                <c:pt idx="26576">
                  <c:v>166.731224379807</c:v>
                </c:pt>
                <c:pt idx="26577">
                  <c:v>166.655315368717</c:v>
                </c:pt>
                <c:pt idx="26578">
                  <c:v>166.64919472340799</c:v>
                </c:pt>
                <c:pt idx="26579">
                  <c:v>166.64578716851301</c:v>
                </c:pt>
                <c:pt idx="26580">
                  <c:v>166.638162167627</c:v>
                </c:pt>
                <c:pt idx="26581">
                  <c:v>166.61709360010701</c:v>
                </c:pt>
                <c:pt idx="26582">
                  <c:v>166.60288245701699</c:v>
                </c:pt>
                <c:pt idx="26583">
                  <c:v>166.55285336346199</c:v>
                </c:pt>
                <c:pt idx="26584">
                  <c:v>166.54234290718</c:v>
                </c:pt>
                <c:pt idx="26585">
                  <c:v>166.522950468293</c:v>
                </c:pt>
                <c:pt idx="26586">
                  <c:v>166.51638516813699</c:v>
                </c:pt>
                <c:pt idx="26587">
                  <c:v>166.512144419527</c:v>
                </c:pt>
                <c:pt idx="26588">
                  <c:v>166.50530066074001</c:v>
                </c:pt>
                <c:pt idx="26589">
                  <c:v>166.50495179456601</c:v>
                </c:pt>
                <c:pt idx="26590">
                  <c:v>166.499807424019</c:v>
                </c:pt>
                <c:pt idx="26591">
                  <c:v>166.49897458255299</c:v>
                </c:pt>
                <c:pt idx="26592">
                  <c:v>166.49200271140501</c:v>
                </c:pt>
                <c:pt idx="26593">
                  <c:v>166.48094172747801</c:v>
                </c:pt>
                <c:pt idx="26594">
                  <c:v>166.45221028090199</c:v>
                </c:pt>
                <c:pt idx="26595">
                  <c:v>166.421170541099</c:v>
                </c:pt>
                <c:pt idx="26596">
                  <c:v>166.421035707714</c:v>
                </c:pt>
                <c:pt idx="26597">
                  <c:v>166.41546847030401</c:v>
                </c:pt>
                <c:pt idx="26598">
                  <c:v>166.414609452294</c:v>
                </c:pt>
                <c:pt idx="26599">
                  <c:v>166.40307190916801</c:v>
                </c:pt>
                <c:pt idx="26600">
                  <c:v>166.384575063445</c:v>
                </c:pt>
                <c:pt idx="26601">
                  <c:v>166.38161235576101</c:v>
                </c:pt>
                <c:pt idx="26602">
                  <c:v>166.37640372724499</c:v>
                </c:pt>
                <c:pt idx="26603">
                  <c:v>166.365211533679</c:v>
                </c:pt>
                <c:pt idx="26604">
                  <c:v>166.34975123062699</c:v>
                </c:pt>
                <c:pt idx="26605">
                  <c:v>166.342358396473</c:v>
                </c:pt>
                <c:pt idx="26606">
                  <c:v>166.33967111883601</c:v>
                </c:pt>
                <c:pt idx="26607">
                  <c:v>166.27957893946299</c:v>
                </c:pt>
                <c:pt idx="26608">
                  <c:v>166.273642359424</c:v>
                </c:pt>
                <c:pt idx="26609">
                  <c:v>166.26912427013499</c:v>
                </c:pt>
                <c:pt idx="26610">
                  <c:v>166.26907000780099</c:v>
                </c:pt>
                <c:pt idx="26611">
                  <c:v>166.265541944917</c:v>
                </c:pt>
                <c:pt idx="26612">
                  <c:v>166.264260013556</c:v>
                </c:pt>
                <c:pt idx="26613">
                  <c:v>166.25868037245999</c:v>
                </c:pt>
                <c:pt idx="26614">
                  <c:v>166.24905227193199</c:v>
                </c:pt>
                <c:pt idx="26615">
                  <c:v>166.23040456643301</c:v>
                </c:pt>
                <c:pt idx="26616">
                  <c:v>166.229704654458</c:v>
                </c:pt>
                <c:pt idx="26617">
                  <c:v>166.22099844992701</c:v>
                </c:pt>
                <c:pt idx="26618">
                  <c:v>166.16410794851501</c:v>
                </c:pt>
                <c:pt idx="26619">
                  <c:v>166.15458486120099</c:v>
                </c:pt>
                <c:pt idx="26620">
                  <c:v>166.14584352639</c:v>
                </c:pt>
                <c:pt idx="26621">
                  <c:v>166.134420186402</c:v>
                </c:pt>
                <c:pt idx="26622">
                  <c:v>166.12850490608199</c:v>
                </c:pt>
                <c:pt idx="26623">
                  <c:v>166.117024074939</c:v>
                </c:pt>
                <c:pt idx="26624">
                  <c:v>166.09684329942999</c:v>
                </c:pt>
                <c:pt idx="26625">
                  <c:v>166.08417061677801</c:v>
                </c:pt>
                <c:pt idx="26626">
                  <c:v>166.076229998701</c:v>
                </c:pt>
                <c:pt idx="26627">
                  <c:v>166.05454447276099</c:v>
                </c:pt>
                <c:pt idx="26628">
                  <c:v>166.04920135606</c:v>
                </c:pt>
                <c:pt idx="26629">
                  <c:v>166.04588593808299</c:v>
                </c:pt>
                <c:pt idx="26630">
                  <c:v>166.042225881908</c:v>
                </c:pt>
                <c:pt idx="26631">
                  <c:v>166.04039615942</c:v>
                </c:pt>
                <c:pt idx="26632">
                  <c:v>166.02170512476101</c:v>
                </c:pt>
                <c:pt idx="26633">
                  <c:v>166.01873888740101</c:v>
                </c:pt>
                <c:pt idx="26634">
                  <c:v>166.01802351704799</c:v>
                </c:pt>
                <c:pt idx="26635">
                  <c:v>165.99797888772301</c:v>
                </c:pt>
                <c:pt idx="26636">
                  <c:v>165.99760939287</c:v>
                </c:pt>
                <c:pt idx="26637">
                  <c:v>165.984403538729</c:v>
                </c:pt>
                <c:pt idx="26638">
                  <c:v>165.984389617772</c:v>
                </c:pt>
                <c:pt idx="26639">
                  <c:v>165.96930765136401</c:v>
                </c:pt>
                <c:pt idx="26640">
                  <c:v>165.96842596182</c:v>
                </c:pt>
                <c:pt idx="26641">
                  <c:v>165.96025416197401</c:v>
                </c:pt>
                <c:pt idx="26642">
                  <c:v>165.948873693644</c:v>
                </c:pt>
                <c:pt idx="26643">
                  <c:v>165.924189874147</c:v>
                </c:pt>
                <c:pt idx="26644">
                  <c:v>165.889922141483</c:v>
                </c:pt>
                <c:pt idx="26645">
                  <c:v>165.856726524967</c:v>
                </c:pt>
                <c:pt idx="26646">
                  <c:v>165.852042974239</c:v>
                </c:pt>
                <c:pt idx="26647">
                  <c:v>165.83854461167499</c:v>
                </c:pt>
                <c:pt idx="26648">
                  <c:v>165.83363517159799</c:v>
                </c:pt>
                <c:pt idx="26649">
                  <c:v>165.82662346945199</c:v>
                </c:pt>
                <c:pt idx="26650">
                  <c:v>165.82536402501</c:v>
                </c:pt>
                <c:pt idx="26651">
                  <c:v>165.82237190554</c:v>
                </c:pt>
                <c:pt idx="26652">
                  <c:v>165.81809848558299</c:v>
                </c:pt>
                <c:pt idx="26653">
                  <c:v>165.81098167824399</c:v>
                </c:pt>
                <c:pt idx="26654">
                  <c:v>165.78294967395701</c:v>
                </c:pt>
                <c:pt idx="26655">
                  <c:v>165.768043626918</c:v>
                </c:pt>
                <c:pt idx="26656">
                  <c:v>165.75551573219099</c:v>
                </c:pt>
                <c:pt idx="26657">
                  <c:v>165.74601607451601</c:v>
                </c:pt>
                <c:pt idx="26658">
                  <c:v>165.72966447972399</c:v>
                </c:pt>
                <c:pt idx="26659">
                  <c:v>165.70657994112401</c:v>
                </c:pt>
                <c:pt idx="26660">
                  <c:v>165.696404355862</c:v>
                </c:pt>
                <c:pt idx="26661">
                  <c:v>165.69274108656299</c:v>
                </c:pt>
                <c:pt idx="26662">
                  <c:v>165.665657415819</c:v>
                </c:pt>
                <c:pt idx="26663">
                  <c:v>165.651734412791</c:v>
                </c:pt>
                <c:pt idx="26664">
                  <c:v>165.626508670459</c:v>
                </c:pt>
                <c:pt idx="26665">
                  <c:v>165.585535775523</c:v>
                </c:pt>
                <c:pt idx="26666">
                  <c:v>165.58131840554799</c:v>
                </c:pt>
                <c:pt idx="26667">
                  <c:v>165.56817573603001</c:v>
                </c:pt>
                <c:pt idx="26668">
                  <c:v>165.56333786760601</c:v>
                </c:pt>
                <c:pt idx="26669">
                  <c:v>165.56246493394701</c:v>
                </c:pt>
                <c:pt idx="26670">
                  <c:v>165.55822607968599</c:v>
                </c:pt>
                <c:pt idx="26671">
                  <c:v>165.54886330329899</c:v>
                </c:pt>
                <c:pt idx="26672">
                  <c:v>165.518016939376</c:v>
                </c:pt>
                <c:pt idx="26673">
                  <c:v>165.50849359321501</c:v>
                </c:pt>
                <c:pt idx="26674">
                  <c:v>165.498019577142</c:v>
                </c:pt>
                <c:pt idx="26675">
                  <c:v>165.49364984456301</c:v>
                </c:pt>
                <c:pt idx="26676">
                  <c:v>165.465385670019</c:v>
                </c:pt>
                <c:pt idx="26677">
                  <c:v>165.45617878569101</c:v>
                </c:pt>
                <c:pt idx="26678">
                  <c:v>165.45191620616501</c:v>
                </c:pt>
                <c:pt idx="26679">
                  <c:v>165.43404738322801</c:v>
                </c:pt>
                <c:pt idx="26680">
                  <c:v>165.433239103196</c:v>
                </c:pt>
                <c:pt idx="26681">
                  <c:v>165.430252484058</c:v>
                </c:pt>
                <c:pt idx="26682">
                  <c:v>165.38153031778401</c:v>
                </c:pt>
                <c:pt idx="26683">
                  <c:v>165.34841169939301</c:v>
                </c:pt>
                <c:pt idx="26684">
                  <c:v>165.312990083008</c:v>
                </c:pt>
                <c:pt idx="26685">
                  <c:v>165.30652559980601</c:v>
                </c:pt>
                <c:pt idx="26686">
                  <c:v>165.29718777198701</c:v>
                </c:pt>
                <c:pt idx="26687">
                  <c:v>165.29673426588101</c:v>
                </c:pt>
                <c:pt idx="26688">
                  <c:v>165.29261579207801</c:v>
                </c:pt>
                <c:pt idx="26689">
                  <c:v>165.28986282608</c:v>
                </c:pt>
                <c:pt idx="26690">
                  <c:v>165.282299525989</c:v>
                </c:pt>
                <c:pt idx="26691">
                  <c:v>165.27272492680501</c:v>
                </c:pt>
                <c:pt idx="26692">
                  <c:v>165.24700803450301</c:v>
                </c:pt>
                <c:pt idx="26693">
                  <c:v>165.23675576934301</c:v>
                </c:pt>
                <c:pt idx="26694">
                  <c:v>165.22221242407099</c:v>
                </c:pt>
                <c:pt idx="26695">
                  <c:v>165.214954069729</c:v>
                </c:pt>
                <c:pt idx="26696">
                  <c:v>165.20810538015999</c:v>
                </c:pt>
                <c:pt idx="26697">
                  <c:v>165.207824365204</c:v>
                </c:pt>
                <c:pt idx="26698">
                  <c:v>165.20623007281301</c:v>
                </c:pt>
                <c:pt idx="26699">
                  <c:v>165.17601736428699</c:v>
                </c:pt>
                <c:pt idx="26700">
                  <c:v>165.14574934813999</c:v>
                </c:pt>
                <c:pt idx="26701">
                  <c:v>165.14380950080701</c:v>
                </c:pt>
                <c:pt idx="26702">
                  <c:v>165.13515936371999</c:v>
                </c:pt>
                <c:pt idx="26703">
                  <c:v>165.10616382044699</c:v>
                </c:pt>
                <c:pt idx="26704">
                  <c:v>165.10351833712301</c:v>
                </c:pt>
                <c:pt idx="26705">
                  <c:v>165.07193837158999</c:v>
                </c:pt>
                <c:pt idx="26706">
                  <c:v>165.067928370191</c:v>
                </c:pt>
                <c:pt idx="26707">
                  <c:v>165.05515094768501</c:v>
                </c:pt>
                <c:pt idx="26708">
                  <c:v>165.01845733236701</c:v>
                </c:pt>
                <c:pt idx="26709">
                  <c:v>164.99330671693599</c:v>
                </c:pt>
                <c:pt idx="26710">
                  <c:v>164.98242749408101</c:v>
                </c:pt>
                <c:pt idx="26711">
                  <c:v>164.982241894547</c:v>
                </c:pt>
                <c:pt idx="26712">
                  <c:v>164.982156129885</c:v>
                </c:pt>
                <c:pt idx="26713">
                  <c:v>164.972661788343</c:v>
                </c:pt>
                <c:pt idx="26714">
                  <c:v>164.96826984489499</c:v>
                </c:pt>
                <c:pt idx="26715">
                  <c:v>164.94194845299799</c:v>
                </c:pt>
                <c:pt idx="26716">
                  <c:v>164.934572805995</c:v>
                </c:pt>
                <c:pt idx="26717">
                  <c:v>164.918537865415</c:v>
                </c:pt>
                <c:pt idx="26718">
                  <c:v>164.84960297347399</c:v>
                </c:pt>
                <c:pt idx="26719">
                  <c:v>164.814455707517</c:v>
                </c:pt>
                <c:pt idx="26720">
                  <c:v>164.810599161715</c:v>
                </c:pt>
                <c:pt idx="26721">
                  <c:v>164.78255577164799</c:v>
                </c:pt>
                <c:pt idx="26722">
                  <c:v>164.778134456891</c:v>
                </c:pt>
                <c:pt idx="26723">
                  <c:v>164.77746424405501</c:v>
                </c:pt>
                <c:pt idx="26724">
                  <c:v>164.76344539459501</c:v>
                </c:pt>
                <c:pt idx="26725">
                  <c:v>164.76147425790001</c:v>
                </c:pt>
                <c:pt idx="26726">
                  <c:v>164.74304302795099</c:v>
                </c:pt>
                <c:pt idx="26727">
                  <c:v>164.74248265820199</c:v>
                </c:pt>
                <c:pt idx="26728">
                  <c:v>164.739193178655</c:v>
                </c:pt>
                <c:pt idx="26729">
                  <c:v>164.737395082902</c:v>
                </c:pt>
                <c:pt idx="26730">
                  <c:v>164.72961462797701</c:v>
                </c:pt>
                <c:pt idx="26731">
                  <c:v>164.70715719433201</c:v>
                </c:pt>
                <c:pt idx="26732">
                  <c:v>164.70148456857299</c:v>
                </c:pt>
                <c:pt idx="26733">
                  <c:v>164.692207405132</c:v>
                </c:pt>
                <c:pt idx="26734">
                  <c:v>164.68685657995201</c:v>
                </c:pt>
                <c:pt idx="26735">
                  <c:v>164.686710327855</c:v>
                </c:pt>
                <c:pt idx="26736">
                  <c:v>164.68670679464901</c:v>
                </c:pt>
                <c:pt idx="26737">
                  <c:v>164.65617446167499</c:v>
                </c:pt>
                <c:pt idx="26738">
                  <c:v>164.65299535264299</c:v>
                </c:pt>
                <c:pt idx="26739">
                  <c:v>164.635651694796</c:v>
                </c:pt>
                <c:pt idx="26740">
                  <c:v>164.59833029236299</c:v>
                </c:pt>
                <c:pt idx="26741">
                  <c:v>164.536394567375</c:v>
                </c:pt>
                <c:pt idx="26742">
                  <c:v>164.53404804927899</c:v>
                </c:pt>
                <c:pt idx="26743">
                  <c:v>164.533659489618</c:v>
                </c:pt>
                <c:pt idx="26744">
                  <c:v>164.524577269704</c:v>
                </c:pt>
                <c:pt idx="26745">
                  <c:v>164.52440700725899</c:v>
                </c:pt>
                <c:pt idx="26746">
                  <c:v>164.52006058908901</c:v>
                </c:pt>
                <c:pt idx="26747">
                  <c:v>164.51921385495001</c:v>
                </c:pt>
                <c:pt idx="26748">
                  <c:v>164.496234276688</c:v>
                </c:pt>
                <c:pt idx="26749">
                  <c:v>164.47890696162699</c:v>
                </c:pt>
                <c:pt idx="26750">
                  <c:v>164.47873899728</c:v>
                </c:pt>
                <c:pt idx="26751">
                  <c:v>164.46122742935</c:v>
                </c:pt>
                <c:pt idx="26752">
                  <c:v>164.44027343995799</c:v>
                </c:pt>
                <c:pt idx="26753">
                  <c:v>164.431611214111</c:v>
                </c:pt>
                <c:pt idx="26754">
                  <c:v>164.412939630089</c:v>
                </c:pt>
                <c:pt idx="26755">
                  <c:v>164.397210914417</c:v>
                </c:pt>
                <c:pt idx="26756">
                  <c:v>164.39396622405101</c:v>
                </c:pt>
                <c:pt idx="26757">
                  <c:v>164.37977712132101</c:v>
                </c:pt>
                <c:pt idx="26758">
                  <c:v>164.351826731654</c:v>
                </c:pt>
                <c:pt idx="26759">
                  <c:v>164.339247685131</c:v>
                </c:pt>
                <c:pt idx="26760">
                  <c:v>164.30725256788801</c:v>
                </c:pt>
                <c:pt idx="26761">
                  <c:v>164.292389933663</c:v>
                </c:pt>
                <c:pt idx="26762">
                  <c:v>164.27786428656799</c:v>
                </c:pt>
                <c:pt idx="26763">
                  <c:v>164.271588630108</c:v>
                </c:pt>
                <c:pt idx="26764">
                  <c:v>164.24124967388801</c:v>
                </c:pt>
                <c:pt idx="26765">
                  <c:v>164.23065992677701</c:v>
                </c:pt>
                <c:pt idx="26766">
                  <c:v>164.21963342714</c:v>
                </c:pt>
                <c:pt idx="26767">
                  <c:v>164.20719744292001</c:v>
                </c:pt>
                <c:pt idx="26768">
                  <c:v>164.19443123641199</c:v>
                </c:pt>
                <c:pt idx="26769">
                  <c:v>164.190911509073</c:v>
                </c:pt>
                <c:pt idx="26770">
                  <c:v>164.18077755966701</c:v>
                </c:pt>
                <c:pt idx="26771">
                  <c:v>164.179633397039</c:v>
                </c:pt>
                <c:pt idx="26772">
                  <c:v>164.15007988598299</c:v>
                </c:pt>
                <c:pt idx="26773">
                  <c:v>164.14632332856399</c:v>
                </c:pt>
                <c:pt idx="26774">
                  <c:v>164.14227159031699</c:v>
                </c:pt>
                <c:pt idx="26775">
                  <c:v>164.13920110398701</c:v>
                </c:pt>
                <c:pt idx="26776">
                  <c:v>164.125228169259</c:v>
                </c:pt>
                <c:pt idx="26777">
                  <c:v>164.07811127618001</c:v>
                </c:pt>
                <c:pt idx="26778">
                  <c:v>164.06943218107099</c:v>
                </c:pt>
                <c:pt idx="26779">
                  <c:v>164.04741490067599</c:v>
                </c:pt>
                <c:pt idx="26780">
                  <c:v>164.03038597386501</c:v>
                </c:pt>
                <c:pt idx="26781">
                  <c:v>164.01415322808299</c:v>
                </c:pt>
                <c:pt idx="26782">
                  <c:v>164.007515636227</c:v>
                </c:pt>
                <c:pt idx="26783">
                  <c:v>163.99991792310601</c:v>
                </c:pt>
                <c:pt idx="26784">
                  <c:v>163.99438373797599</c:v>
                </c:pt>
                <c:pt idx="26785">
                  <c:v>163.98478717394701</c:v>
                </c:pt>
                <c:pt idx="26786">
                  <c:v>163.94930868400701</c:v>
                </c:pt>
                <c:pt idx="26787">
                  <c:v>163.91492754861099</c:v>
                </c:pt>
                <c:pt idx="26788">
                  <c:v>163.863701167817</c:v>
                </c:pt>
                <c:pt idx="26789">
                  <c:v>163.82444945947799</c:v>
                </c:pt>
                <c:pt idx="26790">
                  <c:v>163.822879157176</c:v>
                </c:pt>
                <c:pt idx="26791">
                  <c:v>163.82014489535601</c:v>
                </c:pt>
                <c:pt idx="26792">
                  <c:v>163.77613767117799</c:v>
                </c:pt>
                <c:pt idx="26793">
                  <c:v>163.757904405201</c:v>
                </c:pt>
                <c:pt idx="26794">
                  <c:v>163.72570157644699</c:v>
                </c:pt>
                <c:pt idx="26795">
                  <c:v>163.71698888077401</c:v>
                </c:pt>
                <c:pt idx="26796">
                  <c:v>163.71007977935801</c:v>
                </c:pt>
                <c:pt idx="26797">
                  <c:v>163.69879798649399</c:v>
                </c:pt>
                <c:pt idx="26798">
                  <c:v>163.68775770738901</c:v>
                </c:pt>
                <c:pt idx="26799">
                  <c:v>163.68309807742901</c:v>
                </c:pt>
                <c:pt idx="26800">
                  <c:v>163.67635365503801</c:v>
                </c:pt>
                <c:pt idx="26801">
                  <c:v>163.67193454373501</c:v>
                </c:pt>
                <c:pt idx="26802">
                  <c:v>163.66005517262499</c:v>
                </c:pt>
                <c:pt idx="26803">
                  <c:v>163.61040232708899</c:v>
                </c:pt>
                <c:pt idx="26804">
                  <c:v>163.589389958981</c:v>
                </c:pt>
                <c:pt idx="26805">
                  <c:v>163.587819756832</c:v>
                </c:pt>
                <c:pt idx="26806">
                  <c:v>163.56702794789399</c:v>
                </c:pt>
                <c:pt idx="26807">
                  <c:v>163.55235219864301</c:v>
                </c:pt>
                <c:pt idx="26808">
                  <c:v>163.51571245155</c:v>
                </c:pt>
                <c:pt idx="26809">
                  <c:v>163.51213253236699</c:v>
                </c:pt>
                <c:pt idx="26810">
                  <c:v>163.51189695145399</c:v>
                </c:pt>
                <c:pt idx="26811">
                  <c:v>163.50748518793799</c:v>
                </c:pt>
                <c:pt idx="26812">
                  <c:v>163.50742585319301</c:v>
                </c:pt>
                <c:pt idx="26813">
                  <c:v>163.50707082234601</c:v>
                </c:pt>
                <c:pt idx="26814">
                  <c:v>163.505853508852</c:v>
                </c:pt>
                <c:pt idx="26815">
                  <c:v>163.503016286986</c:v>
                </c:pt>
                <c:pt idx="26816">
                  <c:v>163.502962000102</c:v>
                </c:pt>
                <c:pt idx="26817">
                  <c:v>163.50082587867701</c:v>
                </c:pt>
                <c:pt idx="26818">
                  <c:v>163.49646839075601</c:v>
                </c:pt>
                <c:pt idx="26819">
                  <c:v>163.49575636778201</c:v>
                </c:pt>
                <c:pt idx="26820">
                  <c:v>163.488695265801</c:v>
                </c:pt>
                <c:pt idx="26821">
                  <c:v>163.47167319135801</c:v>
                </c:pt>
                <c:pt idx="26822">
                  <c:v>163.470598208719</c:v>
                </c:pt>
                <c:pt idx="26823">
                  <c:v>163.46924631673599</c:v>
                </c:pt>
                <c:pt idx="26824">
                  <c:v>163.428975022793</c:v>
                </c:pt>
                <c:pt idx="26825">
                  <c:v>163.353425993792</c:v>
                </c:pt>
                <c:pt idx="26826">
                  <c:v>163.35121187472501</c:v>
                </c:pt>
                <c:pt idx="26827">
                  <c:v>163.31761597141099</c:v>
                </c:pt>
                <c:pt idx="26828">
                  <c:v>163.31681245686499</c:v>
                </c:pt>
                <c:pt idx="26829">
                  <c:v>163.306428626806</c:v>
                </c:pt>
                <c:pt idx="26830">
                  <c:v>163.304650981495</c:v>
                </c:pt>
                <c:pt idx="26831">
                  <c:v>163.304251807573</c:v>
                </c:pt>
                <c:pt idx="26832">
                  <c:v>163.291700446909</c:v>
                </c:pt>
                <c:pt idx="26833">
                  <c:v>163.287809234175</c:v>
                </c:pt>
                <c:pt idx="26834">
                  <c:v>163.28685947309901</c:v>
                </c:pt>
                <c:pt idx="26835">
                  <c:v>163.280321216244</c:v>
                </c:pt>
                <c:pt idx="26836">
                  <c:v>163.27509777855099</c:v>
                </c:pt>
                <c:pt idx="26837">
                  <c:v>163.26008469854801</c:v>
                </c:pt>
                <c:pt idx="26838">
                  <c:v>163.24980937887199</c:v>
                </c:pt>
                <c:pt idx="26839">
                  <c:v>163.244906004733</c:v>
                </c:pt>
                <c:pt idx="26840">
                  <c:v>163.219262488645</c:v>
                </c:pt>
                <c:pt idx="26841">
                  <c:v>163.217159017055</c:v>
                </c:pt>
                <c:pt idx="26842">
                  <c:v>163.19911480674301</c:v>
                </c:pt>
                <c:pt idx="26843">
                  <c:v>163.188035291821</c:v>
                </c:pt>
                <c:pt idx="26844">
                  <c:v>163.186986863512</c:v>
                </c:pt>
                <c:pt idx="26845">
                  <c:v>163.18157915343301</c:v>
                </c:pt>
                <c:pt idx="26846">
                  <c:v>163.17151174925201</c:v>
                </c:pt>
                <c:pt idx="26847">
                  <c:v>163.15081283094301</c:v>
                </c:pt>
                <c:pt idx="26848">
                  <c:v>163.14876239649101</c:v>
                </c:pt>
                <c:pt idx="26849">
                  <c:v>163.132012759769</c:v>
                </c:pt>
                <c:pt idx="26850">
                  <c:v>163.09997235322001</c:v>
                </c:pt>
                <c:pt idx="26851">
                  <c:v>163.079091824779</c:v>
                </c:pt>
                <c:pt idx="26852">
                  <c:v>163.07268730103499</c:v>
                </c:pt>
                <c:pt idx="26853">
                  <c:v>163.06550041527601</c:v>
                </c:pt>
                <c:pt idx="26854">
                  <c:v>163.064861747263</c:v>
                </c:pt>
                <c:pt idx="26855">
                  <c:v>163.061426567929</c:v>
                </c:pt>
                <c:pt idx="26856">
                  <c:v>163.06138759949101</c:v>
                </c:pt>
                <c:pt idx="26857">
                  <c:v>163.061359507963</c:v>
                </c:pt>
                <c:pt idx="26858">
                  <c:v>163.06135711201799</c:v>
                </c:pt>
                <c:pt idx="26859">
                  <c:v>163.061344856516</c:v>
                </c:pt>
                <c:pt idx="26860">
                  <c:v>163.059699493441</c:v>
                </c:pt>
                <c:pt idx="26861">
                  <c:v>162.99837667811599</c:v>
                </c:pt>
                <c:pt idx="26862">
                  <c:v>162.99048238985901</c:v>
                </c:pt>
                <c:pt idx="26863">
                  <c:v>162.972125749957</c:v>
                </c:pt>
                <c:pt idx="26864">
                  <c:v>162.96273090050701</c:v>
                </c:pt>
                <c:pt idx="26865">
                  <c:v>162.96273090050701</c:v>
                </c:pt>
                <c:pt idx="26866">
                  <c:v>162.96273090050701</c:v>
                </c:pt>
                <c:pt idx="26867">
                  <c:v>162.96273090050701</c:v>
                </c:pt>
                <c:pt idx="26868">
                  <c:v>162.95272803599099</c:v>
                </c:pt>
                <c:pt idx="26869">
                  <c:v>162.94121014823301</c:v>
                </c:pt>
                <c:pt idx="26870">
                  <c:v>162.92200625227599</c:v>
                </c:pt>
                <c:pt idx="26871">
                  <c:v>162.91748904659499</c:v>
                </c:pt>
                <c:pt idx="26872">
                  <c:v>162.91360093769799</c:v>
                </c:pt>
                <c:pt idx="26873">
                  <c:v>162.91119447336899</c:v>
                </c:pt>
                <c:pt idx="26874">
                  <c:v>162.86359876774401</c:v>
                </c:pt>
                <c:pt idx="26875">
                  <c:v>162.85603026733801</c:v>
                </c:pt>
                <c:pt idx="26876">
                  <c:v>162.854398280395</c:v>
                </c:pt>
                <c:pt idx="26877">
                  <c:v>162.85408778056001</c:v>
                </c:pt>
                <c:pt idx="26878">
                  <c:v>162.85408778056001</c:v>
                </c:pt>
                <c:pt idx="26879">
                  <c:v>162.85408778056001</c:v>
                </c:pt>
                <c:pt idx="26880">
                  <c:v>162.85408778056001</c:v>
                </c:pt>
                <c:pt idx="26881">
                  <c:v>162.85408778056001</c:v>
                </c:pt>
                <c:pt idx="26882">
                  <c:v>162.85235591631701</c:v>
                </c:pt>
                <c:pt idx="26883">
                  <c:v>162.82649062086</c:v>
                </c:pt>
                <c:pt idx="26884">
                  <c:v>162.80127182259801</c:v>
                </c:pt>
                <c:pt idx="26885">
                  <c:v>162.76281197765999</c:v>
                </c:pt>
                <c:pt idx="26886">
                  <c:v>162.74915414927901</c:v>
                </c:pt>
                <c:pt idx="26887">
                  <c:v>162.73380856281901</c:v>
                </c:pt>
                <c:pt idx="26888">
                  <c:v>162.72672850087699</c:v>
                </c:pt>
                <c:pt idx="26889">
                  <c:v>162.72396743056001</c:v>
                </c:pt>
                <c:pt idx="26890">
                  <c:v>162.71915217412001</c:v>
                </c:pt>
                <c:pt idx="26891">
                  <c:v>162.71222403743801</c:v>
                </c:pt>
                <c:pt idx="26892">
                  <c:v>162.675233992508</c:v>
                </c:pt>
                <c:pt idx="26893">
                  <c:v>162.67006788584399</c:v>
                </c:pt>
                <c:pt idx="26894">
                  <c:v>162.66799843093401</c:v>
                </c:pt>
                <c:pt idx="26895">
                  <c:v>162.661850698612</c:v>
                </c:pt>
                <c:pt idx="26896">
                  <c:v>162.607993638518</c:v>
                </c:pt>
                <c:pt idx="26897">
                  <c:v>162.603787562484</c:v>
                </c:pt>
                <c:pt idx="26898">
                  <c:v>162.60198630110801</c:v>
                </c:pt>
                <c:pt idx="26899">
                  <c:v>162.55374467992499</c:v>
                </c:pt>
                <c:pt idx="26900">
                  <c:v>162.553297026622</c:v>
                </c:pt>
                <c:pt idx="26901">
                  <c:v>162.55115662788799</c:v>
                </c:pt>
                <c:pt idx="26902">
                  <c:v>162.53620577488101</c:v>
                </c:pt>
                <c:pt idx="26903">
                  <c:v>162.53081016406901</c:v>
                </c:pt>
                <c:pt idx="26904">
                  <c:v>162.529638083859</c:v>
                </c:pt>
                <c:pt idx="26905">
                  <c:v>162.51719250197499</c:v>
                </c:pt>
                <c:pt idx="26906">
                  <c:v>162.481580480438</c:v>
                </c:pt>
                <c:pt idx="26907">
                  <c:v>162.47873427701199</c:v>
                </c:pt>
                <c:pt idx="26908">
                  <c:v>162.475386605826</c:v>
                </c:pt>
                <c:pt idx="26909">
                  <c:v>162.47334771295101</c:v>
                </c:pt>
                <c:pt idx="26910">
                  <c:v>162.45637374287199</c:v>
                </c:pt>
                <c:pt idx="26911">
                  <c:v>162.454929365075</c:v>
                </c:pt>
                <c:pt idx="26912">
                  <c:v>162.42971179129</c:v>
                </c:pt>
                <c:pt idx="26913">
                  <c:v>162.41970309507201</c:v>
                </c:pt>
                <c:pt idx="26914">
                  <c:v>162.37389469056799</c:v>
                </c:pt>
                <c:pt idx="26915">
                  <c:v>162.37069452831801</c:v>
                </c:pt>
                <c:pt idx="26916">
                  <c:v>162.37050501660701</c:v>
                </c:pt>
                <c:pt idx="26917">
                  <c:v>162.36559309513001</c:v>
                </c:pt>
                <c:pt idx="26918">
                  <c:v>162.36272997645699</c:v>
                </c:pt>
                <c:pt idx="26919">
                  <c:v>162.35573642064799</c:v>
                </c:pt>
                <c:pt idx="26920">
                  <c:v>162.35384309184499</c:v>
                </c:pt>
                <c:pt idx="26921">
                  <c:v>162.34037015177901</c:v>
                </c:pt>
                <c:pt idx="26922">
                  <c:v>162.29127104662899</c:v>
                </c:pt>
                <c:pt idx="26923">
                  <c:v>162.27454169448501</c:v>
                </c:pt>
                <c:pt idx="26924">
                  <c:v>162.23577733980201</c:v>
                </c:pt>
                <c:pt idx="26925">
                  <c:v>162.22911868881101</c:v>
                </c:pt>
                <c:pt idx="26926">
                  <c:v>162.22880207863599</c:v>
                </c:pt>
                <c:pt idx="26927">
                  <c:v>162.22174181369601</c:v>
                </c:pt>
                <c:pt idx="26928">
                  <c:v>162.20710560352299</c:v>
                </c:pt>
                <c:pt idx="26929">
                  <c:v>162.19443351215099</c:v>
                </c:pt>
                <c:pt idx="26930">
                  <c:v>162.17477533130699</c:v>
                </c:pt>
                <c:pt idx="26931">
                  <c:v>162.169781158539</c:v>
                </c:pt>
                <c:pt idx="26932">
                  <c:v>162.143245284899</c:v>
                </c:pt>
                <c:pt idx="26933">
                  <c:v>162.137090596896</c:v>
                </c:pt>
                <c:pt idx="26934">
                  <c:v>162.12864000905</c:v>
                </c:pt>
                <c:pt idx="26935">
                  <c:v>162.066031503989</c:v>
                </c:pt>
                <c:pt idx="26936">
                  <c:v>162.03507880912301</c:v>
                </c:pt>
                <c:pt idx="26937">
                  <c:v>162.019799747127</c:v>
                </c:pt>
                <c:pt idx="26938">
                  <c:v>162.016330233048</c:v>
                </c:pt>
                <c:pt idx="26939">
                  <c:v>161.98806603691099</c:v>
                </c:pt>
                <c:pt idx="26940">
                  <c:v>161.98752618376199</c:v>
                </c:pt>
                <c:pt idx="26941">
                  <c:v>161.978088590466</c:v>
                </c:pt>
                <c:pt idx="26942">
                  <c:v>161.94749041548701</c:v>
                </c:pt>
                <c:pt idx="26943">
                  <c:v>161.92399935898001</c:v>
                </c:pt>
                <c:pt idx="26944">
                  <c:v>161.921060328686</c:v>
                </c:pt>
                <c:pt idx="26945">
                  <c:v>161.88304602852199</c:v>
                </c:pt>
                <c:pt idx="26946">
                  <c:v>161.87340097623701</c:v>
                </c:pt>
                <c:pt idx="26947">
                  <c:v>161.872802480833</c:v>
                </c:pt>
                <c:pt idx="26948">
                  <c:v>161.86849184623799</c:v>
                </c:pt>
                <c:pt idx="26949">
                  <c:v>161.85361417948101</c:v>
                </c:pt>
                <c:pt idx="26950">
                  <c:v>161.851977092623</c:v>
                </c:pt>
                <c:pt idx="26951">
                  <c:v>161.848772692502</c:v>
                </c:pt>
                <c:pt idx="26952">
                  <c:v>161.84317044655401</c:v>
                </c:pt>
                <c:pt idx="26953">
                  <c:v>161.842758702401</c:v>
                </c:pt>
                <c:pt idx="26954">
                  <c:v>161.83084816384701</c:v>
                </c:pt>
                <c:pt idx="26955">
                  <c:v>161.82388991837001</c:v>
                </c:pt>
                <c:pt idx="26956">
                  <c:v>161.80552818398701</c:v>
                </c:pt>
                <c:pt idx="26957">
                  <c:v>161.791735430079</c:v>
                </c:pt>
                <c:pt idx="26958">
                  <c:v>161.77961666799399</c:v>
                </c:pt>
                <c:pt idx="26959">
                  <c:v>161.77414629651801</c:v>
                </c:pt>
                <c:pt idx="26960">
                  <c:v>161.77388437484399</c:v>
                </c:pt>
                <c:pt idx="26961">
                  <c:v>161.773842820494</c:v>
                </c:pt>
                <c:pt idx="26962">
                  <c:v>161.77253942141999</c:v>
                </c:pt>
                <c:pt idx="26963">
                  <c:v>161.751339014287</c:v>
                </c:pt>
                <c:pt idx="26964">
                  <c:v>161.749188140651</c:v>
                </c:pt>
                <c:pt idx="26965">
                  <c:v>161.74863154140701</c:v>
                </c:pt>
                <c:pt idx="26966">
                  <c:v>161.748485285399</c:v>
                </c:pt>
                <c:pt idx="26967">
                  <c:v>161.748454456952</c:v>
                </c:pt>
                <c:pt idx="26968">
                  <c:v>161.748402917753</c:v>
                </c:pt>
                <c:pt idx="26969">
                  <c:v>161.737565918451</c:v>
                </c:pt>
                <c:pt idx="26970">
                  <c:v>161.72988196960401</c:v>
                </c:pt>
                <c:pt idx="26971">
                  <c:v>161.726240984604</c:v>
                </c:pt>
                <c:pt idx="26972">
                  <c:v>161.69780453485299</c:v>
                </c:pt>
                <c:pt idx="26973">
                  <c:v>161.67509233571101</c:v>
                </c:pt>
                <c:pt idx="26974">
                  <c:v>161.67464780271399</c:v>
                </c:pt>
                <c:pt idx="26975">
                  <c:v>161.62682772888701</c:v>
                </c:pt>
                <c:pt idx="26976">
                  <c:v>161.58196151539801</c:v>
                </c:pt>
                <c:pt idx="26977">
                  <c:v>161.567502465069</c:v>
                </c:pt>
                <c:pt idx="26978">
                  <c:v>161.567307169072</c:v>
                </c:pt>
                <c:pt idx="26979">
                  <c:v>161.56707555004499</c:v>
                </c:pt>
                <c:pt idx="26980">
                  <c:v>161.56699852914301</c:v>
                </c:pt>
                <c:pt idx="26981">
                  <c:v>161.56699133654499</c:v>
                </c:pt>
                <c:pt idx="26982">
                  <c:v>161.566853099057</c:v>
                </c:pt>
                <c:pt idx="26983">
                  <c:v>161.56658317596899</c:v>
                </c:pt>
                <c:pt idx="26984">
                  <c:v>161.56620021924999</c:v>
                </c:pt>
                <c:pt idx="26985">
                  <c:v>161.56619340079999</c:v>
                </c:pt>
                <c:pt idx="26986">
                  <c:v>161.56530960658</c:v>
                </c:pt>
                <c:pt idx="26987">
                  <c:v>161.55399098169499</c:v>
                </c:pt>
                <c:pt idx="26988">
                  <c:v>161.54386558236499</c:v>
                </c:pt>
                <c:pt idx="26989">
                  <c:v>161.54340829874201</c:v>
                </c:pt>
                <c:pt idx="26990">
                  <c:v>161.54226472757901</c:v>
                </c:pt>
                <c:pt idx="26991">
                  <c:v>161.54120511668199</c:v>
                </c:pt>
                <c:pt idx="26992">
                  <c:v>161.541189308258</c:v>
                </c:pt>
                <c:pt idx="26993">
                  <c:v>161.52822314493099</c:v>
                </c:pt>
                <c:pt idx="26994">
                  <c:v>161.45731079147899</c:v>
                </c:pt>
                <c:pt idx="26995">
                  <c:v>161.44872793231599</c:v>
                </c:pt>
                <c:pt idx="26996">
                  <c:v>161.42645201426399</c:v>
                </c:pt>
                <c:pt idx="26997">
                  <c:v>161.40738144461</c:v>
                </c:pt>
                <c:pt idx="26998">
                  <c:v>161.39308157833</c:v>
                </c:pt>
                <c:pt idx="26999">
                  <c:v>161.39245948521699</c:v>
                </c:pt>
                <c:pt idx="27000">
                  <c:v>161.36016940321301</c:v>
                </c:pt>
                <c:pt idx="27001">
                  <c:v>161.34752035468</c:v>
                </c:pt>
                <c:pt idx="27002">
                  <c:v>161.324689301143</c:v>
                </c:pt>
                <c:pt idx="27003">
                  <c:v>161.323956473659</c:v>
                </c:pt>
                <c:pt idx="27004">
                  <c:v>161.32347427153999</c:v>
                </c:pt>
                <c:pt idx="27005">
                  <c:v>161.32338480223899</c:v>
                </c:pt>
                <c:pt idx="27006">
                  <c:v>161.323041680367</c:v>
                </c:pt>
                <c:pt idx="27007">
                  <c:v>161.322765291228</c:v>
                </c:pt>
                <c:pt idx="27008">
                  <c:v>161.32201862797001</c:v>
                </c:pt>
                <c:pt idx="27009">
                  <c:v>161.319303449827</c:v>
                </c:pt>
                <c:pt idx="27010">
                  <c:v>161.319078444902</c:v>
                </c:pt>
                <c:pt idx="27011">
                  <c:v>161.31844692748899</c:v>
                </c:pt>
                <c:pt idx="27012">
                  <c:v>161.31491436781701</c:v>
                </c:pt>
                <c:pt idx="27013">
                  <c:v>161.31257757318099</c:v>
                </c:pt>
                <c:pt idx="27014">
                  <c:v>161.31150314555299</c:v>
                </c:pt>
                <c:pt idx="27015">
                  <c:v>161.30772894848201</c:v>
                </c:pt>
                <c:pt idx="27016">
                  <c:v>161.30590478161901</c:v>
                </c:pt>
                <c:pt idx="27017">
                  <c:v>161.305760886906</c:v>
                </c:pt>
                <c:pt idx="27018">
                  <c:v>161.30344234984801</c:v>
                </c:pt>
                <c:pt idx="27019">
                  <c:v>161.30308229210601</c:v>
                </c:pt>
                <c:pt idx="27020">
                  <c:v>161.30009714493301</c:v>
                </c:pt>
                <c:pt idx="27021">
                  <c:v>161.300033790139</c:v>
                </c:pt>
                <c:pt idx="27022">
                  <c:v>161.29957391885301</c:v>
                </c:pt>
                <c:pt idx="27023">
                  <c:v>161.298776068743</c:v>
                </c:pt>
                <c:pt idx="27024">
                  <c:v>161.29629425189</c:v>
                </c:pt>
                <c:pt idx="27025">
                  <c:v>161.296223103687</c:v>
                </c:pt>
                <c:pt idx="27026">
                  <c:v>161.29427909402901</c:v>
                </c:pt>
                <c:pt idx="27027">
                  <c:v>161.29382785611401</c:v>
                </c:pt>
                <c:pt idx="27028">
                  <c:v>161.288195204266</c:v>
                </c:pt>
                <c:pt idx="27029">
                  <c:v>161.28531756741901</c:v>
                </c:pt>
                <c:pt idx="27030">
                  <c:v>161.28468005936099</c:v>
                </c:pt>
                <c:pt idx="27031">
                  <c:v>161.28342727031799</c:v>
                </c:pt>
                <c:pt idx="27032">
                  <c:v>161.28309351334499</c:v>
                </c:pt>
                <c:pt idx="27033">
                  <c:v>161.281857664076</c:v>
                </c:pt>
                <c:pt idx="27034">
                  <c:v>161.28158400665899</c:v>
                </c:pt>
                <c:pt idx="27035">
                  <c:v>161.28019669499301</c:v>
                </c:pt>
                <c:pt idx="27036">
                  <c:v>161.27781550006</c:v>
                </c:pt>
                <c:pt idx="27037">
                  <c:v>161.273098934773</c:v>
                </c:pt>
                <c:pt idx="27038">
                  <c:v>161.268568997643</c:v>
                </c:pt>
                <c:pt idx="27039">
                  <c:v>161.265943034842</c:v>
                </c:pt>
                <c:pt idx="27040">
                  <c:v>161.26461482555001</c:v>
                </c:pt>
                <c:pt idx="27041">
                  <c:v>161.26024896582001</c:v>
                </c:pt>
                <c:pt idx="27042">
                  <c:v>161.260173771794</c:v>
                </c:pt>
                <c:pt idx="27043">
                  <c:v>161.258520720131</c:v>
                </c:pt>
                <c:pt idx="27044">
                  <c:v>161.25122304816099</c:v>
                </c:pt>
                <c:pt idx="27045">
                  <c:v>161.250879999061</c:v>
                </c:pt>
                <c:pt idx="27046">
                  <c:v>161.25074432491601</c:v>
                </c:pt>
                <c:pt idx="27047">
                  <c:v>161.235943829901</c:v>
                </c:pt>
                <c:pt idx="27048">
                  <c:v>161.227362311207</c:v>
                </c:pt>
                <c:pt idx="27049">
                  <c:v>161.22719929040099</c:v>
                </c:pt>
                <c:pt idx="27050">
                  <c:v>161.22662051340501</c:v>
                </c:pt>
                <c:pt idx="27051">
                  <c:v>161.219668704762</c:v>
                </c:pt>
                <c:pt idx="27052">
                  <c:v>161.213084727552</c:v>
                </c:pt>
                <c:pt idx="27053">
                  <c:v>161.21101119547399</c:v>
                </c:pt>
                <c:pt idx="27054">
                  <c:v>161.20522883332299</c:v>
                </c:pt>
                <c:pt idx="27055">
                  <c:v>161.16147404698501</c:v>
                </c:pt>
                <c:pt idx="27056">
                  <c:v>161.16101024202001</c:v>
                </c:pt>
                <c:pt idx="27057">
                  <c:v>161.14944798717301</c:v>
                </c:pt>
                <c:pt idx="27058">
                  <c:v>161.13587848305599</c:v>
                </c:pt>
                <c:pt idx="27059">
                  <c:v>161.11336166638699</c:v>
                </c:pt>
                <c:pt idx="27060">
                  <c:v>161.11315930957201</c:v>
                </c:pt>
                <c:pt idx="27061">
                  <c:v>161.11080123170501</c:v>
                </c:pt>
                <c:pt idx="27062">
                  <c:v>161.10902968836299</c:v>
                </c:pt>
                <c:pt idx="27063">
                  <c:v>161.10863561202899</c:v>
                </c:pt>
                <c:pt idx="27064">
                  <c:v>161.10659592425901</c:v>
                </c:pt>
                <c:pt idx="27065">
                  <c:v>161.105040169852</c:v>
                </c:pt>
                <c:pt idx="27066">
                  <c:v>161.10489661626701</c:v>
                </c:pt>
                <c:pt idx="27067">
                  <c:v>161.10440955010299</c:v>
                </c:pt>
                <c:pt idx="27068">
                  <c:v>161.10207429812999</c:v>
                </c:pt>
                <c:pt idx="27069">
                  <c:v>161.10178699914499</c:v>
                </c:pt>
                <c:pt idx="27070">
                  <c:v>161.10031424261999</c:v>
                </c:pt>
                <c:pt idx="27071">
                  <c:v>161.100100748312</c:v>
                </c:pt>
                <c:pt idx="27072">
                  <c:v>161.09863187493599</c:v>
                </c:pt>
                <c:pt idx="27073">
                  <c:v>161.09690339057099</c:v>
                </c:pt>
                <c:pt idx="27074">
                  <c:v>161.09458334934399</c:v>
                </c:pt>
                <c:pt idx="27075">
                  <c:v>161.094512959035</c:v>
                </c:pt>
                <c:pt idx="27076">
                  <c:v>161.094209778947</c:v>
                </c:pt>
                <c:pt idx="27077">
                  <c:v>161.09406265982099</c:v>
                </c:pt>
                <c:pt idx="27078">
                  <c:v>161.092621475302</c:v>
                </c:pt>
                <c:pt idx="27079">
                  <c:v>161.09034283582099</c:v>
                </c:pt>
                <c:pt idx="27080">
                  <c:v>161.08774532264101</c:v>
                </c:pt>
                <c:pt idx="27081">
                  <c:v>161.08535503003699</c:v>
                </c:pt>
                <c:pt idx="27082">
                  <c:v>161.08156065470399</c:v>
                </c:pt>
                <c:pt idx="27083">
                  <c:v>161.07990167555101</c:v>
                </c:pt>
                <c:pt idx="27084">
                  <c:v>161.079062539631</c:v>
                </c:pt>
                <c:pt idx="27085">
                  <c:v>161.073844899297</c:v>
                </c:pt>
                <c:pt idx="27086">
                  <c:v>161.073127198159</c:v>
                </c:pt>
                <c:pt idx="27087">
                  <c:v>161.073088479039</c:v>
                </c:pt>
                <c:pt idx="27088">
                  <c:v>161.071547233161</c:v>
                </c:pt>
                <c:pt idx="27089">
                  <c:v>161.07112902914201</c:v>
                </c:pt>
                <c:pt idx="27090">
                  <c:v>161.06813722348201</c:v>
                </c:pt>
                <c:pt idx="27091">
                  <c:v>161.06282666776701</c:v>
                </c:pt>
                <c:pt idx="27092">
                  <c:v>161.062184711431</c:v>
                </c:pt>
                <c:pt idx="27093">
                  <c:v>161.058124580759</c:v>
                </c:pt>
                <c:pt idx="27094">
                  <c:v>161.056195761325</c:v>
                </c:pt>
                <c:pt idx="27095">
                  <c:v>161.05455511460701</c:v>
                </c:pt>
                <c:pt idx="27096">
                  <c:v>161.03722938061699</c:v>
                </c:pt>
                <c:pt idx="27097">
                  <c:v>161.03015405532099</c:v>
                </c:pt>
                <c:pt idx="27098">
                  <c:v>161.02990555549101</c:v>
                </c:pt>
                <c:pt idx="27099">
                  <c:v>161.025410336211</c:v>
                </c:pt>
                <c:pt idx="27100">
                  <c:v>161.021179074125</c:v>
                </c:pt>
                <c:pt idx="27101">
                  <c:v>161.01543466181201</c:v>
                </c:pt>
                <c:pt idx="27102">
                  <c:v>161.00007606398901</c:v>
                </c:pt>
                <c:pt idx="27103">
                  <c:v>160.993097737722</c:v>
                </c:pt>
                <c:pt idx="27104">
                  <c:v>160.94136334058501</c:v>
                </c:pt>
                <c:pt idx="27105">
                  <c:v>160.913314723089</c:v>
                </c:pt>
                <c:pt idx="27106">
                  <c:v>160.909668283017</c:v>
                </c:pt>
                <c:pt idx="27107">
                  <c:v>160.90229591647599</c:v>
                </c:pt>
                <c:pt idx="27108">
                  <c:v>160.86267522873499</c:v>
                </c:pt>
                <c:pt idx="27109">
                  <c:v>160.85387891770901</c:v>
                </c:pt>
                <c:pt idx="27110">
                  <c:v>160.852774152801</c:v>
                </c:pt>
                <c:pt idx="27111">
                  <c:v>160.82868165299601</c:v>
                </c:pt>
                <c:pt idx="27112">
                  <c:v>160.813613735535</c:v>
                </c:pt>
                <c:pt idx="27113">
                  <c:v>160.81255195490101</c:v>
                </c:pt>
                <c:pt idx="27114">
                  <c:v>160.783341220023</c:v>
                </c:pt>
                <c:pt idx="27115">
                  <c:v>160.75298830264401</c:v>
                </c:pt>
                <c:pt idx="27116">
                  <c:v>160.74544047278599</c:v>
                </c:pt>
                <c:pt idx="27117">
                  <c:v>160.743244664287</c:v>
                </c:pt>
                <c:pt idx="27118">
                  <c:v>160.73952551124299</c:v>
                </c:pt>
                <c:pt idx="27119">
                  <c:v>160.731111649594</c:v>
                </c:pt>
                <c:pt idx="27120">
                  <c:v>160.70289671284499</c:v>
                </c:pt>
                <c:pt idx="27121">
                  <c:v>160.679495753748</c:v>
                </c:pt>
                <c:pt idx="27122">
                  <c:v>160.671618773831</c:v>
                </c:pt>
                <c:pt idx="27123">
                  <c:v>160.66263804343501</c:v>
                </c:pt>
                <c:pt idx="27124">
                  <c:v>160.63490423597301</c:v>
                </c:pt>
                <c:pt idx="27125">
                  <c:v>160.56971181035999</c:v>
                </c:pt>
                <c:pt idx="27126">
                  <c:v>160.56426817964501</c:v>
                </c:pt>
                <c:pt idx="27127">
                  <c:v>160.56372566728999</c:v>
                </c:pt>
                <c:pt idx="27128">
                  <c:v>160.54783868803</c:v>
                </c:pt>
                <c:pt idx="27129">
                  <c:v>160.54753930119401</c:v>
                </c:pt>
                <c:pt idx="27130">
                  <c:v>160.532676249655</c:v>
                </c:pt>
                <c:pt idx="27131">
                  <c:v>160.49678964485301</c:v>
                </c:pt>
                <c:pt idx="27132">
                  <c:v>160.48496267289599</c:v>
                </c:pt>
                <c:pt idx="27133">
                  <c:v>160.483909157786</c:v>
                </c:pt>
                <c:pt idx="27134">
                  <c:v>160.48062608286401</c:v>
                </c:pt>
                <c:pt idx="27135">
                  <c:v>160.44990470304199</c:v>
                </c:pt>
                <c:pt idx="27136">
                  <c:v>160.42487782557299</c:v>
                </c:pt>
                <c:pt idx="27137">
                  <c:v>160.364498760967</c:v>
                </c:pt>
                <c:pt idx="27138">
                  <c:v>160.35376487369899</c:v>
                </c:pt>
                <c:pt idx="27139">
                  <c:v>160.309838651723</c:v>
                </c:pt>
                <c:pt idx="27140">
                  <c:v>160.26006585544101</c:v>
                </c:pt>
                <c:pt idx="27141">
                  <c:v>160.25873694066499</c:v>
                </c:pt>
                <c:pt idx="27142">
                  <c:v>160.223518261755</c:v>
                </c:pt>
                <c:pt idx="27143">
                  <c:v>160.20991883623299</c:v>
                </c:pt>
                <c:pt idx="27144">
                  <c:v>160.19174323599901</c:v>
                </c:pt>
                <c:pt idx="27145">
                  <c:v>160.17300972318199</c:v>
                </c:pt>
                <c:pt idx="27146">
                  <c:v>160.15140863644999</c:v>
                </c:pt>
                <c:pt idx="27147">
                  <c:v>160.14059101389199</c:v>
                </c:pt>
                <c:pt idx="27148">
                  <c:v>160.12348281319001</c:v>
                </c:pt>
                <c:pt idx="27149">
                  <c:v>160.04019644324001</c:v>
                </c:pt>
                <c:pt idx="27150">
                  <c:v>160.018280044302</c:v>
                </c:pt>
                <c:pt idx="27151">
                  <c:v>159.97474911219501</c:v>
                </c:pt>
                <c:pt idx="27152">
                  <c:v>159.95921872508799</c:v>
                </c:pt>
                <c:pt idx="27153">
                  <c:v>159.94623578312201</c:v>
                </c:pt>
                <c:pt idx="27154">
                  <c:v>159.92604992810399</c:v>
                </c:pt>
                <c:pt idx="27155">
                  <c:v>159.895074288877</c:v>
                </c:pt>
                <c:pt idx="27156">
                  <c:v>159.888941025517</c:v>
                </c:pt>
                <c:pt idx="27157">
                  <c:v>159.86126357069301</c:v>
                </c:pt>
                <c:pt idx="27158">
                  <c:v>159.85546681968799</c:v>
                </c:pt>
                <c:pt idx="27159">
                  <c:v>159.854924246666</c:v>
                </c:pt>
                <c:pt idx="27160">
                  <c:v>159.85472037795401</c:v>
                </c:pt>
                <c:pt idx="27161">
                  <c:v>159.84289509516699</c:v>
                </c:pt>
                <c:pt idx="27162">
                  <c:v>159.842468050599</c:v>
                </c:pt>
                <c:pt idx="27163">
                  <c:v>159.784730668431</c:v>
                </c:pt>
                <c:pt idx="27164">
                  <c:v>159.752927499988</c:v>
                </c:pt>
                <c:pt idx="27165">
                  <c:v>159.72264707075101</c:v>
                </c:pt>
                <c:pt idx="27166">
                  <c:v>159.690558610251</c:v>
                </c:pt>
                <c:pt idx="27167">
                  <c:v>159.673456533593</c:v>
                </c:pt>
                <c:pt idx="27168">
                  <c:v>159.62233200566001</c:v>
                </c:pt>
                <c:pt idx="27169">
                  <c:v>159.61287403150101</c:v>
                </c:pt>
                <c:pt idx="27170">
                  <c:v>159.58858858158399</c:v>
                </c:pt>
                <c:pt idx="27171">
                  <c:v>159.575834038284</c:v>
                </c:pt>
                <c:pt idx="27172">
                  <c:v>159.56543895298501</c:v>
                </c:pt>
                <c:pt idx="27173">
                  <c:v>159.55680682328901</c:v>
                </c:pt>
                <c:pt idx="27174">
                  <c:v>159.52882241899701</c:v>
                </c:pt>
                <c:pt idx="27175">
                  <c:v>159.519116077408</c:v>
                </c:pt>
                <c:pt idx="27176">
                  <c:v>159.50971954450699</c:v>
                </c:pt>
                <c:pt idx="27177">
                  <c:v>159.50732930826601</c:v>
                </c:pt>
                <c:pt idx="27178">
                  <c:v>159.50400083150501</c:v>
                </c:pt>
                <c:pt idx="27179">
                  <c:v>159.47575224704099</c:v>
                </c:pt>
                <c:pt idx="27180">
                  <c:v>159.40024014545901</c:v>
                </c:pt>
                <c:pt idx="27181">
                  <c:v>159.35444771331299</c:v>
                </c:pt>
                <c:pt idx="27182">
                  <c:v>159.34208195935</c:v>
                </c:pt>
                <c:pt idx="27183">
                  <c:v>159.341498304753</c:v>
                </c:pt>
                <c:pt idx="27184">
                  <c:v>159.33833912363099</c:v>
                </c:pt>
                <c:pt idx="27185">
                  <c:v>159.33752843809501</c:v>
                </c:pt>
                <c:pt idx="27186">
                  <c:v>159.308977995492</c:v>
                </c:pt>
                <c:pt idx="27187">
                  <c:v>159.28703403992799</c:v>
                </c:pt>
                <c:pt idx="27188">
                  <c:v>159.23959713857701</c:v>
                </c:pt>
                <c:pt idx="27189">
                  <c:v>159.19212197804001</c:v>
                </c:pt>
                <c:pt idx="27190">
                  <c:v>159.13808775351501</c:v>
                </c:pt>
                <c:pt idx="27191">
                  <c:v>159.134300804405</c:v>
                </c:pt>
                <c:pt idx="27192">
                  <c:v>159.094713440297</c:v>
                </c:pt>
                <c:pt idx="27193">
                  <c:v>159.04596246961199</c:v>
                </c:pt>
                <c:pt idx="27194">
                  <c:v>159.03606373996899</c:v>
                </c:pt>
                <c:pt idx="27195">
                  <c:v>159.03459823105001</c:v>
                </c:pt>
                <c:pt idx="27196">
                  <c:v>159.02975820343599</c:v>
                </c:pt>
                <c:pt idx="27197">
                  <c:v>159.006621751766</c:v>
                </c:pt>
                <c:pt idx="27198">
                  <c:v>158.927144032386</c:v>
                </c:pt>
                <c:pt idx="27199">
                  <c:v>158.91688483098801</c:v>
                </c:pt>
                <c:pt idx="27200">
                  <c:v>158.906770237915</c:v>
                </c:pt>
                <c:pt idx="27201">
                  <c:v>158.90164931069</c:v>
                </c:pt>
                <c:pt idx="27202">
                  <c:v>158.90145225441799</c:v>
                </c:pt>
                <c:pt idx="27203">
                  <c:v>158.852848129206</c:v>
                </c:pt>
                <c:pt idx="27204">
                  <c:v>158.84682775182199</c:v>
                </c:pt>
                <c:pt idx="27205">
                  <c:v>158.84573319760099</c:v>
                </c:pt>
                <c:pt idx="27206">
                  <c:v>158.818235727044</c:v>
                </c:pt>
                <c:pt idx="27207">
                  <c:v>158.75899376107401</c:v>
                </c:pt>
                <c:pt idx="27208">
                  <c:v>158.74778221911799</c:v>
                </c:pt>
                <c:pt idx="27209">
                  <c:v>158.73243947843801</c:v>
                </c:pt>
                <c:pt idx="27210">
                  <c:v>158.725408057077</c:v>
                </c:pt>
                <c:pt idx="27211">
                  <c:v>158.72327600853501</c:v>
                </c:pt>
                <c:pt idx="27212">
                  <c:v>158.71714213098099</c:v>
                </c:pt>
                <c:pt idx="27213">
                  <c:v>158.694339736176</c:v>
                </c:pt>
                <c:pt idx="27214">
                  <c:v>158.67496911872499</c:v>
                </c:pt>
                <c:pt idx="27215">
                  <c:v>158.62950311387101</c:v>
                </c:pt>
                <c:pt idx="27216">
                  <c:v>158.62875353987201</c:v>
                </c:pt>
                <c:pt idx="27217">
                  <c:v>158.608923850048</c:v>
                </c:pt>
                <c:pt idx="27218">
                  <c:v>158.57422544475</c:v>
                </c:pt>
                <c:pt idx="27219">
                  <c:v>158.56159510949101</c:v>
                </c:pt>
                <c:pt idx="27220">
                  <c:v>158.521790904694</c:v>
                </c:pt>
                <c:pt idx="27221">
                  <c:v>158.52151039062099</c:v>
                </c:pt>
                <c:pt idx="27222">
                  <c:v>158.51574128772199</c:v>
                </c:pt>
                <c:pt idx="27223">
                  <c:v>158.47990807351999</c:v>
                </c:pt>
                <c:pt idx="27224">
                  <c:v>158.37020414650701</c:v>
                </c:pt>
                <c:pt idx="27225">
                  <c:v>158.27964492153799</c:v>
                </c:pt>
                <c:pt idx="27226">
                  <c:v>158.265484200873</c:v>
                </c:pt>
                <c:pt idx="27227">
                  <c:v>158.20740779987199</c:v>
                </c:pt>
                <c:pt idx="27228">
                  <c:v>158.20249001253501</c:v>
                </c:pt>
                <c:pt idx="27229">
                  <c:v>158.194871147491</c:v>
                </c:pt>
                <c:pt idx="27230">
                  <c:v>158.16569254642201</c:v>
                </c:pt>
                <c:pt idx="27231">
                  <c:v>158.16236730417</c:v>
                </c:pt>
                <c:pt idx="27232">
                  <c:v>158.1545153452</c:v>
                </c:pt>
                <c:pt idx="27233">
                  <c:v>158.147423762643</c:v>
                </c:pt>
                <c:pt idx="27234">
                  <c:v>158.12539351199101</c:v>
                </c:pt>
                <c:pt idx="27235">
                  <c:v>158.112702617628</c:v>
                </c:pt>
                <c:pt idx="27236">
                  <c:v>158.100754770907</c:v>
                </c:pt>
                <c:pt idx="27237">
                  <c:v>158.021528957214</c:v>
                </c:pt>
                <c:pt idx="27238">
                  <c:v>157.97048448599401</c:v>
                </c:pt>
                <c:pt idx="27239">
                  <c:v>157.95652062036601</c:v>
                </c:pt>
                <c:pt idx="27240">
                  <c:v>157.933087937415</c:v>
                </c:pt>
                <c:pt idx="27241">
                  <c:v>157.92452034933899</c:v>
                </c:pt>
                <c:pt idx="27242">
                  <c:v>157.90685446349499</c:v>
                </c:pt>
                <c:pt idx="27243">
                  <c:v>157.89391646073699</c:v>
                </c:pt>
                <c:pt idx="27244">
                  <c:v>157.87142459108699</c:v>
                </c:pt>
                <c:pt idx="27245">
                  <c:v>157.870720268258</c:v>
                </c:pt>
                <c:pt idx="27246">
                  <c:v>157.84976965095399</c:v>
                </c:pt>
                <c:pt idx="27247">
                  <c:v>157.82301960040101</c:v>
                </c:pt>
                <c:pt idx="27248">
                  <c:v>157.790258357726</c:v>
                </c:pt>
                <c:pt idx="27249">
                  <c:v>157.774105382063</c:v>
                </c:pt>
                <c:pt idx="27250">
                  <c:v>157.73209382470199</c:v>
                </c:pt>
                <c:pt idx="27251">
                  <c:v>157.70856076762601</c:v>
                </c:pt>
                <c:pt idx="27252">
                  <c:v>157.70624097023699</c:v>
                </c:pt>
                <c:pt idx="27253">
                  <c:v>157.689012510635</c:v>
                </c:pt>
                <c:pt idx="27254">
                  <c:v>157.664267925617</c:v>
                </c:pt>
                <c:pt idx="27255">
                  <c:v>157.65184375187701</c:v>
                </c:pt>
                <c:pt idx="27256">
                  <c:v>157.643952073609</c:v>
                </c:pt>
                <c:pt idx="27257">
                  <c:v>157.61447426873801</c:v>
                </c:pt>
                <c:pt idx="27258">
                  <c:v>157.608336417</c:v>
                </c:pt>
                <c:pt idx="27259">
                  <c:v>157.60587819072401</c:v>
                </c:pt>
                <c:pt idx="27260">
                  <c:v>157.599175170412</c:v>
                </c:pt>
                <c:pt idx="27261">
                  <c:v>157.563570553597</c:v>
                </c:pt>
                <c:pt idx="27262">
                  <c:v>157.55317192172899</c:v>
                </c:pt>
                <c:pt idx="27263">
                  <c:v>157.49366724589001</c:v>
                </c:pt>
                <c:pt idx="27264">
                  <c:v>157.47225450757699</c:v>
                </c:pt>
                <c:pt idx="27265">
                  <c:v>157.40601097296101</c:v>
                </c:pt>
                <c:pt idx="27266">
                  <c:v>157.388631306116</c:v>
                </c:pt>
                <c:pt idx="27267">
                  <c:v>157.37999994921199</c:v>
                </c:pt>
                <c:pt idx="27268">
                  <c:v>157.33205210299701</c:v>
                </c:pt>
                <c:pt idx="27269">
                  <c:v>157.30155092679601</c:v>
                </c:pt>
                <c:pt idx="27270">
                  <c:v>157.269849583053</c:v>
                </c:pt>
                <c:pt idx="27271">
                  <c:v>157.261438164776</c:v>
                </c:pt>
                <c:pt idx="27272">
                  <c:v>157.24020044556701</c:v>
                </c:pt>
                <c:pt idx="27273">
                  <c:v>157.23226752461599</c:v>
                </c:pt>
                <c:pt idx="27274">
                  <c:v>157.184600363615</c:v>
                </c:pt>
                <c:pt idx="27275">
                  <c:v>157.154184258426</c:v>
                </c:pt>
                <c:pt idx="27276">
                  <c:v>157.15154502157199</c:v>
                </c:pt>
                <c:pt idx="27277">
                  <c:v>157.128570659481</c:v>
                </c:pt>
                <c:pt idx="27278">
                  <c:v>157.08695255884399</c:v>
                </c:pt>
                <c:pt idx="27279">
                  <c:v>157.07540347742901</c:v>
                </c:pt>
                <c:pt idx="27280">
                  <c:v>157.07513250423901</c:v>
                </c:pt>
                <c:pt idx="27281">
                  <c:v>157.02706694411901</c:v>
                </c:pt>
                <c:pt idx="27282">
                  <c:v>156.981553062301</c:v>
                </c:pt>
                <c:pt idx="27283">
                  <c:v>156.957932522638</c:v>
                </c:pt>
                <c:pt idx="27284">
                  <c:v>156.89877274992801</c:v>
                </c:pt>
                <c:pt idx="27285">
                  <c:v>156.88342079490101</c:v>
                </c:pt>
                <c:pt idx="27286">
                  <c:v>156.869611355248</c:v>
                </c:pt>
                <c:pt idx="27287">
                  <c:v>156.86431396021499</c:v>
                </c:pt>
                <c:pt idx="27288">
                  <c:v>156.81429984142699</c:v>
                </c:pt>
                <c:pt idx="27289">
                  <c:v>156.802112096277</c:v>
                </c:pt>
                <c:pt idx="27290">
                  <c:v>156.71187297639599</c:v>
                </c:pt>
                <c:pt idx="27291">
                  <c:v>156.68331165266801</c:v>
                </c:pt>
                <c:pt idx="27292">
                  <c:v>156.67516213589599</c:v>
                </c:pt>
                <c:pt idx="27293">
                  <c:v>156.652142040656</c:v>
                </c:pt>
                <c:pt idx="27294">
                  <c:v>156.62281876608901</c:v>
                </c:pt>
                <c:pt idx="27295">
                  <c:v>156.57813179171299</c:v>
                </c:pt>
                <c:pt idx="27296">
                  <c:v>156.503752904545</c:v>
                </c:pt>
                <c:pt idx="27297">
                  <c:v>156.45939875481301</c:v>
                </c:pt>
                <c:pt idx="27298">
                  <c:v>156.457465576571</c:v>
                </c:pt>
                <c:pt idx="27299">
                  <c:v>156.44918937908199</c:v>
                </c:pt>
                <c:pt idx="27300">
                  <c:v>156.44403398848601</c:v>
                </c:pt>
                <c:pt idx="27301">
                  <c:v>156.39279967725301</c:v>
                </c:pt>
                <c:pt idx="27302">
                  <c:v>156.374068435873</c:v>
                </c:pt>
                <c:pt idx="27303">
                  <c:v>156.364579737425</c:v>
                </c:pt>
                <c:pt idx="27304">
                  <c:v>156.35244166501101</c:v>
                </c:pt>
                <c:pt idx="27305">
                  <c:v>156.349269477814</c:v>
                </c:pt>
                <c:pt idx="27306">
                  <c:v>156.34494876230801</c:v>
                </c:pt>
                <c:pt idx="27307">
                  <c:v>156.32259508730101</c:v>
                </c:pt>
                <c:pt idx="27308">
                  <c:v>156.320867883609</c:v>
                </c:pt>
                <c:pt idx="27309">
                  <c:v>156.29715651748</c:v>
                </c:pt>
                <c:pt idx="27310">
                  <c:v>156.288903044449</c:v>
                </c:pt>
                <c:pt idx="27311">
                  <c:v>156.25838801928299</c:v>
                </c:pt>
                <c:pt idx="27312">
                  <c:v>156.25402254401499</c:v>
                </c:pt>
                <c:pt idx="27313">
                  <c:v>156.20904684513201</c:v>
                </c:pt>
                <c:pt idx="27314">
                  <c:v>156.204901921512</c:v>
                </c:pt>
                <c:pt idx="27315">
                  <c:v>156.172858933085</c:v>
                </c:pt>
                <c:pt idx="27316">
                  <c:v>156.16228109818601</c:v>
                </c:pt>
                <c:pt idx="27317">
                  <c:v>156.155593220219</c:v>
                </c:pt>
                <c:pt idx="27318">
                  <c:v>156.14791461388401</c:v>
                </c:pt>
                <c:pt idx="27319">
                  <c:v>156.10112750031001</c:v>
                </c:pt>
                <c:pt idx="27320">
                  <c:v>156.09208062079199</c:v>
                </c:pt>
                <c:pt idx="27321">
                  <c:v>156.01867263078699</c:v>
                </c:pt>
                <c:pt idx="27322">
                  <c:v>155.99963161637001</c:v>
                </c:pt>
                <c:pt idx="27323">
                  <c:v>155.96132681912999</c:v>
                </c:pt>
                <c:pt idx="27324">
                  <c:v>155.95452840585801</c:v>
                </c:pt>
                <c:pt idx="27325">
                  <c:v>155.95054830743601</c:v>
                </c:pt>
                <c:pt idx="27326">
                  <c:v>155.948877686917</c:v>
                </c:pt>
                <c:pt idx="27327">
                  <c:v>155.94639542673599</c:v>
                </c:pt>
                <c:pt idx="27328">
                  <c:v>155.93429495856199</c:v>
                </c:pt>
                <c:pt idx="27329">
                  <c:v>155.92414870360699</c:v>
                </c:pt>
                <c:pt idx="27330">
                  <c:v>155.882956272021</c:v>
                </c:pt>
                <c:pt idx="27331">
                  <c:v>155.871847254621</c:v>
                </c:pt>
                <c:pt idx="27332">
                  <c:v>155.830218758863</c:v>
                </c:pt>
                <c:pt idx="27333">
                  <c:v>155.798972195956</c:v>
                </c:pt>
                <c:pt idx="27334">
                  <c:v>155.79019609607599</c:v>
                </c:pt>
                <c:pt idx="27335">
                  <c:v>155.765268281592</c:v>
                </c:pt>
                <c:pt idx="27336">
                  <c:v>155.75869305487601</c:v>
                </c:pt>
                <c:pt idx="27337">
                  <c:v>155.740388912421</c:v>
                </c:pt>
                <c:pt idx="27338">
                  <c:v>155.68393806487401</c:v>
                </c:pt>
                <c:pt idx="27339">
                  <c:v>155.68053933942801</c:v>
                </c:pt>
                <c:pt idx="27340">
                  <c:v>155.66978506063899</c:v>
                </c:pt>
                <c:pt idx="27341">
                  <c:v>155.652811519333</c:v>
                </c:pt>
                <c:pt idx="27342">
                  <c:v>155.56102773866101</c:v>
                </c:pt>
                <c:pt idx="27343">
                  <c:v>155.52646220828501</c:v>
                </c:pt>
                <c:pt idx="27344">
                  <c:v>155.49219259290999</c:v>
                </c:pt>
                <c:pt idx="27345">
                  <c:v>155.452731300187</c:v>
                </c:pt>
                <c:pt idx="27346">
                  <c:v>155.43889098304101</c:v>
                </c:pt>
                <c:pt idx="27347">
                  <c:v>155.434792998327</c:v>
                </c:pt>
                <c:pt idx="27348">
                  <c:v>155.42345089169399</c:v>
                </c:pt>
                <c:pt idx="27349">
                  <c:v>155.40637115989099</c:v>
                </c:pt>
                <c:pt idx="27350">
                  <c:v>155.314783562293</c:v>
                </c:pt>
                <c:pt idx="27351">
                  <c:v>155.23782220386801</c:v>
                </c:pt>
                <c:pt idx="27352">
                  <c:v>155.207476651924</c:v>
                </c:pt>
                <c:pt idx="27353">
                  <c:v>155.17931510657499</c:v>
                </c:pt>
                <c:pt idx="27354">
                  <c:v>155.16309811967</c:v>
                </c:pt>
                <c:pt idx="27355">
                  <c:v>155.15279004810699</c:v>
                </c:pt>
                <c:pt idx="27356">
                  <c:v>155.14978269060299</c:v>
                </c:pt>
                <c:pt idx="27357">
                  <c:v>155.148853886437</c:v>
                </c:pt>
                <c:pt idx="27358">
                  <c:v>155.14456983698</c:v>
                </c:pt>
                <c:pt idx="27359">
                  <c:v>155.12474632995099</c:v>
                </c:pt>
                <c:pt idx="27360">
                  <c:v>155.114137940592</c:v>
                </c:pt>
                <c:pt idx="27361">
                  <c:v>155.10365218914299</c:v>
                </c:pt>
                <c:pt idx="27362">
                  <c:v>155.09899763655801</c:v>
                </c:pt>
                <c:pt idx="27363">
                  <c:v>155.082719036106</c:v>
                </c:pt>
                <c:pt idx="27364">
                  <c:v>155.03428800619901</c:v>
                </c:pt>
                <c:pt idx="27365">
                  <c:v>155.003664208663</c:v>
                </c:pt>
                <c:pt idx="27366">
                  <c:v>154.99473995125399</c:v>
                </c:pt>
                <c:pt idx="27367">
                  <c:v>154.97630919149299</c:v>
                </c:pt>
                <c:pt idx="27368">
                  <c:v>154.927413058604</c:v>
                </c:pt>
                <c:pt idx="27369">
                  <c:v>154.90237937920901</c:v>
                </c:pt>
                <c:pt idx="27370">
                  <c:v>154.88668603785601</c:v>
                </c:pt>
                <c:pt idx="27371">
                  <c:v>154.88094183994801</c:v>
                </c:pt>
                <c:pt idx="27372">
                  <c:v>154.844718567364</c:v>
                </c:pt>
                <c:pt idx="27373">
                  <c:v>154.836086022525</c:v>
                </c:pt>
                <c:pt idx="27374">
                  <c:v>154.82062763757401</c:v>
                </c:pt>
                <c:pt idx="27375">
                  <c:v>154.79089078919</c:v>
                </c:pt>
                <c:pt idx="27376">
                  <c:v>154.77849812937899</c:v>
                </c:pt>
                <c:pt idx="27377">
                  <c:v>154.776277671863</c:v>
                </c:pt>
                <c:pt idx="27378">
                  <c:v>154.77170125179299</c:v>
                </c:pt>
                <c:pt idx="27379">
                  <c:v>154.73361777216201</c:v>
                </c:pt>
                <c:pt idx="27380">
                  <c:v>154.73019039074401</c:v>
                </c:pt>
                <c:pt idx="27381">
                  <c:v>154.72537828233601</c:v>
                </c:pt>
                <c:pt idx="27382">
                  <c:v>154.707403757804</c:v>
                </c:pt>
                <c:pt idx="27383">
                  <c:v>154.70425280075099</c:v>
                </c:pt>
                <c:pt idx="27384">
                  <c:v>154.70122623992</c:v>
                </c:pt>
                <c:pt idx="27385">
                  <c:v>154.69771067289599</c:v>
                </c:pt>
                <c:pt idx="27386">
                  <c:v>154.679225246117</c:v>
                </c:pt>
                <c:pt idx="27387">
                  <c:v>154.65081703888299</c:v>
                </c:pt>
                <c:pt idx="27388">
                  <c:v>154.626720296504</c:v>
                </c:pt>
                <c:pt idx="27389">
                  <c:v>154.61765901598099</c:v>
                </c:pt>
                <c:pt idx="27390">
                  <c:v>154.59536682000601</c:v>
                </c:pt>
                <c:pt idx="27391">
                  <c:v>154.570659059489</c:v>
                </c:pt>
                <c:pt idx="27392">
                  <c:v>154.54490841514999</c:v>
                </c:pt>
                <c:pt idx="27393">
                  <c:v>154.52684500801999</c:v>
                </c:pt>
                <c:pt idx="27394">
                  <c:v>154.51811942475399</c:v>
                </c:pt>
                <c:pt idx="27395">
                  <c:v>154.51707317517699</c:v>
                </c:pt>
                <c:pt idx="27396">
                  <c:v>154.49230986712999</c:v>
                </c:pt>
                <c:pt idx="27397">
                  <c:v>154.491771253602</c:v>
                </c:pt>
                <c:pt idx="27398">
                  <c:v>154.47088879268199</c:v>
                </c:pt>
                <c:pt idx="27399">
                  <c:v>154.47031439657599</c:v>
                </c:pt>
                <c:pt idx="27400">
                  <c:v>154.455446157978</c:v>
                </c:pt>
                <c:pt idx="27401">
                  <c:v>154.454667443604</c:v>
                </c:pt>
                <c:pt idx="27402">
                  <c:v>154.42654841414301</c:v>
                </c:pt>
                <c:pt idx="27403">
                  <c:v>154.40556521831201</c:v>
                </c:pt>
                <c:pt idx="27404">
                  <c:v>154.39940417326599</c:v>
                </c:pt>
                <c:pt idx="27405">
                  <c:v>154.38577325250901</c:v>
                </c:pt>
                <c:pt idx="27406">
                  <c:v>154.36523783211601</c:v>
                </c:pt>
                <c:pt idx="27407">
                  <c:v>154.31093783429799</c:v>
                </c:pt>
                <c:pt idx="27408">
                  <c:v>154.281983474686</c:v>
                </c:pt>
                <c:pt idx="27409">
                  <c:v>154.25429700393201</c:v>
                </c:pt>
                <c:pt idx="27410">
                  <c:v>154.238610947138</c:v>
                </c:pt>
                <c:pt idx="27411">
                  <c:v>154.23769003852701</c:v>
                </c:pt>
                <c:pt idx="27412">
                  <c:v>154.22340428721299</c:v>
                </c:pt>
                <c:pt idx="27413">
                  <c:v>154.20476279895701</c:v>
                </c:pt>
                <c:pt idx="27414">
                  <c:v>154.20350675165801</c:v>
                </c:pt>
                <c:pt idx="27415">
                  <c:v>154.177936164898</c:v>
                </c:pt>
                <c:pt idx="27416">
                  <c:v>154.17197696086001</c:v>
                </c:pt>
                <c:pt idx="27417">
                  <c:v>154.154347132786</c:v>
                </c:pt>
                <c:pt idx="27418">
                  <c:v>154.14818322471501</c:v>
                </c:pt>
                <c:pt idx="27419">
                  <c:v>154.13517316089599</c:v>
                </c:pt>
                <c:pt idx="27420">
                  <c:v>154.098002259194</c:v>
                </c:pt>
                <c:pt idx="27421">
                  <c:v>154.09473616851699</c:v>
                </c:pt>
                <c:pt idx="27422">
                  <c:v>154.08182474723799</c:v>
                </c:pt>
                <c:pt idx="27423">
                  <c:v>154.02872970557499</c:v>
                </c:pt>
                <c:pt idx="27424">
                  <c:v>154.02426434545299</c:v>
                </c:pt>
                <c:pt idx="27425">
                  <c:v>153.99815756445301</c:v>
                </c:pt>
                <c:pt idx="27426">
                  <c:v>153.96870145945499</c:v>
                </c:pt>
                <c:pt idx="27427">
                  <c:v>153.96416141594801</c:v>
                </c:pt>
                <c:pt idx="27428">
                  <c:v>153.95960719657401</c:v>
                </c:pt>
                <c:pt idx="27429">
                  <c:v>153.95073424589901</c:v>
                </c:pt>
                <c:pt idx="27430">
                  <c:v>153.94521304173099</c:v>
                </c:pt>
                <c:pt idx="27431">
                  <c:v>153.89188164042</c:v>
                </c:pt>
                <c:pt idx="27432">
                  <c:v>153.88196504707199</c:v>
                </c:pt>
                <c:pt idx="27433">
                  <c:v>153.854197224324</c:v>
                </c:pt>
                <c:pt idx="27434">
                  <c:v>153.85407122032501</c:v>
                </c:pt>
                <c:pt idx="27435">
                  <c:v>153.804968136084</c:v>
                </c:pt>
                <c:pt idx="27436">
                  <c:v>153.796369135763</c:v>
                </c:pt>
                <c:pt idx="27437">
                  <c:v>153.79400921214699</c:v>
                </c:pt>
                <c:pt idx="27438">
                  <c:v>153.78373955255299</c:v>
                </c:pt>
                <c:pt idx="27439">
                  <c:v>153.75949192718599</c:v>
                </c:pt>
                <c:pt idx="27440">
                  <c:v>153.746042733058</c:v>
                </c:pt>
                <c:pt idx="27441">
                  <c:v>153.729521105206</c:v>
                </c:pt>
                <c:pt idx="27442">
                  <c:v>153.729379284983</c:v>
                </c:pt>
                <c:pt idx="27443">
                  <c:v>153.72892153822801</c:v>
                </c:pt>
                <c:pt idx="27444">
                  <c:v>153.68721638890199</c:v>
                </c:pt>
                <c:pt idx="27445">
                  <c:v>153.63970493494</c:v>
                </c:pt>
                <c:pt idx="27446">
                  <c:v>153.636761149167</c:v>
                </c:pt>
                <c:pt idx="27447">
                  <c:v>153.636664123597</c:v>
                </c:pt>
                <c:pt idx="27448">
                  <c:v>153.585397051266</c:v>
                </c:pt>
                <c:pt idx="27449">
                  <c:v>153.578213070777</c:v>
                </c:pt>
                <c:pt idx="27450">
                  <c:v>153.52760813689599</c:v>
                </c:pt>
                <c:pt idx="27451">
                  <c:v>153.486752789799</c:v>
                </c:pt>
                <c:pt idx="27452">
                  <c:v>153.48239209094999</c:v>
                </c:pt>
                <c:pt idx="27453">
                  <c:v>153.48132705037301</c:v>
                </c:pt>
                <c:pt idx="27454">
                  <c:v>153.473350478469</c:v>
                </c:pt>
                <c:pt idx="27455">
                  <c:v>153.45098424556201</c:v>
                </c:pt>
                <c:pt idx="27456">
                  <c:v>153.393863343661</c:v>
                </c:pt>
                <c:pt idx="27457">
                  <c:v>153.38037513096199</c:v>
                </c:pt>
                <c:pt idx="27458">
                  <c:v>153.376859014399</c:v>
                </c:pt>
                <c:pt idx="27459">
                  <c:v>153.324890095717</c:v>
                </c:pt>
                <c:pt idx="27460">
                  <c:v>153.32324847023199</c:v>
                </c:pt>
                <c:pt idx="27461">
                  <c:v>153.32301076764699</c:v>
                </c:pt>
                <c:pt idx="27462">
                  <c:v>153.31236489047299</c:v>
                </c:pt>
                <c:pt idx="27463">
                  <c:v>153.30008370165399</c:v>
                </c:pt>
                <c:pt idx="27464">
                  <c:v>153.29467879300199</c:v>
                </c:pt>
                <c:pt idx="27465">
                  <c:v>153.28673598184</c:v>
                </c:pt>
                <c:pt idx="27466">
                  <c:v>153.26891708708001</c:v>
                </c:pt>
                <c:pt idx="27467">
                  <c:v>153.2395416066</c:v>
                </c:pt>
                <c:pt idx="27468">
                  <c:v>153.235827391377</c:v>
                </c:pt>
                <c:pt idx="27469">
                  <c:v>153.21159555869701</c:v>
                </c:pt>
                <c:pt idx="27470">
                  <c:v>153.187658313805</c:v>
                </c:pt>
                <c:pt idx="27471">
                  <c:v>153.17360141444101</c:v>
                </c:pt>
                <c:pt idx="27472">
                  <c:v>153.156316510539</c:v>
                </c:pt>
                <c:pt idx="27473">
                  <c:v>153.089973810597</c:v>
                </c:pt>
                <c:pt idx="27474">
                  <c:v>153.077150630592</c:v>
                </c:pt>
                <c:pt idx="27475">
                  <c:v>153.059700989481</c:v>
                </c:pt>
                <c:pt idx="27476">
                  <c:v>153.03997824526999</c:v>
                </c:pt>
                <c:pt idx="27477">
                  <c:v>153.03759101566399</c:v>
                </c:pt>
                <c:pt idx="27478">
                  <c:v>153.02157597691499</c:v>
                </c:pt>
                <c:pt idx="27479">
                  <c:v>152.9708610145</c:v>
                </c:pt>
                <c:pt idx="27480">
                  <c:v>152.950647686449</c:v>
                </c:pt>
                <c:pt idx="27481">
                  <c:v>152.949671639862</c:v>
                </c:pt>
                <c:pt idx="27482">
                  <c:v>152.918428760621</c:v>
                </c:pt>
                <c:pt idx="27483">
                  <c:v>152.90507076243401</c:v>
                </c:pt>
                <c:pt idx="27484">
                  <c:v>152.870713325271</c:v>
                </c:pt>
                <c:pt idx="27485">
                  <c:v>152.849084620669</c:v>
                </c:pt>
                <c:pt idx="27486">
                  <c:v>152.84257072884401</c:v>
                </c:pt>
                <c:pt idx="27487">
                  <c:v>152.83838904424701</c:v>
                </c:pt>
                <c:pt idx="27488">
                  <c:v>152.816736792569</c:v>
                </c:pt>
                <c:pt idx="27489">
                  <c:v>152.79849924161701</c:v>
                </c:pt>
                <c:pt idx="27490">
                  <c:v>152.797739286395</c:v>
                </c:pt>
                <c:pt idx="27491">
                  <c:v>152.78155725566</c:v>
                </c:pt>
                <c:pt idx="27492">
                  <c:v>152.735555568629</c:v>
                </c:pt>
                <c:pt idx="27493">
                  <c:v>152.659907886203</c:v>
                </c:pt>
                <c:pt idx="27494">
                  <c:v>152.656312488189</c:v>
                </c:pt>
                <c:pt idx="27495">
                  <c:v>152.653140181379</c:v>
                </c:pt>
                <c:pt idx="27496">
                  <c:v>152.643296543639</c:v>
                </c:pt>
                <c:pt idx="27497">
                  <c:v>152.63748073358599</c:v>
                </c:pt>
                <c:pt idx="27498">
                  <c:v>152.61660033738201</c:v>
                </c:pt>
                <c:pt idx="27499">
                  <c:v>152.60436825308099</c:v>
                </c:pt>
                <c:pt idx="27500">
                  <c:v>152.591774123248</c:v>
                </c:pt>
                <c:pt idx="27501">
                  <c:v>152.570453376069</c:v>
                </c:pt>
                <c:pt idx="27502">
                  <c:v>152.53610279621799</c:v>
                </c:pt>
                <c:pt idx="27503">
                  <c:v>152.52636573722</c:v>
                </c:pt>
                <c:pt idx="27504">
                  <c:v>152.48265517316199</c:v>
                </c:pt>
                <c:pt idx="27505">
                  <c:v>152.46225657280399</c:v>
                </c:pt>
                <c:pt idx="27506">
                  <c:v>152.44373500167799</c:v>
                </c:pt>
                <c:pt idx="27507">
                  <c:v>152.42346686030399</c:v>
                </c:pt>
                <c:pt idx="27508">
                  <c:v>152.42198437640599</c:v>
                </c:pt>
                <c:pt idx="27509">
                  <c:v>152.395586560054</c:v>
                </c:pt>
                <c:pt idx="27510">
                  <c:v>152.376834144361</c:v>
                </c:pt>
                <c:pt idx="27511">
                  <c:v>152.35786220207299</c:v>
                </c:pt>
                <c:pt idx="27512">
                  <c:v>152.352514032252</c:v>
                </c:pt>
                <c:pt idx="27513">
                  <c:v>152.347773693487</c:v>
                </c:pt>
                <c:pt idx="27514">
                  <c:v>152.32891721738301</c:v>
                </c:pt>
                <c:pt idx="27515">
                  <c:v>152.311219388316</c:v>
                </c:pt>
                <c:pt idx="27516">
                  <c:v>152.31058078407699</c:v>
                </c:pt>
                <c:pt idx="27517">
                  <c:v>152.28949942972201</c:v>
                </c:pt>
                <c:pt idx="27518">
                  <c:v>152.265686065556</c:v>
                </c:pt>
                <c:pt idx="27519">
                  <c:v>152.25216183785301</c:v>
                </c:pt>
                <c:pt idx="27520">
                  <c:v>152.24731798304899</c:v>
                </c:pt>
                <c:pt idx="27521">
                  <c:v>152.22617942184499</c:v>
                </c:pt>
                <c:pt idx="27522">
                  <c:v>152.19885050290799</c:v>
                </c:pt>
                <c:pt idx="27523">
                  <c:v>152.188020378581</c:v>
                </c:pt>
                <c:pt idx="27524">
                  <c:v>152.18493802408099</c:v>
                </c:pt>
                <c:pt idx="27525">
                  <c:v>152.136804632897</c:v>
                </c:pt>
                <c:pt idx="27526">
                  <c:v>152.126466168533</c:v>
                </c:pt>
                <c:pt idx="27527">
                  <c:v>152.11082980575799</c:v>
                </c:pt>
                <c:pt idx="27528">
                  <c:v>152.08679594852899</c:v>
                </c:pt>
                <c:pt idx="27529">
                  <c:v>152.085561399482</c:v>
                </c:pt>
                <c:pt idx="27530">
                  <c:v>152.065543580309</c:v>
                </c:pt>
                <c:pt idx="27531">
                  <c:v>152.054482780786</c:v>
                </c:pt>
                <c:pt idx="27532">
                  <c:v>152.019008780478</c:v>
                </c:pt>
                <c:pt idx="27533">
                  <c:v>151.96104751637299</c:v>
                </c:pt>
                <c:pt idx="27534">
                  <c:v>151.94217637082801</c:v>
                </c:pt>
                <c:pt idx="27535">
                  <c:v>151.94136434451801</c:v>
                </c:pt>
                <c:pt idx="27536">
                  <c:v>151.88147729665801</c:v>
                </c:pt>
                <c:pt idx="27537">
                  <c:v>151.83986797652199</c:v>
                </c:pt>
                <c:pt idx="27538">
                  <c:v>151.82299952627</c:v>
                </c:pt>
                <c:pt idx="27539">
                  <c:v>151.80529185123299</c:v>
                </c:pt>
                <c:pt idx="27540">
                  <c:v>151.792352061521</c:v>
                </c:pt>
                <c:pt idx="27541">
                  <c:v>151.785715529557</c:v>
                </c:pt>
                <c:pt idx="27542">
                  <c:v>151.78180499376199</c:v>
                </c:pt>
                <c:pt idx="27543">
                  <c:v>151.758302634714</c:v>
                </c:pt>
                <c:pt idx="27544">
                  <c:v>151.74055157686001</c:v>
                </c:pt>
                <c:pt idx="27545">
                  <c:v>151.739913729715</c:v>
                </c:pt>
                <c:pt idx="27546">
                  <c:v>151.57709756900201</c:v>
                </c:pt>
                <c:pt idx="27547">
                  <c:v>151.544029563404</c:v>
                </c:pt>
                <c:pt idx="27548">
                  <c:v>151.49599892327399</c:v>
                </c:pt>
                <c:pt idx="27549">
                  <c:v>151.48498309405699</c:v>
                </c:pt>
                <c:pt idx="27550">
                  <c:v>151.43456189925601</c:v>
                </c:pt>
                <c:pt idx="27551">
                  <c:v>151.417041061725</c:v>
                </c:pt>
                <c:pt idx="27552">
                  <c:v>151.41513495797199</c:v>
                </c:pt>
                <c:pt idx="27553">
                  <c:v>151.38671044265999</c:v>
                </c:pt>
                <c:pt idx="27554">
                  <c:v>151.350425448349</c:v>
                </c:pt>
                <c:pt idx="27555">
                  <c:v>151.34422365258101</c:v>
                </c:pt>
                <c:pt idx="27556">
                  <c:v>151.34102323570499</c:v>
                </c:pt>
                <c:pt idx="27557">
                  <c:v>151.290650249918</c:v>
                </c:pt>
                <c:pt idx="27558">
                  <c:v>151.289078355443</c:v>
                </c:pt>
                <c:pt idx="27559">
                  <c:v>151.24994776729099</c:v>
                </c:pt>
                <c:pt idx="27560">
                  <c:v>151.247809909419</c:v>
                </c:pt>
                <c:pt idx="27561">
                  <c:v>151.224562852552</c:v>
                </c:pt>
                <c:pt idx="27562">
                  <c:v>151.203837500574</c:v>
                </c:pt>
                <c:pt idx="27563">
                  <c:v>151.19311118011001</c:v>
                </c:pt>
                <c:pt idx="27564">
                  <c:v>151.18541132874699</c:v>
                </c:pt>
                <c:pt idx="27565">
                  <c:v>151.160081289506</c:v>
                </c:pt>
                <c:pt idx="27566">
                  <c:v>151.115730690909</c:v>
                </c:pt>
                <c:pt idx="27567">
                  <c:v>151.10744526337399</c:v>
                </c:pt>
                <c:pt idx="27568">
                  <c:v>151.09918825989499</c:v>
                </c:pt>
                <c:pt idx="27569">
                  <c:v>151.08257024606101</c:v>
                </c:pt>
                <c:pt idx="27570">
                  <c:v>151.06949290566499</c:v>
                </c:pt>
                <c:pt idx="27571">
                  <c:v>151.065801340174</c:v>
                </c:pt>
                <c:pt idx="27572">
                  <c:v>151.01284788296999</c:v>
                </c:pt>
                <c:pt idx="27573">
                  <c:v>151.003232203397</c:v>
                </c:pt>
                <c:pt idx="27574">
                  <c:v>150.984547942033</c:v>
                </c:pt>
                <c:pt idx="27575">
                  <c:v>150.96286105821801</c:v>
                </c:pt>
                <c:pt idx="27576">
                  <c:v>150.95223108516799</c:v>
                </c:pt>
                <c:pt idx="27577">
                  <c:v>150.93651014878</c:v>
                </c:pt>
                <c:pt idx="27578">
                  <c:v>150.917035925048</c:v>
                </c:pt>
                <c:pt idx="27579">
                  <c:v>150.85523865046699</c:v>
                </c:pt>
                <c:pt idx="27580">
                  <c:v>150.836426619034</c:v>
                </c:pt>
                <c:pt idx="27581">
                  <c:v>150.80473305564999</c:v>
                </c:pt>
                <c:pt idx="27582">
                  <c:v>150.780564794008</c:v>
                </c:pt>
                <c:pt idx="27583">
                  <c:v>150.77270928202299</c:v>
                </c:pt>
                <c:pt idx="27584">
                  <c:v>150.767930844463</c:v>
                </c:pt>
                <c:pt idx="27585">
                  <c:v>150.761801787314</c:v>
                </c:pt>
                <c:pt idx="27586">
                  <c:v>150.75391553591999</c:v>
                </c:pt>
                <c:pt idx="27587">
                  <c:v>150.74810363356599</c:v>
                </c:pt>
                <c:pt idx="27588">
                  <c:v>150.72329227457999</c:v>
                </c:pt>
                <c:pt idx="27589">
                  <c:v>150.70731814492899</c:v>
                </c:pt>
                <c:pt idx="27590">
                  <c:v>150.65907879930899</c:v>
                </c:pt>
                <c:pt idx="27591">
                  <c:v>150.65510165361701</c:v>
                </c:pt>
                <c:pt idx="27592">
                  <c:v>150.65351010463999</c:v>
                </c:pt>
                <c:pt idx="27593">
                  <c:v>150.62840547460601</c:v>
                </c:pt>
                <c:pt idx="27594">
                  <c:v>150.58763998206501</c:v>
                </c:pt>
                <c:pt idx="27595">
                  <c:v>150.51473006270299</c:v>
                </c:pt>
                <c:pt idx="27596">
                  <c:v>150.508655072056</c:v>
                </c:pt>
                <c:pt idx="27597">
                  <c:v>150.413958841641</c:v>
                </c:pt>
                <c:pt idx="27598">
                  <c:v>150.40620088453099</c:v>
                </c:pt>
                <c:pt idx="27599">
                  <c:v>150.32538854836801</c:v>
                </c:pt>
                <c:pt idx="27600">
                  <c:v>150.291466030317</c:v>
                </c:pt>
                <c:pt idx="27601">
                  <c:v>150.28531811165601</c:v>
                </c:pt>
                <c:pt idx="27602">
                  <c:v>150.27112454267001</c:v>
                </c:pt>
                <c:pt idx="27603">
                  <c:v>150.24002784458699</c:v>
                </c:pt>
                <c:pt idx="27604">
                  <c:v>150.20896991692899</c:v>
                </c:pt>
                <c:pt idx="27605">
                  <c:v>150.20286457292499</c:v>
                </c:pt>
                <c:pt idx="27606">
                  <c:v>150.17206733136501</c:v>
                </c:pt>
                <c:pt idx="27607">
                  <c:v>150.14471170899199</c:v>
                </c:pt>
                <c:pt idx="27608">
                  <c:v>150.14137283819301</c:v>
                </c:pt>
                <c:pt idx="27609">
                  <c:v>150.13164840863001</c:v>
                </c:pt>
                <c:pt idx="27610">
                  <c:v>150.11016209602201</c:v>
                </c:pt>
                <c:pt idx="27611">
                  <c:v>150.076392167704</c:v>
                </c:pt>
                <c:pt idx="27612">
                  <c:v>150.060405372335</c:v>
                </c:pt>
                <c:pt idx="27613">
                  <c:v>150.02644524207599</c:v>
                </c:pt>
                <c:pt idx="27614">
                  <c:v>150.00625927130699</c:v>
                </c:pt>
                <c:pt idx="27615">
                  <c:v>150.00476547316401</c:v>
                </c:pt>
                <c:pt idx="27616">
                  <c:v>149.99371628536801</c:v>
                </c:pt>
                <c:pt idx="27617">
                  <c:v>149.98476448077</c:v>
                </c:pt>
                <c:pt idx="27618">
                  <c:v>149.96784775712101</c:v>
                </c:pt>
                <c:pt idx="27619">
                  <c:v>149.96347115446699</c:v>
                </c:pt>
                <c:pt idx="27620">
                  <c:v>149.961963186867</c:v>
                </c:pt>
                <c:pt idx="27621">
                  <c:v>149.93531250186399</c:v>
                </c:pt>
                <c:pt idx="27622">
                  <c:v>149.920151744923</c:v>
                </c:pt>
                <c:pt idx="27623">
                  <c:v>149.880333623208</c:v>
                </c:pt>
                <c:pt idx="27624">
                  <c:v>149.870568785915</c:v>
                </c:pt>
                <c:pt idx="27625">
                  <c:v>149.864016169461</c:v>
                </c:pt>
                <c:pt idx="27626">
                  <c:v>149.85554586579801</c:v>
                </c:pt>
                <c:pt idx="27627">
                  <c:v>149.842079365156</c:v>
                </c:pt>
                <c:pt idx="27628">
                  <c:v>149.82189157755701</c:v>
                </c:pt>
                <c:pt idx="27629">
                  <c:v>149.80307599880001</c:v>
                </c:pt>
                <c:pt idx="27630">
                  <c:v>149.800112659224</c:v>
                </c:pt>
                <c:pt idx="27631">
                  <c:v>149.777093484744</c:v>
                </c:pt>
                <c:pt idx="27632">
                  <c:v>149.69545419910801</c:v>
                </c:pt>
                <c:pt idx="27633">
                  <c:v>149.67475044855701</c:v>
                </c:pt>
                <c:pt idx="27634">
                  <c:v>149.56508244571799</c:v>
                </c:pt>
                <c:pt idx="27635">
                  <c:v>149.52674533301601</c:v>
                </c:pt>
                <c:pt idx="27636">
                  <c:v>149.49060584813799</c:v>
                </c:pt>
                <c:pt idx="27637">
                  <c:v>149.43858088274601</c:v>
                </c:pt>
                <c:pt idx="27638">
                  <c:v>149.36811059082601</c:v>
                </c:pt>
                <c:pt idx="27639">
                  <c:v>149.33804683965201</c:v>
                </c:pt>
                <c:pt idx="27640">
                  <c:v>149.319607411303</c:v>
                </c:pt>
                <c:pt idx="27641">
                  <c:v>149.31728186909999</c:v>
                </c:pt>
                <c:pt idx="27642">
                  <c:v>149.29520711739201</c:v>
                </c:pt>
                <c:pt idx="27643">
                  <c:v>149.270435074841</c:v>
                </c:pt>
                <c:pt idx="27644">
                  <c:v>149.23096437305799</c:v>
                </c:pt>
                <c:pt idx="27645">
                  <c:v>149.215558694728</c:v>
                </c:pt>
                <c:pt idx="27646">
                  <c:v>149.21440407423799</c:v>
                </c:pt>
                <c:pt idx="27647">
                  <c:v>149.20942518744499</c:v>
                </c:pt>
                <c:pt idx="27648">
                  <c:v>149.19057910532501</c:v>
                </c:pt>
                <c:pt idx="27649">
                  <c:v>149.18836720905699</c:v>
                </c:pt>
                <c:pt idx="27650">
                  <c:v>149.168940342572</c:v>
                </c:pt>
                <c:pt idx="27651">
                  <c:v>149.12135906000699</c:v>
                </c:pt>
                <c:pt idx="27652">
                  <c:v>149.10298607668699</c:v>
                </c:pt>
                <c:pt idx="27653">
                  <c:v>149.085142844534</c:v>
                </c:pt>
                <c:pt idx="27654">
                  <c:v>149.085119120185</c:v>
                </c:pt>
                <c:pt idx="27655">
                  <c:v>149.063798482127</c:v>
                </c:pt>
                <c:pt idx="27656">
                  <c:v>149.060262700885</c:v>
                </c:pt>
                <c:pt idx="27657">
                  <c:v>149.04972675488801</c:v>
                </c:pt>
                <c:pt idx="27658">
                  <c:v>149.03245674706599</c:v>
                </c:pt>
                <c:pt idx="27659">
                  <c:v>149.01589332047701</c:v>
                </c:pt>
                <c:pt idx="27660">
                  <c:v>148.99344696555599</c:v>
                </c:pt>
                <c:pt idx="27661">
                  <c:v>148.98589851333199</c:v>
                </c:pt>
                <c:pt idx="27662">
                  <c:v>148.98503260632799</c:v>
                </c:pt>
                <c:pt idx="27663">
                  <c:v>148.980976120647</c:v>
                </c:pt>
                <c:pt idx="27664">
                  <c:v>148.94655535666899</c:v>
                </c:pt>
                <c:pt idx="27665">
                  <c:v>148.92637199013299</c:v>
                </c:pt>
                <c:pt idx="27666">
                  <c:v>148.92046639997099</c:v>
                </c:pt>
                <c:pt idx="27667">
                  <c:v>148.91946515830901</c:v>
                </c:pt>
                <c:pt idx="27668">
                  <c:v>148.878478631668</c:v>
                </c:pt>
                <c:pt idx="27669">
                  <c:v>148.855811725992</c:v>
                </c:pt>
                <c:pt idx="27670">
                  <c:v>148.839592896314</c:v>
                </c:pt>
                <c:pt idx="27671">
                  <c:v>148.830063327462</c:v>
                </c:pt>
                <c:pt idx="27672">
                  <c:v>148.82948191533001</c:v>
                </c:pt>
                <c:pt idx="27673">
                  <c:v>148.782664052271</c:v>
                </c:pt>
                <c:pt idx="27674">
                  <c:v>148.71903492443701</c:v>
                </c:pt>
                <c:pt idx="27675">
                  <c:v>148.70850852679001</c:v>
                </c:pt>
                <c:pt idx="27676">
                  <c:v>148.666020566014</c:v>
                </c:pt>
                <c:pt idx="27677">
                  <c:v>148.65536431703299</c:v>
                </c:pt>
                <c:pt idx="27678">
                  <c:v>148.605876966398</c:v>
                </c:pt>
                <c:pt idx="27679">
                  <c:v>148.59509207197701</c:v>
                </c:pt>
                <c:pt idx="27680">
                  <c:v>148.56423454598101</c:v>
                </c:pt>
                <c:pt idx="27681">
                  <c:v>148.50791159397801</c:v>
                </c:pt>
                <c:pt idx="27682">
                  <c:v>148.47916579079401</c:v>
                </c:pt>
                <c:pt idx="27683">
                  <c:v>148.44482710559899</c:v>
                </c:pt>
                <c:pt idx="27684">
                  <c:v>148.42649612770401</c:v>
                </c:pt>
                <c:pt idx="27685">
                  <c:v>148.40911203019499</c:v>
                </c:pt>
                <c:pt idx="27686">
                  <c:v>148.40528719626599</c:v>
                </c:pt>
                <c:pt idx="27687">
                  <c:v>148.38439500951699</c:v>
                </c:pt>
                <c:pt idx="27688">
                  <c:v>148.37093935669401</c:v>
                </c:pt>
                <c:pt idx="27689">
                  <c:v>148.36713142083599</c:v>
                </c:pt>
                <c:pt idx="27690">
                  <c:v>148.35699854718399</c:v>
                </c:pt>
                <c:pt idx="27691">
                  <c:v>148.34483504952601</c:v>
                </c:pt>
                <c:pt idx="27692">
                  <c:v>148.30516256122399</c:v>
                </c:pt>
                <c:pt idx="27693">
                  <c:v>148.29370693943</c:v>
                </c:pt>
                <c:pt idx="27694">
                  <c:v>148.291788126646</c:v>
                </c:pt>
                <c:pt idx="27695">
                  <c:v>148.16007310155899</c:v>
                </c:pt>
                <c:pt idx="27696">
                  <c:v>148.13219126110599</c:v>
                </c:pt>
                <c:pt idx="27697">
                  <c:v>148.12435620898299</c:v>
                </c:pt>
                <c:pt idx="27698">
                  <c:v>148.12257431198501</c:v>
                </c:pt>
                <c:pt idx="27699">
                  <c:v>148.05916024711601</c:v>
                </c:pt>
                <c:pt idx="27700">
                  <c:v>148.045345431215</c:v>
                </c:pt>
                <c:pt idx="27701">
                  <c:v>148.039750427558</c:v>
                </c:pt>
                <c:pt idx="27702">
                  <c:v>148.01229862708001</c:v>
                </c:pt>
                <c:pt idx="27703">
                  <c:v>148.00903256878499</c:v>
                </c:pt>
                <c:pt idx="27704">
                  <c:v>148.008195200426</c:v>
                </c:pt>
                <c:pt idx="27705">
                  <c:v>147.98444373524799</c:v>
                </c:pt>
                <c:pt idx="27706">
                  <c:v>147.95270393128601</c:v>
                </c:pt>
                <c:pt idx="27707">
                  <c:v>147.93441473161101</c:v>
                </c:pt>
                <c:pt idx="27708">
                  <c:v>147.92392278867101</c:v>
                </c:pt>
                <c:pt idx="27709">
                  <c:v>147.90707609091501</c:v>
                </c:pt>
                <c:pt idx="27710">
                  <c:v>147.81723781767801</c:v>
                </c:pt>
                <c:pt idx="27711">
                  <c:v>147.80307090877099</c:v>
                </c:pt>
                <c:pt idx="27712">
                  <c:v>147.73998342624199</c:v>
                </c:pt>
                <c:pt idx="27713">
                  <c:v>147.704203403044</c:v>
                </c:pt>
                <c:pt idx="27714">
                  <c:v>147.693885980787</c:v>
                </c:pt>
                <c:pt idx="27715">
                  <c:v>147.659044030361</c:v>
                </c:pt>
                <c:pt idx="27716">
                  <c:v>147.65620709016099</c:v>
                </c:pt>
                <c:pt idx="27717">
                  <c:v>147.65414590076301</c:v>
                </c:pt>
                <c:pt idx="27718">
                  <c:v>147.58061079623701</c:v>
                </c:pt>
                <c:pt idx="27719">
                  <c:v>147.554630657742</c:v>
                </c:pt>
                <c:pt idx="27720">
                  <c:v>147.53903030422899</c:v>
                </c:pt>
                <c:pt idx="27721">
                  <c:v>147.52817062870699</c:v>
                </c:pt>
                <c:pt idx="27722">
                  <c:v>147.481557391721</c:v>
                </c:pt>
                <c:pt idx="27723">
                  <c:v>147.43884762585299</c:v>
                </c:pt>
                <c:pt idx="27724">
                  <c:v>147.422821566393</c:v>
                </c:pt>
                <c:pt idx="27725">
                  <c:v>147.413140188814</c:v>
                </c:pt>
                <c:pt idx="27726">
                  <c:v>147.375108510655</c:v>
                </c:pt>
                <c:pt idx="27727">
                  <c:v>147.337629208593</c:v>
                </c:pt>
                <c:pt idx="27728">
                  <c:v>147.28262655884399</c:v>
                </c:pt>
                <c:pt idx="27729">
                  <c:v>147.265745327183</c:v>
                </c:pt>
                <c:pt idx="27730">
                  <c:v>147.26401755198401</c:v>
                </c:pt>
                <c:pt idx="27731">
                  <c:v>147.248209479634</c:v>
                </c:pt>
                <c:pt idx="27732">
                  <c:v>147.212454110019</c:v>
                </c:pt>
                <c:pt idx="27733">
                  <c:v>147.17918826322301</c:v>
                </c:pt>
                <c:pt idx="27734">
                  <c:v>147.14113789800899</c:v>
                </c:pt>
                <c:pt idx="27735">
                  <c:v>147.089678327201</c:v>
                </c:pt>
                <c:pt idx="27736">
                  <c:v>147.02791667284799</c:v>
                </c:pt>
                <c:pt idx="27737">
                  <c:v>147.02566453421099</c:v>
                </c:pt>
                <c:pt idx="27738">
                  <c:v>146.93536210823899</c:v>
                </c:pt>
                <c:pt idx="27739">
                  <c:v>146.91353076104201</c:v>
                </c:pt>
                <c:pt idx="27740">
                  <c:v>146.85955017869799</c:v>
                </c:pt>
                <c:pt idx="27741">
                  <c:v>146.768877490167</c:v>
                </c:pt>
                <c:pt idx="27742">
                  <c:v>146.768010903103</c:v>
                </c:pt>
                <c:pt idx="27743">
                  <c:v>146.738504526475</c:v>
                </c:pt>
                <c:pt idx="27744">
                  <c:v>146.67221489188299</c:v>
                </c:pt>
                <c:pt idx="27745">
                  <c:v>146.66212004524499</c:v>
                </c:pt>
                <c:pt idx="27746">
                  <c:v>146.65405440699399</c:v>
                </c:pt>
                <c:pt idx="27747">
                  <c:v>146.60122536225199</c:v>
                </c:pt>
                <c:pt idx="27748">
                  <c:v>146.59276289536899</c:v>
                </c:pt>
                <c:pt idx="27749">
                  <c:v>146.498339974571</c:v>
                </c:pt>
                <c:pt idx="27750">
                  <c:v>146.49060895324399</c:v>
                </c:pt>
                <c:pt idx="27751">
                  <c:v>146.43425618671699</c:v>
                </c:pt>
                <c:pt idx="27752">
                  <c:v>146.40764727477099</c:v>
                </c:pt>
                <c:pt idx="27753">
                  <c:v>146.38256068808801</c:v>
                </c:pt>
                <c:pt idx="27754">
                  <c:v>146.35729628042299</c:v>
                </c:pt>
                <c:pt idx="27755">
                  <c:v>146.333621375429</c:v>
                </c:pt>
                <c:pt idx="27756">
                  <c:v>146.26486607740199</c:v>
                </c:pt>
                <c:pt idx="27757">
                  <c:v>146.26301681281001</c:v>
                </c:pt>
                <c:pt idx="27758">
                  <c:v>146.249116233471</c:v>
                </c:pt>
                <c:pt idx="27759">
                  <c:v>146.23032576767</c:v>
                </c:pt>
                <c:pt idx="27760">
                  <c:v>146.222369414848</c:v>
                </c:pt>
                <c:pt idx="27761">
                  <c:v>146.214666914758</c:v>
                </c:pt>
                <c:pt idx="27762">
                  <c:v>146.20737443958799</c:v>
                </c:pt>
                <c:pt idx="27763">
                  <c:v>146.18716641246499</c:v>
                </c:pt>
                <c:pt idx="27764">
                  <c:v>146.15806368948799</c:v>
                </c:pt>
                <c:pt idx="27765">
                  <c:v>146.130323602397</c:v>
                </c:pt>
                <c:pt idx="27766">
                  <c:v>146.117867516064</c:v>
                </c:pt>
                <c:pt idx="27767">
                  <c:v>146.10977128571</c:v>
                </c:pt>
                <c:pt idx="27768">
                  <c:v>146.09188689221</c:v>
                </c:pt>
                <c:pt idx="27769">
                  <c:v>146.07400179303201</c:v>
                </c:pt>
                <c:pt idx="27770">
                  <c:v>146.065325213226</c:v>
                </c:pt>
                <c:pt idx="27771">
                  <c:v>146.05890743304499</c:v>
                </c:pt>
                <c:pt idx="27772">
                  <c:v>146.05748806587499</c:v>
                </c:pt>
                <c:pt idx="27773">
                  <c:v>146.048730397421</c:v>
                </c:pt>
                <c:pt idx="27774">
                  <c:v>146.03825720260599</c:v>
                </c:pt>
                <c:pt idx="27775">
                  <c:v>146.03272425871</c:v>
                </c:pt>
                <c:pt idx="27776">
                  <c:v>146.02173808212501</c:v>
                </c:pt>
                <c:pt idx="27777">
                  <c:v>145.994793141542</c:v>
                </c:pt>
                <c:pt idx="27778">
                  <c:v>145.98411387931199</c:v>
                </c:pt>
                <c:pt idx="27779">
                  <c:v>145.93041847515499</c:v>
                </c:pt>
                <c:pt idx="27780">
                  <c:v>145.91838372001601</c:v>
                </c:pt>
                <c:pt idx="27781">
                  <c:v>145.88876163431999</c:v>
                </c:pt>
                <c:pt idx="27782">
                  <c:v>145.86611199822099</c:v>
                </c:pt>
                <c:pt idx="27783">
                  <c:v>145.857611049729</c:v>
                </c:pt>
                <c:pt idx="27784">
                  <c:v>145.82291324370101</c:v>
                </c:pt>
                <c:pt idx="27785">
                  <c:v>145.74370827692599</c:v>
                </c:pt>
                <c:pt idx="27786">
                  <c:v>145.740609717469</c:v>
                </c:pt>
                <c:pt idx="27787">
                  <c:v>145.740022423243</c:v>
                </c:pt>
                <c:pt idx="27788">
                  <c:v>145.72437564133401</c:v>
                </c:pt>
                <c:pt idx="27789">
                  <c:v>145.711906521771</c:v>
                </c:pt>
                <c:pt idx="27790">
                  <c:v>145.657759820949</c:v>
                </c:pt>
                <c:pt idx="27791">
                  <c:v>145.65264560319801</c:v>
                </c:pt>
                <c:pt idx="27792">
                  <c:v>145.606183151713</c:v>
                </c:pt>
                <c:pt idx="27793">
                  <c:v>145.58925859279401</c:v>
                </c:pt>
                <c:pt idx="27794">
                  <c:v>145.518896885587</c:v>
                </c:pt>
                <c:pt idx="27795">
                  <c:v>145.481078255038</c:v>
                </c:pt>
                <c:pt idx="27796">
                  <c:v>145.47654361798701</c:v>
                </c:pt>
                <c:pt idx="27797">
                  <c:v>145.451265020568</c:v>
                </c:pt>
                <c:pt idx="27798">
                  <c:v>145.40302631630999</c:v>
                </c:pt>
                <c:pt idx="27799">
                  <c:v>145.34494782228199</c:v>
                </c:pt>
                <c:pt idx="27800">
                  <c:v>145.33154683344401</c:v>
                </c:pt>
                <c:pt idx="27801">
                  <c:v>145.32281975465699</c:v>
                </c:pt>
                <c:pt idx="27802">
                  <c:v>145.29211997956</c:v>
                </c:pt>
                <c:pt idx="27803">
                  <c:v>145.262816315436</c:v>
                </c:pt>
                <c:pt idx="27804">
                  <c:v>145.24075883394701</c:v>
                </c:pt>
                <c:pt idx="27805">
                  <c:v>145.228986649261</c:v>
                </c:pt>
                <c:pt idx="27806">
                  <c:v>145.179795277267</c:v>
                </c:pt>
                <c:pt idx="27807">
                  <c:v>145.171191054872</c:v>
                </c:pt>
                <c:pt idx="27808">
                  <c:v>145.143353275876</c:v>
                </c:pt>
                <c:pt idx="27809">
                  <c:v>145.063024472439</c:v>
                </c:pt>
                <c:pt idx="27810">
                  <c:v>145.03534832096</c:v>
                </c:pt>
                <c:pt idx="27811">
                  <c:v>145.01572073093399</c:v>
                </c:pt>
                <c:pt idx="27812">
                  <c:v>145.00150894382699</c:v>
                </c:pt>
                <c:pt idx="27813">
                  <c:v>144.98173166572499</c:v>
                </c:pt>
                <c:pt idx="27814">
                  <c:v>144.95868424337499</c:v>
                </c:pt>
                <c:pt idx="27815">
                  <c:v>144.95702630592399</c:v>
                </c:pt>
                <c:pt idx="27816">
                  <c:v>144.95570775147701</c:v>
                </c:pt>
                <c:pt idx="27817">
                  <c:v>144.95085411407899</c:v>
                </c:pt>
                <c:pt idx="27818">
                  <c:v>144.94030650907001</c:v>
                </c:pt>
                <c:pt idx="27819">
                  <c:v>144.91583545563199</c:v>
                </c:pt>
                <c:pt idx="27820">
                  <c:v>144.84961212744699</c:v>
                </c:pt>
                <c:pt idx="27821">
                  <c:v>144.84182236282001</c:v>
                </c:pt>
                <c:pt idx="27822">
                  <c:v>144.828416481918</c:v>
                </c:pt>
                <c:pt idx="27823">
                  <c:v>144.82536109883</c:v>
                </c:pt>
                <c:pt idx="27824">
                  <c:v>144.801074138605</c:v>
                </c:pt>
                <c:pt idx="27825">
                  <c:v>144.73977583574199</c:v>
                </c:pt>
                <c:pt idx="27826">
                  <c:v>144.736535863336</c:v>
                </c:pt>
                <c:pt idx="27827">
                  <c:v>144.723101351569</c:v>
                </c:pt>
                <c:pt idx="27828">
                  <c:v>144.69624902252801</c:v>
                </c:pt>
                <c:pt idx="27829">
                  <c:v>144.66283530917801</c:v>
                </c:pt>
                <c:pt idx="27830">
                  <c:v>144.64581806332299</c:v>
                </c:pt>
                <c:pt idx="27831">
                  <c:v>144.635915037161</c:v>
                </c:pt>
                <c:pt idx="27832">
                  <c:v>144.633829298005</c:v>
                </c:pt>
                <c:pt idx="27833">
                  <c:v>144.623886072912</c:v>
                </c:pt>
                <c:pt idx="27834">
                  <c:v>144.60689705659601</c:v>
                </c:pt>
                <c:pt idx="27835">
                  <c:v>144.58121596660601</c:v>
                </c:pt>
                <c:pt idx="27836">
                  <c:v>144.55563914324199</c:v>
                </c:pt>
                <c:pt idx="27837">
                  <c:v>144.51825621747801</c:v>
                </c:pt>
                <c:pt idx="27838">
                  <c:v>144.48094758854199</c:v>
                </c:pt>
                <c:pt idx="27839">
                  <c:v>144.47831694326001</c:v>
                </c:pt>
                <c:pt idx="27840">
                  <c:v>144.45344473563901</c:v>
                </c:pt>
                <c:pt idx="27841">
                  <c:v>144.44369925845399</c:v>
                </c:pt>
                <c:pt idx="27842">
                  <c:v>144.43519037375799</c:v>
                </c:pt>
                <c:pt idx="27843">
                  <c:v>144.41195993988799</c:v>
                </c:pt>
                <c:pt idx="27844">
                  <c:v>144.374257478663</c:v>
                </c:pt>
                <c:pt idx="27845">
                  <c:v>144.36276147518899</c:v>
                </c:pt>
                <c:pt idx="27846">
                  <c:v>144.34422628611199</c:v>
                </c:pt>
                <c:pt idx="27847">
                  <c:v>144.31552667928699</c:v>
                </c:pt>
                <c:pt idx="27848">
                  <c:v>144.30637060575299</c:v>
                </c:pt>
                <c:pt idx="27849">
                  <c:v>144.302142328971</c:v>
                </c:pt>
                <c:pt idx="27850">
                  <c:v>144.29016606039499</c:v>
                </c:pt>
                <c:pt idx="27851">
                  <c:v>144.274856064538</c:v>
                </c:pt>
                <c:pt idx="27852">
                  <c:v>144.26870422189799</c:v>
                </c:pt>
                <c:pt idx="27853">
                  <c:v>144.21305451405499</c:v>
                </c:pt>
                <c:pt idx="27854">
                  <c:v>144.192621080078</c:v>
                </c:pt>
                <c:pt idx="27855">
                  <c:v>144.17801274007999</c:v>
                </c:pt>
                <c:pt idx="27856">
                  <c:v>144.13523148401899</c:v>
                </c:pt>
                <c:pt idx="27857">
                  <c:v>144.095143677084</c:v>
                </c:pt>
                <c:pt idx="27858">
                  <c:v>144.09459291110801</c:v>
                </c:pt>
                <c:pt idx="27859">
                  <c:v>144.075705853947</c:v>
                </c:pt>
                <c:pt idx="27860">
                  <c:v>144.04137854863899</c:v>
                </c:pt>
                <c:pt idx="27861">
                  <c:v>144.031923671421</c:v>
                </c:pt>
                <c:pt idx="27862">
                  <c:v>144.01735259962001</c:v>
                </c:pt>
                <c:pt idx="27863">
                  <c:v>143.991449880159</c:v>
                </c:pt>
                <c:pt idx="27864">
                  <c:v>143.98179883218501</c:v>
                </c:pt>
                <c:pt idx="27865">
                  <c:v>143.974424225962</c:v>
                </c:pt>
                <c:pt idx="27866">
                  <c:v>143.930912120774</c:v>
                </c:pt>
                <c:pt idx="27867">
                  <c:v>143.88434819024801</c:v>
                </c:pt>
                <c:pt idx="27868">
                  <c:v>143.84125015414301</c:v>
                </c:pt>
                <c:pt idx="27869">
                  <c:v>143.78729523896899</c:v>
                </c:pt>
                <c:pt idx="27870">
                  <c:v>143.77504079280499</c:v>
                </c:pt>
                <c:pt idx="27871">
                  <c:v>143.77480100057701</c:v>
                </c:pt>
                <c:pt idx="27872">
                  <c:v>143.77287310283</c:v>
                </c:pt>
                <c:pt idx="27873">
                  <c:v>143.68301130368499</c:v>
                </c:pt>
                <c:pt idx="27874">
                  <c:v>143.64182492380499</c:v>
                </c:pt>
                <c:pt idx="27875">
                  <c:v>143.64049343848299</c:v>
                </c:pt>
                <c:pt idx="27876">
                  <c:v>143.63256656309699</c:v>
                </c:pt>
                <c:pt idx="27877">
                  <c:v>143.629009947421</c:v>
                </c:pt>
                <c:pt idx="27878">
                  <c:v>143.6257886727</c:v>
                </c:pt>
                <c:pt idx="27879">
                  <c:v>143.62462570748301</c:v>
                </c:pt>
                <c:pt idx="27880">
                  <c:v>143.62385991687299</c:v>
                </c:pt>
                <c:pt idx="27881">
                  <c:v>143.579847928535</c:v>
                </c:pt>
                <c:pt idx="27882">
                  <c:v>143.535988161864</c:v>
                </c:pt>
                <c:pt idx="27883">
                  <c:v>143.52129139886901</c:v>
                </c:pt>
                <c:pt idx="27884">
                  <c:v>143.49997616754101</c:v>
                </c:pt>
                <c:pt idx="27885">
                  <c:v>143.469759869077</c:v>
                </c:pt>
                <c:pt idx="27886">
                  <c:v>143.43341595994599</c:v>
                </c:pt>
                <c:pt idx="27887">
                  <c:v>143.42733788449701</c:v>
                </c:pt>
                <c:pt idx="27888">
                  <c:v>143.41886634575201</c:v>
                </c:pt>
                <c:pt idx="27889">
                  <c:v>143.34722742481199</c:v>
                </c:pt>
                <c:pt idx="27890">
                  <c:v>143.31859656780099</c:v>
                </c:pt>
                <c:pt idx="27891">
                  <c:v>143.28515499003399</c:v>
                </c:pt>
                <c:pt idx="27892">
                  <c:v>143.25597444376999</c:v>
                </c:pt>
                <c:pt idx="27893">
                  <c:v>143.240211203287</c:v>
                </c:pt>
                <c:pt idx="27894">
                  <c:v>143.186823708677</c:v>
                </c:pt>
                <c:pt idx="27895">
                  <c:v>143.16887104128199</c:v>
                </c:pt>
                <c:pt idx="27896">
                  <c:v>143.147097084146</c:v>
                </c:pt>
                <c:pt idx="27897">
                  <c:v>143.13065149703499</c:v>
                </c:pt>
                <c:pt idx="27898">
                  <c:v>143.01334229999401</c:v>
                </c:pt>
                <c:pt idx="27899">
                  <c:v>143.00276010813701</c:v>
                </c:pt>
                <c:pt idx="27900">
                  <c:v>142.93221658969</c:v>
                </c:pt>
                <c:pt idx="27901">
                  <c:v>142.85013485911799</c:v>
                </c:pt>
                <c:pt idx="27902">
                  <c:v>142.84934056098101</c:v>
                </c:pt>
                <c:pt idx="27903">
                  <c:v>142.83930627393499</c:v>
                </c:pt>
                <c:pt idx="27904">
                  <c:v>142.77986041320801</c:v>
                </c:pt>
                <c:pt idx="27905">
                  <c:v>142.709611288936</c:v>
                </c:pt>
                <c:pt idx="27906">
                  <c:v>142.670692115299</c:v>
                </c:pt>
                <c:pt idx="27907">
                  <c:v>142.626845691661</c:v>
                </c:pt>
                <c:pt idx="27908">
                  <c:v>142.62590082813301</c:v>
                </c:pt>
                <c:pt idx="27909">
                  <c:v>142.62399218033201</c:v>
                </c:pt>
                <c:pt idx="27910">
                  <c:v>142.62079070286799</c:v>
                </c:pt>
                <c:pt idx="27911">
                  <c:v>142.584394156016</c:v>
                </c:pt>
                <c:pt idx="27912">
                  <c:v>142.54872388862699</c:v>
                </c:pt>
                <c:pt idx="27913">
                  <c:v>142.53474716694001</c:v>
                </c:pt>
                <c:pt idx="27914">
                  <c:v>142.52834964682901</c:v>
                </c:pt>
                <c:pt idx="27915">
                  <c:v>142.51717598874299</c:v>
                </c:pt>
                <c:pt idx="27916">
                  <c:v>142.463432969601</c:v>
                </c:pt>
                <c:pt idx="27917">
                  <c:v>142.45055253424599</c:v>
                </c:pt>
                <c:pt idx="27918">
                  <c:v>142.40623810053401</c:v>
                </c:pt>
                <c:pt idx="27919">
                  <c:v>142.32892045950399</c:v>
                </c:pt>
                <c:pt idx="27920">
                  <c:v>142.31275285018199</c:v>
                </c:pt>
                <c:pt idx="27921">
                  <c:v>142.28874978937699</c:v>
                </c:pt>
                <c:pt idx="27922">
                  <c:v>142.19762727942501</c:v>
                </c:pt>
                <c:pt idx="27923">
                  <c:v>142.175583236817</c:v>
                </c:pt>
                <c:pt idx="27924">
                  <c:v>142.153336067731</c:v>
                </c:pt>
                <c:pt idx="27925">
                  <c:v>142.095794664149</c:v>
                </c:pt>
                <c:pt idx="27926">
                  <c:v>142.07906602673</c:v>
                </c:pt>
                <c:pt idx="27927">
                  <c:v>142.04740242417199</c:v>
                </c:pt>
                <c:pt idx="27928">
                  <c:v>142.02909128905</c:v>
                </c:pt>
                <c:pt idx="27929">
                  <c:v>142.00940061919101</c:v>
                </c:pt>
                <c:pt idx="27930">
                  <c:v>141.96503004428999</c:v>
                </c:pt>
                <c:pt idx="27931">
                  <c:v>141.89922799476801</c:v>
                </c:pt>
                <c:pt idx="27932">
                  <c:v>141.88895705542399</c:v>
                </c:pt>
                <c:pt idx="27933">
                  <c:v>141.86392166414501</c:v>
                </c:pt>
                <c:pt idx="27934">
                  <c:v>141.77892925006</c:v>
                </c:pt>
                <c:pt idx="27935">
                  <c:v>141.760548776093</c:v>
                </c:pt>
                <c:pt idx="27936">
                  <c:v>141.69664277010901</c:v>
                </c:pt>
                <c:pt idx="27937">
                  <c:v>141.688914686239</c:v>
                </c:pt>
                <c:pt idx="27938">
                  <c:v>141.67226341092399</c:v>
                </c:pt>
                <c:pt idx="27939">
                  <c:v>141.65858858041301</c:v>
                </c:pt>
                <c:pt idx="27940">
                  <c:v>141.64510174396199</c:v>
                </c:pt>
                <c:pt idx="27941">
                  <c:v>141.639729772165</c:v>
                </c:pt>
                <c:pt idx="27942">
                  <c:v>141.63555124369501</c:v>
                </c:pt>
                <c:pt idx="27943">
                  <c:v>141.615038677488</c:v>
                </c:pt>
                <c:pt idx="27944">
                  <c:v>141.61496630612399</c:v>
                </c:pt>
                <c:pt idx="27945">
                  <c:v>141.609426251831</c:v>
                </c:pt>
                <c:pt idx="27946">
                  <c:v>141.60608052087599</c:v>
                </c:pt>
                <c:pt idx="27947">
                  <c:v>141.60375382769399</c:v>
                </c:pt>
                <c:pt idx="27948">
                  <c:v>141.60110292639399</c:v>
                </c:pt>
                <c:pt idx="27949">
                  <c:v>141.592905760539</c:v>
                </c:pt>
                <c:pt idx="27950">
                  <c:v>141.59260905173099</c:v>
                </c:pt>
                <c:pt idx="27951">
                  <c:v>141.58863104576901</c:v>
                </c:pt>
                <c:pt idx="27952">
                  <c:v>141.572204184946</c:v>
                </c:pt>
                <c:pt idx="27953">
                  <c:v>141.569993400133</c:v>
                </c:pt>
                <c:pt idx="27954">
                  <c:v>141.568800095988</c:v>
                </c:pt>
                <c:pt idx="27955">
                  <c:v>141.486579599793</c:v>
                </c:pt>
                <c:pt idx="27956">
                  <c:v>141.46466291569001</c:v>
                </c:pt>
                <c:pt idx="27957">
                  <c:v>141.44425352419699</c:v>
                </c:pt>
                <c:pt idx="27958">
                  <c:v>141.43746538719799</c:v>
                </c:pt>
                <c:pt idx="27959">
                  <c:v>141.43594175885599</c:v>
                </c:pt>
                <c:pt idx="27960">
                  <c:v>141.42897780864001</c:v>
                </c:pt>
                <c:pt idx="27961">
                  <c:v>141.428946636478</c:v>
                </c:pt>
                <c:pt idx="27962">
                  <c:v>141.41978139753201</c:v>
                </c:pt>
                <c:pt idx="27963">
                  <c:v>141.40588292722299</c:v>
                </c:pt>
                <c:pt idx="27964">
                  <c:v>141.40213984558201</c:v>
                </c:pt>
                <c:pt idx="27965">
                  <c:v>141.39956903655099</c:v>
                </c:pt>
                <c:pt idx="27966">
                  <c:v>141.39352063008599</c:v>
                </c:pt>
                <c:pt idx="27967">
                  <c:v>141.38803315551399</c:v>
                </c:pt>
                <c:pt idx="27968">
                  <c:v>141.377495037508</c:v>
                </c:pt>
                <c:pt idx="27969">
                  <c:v>141.37429012867301</c:v>
                </c:pt>
                <c:pt idx="27970">
                  <c:v>141.365098284884</c:v>
                </c:pt>
                <c:pt idx="27971">
                  <c:v>141.35849604906701</c:v>
                </c:pt>
                <c:pt idx="27972">
                  <c:v>141.35804952091999</c:v>
                </c:pt>
                <c:pt idx="27973">
                  <c:v>141.35617077030699</c:v>
                </c:pt>
                <c:pt idx="27974">
                  <c:v>141.35428361466501</c:v>
                </c:pt>
                <c:pt idx="27975">
                  <c:v>141.33074246220201</c:v>
                </c:pt>
                <c:pt idx="27976">
                  <c:v>141.30293479635901</c:v>
                </c:pt>
                <c:pt idx="27977">
                  <c:v>141.29906371337199</c:v>
                </c:pt>
                <c:pt idx="27978">
                  <c:v>141.217336957122</c:v>
                </c:pt>
                <c:pt idx="27979">
                  <c:v>141.17928307186401</c:v>
                </c:pt>
                <c:pt idx="27980">
                  <c:v>141.159406946107</c:v>
                </c:pt>
                <c:pt idx="27981">
                  <c:v>141.14592034732499</c:v>
                </c:pt>
                <c:pt idx="27982">
                  <c:v>141.144091539952</c:v>
                </c:pt>
                <c:pt idx="27983">
                  <c:v>141.14091528312099</c:v>
                </c:pt>
                <c:pt idx="27984">
                  <c:v>141.13885666254799</c:v>
                </c:pt>
                <c:pt idx="27985">
                  <c:v>141.13202952407801</c:v>
                </c:pt>
                <c:pt idx="27986">
                  <c:v>141.13097477877599</c:v>
                </c:pt>
                <c:pt idx="27987">
                  <c:v>141.12647542598401</c:v>
                </c:pt>
                <c:pt idx="27988">
                  <c:v>141.12432521519099</c:v>
                </c:pt>
                <c:pt idx="27989">
                  <c:v>141.121916666358</c:v>
                </c:pt>
                <c:pt idx="27990">
                  <c:v>141.12084050001999</c:v>
                </c:pt>
                <c:pt idx="27991">
                  <c:v>141.11731914685001</c:v>
                </c:pt>
                <c:pt idx="27992">
                  <c:v>141.116564419642</c:v>
                </c:pt>
                <c:pt idx="27993">
                  <c:v>141.10762654823401</c:v>
                </c:pt>
                <c:pt idx="27994">
                  <c:v>141.036903703592</c:v>
                </c:pt>
                <c:pt idx="27995">
                  <c:v>141.02789702191799</c:v>
                </c:pt>
                <c:pt idx="27996">
                  <c:v>141.016776742525</c:v>
                </c:pt>
                <c:pt idx="27997">
                  <c:v>141.00205902253799</c:v>
                </c:pt>
                <c:pt idx="27998">
                  <c:v>140.96592954147701</c:v>
                </c:pt>
                <c:pt idx="27999">
                  <c:v>140.95161651926799</c:v>
                </c:pt>
                <c:pt idx="28000">
                  <c:v>140.93946640208699</c:v>
                </c:pt>
                <c:pt idx="28001">
                  <c:v>140.938054938166</c:v>
                </c:pt>
                <c:pt idx="28002">
                  <c:v>140.93711100916701</c:v>
                </c:pt>
                <c:pt idx="28003">
                  <c:v>140.93459500886601</c:v>
                </c:pt>
                <c:pt idx="28004">
                  <c:v>140.93455612999099</c:v>
                </c:pt>
                <c:pt idx="28005">
                  <c:v>140.933404791605</c:v>
                </c:pt>
                <c:pt idx="28006">
                  <c:v>140.93314427226099</c:v>
                </c:pt>
                <c:pt idx="28007">
                  <c:v>140.92964250833199</c:v>
                </c:pt>
                <c:pt idx="28008">
                  <c:v>140.92764685538901</c:v>
                </c:pt>
                <c:pt idx="28009">
                  <c:v>140.925251119785</c:v>
                </c:pt>
                <c:pt idx="28010">
                  <c:v>140.91815434749</c:v>
                </c:pt>
                <c:pt idx="28011">
                  <c:v>140.91603054621899</c:v>
                </c:pt>
                <c:pt idx="28012">
                  <c:v>140.912739065766</c:v>
                </c:pt>
                <c:pt idx="28013">
                  <c:v>140.90762787755801</c:v>
                </c:pt>
                <c:pt idx="28014">
                  <c:v>140.89080998808299</c:v>
                </c:pt>
                <c:pt idx="28015">
                  <c:v>140.833451976059</c:v>
                </c:pt>
                <c:pt idx="28016">
                  <c:v>140.83164850011099</c:v>
                </c:pt>
                <c:pt idx="28017">
                  <c:v>140.823510579817</c:v>
                </c:pt>
                <c:pt idx="28018">
                  <c:v>140.82069862209201</c:v>
                </c:pt>
                <c:pt idx="28019">
                  <c:v>140.77414105923199</c:v>
                </c:pt>
                <c:pt idx="28020">
                  <c:v>140.74765823696001</c:v>
                </c:pt>
                <c:pt idx="28021">
                  <c:v>140.721077152118</c:v>
                </c:pt>
                <c:pt idx="28022">
                  <c:v>140.70669607434101</c:v>
                </c:pt>
                <c:pt idx="28023">
                  <c:v>140.70621791264699</c:v>
                </c:pt>
                <c:pt idx="28024">
                  <c:v>140.680041276232</c:v>
                </c:pt>
                <c:pt idx="28025">
                  <c:v>140.50968337660299</c:v>
                </c:pt>
                <c:pt idx="28026">
                  <c:v>140.50877471156599</c:v>
                </c:pt>
                <c:pt idx="28027">
                  <c:v>140.502632595047</c:v>
                </c:pt>
                <c:pt idx="28028">
                  <c:v>140.49601959026899</c:v>
                </c:pt>
                <c:pt idx="28029">
                  <c:v>140.48465908611001</c:v>
                </c:pt>
                <c:pt idx="28030">
                  <c:v>140.444210043672</c:v>
                </c:pt>
                <c:pt idx="28031">
                  <c:v>140.43034675438901</c:v>
                </c:pt>
                <c:pt idx="28032">
                  <c:v>140.37628445508199</c:v>
                </c:pt>
                <c:pt idx="28033">
                  <c:v>140.37508837887299</c:v>
                </c:pt>
                <c:pt idx="28034">
                  <c:v>140.36400376275901</c:v>
                </c:pt>
                <c:pt idx="28035">
                  <c:v>140.35981733262199</c:v>
                </c:pt>
                <c:pt idx="28036">
                  <c:v>140.346667617641</c:v>
                </c:pt>
                <c:pt idx="28037">
                  <c:v>140.28997673134299</c:v>
                </c:pt>
                <c:pt idx="28038">
                  <c:v>140.259454113175</c:v>
                </c:pt>
                <c:pt idx="28039">
                  <c:v>140.21532509835799</c:v>
                </c:pt>
                <c:pt idx="28040">
                  <c:v>140.19776846064099</c:v>
                </c:pt>
                <c:pt idx="28041">
                  <c:v>140.14734142202499</c:v>
                </c:pt>
                <c:pt idx="28042">
                  <c:v>140.14605301745399</c:v>
                </c:pt>
                <c:pt idx="28043">
                  <c:v>140.047290872698</c:v>
                </c:pt>
                <c:pt idx="28044">
                  <c:v>140.03762138392199</c:v>
                </c:pt>
                <c:pt idx="28045">
                  <c:v>140.001026465492</c:v>
                </c:pt>
                <c:pt idx="28046">
                  <c:v>139.99907308909599</c:v>
                </c:pt>
                <c:pt idx="28047">
                  <c:v>139.998921574983</c:v>
                </c:pt>
                <c:pt idx="28048">
                  <c:v>139.99865505223599</c:v>
                </c:pt>
                <c:pt idx="28049">
                  <c:v>139.99828034692899</c:v>
                </c:pt>
                <c:pt idx="28050">
                  <c:v>139.99806675958601</c:v>
                </c:pt>
                <c:pt idx="28051">
                  <c:v>139.968067234915</c:v>
                </c:pt>
                <c:pt idx="28052">
                  <c:v>139.941596386458</c:v>
                </c:pt>
                <c:pt idx="28053">
                  <c:v>139.917182108151</c:v>
                </c:pt>
                <c:pt idx="28054">
                  <c:v>139.88068927540201</c:v>
                </c:pt>
                <c:pt idx="28055">
                  <c:v>139.87592224208501</c:v>
                </c:pt>
                <c:pt idx="28056">
                  <c:v>139.87219645816899</c:v>
                </c:pt>
                <c:pt idx="28057">
                  <c:v>139.816100583137</c:v>
                </c:pt>
                <c:pt idx="28058">
                  <c:v>139.79602916511499</c:v>
                </c:pt>
                <c:pt idx="28059">
                  <c:v>139.792732722143</c:v>
                </c:pt>
                <c:pt idx="28060">
                  <c:v>139.79167098936</c:v>
                </c:pt>
                <c:pt idx="28061">
                  <c:v>139.79128771748501</c:v>
                </c:pt>
                <c:pt idx="28062">
                  <c:v>139.790881065977</c:v>
                </c:pt>
                <c:pt idx="28063">
                  <c:v>139.79065463352501</c:v>
                </c:pt>
                <c:pt idx="28064">
                  <c:v>139.78526669492001</c:v>
                </c:pt>
                <c:pt idx="28065">
                  <c:v>139.78465451557699</c:v>
                </c:pt>
                <c:pt idx="28066">
                  <c:v>139.782205291336</c:v>
                </c:pt>
                <c:pt idx="28067">
                  <c:v>139.77862011920499</c:v>
                </c:pt>
                <c:pt idx="28068">
                  <c:v>139.70363004685399</c:v>
                </c:pt>
                <c:pt idx="28069">
                  <c:v>139.665064246333</c:v>
                </c:pt>
                <c:pt idx="28070">
                  <c:v>139.65805449666101</c:v>
                </c:pt>
                <c:pt idx="28071">
                  <c:v>139.56629205175099</c:v>
                </c:pt>
                <c:pt idx="28072">
                  <c:v>139.53458899469601</c:v>
                </c:pt>
                <c:pt idx="28073">
                  <c:v>139.48306737629301</c:v>
                </c:pt>
                <c:pt idx="28074">
                  <c:v>139.477267258605</c:v>
                </c:pt>
                <c:pt idx="28075">
                  <c:v>139.47726612262801</c:v>
                </c:pt>
                <c:pt idx="28076">
                  <c:v>139.47684230167201</c:v>
                </c:pt>
                <c:pt idx="28077">
                  <c:v>139.476543255021</c:v>
                </c:pt>
                <c:pt idx="28078">
                  <c:v>139.4763021997</c:v>
                </c:pt>
                <c:pt idx="28079">
                  <c:v>139.47044040164101</c:v>
                </c:pt>
                <c:pt idx="28080">
                  <c:v>139.45039814047499</c:v>
                </c:pt>
                <c:pt idx="28081">
                  <c:v>139.43582465281199</c:v>
                </c:pt>
                <c:pt idx="28082">
                  <c:v>139.38703042837599</c:v>
                </c:pt>
                <c:pt idx="28083">
                  <c:v>139.281270115192</c:v>
                </c:pt>
                <c:pt idx="28084">
                  <c:v>139.27612337914101</c:v>
                </c:pt>
                <c:pt idx="28085">
                  <c:v>139.269895308804</c:v>
                </c:pt>
                <c:pt idx="28086">
                  <c:v>139.26987937416399</c:v>
                </c:pt>
                <c:pt idx="28087">
                  <c:v>139.269866810466</c:v>
                </c:pt>
                <c:pt idx="28088">
                  <c:v>139.26956216084801</c:v>
                </c:pt>
                <c:pt idx="28089">
                  <c:v>139.269273836775</c:v>
                </c:pt>
                <c:pt idx="28090">
                  <c:v>139.26902307832199</c:v>
                </c:pt>
                <c:pt idx="28091">
                  <c:v>139.23045994645901</c:v>
                </c:pt>
                <c:pt idx="28092">
                  <c:v>139.19907467576999</c:v>
                </c:pt>
                <c:pt idx="28093">
                  <c:v>139.120776919495</c:v>
                </c:pt>
                <c:pt idx="28094">
                  <c:v>139.094232730334</c:v>
                </c:pt>
                <c:pt idx="28095">
                  <c:v>139.08040999487099</c:v>
                </c:pt>
                <c:pt idx="28096">
                  <c:v>139.060160343712</c:v>
                </c:pt>
                <c:pt idx="28097">
                  <c:v>139.028515202303</c:v>
                </c:pt>
                <c:pt idx="28098">
                  <c:v>139.01785746670799</c:v>
                </c:pt>
                <c:pt idx="28099">
                  <c:v>138.97990720879901</c:v>
                </c:pt>
                <c:pt idx="28100">
                  <c:v>138.933416947903</c:v>
                </c:pt>
                <c:pt idx="28101">
                  <c:v>138.931245317482</c:v>
                </c:pt>
                <c:pt idx="28102">
                  <c:v>138.918398013797</c:v>
                </c:pt>
                <c:pt idx="28103">
                  <c:v>138.88659481145299</c:v>
                </c:pt>
                <c:pt idx="28104">
                  <c:v>138.87213528444201</c:v>
                </c:pt>
                <c:pt idx="28105">
                  <c:v>138.83590527803699</c:v>
                </c:pt>
                <c:pt idx="28106">
                  <c:v>138.83075394304601</c:v>
                </c:pt>
                <c:pt idx="28107">
                  <c:v>138.78958481394301</c:v>
                </c:pt>
                <c:pt idx="28108">
                  <c:v>138.74618025303701</c:v>
                </c:pt>
                <c:pt idx="28109">
                  <c:v>138.73385396243199</c:v>
                </c:pt>
                <c:pt idx="28110">
                  <c:v>138.66019491368601</c:v>
                </c:pt>
                <c:pt idx="28111">
                  <c:v>138.65232315312201</c:v>
                </c:pt>
                <c:pt idx="28112">
                  <c:v>138.62942634682199</c:v>
                </c:pt>
                <c:pt idx="28113">
                  <c:v>138.61450268936099</c:v>
                </c:pt>
                <c:pt idx="28114">
                  <c:v>138.58783203561299</c:v>
                </c:pt>
                <c:pt idx="28115">
                  <c:v>138.561565504166</c:v>
                </c:pt>
                <c:pt idx="28116">
                  <c:v>138.55844479138</c:v>
                </c:pt>
                <c:pt idx="28117">
                  <c:v>138.47315600791001</c:v>
                </c:pt>
                <c:pt idx="28118">
                  <c:v>138.388539537669</c:v>
                </c:pt>
                <c:pt idx="28119">
                  <c:v>138.38114595389399</c:v>
                </c:pt>
                <c:pt idx="28120">
                  <c:v>138.36275478749201</c:v>
                </c:pt>
                <c:pt idx="28121">
                  <c:v>138.33363265266701</c:v>
                </c:pt>
                <c:pt idx="28122">
                  <c:v>138.32524801130899</c:v>
                </c:pt>
                <c:pt idx="28123">
                  <c:v>138.297244265329</c:v>
                </c:pt>
                <c:pt idx="28124">
                  <c:v>138.25184102195001</c:v>
                </c:pt>
                <c:pt idx="28125">
                  <c:v>138.250773202646</c:v>
                </c:pt>
                <c:pt idx="28126">
                  <c:v>138.23146988562701</c:v>
                </c:pt>
                <c:pt idx="28127">
                  <c:v>138.179553504593</c:v>
                </c:pt>
                <c:pt idx="28128">
                  <c:v>138.17830385642699</c:v>
                </c:pt>
                <c:pt idx="28129">
                  <c:v>138.17318388148999</c:v>
                </c:pt>
                <c:pt idx="28130">
                  <c:v>138.07812284447601</c:v>
                </c:pt>
                <c:pt idx="28131">
                  <c:v>138.04880154744299</c:v>
                </c:pt>
                <c:pt idx="28132">
                  <c:v>137.97744863335299</c:v>
                </c:pt>
                <c:pt idx="28133">
                  <c:v>137.91028956831201</c:v>
                </c:pt>
                <c:pt idx="28134">
                  <c:v>137.909810945365</c:v>
                </c:pt>
                <c:pt idx="28135">
                  <c:v>137.846559770689</c:v>
                </c:pt>
                <c:pt idx="28136">
                  <c:v>137.82778623239801</c:v>
                </c:pt>
                <c:pt idx="28137">
                  <c:v>137.75224096276099</c:v>
                </c:pt>
                <c:pt idx="28138">
                  <c:v>137.611916490835</c:v>
                </c:pt>
                <c:pt idx="28139">
                  <c:v>137.539964621888</c:v>
                </c:pt>
                <c:pt idx="28140">
                  <c:v>137.38001363260301</c:v>
                </c:pt>
                <c:pt idx="28141">
                  <c:v>137.36814763119699</c:v>
                </c:pt>
                <c:pt idx="28142">
                  <c:v>137.34085589879999</c:v>
                </c:pt>
                <c:pt idx="28143">
                  <c:v>137.32957672367101</c:v>
                </c:pt>
                <c:pt idx="28144">
                  <c:v>137.28906549076501</c:v>
                </c:pt>
                <c:pt idx="28145">
                  <c:v>137.26142720281399</c:v>
                </c:pt>
                <c:pt idx="28146">
                  <c:v>137.23613220393401</c:v>
                </c:pt>
                <c:pt idx="28147">
                  <c:v>137.179379594187</c:v>
                </c:pt>
                <c:pt idx="28148">
                  <c:v>137.154001992541</c:v>
                </c:pt>
                <c:pt idx="28149">
                  <c:v>137.133615199833</c:v>
                </c:pt>
                <c:pt idx="28150">
                  <c:v>137.09646397336499</c:v>
                </c:pt>
                <c:pt idx="28151">
                  <c:v>137.08558144457399</c:v>
                </c:pt>
                <c:pt idx="28152">
                  <c:v>137.06991966478299</c:v>
                </c:pt>
                <c:pt idx="28153">
                  <c:v>137.06332691427201</c:v>
                </c:pt>
                <c:pt idx="28154">
                  <c:v>136.97550703565301</c:v>
                </c:pt>
                <c:pt idx="28155">
                  <c:v>136.972865306134</c:v>
                </c:pt>
                <c:pt idx="28156">
                  <c:v>136.93093020491</c:v>
                </c:pt>
                <c:pt idx="28157">
                  <c:v>136.887755973813</c:v>
                </c:pt>
                <c:pt idx="28158">
                  <c:v>136.829540427643</c:v>
                </c:pt>
                <c:pt idx="28159">
                  <c:v>136.810009025337</c:v>
                </c:pt>
                <c:pt idx="28160">
                  <c:v>136.76276214106099</c:v>
                </c:pt>
                <c:pt idx="28161">
                  <c:v>136.72341549870399</c:v>
                </c:pt>
                <c:pt idx="28162">
                  <c:v>136.65125240458099</c:v>
                </c:pt>
                <c:pt idx="28163">
                  <c:v>136.64596755948699</c:v>
                </c:pt>
                <c:pt idx="28164">
                  <c:v>136.61626215445901</c:v>
                </c:pt>
                <c:pt idx="28165">
                  <c:v>136.60893058757901</c:v>
                </c:pt>
                <c:pt idx="28166">
                  <c:v>136.41321184921901</c:v>
                </c:pt>
                <c:pt idx="28167">
                  <c:v>136.39946432377599</c:v>
                </c:pt>
                <c:pt idx="28168">
                  <c:v>136.392178802264</c:v>
                </c:pt>
                <c:pt idx="28169">
                  <c:v>136.370193047432</c:v>
                </c:pt>
                <c:pt idx="28170">
                  <c:v>136.354081779089</c:v>
                </c:pt>
                <c:pt idx="28171">
                  <c:v>136.34940253177299</c:v>
                </c:pt>
                <c:pt idx="28172">
                  <c:v>136.32409165266</c:v>
                </c:pt>
                <c:pt idx="28173">
                  <c:v>136.32223126029399</c:v>
                </c:pt>
                <c:pt idx="28174">
                  <c:v>136.27239177179101</c:v>
                </c:pt>
                <c:pt idx="28175">
                  <c:v>136.251103962515</c:v>
                </c:pt>
                <c:pt idx="28176">
                  <c:v>136.20184773813301</c:v>
                </c:pt>
                <c:pt idx="28177">
                  <c:v>136.19633198554999</c:v>
                </c:pt>
                <c:pt idx="28178">
                  <c:v>136.195623972552</c:v>
                </c:pt>
                <c:pt idx="28179">
                  <c:v>136.159592526073</c:v>
                </c:pt>
                <c:pt idx="28180">
                  <c:v>136.14850624266799</c:v>
                </c:pt>
                <c:pt idx="28181">
                  <c:v>135.944116123969</c:v>
                </c:pt>
                <c:pt idx="28182">
                  <c:v>135.91031863953</c:v>
                </c:pt>
                <c:pt idx="28183">
                  <c:v>135.82198533518999</c:v>
                </c:pt>
                <c:pt idx="28184">
                  <c:v>135.81736885685899</c:v>
                </c:pt>
                <c:pt idx="28185">
                  <c:v>135.80617075102001</c:v>
                </c:pt>
                <c:pt idx="28186">
                  <c:v>135.77776074123801</c:v>
                </c:pt>
                <c:pt idx="28187">
                  <c:v>135.77633706470701</c:v>
                </c:pt>
                <c:pt idx="28188">
                  <c:v>135.77163492691301</c:v>
                </c:pt>
                <c:pt idx="28189">
                  <c:v>135.74581681467899</c:v>
                </c:pt>
                <c:pt idx="28190">
                  <c:v>135.73096115625401</c:v>
                </c:pt>
                <c:pt idx="28191">
                  <c:v>135.68933210553399</c:v>
                </c:pt>
                <c:pt idx="28192">
                  <c:v>135.66858246623201</c:v>
                </c:pt>
                <c:pt idx="28193">
                  <c:v>135.61847531605699</c:v>
                </c:pt>
                <c:pt idx="28194">
                  <c:v>135.60542902752599</c:v>
                </c:pt>
                <c:pt idx="28195">
                  <c:v>135.603275290189</c:v>
                </c:pt>
                <c:pt idx="28196">
                  <c:v>135.56512527108899</c:v>
                </c:pt>
                <c:pt idx="28197">
                  <c:v>135.53470945234801</c:v>
                </c:pt>
                <c:pt idx="28198">
                  <c:v>135.52027868332701</c:v>
                </c:pt>
                <c:pt idx="28199">
                  <c:v>135.51515399647201</c:v>
                </c:pt>
                <c:pt idx="28200">
                  <c:v>135.470175003843</c:v>
                </c:pt>
                <c:pt idx="28201">
                  <c:v>135.43917248872799</c:v>
                </c:pt>
                <c:pt idx="28202">
                  <c:v>135.432360816185</c:v>
                </c:pt>
                <c:pt idx="28203">
                  <c:v>135.40247749582699</c:v>
                </c:pt>
                <c:pt idx="28204">
                  <c:v>135.38261107978201</c:v>
                </c:pt>
                <c:pt idx="28205">
                  <c:v>135.27858175651599</c:v>
                </c:pt>
                <c:pt idx="28206">
                  <c:v>135.220578342739</c:v>
                </c:pt>
                <c:pt idx="28207">
                  <c:v>135.19389017008899</c:v>
                </c:pt>
                <c:pt idx="28208">
                  <c:v>135.132283338386</c:v>
                </c:pt>
                <c:pt idx="28209">
                  <c:v>135.124131602456</c:v>
                </c:pt>
                <c:pt idx="28210">
                  <c:v>135.03645865098699</c:v>
                </c:pt>
                <c:pt idx="28211">
                  <c:v>135.01733480847199</c:v>
                </c:pt>
                <c:pt idx="28212">
                  <c:v>134.97776756795</c:v>
                </c:pt>
                <c:pt idx="28213">
                  <c:v>134.97608385790201</c:v>
                </c:pt>
                <c:pt idx="28214">
                  <c:v>134.971865095206</c:v>
                </c:pt>
                <c:pt idx="28215">
                  <c:v>134.899374272627</c:v>
                </c:pt>
                <c:pt idx="28216">
                  <c:v>134.89488815455601</c:v>
                </c:pt>
                <c:pt idx="28217">
                  <c:v>134.788860322467</c:v>
                </c:pt>
                <c:pt idx="28218">
                  <c:v>134.71812989089301</c:v>
                </c:pt>
                <c:pt idx="28219">
                  <c:v>134.66546784172701</c:v>
                </c:pt>
                <c:pt idx="28220">
                  <c:v>134.61840536095499</c:v>
                </c:pt>
                <c:pt idx="28221">
                  <c:v>134.60494886872101</c:v>
                </c:pt>
                <c:pt idx="28222">
                  <c:v>134.59593979333201</c:v>
                </c:pt>
                <c:pt idx="28223">
                  <c:v>134.57571642263599</c:v>
                </c:pt>
                <c:pt idx="28224">
                  <c:v>134.53482273051799</c:v>
                </c:pt>
                <c:pt idx="28225">
                  <c:v>134.50875675652699</c:v>
                </c:pt>
                <c:pt idx="28226">
                  <c:v>134.48917696065001</c:v>
                </c:pt>
                <c:pt idx="28227">
                  <c:v>134.46345063693701</c:v>
                </c:pt>
                <c:pt idx="28228">
                  <c:v>134.388150691573</c:v>
                </c:pt>
                <c:pt idx="28229">
                  <c:v>134.332195669714</c:v>
                </c:pt>
                <c:pt idx="28230">
                  <c:v>134.25773828019501</c:v>
                </c:pt>
                <c:pt idx="28231">
                  <c:v>134.24143068334399</c:v>
                </c:pt>
                <c:pt idx="28232">
                  <c:v>134.223260290019</c:v>
                </c:pt>
                <c:pt idx="28233">
                  <c:v>134.153771398597</c:v>
                </c:pt>
                <c:pt idx="28234">
                  <c:v>134.150512090961</c:v>
                </c:pt>
                <c:pt idx="28235">
                  <c:v>134.13932534746101</c:v>
                </c:pt>
                <c:pt idx="28236">
                  <c:v>134.116958428191</c:v>
                </c:pt>
                <c:pt idx="28237">
                  <c:v>134.08516914645</c:v>
                </c:pt>
                <c:pt idx="28238">
                  <c:v>134.04517900816799</c:v>
                </c:pt>
                <c:pt idx="28239">
                  <c:v>134.00310729870199</c:v>
                </c:pt>
                <c:pt idx="28240">
                  <c:v>133.968922894965</c:v>
                </c:pt>
                <c:pt idx="28241">
                  <c:v>133.96752215559701</c:v>
                </c:pt>
                <c:pt idx="28242">
                  <c:v>133.96105931643399</c:v>
                </c:pt>
                <c:pt idx="28243">
                  <c:v>133.960579709358</c:v>
                </c:pt>
                <c:pt idx="28244">
                  <c:v>133.95301408901199</c:v>
                </c:pt>
                <c:pt idx="28245">
                  <c:v>133.93250945073399</c:v>
                </c:pt>
                <c:pt idx="28246">
                  <c:v>133.91606632706899</c:v>
                </c:pt>
                <c:pt idx="28247">
                  <c:v>133.88014996088401</c:v>
                </c:pt>
                <c:pt idx="28248">
                  <c:v>133.788530784796</c:v>
                </c:pt>
                <c:pt idx="28249">
                  <c:v>133.74260759087801</c:v>
                </c:pt>
                <c:pt idx="28250">
                  <c:v>133.740923324954</c:v>
                </c:pt>
                <c:pt idx="28251">
                  <c:v>133.71008894160201</c:v>
                </c:pt>
                <c:pt idx="28252">
                  <c:v>133.665226144044</c:v>
                </c:pt>
                <c:pt idx="28253">
                  <c:v>133.63994426701501</c:v>
                </c:pt>
                <c:pt idx="28254">
                  <c:v>133.626210554446</c:v>
                </c:pt>
                <c:pt idx="28255">
                  <c:v>133.59693523832499</c:v>
                </c:pt>
                <c:pt idx="28256">
                  <c:v>133.58619093711599</c:v>
                </c:pt>
                <c:pt idx="28257">
                  <c:v>133.57736406486501</c:v>
                </c:pt>
                <c:pt idx="28258">
                  <c:v>133.57155267115701</c:v>
                </c:pt>
                <c:pt idx="28259">
                  <c:v>133.54543695866101</c:v>
                </c:pt>
                <c:pt idx="28260">
                  <c:v>133.534422230774</c:v>
                </c:pt>
                <c:pt idx="28261">
                  <c:v>133.52134278660299</c:v>
                </c:pt>
                <c:pt idx="28262">
                  <c:v>133.518749046164</c:v>
                </c:pt>
                <c:pt idx="28263">
                  <c:v>133.50721329527499</c:v>
                </c:pt>
                <c:pt idx="28264">
                  <c:v>133.47880081949501</c:v>
                </c:pt>
                <c:pt idx="28265">
                  <c:v>133.468060230346</c:v>
                </c:pt>
                <c:pt idx="28266">
                  <c:v>133.412254657479</c:v>
                </c:pt>
                <c:pt idx="28267">
                  <c:v>133.373444937682</c:v>
                </c:pt>
                <c:pt idx="28268">
                  <c:v>133.36806905467401</c:v>
                </c:pt>
                <c:pt idx="28269">
                  <c:v>133.341731213217</c:v>
                </c:pt>
                <c:pt idx="28270">
                  <c:v>133.248256375056</c:v>
                </c:pt>
                <c:pt idx="28271">
                  <c:v>133.23154089999599</c:v>
                </c:pt>
                <c:pt idx="28272">
                  <c:v>133.215237547269</c:v>
                </c:pt>
                <c:pt idx="28273">
                  <c:v>133.20802635710399</c:v>
                </c:pt>
                <c:pt idx="28274">
                  <c:v>133.194928207934</c:v>
                </c:pt>
                <c:pt idx="28275">
                  <c:v>133.15930322703801</c:v>
                </c:pt>
                <c:pt idx="28276">
                  <c:v>133.13325401468401</c:v>
                </c:pt>
                <c:pt idx="28277">
                  <c:v>133.12204105735799</c:v>
                </c:pt>
                <c:pt idx="28278">
                  <c:v>133.114359482574</c:v>
                </c:pt>
                <c:pt idx="28279">
                  <c:v>133.04114614852199</c:v>
                </c:pt>
                <c:pt idx="28280">
                  <c:v>133.00409083903801</c:v>
                </c:pt>
                <c:pt idx="28281">
                  <c:v>132.946140125109</c:v>
                </c:pt>
                <c:pt idx="28282">
                  <c:v>132.906704168912</c:v>
                </c:pt>
                <c:pt idx="28283">
                  <c:v>132.90257291338099</c:v>
                </c:pt>
                <c:pt idx="28284">
                  <c:v>132.80002266717401</c:v>
                </c:pt>
                <c:pt idx="28285">
                  <c:v>132.79468686059101</c:v>
                </c:pt>
                <c:pt idx="28286">
                  <c:v>132.721796208157</c:v>
                </c:pt>
                <c:pt idx="28287">
                  <c:v>132.715848588803</c:v>
                </c:pt>
                <c:pt idx="28288">
                  <c:v>132.678254426314</c:v>
                </c:pt>
                <c:pt idx="28289">
                  <c:v>132.600599409106</c:v>
                </c:pt>
                <c:pt idx="28290">
                  <c:v>132.568542011441</c:v>
                </c:pt>
                <c:pt idx="28291">
                  <c:v>132.56365909616201</c:v>
                </c:pt>
                <c:pt idx="28292">
                  <c:v>132.562693273599</c:v>
                </c:pt>
                <c:pt idx="28293">
                  <c:v>132.53770599936999</c:v>
                </c:pt>
                <c:pt idx="28294">
                  <c:v>132.429046756297</c:v>
                </c:pt>
                <c:pt idx="28295">
                  <c:v>132.41750645231801</c:v>
                </c:pt>
                <c:pt idx="28296">
                  <c:v>132.404739629386</c:v>
                </c:pt>
                <c:pt idx="28297">
                  <c:v>132.40164314046501</c:v>
                </c:pt>
                <c:pt idx="28298">
                  <c:v>132.38195761224301</c:v>
                </c:pt>
                <c:pt idx="28299">
                  <c:v>132.31634301717301</c:v>
                </c:pt>
                <c:pt idx="28300">
                  <c:v>132.29455016690801</c:v>
                </c:pt>
                <c:pt idx="28301">
                  <c:v>132.25546729419699</c:v>
                </c:pt>
                <c:pt idx="28302">
                  <c:v>132.25522195055899</c:v>
                </c:pt>
                <c:pt idx="28303">
                  <c:v>132.240521431844</c:v>
                </c:pt>
                <c:pt idx="28304">
                  <c:v>132.136910097011</c:v>
                </c:pt>
                <c:pt idx="28305">
                  <c:v>132.05835677752199</c:v>
                </c:pt>
                <c:pt idx="28306">
                  <c:v>131.98822884832899</c:v>
                </c:pt>
                <c:pt idx="28307">
                  <c:v>131.92455014999999</c:v>
                </c:pt>
                <c:pt idx="28308">
                  <c:v>131.88935064831199</c:v>
                </c:pt>
                <c:pt idx="28309">
                  <c:v>131.87771464043701</c:v>
                </c:pt>
                <c:pt idx="28310">
                  <c:v>131.80598347487</c:v>
                </c:pt>
                <c:pt idx="28311">
                  <c:v>131.73265770560801</c:v>
                </c:pt>
                <c:pt idx="28312">
                  <c:v>131.674658204427</c:v>
                </c:pt>
                <c:pt idx="28313">
                  <c:v>131.674021454479</c:v>
                </c:pt>
                <c:pt idx="28314">
                  <c:v>131.67155149237999</c:v>
                </c:pt>
                <c:pt idx="28315">
                  <c:v>131.58403161427401</c:v>
                </c:pt>
                <c:pt idx="28316">
                  <c:v>131.57399096443601</c:v>
                </c:pt>
                <c:pt idx="28317">
                  <c:v>131.407483440558</c:v>
                </c:pt>
                <c:pt idx="28318">
                  <c:v>131.33972447299701</c:v>
                </c:pt>
                <c:pt idx="28319">
                  <c:v>131.33165229666599</c:v>
                </c:pt>
                <c:pt idx="28320">
                  <c:v>131.28384249391999</c:v>
                </c:pt>
                <c:pt idx="28321">
                  <c:v>131.26585216049699</c:v>
                </c:pt>
                <c:pt idx="28322">
                  <c:v>131.20465558668101</c:v>
                </c:pt>
                <c:pt idx="28323">
                  <c:v>131.164994825668</c:v>
                </c:pt>
                <c:pt idx="28324">
                  <c:v>131.088103932965</c:v>
                </c:pt>
                <c:pt idx="28325">
                  <c:v>131.056701504849</c:v>
                </c:pt>
                <c:pt idx="28326">
                  <c:v>131.024084505068</c:v>
                </c:pt>
                <c:pt idx="28327">
                  <c:v>131.004713222535</c:v>
                </c:pt>
                <c:pt idx="28328">
                  <c:v>130.98293670339501</c:v>
                </c:pt>
                <c:pt idx="28329">
                  <c:v>130.91451682445501</c:v>
                </c:pt>
                <c:pt idx="28330">
                  <c:v>130.85310880611701</c:v>
                </c:pt>
                <c:pt idx="28331">
                  <c:v>130.798930676943</c:v>
                </c:pt>
                <c:pt idx="28332">
                  <c:v>130.79773688449001</c:v>
                </c:pt>
                <c:pt idx="28333">
                  <c:v>130.79765979930099</c:v>
                </c:pt>
                <c:pt idx="28334">
                  <c:v>130.7820904882</c:v>
                </c:pt>
                <c:pt idx="28335">
                  <c:v>130.77468820729101</c:v>
                </c:pt>
                <c:pt idx="28336">
                  <c:v>130.77414404428399</c:v>
                </c:pt>
                <c:pt idx="28337">
                  <c:v>130.76688006588799</c:v>
                </c:pt>
                <c:pt idx="28338">
                  <c:v>130.70015296765001</c:v>
                </c:pt>
                <c:pt idx="28339">
                  <c:v>130.65801991856799</c:v>
                </c:pt>
                <c:pt idx="28340">
                  <c:v>130.650281499968</c:v>
                </c:pt>
                <c:pt idx="28341">
                  <c:v>130.61335461754999</c:v>
                </c:pt>
                <c:pt idx="28342">
                  <c:v>130.605620812213</c:v>
                </c:pt>
                <c:pt idx="28343">
                  <c:v>130.59098484609601</c:v>
                </c:pt>
                <c:pt idx="28344">
                  <c:v>130.589473376515</c:v>
                </c:pt>
                <c:pt idx="28345">
                  <c:v>130.588833563061</c:v>
                </c:pt>
                <c:pt idx="28346">
                  <c:v>130.52804809509499</c:v>
                </c:pt>
                <c:pt idx="28347">
                  <c:v>130.52169387487399</c:v>
                </c:pt>
                <c:pt idx="28348">
                  <c:v>130.51877998871399</c:v>
                </c:pt>
                <c:pt idx="28349">
                  <c:v>130.49847703592701</c:v>
                </c:pt>
                <c:pt idx="28350">
                  <c:v>130.396096676925</c:v>
                </c:pt>
                <c:pt idx="28351">
                  <c:v>130.37728129846499</c:v>
                </c:pt>
                <c:pt idx="28352">
                  <c:v>130.372545411994</c:v>
                </c:pt>
                <c:pt idx="28353">
                  <c:v>130.37232108287199</c:v>
                </c:pt>
                <c:pt idx="28354">
                  <c:v>130.346865860034</c:v>
                </c:pt>
                <c:pt idx="28355">
                  <c:v>130.332058385088</c:v>
                </c:pt>
                <c:pt idx="28356">
                  <c:v>130.32705737514499</c:v>
                </c:pt>
                <c:pt idx="28357">
                  <c:v>130.31235387714801</c:v>
                </c:pt>
                <c:pt idx="28358">
                  <c:v>130.29169529885499</c:v>
                </c:pt>
                <c:pt idx="28359">
                  <c:v>130.28990326097599</c:v>
                </c:pt>
                <c:pt idx="28360">
                  <c:v>130.27657195490201</c:v>
                </c:pt>
                <c:pt idx="28361">
                  <c:v>130.27654343267099</c:v>
                </c:pt>
                <c:pt idx="28362">
                  <c:v>130.27636334731599</c:v>
                </c:pt>
                <c:pt idx="28363">
                  <c:v>130.232682603401</c:v>
                </c:pt>
                <c:pt idx="28364">
                  <c:v>130.192995762441</c:v>
                </c:pt>
                <c:pt idx="28365">
                  <c:v>130.18417983183099</c:v>
                </c:pt>
                <c:pt idx="28366">
                  <c:v>130.17931170219501</c:v>
                </c:pt>
                <c:pt idx="28367">
                  <c:v>130.143188459767</c:v>
                </c:pt>
                <c:pt idx="28368">
                  <c:v>130.10002192867199</c:v>
                </c:pt>
                <c:pt idx="28369">
                  <c:v>130.08499812178599</c:v>
                </c:pt>
                <c:pt idx="28370">
                  <c:v>130.080549441584</c:v>
                </c:pt>
                <c:pt idx="28371">
                  <c:v>130.06112035319299</c:v>
                </c:pt>
                <c:pt idx="28372">
                  <c:v>130.01114645378701</c:v>
                </c:pt>
                <c:pt idx="28373">
                  <c:v>129.98766459510799</c:v>
                </c:pt>
                <c:pt idx="28374">
                  <c:v>129.97627630278299</c:v>
                </c:pt>
                <c:pt idx="28375">
                  <c:v>129.956464121789</c:v>
                </c:pt>
                <c:pt idx="28376">
                  <c:v>129.823405896835</c:v>
                </c:pt>
                <c:pt idx="28377">
                  <c:v>129.81779062607501</c:v>
                </c:pt>
                <c:pt idx="28378">
                  <c:v>129.79891298463099</c:v>
                </c:pt>
                <c:pt idx="28379">
                  <c:v>129.79419994233299</c:v>
                </c:pt>
                <c:pt idx="28380">
                  <c:v>129.74629525838799</c:v>
                </c:pt>
                <c:pt idx="28381">
                  <c:v>129.73902451871001</c:v>
                </c:pt>
                <c:pt idx="28382">
                  <c:v>129.717226072405</c:v>
                </c:pt>
                <c:pt idx="28383">
                  <c:v>129.717116411864</c:v>
                </c:pt>
                <c:pt idx="28384">
                  <c:v>129.71292062440301</c:v>
                </c:pt>
                <c:pt idx="28385">
                  <c:v>129.694702714448</c:v>
                </c:pt>
                <c:pt idx="28386">
                  <c:v>129.68540133557801</c:v>
                </c:pt>
                <c:pt idx="28387">
                  <c:v>129.68533485556</c:v>
                </c:pt>
                <c:pt idx="28388">
                  <c:v>129.640851745162</c:v>
                </c:pt>
                <c:pt idx="28389">
                  <c:v>129.61893837750901</c:v>
                </c:pt>
                <c:pt idx="28390">
                  <c:v>129.61573324862999</c:v>
                </c:pt>
                <c:pt idx="28391">
                  <c:v>129.61023223557899</c:v>
                </c:pt>
                <c:pt idx="28392">
                  <c:v>129.609932102166</c:v>
                </c:pt>
                <c:pt idx="28393">
                  <c:v>129.55039896088601</c:v>
                </c:pt>
                <c:pt idx="28394">
                  <c:v>129.523820258098</c:v>
                </c:pt>
                <c:pt idx="28395">
                  <c:v>129.49978847459499</c:v>
                </c:pt>
                <c:pt idx="28396">
                  <c:v>129.477199374572</c:v>
                </c:pt>
                <c:pt idx="28397">
                  <c:v>129.47698412991701</c:v>
                </c:pt>
                <c:pt idx="28398">
                  <c:v>129.431583212307</c:v>
                </c:pt>
                <c:pt idx="28399">
                  <c:v>129.36848892031099</c:v>
                </c:pt>
                <c:pt idx="28400">
                  <c:v>129.327065301197</c:v>
                </c:pt>
                <c:pt idx="28401">
                  <c:v>129.22219182227599</c:v>
                </c:pt>
                <c:pt idx="28402">
                  <c:v>129.20004677223801</c:v>
                </c:pt>
                <c:pt idx="28403">
                  <c:v>129.17950952500399</c:v>
                </c:pt>
                <c:pt idx="28404">
                  <c:v>129.069947871529</c:v>
                </c:pt>
                <c:pt idx="28405">
                  <c:v>129.06110992670801</c:v>
                </c:pt>
                <c:pt idx="28406">
                  <c:v>129.05924738775201</c:v>
                </c:pt>
                <c:pt idx="28407">
                  <c:v>129.05905427939999</c:v>
                </c:pt>
                <c:pt idx="28408">
                  <c:v>129.024155926324</c:v>
                </c:pt>
                <c:pt idx="28409">
                  <c:v>128.93918848631901</c:v>
                </c:pt>
                <c:pt idx="28410">
                  <c:v>128.91313445727801</c:v>
                </c:pt>
                <c:pt idx="28411">
                  <c:v>128.80577180785099</c:v>
                </c:pt>
                <c:pt idx="28412">
                  <c:v>128.79463806746799</c:v>
                </c:pt>
                <c:pt idx="28413">
                  <c:v>128.78142802161699</c:v>
                </c:pt>
                <c:pt idx="28414">
                  <c:v>128.75120318286599</c:v>
                </c:pt>
                <c:pt idx="28415">
                  <c:v>128.74009249532099</c:v>
                </c:pt>
                <c:pt idx="28416">
                  <c:v>128.73728276986901</c:v>
                </c:pt>
                <c:pt idx="28417">
                  <c:v>128.71409361999201</c:v>
                </c:pt>
                <c:pt idx="28418">
                  <c:v>128.70019185236501</c:v>
                </c:pt>
                <c:pt idx="28419">
                  <c:v>128.66856877824699</c:v>
                </c:pt>
                <c:pt idx="28420">
                  <c:v>128.59741434114099</c:v>
                </c:pt>
                <c:pt idx="28421">
                  <c:v>128.59177024032601</c:v>
                </c:pt>
                <c:pt idx="28422">
                  <c:v>128.521655984006</c:v>
                </c:pt>
                <c:pt idx="28423">
                  <c:v>128.44490747830301</c:v>
                </c:pt>
                <c:pt idx="28424">
                  <c:v>128.410702602691</c:v>
                </c:pt>
                <c:pt idx="28425">
                  <c:v>128.40784488787801</c:v>
                </c:pt>
                <c:pt idx="28426">
                  <c:v>128.38891176127299</c:v>
                </c:pt>
                <c:pt idx="28427">
                  <c:v>128.38402398395601</c:v>
                </c:pt>
                <c:pt idx="28428">
                  <c:v>128.374738472497</c:v>
                </c:pt>
                <c:pt idx="28429">
                  <c:v>128.37338043440201</c:v>
                </c:pt>
                <c:pt idx="28430">
                  <c:v>128.262959327489</c:v>
                </c:pt>
                <c:pt idx="28431">
                  <c:v>128.243618495459</c:v>
                </c:pt>
                <c:pt idx="28432">
                  <c:v>128.173246213977</c:v>
                </c:pt>
                <c:pt idx="28433">
                  <c:v>128.143371808902</c:v>
                </c:pt>
                <c:pt idx="28434">
                  <c:v>128.09705594976501</c:v>
                </c:pt>
                <c:pt idx="28435">
                  <c:v>128.07935234877701</c:v>
                </c:pt>
                <c:pt idx="28436">
                  <c:v>128.00593389882599</c:v>
                </c:pt>
                <c:pt idx="28437">
                  <c:v>127.99970788068801</c:v>
                </c:pt>
                <c:pt idx="28438">
                  <c:v>127.99479474203901</c:v>
                </c:pt>
                <c:pt idx="28439">
                  <c:v>127.934371133493</c:v>
                </c:pt>
                <c:pt idx="28440">
                  <c:v>127.891221457501</c:v>
                </c:pt>
                <c:pt idx="28441">
                  <c:v>127.873582939492</c:v>
                </c:pt>
                <c:pt idx="28442">
                  <c:v>127.83876877528201</c:v>
                </c:pt>
                <c:pt idx="28443">
                  <c:v>127.83515063353801</c:v>
                </c:pt>
                <c:pt idx="28444">
                  <c:v>127.829035725194</c:v>
                </c:pt>
                <c:pt idx="28445">
                  <c:v>127.803521743754</c:v>
                </c:pt>
                <c:pt idx="28446">
                  <c:v>127.794198913687</c:v>
                </c:pt>
                <c:pt idx="28447">
                  <c:v>127.783471650035</c:v>
                </c:pt>
                <c:pt idx="28448">
                  <c:v>127.780019600044</c:v>
                </c:pt>
                <c:pt idx="28449">
                  <c:v>127.76971885781199</c:v>
                </c:pt>
                <c:pt idx="28450">
                  <c:v>127.73900931616301</c:v>
                </c:pt>
                <c:pt idx="28451">
                  <c:v>127.727137032869</c:v>
                </c:pt>
                <c:pt idx="28452">
                  <c:v>127.71150132181999</c:v>
                </c:pt>
                <c:pt idx="28453">
                  <c:v>127.69182419387801</c:v>
                </c:pt>
                <c:pt idx="28454">
                  <c:v>127.686478330919</c:v>
                </c:pt>
                <c:pt idx="28455">
                  <c:v>127.656639737671</c:v>
                </c:pt>
                <c:pt idx="28456">
                  <c:v>127.63123957421</c:v>
                </c:pt>
                <c:pt idx="28457">
                  <c:v>127.595835966415</c:v>
                </c:pt>
                <c:pt idx="28458">
                  <c:v>127.54357320347199</c:v>
                </c:pt>
                <c:pt idx="28459">
                  <c:v>127.52779860994499</c:v>
                </c:pt>
                <c:pt idx="28460">
                  <c:v>127.50559398629299</c:v>
                </c:pt>
                <c:pt idx="28461">
                  <c:v>127.482341501511</c:v>
                </c:pt>
                <c:pt idx="28462">
                  <c:v>127.48026999615701</c:v>
                </c:pt>
                <c:pt idx="28463">
                  <c:v>127.448823569716</c:v>
                </c:pt>
                <c:pt idx="28464">
                  <c:v>127.360901761568</c:v>
                </c:pt>
                <c:pt idx="28465">
                  <c:v>127.34566933135901</c:v>
                </c:pt>
                <c:pt idx="28466">
                  <c:v>127.334086451933</c:v>
                </c:pt>
                <c:pt idx="28467">
                  <c:v>127.313821515927</c:v>
                </c:pt>
                <c:pt idx="28468">
                  <c:v>127.296481152442</c:v>
                </c:pt>
                <c:pt idx="28469">
                  <c:v>127.295550882764</c:v>
                </c:pt>
                <c:pt idx="28470">
                  <c:v>127.284688797914</c:v>
                </c:pt>
                <c:pt idx="28471">
                  <c:v>127.23027612137</c:v>
                </c:pt>
                <c:pt idx="28472">
                  <c:v>127.200105873262</c:v>
                </c:pt>
                <c:pt idx="28473">
                  <c:v>127.161965683205</c:v>
                </c:pt>
                <c:pt idx="28474">
                  <c:v>127.11949206905599</c:v>
                </c:pt>
                <c:pt idx="28475">
                  <c:v>127.110885971344</c:v>
                </c:pt>
                <c:pt idx="28476">
                  <c:v>127.03741579874099</c:v>
                </c:pt>
                <c:pt idx="28477">
                  <c:v>127.03355955546</c:v>
                </c:pt>
                <c:pt idx="28478">
                  <c:v>126.991601107821</c:v>
                </c:pt>
                <c:pt idx="28479">
                  <c:v>126.965706956798</c:v>
                </c:pt>
                <c:pt idx="28480">
                  <c:v>126.935652809682</c:v>
                </c:pt>
                <c:pt idx="28481">
                  <c:v>126.91438088178199</c:v>
                </c:pt>
                <c:pt idx="28482">
                  <c:v>126.91032960460301</c:v>
                </c:pt>
                <c:pt idx="28483">
                  <c:v>126.863681800899</c:v>
                </c:pt>
                <c:pt idx="28484">
                  <c:v>126.861352311307</c:v>
                </c:pt>
                <c:pt idx="28485">
                  <c:v>126.857887316411</c:v>
                </c:pt>
                <c:pt idx="28486">
                  <c:v>126.71406680774101</c:v>
                </c:pt>
                <c:pt idx="28487">
                  <c:v>126.705616954324</c:v>
                </c:pt>
                <c:pt idx="28488">
                  <c:v>126.69305850555401</c:v>
                </c:pt>
                <c:pt idx="28489">
                  <c:v>126.68263882719</c:v>
                </c:pt>
                <c:pt idx="28490">
                  <c:v>126.668407841297</c:v>
                </c:pt>
                <c:pt idx="28491">
                  <c:v>126.647915055274</c:v>
                </c:pt>
                <c:pt idx="28492">
                  <c:v>126.57457448077101</c:v>
                </c:pt>
                <c:pt idx="28493">
                  <c:v>126.536946226353</c:v>
                </c:pt>
                <c:pt idx="28494">
                  <c:v>126.482537373838</c:v>
                </c:pt>
                <c:pt idx="28495">
                  <c:v>126.43964568430199</c:v>
                </c:pt>
                <c:pt idx="28496">
                  <c:v>126.377596140546</c:v>
                </c:pt>
                <c:pt idx="28497">
                  <c:v>126.343049407797</c:v>
                </c:pt>
                <c:pt idx="28498">
                  <c:v>126.33009371068199</c:v>
                </c:pt>
                <c:pt idx="28499">
                  <c:v>126.303911898119</c:v>
                </c:pt>
                <c:pt idx="28500">
                  <c:v>126.245989813609</c:v>
                </c:pt>
                <c:pt idx="28501">
                  <c:v>126.238087425069</c:v>
                </c:pt>
                <c:pt idx="28502">
                  <c:v>125.969431173869</c:v>
                </c:pt>
                <c:pt idx="28503">
                  <c:v>125.9103649799</c:v>
                </c:pt>
                <c:pt idx="28504">
                  <c:v>125.848579979948</c:v>
                </c:pt>
                <c:pt idx="28505">
                  <c:v>125.819511898686</c:v>
                </c:pt>
                <c:pt idx="28506">
                  <c:v>125.792333699008</c:v>
                </c:pt>
                <c:pt idx="28507">
                  <c:v>125.777845023761</c:v>
                </c:pt>
                <c:pt idx="28508">
                  <c:v>125.777229093857</c:v>
                </c:pt>
                <c:pt idx="28509">
                  <c:v>125.77427863357499</c:v>
                </c:pt>
                <c:pt idx="28510">
                  <c:v>125.71748114897299</c:v>
                </c:pt>
                <c:pt idx="28511">
                  <c:v>125.70298686920199</c:v>
                </c:pt>
                <c:pt idx="28512">
                  <c:v>125.58608838889199</c:v>
                </c:pt>
                <c:pt idx="28513">
                  <c:v>125.584289238304</c:v>
                </c:pt>
                <c:pt idx="28514">
                  <c:v>125.523387009187</c:v>
                </c:pt>
                <c:pt idx="28515">
                  <c:v>125.523123159588</c:v>
                </c:pt>
                <c:pt idx="28516">
                  <c:v>125.520584986296</c:v>
                </c:pt>
                <c:pt idx="28517">
                  <c:v>125.45537848543</c:v>
                </c:pt>
                <c:pt idx="28518">
                  <c:v>125.45342492060099</c:v>
                </c:pt>
                <c:pt idx="28519">
                  <c:v>125.442184858099</c:v>
                </c:pt>
                <c:pt idx="28520">
                  <c:v>125.380053111938</c:v>
                </c:pt>
                <c:pt idx="28521">
                  <c:v>125.36924109301501</c:v>
                </c:pt>
                <c:pt idx="28522">
                  <c:v>125.322512144073</c:v>
                </c:pt>
                <c:pt idx="28523">
                  <c:v>125.238707858168</c:v>
                </c:pt>
                <c:pt idx="28524">
                  <c:v>125.12584645194001</c:v>
                </c:pt>
                <c:pt idx="28525">
                  <c:v>125.12187970614001</c:v>
                </c:pt>
                <c:pt idx="28526">
                  <c:v>125.042008247241</c:v>
                </c:pt>
                <c:pt idx="28527">
                  <c:v>124.95106287906999</c:v>
                </c:pt>
                <c:pt idx="28528">
                  <c:v>124.92237552400699</c:v>
                </c:pt>
                <c:pt idx="28529">
                  <c:v>124.920636524984</c:v>
                </c:pt>
                <c:pt idx="28530">
                  <c:v>124.91587685366</c:v>
                </c:pt>
                <c:pt idx="28531">
                  <c:v>124.879416410505</c:v>
                </c:pt>
                <c:pt idx="28532">
                  <c:v>124.843089618074</c:v>
                </c:pt>
                <c:pt idx="28533">
                  <c:v>124.839525538207</c:v>
                </c:pt>
                <c:pt idx="28534">
                  <c:v>124.82510104491899</c:v>
                </c:pt>
                <c:pt idx="28535">
                  <c:v>124.819579042586</c:v>
                </c:pt>
                <c:pt idx="28536">
                  <c:v>124.81331249689001</c:v>
                </c:pt>
                <c:pt idx="28537">
                  <c:v>124.792117209159</c:v>
                </c:pt>
                <c:pt idx="28538">
                  <c:v>124.74947102668401</c:v>
                </c:pt>
                <c:pt idx="28539">
                  <c:v>124.711018938259</c:v>
                </c:pt>
                <c:pt idx="28540">
                  <c:v>124.70324542367599</c:v>
                </c:pt>
                <c:pt idx="28541">
                  <c:v>124.616718063836</c:v>
                </c:pt>
                <c:pt idx="28542">
                  <c:v>124.515545913911</c:v>
                </c:pt>
                <c:pt idx="28543">
                  <c:v>124.497001611596</c:v>
                </c:pt>
                <c:pt idx="28544">
                  <c:v>124.49298921567799</c:v>
                </c:pt>
                <c:pt idx="28545">
                  <c:v>124.474732069719</c:v>
                </c:pt>
                <c:pt idx="28546">
                  <c:v>124.460543129059</c:v>
                </c:pt>
                <c:pt idx="28547">
                  <c:v>124.39345520029499</c:v>
                </c:pt>
                <c:pt idx="28548">
                  <c:v>124.37248122078999</c:v>
                </c:pt>
                <c:pt idx="28549">
                  <c:v>124.34952936076201</c:v>
                </c:pt>
                <c:pt idx="28550">
                  <c:v>124.34783709476901</c:v>
                </c:pt>
                <c:pt idx="28551">
                  <c:v>124.27001603700199</c:v>
                </c:pt>
                <c:pt idx="28552">
                  <c:v>124.193672739786</c:v>
                </c:pt>
                <c:pt idx="28553">
                  <c:v>124.150552317737</c:v>
                </c:pt>
                <c:pt idx="28554">
                  <c:v>124.14834669057601</c:v>
                </c:pt>
                <c:pt idx="28555">
                  <c:v>124.06203317774801</c:v>
                </c:pt>
                <c:pt idx="28556">
                  <c:v>124.01750835130299</c:v>
                </c:pt>
                <c:pt idx="28557">
                  <c:v>123.97291968192</c:v>
                </c:pt>
                <c:pt idx="28558">
                  <c:v>123.94811232448301</c:v>
                </c:pt>
                <c:pt idx="28559">
                  <c:v>123.942170963572</c:v>
                </c:pt>
                <c:pt idx="28560">
                  <c:v>123.878877919065</c:v>
                </c:pt>
                <c:pt idx="28561">
                  <c:v>123.864589658022</c:v>
                </c:pt>
                <c:pt idx="28562">
                  <c:v>123.857850535126</c:v>
                </c:pt>
                <c:pt idx="28563">
                  <c:v>123.798340577559</c:v>
                </c:pt>
                <c:pt idx="28564">
                  <c:v>123.77011347063799</c:v>
                </c:pt>
                <c:pt idx="28565">
                  <c:v>123.760919391632</c:v>
                </c:pt>
                <c:pt idx="28566">
                  <c:v>123.748650859335</c:v>
                </c:pt>
                <c:pt idx="28567">
                  <c:v>123.723962528573</c:v>
                </c:pt>
                <c:pt idx="28568">
                  <c:v>123.721106695259</c:v>
                </c:pt>
                <c:pt idx="28569">
                  <c:v>123.708696264116</c:v>
                </c:pt>
                <c:pt idx="28570">
                  <c:v>123.708332895225</c:v>
                </c:pt>
                <c:pt idx="28571">
                  <c:v>123.70809332814299</c:v>
                </c:pt>
                <c:pt idx="28572">
                  <c:v>123.70793399799599</c:v>
                </c:pt>
                <c:pt idx="28573">
                  <c:v>123.707792855604</c:v>
                </c:pt>
                <c:pt idx="28574">
                  <c:v>123.70774952323499</c:v>
                </c:pt>
                <c:pt idx="28575">
                  <c:v>123.707738458549</c:v>
                </c:pt>
                <c:pt idx="28576">
                  <c:v>123.70772187633</c:v>
                </c:pt>
                <c:pt idx="28577">
                  <c:v>123.70771951023499</c:v>
                </c:pt>
                <c:pt idx="28578">
                  <c:v>123.707715356227</c:v>
                </c:pt>
                <c:pt idx="28579">
                  <c:v>123.70763474202499</c:v>
                </c:pt>
                <c:pt idx="28580">
                  <c:v>123.690149557209</c:v>
                </c:pt>
                <c:pt idx="28581">
                  <c:v>123.586156707827</c:v>
                </c:pt>
                <c:pt idx="28582">
                  <c:v>123.58323880158601</c:v>
                </c:pt>
                <c:pt idx="28583">
                  <c:v>123.57580464250999</c:v>
                </c:pt>
                <c:pt idx="28584">
                  <c:v>123.57364434407</c:v>
                </c:pt>
                <c:pt idx="28585">
                  <c:v>123.541823258756</c:v>
                </c:pt>
                <c:pt idx="28586">
                  <c:v>123.52488242186099</c:v>
                </c:pt>
                <c:pt idx="28587">
                  <c:v>123.501714432562</c:v>
                </c:pt>
                <c:pt idx="28588">
                  <c:v>123.50094111539801</c:v>
                </c:pt>
                <c:pt idx="28589">
                  <c:v>123.500898044414</c:v>
                </c:pt>
                <c:pt idx="28590">
                  <c:v>123.500712794962</c:v>
                </c:pt>
                <c:pt idx="28591">
                  <c:v>123.500592785536</c:v>
                </c:pt>
                <c:pt idx="28592">
                  <c:v>123.50040631070399</c:v>
                </c:pt>
                <c:pt idx="28593">
                  <c:v>123.500389755087</c:v>
                </c:pt>
                <c:pt idx="28594">
                  <c:v>123.50036345820401</c:v>
                </c:pt>
                <c:pt idx="28595">
                  <c:v>123.500322955134</c:v>
                </c:pt>
                <c:pt idx="28596">
                  <c:v>123.50028248196</c:v>
                </c:pt>
                <c:pt idx="28597">
                  <c:v>123.49997576046</c:v>
                </c:pt>
                <c:pt idx="28598">
                  <c:v>123.49941672921101</c:v>
                </c:pt>
                <c:pt idx="28599">
                  <c:v>123.499153979938</c:v>
                </c:pt>
                <c:pt idx="28600">
                  <c:v>123.49914934650199</c:v>
                </c:pt>
                <c:pt idx="28601">
                  <c:v>123.499141639492</c:v>
                </c:pt>
                <c:pt idx="28602">
                  <c:v>123.45522158535999</c:v>
                </c:pt>
                <c:pt idx="28603">
                  <c:v>123.414314249043</c:v>
                </c:pt>
                <c:pt idx="28604">
                  <c:v>123.331054109134</c:v>
                </c:pt>
                <c:pt idx="28605">
                  <c:v>123.328908042644</c:v>
                </c:pt>
                <c:pt idx="28606">
                  <c:v>123.315427848491</c:v>
                </c:pt>
                <c:pt idx="28607">
                  <c:v>123.284369829173</c:v>
                </c:pt>
                <c:pt idx="28608">
                  <c:v>123.273396498509</c:v>
                </c:pt>
                <c:pt idx="28609">
                  <c:v>123.22870981294299</c:v>
                </c:pt>
                <c:pt idx="28610">
                  <c:v>123.21087922130999</c:v>
                </c:pt>
                <c:pt idx="28611">
                  <c:v>123.194997337431</c:v>
                </c:pt>
                <c:pt idx="28612">
                  <c:v>123.190346701686</c:v>
                </c:pt>
                <c:pt idx="28613">
                  <c:v>123.187546098686</c:v>
                </c:pt>
                <c:pt idx="28614">
                  <c:v>123.187256690114</c:v>
                </c:pt>
                <c:pt idx="28615">
                  <c:v>123.18720027830101</c:v>
                </c:pt>
                <c:pt idx="28616">
                  <c:v>123.187128917027</c:v>
                </c:pt>
                <c:pt idx="28617">
                  <c:v>123.186886189451</c:v>
                </c:pt>
                <c:pt idx="28618">
                  <c:v>123.186696428521</c:v>
                </c:pt>
                <c:pt idx="28619">
                  <c:v>123.186564425537</c:v>
                </c:pt>
                <c:pt idx="28620">
                  <c:v>123.18653304145801</c:v>
                </c:pt>
                <c:pt idx="28621">
                  <c:v>123.186481027554</c:v>
                </c:pt>
                <c:pt idx="28622">
                  <c:v>123.186462933858</c:v>
                </c:pt>
                <c:pt idx="28623">
                  <c:v>123.186368865742</c:v>
                </c:pt>
                <c:pt idx="28624">
                  <c:v>123.186134764849</c:v>
                </c:pt>
                <c:pt idx="28625">
                  <c:v>123.10472291812501</c:v>
                </c:pt>
                <c:pt idx="28626">
                  <c:v>123.07762764309901</c:v>
                </c:pt>
                <c:pt idx="28627">
                  <c:v>123.076993853508</c:v>
                </c:pt>
                <c:pt idx="28628">
                  <c:v>123.0405384088</c:v>
                </c:pt>
                <c:pt idx="28629">
                  <c:v>123.039768592573</c:v>
                </c:pt>
                <c:pt idx="28630">
                  <c:v>123.018186034804</c:v>
                </c:pt>
                <c:pt idx="28631">
                  <c:v>123.01502454122</c:v>
                </c:pt>
                <c:pt idx="28632">
                  <c:v>123.00413418849099</c:v>
                </c:pt>
                <c:pt idx="28633">
                  <c:v>122.992675362494</c:v>
                </c:pt>
                <c:pt idx="28634">
                  <c:v>122.979937589866</c:v>
                </c:pt>
                <c:pt idx="28635">
                  <c:v>122.97983881947199</c:v>
                </c:pt>
                <c:pt idx="28636">
                  <c:v>122.979532758945</c:v>
                </c:pt>
                <c:pt idx="28637">
                  <c:v>122.979184181533</c:v>
                </c:pt>
                <c:pt idx="28638">
                  <c:v>122.979166844606</c:v>
                </c:pt>
                <c:pt idx="28639">
                  <c:v>122.979122053328</c:v>
                </c:pt>
                <c:pt idx="28640">
                  <c:v>122.979119340822</c:v>
                </c:pt>
                <c:pt idx="28641">
                  <c:v>122.97910522129099</c:v>
                </c:pt>
                <c:pt idx="28642">
                  <c:v>122.979044880148</c:v>
                </c:pt>
                <c:pt idx="28643">
                  <c:v>122.97899347312401</c:v>
                </c:pt>
                <c:pt idx="28644">
                  <c:v>122.97876633713</c:v>
                </c:pt>
                <c:pt idx="28645">
                  <c:v>122.978623606238</c:v>
                </c:pt>
                <c:pt idx="28646">
                  <c:v>122.978258130264</c:v>
                </c:pt>
                <c:pt idx="28647">
                  <c:v>122.950104544646</c:v>
                </c:pt>
                <c:pt idx="28648">
                  <c:v>122.89623977290501</c:v>
                </c:pt>
                <c:pt idx="28649">
                  <c:v>122.839353378149</c:v>
                </c:pt>
                <c:pt idx="28650">
                  <c:v>122.835979174995</c:v>
                </c:pt>
                <c:pt idx="28651">
                  <c:v>122.83128856024</c:v>
                </c:pt>
                <c:pt idx="28652">
                  <c:v>122.779260793779</c:v>
                </c:pt>
                <c:pt idx="28653">
                  <c:v>122.737480292039</c:v>
                </c:pt>
                <c:pt idx="28654">
                  <c:v>122.734344097264</c:v>
                </c:pt>
                <c:pt idx="28655">
                  <c:v>122.72868599845501</c:v>
                </c:pt>
                <c:pt idx="28656">
                  <c:v>122.708631816612</c:v>
                </c:pt>
                <c:pt idx="28657">
                  <c:v>122.653417438823</c:v>
                </c:pt>
                <c:pt idx="28658">
                  <c:v>122.48898399410901</c:v>
                </c:pt>
                <c:pt idx="28659">
                  <c:v>122.47807420688601</c:v>
                </c:pt>
                <c:pt idx="28660">
                  <c:v>122.46082971030199</c:v>
                </c:pt>
                <c:pt idx="28661">
                  <c:v>122.387030499164</c:v>
                </c:pt>
                <c:pt idx="28662">
                  <c:v>122.309198676306</c:v>
                </c:pt>
                <c:pt idx="28663">
                  <c:v>122.27054199275</c:v>
                </c:pt>
                <c:pt idx="28664">
                  <c:v>122.268657128694</c:v>
                </c:pt>
                <c:pt idx="28665">
                  <c:v>122.231387970246</c:v>
                </c:pt>
                <c:pt idx="28666">
                  <c:v>122.23081286259</c:v>
                </c:pt>
                <c:pt idx="28667">
                  <c:v>122.203028301665</c:v>
                </c:pt>
                <c:pt idx="28668">
                  <c:v>122.11838295146499</c:v>
                </c:pt>
                <c:pt idx="28669">
                  <c:v>122.09702613948301</c:v>
                </c:pt>
                <c:pt idx="28670">
                  <c:v>122.09663763223</c:v>
                </c:pt>
                <c:pt idx="28671">
                  <c:v>122.09153568758001</c:v>
                </c:pt>
                <c:pt idx="28672">
                  <c:v>122.08220886647101</c:v>
                </c:pt>
                <c:pt idx="28673">
                  <c:v>122.077218382038</c:v>
                </c:pt>
                <c:pt idx="28674">
                  <c:v>122.073032558405</c:v>
                </c:pt>
                <c:pt idx="28675">
                  <c:v>122.07042686966</c:v>
                </c:pt>
                <c:pt idx="28676">
                  <c:v>122.070425523917</c:v>
                </c:pt>
                <c:pt idx="28677">
                  <c:v>122.053904198013</c:v>
                </c:pt>
                <c:pt idx="28678">
                  <c:v>122.050803684328</c:v>
                </c:pt>
                <c:pt idx="28679">
                  <c:v>122.025484838894</c:v>
                </c:pt>
                <c:pt idx="28680">
                  <c:v>122.019889688425</c:v>
                </c:pt>
                <c:pt idx="28681">
                  <c:v>121.98625381743901</c:v>
                </c:pt>
                <c:pt idx="28682">
                  <c:v>121.976051428377</c:v>
                </c:pt>
                <c:pt idx="28683">
                  <c:v>121.96995907034599</c:v>
                </c:pt>
                <c:pt idx="28684">
                  <c:v>121.964100952853</c:v>
                </c:pt>
                <c:pt idx="28685">
                  <c:v>121.95254262698199</c:v>
                </c:pt>
                <c:pt idx="28686">
                  <c:v>121.946485853059</c:v>
                </c:pt>
                <c:pt idx="28687">
                  <c:v>121.934949549873</c:v>
                </c:pt>
                <c:pt idx="28688">
                  <c:v>121.93421005056101</c:v>
                </c:pt>
                <c:pt idx="28689">
                  <c:v>121.926822591338</c:v>
                </c:pt>
                <c:pt idx="28690">
                  <c:v>121.92594802501399</c:v>
                </c:pt>
                <c:pt idx="28691">
                  <c:v>121.92446844987199</c:v>
                </c:pt>
                <c:pt idx="28692">
                  <c:v>121.92031295050801</c:v>
                </c:pt>
                <c:pt idx="28693">
                  <c:v>121.899934791194</c:v>
                </c:pt>
                <c:pt idx="28694">
                  <c:v>121.889550214148</c:v>
                </c:pt>
                <c:pt idx="28695">
                  <c:v>121.887017159599</c:v>
                </c:pt>
                <c:pt idx="28696">
                  <c:v>121.88583419904499</c:v>
                </c:pt>
                <c:pt idx="28697">
                  <c:v>121.85018365963001</c:v>
                </c:pt>
                <c:pt idx="28698">
                  <c:v>121.842432276122</c:v>
                </c:pt>
                <c:pt idx="28699">
                  <c:v>121.83749955003</c:v>
                </c:pt>
                <c:pt idx="28700">
                  <c:v>121.83150867836299</c:v>
                </c:pt>
                <c:pt idx="28701">
                  <c:v>121.825568973907</c:v>
                </c:pt>
                <c:pt idx="28702">
                  <c:v>121.811491901466</c:v>
                </c:pt>
                <c:pt idx="28703">
                  <c:v>121.789852797409</c:v>
                </c:pt>
                <c:pt idx="28704">
                  <c:v>121.783088276163</c:v>
                </c:pt>
                <c:pt idx="28705">
                  <c:v>121.77509820201399</c:v>
                </c:pt>
                <c:pt idx="28706">
                  <c:v>121.763115038024</c:v>
                </c:pt>
                <c:pt idx="28707">
                  <c:v>121.744246878434</c:v>
                </c:pt>
                <c:pt idx="28708">
                  <c:v>121.73757439304499</c:v>
                </c:pt>
                <c:pt idx="28709">
                  <c:v>121.73522441366801</c:v>
                </c:pt>
                <c:pt idx="28710">
                  <c:v>121.733254558181</c:v>
                </c:pt>
                <c:pt idx="28711">
                  <c:v>121.731653601576</c:v>
                </c:pt>
                <c:pt idx="28712">
                  <c:v>121.731320990664</c:v>
                </c:pt>
                <c:pt idx="28713">
                  <c:v>121.72164772722699</c:v>
                </c:pt>
                <c:pt idx="28714">
                  <c:v>121.71942478638</c:v>
                </c:pt>
                <c:pt idx="28715">
                  <c:v>121.71536824226099</c:v>
                </c:pt>
                <c:pt idx="28716">
                  <c:v>121.714438169676</c:v>
                </c:pt>
                <c:pt idx="28717">
                  <c:v>121.713339426988</c:v>
                </c:pt>
                <c:pt idx="28718">
                  <c:v>121.708639433003</c:v>
                </c:pt>
                <c:pt idx="28719">
                  <c:v>121.707234311552</c:v>
                </c:pt>
                <c:pt idx="28720">
                  <c:v>121.70469968685801</c:v>
                </c:pt>
                <c:pt idx="28721">
                  <c:v>121.70408374672699</c:v>
                </c:pt>
                <c:pt idx="28722">
                  <c:v>121.701941780211</c:v>
                </c:pt>
                <c:pt idx="28723">
                  <c:v>121.699020252799</c:v>
                </c:pt>
                <c:pt idx="28724">
                  <c:v>121.695996647024</c:v>
                </c:pt>
                <c:pt idx="28725">
                  <c:v>121.67624301432301</c:v>
                </c:pt>
                <c:pt idx="28726">
                  <c:v>121.67044764131499</c:v>
                </c:pt>
                <c:pt idx="28727">
                  <c:v>121.67021608266199</c:v>
                </c:pt>
                <c:pt idx="28728">
                  <c:v>121.66400814275001</c:v>
                </c:pt>
                <c:pt idx="28729">
                  <c:v>121.64843259598101</c:v>
                </c:pt>
                <c:pt idx="28730">
                  <c:v>121.637172625906</c:v>
                </c:pt>
                <c:pt idx="28731">
                  <c:v>121.630378472606</c:v>
                </c:pt>
                <c:pt idx="28732">
                  <c:v>121.621149175076</c:v>
                </c:pt>
                <c:pt idx="28733">
                  <c:v>121.61485191216499</c:v>
                </c:pt>
                <c:pt idx="28734">
                  <c:v>121.614039394043</c:v>
                </c:pt>
                <c:pt idx="28735">
                  <c:v>121.612591205383</c:v>
                </c:pt>
                <c:pt idx="28736">
                  <c:v>121.605411563083</c:v>
                </c:pt>
                <c:pt idx="28737">
                  <c:v>121.599981074206</c:v>
                </c:pt>
                <c:pt idx="28738">
                  <c:v>121.598569318301</c:v>
                </c:pt>
                <c:pt idx="28739">
                  <c:v>121.584331583444</c:v>
                </c:pt>
                <c:pt idx="28740">
                  <c:v>121.57413779779201</c:v>
                </c:pt>
                <c:pt idx="28741">
                  <c:v>121.565162976295</c:v>
                </c:pt>
                <c:pt idx="28742">
                  <c:v>121.554373451431</c:v>
                </c:pt>
                <c:pt idx="28743">
                  <c:v>121.54685616739501</c:v>
                </c:pt>
                <c:pt idx="28744">
                  <c:v>121.54418672791201</c:v>
                </c:pt>
                <c:pt idx="28745">
                  <c:v>121.53253647989401</c:v>
                </c:pt>
                <c:pt idx="28746">
                  <c:v>121.531980132859</c:v>
                </c:pt>
                <c:pt idx="28747">
                  <c:v>121.51930558094899</c:v>
                </c:pt>
                <c:pt idx="28748">
                  <c:v>121.51135247619101</c:v>
                </c:pt>
                <c:pt idx="28749">
                  <c:v>121.498194074407</c:v>
                </c:pt>
                <c:pt idx="28750">
                  <c:v>121.49028287615801</c:v>
                </c:pt>
                <c:pt idx="28751">
                  <c:v>121.487722541268</c:v>
                </c:pt>
                <c:pt idx="28752">
                  <c:v>121.455668050962</c:v>
                </c:pt>
                <c:pt idx="28753">
                  <c:v>121.42561386638501</c:v>
                </c:pt>
                <c:pt idx="28754">
                  <c:v>121.211965524633</c:v>
                </c:pt>
                <c:pt idx="28755">
                  <c:v>121.195873524494</c:v>
                </c:pt>
                <c:pt idx="28756">
                  <c:v>121.030251525976</c:v>
                </c:pt>
                <c:pt idx="28757">
                  <c:v>120.94678652530401</c:v>
                </c:pt>
                <c:pt idx="28758">
                  <c:v>120.938815005628</c:v>
                </c:pt>
                <c:pt idx="28759">
                  <c:v>120.88422491144701</c:v>
                </c:pt>
                <c:pt idx="28760">
                  <c:v>120.87511707092899</c:v>
                </c:pt>
                <c:pt idx="28761">
                  <c:v>120.834522679546</c:v>
                </c:pt>
                <c:pt idx="28762">
                  <c:v>120.78057012331701</c:v>
                </c:pt>
                <c:pt idx="28763">
                  <c:v>120.775445565334</c:v>
                </c:pt>
                <c:pt idx="28764">
                  <c:v>120.752299608255</c:v>
                </c:pt>
                <c:pt idx="28765">
                  <c:v>120.74034297333699</c:v>
                </c:pt>
                <c:pt idx="28766">
                  <c:v>120.684586824625</c:v>
                </c:pt>
                <c:pt idx="28767">
                  <c:v>120.672549121038</c:v>
                </c:pt>
                <c:pt idx="28768">
                  <c:v>120.63843936166801</c:v>
                </c:pt>
                <c:pt idx="28769">
                  <c:v>120.586569532694</c:v>
                </c:pt>
                <c:pt idx="28770">
                  <c:v>120.522944446057</c:v>
                </c:pt>
                <c:pt idx="28771">
                  <c:v>120.50877596916401</c:v>
                </c:pt>
                <c:pt idx="28772">
                  <c:v>120.502318565027</c:v>
                </c:pt>
                <c:pt idx="28773">
                  <c:v>120.485729929511</c:v>
                </c:pt>
                <c:pt idx="28774">
                  <c:v>120.354429395065</c:v>
                </c:pt>
                <c:pt idx="28775">
                  <c:v>120.24371993320899</c:v>
                </c:pt>
                <c:pt idx="28776">
                  <c:v>120.187408649801</c:v>
                </c:pt>
                <c:pt idx="28777">
                  <c:v>120.155932562888</c:v>
                </c:pt>
                <c:pt idx="28778">
                  <c:v>120.133225116281</c:v>
                </c:pt>
                <c:pt idx="28779">
                  <c:v>120.050792595723</c:v>
                </c:pt>
                <c:pt idx="28780">
                  <c:v>120.003027166789</c:v>
                </c:pt>
                <c:pt idx="28781">
                  <c:v>119.939487369772</c:v>
                </c:pt>
                <c:pt idx="28782">
                  <c:v>119.938753216432</c:v>
                </c:pt>
                <c:pt idx="28783">
                  <c:v>119.870024535496</c:v>
                </c:pt>
                <c:pt idx="28784">
                  <c:v>119.868248922131</c:v>
                </c:pt>
                <c:pt idx="28785">
                  <c:v>119.834108861255</c:v>
                </c:pt>
                <c:pt idx="28786">
                  <c:v>119.826107445476</c:v>
                </c:pt>
                <c:pt idx="28787">
                  <c:v>119.789694101447</c:v>
                </c:pt>
                <c:pt idx="28788">
                  <c:v>119.72544970214101</c:v>
                </c:pt>
                <c:pt idx="28789">
                  <c:v>119.653466810289</c:v>
                </c:pt>
                <c:pt idx="28790">
                  <c:v>119.636656605789</c:v>
                </c:pt>
                <c:pt idx="28791">
                  <c:v>119.63219484617299</c:v>
                </c:pt>
                <c:pt idx="28792">
                  <c:v>119.60022821431799</c:v>
                </c:pt>
                <c:pt idx="28793">
                  <c:v>119.59342323508299</c:v>
                </c:pt>
                <c:pt idx="28794">
                  <c:v>119.56409527903401</c:v>
                </c:pt>
                <c:pt idx="28795">
                  <c:v>119.554265276568</c:v>
                </c:pt>
                <c:pt idx="28796">
                  <c:v>119.49586537048</c:v>
                </c:pt>
                <c:pt idx="28797">
                  <c:v>119.491183066896</c:v>
                </c:pt>
                <c:pt idx="28798">
                  <c:v>119.464182814027</c:v>
                </c:pt>
                <c:pt idx="28799">
                  <c:v>119.450171726194</c:v>
                </c:pt>
                <c:pt idx="28800">
                  <c:v>119.401993442372</c:v>
                </c:pt>
                <c:pt idx="28801">
                  <c:v>119.385398689978</c:v>
                </c:pt>
                <c:pt idx="28802">
                  <c:v>119.31416912147</c:v>
                </c:pt>
                <c:pt idx="28803">
                  <c:v>119.306574972772</c:v>
                </c:pt>
                <c:pt idx="28804">
                  <c:v>119.29584241731</c:v>
                </c:pt>
                <c:pt idx="28805">
                  <c:v>119.27563113741699</c:v>
                </c:pt>
                <c:pt idx="28806">
                  <c:v>119.265214653698</c:v>
                </c:pt>
                <c:pt idx="28807">
                  <c:v>119.17724384758</c:v>
                </c:pt>
                <c:pt idx="28808">
                  <c:v>119.161982148102</c:v>
                </c:pt>
                <c:pt idx="28809">
                  <c:v>119.14307962669901</c:v>
                </c:pt>
                <c:pt idx="28810">
                  <c:v>119.111771923856</c:v>
                </c:pt>
                <c:pt idx="28811">
                  <c:v>119.05480717246201</c:v>
                </c:pt>
                <c:pt idx="28812">
                  <c:v>119.03592134421299</c:v>
                </c:pt>
                <c:pt idx="28813">
                  <c:v>119.034304647227</c:v>
                </c:pt>
                <c:pt idx="28814">
                  <c:v>119.02733115464299</c:v>
                </c:pt>
                <c:pt idx="28815">
                  <c:v>119.021950301175</c:v>
                </c:pt>
                <c:pt idx="28816">
                  <c:v>118.97327315746099</c:v>
                </c:pt>
                <c:pt idx="28817">
                  <c:v>118.96144879566801</c:v>
                </c:pt>
                <c:pt idx="28818">
                  <c:v>118.93296898174</c:v>
                </c:pt>
                <c:pt idx="28819">
                  <c:v>118.908219879177</c:v>
                </c:pt>
                <c:pt idx="28820">
                  <c:v>118.895264737868</c:v>
                </c:pt>
                <c:pt idx="28821">
                  <c:v>118.808201901686</c:v>
                </c:pt>
                <c:pt idx="28822">
                  <c:v>118.80558477322</c:v>
                </c:pt>
                <c:pt idx="28823">
                  <c:v>118.78075840876799</c:v>
                </c:pt>
                <c:pt idx="28824">
                  <c:v>118.76138351556</c:v>
                </c:pt>
                <c:pt idx="28825">
                  <c:v>118.71976306920099</c:v>
                </c:pt>
                <c:pt idx="28826">
                  <c:v>118.71007008888699</c:v>
                </c:pt>
                <c:pt idx="28827">
                  <c:v>118.637349599743</c:v>
                </c:pt>
                <c:pt idx="28828">
                  <c:v>118.626158396254</c:v>
                </c:pt>
                <c:pt idx="28829">
                  <c:v>118.614163396858</c:v>
                </c:pt>
                <c:pt idx="28830">
                  <c:v>118.531981213067</c:v>
                </c:pt>
                <c:pt idx="28831">
                  <c:v>118.452126541349</c:v>
                </c:pt>
                <c:pt idx="28832">
                  <c:v>118.422896263003</c:v>
                </c:pt>
                <c:pt idx="28833">
                  <c:v>118.415636154449</c:v>
                </c:pt>
                <c:pt idx="28834">
                  <c:v>118.269874589265</c:v>
                </c:pt>
                <c:pt idx="28835">
                  <c:v>118.229568936943</c:v>
                </c:pt>
                <c:pt idx="28836">
                  <c:v>118.16007277116699</c:v>
                </c:pt>
                <c:pt idx="28837">
                  <c:v>118.125881794843</c:v>
                </c:pt>
                <c:pt idx="28838">
                  <c:v>118.111210726587</c:v>
                </c:pt>
                <c:pt idx="28839">
                  <c:v>118.09422980518301</c:v>
                </c:pt>
                <c:pt idx="28840">
                  <c:v>118.09419293413001</c:v>
                </c:pt>
                <c:pt idx="28841">
                  <c:v>118.037233825364</c:v>
                </c:pt>
                <c:pt idx="28842">
                  <c:v>117.975441825779</c:v>
                </c:pt>
                <c:pt idx="28843">
                  <c:v>117.967453643326</c:v>
                </c:pt>
                <c:pt idx="28844">
                  <c:v>117.932346617542</c:v>
                </c:pt>
                <c:pt idx="28845">
                  <c:v>117.878950977873</c:v>
                </c:pt>
                <c:pt idx="28846">
                  <c:v>117.82585397804</c:v>
                </c:pt>
                <c:pt idx="28847">
                  <c:v>117.763569625279</c:v>
                </c:pt>
                <c:pt idx="28848">
                  <c:v>117.742331341862</c:v>
                </c:pt>
                <c:pt idx="28849">
                  <c:v>117.704218245679</c:v>
                </c:pt>
                <c:pt idx="28850">
                  <c:v>117.702957891298</c:v>
                </c:pt>
                <c:pt idx="28851">
                  <c:v>117.699551908269</c:v>
                </c:pt>
                <c:pt idx="28852">
                  <c:v>117.68751798480901</c:v>
                </c:pt>
                <c:pt idx="28853">
                  <c:v>117.64697635836799</c:v>
                </c:pt>
                <c:pt idx="28854">
                  <c:v>117.618276331651</c:v>
                </c:pt>
                <c:pt idx="28855">
                  <c:v>117.572878636702</c:v>
                </c:pt>
                <c:pt idx="28856">
                  <c:v>117.542556395706</c:v>
                </c:pt>
                <c:pt idx="28857">
                  <c:v>117.528625012844</c:v>
                </c:pt>
                <c:pt idx="28858">
                  <c:v>117.49302464038399</c:v>
                </c:pt>
                <c:pt idx="28859">
                  <c:v>117.483423479724</c:v>
                </c:pt>
                <c:pt idx="28860">
                  <c:v>117.477745824983</c:v>
                </c:pt>
                <c:pt idx="28861">
                  <c:v>117.449979230137</c:v>
                </c:pt>
                <c:pt idx="28862">
                  <c:v>117.43918046378801</c:v>
                </c:pt>
                <c:pt idx="28863">
                  <c:v>117.435730666873</c:v>
                </c:pt>
                <c:pt idx="28864">
                  <c:v>117.428856579157</c:v>
                </c:pt>
                <c:pt idx="28865">
                  <c:v>117.368777924889</c:v>
                </c:pt>
                <c:pt idx="28866">
                  <c:v>117.337474421675</c:v>
                </c:pt>
                <c:pt idx="28867">
                  <c:v>117.332680279012</c:v>
                </c:pt>
                <c:pt idx="28868">
                  <c:v>117.288074233153</c:v>
                </c:pt>
                <c:pt idx="28869">
                  <c:v>117.27636619102699</c:v>
                </c:pt>
                <c:pt idx="28870">
                  <c:v>117.23741768855599</c:v>
                </c:pt>
                <c:pt idx="28871">
                  <c:v>117.118671291293</c:v>
                </c:pt>
                <c:pt idx="28872">
                  <c:v>117.114694859784</c:v>
                </c:pt>
                <c:pt idx="28873">
                  <c:v>117.10583979925801</c:v>
                </c:pt>
                <c:pt idx="28874">
                  <c:v>117.082476848193</c:v>
                </c:pt>
                <c:pt idx="28875">
                  <c:v>117.07011534763799</c:v>
                </c:pt>
                <c:pt idx="28876">
                  <c:v>117.00430380149101</c:v>
                </c:pt>
                <c:pt idx="28877">
                  <c:v>116.99046938796999</c:v>
                </c:pt>
                <c:pt idx="28878">
                  <c:v>116.955622644211</c:v>
                </c:pt>
                <c:pt idx="28879">
                  <c:v>116.953171067962</c:v>
                </c:pt>
                <c:pt idx="28880">
                  <c:v>116.935700445969</c:v>
                </c:pt>
                <c:pt idx="28881">
                  <c:v>116.929732333511</c:v>
                </c:pt>
                <c:pt idx="28882">
                  <c:v>116.923040592264</c:v>
                </c:pt>
                <c:pt idx="28883">
                  <c:v>116.91456784597</c:v>
                </c:pt>
                <c:pt idx="28884">
                  <c:v>116.88619203752199</c:v>
                </c:pt>
                <c:pt idx="28885">
                  <c:v>116.823621430247</c:v>
                </c:pt>
                <c:pt idx="28886">
                  <c:v>116.77973984773899</c:v>
                </c:pt>
                <c:pt idx="28887">
                  <c:v>116.74921441246801</c:v>
                </c:pt>
                <c:pt idx="28888">
                  <c:v>116.747298917984</c:v>
                </c:pt>
                <c:pt idx="28889">
                  <c:v>116.74153096921999</c:v>
                </c:pt>
                <c:pt idx="28890">
                  <c:v>116.731563480901</c:v>
                </c:pt>
                <c:pt idx="28891">
                  <c:v>116.72795314454</c:v>
                </c:pt>
                <c:pt idx="28892">
                  <c:v>116.721430438892</c:v>
                </c:pt>
                <c:pt idx="28893">
                  <c:v>116.599150446199</c:v>
                </c:pt>
                <c:pt idx="28894">
                  <c:v>116.516350513905</c:v>
                </c:pt>
                <c:pt idx="28895">
                  <c:v>116.47504436985299</c:v>
                </c:pt>
                <c:pt idx="28896">
                  <c:v>116.42210157262301</c:v>
                </c:pt>
                <c:pt idx="28897">
                  <c:v>116.373707591735</c:v>
                </c:pt>
                <c:pt idx="28898">
                  <c:v>116.37260544931</c:v>
                </c:pt>
                <c:pt idx="28899">
                  <c:v>116.32954313024</c:v>
                </c:pt>
                <c:pt idx="28900">
                  <c:v>116.326139862427</c:v>
                </c:pt>
                <c:pt idx="28901">
                  <c:v>116.322298429184</c:v>
                </c:pt>
                <c:pt idx="28902">
                  <c:v>116.31778940255801</c:v>
                </c:pt>
                <c:pt idx="28903">
                  <c:v>116.290676295446</c:v>
                </c:pt>
                <c:pt idx="28904">
                  <c:v>116.28755049652899</c:v>
                </c:pt>
                <c:pt idx="28905">
                  <c:v>116.271154234759</c:v>
                </c:pt>
                <c:pt idx="28906">
                  <c:v>116.24867934549999</c:v>
                </c:pt>
                <c:pt idx="28907">
                  <c:v>116.237782668363</c:v>
                </c:pt>
                <c:pt idx="28908">
                  <c:v>116.226624629657</c:v>
                </c:pt>
                <c:pt idx="28909">
                  <c:v>116.225317865836</c:v>
                </c:pt>
                <c:pt idx="28910">
                  <c:v>116.177915720098</c:v>
                </c:pt>
                <c:pt idx="28911">
                  <c:v>116.167865831309</c:v>
                </c:pt>
                <c:pt idx="28912">
                  <c:v>116.142962509038</c:v>
                </c:pt>
                <c:pt idx="28913">
                  <c:v>116.103691381194</c:v>
                </c:pt>
                <c:pt idx="28914">
                  <c:v>116.09950653873101</c:v>
                </c:pt>
                <c:pt idx="28915">
                  <c:v>116.08289752161301</c:v>
                </c:pt>
                <c:pt idx="28916">
                  <c:v>116.082328355252</c:v>
                </c:pt>
                <c:pt idx="28917">
                  <c:v>116.07539724666201</c:v>
                </c:pt>
                <c:pt idx="28918">
                  <c:v>116.05965865024901</c:v>
                </c:pt>
                <c:pt idx="28919">
                  <c:v>116.032230405728</c:v>
                </c:pt>
                <c:pt idx="28920">
                  <c:v>116.03198908758</c:v>
                </c:pt>
                <c:pt idx="28921">
                  <c:v>116.006473820602</c:v>
                </c:pt>
                <c:pt idx="28922">
                  <c:v>115.991163350059</c:v>
                </c:pt>
                <c:pt idx="28923">
                  <c:v>115.986707560822</c:v>
                </c:pt>
                <c:pt idx="28924">
                  <c:v>115.978804196954</c:v>
                </c:pt>
                <c:pt idx="28925">
                  <c:v>115.977426313891</c:v>
                </c:pt>
                <c:pt idx="28926">
                  <c:v>115.973139748801</c:v>
                </c:pt>
                <c:pt idx="28927">
                  <c:v>115.939044936556</c:v>
                </c:pt>
                <c:pt idx="28928">
                  <c:v>115.92954246737099</c:v>
                </c:pt>
                <c:pt idx="28929">
                  <c:v>115.91015628982601</c:v>
                </c:pt>
                <c:pt idx="28930">
                  <c:v>115.893863576852</c:v>
                </c:pt>
                <c:pt idx="28931">
                  <c:v>115.866008610458</c:v>
                </c:pt>
                <c:pt idx="28932">
                  <c:v>115.855318864518</c:v>
                </c:pt>
                <c:pt idx="28933">
                  <c:v>115.85504553329901</c:v>
                </c:pt>
                <c:pt idx="28934">
                  <c:v>115.854968846524</c:v>
                </c:pt>
                <c:pt idx="28935">
                  <c:v>115.828361200638</c:v>
                </c:pt>
                <c:pt idx="28936">
                  <c:v>115.813798864479</c:v>
                </c:pt>
                <c:pt idx="28937">
                  <c:v>115.78242404168201</c:v>
                </c:pt>
                <c:pt idx="28938">
                  <c:v>115.767134866145</c:v>
                </c:pt>
                <c:pt idx="28939">
                  <c:v>115.766991838718</c:v>
                </c:pt>
                <c:pt idx="28940">
                  <c:v>115.760806595037</c:v>
                </c:pt>
                <c:pt idx="28941">
                  <c:v>115.747276228297</c:v>
                </c:pt>
                <c:pt idx="28942">
                  <c:v>115.744317055539</c:v>
                </c:pt>
                <c:pt idx="28943">
                  <c:v>115.734527727011</c:v>
                </c:pt>
                <c:pt idx="28944">
                  <c:v>115.731212874755</c:v>
                </c:pt>
                <c:pt idx="28945">
                  <c:v>115.731151788632</c:v>
                </c:pt>
                <c:pt idx="28946">
                  <c:v>115.725181736034</c:v>
                </c:pt>
                <c:pt idx="28947">
                  <c:v>115.719355185376</c:v>
                </c:pt>
                <c:pt idx="28948">
                  <c:v>115.68905520379801</c:v>
                </c:pt>
                <c:pt idx="28949">
                  <c:v>115.688905110975</c:v>
                </c:pt>
                <c:pt idx="28950">
                  <c:v>115.680107618872</c:v>
                </c:pt>
                <c:pt idx="28951">
                  <c:v>115.671473050849</c:v>
                </c:pt>
                <c:pt idx="28952">
                  <c:v>115.660300319623</c:v>
                </c:pt>
                <c:pt idx="28953">
                  <c:v>115.6600786891</c:v>
                </c:pt>
                <c:pt idx="28954">
                  <c:v>115.657375305393</c:v>
                </c:pt>
                <c:pt idx="28955">
                  <c:v>115.64959662069499</c:v>
                </c:pt>
                <c:pt idx="28956">
                  <c:v>115.649219723803</c:v>
                </c:pt>
                <c:pt idx="28957">
                  <c:v>115.648727058086</c:v>
                </c:pt>
                <c:pt idx="28958">
                  <c:v>115.64792698454499</c:v>
                </c:pt>
                <c:pt idx="28959">
                  <c:v>115.64765101437099</c:v>
                </c:pt>
                <c:pt idx="28960">
                  <c:v>115.64690371583301</c:v>
                </c:pt>
                <c:pt idx="28961">
                  <c:v>115.633819312988</c:v>
                </c:pt>
                <c:pt idx="28962">
                  <c:v>115.62617210635101</c:v>
                </c:pt>
                <c:pt idx="28963">
                  <c:v>115.625934281368</c:v>
                </c:pt>
                <c:pt idx="28964">
                  <c:v>115.619719592232</c:v>
                </c:pt>
                <c:pt idx="28965">
                  <c:v>115.612670786929</c:v>
                </c:pt>
                <c:pt idx="28966">
                  <c:v>115.611523227007</c:v>
                </c:pt>
                <c:pt idx="28967">
                  <c:v>115.607977791133</c:v>
                </c:pt>
                <c:pt idx="28968">
                  <c:v>115.602018010774</c:v>
                </c:pt>
                <c:pt idx="28969">
                  <c:v>115.59970325937999</c:v>
                </c:pt>
                <c:pt idx="28970">
                  <c:v>115.592073981933</c:v>
                </c:pt>
                <c:pt idx="28971">
                  <c:v>115.57514428678</c:v>
                </c:pt>
                <c:pt idx="28972">
                  <c:v>115.575026278218</c:v>
                </c:pt>
                <c:pt idx="28973">
                  <c:v>115.570386845917</c:v>
                </c:pt>
                <c:pt idx="28974">
                  <c:v>115.56758660761</c:v>
                </c:pt>
                <c:pt idx="28975">
                  <c:v>115.562480337683</c:v>
                </c:pt>
                <c:pt idx="28976">
                  <c:v>115.56184651722801</c:v>
                </c:pt>
                <c:pt idx="28977">
                  <c:v>115.55740951254801</c:v>
                </c:pt>
                <c:pt idx="28978">
                  <c:v>115.55645743412001</c:v>
                </c:pt>
                <c:pt idx="28979">
                  <c:v>115.555700008812</c:v>
                </c:pt>
                <c:pt idx="28980">
                  <c:v>115.550953395025</c:v>
                </c:pt>
                <c:pt idx="28981">
                  <c:v>115.549210115089</c:v>
                </c:pt>
                <c:pt idx="28982">
                  <c:v>115.54920360544401</c:v>
                </c:pt>
                <c:pt idx="28983">
                  <c:v>115.54767643825301</c:v>
                </c:pt>
                <c:pt idx="28984">
                  <c:v>115.547667894645</c:v>
                </c:pt>
                <c:pt idx="28985">
                  <c:v>115.544973133065</c:v>
                </c:pt>
                <c:pt idx="28986">
                  <c:v>115.540438362874</c:v>
                </c:pt>
                <c:pt idx="28987">
                  <c:v>115.539996812098</c:v>
                </c:pt>
                <c:pt idx="28988">
                  <c:v>115.53951225340001</c:v>
                </c:pt>
                <c:pt idx="28989">
                  <c:v>115.529077199567</c:v>
                </c:pt>
                <c:pt idx="28990">
                  <c:v>115.528346887124</c:v>
                </c:pt>
                <c:pt idx="28991">
                  <c:v>115.52816974054301</c:v>
                </c:pt>
                <c:pt idx="28992">
                  <c:v>115.517879475767</c:v>
                </c:pt>
                <c:pt idx="28993">
                  <c:v>115.517798234578</c:v>
                </c:pt>
                <c:pt idx="28994">
                  <c:v>115.502279460575</c:v>
                </c:pt>
                <c:pt idx="28995">
                  <c:v>115.499992257275</c:v>
                </c:pt>
                <c:pt idx="28996">
                  <c:v>115.47402238485699</c:v>
                </c:pt>
                <c:pt idx="28997">
                  <c:v>115.471273375877</c:v>
                </c:pt>
                <c:pt idx="28998">
                  <c:v>115.45668975157901</c:v>
                </c:pt>
                <c:pt idx="28999">
                  <c:v>115.443568516813</c:v>
                </c:pt>
                <c:pt idx="29000">
                  <c:v>115.442654139981</c:v>
                </c:pt>
                <c:pt idx="29001">
                  <c:v>115.43919794273501</c:v>
                </c:pt>
                <c:pt idx="29002">
                  <c:v>115.43891751786499</c:v>
                </c:pt>
                <c:pt idx="29003">
                  <c:v>115.438058881513</c:v>
                </c:pt>
                <c:pt idx="29004">
                  <c:v>115.434778370182</c:v>
                </c:pt>
                <c:pt idx="29005">
                  <c:v>115.434729237524</c:v>
                </c:pt>
                <c:pt idx="29006">
                  <c:v>115.428805043431</c:v>
                </c:pt>
                <c:pt idx="29007">
                  <c:v>115.406041602591</c:v>
                </c:pt>
                <c:pt idx="29008">
                  <c:v>115.404402801955</c:v>
                </c:pt>
                <c:pt idx="29009">
                  <c:v>115.403321685394</c:v>
                </c:pt>
                <c:pt idx="29010">
                  <c:v>115.402370103195</c:v>
                </c:pt>
                <c:pt idx="29011">
                  <c:v>115.400286104304</c:v>
                </c:pt>
                <c:pt idx="29012">
                  <c:v>115.39694369617899</c:v>
                </c:pt>
                <c:pt idx="29013">
                  <c:v>115.395614163761</c:v>
                </c:pt>
                <c:pt idx="29014">
                  <c:v>115.394737032899</c:v>
                </c:pt>
                <c:pt idx="29015">
                  <c:v>115.394703513471</c:v>
                </c:pt>
                <c:pt idx="29016">
                  <c:v>115.381404751465</c:v>
                </c:pt>
                <c:pt idx="29017">
                  <c:v>115.37574336479</c:v>
                </c:pt>
                <c:pt idx="29018">
                  <c:v>115.37384572185699</c:v>
                </c:pt>
                <c:pt idx="29019">
                  <c:v>115.372895583199</c:v>
                </c:pt>
                <c:pt idx="29020">
                  <c:v>115.37063737123501</c:v>
                </c:pt>
                <c:pt idx="29021">
                  <c:v>115.361853878725</c:v>
                </c:pt>
                <c:pt idx="29022">
                  <c:v>115.359484219926</c:v>
                </c:pt>
                <c:pt idx="29023">
                  <c:v>115.351465280173</c:v>
                </c:pt>
                <c:pt idx="29024">
                  <c:v>115.349777217724</c:v>
                </c:pt>
                <c:pt idx="29025">
                  <c:v>115.347803928445</c:v>
                </c:pt>
                <c:pt idx="29026">
                  <c:v>115.345293111209</c:v>
                </c:pt>
                <c:pt idx="29027">
                  <c:v>115.340347519112</c:v>
                </c:pt>
                <c:pt idx="29028">
                  <c:v>115.34009929427</c:v>
                </c:pt>
                <c:pt idx="29029">
                  <c:v>115.33995392713901</c:v>
                </c:pt>
                <c:pt idx="29030">
                  <c:v>115.339375637271</c:v>
                </c:pt>
                <c:pt idx="29031">
                  <c:v>115.335197311318</c:v>
                </c:pt>
                <c:pt idx="29032">
                  <c:v>115.332883134168</c:v>
                </c:pt>
                <c:pt idx="29033">
                  <c:v>115.332001608485</c:v>
                </c:pt>
                <c:pt idx="29034">
                  <c:v>115.32436815845401</c:v>
                </c:pt>
                <c:pt idx="29035">
                  <c:v>115.32157676272099</c:v>
                </c:pt>
                <c:pt idx="29036">
                  <c:v>115.31828890943601</c:v>
                </c:pt>
                <c:pt idx="29037">
                  <c:v>115.316191060856</c:v>
                </c:pt>
                <c:pt idx="29038">
                  <c:v>115.314362998863</c:v>
                </c:pt>
                <c:pt idx="29039">
                  <c:v>115.312019800559</c:v>
                </c:pt>
                <c:pt idx="29040">
                  <c:v>115.31153698727201</c:v>
                </c:pt>
                <c:pt idx="29041">
                  <c:v>115.308977254862</c:v>
                </c:pt>
                <c:pt idx="29042">
                  <c:v>115.301550007654</c:v>
                </c:pt>
                <c:pt idx="29043">
                  <c:v>115.290057725118</c:v>
                </c:pt>
                <c:pt idx="29044">
                  <c:v>115.267636962042</c:v>
                </c:pt>
                <c:pt idx="29045">
                  <c:v>115.25999008987699</c:v>
                </c:pt>
                <c:pt idx="29046">
                  <c:v>115.25503652616101</c:v>
                </c:pt>
                <c:pt idx="29047">
                  <c:v>115.244596573148</c:v>
                </c:pt>
                <c:pt idx="29048">
                  <c:v>115.237194572775</c:v>
                </c:pt>
                <c:pt idx="29049">
                  <c:v>115.236821014885</c:v>
                </c:pt>
                <c:pt idx="29050">
                  <c:v>115.23087924364501</c:v>
                </c:pt>
                <c:pt idx="29051">
                  <c:v>115.220384379886</c:v>
                </c:pt>
                <c:pt idx="29052">
                  <c:v>115.20578123490399</c:v>
                </c:pt>
                <c:pt idx="29053">
                  <c:v>115.201700391537</c:v>
                </c:pt>
                <c:pt idx="29054">
                  <c:v>115.20035532317701</c:v>
                </c:pt>
                <c:pt idx="29055">
                  <c:v>115.196672054882</c:v>
                </c:pt>
                <c:pt idx="29056">
                  <c:v>115.19406639472</c:v>
                </c:pt>
                <c:pt idx="29057">
                  <c:v>115.185751590386</c:v>
                </c:pt>
                <c:pt idx="29058">
                  <c:v>115.184833932404</c:v>
                </c:pt>
                <c:pt idx="29059">
                  <c:v>115.184033772869</c:v>
                </c:pt>
                <c:pt idx="29060">
                  <c:v>115.182348205054</c:v>
                </c:pt>
                <c:pt idx="29061">
                  <c:v>115.182096137919</c:v>
                </c:pt>
                <c:pt idx="29062">
                  <c:v>115.18181939580001</c:v>
                </c:pt>
                <c:pt idx="29063">
                  <c:v>115.176528362895</c:v>
                </c:pt>
                <c:pt idx="29064">
                  <c:v>115.176464500355</c:v>
                </c:pt>
                <c:pt idx="29065">
                  <c:v>115.161957337776</c:v>
                </c:pt>
                <c:pt idx="29066">
                  <c:v>115.161876571311</c:v>
                </c:pt>
                <c:pt idx="29067">
                  <c:v>115.16065365422</c:v>
                </c:pt>
                <c:pt idx="29068">
                  <c:v>115.15578284542499</c:v>
                </c:pt>
                <c:pt idx="29069">
                  <c:v>115.15569908139101</c:v>
                </c:pt>
                <c:pt idx="29070">
                  <c:v>115.15564606886301</c:v>
                </c:pt>
                <c:pt idx="29071">
                  <c:v>115.154711957633</c:v>
                </c:pt>
                <c:pt idx="29072">
                  <c:v>115.144992037492</c:v>
                </c:pt>
                <c:pt idx="29073">
                  <c:v>115.142597114412</c:v>
                </c:pt>
                <c:pt idx="29074">
                  <c:v>115.142232118314</c:v>
                </c:pt>
                <c:pt idx="29075">
                  <c:v>115.129724918905</c:v>
                </c:pt>
                <c:pt idx="29076">
                  <c:v>115.12419195709801</c:v>
                </c:pt>
                <c:pt idx="29077">
                  <c:v>115.120358882628</c:v>
                </c:pt>
                <c:pt idx="29078">
                  <c:v>115.11900646602101</c:v>
                </c:pt>
                <c:pt idx="29079">
                  <c:v>115.11625703393599</c:v>
                </c:pt>
                <c:pt idx="29080">
                  <c:v>115.104239443501</c:v>
                </c:pt>
                <c:pt idx="29081">
                  <c:v>115.096149094186</c:v>
                </c:pt>
                <c:pt idx="29082">
                  <c:v>115.090704786708</c:v>
                </c:pt>
                <c:pt idx="29083">
                  <c:v>115.08395859624299</c:v>
                </c:pt>
                <c:pt idx="29084">
                  <c:v>115.082909267574</c:v>
                </c:pt>
                <c:pt idx="29085">
                  <c:v>115.08082306644999</c:v>
                </c:pt>
                <c:pt idx="29086">
                  <c:v>115.045452949032</c:v>
                </c:pt>
                <c:pt idx="29087">
                  <c:v>115.04442551598299</c:v>
                </c:pt>
                <c:pt idx="29088">
                  <c:v>115.029722232829</c:v>
                </c:pt>
                <c:pt idx="29089">
                  <c:v>115.025674714391</c:v>
                </c:pt>
                <c:pt idx="29090">
                  <c:v>115.01445655368499</c:v>
                </c:pt>
                <c:pt idx="29091">
                  <c:v>115.014416635694</c:v>
                </c:pt>
                <c:pt idx="29092">
                  <c:v>115.001121894649</c:v>
                </c:pt>
                <c:pt idx="29093">
                  <c:v>114.999346037241</c:v>
                </c:pt>
                <c:pt idx="29094">
                  <c:v>114.9810680307</c:v>
                </c:pt>
                <c:pt idx="29095">
                  <c:v>114.97927908077401</c:v>
                </c:pt>
                <c:pt idx="29096">
                  <c:v>114.978090009589</c:v>
                </c:pt>
                <c:pt idx="29097">
                  <c:v>114.97731041596199</c:v>
                </c:pt>
                <c:pt idx="29098">
                  <c:v>114.975507136109</c:v>
                </c:pt>
                <c:pt idx="29099">
                  <c:v>114.969208234424</c:v>
                </c:pt>
                <c:pt idx="29100">
                  <c:v>114.96916809357</c:v>
                </c:pt>
                <c:pt idx="29101">
                  <c:v>114.96222079956701</c:v>
                </c:pt>
                <c:pt idx="29102">
                  <c:v>114.96144679941</c:v>
                </c:pt>
                <c:pt idx="29103">
                  <c:v>114.95751760632599</c:v>
                </c:pt>
                <c:pt idx="29104">
                  <c:v>114.956718329238</c:v>
                </c:pt>
                <c:pt idx="29105">
                  <c:v>114.955730018726</c:v>
                </c:pt>
                <c:pt idx="29106">
                  <c:v>114.948649504847</c:v>
                </c:pt>
                <c:pt idx="29107">
                  <c:v>114.947708285212</c:v>
                </c:pt>
                <c:pt idx="29108">
                  <c:v>114.947621936225</c:v>
                </c:pt>
                <c:pt idx="29109">
                  <c:v>114.94529541836501</c:v>
                </c:pt>
                <c:pt idx="29110">
                  <c:v>114.944625121908</c:v>
                </c:pt>
                <c:pt idx="29111">
                  <c:v>114.941998490144</c:v>
                </c:pt>
                <c:pt idx="29112">
                  <c:v>114.93682297776201</c:v>
                </c:pt>
                <c:pt idx="29113">
                  <c:v>114.935324782948</c:v>
                </c:pt>
                <c:pt idx="29114">
                  <c:v>114.93530396662101</c:v>
                </c:pt>
                <c:pt idx="29115">
                  <c:v>114.929670129363</c:v>
                </c:pt>
                <c:pt idx="29116">
                  <c:v>114.92482274165801</c:v>
                </c:pt>
                <c:pt idx="29117">
                  <c:v>114.919962124389</c:v>
                </c:pt>
                <c:pt idx="29118">
                  <c:v>114.91950217980801</c:v>
                </c:pt>
                <c:pt idx="29119">
                  <c:v>114.91943667744999</c:v>
                </c:pt>
                <c:pt idx="29120">
                  <c:v>114.91107032983901</c:v>
                </c:pt>
                <c:pt idx="29121">
                  <c:v>114.90828607420001</c:v>
                </c:pt>
                <c:pt idx="29122">
                  <c:v>114.899579789348</c:v>
                </c:pt>
                <c:pt idx="29123">
                  <c:v>114.89279671283499</c:v>
                </c:pt>
                <c:pt idx="29124">
                  <c:v>114.892771068659</c:v>
                </c:pt>
                <c:pt idx="29125">
                  <c:v>114.891488372655</c:v>
                </c:pt>
                <c:pt idx="29126">
                  <c:v>114.89014605993501</c:v>
                </c:pt>
                <c:pt idx="29127">
                  <c:v>114.88244282321401</c:v>
                </c:pt>
                <c:pt idx="29128">
                  <c:v>114.875603564824</c:v>
                </c:pt>
                <c:pt idx="29129">
                  <c:v>114.874720567539</c:v>
                </c:pt>
                <c:pt idx="29130">
                  <c:v>114.874228046337</c:v>
                </c:pt>
                <c:pt idx="29131">
                  <c:v>114.870590679046</c:v>
                </c:pt>
                <c:pt idx="29132">
                  <c:v>114.866978141088</c:v>
                </c:pt>
                <c:pt idx="29133">
                  <c:v>114.860173487667</c:v>
                </c:pt>
                <c:pt idx="29134">
                  <c:v>114.85763849507801</c:v>
                </c:pt>
                <c:pt idx="29135">
                  <c:v>114.846262226234</c:v>
                </c:pt>
                <c:pt idx="29136">
                  <c:v>114.844326893101</c:v>
                </c:pt>
                <c:pt idx="29137">
                  <c:v>114.82626065396499</c:v>
                </c:pt>
                <c:pt idx="29138">
                  <c:v>114.82461585979701</c:v>
                </c:pt>
                <c:pt idx="29139">
                  <c:v>114.822313430622</c:v>
                </c:pt>
                <c:pt idx="29140">
                  <c:v>114.82178182403599</c:v>
                </c:pt>
                <c:pt idx="29141">
                  <c:v>114.821427670852</c:v>
                </c:pt>
                <c:pt idx="29142">
                  <c:v>114.821245333078</c:v>
                </c:pt>
                <c:pt idx="29143">
                  <c:v>114.82111174133099</c:v>
                </c:pt>
                <c:pt idx="29144">
                  <c:v>114.820970187745</c:v>
                </c:pt>
                <c:pt idx="29145">
                  <c:v>114.820915129206</c:v>
                </c:pt>
                <c:pt idx="29146">
                  <c:v>114.820858284195</c:v>
                </c:pt>
                <c:pt idx="29147">
                  <c:v>114.820801775259</c:v>
                </c:pt>
                <c:pt idx="29148">
                  <c:v>114.820582291747</c:v>
                </c:pt>
                <c:pt idx="29149">
                  <c:v>114.820005319947</c:v>
                </c:pt>
                <c:pt idx="29150">
                  <c:v>114.819753379861</c:v>
                </c:pt>
                <c:pt idx="29151">
                  <c:v>114.819743407489</c:v>
                </c:pt>
                <c:pt idx="29152">
                  <c:v>114.818894263614</c:v>
                </c:pt>
                <c:pt idx="29153">
                  <c:v>114.798312370061</c:v>
                </c:pt>
                <c:pt idx="29154">
                  <c:v>114.798108189869</c:v>
                </c:pt>
                <c:pt idx="29155">
                  <c:v>114.796614484912</c:v>
                </c:pt>
                <c:pt idx="29156">
                  <c:v>114.787751238662</c:v>
                </c:pt>
                <c:pt idx="29157">
                  <c:v>114.778302443315</c:v>
                </c:pt>
                <c:pt idx="29158">
                  <c:v>114.769647931226</c:v>
                </c:pt>
                <c:pt idx="29159">
                  <c:v>114.769562485327</c:v>
                </c:pt>
                <c:pt idx="29160">
                  <c:v>114.769365401889</c:v>
                </c:pt>
                <c:pt idx="29161">
                  <c:v>114.764205596229</c:v>
                </c:pt>
                <c:pt idx="29162">
                  <c:v>114.76404750094601</c:v>
                </c:pt>
                <c:pt idx="29163">
                  <c:v>114.76267896808</c:v>
                </c:pt>
                <c:pt idx="29164">
                  <c:v>114.76181112375799</c:v>
                </c:pt>
                <c:pt idx="29165">
                  <c:v>114.75690991999799</c:v>
                </c:pt>
                <c:pt idx="29166">
                  <c:v>114.75115982303301</c:v>
                </c:pt>
                <c:pt idx="29167">
                  <c:v>114.75032876111899</c:v>
                </c:pt>
                <c:pt idx="29168">
                  <c:v>114.74978284875699</c:v>
                </c:pt>
                <c:pt idx="29169">
                  <c:v>114.74234895497599</c:v>
                </c:pt>
                <c:pt idx="29170">
                  <c:v>114.740400783681</c:v>
                </c:pt>
                <c:pt idx="29171">
                  <c:v>114.740335189148</c:v>
                </c:pt>
                <c:pt idx="29172">
                  <c:v>114.720907734729</c:v>
                </c:pt>
                <c:pt idx="29173">
                  <c:v>114.71906724323</c:v>
                </c:pt>
                <c:pt idx="29174">
                  <c:v>114.71266035566801</c:v>
                </c:pt>
                <c:pt idx="29175">
                  <c:v>114.712183690689</c:v>
                </c:pt>
                <c:pt idx="29176">
                  <c:v>114.712143567163</c:v>
                </c:pt>
                <c:pt idx="29177">
                  <c:v>114.710465865637</c:v>
                </c:pt>
                <c:pt idx="29178">
                  <c:v>114.697494828811</c:v>
                </c:pt>
                <c:pt idx="29179">
                  <c:v>114.69669280481899</c:v>
                </c:pt>
                <c:pt idx="29180">
                  <c:v>114.685487850361</c:v>
                </c:pt>
                <c:pt idx="29181">
                  <c:v>114.68545404999</c:v>
                </c:pt>
                <c:pt idx="29182">
                  <c:v>114.67126935115</c:v>
                </c:pt>
                <c:pt idx="29183">
                  <c:v>114.663234046976</c:v>
                </c:pt>
                <c:pt idx="29184">
                  <c:v>114.662720693379</c:v>
                </c:pt>
                <c:pt idx="29185">
                  <c:v>114.659673707387</c:v>
                </c:pt>
                <c:pt idx="29186">
                  <c:v>114.657948899834</c:v>
                </c:pt>
                <c:pt idx="29187">
                  <c:v>114.657157493442</c:v>
                </c:pt>
                <c:pt idx="29188">
                  <c:v>114.65676380823901</c:v>
                </c:pt>
                <c:pt idx="29189">
                  <c:v>114.65567657054299</c:v>
                </c:pt>
                <c:pt idx="29190">
                  <c:v>114.65561957925701</c:v>
                </c:pt>
                <c:pt idx="29191">
                  <c:v>114.655419365909</c:v>
                </c:pt>
                <c:pt idx="29192">
                  <c:v>114.636943571464</c:v>
                </c:pt>
                <c:pt idx="29193">
                  <c:v>114.617012384875</c:v>
                </c:pt>
                <c:pt idx="29194">
                  <c:v>114.61657320213</c:v>
                </c:pt>
                <c:pt idx="29195">
                  <c:v>114.61348459962301</c:v>
                </c:pt>
                <c:pt idx="29196">
                  <c:v>114.612102453753</c:v>
                </c:pt>
                <c:pt idx="29197">
                  <c:v>114.611593345187</c:v>
                </c:pt>
                <c:pt idx="29198">
                  <c:v>114.61148942957399</c:v>
                </c:pt>
                <c:pt idx="29199">
                  <c:v>114.611203300247</c:v>
                </c:pt>
                <c:pt idx="29200">
                  <c:v>114.611118490807</c:v>
                </c:pt>
                <c:pt idx="29201">
                  <c:v>114.61109579226</c:v>
                </c:pt>
                <c:pt idx="29202">
                  <c:v>114.60941746278699</c:v>
                </c:pt>
                <c:pt idx="29203">
                  <c:v>114.605708772197</c:v>
                </c:pt>
                <c:pt idx="29204">
                  <c:v>114.58597269086501</c:v>
                </c:pt>
                <c:pt idx="29205">
                  <c:v>114.57658641834099</c:v>
                </c:pt>
                <c:pt idx="29206">
                  <c:v>114.561554939299</c:v>
                </c:pt>
                <c:pt idx="29207">
                  <c:v>114.54700751805601</c:v>
                </c:pt>
                <c:pt idx="29208">
                  <c:v>114.53877293814099</c:v>
                </c:pt>
                <c:pt idx="29209">
                  <c:v>114.53539890429199</c:v>
                </c:pt>
                <c:pt idx="29210">
                  <c:v>114.53528878165</c:v>
                </c:pt>
                <c:pt idx="29211">
                  <c:v>114.53525399239599</c:v>
                </c:pt>
                <c:pt idx="29212">
                  <c:v>114.535148615995</c:v>
                </c:pt>
                <c:pt idx="29213">
                  <c:v>114.527562644371</c:v>
                </c:pt>
                <c:pt idx="29214">
                  <c:v>114.526976325463</c:v>
                </c:pt>
                <c:pt idx="29215">
                  <c:v>114.52365426471999</c:v>
                </c:pt>
                <c:pt idx="29216">
                  <c:v>114.52038360910301</c:v>
                </c:pt>
                <c:pt idx="29217">
                  <c:v>114.513050932542</c:v>
                </c:pt>
                <c:pt idx="29218">
                  <c:v>114.512132671668</c:v>
                </c:pt>
                <c:pt idx="29219">
                  <c:v>114.51207805220599</c:v>
                </c:pt>
                <c:pt idx="29220">
                  <c:v>114.507027423208</c:v>
                </c:pt>
                <c:pt idx="29221">
                  <c:v>114.506864797204</c:v>
                </c:pt>
                <c:pt idx="29222">
                  <c:v>114.506551345096</c:v>
                </c:pt>
                <c:pt idx="29223">
                  <c:v>114.506530751802</c:v>
                </c:pt>
                <c:pt idx="29224">
                  <c:v>114.506409598117</c:v>
                </c:pt>
                <c:pt idx="29225">
                  <c:v>114.50477364376</c:v>
                </c:pt>
                <c:pt idx="29226">
                  <c:v>114.50456629766801</c:v>
                </c:pt>
                <c:pt idx="29227">
                  <c:v>114.503451586118</c:v>
                </c:pt>
                <c:pt idx="29228">
                  <c:v>114.503279777934</c:v>
                </c:pt>
                <c:pt idx="29229">
                  <c:v>114.48177674594901</c:v>
                </c:pt>
                <c:pt idx="29230">
                  <c:v>114.47999923677401</c:v>
                </c:pt>
                <c:pt idx="29231">
                  <c:v>114.479419631361</c:v>
                </c:pt>
                <c:pt idx="29232">
                  <c:v>114.478396277358</c:v>
                </c:pt>
                <c:pt idx="29233">
                  <c:v>114.470760168301</c:v>
                </c:pt>
                <c:pt idx="29234">
                  <c:v>114.463807306742</c:v>
                </c:pt>
                <c:pt idx="29235">
                  <c:v>114.457621571858</c:v>
                </c:pt>
                <c:pt idx="29236">
                  <c:v>114.457446618143</c:v>
                </c:pt>
                <c:pt idx="29237">
                  <c:v>114.456923046521</c:v>
                </c:pt>
                <c:pt idx="29238">
                  <c:v>114.456608770763</c:v>
                </c:pt>
                <c:pt idx="29239">
                  <c:v>114.450397143999</c:v>
                </c:pt>
                <c:pt idx="29240">
                  <c:v>114.45016398132699</c:v>
                </c:pt>
                <c:pt idx="29241">
                  <c:v>114.449198669739</c:v>
                </c:pt>
                <c:pt idx="29242">
                  <c:v>114.448367185393</c:v>
                </c:pt>
                <c:pt idx="29243">
                  <c:v>114.448333445518</c:v>
                </c:pt>
                <c:pt idx="29244">
                  <c:v>114.448151343376</c:v>
                </c:pt>
                <c:pt idx="29245">
                  <c:v>114.439715542678</c:v>
                </c:pt>
                <c:pt idx="29246">
                  <c:v>114.43257151921399</c:v>
                </c:pt>
                <c:pt idx="29247">
                  <c:v>114.42904375520099</c:v>
                </c:pt>
                <c:pt idx="29248">
                  <c:v>114.42890701493</c:v>
                </c:pt>
                <c:pt idx="29249">
                  <c:v>114.42874208439299</c:v>
                </c:pt>
                <c:pt idx="29250">
                  <c:v>114.42528341941799</c:v>
                </c:pt>
                <c:pt idx="29251">
                  <c:v>114.412160912944</c:v>
                </c:pt>
                <c:pt idx="29252">
                  <c:v>114.40503691295</c:v>
                </c:pt>
                <c:pt idx="29253">
                  <c:v>114.39193026065</c:v>
                </c:pt>
                <c:pt idx="29254">
                  <c:v>114.389545820669</c:v>
                </c:pt>
                <c:pt idx="29255">
                  <c:v>114.378484954385</c:v>
                </c:pt>
                <c:pt idx="29256">
                  <c:v>114.371418416203</c:v>
                </c:pt>
                <c:pt idx="29257">
                  <c:v>114.370855537005</c:v>
                </c:pt>
                <c:pt idx="29258">
                  <c:v>114.366738459556</c:v>
                </c:pt>
                <c:pt idx="29259">
                  <c:v>114.361403459275</c:v>
                </c:pt>
                <c:pt idx="29260">
                  <c:v>114.357467054065</c:v>
                </c:pt>
                <c:pt idx="29261">
                  <c:v>114.355839335694</c:v>
                </c:pt>
                <c:pt idx="29262">
                  <c:v>114.354280373116</c:v>
                </c:pt>
                <c:pt idx="29263">
                  <c:v>114.35426284843599</c:v>
                </c:pt>
                <c:pt idx="29264">
                  <c:v>114.351372061851</c:v>
                </c:pt>
                <c:pt idx="29265">
                  <c:v>114.350872219236</c:v>
                </c:pt>
                <c:pt idx="29266">
                  <c:v>114.34023433776299</c:v>
                </c:pt>
                <c:pt idx="29267">
                  <c:v>114.339408467165</c:v>
                </c:pt>
                <c:pt idx="29268">
                  <c:v>114.338944046555</c:v>
                </c:pt>
                <c:pt idx="29269">
                  <c:v>114.33639179946201</c:v>
                </c:pt>
                <c:pt idx="29270">
                  <c:v>114.32811377687401</c:v>
                </c:pt>
                <c:pt idx="29271">
                  <c:v>114.32808890717</c:v>
                </c:pt>
                <c:pt idx="29272">
                  <c:v>114.32667745705599</c:v>
                </c:pt>
                <c:pt idx="29273">
                  <c:v>114.32348578537901</c:v>
                </c:pt>
                <c:pt idx="29274">
                  <c:v>114.32016649955899</c:v>
                </c:pt>
                <c:pt idx="29275">
                  <c:v>114.319385926857</c:v>
                </c:pt>
                <c:pt idx="29276">
                  <c:v>114.31612795332801</c:v>
                </c:pt>
                <c:pt idx="29277">
                  <c:v>114.31256827775699</c:v>
                </c:pt>
                <c:pt idx="29278">
                  <c:v>114.312465872533</c:v>
                </c:pt>
                <c:pt idx="29279">
                  <c:v>114.304889726353</c:v>
                </c:pt>
                <c:pt idx="29280">
                  <c:v>114.30400471727</c:v>
                </c:pt>
                <c:pt idx="29281">
                  <c:v>114.303951346953</c:v>
                </c:pt>
                <c:pt idx="29282">
                  <c:v>114.301413473537</c:v>
                </c:pt>
                <c:pt idx="29283">
                  <c:v>114.301210604421</c:v>
                </c:pt>
                <c:pt idx="29284">
                  <c:v>114.30105870768899</c:v>
                </c:pt>
                <c:pt idx="29285">
                  <c:v>114.301016407457</c:v>
                </c:pt>
                <c:pt idx="29286">
                  <c:v>114.300986927976</c:v>
                </c:pt>
                <c:pt idx="29287">
                  <c:v>114.30088291257699</c:v>
                </c:pt>
                <c:pt idx="29288">
                  <c:v>114.300479512536</c:v>
                </c:pt>
                <c:pt idx="29289">
                  <c:v>114.30046276324499</c:v>
                </c:pt>
                <c:pt idx="29290">
                  <c:v>114.300428506283</c:v>
                </c:pt>
                <c:pt idx="29291">
                  <c:v>114.300375899714</c:v>
                </c:pt>
                <c:pt idx="29292">
                  <c:v>114.300327906928</c:v>
                </c:pt>
                <c:pt idx="29293">
                  <c:v>114.300068734505</c:v>
                </c:pt>
                <c:pt idx="29294">
                  <c:v>114.30006813590001</c:v>
                </c:pt>
                <c:pt idx="29295">
                  <c:v>114.300041713743</c:v>
                </c:pt>
                <c:pt idx="29296">
                  <c:v>114.300019521256</c:v>
                </c:pt>
                <c:pt idx="29297">
                  <c:v>114.29973089530201</c:v>
                </c:pt>
                <c:pt idx="29298">
                  <c:v>114.29965544705</c:v>
                </c:pt>
                <c:pt idx="29299">
                  <c:v>114.29957050134099</c:v>
                </c:pt>
                <c:pt idx="29300">
                  <c:v>114.299400217936</c:v>
                </c:pt>
                <c:pt idx="29301">
                  <c:v>114.299366821159</c:v>
                </c:pt>
                <c:pt idx="29302">
                  <c:v>114.299338155553</c:v>
                </c:pt>
                <c:pt idx="29303">
                  <c:v>114.299267474296</c:v>
                </c:pt>
                <c:pt idx="29304">
                  <c:v>114.299201521835</c:v>
                </c:pt>
                <c:pt idx="29305">
                  <c:v>114.299165384153</c:v>
                </c:pt>
                <c:pt idx="29306">
                  <c:v>114.29915084995901</c:v>
                </c:pt>
                <c:pt idx="29307">
                  <c:v>114.299148542008</c:v>
                </c:pt>
                <c:pt idx="29308">
                  <c:v>114.299045570978</c:v>
                </c:pt>
                <c:pt idx="29309">
                  <c:v>114.299030761548</c:v>
                </c:pt>
                <c:pt idx="29310">
                  <c:v>114.29898499868899</c:v>
                </c:pt>
                <c:pt idx="29311">
                  <c:v>114.298937780122</c:v>
                </c:pt>
                <c:pt idx="29312">
                  <c:v>114.29877951930899</c:v>
                </c:pt>
                <c:pt idx="29313">
                  <c:v>114.298744017448</c:v>
                </c:pt>
                <c:pt idx="29314">
                  <c:v>114.29863162935899</c:v>
                </c:pt>
                <c:pt idx="29315">
                  <c:v>114.298626609724</c:v>
                </c:pt>
                <c:pt idx="29316">
                  <c:v>114.29860837100701</c:v>
                </c:pt>
                <c:pt idx="29317">
                  <c:v>114.298560111686</c:v>
                </c:pt>
                <c:pt idx="29318">
                  <c:v>114.298508455847</c:v>
                </c:pt>
                <c:pt idx="29319">
                  <c:v>114.298287323031</c:v>
                </c:pt>
                <c:pt idx="29320">
                  <c:v>114.297475713575</c:v>
                </c:pt>
                <c:pt idx="29321">
                  <c:v>114.297413871052</c:v>
                </c:pt>
                <c:pt idx="29322">
                  <c:v>114.297293952373</c:v>
                </c:pt>
                <c:pt idx="29323">
                  <c:v>114.297269375528</c:v>
                </c:pt>
                <c:pt idx="29324">
                  <c:v>114.296166414035</c:v>
                </c:pt>
                <c:pt idx="29325">
                  <c:v>114.29599271913099</c:v>
                </c:pt>
                <c:pt idx="29326">
                  <c:v>114.27868298046501</c:v>
                </c:pt>
                <c:pt idx="29327">
                  <c:v>114.27587188259599</c:v>
                </c:pt>
                <c:pt idx="29328">
                  <c:v>114.275062589146</c:v>
                </c:pt>
                <c:pt idx="29329">
                  <c:v>114.272310984071</c:v>
                </c:pt>
                <c:pt idx="29330">
                  <c:v>114.27153164804901</c:v>
                </c:pt>
                <c:pt idx="29331">
                  <c:v>114.271079043066</c:v>
                </c:pt>
                <c:pt idx="29332">
                  <c:v>114.270667857296</c:v>
                </c:pt>
                <c:pt idx="29333">
                  <c:v>114.267860951128</c:v>
                </c:pt>
                <c:pt idx="29334">
                  <c:v>114.267624177768</c:v>
                </c:pt>
                <c:pt idx="29335">
                  <c:v>114.26473517189901</c:v>
                </c:pt>
                <c:pt idx="29336">
                  <c:v>114.257436005665</c:v>
                </c:pt>
                <c:pt idx="29337">
                  <c:v>114.25625372615499</c:v>
                </c:pt>
                <c:pt idx="29338">
                  <c:v>114.256111588531</c:v>
                </c:pt>
                <c:pt idx="29339">
                  <c:v>114.253402771803</c:v>
                </c:pt>
                <c:pt idx="29340">
                  <c:v>114.25224576223501</c:v>
                </c:pt>
                <c:pt idx="29341">
                  <c:v>114.249544622321</c:v>
                </c:pt>
                <c:pt idx="29342">
                  <c:v>114.24920485340699</c:v>
                </c:pt>
                <c:pt idx="29343">
                  <c:v>114.24751461463001</c:v>
                </c:pt>
                <c:pt idx="29344">
                  <c:v>114.24311292831599</c:v>
                </c:pt>
                <c:pt idx="29345">
                  <c:v>114.242880609815</c:v>
                </c:pt>
                <c:pt idx="29346">
                  <c:v>114.24230250024399</c:v>
                </c:pt>
                <c:pt idx="29347">
                  <c:v>114.24188907486899</c:v>
                </c:pt>
                <c:pt idx="29348">
                  <c:v>114.232033130852</c:v>
                </c:pt>
                <c:pt idx="29349">
                  <c:v>114.229074867468</c:v>
                </c:pt>
                <c:pt idx="29350">
                  <c:v>114.225345525074</c:v>
                </c:pt>
                <c:pt idx="29351">
                  <c:v>114.2253050529</c:v>
                </c:pt>
                <c:pt idx="29352">
                  <c:v>114.22439857752001</c:v>
                </c:pt>
                <c:pt idx="29353">
                  <c:v>114.218375042774</c:v>
                </c:pt>
                <c:pt idx="29354">
                  <c:v>114.218165219174</c:v>
                </c:pt>
                <c:pt idx="29355">
                  <c:v>114.21798773494</c:v>
                </c:pt>
                <c:pt idx="29356">
                  <c:v>114.21519670696701</c:v>
                </c:pt>
                <c:pt idx="29357">
                  <c:v>114.214465648013</c:v>
                </c:pt>
                <c:pt idx="29358">
                  <c:v>114.204568176405</c:v>
                </c:pt>
                <c:pt idx="29359">
                  <c:v>114.202642343509</c:v>
                </c:pt>
                <c:pt idx="29360">
                  <c:v>114.201449764599</c:v>
                </c:pt>
                <c:pt idx="29361">
                  <c:v>114.195752506285</c:v>
                </c:pt>
                <c:pt idx="29362">
                  <c:v>114.193776893451</c:v>
                </c:pt>
                <c:pt idx="29363">
                  <c:v>114.193669748749</c:v>
                </c:pt>
                <c:pt idx="29364">
                  <c:v>114.192905739146</c:v>
                </c:pt>
                <c:pt idx="29365">
                  <c:v>114.19273329373</c:v>
                </c:pt>
                <c:pt idx="29366">
                  <c:v>114.19248597716501</c:v>
                </c:pt>
                <c:pt idx="29367">
                  <c:v>114.19145248474</c:v>
                </c:pt>
                <c:pt idx="29368">
                  <c:v>114.190525881431</c:v>
                </c:pt>
                <c:pt idx="29369">
                  <c:v>114.190055484722</c:v>
                </c:pt>
                <c:pt idx="29370">
                  <c:v>114.18179002226</c:v>
                </c:pt>
                <c:pt idx="29371">
                  <c:v>114.177911059249</c:v>
                </c:pt>
                <c:pt idx="29372">
                  <c:v>114.174574037794</c:v>
                </c:pt>
                <c:pt idx="29373">
                  <c:v>114.174367359153</c:v>
                </c:pt>
                <c:pt idx="29374">
                  <c:v>114.17413210910399</c:v>
                </c:pt>
                <c:pt idx="29375">
                  <c:v>114.1734165388</c:v>
                </c:pt>
                <c:pt idx="29376">
                  <c:v>114.16502820505301</c:v>
                </c:pt>
                <c:pt idx="29377">
                  <c:v>114.164593636527</c:v>
                </c:pt>
                <c:pt idx="29378">
                  <c:v>114.164044830672</c:v>
                </c:pt>
                <c:pt idx="29379">
                  <c:v>114.163506233064</c:v>
                </c:pt>
                <c:pt idx="29380">
                  <c:v>114.16112257400199</c:v>
                </c:pt>
                <c:pt idx="29381">
                  <c:v>114.160268909259</c:v>
                </c:pt>
                <c:pt idx="29382">
                  <c:v>114.15996906689701</c:v>
                </c:pt>
                <c:pt idx="29383">
                  <c:v>114.159033625037</c:v>
                </c:pt>
                <c:pt idx="29384">
                  <c:v>114.158070877375</c:v>
                </c:pt>
                <c:pt idx="29385">
                  <c:v>114.155673195285</c:v>
                </c:pt>
                <c:pt idx="29386">
                  <c:v>114.154006666795</c:v>
                </c:pt>
                <c:pt idx="29387">
                  <c:v>114.153552892124</c:v>
                </c:pt>
                <c:pt idx="29388">
                  <c:v>114.153416025624</c:v>
                </c:pt>
                <c:pt idx="29389">
                  <c:v>114.153177934654</c:v>
                </c:pt>
                <c:pt idx="29390">
                  <c:v>114.15151407505</c:v>
                </c:pt>
                <c:pt idx="29391">
                  <c:v>114.149640226925</c:v>
                </c:pt>
                <c:pt idx="29392">
                  <c:v>114.143583661142</c:v>
                </c:pt>
                <c:pt idx="29393">
                  <c:v>114.141838447656</c:v>
                </c:pt>
                <c:pt idx="29394">
                  <c:v>114.141581844489</c:v>
                </c:pt>
                <c:pt idx="29395">
                  <c:v>114.141305138593</c:v>
                </c:pt>
                <c:pt idx="29396">
                  <c:v>114.13896142087199</c:v>
                </c:pt>
                <c:pt idx="29397">
                  <c:v>114.137747541927</c:v>
                </c:pt>
                <c:pt idx="29398">
                  <c:v>114.1293200345</c:v>
                </c:pt>
                <c:pt idx="29399">
                  <c:v>114.12788863205</c:v>
                </c:pt>
                <c:pt idx="29400">
                  <c:v>114.12353325286099</c:v>
                </c:pt>
                <c:pt idx="29401">
                  <c:v>114.123197537208</c:v>
                </c:pt>
                <c:pt idx="29402">
                  <c:v>114.122850867529</c:v>
                </c:pt>
                <c:pt idx="29403">
                  <c:v>114.12108041335399</c:v>
                </c:pt>
                <c:pt idx="29404">
                  <c:v>114.11937233133</c:v>
                </c:pt>
                <c:pt idx="29405">
                  <c:v>114.1176186214</c:v>
                </c:pt>
                <c:pt idx="29406">
                  <c:v>114.117513557314</c:v>
                </c:pt>
                <c:pt idx="29407">
                  <c:v>114.117350481432</c:v>
                </c:pt>
                <c:pt idx="29408">
                  <c:v>114.11616747588501</c:v>
                </c:pt>
                <c:pt idx="29409">
                  <c:v>114.11599182205499</c:v>
                </c:pt>
                <c:pt idx="29410">
                  <c:v>114.10921981179401</c:v>
                </c:pt>
                <c:pt idx="29411">
                  <c:v>114.107519698885</c:v>
                </c:pt>
                <c:pt idx="29412">
                  <c:v>114.106359711962</c:v>
                </c:pt>
                <c:pt idx="29413">
                  <c:v>114.105345581664</c:v>
                </c:pt>
                <c:pt idx="29414">
                  <c:v>114.104044782088</c:v>
                </c:pt>
                <c:pt idx="29415">
                  <c:v>114.10315479466701</c:v>
                </c:pt>
                <c:pt idx="29416">
                  <c:v>114.09858116527499</c:v>
                </c:pt>
                <c:pt idx="29417">
                  <c:v>114.098478281014</c:v>
                </c:pt>
                <c:pt idx="29418">
                  <c:v>114.098393324635</c:v>
                </c:pt>
                <c:pt idx="29419">
                  <c:v>114.098347305712</c:v>
                </c:pt>
                <c:pt idx="29420">
                  <c:v>114.09670072833001</c:v>
                </c:pt>
                <c:pt idx="29421">
                  <c:v>114.096660126682</c:v>
                </c:pt>
                <c:pt idx="29422">
                  <c:v>114.096652872162</c:v>
                </c:pt>
                <c:pt idx="29423">
                  <c:v>114.096630053448</c:v>
                </c:pt>
                <c:pt idx="29424">
                  <c:v>114.095773411306</c:v>
                </c:pt>
                <c:pt idx="29425">
                  <c:v>114.095652399519</c:v>
                </c:pt>
                <c:pt idx="29426">
                  <c:v>114.094331899796</c:v>
                </c:pt>
                <c:pt idx="29427">
                  <c:v>114.093928026293</c:v>
                </c:pt>
                <c:pt idx="29428">
                  <c:v>114.093772390843</c:v>
                </c:pt>
                <c:pt idx="29429">
                  <c:v>114.093687377956</c:v>
                </c:pt>
                <c:pt idx="29430">
                  <c:v>114.093669479639</c:v>
                </c:pt>
                <c:pt idx="29431">
                  <c:v>114.09356216300699</c:v>
                </c:pt>
                <c:pt idx="29432">
                  <c:v>114.093153931138</c:v>
                </c:pt>
                <c:pt idx="29433">
                  <c:v>114.09307521397299</c:v>
                </c:pt>
                <c:pt idx="29434">
                  <c:v>114.093056909998</c:v>
                </c:pt>
                <c:pt idx="29435">
                  <c:v>114.09301681472699</c:v>
                </c:pt>
                <c:pt idx="29436">
                  <c:v>114.092994866035</c:v>
                </c:pt>
                <c:pt idx="29437">
                  <c:v>114.092734394731</c:v>
                </c:pt>
                <c:pt idx="29438">
                  <c:v>114.092689382944</c:v>
                </c:pt>
                <c:pt idx="29439">
                  <c:v>114.09232040747899</c:v>
                </c:pt>
                <c:pt idx="29440">
                  <c:v>114.09228429569799</c:v>
                </c:pt>
                <c:pt idx="29441">
                  <c:v>114.09224186282199</c:v>
                </c:pt>
                <c:pt idx="29442">
                  <c:v>114.092223190327</c:v>
                </c:pt>
                <c:pt idx="29443">
                  <c:v>114.091964712825</c:v>
                </c:pt>
                <c:pt idx="29444">
                  <c:v>114.091944718924</c:v>
                </c:pt>
                <c:pt idx="29445">
                  <c:v>114.09180679927201</c:v>
                </c:pt>
                <c:pt idx="29446">
                  <c:v>114.091750869807</c:v>
                </c:pt>
                <c:pt idx="29447">
                  <c:v>114.091689511824</c:v>
                </c:pt>
                <c:pt idx="29448">
                  <c:v>114.09167685519201</c:v>
                </c:pt>
                <c:pt idx="29449">
                  <c:v>114.09166805376699</c:v>
                </c:pt>
                <c:pt idx="29450">
                  <c:v>114.09143929477899</c:v>
                </c:pt>
                <c:pt idx="29451">
                  <c:v>114.09137978183399</c:v>
                </c:pt>
                <c:pt idx="29452">
                  <c:v>114.091355116485</c:v>
                </c:pt>
                <c:pt idx="29453">
                  <c:v>114.091275210036</c:v>
                </c:pt>
                <c:pt idx="29454">
                  <c:v>114.091269703249</c:v>
                </c:pt>
                <c:pt idx="29455">
                  <c:v>114.08878241889801</c:v>
                </c:pt>
                <c:pt idx="29456">
                  <c:v>114.08775644716999</c:v>
                </c:pt>
                <c:pt idx="29457">
                  <c:v>114.087611785834</c:v>
                </c:pt>
                <c:pt idx="29458">
                  <c:v>114.084276066011</c:v>
                </c:pt>
                <c:pt idx="29459">
                  <c:v>114.080596632417</c:v>
                </c:pt>
                <c:pt idx="29460">
                  <c:v>114.08032205863</c:v>
                </c:pt>
                <c:pt idx="29461">
                  <c:v>114.075257280388</c:v>
                </c:pt>
                <c:pt idx="29462">
                  <c:v>114.075156614311</c:v>
                </c:pt>
                <c:pt idx="29463">
                  <c:v>114.073909031524</c:v>
                </c:pt>
                <c:pt idx="29464">
                  <c:v>114.07343495593101</c:v>
                </c:pt>
                <c:pt idx="29465">
                  <c:v>114.06863133566</c:v>
                </c:pt>
                <c:pt idx="29466">
                  <c:v>114.067651517191</c:v>
                </c:pt>
                <c:pt idx="29467">
                  <c:v>114.06179852482001</c:v>
                </c:pt>
                <c:pt idx="29468">
                  <c:v>114.05779970311001</c:v>
                </c:pt>
                <c:pt idx="29469">
                  <c:v>114.057731539069</c:v>
                </c:pt>
                <c:pt idx="29470">
                  <c:v>114.055410305997</c:v>
                </c:pt>
                <c:pt idx="29471">
                  <c:v>114.054280820024</c:v>
                </c:pt>
                <c:pt idx="29472">
                  <c:v>114.054168466056</c:v>
                </c:pt>
                <c:pt idx="29473">
                  <c:v>114.05283752642001</c:v>
                </c:pt>
                <c:pt idx="29474">
                  <c:v>114.05119536933699</c:v>
                </c:pt>
                <c:pt idx="29475">
                  <c:v>114.05116176382199</c:v>
                </c:pt>
                <c:pt idx="29476">
                  <c:v>114.04832142762299</c:v>
                </c:pt>
                <c:pt idx="29477">
                  <c:v>114.04795818925</c:v>
                </c:pt>
                <c:pt idx="29478">
                  <c:v>114.047591962379</c:v>
                </c:pt>
                <c:pt idx="29479">
                  <c:v>114.046236714655</c:v>
                </c:pt>
                <c:pt idx="29480">
                  <c:v>114.04615632310799</c:v>
                </c:pt>
                <c:pt idx="29481">
                  <c:v>114.045789842997</c:v>
                </c:pt>
                <c:pt idx="29482">
                  <c:v>114.045141620373</c:v>
                </c:pt>
                <c:pt idx="29483">
                  <c:v>114.044585569913</c:v>
                </c:pt>
                <c:pt idx="29484">
                  <c:v>114.04400342522401</c:v>
                </c:pt>
                <c:pt idx="29485">
                  <c:v>114.043123671986</c:v>
                </c:pt>
                <c:pt idx="29486">
                  <c:v>114.043060304097</c:v>
                </c:pt>
                <c:pt idx="29487">
                  <c:v>114.042391728608</c:v>
                </c:pt>
                <c:pt idx="29488">
                  <c:v>114.041659335817</c:v>
                </c:pt>
                <c:pt idx="29489">
                  <c:v>114.041595949314</c:v>
                </c:pt>
                <c:pt idx="29490">
                  <c:v>114.040724921307</c:v>
                </c:pt>
                <c:pt idx="29491">
                  <c:v>114.037877056559</c:v>
                </c:pt>
                <c:pt idx="29492">
                  <c:v>114.03682647302401</c:v>
                </c:pt>
                <c:pt idx="29493">
                  <c:v>114.03676679105</c:v>
                </c:pt>
                <c:pt idx="29494">
                  <c:v>114.033862117412</c:v>
                </c:pt>
                <c:pt idx="29495">
                  <c:v>114.03323320966101</c:v>
                </c:pt>
                <c:pt idx="29496">
                  <c:v>114.030966164517</c:v>
                </c:pt>
                <c:pt idx="29497">
                  <c:v>114.029743193288</c:v>
                </c:pt>
                <c:pt idx="29498">
                  <c:v>114.02873182812</c:v>
                </c:pt>
                <c:pt idx="29499">
                  <c:v>114.02777271854301</c:v>
                </c:pt>
                <c:pt idx="29500">
                  <c:v>114.02575580616499</c:v>
                </c:pt>
                <c:pt idx="29501">
                  <c:v>114.02188282425401</c:v>
                </c:pt>
                <c:pt idx="29502">
                  <c:v>114.019572215618</c:v>
                </c:pt>
                <c:pt idx="29503">
                  <c:v>114.019472312533</c:v>
                </c:pt>
                <c:pt idx="29504">
                  <c:v>114.013409168282</c:v>
                </c:pt>
                <c:pt idx="29505">
                  <c:v>114.00942663382401</c:v>
                </c:pt>
                <c:pt idx="29506">
                  <c:v>114.009342158195</c:v>
                </c:pt>
                <c:pt idx="29507">
                  <c:v>114.00922997046</c:v>
                </c:pt>
                <c:pt idx="29508">
                  <c:v>114.00904727946801</c:v>
                </c:pt>
                <c:pt idx="29509">
                  <c:v>114.00880352075799</c:v>
                </c:pt>
                <c:pt idx="29510">
                  <c:v>114.00815347487701</c:v>
                </c:pt>
                <c:pt idx="29511">
                  <c:v>114.008026934916</c:v>
                </c:pt>
                <c:pt idx="29512">
                  <c:v>114.00799981108101</c:v>
                </c:pt>
                <c:pt idx="29513">
                  <c:v>114.007666307363</c:v>
                </c:pt>
                <c:pt idx="29514">
                  <c:v>114.00742876357999</c:v>
                </c:pt>
                <c:pt idx="29515">
                  <c:v>114.00736389277699</c:v>
                </c:pt>
                <c:pt idx="29516">
                  <c:v>114.00727525333799</c:v>
                </c:pt>
                <c:pt idx="29517">
                  <c:v>114.00725973095901</c:v>
                </c:pt>
                <c:pt idx="29518">
                  <c:v>114.007221534332</c:v>
                </c:pt>
                <c:pt idx="29519">
                  <c:v>114.00712506815501</c:v>
                </c:pt>
                <c:pt idx="29520">
                  <c:v>114.007060063857</c:v>
                </c:pt>
                <c:pt idx="29521">
                  <c:v>114.00700548217699</c:v>
                </c:pt>
                <c:pt idx="29522">
                  <c:v>114.007004297874</c:v>
                </c:pt>
                <c:pt idx="29523">
                  <c:v>114.006820759685</c:v>
                </c:pt>
                <c:pt idx="29524">
                  <c:v>114.00670199352</c:v>
                </c:pt>
                <c:pt idx="29525">
                  <c:v>114.00669183928601</c:v>
                </c:pt>
                <c:pt idx="29526">
                  <c:v>114.006292286193</c:v>
                </c:pt>
                <c:pt idx="29527">
                  <c:v>114.006286839739</c:v>
                </c:pt>
                <c:pt idx="29528">
                  <c:v>114.006088118972</c:v>
                </c:pt>
                <c:pt idx="29529">
                  <c:v>114.00588816865501</c:v>
                </c:pt>
                <c:pt idx="29530">
                  <c:v>114.005798489418</c:v>
                </c:pt>
                <c:pt idx="29531">
                  <c:v>114.00563900312601</c:v>
                </c:pt>
                <c:pt idx="29532">
                  <c:v>114.00552008808501</c:v>
                </c:pt>
                <c:pt idx="29533">
                  <c:v>114.005377083301</c:v>
                </c:pt>
                <c:pt idx="29534">
                  <c:v>114.00497922366399</c:v>
                </c:pt>
                <c:pt idx="29535">
                  <c:v>114.004929961982</c:v>
                </c:pt>
                <c:pt idx="29536">
                  <c:v>114.003454735722</c:v>
                </c:pt>
                <c:pt idx="29537">
                  <c:v>114.00332713729</c:v>
                </c:pt>
                <c:pt idx="29538">
                  <c:v>114.001199362261</c:v>
                </c:pt>
                <c:pt idx="29539">
                  <c:v>114.00099846703699</c:v>
                </c:pt>
                <c:pt idx="29540">
                  <c:v>114.000549357438</c:v>
                </c:pt>
                <c:pt idx="29541">
                  <c:v>113.99944182126301</c:v>
                </c:pt>
                <c:pt idx="29542">
                  <c:v>113.999246582697</c:v>
                </c:pt>
                <c:pt idx="29543">
                  <c:v>113.999108695736</c:v>
                </c:pt>
                <c:pt idx="29544">
                  <c:v>113.998557346144</c:v>
                </c:pt>
                <c:pt idx="29545">
                  <c:v>113.998537071795</c:v>
                </c:pt>
                <c:pt idx="29546">
                  <c:v>113.998371082821</c:v>
                </c:pt>
                <c:pt idx="29547">
                  <c:v>113.99706717474599</c:v>
                </c:pt>
                <c:pt idx="29548">
                  <c:v>113.993873547432</c:v>
                </c:pt>
                <c:pt idx="29549">
                  <c:v>113.993793083429</c:v>
                </c:pt>
                <c:pt idx="29550">
                  <c:v>113.993014537248</c:v>
                </c:pt>
                <c:pt idx="29551">
                  <c:v>113.99274857083699</c:v>
                </c:pt>
                <c:pt idx="29552">
                  <c:v>113.992478762823</c:v>
                </c:pt>
                <c:pt idx="29553">
                  <c:v>113.991589714715</c:v>
                </c:pt>
                <c:pt idx="29554">
                  <c:v>113.99115084889399</c:v>
                </c:pt>
                <c:pt idx="29555">
                  <c:v>113.990798093522</c:v>
                </c:pt>
                <c:pt idx="29556">
                  <c:v>113.990701617806</c:v>
                </c:pt>
                <c:pt idx="29557">
                  <c:v>113.98967954175799</c:v>
                </c:pt>
                <c:pt idx="29558">
                  <c:v>113.98928592464399</c:v>
                </c:pt>
                <c:pt idx="29559">
                  <c:v>113.98885628171099</c:v>
                </c:pt>
                <c:pt idx="29560">
                  <c:v>113.988197185811</c:v>
                </c:pt>
                <c:pt idx="29561">
                  <c:v>113.98801847580999</c:v>
                </c:pt>
                <c:pt idx="29562">
                  <c:v>113.987766603556</c:v>
                </c:pt>
                <c:pt idx="29563">
                  <c:v>113.98762248595</c:v>
                </c:pt>
                <c:pt idx="29564">
                  <c:v>113.987476085016</c:v>
                </c:pt>
                <c:pt idx="29565">
                  <c:v>113.98733241722201</c:v>
                </c:pt>
                <c:pt idx="29566">
                  <c:v>113.98703222984901</c:v>
                </c:pt>
                <c:pt idx="29567">
                  <c:v>113.98700422063401</c:v>
                </c:pt>
                <c:pt idx="29568">
                  <c:v>113.98689822740199</c:v>
                </c:pt>
                <c:pt idx="29569">
                  <c:v>113.986535363695</c:v>
                </c:pt>
                <c:pt idx="29570">
                  <c:v>113.98641922583499</c:v>
                </c:pt>
                <c:pt idx="29571">
                  <c:v>113.98638198898</c:v>
                </c:pt>
                <c:pt idx="29572">
                  <c:v>113.986194832839</c:v>
                </c:pt>
                <c:pt idx="29573">
                  <c:v>113.986093728417</c:v>
                </c:pt>
                <c:pt idx="29574">
                  <c:v>113.986032751962</c:v>
                </c:pt>
                <c:pt idx="29575">
                  <c:v>113.98601324214501</c:v>
                </c:pt>
                <c:pt idx="29576">
                  <c:v>113.98596481221399</c:v>
                </c:pt>
                <c:pt idx="29577">
                  <c:v>113.98594246059</c:v>
                </c:pt>
                <c:pt idx="29578">
                  <c:v>113.98584851685899</c:v>
                </c:pt>
                <c:pt idx="29579">
                  <c:v>113.985805866086</c:v>
                </c:pt>
                <c:pt idx="29580">
                  <c:v>113.985752543042</c:v>
                </c:pt>
                <c:pt idx="29581">
                  <c:v>113.985640409314</c:v>
                </c:pt>
                <c:pt idx="29582">
                  <c:v>113.98552906808401</c:v>
                </c:pt>
                <c:pt idx="29583">
                  <c:v>113.985528335528</c:v>
                </c:pt>
                <c:pt idx="29584">
                  <c:v>113.98514964967499</c:v>
                </c:pt>
                <c:pt idx="29585">
                  <c:v>113.98506632449499</c:v>
                </c:pt>
                <c:pt idx="29586">
                  <c:v>113.98499505028001</c:v>
                </c:pt>
                <c:pt idx="29587">
                  <c:v>113.984692128029</c:v>
                </c:pt>
                <c:pt idx="29588">
                  <c:v>113.984615985113</c:v>
                </c:pt>
                <c:pt idx="29589">
                  <c:v>113.984376906183</c:v>
                </c:pt>
                <c:pt idx="29590">
                  <c:v>113.98422814265101</c:v>
                </c:pt>
                <c:pt idx="29591">
                  <c:v>113.983398429378</c:v>
                </c:pt>
                <c:pt idx="29592">
                  <c:v>113.983070124709</c:v>
                </c:pt>
                <c:pt idx="29593">
                  <c:v>113.980572031431</c:v>
                </c:pt>
                <c:pt idx="29594">
                  <c:v>113.980354642045</c:v>
                </c:pt>
                <c:pt idx="29595">
                  <c:v>113.978038087776</c:v>
                </c:pt>
                <c:pt idx="29596">
                  <c:v>113.977480833833</c:v>
                </c:pt>
                <c:pt idx="29597">
                  <c:v>113.97356690052</c:v>
                </c:pt>
                <c:pt idx="29598">
                  <c:v>113.971565428517</c:v>
                </c:pt>
                <c:pt idx="29599">
                  <c:v>113.971042703652</c:v>
                </c:pt>
                <c:pt idx="29600">
                  <c:v>113.97087315922001</c:v>
                </c:pt>
                <c:pt idx="29601">
                  <c:v>113.966943975196</c:v>
                </c:pt>
                <c:pt idx="29602">
                  <c:v>113.966775607976</c:v>
                </c:pt>
                <c:pt idx="29603">
                  <c:v>113.96622554867599</c:v>
                </c:pt>
                <c:pt idx="29604">
                  <c:v>113.96619260231</c:v>
                </c:pt>
                <c:pt idx="29605">
                  <c:v>113.96576376316401</c:v>
                </c:pt>
                <c:pt idx="29606">
                  <c:v>113.965050367271</c:v>
                </c:pt>
                <c:pt idx="29607">
                  <c:v>113.96473107999699</c:v>
                </c:pt>
                <c:pt idx="29608">
                  <c:v>113.963740003366</c:v>
                </c:pt>
                <c:pt idx="29609">
                  <c:v>113.959784741981</c:v>
                </c:pt>
                <c:pt idx="29610">
                  <c:v>113.957786572212</c:v>
                </c:pt>
                <c:pt idx="29611">
                  <c:v>113.956824917955</c:v>
                </c:pt>
                <c:pt idx="29612">
                  <c:v>113.95270887360201</c:v>
                </c:pt>
                <c:pt idx="29613">
                  <c:v>113.951577921709</c:v>
                </c:pt>
                <c:pt idx="29614">
                  <c:v>113.949685065343</c:v>
                </c:pt>
                <c:pt idx="29615">
                  <c:v>113.94908282728601</c:v>
                </c:pt>
                <c:pt idx="29616">
                  <c:v>113.94803216653099</c:v>
                </c:pt>
                <c:pt idx="29617">
                  <c:v>113.946304187869</c:v>
                </c:pt>
                <c:pt idx="29618">
                  <c:v>113.94616827942301</c:v>
                </c:pt>
                <c:pt idx="29619">
                  <c:v>113.94593086362499</c:v>
                </c:pt>
                <c:pt idx="29620">
                  <c:v>113.945883387989</c:v>
                </c:pt>
                <c:pt idx="29621">
                  <c:v>113.945861340522</c:v>
                </c:pt>
                <c:pt idx="29622">
                  <c:v>113.944431111957</c:v>
                </c:pt>
                <c:pt idx="29623">
                  <c:v>113.94370318827799</c:v>
                </c:pt>
                <c:pt idx="29624">
                  <c:v>113.94322857990601</c:v>
                </c:pt>
                <c:pt idx="29625">
                  <c:v>113.942662538587</c:v>
                </c:pt>
                <c:pt idx="29626">
                  <c:v>113.941635182634</c:v>
                </c:pt>
                <c:pt idx="29627">
                  <c:v>113.941616181375</c:v>
                </c:pt>
                <c:pt idx="29628">
                  <c:v>113.941190692749</c:v>
                </c:pt>
                <c:pt idx="29629">
                  <c:v>113.94114435527899</c:v>
                </c:pt>
                <c:pt idx="29630">
                  <c:v>113.93968935011701</c:v>
                </c:pt>
                <c:pt idx="29631">
                  <c:v>113.939138315203</c:v>
                </c:pt>
                <c:pt idx="29632">
                  <c:v>113.938733835741</c:v>
                </c:pt>
                <c:pt idx="29633">
                  <c:v>113.937942878878</c:v>
                </c:pt>
                <c:pt idx="29634">
                  <c:v>113.935511591273</c:v>
                </c:pt>
                <c:pt idx="29635">
                  <c:v>113.93304762515</c:v>
                </c:pt>
                <c:pt idx="29636">
                  <c:v>113.931560896005</c:v>
                </c:pt>
                <c:pt idx="29637">
                  <c:v>113.931337293388</c:v>
                </c:pt>
                <c:pt idx="29638">
                  <c:v>113.931278578198</c:v>
                </c:pt>
                <c:pt idx="29639">
                  <c:v>113.92954078656</c:v>
                </c:pt>
                <c:pt idx="29640">
                  <c:v>113.92937320796599</c:v>
                </c:pt>
                <c:pt idx="29641">
                  <c:v>113.92761171421</c:v>
                </c:pt>
                <c:pt idx="29642">
                  <c:v>113.92521482782401</c:v>
                </c:pt>
                <c:pt idx="29643">
                  <c:v>113.925179107944</c:v>
                </c:pt>
                <c:pt idx="29644">
                  <c:v>113.924951532374</c:v>
                </c:pt>
                <c:pt idx="29645">
                  <c:v>113.924776440039</c:v>
                </c:pt>
                <c:pt idx="29646">
                  <c:v>113.92477015119501</c:v>
                </c:pt>
                <c:pt idx="29647">
                  <c:v>113.92348643400101</c:v>
                </c:pt>
                <c:pt idx="29648">
                  <c:v>113.923284680797</c:v>
                </c:pt>
                <c:pt idx="29649">
                  <c:v>113.92322168830999</c:v>
                </c:pt>
                <c:pt idx="29650">
                  <c:v>113.921444969723</c:v>
                </c:pt>
                <c:pt idx="29651">
                  <c:v>113.92076201063099</c:v>
                </c:pt>
                <c:pt idx="29652">
                  <c:v>113.91902304816701</c:v>
                </c:pt>
                <c:pt idx="29653">
                  <c:v>113.918967379405</c:v>
                </c:pt>
                <c:pt idx="29654">
                  <c:v>113.9188650254</c:v>
                </c:pt>
                <c:pt idx="29655">
                  <c:v>113.918515882519</c:v>
                </c:pt>
                <c:pt idx="29656">
                  <c:v>113.916042052012</c:v>
                </c:pt>
                <c:pt idx="29657">
                  <c:v>113.91369595598999</c:v>
                </c:pt>
                <c:pt idx="29658">
                  <c:v>113.912417862776</c:v>
                </c:pt>
                <c:pt idx="29659">
                  <c:v>113.912147550713</c:v>
                </c:pt>
                <c:pt idx="29660">
                  <c:v>113.91207425387501</c:v>
                </c:pt>
                <c:pt idx="29661">
                  <c:v>113.91205311253999</c:v>
                </c:pt>
                <c:pt idx="29662">
                  <c:v>113.91200892480499</c:v>
                </c:pt>
                <c:pt idx="29663">
                  <c:v>113.91194213387899</c:v>
                </c:pt>
                <c:pt idx="29664">
                  <c:v>113.91179359221</c:v>
                </c:pt>
                <c:pt idx="29665">
                  <c:v>113.91028163537599</c:v>
                </c:pt>
                <c:pt idx="29666">
                  <c:v>113.91022189405599</c:v>
                </c:pt>
                <c:pt idx="29667">
                  <c:v>113.908451981499</c:v>
                </c:pt>
                <c:pt idx="29668">
                  <c:v>113.90751742446599</c:v>
                </c:pt>
                <c:pt idx="29669">
                  <c:v>113.906868345201</c:v>
                </c:pt>
                <c:pt idx="29670">
                  <c:v>113.90486317598599</c:v>
                </c:pt>
                <c:pt idx="29671">
                  <c:v>113.900080614712</c:v>
                </c:pt>
                <c:pt idx="29672">
                  <c:v>113.89993798670901</c:v>
                </c:pt>
                <c:pt idx="29673">
                  <c:v>113.89656221553599</c:v>
                </c:pt>
                <c:pt idx="29674">
                  <c:v>113.896152135119</c:v>
                </c:pt>
                <c:pt idx="29675">
                  <c:v>113.895605073187</c:v>
                </c:pt>
                <c:pt idx="29676">
                  <c:v>113.893111608499</c:v>
                </c:pt>
                <c:pt idx="29677">
                  <c:v>113.891799229366</c:v>
                </c:pt>
                <c:pt idx="29678">
                  <c:v>113.89109393932701</c:v>
                </c:pt>
                <c:pt idx="29679">
                  <c:v>113.891036706305</c:v>
                </c:pt>
                <c:pt idx="29680">
                  <c:v>113.89089795117999</c:v>
                </c:pt>
                <c:pt idx="29681">
                  <c:v>113.890726740622</c:v>
                </c:pt>
                <c:pt idx="29682">
                  <c:v>113.886189475413</c:v>
                </c:pt>
                <c:pt idx="29683">
                  <c:v>113.88618204989599</c:v>
                </c:pt>
                <c:pt idx="29684">
                  <c:v>113.88572075151301</c:v>
                </c:pt>
                <c:pt idx="29685">
                  <c:v>113.88404893718599</c:v>
                </c:pt>
                <c:pt idx="29686">
                  <c:v>113.88393937489801</c:v>
                </c:pt>
                <c:pt idx="29687">
                  <c:v>113.88299664531699</c:v>
                </c:pt>
                <c:pt idx="29688">
                  <c:v>113.88105971417799</c:v>
                </c:pt>
                <c:pt idx="29689">
                  <c:v>113.880511244369</c:v>
                </c:pt>
                <c:pt idx="29690">
                  <c:v>113.880333791109</c:v>
                </c:pt>
                <c:pt idx="29691">
                  <c:v>113.878551983324</c:v>
                </c:pt>
                <c:pt idx="29692">
                  <c:v>113.878538861786</c:v>
                </c:pt>
                <c:pt idx="29693">
                  <c:v>113.878166674979</c:v>
                </c:pt>
                <c:pt idx="29694">
                  <c:v>113.87745307269</c:v>
                </c:pt>
                <c:pt idx="29695">
                  <c:v>113.87724480323701</c:v>
                </c:pt>
                <c:pt idx="29696">
                  <c:v>113.877178335012</c:v>
                </c:pt>
                <c:pt idx="29697">
                  <c:v>113.876771618345</c:v>
                </c:pt>
                <c:pt idx="29698">
                  <c:v>113.876690851151</c:v>
                </c:pt>
                <c:pt idx="29699">
                  <c:v>113.873622412713</c:v>
                </c:pt>
                <c:pt idx="29700">
                  <c:v>113.873388687022</c:v>
                </c:pt>
                <c:pt idx="29701">
                  <c:v>113.869953758991</c:v>
                </c:pt>
                <c:pt idx="29702">
                  <c:v>113.869153582436</c:v>
                </c:pt>
                <c:pt idx="29703">
                  <c:v>113.8683040001</c:v>
                </c:pt>
                <c:pt idx="29704">
                  <c:v>113.868032539485</c:v>
                </c:pt>
                <c:pt idx="29705">
                  <c:v>113.86793081158299</c:v>
                </c:pt>
                <c:pt idx="29706">
                  <c:v>113.867860945904</c:v>
                </c:pt>
                <c:pt idx="29707">
                  <c:v>113.86678791910801</c:v>
                </c:pt>
                <c:pt idx="29708">
                  <c:v>113.866013653531</c:v>
                </c:pt>
                <c:pt idx="29709">
                  <c:v>113.86350043071999</c:v>
                </c:pt>
                <c:pt idx="29710">
                  <c:v>113.862841957668</c:v>
                </c:pt>
                <c:pt idx="29711">
                  <c:v>113.862790424872</c:v>
                </c:pt>
                <c:pt idx="29712">
                  <c:v>113.86263573858599</c:v>
                </c:pt>
                <c:pt idx="29713">
                  <c:v>113.86240213702401</c:v>
                </c:pt>
                <c:pt idx="29714">
                  <c:v>113.8610429262</c:v>
                </c:pt>
                <c:pt idx="29715">
                  <c:v>113.856079718204</c:v>
                </c:pt>
                <c:pt idx="29716">
                  <c:v>113.855331145012</c:v>
                </c:pt>
                <c:pt idx="29717">
                  <c:v>113.854269070819</c:v>
                </c:pt>
                <c:pt idx="29718">
                  <c:v>113.852873108211</c:v>
                </c:pt>
                <c:pt idx="29719">
                  <c:v>113.850474470216</c:v>
                </c:pt>
                <c:pt idx="29720">
                  <c:v>113.85042273861301</c:v>
                </c:pt>
                <c:pt idx="29721">
                  <c:v>113.84757519505401</c:v>
                </c:pt>
                <c:pt idx="29722">
                  <c:v>113.846985589017</c:v>
                </c:pt>
                <c:pt idx="29723">
                  <c:v>113.84689627398799</c:v>
                </c:pt>
                <c:pt idx="29724">
                  <c:v>113.846718191945</c:v>
                </c:pt>
                <c:pt idx="29725">
                  <c:v>113.845826126524</c:v>
                </c:pt>
                <c:pt idx="29726">
                  <c:v>113.841879502197</c:v>
                </c:pt>
                <c:pt idx="29727">
                  <c:v>113.84028308931499</c:v>
                </c:pt>
                <c:pt idx="29728">
                  <c:v>113.838089585646</c:v>
                </c:pt>
                <c:pt idx="29729">
                  <c:v>113.83803372638</c:v>
                </c:pt>
                <c:pt idx="29730">
                  <c:v>113.837112167035</c:v>
                </c:pt>
                <c:pt idx="29731">
                  <c:v>113.83670890841</c:v>
                </c:pt>
                <c:pt idx="29732">
                  <c:v>113.833357706253</c:v>
                </c:pt>
                <c:pt idx="29733">
                  <c:v>113.831547324938</c:v>
                </c:pt>
                <c:pt idx="29734">
                  <c:v>113.83154466845301</c:v>
                </c:pt>
                <c:pt idx="29735">
                  <c:v>113.831313569682</c:v>
                </c:pt>
                <c:pt idx="29736">
                  <c:v>113.830515990264</c:v>
                </c:pt>
                <c:pt idx="29737">
                  <c:v>113.830035681599</c:v>
                </c:pt>
                <c:pt idx="29738">
                  <c:v>113.82983654217399</c:v>
                </c:pt>
                <c:pt idx="29739">
                  <c:v>113.829537885921</c:v>
                </c:pt>
                <c:pt idx="29740">
                  <c:v>113.829497143868</c:v>
                </c:pt>
                <c:pt idx="29741">
                  <c:v>113.82778170434599</c:v>
                </c:pt>
                <c:pt idx="29742">
                  <c:v>113.824582135508</c:v>
                </c:pt>
                <c:pt idx="29743">
                  <c:v>113.824168456878</c:v>
                </c:pt>
                <c:pt idx="29744">
                  <c:v>113.82412602006799</c:v>
                </c:pt>
                <c:pt idx="29745">
                  <c:v>113.824105757336</c:v>
                </c:pt>
                <c:pt idx="29746">
                  <c:v>113.823024896448</c:v>
                </c:pt>
                <c:pt idx="29747">
                  <c:v>113.822837696919</c:v>
                </c:pt>
                <c:pt idx="29748">
                  <c:v>113.822434612525</c:v>
                </c:pt>
                <c:pt idx="29749">
                  <c:v>113.822383875033</c:v>
                </c:pt>
                <c:pt idx="29750">
                  <c:v>113.822331826908</c:v>
                </c:pt>
                <c:pt idx="29751">
                  <c:v>113.819684960172</c:v>
                </c:pt>
                <c:pt idx="29752">
                  <c:v>113.819220028823</c:v>
                </c:pt>
                <c:pt idx="29753">
                  <c:v>113.818058409145</c:v>
                </c:pt>
                <c:pt idx="29754">
                  <c:v>113.81769478048</c:v>
                </c:pt>
                <c:pt idx="29755">
                  <c:v>113.817476573726</c:v>
                </c:pt>
                <c:pt idx="29756">
                  <c:v>113.81645470190399</c:v>
                </c:pt>
                <c:pt idx="29757">
                  <c:v>113.814885529951</c:v>
                </c:pt>
                <c:pt idx="29758">
                  <c:v>113.814346354318</c:v>
                </c:pt>
                <c:pt idx="29759">
                  <c:v>113.814171554124</c:v>
                </c:pt>
                <c:pt idx="29760">
                  <c:v>113.81390925501</c:v>
                </c:pt>
                <c:pt idx="29761">
                  <c:v>113.81373695044</c:v>
                </c:pt>
                <c:pt idx="29762">
                  <c:v>113.81346518906599</c:v>
                </c:pt>
                <c:pt idx="29763">
                  <c:v>113.81341813493501</c:v>
                </c:pt>
                <c:pt idx="29764">
                  <c:v>113.812827726489</c:v>
                </c:pt>
                <c:pt idx="29765">
                  <c:v>113.812826928917</c:v>
                </c:pt>
                <c:pt idx="29766">
                  <c:v>113.81268117090301</c:v>
                </c:pt>
                <c:pt idx="29767">
                  <c:v>113.81265539725101</c:v>
                </c:pt>
                <c:pt idx="29768">
                  <c:v>113.81260525954499</c:v>
                </c:pt>
                <c:pt idx="29769">
                  <c:v>113.812348100275</c:v>
                </c:pt>
                <c:pt idx="29770">
                  <c:v>113.81232061989</c:v>
                </c:pt>
                <c:pt idx="29771">
                  <c:v>113.81220724495201</c:v>
                </c:pt>
                <c:pt idx="29772">
                  <c:v>113.812159378259</c:v>
                </c:pt>
                <c:pt idx="29773">
                  <c:v>113.812132365857</c:v>
                </c:pt>
                <c:pt idx="29774">
                  <c:v>113.81207723391501</c:v>
                </c:pt>
                <c:pt idx="29775">
                  <c:v>113.811941459439</c:v>
                </c:pt>
                <c:pt idx="29776">
                  <c:v>113.811940326232</c:v>
                </c:pt>
                <c:pt idx="29777">
                  <c:v>113.81191012872399</c:v>
                </c:pt>
                <c:pt idx="29778">
                  <c:v>113.811817981004</c:v>
                </c:pt>
                <c:pt idx="29779">
                  <c:v>113.811801818219</c:v>
                </c:pt>
                <c:pt idx="29780">
                  <c:v>113.811792255981</c:v>
                </c:pt>
                <c:pt idx="29781">
                  <c:v>113.811695288837</c:v>
                </c:pt>
                <c:pt idx="29782">
                  <c:v>113.811692178098</c:v>
                </c:pt>
                <c:pt idx="29783">
                  <c:v>113.811668758911</c:v>
                </c:pt>
                <c:pt idx="29784">
                  <c:v>113.811644890285</c:v>
                </c:pt>
                <c:pt idx="29785">
                  <c:v>113.81163685848099</c:v>
                </c:pt>
                <c:pt idx="29786">
                  <c:v>113.81156688644499</c:v>
                </c:pt>
                <c:pt idx="29787">
                  <c:v>113.81155008100301</c:v>
                </c:pt>
                <c:pt idx="29788">
                  <c:v>113.80882816628301</c:v>
                </c:pt>
                <c:pt idx="29789">
                  <c:v>113.807168432479</c:v>
                </c:pt>
                <c:pt idx="29790">
                  <c:v>113.80679451535801</c:v>
                </c:pt>
                <c:pt idx="29791">
                  <c:v>113.80496319713301</c:v>
                </c:pt>
                <c:pt idx="29792">
                  <c:v>113.804465506254</c:v>
                </c:pt>
                <c:pt idx="29793">
                  <c:v>113.802849248508</c:v>
                </c:pt>
                <c:pt idx="29794">
                  <c:v>113.80276708335801</c:v>
                </c:pt>
                <c:pt idx="29795">
                  <c:v>113.802069082385</c:v>
                </c:pt>
                <c:pt idx="29796">
                  <c:v>113.801975410531</c:v>
                </c:pt>
                <c:pt idx="29797">
                  <c:v>113.801642555976</c:v>
                </c:pt>
                <c:pt idx="29798">
                  <c:v>113.801426324505</c:v>
                </c:pt>
                <c:pt idx="29799">
                  <c:v>113.800950578856</c:v>
                </c:pt>
                <c:pt idx="29800">
                  <c:v>113.800909180855</c:v>
                </c:pt>
                <c:pt idx="29801">
                  <c:v>113.80081883067901</c:v>
                </c:pt>
                <c:pt idx="29802">
                  <c:v>113.800769595863</c:v>
                </c:pt>
                <c:pt idx="29803">
                  <c:v>113.800749256648</c:v>
                </c:pt>
                <c:pt idx="29804">
                  <c:v>113.800742936273</c:v>
                </c:pt>
                <c:pt idx="29805">
                  <c:v>113.80060660593701</c:v>
                </c:pt>
                <c:pt idx="29806">
                  <c:v>113.80025698528701</c:v>
                </c:pt>
                <c:pt idx="29807">
                  <c:v>113.80016966867301</c:v>
                </c:pt>
                <c:pt idx="29808">
                  <c:v>113.80004400488301</c:v>
                </c:pt>
                <c:pt idx="29809">
                  <c:v>113.799948548084</c:v>
                </c:pt>
                <c:pt idx="29810">
                  <c:v>113.79987045649</c:v>
                </c:pt>
                <c:pt idx="29811">
                  <c:v>113.79982930180999</c:v>
                </c:pt>
                <c:pt idx="29812">
                  <c:v>113.799756432518</c:v>
                </c:pt>
                <c:pt idx="29813">
                  <c:v>113.79972436577501</c:v>
                </c:pt>
                <c:pt idx="29814">
                  <c:v>113.79963967248401</c:v>
                </c:pt>
                <c:pt idx="29815">
                  <c:v>113.79957615670401</c:v>
                </c:pt>
                <c:pt idx="29816">
                  <c:v>113.79885539652</c:v>
                </c:pt>
                <c:pt idx="29817">
                  <c:v>113.798731214619</c:v>
                </c:pt>
                <c:pt idx="29818">
                  <c:v>113.798684726209</c:v>
                </c:pt>
                <c:pt idx="29819">
                  <c:v>113.79841196037501</c:v>
                </c:pt>
                <c:pt idx="29820">
                  <c:v>113.798265967441</c:v>
                </c:pt>
                <c:pt idx="29821">
                  <c:v>113.798145837414</c:v>
                </c:pt>
                <c:pt idx="29822">
                  <c:v>113.79806907576901</c:v>
                </c:pt>
                <c:pt idx="29823">
                  <c:v>113.798061293359</c:v>
                </c:pt>
                <c:pt idx="29824">
                  <c:v>113.79484579899101</c:v>
                </c:pt>
                <c:pt idx="29825">
                  <c:v>113.793977794759</c:v>
                </c:pt>
                <c:pt idx="29826">
                  <c:v>113.79292189981901</c:v>
                </c:pt>
                <c:pt idx="29827">
                  <c:v>113.792861465711</c:v>
                </c:pt>
                <c:pt idx="29828">
                  <c:v>113.79234281219701</c:v>
                </c:pt>
                <c:pt idx="29829">
                  <c:v>113.79199597340801</c:v>
                </c:pt>
                <c:pt idx="29830">
                  <c:v>113.79170053684901</c:v>
                </c:pt>
                <c:pt idx="29831">
                  <c:v>113.79131356615</c:v>
                </c:pt>
                <c:pt idx="29832">
                  <c:v>113.79126269403901</c:v>
                </c:pt>
                <c:pt idx="29833">
                  <c:v>113.79123320186601</c:v>
                </c:pt>
                <c:pt idx="29834">
                  <c:v>113.791212128437</c:v>
                </c:pt>
                <c:pt idx="29835">
                  <c:v>113.79068042668101</c:v>
                </c:pt>
                <c:pt idx="29836">
                  <c:v>113.790577068644</c:v>
                </c:pt>
                <c:pt idx="29837">
                  <c:v>113.78972506852099</c:v>
                </c:pt>
                <c:pt idx="29838">
                  <c:v>113.78895298341401</c:v>
                </c:pt>
                <c:pt idx="29839">
                  <c:v>113.787815117005</c:v>
                </c:pt>
                <c:pt idx="29840">
                  <c:v>113.78753146131599</c:v>
                </c:pt>
                <c:pt idx="29841">
                  <c:v>113.7870502606</c:v>
                </c:pt>
                <c:pt idx="29842">
                  <c:v>113.78636256601099</c:v>
                </c:pt>
                <c:pt idx="29843">
                  <c:v>113.78611646872599</c:v>
                </c:pt>
                <c:pt idx="29844">
                  <c:v>113.785873301721</c:v>
                </c:pt>
                <c:pt idx="29845">
                  <c:v>113.78581727760699</c:v>
                </c:pt>
                <c:pt idx="29846">
                  <c:v>113.785305148422</c:v>
                </c:pt>
                <c:pt idx="29847">
                  <c:v>113.784480842292</c:v>
                </c:pt>
                <c:pt idx="29848">
                  <c:v>113.78309891105501</c:v>
                </c:pt>
                <c:pt idx="29849">
                  <c:v>113.78204617397699</c:v>
                </c:pt>
                <c:pt idx="29850">
                  <c:v>113.781747659422</c:v>
                </c:pt>
                <c:pt idx="29851">
                  <c:v>113.78115634735499</c:v>
                </c:pt>
                <c:pt idx="29852">
                  <c:v>113.780956000796</c:v>
                </c:pt>
                <c:pt idx="29853">
                  <c:v>113.780860674756</c:v>
                </c:pt>
                <c:pt idx="29854">
                  <c:v>113.780795670152</c:v>
                </c:pt>
                <c:pt idx="29855">
                  <c:v>113.780490167019</c:v>
                </c:pt>
                <c:pt idx="29856">
                  <c:v>113.78033020723601</c:v>
                </c:pt>
                <c:pt idx="29857">
                  <c:v>113.779801817921</c:v>
                </c:pt>
                <c:pt idx="29858">
                  <c:v>113.779735816524</c:v>
                </c:pt>
                <c:pt idx="29859">
                  <c:v>113.779660523347</c:v>
                </c:pt>
                <c:pt idx="29860">
                  <c:v>113.779642551729</c:v>
                </c:pt>
                <c:pt idx="29861">
                  <c:v>113.77958835635999</c:v>
                </c:pt>
                <c:pt idx="29862">
                  <c:v>113.77953331466</c:v>
                </c:pt>
                <c:pt idx="29863">
                  <c:v>113.77910338783499</c:v>
                </c:pt>
                <c:pt idx="29864">
                  <c:v>113.779098917906</c:v>
                </c:pt>
                <c:pt idx="29865">
                  <c:v>113.778929389494</c:v>
                </c:pt>
                <c:pt idx="29866">
                  <c:v>113.77891385540001</c:v>
                </c:pt>
                <c:pt idx="29867">
                  <c:v>113.778817062999</c:v>
                </c:pt>
                <c:pt idx="29868">
                  <c:v>113.778691518622</c:v>
                </c:pt>
                <c:pt idx="29869">
                  <c:v>113.77865799734801</c:v>
                </c:pt>
                <c:pt idx="29870">
                  <c:v>113.77863458016201</c:v>
                </c:pt>
                <c:pt idx="29871">
                  <c:v>113.77863134227999</c:v>
                </c:pt>
                <c:pt idx="29872">
                  <c:v>113.77857506669</c:v>
                </c:pt>
                <c:pt idx="29873">
                  <c:v>113.778514561978</c:v>
                </c:pt>
                <c:pt idx="29874">
                  <c:v>113.778497781442</c:v>
                </c:pt>
                <c:pt idx="29875">
                  <c:v>113.778427375387</c:v>
                </c:pt>
                <c:pt idx="29876">
                  <c:v>113.77769648580001</c:v>
                </c:pt>
                <c:pt idx="29877">
                  <c:v>113.777407605508</c:v>
                </c:pt>
                <c:pt idx="29878">
                  <c:v>113.777347019551</c:v>
                </c:pt>
                <c:pt idx="29879">
                  <c:v>113.777278906543</c:v>
                </c:pt>
                <c:pt idx="29880">
                  <c:v>113.77707893733999</c:v>
                </c:pt>
                <c:pt idx="29881">
                  <c:v>113.776948676572</c:v>
                </c:pt>
                <c:pt idx="29882">
                  <c:v>113.775514869017</c:v>
                </c:pt>
                <c:pt idx="29883">
                  <c:v>113.77530712852</c:v>
                </c:pt>
                <c:pt idx="29884">
                  <c:v>113.775058706306</c:v>
                </c:pt>
                <c:pt idx="29885">
                  <c:v>113.771825948502</c:v>
                </c:pt>
                <c:pt idx="29886">
                  <c:v>113.77174287121601</c:v>
                </c:pt>
                <c:pt idx="29887">
                  <c:v>113.77144581109501</c:v>
                </c:pt>
                <c:pt idx="29888">
                  <c:v>113.77133586676101</c:v>
                </c:pt>
                <c:pt idx="29889">
                  <c:v>113.77071776467101</c:v>
                </c:pt>
                <c:pt idx="29890">
                  <c:v>113.770661932387</c:v>
                </c:pt>
                <c:pt idx="29891">
                  <c:v>113.770014597076</c:v>
                </c:pt>
                <c:pt idx="29892">
                  <c:v>113.76928945914401</c:v>
                </c:pt>
                <c:pt idx="29893">
                  <c:v>113.765607159621</c:v>
                </c:pt>
                <c:pt idx="29894">
                  <c:v>113.765047147678</c:v>
                </c:pt>
                <c:pt idx="29895">
                  <c:v>113.76313232606699</c:v>
                </c:pt>
                <c:pt idx="29896">
                  <c:v>113.762429063688</c:v>
                </c:pt>
                <c:pt idx="29897">
                  <c:v>113.761779875407</c:v>
                </c:pt>
                <c:pt idx="29898">
                  <c:v>113.761542342951</c:v>
                </c:pt>
                <c:pt idx="29899">
                  <c:v>113.760622322464</c:v>
                </c:pt>
                <c:pt idx="29900">
                  <c:v>113.76007769862601</c:v>
                </c:pt>
                <c:pt idx="29901">
                  <c:v>113.759171246653</c:v>
                </c:pt>
                <c:pt idx="29902">
                  <c:v>113.75828355791499</c:v>
                </c:pt>
                <c:pt idx="29903">
                  <c:v>113.758122289537</c:v>
                </c:pt>
                <c:pt idx="29904">
                  <c:v>113.757651924085</c:v>
                </c:pt>
                <c:pt idx="29905">
                  <c:v>113.75734554535001</c:v>
                </c:pt>
                <c:pt idx="29906">
                  <c:v>113.757239937005</c:v>
                </c:pt>
                <c:pt idx="29907">
                  <c:v>113.757225621499</c:v>
                </c:pt>
                <c:pt idx="29908">
                  <c:v>113.75714851960601</c:v>
                </c:pt>
                <c:pt idx="29909">
                  <c:v>113.75662938601801</c:v>
                </c:pt>
                <c:pt idx="29910">
                  <c:v>113.755154836793</c:v>
                </c:pt>
                <c:pt idx="29911">
                  <c:v>113.754348284459</c:v>
                </c:pt>
                <c:pt idx="29912">
                  <c:v>113.754093127316</c:v>
                </c:pt>
                <c:pt idx="29913">
                  <c:v>113.75393891840299</c:v>
                </c:pt>
                <c:pt idx="29914">
                  <c:v>113.752668144365</c:v>
                </c:pt>
                <c:pt idx="29915">
                  <c:v>113.75094835407999</c:v>
                </c:pt>
                <c:pt idx="29916">
                  <c:v>113.75015804356801</c:v>
                </c:pt>
                <c:pt idx="29917">
                  <c:v>113.749598919191</c:v>
                </c:pt>
                <c:pt idx="29918">
                  <c:v>113.74868544336699</c:v>
                </c:pt>
                <c:pt idx="29919">
                  <c:v>113.748503874375</c:v>
                </c:pt>
                <c:pt idx="29920">
                  <c:v>113.746969855283</c:v>
                </c:pt>
                <c:pt idx="29921">
                  <c:v>113.746385758505</c:v>
                </c:pt>
                <c:pt idx="29922">
                  <c:v>113.74608415377401</c:v>
                </c:pt>
                <c:pt idx="29923">
                  <c:v>113.745769587987</c:v>
                </c:pt>
                <c:pt idx="29924">
                  <c:v>113.745534676535</c:v>
                </c:pt>
                <c:pt idx="29925">
                  <c:v>113.743371785362</c:v>
                </c:pt>
                <c:pt idx="29926">
                  <c:v>113.74309067265099</c:v>
                </c:pt>
                <c:pt idx="29927">
                  <c:v>113.743081038163</c:v>
                </c:pt>
                <c:pt idx="29928">
                  <c:v>113.742207019855</c:v>
                </c:pt>
                <c:pt idx="29929">
                  <c:v>113.74163901369</c:v>
                </c:pt>
                <c:pt idx="29930">
                  <c:v>113.738329227676</c:v>
                </c:pt>
                <c:pt idx="29931">
                  <c:v>113.73779340644499</c:v>
                </c:pt>
                <c:pt idx="29932">
                  <c:v>113.737707639508</c:v>
                </c:pt>
                <c:pt idx="29933">
                  <c:v>113.73740580274</c:v>
                </c:pt>
                <c:pt idx="29934">
                  <c:v>113.73675567096301</c:v>
                </c:pt>
                <c:pt idx="29935">
                  <c:v>113.736236909768</c:v>
                </c:pt>
                <c:pt idx="29936">
                  <c:v>113.73617200347201</c:v>
                </c:pt>
                <c:pt idx="29937">
                  <c:v>113.73607421286</c:v>
                </c:pt>
                <c:pt idx="29938">
                  <c:v>113.734952405868</c:v>
                </c:pt>
                <c:pt idx="29939">
                  <c:v>113.73440361317699</c:v>
                </c:pt>
                <c:pt idx="29940">
                  <c:v>113.734327409711</c:v>
                </c:pt>
                <c:pt idx="29941">
                  <c:v>113.734307296585</c:v>
                </c:pt>
                <c:pt idx="29942">
                  <c:v>113.734115556699</c:v>
                </c:pt>
                <c:pt idx="29943">
                  <c:v>113.733482860499</c:v>
                </c:pt>
                <c:pt idx="29944">
                  <c:v>113.728315391815</c:v>
                </c:pt>
                <c:pt idx="29945">
                  <c:v>113.72753846109001</c:v>
                </c:pt>
                <c:pt idx="29946">
                  <c:v>113.724906501432</c:v>
                </c:pt>
                <c:pt idx="29947">
                  <c:v>113.72460338703</c:v>
                </c:pt>
                <c:pt idx="29948">
                  <c:v>113.724430326057</c:v>
                </c:pt>
                <c:pt idx="29949">
                  <c:v>113.72285346714</c:v>
                </c:pt>
                <c:pt idx="29950">
                  <c:v>113.72239013624601</c:v>
                </c:pt>
                <c:pt idx="29951">
                  <c:v>113.722373718817</c:v>
                </c:pt>
                <c:pt idx="29952">
                  <c:v>113.721920011465</c:v>
                </c:pt>
                <c:pt idx="29953">
                  <c:v>113.72186348914001</c:v>
                </c:pt>
                <c:pt idx="29954">
                  <c:v>113.721863263649</c:v>
                </c:pt>
                <c:pt idx="29955">
                  <c:v>113.719821588439</c:v>
                </c:pt>
                <c:pt idx="29956">
                  <c:v>113.718597514267</c:v>
                </c:pt>
                <c:pt idx="29957">
                  <c:v>113.718280818466</c:v>
                </c:pt>
                <c:pt idx="29958">
                  <c:v>113.716842466589</c:v>
                </c:pt>
                <c:pt idx="29959">
                  <c:v>113.716803500354</c:v>
                </c:pt>
                <c:pt idx="29960">
                  <c:v>113.716757807044</c:v>
                </c:pt>
                <c:pt idx="29961">
                  <c:v>113.716663588578</c:v>
                </c:pt>
                <c:pt idx="29962">
                  <c:v>113.716614336677</c:v>
                </c:pt>
                <c:pt idx="29963">
                  <c:v>113.71633211811501</c:v>
                </c:pt>
                <c:pt idx="29964">
                  <c:v>113.714631347839</c:v>
                </c:pt>
                <c:pt idx="29965">
                  <c:v>113.714102336925</c:v>
                </c:pt>
                <c:pt idx="29966">
                  <c:v>113.71215310088</c:v>
                </c:pt>
                <c:pt idx="29967">
                  <c:v>113.71134074093899</c:v>
                </c:pt>
                <c:pt idx="29968">
                  <c:v>113.71113727247</c:v>
                </c:pt>
                <c:pt idx="29969">
                  <c:v>113.71104793841199</c:v>
                </c:pt>
                <c:pt idx="29970">
                  <c:v>113.710734023699</c:v>
                </c:pt>
                <c:pt idx="29971">
                  <c:v>113.710454191933</c:v>
                </c:pt>
                <c:pt idx="29972">
                  <c:v>113.709869055873</c:v>
                </c:pt>
                <c:pt idx="29973">
                  <c:v>113.708262873556</c:v>
                </c:pt>
                <c:pt idx="29974">
                  <c:v>113.708109930392</c:v>
                </c:pt>
                <c:pt idx="29975">
                  <c:v>113.707846006724</c:v>
                </c:pt>
                <c:pt idx="29976">
                  <c:v>113.70771183654701</c:v>
                </c:pt>
                <c:pt idx="29977">
                  <c:v>113.70752035370801</c:v>
                </c:pt>
                <c:pt idx="29978">
                  <c:v>113.707319723376</c:v>
                </c:pt>
                <c:pt idx="29979">
                  <c:v>113.706638800875</c:v>
                </c:pt>
                <c:pt idx="29980">
                  <c:v>113.70575677592601</c:v>
                </c:pt>
                <c:pt idx="29981">
                  <c:v>113.70525728019101</c:v>
                </c:pt>
                <c:pt idx="29982">
                  <c:v>113.70493834531899</c:v>
                </c:pt>
                <c:pt idx="29983">
                  <c:v>113.703612099049</c:v>
                </c:pt>
                <c:pt idx="29984">
                  <c:v>113.70358359462701</c:v>
                </c:pt>
                <c:pt idx="29985">
                  <c:v>113.70325425249101</c:v>
                </c:pt>
                <c:pt idx="29986">
                  <c:v>113.702942820007</c:v>
                </c:pt>
                <c:pt idx="29987">
                  <c:v>113.70289932665401</c:v>
                </c:pt>
                <c:pt idx="29988">
                  <c:v>113.70283028868801</c:v>
                </c:pt>
                <c:pt idx="29989">
                  <c:v>113.70259377335</c:v>
                </c:pt>
                <c:pt idx="29990">
                  <c:v>113.701617924117</c:v>
                </c:pt>
                <c:pt idx="29991">
                  <c:v>113.701113246632</c:v>
                </c:pt>
                <c:pt idx="29992">
                  <c:v>113.701075614004</c:v>
                </c:pt>
                <c:pt idx="29993">
                  <c:v>113.70093058257</c:v>
                </c:pt>
                <c:pt idx="29994">
                  <c:v>113.70075599472599</c:v>
                </c:pt>
                <c:pt idx="29995">
                  <c:v>113.700586149351</c:v>
                </c:pt>
                <c:pt idx="29996">
                  <c:v>113.69933486049401</c:v>
                </c:pt>
                <c:pt idx="29997">
                  <c:v>113.69784256206</c:v>
                </c:pt>
                <c:pt idx="29998">
                  <c:v>113.697838051814</c:v>
                </c:pt>
                <c:pt idx="29999">
                  <c:v>113.697126959892</c:v>
                </c:pt>
                <c:pt idx="30000">
                  <c:v>113.696792301873</c:v>
                </c:pt>
                <c:pt idx="30001">
                  <c:v>113.696452141058</c:v>
                </c:pt>
                <c:pt idx="30002">
                  <c:v>113.69608739546899</c:v>
                </c:pt>
                <c:pt idx="30003">
                  <c:v>113.69590344114501</c:v>
                </c:pt>
                <c:pt idx="30004">
                  <c:v>113.69350164529</c:v>
                </c:pt>
                <c:pt idx="30005">
                  <c:v>113.69336788381599</c:v>
                </c:pt>
                <c:pt idx="30006">
                  <c:v>113.692149024497</c:v>
                </c:pt>
                <c:pt idx="30007">
                  <c:v>113.692072799938</c:v>
                </c:pt>
                <c:pt idx="30008">
                  <c:v>113.69194905310501</c:v>
                </c:pt>
                <c:pt idx="30009">
                  <c:v>113.69191790504</c:v>
                </c:pt>
                <c:pt idx="30010">
                  <c:v>113.691885821657</c:v>
                </c:pt>
                <c:pt idx="30011">
                  <c:v>113.69163002785101</c:v>
                </c:pt>
                <c:pt idx="30012">
                  <c:v>113.69135128169999</c:v>
                </c:pt>
                <c:pt idx="30013">
                  <c:v>113.690641612584</c:v>
                </c:pt>
                <c:pt idx="30014">
                  <c:v>113.690593172348</c:v>
                </c:pt>
                <c:pt idx="30015">
                  <c:v>113.6901167863</c:v>
                </c:pt>
                <c:pt idx="30016">
                  <c:v>113.689862408984</c:v>
                </c:pt>
                <c:pt idx="30017">
                  <c:v>113.689571058065</c:v>
                </c:pt>
                <c:pt idx="30018">
                  <c:v>113.68932417259001</c:v>
                </c:pt>
                <c:pt idx="30019">
                  <c:v>113.68863563945</c:v>
                </c:pt>
                <c:pt idx="30020">
                  <c:v>113.688103098059</c:v>
                </c:pt>
                <c:pt idx="30021">
                  <c:v>113.688029399923</c:v>
                </c:pt>
                <c:pt idx="30022">
                  <c:v>113.686859248573</c:v>
                </c:pt>
                <c:pt idx="30023">
                  <c:v>113.686791216977</c:v>
                </c:pt>
                <c:pt idx="30024">
                  <c:v>113.68596229668501</c:v>
                </c:pt>
                <c:pt idx="30025">
                  <c:v>113.685409265484</c:v>
                </c:pt>
                <c:pt idx="30026">
                  <c:v>113.684320244792</c:v>
                </c:pt>
                <c:pt idx="30027">
                  <c:v>113.683809734641</c:v>
                </c:pt>
                <c:pt idx="30028">
                  <c:v>113.683343764786</c:v>
                </c:pt>
                <c:pt idx="30029">
                  <c:v>113.68194971903399</c:v>
                </c:pt>
                <c:pt idx="30030">
                  <c:v>113.681277950099</c:v>
                </c:pt>
                <c:pt idx="30031">
                  <c:v>113.681067983087</c:v>
                </c:pt>
                <c:pt idx="30032">
                  <c:v>113.680497662227</c:v>
                </c:pt>
                <c:pt idx="30033">
                  <c:v>113.679863320376</c:v>
                </c:pt>
                <c:pt idx="30034">
                  <c:v>113.678617446609</c:v>
                </c:pt>
                <c:pt idx="30035">
                  <c:v>113.677909676608</c:v>
                </c:pt>
                <c:pt idx="30036">
                  <c:v>113.677303525696</c:v>
                </c:pt>
                <c:pt idx="30037">
                  <c:v>113.67589638971501</c:v>
                </c:pt>
                <c:pt idx="30038">
                  <c:v>113.675805974504</c:v>
                </c:pt>
                <c:pt idx="30039">
                  <c:v>113.67394670113001</c:v>
                </c:pt>
                <c:pt idx="30040">
                  <c:v>113.67393533913901</c:v>
                </c:pt>
                <c:pt idx="30041">
                  <c:v>113.67315052530201</c:v>
                </c:pt>
                <c:pt idx="30042">
                  <c:v>113.67303553019499</c:v>
                </c:pt>
                <c:pt idx="30043">
                  <c:v>113.67239702249201</c:v>
                </c:pt>
                <c:pt idx="30044">
                  <c:v>113.672195461274</c:v>
                </c:pt>
                <c:pt idx="30045">
                  <c:v>113.67164639724599</c:v>
                </c:pt>
                <c:pt idx="30046">
                  <c:v>113.671449552542</c:v>
                </c:pt>
                <c:pt idx="30047">
                  <c:v>113.671281390937</c:v>
                </c:pt>
                <c:pt idx="30048">
                  <c:v>113.67103598362201</c:v>
                </c:pt>
                <c:pt idx="30049">
                  <c:v>113.670355479371</c:v>
                </c:pt>
                <c:pt idx="30050">
                  <c:v>113.669663259513</c:v>
                </c:pt>
                <c:pt idx="30051">
                  <c:v>113.669339124353</c:v>
                </c:pt>
                <c:pt idx="30052">
                  <c:v>113.667995740184</c:v>
                </c:pt>
                <c:pt idx="30053">
                  <c:v>113.667707326976</c:v>
                </c:pt>
                <c:pt idx="30054">
                  <c:v>113.66764878942701</c:v>
                </c:pt>
                <c:pt idx="30055">
                  <c:v>113.667206449471</c:v>
                </c:pt>
                <c:pt idx="30056">
                  <c:v>113.667163892715</c:v>
                </c:pt>
                <c:pt idx="30057">
                  <c:v>113.666832561197</c:v>
                </c:pt>
                <c:pt idx="30058">
                  <c:v>113.666272342818</c:v>
                </c:pt>
                <c:pt idx="30059">
                  <c:v>113.665779069512</c:v>
                </c:pt>
                <c:pt idx="30060">
                  <c:v>113.665679095988</c:v>
                </c:pt>
                <c:pt idx="30061">
                  <c:v>113.665337353601</c:v>
                </c:pt>
                <c:pt idx="30062">
                  <c:v>113.662999330765</c:v>
                </c:pt>
                <c:pt idx="30063">
                  <c:v>113.661503492023</c:v>
                </c:pt>
                <c:pt idx="30064">
                  <c:v>113.658817319497</c:v>
                </c:pt>
                <c:pt idx="30065">
                  <c:v>113.657167768992</c:v>
                </c:pt>
                <c:pt idx="30066">
                  <c:v>113.655856959945</c:v>
                </c:pt>
                <c:pt idx="30067">
                  <c:v>113.65554337129799</c:v>
                </c:pt>
                <c:pt idx="30068">
                  <c:v>113.655518171914</c:v>
                </c:pt>
                <c:pt idx="30069">
                  <c:v>113.655093843477</c:v>
                </c:pt>
                <c:pt idx="30070">
                  <c:v>113.655048475463</c:v>
                </c:pt>
                <c:pt idx="30071">
                  <c:v>113.655010005836</c:v>
                </c:pt>
                <c:pt idx="30072">
                  <c:v>113.65479620097599</c:v>
                </c:pt>
                <c:pt idx="30073">
                  <c:v>113.65335756705799</c:v>
                </c:pt>
                <c:pt idx="30074">
                  <c:v>113.65302280222799</c:v>
                </c:pt>
                <c:pt idx="30075">
                  <c:v>113.652851979098</c:v>
                </c:pt>
                <c:pt idx="30076">
                  <c:v>113.652794049043</c:v>
                </c:pt>
                <c:pt idx="30077">
                  <c:v>113.650041326845</c:v>
                </c:pt>
                <c:pt idx="30078">
                  <c:v>113.649952620877</c:v>
                </c:pt>
                <c:pt idx="30079">
                  <c:v>113.64849388497601</c:v>
                </c:pt>
                <c:pt idx="30080">
                  <c:v>113.648273604548</c:v>
                </c:pt>
                <c:pt idx="30081">
                  <c:v>113.647979173647</c:v>
                </c:pt>
                <c:pt idx="30082">
                  <c:v>113.646620566389</c:v>
                </c:pt>
                <c:pt idx="30083">
                  <c:v>113.64635345576301</c:v>
                </c:pt>
                <c:pt idx="30084">
                  <c:v>113.645680946651</c:v>
                </c:pt>
                <c:pt idx="30085">
                  <c:v>113.644214815282</c:v>
                </c:pt>
                <c:pt idx="30086">
                  <c:v>113.642415176772</c:v>
                </c:pt>
                <c:pt idx="30087">
                  <c:v>113.64230718431</c:v>
                </c:pt>
                <c:pt idx="30088">
                  <c:v>113.641986297519</c:v>
                </c:pt>
                <c:pt idx="30089">
                  <c:v>113.641718869535</c:v>
                </c:pt>
                <c:pt idx="30090">
                  <c:v>113.640819372256</c:v>
                </c:pt>
                <c:pt idx="30091">
                  <c:v>113.640545225151</c:v>
                </c:pt>
                <c:pt idx="30092">
                  <c:v>113.640224691277</c:v>
                </c:pt>
                <c:pt idx="30093">
                  <c:v>113.638518992942</c:v>
                </c:pt>
                <c:pt idx="30094">
                  <c:v>113.634807927919</c:v>
                </c:pt>
                <c:pt idx="30095">
                  <c:v>113.633098549656</c:v>
                </c:pt>
                <c:pt idx="30096">
                  <c:v>113.632934503985</c:v>
                </c:pt>
                <c:pt idx="30097">
                  <c:v>113.632599297841</c:v>
                </c:pt>
                <c:pt idx="30098">
                  <c:v>113.63220120561699</c:v>
                </c:pt>
                <c:pt idx="30099">
                  <c:v>113.631538009145</c:v>
                </c:pt>
                <c:pt idx="30100">
                  <c:v>113.631420908984</c:v>
                </c:pt>
                <c:pt idx="30101">
                  <c:v>113.631378419833</c:v>
                </c:pt>
                <c:pt idx="30102">
                  <c:v>113.630617146636</c:v>
                </c:pt>
                <c:pt idx="30103">
                  <c:v>113.63026115310799</c:v>
                </c:pt>
                <c:pt idx="30104">
                  <c:v>113.629717014524</c:v>
                </c:pt>
                <c:pt idx="30105">
                  <c:v>113.62937745763701</c:v>
                </c:pt>
                <c:pt idx="30106">
                  <c:v>113.627966530544</c:v>
                </c:pt>
                <c:pt idx="30107">
                  <c:v>113.62783281730501</c:v>
                </c:pt>
                <c:pt idx="30108">
                  <c:v>113.62645461189101</c:v>
                </c:pt>
                <c:pt idx="30109">
                  <c:v>113.62620757912001</c:v>
                </c:pt>
                <c:pt idx="30110">
                  <c:v>113.62618242401</c:v>
                </c:pt>
                <c:pt idx="30111">
                  <c:v>113.626066248353</c:v>
                </c:pt>
                <c:pt idx="30112">
                  <c:v>113.625681231458</c:v>
                </c:pt>
                <c:pt idx="30113">
                  <c:v>113.625217765117</c:v>
                </c:pt>
                <c:pt idx="30114">
                  <c:v>113.62520780833199</c:v>
                </c:pt>
                <c:pt idx="30115">
                  <c:v>113.624924225257</c:v>
                </c:pt>
                <c:pt idx="30116">
                  <c:v>113.624764927418</c:v>
                </c:pt>
                <c:pt idx="30117">
                  <c:v>113.624692048304</c:v>
                </c:pt>
                <c:pt idx="30118">
                  <c:v>113.623125320882</c:v>
                </c:pt>
                <c:pt idx="30119">
                  <c:v>113.62291546566701</c:v>
                </c:pt>
                <c:pt idx="30120">
                  <c:v>113.62266233067299</c:v>
                </c:pt>
                <c:pt idx="30121">
                  <c:v>113.621530382137</c:v>
                </c:pt>
                <c:pt idx="30122">
                  <c:v>113.621353245165</c:v>
                </c:pt>
                <c:pt idx="30123">
                  <c:v>113.62061244445</c:v>
                </c:pt>
                <c:pt idx="30124">
                  <c:v>113.62028018285601</c:v>
                </c:pt>
                <c:pt idx="30125">
                  <c:v>113.61968666475801</c:v>
                </c:pt>
                <c:pt idx="30126">
                  <c:v>113.619153290555</c:v>
                </c:pt>
                <c:pt idx="30127">
                  <c:v>113.617697200183</c:v>
                </c:pt>
                <c:pt idx="30128">
                  <c:v>113.617192353837</c:v>
                </c:pt>
                <c:pt idx="30129">
                  <c:v>113.61679985322699</c:v>
                </c:pt>
                <c:pt idx="30130">
                  <c:v>113.616553614518</c:v>
                </c:pt>
                <c:pt idx="30131">
                  <c:v>113.61602948992901</c:v>
                </c:pt>
                <c:pt idx="30132">
                  <c:v>113.61580606095799</c:v>
                </c:pt>
                <c:pt idx="30133">
                  <c:v>113.615794327103</c:v>
                </c:pt>
                <c:pt idx="30134">
                  <c:v>113.615077869494</c:v>
                </c:pt>
                <c:pt idx="30135">
                  <c:v>113.614932066375</c:v>
                </c:pt>
                <c:pt idx="30136">
                  <c:v>113.612455087545</c:v>
                </c:pt>
                <c:pt idx="30137">
                  <c:v>113.61232031235799</c:v>
                </c:pt>
                <c:pt idx="30138">
                  <c:v>113.612276939784</c:v>
                </c:pt>
                <c:pt idx="30139">
                  <c:v>113.61221877145501</c:v>
                </c:pt>
                <c:pt idx="30140">
                  <c:v>113.61176053754301</c:v>
                </c:pt>
                <c:pt idx="30141">
                  <c:v>113.611040071158</c:v>
                </c:pt>
                <c:pt idx="30142">
                  <c:v>113.61078364602299</c:v>
                </c:pt>
                <c:pt idx="30143">
                  <c:v>113.61054634717399</c:v>
                </c:pt>
                <c:pt idx="30144">
                  <c:v>113.609088314144</c:v>
                </c:pt>
                <c:pt idx="30145">
                  <c:v>113.607915740023</c:v>
                </c:pt>
                <c:pt idx="30146">
                  <c:v>113.607029037304</c:v>
                </c:pt>
                <c:pt idx="30147">
                  <c:v>113.607027817907</c:v>
                </c:pt>
                <c:pt idx="30148">
                  <c:v>113.60659239432501</c:v>
                </c:pt>
                <c:pt idx="30149">
                  <c:v>113.606587807084</c:v>
                </c:pt>
                <c:pt idx="30150">
                  <c:v>113.606157960906</c:v>
                </c:pt>
                <c:pt idx="30151">
                  <c:v>113.606147015004</c:v>
                </c:pt>
                <c:pt idx="30152">
                  <c:v>113.60597105028501</c:v>
                </c:pt>
                <c:pt idx="30153">
                  <c:v>113.605550846318</c:v>
                </c:pt>
                <c:pt idx="30154">
                  <c:v>113.605532746478</c:v>
                </c:pt>
                <c:pt idx="30155">
                  <c:v>113.605510090804</c:v>
                </c:pt>
                <c:pt idx="30156">
                  <c:v>113.605508196711</c:v>
                </c:pt>
                <c:pt idx="30157">
                  <c:v>113.605403745446</c:v>
                </c:pt>
                <c:pt idx="30158">
                  <c:v>113.605379727482</c:v>
                </c:pt>
                <c:pt idx="30159">
                  <c:v>113.605367507248</c:v>
                </c:pt>
                <c:pt idx="30160">
                  <c:v>113.605331330045</c:v>
                </c:pt>
                <c:pt idx="30161">
                  <c:v>113.605156318041</c:v>
                </c:pt>
                <c:pt idx="30162">
                  <c:v>113.60501667881699</c:v>
                </c:pt>
                <c:pt idx="30163">
                  <c:v>113.605002759032</c:v>
                </c:pt>
                <c:pt idx="30164">
                  <c:v>113.604975189211</c:v>
                </c:pt>
                <c:pt idx="30165">
                  <c:v>113.60497325818299</c:v>
                </c:pt>
                <c:pt idx="30166">
                  <c:v>113.604804315115</c:v>
                </c:pt>
                <c:pt idx="30167">
                  <c:v>113.60461845699299</c:v>
                </c:pt>
                <c:pt idx="30168">
                  <c:v>113.60456860262001</c:v>
                </c:pt>
                <c:pt idx="30169">
                  <c:v>113.604545302909</c:v>
                </c:pt>
                <c:pt idx="30170">
                  <c:v>113.604488123404</c:v>
                </c:pt>
                <c:pt idx="30171">
                  <c:v>113.604460525607</c:v>
                </c:pt>
                <c:pt idx="30172">
                  <c:v>113.60444289691701</c:v>
                </c:pt>
                <c:pt idx="30173">
                  <c:v>113.604429614084</c:v>
                </c:pt>
                <c:pt idx="30174">
                  <c:v>113.604387386423</c:v>
                </c:pt>
                <c:pt idx="30175">
                  <c:v>113.60435179884099</c:v>
                </c:pt>
                <c:pt idx="30176">
                  <c:v>113.6042670815</c:v>
                </c:pt>
                <c:pt idx="30177">
                  <c:v>113.604219992753</c:v>
                </c:pt>
                <c:pt idx="30178">
                  <c:v>113.604188330285</c:v>
                </c:pt>
                <c:pt idx="30179">
                  <c:v>113.604176191167</c:v>
                </c:pt>
                <c:pt idx="30180">
                  <c:v>113.60381377521701</c:v>
                </c:pt>
                <c:pt idx="30181">
                  <c:v>113.60381146761701</c:v>
                </c:pt>
                <c:pt idx="30182">
                  <c:v>113.60271341204999</c:v>
                </c:pt>
                <c:pt idx="30183">
                  <c:v>113.602368939711</c:v>
                </c:pt>
                <c:pt idx="30184">
                  <c:v>113.60180368619901</c:v>
                </c:pt>
                <c:pt idx="30185">
                  <c:v>113.60144428997501</c:v>
                </c:pt>
                <c:pt idx="30186">
                  <c:v>113.600452396728</c:v>
                </c:pt>
                <c:pt idx="30187">
                  <c:v>113.60018817421501</c:v>
                </c:pt>
                <c:pt idx="30188">
                  <c:v>113.599873276998</c:v>
                </c:pt>
                <c:pt idx="30189">
                  <c:v>113.599763178473</c:v>
                </c:pt>
                <c:pt idx="30190">
                  <c:v>113.599348025692</c:v>
                </c:pt>
                <c:pt idx="30191">
                  <c:v>113.598246118669</c:v>
                </c:pt>
                <c:pt idx="30192">
                  <c:v>113.598073278051</c:v>
                </c:pt>
                <c:pt idx="30193">
                  <c:v>113.597987279387</c:v>
                </c:pt>
                <c:pt idx="30194">
                  <c:v>113.59605370979899</c:v>
                </c:pt>
                <c:pt idx="30195">
                  <c:v>113.594874982126</c:v>
                </c:pt>
                <c:pt idx="30196">
                  <c:v>113.594378597038</c:v>
                </c:pt>
                <c:pt idx="30197">
                  <c:v>113.59370140825401</c:v>
                </c:pt>
                <c:pt idx="30198">
                  <c:v>113.593346441617</c:v>
                </c:pt>
                <c:pt idx="30199">
                  <c:v>113.592548490269</c:v>
                </c:pt>
                <c:pt idx="30200">
                  <c:v>113.58992611009801</c:v>
                </c:pt>
                <c:pt idx="30201">
                  <c:v>113.589567966209</c:v>
                </c:pt>
                <c:pt idx="30202">
                  <c:v>113.588835136315</c:v>
                </c:pt>
                <c:pt idx="30203">
                  <c:v>113.58870345152199</c:v>
                </c:pt>
                <c:pt idx="30204">
                  <c:v>113.58812855122</c:v>
                </c:pt>
                <c:pt idx="30205">
                  <c:v>113.585910226924</c:v>
                </c:pt>
                <c:pt idx="30206">
                  <c:v>113.585786307167</c:v>
                </c:pt>
                <c:pt idx="30207">
                  <c:v>113.584487594132</c:v>
                </c:pt>
                <c:pt idx="30208">
                  <c:v>113.584159232407</c:v>
                </c:pt>
                <c:pt idx="30209">
                  <c:v>113.583009824576</c:v>
                </c:pt>
                <c:pt idx="30210">
                  <c:v>113.581462652049</c:v>
                </c:pt>
                <c:pt idx="30211">
                  <c:v>113.581397187053</c:v>
                </c:pt>
                <c:pt idx="30212">
                  <c:v>113.581049314617</c:v>
                </c:pt>
                <c:pt idx="30213">
                  <c:v>113.581031060486</c:v>
                </c:pt>
                <c:pt idx="30214">
                  <c:v>113.58075557097</c:v>
                </c:pt>
                <c:pt idx="30215">
                  <c:v>113.58020677252701</c:v>
                </c:pt>
                <c:pt idx="30216">
                  <c:v>113.58009850277099</c:v>
                </c:pt>
                <c:pt idx="30217">
                  <c:v>113.579138036259</c:v>
                </c:pt>
                <c:pt idx="30218">
                  <c:v>113.57894515575801</c:v>
                </c:pt>
                <c:pt idx="30219">
                  <c:v>113.578873157591</c:v>
                </c:pt>
                <c:pt idx="30220">
                  <c:v>113.578788046074</c:v>
                </c:pt>
                <c:pt idx="30221">
                  <c:v>113.57872852183201</c:v>
                </c:pt>
                <c:pt idx="30222">
                  <c:v>113.578389029478</c:v>
                </c:pt>
                <c:pt idx="30223">
                  <c:v>113.577913585658</c:v>
                </c:pt>
                <c:pt idx="30224">
                  <c:v>113.577594937219</c:v>
                </c:pt>
                <c:pt idx="30225">
                  <c:v>113.576577019365</c:v>
                </c:pt>
                <c:pt idx="30226">
                  <c:v>113.574676639022</c:v>
                </c:pt>
                <c:pt idx="30227">
                  <c:v>113.57373407359999</c:v>
                </c:pt>
                <c:pt idx="30228">
                  <c:v>113.571748177454</c:v>
                </c:pt>
                <c:pt idx="30229">
                  <c:v>113.57120606719501</c:v>
                </c:pt>
                <c:pt idx="30230">
                  <c:v>113.57117077372401</c:v>
                </c:pt>
                <c:pt idx="30231">
                  <c:v>113.571007734063</c:v>
                </c:pt>
                <c:pt idx="30232">
                  <c:v>113.57049171115</c:v>
                </c:pt>
                <c:pt idx="30233">
                  <c:v>113.569684305309</c:v>
                </c:pt>
                <c:pt idx="30234">
                  <c:v>113.56859147115</c:v>
                </c:pt>
                <c:pt idx="30235">
                  <c:v>113.568247553709</c:v>
                </c:pt>
                <c:pt idx="30236">
                  <c:v>113.566762621854</c:v>
                </c:pt>
                <c:pt idx="30237">
                  <c:v>113.56535035973801</c:v>
                </c:pt>
                <c:pt idx="30238">
                  <c:v>113.565054344941</c:v>
                </c:pt>
                <c:pt idx="30239">
                  <c:v>113.564822181162</c:v>
                </c:pt>
                <c:pt idx="30240">
                  <c:v>113.564665511963</c:v>
                </c:pt>
                <c:pt idx="30241">
                  <c:v>113.56416786632499</c:v>
                </c:pt>
                <c:pt idx="30242">
                  <c:v>113.564091092523</c:v>
                </c:pt>
                <c:pt idx="30243">
                  <c:v>113.563836053321</c:v>
                </c:pt>
                <c:pt idx="30244">
                  <c:v>113.563293617878</c:v>
                </c:pt>
                <c:pt idx="30245">
                  <c:v>113.56326191628099</c:v>
                </c:pt>
                <c:pt idx="30246">
                  <c:v>113.563192675322</c:v>
                </c:pt>
                <c:pt idx="30247">
                  <c:v>113.56275171765201</c:v>
                </c:pt>
                <c:pt idx="30248">
                  <c:v>113.561609377156</c:v>
                </c:pt>
                <c:pt idx="30249">
                  <c:v>113.561121495035</c:v>
                </c:pt>
                <c:pt idx="30250">
                  <c:v>113.559620924896</c:v>
                </c:pt>
                <c:pt idx="30251">
                  <c:v>113.558661690379</c:v>
                </c:pt>
                <c:pt idx="30252">
                  <c:v>113.55863721733201</c:v>
                </c:pt>
                <c:pt idx="30253">
                  <c:v>113.55751404657001</c:v>
                </c:pt>
                <c:pt idx="30254">
                  <c:v>113.55695623324399</c:v>
                </c:pt>
                <c:pt idx="30255">
                  <c:v>113.556369303449</c:v>
                </c:pt>
                <c:pt idx="30256">
                  <c:v>113.55618369960099</c:v>
                </c:pt>
                <c:pt idx="30257">
                  <c:v>113.55513214029401</c:v>
                </c:pt>
                <c:pt idx="30258">
                  <c:v>113.553277362701</c:v>
                </c:pt>
                <c:pt idx="30259">
                  <c:v>113.553172498411</c:v>
                </c:pt>
                <c:pt idx="30260">
                  <c:v>113.55302645669499</c:v>
                </c:pt>
                <c:pt idx="30261">
                  <c:v>113.552249810823</c:v>
                </c:pt>
                <c:pt idx="30262">
                  <c:v>113.551750065889</c:v>
                </c:pt>
                <c:pt idx="30263">
                  <c:v>113.551360871424</c:v>
                </c:pt>
                <c:pt idx="30264">
                  <c:v>113.551278332785</c:v>
                </c:pt>
                <c:pt idx="30265">
                  <c:v>113.551140889533</c:v>
                </c:pt>
                <c:pt idx="30266">
                  <c:v>113.550785973971</c:v>
                </c:pt>
                <c:pt idx="30267">
                  <c:v>113.550533043809</c:v>
                </c:pt>
                <c:pt idx="30268">
                  <c:v>113.55007818804199</c:v>
                </c:pt>
                <c:pt idx="30269">
                  <c:v>113.55000029332599</c:v>
                </c:pt>
                <c:pt idx="30270">
                  <c:v>113.54969262026</c:v>
                </c:pt>
                <c:pt idx="30271">
                  <c:v>113.549550779848</c:v>
                </c:pt>
                <c:pt idx="30272">
                  <c:v>113.548580391524</c:v>
                </c:pt>
                <c:pt idx="30273">
                  <c:v>113.548212039166</c:v>
                </c:pt>
                <c:pt idx="30274">
                  <c:v>113.54722509225</c:v>
                </c:pt>
                <c:pt idx="30275">
                  <c:v>113.54712192585301</c:v>
                </c:pt>
                <c:pt idx="30276">
                  <c:v>113.546942814818</c:v>
                </c:pt>
                <c:pt idx="30277">
                  <c:v>113.546788319168</c:v>
                </c:pt>
                <c:pt idx="30278">
                  <c:v>113.546664551738</c:v>
                </c:pt>
                <c:pt idx="30279">
                  <c:v>113.546431467993</c:v>
                </c:pt>
                <c:pt idx="30280">
                  <c:v>113.546289831279</c:v>
                </c:pt>
                <c:pt idx="30281">
                  <c:v>113.546212711015</c:v>
                </c:pt>
                <c:pt idx="30282">
                  <c:v>113.545882425212</c:v>
                </c:pt>
                <c:pt idx="30283">
                  <c:v>113.545391076521</c:v>
                </c:pt>
                <c:pt idx="30284">
                  <c:v>113.544282071399</c:v>
                </c:pt>
                <c:pt idx="30285">
                  <c:v>113.54422990109499</c:v>
                </c:pt>
                <c:pt idx="30286">
                  <c:v>113.543792792838</c:v>
                </c:pt>
                <c:pt idx="30287">
                  <c:v>113.543540155754</c:v>
                </c:pt>
                <c:pt idx="30288">
                  <c:v>113.543480868011</c:v>
                </c:pt>
                <c:pt idx="30289">
                  <c:v>113.543377913203</c:v>
                </c:pt>
                <c:pt idx="30290">
                  <c:v>113.543323771695</c:v>
                </c:pt>
                <c:pt idx="30291">
                  <c:v>113.543219120912</c:v>
                </c:pt>
                <c:pt idx="30292">
                  <c:v>113.542509132144</c:v>
                </c:pt>
                <c:pt idx="30293">
                  <c:v>113.54246218674599</c:v>
                </c:pt>
                <c:pt idx="30294">
                  <c:v>113.541717134861</c:v>
                </c:pt>
                <c:pt idx="30295">
                  <c:v>113.540633524491</c:v>
                </c:pt>
                <c:pt idx="30296">
                  <c:v>113.540559478155</c:v>
                </c:pt>
                <c:pt idx="30297">
                  <c:v>113.54041899216</c:v>
                </c:pt>
                <c:pt idx="30298">
                  <c:v>113.54017250263399</c:v>
                </c:pt>
                <c:pt idx="30299">
                  <c:v>113.53962651665201</c:v>
                </c:pt>
                <c:pt idx="30300">
                  <c:v>113.53958862685801</c:v>
                </c:pt>
                <c:pt idx="30301">
                  <c:v>113.539266143901</c:v>
                </c:pt>
                <c:pt idx="30302">
                  <c:v>113.538565459247</c:v>
                </c:pt>
                <c:pt idx="30303">
                  <c:v>113.537703941206</c:v>
                </c:pt>
                <c:pt idx="30304">
                  <c:v>113.537076740727</c:v>
                </c:pt>
                <c:pt idx="30305">
                  <c:v>113.536226413173</c:v>
                </c:pt>
                <c:pt idx="30306">
                  <c:v>113.53548471606901</c:v>
                </c:pt>
                <c:pt idx="30307">
                  <c:v>113.53331157051601</c:v>
                </c:pt>
                <c:pt idx="30308">
                  <c:v>113.53290341693901</c:v>
                </c:pt>
                <c:pt idx="30309">
                  <c:v>113.531793357334</c:v>
                </c:pt>
                <c:pt idx="30310">
                  <c:v>113.531710838327</c:v>
                </c:pt>
                <c:pt idx="30311">
                  <c:v>113.531398641575</c:v>
                </c:pt>
                <c:pt idx="30312">
                  <c:v>113.531165147997</c:v>
                </c:pt>
                <c:pt idx="30313">
                  <c:v>113.531016944957</c:v>
                </c:pt>
                <c:pt idx="30314">
                  <c:v>113.52982850804401</c:v>
                </c:pt>
                <c:pt idx="30315">
                  <c:v>113.52977727411999</c:v>
                </c:pt>
                <c:pt idx="30316">
                  <c:v>113.52920689645801</c:v>
                </c:pt>
                <c:pt idx="30317">
                  <c:v>113.52914400319899</c:v>
                </c:pt>
                <c:pt idx="30318">
                  <c:v>113.52752796426</c:v>
                </c:pt>
                <c:pt idx="30319">
                  <c:v>113.527057306546</c:v>
                </c:pt>
                <c:pt idx="30320">
                  <c:v>113.527014531695</c:v>
                </c:pt>
                <c:pt idx="30321">
                  <c:v>113.52586997878601</c:v>
                </c:pt>
                <c:pt idx="30322">
                  <c:v>113.52569344439</c:v>
                </c:pt>
                <c:pt idx="30323">
                  <c:v>113.525576421827</c:v>
                </c:pt>
                <c:pt idx="30324">
                  <c:v>113.52538863394101</c:v>
                </c:pt>
                <c:pt idx="30325">
                  <c:v>113.52534903706599</c:v>
                </c:pt>
                <c:pt idx="30326">
                  <c:v>113.525280730315</c:v>
                </c:pt>
                <c:pt idx="30327">
                  <c:v>113.52457255069901</c:v>
                </c:pt>
                <c:pt idx="30328">
                  <c:v>113.524523744783</c:v>
                </c:pt>
                <c:pt idx="30329">
                  <c:v>113.523746961648</c:v>
                </c:pt>
                <c:pt idx="30330">
                  <c:v>113.523517068953</c:v>
                </c:pt>
                <c:pt idx="30331">
                  <c:v>113.522989917703</c:v>
                </c:pt>
                <c:pt idx="30332">
                  <c:v>113.52241258204199</c:v>
                </c:pt>
                <c:pt idx="30333">
                  <c:v>113.522221830688</c:v>
                </c:pt>
                <c:pt idx="30334">
                  <c:v>113.52162275772</c:v>
                </c:pt>
                <c:pt idx="30335">
                  <c:v>113.521554780142</c:v>
                </c:pt>
                <c:pt idx="30336">
                  <c:v>113.521164199428</c:v>
                </c:pt>
                <c:pt idx="30337">
                  <c:v>113.520306198488</c:v>
                </c:pt>
                <c:pt idx="30338">
                  <c:v>113.520096783638</c:v>
                </c:pt>
                <c:pt idx="30339">
                  <c:v>113.519922523034</c:v>
                </c:pt>
                <c:pt idx="30340">
                  <c:v>113.519365760212</c:v>
                </c:pt>
                <c:pt idx="30341">
                  <c:v>113.519198305496</c:v>
                </c:pt>
                <c:pt idx="30342">
                  <c:v>113.518728914942</c:v>
                </c:pt>
                <c:pt idx="30343">
                  <c:v>113.518088618882</c:v>
                </c:pt>
                <c:pt idx="30344">
                  <c:v>113.518038491415</c:v>
                </c:pt>
                <c:pt idx="30345">
                  <c:v>113.517927664743</c:v>
                </c:pt>
                <c:pt idx="30346">
                  <c:v>113.51786824896899</c:v>
                </c:pt>
                <c:pt idx="30347">
                  <c:v>113.517171137793</c:v>
                </c:pt>
                <c:pt idx="30348">
                  <c:v>113.516015955765</c:v>
                </c:pt>
                <c:pt idx="30349">
                  <c:v>113.515340937098</c:v>
                </c:pt>
                <c:pt idx="30350">
                  <c:v>113.51497331962899</c:v>
                </c:pt>
                <c:pt idx="30351">
                  <c:v>113.51427010993299</c:v>
                </c:pt>
                <c:pt idx="30352">
                  <c:v>113.51402502701301</c:v>
                </c:pt>
                <c:pt idx="30353">
                  <c:v>113.513710071622</c:v>
                </c:pt>
                <c:pt idx="30354">
                  <c:v>113.513537353532</c:v>
                </c:pt>
                <c:pt idx="30355">
                  <c:v>113.512944758722</c:v>
                </c:pt>
                <c:pt idx="30356">
                  <c:v>113.51238054628899</c:v>
                </c:pt>
                <c:pt idx="30357">
                  <c:v>113.512144729984</c:v>
                </c:pt>
                <c:pt idx="30358">
                  <c:v>113.510186049908</c:v>
                </c:pt>
                <c:pt idx="30359">
                  <c:v>113.51017701529599</c:v>
                </c:pt>
                <c:pt idx="30360">
                  <c:v>113.509543526935</c:v>
                </c:pt>
                <c:pt idx="30361">
                  <c:v>113.509163886959</c:v>
                </c:pt>
                <c:pt idx="30362">
                  <c:v>113.50908897588</c:v>
                </c:pt>
                <c:pt idx="30363">
                  <c:v>113.50895949122</c:v>
                </c:pt>
                <c:pt idx="30364">
                  <c:v>113.508648231032</c:v>
                </c:pt>
                <c:pt idx="30365">
                  <c:v>113.507737735286</c:v>
                </c:pt>
                <c:pt idx="30366">
                  <c:v>113.50729818334899</c:v>
                </c:pt>
                <c:pt idx="30367">
                  <c:v>113.507114518517</c:v>
                </c:pt>
                <c:pt idx="30368">
                  <c:v>113.506268809727</c:v>
                </c:pt>
                <c:pt idx="30369">
                  <c:v>113.50548225117301</c:v>
                </c:pt>
                <c:pt idx="30370">
                  <c:v>113.505360555152</c:v>
                </c:pt>
                <c:pt idx="30371">
                  <c:v>113.504624997555</c:v>
                </c:pt>
                <c:pt idx="30372">
                  <c:v>113.50410728275899</c:v>
                </c:pt>
                <c:pt idx="30373">
                  <c:v>113.503467791025</c:v>
                </c:pt>
                <c:pt idx="30374">
                  <c:v>113.50296176130399</c:v>
                </c:pt>
                <c:pt idx="30375">
                  <c:v>113.50237527036199</c:v>
                </c:pt>
                <c:pt idx="30376">
                  <c:v>113.502284436072</c:v>
                </c:pt>
                <c:pt idx="30377">
                  <c:v>113.501433358966</c:v>
                </c:pt>
                <c:pt idx="30378">
                  <c:v>113.50135250405501</c:v>
                </c:pt>
                <c:pt idx="30379">
                  <c:v>113.50099019125599</c:v>
                </c:pt>
                <c:pt idx="30380">
                  <c:v>113.500786308534</c:v>
                </c:pt>
                <c:pt idx="30381">
                  <c:v>113.500342311933</c:v>
                </c:pt>
                <c:pt idx="30382">
                  <c:v>113.499313298959</c:v>
                </c:pt>
                <c:pt idx="30383">
                  <c:v>113.49873396462699</c:v>
                </c:pt>
                <c:pt idx="30384">
                  <c:v>113.49851326269</c:v>
                </c:pt>
                <c:pt idx="30385">
                  <c:v>113.498165906914</c:v>
                </c:pt>
                <c:pt idx="30386">
                  <c:v>113.49758019271</c:v>
                </c:pt>
                <c:pt idx="30387">
                  <c:v>113.497552667113</c:v>
                </c:pt>
                <c:pt idx="30388">
                  <c:v>113.49750465448</c:v>
                </c:pt>
                <c:pt idx="30389">
                  <c:v>113.496729642312</c:v>
                </c:pt>
                <c:pt idx="30390">
                  <c:v>113.496377257682</c:v>
                </c:pt>
                <c:pt idx="30391">
                  <c:v>113.495399741602</c:v>
                </c:pt>
                <c:pt idx="30392">
                  <c:v>113.49518104207399</c:v>
                </c:pt>
                <c:pt idx="30393">
                  <c:v>113.49514840897299</c:v>
                </c:pt>
                <c:pt idx="30394">
                  <c:v>113.494002361611</c:v>
                </c:pt>
                <c:pt idx="30395">
                  <c:v>113.493902457088</c:v>
                </c:pt>
                <c:pt idx="30396">
                  <c:v>113.493760707337</c:v>
                </c:pt>
                <c:pt idx="30397">
                  <c:v>113.49362179229701</c:v>
                </c:pt>
                <c:pt idx="30398">
                  <c:v>113.49360039429</c:v>
                </c:pt>
                <c:pt idx="30399">
                  <c:v>113.493076088107</c:v>
                </c:pt>
                <c:pt idx="30400">
                  <c:v>113.49287493063601</c:v>
                </c:pt>
                <c:pt idx="30401">
                  <c:v>113.49224716171599</c:v>
                </c:pt>
                <c:pt idx="30402">
                  <c:v>113.492081028298</c:v>
                </c:pt>
                <c:pt idx="30403">
                  <c:v>113.491824137189</c:v>
                </c:pt>
                <c:pt idx="30404">
                  <c:v>113.491496521843</c:v>
                </c:pt>
                <c:pt idx="30405">
                  <c:v>113.49107348935701</c:v>
                </c:pt>
                <c:pt idx="30406">
                  <c:v>113.49088684831101</c:v>
                </c:pt>
                <c:pt idx="30407">
                  <c:v>113.490846262933</c:v>
                </c:pt>
                <c:pt idx="30408">
                  <c:v>113.490831670172</c:v>
                </c:pt>
                <c:pt idx="30409">
                  <c:v>113.490619600361</c:v>
                </c:pt>
                <c:pt idx="30410">
                  <c:v>113.489936796395</c:v>
                </c:pt>
                <c:pt idx="30411">
                  <c:v>113.487886243281</c:v>
                </c:pt>
                <c:pt idx="30412">
                  <c:v>113.48753187661301</c:v>
                </c:pt>
                <c:pt idx="30413">
                  <c:v>113.487480010696</c:v>
                </c:pt>
                <c:pt idx="30414">
                  <c:v>113.48719824552801</c:v>
                </c:pt>
                <c:pt idx="30415">
                  <c:v>113.486939494515</c:v>
                </c:pt>
                <c:pt idx="30416">
                  <c:v>113.48601306402</c:v>
                </c:pt>
                <c:pt idx="30417">
                  <c:v>113.48593583932001</c:v>
                </c:pt>
                <c:pt idx="30418">
                  <c:v>113.485377867062</c:v>
                </c:pt>
                <c:pt idx="30419">
                  <c:v>113.48514301734301</c:v>
                </c:pt>
                <c:pt idx="30420">
                  <c:v>113.48459997552</c:v>
                </c:pt>
                <c:pt idx="30421">
                  <c:v>113.484330000512</c:v>
                </c:pt>
                <c:pt idx="30422">
                  <c:v>113.484139797898</c:v>
                </c:pt>
                <c:pt idx="30423">
                  <c:v>113.482974631334</c:v>
                </c:pt>
                <c:pt idx="30424">
                  <c:v>113.481907911262</c:v>
                </c:pt>
                <c:pt idx="30425">
                  <c:v>113.481894491977</c:v>
                </c:pt>
                <c:pt idx="30426">
                  <c:v>113.481299150379</c:v>
                </c:pt>
                <c:pt idx="30427">
                  <c:v>113.480001398372</c:v>
                </c:pt>
                <c:pt idx="30428">
                  <c:v>113.47998548587699</c:v>
                </c:pt>
                <c:pt idx="30429">
                  <c:v>113.47963569891</c:v>
                </c:pt>
                <c:pt idx="30430">
                  <c:v>113.479429848449</c:v>
                </c:pt>
                <c:pt idx="30431">
                  <c:v>113.47909177078</c:v>
                </c:pt>
                <c:pt idx="30432">
                  <c:v>113.47825621455701</c:v>
                </c:pt>
                <c:pt idx="30433">
                  <c:v>113.47736500147199</c:v>
                </c:pt>
                <c:pt idx="30434">
                  <c:v>113.476715453995</c:v>
                </c:pt>
                <c:pt idx="30435">
                  <c:v>113.47657467320199</c:v>
                </c:pt>
                <c:pt idx="30436">
                  <c:v>113.476233475352</c:v>
                </c:pt>
                <c:pt idx="30437">
                  <c:v>113.476034429816</c:v>
                </c:pt>
                <c:pt idx="30438">
                  <c:v>113.47589515987001</c:v>
                </c:pt>
                <c:pt idx="30439">
                  <c:v>113.474869924212</c:v>
                </c:pt>
                <c:pt idx="30440">
                  <c:v>113.473786612761</c:v>
                </c:pt>
                <c:pt idx="30441">
                  <c:v>113.473712801277</c:v>
                </c:pt>
                <c:pt idx="30442">
                  <c:v>113.473284248894</c:v>
                </c:pt>
                <c:pt idx="30443">
                  <c:v>113.472954876738</c:v>
                </c:pt>
                <c:pt idx="30444">
                  <c:v>113.472860422214</c:v>
                </c:pt>
                <c:pt idx="30445">
                  <c:v>113.472814505142</c:v>
                </c:pt>
                <c:pt idx="30446">
                  <c:v>113.472743688167</c:v>
                </c:pt>
                <c:pt idx="30447">
                  <c:v>113.472458058999</c:v>
                </c:pt>
                <c:pt idx="30448">
                  <c:v>113.472375622478</c:v>
                </c:pt>
                <c:pt idx="30449">
                  <c:v>113.472340891211</c:v>
                </c:pt>
                <c:pt idx="30450">
                  <c:v>113.47223958734899</c:v>
                </c:pt>
                <c:pt idx="30451">
                  <c:v>113.47221924384699</c:v>
                </c:pt>
                <c:pt idx="30452">
                  <c:v>113.470092285296</c:v>
                </c:pt>
                <c:pt idx="30453">
                  <c:v>113.470051851493</c:v>
                </c:pt>
                <c:pt idx="30454">
                  <c:v>113.469960961623</c:v>
                </c:pt>
                <c:pt idx="30455">
                  <c:v>113.46936599965299</c:v>
                </c:pt>
                <c:pt idx="30456">
                  <c:v>113.46857723765299</c:v>
                </c:pt>
                <c:pt idx="30457">
                  <c:v>113.468456719702</c:v>
                </c:pt>
                <c:pt idx="30458">
                  <c:v>113.467383105477</c:v>
                </c:pt>
                <c:pt idx="30459">
                  <c:v>113.46705493633</c:v>
                </c:pt>
                <c:pt idx="30460">
                  <c:v>113.466916146919</c:v>
                </c:pt>
                <c:pt idx="30461">
                  <c:v>113.466887248422</c:v>
                </c:pt>
                <c:pt idx="30462">
                  <c:v>113.466597810244</c:v>
                </c:pt>
                <c:pt idx="30463">
                  <c:v>113.466512256819</c:v>
                </c:pt>
                <c:pt idx="30464">
                  <c:v>113.46608089359199</c:v>
                </c:pt>
                <c:pt idx="30465">
                  <c:v>113.466032458309</c:v>
                </c:pt>
                <c:pt idx="30466">
                  <c:v>113.466006366635</c:v>
                </c:pt>
                <c:pt idx="30467">
                  <c:v>113.464884959796</c:v>
                </c:pt>
                <c:pt idx="30468">
                  <c:v>113.464056413176</c:v>
                </c:pt>
                <c:pt idx="30469">
                  <c:v>113.462725802139</c:v>
                </c:pt>
                <c:pt idx="30470">
                  <c:v>113.462196284142</c:v>
                </c:pt>
                <c:pt idx="30471">
                  <c:v>113.461873196669</c:v>
                </c:pt>
                <c:pt idx="30472">
                  <c:v>113.46174664861</c:v>
                </c:pt>
                <c:pt idx="30473">
                  <c:v>113.46109133205501</c:v>
                </c:pt>
                <c:pt idx="30474">
                  <c:v>113.45999277184799</c:v>
                </c:pt>
                <c:pt idx="30475">
                  <c:v>113.459809366372</c:v>
                </c:pt>
                <c:pt idx="30476">
                  <c:v>113.45916464510501</c:v>
                </c:pt>
                <c:pt idx="30477">
                  <c:v>113.457203938722</c:v>
                </c:pt>
                <c:pt idx="30478">
                  <c:v>113.45524421013801</c:v>
                </c:pt>
                <c:pt idx="30479">
                  <c:v>113.454624621352</c:v>
                </c:pt>
                <c:pt idx="30480">
                  <c:v>113.454506710448</c:v>
                </c:pt>
                <c:pt idx="30481">
                  <c:v>113.45412325795201</c:v>
                </c:pt>
                <c:pt idx="30482">
                  <c:v>113.45393764010601</c:v>
                </c:pt>
                <c:pt idx="30483">
                  <c:v>113.45363620579499</c:v>
                </c:pt>
                <c:pt idx="30484">
                  <c:v>113.452669384587</c:v>
                </c:pt>
                <c:pt idx="30485">
                  <c:v>113.451368575652</c:v>
                </c:pt>
                <c:pt idx="30486">
                  <c:v>113.45078046128801</c:v>
                </c:pt>
                <c:pt idx="30487">
                  <c:v>113.450578240798</c:v>
                </c:pt>
                <c:pt idx="30488">
                  <c:v>113.450022233054</c:v>
                </c:pt>
                <c:pt idx="30489">
                  <c:v>113.450007495303</c:v>
                </c:pt>
                <c:pt idx="30490">
                  <c:v>113.449907374354</c:v>
                </c:pt>
                <c:pt idx="30491">
                  <c:v>113.449819136917</c:v>
                </c:pt>
                <c:pt idx="30492">
                  <c:v>113.449408760311</c:v>
                </c:pt>
                <c:pt idx="30493">
                  <c:v>113.448460763623</c:v>
                </c:pt>
                <c:pt idx="30494">
                  <c:v>113.448092498158</c:v>
                </c:pt>
                <c:pt idx="30495">
                  <c:v>113.447699720226</c:v>
                </c:pt>
                <c:pt idx="30496">
                  <c:v>113.44757416080699</c:v>
                </c:pt>
                <c:pt idx="30497">
                  <c:v>113.447051010416</c:v>
                </c:pt>
                <c:pt idx="30498">
                  <c:v>113.445492280354</c:v>
                </c:pt>
                <c:pt idx="30499">
                  <c:v>113.445441667004</c:v>
                </c:pt>
                <c:pt idx="30500">
                  <c:v>113.44532476106301</c:v>
                </c:pt>
                <c:pt idx="30501">
                  <c:v>113.445318331854</c:v>
                </c:pt>
                <c:pt idx="30502">
                  <c:v>113.444815763899</c:v>
                </c:pt>
                <c:pt idx="30503">
                  <c:v>113.444744569264</c:v>
                </c:pt>
                <c:pt idx="30504">
                  <c:v>113.44328005580699</c:v>
                </c:pt>
                <c:pt idx="30505">
                  <c:v>113.44268256970901</c:v>
                </c:pt>
                <c:pt idx="30506">
                  <c:v>113.442625292099</c:v>
                </c:pt>
                <c:pt idx="30507">
                  <c:v>113.43972519974901</c:v>
                </c:pt>
                <c:pt idx="30508">
                  <c:v>113.439629729142</c:v>
                </c:pt>
                <c:pt idx="30509">
                  <c:v>113.438626966383</c:v>
                </c:pt>
                <c:pt idx="30510">
                  <c:v>113.43810446603599</c:v>
                </c:pt>
                <c:pt idx="30511">
                  <c:v>113.43786681492701</c:v>
                </c:pt>
                <c:pt idx="30512">
                  <c:v>113.437143688429</c:v>
                </c:pt>
                <c:pt idx="30513">
                  <c:v>113.43681110218699</c:v>
                </c:pt>
                <c:pt idx="30514">
                  <c:v>113.43679694108</c:v>
                </c:pt>
                <c:pt idx="30515">
                  <c:v>113.43665760674899</c:v>
                </c:pt>
                <c:pt idx="30516">
                  <c:v>113.43633512484099</c:v>
                </c:pt>
                <c:pt idx="30517">
                  <c:v>113.436253217394</c:v>
                </c:pt>
                <c:pt idx="30518">
                  <c:v>113.436006842532</c:v>
                </c:pt>
                <c:pt idx="30519">
                  <c:v>113.43531430160699</c:v>
                </c:pt>
                <c:pt idx="30520">
                  <c:v>113.434693649439</c:v>
                </c:pt>
                <c:pt idx="30521">
                  <c:v>113.4340016466</c:v>
                </c:pt>
                <c:pt idx="30522">
                  <c:v>113.433778463444</c:v>
                </c:pt>
                <c:pt idx="30523">
                  <c:v>113.43335592459501</c:v>
                </c:pt>
                <c:pt idx="30524">
                  <c:v>113.43281839294799</c:v>
                </c:pt>
                <c:pt idx="30525">
                  <c:v>113.43252744038899</c:v>
                </c:pt>
                <c:pt idx="30526">
                  <c:v>113.432509151142</c:v>
                </c:pt>
                <c:pt idx="30527">
                  <c:v>113.43212772613801</c:v>
                </c:pt>
                <c:pt idx="30528">
                  <c:v>113.431721669864</c:v>
                </c:pt>
                <c:pt idx="30529">
                  <c:v>113.430597934593</c:v>
                </c:pt>
                <c:pt idx="30530">
                  <c:v>113.429631520776</c:v>
                </c:pt>
                <c:pt idx="30531">
                  <c:v>113.428580734329</c:v>
                </c:pt>
                <c:pt idx="30532">
                  <c:v>113.42855110578</c:v>
                </c:pt>
                <c:pt idx="30533">
                  <c:v>113.428401455795</c:v>
                </c:pt>
                <c:pt idx="30534">
                  <c:v>113.42825955410601</c:v>
                </c:pt>
                <c:pt idx="30535">
                  <c:v>113.428194102492</c:v>
                </c:pt>
                <c:pt idx="30536">
                  <c:v>113.427530539481</c:v>
                </c:pt>
                <c:pt idx="30537">
                  <c:v>113.427266863714</c:v>
                </c:pt>
                <c:pt idx="30538">
                  <c:v>113.427153492541</c:v>
                </c:pt>
                <c:pt idx="30539">
                  <c:v>113.426918355952</c:v>
                </c:pt>
                <c:pt idx="30540">
                  <c:v>113.42664638872</c:v>
                </c:pt>
                <c:pt idx="30541">
                  <c:v>113.426592945412</c:v>
                </c:pt>
                <c:pt idx="30542">
                  <c:v>113.425991623939</c:v>
                </c:pt>
                <c:pt idx="30543">
                  <c:v>113.425203233164</c:v>
                </c:pt>
                <c:pt idx="30544">
                  <c:v>113.424517571359</c:v>
                </c:pt>
                <c:pt idx="30545">
                  <c:v>113.424290602236</c:v>
                </c:pt>
                <c:pt idx="30546">
                  <c:v>113.42204234982199</c:v>
                </c:pt>
                <c:pt idx="30547">
                  <c:v>113.42155356843</c:v>
                </c:pt>
                <c:pt idx="30548">
                  <c:v>113.421481731174</c:v>
                </c:pt>
                <c:pt idx="30549">
                  <c:v>113.420928272129</c:v>
                </c:pt>
                <c:pt idx="30550">
                  <c:v>113.420452145285</c:v>
                </c:pt>
                <c:pt idx="30551">
                  <c:v>113.419904925794</c:v>
                </c:pt>
                <c:pt idx="30552">
                  <c:v>113.419164218511</c:v>
                </c:pt>
                <c:pt idx="30553">
                  <c:v>113.417527959179</c:v>
                </c:pt>
                <c:pt idx="30554">
                  <c:v>113.417028282261</c:v>
                </c:pt>
                <c:pt idx="30555">
                  <c:v>113.41680856873801</c:v>
                </c:pt>
                <c:pt idx="30556">
                  <c:v>113.416509133265</c:v>
                </c:pt>
                <c:pt idx="30557">
                  <c:v>113.416228022914</c:v>
                </c:pt>
                <c:pt idx="30558">
                  <c:v>113.415565479111</c:v>
                </c:pt>
                <c:pt idx="30559">
                  <c:v>113.414997092153</c:v>
                </c:pt>
                <c:pt idx="30560">
                  <c:v>113.414244559967</c:v>
                </c:pt>
                <c:pt idx="30561">
                  <c:v>113.414093898156</c:v>
                </c:pt>
                <c:pt idx="30562">
                  <c:v>113.413925262562</c:v>
                </c:pt>
                <c:pt idx="30563">
                  <c:v>113.413616556759</c:v>
                </c:pt>
                <c:pt idx="30564">
                  <c:v>113.412296840393</c:v>
                </c:pt>
                <c:pt idx="30565">
                  <c:v>113.411856463221</c:v>
                </c:pt>
                <c:pt idx="30566">
                  <c:v>113.411745197903</c:v>
                </c:pt>
                <c:pt idx="30567">
                  <c:v>113.410564483372</c:v>
                </c:pt>
                <c:pt idx="30568">
                  <c:v>113.41052759028901</c:v>
                </c:pt>
                <c:pt idx="30569">
                  <c:v>113.410258815259</c:v>
                </c:pt>
                <c:pt idx="30570">
                  <c:v>113.409632431635</c:v>
                </c:pt>
                <c:pt idx="30571">
                  <c:v>113.40880891577</c:v>
                </c:pt>
                <c:pt idx="30572">
                  <c:v>113.408227513827</c:v>
                </c:pt>
                <c:pt idx="30573">
                  <c:v>113.40792438526</c:v>
                </c:pt>
                <c:pt idx="30574">
                  <c:v>113.40757709901099</c:v>
                </c:pt>
                <c:pt idx="30575">
                  <c:v>113.407364903846</c:v>
                </c:pt>
                <c:pt idx="30576">
                  <c:v>113.406877697542</c:v>
                </c:pt>
                <c:pt idx="30577">
                  <c:v>113.406075523883</c:v>
                </c:pt>
                <c:pt idx="30578">
                  <c:v>113.404908865423</c:v>
                </c:pt>
                <c:pt idx="30579">
                  <c:v>113.404206982547</c:v>
                </c:pt>
                <c:pt idx="30580">
                  <c:v>113.402166524648</c:v>
                </c:pt>
                <c:pt idx="30581">
                  <c:v>113.40181227028501</c:v>
                </c:pt>
                <c:pt idx="30582">
                  <c:v>113.40107741755</c:v>
                </c:pt>
                <c:pt idx="30583">
                  <c:v>113.40086208251201</c:v>
                </c:pt>
                <c:pt idx="30584">
                  <c:v>113.400833357563</c:v>
                </c:pt>
                <c:pt idx="30585">
                  <c:v>113.400536451737</c:v>
                </c:pt>
                <c:pt idx="30586">
                  <c:v>113.400332679296</c:v>
                </c:pt>
                <c:pt idx="30587">
                  <c:v>113.40026092694799</c:v>
                </c:pt>
                <c:pt idx="30588">
                  <c:v>113.400170117984</c:v>
                </c:pt>
                <c:pt idx="30589">
                  <c:v>113.39985260634499</c:v>
                </c:pt>
                <c:pt idx="30590">
                  <c:v>113.399500072544</c:v>
                </c:pt>
                <c:pt idx="30591">
                  <c:v>113.39947413101601</c:v>
                </c:pt>
                <c:pt idx="30592">
                  <c:v>113.399445791613</c:v>
                </c:pt>
                <c:pt idx="30593">
                  <c:v>113.398181912095</c:v>
                </c:pt>
                <c:pt idx="30594">
                  <c:v>113.39812534956199</c:v>
                </c:pt>
                <c:pt idx="30595">
                  <c:v>113.39777979370101</c:v>
                </c:pt>
                <c:pt idx="30596">
                  <c:v>113.396919826435</c:v>
                </c:pt>
                <c:pt idx="30597">
                  <c:v>113.396702329086</c:v>
                </c:pt>
                <c:pt idx="30598">
                  <c:v>113.396523681052</c:v>
                </c:pt>
                <c:pt idx="30599">
                  <c:v>113.396488922545</c:v>
                </c:pt>
                <c:pt idx="30600">
                  <c:v>113.396096469653</c:v>
                </c:pt>
                <c:pt idx="30601">
                  <c:v>113.395933491919</c:v>
                </c:pt>
                <c:pt idx="30602">
                  <c:v>113.39581698563499</c:v>
                </c:pt>
                <c:pt idx="30603">
                  <c:v>113.39556369957</c:v>
                </c:pt>
                <c:pt idx="30604">
                  <c:v>113.39554142850599</c:v>
                </c:pt>
                <c:pt idx="30605">
                  <c:v>113.39547852810099</c:v>
                </c:pt>
                <c:pt idx="30606">
                  <c:v>113.394107652949</c:v>
                </c:pt>
                <c:pt idx="30607">
                  <c:v>113.393576182206</c:v>
                </c:pt>
                <c:pt idx="30608">
                  <c:v>113.392617638388</c:v>
                </c:pt>
                <c:pt idx="30609">
                  <c:v>113.39256693608399</c:v>
                </c:pt>
                <c:pt idx="30610">
                  <c:v>113.39225458084201</c:v>
                </c:pt>
                <c:pt idx="30611">
                  <c:v>113.39133457501499</c:v>
                </c:pt>
                <c:pt idx="30612">
                  <c:v>113.391154562252</c:v>
                </c:pt>
                <c:pt idx="30613">
                  <c:v>113.39108313042099</c:v>
                </c:pt>
                <c:pt idx="30614">
                  <c:v>113.390840262352</c:v>
                </c:pt>
                <c:pt idx="30615">
                  <c:v>113.39005187393199</c:v>
                </c:pt>
                <c:pt idx="30616">
                  <c:v>113.389467149076</c:v>
                </c:pt>
                <c:pt idx="30617">
                  <c:v>113.389356487516</c:v>
                </c:pt>
                <c:pt idx="30618">
                  <c:v>113.389115505161</c:v>
                </c:pt>
                <c:pt idx="30619">
                  <c:v>113.387972223356</c:v>
                </c:pt>
                <c:pt idx="30620">
                  <c:v>113.386882045248</c:v>
                </c:pt>
                <c:pt idx="30621">
                  <c:v>113.38655115917101</c:v>
                </c:pt>
                <c:pt idx="30622">
                  <c:v>113.38649652873799</c:v>
                </c:pt>
                <c:pt idx="30623">
                  <c:v>113.386373646873</c:v>
                </c:pt>
                <c:pt idx="30624">
                  <c:v>113.386142209306</c:v>
                </c:pt>
                <c:pt idx="30625">
                  <c:v>113.385859220515</c:v>
                </c:pt>
                <c:pt idx="30626">
                  <c:v>113.385780163606</c:v>
                </c:pt>
                <c:pt idx="30627">
                  <c:v>113.385662852523</c:v>
                </c:pt>
                <c:pt idx="30628">
                  <c:v>113.385279435915</c:v>
                </c:pt>
                <c:pt idx="30629">
                  <c:v>113.384993111391</c:v>
                </c:pt>
                <c:pt idx="30630">
                  <c:v>113.384929210273</c:v>
                </c:pt>
                <c:pt idx="30631">
                  <c:v>113.384810196001</c:v>
                </c:pt>
                <c:pt idx="30632">
                  <c:v>113.383560372556</c:v>
                </c:pt>
                <c:pt idx="30633">
                  <c:v>113.381191173979</c:v>
                </c:pt>
                <c:pt idx="30634">
                  <c:v>113.381030905118</c:v>
                </c:pt>
                <c:pt idx="30635">
                  <c:v>113.380179800908</c:v>
                </c:pt>
                <c:pt idx="30636">
                  <c:v>113.379981668813</c:v>
                </c:pt>
                <c:pt idx="30637">
                  <c:v>113.37932696195401</c:v>
                </c:pt>
                <c:pt idx="30638">
                  <c:v>113.378983104433</c:v>
                </c:pt>
                <c:pt idx="30639">
                  <c:v>113.378828410696</c:v>
                </c:pt>
                <c:pt idx="30640">
                  <c:v>113.378522348812</c:v>
                </c:pt>
                <c:pt idx="30641">
                  <c:v>113.37840826027499</c:v>
                </c:pt>
                <c:pt idx="30642">
                  <c:v>113.377944623099</c:v>
                </c:pt>
                <c:pt idx="30643">
                  <c:v>113.377831713728</c:v>
                </c:pt>
                <c:pt idx="30644">
                  <c:v>113.377451615437</c:v>
                </c:pt>
                <c:pt idx="30645">
                  <c:v>113.376712955402</c:v>
                </c:pt>
                <c:pt idx="30646">
                  <c:v>113.376252198919</c:v>
                </c:pt>
                <c:pt idx="30647">
                  <c:v>113.376215321983</c:v>
                </c:pt>
                <c:pt idx="30648">
                  <c:v>113.375733288056</c:v>
                </c:pt>
                <c:pt idx="30649">
                  <c:v>113.375571547335</c:v>
                </c:pt>
                <c:pt idx="30650">
                  <c:v>113.375038911887</c:v>
                </c:pt>
                <c:pt idx="30651">
                  <c:v>113.374902272695</c:v>
                </c:pt>
                <c:pt idx="30652">
                  <c:v>113.37417091213101</c:v>
                </c:pt>
                <c:pt idx="30653">
                  <c:v>113.37382968488799</c:v>
                </c:pt>
                <c:pt idx="30654">
                  <c:v>113.372503918788</c:v>
                </c:pt>
                <c:pt idx="30655">
                  <c:v>113.37249376288</c:v>
                </c:pt>
                <c:pt idx="30656">
                  <c:v>113.372156074722</c:v>
                </c:pt>
                <c:pt idx="30657">
                  <c:v>113.372117787604</c:v>
                </c:pt>
                <c:pt idx="30658">
                  <c:v>113.371630604137</c:v>
                </c:pt>
                <c:pt idx="30659">
                  <c:v>113.371581161221</c:v>
                </c:pt>
                <c:pt idx="30660">
                  <c:v>113.37129868101501</c:v>
                </c:pt>
                <c:pt idx="30661">
                  <c:v>113.371289334393</c:v>
                </c:pt>
                <c:pt idx="30662">
                  <c:v>113.371229688401</c:v>
                </c:pt>
                <c:pt idx="30663">
                  <c:v>113.370969861202</c:v>
                </c:pt>
                <c:pt idx="30664">
                  <c:v>113.370884941363</c:v>
                </c:pt>
                <c:pt idx="30665">
                  <c:v>113.370870333319</c:v>
                </c:pt>
                <c:pt idx="30666">
                  <c:v>113.37081890054</c:v>
                </c:pt>
                <c:pt idx="30667">
                  <c:v>113.370546720002</c:v>
                </c:pt>
                <c:pt idx="30668">
                  <c:v>113.370485428789</c:v>
                </c:pt>
                <c:pt idx="30669">
                  <c:v>113.369828352393</c:v>
                </c:pt>
                <c:pt idx="30670">
                  <c:v>113.36977784171199</c:v>
                </c:pt>
                <c:pt idx="30671">
                  <c:v>113.369597823492</c:v>
                </c:pt>
                <c:pt idx="30672">
                  <c:v>113.369477763258</c:v>
                </c:pt>
                <c:pt idx="30673">
                  <c:v>113.369380032183</c:v>
                </c:pt>
                <c:pt idx="30674">
                  <c:v>113.369276115452</c:v>
                </c:pt>
                <c:pt idx="30675">
                  <c:v>113.369068428628</c:v>
                </c:pt>
                <c:pt idx="30676">
                  <c:v>113.368646325043</c:v>
                </c:pt>
                <c:pt idx="30677">
                  <c:v>113.368445830124</c:v>
                </c:pt>
                <c:pt idx="30678">
                  <c:v>113.36787341165901</c:v>
                </c:pt>
                <c:pt idx="30679">
                  <c:v>113.36695961435299</c:v>
                </c:pt>
                <c:pt idx="30680">
                  <c:v>113.366682599806</c:v>
                </c:pt>
                <c:pt idx="30681">
                  <c:v>113.366574906881</c:v>
                </c:pt>
                <c:pt idx="30682">
                  <c:v>113.366450967771</c:v>
                </c:pt>
                <c:pt idx="30683">
                  <c:v>113.36567421662799</c:v>
                </c:pt>
                <c:pt idx="30684">
                  <c:v>113.365350630585</c:v>
                </c:pt>
                <c:pt idx="30685">
                  <c:v>113.365216798581</c:v>
                </c:pt>
                <c:pt idx="30686">
                  <c:v>113.36457825044</c:v>
                </c:pt>
                <c:pt idx="30687">
                  <c:v>113.364571371983</c:v>
                </c:pt>
                <c:pt idx="30688">
                  <c:v>113.36454311426699</c:v>
                </c:pt>
                <c:pt idx="30689">
                  <c:v>113.364163145295</c:v>
                </c:pt>
                <c:pt idx="30690">
                  <c:v>113.363225253116</c:v>
                </c:pt>
                <c:pt idx="30691">
                  <c:v>113.363108801895</c:v>
                </c:pt>
                <c:pt idx="30692">
                  <c:v>113.363002485583</c:v>
                </c:pt>
                <c:pt idx="30693">
                  <c:v>113.36278380394501</c:v>
                </c:pt>
                <c:pt idx="30694">
                  <c:v>113.362761105039</c:v>
                </c:pt>
                <c:pt idx="30695">
                  <c:v>113.36256842054</c:v>
                </c:pt>
                <c:pt idx="30696">
                  <c:v>113.362370782696</c:v>
                </c:pt>
                <c:pt idx="30697">
                  <c:v>113.362003815078</c:v>
                </c:pt>
                <c:pt idx="30698">
                  <c:v>113.361856052831</c:v>
                </c:pt>
                <c:pt idx="30699">
                  <c:v>113.3612523961</c:v>
                </c:pt>
                <c:pt idx="30700">
                  <c:v>113.361161504515</c:v>
                </c:pt>
                <c:pt idx="30701">
                  <c:v>113.36114400694299</c:v>
                </c:pt>
                <c:pt idx="30702">
                  <c:v>113.360380998482</c:v>
                </c:pt>
                <c:pt idx="30703">
                  <c:v>113.360360758</c:v>
                </c:pt>
                <c:pt idx="30704">
                  <c:v>113.359770500651</c:v>
                </c:pt>
                <c:pt idx="30705">
                  <c:v>113.359347474418</c:v>
                </c:pt>
                <c:pt idx="30706">
                  <c:v>113.359237148403</c:v>
                </c:pt>
                <c:pt idx="30707">
                  <c:v>113.359100748722</c:v>
                </c:pt>
                <c:pt idx="30708">
                  <c:v>113.358587533258</c:v>
                </c:pt>
                <c:pt idx="30709">
                  <c:v>113.358375483673</c:v>
                </c:pt>
                <c:pt idx="30710">
                  <c:v>113.358263090649</c:v>
                </c:pt>
                <c:pt idx="30711">
                  <c:v>113.357731121489</c:v>
                </c:pt>
                <c:pt idx="30712">
                  <c:v>113.357611754342</c:v>
                </c:pt>
                <c:pt idx="30713">
                  <c:v>113.35749682602901</c:v>
                </c:pt>
                <c:pt idx="30714">
                  <c:v>113.35636073264401</c:v>
                </c:pt>
                <c:pt idx="30715">
                  <c:v>113.355513867992</c:v>
                </c:pt>
                <c:pt idx="30716">
                  <c:v>113.35550631582301</c:v>
                </c:pt>
                <c:pt idx="30717">
                  <c:v>113.35516188212</c:v>
                </c:pt>
                <c:pt idx="30718">
                  <c:v>113.354699218739</c:v>
                </c:pt>
                <c:pt idx="30719">
                  <c:v>113.354529961108</c:v>
                </c:pt>
                <c:pt idx="30720">
                  <c:v>113.354397230204</c:v>
                </c:pt>
                <c:pt idx="30721">
                  <c:v>113.354081624325</c:v>
                </c:pt>
                <c:pt idx="30722">
                  <c:v>113.353759674893</c:v>
                </c:pt>
                <c:pt idx="30723">
                  <c:v>113.353581660987</c:v>
                </c:pt>
                <c:pt idx="30724">
                  <c:v>113.353297720516</c:v>
                </c:pt>
                <c:pt idx="30725">
                  <c:v>113.353026009484</c:v>
                </c:pt>
                <c:pt idx="30726">
                  <c:v>113.35271665011901</c:v>
                </c:pt>
                <c:pt idx="30727">
                  <c:v>113.352666265707</c:v>
                </c:pt>
                <c:pt idx="30728">
                  <c:v>113.352541287512</c:v>
                </c:pt>
                <c:pt idx="30729">
                  <c:v>113.352350594402</c:v>
                </c:pt>
                <c:pt idx="30730">
                  <c:v>113.352253121809</c:v>
                </c:pt>
                <c:pt idx="30731">
                  <c:v>113.35222912222601</c:v>
                </c:pt>
                <c:pt idx="30732">
                  <c:v>113.352120653851</c:v>
                </c:pt>
                <c:pt idx="30733">
                  <c:v>113.35173214833</c:v>
                </c:pt>
                <c:pt idx="30734">
                  <c:v>113.351674774473</c:v>
                </c:pt>
                <c:pt idx="30735">
                  <c:v>113.351386640041</c:v>
                </c:pt>
                <c:pt idx="30736">
                  <c:v>113.35132426476</c:v>
                </c:pt>
                <c:pt idx="30737">
                  <c:v>113.350552060159</c:v>
                </c:pt>
                <c:pt idx="30738">
                  <c:v>113.35003773144599</c:v>
                </c:pt>
                <c:pt idx="30739">
                  <c:v>113.34970368324601</c:v>
                </c:pt>
                <c:pt idx="30740">
                  <c:v>113.34957496179</c:v>
                </c:pt>
                <c:pt idx="30741">
                  <c:v>113.34918661528</c:v>
                </c:pt>
                <c:pt idx="30742">
                  <c:v>113.349065266805</c:v>
                </c:pt>
                <c:pt idx="30743">
                  <c:v>113.348819193548</c:v>
                </c:pt>
                <c:pt idx="30744">
                  <c:v>113.348223058174</c:v>
                </c:pt>
                <c:pt idx="30745">
                  <c:v>113.347705818297</c:v>
                </c:pt>
                <c:pt idx="30746">
                  <c:v>113.34751428966</c:v>
                </c:pt>
                <c:pt idx="30747">
                  <c:v>113.347432644045</c:v>
                </c:pt>
                <c:pt idx="30748">
                  <c:v>113.347245357239</c:v>
                </c:pt>
                <c:pt idx="30749">
                  <c:v>113.34700028014799</c:v>
                </c:pt>
                <c:pt idx="30750">
                  <c:v>113.346838827683</c:v>
                </c:pt>
                <c:pt idx="30751">
                  <c:v>113.346656151899</c:v>
                </c:pt>
                <c:pt idx="30752">
                  <c:v>113.346594862812</c:v>
                </c:pt>
                <c:pt idx="30753">
                  <c:v>113.346470932804</c:v>
                </c:pt>
                <c:pt idx="30754">
                  <c:v>113.346248561648</c:v>
                </c:pt>
                <c:pt idx="30755">
                  <c:v>113.346234286418</c:v>
                </c:pt>
                <c:pt idx="30756">
                  <c:v>113.34594197733701</c:v>
                </c:pt>
                <c:pt idx="30757">
                  <c:v>113.345834424758</c:v>
                </c:pt>
                <c:pt idx="30758">
                  <c:v>113.345505211275</c:v>
                </c:pt>
                <c:pt idx="30759">
                  <c:v>113.344920135151</c:v>
                </c:pt>
                <c:pt idx="30760">
                  <c:v>113.34491083157199</c:v>
                </c:pt>
                <c:pt idx="30761">
                  <c:v>113.34476029634899</c:v>
                </c:pt>
                <c:pt idx="30762">
                  <c:v>113.343314548016</c:v>
                </c:pt>
                <c:pt idx="30763">
                  <c:v>113.34318686945799</c:v>
                </c:pt>
                <c:pt idx="30764">
                  <c:v>113.343179434107</c:v>
                </c:pt>
                <c:pt idx="30765">
                  <c:v>113.34301556006</c:v>
                </c:pt>
                <c:pt idx="30766">
                  <c:v>113.342793244842</c:v>
                </c:pt>
                <c:pt idx="30767">
                  <c:v>113.342656347321</c:v>
                </c:pt>
                <c:pt idx="30768">
                  <c:v>113.342105886578</c:v>
                </c:pt>
                <c:pt idx="30769">
                  <c:v>113.341849184742</c:v>
                </c:pt>
                <c:pt idx="30770">
                  <c:v>113.341749096008</c:v>
                </c:pt>
                <c:pt idx="30771">
                  <c:v>113.341647381147</c:v>
                </c:pt>
                <c:pt idx="30772">
                  <c:v>113.34152163110301</c:v>
                </c:pt>
                <c:pt idx="30773">
                  <c:v>113.341246034981</c:v>
                </c:pt>
                <c:pt idx="30774">
                  <c:v>113.341149463064</c:v>
                </c:pt>
                <c:pt idx="30775">
                  <c:v>113.34102762715899</c:v>
                </c:pt>
                <c:pt idx="30776">
                  <c:v>113.34074838944299</c:v>
                </c:pt>
                <c:pt idx="30777">
                  <c:v>113.34007177461601</c:v>
                </c:pt>
                <c:pt idx="30778">
                  <c:v>113.340047466035</c:v>
                </c:pt>
                <c:pt idx="30779">
                  <c:v>113.339508111128</c:v>
                </c:pt>
                <c:pt idx="30780">
                  <c:v>113.33934245283299</c:v>
                </c:pt>
                <c:pt idx="30781">
                  <c:v>113.33919055608099</c:v>
                </c:pt>
                <c:pt idx="30782">
                  <c:v>113.33904565653199</c:v>
                </c:pt>
                <c:pt idx="30783">
                  <c:v>113.338532384148</c:v>
                </c:pt>
                <c:pt idx="30784">
                  <c:v>113.33788738510999</c:v>
                </c:pt>
                <c:pt idx="30785">
                  <c:v>113.337354911162</c:v>
                </c:pt>
                <c:pt idx="30786">
                  <c:v>113.337339102291</c:v>
                </c:pt>
                <c:pt idx="30787">
                  <c:v>113.33725371051401</c:v>
                </c:pt>
                <c:pt idx="30788">
                  <c:v>113.337221638827</c:v>
                </c:pt>
                <c:pt idx="30789">
                  <c:v>113.33711339857901</c:v>
                </c:pt>
                <c:pt idx="30790">
                  <c:v>113.33693351054499</c:v>
                </c:pt>
                <c:pt idx="30791">
                  <c:v>113.336877470503</c:v>
                </c:pt>
                <c:pt idx="30792">
                  <c:v>113.335858693384</c:v>
                </c:pt>
                <c:pt idx="30793">
                  <c:v>113.335654664976</c:v>
                </c:pt>
                <c:pt idx="30794">
                  <c:v>113.335593168458</c:v>
                </c:pt>
                <c:pt idx="30795">
                  <c:v>113.335388486566</c:v>
                </c:pt>
                <c:pt idx="30796">
                  <c:v>113.334962266191</c:v>
                </c:pt>
                <c:pt idx="30797">
                  <c:v>113.33449648969901</c:v>
                </c:pt>
                <c:pt idx="30798">
                  <c:v>113.334241370039</c:v>
                </c:pt>
                <c:pt idx="30799">
                  <c:v>113.33416456721299</c:v>
                </c:pt>
                <c:pt idx="30800">
                  <c:v>113.33372129403899</c:v>
                </c:pt>
                <c:pt idx="30801">
                  <c:v>113.33335484425299</c:v>
                </c:pt>
                <c:pt idx="30802">
                  <c:v>113.333319584718</c:v>
                </c:pt>
                <c:pt idx="30803">
                  <c:v>113.332021222858</c:v>
                </c:pt>
                <c:pt idx="30804">
                  <c:v>113.331884418054</c:v>
                </c:pt>
                <c:pt idx="30805">
                  <c:v>113.331693384841</c:v>
                </c:pt>
                <c:pt idx="30806">
                  <c:v>113.33131874865001</c:v>
                </c:pt>
                <c:pt idx="30807">
                  <c:v>113.331289726161</c:v>
                </c:pt>
                <c:pt idx="30808">
                  <c:v>113.331283295749</c:v>
                </c:pt>
                <c:pt idx="30809">
                  <c:v>113.331191985621</c:v>
                </c:pt>
                <c:pt idx="30810">
                  <c:v>113.331151995307</c:v>
                </c:pt>
                <c:pt idx="30811">
                  <c:v>113.330982806043</c:v>
                </c:pt>
                <c:pt idx="30812">
                  <c:v>113.330553246178</c:v>
                </c:pt>
                <c:pt idx="30813">
                  <c:v>113.330542377478</c:v>
                </c:pt>
                <c:pt idx="30814">
                  <c:v>113.330468148866</c:v>
                </c:pt>
                <c:pt idx="30815">
                  <c:v>113.330257892311</c:v>
                </c:pt>
                <c:pt idx="30816">
                  <c:v>113.33011534331401</c:v>
                </c:pt>
                <c:pt idx="30817">
                  <c:v>113.329813800727</c:v>
                </c:pt>
                <c:pt idx="30818">
                  <c:v>113.32962225857401</c:v>
                </c:pt>
                <c:pt idx="30819">
                  <c:v>113.329614430863</c:v>
                </c:pt>
                <c:pt idx="30820">
                  <c:v>113.329224986691</c:v>
                </c:pt>
                <c:pt idx="30821">
                  <c:v>113.329063599771</c:v>
                </c:pt>
                <c:pt idx="30822">
                  <c:v>113.329009286141</c:v>
                </c:pt>
                <c:pt idx="30823">
                  <c:v>113.328717171725</c:v>
                </c:pt>
                <c:pt idx="30824">
                  <c:v>113.328135373875</c:v>
                </c:pt>
                <c:pt idx="30825">
                  <c:v>113.32756705376001</c:v>
                </c:pt>
                <c:pt idx="30826">
                  <c:v>113.32739334950899</c:v>
                </c:pt>
                <c:pt idx="30827">
                  <c:v>113.325931954834</c:v>
                </c:pt>
                <c:pt idx="30828">
                  <c:v>113.325892613859</c:v>
                </c:pt>
                <c:pt idx="30829">
                  <c:v>113.325673621093</c:v>
                </c:pt>
                <c:pt idx="30830">
                  <c:v>113.32500727594601</c:v>
                </c:pt>
                <c:pt idx="30831">
                  <c:v>113.324949453014</c:v>
                </c:pt>
                <c:pt idx="30832">
                  <c:v>113.324609728981</c:v>
                </c:pt>
                <c:pt idx="30833">
                  <c:v>113.32425512837</c:v>
                </c:pt>
                <c:pt idx="30834">
                  <c:v>113.323883718917</c:v>
                </c:pt>
                <c:pt idx="30835">
                  <c:v>113.323687721379</c:v>
                </c:pt>
                <c:pt idx="30836">
                  <c:v>113.323155989047</c:v>
                </c:pt>
                <c:pt idx="30837">
                  <c:v>113.323071776015</c:v>
                </c:pt>
                <c:pt idx="30838">
                  <c:v>113.32293936725399</c:v>
                </c:pt>
                <c:pt idx="30839">
                  <c:v>113.322727116271</c:v>
                </c:pt>
                <c:pt idx="30840">
                  <c:v>113.322516261141</c:v>
                </c:pt>
                <c:pt idx="30841">
                  <c:v>113.322493987071</c:v>
                </c:pt>
                <c:pt idx="30842">
                  <c:v>113.322221793379</c:v>
                </c:pt>
                <c:pt idx="30843">
                  <c:v>113.32219373963299</c:v>
                </c:pt>
                <c:pt idx="30844">
                  <c:v>113.322168546687</c:v>
                </c:pt>
                <c:pt idx="30845">
                  <c:v>113.322100263545</c:v>
                </c:pt>
                <c:pt idx="30846">
                  <c:v>113.321757526331</c:v>
                </c:pt>
                <c:pt idx="30847">
                  <c:v>113.321617305437</c:v>
                </c:pt>
                <c:pt idx="30848">
                  <c:v>113.32148083868699</c:v>
                </c:pt>
                <c:pt idx="30849">
                  <c:v>113.321375823184</c:v>
                </c:pt>
                <c:pt idx="30850">
                  <c:v>113.320523953563</c:v>
                </c:pt>
                <c:pt idx="30851">
                  <c:v>113.320112228634</c:v>
                </c:pt>
                <c:pt idx="30852">
                  <c:v>113.31980488131001</c:v>
                </c:pt>
                <c:pt idx="30853">
                  <c:v>113.319547629732</c:v>
                </c:pt>
                <c:pt idx="30854">
                  <c:v>113.318862947396</c:v>
                </c:pt>
                <c:pt idx="30855">
                  <c:v>113.31877615218799</c:v>
                </c:pt>
                <c:pt idx="30856">
                  <c:v>113.318614943672</c:v>
                </c:pt>
                <c:pt idx="30857">
                  <c:v>113.31784039255</c:v>
                </c:pt>
                <c:pt idx="30858">
                  <c:v>113.317571698389</c:v>
                </c:pt>
                <c:pt idx="30859">
                  <c:v>113.317471284451</c:v>
                </c:pt>
                <c:pt idx="30860">
                  <c:v>113.31704582360599</c:v>
                </c:pt>
                <c:pt idx="30861">
                  <c:v>113.31680486539901</c:v>
                </c:pt>
                <c:pt idx="30862">
                  <c:v>113.31660970130299</c:v>
                </c:pt>
                <c:pt idx="30863">
                  <c:v>113.316461930782</c:v>
                </c:pt>
                <c:pt idx="30864">
                  <c:v>113.316339344463</c:v>
                </c:pt>
                <c:pt idx="30865">
                  <c:v>113.315819654455</c:v>
                </c:pt>
                <c:pt idx="30866">
                  <c:v>113.315761937723</c:v>
                </c:pt>
                <c:pt idx="30867">
                  <c:v>113.315036285114</c:v>
                </c:pt>
                <c:pt idx="30868">
                  <c:v>113.314873753795</c:v>
                </c:pt>
                <c:pt idx="30869">
                  <c:v>113.314561380206</c:v>
                </c:pt>
                <c:pt idx="30870">
                  <c:v>113.313035867125</c:v>
                </c:pt>
                <c:pt idx="30871">
                  <c:v>113.31287040454301</c:v>
                </c:pt>
                <c:pt idx="30872">
                  <c:v>113.31259480642299</c:v>
                </c:pt>
                <c:pt idx="30873">
                  <c:v>113.312119775326</c:v>
                </c:pt>
                <c:pt idx="30874">
                  <c:v>113.31196986586799</c:v>
                </c:pt>
                <c:pt idx="30875">
                  <c:v>113.311746665104</c:v>
                </c:pt>
                <c:pt idx="30876">
                  <c:v>113.310708384959</c:v>
                </c:pt>
                <c:pt idx="30877">
                  <c:v>113.30962861485</c:v>
                </c:pt>
                <c:pt idx="30878">
                  <c:v>113.309495043062</c:v>
                </c:pt>
                <c:pt idx="30879">
                  <c:v>113.309215803401</c:v>
                </c:pt>
                <c:pt idx="30880">
                  <c:v>113.30914959459599</c:v>
                </c:pt>
                <c:pt idx="30881">
                  <c:v>113.308474555346</c:v>
                </c:pt>
                <c:pt idx="30882">
                  <c:v>113.308434211997</c:v>
                </c:pt>
                <c:pt idx="30883">
                  <c:v>113.307255917387</c:v>
                </c:pt>
                <c:pt idx="30884">
                  <c:v>113.30673274142001</c:v>
                </c:pt>
                <c:pt idx="30885">
                  <c:v>113.305978361477</c:v>
                </c:pt>
                <c:pt idx="30886">
                  <c:v>113.30566767431699</c:v>
                </c:pt>
                <c:pt idx="30887">
                  <c:v>113.30516479815699</c:v>
                </c:pt>
                <c:pt idx="30888">
                  <c:v>113.304569051584</c:v>
                </c:pt>
                <c:pt idx="30889">
                  <c:v>113.30400869993601</c:v>
                </c:pt>
                <c:pt idx="30890">
                  <c:v>113.303957069818</c:v>
                </c:pt>
                <c:pt idx="30891">
                  <c:v>113.30359626786</c:v>
                </c:pt>
                <c:pt idx="30892">
                  <c:v>113.303238509837</c:v>
                </c:pt>
                <c:pt idx="30893">
                  <c:v>113.302658305997</c:v>
                </c:pt>
                <c:pt idx="30894">
                  <c:v>113.302584683769</c:v>
                </c:pt>
                <c:pt idx="30895">
                  <c:v>113.30159897544701</c:v>
                </c:pt>
                <c:pt idx="30896">
                  <c:v>113.30152929188399</c:v>
                </c:pt>
                <c:pt idx="30897">
                  <c:v>113.301155141572</c:v>
                </c:pt>
                <c:pt idx="30898">
                  <c:v>113.299725122404</c:v>
                </c:pt>
                <c:pt idx="30899">
                  <c:v>113.29893877416799</c:v>
                </c:pt>
                <c:pt idx="30900">
                  <c:v>113.298297807712</c:v>
                </c:pt>
                <c:pt idx="30901">
                  <c:v>113.29633282288501</c:v>
                </c:pt>
                <c:pt idx="30902">
                  <c:v>113.29577104104099</c:v>
                </c:pt>
                <c:pt idx="30903">
                  <c:v>113.295749470644</c:v>
                </c:pt>
                <c:pt idx="30904">
                  <c:v>113.295564534536</c:v>
                </c:pt>
                <c:pt idx="30905">
                  <c:v>113.29551218370101</c:v>
                </c:pt>
                <c:pt idx="30906">
                  <c:v>113.29506861478001</c:v>
                </c:pt>
                <c:pt idx="30907">
                  <c:v>113.294496388162</c:v>
                </c:pt>
                <c:pt idx="30908">
                  <c:v>113.29415498515201</c:v>
                </c:pt>
                <c:pt idx="30909">
                  <c:v>113.294071972957</c:v>
                </c:pt>
                <c:pt idx="30910">
                  <c:v>113.29402513039101</c:v>
                </c:pt>
                <c:pt idx="30911">
                  <c:v>113.293836896797</c:v>
                </c:pt>
                <c:pt idx="30912">
                  <c:v>113.293490715199</c:v>
                </c:pt>
                <c:pt idx="30913">
                  <c:v>113.291846846206</c:v>
                </c:pt>
                <c:pt idx="30914">
                  <c:v>113.291117920117</c:v>
                </c:pt>
                <c:pt idx="30915">
                  <c:v>113.29084502337</c:v>
                </c:pt>
                <c:pt idx="30916">
                  <c:v>113.287795616278</c:v>
                </c:pt>
                <c:pt idx="30917">
                  <c:v>113.284633456943</c:v>
                </c:pt>
                <c:pt idx="30918">
                  <c:v>113.28316338328</c:v>
                </c:pt>
                <c:pt idx="30919">
                  <c:v>113.28122682089</c:v>
                </c:pt>
                <c:pt idx="30920">
                  <c:v>113.280556300689</c:v>
                </c:pt>
                <c:pt idx="30921">
                  <c:v>113.280042014781</c:v>
                </c:pt>
                <c:pt idx="30922">
                  <c:v>113.279331390582</c:v>
                </c:pt>
                <c:pt idx="30923">
                  <c:v>113.278584950278</c:v>
                </c:pt>
                <c:pt idx="30924">
                  <c:v>113.275731727379</c:v>
                </c:pt>
                <c:pt idx="30925">
                  <c:v>113.27521792354899</c:v>
                </c:pt>
                <c:pt idx="30926">
                  <c:v>113.27507785670301</c:v>
                </c:pt>
                <c:pt idx="30927">
                  <c:v>113.27465913729699</c:v>
                </c:pt>
                <c:pt idx="30928">
                  <c:v>113.27308072875201</c:v>
                </c:pt>
                <c:pt idx="30929">
                  <c:v>113.269263060943</c:v>
                </c:pt>
                <c:pt idx="30930">
                  <c:v>113.26867281276201</c:v>
                </c:pt>
                <c:pt idx="30931">
                  <c:v>113.268504817516</c:v>
                </c:pt>
                <c:pt idx="30932">
                  <c:v>113.268292562051</c:v>
                </c:pt>
                <c:pt idx="30933">
                  <c:v>113.267427609386</c:v>
                </c:pt>
                <c:pt idx="30934">
                  <c:v>113.26718710546599</c:v>
                </c:pt>
                <c:pt idx="30935">
                  <c:v>113.26699095055</c:v>
                </c:pt>
                <c:pt idx="30936">
                  <c:v>113.266954382699</c:v>
                </c:pt>
                <c:pt idx="30937">
                  <c:v>113.264404305018</c:v>
                </c:pt>
                <c:pt idx="30938">
                  <c:v>113.263162077598</c:v>
                </c:pt>
                <c:pt idx="30939">
                  <c:v>113.26283343302001</c:v>
                </c:pt>
                <c:pt idx="30940">
                  <c:v>113.262712270473</c:v>
                </c:pt>
                <c:pt idx="30941">
                  <c:v>113.262512946491</c:v>
                </c:pt>
                <c:pt idx="30942">
                  <c:v>113.26248381142599</c:v>
                </c:pt>
                <c:pt idx="30943">
                  <c:v>113.262392297055</c:v>
                </c:pt>
                <c:pt idx="30944">
                  <c:v>113.26136289157699</c:v>
                </c:pt>
                <c:pt idx="30945">
                  <c:v>113.260906025032</c:v>
                </c:pt>
                <c:pt idx="30946">
                  <c:v>113.258921700578</c:v>
                </c:pt>
                <c:pt idx="30947">
                  <c:v>113.258725185606</c:v>
                </c:pt>
                <c:pt idx="30948">
                  <c:v>113.25715088280801</c:v>
                </c:pt>
                <c:pt idx="30949">
                  <c:v>113.257020699891</c:v>
                </c:pt>
                <c:pt idx="30950">
                  <c:v>113.256982102319</c:v>
                </c:pt>
                <c:pt idx="30951">
                  <c:v>113.256775643046</c:v>
                </c:pt>
                <c:pt idx="30952">
                  <c:v>113.256213790803</c:v>
                </c:pt>
                <c:pt idx="30953">
                  <c:v>113.256086756912</c:v>
                </c:pt>
                <c:pt idx="30954">
                  <c:v>113.25544127153201</c:v>
                </c:pt>
                <c:pt idx="30955">
                  <c:v>113.254436997328</c:v>
                </c:pt>
                <c:pt idx="30956">
                  <c:v>113.252918629207</c:v>
                </c:pt>
                <c:pt idx="30957">
                  <c:v>113.252759476542</c:v>
                </c:pt>
                <c:pt idx="30958">
                  <c:v>113.252150206395</c:v>
                </c:pt>
                <c:pt idx="30959">
                  <c:v>113.248606426232</c:v>
                </c:pt>
                <c:pt idx="30960">
                  <c:v>113.247144727056</c:v>
                </c:pt>
                <c:pt idx="30961">
                  <c:v>113.24606748943199</c:v>
                </c:pt>
                <c:pt idx="30962">
                  <c:v>113.243814275441</c:v>
                </c:pt>
                <c:pt idx="30963">
                  <c:v>113.243393355705</c:v>
                </c:pt>
                <c:pt idx="30964">
                  <c:v>113.243002486671</c:v>
                </c:pt>
                <c:pt idx="30965">
                  <c:v>113.242369262354</c:v>
                </c:pt>
                <c:pt idx="30966">
                  <c:v>113.241526807844</c:v>
                </c:pt>
                <c:pt idx="30967">
                  <c:v>113.240801629565</c:v>
                </c:pt>
                <c:pt idx="30968">
                  <c:v>113.240406357081</c:v>
                </c:pt>
                <c:pt idx="30969">
                  <c:v>113.239413770605</c:v>
                </c:pt>
                <c:pt idx="30970">
                  <c:v>113.238999572338</c:v>
                </c:pt>
                <c:pt idx="30971">
                  <c:v>113.237966212573</c:v>
                </c:pt>
                <c:pt idx="30972">
                  <c:v>113.237233108306</c:v>
                </c:pt>
                <c:pt idx="30973">
                  <c:v>113.23690685709499</c:v>
                </c:pt>
                <c:pt idx="30974">
                  <c:v>113.236884608549</c:v>
                </c:pt>
                <c:pt idx="30975">
                  <c:v>113.236746631145</c:v>
                </c:pt>
                <c:pt idx="30976">
                  <c:v>113.234187124247</c:v>
                </c:pt>
                <c:pt idx="30977">
                  <c:v>113.233417838438</c:v>
                </c:pt>
                <c:pt idx="30978">
                  <c:v>113.233129396481</c:v>
                </c:pt>
                <c:pt idx="30979">
                  <c:v>113.23267490468101</c:v>
                </c:pt>
                <c:pt idx="30980">
                  <c:v>113.232015100287</c:v>
                </c:pt>
                <c:pt idx="30981">
                  <c:v>113.23092655729199</c:v>
                </c:pt>
                <c:pt idx="30982">
                  <c:v>113.23089632853799</c:v>
                </c:pt>
                <c:pt idx="30983">
                  <c:v>113.230739186219</c:v>
                </c:pt>
                <c:pt idx="30984">
                  <c:v>113.22903494813301</c:v>
                </c:pt>
                <c:pt idx="30985">
                  <c:v>113.22887712323799</c:v>
                </c:pt>
                <c:pt idx="30986">
                  <c:v>113.228483428137</c:v>
                </c:pt>
                <c:pt idx="30987">
                  <c:v>113.22819786841301</c:v>
                </c:pt>
                <c:pt idx="30988">
                  <c:v>113.22785472424501</c:v>
                </c:pt>
                <c:pt idx="30989">
                  <c:v>113.225505559488</c:v>
                </c:pt>
                <c:pt idx="30990">
                  <c:v>113.22497725053</c:v>
                </c:pt>
                <c:pt idx="30991">
                  <c:v>113.22466644396501</c:v>
                </c:pt>
                <c:pt idx="30992">
                  <c:v>113.224053865673</c:v>
                </c:pt>
                <c:pt idx="30993">
                  <c:v>113.22390375288801</c:v>
                </c:pt>
                <c:pt idx="30994">
                  <c:v>113.221780604899</c:v>
                </c:pt>
                <c:pt idx="30995">
                  <c:v>113.221769673674</c:v>
                </c:pt>
                <c:pt idx="30996">
                  <c:v>113.221455971802</c:v>
                </c:pt>
                <c:pt idx="30997">
                  <c:v>113.220508488473</c:v>
                </c:pt>
                <c:pt idx="30998">
                  <c:v>113.22046021349099</c:v>
                </c:pt>
                <c:pt idx="30999">
                  <c:v>113.22024063424401</c:v>
                </c:pt>
                <c:pt idx="31000">
                  <c:v>113.220159801875</c:v>
                </c:pt>
                <c:pt idx="31001">
                  <c:v>113.219361881935</c:v>
                </c:pt>
                <c:pt idx="31002">
                  <c:v>113.21922607486501</c:v>
                </c:pt>
                <c:pt idx="31003">
                  <c:v>113.219010245799</c:v>
                </c:pt>
                <c:pt idx="31004">
                  <c:v>113.21798159626999</c:v>
                </c:pt>
                <c:pt idx="31005">
                  <c:v>113.21686170207499</c:v>
                </c:pt>
                <c:pt idx="31006">
                  <c:v>113.21640664928699</c:v>
                </c:pt>
                <c:pt idx="31007">
                  <c:v>113.215971523492</c:v>
                </c:pt>
                <c:pt idx="31008">
                  <c:v>113.21409008904</c:v>
                </c:pt>
                <c:pt idx="31009">
                  <c:v>113.21310377834099</c:v>
                </c:pt>
                <c:pt idx="31010">
                  <c:v>113.212744277707</c:v>
                </c:pt>
                <c:pt idx="31011">
                  <c:v>113.212430898156</c:v>
                </c:pt>
                <c:pt idx="31012">
                  <c:v>113.212206101571</c:v>
                </c:pt>
                <c:pt idx="31013">
                  <c:v>113.21208643737199</c:v>
                </c:pt>
                <c:pt idx="31014">
                  <c:v>113.211519522282</c:v>
                </c:pt>
                <c:pt idx="31015">
                  <c:v>113.209092094857</c:v>
                </c:pt>
                <c:pt idx="31016">
                  <c:v>113.208448217171</c:v>
                </c:pt>
                <c:pt idx="31017">
                  <c:v>113.20831742995399</c:v>
                </c:pt>
                <c:pt idx="31018">
                  <c:v>113.208181533415</c:v>
                </c:pt>
                <c:pt idx="31019">
                  <c:v>113.207405692165</c:v>
                </c:pt>
                <c:pt idx="31020">
                  <c:v>113.20729457747601</c:v>
                </c:pt>
                <c:pt idx="31021">
                  <c:v>113.206682555829</c:v>
                </c:pt>
                <c:pt idx="31022">
                  <c:v>113.206530395559</c:v>
                </c:pt>
                <c:pt idx="31023">
                  <c:v>113.20648903457401</c:v>
                </c:pt>
                <c:pt idx="31024">
                  <c:v>113.205934839403</c:v>
                </c:pt>
                <c:pt idx="31025">
                  <c:v>113.205176111245</c:v>
                </c:pt>
                <c:pt idx="31026">
                  <c:v>113.204489347823</c:v>
                </c:pt>
                <c:pt idx="31027">
                  <c:v>113.20431959600801</c:v>
                </c:pt>
                <c:pt idx="31028">
                  <c:v>113.20422812555999</c:v>
                </c:pt>
                <c:pt idx="31029">
                  <c:v>113.20398608212599</c:v>
                </c:pt>
                <c:pt idx="31030">
                  <c:v>113.203971803439</c:v>
                </c:pt>
                <c:pt idx="31031">
                  <c:v>113.203905107175</c:v>
                </c:pt>
                <c:pt idx="31032">
                  <c:v>113.203598826316</c:v>
                </c:pt>
                <c:pt idx="31033">
                  <c:v>113.20276050738001</c:v>
                </c:pt>
                <c:pt idx="31034">
                  <c:v>113.20168128038</c:v>
                </c:pt>
                <c:pt idx="31035">
                  <c:v>113.199806947615</c:v>
                </c:pt>
                <c:pt idx="31036">
                  <c:v>113.199227995786</c:v>
                </c:pt>
                <c:pt idx="31037">
                  <c:v>113.19827480647901</c:v>
                </c:pt>
                <c:pt idx="31038">
                  <c:v>113.197738171225</c:v>
                </c:pt>
                <c:pt idx="31039">
                  <c:v>113.19763690673101</c:v>
                </c:pt>
                <c:pt idx="31040">
                  <c:v>113.196654118578</c:v>
                </c:pt>
                <c:pt idx="31041">
                  <c:v>113.195728685951</c:v>
                </c:pt>
                <c:pt idx="31042">
                  <c:v>113.195421098458</c:v>
                </c:pt>
                <c:pt idx="31043">
                  <c:v>113.193820260015</c:v>
                </c:pt>
                <c:pt idx="31044">
                  <c:v>113.193631274745</c:v>
                </c:pt>
                <c:pt idx="31045">
                  <c:v>113.193174123318</c:v>
                </c:pt>
                <c:pt idx="31046">
                  <c:v>113.19311169240299</c:v>
                </c:pt>
                <c:pt idx="31047">
                  <c:v>113.193009411963</c:v>
                </c:pt>
                <c:pt idx="31048">
                  <c:v>113.19261090443</c:v>
                </c:pt>
                <c:pt idx="31049">
                  <c:v>113.192131522038</c:v>
                </c:pt>
                <c:pt idx="31050">
                  <c:v>113.190834419137</c:v>
                </c:pt>
                <c:pt idx="31051">
                  <c:v>113.190069265153</c:v>
                </c:pt>
                <c:pt idx="31052">
                  <c:v>113.190037786413</c:v>
                </c:pt>
                <c:pt idx="31053">
                  <c:v>113.18990325333399</c:v>
                </c:pt>
                <c:pt idx="31054">
                  <c:v>113.189521403201</c:v>
                </c:pt>
                <c:pt idx="31055">
                  <c:v>113.189507580944</c:v>
                </c:pt>
                <c:pt idx="31056">
                  <c:v>113.189383775384</c:v>
                </c:pt>
                <c:pt idx="31057">
                  <c:v>113.188575535818</c:v>
                </c:pt>
                <c:pt idx="31058">
                  <c:v>113.188135519078</c:v>
                </c:pt>
                <c:pt idx="31059">
                  <c:v>113.187022585837</c:v>
                </c:pt>
                <c:pt idx="31060">
                  <c:v>113.185225657609</c:v>
                </c:pt>
                <c:pt idx="31061">
                  <c:v>113.183426019208</c:v>
                </c:pt>
                <c:pt idx="31062">
                  <c:v>113.18328317982601</c:v>
                </c:pt>
                <c:pt idx="31063">
                  <c:v>113.18291222322399</c:v>
                </c:pt>
                <c:pt idx="31064">
                  <c:v>113.18040321541</c:v>
                </c:pt>
                <c:pt idx="31065">
                  <c:v>113.18018291406</c:v>
                </c:pt>
                <c:pt idx="31066">
                  <c:v>113.17950232794099</c:v>
                </c:pt>
                <c:pt idx="31067">
                  <c:v>113.178777245825</c:v>
                </c:pt>
                <c:pt idx="31068">
                  <c:v>113.178687554509</c:v>
                </c:pt>
                <c:pt idx="31069">
                  <c:v>113.178493150739</c:v>
                </c:pt>
                <c:pt idx="31070">
                  <c:v>113.17806585025799</c:v>
                </c:pt>
                <c:pt idx="31071">
                  <c:v>113.177750375942</c:v>
                </c:pt>
                <c:pt idx="31072">
                  <c:v>113.17741454238499</c:v>
                </c:pt>
                <c:pt idx="31073">
                  <c:v>113.177032730557</c:v>
                </c:pt>
                <c:pt idx="31074">
                  <c:v>113.17677340029201</c:v>
                </c:pt>
                <c:pt idx="31075">
                  <c:v>113.17667021568199</c:v>
                </c:pt>
                <c:pt idx="31076">
                  <c:v>113.17615554840199</c:v>
                </c:pt>
                <c:pt idx="31077">
                  <c:v>113.17536116337401</c:v>
                </c:pt>
                <c:pt idx="31078">
                  <c:v>113.174872038621</c:v>
                </c:pt>
                <c:pt idx="31079">
                  <c:v>113.174682256585</c:v>
                </c:pt>
                <c:pt idx="31080">
                  <c:v>113.174275175575</c:v>
                </c:pt>
                <c:pt idx="31081">
                  <c:v>113.17400856803501</c:v>
                </c:pt>
                <c:pt idx="31082">
                  <c:v>113.17380482552301</c:v>
                </c:pt>
                <c:pt idx="31083">
                  <c:v>113.17299238198</c:v>
                </c:pt>
                <c:pt idx="31084">
                  <c:v>113.17278061393699</c:v>
                </c:pt>
                <c:pt idx="31085">
                  <c:v>113.17196492874901</c:v>
                </c:pt>
                <c:pt idx="31086">
                  <c:v>113.171783533313</c:v>
                </c:pt>
                <c:pt idx="31087">
                  <c:v>113.17158069876901</c:v>
                </c:pt>
                <c:pt idx="31088">
                  <c:v>113.171241467326</c:v>
                </c:pt>
                <c:pt idx="31089">
                  <c:v>113.17064267999901</c:v>
                </c:pt>
                <c:pt idx="31090">
                  <c:v>113.17044634798501</c:v>
                </c:pt>
                <c:pt idx="31091">
                  <c:v>113.170299701377</c:v>
                </c:pt>
                <c:pt idx="31092">
                  <c:v>113.169889904152</c:v>
                </c:pt>
                <c:pt idx="31093">
                  <c:v>113.16805545270201</c:v>
                </c:pt>
                <c:pt idx="31094">
                  <c:v>113.16792053981101</c:v>
                </c:pt>
                <c:pt idx="31095">
                  <c:v>113.167420876696</c:v>
                </c:pt>
                <c:pt idx="31096">
                  <c:v>113.167385197413</c:v>
                </c:pt>
                <c:pt idx="31097">
                  <c:v>113.166982463683</c:v>
                </c:pt>
                <c:pt idx="31098">
                  <c:v>113.16606080435599</c:v>
                </c:pt>
                <c:pt idx="31099">
                  <c:v>113.165789505475</c:v>
                </c:pt>
                <c:pt idx="31100">
                  <c:v>113.165690067154</c:v>
                </c:pt>
                <c:pt idx="31101">
                  <c:v>113.165216252897</c:v>
                </c:pt>
                <c:pt idx="31102">
                  <c:v>113.164051685812</c:v>
                </c:pt>
                <c:pt idx="31103">
                  <c:v>113.16367351515601</c:v>
                </c:pt>
                <c:pt idx="31104">
                  <c:v>113.163645757328</c:v>
                </c:pt>
                <c:pt idx="31105">
                  <c:v>113.161990579912</c:v>
                </c:pt>
                <c:pt idx="31106">
                  <c:v>113.16184752663</c:v>
                </c:pt>
                <c:pt idx="31107">
                  <c:v>113.16184389095901</c:v>
                </c:pt>
                <c:pt idx="31108">
                  <c:v>113.161772157355</c:v>
                </c:pt>
                <c:pt idx="31109">
                  <c:v>113.16092830139</c:v>
                </c:pt>
                <c:pt idx="31110">
                  <c:v>113.159976763439</c:v>
                </c:pt>
                <c:pt idx="31111">
                  <c:v>113.159644722274</c:v>
                </c:pt>
                <c:pt idx="31112">
                  <c:v>113.15920343412201</c:v>
                </c:pt>
                <c:pt idx="31113">
                  <c:v>113.15849965923</c:v>
                </c:pt>
                <c:pt idx="31114">
                  <c:v>113.158332395944</c:v>
                </c:pt>
                <c:pt idx="31115">
                  <c:v>113.158100206076</c:v>
                </c:pt>
                <c:pt idx="31116">
                  <c:v>113.157523446962</c:v>
                </c:pt>
                <c:pt idx="31117">
                  <c:v>113.157440858933</c:v>
                </c:pt>
                <c:pt idx="31118">
                  <c:v>113.156825122142</c:v>
                </c:pt>
                <c:pt idx="31119">
                  <c:v>113.156781553819</c:v>
                </c:pt>
                <c:pt idx="31120">
                  <c:v>113.156768807673</c:v>
                </c:pt>
                <c:pt idx="31121">
                  <c:v>113.15640519011301</c:v>
                </c:pt>
                <c:pt idx="31122">
                  <c:v>113.15359992367399</c:v>
                </c:pt>
                <c:pt idx="31123">
                  <c:v>113.15346216988399</c:v>
                </c:pt>
                <c:pt idx="31124">
                  <c:v>113.153390173413</c:v>
                </c:pt>
                <c:pt idx="31125">
                  <c:v>113.153139316389</c:v>
                </c:pt>
                <c:pt idx="31126">
                  <c:v>113.152521265831</c:v>
                </c:pt>
                <c:pt idx="31127">
                  <c:v>113.152136748</c:v>
                </c:pt>
                <c:pt idx="31128">
                  <c:v>113.151623942176</c:v>
                </c:pt>
                <c:pt idx="31129">
                  <c:v>113.15158466563101</c:v>
                </c:pt>
                <c:pt idx="31130">
                  <c:v>113.151379125124</c:v>
                </c:pt>
                <c:pt idx="31131">
                  <c:v>113.15113444542899</c:v>
                </c:pt>
                <c:pt idx="31132">
                  <c:v>113.15105049520299</c:v>
                </c:pt>
                <c:pt idx="31133">
                  <c:v>113.15104259332399</c:v>
                </c:pt>
                <c:pt idx="31134">
                  <c:v>113.151038439582</c:v>
                </c:pt>
                <c:pt idx="31135">
                  <c:v>113.15061931067601</c:v>
                </c:pt>
                <c:pt idx="31136">
                  <c:v>113.15013493044999</c:v>
                </c:pt>
                <c:pt idx="31137">
                  <c:v>113.150069342306</c:v>
                </c:pt>
                <c:pt idx="31138">
                  <c:v>113.14868537567401</c:v>
                </c:pt>
                <c:pt idx="31139">
                  <c:v>113.14804040732</c:v>
                </c:pt>
                <c:pt idx="31140">
                  <c:v>113.14791716572201</c:v>
                </c:pt>
                <c:pt idx="31141">
                  <c:v>113.147837918736</c:v>
                </c:pt>
                <c:pt idx="31142">
                  <c:v>113.14731189403901</c:v>
                </c:pt>
                <c:pt idx="31143">
                  <c:v>113.146588714667</c:v>
                </c:pt>
                <c:pt idx="31144">
                  <c:v>113.14653210647801</c:v>
                </c:pt>
                <c:pt idx="31145">
                  <c:v>113.14604145017201</c:v>
                </c:pt>
                <c:pt idx="31146">
                  <c:v>113.14603432182901</c:v>
                </c:pt>
                <c:pt idx="31147">
                  <c:v>113.146008028868</c:v>
                </c:pt>
                <c:pt idx="31148">
                  <c:v>113.145679194455</c:v>
                </c:pt>
                <c:pt idx="31149">
                  <c:v>113.14534131553199</c:v>
                </c:pt>
                <c:pt idx="31150">
                  <c:v>113.144984867479</c:v>
                </c:pt>
                <c:pt idx="31151">
                  <c:v>113.144687426988</c:v>
                </c:pt>
                <c:pt idx="31152">
                  <c:v>113.144583983011</c:v>
                </c:pt>
                <c:pt idx="31153">
                  <c:v>113.144500715921</c:v>
                </c:pt>
                <c:pt idx="31154">
                  <c:v>113.14400096736399</c:v>
                </c:pt>
                <c:pt idx="31155">
                  <c:v>113.143363965897</c:v>
                </c:pt>
                <c:pt idx="31156">
                  <c:v>113.141973867765</c:v>
                </c:pt>
                <c:pt idx="31157">
                  <c:v>113.141647469601</c:v>
                </c:pt>
                <c:pt idx="31158">
                  <c:v>113.14106206254399</c:v>
                </c:pt>
                <c:pt idx="31159">
                  <c:v>113.14103231425</c:v>
                </c:pt>
                <c:pt idx="31160">
                  <c:v>113.14097795518801</c:v>
                </c:pt>
                <c:pt idx="31161">
                  <c:v>113.140618171905</c:v>
                </c:pt>
                <c:pt idx="31162">
                  <c:v>113.14052245530399</c:v>
                </c:pt>
                <c:pt idx="31163">
                  <c:v>113.14010938817999</c:v>
                </c:pt>
                <c:pt idx="31164">
                  <c:v>113.13994380989899</c:v>
                </c:pt>
                <c:pt idx="31165">
                  <c:v>113.139315698883</c:v>
                </c:pt>
                <c:pt idx="31166">
                  <c:v>113.139235857077</c:v>
                </c:pt>
                <c:pt idx="31167">
                  <c:v>113.13874336205301</c:v>
                </c:pt>
                <c:pt idx="31168">
                  <c:v>113.138174400865</c:v>
                </c:pt>
                <c:pt idx="31169">
                  <c:v>113.13774789323701</c:v>
                </c:pt>
                <c:pt idx="31170">
                  <c:v>113.13772900514201</c:v>
                </c:pt>
                <c:pt idx="31171">
                  <c:v>113.13750053906</c:v>
                </c:pt>
                <c:pt idx="31172">
                  <c:v>113.13691116650401</c:v>
                </c:pt>
                <c:pt idx="31173">
                  <c:v>113.136855147307</c:v>
                </c:pt>
                <c:pt idx="31174">
                  <c:v>113.135965550374</c:v>
                </c:pt>
                <c:pt idx="31175">
                  <c:v>113.13594822804799</c:v>
                </c:pt>
                <c:pt idx="31176">
                  <c:v>113.135744680241</c:v>
                </c:pt>
                <c:pt idx="31177">
                  <c:v>113.13555803482799</c:v>
                </c:pt>
                <c:pt idx="31178">
                  <c:v>113.13529877897</c:v>
                </c:pt>
                <c:pt idx="31179">
                  <c:v>113.135130700717</c:v>
                </c:pt>
                <c:pt idx="31180">
                  <c:v>113.134881900647</c:v>
                </c:pt>
                <c:pt idx="31181">
                  <c:v>113.134880746269</c:v>
                </c:pt>
                <c:pt idx="31182">
                  <c:v>113.134826261184</c:v>
                </c:pt>
                <c:pt idx="31183">
                  <c:v>113.134776331536</c:v>
                </c:pt>
                <c:pt idx="31184">
                  <c:v>113.13375047162999</c:v>
                </c:pt>
                <c:pt idx="31185">
                  <c:v>113.133745131187</c:v>
                </c:pt>
                <c:pt idx="31186">
                  <c:v>113.13356231982701</c:v>
                </c:pt>
                <c:pt idx="31187">
                  <c:v>113.13351298473501</c:v>
                </c:pt>
                <c:pt idx="31188">
                  <c:v>113.13320981222201</c:v>
                </c:pt>
                <c:pt idx="31189">
                  <c:v>113.133029670593</c:v>
                </c:pt>
                <c:pt idx="31190">
                  <c:v>113.132937409685</c:v>
                </c:pt>
                <c:pt idx="31191">
                  <c:v>113.13282097469499</c:v>
                </c:pt>
                <c:pt idx="31192">
                  <c:v>113.131801135655</c:v>
                </c:pt>
                <c:pt idx="31193">
                  <c:v>113.131436227405</c:v>
                </c:pt>
                <c:pt idx="31194">
                  <c:v>113.130565346758</c:v>
                </c:pt>
                <c:pt idx="31195">
                  <c:v>113.130491025735</c:v>
                </c:pt>
                <c:pt idx="31196">
                  <c:v>113.12954850437301</c:v>
                </c:pt>
                <c:pt idx="31197">
                  <c:v>113.129378238256</c:v>
                </c:pt>
                <c:pt idx="31198">
                  <c:v>113.12844809041501</c:v>
                </c:pt>
                <c:pt idx="31199">
                  <c:v>113.12801259843</c:v>
                </c:pt>
                <c:pt idx="31200">
                  <c:v>113.128009223745</c:v>
                </c:pt>
                <c:pt idx="31201">
                  <c:v>113.127814150615</c:v>
                </c:pt>
                <c:pt idx="31202">
                  <c:v>113.127651500241</c:v>
                </c:pt>
                <c:pt idx="31203">
                  <c:v>113.126921618541</c:v>
                </c:pt>
                <c:pt idx="31204">
                  <c:v>113.12632111709701</c:v>
                </c:pt>
                <c:pt idx="31205">
                  <c:v>113.125097757863</c:v>
                </c:pt>
                <c:pt idx="31206">
                  <c:v>113.124760874016</c:v>
                </c:pt>
                <c:pt idx="31207">
                  <c:v>113.124027693342</c:v>
                </c:pt>
                <c:pt idx="31208">
                  <c:v>113.12397204378</c:v>
                </c:pt>
                <c:pt idx="31209">
                  <c:v>113.12313069993399</c:v>
                </c:pt>
                <c:pt idx="31210">
                  <c:v>113.123081629949</c:v>
                </c:pt>
                <c:pt idx="31211">
                  <c:v>113.122640872841</c:v>
                </c:pt>
                <c:pt idx="31212">
                  <c:v>113.122457941752</c:v>
                </c:pt>
                <c:pt idx="31213">
                  <c:v>113.122160292066</c:v>
                </c:pt>
                <c:pt idx="31214">
                  <c:v>113.12161695052001</c:v>
                </c:pt>
                <c:pt idx="31215">
                  <c:v>113.121521801653</c:v>
                </c:pt>
                <c:pt idx="31216">
                  <c:v>113.12059770225299</c:v>
                </c:pt>
                <c:pt idx="31217">
                  <c:v>113.11956748572599</c:v>
                </c:pt>
                <c:pt idx="31218">
                  <c:v>113.118287689236</c:v>
                </c:pt>
                <c:pt idx="31219">
                  <c:v>113.118171496793</c:v>
                </c:pt>
                <c:pt idx="31220">
                  <c:v>113.117890868507</c:v>
                </c:pt>
                <c:pt idx="31221">
                  <c:v>113.11785459134001</c:v>
                </c:pt>
                <c:pt idx="31222">
                  <c:v>113.117033407759</c:v>
                </c:pt>
                <c:pt idx="31223">
                  <c:v>113.11588537257801</c:v>
                </c:pt>
                <c:pt idx="31224">
                  <c:v>113.114728092227</c:v>
                </c:pt>
                <c:pt idx="31225">
                  <c:v>113.11443114440701</c:v>
                </c:pt>
                <c:pt idx="31226">
                  <c:v>113.11409183373701</c:v>
                </c:pt>
                <c:pt idx="31227">
                  <c:v>113.11177108456999</c:v>
                </c:pt>
                <c:pt idx="31228">
                  <c:v>113.11159938486399</c:v>
                </c:pt>
                <c:pt idx="31229">
                  <c:v>113.111524290605</c:v>
                </c:pt>
                <c:pt idx="31230">
                  <c:v>113.11150813534501</c:v>
                </c:pt>
                <c:pt idx="31231">
                  <c:v>113.111127732169</c:v>
                </c:pt>
                <c:pt idx="31232">
                  <c:v>113.11035599721799</c:v>
                </c:pt>
                <c:pt idx="31233">
                  <c:v>113.108505288744</c:v>
                </c:pt>
                <c:pt idx="31234">
                  <c:v>113.107929157185</c:v>
                </c:pt>
                <c:pt idx="31235">
                  <c:v>113.107658819652</c:v>
                </c:pt>
                <c:pt idx="31236">
                  <c:v>113.10476633995</c:v>
                </c:pt>
                <c:pt idx="31237">
                  <c:v>113.104404861391</c:v>
                </c:pt>
                <c:pt idx="31238">
                  <c:v>113.10403554622999</c:v>
                </c:pt>
                <c:pt idx="31239">
                  <c:v>113.103988511509</c:v>
                </c:pt>
                <c:pt idx="31240">
                  <c:v>113.103460010801</c:v>
                </c:pt>
                <c:pt idx="31241">
                  <c:v>113.10306613926301</c:v>
                </c:pt>
                <c:pt idx="31242">
                  <c:v>113.10208504776</c:v>
                </c:pt>
                <c:pt idx="31243">
                  <c:v>113.10194378164501</c:v>
                </c:pt>
                <c:pt idx="31244">
                  <c:v>113.100612432153</c:v>
                </c:pt>
                <c:pt idx="31245">
                  <c:v>113.10059528977401</c:v>
                </c:pt>
                <c:pt idx="31246">
                  <c:v>113.100518270227</c:v>
                </c:pt>
                <c:pt idx="31247">
                  <c:v>113.097879285678</c:v>
                </c:pt>
                <c:pt idx="31248">
                  <c:v>113.096437483481</c:v>
                </c:pt>
                <c:pt idx="31249">
                  <c:v>113.095956328051</c:v>
                </c:pt>
                <c:pt idx="31250">
                  <c:v>113.095257852741</c:v>
                </c:pt>
                <c:pt idx="31251">
                  <c:v>113.094103134851</c:v>
                </c:pt>
                <c:pt idx="31252">
                  <c:v>113.09366198655999</c:v>
                </c:pt>
                <c:pt idx="31253">
                  <c:v>113.091004003503</c:v>
                </c:pt>
                <c:pt idx="31254">
                  <c:v>113.090869874285</c:v>
                </c:pt>
                <c:pt idx="31255">
                  <c:v>113.088196695128</c:v>
                </c:pt>
                <c:pt idx="31256">
                  <c:v>113.087214624561</c:v>
                </c:pt>
                <c:pt idx="31257">
                  <c:v>113.086748012242</c:v>
                </c:pt>
                <c:pt idx="31258">
                  <c:v>113.08672013207701</c:v>
                </c:pt>
                <c:pt idx="31259">
                  <c:v>113.086398021169</c:v>
                </c:pt>
                <c:pt idx="31260">
                  <c:v>113.086327862925</c:v>
                </c:pt>
                <c:pt idx="31261">
                  <c:v>113.08557851102999</c:v>
                </c:pt>
                <c:pt idx="31262">
                  <c:v>113.084734214522</c:v>
                </c:pt>
                <c:pt idx="31263">
                  <c:v>113.084353566546</c:v>
                </c:pt>
                <c:pt idx="31264">
                  <c:v>113.08412089074</c:v>
                </c:pt>
                <c:pt idx="31265">
                  <c:v>113.082298018187</c:v>
                </c:pt>
                <c:pt idx="31266">
                  <c:v>113.079164495306</c:v>
                </c:pt>
                <c:pt idx="31267">
                  <c:v>113.077635562228</c:v>
                </c:pt>
                <c:pt idx="31268">
                  <c:v>113.077085157165</c:v>
                </c:pt>
                <c:pt idx="31269">
                  <c:v>113.07376356643501</c:v>
                </c:pt>
                <c:pt idx="31270">
                  <c:v>113.073171329042</c:v>
                </c:pt>
                <c:pt idx="31271">
                  <c:v>113.06652606787701</c:v>
                </c:pt>
                <c:pt idx="31272">
                  <c:v>113.06567138939</c:v>
                </c:pt>
                <c:pt idx="31273">
                  <c:v>113.06362234312201</c:v>
                </c:pt>
                <c:pt idx="31274">
                  <c:v>113.061470292453</c:v>
                </c:pt>
                <c:pt idx="31275">
                  <c:v>113.06115024349</c:v>
                </c:pt>
                <c:pt idx="31276">
                  <c:v>113.05538146220501</c:v>
                </c:pt>
                <c:pt idx="31277">
                  <c:v>113.05503648293301</c:v>
                </c:pt>
                <c:pt idx="31278">
                  <c:v>113.05426193821199</c:v>
                </c:pt>
                <c:pt idx="31279">
                  <c:v>113.05370264257</c:v>
                </c:pt>
                <c:pt idx="31280">
                  <c:v>113.052846697029</c:v>
                </c:pt>
                <c:pt idx="31281">
                  <c:v>113.042350280002</c:v>
                </c:pt>
                <c:pt idx="31282">
                  <c:v>113.040980972762</c:v>
                </c:pt>
                <c:pt idx="31283">
                  <c:v>113.039864011356</c:v>
                </c:pt>
                <c:pt idx="31284">
                  <c:v>113.038558599509</c:v>
                </c:pt>
                <c:pt idx="31285">
                  <c:v>113.031151207169</c:v>
                </c:pt>
                <c:pt idx="31286">
                  <c:v>113.02811990190899</c:v>
                </c:pt>
                <c:pt idx="31287">
                  <c:v>113.02811676785799</c:v>
                </c:pt>
                <c:pt idx="31288">
                  <c:v>113.02668280733</c:v>
                </c:pt>
                <c:pt idx="31289">
                  <c:v>113.02409731234999</c:v>
                </c:pt>
                <c:pt idx="31290">
                  <c:v>113.023279286712</c:v>
                </c:pt>
                <c:pt idx="31291">
                  <c:v>113.019818444187</c:v>
                </c:pt>
                <c:pt idx="31292">
                  <c:v>113.017824165501</c:v>
                </c:pt>
                <c:pt idx="31293">
                  <c:v>113.010338797266</c:v>
                </c:pt>
                <c:pt idx="31294">
                  <c:v>112.99594106157301</c:v>
                </c:pt>
                <c:pt idx="31295">
                  <c:v>112.99419061898099</c:v>
                </c:pt>
                <c:pt idx="31296">
                  <c:v>112.994189877276</c:v>
                </c:pt>
                <c:pt idx="31297">
                  <c:v>112.978643656587</c:v>
                </c:pt>
                <c:pt idx="31298">
                  <c:v>112.97587234554101</c:v>
                </c:pt>
                <c:pt idx="31299">
                  <c:v>112.973957303227</c:v>
                </c:pt>
                <c:pt idx="31300">
                  <c:v>112.97136977824999</c:v>
                </c:pt>
                <c:pt idx="31301">
                  <c:v>112.967203720721</c:v>
                </c:pt>
                <c:pt idx="31302">
                  <c:v>112.959890758162</c:v>
                </c:pt>
                <c:pt idx="31303">
                  <c:v>112.959054716924</c:v>
                </c:pt>
                <c:pt idx="31304">
                  <c:v>112.95840242438</c:v>
                </c:pt>
                <c:pt idx="31305">
                  <c:v>112.958397490118</c:v>
                </c:pt>
                <c:pt idx="31306">
                  <c:v>112.95837838977</c:v>
                </c:pt>
                <c:pt idx="31307">
                  <c:v>112.938633272405</c:v>
                </c:pt>
                <c:pt idx="31308">
                  <c:v>112.932276128753</c:v>
                </c:pt>
                <c:pt idx="31309">
                  <c:v>112.92906108408199</c:v>
                </c:pt>
                <c:pt idx="31310">
                  <c:v>112.922471363825</c:v>
                </c:pt>
                <c:pt idx="31311">
                  <c:v>112.922316708129</c:v>
                </c:pt>
                <c:pt idx="31312">
                  <c:v>112.920924778315</c:v>
                </c:pt>
                <c:pt idx="31313">
                  <c:v>112.920507187269</c:v>
                </c:pt>
                <c:pt idx="31314">
                  <c:v>112.919681819822</c:v>
                </c:pt>
                <c:pt idx="31315">
                  <c:v>112.91946456490599</c:v>
                </c:pt>
                <c:pt idx="31316">
                  <c:v>112.917363024425</c:v>
                </c:pt>
                <c:pt idx="31317">
                  <c:v>112.909547298001</c:v>
                </c:pt>
                <c:pt idx="31318">
                  <c:v>112.908244707197</c:v>
                </c:pt>
                <c:pt idx="31319">
                  <c:v>112.908196321044</c:v>
                </c:pt>
                <c:pt idx="31320">
                  <c:v>112.89820541559099</c:v>
                </c:pt>
                <c:pt idx="31321">
                  <c:v>112.890265002379</c:v>
                </c:pt>
                <c:pt idx="31322">
                  <c:v>112.88832604406601</c:v>
                </c:pt>
                <c:pt idx="31323">
                  <c:v>112.886665924219</c:v>
                </c:pt>
                <c:pt idx="31324">
                  <c:v>112.88177171997501</c:v>
                </c:pt>
                <c:pt idx="31325">
                  <c:v>112.880240487596</c:v>
                </c:pt>
                <c:pt idx="31326">
                  <c:v>112.87785600794</c:v>
                </c:pt>
                <c:pt idx="31327">
                  <c:v>112.87685593116601</c:v>
                </c:pt>
                <c:pt idx="31328">
                  <c:v>112.87080510872499</c:v>
                </c:pt>
                <c:pt idx="31329">
                  <c:v>112.869487740718</c:v>
                </c:pt>
                <c:pt idx="31330">
                  <c:v>112.86667609980999</c:v>
                </c:pt>
                <c:pt idx="31331">
                  <c:v>112.865803352523</c:v>
                </c:pt>
                <c:pt idx="31332">
                  <c:v>112.86530667483299</c:v>
                </c:pt>
                <c:pt idx="31333">
                  <c:v>112.863131531362</c:v>
                </c:pt>
                <c:pt idx="31334">
                  <c:v>112.86270988499101</c:v>
                </c:pt>
                <c:pt idx="31335">
                  <c:v>112.861877525568</c:v>
                </c:pt>
                <c:pt idx="31336">
                  <c:v>112.858761665426</c:v>
                </c:pt>
                <c:pt idx="31337">
                  <c:v>112.85831011035199</c:v>
                </c:pt>
                <c:pt idx="31338">
                  <c:v>112.858049929937</c:v>
                </c:pt>
                <c:pt idx="31339">
                  <c:v>112.857708096453</c:v>
                </c:pt>
                <c:pt idx="31340">
                  <c:v>112.856576784434</c:v>
                </c:pt>
                <c:pt idx="31341">
                  <c:v>112.85526126760401</c:v>
                </c:pt>
                <c:pt idx="31342">
                  <c:v>112.854430424779</c:v>
                </c:pt>
                <c:pt idx="31343">
                  <c:v>112.853541253679</c:v>
                </c:pt>
                <c:pt idx="31344">
                  <c:v>112.852317291961</c:v>
                </c:pt>
                <c:pt idx="31345">
                  <c:v>112.851576487732</c:v>
                </c:pt>
                <c:pt idx="31346">
                  <c:v>112.85022560081499</c:v>
                </c:pt>
                <c:pt idx="31347">
                  <c:v>112.848688229839</c:v>
                </c:pt>
                <c:pt idx="31348">
                  <c:v>112.847757859212</c:v>
                </c:pt>
                <c:pt idx="31349">
                  <c:v>112.847728079367</c:v>
                </c:pt>
                <c:pt idx="31350">
                  <c:v>112.847600700217</c:v>
                </c:pt>
                <c:pt idx="31351">
                  <c:v>112.84751860008301</c:v>
                </c:pt>
                <c:pt idx="31352">
                  <c:v>112.847335805939</c:v>
                </c:pt>
                <c:pt idx="31353">
                  <c:v>112.846785885114</c:v>
                </c:pt>
                <c:pt idx="31354">
                  <c:v>112.84640332243001</c:v>
                </c:pt>
                <c:pt idx="31355">
                  <c:v>112.84625226212199</c:v>
                </c:pt>
                <c:pt idx="31356">
                  <c:v>112.84403757700299</c:v>
                </c:pt>
                <c:pt idx="31357">
                  <c:v>112.84214987614401</c:v>
                </c:pt>
                <c:pt idx="31358">
                  <c:v>112.84154455550799</c:v>
                </c:pt>
                <c:pt idx="31359">
                  <c:v>112.840649169435</c:v>
                </c:pt>
                <c:pt idx="31360">
                  <c:v>112.82415885096</c:v>
                </c:pt>
                <c:pt idx="31361">
                  <c:v>112.82346045268601</c:v>
                </c:pt>
                <c:pt idx="31362">
                  <c:v>112.82107090292</c:v>
                </c:pt>
                <c:pt idx="31363">
                  <c:v>112.818774119716</c:v>
                </c:pt>
                <c:pt idx="31364">
                  <c:v>112.818774119716</c:v>
                </c:pt>
                <c:pt idx="31365">
                  <c:v>112.81877407869401</c:v>
                </c:pt>
                <c:pt idx="31366">
                  <c:v>112.817684520651</c:v>
                </c:pt>
                <c:pt idx="31367">
                  <c:v>112.799526161072</c:v>
                </c:pt>
                <c:pt idx="31368">
                  <c:v>112.79510707426</c:v>
                </c:pt>
                <c:pt idx="31369">
                  <c:v>112.792292135064</c:v>
                </c:pt>
                <c:pt idx="31370">
                  <c:v>112.790475881528</c:v>
                </c:pt>
                <c:pt idx="31371">
                  <c:v>112.784867715934</c:v>
                </c:pt>
                <c:pt idx="31372">
                  <c:v>112.784867715934</c:v>
                </c:pt>
                <c:pt idx="31373">
                  <c:v>112.779538928531</c:v>
                </c:pt>
                <c:pt idx="31374">
                  <c:v>112.775891432051</c:v>
                </c:pt>
                <c:pt idx="31375">
                  <c:v>112.757269862683</c:v>
                </c:pt>
                <c:pt idx="31376">
                  <c:v>112.745590665086</c:v>
                </c:pt>
                <c:pt idx="31377">
                  <c:v>112.74539033669799</c:v>
                </c:pt>
                <c:pt idx="31378">
                  <c:v>112.74514730825</c:v>
                </c:pt>
                <c:pt idx="31379">
                  <c:v>112.743108119141</c:v>
                </c:pt>
                <c:pt idx="31380">
                  <c:v>112.74099805834</c:v>
                </c:pt>
                <c:pt idx="31381">
                  <c:v>112.740998008311</c:v>
                </c:pt>
                <c:pt idx="31382">
                  <c:v>112.740998008311</c:v>
                </c:pt>
                <c:pt idx="31383">
                  <c:v>112.732206347486</c:v>
                </c:pt>
                <c:pt idx="31384">
                  <c:v>112.726906620834</c:v>
                </c:pt>
                <c:pt idx="31385">
                  <c:v>112.7249564457</c:v>
                </c:pt>
                <c:pt idx="31386">
                  <c:v>112.724941277407</c:v>
                </c:pt>
                <c:pt idx="31387">
                  <c:v>112.72149047247601</c:v>
                </c:pt>
                <c:pt idx="31388">
                  <c:v>112.72147481607701</c:v>
                </c:pt>
                <c:pt idx="31389">
                  <c:v>112.72145272861999</c:v>
                </c:pt>
                <c:pt idx="31390">
                  <c:v>112.72143074918699</c:v>
                </c:pt>
                <c:pt idx="31391">
                  <c:v>112.71981513556101</c:v>
                </c:pt>
                <c:pt idx="31392">
                  <c:v>112.71166582638401</c:v>
                </c:pt>
                <c:pt idx="31393">
                  <c:v>112.708824528976</c:v>
                </c:pt>
                <c:pt idx="31394">
                  <c:v>112.70874979924101</c:v>
                </c:pt>
                <c:pt idx="31395">
                  <c:v>112.70844724753699</c:v>
                </c:pt>
                <c:pt idx="31396">
                  <c:v>112.700887768059</c:v>
                </c:pt>
                <c:pt idx="31397">
                  <c:v>112.70085749191</c:v>
                </c:pt>
                <c:pt idx="31398">
                  <c:v>112.700599986882</c:v>
                </c:pt>
                <c:pt idx="31399">
                  <c:v>112.698851648157</c:v>
                </c:pt>
                <c:pt idx="31400">
                  <c:v>112.698075387383</c:v>
                </c:pt>
                <c:pt idx="31401">
                  <c:v>112.69633175975601</c:v>
                </c:pt>
                <c:pt idx="31402">
                  <c:v>112.696311696102</c:v>
                </c:pt>
                <c:pt idx="31403">
                  <c:v>112.69630040131599</c:v>
                </c:pt>
                <c:pt idx="31404">
                  <c:v>112.695086464322</c:v>
                </c:pt>
                <c:pt idx="31405">
                  <c:v>112.686093665502</c:v>
                </c:pt>
                <c:pt idx="31406">
                  <c:v>112.685778195987</c:v>
                </c:pt>
                <c:pt idx="31407">
                  <c:v>112.68317556348801</c:v>
                </c:pt>
                <c:pt idx="31408">
                  <c:v>112.683175447976</c:v>
                </c:pt>
                <c:pt idx="31409">
                  <c:v>112.680038286498</c:v>
                </c:pt>
                <c:pt idx="31410">
                  <c:v>112.677738190966</c:v>
                </c:pt>
                <c:pt idx="31411">
                  <c:v>112.677734193147</c:v>
                </c:pt>
                <c:pt idx="31412">
                  <c:v>112.67772897469</c:v>
                </c:pt>
                <c:pt idx="31413">
                  <c:v>112.676030181903</c:v>
                </c:pt>
                <c:pt idx="31414">
                  <c:v>112.67600914982199</c:v>
                </c:pt>
                <c:pt idx="31415">
                  <c:v>112.67598819827801</c:v>
                </c:pt>
                <c:pt idx="31416">
                  <c:v>112.675982607959</c:v>
                </c:pt>
                <c:pt idx="31417">
                  <c:v>112.67404788739699</c:v>
                </c:pt>
                <c:pt idx="31418">
                  <c:v>112.673780217519</c:v>
                </c:pt>
                <c:pt idx="31419">
                  <c:v>112.67375870017401</c:v>
                </c:pt>
                <c:pt idx="31420">
                  <c:v>112.673744278092</c:v>
                </c:pt>
                <c:pt idx="31421">
                  <c:v>112.673742012928</c:v>
                </c:pt>
                <c:pt idx="31422">
                  <c:v>112.673741005362</c:v>
                </c:pt>
                <c:pt idx="31423">
                  <c:v>112.67373153755599</c:v>
                </c:pt>
                <c:pt idx="31424">
                  <c:v>112.67372521501601</c:v>
                </c:pt>
                <c:pt idx="31425">
                  <c:v>112.67349546123</c:v>
                </c:pt>
                <c:pt idx="31426">
                  <c:v>112.67209826509399</c:v>
                </c:pt>
                <c:pt idx="31427">
                  <c:v>112.67208906936899</c:v>
                </c:pt>
                <c:pt idx="31428">
                  <c:v>112.672085874872</c:v>
                </c:pt>
                <c:pt idx="31429">
                  <c:v>112.672085197385</c:v>
                </c:pt>
                <c:pt idx="31430">
                  <c:v>112.672081469817</c:v>
                </c:pt>
                <c:pt idx="31431">
                  <c:v>112.672081466992</c:v>
                </c:pt>
                <c:pt idx="31432">
                  <c:v>112.672072572895</c:v>
                </c:pt>
                <c:pt idx="31433">
                  <c:v>112.67207025067501</c:v>
                </c:pt>
                <c:pt idx="31434">
                  <c:v>112.672068681271</c:v>
                </c:pt>
                <c:pt idx="31435">
                  <c:v>112.67206452930201</c:v>
                </c:pt>
                <c:pt idx="31436">
                  <c:v>112.67206390350201</c:v>
                </c:pt>
                <c:pt idx="31437">
                  <c:v>112.672063389288</c:v>
                </c:pt>
                <c:pt idx="31438">
                  <c:v>112.67205929091099</c:v>
                </c:pt>
                <c:pt idx="31439">
                  <c:v>112.672058652754</c:v>
                </c:pt>
                <c:pt idx="31440">
                  <c:v>112.672056306673</c:v>
                </c:pt>
                <c:pt idx="31441">
                  <c:v>112.672055302223</c:v>
                </c:pt>
                <c:pt idx="31442">
                  <c:v>112.672052267243</c:v>
                </c:pt>
                <c:pt idx="31443">
                  <c:v>112.672049138555</c:v>
                </c:pt>
                <c:pt idx="31444">
                  <c:v>112.67204648298301</c:v>
                </c:pt>
                <c:pt idx="31445">
                  <c:v>112.672044668092</c:v>
                </c:pt>
                <c:pt idx="31446">
                  <c:v>112.67204261080001</c:v>
                </c:pt>
                <c:pt idx="31447">
                  <c:v>112.67204257884001</c:v>
                </c:pt>
                <c:pt idx="31448">
                  <c:v>112.67204205081499</c:v>
                </c:pt>
                <c:pt idx="31449">
                  <c:v>112.672039429216</c:v>
                </c:pt>
                <c:pt idx="31450">
                  <c:v>112.672039250312</c:v>
                </c:pt>
                <c:pt idx="31451">
                  <c:v>112.67203439401</c:v>
                </c:pt>
                <c:pt idx="31452">
                  <c:v>112.672032164204</c:v>
                </c:pt>
                <c:pt idx="31453">
                  <c:v>112.672029525686</c:v>
                </c:pt>
                <c:pt idx="31454">
                  <c:v>112.672027475302</c:v>
                </c:pt>
                <c:pt idx="31455">
                  <c:v>112.672025411863</c:v>
                </c:pt>
                <c:pt idx="31456">
                  <c:v>112.672023512725</c:v>
                </c:pt>
                <c:pt idx="31457">
                  <c:v>112.672022904267</c:v>
                </c:pt>
                <c:pt idx="31458">
                  <c:v>112.67202174206</c:v>
                </c:pt>
                <c:pt idx="31459">
                  <c:v>112.67202010157401</c:v>
                </c:pt>
                <c:pt idx="31460">
                  <c:v>112.672019761888</c:v>
                </c:pt>
                <c:pt idx="31461">
                  <c:v>112.672018053421</c:v>
                </c:pt>
                <c:pt idx="31462">
                  <c:v>112.672016738537</c:v>
                </c:pt>
                <c:pt idx="31463">
                  <c:v>112.672011860705</c:v>
                </c:pt>
                <c:pt idx="31464">
                  <c:v>112.67200986949</c:v>
                </c:pt>
                <c:pt idx="31465">
                  <c:v>112.672008881785</c:v>
                </c:pt>
                <c:pt idx="31466">
                  <c:v>112.672008647372</c:v>
                </c:pt>
                <c:pt idx="31467">
                  <c:v>112.672004795162</c:v>
                </c:pt>
                <c:pt idx="31468">
                  <c:v>112.67200332994901</c:v>
                </c:pt>
                <c:pt idx="31469">
                  <c:v>112.672002050388</c:v>
                </c:pt>
                <c:pt idx="31470">
                  <c:v>112.671996525034</c:v>
                </c:pt>
                <c:pt idx="31471">
                  <c:v>112.671995609051</c:v>
                </c:pt>
                <c:pt idx="31472">
                  <c:v>112.671992416381</c:v>
                </c:pt>
                <c:pt idx="31473">
                  <c:v>112.67199158345601</c:v>
                </c:pt>
                <c:pt idx="31474">
                  <c:v>112.671991405337</c:v>
                </c:pt>
                <c:pt idx="31475">
                  <c:v>112.67199037805899</c:v>
                </c:pt>
                <c:pt idx="31476">
                  <c:v>112.671988388953</c:v>
                </c:pt>
                <c:pt idx="31477">
                  <c:v>112.671986841749</c:v>
                </c:pt>
                <c:pt idx="31478">
                  <c:v>112.671978809026</c:v>
                </c:pt>
                <c:pt idx="31479">
                  <c:v>112.659025031109</c:v>
                </c:pt>
                <c:pt idx="31480">
                  <c:v>112.655435539786</c:v>
                </c:pt>
                <c:pt idx="31481">
                  <c:v>112.655349078592</c:v>
                </c:pt>
                <c:pt idx="31482">
                  <c:v>112.655349078592</c:v>
                </c:pt>
                <c:pt idx="31483">
                  <c:v>112.65450493057</c:v>
                </c:pt>
                <c:pt idx="31484">
                  <c:v>112.653926300311</c:v>
                </c:pt>
                <c:pt idx="31485">
                  <c:v>112.651202757869</c:v>
                </c:pt>
                <c:pt idx="31486">
                  <c:v>112.650939915297</c:v>
                </c:pt>
                <c:pt idx="31487">
                  <c:v>112.65016650337</c:v>
                </c:pt>
                <c:pt idx="31488">
                  <c:v>112.649691250993</c:v>
                </c:pt>
                <c:pt idx="31489">
                  <c:v>112.648849293062</c:v>
                </c:pt>
                <c:pt idx="31490">
                  <c:v>112.647542950256</c:v>
                </c:pt>
                <c:pt idx="31491">
                  <c:v>112.646688868536</c:v>
                </c:pt>
                <c:pt idx="31492">
                  <c:v>112.64483116477101</c:v>
                </c:pt>
                <c:pt idx="31493">
                  <c:v>112.64314416386701</c:v>
                </c:pt>
                <c:pt idx="31494">
                  <c:v>112.640279638386</c:v>
                </c:pt>
                <c:pt idx="31495">
                  <c:v>112.640238454044</c:v>
                </c:pt>
                <c:pt idx="31496">
                  <c:v>112.639767180332</c:v>
                </c:pt>
                <c:pt idx="31497">
                  <c:v>112.637299438751</c:v>
                </c:pt>
                <c:pt idx="31498">
                  <c:v>112.63385970059301</c:v>
                </c:pt>
                <c:pt idx="31499">
                  <c:v>112.63368115478499</c:v>
                </c:pt>
                <c:pt idx="31500">
                  <c:v>112.63358614521999</c:v>
                </c:pt>
                <c:pt idx="31501">
                  <c:v>112.63305937173099</c:v>
                </c:pt>
                <c:pt idx="31502">
                  <c:v>112.627031005034</c:v>
                </c:pt>
                <c:pt idx="31503">
                  <c:v>112.626217570414</c:v>
                </c:pt>
                <c:pt idx="31504">
                  <c:v>112.61803254270301</c:v>
                </c:pt>
                <c:pt idx="31505">
                  <c:v>112.61366655537699</c:v>
                </c:pt>
                <c:pt idx="31506">
                  <c:v>112.61200808659299</c:v>
                </c:pt>
                <c:pt idx="31507">
                  <c:v>112.60068385873799</c:v>
                </c:pt>
                <c:pt idx="31508">
                  <c:v>112.59135052256499</c:v>
                </c:pt>
                <c:pt idx="31509">
                  <c:v>112.59011398918599</c:v>
                </c:pt>
                <c:pt idx="31510">
                  <c:v>112.589133230054</c:v>
                </c:pt>
                <c:pt idx="31511">
                  <c:v>112.58778155168601</c:v>
                </c:pt>
                <c:pt idx="31512">
                  <c:v>112.57620901803</c:v>
                </c:pt>
                <c:pt idx="31513">
                  <c:v>112.576208955165</c:v>
                </c:pt>
                <c:pt idx="31514">
                  <c:v>112.575059920104</c:v>
                </c:pt>
                <c:pt idx="31515">
                  <c:v>112.57294531251399</c:v>
                </c:pt>
                <c:pt idx="31516">
                  <c:v>112.563736484142</c:v>
                </c:pt>
                <c:pt idx="31517">
                  <c:v>112.556086831211</c:v>
                </c:pt>
                <c:pt idx="31518">
                  <c:v>112.55584009087301</c:v>
                </c:pt>
                <c:pt idx="31519">
                  <c:v>112.555381134946</c:v>
                </c:pt>
                <c:pt idx="31520">
                  <c:v>112.553676519006</c:v>
                </c:pt>
                <c:pt idx="31521">
                  <c:v>112.553128837963</c:v>
                </c:pt>
                <c:pt idx="31522">
                  <c:v>112.54904452429</c:v>
                </c:pt>
                <c:pt idx="31523">
                  <c:v>112.53757995807899</c:v>
                </c:pt>
                <c:pt idx="31524">
                  <c:v>112.535785058318</c:v>
                </c:pt>
                <c:pt idx="31525">
                  <c:v>112.519828302761</c:v>
                </c:pt>
                <c:pt idx="31526">
                  <c:v>112.51966115973001</c:v>
                </c:pt>
                <c:pt idx="31527">
                  <c:v>112.51951331120701</c:v>
                </c:pt>
                <c:pt idx="31528">
                  <c:v>112.515939524735</c:v>
                </c:pt>
                <c:pt idx="31529">
                  <c:v>112.514164107041</c:v>
                </c:pt>
                <c:pt idx="31530">
                  <c:v>112.51416410703899</c:v>
                </c:pt>
                <c:pt idx="31531">
                  <c:v>112.507794371651</c:v>
                </c:pt>
                <c:pt idx="31532">
                  <c:v>112.497380380401</c:v>
                </c:pt>
                <c:pt idx="31533">
                  <c:v>112.495216277792</c:v>
                </c:pt>
                <c:pt idx="31534">
                  <c:v>112.495216277792</c:v>
                </c:pt>
                <c:pt idx="31535">
                  <c:v>112.49306759982299</c:v>
                </c:pt>
                <c:pt idx="31536">
                  <c:v>112.48900797948799</c:v>
                </c:pt>
                <c:pt idx="31537">
                  <c:v>112.48900791932</c:v>
                </c:pt>
                <c:pt idx="31538">
                  <c:v>112.48387537860501</c:v>
                </c:pt>
                <c:pt idx="31539">
                  <c:v>112.47776563936</c:v>
                </c:pt>
                <c:pt idx="31540">
                  <c:v>112.473722364477</c:v>
                </c:pt>
                <c:pt idx="31541">
                  <c:v>112.470667074275</c:v>
                </c:pt>
                <c:pt idx="31542">
                  <c:v>112.46998697391</c:v>
                </c:pt>
                <c:pt idx="31543">
                  <c:v>112.46870195060499</c:v>
                </c:pt>
                <c:pt idx="31544">
                  <c:v>112.46870195060499</c:v>
                </c:pt>
                <c:pt idx="31545">
                  <c:v>112.46870195060499</c:v>
                </c:pt>
                <c:pt idx="31546">
                  <c:v>112.468701891065</c:v>
                </c:pt>
                <c:pt idx="31547">
                  <c:v>112.468701891065</c:v>
                </c:pt>
                <c:pt idx="31548">
                  <c:v>112.468701891065</c:v>
                </c:pt>
                <c:pt idx="31549">
                  <c:v>112.468322986049</c:v>
                </c:pt>
                <c:pt idx="31550">
                  <c:v>112.466443266567</c:v>
                </c:pt>
                <c:pt idx="31551">
                  <c:v>112.466443266567</c:v>
                </c:pt>
                <c:pt idx="31552">
                  <c:v>112.466443266567</c:v>
                </c:pt>
                <c:pt idx="31553">
                  <c:v>112.466443266567</c:v>
                </c:pt>
                <c:pt idx="31554">
                  <c:v>112.466443266567</c:v>
                </c:pt>
                <c:pt idx="31555">
                  <c:v>112.466443266567</c:v>
                </c:pt>
                <c:pt idx="31556">
                  <c:v>112.466443266567</c:v>
                </c:pt>
                <c:pt idx="31557">
                  <c:v>112.466443266567</c:v>
                </c:pt>
                <c:pt idx="31558">
                  <c:v>112.46471246790399</c:v>
                </c:pt>
                <c:pt idx="31559">
                  <c:v>112.46471246790399</c:v>
                </c:pt>
                <c:pt idx="31560">
                  <c:v>112.46471246790399</c:v>
                </c:pt>
                <c:pt idx="31561">
                  <c:v>112.46471246790399</c:v>
                </c:pt>
                <c:pt idx="31562">
                  <c:v>112.46471246790399</c:v>
                </c:pt>
                <c:pt idx="31563">
                  <c:v>112.46471246790399</c:v>
                </c:pt>
                <c:pt idx="31564">
                  <c:v>112.46471246790399</c:v>
                </c:pt>
                <c:pt idx="31565">
                  <c:v>112.46471246790399</c:v>
                </c:pt>
                <c:pt idx="31566">
                  <c:v>112.46471246790399</c:v>
                </c:pt>
                <c:pt idx="31567">
                  <c:v>112.46471246790399</c:v>
                </c:pt>
                <c:pt idx="31568">
                  <c:v>112.46471240849</c:v>
                </c:pt>
                <c:pt idx="31569">
                  <c:v>112.46471240849</c:v>
                </c:pt>
                <c:pt idx="31570">
                  <c:v>112.46471240849</c:v>
                </c:pt>
                <c:pt idx="31571">
                  <c:v>112.46471240849</c:v>
                </c:pt>
                <c:pt idx="31572">
                  <c:v>112.46471240849</c:v>
                </c:pt>
                <c:pt idx="31573">
                  <c:v>112.46471240849</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64712408488</c:v>
                </c:pt>
                <c:pt idx="31621">
                  <c:v>112.464712408488</c:v>
                </c:pt>
                <c:pt idx="31622">
                  <c:v>112.464712408488</c:v>
                </c:pt>
                <c:pt idx="31623">
                  <c:v>112.464712408488</c:v>
                </c:pt>
                <c:pt idx="31624">
                  <c:v>112.464712408488</c:v>
                </c:pt>
                <c:pt idx="31625">
                  <c:v>112.464712408488</c:v>
                </c:pt>
                <c:pt idx="31626">
                  <c:v>112.464712408488</c:v>
                </c:pt>
                <c:pt idx="31627">
                  <c:v>112.464712408488</c:v>
                </c:pt>
                <c:pt idx="31628">
                  <c:v>112.464712408488</c:v>
                </c:pt>
                <c:pt idx="31629">
                  <c:v>112.464712408488</c:v>
                </c:pt>
                <c:pt idx="31630">
                  <c:v>112.464712408488</c:v>
                </c:pt>
                <c:pt idx="31631">
                  <c:v>112.464712408488</c:v>
                </c:pt>
                <c:pt idx="31632">
                  <c:v>112.464712408488</c:v>
                </c:pt>
                <c:pt idx="31633">
                  <c:v>112.464712408488</c:v>
                </c:pt>
                <c:pt idx="31634">
                  <c:v>112.464712408488</c:v>
                </c:pt>
                <c:pt idx="31635">
                  <c:v>112.455174228144</c:v>
                </c:pt>
                <c:pt idx="31636">
                  <c:v>112.44184987126199</c:v>
                </c:pt>
                <c:pt idx="31637">
                  <c:v>112.411158497212</c:v>
                </c:pt>
                <c:pt idx="31638">
                  <c:v>112.41110646687601</c:v>
                </c:pt>
                <c:pt idx="31639">
                  <c:v>112.39895059659</c:v>
                </c:pt>
                <c:pt idx="31640">
                  <c:v>112.387212345804</c:v>
                </c:pt>
                <c:pt idx="31641">
                  <c:v>112.38571607227099</c:v>
                </c:pt>
                <c:pt idx="31642">
                  <c:v>112.355824698665</c:v>
                </c:pt>
                <c:pt idx="31643">
                  <c:v>112.33756466746399</c:v>
                </c:pt>
                <c:pt idx="31644">
                  <c:v>112.33152179854601</c:v>
                </c:pt>
                <c:pt idx="31645">
                  <c:v>112.327827500971</c:v>
                </c:pt>
                <c:pt idx="31646">
                  <c:v>112.32754024070201</c:v>
                </c:pt>
                <c:pt idx="31647">
                  <c:v>112.323383880751</c:v>
                </c:pt>
                <c:pt idx="31648">
                  <c:v>112.3096587787</c:v>
                </c:pt>
                <c:pt idx="31649">
                  <c:v>112.306337504627</c:v>
                </c:pt>
                <c:pt idx="31650">
                  <c:v>112.302812278312</c:v>
                </c:pt>
                <c:pt idx="31651">
                  <c:v>112.30184332384501</c:v>
                </c:pt>
                <c:pt idx="31652">
                  <c:v>112.299533453818</c:v>
                </c:pt>
                <c:pt idx="31653">
                  <c:v>112.293449165909</c:v>
                </c:pt>
                <c:pt idx="31654">
                  <c:v>112.29296877263501</c:v>
                </c:pt>
                <c:pt idx="31655">
                  <c:v>112.292931893345</c:v>
                </c:pt>
                <c:pt idx="31656">
                  <c:v>112.292688700819</c:v>
                </c:pt>
                <c:pt idx="31657">
                  <c:v>112.280730983182</c:v>
                </c:pt>
                <c:pt idx="31658">
                  <c:v>112.265479488715</c:v>
                </c:pt>
                <c:pt idx="31659">
                  <c:v>112.258818612078</c:v>
                </c:pt>
                <c:pt idx="31660">
                  <c:v>112.257186043654</c:v>
                </c:pt>
                <c:pt idx="31661">
                  <c:v>112.231336359522</c:v>
                </c:pt>
                <c:pt idx="31662">
                  <c:v>112.205381888525</c:v>
                </c:pt>
                <c:pt idx="31663">
                  <c:v>112.20393097323699</c:v>
                </c:pt>
                <c:pt idx="31664">
                  <c:v>112.199451542646</c:v>
                </c:pt>
                <c:pt idx="31665">
                  <c:v>112.19910218032</c:v>
                </c:pt>
                <c:pt idx="31666">
                  <c:v>112.198933506492</c:v>
                </c:pt>
                <c:pt idx="31667">
                  <c:v>112.19821898577101</c:v>
                </c:pt>
                <c:pt idx="31668">
                  <c:v>112.19557282494701</c:v>
                </c:pt>
                <c:pt idx="31669">
                  <c:v>112.195418428612</c:v>
                </c:pt>
                <c:pt idx="31670">
                  <c:v>112.193790908843</c:v>
                </c:pt>
                <c:pt idx="31671">
                  <c:v>112.192644408614</c:v>
                </c:pt>
                <c:pt idx="31672">
                  <c:v>112.190605013252</c:v>
                </c:pt>
                <c:pt idx="31673">
                  <c:v>112.190200571587</c:v>
                </c:pt>
                <c:pt idx="31674">
                  <c:v>112.190193211845</c:v>
                </c:pt>
                <c:pt idx="31675">
                  <c:v>112.19005566185</c:v>
                </c:pt>
                <c:pt idx="31676">
                  <c:v>112.18962297650501</c:v>
                </c:pt>
                <c:pt idx="31677">
                  <c:v>112.189408895578</c:v>
                </c:pt>
                <c:pt idx="31678">
                  <c:v>112.18930834689201</c:v>
                </c:pt>
                <c:pt idx="31679">
                  <c:v>112.188624331591</c:v>
                </c:pt>
                <c:pt idx="31680">
                  <c:v>112.187509034643</c:v>
                </c:pt>
                <c:pt idx="31681">
                  <c:v>112.187446633663</c:v>
                </c:pt>
                <c:pt idx="31682">
                  <c:v>112.182590871947</c:v>
                </c:pt>
                <c:pt idx="31683">
                  <c:v>112.169746411991</c:v>
                </c:pt>
                <c:pt idx="31684">
                  <c:v>112.16773626024801</c:v>
                </c:pt>
                <c:pt idx="31685">
                  <c:v>112.156767750382</c:v>
                </c:pt>
                <c:pt idx="31686">
                  <c:v>112.144097908944</c:v>
                </c:pt>
                <c:pt idx="31687">
                  <c:v>112.143797434372</c:v>
                </c:pt>
                <c:pt idx="31688">
                  <c:v>112.143274993576</c:v>
                </c:pt>
                <c:pt idx="31689">
                  <c:v>112.142634018338</c:v>
                </c:pt>
                <c:pt idx="31690">
                  <c:v>112.14246886604001</c:v>
                </c:pt>
                <c:pt idx="31691">
                  <c:v>112.142138784072</c:v>
                </c:pt>
                <c:pt idx="31692">
                  <c:v>112.142105929667</c:v>
                </c:pt>
                <c:pt idx="31693">
                  <c:v>112.141898599085</c:v>
                </c:pt>
                <c:pt idx="31694">
                  <c:v>112.14001833707199</c:v>
                </c:pt>
                <c:pt idx="31695">
                  <c:v>112.138688485914</c:v>
                </c:pt>
                <c:pt idx="31696">
                  <c:v>112.116557906344</c:v>
                </c:pt>
                <c:pt idx="31697">
                  <c:v>112.09779563539099</c:v>
                </c:pt>
                <c:pt idx="31698">
                  <c:v>112.095836020504</c:v>
                </c:pt>
                <c:pt idx="31699">
                  <c:v>112.092745820999</c:v>
                </c:pt>
                <c:pt idx="31700">
                  <c:v>112.092319405637</c:v>
                </c:pt>
                <c:pt idx="31701">
                  <c:v>112.084888682064</c:v>
                </c:pt>
                <c:pt idx="31702">
                  <c:v>112.08180224367401</c:v>
                </c:pt>
                <c:pt idx="31703">
                  <c:v>112.077435877074</c:v>
                </c:pt>
                <c:pt idx="31704">
                  <c:v>112.063898212764</c:v>
                </c:pt>
                <c:pt idx="31705">
                  <c:v>112.040248574448</c:v>
                </c:pt>
                <c:pt idx="31706">
                  <c:v>112.036182813133</c:v>
                </c:pt>
                <c:pt idx="31707">
                  <c:v>112.03569864485</c:v>
                </c:pt>
                <c:pt idx="31708">
                  <c:v>112.03227099646099</c:v>
                </c:pt>
                <c:pt idx="31709">
                  <c:v>112.023098228545</c:v>
                </c:pt>
                <c:pt idx="31710">
                  <c:v>112.009228243572</c:v>
                </c:pt>
                <c:pt idx="31711">
                  <c:v>112.008983970035</c:v>
                </c:pt>
                <c:pt idx="31712">
                  <c:v>112.008223871973</c:v>
                </c:pt>
                <c:pt idx="31713">
                  <c:v>111.99894142124499</c:v>
                </c:pt>
                <c:pt idx="31714">
                  <c:v>111.986731274698</c:v>
                </c:pt>
                <c:pt idx="31715">
                  <c:v>111.98633070392199</c:v>
                </c:pt>
                <c:pt idx="31716">
                  <c:v>111.983235581695</c:v>
                </c:pt>
                <c:pt idx="31717">
                  <c:v>111.979625054805</c:v>
                </c:pt>
                <c:pt idx="31718">
                  <c:v>111.978780137111</c:v>
                </c:pt>
                <c:pt idx="31719">
                  <c:v>111.97541218048001</c:v>
                </c:pt>
                <c:pt idx="31720">
                  <c:v>111.975193583508</c:v>
                </c:pt>
                <c:pt idx="31721">
                  <c:v>111.974397590812</c:v>
                </c:pt>
                <c:pt idx="31722">
                  <c:v>111.974329933715</c:v>
                </c:pt>
                <c:pt idx="31723">
                  <c:v>111.973918474428</c:v>
                </c:pt>
                <c:pt idx="31724">
                  <c:v>111.97341658079399</c:v>
                </c:pt>
                <c:pt idx="31725">
                  <c:v>111.969827986298</c:v>
                </c:pt>
                <c:pt idx="31726">
                  <c:v>111.968040750981</c:v>
                </c:pt>
                <c:pt idx="31727">
                  <c:v>111.967856791231</c:v>
                </c:pt>
                <c:pt idx="31728">
                  <c:v>111.9469745992</c:v>
                </c:pt>
                <c:pt idx="31729">
                  <c:v>111.942808498319</c:v>
                </c:pt>
                <c:pt idx="31730">
                  <c:v>111.94202046528</c:v>
                </c:pt>
                <c:pt idx="31731">
                  <c:v>111.940747387719</c:v>
                </c:pt>
                <c:pt idx="31732">
                  <c:v>111.938543293336</c:v>
                </c:pt>
                <c:pt idx="31733">
                  <c:v>111.937925778915</c:v>
                </c:pt>
                <c:pt idx="31734">
                  <c:v>111.937724741479</c:v>
                </c:pt>
                <c:pt idx="31735">
                  <c:v>111.937496838366</c:v>
                </c:pt>
                <c:pt idx="31736">
                  <c:v>111.937299520377</c:v>
                </c:pt>
                <c:pt idx="31737">
                  <c:v>111.93721765382</c:v>
                </c:pt>
                <c:pt idx="31738">
                  <c:v>111.93717922511701</c:v>
                </c:pt>
                <c:pt idx="31739">
                  <c:v>111.937136195807</c:v>
                </c:pt>
                <c:pt idx="31740">
                  <c:v>111.937120078335</c:v>
                </c:pt>
                <c:pt idx="31741">
                  <c:v>111.937104376006</c:v>
                </c:pt>
                <c:pt idx="31742">
                  <c:v>111.937096155239</c:v>
                </c:pt>
                <c:pt idx="31743">
                  <c:v>111.937046814692</c:v>
                </c:pt>
                <c:pt idx="31744">
                  <c:v>111.93701438512301</c:v>
                </c:pt>
                <c:pt idx="31745">
                  <c:v>111.936786427383</c:v>
                </c:pt>
                <c:pt idx="31746">
                  <c:v>111.936619403957</c:v>
                </c:pt>
                <c:pt idx="31747">
                  <c:v>111.936392913129</c:v>
                </c:pt>
                <c:pt idx="31748">
                  <c:v>111.936154192408</c:v>
                </c:pt>
                <c:pt idx="31749">
                  <c:v>111.935939869047</c:v>
                </c:pt>
                <c:pt idx="31750">
                  <c:v>111.935852981076</c:v>
                </c:pt>
                <c:pt idx="31751">
                  <c:v>111.920790285503</c:v>
                </c:pt>
                <c:pt idx="31752">
                  <c:v>111.92060469843101</c:v>
                </c:pt>
                <c:pt idx="31753">
                  <c:v>111.91833864249401</c:v>
                </c:pt>
                <c:pt idx="31754">
                  <c:v>111.91579746926701</c:v>
                </c:pt>
                <c:pt idx="31755">
                  <c:v>111.890233414051</c:v>
                </c:pt>
                <c:pt idx="31756">
                  <c:v>111.889666971672</c:v>
                </c:pt>
                <c:pt idx="31757">
                  <c:v>111.886084269873</c:v>
                </c:pt>
                <c:pt idx="31758">
                  <c:v>111.880932230314</c:v>
                </c:pt>
                <c:pt idx="31759">
                  <c:v>111.844900193534</c:v>
                </c:pt>
                <c:pt idx="31760">
                  <c:v>111.77360811819599</c:v>
                </c:pt>
                <c:pt idx="31761">
                  <c:v>111.773385853354</c:v>
                </c:pt>
                <c:pt idx="31762">
                  <c:v>111.773358912006</c:v>
                </c:pt>
                <c:pt idx="31763">
                  <c:v>111.756249388398</c:v>
                </c:pt>
                <c:pt idx="31764">
                  <c:v>111.755405275953</c:v>
                </c:pt>
                <c:pt idx="31765">
                  <c:v>111.752701153866</c:v>
                </c:pt>
                <c:pt idx="31766">
                  <c:v>111.752642135767</c:v>
                </c:pt>
                <c:pt idx="31767">
                  <c:v>111.75197694625901</c:v>
                </c:pt>
                <c:pt idx="31768">
                  <c:v>111.738709194847</c:v>
                </c:pt>
                <c:pt idx="31769">
                  <c:v>111.73866527031799</c:v>
                </c:pt>
                <c:pt idx="31770">
                  <c:v>111.738621269177</c:v>
                </c:pt>
                <c:pt idx="31771">
                  <c:v>111.738611502532</c:v>
                </c:pt>
                <c:pt idx="31772">
                  <c:v>111.738091938872</c:v>
                </c:pt>
                <c:pt idx="31773">
                  <c:v>111.734497987805</c:v>
                </c:pt>
                <c:pt idx="31774">
                  <c:v>111.73006099001201</c:v>
                </c:pt>
                <c:pt idx="31775">
                  <c:v>111.729258424858</c:v>
                </c:pt>
                <c:pt idx="31776">
                  <c:v>111.72708970489199</c:v>
                </c:pt>
                <c:pt idx="31777">
                  <c:v>111.724492809068</c:v>
                </c:pt>
                <c:pt idx="31778">
                  <c:v>111.72169062405101</c:v>
                </c:pt>
                <c:pt idx="31779">
                  <c:v>111.72071242787101</c:v>
                </c:pt>
                <c:pt idx="31780">
                  <c:v>111.71905002528899</c:v>
                </c:pt>
                <c:pt idx="31781">
                  <c:v>111.718863881834</c:v>
                </c:pt>
                <c:pt idx="31782">
                  <c:v>111.7187946749</c:v>
                </c:pt>
                <c:pt idx="31783">
                  <c:v>111.71859641072101</c:v>
                </c:pt>
                <c:pt idx="31784">
                  <c:v>111.718460293736</c:v>
                </c:pt>
                <c:pt idx="31785">
                  <c:v>111.71841029210501</c:v>
                </c:pt>
                <c:pt idx="31786">
                  <c:v>111.716529527522</c:v>
                </c:pt>
                <c:pt idx="31787">
                  <c:v>111.71314043424999</c:v>
                </c:pt>
                <c:pt idx="31788">
                  <c:v>111.70919328518799</c:v>
                </c:pt>
                <c:pt idx="31789">
                  <c:v>111.707511419554</c:v>
                </c:pt>
                <c:pt idx="31790">
                  <c:v>111.70486041575499</c:v>
                </c:pt>
                <c:pt idx="31791">
                  <c:v>111.704729548046</c:v>
                </c:pt>
                <c:pt idx="31792">
                  <c:v>111.703400171808</c:v>
                </c:pt>
                <c:pt idx="31793">
                  <c:v>111.695128817016</c:v>
                </c:pt>
                <c:pt idx="31794">
                  <c:v>111.693755725591</c:v>
                </c:pt>
                <c:pt idx="31795">
                  <c:v>111.693437966293</c:v>
                </c:pt>
                <c:pt idx="31796">
                  <c:v>111.692348686888</c:v>
                </c:pt>
                <c:pt idx="31797">
                  <c:v>111.69219293206</c:v>
                </c:pt>
                <c:pt idx="31798">
                  <c:v>111.687068554927</c:v>
                </c:pt>
                <c:pt idx="31799">
                  <c:v>111.68498081410701</c:v>
                </c:pt>
                <c:pt idx="31800">
                  <c:v>111.683705746092</c:v>
                </c:pt>
                <c:pt idx="31801">
                  <c:v>111.677226667875</c:v>
                </c:pt>
                <c:pt idx="31802">
                  <c:v>111.67714673227999</c:v>
                </c:pt>
                <c:pt idx="31803">
                  <c:v>111.677102385167</c:v>
                </c:pt>
                <c:pt idx="31804">
                  <c:v>111.67706687451999</c:v>
                </c:pt>
                <c:pt idx="31805">
                  <c:v>111.669892961266</c:v>
                </c:pt>
                <c:pt idx="31806">
                  <c:v>111.65918104661399</c:v>
                </c:pt>
                <c:pt idx="31807">
                  <c:v>111.657129413174</c:v>
                </c:pt>
                <c:pt idx="31808">
                  <c:v>111.656234395148</c:v>
                </c:pt>
                <c:pt idx="31809">
                  <c:v>111.65622550899199</c:v>
                </c:pt>
                <c:pt idx="31810">
                  <c:v>111.656192295997</c:v>
                </c:pt>
                <c:pt idx="31811">
                  <c:v>111.65551388836001</c:v>
                </c:pt>
                <c:pt idx="31812">
                  <c:v>111.652725069843</c:v>
                </c:pt>
                <c:pt idx="31813">
                  <c:v>111.650481001947</c:v>
                </c:pt>
                <c:pt idx="31814">
                  <c:v>111.638379994258</c:v>
                </c:pt>
                <c:pt idx="31815">
                  <c:v>111.637747392495</c:v>
                </c:pt>
                <c:pt idx="31816">
                  <c:v>111.63033904170101</c:v>
                </c:pt>
                <c:pt idx="31817">
                  <c:v>111.624898343035</c:v>
                </c:pt>
                <c:pt idx="31818">
                  <c:v>111.62456053362401</c:v>
                </c:pt>
                <c:pt idx="31819">
                  <c:v>111.620064552088</c:v>
                </c:pt>
                <c:pt idx="31820">
                  <c:v>111.617931002003</c:v>
                </c:pt>
                <c:pt idx="31821">
                  <c:v>111.617896217769</c:v>
                </c:pt>
                <c:pt idx="31822">
                  <c:v>111.617867373816</c:v>
                </c:pt>
                <c:pt idx="31823">
                  <c:v>111.617742713477</c:v>
                </c:pt>
                <c:pt idx="31824">
                  <c:v>111.612110196825</c:v>
                </c:pt>
                <c:pt idx="31825">
                  <c:v>111.610770895516</c:v>
                </c:pt>
                <c:pt idx="31826">
                  <c:v>111.606799566818</c:v>
                </c:pt>
                <c:pt idx="31827">
                  <c:v>111.60659028359299</c:v>
                </c:pt>
                <c:pt idx="31828">
                  <c:v>111.60490881637899</c:v>
                </c:pt>
                <c:pt idx="31829">
                  <c:v>111.60377772689201</c:v>
                </c:pt>
                <c:pt idx="31830">
                  <c:v>111.600318947353</c:v>
                </c:pt>
                <c:pt idx="31831">
                  <c:v>111.600272089935</c:v>
                </c:pt>
                <c:pt idx="31832">
                  <c:v>111.598320079476</c:v>
                </c:pt>
                <c:pt idx="31833">
                  <c:v>111.598278611699</c:v>
                </c:pt>
                <c:pt idx="31834">
                  <c:v>111.598133768143</c:v>
                </c:pt>
                <c:pt idx="31835">
                  <c:v>111.59415809007901</c:v>
                </c:pt>
                <c:pt idx="31836">
                  <c:v>111.592929611138</c:v>
                </c:pt>
                <c:pt idx="31837">
                  <c:v>111.59272593266201</c:v>
                </c:pt>
                <c:pt idx="31838">
                  <c:v>111.590633679305</c:v>
                </c:pt>
                <c:pt idx="31839">
                  <c:v>111.589941266029</c:v>
                </c:pt>
                <c:pt idx="31840">
                  <c:v>111.58780939656</c:v>
                </c:pt>
                <c:pt idx="31841">
                  <c:v>111.587096505928</c:v>
                </c:pt>
                <c:pt idx="31842">
                  <c:v>111.58691317221199</c:v>
                </c:pt>
                <c:pt idx="31843">
                  <c:v>111.585864333641</c:v>
                </c:pt>
                <c:pt idx="31844">
                  <c:v>111.58401750619301</c:v>
                </c:pt>
                <c:pt idx="31845">
                  <c:v>111.581755930363</c:v>
                </c:pt>
                <c:pt idx="31846">
                  <c:v>111.581550924876</c:v>
                </c:pt>
                <c:pt idx="31847">
                  <c:v>111.577248834982</c:v>
                </c:pt>
                <c:pt idx="31848">
                  <c:v>111.57554651129701</c:v>
                </c:pt>
                <c:pt idx="31849">
                  <c:v>111.575335842654</c:v>
                </c:pt>
                <c:pt idx="31850">
                  <c:v>111.575154755638</c:v>
                </c:pt>
                <c:pt idx="31851">
                  <c:v>111.573940433148</c:v>
                </c:pt>
                <c:pt idx="31852">
                  <c:v>111.569447940073</c:v>
                </c:pt>
                <c:pt idx="31853">
                  <c:v>111.568188638107</c:v>
                </c:pt>
                <c:pt idx="31854">
                  <c:v>111.567639125596</c:v>
                </c:pt>
                <c:pt idx="31855">
                  <c:v>111.567571502639</c:v>
                </c:pt>
                <c:pt idx="31856">
                  <c:v>111.567471830633</c:v>
                </c:pt>
                <c:pt idx="31857">
                  <c:v>111.56644377286401</c:v>
                </c:pt>
                <c:pt idx="31858">
                  <c:v>111.566437748845</c:v>
                </c:pt>
                <c:pt idx="31859">
                  <c:v>111.566285927053</c:v>
                </c:pt>
                <c:pt idx="31860">
                  <c:v>111.566251974192</c:v>
                </c:pt>
                <c:pt idx="31861">
                  <c:v>111.566243980542</c:v>
                </c:pt>
                <c:pt idx="31862">
                  <c:v>111.566221174158</c:v>
                </c:pt>
                <c:pt idx="31863">
                  <c:v>111.566105614197</c:v>
                </c:pt>
                <c:pt idx="31864">
                  <c:v>111.564732869986</c:v>
                </c:pt>
                <c:pt idx="31865">
                  <c:v>111.56266690345301</c:v>
                </c:pt>
                <c:pt idx="31866">
                  <c:v>111.56223098034199</c:v>
                </c:pt>
                <c:pt idx="31867">
                  <c:v>111.56220774501</c:v>
                </c:pt>
                <c:pt idx="31868">
                  <c:v>111.559929146519</c:v>
                </c:pt>
                <c:pt idx="31869">
                  <c:v>111.55982605465201</c:v>
                </c:pt>
                <c:pt idx="31870">
                  <c:v>111.55768696429899</c:v>
                </c:pt>
                <c:pt idx="31871">
                  <c:v>111.55679256510101</c:v>
                </c:pt>
                <c:pt idx="31872">
                  <c:v>111.55432576406101</c:v>
                </c:pt>
                <c:pt idx="31873">
                  <c:v>111.55416931062599</c:v>
                </c:pt>
                <c:pt idx="31874">
                  <c:v>111.54730124675</c:v>
                </c:pt>
                <c:pt idx="31875">
                  <c:v>111.546930867537</c:v>
                </c:pt>
                <c:pt idx="31876">
                  <c:v>111.545335146976</c:v>
                </c:pt>
                <c:pt idx="31877">
                  <c:v>111.54229612929799</c:v>
                </c:pt>
                <c:pt idx="31878">
                  <c:v>111.541841160038</c:v>
                </c:pt>
                <c:pt idx="31879">
                  <c:v>111.54182730018501</c:v>
                </c:pt>
                <c:pt idx="31880">
                  <c:v>111.541382644001</c:v>
                </c:pt>
                <c:pt idx="31881">
                  <c:v>111.54135243403999</c:v>
                </c:pt>
                <c:pt idx="31882">
                  <c:v>111.540901706789</c:v>
                </c:pt>
                <c:pt idx="31883">
                  <c:v>111.540340190717</c:v>
                </c:pt>
                <c:pt idx="31884">
                  <c:v>111.539394927373</c:v>
                </c:pt>
                <c:pt idx="31885">
                  <c:v>111.53592929395199</c:v>
                </c:pt>
                <c:pt idx="31886">
                  <c:v>111.534048723111</c:v>
                </c:pt>
                <c:pt idx="31887">
                  <c:v>111.533190143499</c:v>
                </c:pt>
                <c:pt idx="31888">
                  <c:v>111.53314719294799</c:v>
                </c:pt>
                <c:pt idx="31889">
                  <c:v>111.533053333166</c:v>
                </c:pt>
                <c:pt idx="31890">
                  <c:v>111.53143079493</c:v>
                </c:pt>
                <c:pt idx="31891">
                  <c:v>111.531409939272</c:v>
                </c:pt>
                <c:pt idx="31892">
                  <c:v>111.531310696305</c:v>
                </c:pt>
                <c:pt idx="31893">
                  <c:v>111.531306083584</c:v>
                </c:pt>
                <c:pt idx="31894">
                  <c:v>111.53116366475901</c:v>
                </c:pt>
                <c:pt idx="31895">
                  <c:v>111.528451516128</c:v>
                </c:pt>
                <c:pt idx="31896">
                  <c:v>111.521913953959</c:v>
                </c:pt>
                <c:pt idx="31897">
                  <c:v>111.520007133547</c:v>
                </c:pt>
                <c:pt idx="31898">
                  <c:v>111.51853849718999</c:v>
                </c:pt>
                <c:pt idx="31899">
                  <c:v>111.516360854552</c:v>
                </c:pt>
                <c:pt idx="31900">
                  <c:v>111.515660657498</c:v>
                </c:pt>
                <c:pt idx="31901">
                  <c:v>111.515372847297</c:v>
                </c:pt>
                <c:pt idx="31902">
                  <c:v>111.514254585928</c:v>
                </c:pt>
                <c:pt idx="31903">
                  <c:v>111.513421443171</c:v>
                </c:pt>
                <c:pt idx="31904">
                  <c:v>111.513268877619</c:v>
                </c:pt>
                <c:pt idx="31905">
                  <c:v>111.513184805685</c:v>
                </c:pt>
                <c:pt idx="31906">
                  <c:v>111.512262404084</c:v>
                </c:pt>
                <c:pt idx="31907">
                  <c:v>111.51221892060801</c:v>
                </c:pt>
                <c:pt idx="31908">
                  <c:v>111.51217393442199</c:v>
                </c:pt>
                <c:pt idx="31909">
                  <c:v>111.511629212206</c:v>
                </c:pt>
                <c:pt idx="31910">
                  <c:v>111.511571471029</c:v>
                </c:pt>
                <c:pt idx="31911">
                  <c:v>111.511560422812</c:v>
                </c:pt>
                <c:pt idx="31912">
                  <c:v>111.511514886578</c:v>
                </c:pt>
                <c:pt idx="31913">
                  <c:v>111.511361226186</c:v>
                </c:pt>
                <c:pt idx="31914">
                  <c:v>111.511322153186</c:v>
                </c:pt>
                <c:pt idx="31915">
                  <c:v>111.511139104592</c:v>
                </c:pt>
                <c:pt idx="31916">
                  <c:v>111.511134582606</c:v>
                </c:pt>
                <c:pt idx="31917">
                  <c:v>111.51111283233701</c:v>
                </c:pt>
                <c:pt idx="31918">
                  <c:v>111.510441988163</c:v>
                </c:pt>
                <c:pt idx="31919">
                  <c:v>111.510081691092</c:v>
                </c:pt>
                <c:pt idx="31920">
                  <c:v>111.509642944028</c:v>
                </c:pt>
                <c:pt idx="31921">
                  <c:v>111.509390865402</c:v>
                </c:pt>
                <c:pt idx="31922">
                  <c:v>111.509351968529</c:v>
                </c:pt>
                <c:pt idx="31923">
                  <c:v>111.50914277129201</c:v>
                </c:pt>
                <c:pt idx="31924">
                  <c:v>111.509100934749</c:v>
                </c:pt>
                <c:pt idx="31925">
                  <c:v>111.50909500212801</c:v>
                </c:pt>
                <c:pt idx="31926">
                  <c:v>111.507494700762</c:v>
                </c:pt>
                <c:pt idx="31927">
                  <c:v>111.50726245961199</c:v>
                </c:pt>
                <c:pt idx="31928">
                  <c:v>111.505952766547</c:v>
                </c:pt>
                <c:pt idx="31929">
                  <c:v>111.50267664259</c:v>
                </c:pt>
                <c:pt idx="31930">
                  <c:v>111.501991716604</c:v>
                </c:pt>
                <c:pt idx="31931">
                  <c:v>111.49760141184601</c:v>
                </c:pt>
                <c:pt idx="31932">
                  <c:v>111.497348989995</c:v>
                </c:pt>
                <c:pt idx="31933">
                  <c:v>111.494945026333</c:v>
                </c:pt>
                <c:pt idx="31934">
                  <c:v>111.494608125832</c:v>
                </c:pt>
                <c:pt idx="31935">
                  <c:v>111.494330172161</c:v>
                </c:pt>
                <c:pt idx="31936">
                  <c:v>111.49429426704</c:v>
                </c:pt>
                <c:pt idx="31937">
                  <c:v>111.493474052397</c:v>
                </c:pt>
                <c:pt idx="31938">
                  <c:v>111.49339705417199</c:v>
                </c:pt>
                <c:pt idx="31939">
                  <c:v>111.490218744288</c:v>
                </c:pt>
                <c:pt idx="31940">
                  <c:v>111.48973177057</c:v>
                </c:pt>
                <c:pt idx="31941">
                  <c:v>111.488799461697</c:v>
                </c:pt>
                <c:pt idx="31942">
                  <c:v>111.488679101985</c:v>
                </c:pt>
                <c:pt idx="31943">
                  <c:v>111.488294469132</c:v>
                </c:pt>
                <c:pt idx="31944">
                  <c:v>111.48825805355099</c:v>
                </c:pt>
                <c:pt idx="31945">
                  <c:v>111.484993830259</c:v>
                </c:pt>
                <c:pt idx="31946">
                  <c:v>111.484878646841</c:v>
                </c:pt>
                <c:pt idx="31947">
                  <c:v>111.48457502701601</c:v>
                </c:pt>
                <c:pt idx="31948">
                  <c:v>111.48139631494099</c:v>
                </c:pt>
                <c:pt idx="31949">
                  <c:v>111.479601989424</c:v>
                </c:pt>
                <c:pt idx="31950">
                  <c:v>111.478068299919</c:v>
                </c:pt>
                <c:pt idx="31951">
                  <c:v>111.477744997192</c:v>
                </c:pt>
                <c:pt idx="31952">
                  <c:v>111.47770687431</c:v>
                </c:pt>
                <c:pt idx="31953">
                  <c:v>111.476599952982</c:v>
                </c:pt>
                <c:pt idx="31954">
                  <c:v>111.469929729532</c:v>
                </c:pt>
                <c:pt idx="31955">
                  <c:v>111.46986684698901</c:v>
                </c:pt>
                <c:pt idx="31956">
                  <c:v>111.469717889794</c:v>
                </c:pt>
                <c:pt idx="31957">
                  <c:v>111.469508704509</c:v>
                </c:pt>
                <c:pt idx="31958">
                  <c:v>111.467877849107</c:v>
                </c:pt>
                <c:pt idx="31959">
                  <c:v>111.467640978006</c:v>
                </c:pt>
                <c:pt idx="31960">
                  <c:v>111.461617015134</c:v>
                </c:pt>
                <c:pt idx="31961">
                  <c:v>111.457083233839</c:v>
                </c:pt>
                <c:pt idx="31962">
                  <c:v>111.455744422858</c:v>
                </c:pt>
                <c:pt idx="31963">
                  <c:v>111.455114749953</c:v>
                </c:pt>
                <c:pt idx="31964">
                  <c:v>111.45452909094401</c:v>
                </c:pt>
                <c:pt idx="31965">
                  <c:v>111.453516815596</c:v>
                </c:pt>
                <c:pt idx="31966">
                  <c:v>111.450915467534</c:v>
                </c:pt>
                <c:pt idx="31967">
                  <c:v>111.450176843644</c:v>
                </c:pt>
                <c:pt idx="31968">
                  <c:v>111.44986720057101</c:v>
                </c:pt>
                <c:pt idx="31969">
                  <c:v>111.449837066131</c:v>
                </c:pt>
                <c:pt idx="31970">
                  <c:v>111.44932316878599</c:v>
                </c:pt>
                <c:pt idx="31971">
                  <c:v>111.449097642819</c:v>
                </c:pt>
                <c:pt idx="31972">
                  <c:v>111.448969915653</c:v>
                </c:pt>
                <c:pt idx="31973">
                  <c:v>111.448925462402</c:v>
                </c:pt>
                <c:pt idx="31974">
                  <c:v>111.448915324373</c:v>
                </c:pt>
                <c:pt idx="31975">
                  <c:v>111.448519290639</c:v>
                </c:pt>
                <c:pt idx="31976">
                  <c:v>111.44693201569</c:v>
                </c:pt>
                <c:pt idx="31977">
                  <c:v>111.443682214045</c:v>
                </c:pt>
                <c:pt idx="31978">
                  <c:v>111.441822859285</c:v>
                </c:pt>
                <c:pt idx="31979">
                  <c:v>111.44165349849</c:v>
                </c:pt>
                <c:pt idx="31980">
                  <c:v>111.44036920836299</c:v>
                </c:pt>
                <c:pt idx="31981">
                  <c:v>111.437439134521</c:v>
                </c:pt>
                <c:pt idx="31982">
                  <c:v>111.435996313457</c:v>
                </c:pt>
                <c:pt idx="31983">
                  <c:v>111.43543238460001</c:v>
                </c:pt>
                <c:pt idx="31984">
                  <c:v>111.43541908448999</c:v>
                </c:pt>
                <c:pt idx="31985">
                  <c:v>111.433600478847</c:v>
                </c:pt>
                <c:pt idx="31986">
                  <c:v>111.433061324646</c:v>
                </c:pt>
                <c:pt idx="31987">
                  <c:v>111.433019804775</c:v>
                </c:pt>
                <c:pt idx="31988">
                  <c:v>111.43298708277</c:v>
                </c:pt>
                <c:pt idx="31989">
                  <c:v>111.432073493747</c:v>
                </c:pt>
                <c:pt idx="31990">
                  <c:v>111.43203580262499</c:v>
                </c:pt>
                <c:pt idx="31991">
                  <c:v>111.431943574163</c:v>
                </c:pt>
                <c:pt idx="31992">
                  <c:v>111.430180730224</c:v>
                </c:pt>
                <c:pt idx="31993">
                  <c:v>111.42837838812299</c:v>
                </c:pt>
                <c:pt idx="31994">
                  <c:v>111.425200188486</c:v>
                </c:pt>
                <c:pt idx="31995">
                  <c:v>111.423859376198</c:v>
                </c:pt>
                <c:pt idx="31996">
                  <c:v>111.42344363379399</c:v>
                </c:pt>
                <c:pt idx="31997">
                  <c:v>111.41926405889301</c:v>
                </c:pt>
                <c:pt idx="31998">
                  <c:v>111.41925228073499</c:v>
                </c:pt>
                <c:pt idx="31999">
                  <c:v>111.417649266257</c:v>
                </c:pt>
                <c:pt idx="32000">
                  <c:v>111.41761160077399</c:v>
                </c:pt>
                <c:pt idx="32001">
                  <c:v>111.417574959352</c:v>
                </c:pt>
                <c:pt idx="32002">
                  <c:v>111.41725707214999</c:v>
                </c:pt>
                <c:pt idx="32003">
                  <c:v>111.411160122106</c:v>
                </c:pt>
                <c:pt idx="32004">
                  <c:v>111.41076806283399</c:v>
                </c:pt>
                <c:pt idx="32005">
                  <c:v>111.41060183210899</c:v>
                </c:pt>
                <c:pt idx="32006">
                  <c:v>111.410595419597</c:v>
                </c:pt>
                <c:pt idx="32007">
                  <c:v>111.40868836178799</c:v>
                </c:pt>
                <c:pt idx="32008">
                  <c:v>111.40860640540799</c:v>
                </c:pt>
                <c:pt idx="32009">
                  <c:v>111.407316636563</c:v>
                </c:pt>
                <c:pt idx="32010">
                  <c:v>111.40727580708899</c:v>
                </c:pt>
                <c:pt idx="32011">
                  <c:v>111.40647179465</c:v>
                </c:pt>
                <c:pt idx="32012">
                  <c:v>111.404506664238</c:v>
                </c:pt>
                <c:pt idx="32013">
                  <c:v>111.40419009719101</c:v>
                </c:pt>
                <c:pt idx="32014">
                  <c:v>111.40407745892399</c:v>
                </c:pt>
                <c:pt idx="32015">
                  <c:v>111.40385002187899</c:v>
                </c:pt>
                <c:pt idx="32016">
                  <c:v>111.39941747963999</c:v>
                </c:pt>
                <c:pt idx="32017">
                  <c:v>111.396819024565</c:v>
                </c:pt>
                <c:pt idx="32018">
                  <c:v>111.394486652718</c:v>
                </c:pt>
                <c:pt idx="32019">
                  <c:v>111.391092336029</c:v>
                </c:pt>
                <c:pt idx="32020">
                  <c:v>111.39104507918201</c:v>
                </c:pt>
                <c:pt idx="32021">
                  <c:v>111.391018496356</c:v>
                </c:pt>
                <c:pt idx="32022">
                  <c:v>111.39099436060501</c:v>
                </c:pt>
                <c:pt idx="32023">
                  <c:v>111.390967787603</c:v>
                </c:pt>
                <c:pt idx="32024">
                  <c:v>111.39007493643901</c:v>
                </c:pt>
                <c:pt idx="32025">
                  <c:v>111.38962840088401</c:v>
                </c:pt>
                <c:pt idx="32026">
                  <c:v>111.38846796380901</c:v>
                </c:pt>
                <c:pt idx="32027">
                  <c:v>111.388303662901</c:v>
                </c:pt>
                <c:pt idx="32028">
                  <c:v>111.387830406654</c:v>
                </c:pt>
                <c:pt idx="32029">
                  <c:v>111.386974189765</c:v>
                </c:pt>
                <c:pt idx="32030">
                  <c:v>111.386899752094</c:v>
                </c:pt>
                <c:pt idx="32031">
                  <c:v>111.38648448761199</c:v>
                </c:pt>
                <c:pt idx="32032">
                  <c:v>111.386453342199</c:v>
                </c:pt>
                <c:pt idx="32033">
                  <c:v>111.386433347094</c:v>
                </c:pt>
                <c:pt idx="32034">
                  <c:v>111.385814384895</c:v>
                </c:pt>
                <c:pt idx="32035">
                  <c:v>111.385803999834</c:v>
                </c:pt>
                <c:pt idx="32036">
                  <c:v>111.385108550355</c:v>
                </c:pt>
                <c:pt idx="32037">
                  <c:v>111.384953095735</c:v>
                </c:pt>
                <c:pt idx="32038">
                  <c:v>111.384331088454</c:v>
                </c:pt>
                <c:pt idx="32039">
                  <c:v>111.38399710632299</c:v>
                </c:pt>
                <c:pt idx="32040">
                  <c:v>111.38398106339901</c:v>
                </c:pt>
                <c:pt idx="32041">
                  <c:v>111.383957359384</c:v>
                </c:pt>
                <c:pt idx="32042">
                  <c:v>111.383930884477</c:v>
                </c:pt>
                <c:pt idx="32043">
                  <c:v>111.38390669602499</c:v>
                </c:pt>
                <c:pt idx="32044">
                  <c:v>111.383826141293</c:v>
                </c:pt>
                <c:pt idx="32045">
                  <c:v>111.383820261426</c:v>
                </c:pt>
                <c:pt idx="32046">
                  <c:v>111.38380694410399</c:v>
                </c:pt>
                <c:pt idx="32047">
                  <c:v>111.383800581242</c:v>
                </c:pt>
                <c:pt idx="32048">
                  <c:v>111.383737915769</c:v>
                </c:pt>
                <c:pt idx="32049">
                  <c:v>111.383725869307</c:v>
                </c:pt>
                <c:pt idx="32050">
                  <c:v>111.383713265583</c:v>
                </c:pt>
                <c:pt idx="32051">
                  <c:v>111.383704957761</c:v>
                </c:pt>
                <c:pt idx="32052">
                  <c:v>111.383694181091</c:v>
                </c:pt>
                <c:pt idx="32053">
                  <c:v>111.383666863862</c:v>
                </c:pt>
                <c:pt idx="32054">
                  <c:v>111.383607788573</c:v>
                </c:pt>
                <c:pt idx="32055">
                  <c:v>111.38359404323199</c:v>
                </c:pt>
                <c:pt idx="32056">
                  <c:v>111.383590290529</c:v>
                </c:pt>
                <c:pt idx="32057">
                  <c:v>111.38358173546</c:v>
                </c:pt>
                <c:pt idx="32058">
                  <c:v>111.383578991284</c:v>
                </c:pt>
                <c:pt idx="32059">
                  <c:v>111.383533042867</c:v>
                </c:pt>
                <c:pt idx="32060">
                  <c:v>111.38351131971601</c:v>
                </c:pt>
                <c:pt idx="32061">
                  <c:v>111.38336005437201</c:v>
                </c:pt>
                <c:pt idx="32062">
                  <c:v>111.383317094438</c:v>
                </c:pt>
                <c:pt idx="32063">
                  <c:v>111.38330003999501</c:v>
                </c:pt>
                <c:pt idx="32064">
                  <c:v>111.38328612890299</c:v>
                </c:pt>
                <c:pt idx="32065">
                  <c:v>111.383249571229</c:v>
                </c:pt>
                <c:pt idx="32066">
                  <c:v>111.38324244064</c:v>
                </c:pt>
                <c:pt idx="32067">
                  <c:v>111.383225944537</c:v>
                </c:pt>
                <c:pt idx="32068">
                  <c:v>111.3832223917</c:v>
                </c:pt>
                <c:pt idx="32069">
                  <c:v>111.38317370941201</c:v>
                </c:pt>
                <c:pt idx="32070">
                  <c:v>111.383163728011</c:v>
                </c:pt>
                <c:pt idx="32071">
                  <c:v>111.383150230693</c:v>
                </c:pt>
                <c:pt idx="32072">
                  <c:v>111.383146136977</c:v>
                </c:pt>
                <c:pt idx="32073">
                  <c:v>111.38312458519999</c:v>
                </c:pt>
                <c:pt idx="32074">
                  <c:v>111.383120853034</c:v>
                </c:pt>
                <c:pt idx="32075">
                  <c:v>111.383109626028</c:v>
                </c:pt>
                <c:pt idx="32076">
                  <c:v>111.383083894279</c:v>
                </c:pt>
                <c:pt idx="32077">
                  <c:v>111.38308245761</c:v>
                </c:pt>
                <c:pt idx="32078">
                  <c:v>111.383067299747</c:v>
                </c:pt>
                <c:pt idx="32079">
                  <c:v>111.38305220473799</c:v>
                </c:pt>
                <c:pt idx="32080">
                  <c:v>111.383000080787</c:v>
                </c:pt>
                <c:pt idx="32081">
                  <c:v>111.382989910202</c:v>
                </c:pt>
                <c:pt idx="32082">
                  <c:v>111.38295491172801</c:v>
                </c:pt>
                <c:pt idx="32083">
                  <c:v>111.38295049439699</c:v>
                </c:pt>
                <c:pt idx="32084">
                  <c:v>111.38284885533</c:v>
                </c:pt>
                <c:pt idx="32085">
                  <c:v>111.382843114721</c:v>
                </c:pt>
                <c:pt idx="32086">
                  <c:v>111.38283760759001</c:v>
                </c:pt>
                <c:pt idx="32087">
                  <c:v>111.382813375189</c:v>
                </c:pt>
                <c:pt idx="32088">
                  <c:v>111.38281143480999</c:v>
                </c:pt>
                <c:pt idx="32089">
                  <c:v>111.382797738482</c:v>
                </c:pt>
                <c:pt idx="32090">
                  <c:v>111.38279666771101</c:v>
                </c:pt>
                <c:pt idx="32091">
                  <c:v>111.382778468929</c:v>
                </c:pt>
                <c:pt idx="32092">
                  <c:v>111.38274348762</c:v>
                </c:pt>
                <c:pt idx="32093">
                  <c:v>111.382723876171</c:v>
                </c:pt>
                <c:pt idx="32094">
                  <c:v>111.382676121355</c:v>
                </c:pt>
                <c:pt idx="32095">
                  <c:v>111.382661356317</c:v>
                </c:pt>
                <c:pt idx="32096">
                  <c:v>111.38262662215701</c:v>
                </c:pt>
                <c:pt idx="32097">
                  <c:v>111.382618251756</c:v>
                </c:pt>
                <c:pt idx="32098">
                  <c:v>111.382610297776</c:v>
                </c:pt>
                <c:pt idx="32099">
                  <c:v>111.382606135809</c:v>
                </c:pt>
                <c:pt idx="32100">
                  <c:v>111.382604100309</c:v>
                </c:pt>
                <c:pt idx="32101">
                  <c:v>111.382596877342</c:v>
                </c:pt>
                <c:pt idx="32102">
                  <c:v>111.38259068579001</c:v>
                </c:pt>
                <c:pt idx="32103">
                  <c:v>111.382553518167</c:v>
                </c:pt>
                <c:pt idx="32104">
                  <c:v>111.382542049246</c:v>
                </c:pt>
                <c:pt idx="32105">
                  <c:v>111.38252771638599</c:v>
                </c:pt>
                <c:pt idx="32106">
                  <c:v>111.38250781411099</c:v>
                </c:pt>
                <c:pt idx="32107">
                  <c:v>111.382502237764</c:v>
                </c:pt>
                <c:pt idx="32108">
                  <c:v>111.382490662362</c:v>
                </c:pt>
                <c:pt idx="32109">
                  <c:v>111.382480615389</c:v>
                </c:pt>
                <c:pt idx="32110">
                  <c:v>111.38244014335299</c:v>
                </c:pt>
                <c:pt idx="32111">
                  <c:v>111.382439658184</c:v>
                </c:pt>
                <c:pt idx="32112">
                  <c:v>111.38240773528101</c:v>
                </c:pt>
                <c:pt idx="32113">
                  <c:v>111.382365237052</c:v>
                </c:pt>
                <c:pt idx="32114">
                  <c:v>111.382330601871</c:v>
                </c:pt>
                <c:pt idx="32115">
                  <c:v>111.382325311107</c:v>
                </c:pt>
                <c:pt idx="32116">
                  <c:v>111.382322608506</c:v>
                </c:pt>
                <c:pt idx="32117">
                  <c:v>111.382312480626</c:v>
                </c:pt>
                <c:pt idx="32118">
                  <c:v>111.382308433018</c:v>
                </c:pt>
                <c:pt idx="32119">
                  <c:v>111.38227321767199</c:v>
                </c:pt>
                <c:pt idx="32120">
                  <c:v>111.382217561134</c:v>
                </c:pt>
                <c:pt idx="32121">
                  <c:v>111.382143520554</c:v>
                </c:pt>
                <c:pt idx="32122">
                  <c:v>111.382075013706</c:v>
                </c:pt>
                <c:pt idx="32123">
                  <c:v>111.381991257457</c:v>
                </c:pt>
                <c:pt idx="32124">
                  <c:v>111.381987072302</c:v>
                </c:pt>
                <c:pt idx="32125">
                  <c:v>111.38197958424099</c:v>
                </c:pt>
                <c:pt idx="32126">
                  <c:v>111.381968820461</c:v>
                </c:pt>
                <c:pt idx="32127">
                  <c:v>111.381951688277</c:v>
                </c:pt>
                <c:pt idx="32128">
                  <c:v>111.381928399777</c:v>
                </c:pt>
                <c:pt idx="32129">
                  <c:v>111.381916950388</c:v>
                </c:pt>
                <c:pt idx="32130">
                  <c:v>111.381888537298</c:v>
                </c:pt>
                <c:pt idx="32131">
                  <c:v>111.381873803479</c:v>
                </c:pt>
                <c:pt idx="32132">
                  <c:v>111.381873801103</c:v>
                </c:pt>
                <c:pt idx="32133">
                  <c:v>111.38186285149</c:v>
                </c:pt>
                <c:pt idx="32134">
                  <c:v>111.381830472508</c:v>
                </c:pt>
                <c:pt idx="32135">
                  <c:v>111.38179592199199</c:v>
                </c:pt>
                <c:pt idx="32136">
                  <c:v>111.381778277602</c:v>
                </c:pt>
                <c:pt idx="32137">
                  <c:v>111.38176915493401</c:v>
                </c:pt>
                <c:pt idx="32138">
                  <c:v>111.38169880892799</c:v>
                </c:pt>
                <c:pt idx="32139">
                  <c:v>111.38161078109501</c:v>
                </c:pt>
                <c:pt idx="32140">
                  <c:v>111.381587849369</c:v>
                </c:pt>
                <c:pt idx="32141">
                  <c:v>111.381583152902</c:v>
                </c:pt>
                <c:pt idx="32142">
                  <c:v>111.38156242623199</c:v>
                </c:pt>
                <c:pt idx="32143">
                  <c:v>111.38154997388</c:v>
                </c:pt>
                <c:pt idx="32144">
                  <c:v>111.38154379569799</c:v>
                </c:pt>
                <c:pt idx="32145">
                  <c:v>111.38148963901401</c:v>
                </c:pt>
                <c:pt idx="32146">
                  <c:v>111.38146209208</c:v>
                </c:pt>
                <c:pt idx="32147">
                  <c:v>111.381384409578</c:v>
                </c:pt>
                <c:pt idx="32148">
                  <c:v>111.37980913568801</c:v>
                </c:pt>
                <c:pt idx="32149">
                  <c:v>111.379635951628</c:v>
                </c:pt>
                <c:pt idx="32150">
                  <c:v>111.379624531148</c:v>
                </c:pt>
                <c:pt idx="32151">
                  <c:v>111.379616414181</c:v>
                </c:pt>
                <c:pt idx="32152">
                  <c:v>111.375964203626</c:v>
                </c:pt>
                <c:pt idx="32153">
                  <c:v>111.37582454161701</c:v>
                </c:pt>
                <c:pt idx="32154">
                  <c:v>111.375767734806</c:v>
                </c:pt>
                <c:pt idx="32155">
                  <c:v>111.37566588007699</c:v>
                </c:pt>
                <c:pt idx="32156">
                  <c:v>111.37515516459101</c:v>
                </c:pt>
                <c:pt idx="32157">
                  <c:v>111.374776419827</c:v>
                </c:pt>
                <c:pt idx="32158">
                  <c:v>111.3742580766</c:v>
                </c:pt>
                <c:pt idx="32159">
                  <c:v>111.374100404418</c:v>
                </c:pt>
                <c:pt idx="32160">
                  <c:v>111.37308505387701</c:v>
                </c:pt>
                <c:pt idx="32161">
                  <c:v>111.37155386086501</c:v>
                </c:pt>
                <c:pt idx="32162">
                  <c:v>111.369188369147</c:v>
                </c:pt>
                <c:pt idx="32163">
                  <c:v>111.368156211162</c:v>
                </c:pt>
                <c:pt idx="32164">
                  <c:v>111.368064624261</c:v>
                </c:pt>
                <c:pt idx="32165">
                  <c:v>111.367003673689</c:v>
                </c:pt>
                <c:pt idx="32166">
                  <c:v>111.36674110942801</c:v>
                </c:pt>
                <c:pt idx="32167">
                  <c:v>111.366275715456</c:v>
                </c:pt>
                <c:pt idx="32168">
                  <c:v>111.36611677035501</c:v>
                </c:pt>
                <c:pt idx="32169">
                  <c:v>111.36610525378801</c:v>
                </c:pt>
                <c:pt idx="32170">
                  <c:v>111.366062304739</c:v>
                </c:pt>
                <c:pt idx="32171">
                  <c:v>111.36604367472501</c:v>
                </c:pt>
                <c:pt idx="32172">
                  <c:v>111.36578700640599</c:v>
                </c:pt>
                <c:pt idx="32173">
                  <c:v>111.36571263371999</c:v>
                </c:pt>
                <c:pt idx="32174">
                  <c:v>111.365400978878</c:v>
                </c:pt>
                <c:pt idx="32175">
                  <c:v>111.36481159589199</c:v>
                </c:pt>
                <c:pt idx="32176">
                  <c:v>111.364447853244</c:v>
                </c:pt>
                <c:pt idx="32177">
                  <c:v>111.36422390262599</c:v>
                </c:pt>
                <c:pt idx="32178">
                  <c:v>111.364122193566</c:v>
                </c:pt>
                <c:pt idx="32179">
                  <c:v>111.36411871190199</c:v>
                </c:pt>
                <c:pt idx="32180">
                  <c:v>111.36403485809301</c:v>
                </c:pt>
                <c:pt idx="32181">
                  <c:v>111.364028558573</c:v>
                </c:pt>
                <c:pt idx="32182">
                  <c:v>111.364002481998</c:v>
                </c:pt>
                <c:pt idx="32183">
                  <c:v>111.36394377303399</c:v>
                </c:pt>
                <c:pt idx="32184">
                  <c:v>111.36390898000499</c:v>
                </c:pt>
                <c:pt idx="32185">
                  <c:v>111.363809631157</c:v>
                </c:pt>
                <c:pt idx="32186">
                  <c:v>111.363794647886</c:v>
                </c:pt>
                <c:pt idx="32187">
                  <c:v>111.363634653277</c:v>
                </c:pt>
                <c:pt idx="32188">
                  <c:v>111.36360332333901</c:v>
                </c:pt>
                <c:pt idx="32189">
                  <c:v>111.36354702379199</c:v>
                </c:pt>
                <c:pt idx="32190">
                  <c:v>111.363520510443</c:v>
                </c:pt>
                <c:pt idx="32191">
                  <c:v>111.36346558252301</c:v>
                </c:pt>
                <c:pt idx="32192">
                  <c:v>111.363411051238</c:v>
                </c:pt>
                <c:pt idx="32193">
                  <c:v>111.363135723738</c:v>
                </c:pt>
                <c:pt idx="32194">
                  <c:v>111.363088396187</c:v>
                </c:pt>
                <c:pt idx="32195">
                  <c:v>111.362951902463</c:v>
                </c:pt>
                <c:pt idx="32196">
                  <c:v>111.362824398594</c:v>
                </c:pt>
                <c:pt idx="32197">
                  <c:v>111.362822773963</c:v>
                </c:pt>
                <c:pt idx="32198">
                  <c:v>111.36281618444799</c:v>
                </c:pt>
                <c:pt idx="32199">
                  <c:v>111.36274079694699</c:v>
                </c:pt>
                <c:pt idx="32200">
                  <c:v>111.362715702594</c:v>
                </c:pt>
                <c:pt idx="32201">
                  <c:v>111.36271509797</c:v>
                </c:pt>
                <c:pt idx="32202">
                  <c:v>111.36265469340501</c:v>
                </c:pt>
                <c:pt idx="32203">
                  <c:v>111.362635410042</c:v>
                </c:pt>
                <c:pt idx="32204">
                  <c:v>111.362591544735</c:v>
                </c:pt>
                <c:pt idx="32205">
                  <c:v>111.362566246993</c:v>
                </c:pt>
                <c:pt idx="32206">
                  <c:v>111.36255817972599</c:v>
                </c:pt>
                <c:pt idx="32207">
                  <c:v>111.36255300797799</c:v>
                </c:pt>
                <c:pt idx="32208">
                  <c:v>111.362514570683</c:v>
                </c:pt>
                <c:pt idx="32209">
                  <c:v>111.362393641731</c:v>
                </c:pt>
                <c:pt idx="32210">
                  <c:v>111.362336563852</c:v>
                </c:pt>
                <c:pt idx="32211">
                  <c:v>111.362330734024</c:v>
                </c:pt>
                <c:pt idx="32212">
                  <c:v>111.36232221492899</c:v>
                </c:pt>
                <c:pt idx="32213">
                  <c:v>111.362260432781</c:v>
                </c:pt>
                <c:pt idx="32214">
                  <c:v>111.36224373036799</c:v>
                </c:pt>
                <c:pt idx="32215">
                  <c:v>111.36223294944099</c:v>
                </c:pt>
                <c:pt idx="32216">
                  <c:v>111.362220001156</c:v>
                </c:pt>
                <c:pt idx="32217">
                  <c:v>111.362182680903</c:v>
                </c:pt>
                <c:pt idx="32218">
                  <c:v>111.36217193392901</c:v>
                </c:pt>
                <c:pt idx="32219">
                  <c:v>111.36215098452</c:v>
                </c:pt>
                <c:pt idx="32220">
                  <c:v>111.362144034937</c:v>
                </c:pt>
                <c:pt idx="32221">
                  <c:v>111.362097748031</c:v>
                </c:pt>
                <c:pt idx="32222">
                  <c:v>111.362073718967</c:v>
                </c:pt>
                <c:pt idx="32223">
                  <c:v>111.36203320155001</c:v>
                </c:pt>
                <c:pt idx="32224">
                  <c:v>111.36190207073</c:v>
                </c:pt>
                <c:pt idx="32225">
                  <c:v>111.361895863016</c:v>
                </c:pt>
                <c:pt idx="32226">
                  <c:v>111.361880301211</c:v>
                </c:pt>
                <c:pt idx="32227">
                  <c:v>111.361820162149</c:v>
                </c:pt>
                <c:pt idx="32228">
                  <c:v>111.36181312994</c:v>
                </c:pt>
                <c:pt idx="32229">
                  <c:v>111.361779706688</c:v>
                </c:pt>
                <c:pt idx="32230">
                  <c:v>111.36177645408</c:v>
                </c:pt>
                <c:pt idx="32231">
                  <c:v>111.361736509887</c:v>
                </c:pt>
                <c:pt idx="32232">
                  <c:v>111.36171351090501</c:v>
                </c:pt>
                <c:pt idx="32233">
                  <c:v>111.361706789962</c:v>
                </c:pt>
                <c:pt idx="32234">
                  <c:v>111.361640032596</c:v>
                </c:pt>
                <c:pt idx="32235">
                  <c:v>111.361626117988</c:v>
                </c:pt>
                <c:pt idx="32236">
                  <c:v>111.36162495901</c:v>
                </c:pt>
                <c:pt idx="32237">
                  <c:v>111.36159779926</c:v>
                </c:pt>
                <c:pt idx="32238">
                  <c:v>111.361579832103</c:v>
                </c:pt>
                <c:pt idx="32239">
                  <c:v>111.361560765373</c:v>
                </c:pt>
                <c:pt idx="32240">
                  <c:v>111.361545764279</c:v>
                </c:pt>
                <c:pt idx="32241">
                  <c:v>111.36151935047999</c:v>
                </c:pt>
                <c:pt idx="32242">
                  <c:v>111.36151084593099</c:v>
                </c:pt>
                <c:pt idx="32243">
                  <c:v>111.361508662926</c:v>
                </c:pt>
                <c:pt idx="32244">
                  <c:v>111.361479276396</c:v>
                </c:pt>
                <c:pt idx="32245">
                  <c:v>111.361392377306</c:v>
                </c:pt>
                <c:pt idx="32246">
                  <c:v>111.361386652916</c:v>
                </c:pt>
                <c:pt idx="32247">
                  <c:v>111.361368944204</c:v>
                </c:pt>
                <c:pt idx="32248">
                  <c:v>111.36136894343799</c:v>
                </c:pt>
                <c:pt idx="32249">
                  <c:v>111.361345950024</c:v>
                </c:pt>
                <c:pt idx="32250">
                  <c:v>111.361297114454</c:v>
                </c:pt>
                <c:pt idx="32251">
                  <c:v>111.361283988002</c:v>
                </c:pt>
                <c:pt idx="32252">
                  <c:v>111.361273511148</c:v>
                </c:pt>
                <c:pt idx="32253">
                  <c:v>111.361253876229</c:v>
                </c:pt>
                <c:pt idx="32254">
                  <c:v>111.36099164489001</c:v>
                </c:pt>
                <c:pt idx="32255">
                  <c:v>111.360987433487</c:v>
                </c:pt>
                <c:pt idx="32256">
                  <c:v>111.360968035935</c:v>
                </c:pt>
                <c:pt idx="32257">
                  <c:v>111.360935709629</c:v>
                </c:pt>
                <c:pt idx="32258">
                  <c:v>111.360915837546</c:v>
                </c:pt>
                <c:pt idx="32259">
                  <c:v>111.360907529092</c:v>
                </c:pt>
                <c:pt idx="32260">
                  <c:v>111.36090700000901</c:v>
                </c:pt>
                <c:pt idx="32261">
                  <c:v>111.36088366799299</c:v>
                </c:pt>
                <c:pt idx="32262">
                  <c:v>111.360748389951</c:v>
                </c:pt>
                <c:pt idx="32263">
                  <c:v>111.360732800791</c:v>
                </c:pt>
                <c:pt idx="32264">
                  <c:v>111.36065079897899</c:v>
                </c:pt>
                <c:pt idx="32265">
                  <c:v>111.360443999669</c:v>
                </c:pt>
                <c:pt idx="32266">
                  <c:v>111.360318161655</c:v>
                </c:pt>
                <c:pt idx="32267">
                  <c:v>111.360276431391</c:v>
                </c:pt>
                <c:pt idx="32268">
                  <c:v>111.36024222530401</c:v>
                </c:pt>
                <c:pt idx="32269">
                  <c:v>111.360206939752</c:v>
                </c:pt>
                <c:pt idx="32270">
                  <c:v>111.36016955138101</c:v>
                </c:pt>
                <c:pt idx="32271">
                  <c:v>111.35897684774901</c:v>
                </c:pt>
                <c:pt idx="32272">
                  <c:v>111.358953996628</c:v>
                </c:pt>
                <c:pt idx="32273">
                  <c:v>111.358943228982</c:v>
                </c:pt>
                <c:pt idx="32274">
                  <c:v>111.35816416279999</c:v>
                </c:pt>
                <c:pt idx="32275">
                  <c:v>111.35720947098299</c:v>
                </c:pt>
                <c:pt idx="32276">
                  <c:v>111.355163423764</c:v>
                </c:pt>
                <c:pt idx="32277">
                  <c:v>111.354912076022</c:v>
                </c:pt>
                <c:pt idx="32278">
                  <c:v>111.35490933962799</c:v>
                </c:pt>
                <c:pt idx="32279">
                  <c:v>111.35475104976599</c:v>
                </c:pt>
                <c:pt idx="32280">
                  <c:v>111.353664136311</c:v>
                </c:pt>
                <c:pt idx="32281">
                  <c:v>111.35329328033301</c:v>
                </c:pt>
                <c:pt idx="32282">
                  <c:v>111.35311819562</c:v>
                </c:pt>
                <c:pt idx="32283">
                  <c:v>111.35201743062601</c:v>
                </c:pt>
                <c:pt idx="32284">
                  <c:v>111.350234897238</c:v>
                </c:pt>
                <c:pt idx="32285">
                  <c:v>111.349687507924</c:v>
                </c:pt>
                <c:pt idx="32286">
                  <c:v>111.34950817985199</c:v>
                </c:pt>
                <c:pt idx="32287">
                  <c:v>111.348821360972</c:v>
                </c:pt>
                <c:pt idx="32288">
                  <c:v>111.34869180058099</c:v>
                </c:pt>
                <c:pt idx="32289">
                  <c:v>111.348050898043</c:v>
                </c:pt>
                <c:pt idx="32290">
                  <c:v>111.346898944386</c:v>
                </c:pt>
                <c:pt idx="32291">
                  <c:v>111.34632046171301</c:v>
                </c:pt>
                <c:pt idx="32292">
                  <c:v>111.34619870128699</c:v>
                </c:pt>
                <c:pt idx="32293">
                  <c:v>111.345516573494</c:v>
                </c:pt>
                <c:pt idx="32294">
                  <c:v>111.345444839469</c:v>
                </c:pt>
                <c:pt idx="32295">
                  <c:v>111.341776518469</c:v>
                </c:pt>
                <c:pt idx="32296">
                  <c:v>111.34075576712701</c:v>
                </c:pt>
                <c:pt idx="32297">
                  <c:v>111.340665742338</c:v>
                </c:pt>
                <c:pt idx="32298">
                  <c:v>111.340402324959</c:v>
                </c:pt>
                <c:pt idx="32299">
                  <c:v>111.338071868192</c:v>
                </c:pt>
                <c:pt idx="32300">
                  <c:v>111.337036305182</c:v>
                </c:pt>
                <c:pt idx="32301">
                  <c:v>111.336938490599</c:v>
                </c:pt>
                <c:pt idx="32302">
                  <c:v>111.336626184507</c:v>
                </c:pt>
                <c:pt idx="32303">
                  <c:v>111.336245457044</c:v>
                </c:pt>
                <c:pt idx="32304">
                  <c:v>111.33544735322999</c:v>
                </c:pt>
                <c:pt idx="32305">
                  <c:v>111.33498854665299</c:v>
                </c:pt>
                <c:pt idx="32306">
                  <c:v>111.334597599299</c:v>
                </c:pt>
                <c:pt idx="32307">
                  <c:v>111.334541595619</c:v>
                </c:pt>
                <c:pt idx="32308">
                  <c:v>111.33406373367499</c:v>
                </c:pt>
                <c:pt idx="32309">
                  <c:v>111.334048128837</c:v>
                </c:pt>
                <c:pt idx="32310">
                  <c:v>111.333769833727</c:v>
                </c:pt>
                <c:pt idx="32311">
                  <c:v>111.333740999952</c:v>
                </c:pt>
                <c:pt idx="32312">
                  <c:v>111.333632930942</c:v>
                </c:pt>
                <c:pt idx="32313">
                  <c:v>111.333594780699</c:v>
                </c:pt>
                <c:pt idx="32314">
                  <c:v>111.332993889078</c:v>
                </c:pt>
                <c:pt idx="32315">
                  <c:v>111.332910663753</c:v>
                </c:pt>
                <c:pt idx="32316">
                  <c:v>111.328703989448</c:v>
                </c:pt>
                <c:pt idx="32317">
                  <c:v>111.328305277496</c:v>
                </c:pt>
                <c:pt idx="32318">
                  <c:v>111.327003074044</c:v>
                </c:pt>
                <c:pt idx="32319">
                  <c:v>111.325845447323</c:v>
                </c:pt>
                <c:pt idx="32320">
                  <c:v>111.32582534527999</c:v>
                </c:pt>
                <c:pt idx="32321">
                  <c:v>111.320582463356</c:v>
                </c:pt>
                <c:pt idx="32322">
                  <c:v>111.31987155041</c:v>
                </c:pt>
                <c:pt idx="32323">
                  <c:v>111.319665737682</c:v>
                </c:pt>
                <c:pt idx="32324">
                  <c:v>111.319115271439</c:v>
                </c:pt>
                <c:pt idx="32325">
                  <c:v>111.31810727189701</c:v>
                </c:pt>
                <c:pt idx="32326">
                  <c:v>111.317677364422</c:v>
                </c:pt>
                <c:pt idx="32327">
                  <c:v>111.317413891819</c:v>
                </c:pt>
                <c:pt idx="32328">
                  <c:v>111.315068940709</c:v>
                </c:pt>
                <c:pt idx="32329">
                  <c:v>111.314050624811</c:v>
                </c:pt>
                <c:pt idx="32330">
                  <c:v>111.31355650485</c:v>
                </c:pt>
                <c:pt idx="32331">
                  <c:v>111.310416067937</c:v>
                </c:pt>
                <c:pt idx="32332">
                  <c:v>111.30869923556</c:v>
                </c:pt>
                <c:pt idx="32333">
                  <c:v>111.308646293317</c:v>
                </c:pt>
                <c:pt idx="32334">
                  <c:v>111.3061710161</c:v>
                </c:pt>
                <c:pt idx="32335">
                  <c:v>111.30616471849901</c:v>
                </c:pt>
                <c:pt idx="32336">
                  <c:v>111.30610982652</c:v>
                </c:pt>
                <c:pt idx="32337">
                  <c:v>111.30593320016099</c:v>
                </c:pt>
                <c:pt idx="32338">
                  <c:v>111.305932678719</c:v>
                </c:pt>
                <c:pt idx="32339">
                  <c:v>111.305907422264</c:v>
                </c:pt>
                <c:pt idx="32340">
                  <c:v>111.305874755524</c:v>
                </c:pt>
                <c:pt idx="32341">
                  <c:v>111.30573277535299</c:v>
                </c:pt>
                <c:pt idx="32342">
                  <c:v>111.304963404346</c:v>
                </c:pt>
                <c:pt idx="32343">
                  <c:v>111.304942870399</c:v>
                </c:pt>
                <c:pt idx="32344">
                  <c:v>111.302957936475</c:v>
                </c:pt>
                <c:pt idx="32345">
                  <c:v>111.302929640776</c:v>
                </c:pt>
                <c:pt idx="32346">
                  <c:v>111.302115943799</c:v>
                </c:pt>
                <c:pt idx="32347">
                  <c:v>111.30207488886499</c:v>
                </c:pt>
                <c:pt idx="32348">
                  <c:v>111.302060114586</c:v>
                </c:pt>
                <c:pt idx="32349">
                  <c:v>111.30183730930599</c:v>
                </c:pt>
                <c:pt idx="32350">
                  <c:v>111.30181199715101</c:v>
                </c:pt>
                <c:pt idx="32351">
                  <c:v>111.300813406648</c:v>
                </c:pt>
                <c:pt idx="32352">
                  <c:v>111.300349345333</c:v>
                </c:pt>
                <c:pt idx="32353">
                  <c:v>111.299936394075</c:v>
                </c:pt>
                <c:pt idx="32354">
                  <c:v>111.29974158905701</c:v>
                </c:pt>
                <c:pt idx="32355">
                  <c:v>111.298875821954</c:v>
                </c:pt>
                <c:pt idx="32356">
                  <c:v>111.298752530953</c:v>
                </c:pt>
                <c:pt idx="32357">
                  <c:v>111.29825970220701</c:v>
                </c:pt>
                <c:pt idx="32358">
                  <c:v>111.294321465043</c:v>
                </c:pt>
                <c:pt idx="32359">
                  <c:v>111.29406825023401</c:v>
                </c:pt>
                <c:pt idx="32360">
                  <c:v>111.292954235857</c:v>
                </c:pt>
                <c:pt idx="32361">
                  <c:v>111.28981620027299</c:v>
                </c:pt>
                <c:pt idx="32362">
                  <c:v>111.28840049135</c:v>
                </c:pt>
                <c:pt idx="32363">
                  <c:v>111.285997862416</c:v>
                </c:pt>
                <c:pt idx="32364">
                  <c:v>111.284068974718</c:v>
                </c:pt>
                <c:pt idx="32365">
                  <c:v>111.282691407069</c:v>
                </c:pt>
                <c:pt idx="32366">
                  <c:v>111.28268644417901</c:v>
                </c:pt>
                <c:pt idx="32367">
                  <c:v>111.281943569221</c:v>
                </c:pt>
                <c:pt idx="32368">
                  <c:v>111.281108105306</c:v>
                </c:pt>
                <c:pt idx="32369">
                  <c:v>111.28095621876599</c:v>
                </c:pt>
                <c:pt idx="32370">
                  <c:v>111.28094046704901</c:v>
                </c:pt>
                <c:pt idx="32371">
                  <c:v>111.275404716658</c:v>
                </c:pt>
                <c:pt idx="32372">
                  <c:v>111.27504290842499</c:v>
                </c:pt>
                <c:pt idx="32373">
                  <c:v>111.274654044212</c:v>
                </c:pt>
                <c:pt idx="32374">
                  <c:v>111.274412647472</c:v>
                </c:pt>
                <c:pt idx="32375">
                  <c:v>111.274363765662</c:v>
                </c:pt>
                <c:pt idx="32376">
                  <c:v>111.27030063039599</c:v>
                </c:pt>
                <c:pt idx="32377">
                  <c:v>111.268465624903</c:v>
                </c:pt>
                <c:pt idx="32378">
                  <c:v>111.267455251683</c:v>
                </c:pt>
                <c:pt idx="32379">
                  <c:v>111.26721536078399</c:v>
                </c:pt>
                <c:pt idx="32380">
                  <c:v>111.267164963376</c:v>
                </c:pt>
                <c:pt idx="32381">
                  <c:v>111.266680740076</c:v>
                </c:pt>
                <c:pt idx="32382">
                  <c:v>111.265137623778</c:v>
                </c:pt>
                <c:pt idx="32383">
                  <c:v>111.262691172307</c:v>
                </c:pt>
                <c:pt idx="32384">
                  <c:v>111.262598987817</c:v>
                </c:pt>
                <c:pt idx="32385">
                  <c:v>111.26084555236</c:v>
                </c:pt>
                <c:pt idx="32386">
                  <c:v>111.254363088093</c:v>
                </c:pt>
                <c:pt idx="32387">
                  <c:v>111.25386036688001</c:v>
                </c:pt>
                <c:pt idx="32388">
                  <c:v>111.25340983832901</c:v>
                </c:pt>
                <c:pt idx="32389">
                  <c:v>111.253150980556</c:v>
                </c:pt>
                <c:pt idx="32390">
                  <c:v>111.247957391764</c:v>
                </c:pt>
                <c:pt idx="32391">
                  <c:v>111.246370170559</c:v>
                </c:pt>
                <c:pt idx="32392">
                  <c:v>111.241766338823</c:v>
                </c:pt>
                <c:pt idx="32393">
                  <c:v>111.241207497107</c:v>
                </c:pt>
                <c:pt idx="32394">
                  <c:v>111.241029634794</c:v>
                </c:pt>
                <c:pt idx="32395">
                  <c:v>111.239321132637</c:v>
                </c:pt>
                <c:pt idx="32396">
                  <c:v>111.23867695656899</c:v>
                </c:pt>
                <c:pt idx="32397">
                  <c:v>111.23814741802001</c:v>
                </c:pt>
                <c:pt idx="32398">
                  <c:v>111.236392803516</c:v>
                </c:pt>
                <c:pt idx="32399">
                  <c:v>111.23536797413</c:v>
                </c:pt>
                <c:pt idx="32400">
                  <c:v>111.23297645064</c:v>
                </c:pt>
                <c:pt idx="32401">
                  <c:v>111.231025030155</c:v>
                </c:pt>
                <c:pt idx="32402">
                  <c:v>111.230996410464</c:v>
                </c:pt>
                <c:pt idx="32403">
                  <c:v>111.23097249419401</c:v>
                </c:pt>
                <c:pt idx="32404">
                  <c:v>111.229851795488</c:v>
                </c:pt>
                <c:pt idx="32405">
                  <c:v>111.229719692899</c:v>
                </c:pt>
                <c:pt idx="32406">
                  <c:v>111.22831450316301</c:v>
                </c:pt>
                <c:pt idx="32407">
                  <c:v>111.227891305044</c:v>
                </c:pt>
                <c:pt idx="32408">
                  <c:v>111.22769455311401</c:v>
                </c:pt>
                <c:pt idx="32409">
                  <c:v>111.22702488559401</c:v>
                </c:pt>
                <c:pt idx="32410">
                  <c:v>111.226940422377</c:v>
                </c:pt>
                <c:pt idx="32411">
                  <c:v>111.226916297946</c:v>
                </c:pt>
                <c:pt idx="32412">
                  <c:v>111.22646794640499</c:v>
                </c:pt>
                <c:pt idx="32413">
                  <c:v>111.226320928314</c:v>
                </c:pt>
                <c:pt idx="32414">
                  <c:v>111.225764655904</c:v>
                </c:pt>
                <c:pt idx="32415">
                  <c:v>111.225745934871</c:v>
                </c:pt>
                <c:pt idx="32416">
                  <c:v>111.22475909831</c:v>
                </c:pt>
                <c:pt idx="32417">
                  <c:v>111.224743360345</c:v>
                </c:pt>
                <c:pt idx="32418">
                  <c:v>111.22378589015401</c:v>
                </c:pt>
                <c:pt idx="32419">
                  <c:v>111.22354852484099</c:v>
                </c:pt>
                <c:pt idx="32420">
                  <c:v>111.222145399388</c:v>
                </c:pt>
                <c:pt idx="32421">
                  <c:v>111.22157967136</c:v>
                </c:pt>
                <c:pt idx="32422">
                  <c:v>111.217396266023</c:v>
                </c:pt>
                <c:pt idx="32423">
                  <c:v>111.217180494777</c:v>
                </c:pt>
                <c:pt idx="32424">
                  <c:v>111.21560766083201</c:v>
                </c:pt>
                <c:pt idx="32425">
                  <c:v>111.212410742106</c:v>
                </c:pt>
                <c:pt idx="32426">
                  <c:v>111.21080057627201</c:v>
                </c:pt>
                <c:pt idx="32427">
                  <c:v>111.210251234965</c:v>
                </c:pt>
                <c:pt idx="32428">
                  <c:v>111.21023412840999</c:v>
                </c:pt>
                <c:pt idx="32429">
                  <c:v>111.20659350579299</c:v>
                </c:pt>
                <c:pt idx="32430">
                  <c:v>111.204351643481</c:v>
                </c:pt>
                <c:pt idx="32431">
                  <c:v>111.203880852195</c:v>
                </c:pt>
                <c:pt idx="32432">
                  <c:v>111.20388032355299</c:v>
                </c:pt>
                <c:pt idx="32433">
                  <c:v>111.203879824968</c:v>
                </c:pt>
                <c:pt idx="32434">
                  <c:v>111.200447616913</c:v>
                </c:pt>
                <c:pt idx="32435">
                  <c:v>111.200099085205</c:v>
                </c:pt>
                <c:pt idx="32436">
                  <c:v>111.200000964491</c:v>
                </c:pt>
                <c:pt idx="32437">
                  <c:v>111.19998129909</c:v>
                </c:pt>
                <c:pt idx="32438">
                  <c:v>111.199946190454</c:v>
                </c:pt>
                <c:pt idx="32439">
                  <c:v>111.198727269567</c:v>
                </c:pt>
                <c:pt idx="32440">
                  <c:v>111.198418355388</c:v>
                </c:pt>
                <c:pt idx="32441">
                  <c:v>111.18581591085299</c:v>
                </c:pt>
                <c:pt idx="32442">
                  <c:v>111.185494782643</c:v>
                </c:pt>
                <c:pt idx="32443">
                  <c:v>111.185392796556</c:v>
                </c:pt>
                <c:pt idx="32444">
                  <c:v>111.18345796560401</c:v>
                </c:pt>
                <c:pt idx="32445">
                  <c:v>111.18341597096401</c:v>
                </c:pt>
                <c:pt idx="32446">
                  <c:v>111.18287453613701</c:v>
                </c:pt>
                <c:pt idx="32447">
                  <c:v>111.18169252280499</c:v>
                </c:pt>
                <c:pt idx="32448">
                  <c:v>111.181043320112</c:v>
                </c:pt>
                <c:pt idx="32449">
                  <c:v>111.180576278421</c:v>
                </c:pt>
                <c:pt idx="32450">
                  <c:v>111.17961701298201</c:v>
                </c:pt>
                <c:pt idx="32451">
                  <c:v>111.179615311126</c:v>
                </c:pt>
                <c:pt idx="32452">
                  <c:v>111.179613537411</c:v>
                </c:pt>
                <c:pt idx="32453">
                  <c:v>111.17939510473499</c:v>
                </c:pt>
                <c:pt idx="32454">
                  <c:v>111.179300915043</c:v>
                </c:pt>
                <c:pt idx="32455">
                  <c:v>111.179193992617</c:v>
                </c:pt>
                <c:pt idx="32456">
                  <c:v>111.179128381368</c:v>
                </c:pt>
                <c:pt idx="32457">
                  <c:v>111.17911643692899</c:v>
                </c:pt>
                <c:pt idx="32458">
                  <c:v>111.17891731529301</c:v>
                </c:pt>
                <c:pt idx="32459">
                  <c:v>111.178859996912</c:v>
                </c:pt>
                <c:pt idx="32460">
                  <c:v>111.178417855137</c:v>
                </c:pt>
                <c:pt idx="32461">
                  <c:v>111.178394518807</c:v>
                </c:pt>
                <c:pt idx="32462">
                  <c:v>111.17829820525699</c:v>
                </c:pt>
                <c:pt idx="32463">
                  <c:v>111.178257857484</c:v>
                </c:pt>
                <c:pt idx="32464">
                  <c:v>111.17774690058801</c:v>
                </c:pt>
                <c:pt idx="32465">
                  <c:v>111.177509606386</c:v>
                </c:pt>
                <c:pt idx="32466">
                  <c:v>111.177386085059</c:v>
                </c:pt>
                <c:pt idx="32467">
                  <c:v>111.177338792223</c:v>
                </c:pt>
                <c:pt idx="32468">
                  <c:v>111.17714012194701</c:v>
                </c:pt>
                <c:pt idx="32469">
                  <c:v>111.176757686762</c:v>
                </c:pt>
                <c:pt idx="32470">
                  <c:v>111.176744072411</c:v>
                </c:pt>
                <c:pt idx="32471">
                  <c:v>111.176653823173</c:v>
                </c:pt>
                <c:pt idx="32472">
                  <c:v>111.17658522105999</c:v>
                </c:pt>
                <c:pt idx="32473">
                  <c:v>111.176524993352</c:v>
                </c:pt>
                <c:pt idx="32474">
                  <c:v>111.17649215002599</c:v>
                </c:pt>
                <c:pt idx="32475">
                  <c:v>111.176473992651</c:v>
                </c:pt>
                <c:pt idx="32476">
                  <c:v>111.17646973939399</c:v>
                </c:pt>
                <c:pt idx="32477">
                  <c:v>111.176459398191</c:v>
                </c:pt>
                <c:pt idx="32478">
                  <c:v>111.176425474827</c:v>
                </c:pt>
                <c:pt idx="32479">
                  <c:v>111.17639323258101</c:v>
                </c:pt>
                <c:pt idx="32480">
                  <c:v>111.176358440492</c:v>
                </c:pt>
                <c:pt idx="32481">
                  <c:v>111.176353372641</c:v>
                </c:pt>
                <c:pt idx="32482">
                  <c:v>111.17632658542399</c:v>
                </c:pt>
                <c:pt idx="32483">
                  <c:v>111.17628867557001</c:v>
                </c:pt>
                <c:pt idx="32484">
                  <c:v>111.17628684735701</c:v>
                </c:pt>
                <c:pt idx="32485">
                  <c:v>111.17625765062</c:v>
                </c:pt>
                <c:pt idx="32486">
                  <c:v>111.176219208136</c:v>
                </c:pt>
                <c:pt idx="32487">
                  <c:v>111.176212860346</c:v>
                </c:pt>
                <c:pt idx="32488">
                  <c:v>111.176162291716</c:v>
                </c:pt>
                <c:pt idx="32489">
                  <c:v>111.176049475409</c:v>
                </c:pt>
                <c:pt idx="32490">
                  <c:v>111.176019642016</c:v>
                </c:pt>
                <c:pt idx="32491">
                  <c:v>111.176013390912</c:v>
                </c:pt>
                <c:pt idx="32492">
                  <c:v>111.17600950025199</c:v>
                </c:pt>
                <c:pt idx="32493">
                  <c:v>111.175966092756</c:v>
                </c:pt>
                <c:pt idx="32494">
                  <c:v>111.175950585987</c:v>
                </c:pt>
                <c:pt idx="32495">
                  <c:v>111.175934545163</c:v>
                </c:pt>
                <c:pt idx="32496">
                  <c:v>111.175925296234</c:v>
                </c:pt>
                <c:pt idx="32497">
                  <c:v>111.17591943084101</c:v>
                </c:pt>
                <c:pt idx="32498">
                  <c:v>111.175878036757</c:v>
                </c:pt>
                <c:pt idx="32499">
                  <c:v>111.175875683303</c:v>
                </c:pt>
                <c:pt idx="32500">
                  <c:v>111.175868925744</c:v>
                </c:pt>
                <c:pt idx="32501">
                  <c:v>111.175859767964</c:v>
                </c:pt>
                <c:pt idx="32502">
                  <c:v>111.17585319822</c:v>
                </c:pt>
                <c:pt idx="32503">
                  <c:v>111.175813785112</c:v>
                </c:pt>
                <c:pt idx="32504">
                  <c:v>111.175801932528</c:v>
                </c:pt>
                <c:pt idx="32505">
                  <c:v>111.175796010222</c:v>
                </c:pt>
                <c:pt idx="32506">
                  <c:v>111.175761162469</c:v>
                </c:pt>
                <c:pt idx="32507">
                  <c:v>111.175693363365</c:v>
                </c:pt>
                <c:pt idx="32508">
                  <c:v>111.175692920909</c:v>
                </c:pt>
                <c:pt idx="32509">
                  <c:v>111.17566626585899</c:v>
                </c:pt>
                <c:pt idx="32510">
                  <c:v>111.17564478206501</c:v>
                </c:pt>
                <c:pt idx="32511">
                  <c:v>111.17557967949099</c:v>
                </c:pt>
                <c:pt idx="32512">
                  <c:v>111.17553781043399</c:v>
                </c:pt>
                <c:pt idx="32513">
                  <c:v>111.175503213347</c:v>
                </c:pt>
                <c:pt idx="32514">
                  <c:v>111.175494779077</c:v>
                </c:pt>
                <c:pt idx="32515">
                  <c:v>111.175482539231</c:v>
                </c:pt>
                <c:pt idx="32516">
                  <c:v>111.17546716935099</c:v>
                </c:pt>
                <c:pt idx="32517">
                  <c:v>111.175447092433</c:v>
                </c:pt>
                <c:pt idx="32518">
                  <c:v>111.175443754944</c:v>
                </c:pt>
                <c:pt idx="32519">
                  <c:v>111.175400282713</c:v>
                </c:pt>
                <c:pt idx="32520">
                  <c:v>111.17539628875301</c:v>
                </c:pt>
                <c:pt idx="32521">
                  <c:v>111.17538206274</c:v>
                </c:pt>
                <c:pt idx="32522">
                  <c:v>111.175351409805</c:v>
                </c:pt>
                <c:pt idx="32523">
                  <c:v>111.17533746108001</c:v>
                </c:pt>
                <c:pt idx="32524">
                  <c:v>111.175302887759</c:v>
                </c:pt>
                <c:pt idx="32525">
                  <c:v>111.175297685202</c:v>
                </c:pt>
                <c:pt idx="32526">
                  <c:v>111.17529705339</c:v>
                </c:pt>
                <c:pt idx="32527">
                  <c:v>111.175269976156</c:v>
                </c:pt>
                <c:pt idx="32528">
                  <c:v>111.175254323676</c:v>
                </c:pt>
                <c:pt idx="32529">
                  <c:v>111.17524129654301</c:v>
                </c:pt>
                <c:pt idx="32530">
                  <c:v>111.175239464444</c:v>
                </c:pt>
                <c:pt idx="32531">
                  <c:v>111.175232989015</c:v>
                </c:pt>
                <c:pt idx="32532">
                  <c:v>111.175223583922</c:v>
                </c:pt>
                <c:pt idx="32533">
                  <c:v>111.17521342003199</c:v>
                </c:pt>
                <c:pt idx="32534">
                  <c:v>111.175206384549</c:v>
                </c:pt>
                <c:pt idx="32535">
                  <c:v>111.175200744029</c:v>
                </c:pt>
                <c:pt idx="32536">
                  <c:v>111.175140998754</c:v>
                </c:pt>
                <c:pt idx="32537">
                  <c:v>111.175135012566</c:v>
                </c:pt>
                <c:pt idx="32538">
                  <c:v>111.17509442036</c:v>
                </c:pt>
                <c:pt idx="32539">
                  <c:v>111.175093414453</c:v>
                </c:pt>
                <c:pt idx="32540">
                  <c:v>111.17504551918201</c:v>
                </c:pt>
                <c:pt idx="32541">
                  <c:v>111.175045329431</c:v>
                </c:pt>
                <c:pt idx="32542">
                  <c:v>111.175016618144</c:v>
                </c:pt>
                <c:pt idx="32543">
                  <c:v>111.175015360684</c:v>
                </c:pt>
                <c:pt idx="32544">
                  <c:v>111.174971080612</c:v>
                </c:pt>
                <c:pt idx="32545">
                  <c:v>111.174941088748</c:v>
                </c:pt>
                <c:pt idx="32546">
                  <c:v>111.17493704618499</c:v>
                </c:pt>
                <c:pt idx="32547">
                  <c:v>111.174778678075</c:v>
                </c:pt>
                <c:pt idx="32548">
                  <c:v>111.174685164583</c:v>
                </c:pt>
                <c:pt idx="32549">
                  <c:v>111.174666614408</c:v>
                </c:pt>
                <c:pt idx="32550">
                  <c:v>111.174650404134</c:v>
                </c:pt>
                <c:pt idx="32551">
                  <c:v>111.174648314669</c:v>
                </c:pt>
                <c:pt idx="32552">
                  <c:v>111.174641014209</c:v>
                </c:pt>
                <c:pt idx="32553">
                  <c:v>111.17462823359401</c:v>
                </c:pt>
                <c:pt idx="32554">
                  <c:v>111.17458974493999</c:v>
                </c:pt>
                <c:pt idx="32555">
                  <c:v>111.174581888807</c:v>
                </c:pt>
                <c:pt idx="32556">
                  <c:v>111.174572086762</c:v>
                </c:pt>
                <c:pt idx="32557">
                  <c:v>111.17455918936901</c:v>
                </c:pt>
                <c:pt idx="32558">
                  <c:v>111.174544203026</c:v>
                </c:pt>
                <c:pt idx="32559">
                  <c:v>111.17454029493599</c:v>
                </c:pt>
                <c:pt idx="32560">
                  <c:v>111.174527199534</c:v>
                </c:pt>
                <c:pt idx="32561">
                  <c:v>111.174462455681</c:v>
                </c:pt>
                <c:pt idx="32562">
                  <c:v>111.174455668288</c:v>
                </c:pt>
                <c:pt idx="32563">
                  <c:v>111.174444695117</c:v>
                </c:pt>
                <c:pt idx="32564">
                  <c:v>111.174379162761</c:v>
                </c:pt>
                <c:pt idx="32565">
                  <c:v>111.174269746075</c:v>
                </c:pt>
                <c:pt idx="32566">
                  <c:v>111.17426712587</c:v>
                </c:pt>
                <c:pt idx="32567">
                  <c:v>111.174232476567</c:v>
                </c:pt>
                <c:pt idx="32568">
                  <c:v>111.174230738182</c:v>
                </c:pt>
                <c:pt idx="32569">
                  <c:v>111.174210881519</c:v>
                </c:pt>
                <c:pt idx="32570">
                  <c:v>111.174177985754</c:v>
                </c:pt>
                <c:pt idx="32571">
                  <c:v>111.174094922596</c:v>
                </c:pt>
                <c:pt idx="32572">
                  <c:v>111.174065217235</c:v>
                </c:pt>
                <c:pt idx="32573">
                  <c:v>111.173978232251</c:v>
                </c:pt>
                <c:pt idx="32574">
                  <c:v>111.17397799813401</c:v>
                </c:pt>
                <c:pt idx="32575">
                  <c:v>111.17196138953599</c:v>
                </c:pt>
                <c:pt idx="32576">
                  <c:v>111.1709285915</c:v>
                </c:pt>
                <c:pt idx="32577">
                  <c:v>111.17039017384501</c:v>
                </c:pt>
                <c:pt idx="32578">
                  <c:v>111.169944635739</c:v>
                </c:pt>
                <c:pt idx="32579">
                  <c:v>111.169422666435</c:v>
                </c:pt>
                <c:pt idx="32580">
                  <c:v>111.16931723194099</c:v>
                </c:pt>
                <c:pt idx="32581">
                  <c:v>111.167931665368</c:v>
                </c:pt>
                <c:pt idx="32582">
                  <c:v>111.167611390491</c:v>
                </c:pt>
                <c:pt idx="32583">
                  <c:v>111.16700933014501</c:v>
                </c:pt>
                <c:pt idx="32584">
                  <c:v>111.16673329055401</c:v>
                </c:pt>
                <c:pt idx="32585">
                  <c:v>111.16647849715299</c:v>
                </c:pt>
                <c:pt idx="32586">
                  <c:v>111.165078163243</c:v>
                </c:pt>
                <c:pt idx="32587">
                  <c:v>111.160786483324</c:v>
                </c:pt>
                <c:pt idx="32588">
                  <c:v>111.160751579565</c:v>
                </c:pt>
                <c:pt idx="32589">
                  <c:v>111.160718299933</c:v>
                </c:pt>
                <c:pt idx="32590">
                  <c:v>111.160169318496</c:v>
                </c:pt>
                <c:pt idx="32591">
                  <c:v>111.159693883987</c:v>
                </c:pt>
                <c:pt idx="32592">
                  <c:v>111.15967300462501</c:v>
                </c:pt>
                <c:pt idx="32593">
                  <c:v>111.159633890422</c:v>
                </c:pt>
                <c:pt idx="32594">
                  <c:v>111.159201973368</c:v>
                </c:pt>
                <c:pt idx="32595">
                  <c:v>111.158899647795</c:v>
                </c:pt>
                <c:pt idx="32596">
                  <c:v>111.15879475826701</c:v>
                </c:pt>
                <c:pt idx="32597">
                  <c:v>111.15878261548001</c:v>
                </c:pt>
                <c:pt idx="32598">
                  <c:v>111.158531912217</c:v>
                </c:pt>
                <c:pt idx="32599">
                  <c:v>111.158066898364</c:v>
                </c:pt>
                <c:pt idx="32600">
                  <c:v>111.157208657542</c:v>
                </c:pt>
                <c:pt idx="32601">
                  <c:v>111.157137694087</c:v>
                </c:pt>
                <c:pt idx="32602">
                  <c:v>111.15698063198199</c:v>
                </c:pt>
                <c:pt idx="32603">
                  <c:v>111.15692523011199</c:v>
                </c:pt>
                <c:pt idx="32604">
                  <c:v>111.156777553217</c:v>
                </c:pt>
                <c:pt idx="32605">
                  <c:v>111.15675723426</c:v>
                </c:pt>
                <c:pt idx="32606">
                  <c:v>111.156699966061</c:v>
                </c:pt>
                <c:pt idx="32607">
                  <c:v>111.156699723445</c:v>
                </c:pt>
                <c:pt idx="32608">
                  <c:v>111.156682750836</c:v>
                </c:pt>
                <c:pt idx="32609">
                  <c:v>111.156638832163</c:v>
                </c:pt>
                <c:pt idx="32610">
                  <c:v>111.156572919233</c:v>
                </c:pt>
                <c:pt idx="32611">
                  <c:v>111.15651782126599</c:v>
                </c:pt>
                <c:pt idx="32612">
                  <c:v>111.15645176061</c:v>
                </c:pt>
                <c:pt idx="32613">
                  <c:v>111.15628400610299</c:v>
                </c:pt>
                <c:pt idx="32614">
                  <c:v>111.15622093186801</c:v>
                </c:pt>
                <c:pt idx="32615">
                  <c:v>111.15620365341999</c:v>
                </c:pt>
                <c:pt idx="32616">
                  <c:v>111.156179226633</c:v>
                </c:pt>
                <c:pt idx="32617">
                  <c:v>111.156170929789</c:v>
                </c:pt>
                <c:pt idx="32618">
                  <c:v>111.156166438105</c:v>
                </c:pt>
                <c:pt idx="32619">
                  <c:v>111.156165787641</c:v>
                </c:pt>
                <c:pt idx="32620">
                  <c:v>111.156122177904</c:v>
                </c:pt>
                <c:pt idx="32621">
                  <c:v>111.15608135788</c:v>
                </c:pt>
                <c:pt idx="32622">
                  <c:v>111.156069972566</c:v>
                </c:pt>
                <c:pt idx="32623">
                  <c:v>111.15602895898699</c:v>
                </c:pt>
                <c:pt idx="32624">
                  <c:v>111.155865030022</c:v>
                </c:pt>
                <c:pt idx="32625">
                  <c:v>111.15583431815099</c:v>
                </c:pt>
                <c:pt idx="32626">
                  <c:v>111.15582249249201</c:v>
                </c:pt>
                <c:pt idx="32627">
                  <c:v>111.15577860843401</c:v>
                </c:pt>
                <c:pt idx="32628">
                  <c:v>111.155766878732</c:v>
                </c:pt>
                <c:pt idx="32629">
                  <c:v>111.155713576279</c:v>
                </c:pt>
                <c:pt idx="32630">
                  <c:v>111.155691814503</c:v>
                </c:pt>
                <c:pt idx="32631">
                  <c:v>111.15566244524599</c:v>
                </c:pt>
                <c:pt idx="32632">
                  <c:v>111.155626953468</c:v>
                </c:pt>
                <c:pt idx="32633">
                  <c:v>111.155588224224</c:v>
                </c:pt>
                <c:pt idx="32634">
                  <c:v>111.155579614321</c:v>
                </c:pt>
                <c:pt idx="32635">
                  <c:v>111.155558995272</c:v>
                </c:pt>
                <c:pt idx="32636">
                  <c:v>111.155553417763</c:v>
                </c:pt>
                <c:pt idx="32637">
                  <c:v>111.1555285156</c:v>
                </c:pt>
                <c:pt idx="32638">
                  <c:v>111.15551380409801</c:v>
                </c:pt>
                <c:pt idx="32639">
                  <c:v>111.155486158093</c:v>
                </c:pt>
                <c:pt idx="32640">
                  <c:v>111.15547406472599</c:v>
                </c:pt>
                <c:pt idx="32641">
                  <c:v>111.155452012495</c:v>
                </c:pt>
                <c:pt idx="32642">
                  <c:v>111.155441114895</c:v>
                </c:pt>
                <c:pt idx="32643">
                  <c:v>111.155430626889</c:v>
                </c:pt>
                <c:pt idx="32644">
                  <c:v>111.15542588135099</c:v>
                </c:pt>
                <c:pt idx="32645">
                  <c:v>111.155418129743</c:v>
                </c:pt>
                <c:pt idx="32646">
                  <c:v>111.155404993315</c:v>
                </c:pt>
                <c:pt idx="32647">
                  <c:v>111.15538547829701</c:v>
                </c:pt>
                <c:pt idx="32648">
                  <c:v>111.155383340119</c:v>
                </c:pt>
                <c:pt idx="32649">
                  <c:v>111.155382448759</c:v>
                </c:pt>
                <c:pt idx="32650">
                  <c:v>111.15537328708901</c:v>
                </c:pt>
                <c:pt idx="32651">
                  <c:v>111.15535261562501</c:v>
                </c:pt>
                <c:pt idx="32652">
                  <c:v>111.15534852984899</c:v>
                </c:pt>
                <c:pt idx="32653">
                  <c:v>111.155325919112</c:v>
                </c:pt>
                <c:pt idx="32654">
                  <c:v>111.155320807284</c:v>
                </c:pt>
                <c:pt idx="32655">
                  <c:v>111.155306888422</c:v>
                </c:pt>
                <c:pt idx="32656">
                  <c:v>111.15529389561</c:v>
                </c:pt>
                <c:pt idx="32657">
                  <c:v>111.155264352733</c:v>
                </c:pt>
                <c:pt idx="32658">
                  <c:v>111.15520921509599</c:v>
                </c:pt>
                <c:pt idx="32659">
                  <c:v>111.155197599555</c:v>
                </c:pt>
                <c:pt idx="32660">
                  <c:v>111.15513015035999</c:v>
                </c:pt>
                <c:pt idx="32661">
                  <c:v>111.15510893647399</c:v>
                </c:pt>
                <c:pt idx="32662">
                  <c:v>111.15508680288001</c:v>
                </c:pt>
                <c:pt idx="32663">
                  <c:v>111.155079924315</c:v>
                </c:pt>
                <c:pt idx="32664">
                  <c:v>111.155079873001</c:v>
                </c:pt>
                <c:pt idx="32665">
                  <c:v>111.15505338376499</c:v>
                </c:pt>
                <c:pt idx="32666">
                  <c:v>111.155016707299</c:v>
                </c:pt>
                <c:pt idx="32667">
                  <c:v>111.155013816487</c:v>
                </c:pt>
                <c:pt idx="32668">
                  <c:v>111.154991397366</c:v>
                </c:pt>
                <c:pt idx="32669">
                  <c:v>111.154979686997</c:v>
                </c:pt>
                <c:pt idx="32670">
                  <c:v>111.15497749378299</c:v>
                </c:pt>
                <c:pt idx="32671">
                  <c:v>111.154975460895</c:v>
                </c:pt>
                <c:pt idx="32672">
                  <c:v>111.154957188967</c:v>
                </c:pt>
                <c:pt idx="32673">
                  <c:v>111.15495040334901</c:v>
                </c:pt>
                <c:pt idx="32674">
                  <c:v>111.154942770728</c:v>
                </c:pt>
                <c:pt idx="32675">
                  <c:v>111.154937613524</c:v>
                </c:pt>
                <c:pt idx="32676">
                  <c:v>111.154924829382</c:v>
                </c:pt>
                <c:pt idx="32677">
                  <c:v>111.15491410641999</c:v>
                </c:pt>
                <c:pt idx="32678">
                  <c:v>111.15490113958001</c:v>
                </c:pt>
                <c:pt idx="32679">
                  <c:v>111.154878882047</c:v>
                </c:pt>
                <c:pt idx="32680">
                  <c:v>111.15487501747501</c:v>
                </c:pt>
                <c:pt idx="32681">
                  <c:v>111.15486083621199</c:v>
                </c:pt>
                <c:pt idx="32682">
                  <c:v>111.15485498429</c:v>
                </c:pt>
                <c:pt idx="32683">
                  <c:v>111.15484879135499</c:v>
                </c:pt>
                <c:pt idx="32684">
                  <c:v>111.154847693128</c:v>
                </c:pt>
                <c:pt idx="32685">
                  <c:v>111.154831667924</c:v>
                </c:pt>
                <c:pt idx="32686">
                  <c:v>111.154831373531</c:v>
                </c:pt>
                <c:pt idx="32687">
                  <c:v>111.15479797704501</c:v>
                </c:pt>
                <c:pt idx="32688">
                  <c:v>111.154788485992</c:v>
                </c:pt>
                <c:pt idx="32689">
                  <c:v>111.154781248029</c:v>
                </c:pt>
                <c:pt idx="32690">
                  <c:v>111.154761594652</c:v>
                </c:pt>
                <c:pt idx="32691">
                  <c:v>111.15474060488999</c:v>
                </c:pt>
                <c:pt idx="32692">
                  <c:v>111.15471721211399</c:v>
                </c:pt>
                <c:pt idx="32693">
                  <c:v>111.154674746913</c:v>
                </c:pt>
                <c:pt idx="32694">
                  <c:v>111.15465017852701</c:v>
                </c:pt>
                <c:pt idx="32695">
                  <c:v>111.154624468904</c:v>
                </c:pt>
                <c:pt idx="32696">
                  <c:v>111.15458060757101</c:v>
                </c:pt>
                <c:pt idx="32697">
                  <c:v>111.15457125086699</c:v>
                </c:pt>
                <c:pt idx="32698">
                  <c:v>111.15454618642001</c:v>
                </c:pt>
                <c:pt idx="32699">
                  <c:v>111.154533819664</c:v>
                </c:pt>
                <c:pt idx="32700">
                  <c:v>111.154516026697</c:v>
                </c:pt>
                <c:pt idx="32701">
                  <c:v>111.154493902401</c:v>
                </c:pt>
                <c:pt idx="32702">
                  <c:v>111.154477654096</c:v>
                </c:pt>
                <c:pt idx="32703">
                  <c:v>111.154469444222</c:v>
                </c:pt>
                <c:pt idx="32704">
                  <c:v>111.15445514243299</c:v>
                </c:pt>
                <c:pt idx="32705">
                  <c:v>111.154417388448</c:v>
                </c:pt>
                <c:pt idx="32706">
                  <c:v>111.154413783571</c:v>
                </c:pt>
                <c:pt idx="32707">
                  <c:v>111.15441066215899</c:v>
                </c:pt>
                <c:pt idx="32708">
                  <c:v>111.15438695624</c:v>
                </c:pt>
                <c:pt idx="32709">
                  <c:v>111.15438057624399</c:v>
                </c:pt>
                <c:pt idx="32710">
                  <c:v>111.15434640764499</c:v>
                </c:pt>
                <c:pt idx="32711">
                  <c:v>111.154342314423</c:v>
                </c:pt>
                <c:pt idx="32712">
                  <c:v>111.154314142107</c:v>
                </c:pt>
                <c:pt idx="32713">
                  <c:v>111.154303300053</c:v>
                </c:pt>
                <c:pt idx="32714">
                  <c:v>111.154290545538</c:v>
                </c:pt>
                <c:pt idx="32715">
                  <c:v>111.154284995692</c:v>
                </c:pt>
                <c:pt idx="32716">
                  <c:v>111.154270364998</c:v>
                </c:pt>
                <c:pt idx="32717">
                  <c:v>111.15425041807499</c:v>
                </c:pt>
                <c:pt idx="32718">
                  <c:v>111.154238754735</c:v>
                </c:pt>
                <c:pt idx="32719">
                  <c:v>111.15421693057699</c:v>
                </c:pt>
                <c:pt idx="32720">
                  <c:v>111.15415517157901</c:v>
                </c:pt>
                <c:pt idx="32721">
                  <c:v>111.15414581922801</c:v>
                </c:pt>
                <c:pt idx="32722">
                  <c:v>111.15411187852899</c:v>
                </c:pt>
                <c:pt idx="32723">
                  <c:v>111.15409193292</c:v>
                </c:pt>
                <c:pt idx="32724">
                  <c:v>111.15409070875501</c:v>
                </c:pt>
                <c:pt idx="32725">
                  <c:v>111.15407809196201</c:v>
                </c:pt>
                <c:pt idx="32726">
                  <c:v>111.154039285027</c:v>
                </c:pt>
                <c:pt idx="32727">
                  <c:v>111.154038734569</c:v>
                </c:pt>
                <c:pt idx="32728">
                  <c:v>111.15402687290501</c:v>
                </c:pt>
                <c:pt idx="32729">
                  <c:v>111.154016635638</c:v>
                </c:pt>
                <c:pt idx="32730">
                  <c:v>111.154011078789</c:v>
                </c:pt>
                <c:pt idx="32731">
                  <c:v>111.153999796801</c:v>
                </c:pt>
                <c:pt idx="32732">
                  <c:v>111.153982413105</c:v>
                </c:pt>
                <c:pt idx="32733">
                  <c:v>111.15395075068299</c:v>
                </c:pt>
                <c:pt idx="32734">
                  <c:v>111.153904239962</c:v>
                </c:pt>
                <c:pt idx="32735">
                  <c:v>111.15390329267601</c:v>
                </c:pt>
                <c:pt idx="32736">
                  <c:v>111.15368658609199</c:v>
                </c:pt>
                <c:pt idx="32737">
                  <c:v>111.153684233297</c:v>
                </c:pt>
                <c:pt idx="32738">
                  <c:v>111.153680524241</c:v>
                </c:pt>
                <c:pt idx="32739">
                  <c:v>111.15365521432901</c:v>
                </c:pt>
                <c:pt idx="32740">
                  <c:v>111.153646162583</c:v>
                </c:pt>
                <c:pt idx="32741">
                  <c:v>111.15363017833801</c:v>
                </c:pt>
                <c:pt idx="32742">
                  <c:v>111.15360785292199</c:v>
                </c:pt>
                <c:pt idx="32743">
                  <c:v>111.153600899897</c:v>
                </c:pt>
                <c:pt idx="32744">
                  <c:v>111.15356844782499</c:v>
                </c:pt>
                <c:pt idx="32745">
                  <c:v>111.153537065585</c:v>
                </c:pt>
                <c:pt idx="32746">
                  <c:v>111.153448440823</c:v>
                </c:pt>
                <c:pt idx="32747">
                  <c:v>111.15332216824601</c:v>
                </c:pt>
                <c:pt idx="32748">
                  <c:v>111.15088530057101</c:v>
                </c:pt>
                <c:pt idx="32749">
                  <c:v>111.150537037551</c:v>
                </c:pt>
                <c:pt idx="32750">
                  <c:v>111.15026036735</c:v>
                </c:pt>
                <c:pt idx="32751">
                  <c:v>111.149775014398</c:v>
                </c:pt>
                <c:pt idx="32752">
                  <c:v>111.149268716509</c:v>
                </c:pt>
                <c:pt idx="32753">
                  <c:v>111.148922409067</c:v>
                </c:pt>
                <c:pt idx="32754">
                  <c:v>111.148851772619</c:v>
                </c:pt>
                <c:pt idx="32755">
                  <c:v>111.14733134610201</c:v>
                </c:pt>
                <c:pt idx="32756">
                  <c:v>111.145775350704</c:v>
                </c:pt>
                <c:pt idx="32757">
                  <c:v>111.14436180143601</c:v>
                </c:pt>
                <c:pt idx="32758">
                  <c:v>111.14393421329</c:v>
                </c:pt>
                <c:pt idx="32759">
                  <c:v>111.143670456132</c:v>
                </c:pt>
                <c:pt idx="32760">
                  <c:v>111.14347745972201</c:v>
                </c:pt>
                <c:pt idx="32761">
                  <c:v>111.143188288372</c:v>
                </c:pt>
                <c:pt idx="32762">
                  <c:v>111.14289165549</c:v>
                </c:pt>
                <c:pt idx="32763">
                  <c:v>111.14206916103601</c:v>
                </c:pt>
                <c:pt idx="32764">
                  <c:v>111.141578257704</c:v>
                </c:pt>
                <c:pt idx="32765">
                  <c:v>111.141348581782</c:v>
                </c:pt>
                <c:pt idx="32766">
                  <c:v>111.140118783425</c:v>
                </c:pt>
                <c:pt idx="32767">
                  <c:v>111.139737504225</c:v>
                </c:pt>
                <c:pt idx="32768">
                  <c:v>111.139033088848</c:v>
                </c:pt>
                <c:pt idx="32769">
                  <c:v>111.13866193445401</c:v>
                </c:pt>
                <c:pt idx="32770">
                  <c:v>111.137204636657</c:v>
                </c:pt>
                <c:pt idx="32771">
                  <c:v>111.136706413198</c:v>
                </c:pt>
                <c:pt idx="32772">
                  <c:v>111.135354995932</c:v>
                </c:pt>
                <c:pt idx="32773">
                  <c:v>111.13498236364001</c:v>
                </c:pt>
                <c:pt idx="32774">
                  <c:v>111.133768712981</c:v>
                </c:pt>
                <c:pt idx="32775">
                  <c:v>111.13320759460299</c:v>
                </c:pt>
                <c:pt idx="32776">
                  <c:v>111.132857042832</c:v>
                </c:pt>
                <c:pt idx="32777">
                  <c:v>111.132817957063</c:v>
                </c:pt>
                <c:pt idx="32778">
                  <c:v>111.130209280199</c:v>
                </c:pt>
                <c:pt idx="32779">
                  <c:v>111.12982464775401</c:v>
                </c:pt>
                <c:pt idx="32780">
                  <c:v>111.129732730676</c:v>
                </c:pt>
                <c:pt idx="32781">
                  <c:v>111.129565889118</c:v>
                </c:pt>
                <c:pt idx="32782">
                  <c:v>111.129335111066</c:v>
                </c:pt>
                <c:pt idx="32783">
                  <c:v>111.12907574050701</c:v>
                </c:pt>
                <c:pt idx="32784">
                  <c:v>111.128658090041</c:v>
                </c:pt>
                <c:pt idx="32785">
                  <c:v>111.12834125528001</c:v>
                </c:pt>
                <c:pt idx="32786">
                  <c:v>111.128337656219</c:v>
                </c:pt>
                <c:pt idx="32787">
                  <c:v>111.128180275023</c:v>
                </c:pt>
                <c:pt idx="32788">
                  <c:v>111.12785936654799</c:v>
                </c:pt>
                <c:pt idx="32789">
                  <c:v>111.12665016559301</c:v>
                </c:pt>
                <c:pt idx="32790">
                  <c:v>111.126639223152</c:v>
                </c:pt>
                <c:pt idx="32791">
                  <c:v>111.12598678823301</c:v>
                </c:pt>
                <c:pt idx="32792">
                  <c:v>111.125975236816</c:v>
                </c:pt>
                <c:pt idx="32793">
                  <c:v>111.12424275815501</c:v>
                </c:pt>
                <c:pt idx="32794">
                  <c:v>111.123788191817</c:v>
                </c:pt>
                <c:pt idx="32795">
                  <c:v>111.123688591673</c:v>
                </c:pt>
                <c:pt idx="32796">
                  <c:v>111.12177427242599</c:v>
                </c:pt>
                <c:pt idx="32797">
                  <c:v>111.121512830098</c:v>
                </c:pt>
                <c:pt idx="32798">
                  <c:v>111.120919957556</c:v>
                </c:pt>
                <c:pt idx="32799">
                  <c:v>111.118759623961</c:v>
                </c:pt>
                <c:pt idx="32800">
                  <c:v>111.11875905999599</c:v>
                </c:pt>
                <c:pt idx="32801">
                  <c:v>111.118715074812</c:v>
                </c:pt>
                <c:pt idx="32802">
                  <c:v>111.117969833597</c:v>
                </c:pt>
                <c:pt idx="32803">
                  <c:v>111.11770250894</c:v>
                </c:pt>
                <c:pt idx="32804">
                  <c:v>111.116551101155</c:v>
                </c:pt>
                <c:pt idx="32805">
                  <c:v>111.116499140896</c:v>
                </c:pt>
                <c:pt idx="32806">
                  <c:v>111.115271618233</c:v>
                </c:pt>
                <c:pt idx="32807">
                  <c:v>111.114610763359</c:v>
                </c:pt>
                <c:pt idx="32808">
                  <c:v>111.113506526916</c:v>
                </c:pt>
                <c:pt idx="32809">
                  <c:v>111.11336622948301</c:v>
                </c:pt>
                <c:pt idx="32810">
                  <c:v>111.11268699050601</c:v>
                </c:pt>
                <c:pt idx="32811">
                  <c:v>111.11225303160199</c:v>
                </c:pt>
                <c:pt idx="32812">
                  <c:v>111.112045436679</c:v>
                </c:pt>
                <c:pt idx="32813">
                  <c:v>111.111479571865</c:v>
                </c:pt>
                <c:pt idx="32814">
                  <c:v>111.109590313057</c:v>
                </c:pt>
                <c:pt idx="32815">
                  <c:v>111.10733492406101</c:v>
                </c:pt>
                <c:pt idx="32816">
                  <c:v>111.105947675019</c:v>
                </c:pt>
                <c:pt idx="32817">
                  <c:v>111.10486410331799</c:v>
                </c:pt>
                <c:pt idx="32818">
                  <c:v>111.10262119570299</c:v>
                </c:pt>
                <c:pt idx="32819">
                  <c:v>111.102344191928</c:v>
                </c:pt>
                <c:pt idx="32820">
                  <c:v>111.10185444202099</c:v>
                </c:pt>
                <c:pt idx="32821">
                  <c:v>111.101687887542</c:v>
                </c:pt>
                <c:pt idx="32822">
                  <c:v>111.099158500851</c:v>
                </c:pt>
                <c:pt idx="32823">
                  <c:v>111.09873210860501</c:v>
                </c:pt>
                <c:pt idx="32824">
                  <c:v>111.098408057266</c:v>
                </c:pt>
                <c:pt idx="32825">
                  <c:v>111.09809985273399</c:v>
                </c:pt>
                <c:pt idx="32826">
                  <c:v>111.09786215839701</c:v>
                </c:pt>
                <c:pt idx="32827">
                  <c:v>111.095424089178</c:v>
                </c:pt>
                <c:pt idx="32828">
                  <c:v>111.095261755568</c:v>
                </c:pt>
                <c:pt idx="32829">
                  <c:v>111.095228727928</c:v>
                </c:pt>
                <c:pt idx="32830">
                  <c:v>111.09519570232</c:v>
                </c:pt>
                <c:pt idx="32831">
                  <c:v>111.094830197877</c:v>
                </c:pt>
                <c:pt idx="32832">
                  <c:v>111.09447696976</c:v>
                </c:pt>
                <c:pt idx="32833">
                  <c:v>111.093843588829</c:v>
                </c:pt>
                <c:pt idx="32834">
                  <c:v>111.091876763006</c:v>
                </c:pt>
                <c:pt idx="32835">
                  <c:v>111.091212251215</c:v>
                </c:pt>
                <c:pt idx="32836">
                  <c:v>111.09089858498599</c:v>
                </c:pt>
                <c:pt idx="32837">
                  <c:v>111.090833466869</c:v>
                </c:pt>
                <c:pt idx="32838">
                  <c:v>111.090820145959</c:v>
                </c:pt>
                <c:pt idx="32839">
                  <c:v>111.09040361007899</c:v>
                </c:pt>
                <c:pt idx="32840">
                  <c:v>111.090401850191</c:v>
                </c:pt>
                <c:pt idx="32841">
                  <c:v>111.087394275953</c:v>
                </c:pt>
                <c:pt idx="32842">
                  <c:v>111.08726305876201</c:v>
                </c:pt>
                <c:pt idx="32843">
                  <c:v>111.087027002421</c:v>
                </c:pt>
                <c:pt idx="32844">
                  <c:v>111.086597411421</c:v>
                </c:pt>
                <c:pt idx="32845">
                  <c:v>111.085949373171</c:v>
                </c:pt>
                <c:pt idx="32846">
                  <c:v>111.085379733134</c:v>
                </c:pt>
                <c:pt idx="32847">
                  <c:v>111.08478808540001</c:v>
                </c:pt>
                <c:pt idx="32848">
                  <c:v>111.08429600798399</c:v>
                </c:pt>
                <c:pt idx="32849">
                  <c:v>111.08208082666199</c:v>
                </c:pt>
                <c:pt idx="32850">
                  <c:v>111.07974188460101</c:v>
                </c:pt>
                <c:pt idx="32851">
                  <c:v>111.077882296185</c:v>
                </c:pt>
                <c:pt idx="32852">
                  <c:v>111.077838226507</c:v>
                </c:pt>
                <c:pt idx="32853">
                  <c:v>111.07473556818699</c:v>
                </c:pt>
                <c:pt idx="32854">
                  <c:v>111.070531058889</c:v>
                </c:pt>
                <c:pt idx="32855">
                  <c:v>111.069830935697</c:v>
                </c:pt>
                <c:pt idx="32856">
                  <c:v>111.069827157239</c:v>
                </c:pt>
                <c:pt idx="32857">
                  <c:v>111.06940897936801</c:v>
                </c:pt>
                <c:pt idx="32858">
                  <c:v>111.06867871061699</c:v>
                </c:pt>
                <c:pt idx="32859">
                  <c:v>111.067806079577</c:v>
                </c:pt>
                <c:pt idx="32860">
                  <c:v>111.06696828573099</c:v>
                </c:pt>
                <c:pt idx="32861">
                  <c:v>111.0669511601</c:v>
                </c:pt>
                <c:pt idx="32862">
                  <c:v>111.06448500198699</c:v>
                </c:pt>
                <c:pt idx="32863">
                  <c:v>111.063475073314</c:v>
                </c:pt>
                <c:pt idx="32864">
                  <c:v>111.06232711336899</c:v>
                </c:pt>
                <c:pt idx="32865">
                  <c:v>111.06185346847801</c:v>
                </c:pt>
                <c:pt idx="32866">
                  <c:v>111.06169116064</c:v>
                </c:pt>
                <c:pt idx="32867">
                  <c:v>111.06018330639201</c:v>
                </c:pt>
                <c:pt idx="32868">
                  <c:v>111.059887422635</c:v>
                </c:pt>
                <c:pt idx="32869">
                  <c:v>111.059698646009</c:v>
                </c:pt>
                <c:pt idx="32870">
                  <c:v>111.059487391909</c:v>
                </c:pt>
                <c:pt idx="32871">
                  <c:v>111.058728484645</c:v>
                </c:pt>
                <c:pt idx="32872">
                  <c:v>111.05823548140199</c:v>
                </c:pt>
                <c:pt idx="32873">
                  <c:v>111.057556329503</c:v>
                </c:pt>
                <c:pt idx="32874">
                  <c:v>111.05724747186601</c:v>
                </c:pt>
                <c:pt idx="32875">
                  <c:v>111.056788266542</c:v>
                </c:pt>
                <c:pt idx="32876">
                  <c:v>111.054934462383</c:v>
                </c:pt>
                <c:pt idx="32877">
                  <c:v>111.053923067361</c:v>
                </c:pt>
                <c:pt idx="32878">
                  <c:v>111.05391644489001</c:v>
                </c:pt>
                <c:pt idx="32879">
                  <c:v>111.05383992173</c:v>
                </c:pt>
                <c:pt idx="32880">
                  <c:v>111.05370064858801</c:v>
                </c:pt>
                <c:pt idx="32881">
                  <c:v>111.04753457338801</c:v>
                </c:pt>
                <c:pt idx="32882">
                  <c:v>111.04704411908</c:v>
                </c:pt>
                <c:pt idx="32883">
                  <c:v>111.046529692045</c:v>
                </c:pt>
                <c:pt idx="32884">
                  <c:v>111.046396388068</c:v>
                </c:pt>
                <c:pt idx="32885">
                  <c:v>111.04399439303199</c:v>
                </c:pt>
                <c:pt idx="32886">
                  <c:v>111.03953850279601</c:v>
                </c:pt>
                <c:pt idx="32887">
                  <c:v>111.03923869132799</c:v>
                </c:pt>
                <c:pt idx="32888">
                  <c:v>111.034571837955</c:v>
                </c:pt>
                <c:pt idx="32889">
                  <c:v>111.033177928524</c:v>
                </c:pt>
                <c:pt idx="32890">
                  <c:v>111.031880359626</c:v>
                </c:pt>
                <c:pt idx="32891">
                  <c:v>111.03167519302301</c:v>
                </c:pt>
                <c:pt idx="32892">
                  <c:v>111.031381731658</c:v>
                </c:pt>
                <c:pt idx="32893">
                  <c:v>111.03114704668</c:v>
                </c:pt>
                <c:pt idx="32894">
                  <c:v>111.030618404967</c:v>
                </c:pt>
                <c:pt idx="32895">
                  <c:v>111.030433403144</c:v>
                </c:pt>
                <c:pt idx="32896">
                  <c:v>111.03034757313</c:v>
                </c:pt>
                <c:pt idx="32897">
                  <c:v>111.027237098787</c:v>
                </c:pt>
                <c:pt idx="32898">
                  <c:v>111.02467265999699</c:v>
                </c:pt>
                <c:pt idx="32899">
                  <c:v>111.021847384664</c:v>
                </c:pt>
                <c:pt idx="32900">
                  <c:v>111.021821982394</c:v>
                </c:pt>
                <c:pt idx="32901">
                  <c:v>111.018676568754</c:v>
                </c:pt>
                <c:pt idx="32902">
                  <c:v>111.018589535228</c:v>
                </c:pt>
                <c:pt idx="32903">
                  <c:v>111.01400005705</c:v>
                </c:pt>
                <c:pt idx="32904">
                  <c:v>111.013401555321</c:v>
                </c:pt>
                <c:pt idx="32905">
                  <c:v>111.00789026656901</c:v>
                </c:pt>
                <c:pt idx="32906">
                  <c:v>111.007695303392</c:v>
                </c:pt>
                <c:pt idx="32907">
                  <c:v>111.004947023122</c:v>
                </c:pt>
                <c:pt idx="32908">
                  <c:v>111.004888389304</c:v>
                </c:pt>
                <c:pt idx="32909">
                  <c:v>111.00469653566201</c:v>
                </c:pt>
                <c:pt idx="32910">
                  <c:v>111.001196271735</c:v>
                </c:pt>
                <c:pt idx="32911">
                  <c:v>110.999544714824</c:v>
                </c:pt>
                <c:pt idx="32912">
                  <c:v>110.998114756239</c:v>
                </c:pt>
                <c:pt idx="32913">
                  <c:v>110.99808677948801</c:v>
                </c:pt>
                <c:pt idx="32914">
                  <c:v>110.997723327755</c:v>
                </c:pt>
                <c:pt idx="32915">
                  <c:v>110.997433543246</c:v>
                </c:pt>
                <c:pt idx="32916">
                  <c:v>110.997365391183</c:v>
                </c:pt>
                <c:pt idx="32917">
                  <c:v>110.99727952053399</c:v>
                </c:pt>
                <c:pt idx="32918">
                  <c:v>110.996999635759</c:v>
                </c:pt>
                <c:pt idx="32919">
                  <c:v>110.996915485234</c:v>
                </c:pt>
                <c:pt idx="32920">
                  <c:v>110.995681852171</c:v>
                </c:pt>
                <c:pt idx="32921">
                  <c:v>110.995179612119</c:v>
                </c:pt>
                <c:pt idx="32922">
                  <c:v>110.994875176356</c:v>
                </c:pt>
                <c:pt idx="32923">
                  <c:v>110.99038341227801</c:v>
                </c:pt>
                <c:pt idx="32924">
                  <c:v>110.990258294529</c:v>
                </c:pt>
                <c:pt idx="32925">
                  <c:v>110.99003953421</c:v>
                </c:pt>
                <c:pt idx="32926">
                  <c:v>110.98471713825499</c:v>
                </c:pt>
                <c:pt idx="32927">
                  <c:v>110.98337892252501</c:v>
                </c:pt>
                <c:pt idx="32928">
                  <c:v>110.98294474916899</c:v>
                </c:pt>
                <c:pt idx="32929">
                  <c:v>110.979099116425</c:v>
                </c:pt>
                <c:pt idx="32930">
                  <c:v>110.979067634348</c:v>
                </c:pt>
                <c:pt idx="32931">
                  <c:v>110.977799603115</c:v>
                </c:pt>
                <c:pt idx="32932">
                  <c:v>110.977537404096</c:v>
                </c:pt>
                <c:pt idx="32933">
                  <c:v>110.97712672090699</c:v>
                </c:pt>
                <c:pt idx="32934">
                  <c:v>110.97478185380901</c:v>
                </c:pt>
                <c:pt idx="32935">
                  <c:v>110.973384691863</c:v>
                </c:pt>
                <c:pt idx="32936">
                  <c:v>110.971595587336</c:v>
                </c:pt>
                <c:pt idx="32937">
                  <c:v>110.971350741869</c:v>
                </c:pt>
                <c:pt idx="32938">
                  <c:v>110.967739954325</c:v>
                </c:pt>
                <c:pt idx="32939">
                  <c:v>110.967567854461</c:v>
                </c:pt>
                <c:pt idx="32940">
                  <c:v>110.967425930261</c:v>
                </c:pt>
                <c:pt idx="32941">
                  <c:v>110.96742412098</c:v>
                </c:pt>
                <c:pt idx="32942">
                  <c:v>110.96513921847</c:v>
                </c:pt>
                <c:pt idx="32943">
                  <c:v>110.963196317015</c:v>
                </c:pt>
                <c:pt idx="32944">
                  <c:v>110.95947546619</c:v>
                </c:pt>
                <c:pt idx="32945">
                  <c:v>110.958007403968</c:v>
                </c:pt>
                <c:pt idx="32946">
                  <c:v>110.957687240002</c:v>
                </c:pt>
                <c:pt idx="32947">
                  <c:v>110.957544535707</c:v>
                </c:pt>
                <c:pt idx="32948">
                  <c:v>110.95128980226499</c:v>
                </c:pt>
                <c:pt idx="32949">
                  <c:v>110.948612495345</c:v>
                </c:pt>
                <c:pt idx="32950">
                  <c:v>110.94849365398299</c:v>
                </c:pt>
                <c:pt idx="32951">
                  <c:v>110.94803568114401</c:v>
                </c:pt>
                <c:pt idx="32952">
                  <c:v>110.946549327081</c:v>
                </c:pt>
                <c:pt idx="32953">
                  <c:v>110.94619142804299</c:v>
                </c:pt>
                <c:pt idx="32954">
                  <c:v>110.942802598879</c:v>
                </c:pt>
                <c:pt idx="32955">
                  <c:v>110.942496045642</c:v>
                </c:pt>
                <c:pt idx="32956">
                  <c:v>110.942264357818</c:v>
                </c:pt>
                <c:pt idx="32957">
                  <c:v>110.942091225913</c:v>
                </c:pt>
                <c:pt idx="32958">
                  <c:v>110.941704981615</c:v>
                </c:pt>
                <c:pt idx="32959">
                  <c:v>110.93996850855901</c:v>
                </c:pt>
                <c:pt idx="32960">
                  <c:v>110.939542416002</c:v>
                </c:pt>
                <c:pt idx="32961">
                  <c:v>110.93739381705799</c:v>
                </c:pt>
                <c:pt idx="32962">
                  <c:v>110.936010897778</c:v>
                </c:pt>
                <c:pt idx="32963">
                  <c:v>110.93566300028201</c:v>
                </c:pt>
                <c:pt idx="32964">
                  <c:v>110.935438646614</c:v>
                </c:pt>
                <c:pt idx="32965">
                  <c:v>110.935132393836</c:v>
                </c:pt>
                <c:pt idx="32966">
                  <c:v>110.93489524453101</c:v>
                </c:pt>
                <c:pt idx="32967">
                  <c:v>110.934759549939</c:v>
                </c:pt>
                <c:pt idx="32968">
                  <c:v>110.934578081789</c:v>
                </c:pt>
                <c:pt idx="32969">
                  <c:v>110.934299683744</c:v>
                </c:pt>
                <c:pt idx="32970">
                  <c:v>110.934144491091</c:v>
                </c:pt>
                <c:pt idx="32971">
                  <c:v>110.93373415029799</c:v>
                </c:pt>
                <c:pt idx="32972">
                  <c:v>110.93372785202401</c:v>
                </c:pt>
                <c:pt idx="32973">
                  <c:v>110.932659091399</c:v>
                </c:pt>
                <c:pt idx="32974">
                  <c:v>110.932165677529</c:v>
                </c:pt>
                <c:pt idx="32975">
                  <c:v>110.932094981185</c:v>
                </c:pt>
                <c:pt idx="32976">
                  <c:v>110.931996841676</c:v>
                </c:pt>
                <c:pt idx="32977">
                  <c:v>110.931981313275</c:v>
                </c:pt>
                <c:pt idx="32978">
                  <c:v>110.931398814668</c:v>
                </c:pt>
                <c:pt idx="32979">
                  <c:v>110.931383195172</c:v>
                </c:pt>
                <c:pt idx="32980">
                  <c:v>110.93096712098701</c:v>
                </c:pt>
                <c:pt idx="32981">
                  <c:v>110.93028039373</c:v>
                </c:pt>
                <c:pt idx="32982">
                  <c:v>110.93021319168299</c:v>
                </c:pt>
                <c:pt idx="32983">
                  <c:v>110.930119447808</c:v>
                </c:pt>
                <c:pt idx="32984">
                  <c:v>110.930091596427</c:v>
                </c:pt>
                <c:pt idx="32985">
                  <c:v>110.929585721348</c:v>
                </c:pt>
                <c:pt idx="32986">
                  <c:v>110.929175295501</c:v>
                </c:pt>
                <c:pt idx="32987">
                  <c:v>110.929146806086</c:v>
                </c:pt>
                <c:pt idx="32988">
                  <c:v>110.92875806652</c:v>
                </c:pt>
                <c:pt idx="32989">
                  <c:v>110.928745430042</c:v>
                </c:pt>
                <c:pt idx="32990">
                  <c:v>110.927827490501</c:v>
                </c:pt>
                <c:pt idx="32991">
                  <c:v>110.927570861321</c:v>
                </c:pt>
                <c:pt idx="32992">
                  <c:v>110.92756386953</c:v>
                </c:pt>
                <c:pt idx="32993">
                  <c:v>110.92749962667099</c:v>
                </c:pt>
                <c:pt idx="32994">
                  <c:v>110.92705263502801</c:v>
                </c:pt>
                <c:pt idx="32995">
                  <c:v>110.92696792629999</c:v>
                </c:pt>
                <c:pt idx="32996">
                  <c:v>110.92672392304399</c:v>
                </c:pt>
                <c:pt idx="32997">
                  <c:v>110.9258507071</c:v>
                </c:pt>
                <c:pt idx="32998">
                  <c:v>110.925662001199</c:v>
                </c:pt>
                <c:pt idx="32999">
                  <c:v>110.925291091622</c:v>
                </c:pt>
                <c:pt idx="33000">
                  <c:v>110.924590743549</c:v>
                </c:pt>
                <c:pt idx="33001">
                  <c:v>110.923824648977</c:v>
                </c:pt>
                <c:pt idx="33002">
                  <c:v>110.92375592395901</c:v>
                </c:pt>
                <c:pt idx="33003">
                  <c:v>110.923429705594</c:v>
                </c:pt>
                <c:pt idx="33004">
                  <c:v>110.923403758042</c:v>
                </c:pt>
                <c:pt idx="33005">
                  <c:v>110.92330735094799</c:v>
                </c:pt>
                <c:pt idx="33006">
                  <c:v>110.923166744319</c:v>
                </c:pt>
                <c:pt idx="33007">
                  <c:v>110.92316241552</c:v>
                </c:pt>
                <c:pt idx="33008">
                  <c:v>110.92291868357199</c:v>
                </c:pt>
                <c:pt idx="33009">
                  <c:v>110.92250863010899</c:v>
                </c:pt>
                <c:pt idx="33010">
                  <c:v>110.922322659931</c:v>
                </c:pt>
                <c:pt idx="33011">
                  <c:v>110.92207492217</c:v>
                </c:pt>
                <c:pt idx="33012">
                  <c:v>110.92205676526601</c:v>
                </c:pt>
                <c:pt idx="33013">
                  <c:v>110.92200825638901</c:v>
                </c:pt>
                <c:pt idx="33014">
                  <c:v>110.921803388361</c:v>
                </c:pt>
                <c:pt idx="33015">
                  <c:v>110.92177927025701</c:v>
                </c:pt>
                <c:pt idx="33016">
                  <c:v>110.92175840402101</c:v>
                </c:pt>
                <c:pt idx="33017">
                  <c:v>110.921420136992</c:v>
                </c:pt>
                <c:pt idx="33018">
                  <c:v>110.921295132303</c:v>
                </c:pt>
                <c:pt idx="33019">
                  <c:v>110.921272318351</c:v>
                </c:pt>
                <c:pt idx="33020">
                  <c:v>110.921058980099</c:v>
                </c:pt>
                <c:pt idx="33021">
                  <c:v>110.920954523756</c:v>
                </c:pt>
                <c:pt idx="33022">
                  <c:v>110.92091718275501</c:v>
                </c:pt>
                <c:pt idx="33023">
                  <c:v>110.920865645147</c:v>
                </c:pt>
                <c:pt idx="33024">
                  <c:v>110.920803196601</c:v>
                </c:pt>
                <c:pt idx="33025">
                  <c:v>110.920743529959</c:v>
                </c:pt>
                <c:pt idx="33026">
                  <c:v>110.92067449978001</c:v>
                </c:pt>
                <c:pt idx="33027">
                  <c:v>110.92055944919299</c:v>
                </c:pt>
                <c:pt idx="33028">
                  <c:v>110.92045713600599</c:v>
                </c:pt>
                <c:pt idx="33029">
                  <c:v>110.92038195284501</c:v>
                </c:pt>
                <c:pt idx="33030">
                  <c:v>110.92031483662799</c:v>
                </c:pt>
                <c:pt idx="33031">
                  <c:v>110.92025711027399</c:v>
                </c:pt>
                <c:pt idx="33032">
                  <c:v>110.920105340799</c:v>
                </c:pt>
                <c:pt idx="33033">
                  <c:v>110.920097169542</c:v>
                </c:pt>
                <c:pt idx="33034">
                  <c:v>110.91967360980701</c:v>
                </c:pt>
                <c:pt idx="33035">
                  <c:v>110.919673506948</c:v>
                </c:pt>
                <c:pt idx="33036">
                  <c:v>110.91947778711</c:v>
                </c:pt>
                <c:pt idx="33037">
                  <c:v>110.919416936288</c:v>
                </c:pt>
                <c:pt idx="33038">
                  <c:v>110.919340745027</c:v>
                </c:pt>
                <c:pt idx="33039">
                  <c:v>110.91927403537601</c:v>
                </c:pt>
                <c:pt idx="33040">
                  <c:v>110.91912878866999</c:v>
                </c:pt>
                <c:pt idx="33041">
                  <c:v>110.91896928346701</c:v>
                </c:pt>
                <c:pt idx="33042">
                  <c:v>110.918677666373</c:v>
                </c:pt>
                <c:pt idx="33043">
                  <c:v>110.918365483709</c:v>
                </c:pt>
                <c:pt idx="33044">
                  <c:v>110.918221445133</c:v>
                </c:pt>
                <c:pt idx="33045">
                  <c:v>110.91820395935601</c:v>
                </c:pt>
                <c:pt idx="33046">
                  <c:v>110.918040318697</c:v>
                </c:pt>
                <c:pt idx="33047">
                  <c:v>110.917866091482</c:v>
                </c:pt>
                <c:pt idx="33048">
                  <c:v>110.917837326704</c:v>
                </c:pt>
                <c:pt idx="33049">
                  <c:v>110.917817628582</c:v>
                </c:pt>
                <c:pt idx="33050">
                  <c:v>110.917500020327</c:v>
                </c:pt>
                <c:pt idx="33051">
                  <c:v>110.916956242851</c:v>
                </c:pt>
                <c:pt idx="33052">
                  <c:v>110.916813177273</c:v>
                </c:pt>
                <c:pt idx="33053">
                  <c:v>110.91674421962399</c:v>
                </c:pt>
                <c:pt idx="33054">
                  <c:v>110.91673813444601</c:v>
                </c:pt>
                <c:pt idx="33055">
                  <c:v>110.91665963939001</c:v>
                </c:pt>
                <c:pt idx="33056">
                  <c:v>110.916594465491</c:v>
                </c:pt>
                <c:pt idx="33057">
                  <c:v>110.916538551972</c:v>
                </c:pt>
                <c:pt idx="33058">
                  <c:v>110.91643786049799</c:v>
                </c:pt>
                <c:pt idx="33059">
                  <c:v>110.916247214783</c:v>
                </c:pt>
                <c:pt idx="33060">
                  <c:v>110.916092701965</c:v>
                </c:pt>
                <c:pt idx="33061">
                  <c:v>110.91599835244401</c:v>
                </c:pt>
                <c:pt idx="33062">
                  <c:v>110.915966698074</c:v>
                </c:pt>
                <c:pt idx="33063">
                  <c:v>110.915851646855</c:v>
                </c:pt>
                <c:pt idx="33064">
                  <c:v>110.915704561693</c:v>
                </c:pt>
                <c:pt idx="33065">
                  <c:v>110.915689214266</c:v>
                </c:pt>
                <c:pt idx="33066">
                  <c:v>110.915575727009</c:v>
                </c:pt>
                <c:pt idx="33067">
                  <c:v>110.91555596072899</c:v>
                </c:pt>
                <c:pt idx="33068">
                  <c:v>110.915429127127</c:v>
                </c:pt>
                <c:pt idx="33069">
                  <c:v>110.915405873525</c:v>
                </c:pt>
                <c:pt idx="33070">
                  <c:v>110.915095075774</c:v>
                </c:pt>
                <c:pt idx="33071">
                  <c:v>110.91489991624201</c:v>
                </c:pt>
                <c:pt idx="33072">
                  <c:v>110.914708943637</c:v>
                </c:pt>
                <c:pt idx="33073">
                  <c:v>110.914621622876</c:v>
                </c:pt>
                <c:pt idx="33074">
                  <c:v>110.914526204228</c:v>
                </c:pt>
                <c:pt idx="33075">
                  <c:v>110.91450098147</c:v>
                </c:pt>
                <c:pt idx="33076">
                  <c:v>110.914476002003</c:v>
                </c:pt>
                <c:pt idx="33077">
                  <c:v>110.914380370869</c:v>
                </c:pt>
                <c:pt idx="33078">
                  <c:v>110.914312543744</c:v>
                </c:pt>
                <c:pt idx="33079">
                  <c:v>110.914191159758</c:v>
                </c:pt>
                <c:pt idx="33080">
                  <c:v>110.914140703935</c:v>
                </c:pt>
                <c:pt idx="33081">
                  <c:v>110.91405516675199</c:v>
                </c:pt>
                <c:pt idx="33082">
                  <c:v>110.913799999113</c:v>
                </c:pt>
                <c:pt idx="33083">
                  <c:v>110.913700080092</c:v>
                </c:pt>
                <c:pt idx="33084">
                  <c:v>110.91339548050399</c:v>
                </c:pt>
                <c:pt idx="33085">
                  <c:v>110.913384958395</c:v>
                </c:pt>
                <c:pt idx="33086">
                  <c:v>110.91314054128</c:v>
                </c:pt>
                <c:pt idx="33087">
                  <c:v>110.913129308477</c:v>
                </c:pt>
                <c:pt idx="33088">
                  <c:v>110.912978408629</c:v>
                </c:pt>
                <c:pt idx="33089">
                  <c:v>110.91290900510199</c:v>
                </c:pt>
                <c:pt idx="33090">
                  <c:v>110.912748244185</c:v>
                </c:pt>
                <c:pt idx="33091">
                  <c:v>110.91221846598501</c:v>
                </c:pt>
                <c:pt idx="33092">
                  <c:v>110.91212476851101</c:v>
                </c:pt>
                <c:pt idx="33093">
                  <c:v>110.911727172116</c:v>
                </c:pt>
                <c:pt idx="33094">
                  <c:v>110.911552376979</c:v>
                </c:pt>
                <c:pt idx="33095">
                  <c:v>110.91147127839299</c:v>
                </c:pt>
                <c:pt idx="33096">
                  <c:v>110.911446271629</c:v>
                </c:pt>
                <c:pt idx="33097">
                  <c:v>110.911424191463</c:v>
                </c:pt>
                <c:pt idx="33098">
                  <c:v>110.911174156771</c:v>
                </c:pt>
                <c:pt idx="33099">
                  <c:v>110.911122127282</c:v>
                </c:pt>
                <c:pt idx="33100">
                  <c:v>110.911048140479</c:v>
                </c:pt>
                <c:pt idx="33101">
                  <c:v>110.910809014332</c:v>
                </c:pt>
                <c:pt idx="33102">
                  <c:v>110.910803360671</c:v>
                </c:pt>
                <c:pt idx="33103">
                  <c:v>110.910757300857</c:v>
                </c:pt>
                <c:pt idx="33104">
                  <c:v>110.91049082409801</c:v>
                </c:pt>
                <c:pt idx="33105">
                  <c:v>110.910341428263</c:v>
                </c:pt>
                <c:pt idx="33106">
                  <c:v>110.91033824645299</c:v>
                </c:pt>
                <c:pt idx="33107">
                  <c:v>110.910281977303</c:v>
                </c:pt>
                <c:pt idx="33108">
                  <c:v>110.91022247518499</c:v>
                </c:pt>
                <c:pt idx="33109">
                  <c:v>110.910221062817</c:v>
                </c:pt>
                <c:pt idx="33110">
                  <c:v>110.910179855585</c:v>
                </c:pt>
                <c:pt idx="33111">
                  <c:v>110.90979361910701</c:v>
                </c:pt>
                <c:pt idx="33112">
                  <c:v>110.909620913518</c:v>
                </c:pt>
                <c:pt idx="33113">
                  <c:v>110.90931843475801</c:v>
                </c:pt>
                <c:pt idx="33114">
                  <c:v>110.90916461778799</c:v>
                </c:pt>
                <c:pt idx="33115">
                  <c:v>110.908868063607</c:v>
                </c:pt>
                <c:pt idx="33116">
                  <c:v>110.90878972505701</c:v>
                </c:pt>
                <c:pt idx="33117">
                  <c:v>110.90873200297899</c:v>
                </c:pt>
                <c:pt idx="33118">
                  <c:v>110.90859509825</c:v>
                </c:pt>
                <c:pt idx="33119">
                  <c:v>110.908589922004</c:v>
                </c:pt>
                <c:pt idx="33120">
                  <c:v>110.90797098049801</c:v>
                </c:pt>
                <c:pt idx="33121">
                  <c:v>110.907893660634</c:v>
                </c:pt>
                <c:pt idx="33122">
                  <c:v>110.907753494901</c:v>
                </c:pt>
                <c:pt idx="33123">
                  <c:v>110.907706348917</c:v>
                </c:pt>
                <c:pt idx="33124">
                  <c:v>110.907492143412</c:v>
                </c:pt>
                <c:pt idx="33125">
                  <c:v>110.90735619982701</c:v>
                </c:pt>
                <c:pt idx="33126">
                  <c:v>110.906975613565</c:v>
                </c:pt>
                <c:pt idx="33127">
                  <c:v>110.906853779839</c:v>
                </c:pt>
                <c:pt idx="33128">
                  <c:v>110.90643804442</c:v>
                </c:pt>
                <c:pt idx="33129">
                  <c:v>110.90640181814599</c:v>
                </c:pt>
                <c:pt idx="33130">
                  <c:v>110.90633370939599</c:v>
                </c:pt>
                <c:pt idx="33131">
                  <c:v>110.906171895002</c:v>
                </c:pt>
                <c:pt idx="33132">
                  <c:v>110.90616807757699</c:v>
                </c:pt>
                <c:pt idx="33133">
                  <c:v>110.90613060995101</c:v>
                </c:pt>
                <c:pt idx="33134">
                  <c:v>110.90605298190501</c:v>
                </c:pt>
                <c:pt idx="33135">
                  <c:v>110.90583235587199</c:v>
                </c:pt>
                <c:pt idx="33136">
                  <c:v>110.905761872341</c:v>
                </c:pt>
                <c:pt idx="33137">
                  <c:v>110.905602753083</c:v>
                </c:pt>
                <c:pt idx="33138">
                  <c:v>110.90545367163899</c:v>
                </c:pt>
                <c:pt idx="33139">
                  <c:v>110.90517923733501</c:v>
                </c:pt>
                <c:pt idx="33140">
                  <c:v>110.904982047654</c:v>
                </c:pt>
                <c:pt idx="33141">
                  <c:v>110.904791665394</c:v>
                </c:pt>
                <c:pt idx="33142">
                  <c:v>110.90478440740701</c:v>
                </c:pt>
                <c:pt idx="33143">
                  <c:v>110.904386199127</c:v>
                </c:pt>
                <c:pt idx="33144">
                  <c:v>110.90389147447</c:v>
                </c:pt>
                <c:pt idx="33145">
                  <c:v>110.90356897850801</c:v>
                </c:pt>
                <c:pt idx="33146">
                  <c:v>110.903510283077</c:v>
                </c:pt>
                <c:pt idx="33147">
                  <c:v>110.903186780594</c:v>
                </c:pt>
                <c:pt idx="33148">
                  <c:v>110.903091964159</c:v>
                </c:pt>
                <c:pt idx="33149">
                  <c:v>110.90301779133701</c:v>
                </c:pt>
                <c:pt idx="33150">
                  <c:v>110.902800345136</c:v>
                </c:pt>
                <c:pt idx="33151">
                  <c:v>110.902598749177</c:v>
                </c:pt>
                <c:pt idx="33152">
                  <c:v>110.90254217128999</c:v>
                </c:pt>
                <c:pt idx="33153">
                  <c:v>110.90247691295301</c:v>
                </c:pt>
                <c:pt idx="33154">
                  <c:v>110.901876843219</c:v>
                </c:pt>
                <c:pt idx="33155">
                  <c:v>110.90186902155899</c:v>
                </c:pt>
                <c:pt idx="33156">
                  <c:v>110.90186802397</c:v>
                </c:pt>
                <c:pt idx="33157">
                  <c:v>110.901707231286</c:v>
                </c:pt>
                <c:pt idx="33158">
                  <c:v>110.901624410479</c:v>
                </c:pt>
                <c:pt idx="33159">
                  <c:v>110.901610599702</c:v>
                </c:pt>
                <c:pt idx="33160">
                  <c:v>110.901525366071</c:v>
                </c:pt>
                <c:pt idx="33161">
                  <c:v>110.90151793257</c:v>
                </c:pt>
                <c:pt idx="33162">
                  <c:v>110.90115391243</c:v>
                </c:pt>
                <c:pt idx="33163">
                  <c:v>110.900957001706</c:v>
                </c:pt>
                <c:pt idx="33164">
                  <c:v>110.900772559031</c:v>
                </c:pt>
                <c:pt idx="33165">
                  <c:v>110.900670768187</c:v>
                </c:pt>
                <c:pt idx="33166">
                  <c:v>110.900385031987</c:v>
                </c:pt>
                <c:pt idx="33167">
                  <c:v>110.900162596691</c:v>
                </c:pt>
                <c:pt idx="33168">
                  <c:v>110.900152223511</c:v>
                </c:pt>
                <c:pt idx="33169">
                  <c:v>110.900109375699</c:v>
                </c:pt>
                <c:pt idx="33170">
                  <c:v>110.90004431704401</c:v>
                </c:pt>
                <c:pt idx="33171">
                  <c:v>110.899667833045</c:v>
                </c:pt>
                <c:pt idx="33172">
                  <c:v>110.899323863044</c:v>
                </c:pt>
                <c:pt idx="33173">
                  <c:v>110.8992929664</c:v>
                </c:pt>
                <c:pt idx="33174">
                  <c:v>110.89905872223</c:v>
                </c:pt>
                <c:pt idx="33175">
                  <c:v>110.89888071163899</c:v>
                </c:pt>
                <c:pt idx="33176">
                  <c:v>110.898864288479</c:v>
                </c:pt>
                <c:pt idx="33177">
                  <c:v>110.89878858487501</c:v>
                </c:pt>
                <c:pt idx="33178">
                  <c:v>110.898649430872</c:v>
                </c:pt>
                <c:pt idx="33179">
                  <c:v>110.89835627399501</c:v>
                </c:pt>
                <c:pt idx="33180">
                  <c:v>110.89823948811799</c:v>
                </c:pt>
                <c:pt idx="33181">
                  <c:v>110.898104972388</c:v>
                </c:pt>
                <c:pt idx="33182">
                  <c:v>110.898076821985</c:v>
                </c:pt>
                <c:pt idx="33183">
                  <c:v>110.897932939656</c:v>
                </c:pt>
                <c:pt idx="33184">
                  <c:v>110.89764473851599</c:v>
                </c:pt>
                <c:pt idx="33185">
                  <c:v>110.89758257643599</c:v>
                </c:pt>
                <c:pt idx="33186">
                  <c:v>110.897346127178</c:v>
                </c:pt>
                <c:pt idx="33187">
                  <c:v>110.89728138651</c:v>
                </c:pt>
                <c:pt idx="33188">
                  <c:v>110.897279440541</c:v>
                </c:pt>
                <c:pt idx="33189">
                  <c:v>110.89723153590499</c:v>
                </c:pt>
                <c:pt idx="33190">
                  <c:v>110.896878166721</c:v>
                </c:pt>
                <c:pt idx="33191">
                  <c:v>110.896766003176</c:v>
                </c:pt>
                <c:pt idx="33192">
                  <c:v>110.896186503572</c:v>
                </c:pt>
                <c:pt idx="33193">
                  <c:v>110.895747568171</c:v>
                </c:pt>
                <c:pt idx="33194">
                  <c:v>110.895509800911</c:v>
                </c:pt>
                <c:pt idx="33195">
                  <c:v>110.895408581488</c:v>
                </c:pt>
                <c:pt idx="33196">
                  <c:v>110.895314800571</c:v>
                </c:pt>
                <c:pt idx="33197">
                  <c:v>110.895217728928</c:v>
                </c:pt>
                <c:pt idx="33198">
                  <c:v>110.894926730893</c:v>
                </c:pt>
                <c:pt idx="33199">
                  <c:v>110.894300020399</c:v>
                </c:pt>
                <c:pt idx="33200">
                  <c:v>110.894070013926</c:v>
                </c:pt>
                <c:pt idx="33201">
                  <c:v>110.894022943943</c:v>
                </c:pt>
                <c:pt idx="33202">
                  <c:v>110.893936808289</c:v>
                </c:pt>
                <c:pt idx="33203">
                  <c:v>110.893776397906</c:v>
                </c:pt>
                <c:pt idx="33204">
                  <c:v>110.893615439369</c:v>
                </c:pt>
                <c:pt idx="33205">
                  <c:v>110.893560831851</c:v>
                </c:pt>
                <c:pt idx="33206">
                  <c:v>110.893214785506</c:v>
                </c:pt>
                <c:pt idx="33207">
                  <c:v>110.89277413340901</c:v>
                </c:pt>
                <c:pt idx="33208">
                  <c:v>110.892506291703</c:v>
                </c:pt>
                <c:pt idx="33209">
                  <c:v>110.892336801792</c:v>
                </c:pt>
                <c:pt idx="33210">
                  <c:v>110.89226831760701</c:v>
                </c:pt>
                <c:pt idx="33211">
                  <c:v>110.892184454272</c:v>
                </c:pt>
                <c:pt idx="33212">
                  <c:v>110.892078346895</c:v>
                </c:pt>
                <c:pt idx="33213">
                  <c:v>110.891905750276</c:v>
                </c:pt>
                <c:pt idx="33214">
                  <c:v>110.891618782959</c:v>
                </c:pt>
                <c:pt idx="33215">
                  <c:v>110.89106719811799</c:v>
                </c:pt>
                <c:pt idx="33216">
                  <c:v>110.89102134012801</c:v>
                </c:pt>
                <c:pt idx="33217">
                  <c:v>110.89069335417101</c:v>
                </c:pt>
                <c:pt idx="33218">
                  <c:v>110.890309450968</c:v>
                </c:pt>
                <c:pt idx="33219">
                  <c:v>110.889828077571</c:v>
                </c:pt>
                <c:pt idx="33220">
                  <c:v>110.88850472611099</c:v>
                </c:pt>
                <c:pt idx="33221">
                  <c:v>110.888380744667</c:v>
                </c:pt>
                <c:pt idx="33222">
                  <c:v>110.887411608889</c:v>
                </c:pt>
                <c:pt idx="33223">
                  <c:v>110.887239196767</c:v>
                </c:pt>
                <c:pt idx="33224">
                  <c:v>110.886719160843</c:v>
                </c:pt>
                <c:pt idx="33225">
                  <c:v>110.886685139975</c:v>
                </c:pt>
                <c:pt idx="33226">
                  <c:v>110.886522556119</c:v>
                </c:pt>
                <c:pt idx="33227">
                  <c:v>110.886194786882</c:v>
                </c:pt>
                <c:pt idx="33228">
                  <c:v>110.885938836271</c:v>
                </c:pt>
                <c:pt idx="33229">
                  <c:v>110.885677801562</c:v>
                </c:pt>
                <c:pt idx="33230">
                  <c:v>110.884809332793</c:v>
                </c:pt>
                <c:pt idx="33231">
                  <c:v>110.884369960659</c:v>
                </c:pt>
                <c:pt idx="33232">
                  <c:v>110.884212621079</c:v>
                </c:pt>
                <c:pt idx="33233">
                  <c:v>110.884143037588</c:v>
                </c:pt>
                <c:pt idx="33234">
                  <c:v>110.883953450254</c:v>
                </c:pt>
                <c:pt idx="33235">
                  <c:v>110.883433593867</c:v>
                </c:pt>
                <c:pt idx="33236">
                  <c:v>110.883398411317</c:v>
                </c:pt>
                <c:pt idx="33237">
                  <c:v>110.88309910535</c:v>
                </c:pt>
                <c:pt idx="33238">
                  <c:v>110.882237663694</c:v>
                </c:pt>
                <c:pt idx="33239">
                  <c:v>110.88137394642401</c:v>
                </c:pt>
                <c:pt idx="33240">
                  <c:v>110.880353711114</c:v>
                </c:pt>
                <c:pt idx="33241">
                  <c:v>110.880290127688</c:v>
                </c:pt>
                <c:pt idx="33242">
                  <c:v>110.87958111501</c:v>
                </c:pt>
                <c:pt idx="33243">
                  <c:v>110.87898439699801</c:v>
                </c:pt>
                <c:pt idx="33244">
                  <c:v>110.87869558364299</c:v>
                </c:pt>
                <c:pt idx="33245">
                  <c:v>110.87840461186499</c:v>
                </c:pt>
                <c:pt idx="33246">
                  <c:v>110.878135952676</c:v>
                </c:pt>
                <c:pt idx="33247">
                  <c:v>110.878130959958</c:v>
                </c:pt>
                <c:pt idx="33248">
                  <c:v>110.877979603388</c:v>
                </c:pt>
                <c:pt idx="33249">
                  <c:v>110.877941019641</c:v>
                </c:pt>
                <c:pt idx="33250">
                  <c:v>110.877935058408</c:v>
                </c:pt>
                <c:pt idx="33251">
                  <c:v>110.877868959602</c:v>
                </c:pt>
                <c:pt idx="33252">
                  <c:v>110.87766362203099</c:v>
                </c:pt>
                <c:pt idx="33253">
                  <c:v>110.877461882627</c:v>
                </c:pt>
                <c:pt idx="33254">
                  <c:v>110.87719745424801</c:v>
                </c:pt>
                <c:pt idx="33255">
                  <c:v>110.877144770185</c:v>
                </c:pt>
                <c:pt idx="33256">
                  <c:v>110.87692098164101</c:v>
                </c:pt>
                <c:pt idx="33257">
                  <c:v>110.876839631278</c:v>
                </c:pt>
                <c:pt idx="33258">
                  <c:v>110.87629673078</c:v>
                </c:pt>
                <c:pt idx="33259">
                  <c:v>110.876201283331</c:v>
                </c:pt>
                <c:pt idx="33260">
                  <c:v>110.87611185334001</c:v>
                </c:pt>
                <c:pt idx="33261">
                  <c:v>110.876100298293</c:v>
                </c:pt>
                <c:pt idx="33262">
                  <c:v>110.875763097541</c:v>
                </c:pt>
                <c:pt idx="33263">
                  <c:v>110.875729598387</c:v>
                </c:pt>
                <c:pt idx="33264">
                  <c:v>110.87569635568801</c:v>
                </c:pt>
                <c:pt idx="33265">
                  <c:v>110.875688473331</c:v>
                </c:pt>
                <c:pt idx="33266">
                  <c:v>110.875534223904</c:v>
                </c:pt>
                <c:pt idx="33267">
                  <c:v>110.87546756450401</c:v>
                </c:pt>
                <c:pt idx="33268">
                  <c:v>110.875463931605</c:v>
                </c:pt>
                <c:pt idx="33269">
                  <c:v>110.875450719169</c:v>
                </c:pt>
                <c:pt idx="33270">
                  <c:v>110.875322711449</c:v>
                </c:pt>
                <c:pt idx="33271">
                  <c:v>110.875297867124</c:v>
                </c:pt>
                <c:pt idx="33272">
                  <c:v>110.875182021451</c:v>
                </c:pt>
                <c:pt idx="33273">
                  <c:v>110.87501565285299</c:v>
                </c:pt>
                <c:pt idx="33274">
                  <c:v>110.87477915315699</c:v>
                </c:pt>
                <c:pt idx="33275">
                  <c:v>110.874734986706</c:v>
                </c:pt>
                <c:pt idx="33276">
                  <c:v>110.874479117531</c:v>
                </c:pt>
                <c:pt idx="33277">
                  <c:v>110.873761016055</c:v>
                </c:pt>
                <c:pt idx="33278">
                  <c:v>110.873704975565</c:v>
                </c:pt>
                <c:pt idx="33279">
                  <c:v>110.873519801905</c:v>
                </c:pt>
                <c:pt idx="33280">
                  <c:v>110.873145096667</c:v>
                </c:pt>
                <c:pt idx="33281">
                  <c:v>110.87118543633299</c:v>
                </c:pt>
                <c:pt idx="33282">
                  <c:v>110.870732863783</c:v>
                </c:pt>
                <c:pt idx="33283">
                  <c:v>110.870706284623</c:v>
                </c:pt>
                <c:pt idx="33284">
                  <c:v>110.869902398561</c:v>
                </c:pt>
                <c:pt idx="33285">
                  <c:v>110.86981871251299</c:v>
                </c:pt>
                <c:pt idx="33286">
                  <c:v>110.868434570112</c:v>
                </c:pt>
                <c:pt idx="33287">
                  <c:v>110.868211034162</c:v>
                </c:pt>
                <c:pt idx="33288">
                  <c:v>110.866183011476</c:v>
                </c:pt>
                <c:pt idx="33289">
                  <c:v>110.862337454645</c:v>
                </c:pt>
                <c:pt idx="33290">
                  <c:v>110.86222470365399</c:v>
                </c:pt>
                <c:pt idx="33291">
                  <c:v>110.86218914641999</c:v>
                </c:pt>
                <c:pt idx="33292">
                  <c:v>110.86206180630001</c:v>
                </c:pt>
                <c:pt idx="33293">
                  <c:v>110.86176036572201</c:v>
                </c:pt>
                <c:pt idx="33294">
                  <c:v>110.860894478674</c:v>
                </c:pt>
                <c:pt idx="33295">
                  <c:v>110.860892409518</c:v>
                </c:pt>
                <c:pt idx="33296">
                  <c:v>110.860526079514</c:v>
                </c:pt>
                <c:pt idx="33297">
                  <c:v>110.86007293274101</c:v>
                </c:pt>
                <c:pt idx="33298">
                  <c:v>110.86003817430201</c:v>
                </c:pt>
                <c:pt idx="33299">
                  <c:v>110.85963303913999</c:v>
                </c:pt>
                <c:pt idx="33300">
                  <c:v>110.8592875069</c:v>
                </c:pt>
                <c:pt idx="33301">
                  <c:v>110.85744363808099</c:v>
                </c:pt>
                <c:pt idx="33302">
                  <c:v>110.856933363069</c:v>
                </c:pt>
                <c:pt idx="33303">
                  <c:v>110.85680848998901</c:v>
                </c:pt>
                <c:pt idx="33304">
                  <c:v>110.85622135082301</c:v>
                </c:pt>
                <c:pt idx="33305">
                  <c:v>110.855783781303</c:v>
                </c:pt>
                <c:pt idx="33306">
                  <c:v>110.85567339748999</c:v>
                </c:pt>
                <c:pt idx="33307">
                  <c:v>110.85494482687901</c:v>
                </c:pt>
                <c:pt idx="33308">
                  <c:v>110.854860102765</c:v>
                </c:pt>
                <c:pt idx="33309">
                  <c:v>110.854718352174</c:v>
                </c:pt>
                <c:pt idx="33310">
                  <c:v>110.854658570737</c:v>
                </c:pt>
                <c:pt idx="33311">
                  <c:v>110.854578763942</c:v>
                </c:pt>
                <c:pt idx="33312">
                  <c:v>110.853987297659</c:v>
                </c:pt>
                <c:pt idx="33313">
                  <c:v>110.85337989861399</c:v>
                </c:pt>
                <c:pt idx="33314">
                  <c:v>110.853117896786</c:v>
                </c:pt>
                <c:pt idx="33315">
                  <c:v>110.852332189309</c:v>
                </c:pt>
                <c:pt idx="33316">
                  <c:v>110.84827909789399</c:v>
                </c:pt>
                <c:pt idx="33317">
                  <c:v>110.84740349382101</c:v>
                </c:pt>
                <c:pt idx="33318">
                  <c:v>110.84670966048201</c:v>
                </c:pt>
                <c:pt idx="33319">
                  <c:v>110.84647449761999</c:v>
                </c:pt>
                <c:pt idx="33320">
                  <c:v>110.84599072147</c:v>
                </c:pt>
                <c:pt idx="33321">
                  <c:v>110.839338361898</c:v>
                </c:pt>
                <c:pt idx="33322">
                  <c:v>110.83922394090899</c:v>
                </c:pt>
                <c:pt idx="33323">
                  <c:v>110.834978836171</c:v>
                </c:pt>
                <c:pt idx="33324">
                  <c:v>110.834611862155</c:v>
                </c:pt>
                <c:pt idx="33325">
                  <c:v>110.833009586123</c:v>
                </c:pt>
                <c:pt idx="33326">
                  <c:v>110.83235776723799</c:v>
                </c:pt>
                <c:pt idx="33327">
                  <c:v>110.82522700991601</c:v>
                </c:pt>
                <c:pt idx="33328">
                  <c:v>110.821668210111</c:v>
                </c:pt>
                <c:pt idx="33329">
                  <c:v>110.81940597955899</c:v>
                </c:pt>
                <c:pt idx="33330">
                  <c:v>110.81823111415601</c:v>
                </c:pt>
                <c:pt idx="33331">
                  <c:v>110.81683046734</c:v>
                </c:pt>
                <c:pt idx="33332">
                  <c:v>110.810687450245</c:v>
                </c:pt>
                <c:pt idx="33333">
                  <c:v>110.807656960163</c:v>
                </c:pt>
                <c:pt idx="33334">
                  <c:v>110.80739009713101</c:v>
                </c:pt>
                <c:pt idx="33335">
                  <c:v>110.805409639681</c:v>
                </c:pt>
                <c:pt idx="33336">
                  <c:v>110.804388722555</c:v>
                </c:pt>
                <c:pt idx="33337">
                  <c:v>110.80416178770901</c:v>
                </c:pt>
                <c:pt idx="33338">
                  <c:v>110.799927739514</c:v>
                </c:pt>
                <c:pt idx="33339">
                  <c:v>110.797840475375</c:v>
                </c:pt>
                <c:pt idx="33340">
                  <c:v>110.795116197582</c:v>
                </c:pt>
                <c:pt idx="33341">
                  <c:v>110.79338123086499</c:v>
                </c:pt>
                <c:pt idx="33342">
                  <c:v>110.792080952753</c:v>
                </c:pt>
                <c:pt idx="33343">
                  <c:v>110.791315195895</c:v>
                </c:pt>
                <c:pt idx="33344">
                  <c:v>110.79097831434299</c:v>
                </c:pt>
                <c:pt idx="33345">
                  <c:v>110.790633505792</c:v>
                </c:pt>
                <c:pt idx="33346">
                  <c:v>110.790257659437</c:v>
                </c:pt>
                <c:pt idx="33347">
                  <c:v>110.790141591527</c:v>
                </c:pt>
                <c:pt idx="33348">
                  <c:v>110.79000356250199</c:v>
                </c:pt>
                <c:pt idx="33349">
                  <c:v>110.789853785774</c:v>
                </c:pt>
                <c:pt idx="33350">
                  <c:v>110.78982708161099</c:v>
                </c:pt>
                <c:pt idx="33351">
                  <c:v>110.783066123738</c:v>
                </c:pt>
                <c:pt idx="33352">
                  <c:v>110.782954245786</c:v>
                </c:pt>
                <c:pt idx="33353">
                  <c:v>110.78182430222201</c:v>
                </c:pt>
                <c:pt idx="33354">
                  <c:v>110.78020817255501</c:v>
                </c:pt>
                <c:pt idx="33355">
                  <c:v>110.778418786649</c:v>
                </c:pt>
                <c:pt idx="33356">
                  <c:v>110.77740396305499</c:v>
                </c:pt>
                <c:pt idx="33357">
                  <c:v>110.77288714409499</c:v>
                </c:pt>
                <c:pt idx="33358">
                  <c:v>110.76985319372901</c:v>
                </c:pt>
                <c:pt idx="33359">
                  <c:v>110.76957549337401</c:v>
                </c:pt>
                <c:pt idx="33360">
                  <c:v>110.766092915302</c:v>
                </c:pt>
                <c:pt idx="33361">
                  <c:v>110.760145595479</c:v>
                </c:pt>
                <c:pt idx="33362">
                  <c:v>110.760065886992</c:v>
                </c:pt>
                <c:pt idx="33363">
                  <c:v>110.754108122755</c:v>
                </c:pt>
                <c:pt idx="33364">
                  <c:v>110.751135651423</c:v>
                </c:pt>
                <c:pt idx="33365">
                  <c:v>110.74890889210501</c:v>
                </c:pt>
                <c:pt idx="33366">
                  <c:v>110.745757167261</c:v>
                </c:pt>
                <c:pt idx="33367">
                  <c:v>110.74215399065601</c:v>
                </c:pt>
                <c:pt idx="33368">
                  <c:v>110.741242446011</c:v>
                </c:pt>
                <c:pt idx="33369">
                  <c:v>110.734290645982</c:v>
                </c:pt>
                <c:pt idx="33370">
                  <c:v>110.72937661862299</c:v>
                </c:pt>
                <c:pt idx="33371">
                  <c:v>110.72795368590801</c:v>
                </c:pt>
                <c:pt idx="33372">
                  <c:v>110.72766374866001</c:v>
                </c:pt>
                <c:pt idx="33373">
                  <c:v>110.727583659196</c:v>
                </c:pt>
                <c:pt idx="33374">
                  <c:v>110.72746264262901</c:v>
                </c:pt>
                <c:pt idx="33375">
                  <c:v>110.727052215111</c:v>
                </c:pt>
                <c:pt idx="33376">
                  <c:v>110.72647258104401</c:v>
                </c:pt>
                <c:pt idx="33377">
                  <c:v>110.725897871619</c:v>
                </c:pt>
                <c:pt idx="33378">
                  <c:v>110.725518478092</c:v>
                </c:pt>
                <c:pt idx="33379">
                  <c:v>110.724669873423</c:v>
                </c:pt>
                <c:pt idx="33380">
                  <c:v>110.72463117511499</c:v>
                </c:pt>
                <c:pt idx="33381">
                  <c:v>110.724621837878</c:v>
                </c:pt>
                <c:pt idx="33382">
                  <c:v>110.72432517893201</c:v>
                </c:pt>
                <c:pt idx="33383">
                  <c:v>110.723741941399</c:v>
                </c:pt>
                <c:pt idx="33384">
                  <c:v>110.72342335216599</c:v>
                </c:pt>
                <c:pt idx="33385">
                  <c:v>110.722383458457</c:v>
                </c:pt>
                <c:pt idx="33386">
                  <c:v>110.72211214402201</c:v>
                </c:pt>
                <c:pt idx="33387">
                  <c:v>110.72171656746799</c:v>
                </c:pt>
                <c:pt idx="33388">
                  <c:v>110.720866373211</c:v>
                </c:pt>
                <c:pt idx="33389">
                  <c:v>110.720608465133</c:v>
                </c:pt>
                <c:pt idx="33390">
                  <c:v>110.72030417003501</c:v>
                </c:pt>
                <c:pt idx="33391">
                  <c:v>110.720161965969</c:v>
                </c:pt>
                <c:pt idx="33392">
                  <c:v>110.719709989452</c:v>
                </c:pt>
                <c:pt idx="33393">
                  <c:v>110.7196749335</c:v>
                </c:pt>
                <c:pt idx="33394">
                  <c:v>110.719349372306</c:v>
                </c:pt>
                <c:pt idx="33395">
                  <c:v>110.71906479633201</c:v>
                </c:pt>
                <c:pt idx="33396">
                  <c:v>110.718863976553</c:v>
                </c:pt>
                <c:pt idx="33397">
                  <c:v>110.71800361083601</c:v>
                </c:pt>
                <c:pt idx="33398">
                  <c:v>110.71797625049599</c:v>
                </c:pt>
                <c:pt idx="33399">
                  <c:v>110.717606815227</c:v>
                </c:pt>
                <c:pt idx="33400">
                  <c:v>110.716883108519</c:v>
                </c:pt>
                <c:pt idx="33401">
                  <c:v>110.71645117912701</c:v>
                </c:pt>
                <c:pt idx="33402">
                  <c:v>110.71640532687699</c:v>
                </c:pt>
                <c:pt idx="33403">
                  <c:v>110.71620334647599</c:v>
                </c:pt>
                <c:pt idx="33404">
                  <c:v>110.71565268454199</c:v>
                </c:pt>
                <c:pt idx="33405">
                  <c:v>110.715433043069</c:v>
                </c:pt>
                <c:pt idx="33406">
                  <c:v>110.71487796509901</c:v>
                </c:pt>
                <c:pt idx="33407">
                  <c:v>110.714858058308</c:v>
                </c:pt>
                <c:pt idx="33408">
                  <c:v>110.71464467651801</c:v>
                </c:pt>
                <c:pt idx="33409">
                  <c:v>110.714394501735</c:v>
                </c:pt>
                <c:pt idx="33410">
                  <c:v>110.71435236641</c:v>
                </c:pt>
                <c:pt idx="33411">
                  <c:v>110.714337281043</c:v>
                </c:pt>
                <c:pt idx="33412">
                  <c:v>110.71427262396</c:v>
                </c:pt>
                <c:pt idx="33413">
                  <c:v>110.714232485111</c:v>
                </c:pt>
                <c:pt idx="33414">
                  <c:v>110.71414452547</c:v>
                </c:pt>
                <c:pt idx="33415">
                  <c:v>110.71405601041801</c:v>
                </c:pt>
                <c:pt idx="33416">
                  <c:v>110.713950382772</c:v>
                </c:pt>
                <c:pt idx="33417">
                  <c:v>110.71377411799099</c:v>
                </c:pt>
                <c:pt idx="33418">
                  <c:v>110.713769248411</c:v>
                </c:pt>
                <c:pt idx="33419">
                  <c:v>110.71344549248001</c:v>
                </c:pt>
                <c:pt idx="33420">
                  <c:v>110.713428462297</c:v>
                </c:pt>
                <c:pt idx="33421">
                  <c:v>110.713266955872</c:v>
                </c:pt>
                <c:pt idx="33422">
                  <c:v>110.713195169771</c:v>
                </c:pt>
                <c:pt idx="33423">
                  <c:v>110.713119327405</c:v>
                </c:pt>
                <c:pt idx="33424">
                  <c:v>110.713080622428</c:v>
                </c:pt>
                <c:pt idx="33425">
                  <c:v>110.71291034840399</c:v>
                </c:pt>
                <c:pt idx="33426">
                  <c:v>110.71269255311201</c:v>
                </c:pt>
                <c:pt idx="33427">
                  <c:v>110.71258605814801</c:v>
                </c:pt>
                <c:pt idx="33428">
                  <c:v>110.712431663353</c:v>
                </c:pt>
                <c:pt idx="33429">
                  <c:v>110.71241565724701</c:v>
                </c:pt>
                <c:pt idx="33430">
                  <c:v>110.712391440471</c:v>
                </c:pt>
                <c:pt idx="33431">
                  <c:v>110.712328779667</c:v>
                </c:pt>
                <c:pt idx="33432">
                  <c:v>110.71232047435601</c:v>
                </c:pt>
                <c:pt idx="33433">
                  <c:v>110.712253242339</c:v>
                </c:pt>
                <c:pt idx="33434">
                  <c:v>110.711953361008</c:v>
                </c:pt>
                <c:pt idx="33435">
                  <c:v>110.711767349859</c:v>
                </c:pt>
                <c:pt idx="33436">
                  <c:v>110.711705654924</c:v>
                </c:pt>
                <c:pt idx="33437">
                  <c:v>110.71153863627499</c:v>
                </c:pt>
                <c:pt idx="33438">
                  <c:v>110.71151496671</c:v>
                </c:pt>
                <c:pt idx="33439">
                  <c:v>110.711380295794</c:v>
                </c:pt>
                <c:pt idx="33440">
                  <c:v>110.71132524249499</c:v>
                </c:pt>
                <c:pt idx="33441">
                  <c:v>110.711139852931</c:v>
                </c:pt>
                <c:pt idx="33442">
                  <c:v>110.711102924725</c:v>
                </c:pt>
                <c:pt idx="33443">
                  <c:v>110.710671052111</c:v>
                </c:pt>
                <c:pt idx="33444">
                  <c:v>110.710440602988</c:v>
                </c:pt>
                <c:pt idx="33445">
                  <c:v>110.710379214112</c:v>
                </c:pt>
                <c:pt idx="33446">
                  <c:v>110.710205554819</c:v>
                </c:pt>
                <c:pt idx="33447">
                  <c:v>110.71011563451</c:v>
                </c:pt>
                <c:pt idx="33448">
                  <c:v>110.71006769306599</c:v>
                </c:pt>
                <c:pt idx="33449">
                  <c:v>110.710058735044</c:v>
                </c:pt>
                <c:pt idx="33450">
                  <c:v>110.710044568253</c:v>
                </c:pt>
                <c:pt idx="33451">
                  <c:v>110.70993118766501</c:v>
                </c:pt>
                <c:pt idx="33452">
                  <c:v>110.709896899217</c:v>
                </c:pt>
                <c:pt idx="33453">
                  <c:v>110.70980249628199</c:v>
                </c:pt>
                <c:pt idx="33454">
                  <c:v>110.709675868826</c:v>
                </c:pt>
                <c:pt idx="33455">
                  <c:v>110.709519832262</c:v>
                </c:pt>
                <c:pt idx="33456">
                  <c:v>110.709441694223</c:v>
                </c:pt>
                <c:pt idx="33457">
                  <c:v>110.70934996563101</c:v>
                </c:pt>
                <c:pt idx="33458">
                  <c:v>110.709063361312</c:v>
                </c:pt>
                <c:pt idx="33459">
                  <c:v>110.708920704915</c:v>
                </c:pt>
                <c:pt idx="33460">
                  <c:v>110.708900651844</c:v>
                </c:pt>
                <c:pt idx="33461">
                  <c:v>110.70888789971499</c:v>
                </c:pt>
                <c:pt idx="33462">
                  <c:v>110.708884468927</c:v>
                </c:pt>
                <c:pt idx="33463">
                  <c:v>110.708699407566</c:v>
                </c:pt>
                <c:pt idx="33464">
                  <c:v>110.708519918023</c:v>
                </c:pt>
                <c:pt idx="33465">
                  <c:v>110.70851965586</c:v>
                </c:pt>
                <c:pt idx="33466">
                  <c:v>110.70846649628599</c:v>
                </c:pt>
                <c:pt idx="33467">
                  <c:v>110.70846043206301</c:v>
                </c:pt>
                <c:pt idx="33468">
                  <c:v>110.70832765478799</c:v>
                </c:pt>
                <c:pt idx="33469">
                  <c:v>110.708235192055</c:v>
                </c:pt>
                <c:pt idx="33470">
                  <c:v>110.708100201109</c:v>
                </c:pt>
                <c:pt idx="33471">
                  <c:v>110.708067197209</c:v>
                </c:pt>
                <c:pt idx="33472">
                  <c:v>110.707888696602</c:v>
                </c:pt>
                <c:pt idx="33473">
                  <c:v>110.707827961009</c:v>
                </c:pt>
                <c:pt idx="33474">
                  <c:v>110.707793979716</c:v>
                </c:pt>
                <c:pt idx="33475">
                  <c:v>110.70776685018799</c:v>
                </c:pt>
                <c:pt idx="33476">
                  <c:v>110.707674120772</c:v>
                </c:pt>
                <c:pt idx="33477">
                  <c:v>110.70748372321</c:v>
                </c:pt>
                <c:pt idx="33478">
                  <c:v>110.707344894378</c:v>
                </c:pt>
                <c:pt idx="33479">
                  <c:v>110.70734354493101</c:v>
                </c:pt>
                <c:pt idx="33480">
                  <c:v>110.706774389976</c:v>
                </c:pt>
                <c:pt idx="33481">
                  <c:v>110.70648781558999</c:v>
                </c:pt>
                <c:pt idx="33482">
                  <c:v>110.706439990098</c:v>
                </c:pt>
                <c:pt idx="33483">
                  <c:v>110.706365442703</c:v>
                </c:pt>
                <c:pt idx="33484">
                  <c:v>110.70632964283401</c:v>
                </c:pt>
                <c:pt idx="33485">
                  <c:v>110.70626512289201</c:v>
                </c:pt>
                <c:pt idx="33486">
                  <c:v>110.70598838207999</c:v>
                </c:pt>
                <c:pt idx="33487">
                  <c:v>110.705980787146</c:v>
                </c:pt>
                <c:pt idx="33488">
                  <c:v>110.70587727960501</c:v>
                </c:pt>
                <c:pt idx="33489">
                  <c:v>110.70572938231599</c:v>
                </c:pt>
                <c:pt idx="33490">
                  <c:v>110.705446490376</c:v>
                </c:pt>
                <c:pt idx="33491">
                  <c:v>110.705277815703</c:v>
                </c:pt>
                <c:pt idx="33492">
                  <c:v>110.705118852544</c:v>
                </c:pt>
                <c:pt idx="33493">
                  <c:v>110.70492759498499</c:v>
                </c:pt>
                <c:pt idx="33494">
                  <c:v>110.704886810516</c:v>
                </c:pt>
                <c:pt idx="33495">
                  <c:v>110.704793275537</c:v>
                </c:pt>
                <c:pt idx="33496">
                  <c:v>110.70476284812899</c:v>
                </c:pt>
                <c:pt idx="33497">
                  <c:v>110.70425044798699</c:v>
                </c:pt>
                <c:pt idx="33498">
                  <c:v>110.704249728379</c:v>
                </c:pt>
                <c:pt idx="33499">
                  <c:v>110.704155539461</c:v>
                </c:pt>
                <c:pt idx="33500">
                  <c:v>110.70381500456</c:v>
                </c:pt>
                <c:pt idx="33501">
                  <c:v>110.703658087783</c:v>
                </c:pt>
                <c:pt idx="33502">
                  <c:v>110.703630173299</c:v>
                </c:pt>
                <c:pt idx="33503">
                  <c:v>110.70362371350799</c:v>
                </c:pt>
                <c:pt idx="33504">
                  <c:v>110.70359277782499</c:v>
                </c:pt>
                <c:pt idx="33505">
                  <c:v>110.703466127854</c:v>
                </c:pt>
                <c:pt idx="33506">
                  <c:v>110.703346043671</c:v>
                </c:pt>
                <c:pt idx="33507">
                  <c:v>110.703095555397</c:v>
                </c:pt>
                <c:pt idx="33508">
                  <c:v>110.702940844783</c:v>
                </c:pt>
                <c:pt idx="33509">
                  <c:v>110.70278487407801</c:v>
                </c:pt>
                <c:pt idx="33510">
                  <c:v>110.702774568324</c:v>
                </c:pt>
                <c:pt idx="33511">
                  <c:v>110.702676923575</c:v>
                </c:pt>
                <c:pt idx="33512">
                  <c:v>110.702596438364</c:v>
                </c:pt>
                <c:pt idx="33513">
                  <c:v>110.70257183019</c:v>
                </c:pt>
                <c:pt idx="33514">
                  <c:v>110.702514327156</c:v>
                </c:pt>
                <c:pt idx="33515">
                  <c:v>110.702398419042</c:v>
                </c:pt>
                <c:pt idx="33516">
                  <c:v>110.70229880211799</c:v>
                </c:pt>
                <c:pt idx="33517">
                  <c:v>110.702268817225</c:v>
                </c:pt>
                <c:pt idx="33518">
                  <c:v>110.702248151551</c:v>
                </c:pt>
                <c:pt idx="33519">
                  <c:v>110.70220379905</c:v>
                </c:pt>
                <c:pt idx="33520">
                  <c:v>110.701738070971</c:v>
                </c:pt>
                <c:pt idx="33521">
                  <c:v>110.70161945095001</c:v>
                </c:pt>
                <c:pt idx="33522">
                  <c:v>110.701416425728</c:v>
                </c:pt>
                <c:pt idx="33523">
                  <c:v>110.701037091256</c:v>
                </c:pt>
                <c:pt idx="33524">
                  <c:v>110.70087899642699</c:v>
                </c:pt>
                <c:pt idx="33525">
                  <c:v>110.70049566293601</c:v>
                </c:pt>
                <c:pt idx="33526">
                  <c:v>110.700484606782</c:v>
                </c:pt>
                <c:pt idx="33527">
                  <c:v>110.69968679856299</c:v>
                </c:pt>
                <c:pt idx="33528">
                  <c:v>110.699155870165</c:v>
                </c:pt>
                <c:pt idx="33529">
                  <c:v>110.69885434766699</c:v>
                </c:pt>
                <c:pt idx="33530">
                  <c:v>110.698628852582</c:v>
                </c:pt>
                <c:pt idx="33531">
                  <c:v>110.697760662081</c:v>
                </c:pt>
                <c:pt idx="33532">
                  <c:v>110.69767198981801</c:v>
                </c:pt>
                <c:pt idx="33533">
                  <c:v>110.697556424146</c:v>
                </c:pt>
                <c:pt idx="33534">
                  <c:v>110.69752018635801</c:v>
                </c:pt>
                <c:pt idx="33535">
                  <c:v>110.697453280424</c:v>
                </c:pt>
                <c:pt idx="33536">
                  <c:v>110.69715192282401</c:v>
                </c:pt>
                <c:pt idx="33537">
                  <c:v>110.69696132226601</c:v>
                </c:pt>
                <c:pt idx="33538">
                  <c:v>110.696601410317</c:v>
                </c:pt>
                <c:pt idx="33539">
                  <c:v>110.696583138073</c:v>
                </c:pt>
                <c:pt idx="33540">
                  <c:v>110.69657279865</c:v>
                </c:pt>
                <c:pt idx="33541">
                  <c:v>110.69653663480101</c:v>
                </c:pt>
                <c:pt idx="33542">
                  <c:v>110.69582980517799</c:v>
                </c:pt>
                <c:pt idx="33543">
                  <c:v>110.69580334938099</c:v>
                </c:pt>
                <c:pt idx="33544">
                  <c:v>110.69535446469899</c:v>
                </c:pt>
                <c:pt idx="33545">
                  <c:v>110.695282877983</c:v>
                </c:pt>
                <c:pt idx="33546">
                  <c:v>110.69522847840101</c:v>
                </c:pt>
                <c:pt idx="33547">
                  <c:v>110.695221217088</c:v>
                </c:pt>
                <c:pt idx="33548">
                  <c:v>110.69508326932601</c:v>
                </c:pt>
                <c:pt idx="33549">
                  <c:v>110.695077736938</c:v>
                </c:pt>
                <c:pt idx="33550">
                  <c:v>110.69501858289399</c:v>
                </c:pt>
                <c:pt idx="33551">
                  <c:v>110.694800431139</c:v>
                </c:pt>
                <c:pt idx="33552">
                  <c:v>110.694675077318</c:v>
                </c:pt>
                <c:pt idx="33553">
                  <c:v>110.69423519839501</c:v>
                </c:pt>
                <c:pt idx="33554">
                  <c:v>110.694121104508</c:v>
                </c:pt>
                <c:pt idx="33555">
                  <c:v>110.694095712492</c:v>
                </c:pt>
                <c:pt idx="33556">
                  <c:v>110.69401711102201</c:v>
                </c:pt>
                <c:pt idx="33557">
                  <c:v>110.693782086388</c:v>
                </c:pt>
                <c:pt idx="33558">
                  <c:v>110.69374550001299</c:v>
                </c:pt>
                <c:pt idx="33559">
                  <c:v>110.693599112437</c:v>
                </c:pt>
                <c:pt idx="33560">
                  <c:v>110.693585363198</c:v>
                </c:pt>
                <c:pt idx="33561">
                  <c:v>110.693139067703</c:v>
                </c:pt>
                <c:pt idx="33562">
                  <c:v>110.69300953941</c:v>
                </c:pt>
                <c:pt idx="33563">
                  <c:v>110.69292147294</c:v>
                </c:pt>
                <c:pt idx="33564">
                  <c:v>110.692915914004</c:v>
                </c:pt>
                <c:pt idx="33565">
                  <c:v>110.692663135326</c:v>
                </c:pt>
                <c:pt idx="33566">
                  <c:v>110.692563148391</c:v>
                </c:pt>
                <c:pt idx="33567">
                  <c:v>110.692512274997</c:v>
                </c:pt>
                <c:pt idx="33568">
                  <c:v>110.69229617217199</c:v>
                </c:pt>
                <c:pt idx="33569">
                  <c:v>110.692266553865</c:v>
                </c:pt>
                <c:pt idx="33570">
                  <c:v>110.692238312493</c:v>
                </c:pt>
                <c:pt idx="33571">
                  <c:v>110.69218903787301</c:v>
                </c:pt>
                <c:pt idx="33572">
                  <c:v>110.69215348825</c:v>
                </c:pt>
                <c:pt idx="33573">
                  <c:v>110.69186750747301</c:v>
                </c:pt>
                <c:pt idx="33574">
                  <c:v>110.69148652249299</c:v>
                </c:pt>
                <c:pt idx="33575">
                  <c:v>110.69142206076501</c:v>
                </c:pt>
                <c:pt idx="33576">
                  <c:v>110.691328571529</c:v>
                </c:pt>
                <c:pt idx="33577">
                  <c:v>110.69095136179401</c:v>
                </c:pt>
                <c:pt idx="33578">
                  <c:v>110.69078349055999</c:v>
                </c:pt>
                <c:pt idx="33579">
                  <c:v>110.690750497115</c:v>
                </c:pt>
                <c:pt idx="33580">
                  <c:v>110.690617742839</c:v>
                </c:pt>
                <c:pt idx="33581">
                  <c:v>110.69026044882099</c:v>
                </c:pt>
                <c:pt idx="33582">
                  <c:v>110.690043653057</c:v>
                </c:pt>
                <c:pt idx="33583">
                  <c:v>110.689969627781</c:v>
                </c:pt>
                <c:pt idx="33584">
                  <c:v>110.689797177827</c:v>
                </c:pt>
                <c:pt idx="33585">
                  <c:v>110.689255506471</c:v>
                </c:pt>
                <c:pt idx="33586">
                  <c:v>110.689193796422</c:v>
                </c:pt>
                <c:pt idx="33587">
                  <c:v>110.689131794697</c:v>
                </c:pt>
                <c:pt idx="33588">
                  <c:v>110.689131568029</c:v>
                </c:pt>
                <c:pt idx="33589">
                  <c:v>110.68905551685</c:v>
                </c:pt>
                <c:pt idx="33590">
                  <c:v>110.688977193705</c:v>
                </c:pt>
                <c:pt idx="33591">
                  <c:v>110.688931581053</c:v>
                </c:pt>
                <c:pt idx="33592">
                  <c:v>110.688530439358</c:v>
                </c:pt>
                <c:pt idx="33593">
                  <c:v>110.688505309604</c:v>
                </c:pt>
                <c:pt idx="33594">
                  <c:v>110.687944064825</c:v>
                </c:pt>
                <c:pt idx="33595">
                  <c:v>110.68791898498</c:v>
                </c:pt>
                <c:pt idx="33596">
                  <c:v>110.687805947914</c:v>
                </c:pt>
                <c:pt idx="33597">
                  <c:v>110.68756574268799</c:v>
                </c:pt>
                <c:pt idx="33598">
                  <c:v>110.687384198221</c:v>
                </c:pt>
                <c:pt idx="33599">
                  <c:v>110.687324497844</c:v>
                </c:pt>
                <c:pt idx="33600">
                  <c:v>110.68731689187101</c:v>
                </c:pt>
                <c:pt idx="33601">
                  <c:v>110.687289093817</c:v>
                </c:pt>
                <c:pt idx="33602">
                  <c:v>110.68720976818101</c:v>
                </c:pt>
                <c:pt idx="33603">
                  <c:v>110.68720308046299</c:v>
                </c:pt>
                <c:pt idx="33604">
                  <c:v>110.68705549447</c:v>
                </c:pt>
                <c:pt idx="33605">
                  <c:v>110.686898027213</c:v>
                </c:pt>
                <c:pt idx="33606">
                  <c:v>110.68627085268101</c:v>
                </c:pt>
                <c:pt idx="33607">
                  <c:v>110.685996489548</c:v>
                </c:pt>
                <c:pt idx="33608">
                  <c:v>110.684996821544</c:v>
                </c:pt>
                <c:pt idx="33609">
                  <c:v>110.68498755827601</c:v>
                </c:pt>
                <c:pt idx="33610">
                  <c:v>110.68441797547101</c:v>
                </c:pt>
                <c:pt idx="33611">
                  <c:v>110.683650710544</c:v>
                </c:pt>
                <c:pt idx="33612">
                  <c:v>110.68364192249</c:v>
                </c:pt>
                <c:pt idx="33613">
                  <c:v>110.683412711367</c:v>
                </c:pt>
                <c:pt idx="33614">
                  <c:v>110.68297113881</c:v>
                </c:pt>
                <c:pt idx="33615">
                  <c:v>110.682710595603</c:v>
                </c:pt>
                <c:pt idx="33616">
                  <c:v>110.682630009291</c:v>
                </c:pt>
                <c:pt idx="33617">
                  <c:v>110.68247426769599</c:v>
                </c:pt>
                <c:pt idx="33618">
                  <c:v>110.681836704308</c:v>
                </c:pt>
                <c:pt idx="33619">
                  <c:v>110.681451187083</c:v>
                </c:pt>
                <c:pt idx="33620">
                  <c:v>110.68124378938499</c:v>
                </c:pt>
                <c:pt idx="33621">
                  <c:v>110.680887043743</c:v>
                </c:pt>
                <c:pt idx="33622">
                  <c:v>110.680544835634</c:v>
                </c:pt>
                <c:pt idx="33623">
                  <c:v>110.679928847534</c:v>
                </c:pt>
                <c:pt idx="33624">
                  <c:v>110.67958638968101</c:v>
                </c:pt>
                <c:pt idx="33625">
                  <c:v>110.67938739889701</c:v>
                </c:pt>
                <c:pt idx="33626">
                  <c:v>110.678816932579</c:v>
                </c:pt>
                <c:pt idx="33627">
                  <c:v>110.678320152561</c:v>
                </c:pt>
                <c:pt idx="33628">
                  <c:v>110.677735400853</c:v>
                </c:pt>
                <c:pt idx="33629">
                  <c:v>110.67738395290399</c:v>
                </c:pt>
                <c:pt idx="33630">
                  <c:v>110.67620725727301</c:v>
                </c:pt>
                <c:pt idx="33631">
                  <c:v>110.67542213431101</c:v>
                </c:pt>
                <c:pt idx="33632">
                  <c:v>110.675079532249</c:v>
                </c:pt>
                <c:pt idx="33633">
                  <c:v>110.674814583591</c:v>
                </c:pt>
                <c:pt idx="33634">
                  <c:v>110.674761717854</c:v>
                </c:pt>
                <c:pt idx="33635">
                  <c:v>110.6740570645</c:v>
                </c:pt>
                <c:pt idx="33636">
                  <c:v>110.67382779808899</c:v>
                </c:pt>
                <c:pt idx="33637">
                  <c:v>110.67380164346601</c:v>
                </c:pt>
                <c:pt idx="33638">
                  <c:v>110.672390745266</c:v>
                </c:pt>
                <c:pt idx="33639">
                  <c:v>110.672026217286</c:v>
                </c:pt>
                <c:pt idx="33640">
                  <c:v>110.67151781029401</c:v>
                </c:pt>
                <c:pt idx="33641">
                  <c:v>110.671431382284</c:v>
                </c:pt>
                <c:pt idx="33642">
                  <c:v>110.671330154963</c:v>
                </c:pt>
                <c:pt idx="33643">
                  <c:v>110.67091228026899</c:v>
                </c:pt>
                <c:pt idx="33644">
                  <c:v>110.669992533773</c:v>
                </c:pt>
                <c:pt idx="33645">
                  <c:v>110.66997244938101</c:v>
                </c:pt>
                <c:pt idx="33646">
                  <c:v>110.669348433769</c:v>
                </c:pt>
                <c:pt idx="33647">
                  <c:v>110.669323633342</c:v>
                </c:pt>
                <c:pt idx="33648">
                  <c:v>110.668634732295</c:v>
                </c:pt>
                <c:pt idx="33649">
                  <c:v>110.668527439706</c:v>
                </c:pt>
                <c:pt idx="33650">
                  <c:v>110.668393346842</c:v>
                </c:pt>
                <c:pt idx="33651">
                  <c:v>110.66817730946499</c:v>
                </c:pt>
                <c:pt idx="33652">
                  <c:v>110.668007035047</c:v>
                </c:pt>
                <c:pt idx="33653">
                  <c:v>110.66784102256599</c:v>
                </c:pt>
                <c:pt idx="33654">
                  <c:v>110.66783300647801</c:v>
                </c:pt>
                <c:pt idx="33655">
                  <c:v>110.667809840226</c:v>
                </c:pt>
                <c:pt idx="33656">
                  <c:v>110.667646066096</c:v>
                </c:pt>
                <c:pt idx="33657">
                  <c:v>110.667552580402</c:v>
                </c:pt>
                <c:pt idx="33658">
                  <c:v>110.66742519929301</c:v>
                </c:pt>
                <c:pt idx="33659">
                  <c:v>110.667300575943</c:v>
                </c:pt>
                <c:pt idx="33660">
                  <c:v>110.667178142864</c:v>
                </c:pt>
                <c:pt idx="33661">
                  <c:v>110.667076673938</c:v>
                </c:pt>
                <c:pt idx="33662">
                  <c:v>110.666813363004</c:v>
                </c:pt>
                <c:pt idx="33663">
                  <c:v>110.666721844031</c:v>
                </c:pt>
                <c:pt idx="33664">
                  <c:v>110.666635031624</c:v>
                </c:pt>
                <c:pt idx="33665">
                  <c:v>110.66633548542001</c:v>
                </c:pt>
                <c:pt idx="33666">
                  <c:v>110.666286554595</c:v>
                </c:pt>
                <c:pt idx="33667">
                  <c:v>110.66616816608899</c:v>
                </c:pt>
                <c:pt idx="33668">
                  <c:v>110.666009623139</c:v>
                </c:pt>
                <c:pt idx="33669">
                  <c:v>110.664748339499</c:v>
                </c:pt>
                <c:pt idx="33670">
                  <c:v>110.664519779386</c:v>
                </c:pt>
                <c:pt idx="33671">
                  <c:v>110.66212218276701</c:v>
                </c:pt>
                <c:pt idx="33672">
                  <c:v>110.66116251560599</c:v>
                </c:pt>
                <c:pt idx="33673">
                  <c:v>110.660546894851</c:v>
                </c:pt>
                <c:pt idx="33674">
                  <c:v>110.660243407333</c:v>
                </c:pt>
                <c:pt idx="33675">
                  <c:v>110.659995655166</c:v>
                </c:pt>
                <c:pt idx="33676">
                  <c:v>110.659174523568</c:v>
                </c:pt>
                <c:pt idx="33677">
                  <c:v>110.657952587702</c:v>
                </c:pt>
                <c:pt idx="33678">
                  <c:v>110.657946622005</c:v>
                </c:pt>
                <c:pt idx="33679">
                  <c:v>110.65709991032</c:v>
                </c:pt>
                <c:pt idx="33680">
                  <c:v>110.656689074208</c:v>
                </c:pt>
                <c:pt idx="33681">
                  <c:v>110.650300560045</c:v>
                </c:pt>
                <c:pt idx="33682">
                  <c:v>110.650000119033</c:v>
                </c:pt>
                <c:pt idx="33683">
                  <c:v>110.64908862157201</c:v>
                </c:pt>
                <c:pt idx="33684">
                  <c:v>110.647132988</c:v>
                </c:pt>
                <c:pt idx="33685">
                  <c:v>110.627721809891</c:v>
                </c:pt>
                <c:pt idx="33686">
                  <c:v>110.610884523305</c:v>
                </c:pt>
                <c:pt idx="33687">
                  <c:v>110.608471697504</c:v>
                </c:pt>
                <c:pt idx="33688">
                  <c:v>110.599744198536</c:v>
                </c:pt>
                <c:pt idx="33689">
                  <c:v>110.34310351157301</c:v>
                </c:pt>
                <c:pt idx="33690">
                  <c:v>110.236934464017</c:v>
                </c:pt>
                <c:pt idx="33691">
                  <c:v>110.13708529204</c:v>
                </c:pt>
                <c:pt idx="33692">
                  <c:v>110.106808224297</c:v>
                </c:pt>
                <c:pt idx="33693">
                  <c:v>110.038076509644</c:v>
                </c:pt>
                <c:pt idx="33694">
                  <c:v>110.02527131934001</c:v>
                </c:pt>
                <c:pt idx="33695">
                  <c:v>110.00630695378401</c:v>
                </c:pt>
                <c:pt idx="33696">
                  <c:v>109.91505164174301</c:v>
                </c:pt>
                <c:pt idx="33697">
                  <c:v>109.90225854469701</c:v>
                </c:pt>
                <c:pt idx="33698">
                  <c:v>109.899985394655</c:v>
                </c:pt>
                <c:pt idx="33699">
                  <c:v>109.89013597758</c:v>
                </c:pt>
                <c:pt idx="33700">
                  <c:v>109.74725604773499</c:v>
                </c:pt>
                <c:pt idx="33701">
                  <c:v>109.719057774579</c:v>
                </c:pt>
                <c:pt idx="33702">
                  <c:v>109.704245372774</c:v>
                </c:pt>
                <c:pt idx="33703">
                  <c:v>109.68367100801601</c:v>
                </c:pt>
                <c:pt idx="33704">
                  <c:v>109.650399352665</c:v>
                </c:pt>
                <c:pt idx="33705">
                  <c:v>109.644340745316</c:v>
                </c:pt>
                <c:pt idx="33706">
                  <c:v>109.63422613901</c:v>
                </c:pt>
                <c:pt idx="33707">
                  <c:v>109.628945459778</c:v>
                </c:pt>
                <c:pt idx="33708">
                  <c:v>109.520557037439</c:v>
                </c:pt>
                <c:pt idx="33709">
                  <c:v>109.471630506449</c:v>
                </c:pt>
                <c:pt idx="33710">
                  <c:v>109.393559323063</c:v>
                </c:pt>
                <c:pt idx="33711">
                  <c:v>109.30826205384</c:v>
                </c:pt>
                <c:pt idx="33712">
                  <c:v>109.275028557369</c:v>
                </c:pt>
                <c:pt idx="33713">
                  <c:v>109.12251882282</c:v>
                </c:pt>
                <c:pt idx="33714">
                  <c:v>109.046945638265</c:v>
                </c:pt>
                <c:pt idx="33715">
                  <c:v>109.034946826344</c:v>
                </c:pt>
                <c:pt idx="33716">
                  <c:v>108.957992610053</c:v>
                </c:pt>
                <c:pt idx="33717">
                  <c:v>108.951020274949</c:v>
                </c:pt>
                <c:pt idx="33718">
                  <c:v>108.89481153802301</c:v>
                </c:pt>
                <c:pt idx="33719">
                  <c:v>108.875248703637</c:v>
                </c:pt>
                <c:pt idx="33720">
                  <c:v>108.834085371307</c:v>
                </c:pt>
                <c:pt idx="33721">
                  <c:v>108.78809269545501</c:v>
                </c:pt>
                <c:pt idx="33722">
                  <c:v>108.75025259549101</c:v>
                </c:pt>
                <c:pt idx="33723">
                  <c:v>108.708803133815</c:v>
                </c:pt>
                <c:pt idx="33724">
                  <c:v>108.70866285765101</c:v>
                </c:pt>
                <c:pt idx="33725">
                  <c:v>108.70822174632301</c:v>
                </c:pt>
                <c:pt idx="33726">
                  <c:v>108.70815836626601</c:v>
                </c:pt>
                <c:pt idx="33727">
                  <c:v>108.66028246651901</c:v>
                </c:pt>
                <c:pt idx="33728">
                  <c:v>108.66023618792001</c:v>
                </c:pt>
                <c:pt idx="33729">
                  <c:v>108.637420634623</c:v>
                </c:pt>
                <c:pt idx="33730">
                  <c:v>108.607683501523</c:v>
                </c:pt>
                <c:pt idx="33731">
                  <c:v>108.45280501550501</c:v>
                </c:pt>
                <c:pt idx="33732">
                  <c:v>108.451121962032</c:v>
                </c:pt>
                <c:pt idx="33733">
                  <c:v>108.450169684556</c:v>
                </c:pt>
                <c:pt idx="33734">
                  <c:v>108.391728062298</c:v>
                </c:pt>
                <c:pt idx="33735">
                  <c:v>108.38078128691799</c:v>
                </c:pt>
                <c:pt idx="33736">
                  <c:v>108.37765115609901</c:v>
                </c:pt>
                <c:pt idx="33737">
                  <c:v>108.316979978405</c:v>
                </c:pt>
                <c:pt idx="33738">
                  <c:v>108.27353269755</c:v>
                </c:pt>
                <c:pt idx="33739">
                  <c:v>108.263259215376</c:v>
                </c:pt>
                <c:pt idx="33740">
                  <c:v>108.261507744262</c:v>
                </c:pt>
                <c:pt idx="33741">
                  <c:v>108.168772023298</c:v>
                </c:pt>
                <c:pt idx="33742">
                  <c:v>108.14580126943601</c:v>
                </c:pt>
                <c:pt idx="33743">
                  <c:v>108.14409269770999</c:v>
                </c:pt>
                <c:pt idx="33744">
                  <c:v>108.107956808906</c:v>
                </c:pt>
                <c:pt idx="33745">
                  <c:v>108.08008112984599</c:v>
                </c:pt>
                <c:pt idx="33746">
                  <c:v>108.04775006203501</c:v>
                </c:pt>
                <c:pt idx="33747">
                  <c:v>108.015602875865</c:v>
                </c:pt>
                <c:pt idx="33748">
                  <c:v>107.943868971374</c:v>
                </c:pt>
                <c:pt idx="33749">
                  <c:v>107.94372994310901</c:v>
                </c:pt>
                <c:pt idx="33750">
                  <c:v>107.931274679574</c:v>
                </c:pt>
                <c:pt idx="33751">
                  <c:v>107.883732924132</c:v>
                </c:pt>
                <c:pt idx="33752">
                  <c:v>107.858876054902</c:v>
                </c:pt>
                <c:pt idx="33753">
                  <c:v>107.743026124141</c:v>
                </c:pt>
                <c:pt idx="33754">
                  <c:v>107.703466012641</c:v>
                </c:pt>
                <c:pt idx="33755">
                  <c:v>107.584706977887</c:v>
                </c:pt>
                <c:pt idx="33756">
                  <c:v>107.531473558668</c:v>
                </c:pt>
                <c:pt idx="33757">
                  <c:v>107.479156689288</c:v>
                </c:pt>
                <c:pt idx="33758">
                  <c:v>107.463842787204</c:v>
                </c:pt>
                <c:pt idx="33759">
                  <c:v>107.442524800352</c:v>
                </c:pt>
                <c:pt idx="33760">
                  <c:v>107.412511151205</c:v>
                </c:pt>
                <c:pt idx="33761">
                  <c:v>107.37572643641001</c:v>
                </c:pt>
                <c:pt idx="33762">
                  <c:v>107.35613543937799</c:v>
                </c:pt>
                <c:pt idx="33763">
                  <c:v>107.356015561858</c:v>
                </c:pt>
                <c:pt idx="33764">
                  <c:v>107.35601127426899</c:v>
                </c:pt>
                <c:pt idx="33765">
                  <c:v>107.352766283923</c:v>
                </c:pt>
                <c:pt idx="33766">
                  <c:v>107.33766811499601</c:v>
                </c:pt>
                <c:pt idx="33767">
                  <c:v>107.33740811125701</c:v>
                </c:pt>
                <c:pt idx="33768">
                  <c:v>107.296291470729</c:v>
                </c:pt>
                <c:pt idx="33769">
                  <c:v>107.286544041604</c:v>
                </c:pt>
                <c:pt idx="33770">
                  <c:v>107.27640044360101</c:v>
                </c:pt>
                <c:pt idx="33771">
                  <c:v>107.27256503479001</c:v>
                </c:pt>
                <c:pt idx="33772">
                  <c:v>107.21879273511399</c:v>
                </c:pt>
                <c:pt idx="33773">
                  <c:v>107.21601494639199</c:v>
                </c:pt>
                <c:pt idx="33774">
                  <c:v>107.206693791879</c:v>
                </c:pt>
                <c:pt idx="33775">
                  <c:v>107.17996841639599</c:v>
                </c:pt>
                <c:pt idx="33776">
                  <c:v>107.148820740877</c:v>
                </c:pt>
                <c:pt idx="33777">
                  <c:v>107.148712321068</c:v>
                </c:pt>
                <c:pt idx="33778">
                  <c:v>107.14841308007701</c:v>
                </c:pt>
                <c:pt idx="33779">
                  <c:v>107.082425225381</c:v>
                </c:pt>
                <c:pt idx="33780">
                  <c:v>107.07925468555101</c:v>
                </c:pt>
                <c:pt idx="33781">
                  <c:v>107.076252181516</c:v>
                </c:pt>
                <c:pt idx="33782">
                  <c:v>107.07621057124599</c:v>
                </c:pt>
                <c:pt idx="33783">
                  <c:v>107.067596368745</c:v>
                </c:pt>
                <c:pt idx="33784">
                  <c:v>107.050113702418</c:v>
                </c:pt>
                <c:pt idx="33785">
                  <c:v>106.99567843306799</c:v>
                </c:pt>
                <c:pt idx="33786">
                  <c:v>106.984195219534</c:v>
                </c:pt>
                <c:pt idx="33787">
                  <c:v>106.96741216617001</c:v>
                </c:pt>
                <c:pt idx="33788">
                  <c:v>106.749494972108</c:v>
                </c:pt>
                <c:pt idx="33789">
                  <c:v>106.69989609096299</c:v>
                </c:pt>
                <c:pt idx="33790">
                  <c:v>106.616465181154</c:v>
                </c:pt>
                <c:pt idx="33791">
                  <c:v>106.61044768964901</c:v>
                </c:pt>
                <c:pt idx="33792">
                  <c:v>106.591975174208</c:v>
                </c:pt>
                <c:pt idx="33793">
                  <c:v>106.57365830804</c:v>
                </c:pt>
                <c:pt idx="33794">
                  <c:v>106.5707989356</c:v>
                </c:pt>
                <c:pt idx="33795">
                  <c:v>106.55762010036101</c:v>
                </c:pt>
                <c:pt idx="33796">
                  <c:v>106.554020435377</c:v>
                </c:pt>
                <c:pt idx="33797">
                  <c:v>106.544671979938</c:v>
                </c:pt>
                <c:pt idx="33798">
                  <c:v>106.53365723422</c:v>
                </c:pt>
                <c:pt idx="33799">
                  <c:v>106.53068043074499</c:v>
                </c:pt>
                <c:pt idx="33800">
                  <c:v>106.519954128135</c:v>
                </c:pt>
                <c:pt idx="33801">
                  <c:v>106.492592097341</c:v>
                </c:pt>
                <c:pt idx="33802">
                  <c:v>106.489266300522</c:v>
                </c:pt>
                <c:pt idx="33803">
                  <c:v>106.448370292652</c:v>
                </c:pt>
                <c:pt idx="33804">
                  <c:v>106.405982914638</c:v>
                </c:pt>
                <c:pt idx="33805">
                  <c:v>106.376563717012</c:v>
                </c:pt>
                <c:pt idx="33806">
                  <c:v>106.34048501211601</c:v>
                </c:pt>
                <c:pt idx="33807">
                  <c:v>106.272423436598</c:v>
                </c:pt>
                <c:pt idx="33808">
                  <c:v>106.26802779680899</c:v>
                </c:pt>
                <c:pt idx="33809">
                  <c:v>106.236680809373</c:v>
                </c:pt>
                <c:pt idx="33810">
                  <c:v>106.223450038731</c:v>
                </c:pt>
                <c:pt idx="33811">
                  <c:v>106.217714681484</c:v>
                </c:pt>
                <c:pt idx="33812">
                  <c:v>106.217543990642</c:v>
                </c:pt>
                <c:pt idx="33813">
                  <c:v>106.21278582504701</c:v>
                </c:pt>
                <c:pt idx="33814">
                  <c:v>106.17850326462001</c:v>
                </c:pt>
                <c:pt idx="33815">
                  <c:v>106.177732619766</c:v>
                </c:pt>
                <c:pt idx="33816">
                  <c:v>106.168722089258</c:v>
                </c:pt>
                <c:pt idx="33817">
                  <c:v>106.166119489132</c:v>
                </c:pt>
                <c:pt idx="33818">
                  <c:v>106.16095343488701</c:v>
                </c:pt>
                <c:pt idx="33819">
                  <c:v>106.157200690284</c:v>
                </c:pt>
                <c:pt idx="33820">
                  <c:v>106.148802820618</c:v>
                </c:pt>
                <c:pt idx="33821">
                  <c:v>106.142303225777</c:v>
                </c:pt>
                <c:pt idx="33822">
                  <c:v>106.130637906698</c:v>
                </c:pt>
                <c:pt idx="33823">
                  <c:v>106.121245723466</c:v>
                </c:pt>
                <c:pt idx="33824">
                  <c:v>106.08005836088</c:v>
                </c:pt>
                <c:pt idx="33825">
                  <c:v>106.072796466892</c:v>
                </c:pt>
                <c:pt idx="33826">
                  <c:v>106.063501616354</c:v>
                </c:pt>
                <c:pt idx="33827">
                  <c:v>106.04743489493799</c:v>
                </c:pt>
                <c:pt idx="33828">
                  <c:v>106.018798418033</c:v>
                </c:pt>
                <c:pt idx="33829">
                  <c:v>106.010226674263</c:v>
                </c:pt>
                <c:pt idx="33830">
                  <c:v>106.001621785129</c:v>
                </c:pt>
                <c:pt idx="33831">
                  <c:v>105.992385845074</c:v>
                </c:pt>
                <c:pt idx="33832">
                  <c:v>105.975081702791</c:v>
                </c:pt>
                <c:pt idx="33833">
                  <c:v>105.931313872118</c:v>
                </c:pt>
                <c:pt idx="33834">
                  <c:v>105.929415647049</c:v>
                </c:pt>
                <c:pt idx="33835">
                  <c:v>105.89428886037901</c:v>
                </c:pt>
                <c:pt idx="33836">
                  <c:v>105.88896130768499</c:v>
                </c:pt>
                <c:pt idx="33837">
                  <c:v>105.881746926866</c:v>
                </c:pt>
                <c:pt idx="33838">
                  <c:v>105.876733531951</c:v>
                </c:pt>
                <c:pt idx="33839">
                  <c:v>105.854890234739</c:v>
                </c:pt>
                <c:pt idx="33840">
                  <c:v>105.853568172325</c:v>
                </c:pt>
                <c:pt idx="33841">
                  <c:v>105.853027457029</c:v>
                </c:pt>
                <c:pt idx="33842">
                  <c:v>105.84206962878601</c:v>
                </c:pt>
                <c:pt idx="33843">
                  <c:v>105.83203270906201</c:v>
                </c:pt>
                <c:pt idx="33844">
                  <c:v>105.827222238782</c:v>
                </c:pt>
                <c:pt idx="33845">
                  <c:v>105.82714095914901</c:v>
                </c:pt>
                <c:pt idx="33846">
                  <c:v>105.824669241468</c:v>
                </c:pt>
                <c:pt idx="33847">
                  <c:v>105.824578243175</c:v>
                </c:pt>
                <c:pt idx="33848">
                  <c:v>105.79240127234</c:v>
                </c:pt>
                <c:pt idx="33849">
                  <c:v>105.750419850673</c:v>
                </c:pt>
                <c:pt idx="33850">
                  <c:v>105.745286550853</c:v>
                </c:pt>
                <c:pt idx="33851">
                  <c:v>105.729397057922</c:v>
                </c:pt>
                <c:pt idx="33852">
                  <c:v>105.72286359498599</c:v>
                </c:pt>
                <c:pt idx="33853">
                  <c:v>105.706428327742</c:v>
                </c:pt>
                <c:pt idx="33854">
                  <c:v>105.68692929360201</c:v>
                </c:pt>
                <c:pt idx="33855">
                  <c:v>105.683676569235</c:v>
                </c:pt>
                <c:pt idx="33856">
                  <c:v>105.675197764537</c:v>
                </c:pt>
                <c:pt idx="33857">
                  <c:v>105.669416347618</c:v>
                </c:pt>
                <c:pt idx="33858">
                  <c:v>105.661996844016</c:v>
                </c:pt>
                <c:pt idx="33859">
                  <c:v>105.656651930636</c:v>
                </c:pt>
                <c:pt idx="33860">
                  <c:v>105.647651135128</c:v>
                </c:pt>
                <c:pt idx="33861">
                  <c:v>105.646853856562</c:v>
                </c:pt>
                <c:pt idx="33862">
                  <c:v>105.64029543870301</c:v>
                </c:pt>
                <c:pt idx="33863">
                  <c:v>105.63498258848099</c:v>
                </c:pt>
                <c:pt idx="33864">
                  <c:v>105.634243241981</c:v>
                </c:pt>
                <c:pt idx="33865">
                  <c:v>105.62479565621901</c:v>
                </c:pt>
                <c:pt idx="33866">
                  <c:v>105.62065359885101</c:v>
                </c:pt>
                <c:pt idx="33867">
                  <c:v>105.588223547471</c:v>
                </c:pt>
                <c:pt idx="33868">
                  <c:v>105.58027123977899</c:v>
                </c:pt>
                <c:pt idx="33869">
                  <c:v>105.57564750671099</c:v>
                </c:pt>
                <c:pt idx="33870">
                  <c:v>105.568039767009</c:v>
                </c:pt>
                <c:pt idx="33871">
                  <c:v>105.567769456345</c:v>
                </c:pt>
                <c:pt idx="33872">
                  <c:v>105.56728270998801</c:v>
                </c:pt>
                <c:pt idx="33873">
                  <c:v>105.55889800900501</c:v>
                </c:pt>
                <c:pt idx="33874">
                  <c:v>105.55603547216801</c:v>
                </c:pt>
                <c:pt idx="33875">
                  <c:v>105.555554509804</c:v>
                </c:pt>
                <c:pt idx="33876">
                  <c:v>105.54184438796899</c:v>
                </c:pt>
                <c:pt idx="33877">
                  <c:v>105.541590008821</c:v>
                </c:pt>
                <c:pt idx="33878">
                  <c:v>105.54142723807</c:v>
                </c:pt>
                <c:pt idx="33879">
                  <c:v>105.540101504448</c:v>
                </c:pt>
                <c:pt idx="33880">
                  <c:v>105.536637865656</c:v>
                </c:pt>
                <c:pt idx="33881">
                  <c:v>105.52977227144</c:v>
                </c:pt>
                <c:pt idx="33882">
                  <c:v>105.52900259850099</c:v>
                </c:pt>
                <c:pt idx="33883">
                  <c:v>105.51636252720201</c:v>
                </c:pt>
                <c:pt idx="33884">
                  <c:v>105.510880012003</c:v>
                </c:pt>
                <c:pt idx="33885">
                  <c:v>105.51080010773001</c:v>
                </c:pt>
                <c:pt idx="33886">
                  <c:v>105.510761073495</c:v>
                </c:pt>
                <c:pt idx="33887">
                  <c:v>105.50955155902901</c:v>
                </c:pt>
                <c:pt idx="33888">
                  <c:v>105.507021255947</c:v>
                </c:pt>
                <c:pt idx="33889">
                  <c:v>105.491280216466</c:v>
                </c:pt>
                <c:pt idx="33890">
                  <c:v>105.490280773972</c:v>
                </c:pt>
                <c:pt idx="33891">
                  <c:v>105.49012119723599</c:v>
                </c:pt>
                <c:pt idx="33892">
                  <c:v>105.49005392767801</c:v>
                </c:pt>
                <c:pt idx="33893">
                  <c:v>105.486034291614</c:v>
                </c:pt>
                <c:pt idx="33894">
                  <c:v>105.482435853163</c:v>
                </c:pt>
                <c:pt idx="33895">
                  <c:v>105.475867508843</c:v>
                </c:pt>
                <c:pt idx="33896">
                  <c:v>105.470939020667</c:v>
                </c:pt>
                <c:pt idx="33897">
                  <c:v>105.463893549413</c:v>
                </c:pt>
                <c:pt idx="33898">
                  <c:v>105.462526473349</c:v>
                </c:pt>
                <c:pt idx="33899">
                  <c:v>105.460014304119</c:v>
                </c:pt>
                <c:pt idx="33900">
                  <c:v>105.458969516869</c:v>
                </c:pt>
                <c:pt idx="33901">
                  <c:v>105.45660083958199</c:v>
                </c:pt>
                <c:pt idx="33902">
                  <c:v>105.454758358262</c:v>
                </c:pt>
                <c:pt idx="33903">
                  <c:v>105.454334945036</c:v>
                </c:pt>
                <c:pt idx="33904">
                  <c:v>105.449141840423</c:v>
                </c:pt>
                <c:pt idx="33905">
                  <c:v>105.444361848376</c:v>
                </c:pt>
                <c:pt idx="33906">
                  <c:v>105.434020727538</c:v>
                </c:pt>
                <c:pt idx="33907">
                  <c:v>105.430645888691</c:v>
                </c:pt>
                <c:pt idx="33908">
                  <c:v>105.42713743025</c:v>
                </c:pt>
                <c:pt idx="33909">
                  <c:v>105.413119678952</c:v>
                </c:pt>
                <c:pt idx="33910">
                  <c:v>105.404702690411</c:v>
                </c:pt>
                <c:pt idx="33911">
                  <c:v>105.39216064183201</c:v>
                </c:pt>
                <c:pt idx="33912">
                  <c:v>105.384808817286</c:v>
                </c:pt>
                <c:pt idx="33913">
                  <c:v>105.384100536426</c:v>
                </c:pt>
                <c:pt idx="33914">
                  <c:v>105.377537857085</c:v>
                </c:pt>
                <c:pt idx="33915">
                  <c:v>105.376782770074</c:v>
                </c:pt>
                <c:pt idx="33916">
                  <c:v>105.36872905892101</c:v>
                </c:pt>
                <c:pt idx="33917">
                  <c:v>105.368711891058</c:v>
                </c:pt>
                <c:pt idx="33918">
                  <c:v>105.36335212986199</c:v>
                </c:pt>
                <c:pt idx="33919">
                  <c:v>105.36081387614</c:v>
                </c:pt>
                <c:pt idx="33920">
                  <c:v>105.357202086158</c:v>
                </c:pt>
                <c:pt idx="33921">
                  <c:v>105.351297061529</c:v>
                </c:pt>
                <c:pt idx="33922">
                  <c:v>105.334291181702</c:v>
                </c:pt>
                <c:pt idx="33923">
                  <c:v>105.33419147434699</c:v>
                </c:pt>
                <c:pt idx="33924">
                  <c:v>105.33418296697199</c:v>
                </c:pt>
                <c:pt idx="33925">
                  <c:v>105.3310877158</c:v>
                </c:pt>
                <c:pt idx="33926">
                  <c:v>105.328494196153</c:v>
                </c:pt>
                <c:pt idx="33927">
                  <c:v>105.326492498126</c:v>
                </c:pt>
                <c:pt idx="33928">
                  <c:v>105.318707595796</c:v>
                </c:pt>
                <c:pt idx="33929">
                  <c:v>105.307361308411</c:v>
                </c:pt>
                <c:pt idx="33930">
                  <c:v>105.307125286127</c:v>
                </c:pt>
                <c:pt idx="33931">
                  <c:v>105.30657336261901</c:v>
                </c:pt>
                <c:pt idx="33932">
                  <c:v>105.306068485251</c:v>
                </c:pt>
                <c:pt idx="33933">
                  <c:v>105.306031694666</c:v>
                </c:pt>
                <c:pt idx="33934">
                  <c:v>105.30598782608099</c:v>
                </c:pt>
                <c:pt idx="33935">
                  <c:v>105.30577685240399</c:v>
                </c:pt>
                <c:pt idx="33936">
                  <c:v>105.305412603915</c:v>
                </c:pt>
                <c:pt idx="33937">
                  <c:v>105.304614451444</c:v>
                </c:pt>
                <c:pt idx="33938">
                  <c:v>105.30387054414599</c:v>
                </c:pt>
                <c:pt idx="33939">
                  <c:v>105.302811301251</c:v>
                </c:pt>
                <c:pt idx="33940">
                  <c:v>105.30279345295899</c:v>
                </c:pt>
                <c:pt idx="33941">
                  <c:v>105.29621124345999</c:v>
                </c:pt>
                <c:pt idx="33942">
                  <c:v>105.295512368053</c:v>
                </c:pt>
                <c:pt idx="33943">
                  <c:v>105.284205309554</c:v>
                </c:pt>
                <c:pt idx="33944">
                  <c:v>105.27720684445499</c:v>
                </c:pt>
                <c:pt idx="33945">
                  <c:v>105.27664260000699</c:v>
                </c:pt>
                <c:pt idx="33946">
                  <c:v>105.26706999499901</c:v>
                </c:pt>
                <c:pt idx="33947">
                  <c:v>105.26227116637401</c:v>
                </c:pt>
                <c:pt idx="33948">
                  <c:v>105.255208638678</c:v>
                </c:pt>
                <c:pt idx="33949">
                  <c:v>105.249277706843</c:v>
                </c:pt>
                <c:pt idx="33950">
                  <c:v>105.24904639521399</c:v>
                </c:pt>
                <c:pt idx="33951">
                  <c:v>105.247297281432</c:v>
                </c:pt>
                <c:pt idx="33952">
                  <c:v>105.233583589576</c:v>
                </c:pt>
                <c:pt idx="33953">
                  <c:v>105.229736123862</c:v>
                </c:pt>
                <c:pt idx="33954">
                  <c:v>105.22973344974</c:v>
                </c:pt>
                <c:pt idx="33955">
                  <c:v>105.229048058514</c:v>
                </c:pt>
                <c:pt idx="33956">
                  <c:v>105.213416565293</c:v>
                </c:pt>
                <c:pt idx="33957">
                  <c:v>105.207567470393</c:v>
                </c:pt>
                <c:pt idx="33958">
                  <c:v>105.20478859025999</c:v>
                </c:pt>
                <c:pt idx="33959">
                  <c:v>105.20475942715299</c:v>
                </c:pt>
                <c:pt idx="33960">
                  <c:v>105.202338991819</c:v>
                </c:pt>
                <c:pt idx="33961">
                  <c:v>105.200201209041</c:v>
                </c:pt>
                <c:pt idx="33962">
                  <c:v>105.176043892764</c:v>
                </c:pt>
                <c:pt idx="33963">
                  <c:v>105.170189103887</c:v>
                </c:pt>
                <c:pt idx="33964">
                  <c:v>105.159147359779</c:v>
                </c:pt>
                <c:pt idx="33965">
                  <c:v>105.14973891003299</c:v>
                </c:pt>
                <c:pt idx="33966">
                  <c:v>105.149397579523</c:v>
                </c:pt>
                <c:pt idx="33967">
                  <c:v>105.143083005221</c:v>
                </c:pt>
                <c:pt idx="33968">
                  <c:v>105.13939849567601</c:v>
                </c:pt>
                <c:pt idx="33969">
                  <c:v>105.126286026488</c:v>
                </c:pt>
                <c:pt idx="33970">
                  <c:v>105.126139752995</c:v>
                </c:pt>
                <c:pt idx="33971">
                  <c:v>105.12582210668999</c:v>
                </c:pt>
                <c:pt idx="33972">
                  <c:v>105.104955717276</c:v>
                </c:pt>
                <c:pt idx="33973">
                  <c:v>105.10042535875</c:v>
                </c:pt>
                <c:pt idx="33974">
                  <c:v>105.100324028694</c:v>
                </c:pt>
                <c:pt idx="33975">
                  <c:v>105.10008484357699</c:v>
                </c:pt>
                <c:pt idx="33976">
                  <c:v>105.09989996876</c:v>
                </c:pt>
                <c:pt idx="33977">
                  <c:v>105.09984658757401</c:v>
                </c:pt>
                <c:pt idx="33978">
                  <c:v>105.099625174694</c:v>
                </c:pt>
                <c:pt idx="33979">
                  <c:v>105.099291291415</c:v>
                </c:pt>
                <c:pt idx="33980">
                  <c:v>105.099210379347</c:v>
                </c:pt>
                <c:pt idx="33981">
                  <c:v>105.098865965176</c:v>
                </c:pt>
                <c:pt idx="33982">
                  <c:v>105.098694814441</c:v>
                </c:pt>
                <c:pt idx="33983">
                  <c:v>105.07872142908001</c:v>
                </c:pt>
                <c:pt idx="33984">
                  <c:v>105.050187140053</c:v>
                </c:pt>
                <c:pt idx="33985">
                  <c:v>105.04511405381</c:v>
                </c:pt>
                <c:pt idx="33986">
                  <c:v>105.035810508823</c:v>
                </c:pt>
                <c:pt idx="33987">
                  <c:v>105.024557727627</c:v>
                </c:pt>
                <c:pt idx="33988">
                  <c:v>104.995533836326</c:v>
                </c:pt>
                <c:pt idx="33989">
                  <c:v>104.94614735002899</c:v>
                </c:pt>
                <c:pt idx="33990">
                  <c:v>104.83542259188999</c:v>
                </c:pt>
                <c:pt idx="33991">
                  <c:v>104.826380674897</c:v>
                </c:pt>
                <c:pt idx="33992">
                  <c:v>104.806372571442</c:v>
                </c:pt>
                <c:pt idx="33993">
                  <c:v>104.790377771647</c:v>
                </c:pt>
                <c:pt idx="33994">
                  <c:v>104.78817158123699</c:v>
                </c:pt>
                <c:pt idx="33995">
                  <c:v>104.77442314831499</c:v>
                </c:pt>
                <c:pt idx="33996">
                  <c:v>104.77242731919399</c:v>
                </c:pt>
                <c:pt idx="33997">
                  <c:v>104.74248174674401</c:v>
                </c:pt>
                <c:pt idx="33998">
                  <c:v>104.728533925451</c:v>
                </c:pt>
                <c:pt idx="33999">
                  <c:v>104.71826893562201</c:v>
                </c:pt>
                <c:pt idx="34000">
                  <c:v>104.71225011193199</c:v>
                </c:pt>
                <c:pt idx="34001">
                  <c:v>104.709319387501</c:v>
                </c:pt>
                <c:pt idx="34002">
                  <c:v>104.69040252071601</c:v>
                </c:pt>
                <c:pt idx="34003">
                  <c:v>104.688466642192</c:v>
                </c:pt>
                <c:pt idx="34004">
                  <c:v>104.687236760842</c:v>
                </c:pt>
                <c:pt idx="34005">
                  <c:v>104.671334399212</c:v>
                </c:pt>
                <c:pt idx="34006">
                  <c:v>104.668895856719</c:v>
                </c:pt>
                <c:pt idx="34007">
                  <c:v>104.66457327242</c:v>
                </c:pt>
                <c:pt idx="34008">
                  <c:v>104.624575652697</c:v>
                </c:pt>
                <c:pt idx="34009">
                  <c:v>104.61538905861499</c:v>
                </c:pt>
                <c:pt idx="34010">
                  <c:v>104.613311373408</c:v>
                </c:pt>
                <c:pt idx="34011">
                  <c:v>104.604019866481</c:v>
                </c:pt>
                <c:pt idx="34012">
                  <c:v>104.601407173722</c:v>
                </c:pt>
                <c:pt idx="34013">
                  <c:v>104.59860450655</c:v>
                </c:pt>
                <c:pt idx="34014">
                  <c:v>104.596760332692</c:v>
                </c:pt>
                <c:pt idx="34015">
                  <c:v>104.58532840049899</c:v>
                </c:pt>
                <c:pt idx="34016">
                  <c:v>104.583339282501</c:v>
                </c:pt>
                <c:pt idx="34017">
                  <c:v>104.581579734673</c:v>
                </c:pt>
                <c:pt idx="34018">
                  <c:v>104.579492924151</c:v>
                </c:pt>
                <c:pt idx="34019">
                  <c:v>104.57747687817999</c:v>
                </c:pt>
                <c:pt idx="34020">
                  <c:v>104.568306704967</c:v>
                </c:pt>
                <c:pt idx="34021">
                  <c:v>104.567761984303</c:v>
                </c:pt>
                <c:pt idx="34022">
                  <c:v>104.567315320525</c:v>
                </c:pt>
                <c:pt idx="34023">
                  <c:v>104.565899457688</c:v>
                </c:pt>
                <c:pt idx="34024">
                  <c:v>104.559429652777</c:v>
                </c:pt>
                <c:pt idx="34025">
                  <c:v>104.559405050574</c:v>
                </c:pt>
                <c:pt idx="34026">
                  <c:v>104.556401664467</c:v>
                </c:pt>
                <c:pt idx="34027">
                  <c:v>104.553408494146</c:v>
                </c:pt>
                <c:pt idx="34028">
                  <c:v>104.552737445361</c:v>
                </c:pt>
                <c:pt idx="34029">
                  <c:v>104.545821887748</c:v>
                </c:pt>
                <c:pt idx="34030">
                  <c:v>104.54014975903</c:v>
                </c:pt>
                <c:pt idx="34031">
                  <c:v>104.53844681358299</c:v>
                </c:pt>
                <c:pt idx="34032">
                  <c:v>104.533974571914</c:v>
                </c:pt>
                <c:pt idx="34033">
                  <c:v>104.53310041608</c:v>
                </c:pt>
                <c:pt idx="34034">
                  <c:v>104.53039849571999</c:v>
                </c:pt>
                <c:pt idx="34035">
                  <c:v>104.53008800325701</c:v>
                </c:pt>
                <c:pt idx="34036">
                  <c:v>104.52639030449301</c:v>
                </c:pt>
                <c:pt idx="34037">
                  <c:v>104.517177626025</c:v>
                </c:pt>
                <c:pt idx="34038">
                  <c:v>104.516574443797</c:v>
                </c:pt>
                <c:pt idx="34039">
                  <c:v>104.512968393793</c:v>
                </c:pt>
                <c:pt idx="34040">
                  <c:v>104.512687889169</c:v>
                </c:pt>
                <c:pt idx="34041">
                  <c:v>104.50951769999099</c:v>
                </c:pt>
                <c:pt idx="34042">
                  <c:v>104.505509285689</c:v>
                </c:pt>
                <c:pt idx="34043">
                  <c:v>104.504503915781</c:v>
                </c:pt>
                <c:pt idx="34044">
                  <c:v>104.503523997229</c:v>
                </c:pt>
                <c:pt idx="34045">
                  <c:v>104.499280035837</c:v>
                </c:pt>
                <c:pt idx="34046">
                  <c:v>104.499068528946</c:v>
                </c:pt>
                <c:pt idx="34047">
                  <c:v>104.498043025619</c:v>
                </c:pt>
                <c:pt idx="34048">
                  <c:v>104.497457439794</c:v>
                </c:pt>
                <c:pt idx="34049">
                  <c:v>104.49564288345501</c:v>
                </c:pt>
                <c:pt idx="34050">
                  <c:v>104.48707139987199</c:v>
                </c:pt>
                <c:pt idx="34051">
                  <c:v>104.485171662673</c:v>
                </c:pt>
                <c:pt idx="34052">
                  <c:v>104.472676873144</c:v>
                </c:pt>
                <c:pt idx="34053">
                  <c:v>104.469947235679</c:v>
                </c:pt>
                <c:pt idx="34054">
                  <c:v>104.45858997246</c:v>
                </c:pt>
                <c:pt idx="34055">
                  <c:v>104.448709814824</c:v>
                </c:pt>
                <c:pt idx="34056">
                  <c:v>104.41899682407799</c:v>
                </c:pt>
                <c:pt idx="34057">
                  <c:v>104.417496960658</c:v>
                </c:pt>
                <c:pt idx="34058">
                  <c:v>104.41649382057901</c:v>
                </c:pt>
                <c:pt idx="34059">
                  <c:v>104.415960833391</c:v>
                </c:pt>
                <c:pt idx="34060">
                  <c:v>104.407605161154</c:v>
                </c:pt>
                <c:pt idx="34061">
                  <c:v>104.403177241004</c:v>
                </c:pt>
                <c:pt idx="34062">
                  <c:v>104.40156343233799</c:v>
                </c:pt>
                <c:pt idx="34063">
                  <c:v>104.400822693282</c:v>
                </c:pt>
                <c:pt idx="34064">
                  <c:v>104.394774936638</c:v>
                </c:pt>
                <c:pt idx="34065">
                  <c:v>104.394568175307</c:v>
                </c:pt>
                <c:pt idx="34066">
                  <c:v>104.392247137857</c:v>
                </c:pt>
                <c:pt idx="34067">
                  <c:v>104.39067149506801</c:v>
                </c:pt>
                <c:pt idx="34068">
                  <c:v>104.385834451443</c:v>
                </c:pt>
                <c:pt idx="34069">
                  <c:v>104.385348570118</c:v>
                </c:pt>
                <c:pt idx="34070">
                  <c:v>104.37780027149699</c:v>
                </c:pt>
                <c:pt idx="34071">
                  <c:v>104.372557851873</c:v>
                </c:pt>
                <c:pt idx="34072">
                  <c:v>104.371431836868</c:v>
                </c:pt>
                <c:pt idx="34073">
                  <c:v>104.370277726681</c:v>
                </c:pt>
                <c:pt idx="34074">
                  <c:v>104.362380967695</c:v>
                </c:pt>
                <c:pt idx="34075">
                  <c:v>104.35297726628799</c:v>
                </c:pt>
                <c:pt idx="34076">
                  <c:v>104.35081396572799</c:v>
                </c:pt>
                <c:pt idx="34077">
                  <c:v>104.34889049948499</c:v>
                </c:pt>
                <c:pt idx="34078">
                  <c:v>104.347000646193</c:v>
                </c:pt>
                <c:pt idx="34079">
                  <c:v>104.346315097431</c:v>
                </c:pt>
                <c:pt idx="34080">
                  <c:v>104.345935351609</c:v>
                </c:pt>
                <c:pt idx="34081">
                  <c:v>104.34569458749699</c:v>
                </c:pt>
                <c:pt idx="34082">
                  <c:v>104.345376592159</c:v>
                </c:pt>
                <c:pt idx="34083">
                  <c:v>104.343266978001</c:v>
                </c:pt>
                <c:pt idx="34084">
                  <c:v>104.332042093626</c:v>
                </c:pt>
                <c:pt idx="34085">
                  <c:v>104.329727632071</c:v>
                </c:pt>
                <c:pt idx="34086">
                  <c:v>104.32746221275301</c:v>
                </c:pt>
                <c:pt idx="34087">
                  <c:v>104.327088164545</c:v>
                </c:pt>
                <c:pt idx="34088">
                  <c:v>104.326641267486</c:v>
                </c:pt>
                <c:pt idx="34089">
                  <c:v>104.32604147230499</c:v>
                </c:pt>
                <c:pt idx="34090">
                  <c:v>104.322436198972</c:v>
                </c:pt>
                <c:pt idx="34091">
                  <c:v>104.319863775706</c:v>
                </c:pt>
                <c:pt idx="34092">
                  <c:v>104.31566468639799</c:v>
                </c:pt>
                <c:pt idx="34093">
                  <c:v>104.309202500948</c:v>
                </c:pt>
                <c:pt idx="34094">
                  <c:v>104.30761128357599</c:v>
                </c:pt>
                <c:pt idx="34095">
                  <c:v>104.30668146919901</c:v>
                </c:pt>
                <c:pt idx="34096">
                  <c:v>104.305928206638</c:v>
                </c:pt>
                <c:pt idx="34097">
                  <c:v>104.304903046992</c:v>
                </c:pt>
                <c:pt idx="34098">
                  <c:v>104.30441562166</c:v>
                </c:pt>
                <c:pt idx="34099">
                  <c:v>104.303077004882</c:v>
                </c:pt>
                <c:pt idx="34100">
                  <c:v>104.30289151868401</c:v>
                </c:pt>
                <c:pt idx="34101">
                  <c:v>104.302609596184</c:v>
                </c:pt>
                <c:pt idx="34102">
                  <c:v>104.29412674186599</c:v>
                </c:pt>
                <c:pt idx="34103">
                  <c:v>104.28910643411101</c:v>
                </c:pt>
                <c:pt idx="34104">
                  <c:v>104.278681141155</c:v>
                </c:pt>
                <c:pt idx="34105">
                  <c:v>104.27401943606</c:v>
                </c:pt>
                <c:pt idx="34106">
                  <c:v>104.26623134239399</c:v>
                </c:pt>
                <c:pt idx="34107">
                  <c:v>104.229153133352</c:v>
                </c:pt>
                <c:pt idx="34108">
                  <c:v>104.226207203806</c:v>
                </c:pt>
                <c:pt idx="34109">
                  <c:v>104.217758274085</c:v>
                </c:pt>
                <c:pt idx="34110">
                  <c:v>104.21007552362001</c:v>
                </c:pt>
                <c:pt idx="34111">
                  <c:v>104.205784414627</c:v>
                </c:pt>
                <c:pt idx="34112">
                  <c:v>104.20468443716901</c:v>
                </c:pt>
                <c:pt idx="34113">
                  <c:v>104.201927635895</c:v>
                </c:pt>
                <c:pt idx="34114">
                  <c:v>104.19558355403301</c:v>
                </c:pt>
                <c:pt idx="34115">
                  <c:v>104.189222729489</c:v>
                </c:pt>
                <c:pt idx="34116">
                  <c:v>104.16276258299099</c:v>
                </c:pt>
                <c:pt idx="34117">
                  <c:v>104.15704297812999</c:v>
                </c:pt>
                <c:pt idx="34118">
                  <c:v>104.152907319237</c:v>
                </c:pt>
                <c:pt idx="34119">
                  <c:v>104.148991595794</c:v>
                </c:pt>
                <c:pt idx="34120">
                  <c:v>104.124184226669</c:v>
                </c:pt>
                <c:pt idx="34121">
                  <c:v>104.114796335924</c:v>
                </c:pt>
                <c:pt idx="34122">
                  <c:v>104.106725625743</c:v>
                </c:pt>
                <c:pt idx="34123">
                  <c:v>104.10509116452199</c:v>
                </c:pt>
                <c:pt idx="34124">
                  <c:v>104.104092962397</c:v>
                </c:pt>
                <c:pt idx="34125">
                  <c:v>104.095805846115</c:v>
                </c:pt>
                <c:pt idx="34126">
                  <c:v>104.090158680144</c:v>
                </c:pt>
                <c:pt idx="34127">
                  <c:v>104.079327799034</c:v>
                </c:pt>
                <c:pt idx="34128">
                  <c:v>104.0717257262</c:v>
                </c:pt>
                <c:pt idx="34129">
                  <c:v>104.059453803366</c:v>
                </c:pt>
                <c:pt idx="34130">
                  <c:v>104.031799916376</c:v>
                </c:pt>
                <c:pt idx="34131">
                  <c:v>104.014492492161</c:v>
                </c:pt>
                <c:pt idx="34132">
                  <c:v>103.987080009254</c:v>
                </c:pt>
                <c:pt idx="34133">
                  <c:v>103.980339327876</c:v>
                </c:pt>
                <c:pt idx="34134">
                  <c:v>103.968605842578</c:v>
                </c:pt>
                <c:pt idx="34135">
                  <c:v>103.92349517994001</c:v>
                </c:pt>
                <c:pt idx="34136">
                  <c:v>103.918951630569</c:v>
                </c:pt>
                <c:pt idx="34137">
                  <c:v>103.899174039036</c:v>
                </c:pt>
                <c:pt idx="34138">
                  <c:v>103.896217408065</c:v>
                </c:pt>
                <c:pt idx="34139">
                  <c:v>103.85532526166</c:v>
                </c:pt>
                <c:pt idx="34140">
                  <c:v>103.849932140612</c:v>
                </c:pt>
                <c:pt idx="34141">
                  <c:v>103.81653821895</c:v>
                </c:pt>
                <c:pt idx="34142">
                  <c:v>103.789685417835</c:v>
                </c:pt>
                <c:pt idx="34143">
                  <c:v>103.739934085134</c:v>
                </c:pt>
                <c:pt idx="34144">
                  <c:v>103.738986862281</c:v>
                </c:pt>
                <c:pt idx="34145">
                  <c:v>103.733303850445</c:v>
                </c:pt>
                <c:pt idx="34146">
                  <c:v>103.722431022618</c:v>
                </c:pt>
                <c:pt idx="34147">
                  <c:v>103.72215788195599</c:v>
                </c:pt>
                <c:pt idx="34148">
                  <c:v>103.693877816886</c:v>
                </c:pt>
                <c:pt idx="34149">
                  <c:v>103.685296291524</c:v>
                </c:pt>
                <c:pt idx="34150">
                  <c:v>103.681989812696</c:v>
                </c:pt>
                <c:pt idx="34151">
                  <c:v>103.680788467966</c:v>
                </c:pt>
                <c:pt idx="34152">
                  <c:v>103.668129232168</c:v>
                </c:pt>
                <c:pt idx="34153">
                  <c:v>103.658108854353</c:v>
                </c:pt>
                <c:pt idx="34154">
                  <c:v>103.65478591757901</c:v>
                </c:pt>
                <c:pt idx="34155">
                  <c:v>103.654088703452</c:v>
                </c:pt>
                <c:pt idx="34156">
                  <c:v>103.651424682746</c:v>
                </c:pt>
                <c:pt idx="34157">
                  <c:v>103.646913685686</c:v>
                </c:pt>
                <c:pt idx="34158">
                  <c:v>103.62942239511401</c:v>
                </c:pt>
                <c:pt idx="34159">
                  <c:v>103.60687402803499</c:v>
                </c:pt>
                <c:pt idx="34160">
                  <c:v>103.60019466661301</c:v>
                </c:pt>
                <c:pt idx="34161">
                  <c:v>103.577996741067</c:v>
                </c:pt>
                <c:pt idx="34162">
                  <c:v>103.55713650266701</c:v>
                </c:pt>
                <c:pt idx="34163">
                  <c:v>103.55593289062701</c:v>
                </c:pt>
                <c:pt idx="34164">
                  <c:v>103.552481823118</c:v>
                </c:pt>
                <c:pt idx="34165">
                  <c:v>103.521085312289</c:v>
                </c:pt>
                <c:pt idx="34166">
                  <c:v>103.488916441825</c:v>
                </c:pt>
                <c:pt idx="34167">
                  <c:v>103.477042176537</c:v>
                </c:pt>
                <c:pt idx="34168">
                  <c:v>103.467318724669</c:v>
                </c:pt>
                <c:pt idx="34169">
                  <c:v>103.431732927578</c:v>
                </c:pt>
                <c:pt idx="34170">
                  <c:v>103.42591930399701</c:v>
                </c:pt>
                <c:pt idx="34171">
                  <c:v>103.415301515537</c:v>
                </c:pt>
                <c:pt idx="34172">
                  <c:v>103.413041709167</c:v>
                </c:pt>
                <c:pt idx="34173">
                  <c:v>103.40040475872399</c:v>
                </c:pt>
                <c:pt idx="34174">
                  <c:v>103.396703577434</c:v>
                </c:pt>
                <c:pt idx="34175">
                  <c:v>103.370459137046</c:v>
                </c:pt>
                <c:pt idx="34176">
                  <c:v>103.369049636627</c:v>
                </c:pt>
                <c:pt idx="34177">
                  <c:v>103.36104958546601</c:v>
                </c:pt>
                <c:pt idx="34178">
                  <c:v>103.33721714652199</c:v>
                </c:pt>
                <c:pt idx="34179">
                  <c:v>103.32249115961</c:v>
                </c:pt>
                <c:pt idx="34180">
                  <c:v>103.320739412989</c:v>
                </c:pt>
                <c:pt idx="34181">
                  <c:v>103.320503350275</c:v>
                </c:pt>
                <c:pt idx="34182">
                  <c:v>103.29449098826601</c:v>
                </c:pt>
                <c:pt idx="34183">
                  <c:v>103.27861293181201</c:v>
                </c:pt>
                <c:pt idx="34184">
                  <c:v>103.260300129462</c:v>
                </c:pt>
                <c:pt idx="34185">
                  <c:v>103.241479633129</c:v>
                </c:pt>
                <c:pt idx="34186">
                  <c:v>103.19960973921501</c:v>
                </c:pt>
                <c:pt idx="34187">
                  <c:v>103.185327730206</c:v>
                </c:pt>
                <c:pt idx="34188">
                  <c:v>103.161065186047</c:v>
                </c:pt>
                <c:pt idx="34189">
                  <c:v>103.14772503551001</c:v>
                </c:pt>
                <c:pt idx="34190">
                  <c:v>103.146977352083</c:v>
                </c:pt>
                <c:pt idx="34191">
                  <c:v>103.12176273235301</c:v>
                </c:pt>
                <c:pt idx="34192">
                  <c:v>103.10093084292301</c:v>
                </c:pt>
                <c:pt idx="34193">
                  <c:v>103.092873394563</c:v>
                </c:pt>
                <c:pt idx="34194">
                  <c:v>103.091337997781</c:v>
                </c:pt>
                <c:pt idx="34195">
                  <c:v>103.08530887256801</c:v>
                </c:pt>
                <c:pt idx="34196">
                  <c:v>103.07581404599399</c:v>
                </c:pt>
                <c:pt idx="34197">
                  <c:v>103.072262347247</c:v>
                </c:pt>
                <c:pt idx="34198">
                  <c:v>103.06725778123401</c:v>
                </c:pt>
                <c:pt idx="34199">
                  <c:v>103.06001577781601</c:v>
                </c:pt>
                <c:pt idx="34200">
                  <c:v>103.052826261756</c:v>
                </c:pt>
                <c:pt idx="34201">
                  <c:v>103.050558800023</c:v>
                </c:pt>
                <c:pt idx="34202">
                  <c:v>103.009742305763</c:v>
                </c:pt>
                <c:pt idx="34203">
                  <c:v>103.00275536279101</c:v>
                </c:pt>
                <c:pt idx="34204">
                  <c:v>102.99083115439799</c:v>
                </c:pt>
                <c:pt idx="34205">
                  <c:v>102.98711984205799</c:v>
                </c:pt>
                <c:pt idx="34206">
                  <c:v>102.98211053791699</c:v>
                </c:pt>
                <c:pt idx="34207">
                  <c:v>102.979481396662</c:v>
                </c:pt>
                <c:pt idx="34208">
                  <c:v>102.964986985072</c:v>
                </c:pt>
                <c:pt idx="34209">
                  <c:v>102.963302029665</c:v>
                </c:pt>
                <c:pt idx="34210">
                  <c:v>102.95813696186001</c:v>
                </c:pt>
                <c:pt idx="34211">
                  <c:v>102.952320587632</c:v>
                </c:pt>
                <c:pt idx="34212">
                  <c:v>102.95073309992399</c:v>
                </c:pt>
                <c:pt idx="34213">
                  <c:v>102.95062840454</c:v>
                </c:pt>
                <c:pt idx="34214">
                  <c:v>102.945620285865</c:v>
                </c:pt>
                <c:pt idx="34215">
                  <c:v>102.93400277555</c:v>
                </c:pt>
                <c:pt idx="34216">
                  <c:v>102.933848183667</c:v>
                </c:pt>
                <c:pt idx="34217">
                  <c:v>102.932167447838</c:v>
                </c:pt>
                <c:pt idx="34218">
                  <c:v>102.92985673515599</c:v>
                </c:pt>
                <c:pt idx="34219">
                  <c:v>102.928276285538</c:v>
                </c:pt>
                <c:pt idx="34220">
                  <c:v>102.88831540512901</c:v>
                </c:pt>
                <c:pt idx="34221">
                  <c:v>102.867353498431</c:v>
                </c:pt>
                <c:pt idx="34222">
                  <c:v>102.85507962633601</c:v>
                </c:pt>
                <c:pt idx="34223">
                  <c:v>102.84187513617201</c:v>
                </c:pt>
                <c:pt idx="34224">
                  <c:v>102.841340437187</c:v>
                </c:pt>
                <c:pt idx="34225">
                  <c:v>102.833668132288</c:v>
                </c:pt>
                <c:pt idx="34226">
                  <c:v>102.810907400305</c:v>
                </c:pt>
                <c:pt idx="34227">
                  <c:v>102.79237659280101</c:v>
                </c:pt>
                <c:pt idx="34228">
                  <c:v>102.773943535489</c:v>
                </c:pt>
                <c:pt idx="34229">
                  <c:v>102.77254290251</c:v>
                </c:pt>
                <c:pt idx="34230">
                  <c:v>102.763921961522</c:v>
                </c:pt>
                <c:pt idx="34231">
                  <c:v>102.75722498278201</c:v>
                </c:pt>
                <c:pt idx="34232">
                  <c:v>102.748974081279</c:v>
                </c:pt>
                <c:pt idx="34233">
                  <c:v>102.748138639144</c:v>
                </c:pt>
                <c:pt idx="34234">
                  <c:v>102.74389269586101</c:v>
                </c:pt>
                <c:pt idx="34235">
                  <c:v>102.688747885005</c:v>
                </c:pt>
                <c:pt idx="34236">
                  <c:v>102.68068044754</c:v>
                </c:pt>
                <c:pt idx="34237">
                  <c:v>102.66240199811099</c:v>
                </c:pt>
                <c:pt idx="34238">
                  <c:v>102.65695204708599</c:v>
                </c:pt>
                <c:pt idx="34239">
                  <c:v>102.64063811358101</c:v>
                </c:pt>
                <c:pt idx="34240">
                  <c:v>102.621651350787</c:v>
                </c:pt>
                <c:pt idx="34241">
                  <c:v>102.597652891813</c:v>
                </c:pt>
                <c:pt idx="34242">
                  <c:v>102.592925215343</c:v>
                </c:pt>
                <c:pt idx="34243">
                  <c:v>102.577246742374</c:v>
                </c:pt>
                <c:pt idx="34244">
                  <c:v>102.562540760856</c:v>
                </c:pt>
                <c:pt idx="34245">
                  <c:v>102.557618404596</c:v>
                </c:pt>
                <c:pt idx="34246">
                  <c:v>102.54610257891601</c:v>
                </c:pt>
                <c:pt idx="34247">
                  <c:v>102.54572485776301</c:v>
                </c:pt>
                <c:pt idx="34248">
                  <c:v>102.54345052692901</c:v>
                </c:pt>
                <c:pt idx="34249">
                  <c:v>102.53583152042501</c:v>
                </c:pt>
                <c:pt idx="34250">
                  <c:v>102.502868938275</c:v>
                </c:pt>
                <c:pt idx="34251">
                  <c:v>102.488101942984</c:v>
                </c:pt>
                <c:pt idx="34252">
                  <c:v>102.47079354285</c:v>
                </c:pt>
                <c:pt idx="34253">
                  <c:v>102.469386680434</c:v>
                </c:pt>
                <c:pt idx="34254">
                  <c:v>102.46139940701499</c:v>
                </c:pt>
                <c:pt idx="34255">
                  <c:v>102.440537111439</c:v>
                </c:pt>
                <c:pt idx="34256">
                  <c:v>102.40274695686099</c:v>
                </c:pt>
                <c:pt idx="34257">
                  <c:v>102.378560226777</c:v>
                </c:pt>
                <c:pt idx="34258">
                  <c:v>102.373990443091</c:v>
                </c:pt>
                <c:pt idx="34259">
                  <c:v>102.37033853547</c:v>
                </c:pt>
                <c:pt idx="34260">
                  <c:v>102.33706691177299</c:v>
                </c:pt>
                <c:pt idx="34261">
                  <c:v>102.32320374137301</c:v>
                </c:pt>
                <c:pt idx="34262">
                  <c:v>102.306982188905</c:v>
                </c:pt>
                <c:pt idx="34263">
                  <c:v>102.302544037335</c:v>
                </c:pt>
                <c:pt idx="34264">
                  <c:v>102.296289730643</c:v>
                </c:pt>
                <c:pt idx="34265">
                  <c:v>102.27696635149501</c:v>
                </c:pt>
                <c:pt idx="34266">
                  <c:v>102.276528802729</c:v>
                </c:pt>
                <c:pt idx="34267">
                  <c:v>102.27411298005801</c:v>
                </c:pt>
                <c:pt idx="34268">
                  <c:v>102.25660551611401</c:v>
                </c:pt>
                <c:pt idx="34269">
                  <c:v>102.25520456031801</c:v>
                </c:pt>
                <c:pt idx="34270">
                  <c:v>102.24448751419</c:v>
                </c:pt>
                <c:pt idx="34271">
                  <c:v>102.229314172068</c:v>
                </c:pt>
                <c:pt idx="34272">
                  <c:v>102.227385222734</c:v>
                </c:pt>
                <c:pt idx="34273">
                  <c:v>102.20758757176699</c:v>
                </c:pt>
                <c:pt idx="34274">
                  <c:v>102.20225747519</c:v>
                </c:pt>
                <c:pt idx="34275">
                  <c:v>102.188244312731</c:v>
                </c:pt>
                <c:pt idx="34276">
                  <c:v>102.16906546222199</c:v>
                </c:pt>
                <c:pt idx="34277">
                  <c:v>102.135498368667</c:v>
                </c:pt>
                <c:pt idx="34278">
                  <c:v>102.130216713362</c:v>
                </c:pt>
                <c:pt idx="34279">
                  <c:v>102.123568693685</c:v>
                </c:pt>
                <c:pt idx="34280">
                  <c:v>102.11877494656601</c:v>
                </c:pt>
                <c:pt idx="34281">
                  <c:v>102.11485936929</c:v>
                </c:pt>
                <c:pt idx="34282">
                  <c:v>102.107246556909</c:v>
                </c:pt>
                <c:pt idx="34283">
                  <c:v>102.09872549265199</c:v>
                </c:pt>
                <c:pt idx="34284">
                  <c:v>102.07518594256899</c:v>
                </c:pt>
                <c:pt idx="34285">
                  <c:v>102.06381310291501</c:v>
                </c:pt>
                <c:pt idx="34286">
                  <c:v>102.06309008499299</c:v>
                </c:pt>
                <c:pt idx="34287">
                  <c:v>102.052523251729</c:v>
                </c:pt>
                <c:pt idx="34288">
                  <c:v>102.044616282923</c:v>
                </c:pt>
                <c:pt idx="34289">
                  <c:v>102.04222805299</c:v>
                </c:pt>
                <c:pt idx="34290">
                  <c:v>102.040954354291</c:v>
                </c:pt>
                <c:pt idx="34291">
                  <c:v>102.02233342536201</c:v>
                </c:pt>
                <c:pt idx="34292">
                  <c:v>102.006481887161</c:v>
                </c:pt>
                <c:pt idx="34293">
                  <c:v>101.994404809294</c:v>
                </c:pt>
                <c:pt idx="34294">
                  <c:v>101.98080328018099</c:v>
                </c:pt>
                <c:pt idx="34295">
                  <c:v>101.98016974370501</c:v>
                </c:pt>
                <c:pt idx="34296">
                  <c:v>101.967811662432</c:v>
                </c:pt>
                <c:pt idx="34297">
                  <c:v>101.967050895165</c:v>
                </c:pt>
                <c:pt idx="34298">
                  <c:v>101.96310290910399</c:v>
                </c:pt>
                <c:pt idx="34299">
                  <c:v>101.96272359969601</c:v>
                </c:pt>
                <c:pt idx="34300">
                  <c:v>101.95062885413699</c:v>
                </c:pt>
                <c:pt idx="34301">
                  <c:v>101.90277515490401</c:v>
                </c:pt>
                <c:pt idx="34302">
                  <c:v>101.8883053247</c:v>
                </c:pt>
                <c:pt idx="34303">
                  <c:v>101.881020322071</c:v>
                </c:pt>
                <c:pt idx="34304">
                  <c:v>101.871655672801</c:v>
                </c:pt>
                <c:pt idx="34305">
                  <c:v>101.871380115207</c:v>
                </c:pt>
                <c:pt idx="34306">
                  <c:v>101.86894643487</c:v>
                </c:pt>
                <c:pt idx="34307">
                  <c:v>101.85042388406799</c:v>
                </c:pt>
                <c:pt idx="34308">
                  <c:v>101.84436606737199</c:v>
                </c:pt>
                <c:pt idx="34309">
                  <c:v>101.81502718697099</c:v>
                </c:pt>
                <c:pt idx="34310">
                  <c:v>101.750075573666</c:v>
                </c:pt>
                <c:pt idx="34311">
                  <c:v>101.740329656317</c:v>
                </c:pt>
                <c:pt idx="34312">
                  <c:v>101.684723762028</c:v>
                </c:pt>
                <c:pt idx="34313">
                  <c:v>101.65673716296401</c:v>
                </c:pt>
                <c:pt idx="34314">
                  <c:v>101.654588359276</c:v>
                </c:pt>
                <c:pt idx="34315">
                  <c:v>101.654137495478</c:v>
                </c:pt>
                <c:pt idx="34316">
                  <c:v>101.648416590895</c:v>
                </c:pt>
                <c:pt idx="34317">
                  <c:v>101.64254966706901</c:v>
                </c:pt>
                <c:pt idx="34318">
                  <c:v>101.638911457031</c:v>
                </c:pt>
                <c:pt idx="34319">
                  <c:v>101.63321268147099</c:v>
                </c:pt>
                <c:pt idx="34320">
                  <c:v>101.632047415866</c:v>
                </c:pt>
                <c:pt idx="34321">
                  <c:v>101.607911330148</c:v>
                </c:pt>
                <c:pt idx="34322">
                  <c:v>101.587479383424</c:v>
                </c:pt>
                <c:pt idx="34323">
                  <c:v>101.580181273764</c:v>
                </c:pt>
                <c:pt idx="34324">
                  <c:v>101.563267798288</c:v>
                </c:pt>
                <c:pt idx="34325">
                  <c:v>101.55947610496899</c:v>
                </c:pt>
                <c:pt idx="34326">
                  <c:v>101.556921316477</c:v>
                </c:pt>
                <c:pt idx="34327">
                  <c:v>101.522092183525</c:v>
                </c:pt>
                <c:pt idx="34328">
                  <c:v>101.516380192695</c:v>
                </c:pt>
                <c:pt idx="34329">
                  <c:v>101.515054752933</c:v>
                </c:pt>
                <c:pt idx="34330">
                  <c:v>101.497578803</c:v>
                </c:pt>
                <c:pt idx="34331">
                  <c:v>101.463106308204</c:v>
                </c:pt>
                <c:pt idx="34332">
                  <c:v>101.456144665384</c:v>
                </c:pt>
                <c:pt idx="34333">
                  <c:v>101.454913710448</c:v>
                </c:pt>
                <c:pt idx="34334">
                  <c:v>101.44656946076999</c:v>
                </c:pt>
                <c:pt idx="34335">
                  <c:v>101.425354531587</c:v>
                </c:pt>
                <c:pt idx="34336">
                  <c:v>101.413376885224</c:v>
                </c:pt>
                <c:pt idx="34337">
                  <c:v>101.412119614744</c:v>
                </c:pt>
                <c:pt idx="34338">
                  <c:v>101.40135931950699</c:v>
                </c:pt>
                <c:pt idx="34339">
                  <c:v>101.39815701984401</c:v>
                </c:pt>
                <c:pt idx="34340">
                  <c:v>101.395095597261</c:v>
                </c:pt>
                <c:pt idx="34341">
                  <c:v>101.389135532417</c:v>
                </c:pt>
                <c:pt idx="34342">
                  <c:v>101.38047093921701</c:v>
                </c:pt>
                <c:pt idx="34343">
                  <c:v>101.344844317552</c:v>
                </c:pt>
                <c:pt idx="34344">
                  <c:v>101.321450020935</c:v>
                </c:pt>
                <c:pt idx="34345">
                  <c:v>101.314425219464</c:v>
                </c:pt>
                <c:pt idx="34346">
                  <c:v>101.301634070172</c:v>
                </c:pt>
                <c:pt idx="34347">
                  <c:v>101.283785702107</c:v>
                </c:pt>
                <c:pt idx="34348">
                  <c:v>101.277484189662</c:v>
                </c:pt>
                <c:pt idx="34349">
                  <c:v>101.241151740132</c:v>
                </c:pt>
                <c:pt idx="34350">
                  <c:v>101.240734237468</c:v>
                </c:pt>
                <c:pt idx="34351">
                  <c:v>101.22237947787001</c:v>
                </c:pt>
                <c:pt idx="34352">
                  <c:v>101.22202950678999</c:v>
                </c:pt>
                <c:pt idx="34353">
                  <c:v>101.211352735489</c:v>
                </c:pt>
                <c:pt idx="34354">
                  <c:v>101.204425601346</c:v>
                </c:pt>
                <c:pt idx="34355">
                  <c:v>101.19632173977899</c:v>
                </c:pt>
                <c:pt idx="34356">
                  <c:v>101.19051675259399</c:v>
                </c:pt>
                <c:pt idx="34357">
                  <c:v>101.18826069382899</c:v>
                </c:pt>
                <c:pt idx="34358">
                  <c:v>101.176051833703</c:v>
                </c:pt>
                <c:pt idx="34359">
                  <c:v>101.162893766796</c:v>
                </c:pt>
                <c:pt idx="34360">
                  <c:v>101.14605390630101</c:v>
                </c:pt>
                <c:pt idx="34361">
                  <c:v>101.13182149169801</c:v>
                </c:pt>
                <c:pt idx="34362">
                  <c:v>101.098532505484</c:v>
                </c:pt>
                <c:pt idx="34363">
                  <c:v>101.08199880417899</c:v>
                </c:pt>
                <c:pt idx="34364">
                  <c:v>101.080502048341</c:v>
                </c:pt>
                <c:pt idx="34365">
                  <c:v>101.07571406947601</c:v>
                </c:pt>
                <c:pt idx="34366">
                  <c:v>101.058423163214</c:v>
                </c:pt>
                <c:pt idx="34367">
                  <c:v>101.053065136111</c:v>
                </c:pt>
                <c:pt idx="34368">
                  <c:v>101.03887606641401</c:v>
                </c:pt>
                <c:pt idx="34369">
                  <c:v>101.03873066185299</c:v>
                </c:pt>
                <c:pt idx="34370">
                  <c:v>101.03560115355199</c:v>
                </c:pt>
                <c:pt idx="34371">
                  <c:v>101.035220909448</c:v>
                </c:pt>
                <c:pt idx="34372">
                  <c:v>101.02917608398801</c:v>
                </c:pt>
                <c:pt idx="34373">
                  <c:v>101.027651494133</c:v>
                </c:pt>
                <c:pt idx="34374">
                  <c:v>101.02745941324901</c:v>
                </c:pt>
                <c:pt idx="34375">
                  <c:v>101.021868858164</c:v>
                </c:pt>
                <c:pt idx="34376">
                  <c:v>101.019003079576</c:v>
                </c:pt>
                <c:pt idx="34377">
                  <c:v>101.00496045446199</c:v>
                </c:pt>
                <c:pt idx="34378">
                  <c:v>100.997990816911</c:v>
                </c:pt>
                <c:pt idx="34379">
                  <c:v>100.995277892872</c:v>
                </c:pt>
                <c:pt idx="34380">
                  <c:v>100.988405767431</c:v>
                </c:pt>
                <c:pt idx="34381">
                  <c:v>100.959104111261</c:v>
                </c:pt>
                <c:pt idx="34382">
                  <c:v>100.958746669137</c:v>
                </c:pt>
                <c:pt idx="34383">
                  <c:v>100.953477152646</c:v>
                </c:pt>
                <c:pt idx="34384">
                  <c:v>100.94890083074201</c:v>
                </c:pt>
                <c:pt idx="34385">
                  <c:v>100.94223014526099</c:v>
                </c:pt>
                <c:pt idx="34386">
                  <c:v>100.92619445739</c:v>
                </c:pt>
                <c:pt idx="34387">
                  <c:v>100.900740268855</c:v>
                </c:pt>
                <c:pt idx="34388">
                  <c:v>100.89469793124501</c:v>
                </c:pt>
                <c:pt idx="34389">
                  <c:v>100.892038713674</c:v>
                </c:pt>
                <c:pt idx="34390">
                  <c:v>100.890694743531</c:v>
                </c:pt>
                <c:pt idx="34391">
                  <c:v>100.856185920218</c:v>
                </c:pt>
                <c:pt idx="34392">
                  <c:v>100.855291185025</c:v>
                </c:pt>
                <c:pt idx="34393">
                  <c:v>100.848644502843</c:v>
                </c:pt>
                <c:pt idx="34394">
                  <c:v>100.845606911741</c:v>
                </c:pt>
                <c:pt idx="34395">
                  <c:v>100.84482379948599</c:v>
                </c:pt>
                <c:pt idx="34396">
                  <c:v>100.84098709586701</c:v>
                </c:pt>
                <c:pt idx="34397">
                  <c:v>100.83369842532601</c:v>
                </c:pt>
                <c:pt idx="34398">
                  <c:v>100.819511947547</c:v>
                </c:pt>
                <c:pt idx="34399">
                  <c:v>100.816241000422</c:v>
                </c:pt>
                <c:pt idx="34400">
                  <c:v>100.798586393329</c:v>
                </c:pt>
                <c:pt idx="34401">
                  <c:v>100.790202415062</c:v>
                </c:pt>
                <c:pt idx="34402">
                  <c:v>100.789504525399</c:v>
                </c:pt>
                <c:pt idx="34403">
                  <c:v>100.77676709002399</c:v>
                </c:pt>
                <c:pt idx="34404">
                  <c:v>100.774525752598</c:v>
                </c:pt>
                <c:pt idx="34405">
                  <c:v>100.726844492567</c:v>
                </c:pt>
                <c:pt idx="34406">
                  <c:v>100.72683572685401</c:v>
                </c:pt>
                <c:pt idx="34407">
                  <c:v>100.683071620042</c:v>
                </c:pt>
                <c:pt idx="34408">
                  <c:v>100.67881393709099</c:v>
                </c:pt>
                <c:pt idx="34409">
                  <c:v>100.65764133885401</c:v>
                </c:pt>
                <c:pt idx="34410">
                  <c:v>100.646929732853</c:v>
                </c:pt>
                <c:pt idx="34411">
                  <c:v>100.64073712474899</c:v>
                </c:pt>
                <c:pt idx="34412">
                  <c:v>100.63650935269899</c:v>
                </c:pt>
                <c:pt idx="34413">
                  <c:v>100.622958203637</c:v>
                </c:pt>
                <c:pt idx="34414">
                  <c:v>100.611399372777</c:v>
                </c:pt>
                <c:pt idx="34415">
                  <c:v>100.61027818543801</c:v>
                </c:pt>
                <c:pt idx="34416">
                  <c:v>100.602161428011</c:v>
                </c:pt>
                <c:pt idx="34417">
                  <c:v>100.56968589533</c:v>
                </c:pt>
                <c:pt idx="34418">
                  <c:v>100.554211850147</c:v>
                </c:pt>
                <c:pt idx="34419">
                  <c:v>100.539540052153</c:v>
                </c:pt>
                <c:pt idx="34420">
                  <c:v>100.539457397955</c:v>
                </c:pt>
                <c:pt idx="34421">
                  <c:v>100.537139580797</c:v>
                </c:pt>
                <c:pt idx="34422">
                  <c:v>100.527679872921</c:v>
                </c:pt>
                <c:pt idx="34423">
                  <c:v>100.522491433014</c:v>
                </c:pt>
                <c:pt idx="34424">
                  <c:v>100.512209954019</c:v>
                </c:pt>
                <c:pt idx="34425">
                  <c:v>100.50729860585299</c:v>
                </c:pt>
                <c:pt idx="34426">
                  <c:v>100.506025603881</c:v>
                </c:pt>
                <c:pt idx="34427">
                  <c:v>100.441444669098</c:v>
                </c:pt>
                <c:pt idx="34428">
                  <c:v>100.430638581157</c:v>
                </c:pt>
                <c:pt idx="34429">
                  <c:v>100.412551620572</c:v>
                </c:pt>
                <c:pt idx="34430">
                  <c:v>100.409701223287</c:v>
                </c:pt>
                <c:pt idx="34431">
                  <c:v>100.405913966969</c:v>
                </c:pt>
                <c:pt idx="34432">
                  <c:v>100.379628966052</c:v>
                </c:pt>
                <c:pt idx="34433">
                  <c:v>100.35752775784</c:v>
                </c:pt>
                <c:pt idx="34434">
                  <c:v>100.35365670453901</c:v>
                </c:pt>
                <c:pt idx="34435">
                  <c:v>100.34595454663</c:v>
                </c:pt>
                <c:pt idx="34436">
                  <c:v>100.345296701232</c:v>
                </c:pt>
                <c:pt idx="34437">
                  <c:v>100.338133339492</c:v>
                </c:pt>
                <c:pt idx="34438">
                  <c:v>100.33411046304801</c:v>
                </c:pt>
                <c:pt idx="34439">
                  <c:v>100.33051081945899</c:v>
                </c:pt>
                <c:pt idx="34440">
                  <c:v>100.320298488709</c:v>
                </c:pt>
                <c:pt idx="34441">
                  <c:v>100.313468257967</c:v>
                </c:pt>
                <c:pt idx="34442">
                  <c:v>100.31238510191601</c:v>
                </c:pt>
                <c:pt idx="34443">
                  <c:v>100.30763740745699</c:v>
                </c:pt>
                <c:pt idx="34444">
                  <c:v>100.295905239688</c:v>
                </c:pt>
                <c:pt idx="34445">
                  <c:v>100.279315849474</c:v>
                </c:pt>
                <c:pt idx="34446">
                  <c:v>100.267979662215</c:v>
                </c:pt>
                <c:pt idx="34447">
                  <c:v>100.265548857486</c:v>
                </c:pt>
                <c:pt idx="34448">
                  <c:v>100.26008367019099</c:v>
                </c:pt>
                <c:pt idx="34449">
                  <c:v>100.242301070119</c:v>
                </c:pt>
                <c:pt idx="34450">
                  <c:v>100.238223150941</c:v>
                </c:pt>
                <c:pt idx="34451">
                  <c:v>100.23404444389</c:v>
                </c:pt>
                <c:pt idx="34452">
                  <c:v>100.225927828167</c:v>
                </c:pt>
                <c:pt idx="34453">
                  <c:v>100.212007734075</c:v>
                </c:pt>
                <c:pt idx="34454">
                  <c:v>100.197916779313</c:v>
                </c:pt>
                <c:pt idx="34455">
                  <c:v>100.196909444211</c:v>
                </c:pt>
                <c:pt idx="34456">
                  <c:v>100.19259406968401</c:v>
                </c:pt>
                <c:pt idx="34457">
                  <c:v>100.187981743227</c:v>
                </c:pt>
                <c:pt idx="34458">
                  <c:v>100.17325114030299</c:v>
                </c:pt>
                <c:pt idx="34459">
                  <c:v>100.17078581979101</c:v>
                </c:pt>
                <c:pt idx="34460">
                  <c:v>100.155504028667</c:v>
                </c:pt>
                <c:pt idx="34461">
                  <c:v>100.13519503813799</c:v>
                </c:pt>
                <c:pt idx="34462">
                  <c:v>100.125006542465</c:v>
                </c:pt>
                <c:pt idx="34463">
                  <c:v>100.12207995848701</c:v>
                </c:pt>
                <c:pt idx="34464">
                  <c:v>100.116341836936</c:v>
                </c:pt>
                <c:pt idx="34465">
                  <c:v>100.101811003192</c:v>
                </c:pt>
                <c:pt idx="34466">
                  <c:v>100.09355132335899</c:v>
                </c:pt>
                <c:pt idx="34467">
                  <c:v>100.084098168232</c:v>
                </c:pt>
                <c:pt idx="34468">
                  <c:v>100.079911054002</c:v>
                </c:pt>
                <c:pt idx="34469">
                  <c:v>100.075088006031</c:v>
                </c:pt>
                <c:pt idx="34470">
                  <c:v>100.059537113986</c:v>
                </c:pt>
                <c:pt idx="34471">
                  <c:v>100.05616698916501</c:v>
                </c:pt>
                <c:pt idx="34472">
                  <c:v>100.05427186177801</c:v>
                </c:pt>
                <c:pt idx="34473">
                  <c:v>100.051605353133</c:v>
                </c:pt>
                <c:pt idx="34474">
                  <c:v>100.045058435773</c:v>
                </c:pt>
                <c:pt idx="34475">
                  <c:v>100.034117066067</c:v>
                </c:pt>
                <c:pt idx="34476">
                  <c:v>100.01746147125201</c:v>
                </c:pt>
                <c:pt idx="34477">
                  <c:v>100.00793797546</c:v>
                </c:pt>
                <c:pt idx="34478">
                  <c:v>100.004419180505</c:v>
                </c:pt>
                <c:pt idx="34479">
                  <c:v>99.995572701411803</c:v>
                </c:pt>
                <c:pt idx="34480">
                  <c:v>99.991760812100395</c:v>
                </c:pt>
                <c:pt idx="34481">
                  <c:v>99.960490647435094</c:v>
                </c:pt>
                <c:pt idx="34482">
                  <c:v>99.953169676275905</c:v>
                </c:pt>
                <c:pt idx="34483">
                  <c:v>99.948758281798007</c:v>
                </c:pt>
                <c:pt idx="34484">
                  <c:v>99.944997646076899</c:v>
                </c:pt>
                <c:pt idx="34485">
                  <c:v>99.938167390632501</c:v>
                </c:pt>
                <c:pt idx="34486">
                  <c:v>99.9363614732098</c:v>
                </c:pt>
                <c:pt idx="34487">
                  <c:v>99.932648817200601</c:v>
                </c:pt>
                <c:pt idx="34488">
                  <c:v>99.932038664261299</c:v>
                </c:pt>
                <c:pt idx="34489">
                  <c:v>99.921203790832706</c:v>
                </c:pt>
                <c:pt idx="34490">
                  <c:v>99.905009833790601</c:v>
                </c:pt>
                <c:pt idx="34491">
                  <c:v>99.8819638749587</c:v>
                </c:pt>
                <c:pt idx="34492">
                  <c:v>99.877540664861797</c:v>
                </c:pt>
                <c:pt idx="34493">
                  <c:v>99.870566599623203</c:v>
                </c:pt>
                <c:pt idx="34494">
                  <c:v>99.853387713139796</c:v>
                </c:pt>
                <c:pt idx="34495">
                  <c:v>99.847707386943497</c:v>
                </c:pt>
                <c:pt idx="34496">
                  <c:v>99.846902794588402</c:v>
                </c:pt>
                <c:pt idx="34497">
                  <c:v>99.844897387870404</c:v>
                </c:pt>
                <c:pt idx="34498">
                  <c:v>99.842724404396407</c:v>
                </c:pt>
                <c:pt idx="34499">
                  <c:v>99.839563052766394</c:v>
                </c:pt>
                <c:pt idx="34500">
                  <c:v>99.8320066898345</c:v>
                </c:pt>
                <c:pt idx="34501">
                  <c:v>99.829842155161302</c:v>
                </c:pt>
                <c:pt idx="34502">
                  <c:v>99.826042842671995</c:v>
                </c:pt>
                <c:pt idx="34503">
                  <c:v>99.780458505969193</c:v>
                </c:pt>
                <c:pt idx="34504">
                  <c:v>99.773503513677795</c:v>
                </c:pt>
                <c:pt idx="34505">
                  <c:v>99.767284071401804</c:v>
                </c:pt>
                <c:pt idx="34506">
                  <c:v>99.766135851214202</c:v>
                </c:pt>
                <c:pt idx="34507">
                  <c:v>99.751324856928406</c:v>
                </c:pt>
                <c:pt idx="34508">
                  <c:v>99.747968745931303</c:v>
                </c:pt>
                <c:pt idx="34509">
                  <c:v>99.738608042210402</c:v>
                </c:pt>
                <c:pt idx="34510">
                  <c:v>99.735118642313594</c:v>
                </c:pt>
                <c:pt idx="34511">
                  <c:v>99.733638593470801</c:v>
                </c:pt>
                <c:pt idx="34512">
                  <c:v>99.718983587409298</c:v>
                </c:pt>
                <c:pt idx="34513">
                  <c:v>99.718859672404903</c:v>
                </c:pt>
                <c:pt idx="34514">
                  <c:v>99.714962521480302</c:v>
                </c:pt>
                <c:pt idx="34515">
                  <c:v>99.698330550965096</c:v>
                </c:pt>
                <c:pt idx="34516">
                  <c:v>99.697574400313201</c:v>
                </c:pt>
                <c:pt idx="34517">
                  <c:v>99.681652043766704</c:v>
                </c:pt>
                <c:pt idx="34518">
                  <c:v>99.661794748282901</c:v>
                </c:pt>
                <c:pt idx="34519">
                  <c:v>99.6571743518505</c:v>
                </c:pt>
                <c:pt idx="34520">
                  <c:v>99.6514736886176</c:v>
                </c:pt>
                <c:pt idx="34521">
                  <c:v>99.641251293764</c:v>
                </c:pt>
                <c:pt idx="34522">
                  <c:v>99.641196051835905</c:v>
                </c:pt>
                <c:pt idx="34523">
                  <c:v>99.635969003431498</c:v>
                </c:pt>
                <c:pt idx="34524">
                  <c:v>99.634596617118902</c:v>
                </c:pt>
                <c:pt idx="34525">
                  <c:v>99.633028155723295</c:v>
                </c:pt>
                <c:pt idx="34526">
                  <c:v>99.627293021118405</c:v>
                </c:pt>
                <c:pt idx="34527">
                  <c:v>99.626408455317502</c:v>
                </c:pt>
                <c:pt idx="34528">
                  <c:v>99.622352465823795</c:v>
                </c:pt>
                <c:pt idx="34529">
                  <c:v>99.617205646476904</c:v>
                </c:pt>
                <c:pt idx="34530">
                  <c:v>99.605657544302503</c:v>
                </c:pt>
                <c:pt idx="34531">
                  <c:v>99.604042684848693</c:v>
                </c:pt>
                <c:pt idx="34532">
                  <c:v>99.601855697147897</c:v>
                </c:pt>
                <c:pt idx="34533">
                  <c:v>99.5905043605174</c:v>
                </c:pt>
                <c:pt idx="34534">
                  <c:v>99.588326396751</c:v>
                </c:pt>
                <c:pt idx="34535">
                  <c:v>99.585165224549002</c:v>
                </c:pt>
                <c:pt idx="34536">
                  <c:v>99.5803064189639</c:v>
                </c:pt>
                <c:pt idx="34537">
                  <c:v>99.572309086900802</c:v>
                </c:pt>
                <c:pt idx="34538">
                  <c:v>99.567367038420102</c:v>
                </c:pt>
                <c:pt idx="34539">
                  <c:v>99.566410805259693</c:v>
                </c:pt>
                <c:pt idx="34540">
                  <c:v>99.564228603964096</c:v>
                </c:pt>
                <c:pt idx="34541">
                  <c:v>99.559551336008894</c:v>
                </c:pt>
                <c:pt idx="34542">
                  <c:v>99.555851350043497</c:v>
                </c:pt>
                <c:pt idx="34543">
                  <c:v>99.553285377780895</c:v>
                </c:pt>
                <c:pt idx="34544">
                  <c:v>99.551829543555399</c:v>
                </c:pt>
                <c:pt idx="34545">
                  <c:v>99.551432329726694</c:v>
                </c:pt>
                <c:pt idx="34546">
                  <c:v>99.547366055234406</c:v>
                </c:pt>
                <c:pt idx="34547">
                  <c:v>99.546356597877406</c:v>
                </c:pt>
                <c:pt idx="34548">
                  <c:v>99.544858235851706</c:v>
                </c:pt>
                <c:pt idx="34549">
                  <c:v>99.538603465659506</c:v>
                </c:pt>
                <c:pt idx="34550">
                  <c:v>99.537008308686495</c:v>
                </c:pt>
                <c:pt idx="34551">
                  <c:v>99.536889882093007</c:v>
                </c:pt>
                <c:pt idx="34552">
                  <c:v>99.536568718931804</c:v>
                </c:pt>
                <c:pt idx="34553">
                  <c:v>99.533527174295799</c:v>
                </c:pt>
                <c:pt idx="34554">
                  <c:v>99.526911542629307</c:v>
                </c:pt>
                <c:pt idx="34555">
                  <c:v>99.525324525040304</c:v>
                </c:pt>
                <c:pt idx="34556">
                  <c:v>99.524634586801596</c:v>
                </c:pt>
                <c:pt idx="34557">
                  <c:v>99.522211559831703</c:v>
                </c:pt>
                <c:pt idx="34558">
                  <c:v>99.518887965804794</c:v>
                </c:pt>
                <c:pt idx="34559">
                  <c:v>99.513590047350803</c:v>
                </c:pt>
                <c:pt idx="34560">
                  <c:v>99.511313846861299</c:v>
                </c:pt>
                <c:pt idx="34561">
                  <c:v>99.510717627614994</c:v>
                </c:pt>
                <c:pt idx="34562">
                  <c:v>99.509904970244193</c:v>
                </c:pt>
                <c:pt idx="34563">
                  <c:v>99.509298067266499</c:v>
                </c:pt>
                <c:pt idx="34564">
                  <c:v>99.5084649224884</c:v>
                </c:pt>
                <c:pt idx="34565">
                  <c:v>99.508332374544807</c:v>
                </c:pt>
                <c:pt idx="34566">
                  <c:v>99.506187410957097</c:v>
                </c:pt>
                <c:pt idx="34567">
                  <c:v>99.502123359219794</c:v>
                </c:pt>
                <c:pt idx="34568">
                  <c:v>99.501095658354998</c:v>
                </c:pt>
                <c:pt idx="34569">
                  <c:v>99.497393255781702</c:v>
                </c:pt>
                <c:pt idx="34570">
                  <c:v>99.492254391524995</c:v>
                </c:pt>
                <c:pt idx="34571">
                  <c:v>99.485922804022707</c:v>
                </c:pt>
                <c:pt idx="34572">
                  <c:v>99.481476630907494</c:v>
                </c:pt>
                <c:pt idx="34573">
                  <c:v>99.472944405256499</c:v>
                </c:pt>
                <c:pt idx="34574">
                  <c:v>99.470602126940406</c:v>
                </c:pt>
                <c:pt idx="34575">
                  <c:v>99.464721072501902</c:v>
                </c:pt>
                <c:pt idx="34576">
                  <c:v>99.464202244552894</c:v>
                </c:pt>
                <c:pt idx="34577">
                  <c:v>99.464124618167801</c:v>
                </c:pt>
                <c:pt idx="34578">
                  <c:v>99.462792188748196</c:v>
                </c:pt>
                <c:pt idx="34579">
                  <c:v>99.462083455770596</c:v>
                </c:pt>
                <c:pt idx="34580">
                  <c:v>99.460057324513997</c:v>
                </c:pt>
                <c:pt idx="34581">
                  <c:v>99.457885971915005</c:v>
                </c:pt>
                <c:pt idx="34582">
                  <c:v>99.457491558844794</c:v>
                </c:pt>
                <c:pt idx="34583">
                  <c:v>99.456008477324602</c:v>
                </c:pt>
                <c:pt idx="34584">
                  <c:v>99.450455424479003</c:v>
                </c:pt>
                <c:pt idx="34585">
                  <c:v>99.446295210147795</c:v>
                </c:pt>
                <c:pt idx="34586">
                  <c:v>99.4450983055725</c:v>
                </c:pt>
                <c:pt idx="34587">
                  <c:v>99.441969977011993</c:v>
                </c:pt>
                <c:pt idx="34588">
                  <c:v>99.438854785754003</c:v>
                </c:pt>
                <c:pt idx="34589">
                  <c:v>99.437178232975199</c:v>
                </c:pt>
                <c:pt idx="34590">
                  <c:v>99.433966609459603</c:v>
                </c:pt>
                <c:pt idx="34591">
                  <c:v>99.4339280834904</c:v>
                </c:pt>
                <c:pt idx="34592">
                  <c:v>99.4304256801599</c:v>
                </c:pt>
                <c:pt idx="34593">
                  <c:v>99.429566204601599</c:v>
                </c:pt>
                <c:pt idx="34594">
                  <c:v>99.420080477362006</c:v>
                </c:pt>
                <c:pt idx="34595">
                  <c:v>99.417706769428705</c:v>
                </c:pt>
                <c:pt idx="34596">
                  <c:v>99.416800790744205</c:v>
                </c:pt>
                <c:pt idx="34597">
                  <c:v>99.410876685572205</c:v>
                </c:pt>
                <c:pt idx="34598">
                  <c:v>99.410812612753304</c:v>
                </c:pt>
                <c:pt idx="34599">
                  <c:v>99.408945355874096</c:v>
                </c:pt>
                <c:pt idx="34600">
                  <c:v>99.396399939802194</c:v>
                </c:pt>
                <c:pt idx="34601">
                  <c:v>99.3945690050747</c:v>
                </c:pt>
                <c:pt idx="34602">
                  <c:v>99.391077861444501</c:v>
                </c:pt>
                <c:pt idx="34603">
                  <c:v>99.386561695337306</c:v>
                </c:pt>
                <c:pt idx="34604">
                  <c:v>99.385565629137304</c:v>
                </c:pt>
                <c:pt idx="34605">
                  <c:v>99.381929592936899</c:v>
                </c:pt>
                <c:pt idx="34606">
                  <c:v>99.376536751764704</c:v>
                </c:pt>
                <c:pt idx="34607">
                  <c:v>99.374098755463706</c:v>
                </c:pt>
                <c:pt idx="34608">
                  <c:v>99.373571768924904</c:v>
                </c:pt>
                <c:pt idx="34609">
                  <c:v>99.372272038123796</c:v>
                </c:pt>
                <c:pt idx="34610">
                  <c:v>99.366117161368393</c:v>
                </c:pt>
                <c:pt idx="34611">
                  <c:v>99.3634702711269</c:v>
                </c:pt>
                <c:pt idx="34612">
                  <c:v>99.358886615931198</c:v>
                </c:pt>
                <c:pt idx="34613">
                  <c:v>99.355190159330206</c:v>
                </c:pt>
                <c:pt idx="34614">
                  <c:v>99.351014522831505</c:v>
                </c:pt>
                <c:pt idx="34615">
                  <c:v>99.3504904453808</c:v>
                </c:pt>
                <c:pt idx="34616">
                  <c:v>99.348865733681393</c:v>
                </c:pt>
                <c:pt idx="34617">
                  <c:v>99.347700871292005</c:v>
                </c:pt>
                <c:pt idx="34618">
                  <c:v>99.3436441556142</c:v>
                </c:pt>
                <c:pt idx="34619">
                  <c:v>99.3371896906975</c:v>
                </c:pt>
                <c:pt idx="34620">
                  <c:v>99.3324704296937</c:v>
                </c:pt>
                <c:pt idx="34621">
                  <c:v>99.332238051061395</c:v>
                </c:pt>
                <c:pt idx="34622">
                  <c:v>99.329187445602003</c:v>
                </c:pt>
                <c:pt idx="34623">
                  <c:v>99.328835936983396</c:v>
                </c:pt>
                <c:pt idx="34624">
                  <c:v>99.327091192044193</c:v>
                </c:pt>
                <c:pt idx="34625">
                  <c:v>99.318768345590499</c:v>
                </c:pt>
                <c:pt idx="34626">
                  <c:v>99.316030606465802</c:v>
                </c:pt>
                <c:pt idx="34627">
                  <c:v>99.314709542036695</c:v>
                </c:pt>
                <c:pt idx="34628">
                  <c:v>99.314696478247797</c:v>
                </c:pt>
                <c:pt idx="34629">
                  <c:v>99.311637070937095</c:v>
                </c:pt>
                <c:pt idx="34630">
                  <c:v>99.308251149982695</c:v>
                </c:pt>
                <c:pt idx="34631">
                  <c:v>99.299050618881097</c:v>
                </c:pt>
                <c:pt idx="34632">
                  <c:v>99.296818376622596</c:v>
                </c:pt>
                <c:pt idx="34633">
                  <c:v>99.296579750148894</c:v>
                </c:pt>
                <c:pt idx="34634">
                  <c:v>99.292123676927801</c:v>
                </c:pt>
                <c:pt idx="34635">
                  <c:v>99.275967415114906</c:v>
                </c:pt>
                <c:pt idx="34636">
                  <c:v>99.269744870007102</c:v>
                </c:pt>
                <c:pt idx="34637">
                  <c:v>99.269287228270102</c:v>
                </c:pt>
                <c:pt idx="34638">
                  <c:v>99.266639596490606</c:v>
                </c:pt>
                <c:pt idx="34639">
                  <c:v>99.257176926534797</c:v>
                </c:pt>
                <c:pt idx="34640">
                  <c:v>99.256368854378707</c:v>
                </c:pt>
                <c:pt idx="34641">
                  <c:v>99.255830521339405</c:v>
                </c:pt>
                <c:pt idx="34642">
                  <c:v>99.249988651339507</c:v>
                </c:pt>
                <c:pt idx="34643">
                  <c:v>99.248598722737896</c:v>
                </c:pt>
                <c:pt idx="34644">
                  <c:v>99.245666214633005</c:v>
                </c:pt>
                <c:pt idx="34645">
                  <c:v>99.242143607787497</c:v>
                </c:pt>
                <c:pt idx="34646">
                  <c:v>99.241809678068293</c:v>
                </c:pt>
                <c:pt idx="34647">
                  <c:v>99.240881706754195</c:v>
                </c:pt>
                <c:pt idx="34648">
                  <c:v>99.240614475925398</c:v>
                </c:pt>
                <c:pt idx="34649">
                  <c:v>99.237027236579394</c:v>
                </c:pt>
                <c:pt idx="34650">
                  <c:v>99.235946669382699</c:v>
                </c:pt>
                <c:pt idx="34651">
                  <c:v>99.230249764847798</c:v>
                </c:pt>
                <c:pt idx="34652">
                  <c:v>99.227928485995605</c:v>
                </c:pt>
                <c:pt idx="34653">
                  <c:v>99.226063470540794</c:v>
                </c:pt>
                <c:pt idx="34654">
                  <c:v>99.218973125739296</c:v>
                </c:pt>
                <c:pt idx="34655">
                  <c:v>99.212206889214897</c:v>
                </c:pt>
                <c:pt idx="34656">
                  <c:v>99.2115489553277</c:v>
                </c:pt>
                <c:pt idx="34657">
                  <c:v>99.200409680424997</c:v>
                </c:pt>
                <c:pt idx="34658">
                  <c:v>99.197515690309999</c:v>
                </c:pt>
                <c:pt idx="34659">
                  <c:v>99.196163001700697</c:v>
                </c:pt>
                <c:pt idx="34660">
                  <c:v>99.196153759732496</c:v>
                </c:pt>
                <c:pt idx="34661">
                  <c:v>99.182471934386598</c:v>
                </c:pt>
                <c:pt idx="34662">
                  <c:v>99.173159623379604</c:v>
                </c:pt>
                <c:pt idx="34663">
                  <c:v>99.161873391832401</c:v>
                </c:pt>
                <c:pt idx="34664">
                  <c:v>99.159778487332105</c:v>
                </c:pt>
                <c:pt idx="34665">
                  <c:v>99.155483112721996</c:v>
                </c:pt>
                <c:pt idx="34666">
                  <c:v>99.153833498174905</c:v>
                </c:pt>
                <c:pt idx="34667">
                  <c:v>99.152639309009103</c:v>
                </c:pt>
                <c:pt idx="34668">
                  <c:v>99.145449096948298</c:v>
                </c:pt>
                <c:pt idx="34669">
                  <c:v>99.145125641443101</c:v>
                </c:pt>
                <c:pt idx="34670">
                  <c:v>99.141406562306003</c:v>
                </c:pt>
                <c:pt idx="34671">
                  <c:v>99.136872081615905</c:v>
                </c:pt>
                <c:pt idx="34672">
                  <c:v>99.130555518953003</c:v>
                </c:pt>
                <c:pt idx="34673">
                  <c:v>99.129655766988293</c:v>
                </c:pt>
                <c:pt idx="34674">
                  <c:v>99.123557596205202</c:v>
                </c:pt>
                <c:pt idx="34675">
                  <c:v>99.1073599337426</c:v>
                </c:pt>
                <c:pt idx="34676">
                  <c:v>99.105428312657693</c:v>
                </c:pt>
                <c:pt idx="34677">
                  <c:v>99.103939624031696</c:v>
                </c:pt>
                <c:pt idx="34678">
                  <c:v>99.094793318480598</c:v>
                </c:pt>
                <c:pt idx="34679">
                  <c:v>99.092348241121499</c:v>
                </c:pt>
                <c:pt idx="34680">
                  <c:v>99.088933590007798</c:v>
                </c:pt>
                <c:pt idx="34681">
                  <c:v>99.087343519320399</c:v>
                </c:pt>
                <c:pt idx="34682">
                  <c:v>99.054859196461905</c:v>
                </c:pt>
                <c:pt idx="34683">
                  <c:v>99.048042288739694</c:v>
                </c:pt>
                <c:pt idx="34684">
                  <c:v>99.047785324676298</c:v>
                </c:pt>
                <c:pt idx="34685">
                  <c:v>99.034129726991907</c:v>
                </c:pt>
                <c:pt idx="34686">
                  <c:v>99.0338249343325</c:v>
                </c:pt>
                <c:pt idx="34687">
                  <c:v>99.033561923250204</c:v>
                </c:pt>
                <c:pt idx="34688">
                  <c:v>99.029329827918801</c:v>
                </c:pt>
                <c:pt idx="34689">
                  <c:v>99.029262819691098</c:v>
                </c:pt>
                <c:pt idx="34690">
                  <c:v>99.023000913613402</c:v>
                </c:pt>
                <c:pt idx="34691">
                  <c:v>99.014202046298294</c:v>
                </c:pt>
                <c:pt idx="34692">
                  <c:v>99.005778551448003</c:v>
                </c:pt>
                <c:pt idx="34693">
                  <c:v>99.005585661393496</c:v>
                </c:pt>
                <c:pt idx="34694">
                  <c:v>99.004237416691595</c:v>
                </c:pt>
                <c:pt idx="34695">
                  <c:v>98.997715802791006</c:v>
                </c:pt>
                <c:pt idx="34696">
                  <c:v>98.993035225930797</c:v>
                </c:pt>
                <c:pt idx="34697">
                  <c:v>98.992521775672202</c:v>
                </c:pt>
                <c:pt idx="34698">
                  <c:v>98.992429034736801</c:v>
                </c:pt>
                <c:pt idx="34699">
                  <c:v>98.9877953903502</c:v>
                </c:pt>
                <c:pt idx="34700">
                  <c:v>98.987331499224197</c:v>
                </c:pt>
                <c:pt idx="34701">
                  <c:v>98.978076731039394</c:v>
                </c:pt>
                <c:pt idx="34702">
                  <c:v>98.965258998963506</c:v>
                </c:pt>
                <c:pt idx="34703">
                  <c:v>98.963632807807898</c:v>
                </c:pt>
                <c:pt idx="34704">
                  <c:v>98.961737977017293</c:v>
                </c:pt>
                <c:pt idx="34705">
                  <c:v>98.960948364512404</c:v>
                </c:pt>
                <c:pt idx="34706">
                  <c:v>98.958444109350793</c:v>
                </c:pt>
                <c:pt idx="34707">
                  <c:v>98.954578468701996</c:v>
                </c:pt>
                <c:pt idx="34708">
                  <c:v>98.947859614701599</c:v>
                </c:pt>
                <c:pt idx="34709">
                  <c:v>98.944723343144105</c:v>
                </c:pt>
                <c:pt idx="34710">
                  <c:v>98.941996668188693</c:v>
                </c:pt>
                <c:pt idx="34711">
                  <c:v>98.920445755361101</c:v>
                </c:pt>
                <c:pt idx="34712">
                  <c:v>98.909292177702696</c:v>
                </c:pt>
                <c:pt idx="34713">
                  <c:v>98.907555463875696</c:v>
                </c:pt>
                <c:pt idx="34714">
                  <c:v>98.905176857686897</c:v>
                </c:pt>
                <c:pt idx="34715">
                  <c:v>98.903678579652293</c:v>
                </c:pt>
                <c:pt idx="34716">
                  <c:v>98.897157723321598</c:v>
                </c:pt>
                <c:pt idx="34717">
                  <c:v>98.896728824342304</c:v>
                </c:pt>
                <c:pt idx="34718">
                  <c:v>98.894995423903595</c:v>
                </c:pt>
                <c:pt idx="34719">
                  <c:v>98.8936978405074</c:v>
                </c:pt>
                <c:pt idx="34720">
                  <c:v>98.886071068268905</c:v>
                </c:pt>
                <c:pt idx="34721">
                  <c:v>98.885376047471695</c:v>
                </c:pt>
                <c:pt idx="34722">
                  <c:v>98.882549156571898</c:v>
                </c:pt>
                <c:pt idx="34723">
                  <c:v>98.881497124839498</c:v>
                </c:pt>
                <c:pt idx="34724">
                  <c:v>98.881209364102006</c:v>
                </c:pt>
                <c:pt idx="34725">
                  <c:v>98.866023838934595</c:v>
                </c:pt>
                <c:pt idx="34726">
                  <c:v>98.858825704471101</c:v>
                </c:pt>
                <c:pt idx="34727">
                  <c:v>98.854453391617596</c:v>
                </c:pt>
                <c:pt idx="34728">
                  <c:v>98.851589114403893</c:v>
                </c:pt>
                <c:pt idx="34729">
                  <c:v>98.850186028832297</c:v>
                </c:pt>
                <c:pt idx="34730">
                  <c:v>98.848038383745106</c:v>
                </c:pt>
                <c:pt idx="34731">
                  <c:v>98.837552332683103</c:v>
                </c:pt>
                <c:pt idx="34732">
                  <c:v>98.834926532433997</c:v>
                </c:pt>
                <c:pt idx="34733">
                  <c:v>98.834632697616499</c:v>
                </c:pt>
                <c:pt idx="34734">
                  <c:v>98.830231915981699</c:v>
                </c:pt>
                <c:pt idx="34735">
                  <c:v>98.825256913664305</c:v>
                </c:pt>
                <c:pt idx="34736">
                  <c:v>98.810881091570806</c:v>
                </c:pt>
                <c:pt idx="34737">
                  <c:v>98.808856574565894</c:v>
                </c:pt>
                <c:pt idx="34738">
                  <c:v>98.805728172769506</c:v>
                </c:pt>
                <c:pt idx="34739">
                  <c:v>98.803058349284896</c:v>
                </c:pt>
                <c:pt idx="34740">
                  <c:v>98.800822245719999</c:v>
                </c:pt>
                <c:pt idx="34741">
                  <c:v>98.800290285550503</c:v>
                </c:pt>
                <c:pt idx="34742">
                  <c:v>98.799317636783101</c:v>
                </c:pt>
                <c:pt idx="34743">
                  <c:v>98.798682795870505</c:v>
                </c:pt>
                <c:pt idx="34744">
                  <c:v>98.794635148329206</c:v>
                </c:pt>
                <c:pt idx="34745">
                  <c:v>98.792172923448803</c:v>
                </c:pt>
                <c:pt idx="34746">
                  <c:v>98.790417626279606</c:v>
                </c:pt>
                <c:pt idx="34747">
                  <c:v>98.7777670192811</c:v>
                </c:pt>
                <c:pt idx="34748">
                  <c:v>98.773837078863806</c:v>
                </c:pt>
                <c:pt idx="34749">
                  <c:v>98.768517663790902</c:v>
                </c:pt>
                <c:pt idx="34750">
                  <c:v>98.758296786153295</c:v>
                </c:pt>
                <c:pt idx="34751">
                  <c:v>98.753060620788901</c:v>
                </c:pt>
                <c:pt idx="34752">
                  <c:v>98.736845214056302</c:v>
                </c:pt>
                <c:pt idx="34753">
                  <c:v>98.736108545196302</c:v>
                </c:pt>
                <c:pt idx="34754">
                  <c:v>98.707188993154901</c:v>
                </c:pt>
                <c:pt idx="34755">
                  <c:v>98.705309536534003</c:v>
                </c:pt>
                <c:pt idx="34756">
                  <c:v>98.703941837454494</c:v>
                </c:pt>
                <c:pt idx="34757">
                  <c:v>98.701875234496796</c:v>
                </c:pt>
                <c:pt idx="34758">
                  <c:v>98.699817347068503</c:v>
                </c:pt>
                <c:pt idx="34759">
                  <c:v>98.696782598882606</c:v>
                </c:pt>
                <c:pt idx="34760">
                  <c:v>98.696215685368102</c:v>
                </c:pt>
                <c:pt idx="34761">
                  <c:v>98.690266046519895</c:v>
                </c:pt>
                <c:pt idx="34762">
                  <c:v>98.689367479046894</c:v>
                </c:pt>
                <c:pt idx="34763">
                  <c:v>98.686889409396201</c:v>
                </c:pt>
                <c:pt idx="34764">
                  <c:v>98.674055196965398</c:v>
                </c:pt>
                <c:pt idx="34765">
                  <c:v>98.667926111472596</c:v>
                </c:pt>
                <c:pt idx="34766">
                  <c:v>98.664916774261599</c:v>
                </c:pt>
                <c:pt idx="34767">
                  <c:v>98.661771360572999</c:v>
                </c:pt>
                <c:pt idx="34768">
                  <c:v>98.656523736010598</c:v>
                </c:pt>
                <c:pt idx="34769">
                  <c:v>98.636593184578004</c:v>
                </c:pt>
                <c:pt idx="34770">
                  <c:v>98.627981796182397</c:v>
                </c:pt>
                <c:pt idx="34771">
                  <c:v>98.607061979496905</c:v>
                </c:pt>
                <c:pt idx="34772">
                  <c:v>98.594776983560607</c:v>
                </c:pt>
                <c:pt idx="34773">
                  <c:v>98.593325998755603</c:v>
                </c:pt>
                <c:pt idx="34774">
                  <c:v>98.585138438698294</c:v>
                </c:pt>
                <c:pt idx="34775">
                  <c:v>98.582548962256595</c:v>
                </c:pt>
                <c:pt idx="34776">
                  <c:v>98.575975973410394</c:v>
                </c:pt>
                <c:pt idx="34777">
                  <c:v>98.571369484803796</c:v>
                </c:pt>
                <c:pt idx="34778">
                  <c:v>98.5710327581467</c:v>
                </c:pt>
                <c:pt idx="34779">
                  <c:v>98.569558959300906</c:v>
                </c:pt>
                <c:pt idx="34780">
                  <c:v>98.565416751883902</c:v>
                </c:pt>
                <c:pt idx="34781">
                  <c:v>98.564010303733994</c:v>
                </c:pt>
                <c:pt idx="34782">
                  <c:v>98.547446678883006</c:v>
                </c:pt>
                <c:pt idx="34783">
                  <c:v>98.547267434309205</c:v>
                </c:pt>
                <c:pt idx="34784">
                  <c:v>98.539998615280894</c:v>
                </c:pt>
                <c:pt idx="34785">
                  <c:v>98.535485646460202</c:v>
                </c:pt>
                <c:pt idx="34786">
                  <c:v>98.533699787396102</c:v>
                </c:pt>
                <c:pt idx="34787">
                  <c:v>98.533670116401595</c:v>
                </c:pt>
                <c:pt idx="34788">
                  <c:v>98.529588372614995</c:v>
                </c:pt>
                <c:pt idx="34789">
                  <c:v>98.518479945333794</c:v>
                </c:pt>
                <c:pt idx="34790">
                  <c:v>98.516402572285401</c:v>
                </c:pt>
                <c:pt idx="34791">
                  <c:v>98.481089535311995</c:v>
                </c:pt>
                <c:pt idx="34792">
                  <c:v>98.461403931311906</c:v>
                </c:pt>
                <c:pt idx="34793">
                  <c:v>98.433048718711703</c:v>
                </c:pt>
                <c:pt idx="34794">
                  <c:v>98.427984504221598</c:v>
                </c:pt>
                <c:pt idx="34795">
                  <c:v>98.326553819359205</c:v>
                </c:pt>
                <c:pt idx="34796">
                  <c:v>98.325394883183705</c:v>
                </c:pt>
                <c:pt idx="34797">
                  <c:v>98.323973338759401</c:v>
                </c:pt>
                <c:pt idx="34798">
                  <c:v>98.310108026725302</c:v>
                </c:pt>
                <c:pt idx="34799">
                  <c:v>98.296675338288495</c:v>
                </c:pt>
                <c:pt idx="34800">
                  <c:v>98.289543968677293</c:v>
                </c:pt>
                <c:pt idx="34801">
                  <c:v>98.273283781848505</c:v>
                </c:pt>
                <c:pt idx="34802">
                  <c:v>98.254655054782702</c:v>
                </c:pt>
                <c:pt idx="34803">
                  <c:v>98.232671199734995</c:v>
                </c:pt>
                <c:pt idx="34804">
                  <c:v>98.211208046322497</c:v>
                </c:pt>
                <c:pt idx="34805">
                  <c:v>98.196730437165101</c:v>
                </c:pt>
                <c:pt idx="34806">
                  <c:v>98.194496611538199</c:v>
                </c:pt>
                <c:pt idx="34807">
                  <c:v>98.186550103096195</c:v>
                </c:pt>
                <c:pt idx="34808">
                  <c:v>98.178649199836997</c:v>
                </c:pt>
                <c:pt idx="34809">
                  <c:v>98.141172035474796</c:v>
                </c:pt>
                <c:pt idx="34810">
                  <c:v>98.139188774440299</c:v>
                </c:pt>
                <c:pt idx="34811">
                  <c:v>98.104568228942497</c:v>
                </c:pt>
                <c:pt idx="34812">
                  <c:v>98.091539452510006</c:v>
                </c:pt>
                <c:pt idx="34813">
                  <c:v>98.078360339485997</c:v>
                </c:pt>
                <c:pt idx="34814">
                  <c:v>98.074175315949105</c:v>
                </c:pt>
                <c:pt idx="34815">
                  <c:v>98.072521262935396</c:v>
                </c:pt>
                <c:pt idx="34816">
                  <c:v>98.059547460119703</c:v>
                </c:pt>
                <c:pt idx="34817">
                  <c:v>98.051278504883399</c:v>
                </c:pt>
                <c:pt idx="34818">
                  <c:v>98.030276020685704</c:v>
                </c:pt>
                <c:pt idx="34819">
                  <c:v>98.025783371226396</c:v>
                </c:pt>
                <c:pt idx="34820">
                  <c:v>98.024801624677394</c:v>
                </c:pt>
                <c:pt idx="34821">
                  <c:v>97.942479403918895</c:v>
                </c:pt>
                <c:pt idx="34822">
                  <c:v>97.934306103970201</c:v>
                </c:pt>
                <c:pt idx="34823">
                  <c:v>97.934224053066004</c:v>
                </c:pt>
                <c:pt idx="34824">
                  <c:v>97.932907466324394</c:v>
                </c:pt>
                <c:pt idx="34825">
                  <c:v>97.923542775535196</c:v>
                </c:pt>
                <c:pt idx="34826">
                  <c:v>97.894631842861799</c:v>
                </c:pt>
                <c:pt idx="34827">
                  <c:v>97.860843277445795</c:v>
                </c:pt>
                <c:pt idx="34828">
                  <c:v>97.851242979485093</c:v>
                </c:pt>
                <c:pt idx="34829">
                  <c:v>97.837138656278199</c:v>
                </c:pt>
                <c:pt idx="34830">
                  <c:v>97.829279791561106</c:v>
                </c:pt>
                <c:pt idx="34831">
                  <c:v>97.826066246888303</c:v>
                </c:pt>
                <c:pt idx="34832">
                  <c:v>97.819945404426093</c:v>
                </c:pt>
                <c:pt idx="34833">
                  <c:v>97.793015824769</c:v>
                </c:pt>
                <c:pt idx="34834">
                  <c:v>97.785289931259996</c:v>
                </c:pt>
                <c:pt idx="34835">
                  <c:v>97.770683009196901</c:v>
                </c:pt>
                <c:pt idx="34836">
                  <c:v>97.765459669220604</c:v>
                </c:pt>
                <c:pt idx="34837">
                  <c:v>97.762300052510398</c:v>
                </c:pt>
                <c:pt idx="34838">
                  <c:v>97.754655247102306</c:v>
                </c:pt>
                <c:pt idx="34839">
                  <c:v>97.754236028914207</c:v>
                </c:pt>
                <c:pt idx="34840">
                  <c:v>97.752721317096899</c:v>
                </c:pt>
                <c:pt idx="34841">
                  <c:v>97.722428736649903</c:v>
                </c:pt>
                <c:pt idx="34842">
                  <c:v>97.712149232116602</c:v>
                </c:pt>
                <c:pt idx="34843">
                  <c:v>97.711951557371606</c:v>
                </c:pt>
                <c:pt idx="34844">
                  <c:v>97.707118224178998</c:v>
                </c:pt>
                <c:pt idx="34845">
                  <c:v>97.700939502702994</c:v>
                </c:pt>
                <c:pt idx="34846">
                  <c:v>97.695904050537095</c:v>
                </c:pt>
                <c:pt idx="34847">
                  <c:v>97.683229166114103</c:v>
                </c:pt>
                <c:pt idx="34848">
                  <c:v>97.679980865652794</c:v>
                </c:pt>
                <c:pt idx="34849">
                  <c:v>97.674479301865901</c:v>
                </c:pt>
                <c:pt idx="34850">
                  <c:v>97.674112229991195</c:v>
                </c:pt>
                <c:pt idx="34851">
                  <c:v>97.673760717531806</c:v>
                </c:pt>
                <c:pt idx="34852">
                  <c:v>97.673706348858204</c:v>
                </c:pt>
                <c:pt idx="34853">
                  <c:v>97.630219630831903</c:v>
                </c:pt>
                <c:pt idx="34854">
                  <c:v>97.615810379179806</c:v>
                </c:pt>
                <c:pt idx="34855">
                  <c:v>97.615120143984299</c:v>
                </c:pt>
                <c:pt idx="34856">
                  <c:v>97.614245688956203</c:v>
                </c:pt>
                <c:pt idx="34857">
                  <c:v>97.598917290694899</c:v>
                </c:pt>
                <c:pt idx="34858">
                  <c:v>97.589889800754094</c:v>
                </c:pt>
                <c:pt idx="34859">
                  <c:v>97.586145508636505</c:v>
                </c:pt>
                <c:pt idx="34860">
                  <c:v>97.583953186498505</c:v>
                </c:pt>
                <c:pt idx="34861">
                  <c:v>97.572436734106603</c:v>
                </c:pt>
                <c:pt idx="34862">
                  <c:v>97.571160202892898</c:v>
                </c:pt>
                <c:pt idx="34863">
                  <c:v>97.555080023328301</c:v>
                </c:pt>
                <c:pt idx="34864">
                  <c:v>97.541750540619205</c:v>
                </c:pt>
                <c:pt idx="34865">
                  <c:v>97.536713325945399</c:v>
                </c:pt>
                <c:pt idx="34866">
                  <c:v>97.531918547451497</c:v>
                </c:pt>
                <c:pt idx="34867">
                  <c:v>97.531441867800496</c:v>
                </c:pt>
                <c:pt idx="34868">
                  <c:v>97.528741968917103</c:v>
                </c:pt>
                <c:pt idx="34869">
                  <c:v>97.526576885995496</c:v>
                </c:pt>
                <c:pt idx="34870">
                  <c:v>97.497533226711099</c:v>
                </c:pt>
                <c:pt idx="34871">
                  <c:v>97.497491660312804</c:v>
                </c:pt>
                <c:pt idx="34872">
                  <c:v>97.4914220677109</c:v>
                </c:pt>
                <c:pt idx="34873">
                  <c:v>97.485805886060106</c:v>
                </c:pt>
                <c:pt idx="34874">
                  <c:v>97.472083770343602</c:v>
                </c:pt>
                <c:pt idx="34875">
                  <c:v>97.470667195548302</c:v>
                </c:pt>
                <c:pt idx="34876">
                  <c:v>97.468178377662795</c:v>
                </c:pt>
                <c:pt idx="34877">
                  <c:v>97.467105832852795</c:v>
                </c:pt>
                <c:pt idx="34878">
                  <c:v>97.466370783444802</c:v>
                </c:pt>
                <c:pt idx="34879">
                  <c:v>97.433679210330695</c:v>
                </c:pt>
                <c:pt idx="34880">
                  <c:v>97.429666241207698</c:v>
                </c:pt>
                <c:pt idx="34881">
                  <c:v>97.427445755011803</c:v>
                </c:pt>
                <c:pt idx="34882">
                  <c:v>97.427432194801696</c:v>
                </c:pt>
                <c:pt idx="34883">
                  <c:v>97.425223494748096</c:v>
                </c:pt>
                <c:pt idx="34884">
                  <c:v>97.405623777504402</c:v>
                </c:pt>
                <c:pt idx="34885">
                  <c:v>97.403687465595596</c:v>
                </c:pt>
                <c:pt idx="34886">
                  <c:v>97.399914260119701</c:v>
                </c:pt>
                <c:pt idx="34887">
                  <c:v>97.3905604506716</c:v>
                </c:pt>
                <c:pt idx="34888">
                  <c:v>97.389738414637094</c:v>
                </c:pt>
                <c:pt idx="34889">
                  <c:v>97.363321822131198</c:v>
                </c:pt>
                <c:pt idx="34890">
                  <c:v>97.36322957854</c:v>
                </c:pt>
                <c:pt idx="34891">
                  <c:v>97.358019750282295</c:v>
                </c:pt>
                <c:pt idx="34892">
                  <c:v>97.355005575866898</c:v>
                </c:pt>
                <c:pt idx="34893">
                  <c:v>97.352429538947206</c:v>
                </c:pt>
                <c:pt idx="34894">
                  <c:v>97.349348394446096</c:v>
                </c:pt>
                <c:pt idx="34895">
                  <c:v>97.343810715293301</c:v>
                </c:pt>
                <c:pt idx="34896">
                  <c:v>97.340488197846696</c:v>
                </c:pt>
                <c:pt idx="34897">
                  <c:v>97.336849332841098</c:v>
                </c:pt>
                <c:pt idx="34898">
                  <c:v>97.329989365498193</c:v>
                </c:pt>
                <c:pt idx="34899">
                  <c:v>97.326845925263399</c:v>
                </c:pt>
                <c:pt idx="34900">
                  <c:v>97.323450604874793</c:v>
                </c:pt>
                <c:pt idx="34901">
                  <c:v>97.319857575061505</c:v>
                </c:pt>
                <c:pt idx="34902">
                  <c:v>97.319340009705002</c:v>
                </c:pt>
                <c:pt idx="34903">
                  <c:v>97.318335494632194</c:v>
                </c:pt>
                <c:pt idx="34904">
                  <c:v>97.317950980587497</c:v>
                </c:pt>
                <c:pt idx="34905">
                  <c:v>97.309959358713201</c:v>
                </c:pt>
                <c:pt idx="34906">
                  <c:v>97.298411111143693</c:v>
                </c:pt>
                <c:pt idx="34907">
                  <c:v>97.290887774867997</c:v>
                </c:pt>
                <c:pt idx="34908">
                  <c:v>97.287187324565807</c:v>
                </c:pt>
                <c:pt idx="34909">
                  <c:v>97.283890171029796</c:v>
                </c:pt>
                <c:pt idx="34910">
                  <c:v>97.266852842502701</c:v>
                </c:pt>
                <c:pt idx="34911">
                  <c:v>97.262585293888193</c:v>
                </c:pt>
                <c:pt idx="34912">
                  <c:v>97.254401224307102</c:v>
                </c:pt>
                <c:pt idx="34913">
                  <c:v>97.238645418097093</c:v>
                </c:pt>
                <c:pt idx="34914">
                  <c:v>97.238328617491504</c:v>
                </c:pt>
                <c:pt idx="34915">
                  <c:v>97.237066289260994</c:v>
                </c:pt>
                <c:pt idx="34916">
                  <c:v>97.232187664049604</c:v>
                </c:pt>
                <c:pt idx="34917">
                  <c:v>97.230034162940299</c:v>
                </c:pt>
                <c:pt idx="34918">
                  <c:v>97.216586303573706</c:v>
                </c:pt>
                <c:pt idx="34919">
                  <c:v>97.214189817466803</c:v>
                </c:pt>
                <c:pt idx="34920">
                  <c:v>97.213826757719602</c:v>
                </c:pt>
                <c:pt idx="34921">
                  <c:v>97.213826019658796</c:v>
                </c:pt>
                <c:pt idx="34922">
                  <c:v>97.208617696672604</c:v>
                </c:pt>
                <c:pt idx="34923">
                  <c:v>97.199793222706504</c:v>
                </c:pt>
                <c:pt idx="34924">
                  <c:v>97.190404016728806</c:v>
                </c:pt>
                <c:pt idx="34925">
                  <c:v>97.187461169743401</c:v>
                </c:pt>
                <c:pt idx="34926">
                  <c:v>97.184997135394795</c:v>
                </c:pt>
                <c:pt idx="34927">
                  <c:v>97.177569396330696</c:v>
                </c:pt>
                <c:pt idx="34928">
                  <c:v>97.172689648064704</c:v>
                </c:pt>
                <c:pt idx="34929">
                  <c:v>97.1667934496095</c:v>
                </c:pt>
                <c:pt idx="34930">
                  <c:v>97.159631005283103</c:v>
                </c:pt>
                <c:pt idx="34931">
                  <c:v>97.1544029273375</c:v>
                </c:pt>
                <c:pt idx="34932">
                  <c:v>97.1540557499508</c:v>
                </c:pt>
                <c:pt idx="34933">
                  <c:v>97.153535246422095</c:v>
                </c:pt>
                <c:pt idx="34934">
                  <c:v>97.147270572305601</c:v>
                </c:pt>
                <c:pt idx="34935">
                  <c:v>97.1456854883006</c:v>
                </c:pt>
                <c:pt idx="34936">
                  <c:v>97.133122645027001</c:v>
                </c:pt>
                <c:pt idx="34937">
                  <c:v>97.131505961947099</c:v>
                </c:pt>
                <c:pt idx="34938">
                  <c:v>97.130196775333602</c:v>
                </c:pt>
                <c:pt idx="34939">
                  <c:v>97.128536448993202</c:v>
                </c:pt>
                <c:pt idx="34940">
                  <c:v>97.115942028052302</c:v>
                </c:pt>
                <c:pt idx="34941">
                  <c:v>97.106586326257599</c:v>
                </c:pt>
                <c:pt idx="34942">
                  <c:v>97.081272417256102</c:v>
                </c:pt>
                <c:pt idx="34943">
                  <c:v>97.061911701712205</c:v>
                </c:pt>
                <c:pt idx="34944">
                  <c:v>96.996794614643406</c:v>
                </c:pt>
                <c:pt idx="34945">
                  <c:v>96.979152221569507</c:v>
                </c:pt>
                <c:pt idx="34946">
                  <c:v>96.963540778828303</c:v>
                </c:pt>
                <c:pt idx="34947">
                  <c:v>96.951078665126701</c:v>
                </c:pt>
                <c:pt idx="34948">
                  <c:v>96.944645408909395</c:v>
                </c:pt>
                <c:pt idx="34949">
                  <c:v>96.924035459839601</c:v>
                </c:pt>
                <c:pt idx="34950">
                  <c:v>96.922367414118895</c:v>
                </c:pt>
                <c:pt idx="34951">
                  <c:v>96.893908586710893</c:v>
                </c:pt>
                <c:pt idx="34952">
                  <c:v>96.892732576774094</c:v>
                </c:pt>
                <c:pt idx="34953">
                  <c:v>96.881976944318595</c:v>
                </c:pt>
                <c:pt idx="34954">
                  <c:v>96.877663311563694</c:v>
                </c:pt>
                <c:pt idx="34955">
                  <c:v>96.877089497975703</c:v>
                </c:pt>
                <c:pt idx="34956">
                  <c:v>96.868690339916995</c:v>
                </c:pt>
                <c:pt idx="34957">
                  <c:v>96.859771211571299</c:v>
                </c:pt>
                <c:pt idx="34958">
                  <c:v>96.850240852860907</c:v>
                </c:pt>
                <c:pt idx="34959">
                  <c:v>96.826692415771802</c:v>
                </c:pt>
                <c:pt idx="34960">
                  <c:v>96.825073903455902</c:v>
                </c:pt>
                <c:pt idx="34961">
                  <c:v>96.824984778926705</c:v>
                </c:pt>
                <c:pt idx="34962">
                  <c:v>96.802662241797293</c:v>
                </c:pt>
                <c:pt idx="34963">
                  <c:v>96.801945707790495</c:v>
                </c:pt>
                <c:pt idx="34964">
                  <c:v>96.798068709471394</c:v>
                </c:pt>
                <c:pt idx="34965">
                  <c:v>96.786924216526103</c:v>
                </c:pt>
                <c:pt idx="34966">
                  <c:v>96.776389058156894</c:v>
                </c:pt>
                <c:pt idx="34967">
                  <c:v>96.772771158690801</c:v>
                </c:pt>
                <c:pt idx="34968">
                  <c:v>96.760458185231997</c:v>
                </c:pt>
                <c:pt idx="34969">
                  <c:v>96.755148221736903</c:v>
                </c:pt>
                <c:pt idx="34970">
                  <c:v>96.751842406775495</c:v>
                </c:pt>
                <c:pt idx="34971">
                  <c:v>96.751032891353404</c:v>
                </c:pt>
                <c:pt idx="34972">
                  <c:v>96.744581799418896</c:v>
                </c:pt>
                <c:pt idx="34973">
                  <c:v>96.744050000082495</c:v>
                </c:pt>
                <c:pt idx="34974">
                  <c:v>96.730339333648999</c:v>
                </c:pt>
                <c:pt idx="34975">
                  <c:v>96.715070317138697</c:v>
                </c:pt>
                <c:pt idx="34976">
                  <c:v>96.715040895484805</c:v>
                </c:pt>
                <c:pt idx="34977">
                  <c:v>96.715024358936205</c:v>
                </c:pt>
                <c:pt idx="34978">
                  <c:v>96.683057472229294</c:v>
                </c:pt>
                <c:pt idx="34979">
                  <c:v>96.681826648447696</c:v>
                </c:pt>
                <c:pt idx="34980">
                  <c:v>96.674963530136594</c:v>
                </c:pt>
                <c:pt idx="34981">
                  <c:v>96.670496060839596</c:v>
                </c:pt>
                <c:pt idx="34982">
                  <c:v>96.6701713475329</c:v>
                </c:pt>
                <c:pt idx="34983">
                  <c:v>96.666325052544195</c:v>
                </c:pt>
                <c:pt idx="34984">
                  <c:v>96.665118056989797</c:v>
                </c:pt>
                <c:pt idx="34985">
                  <c:v>96.636400615448693</c:v>
                </c:pt>
                <c:pt idx="34986">
                  <c:v>96.617711573732393</c:v>
                </c:pt>
                <c:pt idx="34987">
                  <c:v>96.594968611423695</c:v>
                </c:pt>
                <c:pt idx="34988">
                  <c:v>96.569169864083094</c:v>
                </c:pt>
                <c:pt idx="34989">
                  <c:v>96.547997928098198</c:v>
                </c:pt>
                <c:pt idx="34990">
                  <c:v>96.487912679622696</c:v>
                </c:pt>
                <c:pt idx="34991">
                  <c:v>96.432604471283199</c:v>
                </c:pt>
                <c:pt idx="34992">
                  <c:v>96.430737028232002</c:v>
                </c:pt>
                <c:pt idx="34993">
                  <c:v>96.420370960699799</c:v>
                </c:pt>
                <c:pt idx="34994">
                  <c:v>96.35606609093</c:v>
                </c:pt>
                <c:pt idx="34995">
                  <c:v>96.306426972597706</c:v>
                </c:pt>
                <c:pt idx="34996">
                  <c:v>96.275665081214001</c:v>
                </c:pt>
                <c:pt idx="34997">
                  <c:v>96.079055492662107</c:v>
                </c:pt>
                <c:pt idx="34998">
                  <c:v>95.963356145292394</c:v>
                </c:pt>
                <c:pt idx="34999">
                  <c:v>95.959093374333307</c:v>
                </c:pt>
                <c:pt idx="35000">
                  <c:v>95.914078155929104</c:v>
                </c:pt>
                <c:pt idx="35001">
                  <c:v>95.807357508281598</c:v>
                </c:pt>
                <c:pt idx="35002">
                  <c:v>95.797543879987302</c:v>
                </c:pt>
                <c:pt idx="35003">
                  <c:v>95.774897757559401</c:v>
                </c:pt>
                <c:pt idx="35004">
                  <c:v>95.756752634732905</c:v>
                </c:pt>
                <c:pt idx="35005">
                  <c:v>95.708313136345893</c:v>
                </c:pt>
                <c:pt idx="35006">
                  <c:v>95.707676378861606</c:v>
                </c:pt>
                <c:pt idx="35007">
                  <c:v>95.690034890963105</c:v>
                </c:pt>
                <c:pt idx="35008">
                  <c:v>94.839382178549499</c:v>
                </c:pt>
                <c:pt idx="35009">
                  <c:v>94.792540203262007</c:v>
                </c:pt>
                <c:pt idx="35010">
                  <c:v>94.171013984817606</c:v>
                </c:pt>
                <c:pt idx="35011">
                  <c:v>94.170083182739305</c:v>
                </c:pt>
                <c:pt idx="35012">
                  <c:v>94.096796010430694</c:v>
                </c:pt>
                <c:pt idx="35013">
                  <c:v>94.067985798079107</c:v>
                </c:pt>
                <c:pt idx="35014">
                  <c:v>93.935447523355606</c:v>
                </c:pt>
                <c:pt idx="35015">
                  <c:v>93.6211075934158</c:v>
                </c:pt>
                <c:pt idx="35016">
                  <c:v>93.6046920276451</c:v>
                </c:pt>
                <c:pt idx="35017">
                  <c:v>93.379925587386793</c:v>
                </c:pt>
                <c:pt idx="35018">
                  <c:v>93.3797956178513</c:v>
                </c:pt>
                <c:pt idx="35019">
                  <c:v>93.283063515267102</c:v>
                </c:pt>
                <c:pt idx="35020">
                  <c:v>93.218992781825094</c:v>
                </c:pt>
                <c:pt idx="35021">
                  <c:v>93.189896712647396</c:v>
                </c:pt>
                <c:pt idx="35022">
                  <c:v>93.175676995915794</c:v>
                </c:pt>
                <c:pt idx="35023">
                  <c:v>93.172751561781496</c:v>
                </c:pt>
                <c:pt idx="35024">
                  <c:v>93.172598315161494</c:v>
                </c:pt>
                <c:pt idx="35025">
                  <c:v>93.119411773780698</c:v>
                </c:pt>
                <c:pt idx="35026">
                  <c:v>93.118918452304499</c:v>
                </c:pt>
                <c:pt idx="35027">
                  <c:v>93.1066573449516</c:v>
                </c:pt>
                <c:pt idx="35028">
                  <c:v>93.0958022209512</c:v>
                </c:pt>
                <c:pt idx="35029">
                  <c:v>93.087889868099793</c:v>
                </c:pt>
                <c:pt idx="35030">
                  <c:v>93.015698633833097</c:v>
                </c:pt>
                <c:pt idx="35031">
                  <c:v>93.007575113510796</c:v>
                </c:pt>
                <c:pt idx="35032">
                  <c:v>92.902484756650907</c:v>
                </c:pt>
                <c:pt idx="35033">
                  <c:v>92.893753722739703</c:v>
                </c:pt>
                <c:pt idx="35034">
                  <c:v>92.882516519952603</c:v>
                </c:pt>
                <c:pt idx="35035">
                  <c:v>92.825498989705096</c:v>
                </c:pt>
                <c:pt idx="35036">
                  <c:v>92.446858637704594</c:v>
                </c:pt>
                <c:pt idx="35037">
                  <c:v>90.808211475132396</c:v>
                </c:pt>
                <c:pt idx="35038">
                  <c:v>90.674401938822399</c:v>
                </c:pt>
                <c:pt idx="35039">
                  <c:v>90.492379227022596</c:v>
                </c:pt>
              </c:numCache>
            </c:numRef>
          </c:yVal>
          <c:smooth val="1"/>
          <c:extLst>
            <c:ext xmlns:c16="http://schemas.microsoft.com/office/drawing/2014/chart" uri="{C3380CC4-5D6E-409C-BE32-E72D297353CC}">
              <c16:uniqueId val="{00000004-75E0-4FB4-9B07-D1138B10A756}"/>
            </c:ext>
          </c:extLst>
        </c:ser>
        <c:dLbls>
          <c:showLegendKey val="0"/>
          <c:showVal val="0"/>
          <c:showCatName val="0"/>
          <c:showSerName val="0"/>
          <c:showPercent val="0"/>
          <c:showBubbleSize val="0"/>
        </c:dLbls>
        <c:axId val="300327624"/>
        <c:axId val="300325664"/>
        <c:extLst>
          <c:ext xmlns:c15="http://schemas.microsoft.com/office/drawing/2012/chart" uri="{02D57815-91ED-43cb-92C2-25804820EDAC}">
            <c15:filteredScatterSeries>
              <c15:ser>
                <c:idx val="5"/>
                <c:order val="4"/>
                <c:tx>
                  <c:strRef>
                    <c:extLst>
                      <c:ext uri="{02D57815-91ED-43cb-92C2-25804820EDAC}">
                        <c15:formulaRef>
                          <c15:sqref>'Load Duration'!$F$1</c15:sqref>
                        </c15:formulaRef>
                      </c:ext>
                    </c:extLst>
                    <c:strCache>
                      <c:ptCount val="1"/>
                      <c:pt idx="0">
                        <c:v>C60L70</c:v>
                      </c:pt>
                    </c:strCache>
                  </c:strRef>
                </c:tx>
                <c:spPr>
                  <a:ln w="19050" cap="rnd">
                    <a:solidFill>
                      <a:schemeClr val="accent6"/>
                    </a:solidFill>
                    <a:round/>
                  </a:ln>
                  <a:effectLst/>
                </c:spPr>
                <c:marker>
                  <c:symbol val="none"/>
                </c:marker>
                <c:xVal>
                  <c:numRef>
                    <c:extLst>
                      <c:ext uri="{02D57815-91ED-43cb-92C2-25804820EDAC}">
                        <c15:formulaRef>
                          <c15:sqref>'Load Duration'!$A$2:$A$35041</c15:sqref>
                        </c15:formulaRef>
                      </c:ext>
                    </c:extLst>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extLst>
                      <c:ext uri="{02D57815-91ED-43cb-92C2-25804820EDAC}">
                        <c15:formulaRef>
                          <c15:sqref>'Load Duration'!$F$2:$F$35041</c15:sqref>
                        </c15:formulaRef>
                      </c:ext>
                    </c:extLst>
                    <c:numCache>
                      <c:formatCode>General</c:formatCode>
                      <c:ptCount val="35040"/>
                      <c:pt idx="0">
                        <c:v>771.317898066064</c:v>
                      </c:pt>
                      <c:pt idx="1">
                        <c:v>767.23330582311098</c:v>
                      </c:pt>
                      <c:pt idx="2">
                        <c:v>765.54502156746298</c:v>
                      </c:pt>
                      <c:pt idx="3">
                        <c:v>764.42137210718204</c:v>
                      </c:pt>
                      <c:pt idx="4">
                        <c:v>764.37977865654898</c:v>
                      </c:pt>
                      <c:pt idx="5">
                        <c:v>763.95034739488699</c:v>
                      </c:pt>
                      <c:pt idx="6">
                        <c:v>762.50075706823304</c:v>
                      </c:pt>
                      <c:pt idx="7">
                        <c:v>762.352410797316</c:v>
                      </c:pt>
                      <c:pt idx="8">
                        <c:v>762.24028749742104</c:v>
                      </c:pt>
                      <c:pt idx="9">
                        <c:v>760.49302472220802</c:v>
                      </c:pt>
                      <c:pt idx="10">
                        <c:v>760.16383604302098</c:v>
                      </c:pt>
                      <c:pt idx="11">
                        <c:v>758.68125008427501</c:v>
                      </c:pt>
                      <c:pt idx="12">
                        <c:v>757.99671779715504</c:v>
                      </c:pt>
                      <c:pt idx="13">
                        <c:v>757.88232208135298</c:v>
                      </c:pt>
                      <c:pt idx="14">
                        <c:v>757.59238745776997</c:v>
                      </c:pt>
                      <c:pt idx="15">
                        <c:v>756.22411695058099</c:v>
                      </c:pt>
                      <c:pt idx="16">
                        <c:v>755.53728678933703</c:v>
                      </c:pt>
                      <c:pt idx="17">
                        <c:v>755.40336820109803</c:v>
                      </c:pt>
                      <c:pt idx="18">
                        <c:v>755.26230450622995</c:v>
                      </c:pt>
                      <c:pt idx="19">
                        <c:v>754.39381434568804</c:v>
                      </c:pt>
                      <c:pt idx="20">
                        <c:v>754.00460565092203</c:v>
                      </c:pt>
                      <c:pt idx="21">
                        <c:v>753.83269778033798</c:v>
                      </c:pt>
                      <c:pt idx="22">
                        <c:v>752.977331052728</c:v>
                      </c:pt>
                      <c:pt idx="23">
                        <c:v>752.64330215838402</c:v>
                      </c:pt>
                      <c:pt idx="24">
                        <c:v>752.632907960853</c:v>
                      </c:pt>
                      <c:pt idx="25">
                        <c:v>752.53273027518696</c:v>
                      </c:pt>
                      <c:pt idx="26">
                        <c:v>752.26886967728797</c:v>
                      </c:pt>
                      <c:pt idx="27">
                        <c:v>752.14357962120698</c:v>
                      </c:pt>
                      <c:pt idx="28">
                        <c:v>751.84194991796403</c:v>
                      </c:pt>
                      <c:pt idx="29">
                        <c:v>751.61362451890102</c:v>
                      </c:pt>
                      <c:pt idx="30">
                        <c:v>751.57413098457801</c:v>
                      </c:pt>
                      <c:pt idx="31">
                        <c:v>751.47730075858601</c:v>
                      </c:pt>
                      <c:pt idx="32">
                        <c:v>751.24930423376395</c:v>
                      </c:pt>
                      <c:pt idx="33">
                        <c:v>750.96193927687102</c:v>
                      </c:pt>
                      <c:pt idx="34">
                        <c:v>750.92835209576697</c:v>
                      </c:pt>
                      <c:pt idx="35">
                        <c:v>750.23345199052198</c:v>
                      </c:pt>
                      <c:pt idx="36">
                        <c:v>749.71948705882801</c:v>
                      </c:pt>
                      <c:pt idx="37">
                        <c:v>749.43710989228896</c:v>
                      </c:pt>
                      <c:pt idx="38">
                        <c:v>749.353846370729</c:v>
                      </c:pt>
                      <c:pt idx="39">
                        <c:v>748.85886872572701</c:v>
                      </c:pt>
                      <c:pt idx="40">
                        <c:v>748.77306316303202</c:v>
                      </c:pt>
                      <c:pt idx="41">
                        <c:v>747.56547924321603</c:v>
                      </c:pt>
                      <c:pt idx="42">
                        <c:v>747.31753172970195</c:v>
                      </c:pt>
                      <c:pt idx="43">
                        <c:v>747.104228790501</c:v>
                      </c:pt>
                      <c:pt idx="44">
                        <c:v>747.07135051508703</c:v>
                      </c:pt>
                      <c:pt idx="45">
                        <c:v>746.79107391280297</c:v>
                      </c:pt>
                      <c:pt idx="46">
                        <c:v>746.72030711952402</c:v>
                      </c:pt>
                      <c:pt idx="47">
                        <c:v>746.52999341768498</c:v>
                      </c:pt>
                      <c:pt idx="48">
                        <c:v>746.43753979887799</c:v>
                      </c:pt>
                      <c:pt idx="49">
                        <c:v>746.39275330697899</c:v>
                      </c:pt>
                      <c:pt idx="50">
                        <c:v>746.29020663448398</c:v>
                      </c:pt>
                      <c:pt idx="51">
                        <c:v>746.113014124762</c:v>
                      </c:pt>
                      <c:pt idx="52">
                        <c:v>746.09411977310197</c:v>
                      </c:pt>
                      <c:pt idx="53">
                        <c:v>745.67019510426098</c:v>
                      </c:pt>
                      <c:pt idx="54">
                        <c:v>745.64195398529205</c:v>
                      </c:pt>
                      <c:pt idx="55">
                        <c:v>745.53648418416697</c:v>
                      </c:pt>
                      <c:pt idx="56">
                        <c:v>745.30753204090297</c:v>
                      </c:pt>
                      <c:pt idx="57">
                        <c:v>744.72849933995894</c:v>
                      </c:pt>
                      <c:pt idx="58">
                        <c:v>744.33572045466201</c:v>
                      </c:pt>
                      <c:pt idx="59">
                        <c:v>744.29555821481802</c:v>
                      </c:pt>
                      <c:pt idx="60">
                        <c:v>743.58909108406795</c:v>
                      </c:pt>
                      <c:pt idx="61">
                        <c:v>743.146444410556</c:v>
                      </c:pt>
                      <c:pt idx="62">
                        <c:v>742.61413556928801</c:v>
                      </c:pt>
                      <c:pt idx="63">
                        <c:v>742.31791465960896</c:v>
                      </c:pt>
                      <c:pt idx="64">
                        <c:v>741.75734851791105</c:v>
                      </c:pt>
                      <c:pt idx="65">
                        <c:v>741.73246086110203</c:v>
                      </c:pt>
                      <c:pt idx="66">
                        <c:v>741.18090646854205</c:v>
                      </c:pt>
                      <c:pt idx="67">
                        <c:v>740.98058944386196</c:v>
                      </c:pt>
                      <c:pt idx="68">
                        <c:v>740.43261082136905</c:v>
                      </c:pt>
                      <c:pt idx="69">
                        <c:v>740.37912522216004</c:v>
                      </c:pt>
                      <c:pt idx="70">
                        <c:v>740.05958877754802</c:v>
                      </c:pt>
                      <c:pt idx="71">
                        <c:v>740.00755420034295</c:v>
                      </c:pt>
                      <c:pt idx="72">
                        <c:v>739.87902298476297</c:v>
                      </c:pt>
                      <c:pt idx="73">
                        <c:v>738.85149380478197</c:v>
                      </c:pt>
                      <c:pt idx="74">
                        <c:v>738.30918700986399</c:v>
                      </c:pt>
                      <c:pt idx="75">
                        <c:v>738.218832707258</c:v>
                      </c:pt>
                      <c:pt idx="76">
                        <c:v>738.213045681425</c:v>
                      </c:pt>
                      <c:pt idx="77">
                        <c:v>738.18650981902704</c:v>
                      </c:pt>
                      <c:pt idx="78">
                        <c:v>737.69338536845396</c:v>
                      </c:pt>
                      <c:pt idx="79">
                        <c:v>737.33985838863805</c:v>
                      </c:pt>
                      <c:pt idx="80">
                        <c:v>737.30478817594405</c:v>
                      </c:pt>
                      <c:pt idx="81">
                        <c:v>737.15781546814196</c:v>
                      </c:pt>
                      <c:pt idx="82">
                        <c:v>736.906770085576</c:v>
                      </c:pt>
                      <c:pt idx="83">
                        <c:v>736.80074826969997</c:v>
                      </c:pt>
                      <c:pt idx="84">
                        <c:v>736.76740950180294</c:v>
                      </c:pt>
                      <c:pt idx="85">
                        <c:v>736.63855179759901</c:v>
                      </c:pt>
                      <c:pt idx="86">
                        <c:v>735.63375023596495</c:v>
                      </c:pt>
                      <c:pt idx="87">
                        <c:v>735.41170008757501</c:v>
                      </c:pt>
                      <c:pt idx="88">
                        <c:v>735.26528933121904</c:v>
                      </c:pt>
                      <c:pt idx="89">
                        <c:v>734.51754734599604</c:v>
                      </c:pt>
                      <c:pt idx="90">
                        <c:v>734.43411726006104</c:v>
                      </c:pt>
                      <c:pt idx="91">
                        <c:v>734.30944762223999</c:v>
                      </c:pt>
                      <c:pt idx="92">
                        <c:v>734.26853520059797</c:v>
                      </c:pt>
                      <c:pt idx="93">
                        <c:v>734.233099182552</c:v>
                      </c:pt>
                      <c:pt idx="94">
                        <c:v>734.21282325143602</c:v>
                      </c:pt>
                      <c:pt idx="95">
                        <c:v>733.92808427676005</c:v>
                      </c:pt>
                      <c:pt idx="96">
                        <c:v>733.87385493817101</c:v>
                      </c:pt>
                      <c:pt idx="97">
                        <c:v>733.77483216169196</c:v>
                      </c:pt>
                      <c:pt idx="98">
                        <c:v>733.30050659346796</c:v>
                      </c:pt>
                      <c:pt idx="99">
                        <c:v>733.29163565987699</c:v>
                      </c:pt>
                      <c:pt idx="100">
                        <c:v>733.25409879533595</c:v>
                      </c:pt>
                      <c:pt idx="101">
                        <c:v>732.84948459448299</c:v>
                      </c:pt>
                      <c:pt idx="102">
                        <c:v>732.49360480772702</c:v>
                      </c:pt>
                      <c:pt idx="103">
                        <c:v>731.63084676087601</c:v>
                      </c:pt>
                      <c:pt idx="104">
                        <c:v>731.438820213707</c:v>
                      </c:pt>
                      <c:pt idx="105">
                        <c:v>731.37312432831197</c:v>
                      </c:pt>
                      <c:pt idx="106">
                        <c:v>731.30092354821397</c:v>
                      </c:pt>
                      <c:pt idx="107">
                        <c:v>731.28740844780805</c:v>
                      </c:pt>
                      <c:pt idx="108">
                        <c:v>731.25162537369897</c:v>
                      </c:pt>
                      <c:pt idx="109">
                        <c:v>730.94679713951405</c:v>
                      </c:pt>
                      <c:pt idx="110">
                        <c:v>730.91471727673695</c:v>
                      </c:pt>
                      <c:pt idx="111">
                        <c:v>730.86233467553302</c:v>
                      </c:pt>
                      <c:pt idx="112">
                        <c:v>730.84975765547995</c:v>
                      </c:pt>
                      <c:pt idx="113">
                        <c:v>730.68472231239605</c:v>
                      </c:pt>
                      <c:pt idx="114">
                        <c:v>730.649991371493</c:v>
                      </c:pt>
                      <c:pt idx="115">
                        <c:v>730.62647913797798</c:v>
                      </c:pt>
                      <c:pt idx="116">
                        <c:v>730.418865178685</c:v>
                      </c:pt>
                      <c:pt idx="117">
                        <c:v>730.37747708228596</c:v>
                      </c:pt>
                      <c:pt idx="118">
                        <c:v>729.61695987839198</c:v>
                      </c:pt>
                      <c:pt idx="119">
                        <c:v>729.56565257874399</c:v>
                      </c:pt>
                      <c:pt idx="120">
                        <c:v>729.38147850284201</c:v>
                      </c:pt>
                      <c:pt idx="121">
                        <c:v>729.21473437787495</c:v>
                      </c:pt>
                      <c:pt idx="122">
                        <c:v>729.18400609108198</c:v>
                      </c:pt>
                      <c:pt idx="123">
                        <c:v>729.16810504699197</c:v>
                      </c:pt>
                      <c:pt idx="124">
                        <c:v>729.092312022236</c:v>
                      </c:pt>
                      <c:pt idx="125">
                        <c:v>728.75762210288497</c:v>
                      </c:pt>
                      <c:pt idx="126">
                        <c:v>728.69557629119095</c:v>
                      </c:pt>
                      <c:pt idx="127">
                        <c:v>728.58117132319796</c:v>
                      </c:pt>
                      <c:pt idx="128">
                        <c:v>728.36540689558899</c:v>
                      </c:pt>
                      <c:pt idx="129">
                        <c:v>728.29838693659804</c:v>
                      </c:pt>
                      <c:pt idx="130">
                        <c:v>727.65304442926504</c:v>
                      </c:pt>
                      <c:pt idx="131">
                        <c:v>727.63437440197697</c:v>
                      </c:pt>
                      <c:pt idx="132">
                        <c:v>727.57692984366201</c:v>
                      </c:pt>
                      <c:pt idx="133">
                        <c:v>727.38616156693001</c:v>
                      </c:pt>
                      <c:pt idx="134">
                        <c:v>727.34970973411896</c:v>
                      </c:pt>
                      <c:pt idx="135">
                        <c:v>726.64503224457098</c:v>
                      </c:pt>
                      <c:pt idx="136">
                        <c:v>726.46265743169204</c:v>
                      </c:pt>
                      <c:pt idx="137">
                        <c:v>726.41379684621097</c:v>
                      </c:pt>
                      <c:pt idx="138">
                        <c:v>726.36439578937802</c:v>
                      </c:pt>
                      <c:pt idx="139">
                        <c:v>726.22482068181796</c:v>
                      </c:pt>
                      <c:pt idx="140">
                        <c:v>726.16058321427602</c:v>
                      </c:pt>
                      <c:pt idx="141">
                        <c:v>726.10060882383198</c:v>
                      </c:pt>
                      <c:pt idx="142">
                        <c:v>726.09493491257194</c:v>
                      </c:pt>
                      <c:pt idx="143">
                        <c:v>725.84582739708799</c:v>
                      </c:pt>
                      <c:pt idx="144">
                        <c:v>725.67574536085203</c:v>
                      </c:pt>
                      <c:pt idx="145">
                        <c:v>725.65909391580203</c:v>
                      </c:pt>
                      <c:pt idx="146">
                        <c:v>725.52361847550196</c:v>
                      </c:pt>
                      <c:pt idx="147">
                        <c:v>725.07878734562905</c:v>
                      </c:pt>
                      <c:pt idx="148">
                        <c:v>724.93682692801303</c:v>
                      </c:pt>
                      <c:pt idx="149">
                        <c:v>724.87447799626295</c:v>
                      </c:pt>
                      <c:pt idx="150">
                        <c:v>724.83697512446201</c:v>
                      </c:pt>
                      <c:pt idx="151">
                        <c:v>724.74391297501404</c:v>
                      </c:pt>
                      <c:pt idx="152">
                        <c:v>724.61665374716199</c:v>
                      </c:pt>
                      <c:pt idx="153">
                        <c:v>724.54790156951299</c:v>
                      </c:pt>
                      <c:pt idx="154">
                        <c:v>724.53604283932202</c:v>
                      </c:pt>
                      <c:pt idx="155">
                        <c:v>724.21196692834997</c:v>
                      </c:pt>
                      <c:pt idx="156">
                        <c:v>724.12279145569403</c:v>
                      </c:pt>
                      <c:pt idx="157">
                        <c:v>723.87875095304298</c:v>
                      </c:pt>
                      <c:pt idx="158">
                        <c:v>723.80719364960396</c:v>
                      </c:pt>
                      <c:pt idx="159">
                        <c:v>723.74102004621795</c:v>
                      </c:pt>
                      <c:pt idx="160">
                        <c:v>723.73904712500996</c:v>
                      </c:pt>
                      <c:pt idx="161">
                        <c:v>723.73148180085195</c:v>
                      </c:pt>
                      <c:pt idx="162">
                        <c:v>723.49968099427804</c:v>
                      </c:pt>
                      <c:pt idx="163">
                        <c:v>723.369153396976</c:v>
                      </c:pt>
                      <c:pt idx="164">
                        <c:v>723.33657968469197</c:v>
                      </c:pt>
                      <c:pt idx="165">
                        <c:v>723.17291935292201</c:v>
                      </c:pt>
                      <c:pt idx="166">
                        <c:v>723.10162462764697</c:v>
                      </c:pt>
                      <c:pt idx="167">
                        <c:v>723.02211505115804</c:v>
                      </c:pt>
                      <c:pt idx="168">
                        <c:v>722.63660749436997</c:v>
                      </c:pt>
                      <c:pt idx="169">
                        <c:v>722.48968031301297</c:v>
                      </c:pt>
                      <c:pt idx="170">
                        <c:v>722.40472493945003</c:v>
                      </c:pt>
                      <c:pt idx="171">
                        <c:v>722.40272348679605</c:v>
                      </c:pt>
                      <c:pt idx="172">
                        <c:v>722.38287809679298</c:v>
                      </c:pt>
                      <c:pt idx="173">
                        <c:v>722.31530068496397</c:v>
                      </c:pt>
                      <c:pt idx="174">
                        <c:v>721.97730706092398</c:v>
                      </c:pt>
                      <c:pt idx="175">
                        <c:v>721.83256817517497</c:v>
                      </c:pt>
                      <c:pt idx="176">
                        <c:v>721.62414913402097</c:v>
                      </c:pt>
                      <c:pt idx="177">
                        <c:v>721.61936971276805</c:v>
                      </c:pt>
                      <c:pt idx="178">
                        <c:v>721.40087947572795</c:v>
                      </c:pt>
                      <c:pt idx="179">
                        <c:v>721.27141435890496</c:v>
                      </c:pt>
                      <c:pt idx="180">
                        <c:v>721.21148337541297</c:v>
                      </c:pt>
                      <c:pt idx="181">
                        <c:v>721.15240519515703</c:v>
                      </c:pt>
                      <c:pt idx="182">
                        <c:v>720.88022112302303</c:v>
                      </c:pt>
                      <c:pt idx="183">
                        <c:v>720.798761438508</c:v>
                      </c:pt>
                      <c:pt idx="184">
                        <c:v>720.55862306919198</c:v>
                      </c:pt>
                      <c:pt idx="185">
                        <c:v>720.31889397280997</c:v>
                      </c:pt>
                      <c:pt idx="186">
                        <c:v>720.25267633280703</c:v>
                      </c:pt>
                      <c:pt idx="187">
                        <c:v>720.17746794320396</c:v>
                      </c:pt>
                      <c:pt idx="188">
                        <c:v>720.15001293669798</c:v>
                      </c:pt>
                      <c:pt idx="189">
                        <c:v>720.09041520464496</c:v>
                      </c:pt>
                      <c:pt idx="190">
                        <c:v>719.93712777271196</c:v>
                      </c:pt>
                      <c:pt idx="191">
                        <c:v>719.81677641252497</c:v>
                      </c:pt>
                      <c:pt idx="192">
                        <c:v>719.81388871578599</c:v>
                      </c:pt>
                      <c:pt idx="193">
                        <c:v>719.72550477243897</c:v>
                      </c:pt>
                      <c:pt idx="194">
                        <c:v>719.35498664624299</c:v>
                      </c:pt>
                      <c:pt idx="195">
                        <c:v>719.32459563027396</c:v>
                      </c:pt>
                      <c:pt idx="196">
                        <c:v>719.09547775977501</c:v>
                      </c:pt>
                      <c:pt idx="197">
                        <c:v>719.04041565641899</c:v>
                      </c:pt>
                      <c:pt idx="198">
                        <c:v>719.008453476726</c:v>
                      </c:pt>
                      <c:pt idx="199">
                        <c:v>718.99034346928897</c:v>
                      </c:pt>
                      <c:pt idx="200">
                        <c:v>718.90684685468398</c:v>
                      </c:pt>
                      <c:pt idx="201">
                        <c:v>718.83518507246697</c:v>
                      </c:pt>
                      <c:pt idx="202">
                        <c:v>718.65977057453097</c:v>
                      </c:pt>
                      <c:pt idx="203">
                        <c:v>718.590793751663</c:v>
                      </c:pt>
                      <c:pt idx="204">
                        <c:v>718.53477303511295</c:v>
                      </c:pt>
                      <c:pt idx="205">
                        <c:v>718.44305125522897</c:v>
                      </c:pt>
                      <c:pt idx="206">
                        <c:v>718.27042564078101</c:v>
                      </c:pt>
                      <c:pt idx="207">
                        <c:v>718.26785154604102</c:v>
                      </c:pt>
                      <c:pt idx="208">
                        <c:v>718.26628545803305</c:v>
                      </c:pt>
                      <c:pt idx="209">
                        <c:v>718.18863499109602</c:v>
                      </c:pt>
                      <c:pt idx="210">
                        <c:v>718.18489308410994</c:v>
                      </c:pt>
                      <c:pt idx="211">
                        <c:v>718.180831536553</c:v>
                      </c:pt>
                      <c:pt idx="212">
                        <c:v>718.150926070894</c:v>
                      </c:pt>
                      <c:pt idx="213">
                        <c:v>718.14722256256198</c:v>
                      </c:pt>
                      <c:pt idx="214">
                        <c:v>718.02130975737305</c:v>
                      </c:pt>
                      <c:pt idx="215">
                        <c:v>717.86668624325796</c:v>
                      </c:pt>
                      <c:pt idx="216">
                        <c:v>717.85683332264705</c:v>
                      </c:pt>
                      <c:pt idx="217">
                        <c:v>717.64897435853197</c:v>
                      </c:pt>
                      <c:pt idx="218">
                        <c:v>717.62058832763898</c:v>
                      </c:pt>
                      <c:pt idx="219">
                        <c:v>717.61348496461198</c:v>
                      </c:pt>
                      <c:pt idx="220">
                        <c:v>717.60674287345</c:v>
                      </c:pt>
                      <c:pt idx="221">
                        <c:v>717.588519779997</c:v>
                      </c:pt>
                      <c:pt idx="222">
                        <c:v>717.53498732477397</c:v>
                      </c:pt>
                      <c:pt idx="223">
                        <c:v>717.47264390907799</c:v>
                      </c:pt>
                      <c:pt idx="224">
                        <c:v>717.39863424068199</c:v>
                      </c:pt>
                      <c:pt idx="225">
                        <c:v>717.37339017888996</c:v>
                      </c:pt>
                      <c:pt idx="226">
                        <c:v>717.32028031364496</c:v>
                      </c:pt>
                      <c:pt idx="227">
                        <c:v>717.28140651777301</c:v>
                      </c:pt>
                      <c:pt idx="228">
                        <c:v>717.27056601585605</c:v>
                      </c:pt>
                      <c:pt idx="229">
                        <c:v>717.23081634877894</c:v>
                      </c:pt>
                      <c:pt idx="230">
                        <c:v>717.19838909936402</c:v>
                      </c:pt>
                      <c:pt idx="231">
                        <c:v>717.15326756071397</c:v>
                      </c:pt>
                      <c:pt idx="232">
                        <c:v>717.13263994342901</c:v>
                      </c:pt>
                      <c:pt idx="233">
                        <c:v>717.09702971530805</c:v>
                      </c:pt>
                      <c:pt idx="234">
                        <c:v>717.08018629671199</c:v>
                      </c:pt>
                      <c:pt idx="235">
                        <c:v>717.059591337082</c:v>
                      </c:pt>
                      <c:pt idx="236">
                        <c:v>717.01746680803296</c:v>
                      </c:pt>
                      <c:pt idx="237">
                        <c:v>716.97355279575595</c:v>
                      </c:pt>
                      <c:pt idx="238">
                        <c:v>716.96830769773396</c:v>
                      </c:pt>
                      <c:pt idx="239">
                        <c:v>716.89858853712803</c:v>
                      </c:pt>
                      <c:pt idx="240">
                        <c:v>716.81254466223402</c:v>
                      </c:pt>
                      <c:pt idx="241">
                        <c:v>716.76825603448106</c:v>
                      </c:pt>
                      <c:pt idx="242">
                        <c:v>716.71328367894296</c:v>
                      </c:pt>
                      <c:pt idx="243">
                        <c:v>716.56215497574703</c:v>
                      </c:pt>
                      <c:pt idx="244">
                        <c:v>716.55828587727399</c:v>
                      </c:pt>
                      <c:pt idx="245">
                        <c:v>716.53102572679302</c:v>
                      </c:pt>
                      <c:pt idx="246">
                        <c:v>716.46338392587802</c:v>
                      </c:pt>
                      <c:pt idx="247">
                        <c:v>716.42140019082206</c:v>
                      </c:pt>
                      <c:pt idx="248">
                        <c:v>716.30797485833205</c:v>
                      </c:pt>
                      <c:pt idx="249">
                        <c:v>716.22760248278598</c:v>
                      </c:pt>
                      <c:pt idx="250">
                        <c:v>716.15839368241495</c:v>
                      </c:pt>
                      <c:pt idx="251">
                        <c:v>716.14929324642401</c:v>
                      </c:pt>
                      <c:pt idx="252">
                        <c:v>716.102755259952</c:v>
                      </c:pt>
                      <c:pt idx="253">
                        <c:v>716.08101747165904</c:v>
                      </c:pt>
                      <c:pt idx="254">
                        <c:v>715.71884294057202</c:v>
                      </c:pt>
                      <c:pt idx="255">
                        <c:v>715.66981792612205</c:v>
                      </c:pt>
                      <c:pt idx="256">
                        <c:v>715.58407796650101</c:v>
                      </c:pt>
                      <c:pt idx="257">
                        <c:v>715.45356044869095</c:v>
                      </c:pt>
                      <c:pt idx="258">
                        <c:v>715.20809430403301</c:v>
                      </c:pt>
                      <c:pt idx="259">
                        <c:v>714.87063961441504</c:v>
                      </c:pt>
                      <c:pt idx="260">
                        <c:v>714.64656527830005</c:v>
                      </c:pt>
                      <c:pt idx="261">
                        <c:v>714.47634334457302</c:v>
                      </c:pt>
                      <c:pt idx="262">
                        <c:v>714.34166475753295</c:v>
                      </c:pt>
                      <c:pt idx="263">
                        <c:v>714.196954925868</c:v>
                      </c:pt>
                      <c:pt idx="264">
                        <c:v>714.14279707487003</c:v>
                      </c:pt>
                      <c:pt idx="265">
                        <c:v>714.07717297370402</c:v>
                      </c:pt>
                      <c:pt idx="266">
                        <c:v>713.97086375616504</c:v>
                      </c:pt>
                      <c:pt idx="267">
                        <c:v>713.93962660304499</c:v>
                      </c:pt>
                      <c:pt idx="268">
                        <c:v>713.82471124465405</c:v>
                      </c:pt>
                      <c:pt idx="269">
                        <c:v>713.81760181563504</c:v>
                      </c:pt>
                      <c:pt idx="270">
                        <c:v>713.74580615547904</c:v>
                      </c:pt>
                      <c:pt idx="271">
                        <c:v>713.66893297336503</c:v>
                      </c:pt>
                      <c:pt idx="272">
                        <c:v>713.50787220943698</c:v>
                      </c:pt>
                      <c:pt idx="273">
                        <c:v>713.44274732092799</c:v>
                      </c:pt>
                      <c:pt idx="274">
                        <c:v>713.413743922104</c:v>
                      </c:pt>
                      <c:pt idx="275">
                        <c:v>713.40355007032895</c:v>
                      </c:pt>
                      <c:pt idx="276">
                        <c:v>713.40079114635296</c:v>
                      </c:pt>
                      <c:pt idx="277">
                        <c:v>713.268724122138</c:v>
                      </c:pt>
                      <c:pt idx="278">
                        <c:v>713.15945066529298</c:v>
                      </c:pt>
                      <c:pt idx="279">
                        <c:v>713.136585336959</c:v>
                      </c:pt>
                      <c:pt idx="280">
                        <c:v>713.10475278033596</c:v>
                      </c:pt>
                      <c:pt idx="281">
                        <c:v>713.068940181828</c:v>
                      </c:pt>
                      <c:pt idx="282">
                        <c:v>713.03090907627995</c:v>
                      </c:pt>
                      <c:pt idx="283">
                        <c:v>712.88613150458696</c:v>
                      </c:pt>
                      <c:pt idx="284">
                        <c:v>712.86127806167099</c:v>
                      </c:pt>
                      <c:pt idx="285">
                        <c:v>712.85800508775105</c:v>
                      </c:pt>
                      <c:pt idx="286">
                        <c:v>712.66957432132301</c:v>
                      </c:pt>
                      <c:pt idx="287">
                        <c:v>712.60350100264304</c:v>
                      </c:pt>
                      <c:pt idx="288">
                        <c:v>712.592478689828</c:v>
                      </c:pt>
                      <c:pt idx="289">
                        <c:v>712.54786591105903</c:v>
                      </c:pt>
                      <c:pt idx="290">
                        <c:v>712.44090438599301</c:v>
                      </c:pt>
                      <c:pt idx="291">
                        <c:v>712.25410440334701</c:v>
                      </c:pt>
                      <c:pt idx="292">
                        <c:v>712.21452825532299</c:v>
                      </c:pt>
                      <c:pt idx="293">
                        <c:v>711.965293850742</c:v>
                      </c:pt>
                      <c:pt idx="294">
                        <c:v>711.92210139503095</c:v>
                      </c:pt>
                      <c:pt idx="295">
                        <c:v>711.92194021537205</c:v>
                      </c:pt>
                      <c:pt idx="296">
                        <c:v>711.88430483193599</c:v>
                      </c:pt>
                      <c:pt idx="297">
                        <c:v>711.69924066174997</c:v>
                      </c:pt>
                      <c:pt idx="298">
                        <c:v>711.53305157286104</c:v>
                      </c:pt>
                      <c:pt idx="299">
                        <c:v>711.45896766495503</c:v>
                      </c:pt>
                      <c:pt idx="300">
                        <c:v>711.42024456778404</c:v>
                      </c:pt>
                      <c:pt idx="301">
                        <c:v>711.33667016382503</c:v>
                      </c:pt>
                      <c:pt idx="302">
                        <c:v>711.31858113611895</c:v>
                      </c:pt>
                      <c:pt idx="303">
                        <c:v>711.17884330524601</c:v>
                      </c:pt>
                      <c:pt idx="304">
                        <c:v>711.15693478919798</c:v>
                      </c:pt>
                      <c:pt idx="305">
                        <c:v>711.11337379245504</c:v>
                      </c:pt>
                      <c:pt idx="306">
                        <c:v>710.964692555738</c:v>
                      </c:pt>
                      <c:pt idx="307">
                        <c:v>710.95877568619801</c:v>
                      </c:pt>
                      <c:pt idx="308">
                        <c:v>710.93683117024204</c:v>
                      </c:pt>
                      <c:pt idx="309">
                        <c:v>710.91581735220802</c:v>
                      </c:pt>
                      <c:pt idx="310">
                        <c:v>710.86814661418396</c:v>
                      </c:pt>
                      <c:pt idx="311">
                        <c:v>710.84285171441104</c:v>
                      </c:pt>
                      <c:pt idx="312">
                        <c:v>710.82745443168801</c:v>
                      </c:pt>
                      <c:pt idx="313">
                        <c:v>710.77597491764504</c:v>
                      </c:pt>
                      <c:pt idx="314">
                        <c:v>710.77467292800804</c:v>
                      </c:pt>
                      <c:pt idx="315">
                        <c:v>710.75266587730198</c:v>
                      </c:pt>
                      <c:pt idx="316">
                        <c:v>710.73857916590896</c:v>
                      </c:pt>
                      <c:pt idx="317">
                        <c:v>710.71886292104705</c:v>
                      </c:pt>
                      <c:pt idx="318">
                        <c:v>710.65175208974301</c:v>
                      </c:pt>
                      <c:pt idx="319">
                        <c:v>710.50703105811897</c:v>
                      </c:pt>
                      <c:pt idx="320">
                        <c:v>710.39608193407605</c:v>
                      </c:pt>
                      <c:pt idx="321">
                        <c:v>710.14247718520505</c:v>
                      </c:pt>
                      <c:pt idx="322">
                        <c:v>709.85624999823995</c:v>
                      </c:pt>
                      <c:pt idx="323">
                        <c:v>709.83724167842297</c:v>
                      </c:pt>
                      <c:pt idx="324">
                        <c:v>709.70347267758598</c:v>
                      </c:pt>
                      <c:pt idx="325">
                        <c:v>709.64790397236095</c:v>
                      </c:pt>
                      <c:pt idx="326">
                        <c:v>709.61431909902501</c:v>
                      </c:pt>
                      <c:pt idx="327">
                        <c:v>709.42067077550905</c:v>
                      </c:pt>
                      <c:pt idx="328">
                        <c:v>709.37304310630702</c:v>
                      </c:pt>
                      <c:pt idx="329">
                        <c:v>709.13869137245297</c:v>
                      </c:pt>
                      <c:pt idx="330">
                        <c:v>709.11153579531197</c:v>
                      </c:pt>
                      <c:pt idx="331">
                        <c:v>708.911806222167</c:v>
                      </c:pt>
                      <c:pt idx="332">
                        <c:v>708.88274885465796</c:v>
                      </c:pt>
                      <c:pt idx="333">
                        <c:v>708.81718239760505</c:v>
                      </c:pt>
                      <c:pt idx="334">
                        <c:v>708.77618908032105</c:v>
                      </c:pt>
                      <c:pt idx="335">
                        <c:v>708.72369622643396</c:v>
                      </c:pt>
                      <c:pt idx="336">
                        <c:v>708.58629065803495</c:v>
                      </c:pt>
                      <c:pt idx="337">
                        <c:v>708.56930070172496</c:v>
                      </c:pt>
                      <c:pt idx="338">
                        <c:v>708.33161789046505</c:v>
                      </c:pt>
                      <c:pt idx="339">
                        <c:v>708.14769582583403</c:v>
                      </c:pt>
                      <c:pt idx="340">
                        <c:v>708.10713517488</c:v>
                      </c:pt>
                      <c:pt idx="341">
                        <c:v>708.06266731217295</c:v>
                      </c:pt>
                      <c:pt idx="342">
                        <c:v>708.016609342474</c:v>
                      </c:pt>
                      <c:pt idx="343">
                        <c:v>708.016414003774</c:v>
                      </c:pt>
                      <c:pt idx="344">
                        <c:v>707.91390278842198</c:v>
                      </c:pt>
                      <c:pt idx="345">
                        <c:v>707.88271306764</c:v>
                      </c:pt>
                      <c:pt idx="346">
                        <c:v>707.71573878226604</c:v>
                      </c:pt>
                      <c:pt idx="347">
                        <c:v>707.47279117327105</c:v>
                      </c:pt>
                      <c:pt idx="348">
                        <c:v>707.37725084440103</c:v>
                      </c:pt>
                      <c:pt idx="349">
                        <c:v>707.24888136914296</c:v>
                      </c:pt>
                      <c:pt idx="350">
                        <c:v>707.05445218024397</c:v>
                      </c:pt>
                      <c:pt idx="351">
                        <c:v>707.03590617470002</c:v>
                      </c:pt>
                      <c:pt idx="352">
                        <c:v>706.87913342943705</c:v>
                      </c:pt>
                      <c:pt idx="353">
                        <c:v>706.45695694977803</c:v>
                      </c:pt>
                      <c:pt idx="354">
                        <c:v>706.41247710675805</c:v>
                      </c:pt>
                      <c:pt idx="355">
                        <c:v>706.30390133641697</c:v>
                      </c:pt>
                      <c:pt idx="356">
                        <c:v>706.27612241390796</c:v>
                      </c:pt>
                      <c:pt idx="357">
                        <c:v>706.04199088296298</c:v>
                      </c:pt>
                      <c:pt idx="358">
                        <c:v>705.97887663526103</c:v>
                      </c:pt>
                      <c:pt idx="359">
                        <c:v>705.97722398712494</c:v>
                      </c:pt>
                      <c:pt idx="360">
                        <c:v>705.82380823587596</c:v>
                      </c:pt>
                      <c:pt idx="361">
                        <c:v>705.75300396347302</c:v>
                      </c:pt>
                      <c:pt idx="362">
                        <c:v>705.69072771836795</c:v>
                      </c:pt>
                      <c:pt idx="363">
                        <c:v>705.58979700259897</c:v>
                      </c:pt>
                      <c:pt idx="364">
                        <c:v>705.58977825446505</c:v>
                      </c:pt>
                      <c:pt idx="365">
                        <c:v>705.55844924354699</c:v>
                      </c:pt>
                      <c:pt idx="366">
                        <c:v>705.49619961230496</c:v>
                      </c:pt>
                      <c:pt idx="367">
                        <c:v>705.37587890782595</c:v>
                      </c:pt>
                      <c:pt idx="368">
                        <c:v>705.35258609134803</c:v>
                      </c:pt>
                      <c:pt idx="369">
                        <c:v>705.29376709426003</c:v>
                      </c:pt>
                      <c:pt idx="370">
                        <c:v>705.16545301683902</c:v>
                      </c:pt>
                      <c:pt idx="371">
                        <c:v>705.13474316146198</c:v>
                      </c:pt>
                      <c:pt idx="372">
                        <c:v>705.04547213055002</c:v>
                      </c:pt>
                      <c:pt idx="373">
                        <c:v>704.88487461909494</c:v>
                      </c:pt>
                      <c:pt idx="374">
                        <c:v>704.85924129674004</c:v>
                      </c:pt>
                      <c:pt idx="375">
                        <c:v>704.83058102170901</c:v>
                      </c:pt>
                      <c:pt idx="376">
                        <c:v>704.78995565833895</c:v>
                      </c:pt>
                      <c:pt idx="377">
                        <c:v>704.48991172298997</c:v>
                      </c:pt>
                      <c:pt idx="378">
                        <c:v>704.42541053682203</c:v>
                      </c:pt>
                      <c:pt idx="379">
                        <c:v>704.30848240197304</c:v>
                      </c:pt>
                      <c:pt idx="380">
                        <c:v>704.18453818925002</c:v>
                      </c:pt>
                      <c:pt idx="381">
                        <c:v>704.11959911869701</c:v>
                      </c:pt>
                      <c:pt idx="382">
                        <c:v>704.09280552750897</c:v>
                      </c:pt>
                      <c:pt idx="383">
                        <c:v>704.078213665872</c:v>
                      </c:pt>
                      <c:pt idx="384">
                        <c:v>703.88037122643198</c:v>
                      </c:pt>
                      <c:pt idx="385">
                        <c:v>703.77501258829705</c:v>
                      </c:pt>
                      <c:pt idx="386">
                        <c:v>703.660226274759</c:v>
                      </c:pt>
                      <c:pt idx="387">
                        <c:v>703.643270879797</c:v>
                      </c:pt>
                      <c:pt idx="388">
                        <c:v>703.60082384636496</c:v>
                      </c:pt>
                      <c:pt idx="389">
                        <c:v>703.57738750503302</c:v>
                      </c:pt>
                      <c:pt idx="390">
                        <c:v>703.36768724895501</c:v>
                      </c:pt>
                      <c:pt idx="391">
                        <c:v>703.31853322318602</c:v>
                      </c:pt>
                      <c:pt idx="392">
                        <c:v>703.24468188636001</c:v>
                      </c:pt>
                      <c:pt idx="393">
                        <c:v>703.20072121012004</c:v>
                      </c:pt>
                      <c:pt idx="394">
                        <c:v>702.87825514204303</c:v>
                      </c:pt>
                      <c:pt idx="395">
                        <c:v>702.86059086264697</c:v>
                      </c:pt>
                      <c:pt idx="396">
                        <c:v>702.83441392631801</c:v>
                      </c:pt>
                      <c:pt idx="397">
                        <c:v>702.80211579787294</c:v>
                      </c:pt>
                      <c:pt idx="398">
                        <c:v>702.66330907943495</c:v>
                      </c:pt>
                      <c:pt idx="399">
                        <c:v>702.62614534629199</c:v>
                      </c:pt>
                      <c:pt idx="400">
                        <c:v>702.43218311641704</c:v>
                      </c:pt>
                      <c:pt idx="401">
                        <c:v>702.43012443059695</c:v>
                      </c:pt>
                      <c:pt idx="402">
                        <c:v>702.33494183777702</c:v>
                      </c:pt>
                      <c:pt idx="403">
                        <c:v>702.27424609165496</c:v>
                      </c:pt>
                      <c:pt idx="404">
                        <c:v>702.15410019340595</c:v>
                      </c:pt>
                      <c:pt idx="405">
                        <c:v>702.03541055917697</c:v>
                      </c:pt>
                      <c:pt idx="406">
                        <c:v>701.982606404683</c:v>
                      </c:pt>
                      <c:pt idx="407">
                        <c:v>701.94992780064695</c:v>
                      </c:pt>
                      <c:pt idx="408">
                        <c:v>701.92974278573001</c:v>
                      </c:pt>
                      <c:pt idx="409">
                        <c:v>701.91228251649898</c:v>
                      </c:pt>
                      <c:pt idx="410">
                        <c:v>701.87571211211298</c:v>
                      </c:pt>
                      <c:pt idx="411">
                        <c:v>701.80704708047801</c:v>
                      </c:pt>
                      <c:pt idx="412">
                        <c:v>701.67601233361404</c:v>
                      </c:pt>
                      <c:pt idx="413">
                        <c:v>701.54375636385601</c:v>
                      </c:pt>
                      <c:pt idx="414">
                        <c:v>701.51684932877595</c:v>
                      </c:pt>
                      <c:pt idx="415">
                        <c:v>701.37972605829998</c:v>
                      </c:pt>
                      <c:pt idx="416">
                        <c:v>701.375410779037</c:v>
                      </c:pt>
                      <c:pt idx="417">
                        <c:v>701.30530091317405</c:v>
                      </c:pt>
                      <c:pt idx="418">
                        <c:v>701.29882881585502</c:v>
                      </c:pt>
                      <c:pt idx="419">
                        <c:v>701.16435197568001</c:v>
                      </c:pt>
                      <c:pt idx="420">
                        <c:v>701.04733633107503</c:v>
                      </c:pt>
                      <c:pt idx="421">
                        <c:v>700.96376471378096</c:v>
                      </c:pt>
                      <c:pt idx="422">
                        <c:v>700.96214532365605</c:v>
                      </c:pt>
                      <c:pt idx="423">
                        <c:v>700.89425376873498</c:v>
                      </c:pt>
                      <c:pt idx="424">
                        <c:v>700.84874228853005</c:v>
                      </c:pt>
                      <c:pt idx="425">
                        <c:v>700.79416234197697</c:v>
                      </c:pt>
                      <c:pt idx="426">
                        <c:v>700.65914611734502</c:v>
                      </c:pt>
                      <c:pt idx="427">
                        <c:v>700.65883135020704</c:v>
                      </c:pt>
                      <c:pt idx="428">
                        <c:v>700.59718376715705</c:v>
                      </c:pt>
                      <c:pt idx="429">
                        <c:v>700.59205563445505</c:v>
                      </c:pt>
                      <c:pt idx="430">
                        <c:v>700.41661135094</c:v>
                      </c:pt>
                      <c:pt idx="431">
                        <c:v>700.36602335156999</c:v>
                      </c:pt>
                      <c:pt idx="432">
                        <c:v>700.35252051864802</c:v>
                      </c:pt>
                      <c:pt idx="433">
                        <c:v>700.23526815920104</c:v>
                      </c:pt>
                      <c:pt idx="434">
                        <c:v>700.13234743049998</c:v>
                      </c:pt>
                      <c:pt idx="435">
                        <c:v>700.01355303437094</c:v>
                      </c:pt>
                      <c:pt idx="436">
                        <c:v>699.97272331465194</c:v>
                      </c:pt>
                      <c:pt idx="437">
                        <c:v>699.949105365376</c:v>
                      </c:pt>
                      <c:pt idx="438">
                        <c:v>699.94636506117604</c:v>
                      </c:pt>
                      <c:pt idx="439">
                        <c:v>699.91660930193098</c:v>
                      </c:pt>
                      <c:pt idx="440">
                        <c:v>699.78925611202897</c:v>
                      </c:pt>
                      <c:pt idx="441">
                        <c:v>699.75991545207</c:v>
                      </c:pt>
                      <c:pt idx="442">
                        <c:v>699.54794888889899</c:v>
                      </c:pt>
                      <c:pt idx="443">
                        <c:v>699.49642241502295</c:v>
                      </c:pt>
                      <c:pt idx="444">
                        <c:v>699.43713439455701</c:v>
                      </c:pt>
                      <c:pt idx="445">
                        <c:v>699.36209702785197</c:v>
                      </c:pt>
                      <c:pt idx="446">
                        <c:v>699.35121830356195</c:v>
                      </c:pt>
                      <c:pt idx="447">
                        <c:v>699.31445097427195</c:v>
                      </c:pt>
                      <c:pt idx="448">
                        <c:v>699.30750587816794</c:v>
                      </c:pt>
                      <c:pt idx="449">
                        <c:v>699.18542969792099</c:v>
                      </c:pt>
                      <c:pt idx="450">
                        <c:v>699.06675894479804</c:v>
                      </c:pt>
                      <c:pt idx="451">
                        <c:v>699.05214112460703</c:v>
                      </c:pt>
                      <c:pt idx="452">
                        <c:v>699.03949428632995</c:v>
                      </c:pt>
                      <c:pt idx="453">
                        <c:v>699.019825987883</c:v>
                      </c:pt>
                      <c:pt idx="454">
                        <c:v>698.94750088199805</c:v>
                      </c:pt>
                      <c:pt idx="455">
                        <c:v>698.83938869760698</c:v>
                      </c:pt>
                      <c:pt idx="456">
                        <c:v>698.78310225803602</c:v>
                      </c:pt>
                      <c:pt idx="457">
                        <c:v>698.77684539890902</c:v>
                      </c:pt>
                      <c:pt idx="458">
                        <c:v>698.66398135508098</c:v>
                      </c:pt>
                      <c:pt idx="459">
                        <c:v>698.55523854031196</c:v>
                      </c:pt>
                      <c:pt idx="460">
                        <c:v>698.36092740126105</c:v>
                      </c:pt>
                      <c:pt idx="461">
                        <c:v>698.317270004595</c:v>
                      </c:pt>
                      <c:pt idx="462">
                        <c:v>698.26277091981399</c:v>
                      </c:pt>
                      <c:pt idx="463">
                        <c:v>698.25744347282898</c:v>
                      </c:pt>
                      <c:pt idx="464">
                        <c:v>698.18436866174204</c:v>
                      </c:pt>
                      <c:pt idx="465">
                        <c:v>698.09913154827404</c:v>
                      </c:pt>
                      <c:pt idx="466">
                        <c:v>698.04774479207504</c:v>
                      </c:pt>
                      <c:pt idx="467">
                        <c:v>698.018285404881</c:v>
                      </c:pt>
                      <c:pt idx="468">
                        <c:v>698.01251047315895</c:v>
                      </c:pt>
                      <c:pt idx="469">
                        <c:v>697.95218845930106</c:v>
                      </c:pt>
                      <c:pt idx="470">
                        <c:v>697.93961132674394</c:v>
                      </c:pt>
                      <c:pt idx="471">
                        <c:v>697.93506592840197</c:v>
                      </c:pt>
                      <c:pt idx="472">
                        <c:v>697.93128895164</c:v>
                      </c:pt>
                      <c:pt idx="473">
                        <c:v>697.78398031426298</c:v>
                      </c:pt>
                      <c:pt idx="474">
                        <c:v>697.76589195381598</c:v>
                      </c:pt>
                      <c:pt idx="475">
                        <c:v>697.69590226067703</c:v>
                      </c:pt>
                      <c:pt idx="476">
                        <c:v>697.56677656608497</c:v>
                      </c:pt>
                      <c:pt idx="477">
                        <c:v>697.53668147209999</c:v>
                      </c:pt>
                      <c:pt idx="478">
                        <c:v>697.41548062975198</c:v>
                      </c:pt>
                      <c:pt idx="479">
                        <c:v>697.40090803876797</c:v>
                      </c:pt>
                      <c:pt idx="480">
                        <c:v>697.319033500665</c:v>
                      </c:pt>
                      <c:pt idx="481">
                        <c:v>697.18453343120802</c:v>
                      </c:pt>
                      <c:pt idx="482">
                        <c:v>697.10267110765506</c:v>
                      </c:pt>
                      <c:pt idx="483">
                        <c:v>696.85179947800202</c:v>
                      </c:pt>
                      <c:pt idx="484">
                        <c:v>696.80648034958597</c:v>
                      </c:pt>
                      <c:pt idx="485">
                        <c:v>696.569482535308</c:v>
                      </c:pt>
                      <c:pt idx="486">
                        <c:v>696.52318446120796</c:v>
                      </c:pt>
                      <c:pt idx="487">
                        <c:v>696.41132033508097</c:v>
                      </c:pt>
                      <c:pt idx="488">
                        <c:v>696.40200053746901</c:v>
                      </c:pt>
                      <c:pt idx="489">
                        <c:v>696.35385318539295</c:v>
                      </c:pt>
                      <c:pt idx="490">
                        <c:v>696.12205294730995</c:v>
                      </c:pt>
                      <c:pt idx="491">
                        <c:v>696.03977834826003</c:v>
                      </c:pt>
                      <c:pt idx="492">
                        <c:v>696.03190213194296</c:v>
                      </c:pt>
                      <c:pt idx="493">
                        <c:v>696.02441058161196</c:v>
                      </c:pt>
                      <c:pt idx="494">
                        <c:v>696.01037222468005</c:v>
                      </c:pt>
                      <c:pt idx="495">
                        <c:v>696.00391273448702</c:v>
                      </c:pt>
                      <c:pt idx="496">
                        <c:v>695.95554222713497</c:v>
                      </c:pt>
                      <c:pt idx="497">
                        <c:v>695.92687498197404</c:v>
                      </c:pt>
                      <c:pt idx="498">
                        <c:v>695.89715321755796</c:v>
                      </c:pt>
                      <c:pt idx="499">
                        <c:v>695.76997567184799</c:v>
                      </c:pt>
                      <c:pt idx="500">
                        <c:v>695.66102652118502</c:v>
                      </c:pt>
                      <c:pt idx="501">
                        <c:v>695.60647855929199</c:v>
                      </c:pt>
                      <c:pt idx="502">
                        <c:v>695.56439565628898</c:v>
                      </c:pt>
                      <c:pt idx="503">
                        <c:v>695.56355991791497</c:v>
                      </c:pt>
                      <c:pt idx="504">
                        <c:v>695.51732471186301</c:v>
                      </c:pt>
                      <c:pt idx="505">
                        <c:v>695.50327098715195</c:v>
                      </c:pt>
                      <c:pt idx="506">
                        <c:v>695.49808116693202</c:v>
                      </c:pt>
                      <c:pt idx="507">
                        <c:v>695.49789943237397</c:v>
                      </c:pt>
                      <c:pt idx="508">
                        <c:v>695.45862314093802</c:v>
                      </c:pt>
                      <c:pt idx="509">
                        <c:v>695.44955777516202</c:v>
                      </c:pt>
                      <c:pt idx="510">
                        <c:v>695.44443910149096</c:v>
                      </c:pt>
                      <c:pt idx="511">
                        <c:v>695.35845371507696</c:v>
                      </c:pt>
                      <c:pt idx="512">
                        <c:v>695.34227686853399</c:v>
                      </c:pt>
                      <c:pt idx="513">
                        <c:v>695.31560296676298</c:v>
                      </c:pt>
                      <c:pt idx="514">
                        <c:v>695.25093900052502</c:v>
                      </c:pt>
                      <c:pt idx="515">
                        <c:v>695.23733103502195</c:v>
                      </c:pt>
                      <c:pt idx="516">
                        <c:v>695.15469989635005</c:v>
                      </c:pt>
                      <c:pt idx="517">
                        <c:v>694.77544189996195</c:v>
                      </c:pt>
                      <c:pt idx="518">
                        <c:v>694.74897127008603</c:v>
                      </c:pt>
                      <c:pt idx="519">
                        <c:v>694.69118875566801</c:v>
                      </c:pt>
                      <c:pt idx="520">
                        <c:v>694.64654445670897</c:v>
                      </c:pt>
                      <c:pt idx="521">
                        <c:v>694.616369826545</c:v>
                      </c:pt>
                      <c:pt idx="522">
                        <c:v>694.59625025343303</c:v>
                      </c:pt>
                      <c:pt idx="523">
                        <c:v>694.54508508493598</c:v>
                      </c:pt>
                      <c:pt idx="524">
                        <c:v>694.51971962322102</c:v>
                      </c:pt>
                      <c:pt idx="525">
                        <c:v>694.51281640931404</c:v>
                      </c:pt>
                      <c:pt idx="526">
                        <c:v>694.46383049458996</c:v>
                      </c:pt>
                      <c:pt idx="527">
                        <c:v>694.38262161722298</c:v>
                      </c:pt>
                      <c:pt idx="528">
                        <c:v>694.27300067986198</c:v>
                      </c:pt>
                      <c:pt idx="529">
                        <c:v>694.26300108153498</c:v>
                      </c:pt>
                      <c:pt idx="530">
                        <c:v>694.12661787681702</c:v>
                      </c:pt>
                      <c:pt idx="531">
                        <c:v>694.124037491271</c:v>
                      </c:pt>
                      <c:pt idx="532">
                        <c:v>694.120555114843</c:v>
                      </c:pt>
                      <c:pt idx="533">
                        <c:v>694.07092421562095</c:v>
                      </c:pt>
                      <c:pt idx="534">
                        <c:v>694.04142814821705</c:v>
                      </c:pt>
                      <c:pt idx="535">
                        <c:v>693.82030893182105</c:v>
                      </c:pt>
                      <c:pt idx="536">
                        <c:v>693.76895899553199</c:v>
                      </c:pt>
                      <c:pt idx="537">
                        <c:v>693.71227388631303</c:v>
                      </c:pt>
                      <c:pt idx="538">
                        <c:v>693.69580425514903</c:v>
                      </c:pt>
                      <c:pt idx="539">
                        <c:v>693.66654213000697</c:v>
                      </c:pt>
                      <c:pt idx="540">
                        <c:v>693.51066803861397</c:v>
                      </c:pt>
                      <c:pt idx="541">
                        <c:v>693.44014706178598</c:v>
                      </c:pt>
                      <c:pt idx="542">
                        <c:v>693.39018770539099</c:v>
                      </c:pt>
                      <c:pt idx="543">
                        <c:v>693.33519791878598</c:v>
                      </c:pt>
                      <c:pt idx="544">
                        <c:v>693.31694417646997</c:v>
                      </c:pt>
                      <c:pt idx="545">
                        <c:v>693.23377071163304</c:v>
                      </c:pt>
                      <c:pt idx="546">
                        <c:v>693.06291924770801</c:v>
                      </c:pt>
                      <c:pt idx="547">
                        <c:v>693.03885512821</c:v>
                      </c:pt>
                      <c:pt idx="548">
                        <c:v>693.03831323294798</c:v>
                      </c:pt>
                      <c:pt idx="549">
                        <c:v>692.99888805593901</c:v>
                      </c:pt>
                      <c:pt idx="550">
                        <c:v>692.99204279238404</c:v>
                      </c:pt>
                      <c:pt idx="551">
                        <c:v>692.94245006008498</c:v>
                      </c:pt>
                      <c:pt idx="552">
                        <c:v>692.92044279281299</c:v>
                      </c:pt>
                      <c:pt idx="553">
                        <c:v>692.88291470934496</c:v>
                      </c:pt>
                      <c:pt idx="554">
                        <c:v>692.83222870295594</c:v>
                      </c:pt>
                      <c:pt idx="555">
                        <c:v>692.74796751225801</c:v>
                      </c:pt>
                      <c:pt idx="556">
                        <c:v>692.69353658014904</c:v>
                      </c:pt>
                      <c:pt idx="557">
                        <c:v>692.68080908126001</c:v>
                      </c:pt>
                      <c:pt idx="558">
                        <c:v>692.68013341288304</c:v>
                      </c:pt>
                      <c:pt idx="559">
                        <c:v>692.67136532249197</c:v>
                      </c:pt>
                      <c:pt idx="560">
                        <c:v>692.66821648658402</c:v>
                      </c:pt>
                      <c:pt idx="561">
                        <c:v>692.66482158550696</c:v>
                      </c:pt>
                      <c:pt idx="562">
                        <c:v>692.64797975199497</c:v>
                      </c:pt>
                      <c:pt idx="563">
                        <c:v>692.64512597508303</c:v>
                      </c:pt>
                      <c:pt idx="564">
                        <c:v>692.59852187005299</c:v>
                      </c:pt>
                      <c:pt idx="565">
                        <c:v>692.53737749956395</c:v>
                      </c:pt>
                      <c:pt idx="566">
                        <c:v>692.50865631033105</c:v>
                      </c:pt>
                      <c:pt idx="567">
                        <c:v>692.46191706068998</c:v>
                      </c:pt>
                      <c:pt idx="568">
                        <c:v>692.44720458626296</c:v>
                      </c:pt>
                      <c:pt idx="569">
                        <c:v>692.44254865613004</c:v>
                      </c:pt>
                      <c:pt idx="570">
                        <c:v>692.34727723682602</c:v>
                      </c:pt>
                      <c:pt idx="571">
                        <c:v>692.32490616133703</c:v>
                      </c:pt>
                      <c:pt idx="572">
                        <c:v>692.29876569654903</c:v>
                      </c:pt>
                      <c:pt idx="573">
                        <c:v>692.10100441775296</c:v>
                      </c:pt>
                      <c:pt idx="574">
                        <c:v>692.04516289269702</c:v>
                      </c:pt>
                      <c:pt idx="575">
                        <c:v>691.99649296883695</c:v>
                      </c:pt>
                      <c:pt idx="576">
                        <c:v>691.97652159670804</c:v>
                      </c:pt>
                      <c:pt idx="577">
                        <c:v>691.97040927194598</c:v>
                      </c:pt>
                      <c:pt idx="578">
                        <c:v>691.93731674906201</c:v>
                      </c:pt>
                      <c:pt idx="579">
                        <c:v>691.92220115064197</c:v>
                      </c:pt>
                      <c:pt idx="580">
                        <c:v>691.881928589023</c:v>
                      </c:pt>
                      <c:pt idx="581">
                        <c:v>691.838424097303</c:v>
                      </c:pt>
                      <c:pt idx="582">
                        <c:v>691.77604053346704</c:v>
                      </c:pt>
                      <c:pt idx="583">
                        <c:v>691.69303400746799</c:v>
                      </c:pt>
                      <c:pt idx="584">
                        <c:v>691.63904655838905</c:v>
                      </c:pt>
                      <c:pt idx="585">
                        <c:v>691.56038998422105</c:v>
                      </c:pt>
                      <c:pt idx="586">
                        <c:v>691.472687584205</c:v>
                      </c:pt>
                      <c:pt idx="587">
                        <c:v>691.40027941369203</c:v>
                      </c:pt>
                      <c:pt idx="588">
                        <c:v>691.37867337735895</c:v>
                      </c:pt>
                      <c:pt idx="589">
                        <c:v>691.37347173478702</c:v>
                      </c:pt>
                      <c:pt idx="590">
                        <c:v>691.32710689650605</c:v>
                      </c:pt>
                      <c:pt idx="591">
                        <c:v>691.15948803316803</c:v>
                      </c:pt>
                      <c:pt idx="592">
                        <c:v>691.05979401917796</c:v>
                      </c:pt>
                      <c:pt idx="593">
                        <c:v>691.05007307184997</c:v>
                      </c:pt>
                      <c:pt idx="594">
                        <c:v>691.03271528878304</c:v>
                      </c:pt>
                      <c:pt idx="595">
                        <c:v>691.01200576127701</c:v>
                      </c:pt>
                      <c:pt idx="596">
                        <c:v>690.90750792296706</c:v>
                      </c:pt>
                      <c:pt idx="597">
                        <c:v>690.87887613733801</c:v>
                      </c:pt>
                      <c:pt idx="598">
                        <c:v>690.86222153913502</c:v>
                      </c:pt>
                      <c:pt idx="599">
                        <c:v>690.84738481693898</c:v>
                      </c:pt>
                      <c:pt idx="600">
                        <c:v>690.808189315861</c:v>
                      </c:pt>
                      <c:pt idx="601">
                        <c:v>690.76789234735702</c:v>
                      </c:pt>
                      <c:pt idx="602">
                        <c:v>690.73610816943506</c:v>
                      </c:pt>
                      <c:pt idx="603">
                        <c:v>690.72636580180199</c:v>
                      </c:pt>
                      <c:pt idx="604">
                        <c:v>690.719900577011</c:v>
                      </c:pt>
                      <c:pt idx="605">
                        <c:v>690.69504347011798</c:v>
                      </c:pt>
                      <c:pt idx="606">
                        <c:v>690.68799005673498</c:v>
                      </c:pt>
                      <c:pt idx="607">
                        <c:v>690.56081298875495</c:v>
                      </c:pt>
                      <c:pt idx="608">
                        <c:v>690.52581546318197</c:v>
                      </c:pt>
                      <c:pt idx="609">
                        <c:v>690.51782370073295</c:v>
                      </c:pt>
                      <c:pt idx="610">
                        <c:v>690.43147122732103</c:v>
                      </c:pt>
                      <c:pt idx="611">
                        <c:v>690.33396855623698</c:v>
                      </c:pt>
                      <c:pt idx="612">
                        <c:v>690.29292576729199</c:v>
                      </c:pt>
                      <c:pt idx="613">
                        <c:v>690.20867794663104</c:v>
                      </c:pt>
                      <c:pt idx="614">
                        <c:v>690.14296158134096</c:v>
                      </c:pt>
                      <c:pt idx="615">
                        <c:v>689.97098625868705</c:v>
                      </c:pt>
                      <c:pt idx="616">
                        <c:v>689.96382600633297</c:v>
                      </c:pt>
                      <c:pt idx="617">
                        <c:v>689.95069798669897</c:v>
                      </c:pt>
                      <c:pt idx="618">
                        <c:v>689.90121866602101</c:v>
                      </c:pt>
                      <c:pt idx="619">
                        <c:v>689.75700078364196</c:v>
                      </c:pt>
                      <c:pt idx="620">
                        <c:v>689.54154339234697</c:v>
                      </c:pt>
                      <c:pt idx="621">
                        <c:v>689.52064730834502</c:v>
                      </c:pt>
                      <c:pt idx="622">
                        <c:v>689.51328529690795</c:v>
                      </c:pt>
                      <c:pt idx="623">
                        <c:v>689.50938129250096</c:v>
                      </c:pt>
                      <c:pt idx="624">
                        <c:v>689.34336901625898</c:v>
                      </c:pt>
                      <c:pt idx="625">
                        <c:v>689.34182435441096</c:v>
                      </c:pt>
                      <c:pt idx="626">
                        <c:v>689.31025462536002</c:v>
                      </c:pt>
                      <c:pt idx="627">
                        <c:v>689.239040114609</c:v>
                      </c:pt>
                      <c:pt idx="628">
                        <c:v>689.23630418775394</c:v>
                      </c:pt>
                      <c:pt idx="629">
                        <c:v>689.19438144201899</c:v>
                      </c:pt>
                      <c:pt idx="630">
                        <c:v>689.15584685191504</c:v>
                      </c:pt>
                      <c:pt idx="631">
                        <c:v>689.14719767433996</c:v>
                      </c:pt>
                      <c:pt idx="632">
                        <c:v>689.14708869814001</c:v>
                      </c:pt>
                      <c:pt idx="633">
                        <c:v>689.12075571437595</c:v>
                      </c:pt>
                      <c:pt idx="634">
                        <c:v>688.99049794878795</c:v>
                      </c:pt>
                      <c:pt idx="635">
                        <c:v>688.98089078415001</c:v>
                      </c:pt>
                      <c:pt idx="636">
                        <c:v>688.96811080327302</c:v>
                      </c:pt>
                      <c:pt idx="637">
                        <c:v>688.96431387259497</c:v>
                      </c:pt>
                      <c:pt idx="638">
                        <c:v>688.96256825088699</c:v>
                      </c:pt>
                      <c:pt idx="639">
                        <c:v>688.91709323433497</c:v>
                      </c:pt>
                      <c:pt idx="640">
                        <c:v>688.89121978123205</c:v>
                      </c:pt>
                      <c:pt idx="641">
                        <c:v>688.87825903868998</c:v>
                      </c:pt>
                      <c:pt idx="642">
                        <c:v>688.70195926424799</c:v>
                      </c:pt>
                      <c:pt idx="643">
                        <c:v>688.66363358994295</c:v>
                      </c:pt>
                      <c:pt idx="644">
                        <c:v>688.62014282235202</c:v>
                      </c:pt>
                      <c:pt idx="645">
                        <c:v>688.58672541040698</c:v>
                      </c:pt>
                      <c:pt idx="646">
                        <c:v>688.58369801730805</c:v>
                      </c:pt>
                      <c:pt idx="647">
                        <c:v>688.57897974810896</c:v>
                      </c:pt>
                      <c:pt idx="648">
                        <c:v>688.50740898791298</c:v>
                      </c:pt>
                      <c:pt idx="649">
                        <c:v>688.43651548661205</c:v>
                      </c:pt>
                      <c:pt idx="650">
                        <c:v>688.41181686562197</c:v>
                      </c:pt>
                      <c:pt idx="651">
                        <c:v>688.35917224538503</c:v>
                      </c:pt>
                      <c:pt idx="652">
                        <c:v>688.34836242787696</c:v>
                      </c:pt>
                      <c:pt idx="653">
                        <c:v>688.30859566194601</c:v>
                      </c:pt>
                      <c:pt idx="654">
                        <c:v>688.27305194842302</c:v>
                      </c:pt>
                      <c:pt idx="655">
                        <c:v>688.24637481085097</c:v>
                      </c:pt>
                      <c:pt idx="656">
                        <c:v>688.21944509290802</c:v>
                      </c:pt>
                      <c:pt idx="657">
                        <c:v>688.10099930412696</c:v>
                      </c:pt>
                      <c:pt idx="658">
                        <c:v>688.08771205513403</c:v>
                      </c:pt>
                      <c:pt idx="659">
                        <c:v>688.04609918469396</c:v>
                      </c:pt>
                      <c:pt idx="660">
                        <c:v>687.98357075154797</c:v>
                      </c:pt>
                      <c:pt idx="661">
                        <c:v>687.87127681595302</c:v>
                      </c:pt>
                      <c:pt idx="662">
                        <c:v>687.76858472511196</c:v>
                      </c:pt>
                      <c:pt idx="663">
                        <c:v>687.75602053379998</c:v>
                      </c:pt>
                      <c:pt idx="664">
                        <c:v>687.75101091642705</c:v>
                      </c:pt>
                      <c:pt idx="665">
                        <c:v>687.72633083157302</c:v>
                      </c:pt>
                      <c:pt idx="666">
                        <c:v>687.68034772133103</c:v>
                      </c:pt>
                      <c:pt idx="667">
                        <c:v>687.54564872795402</c:v>
                      </c:pt>
                      <c:pt idx="668">
                        <c:v>687.49481153153602</c:v>
                      </c:pt>
                      <c:pt idx="669">
                        <c:v>687.43301153659104</c:v>
                      </c:pt>
                      <c:pt idx="670">
                        <c:v>687.41987056217602</c:v>
                      </c:pt>
                      <c:pt idx="671">
                        <c:v>687.40422183374005</c:v>
                      </c:pt>
                      <c:pt idx="672">
                        <c:v>687.37434046626697</c:v>
                      </c:pt>
                      <c:pt idx="673">
                        <c:v>687.36517990191601</c:v>
                      </c:pt>
                      <c:pt idx="674">
                        <c:v>687.35587568432402</c:v>
                      </c:pt>
                      <c:pt idx="675">
                        <c:v>687.31789620699203</c:v>
                      </c:pt>
                      <c:pt idx="676">
                        <c:v>687.26760210787404</c:v>
                      </c:pt>
                      <c:pt idx="677">
                        <c:v>687.26228307453903</c:v>
                      </c:pt>
                      <c:pt idx="678">
                        <c:v>687.24903340344497</c:v>
                      </c:pt>
                      <c:pt idx="679">
                        <c:v>687.07369173310099</c:v>
                      </c:pt>
                      <c:pt idx="680">
                        <c:v>687.06049897551202</c:v>
                      </c:pt>
                      <c:pt idx="681">
                        <c:v>686.83722978546598</c:v>
                      </c:pt>
                      <c:pt idx="682">
                        <c:v>686.82605852462302</c:v>
                      </c:pt>
                      <c:pt idx="683">
                        <c:v>686.68862513061504</c:v>
                      </c:pt>
                      <c:pt idx="684">
                        <c:v>686.61287099696597</c:v>
                      </c:pt>
                      <c:pt idx="685">
                        <c:v>686.54878385163795</c:v>
                      </c:pt>
                      <c:pt idx="686">
                        <c:v>686.48049841096599</c:v>
                      </c:pt>
                      <c:pt idx="687">
                        <c:v>686.47451404167703</c:v>
                      </c:pt>
                      <c:pt idx="688">
                        <c:v>686.42280862239602</c:v>
                      </c:pt>
                      <c:pt idx="689">
                        <c:v>686.38008225124804</c:v>
                      </c:pt>
                      <c:pt idx="690">
                        <c:v>686.27050612002199</c:v>
                      </c:pt>
                      <c:pt idx="691">
                        <c:v>686.23833242064495</c:v>
                      </c:pt>
                      <c:pt idx="692">
                        <c:v>686.11046882000801</c:v>
                      </c:pt>
                      <c:pt idx="693">
                        <c:v>686.085243917551</c:v>
                      </c:pt>
                      <c:pt idx="694">
                        <c:v>686.01282564232702</c:v>
                      </c:pt>
                      <c:pt idx="695">
                        <c:v>686.00266709597804</c:v>
                      </c:pt>
                      <c:pt idx="696">
                        <c:v>685.98713275197395</c:v>
                      </c:pt>
                      <c:pt idx="697">
                        <c:v>685.98500220892902</c:v>
                      </c:pt>
                      <c:pt idx="698">
                        <c:v>685.94429167937096</c:v>
                      </c:pt>
                      <c:pt idx="699">
                        <c:v>685.89009935292199</c:v>
                      </c:pt>
                      <c:pt idx="700">
                        <c:v>685.85209864014996</c:v>
                      </c:pt>
                      <c:pt idx="701">
                        <c:v>685.82715344276005</c:v>
                      </c:pt>
                      <c:pt idx="702">
                        <c:v>685.810494011326</c:v>
                      </c:pt>
                      <c:pt idx="703">
                        <c:v>685.74640647064098</c:v>
                      </c:pt>
                      <c:pt idx="704">
                        <c:v>685.67276809650605</c:v>
                      </c:pt>
                      <c:pt idx="705">
                        <c:v>685.66649057989605</c:v>
                      </c:pt>
                      <c:pt idx="706">
                        <c:v>685.66629920887101</c:v>
                      </c:pt>
                      <c:pt idx="707">
                        <c:v>685.65915454387698</c:v>
                      </c:pt>
                      <c:pt idx="708">
                        <c:v>685.60062119671795</c:v>
                      </c:pt>
                      <c:pt idx="709">
                        <c:v>685.59836069915298</c:v>
                      </c:pt>
                      <c:pt idx="710">
                        <c:v>685.58741102916599</c:v>
                      </c:pt>
                      <c:pt idx="711">
                        <c:v>685.54163028112998</c:v>
                      </c:pt>
                      <c:pt idx="712">
                        <c:v>685.54095393411399</c:v>
                      </c:pt>
                      <c:pt idx="713">
                        <c:v>685.48840865970203</c:v>
                      </c:pt>
                      <c:pt idx="714">
                        <c:v>685.47554785879299</c:v>
                      </c:pt>
                      <c:pt idx="715">
                        <c:v>685.26118054045401</c:v>
                      </c:pt>
                      <c:pt idx="716">
                        <c:v>685.24882093621602</c:v>
                      </c:pt>
                      <c:pt idx="717">
                        <c:v>685.18875714249498</c:v>
                      </c:pt>
                      <c:pt idx="718">
                        <c:v>685.17867877403603</c:v>
                      </c:pt>
                      <c:pt idx="719">
                        <c:v>685.09248898470105</c:v>
                      </c:pt>
                      <c:pt idx="720">
                        <c:v>684.97406042811804</c:v>
                      </c:pt>
                      <c:pt idx="721">
                        <c:v>684.94177104935795</c:v>
                      </c:pt>
                      <c:pt idx="722">
                        <c:v>684.88749953340198</c:v>
                      </c:pt>
                      <c:pt idx="723">
                        <c:v>684.86024816824704</c:v>
                      </c:pt>
                      <c:pt idx="724">
                        <c:v>684.81314731342798</c:v>
                      </c:pt>
                      <c:pt idx="725">
                        <c:v>684.73569982094898</c:v>
                      </c:pt>
                      <c:pt idx="726">
                        <c:v>684.723876514366</c:v>
                      </c:pt>
                      <c:pt idx="727">
                        <c:v>684.69221661763095</c:v>
                      </c:pt>
                      <c:pt idx="728">
                        <c:v>684.68594598675202</c:v>
                      </c:pt>
                      <c:pt idx="729">
                        <c:v>684.6770471236</c:v>
                      </c:pt>
                      <c:pt idx="730">
                        <c:v>684.61224437046906</c:v>
                      </c:pt>
                      <c:pt idx="731">
                        <c:v>684.59631818606397</c:v>
                      </c:pt>
                      <c:pt idx="732">
                        <c:v>684.55556841595205</c:v>
                      </c:pt>
                      <c:pt idx="733">
                        <c:v>684.55278428077702</c:v>
                      </c:pt>
                      <c:pt idx="734">
                        <c:v>684.44040519715395</c:v>
                      </c:pt>
                      <c:pt idx="735">
                        <c:v>684.36955716754403</c:v>
                      </c:pt>
                      <c:pt idx="736">
                        <c:v>684.35365325475198</c:v>
                      </c:pt>
                      <c:pt idx="737">
                        <c:v>684.33164170582597</c:v>
                      </c:pt>
                      <c:pt idx="738">
                        <c:v>684.24469458049305</c:v>
                      </c:pt>
                      <c:pt idx="739">
                        <c:v>684.24191167918605</c:v>
                      </c:pt>
                      <c:pt idx="740">
                        <c:v>684.05939714353997</c:v>
                      </c:pt>
                      <c:pt idx="741">
                        <c:v>684.024379293626</c:v>
                      </c:pt>
                      <c:pt idx="742">
                        <c:v>684.01006439724802</c:v>
                      </c:pt>
                      <c:pt idx="743">
                        <c:v>684.00564743491702</c:v>
                      </c:pt>
                      <c:pt idx="744">
                        <c:v>683.90413629280897</c:v>
                      </c:pt>
                      <c:pt idx="745">
                        <c:v>683.79120159324998</c:v>
                      </c:pt>
                      <c:pt idx="746">
                        <c:v>683.78811622878095</c:v>
                      </c:pt>
                      <c:pt idx="747">
                        <c:v>683.56891602114194</c:v>
                      </c:pt>
                      <c:pt idx="748">
                        <c:v>683.50350651175302</c:v>
                      </c:pt>
                      <c:pt idx="749">
                        <c:v>683.38064450011598</c:v>
                      </c:pt>
                      <c:pt idx="750">
                        <c:v>683.35253053940801</c:v>
                      </c:pt>
                      <c:pt idx="751">
                        <c:v>683.33508817246195</c:v>
                      </c:pt>
                      <c:pt idx="752">
                        <c:v>683.31004374579095</c:v>
                      </c:pt>
                      <c:pt idx="753">
                        <c:v>683.28990497876703</c:v>
                      </c:pt>
                      <c:pt idx="754">
                        <c:v>683.221987142888</c:v>
                      </c:pt>
                      <c:pt idx="755">
                        <c:v>683.20640983518103</c:v>
                      </c:pt>
                      <c:pt idx="756">
                        <c:v>683.11358057907796</c:v>
                      </c:pt>
                      <c:pt idx="757">
                        <c:v>683.06917024759105</c:v>
                      </c:pt>
                      <c:pt idx="758">
                        <c:v>683.05109586396202</c:v>
                      </c:pt>
                      <c:pt idx="759">
                        <c:v>683.04151428053206</c:v>
                      </c:pt>
                      <c:pt idx="760">
                        <c:v>683.032584334587</c:v>
                      </c:pt>
                      <c:pt idx="761">
                        <c:v>682.96264464525404</c:v>
                      </c:pt>
                      <c:pt idx="762">
                        <c:v>682.83603268609795</c:v>
                      </c:pt>
                      <c:pt idx="763">
                        <c:v>682.82483189279003</c:v>
                      </c:pt>
                      <c:pt idx="764">
                        <c:v>682.80105151896498</c:v>
                      </c:pt>
                      <c:pt idx="765">
                        <c:v>682.75702965912296</c:v>
                      </c:pt>
                      <c:pt idx="766">
                        <c:v>682.66388881274997</c:v>
                      </c:pt>
                      <c:pt idx="767">
                        <c:v>682.63220621231903</c:v>
                      </c:pt>
                      <c:pt idx="768">
                        <c:v>682.43369816538404</c:v>
                      </c:pt>
                      <c:pt idx="769">
                        <c:v>682.42632533892197</c:v>
                      </c:pt>
                      <c:pt idx="770">
                        <c:v>682.42048728324596</c:v>
                      </c:pt>
                      <c:pt idx="771">
                        <c:v>682.18601093352902</c:v>
                      </c:pt>
                      <c:pt idx="772">
                        <c:v>682.10836870378296</c:v>
                      </c:pt>
                      <c:pt idx="773">
                        <c:v>682.05490809907405</c:v>
                      </c:pt>
                      <c:pt idx="774">
                        <c:v>681.97955901321097</c:v>
                      </c:pt>
                      <c:pt idx="775">
                        <c:v>681.96539989628604</c:v>
                      </c:pt>
                      <c:pt idx="776">
                        <c:v>681.86033560425199</c:v>
                      </c:pt>
                      <c:pt idx="777">
                        <c:v>681.77290758294998</c:v>
                      </c:pt>
                      <c:pt idx="778">
                        <c:v>681.771977710957</c:v>
                      </c:pt>
                      <c:pt idx="779">
                        <c:v>681.74009115727199</c:v>
                      </c:pt>
                      <c:pt idx="780">
                        <c:v>681.73880840964898</c:v>
                      </c:pt>
                      <c:pt idx="781">
                        <c:v>681.73264933206406</c:v>
                      </c:pt>
                      <c:pt idx="782">
                        <c:v>681.66549321080697</c:v>
                      </c:pt>
                      <c:pt idx="783">
                        <c:v>681.61052323916795</c:v>
                      </c:pt>
                      <c:pt idx="784">
                        <c:v>681.57518509823797</c:v>
                      </c:pt>
                      <c:pt idx="785">
                        <c:v>681.53934954114504</c:v>
                      </c:pt>
                      <c:pt idx="786">
                        <c:v>681.45696516546298</c:v>
                      </c:pt>
                      <c:pt idx="787">
                        <c:v>681.42979406882</c:v>
                      </c:pt>
                      <c:pt idx="788">
                        <c:v>681.40921934977996</c:v>
                      </c:pt>
                      <c:pt idx="789">
                        <c:v>681.40722494409499</c:v>
                      </c:pt>
                      <c:pt idx="790">
                        <c:v>681.37658847492503</c:v>
                      </c:pt>
                      <c:pt idx="791">
                        <c:v>681.34848740655195</c:v>
                      </c:pt>
                      <c:pt idx="792">
                        <c:v>681.31378861164603</c:v>
                      </c:pt>
                      <c:pt idx="793">
                        <c:v>681.27159965778696</c:v>
                      </c:pt>
                      <c:pt idx="794">
                        <c:v>681.26258532033296</c:v>
                      </c:pt>
                      <c:pt idx="795">
                        <c:v>681.25741640548097</c:v>
                      </c:pt>
                      <c:pt idx="796">
                        <c:v>681.13847412462803</c:v>
                      </c:pt>
                      <c:pt idx="797">
                        <c:v>681.10618653655399</c:v>
                      </c:pt>
                      <c:pt idx="798">
                        <c:v>681.09605890610703</c:v>
                      </c:pt>
                      <c:pt idx="799">
                        <c:v>680.94625760779297</c:v>
                      </c:pt>
                      <c:pt idx="800">
                        <c:v>680.88358292820499</c:v>
                      </c:pt>
                      <c:pt idx="801">
                        <c:v>680.79754120560199</c:v>
                      </c:pt>
                      <c:pt idx="802">
                        <c:v>680.68526031548902</c:v>
                      </c:pt>
                      <c:pt idx="803">
                        <c:v>680.62843961139299</c:v>
                      </c:pt>
                      <c:pt idx="804">
                        <c:v>680.61550859177703</c:v>
                      </c:pt>
                      <c:pt idx="805">
                        <c:v>680.60899979940302</c:v>
                      </c:pt>
                      <c:pt idx="806">
                        <c:v>680.43751235072295</c:v>
                      </c:pt>
                      <c:pt idx="807">
                        <c:v>680.43601687848798</c:v>
                      </c:pt>
                      <c:pt idx="808">
                        <c:v>680.421923295733</c:v>
                      </c:pt>
                      <c:pt idx="809">
                        <c:v>680.42069559229606</c:v>
                      </c:pt>
                      <c:pt idx="810">
                        <c:v>680.35787236802503</c:v>
                      </c:pt>
                      <c:pt idx="811">
                        <c:v>680.32412905809997</c:v>
                      </c:pt>
                      <c:pt idx="812">
                        <c:v>680.30274944802102</c:v>
                      </c:pt>
                      <c:pt idx="813">
                        <c:v>680.23869625400403</c:v>
                      </c:pt>
                      <c:pt idx="814">
                        <c:v>680.19739460616404</c:v>
                      </c:pt>
                      <c:pt idx="815">
                        <c:v>680.17107405026002</c:v>
                      </c:pt>
                      <c:pt idx="816">
                        <c:v>680.15660018008498</c:v>
                      </c:pt>
                      <c:pt idx="817">
                        <c:v>680.12589570848195</c:v>
                      </c:pt>
                      <c:pt idx="818">
                        <c:v>679.99551095976699</c:v>
                      </c:pt>
                      <c:pt idx="819">
                        <c:v>679.94464178669898</c:v>
                      </c:pt>
                      <c:pt idx="820">
                        <c:v>679.93401470003505</c:v>
                      </c:pt>
                      <c:pt idx="821">
                        <c:v>679.87418382225997</c:v>
                      </c:pt>
                      <c:pt idx="822">
                        <c:v>679.773364226387</c:v>
                      </c:pt>
                      <c:pt idx="823">
                        <c:v>679.65993987686704</c:v>
                      </c:pt>
                      <c:pt idx="824">
                        <c:v>679.65524765999101</c:v>
                      </c:pt>
                      <c:pt idx="825">
                        <c:v>679.60975334788805</c:v>
                      </c:pt>
                      <c:pt idx="826">
                        <c:v>679.50936481764097</c:v>
                      </c:pt>
                      <c:pt idx="827">
                        <c:v>679.48931670156196</c:v>
                      </c:pt>
                      <c:pt idx="828">
                        <c:v>679.48888677845798</c:v>
                      </c:pt>
                      <c:pt idx="829">
                        <c:v>679.46633688094596</c:v>
                      </c:pt>
                      <c:pt idx="830">
                        <c:v>679.45163538786505</c:v>
                      </c:pt>
                      <c:pt idx="831">
                        <c:v>679.30658784195396</c:v>
                      </c:pt>
                      <c:pt idx="832">
                        <c:v>679.28074840745398</c:v>
                      </c:pt>
                      <c:pt idx="833">
                        <c:v>679.27384418811801</c:v>
                      </c:pt>
                      <c:pt idx="834">
                        <c:v>679.26881279029499</c:v>
                      </c:pt>
                      <c:pt idx="835">
                        <c:v>679.14402301178995</c:v>
                      </c:pt>
                      <c:pt idx="836">
                        <c:v>679.05155320446204</c:v>
                      </c:pt>
                      <c:pt idx="837">
                        <c:v>679.03090747998601</c:v>
                      </c:pt>
                      <c:pt idx="838">
                        <c:v>679.00546073984901</c:v>
                      </c:pt>
                      <c:pt idx="839">
                        <c:v>678.99518893951995</c:v>
                      </c:pt>
                      <c:pt idx="840">
                        <c:v>678.99237465286399</c:v>
                      </c:pt>
                      <c:pt idx="841">
                        <c:v>678.91072967779803</c:v>
                      </c:pt>
                      <c:pt idx="842">
                        <c:v>678.75897661100203</c:v>
                      </c:pt>
                      <c:pt idx="843">
                        <c:v>678.62182962642896</c:v>
                      </c:pt>
                      <c:pt idx="844">
                        <c:v>678.57482149885595</c:v>
                      </c:pt>
                      <c:pt idx="845">
                        <c:v>678.53779326801805</c:v>
                      </c:pt>
                      <c:pt idx="846">
                        <c:v>678.49005686483099</c:v>
                      </c:pt>
                      <c:pt idx="847">
                        <c:v>678.48751310839702</c:v>
                      </c:pt>
                      <c:pt idx="848">
                        <c:v>678.45242709286003</c:v>
                      </c:pt>
                      <c:pt idx="849">
                        <c:v>678.36493599126595</c:v>
                      </c:pt>
                      <c:pt idx="850">
                        <c:v>678.34406159583602</c:v>
                      </c:pt>
                      <c:pt idx="851">
                        <c:v>678.342344209418</c:v>
                      </c:pt>
                      <c:pt idx="852">
                        <c:v>678.23547102810005</c:v>
                      </c:pt>
                      <c:pt idx="853">
                        <c:v>678.17829432836299</c:v>
                      </c:pt>
                      <c:pt idx="854">
                        <c:v>678.13847484922701</c:v>
                      </c:pt>
                      <c:pt idx="855">
                        <c:v>678.11839985378901</c:v>
                      </c:pt>
                      <c:pt idx="856">
                        <c:v>678.04831959723003</c:v>
                      </c:pt>
                      <c:pt idx="857">
                        <c:v>678.00540633232197</c:v>
                      </c:pt>
                      <c:pt idx="858">
                        <c:v>678.00003650440101</c:v>
                      </c:pt>
                      <c:pt idx="859">
                        <c:v>677.97771569048098</c:v>
                      </c:pt>
                      <c:pt idx="860">
                        <c:v>677.89349766464898</c:v>
                      </c:pt>
                      <c:pt idx="861">
                        <c:v>677.85677173529496</c:v>
                      </c:pt>
                      <c:pt idx="862">
                        <c:v>677.84350252060904</c:v>
                      </c:pt>
                      <c:pt idx="863">
                        <c:v>677.79593754515997</c:v>
                      </c:pt>
                      <c:pt idx="864">
                        <c:v>677.74122251547499</c:v>
                      </c:pt>
                      <c:pt idx="865">
                        <c:v>677.62054064856898</c:v>
                      </c:pt>
                      <c:pt idx="866">
                        <c:v>677.60999819644701</c:v>
                      </c:pt>
                      <c:pt idx="867">
                        <c:v>677.60680062351503</c:v>
                      </c:pt>
                      <c:pt idx="868">
                        <c:v>677.44300057976898</c:v>
                      </c:pt>
                      <c:pt idx="869">
                        <c:v>677.406089971136</c:v>
                      </c:pt>
                      <c:pt idx="870">
                        <c:v>677.39197966453196</c:v>
                      </c:pt>
                      <c:pt idx="871">
                        <c:v>677.37865500437397</c:v>
                      </c:pt>
                      <c:pt idx="872">
                        <c:v>677.24996661086504</c:v>
                      </c:pt>
                      <c:pt idx="873">
                        <c:v>677.21894399620396</c:v>
                      </c:pt>
                      <c:pt idx="874">
                        <c:v>677.20922276955503</c:v>
                      </c:pt>
                      <c:pt idx="875">
                        <c:v>677.17596796899397</c:v>
                      </c:pt>
                      <c:pt idx="876">
                        <c:v>677.02965977859799</c:v>
                      </c:pt>
                      <c:pt idx="877">
                        <c:v>676.965643685033</c:v>
                      </c:pt>
                      <c:pt idx="878">
                        <c:v>676.85823295641603</c:v>
                      </c:pt>
                      <c:pt idx="879">
                        <c:v>676.82006048282199</c:v>
                      </c:pt>
                      <c:pt idx="880">
                        <c:v>676.71998633379303</c:v>
                      </c:pt>
                      <c:pt idx="881">
                        <c:v>676.70179632488703</c:v>
                      </c:pt>
                      <c:pt idx="882">
                        <c:v>676.67000502180997</c:v>
                      </c:pt>
                      <c:pt idx="883">
                        <c:v>676.59065281044002</c:v>
                      </c:pt>
                      <c:pt idx="884">
                        <c:v>676.59034264087404</c:v>
                      </c:pt>
                      <c:pt idx="885">
                        <c:v>676.58964722967403</c:v>
                      </c:pt>
                      <c:pt idx="886">
                        <c:v>676.58583164934601</c:v>
                      </c:pt>
                      <c:pt idx="887">
                        <c:v>676.47198945215098</c:v>
                      </c:pt>
                      <c:pt idx="888">
                        <c:v>676.35749580951006</c:v>
                      </c:pt>
                      <c:pt idx="889">
                        <c:v>676.33506744519502</c:v>
                      </c:pt>
                      <c:pt idx="890">
                        <c:v>676.30134065909601</c:v>
                      </c:pt>
                      <c:pt idx="891">
                        <c:v>676.22477085531295</c:v>
                      </c:pt>
                      <c:pt idx="892">
                        <c:v>676.21136054690498</c:v>
                      </c:pt>
                      <c:pt idx="893">
                        <c:v>676.18994519800594</c:v>
                      </c:pt>
                      <c:pt idx="894">
                        <c:v>676.09689671397803</c:v>
                      </c:pt>
                      <c:pt idx="895">
                        <c:v>676.01660238892896</c:v>
                      </c:pt>
                      <c:pt idx="896">
                        <c:v>676.00554419134801</c:v>
                      </c:pt>
                      <c:pt idx="897">
                        <c:v>675.85989320537999</c:v>
                      </c:pt>
                      <c:pt idx="898">
                        <c:v>675.84436001482698</c:v>
                      </c:pt>
                      <c:pt idx="899">
                        <c:v>675.74560009033905</c:v>
                      </c:pt>
                      <c:pt idx="900">
                        <c:v>675.64328079958102</c:v>
                      </c:pt>
                      <c:pt idx="901">
                        <c:v>675.56589673155099</c:v>
                      </c:pt>
                      <c:pt idx="902">
                        <c:v>675.53456000802896</c:v>
                      </c:pt>
                      <c:pt idx="903">
                        <c:v>675.52345212816397</c:v>
                      </c:pt>
                      <c:pt idx="904">
                        <c:v>675.52003249507504</c:v>
                      </c:pt>
                      <c:pt idx="905">
                        <c:v>675.48396324734199</c:v>
                      </c:pt>
                      <c:pt idx="906">
                        <c:v>675.43533601743195</c:v>
                      </c:pt>
                      <c:pt idx="907">
                        <c:v>675.38657845251396</c:v>
                      </c:pt>
                      <c:pt idx="908">
                        <c:v>675.32965047908101</c:v>
                      </c:pt>
                      <c:pt idx="909">
                        <c:v>675.24818308625299</c:v>
                      </c:pt>
                      <c:pt idx="910">
                        <c:v>675.20678665032301</c:v>
                      </c:pt>
                      <c:pt idx="911">
                        <c:v>675.16371400905098</c:v>
                      </c:pt>
                      <c:pt idx="912">
                        <c:v>675.07140688212303</c:v>
                      </c:pt>
                      <c:pt idx="913">
                        <c:v>675.06771324631404</c:v>
                      </c:pt>
                      <c:pt idx="914">
                        <c:v>675.03019071017297</c:v>
                      </c:pt>
                      <c:pt idx="915">
                        <c:v>675.01854001924801</c:v>
                      </c:pt>
                      <c:pt idx="916">
                        <c:v>674.95407372722195</c:v>
                      </c:pt>
                      <c:pt idx="917">
                        <c:v>674.85114792373895</c:v>
                      </c:pt>
                      <c:pt idx="918">
                        <c:v>674.79165402722595</c:v>
                      </c:pt>
                      <c:pt idx="919">
                        <c:v>674.75402590083695</c:v>
                      </c:pt>
                      <c:pt idx="920">
                        <c:v>674.62482246386901</c:v>
                      </c:pt>
                      <c:pt idx="921">
                        <c:v>674.61112939432803</c:v>
                      </c:pt>
                      <c:pt idx="922">
                        <c:v>674.48754779640399</c:v>
                      </c:pt>
                      <c:pt idx="923">
                        <c:v>674.359925296901</c:v>
                      </c:pt>
                      <c:pt idx="924">
                        <c:v>674.35809649510702</c:v>
                      </c:pt>
                      <c:pt idx="925">
                        <c:v>674.32010113537604</c:v>
                      </c:pt>
                      <c:pt idx="926">
                        <c:v>674.31401490057499</c:v>
                      </c:pt>
                      <c:pt idx="927">
                        <c:v>674.30247223674905</c:v>
                      </c:pt>
                      <c:pt idx="928">
                        <c:v>674.28315056326699</c:v>
                      </c:pt>
                      <c:pt idx="929">
                        <c:v>674.24818674718699</c:v>
                      </c:pt>
                      <c:pt idx="930">
                        <c:v>674.23829789122794</c:v>
                      </c:pt>
                      <c:pt idx="931">
                        <c:v>674.17229461316697</c:v>
                      </c:pt>
                      <c:pt idx="932">
                        <c:v>674.09690280712903</c:v>
                      </c:pt>
                      <c:pt idx="933">
                        <c:v>674.06697036876005</c:v>
                      </c:pt>
                      <c:pt idx="934">
                        <c:v>674.02399002356594</c:v>
                      </c:pt>
                      <c:pt idx="935">
                        <c:v>673.98332940290697</c:v>
                      </c:pt>
                      <c:pt idx="936">
                        <c:v>673.94608685454295</c:v>
                      </c:pt>
                      <c:pt idx="937">
                        <c:v>673.93283363934995</c:v>
                      </c:pt>
                      <c:pt idx="938">
                        <c:v>673.82134824693003</c:v>
                      </c:pt>
                      <c:pt idx="939">
                        <c:v>673.80381498896895</c:v>
                      </c:pt>
                      <c:pt idx="940">
                        <c:v>673.76834708589695</c:v>
                      </c:pt>
                      <c:pt idx="941">
                        <c:v>673.71825875264199</c:v>
                      </c:pt>
                      <c:pt idx="942">
                        <c:v>673.65312038548495</c:v>
                      </c:pt>
                      <c:pt idx="943">
                        <c:v>673.64425737732495</c:v>
                      </c:pt>
                      <c:pt idx="944">
                        <c:v>673.403937341188</c:v>
                      </c:pt>
                      <c:pt idx="945">
                        <c:v>673.38366765682804</c:v>
                      </c:pt>
                      <c:pt idx="946">
                        <c:v>673.37475737125601</c:v>
                      </c:pt>
                      <c:pt idx="947">
                        <c:v>673.07181281118199</c:v>
                      </c:pt>
                      <c:pt idx="948">
                        <c:v>673.04350665965205</c:v>
                      </c:pt>
                      <c:pt idx="949">
                        <c:v>672.98434422843002</c:v>
                      </c:pt>
                      <c:pt idx="950">
                        <c:v>672.95599664133101</c:v>
                      </c:pt>
                      <c:pt idx="951">
                        <c:v>672.89754761038296</c:v>
                      </c:pt>
                      <c:pt idx="952">
                        <c:v>672.89425106905605</c:v>
                      </c:pt>
                      <c:pt idx="953">
                        <c:v>672.87419318135505</c:v>
                      </c:pt>
                      <c:pt idx="954">
                        <c:v>672.82734332979896</c:v>
                      </c:pt>
                      <c:pt idx="955">
                        <c:v>672.82258091093104</c:v>
                      </c:pt>
                      <c:pt idx="956">
                        <c:v>672.80855084428299</c:v>
                      </c:pt>
                      <c:pt idx="957">
                        <c:v>672.77146615478</c:v>
                      </c:pt>
                      <c:pt idx="958">
                        <c:v>672.767970866268</c:v>
                      </c:pt>
                      <c:pt idx="959">
                        <c:v>672.72161581795001</c:v>
                      </c:pt>
                      <c:pt idx="960">
                        <c:v>672.69483052706698</c:v>
                      </c:pt>
                      <c:pt idx="961">
                        <c:v>672.59878348096402</c:v>
                      </c:pt>
                      <c:pt idx="962">
                        <c:v>672.56362310967495</c:v>
                      </c:pt>
                      <c:pt idx="963">
                        <c:v>672.47507427357903</c:v>
                      </c:pt>
                      <c:pt idx="964">
                        <c:v>672.39084212221996</c:v>
                      </c:pt>
                      <c:pt idx="965">
                        <c:v>672.38613069789301</c:v>
                      </c:pt>
                      <c:pt idx="966">
                        <c:v>672.37010839163304</c:v>
                      </c:pt>
                      <c:pt idx="967">
                        <c:v>672.34050320096196</c:v>
                      </c:pt>
                      <c:pt idx="968">
                        <c:v>672.29955651027296</c:v>
                      </c:pt>
                      <c:pt idx="969">
                        <c:v>672.29063423544403</c:v>
                      </c:pt>
                      <c:pt idx="970">
                        <c:v>672.23879211788994</c:v>
                      </c:pt>
                      <c:pt idx="971">
                        <c:v>672.15679589516003</c:v>
                      </c:pt>
                      <c:pt idx="972">
                        <c:v>672.12001535375305</c:v>
                      </c:pt>
                      <c:pt idx="973">
                        <c:v>672.08132590251705</c:v>
                      </c:pt>
                      <c:pt idx="974">
                        <c:v>671.98083532019803</c:v>
                      </c:pt>
                      <c:pt idx="975">
                        <c:v>671.92359379540801</c:v>
                      </c:pt>
                      <c:pt idx="976">
                        <c:v>671.77399356454498</c:v>
                      </c:pt>
                      <c:pt idx="977">
                        <c:v>671.73064604831904</c:v>
                      </c:pt>
                      <c:pt idx="978">
                        <c:v>671.67481780942205</c:v>
                      </c:pt>
                      <c:pt idx="979">
                        <c:v>671.63281188821099</c:v>
                      </c:pt>
                      <c:pt idx="980">
                        <c:v>671.57189815053198</c:v>
                      </c:pt>
                      <c:pt idx="981">
                        <c:v>671.54025706387699</c:v>
                      </c:pt>
                      <c:pt idx="982">
                        <c:v>671.47567092719601</c:v>
                      </c:pt>
                      <c:pt idx="983">
                        <c:v>671.42754559868001</c:v>
                      </c:pt>
                      <c:pt idx="984">
                        <c:v>671.42428752668798</c:v>
                      </c:pt>
                      <c:pt idx="985">
                        <c:v>671.42336532536206</c:v>
                      </c:pt>
                      <c:pt idx="986">
                        <c:v>671.29791693245102</c:v>
                      </c:pt>
                      <c:pt idx="987">
                        <c:v>671.17547533875495</c:v>
                      </c:pt>
                      <c:pt idx="988">
                        <c:v>671.16768961586195</c:v>
                      </c:pt>
                      <c:pt idx="989">
                        <c:v>671.05936032160503</c:v>
                      </c:pt>
                      <c:pt idx="990">
                        <c:v>670.999342354193</c:v>
                      </c:pt>
                      <c:pt idx="991">
                        <c:v>670.83953265861396</c:v>
                      </c:pt>
                      <c:pt idx="992">
                        <c:v>670.65560526590195</c:v>
                      </c:pt>
                      <c:pt idx="993">
                        <c:v>670.35262207745996</c:v>
                      </c:pt>
                      <c:pt idx="994">
                        <c:v>670.27255820582195</c:v>
                      </c:pt>
                      <c:pt idx="995">
                        <c:v>670.26600149656997</c:v>
                      </c:pt>
                      <c:pt idx="996">
                        <c:v>670.08480054662903</c:v>
                      </c:pt>
                      <c:pt idx="997">
                        <c:v>669.87570012342599</c:v>
                      </c:pt>
                      <c:pt idx="998">
                        <c:v>669.86901950231697</c:v>
                      </c:pt>
                      <c:pt idx="999">
                        <c:v>669.84373854239595</c:v>
                      </c:pt>
                      <c:pt idx="1000">
                        <c:v>669.81346239585105</c:v>
                      </c:pt>
                      <c:pt idx="1001">
                        <c:v>669.7776107057</c:v>
                      </c:pt>
                      <c:pt idx="1002">
                        <c:v>669.69273879158004</c:v>
                      </c:pt>
                      <c:pt idx="1003">
                        <c:v>669.69133477910998</c:v>
                      </c:pt>
                      <c:pt idx="1004">
                        <c:v>669.66132436125804</c:v>
                      </c:pt>
                      <c:pt idx="1005">
                        <c:v>669.51687669491298</c:v>
                      </c:pt>
                      <c:pt idx="1006">
                        <c:v>669.47592755280095</c:v>
                      </c:pt>
                      <c:pt idx="1007">
                        <c:v>669.35507648322596</c:v>
                      </c:pt>
                      <c:pt idx="1008">
                        <c:v>669.28583767147802</c:v>
                      </c:pt>
                      <c:pt idx="1009">
                        <c:v>669.26903181935302</c:v>
                      </c:pt>
                      <c:pt idx="1010">
                        <c:v>669.20228318563602</c:v>
                      </c:pt>
                      <c:pt idx="1011">
                        <c:v>669.19444164051595</c:v>
                      </c:pt>
                      <c:pt idx="1012">
                        <c:v>669.03268017338905</c:v>
                      </c:pt>
                      <c:pt idx="1013">
                        <c:v>669.01974530494897</c:v>
                      </c:pt>
                      <c:pt idx="1014">
                        <c:v>668.97355769525495</c:v>
                      </c:pt>
                      <c:pt idx="1015">
                        <c:v>668.96831290044599</c:v>
                      </c:pt>
                      <c:pt idx="1016">
                        <c:v>668.936665312169</c:v>
                      </c:pt>
                      <c:pt idx="1017">
                        <c:v>668.91269433622597</c:v>
                      </c:pt>
                      <c:pt idx="1018">
                        <c:v>668.72292833673202</c:v>
                      </c:pt>
                      <c:pt idx="1019">
                        <c:v>668.69292231419604</c:v>
                      </c:pt>
                      <c:pt idx="1020">
                        <c:v>668.62050703744501</c:v>
                      </c:pt>
                      <c:pt idx="1021">
                        <c:v>668.56415535031999</c:v>
                      </c:pt>
                      <c:pt idx="1022">
                        <c:v>668.538619376871</c:v>
                      </c:pt>
                      <c:pt idx="1023">
                        <c:v>668.28464682811102</c:v>
                      </c:pt>
                      <c:pt idx="1024">
                        <c:v>668.23237818725704</c:v>
                      </c:pt>
                      <c:pt idx="1025">
                        <c:v>668.10486940162502</c:v>
                      </c:pt>
                      <c:pt idx="1026">
                        <c:v>667.68720114502605</c:v>
                      </c:pt>
                      <c:pt idx="1027">
                        <c:v>667.59943067983295</c:v>
                      </c:pt>
                      <c:pt idx="1028">
                        <c:v>667.59287259957</c:v>
                      </c:pt>
                      <c:pt idx="1029">
                        <c:v>667.47593973271501</c:v>
                      </c:pt>
                      <c:pt idx="1030">
                        <c:v>667.39264331731704</c:v>
                      </c:pt>
                      <c:pt idx="1031">
                        <c:v>667.36410875950503</c:v>
                      </c:pt>
                      <c:pt idx="1032">
                        <c:v>667.327269363818</c:v>
                      </c:pt>
                      <c:pt idx="1033">
                        <c:v>667.18492728428498</c:v>
                      </c:pt>
                      <c:pt idx="1034">
                        <c:v>667.18460515256902</c:v>
                      </c:pt>
                      <c:pt idx="1035">
                        <c:v>667.18381922629601</c:v>
                      </c:pt>
                      <c:pt idx="1036">
                        <c:v>667.15532729120196</c:v>
                      </c:pt>
                      <c:pt idx="1037">
                        <c:v>667.10707946472803</c:v>
                      </c:pt>
                      <c:pt idx="1038">
                        <c:v>667.02546591539794</c:v>
                      </c:pt>
                      <c:pt idx="1039">
                        <c:v>666.99011462804901</c:v>
                      </c:pt>
                      <c:pt idx="1040">
                        <c:v>666.98124452082197</c:v>
                      </c:pt>
                      <c:pt idx="1041">
                        <c:v>666.95843846162904</c:v>
                      </c:pt>
                      <c:pt idx="1042">
                        <c:v>666.94872689274996</c:v>
                      </c:pt>
                      <c:pt idx="1043">
                        <c:v>666.92916599268801</c:v>
                      </c:pt>
                      <c:pt idx="1044">
                        <c:v>666.90243975938995</c:v>
                      </c:pt>
                      <c:pt idx="1045">
                        <c:v>666.86389857723702</c:v>
                      </c:pt>
                      <c:pt idx="1046">
                        <c:v>666.70388636539803</c:v>
                      </c:pt>
                      <c:pt idx="1047">
                        <c:v>666.586246964868</c:v>
                      </c:pt>
                      <c:pt idx="1048">
                        <c:v>666.58008991742599</c:v>
                      </c:pt>
                      <c:pt idx="1049">
                        <c:v>666.57934743851195</c:v>
                      </c:pt>
                      <c:pt idx="1050">
                        <c:v>666.45024556778503</c:v>
                      </c:pt>
                      <c:pt idx="1051">
                        <c:v>666.38086615690202</c:v>
                      </c:pt>
                      <c:pt idx="1052">
                        <c:v>666.20636778707399</c:v>
                      </c:pt>
                      <c:pt idx="1053">
                        <c:v>666.12863563253995</c:v>
                      </c:pt>
                      <c:pt idx="1054">
                        <c:v>665.75795941458398</c:v>
                      </c:pt>
                      <c:pt idx="1055">
                        <c:v>665.59694342476701</c:v>
                      </c:pt>
                      <c:pt idx="1056">
                        <c:v>665.56335621596099</c:v>
                      </c:pt>
                      <c:pt idx="1057">
                        <c:v>665.512865937019</c:v>
                      </c:pt>
                      <c:pt idx="1058">
                        <c:v>665.20553038197397</c:v>
                      </c:pt>
                      <c:pt idx="1059">
                        <c:v>665.17775682788897</c:v>
                      </c:pt>
                      <c:pt idx="1060">
                        <c:v>665.13813579279599</c:v>
                      </c:pt>
                      <c:pt idx="1061">
                        <c:v>664.98013157780497</c:v>
                      </c:pt>
                      <c:pt idx="1062">
                        <c:v>664.79472261663</c:v>
                      </c:pt>
                      <c:pt idx="1063">
                        <c:v>664.78307145732697</c:v>
                      </c:pt>
                      <c:pt idx="1064">
                        <c:v>664.76185357508598</c:v>
                      </c:pt>
                      <c:pt idx="1065">
                        <c:v>664.53219391045798</c:v>
                      </c:pt>
                      <c:pt idx="1066">
                        <c:v>664.38922374848096</c:v>
                      </c:pt>
                      <c:pt idx="1067">
                        <c:v>664.327079399127</c:v>
                      </c:pt>
                      <c:pt idx="1068">
                        <c:v>664.29636695460601</c:v>
                      </c:pt>
                      <c:pt idx="1069">
                        <c:v>664.26916676372002</c:v>
                      </c:pt>
                      <c:pt idx="1070">
                        <c:v>664.26873992294395</c:v>
                      </c:pt>
                      <c:pt idx="1071">
                        <c:v>664.23557914235198</c:v>
                      </c:pt>
                      <c:pt idx="1072">
                        <c:v>664.19492232896698</c:v>
                      </c:pt>
                      <c:pt idx="1073">
                        <c:v>664.12843604516399</c:v>
                      </c:pt>
                      <c:pt idx="1074">
                        <c:v>664.11321049979699</c:v>
                      </c:pt>
                      <c:pt idx="1075">
                        <c:v>663.99937127229805</c:v>
                      </c:pt>
                      <c:pt idx="1076">
                        <c:v>663.980675109343</c:v>
                      </c:pt>
                      <c:pt idx="1077">
                        <c:v>663.96921854119296</c:v>
                      </c:pt>
                      <c:pt idx="1078">
                        <c:v>663.76315022290305</c:v>
                      </c:pt>
                      <c:pt idx="1079">
                        <c:v>663.74244211185703</c:v>
                      </c:pt>
                      <c:pt idx="1080">
                        <c:v>663.70103928262904</c:v>
                      </c:pt>
                      <c:pt idx="1081">
                        <c:v>663.68056939668804</c:v>
                      </c:pt>
                      <c:pt idx="1082">
                        <c:v>663.65182665426005</c:v>
                      </c:pt>
                      <c:pt idx="1083">
                        <c:v>663.54389410051795</c:v>
                      </c:pt>
                      <c:pt idx="1084">
                        <c:v>663.53504202416002</c:v>
                      </c:pt>
                      <c:pt idx="1085">
                        <c:v>663.50945160881201</c:v>
                      </c:pt>
                      <c:pt idx="1086">
                        <c:v>663.42781794693997</c:v>
                      </c:pt>
                      <c:pt idx="1087">
                        <c:v>663.34360558309095</c:v>
                      </c:pt>
                      <c:pt idx="1088">
                        <c:v>663.30026936473701</c:v>
                      </c:pt>
                      <c:pt idx="1089">
                        <c:v>663.27457631915604</c:v>
                      </c:pt>
                      <c:pt idx="1090">
                        <c:v>663.25555291340902</c:v>
                      </c:pt>
                      <c:pt idx="1091">
                        <c:v>663.25098248107997</c:v>
                      </c:pt>
                      <c:pt idx="1092">
                        <c:v>663.15061046324797</c:v>
                      </c:pt>
                      <c:pt idx="1093">
                        <c:v>663.10619214328199</c:v>
                      </c:pt>
                      <c:pt idx="1094">
                        <c:v>663.08059583881902</c:v>
                      </c:pt>
                      <c:pt idx="1095">
                        <c:v>663.04858857724798</c:v>
                      </c:pt>
                      <c:pt idx="1096">
                        <c:v>662.98617347187496</c:v>
                      </c:pt>
                      <c:pt idx="1097">
                        <c:v>662.941550292069</c:v>
                      </c:pt>
                      <c:pt idx="1098">
                        <c:v>662.92946084447306</c:v>
                      </c:pt>
                      <c:pt idx="1099">
                        <c:v>662.91099913970504</c:v>
                      </c:pt>
                      <c:pt idx="1100">
                        <c:v>662.84687049988202</c:v>
                      </c:pt>
                      <c:pt idx="1101">
                        <c:v>662.825038578521</c:v>
                      </c:pt>
                      <c:pt idx="1102">
                        <c:v>662.79288004382397</c:v>
                      </c:pt>
                      <c:pt idx="1103">
                        <c:v>662.78701224138001</c:v>
                      </c:pt>
                      <c:pt idx="1104">
                        <c:v>662.782129437717</c:v>
                      </c:pt>
                      <c:pt idx="1105">
                        <c:v>662.78179725405596</c:v>
                      </c:pt>
                      <c:pt idx="1106">
                        <c:v>662.74763094841501</c:v>
                      </c:pt>
                      <c:pt idx="1107">
                        <c:v>662.70806089700795</c:v>
                      </c:pt>
                      <c:pt idx="1108">
                        <c:v>662.66457029102503</c:v>
                      </c:pt>
                      <c:pt idx="1109">
                        <c:v>662.55095875760196</c:v>
                      </c:pt>
                      <c:pt idx="1110">
                        <c:v>662.51577910237995</c:v>
                      </c:pt>
                      <c:pt idx="1111">
                        <c:v>662.51304635808503</c:v>
                      </c:pt>
                      <c:pt idx="1112">
                        <c:v>662.48829151166797</c:v>
                      </c:pt>
                      <c:pt idx="1113">
                        <c:v>662.47172626657095</c:v>
                      </c:pt>
                      <c:pt idx="1114">
                        <c:v>662.46845239060804</c:v>
                      </c:pt>
                      <c:pt idx="1115">
                        <c:v>662.42655265455801</c:v>
                      </c:pt>
                      <c:pt idx="1116">
                        <c:v>662.39700000419998</c:v>
                      </c:pt>
                      <c:pt idx="1117">
                        <c:v>662.35043378262401</c:v>
                      </c:pt>
                      <c:pt idx="1118">
                        <c:v>662.32574605579202</c:v>
                      </c:pt>
                      <c:pt idx="1119">
                        <c:v>662.22181248405002</c:v>
                      </c:pt>
                      <c:pt idx="1120">
                        <c:v>662.09711678740598</c:v>
                      </c:pt>
                      <c:pt idx="1121">
                        <c:v>662.00749872936797</c:v>
                      </c:pt>
                      <c:pt idx="1122">
                        <c:v>661.92642642225098</c:v>
                      </c:pt>
                      <c:pt idx="1123">
                        <c:v>661.902979904875</c:v>
                      </c:pt>
                      <c:pt idx="1124">
                        <c:v>661.87843308103504</c:v>
                      </c:pt>
                      <c:pt idx="1125">
                        <c:v>661.76200607574799</c:v>
                      </c:pt>
                      <c:pt idx="1126">
                        <c:v>661.74140322449603</c:v>
                      </c:pt>
                      <c:pt idx="1127">
                        <c:v>661.59083282928896</c:v>
                      </c:pt>
                      <c:pt idx="1128">
                        <c:v>661.57568440040495</c:v>
                      </c:pt>
                      <c:pt idx="1129">
                        <c:v>661.48556790910902</c:v>
                      </c:pt>
                      <c:pt idx="1130">
                        <c:v>661.459179795615</c:v>
                      </c:pt>
                      <c:pt idx="1131">
                        <c:v>661.41714895329505</c:v>
                      </c:pt>
                      <c:pt idx="1132">
                        <c:v>661.39909709285905</c:v>
                      </c:pt>
                      <c:pt idx="1133">
                        <c:v>661.39302204862099</c:v>
                      </c:pt>
                      <c:pt idx="1134">
                        <c:v>661.34118351580298</c:v>
                      </c:pt>
                      <c:pt idx="1135">
                        <c:v>661.24233622858605</c:v>
                      </c:pt>
                      <c:pt idx="1136">
                        <c:v>661.22242309736703</c:v>
                      </c:pt>
                      <c:pt idx="1137">
                        <c:v>661.17935602817602</c:v>
                      </c:pt>
                      <c:pt idx="1138">
                        <c:v>661.15096836936402</c:v>
                      </c:pt>
                      <c:pt idx="1139">
                        <c:v>661.06985376064097</c:v>
                      </c:pt>
                      <c:pt idx="1140">
                        <c:v>660.97638396873299</c:v>
                      </c:pt>
                      <c:pt idx="1141">
                        <c:v>660.90183711079806</c:v>
                      </c:pt>
                      <c:pt idx="1142">
                        <c:v>660.86653579177596</c:v>
                      </c:pt>
                      <c:pt idx="1143">
                        <c:v>660.79274305374304</c:v>
                      </c:pt>
                      <c:pt idx="1144">
                        <c:v>660.76887731673798</c:v>
                      </c:pt>
                      <c:pt idx="1145">
                        <c:v>660.68979973533101</c:v>
                      </c:pt>
                      <c:pt idx="1146">
                        <c:v>660.67890489754404</c:v>
                      </c:pt>
                      <c:pt idx="1147">
                        <c:v>660.65910411791697</c:v>
                      </c:pt>
                      <c:pt idx="1148">
                        <c:v>660.585924218434</c:v>
                      </c:pt>
                      <c:pt idx="1149">
                        <c:v>660.54232118252901</c:v>
                      </c:pt>
                      <c:pt idx="1150">
                        <c:v>660.50052425162301</c:v>
                      </c:pt>
                      <c:pt idx="1151">
                        <c:v>660.48164962155704</c:v>
                      </c:pt>
                      <c:pt idx="1152">
                        <c:v>660.43424931579398</c:v>
                      </c:pt>
                      <c:pt idx="1153">
                        <c:v>660.42973127081905</c:v>
                      </c:pt>
                      <c:pt idx="1154">
                        <c:v>660.39972306080801</c:v>
                      </c:pt>
                      <c:pt idx="1155">
                        <c:v>660.37591762304396</c:v>
                      </c:pt>
                      <c:pt idx="1156">
                        <c:v>660.34323503199801</c:v>
                      </c:pt>
                      <c:pt idx="1157">
                        <c:v>660.21126161462598</c:v>
                      </c:pt>
                      <c:pt idx="1158">
                        <c:v>660.03988491904204</c:v>
                      </c:pt>
                      <c:pt idx="1159">
                        <c:v>660.02350759616695</c:v>
                      </c:pt>
                      <c:pt idx="1160">
                        <c:v>659.96178796422396</c:v>
                      </c:pt>
                      <c:pt idx="1161">
                        <c:v>659.87277004237706</c:v>
                      </c:pt>
                      <c:pt idx="1162">
                        <c:v>659.53821416027097</c:v>
                      </c:pt>
                      <c:pt idx="1163">
                        <c:v>659.51052445881498</c:v>
                      </c:pt>
                      <c:pt idx="1164">
                        <c:v>659.467454246834</c:v>
                      </c:pt>
                      <c:pt idx="1165">
                        <c:v>659.42856709584203</c:v>
                      </c:pt>
                      <c:pt idx="1166">
                        <c:v>659.37488951186697</c:v>
                      </c:pt>
                      <c:pt idx="1167">
                        <c:v>659.28879688557595</c:v>
                      </c:pt>
                      <c:pt idx="1168">
                        <c:v>659.27652596888004</c:v>
                      </c:pt>
                      <c:pt idx="1169">
                        <c:v>659.22276864465698</c:v>
                      </c:pt>
                      <c:pt idx="1170">
                        <c:v>659.19948194289896</c:v>
                      </c:pt>
                      <c:pt idx="1171">
                        <c:v>659.13523455351503</c:v>
                      </c:pt>
                      <c:pt idx="1172">
                        <c:v>659.12194336354105</c:v>
                      </c:pt>
                      <c:pt idx="1173">
                        <c:v>659.11529493009402</c:v>
                      </c:pt>
                      <c:pt idx="1174">
                        <c:v>659.05155839187796</c:v>
                      </c:pt>
                      <c:pt idx="1175">
                        <c:v>658.96494368255503</c:v>
                      </c:pt>
                      <c:pt idx="1176">
                        <c:v>658.95045441860202</c:v>
                      </c:pt>
                      <c:pt idx="1177">
                        <c:v>658.94983500649596</c:v>
                      </c:pt>
                      <c:pt idx="1178">
                        <c:v>658.90812908435703</c:v>
                      </c:pt>
                      <c:pt idx="1179">
                        <c:v>658.90272805919903</c:v>
                      </c:pt>
                      <c:pt idx="1180">
                        <c:v>658.79548105597996</c:v>
                      </c:pt>
                      <c:pt idx="1181">
                        <c:v>658.75818227397895</c:v>
                      </c:pt>
                      <c:pt idx="1182">
                        <c:v>658.73396812963597</c:v>
                      </c:pt>
                      <c:pt idx="1183">
                        <c:v>658.65155129956895</c:v>
                      </c:pt>
                      <c:pt idx="1184">
                        <c:v>658.55612354539198</c:v>
                      </c:pt>
                      <c:pt idx="1185">
                        <c:v>658.42257566739795</c:v>
                      </c:pt>
                      <c:pt idx="1186">
                        <c:v>658.41468940242896</c:v>
                      </c:pt>
                      <c:pt idx="1187">
                        <c:v>658.36765685062903</c:v>
                      </c:pt>
                      <c:pt idx="1188">
                        <c:v>658.35852813079805</c:v>
                      </c:pt>
                      <c:pt idx="1189">
                        <c:v>658.21147069859899</c:v>
                      </c:pt>
                      <c:pt idx="1190">
                        <c:v>658.210939279184</c:v>
                      </c:pt>
                      <c:pt idx="1191">
                        <c:v>658.16732315454396</c:v>
                      </c:pt>
                      <c:pt idx="1192">
                        <c:v>658.10100215618604</c:v>
                      </c:pt>
                      <c:pt idx="1193">
                        <c:v>658.02249925844001</c:v>
                      </c:pt>
                      <c:pt idx="1194">
                        <c:v>658.01282896214002</c:v>
                      </c:pt>
                      <c:pt idx="1195">
                        <c:v>657.91104832083897</c:v>
                      </c:pt>
                      <c:pt idx="1196">
                        <c:v>657.89349564915597</c:v>
                      </c:pt>
                      <c:pt idx="1197">
                        <c:v>657.77011162570602</c:v>
                      </c:pt>
                      <c:pt idx="1198">
                        <c:v>657.75473176150899</c:v>
                      </c:pt>
                      <c:pt idx="1199">
                        <c:v>657.74626966221297</c:v>
                      </c:pt>
                      <c:pt idx="1200">
                        <c:v>657.73424211948202</c:v>
                      </c:pt>
                      <c:pt idx="1201">
                        <c:v>657.70218786044097</c:v>
                      </c:pt>
                      <c:pt idx="1202">
                        <c:v>657.69919440789101</c:v>
                      </c:pt>
                      <c:pt idx="1203">
                        <c:v>657.68540600503195</c:v>
                      </c:pt>
                      <c:pt idx="1204">
                        <c:v>657.56399326279904</c:v>
                      </c:pt>
                      <c:pt idx="1205">
                        <c:v>657.53252126837697</c:v>
                      </c:pt>
                      <c:pt idx="1206">
                        <c:v>657.51790832138397</c:v>
                      </c:pt>
                      <c:pt idx="1207">
                        <c:v>657.50424371634199</c:v>
                      </c:pt>
                      <c:pt idx="1208">
                        <c:v>657.39839199996197</c:v>
                      </c:pt>
                      <c:pt idx="1209">
                        <c:v>657.33901955767101</c:v>
                      </c:pt>
                      <c:pt idx="1210">
                        <c:v>657.32754535564595</c:v>
                      </c:pt>
                      <c:pt idx="1211">
                        <c:v>657.29763668798898</c:v>
                      </c:pt>
                      <c:pt idx="1212">
                        <c:v>657.28657454506197</c:v>
                      </c:pt>
                      <c:pt idx="1213">
                        <c:v>657.22220740350394</c:v>
                      </c:pt>
                      <c:pt idx="1214">
                        <c:v>657.21074370250005</c:v>
                      </c:pt>
                      <c:pt idx="1215">
                        <c:v>657.18700275623098</c:v>
                      </c:pt>
                      <c:pt idx="1216">
                        <c:v>657.08386871839696</c:v>
                      </c:pt>
                      <c:pt idx="1217">
                        <c:v>657.01666587005195</c:v>
                      </c:pt>
                      <c:pt idx="1218">
                        <c:v>656.95630015833797</c:v>
                      </c:pt>
                      <c:pt idx="1219">
                        <c:v>656.85692330147401</c:v>
                      </c:pt>
                      <c:pt idx="1220">
                        <c:v>656.77212693833701</c:v>
                      </c:pt>
                      <c:pt idx="1221">
                        <c:v>656.68472184902703</c:v>
                      </c:pt>
                      <c:pt idx="1222">
                        <c:v>656.65069551793204</c:v>
                      </c:pt>
                      <c:pt idx="1223">
                        <c:v>656.61174601675498</c:v>
                      </c:pt>
                      <c:pt idx="1224">
                        <c:v>656.58652432890199</c:v>
                      </c:pt>
                      <c:pt idx="1225">
                        <c:v>656.52478817971905</c:v>
                      </c:pt>
                      <c:pt idx="1226">
                        <c:v>656.39256124879103</c:v>
                      </c:pt>
                      <c:pt idx="1227">
                        <c:v>656.37888527225005</c:v>
                      </c:pt>
                      <c:pt idx="1228">
                        <c:v>656.31291490421199</c:v>
                      </c:pt>
                      <c:pt idx="1229">
                        <c:v>656.29842898889001</c:v>
                      </c:pt>
                      <c:pt idx="1230">
                        <c:v>656.24533105035698</c:v>
                      </c:pt>
                      <c:pt idx="1231">
                        <c:v>656.22957355490098</c:v>
                      </c:pt>
                      <c:pt idx="1232">
                        <c:v>656.22875791492697</c:v>
                      </c:pt>
                      <c:pt idx="1233">
                        <c:v>656.20626763064195</c:v>
                      </c:pt>
                      <c:pt idx="1234">
                        <c:v>656.11178317839097</c:v>
                      </c:pt>
                      <c:pt idx="1235">
                        <c:v>656.10083290813895</c:v>
                      </c:pt>
                      <c:pt idx="1236">
                        <c:v>656.09316287426896</c:v>
                      </c:pt>
                      <c:pt idx="1237">
                        <c:v>656.09203764516405</c:v>
                      </c:pt>
                      <c:pt idx="1238">
                        <c:v>656.03031560434101</c:v>
                      </c:pt>
                      <c:pt idx="1239">
                        <c:v>656.02899118818902</c:v>
                      </c:pt>
                      <c:pt idx="1240">
                        <c:v>655.90875715073298</c:v>
                      </c:pt>
                      <c:pt idx="1241">
                        <c:v>655.82034452231096</c:v>
                      </c:pt>
                      <c:pt idx="1242">
                        <c:v>655.80774446616397</c:v>
                      </c:pt>
                      <c:pt idx="1243">
                        <c:v>655.80290506342396</c:v>
                      </c:pt>
                      <c:pt idx="1244">
                        <c:v>655.767626211677</c:v>
                      </c:pt>
                      <c:pt idx="1245">
                        <c:v>655.60227285460201</c:v>
                      </c:pt>
                      <c:pt idx="1246">
                        <c:v>655.59893383528095</c:v>
                      </c:pt>
                      <c:pt idx="1247">
                        <c:v>655.51133465938005</c:v>
                      </c:pt>
                      <c:pt idx="1248">
                        <c:v>655.50348609412094</c:v>
                      </c:pt>
                      <c:pt idx="1249">
                        <c:v>655.49249275713305</c:v>
                      </c:pt>
                      <c:pt idx="1250">
                        <c:v>655.47786344299004</c:v>
                      </c:pt>
                      <c:pt idx="1251">
                        <c:v>655.47081674782305</c:v>
                      </c:pt>
                      <c:pt idx="1252">
                        <c:v>655.45093171260203</c:v>
                      </c:pt>
                      <c:pt idx="1253">
                        <c:v>655.38316491205399</c:v>
                      </c:pt>
                      <c:pt idx="1254">
                        <c:v>655.36208891657805</c:v>
                      </c:pt>
                      <c:pt idx="1255">
                        <c:v>655.34648545825303</c:v>
                      </c:pt>
                      <c:pt idx="1256">
                        <c:v>655.17907603716503</c:v>
                      </c:pt>
                      <c:pt idx="1257">
                        <c:v>655.11260700482899</c:v>
                      </c:pt>
                      <c:pt idx="1258">
                        <c:v>655.07841638124603</c:v>
                      </c:pt>
                      <c:pt idx="1259">
                        <c:v>655.07588185944098</c:v>
                      </c:pt>
                      <c:pt idx="1260">
                        <c:v>655.00689076801496</c:v>
                      </c:pt>
                      <c:pt idx="1261">
                        <c:v>654.980178794175</c:v>
                      </c:pt>
                      <c:pt idx="1262">
                        <c:v>654.94567476581005</c:v>
                      </c:pt>
                      <c:pt idx="1263">
                        <c:v>654.92338204798898</c:v>
                      </c:pt>
                      <c:pt idx="1264">
                        <c:v>654.91890885703697</c:v>
                      </c:pt>
                      <c:pt idx="1265">
                        <c:v>654.91205589614901</c:v>
                      </c:pt>
                      <c:pt idx="1266">
                        <c:v>654.88198598297095</c:v>
                      </c:pt>
                      <c:pt idx="1267">
                        <c:v>654.83149998780698</c:v>
                      </c:pt>
                      <c:pt idx="1268">
                        <c:v>654.80880922178198</c:v>
                      </c:pt>
                      <c:pt idx="1269">
                        <c:v>654.76631274464296</c:v>
                      </c:pt>
                      <c:pt idx="1270">
                        <c:v>654.70092451206301</c:v>
                      </c:pt>
                      <c:pt idx="1271">
                        <c:v>654.69136009041199</c:v>
                      </c:pt>
                      <c:pt idx="1272">
                        <c:v>654.66091303778001</c:v>
                      </c:pt>
                      <c:pt idx="1273">
                        <c:v>654.63169480812496</c:v>
                      </c:pt>
                      <c:pt idx="1274">
                        <c:v>654.51438488762801</c:v>
                      </c:pt>
                      <c:pt idx="1275">
                        <c:v>654.47016601355404</c:v>
                      </c:pt>
                      <c:pt idx="1276">
                        <c:v>654.45847493026895</c:v>
                      </c:pt>
                      <c:pt idx="1277">
                        <c:v>654.41367926732198</c:v>
                      </c:pt>
                      <c:pt idx="1278">
                        <c:v>654.37730367773497</c:v>
                      </c:pt>
                      <c:pt idx="1279">
                        <c:v>654.28093313765896</c:v>
                      </c:pt>
                      <c:pt idx="1280">
                        <c:v>654.25000626737801</c:v>
                      </c:pt>
                      <c:pt idx="1281">
                        <c:v>654.22012337789397</c:v>
                      </c:pt>
                      <c:pt idx="1282">
                        <c:v>654.19491856741104</c:v>
                      </c:pt>
                      <c:pt idx="1283">
                        <c:v>654.02315318132003</c:v>
                      </c:pt>
                      <c:pt idx="1284">
                        <c:v>653.99570507328701</c:v>
                      </c:pt>
                      <c:pt idx="1285">
                        <c:v>653.92243136265301</c:v>
                      </c:pt>
                      <c:pt idx="1286">
                        <c:v>653.88658002128795</c:v>
                      </c:pt>
                      <c:pt idx="1287">
                        <c:v>653.88482261552201</c:v>
                      </c:pt>
                      <c:pt idx="1288">
                        <c:v>653.846633284821</c:v>
                      </c:pt>
                      <c:pt idx="1289">
                        <c:v>653.81222378549899</c:v>
                      </c:pt>
                      <c:pt idx="1290">
                        <c:v>653.75397977069497</c:v>
                      </c:pt>
                      <c:pt idx="1291">
                        <c:v>653.73986657686305</c:v>
                      </c:pt>
                      <c:pt idx="1292">
                        <c:v>653.61613515207102</c:v>
                      </c:pt>
                      <c:pt idx="1293">
                        <c:v>653.47729833247899</c:v>
                      </c:pt>
                      <c:pt idx="1294">
                        <c:v>653.35671846606294</c:v>
                      </c:pt>
                      <c:pt idx="1295">
                        <c:v>653.33802176291294</c:v>
                      </c:pt>
                      <c:pt idx="1296">
                        <c:v>653.22849027134998</c:v>
                      </c:pt>
                      <c:pt idx="1297">
                        <c:v>653.16716343365601</c:v>
                      </c:pt>
                      <c:pt idx="1298">
                        <c:v>653.14850537259599</c:v>
                      </c:pt>
                      <c:pt idx="1299">
                        <c:v>653.03596492324596</c:v>
                      </c:pt>
                      <c:pt idx="1300">
                        <c:v>653.02266498414497</c:v>
                      </c:pt>
                      <c:pt idx="1301">
                        <c:v>653.01846376819003</c:v>
                      </c:pt>
                      <c:pt idx="1302">
                        <c:v>652.94837121627302</c:v>
                      </c:pt>
                      <c:pt idx="1303">
                        <c:v>652.94611051251195</c:v>
                      </c:pt>
                      <c:pt idx="1304">
                        <c:v>652.93660046637694</c:v>
                      </c:pt>
                      <c:pt idx="1305">
                        <c:v>652.89763471646404</c:v>
                      </c:pt>
                      <c:pt idx="1306">
                        <c:v>652.85121356798095</c:v>
                      </c:pt>
                      <c:pt idx="1307">
                        <c:v>652.81512460932197</c:v>
                      </c:pt>
                      <c:pt idx="1308">
                        <c:v>652.80970436902498</c:v>
                      </c:pt>
                      <c:pt idx="1309">
                        <c:v>652.79220071480199</c:v>
                      </c:pt>
                      <c:pt idx="1310">
                        <c:v>652.77436997738698</c:v>
                      </c:pt>
                      <c:pt idx="1311">
                        <c:v>652.74538425860305</c:v>
                      </c:pt>
                      <c:pt idx="1312">
                        <c:v>652.72294293515995</c:v>
                      </c:pt>
                      <c:pt idx="1313">
                        <c:v>652.68394071277896</c:v>
                      </c:pt>
                      <c:pt idx="1314">
                        <c:v>652.55616344812995</c:v>
                      </c:pt>
                      <c:pt idx="1315">
                        <c:v>652.51834289330498</c:v>
                      </c:pt>
                      <c:pt idx="1316">
                        <c:v>652.38589057220895</c:v>
                      </c:pt>
                      <c:pt idx="1317">
                        <c:v>652.37799462838097</c:v>
                      </c:pt>
                      <c:pt idx="1318">
                        <c:v>652.29426318405297</c:v>
                      </c:pt>
                      <c:pt idx="1319">
                        <c:v>652.21815927639</c:v>
                      </c:pt>
                      <c:pt idx="1320">
                        <c:v>652.19405833050905</c:v>
                      </c:pt>
                      <c:pt idx="1321">
                        <c:v>652.19246441763505</c:v>
                      </c:pt>
                      <c:pt idx="1322">
                        <c:v>652.13222255131404</c:v>
                      </c:pt>
                      <c:pt idx="1323">
                        <c:v>652.05404995596996</c:v>
                      </c:pt>
                      <c:pt idx="1324">
                        <c:v>651.97023392115602</c:v>
                      </c:pt>
                      <c:pt idx="1325">
                        <c:v>651.92614754275201</c:v>
                      </c:pt>
                      <c:pt idx="1326">
                        <c:v>651.597017568154</c:v>
                      </c:pt>
                      <c:pt idx="1327">
                        <c:v>651.56311585957997</c:v>
                      </c:pt>
                      <c:pt idx="1328">
                        <c:v>651.51317906161205</c:v>
                      </c:pt>
                      <c:pt idx="1329">
                        <c:v>651.50954589671403</c:v>
                      </c:pt>
                      <c:pt idx="1330">
                        <c:v>651.41758176887197</c:v>
                      </c:pt>
                      <c:pt idx="1331">
                        <c:v>651.34705561796602</c:v>
                      </c:pt>
                      <c:pt idx="1332">
                        <c:v>651.343342547926</c:v>
                      </c:pt>
                      <c:pt idx="1333">
                        <c:v>651.30442318159896</c:v>
                      </c:pt>
                      <c:pt idx="1334">
                        <c:v>651.29557431838498</c:v>
                      </c:pt>
                      <c:pt idx="1335">
                        <c:v>651.29171038096001</c:v>
                      </c:pt>
                      <c:pt idx="1336">
                        <c:v>651.27390070041599</c:v>
                      </c:pt>
                      <c:pt idx="1337">
                        <c:v>651.26916268342097</c:v>
                      </c:pt>
                      <c:pt idx="1338">
                        <c:v>651.26791478505902</c:v>
                      </c:pt>
                      <c:pt idx="1339">
                        <c:v>651.20485863314104</c:v>
                      </c:pt>
                      <c:pt idx="1340">
                        <c:v>651.18029405038101</c:v>
                      </c:pt>
                      <c:pt idx="1341">
                        <c:v>651.15890335726897</c:v>
                      </c:pt>
                      <c:pt idx="1342">
                        <c:v>651.10522948940502</c:v>
                      </c:pt>
                      <c:pt idx="1343">
                        <c:v>651.05086740806701</c:v>
                      </c:pt>
                      <c:pt idx="1344">
                        <c:v>650.95905291577901</c:v>
                      </c:pt>
                      <c:pt idx="1345">
                        <c:v>650.85132779882701</c:v>
                      </c:pt>
                      <c:pt idx="1346">
                        <c:v>650.82044889713598</c:v>
                      </c:pt>
                      <c:pt idx="1347">
                        <c:v>650.75426365704197</c:v>
                      </c:pt>
                      <c:pt idx="1348">
                        <c:v>650.66919734870999</c:v>
                      </c:pt>
                      <c:pt idx="1349">
                        <c:v>650.58456134697894</c:v>
                      </c:pt>
                      <c:pt idx="1350">
                        <c:v>650.57529845057604</c:v>
                      </c:pt>
                      <c:pt idx="1351">
                        <c:v>650.56353080297299</c:v>
                      </c:pt>
                      <c:pt idx="1352">
                        <c:v>650.505926411823</c:v>
                      </c:pt>
                      <c:pt idx="1353">
                        <c:v>650.48017004204905</c:v>
                      </c:pt>
                      <c:pt idx="1354">
                        <c:v>650.43826881932</c:v>
                      </c:pt>
                      <c:pt idx="1355">
                        <c:v>650.26988519649103</c:v>
                      </c:pt>
                      <c:pt idx="1356">
                        <c:v>650.18152560248905</c:v>
                      </c:pt>
                      <c:pt idx="1357">
                        <c:v>649.97848021463699</c:v>
                      </c:pt>
                      <c:pt idx="1358">
                        <c:v>649.94327375036301</c:v>
                      </c:pt>
                      <c:pt idx="1359">
                        <c:v>649.911954096606</c:v>
                      </c:pt>
                      <c:pt idx="1360">
                        <c:v>649.80381813048496</c:v>
                      </c:pt>
                      <c:pt idx="1361">
                        <c:v>649.77718426533795</c:v>
                      </c:pt>
                      <c:pt idx="1362">
                        <c:v>649.75212946960903</c:v>
                      </c:pt>
                      <c:pt idx="1363">
                        <c:v>649.65056933529502</c:v>
                      </c:pt>
                      <c:pt idx="1364">
                        <c:v>649.55582829889602</c:v>
                      </c:pt>
                      <c:pt idx="1365">
                        <c:v>649.50408622351301</c:v>
                      </c:pt>
                      <c:pt idx="1366">
                        <c:v>649.44510886996795</c:v>
                      </c:pt>
                      <c:pt idx="1367">
                        <c:v>649.40403206780002</c:v>
                      </c:pt>
                      <c:pt idx="1368">
                        <c:v>649.33396359288099</c:v>
                      </c:pt>
                      <c:pt idx="1369">
                        <c:v>649.273651103357</c:v>
                      </c:pt>
                      <c:pt idx="1370">
                        <c:v>649.24442382707605</c:v>
                      </c:pt>
                      <c:pt idx="1371">
                        <c:v>649.04299715231298</c:v>
                      </c:pt>
                      <c:pt idx="1372">
                        <c:v>649.03720514862596</c:v>
                      </c:pt>
                      <c:pt idx="1373">
                        <c:v>649.01030938601798</c:v>
                      </c:pt>
                      <c:pt idx="1374">
                        <c:v>648.97951662565595</c:v>
                      </c:pt>
                      <c:pt idx="1375">
                        <c:v>648.90210745842796</c:v>
                      </c:pt>
                      <c:pt idx="1376">
                        <c:v>648.88416630096106</c:v>
                      </c:pt>
                      <c:pt idx="1377">
                        <c:v>648.84393083584996</c:v>
                      </c:pt>
                      <c:pt idx="1378">
                        <c:v>648.73124606775195</c:v>
                      </c:pt>
                      <c:pt idx="1379">
                        <c:v>648.70852910424901</c:v>
                      </c:pt>
                      <c:pt idx="1380">
                        <c:v>648.67037842675904</c:v>
                      </c:pt>
                      <c:pt idx="1381">
                        <c:v>648.64464731489102</c:v>
                      </c:pt>
                      <c:pt idx="1382">
                        <c:v>648.62185892661103</c:v>
                      </c:pt>
                      <c:pt idx="1383">
                        <c:v>648.60286654341996</c:v>
                      </c:pt>
                      <c:pt idx="1384">
                        <c:v>648.58666931100595</c:v>
                      </c:pt>
                      <c:pt idx="1385">
                        <c:v>648.48963188478103</c:v>
                      </c:pt>
                      <c:pt idx="1386">
                        <c:v>648.396426041067</c:v>
                      </c:pt>
                      <c:pt idx="1387">
                        <c:v>648.35775927532097</c:v>
                      </c:pt>
                      <c:pt idx="1388">
                        <c:v>648.35532823190795</c:v>
                      </c:pt>
                      <c:pt idx="1389">
                        <c:v>648.31673652787697</c:v>
                      </c:pt>
                      <c:pt idx="1390">
                        <c:v>648.31029718412901</c:v>
                      </c:pt>
                      <c:pt idx="1391">
                        <c:v>648.30276072145602</c:v>
                      </c:pt>
                      <c:pt idx="1392">
                        <c:v>648.29732552907001</c:v>
                      </c:pt>
                      <c:pt idx="1393">
                        <c:v>648.28713069336095</c:v>
                      </c:pt>
                      <c:pt idx="1394">
                        <c:v>648.26587578565602</c:v>
                      </c:pt>
                      <c:pt idx="1395">
                        <c:v>648.24871107120305</c:v>
                      </c:pt>
                      <c:pt idx="1396">
                        <c:v>648.19104175550694</c:v>
                      </c:pt>
                      <c:pt idx="1397">
                        <c:v>648.17480306714106</c:v>
                      </c:pt>
                      <c:pt idx="1398">
                        <c:v>648.14418796029304</c:v>
                      </c:pt>
                      <c:pt idx="1399">
                        <c:v>648.12498833264794</c:v>
                      </c:pt>
                      <c:pt idx="1400">
                        <c:v>647.99923926954295</c:v>
                      </c:pt>
                      <c:pt idx="1401">
                        <c:v>647.92074664996801</c:v>
                      </c:pt>
                      <c:pt idx="1402">
                        <c:v>647.87860633146704</c:v>
                      </c:pt>
                      <c:pt idx="1403">
                        <c:v>647.79955200477195</c:v>
                      </c:pt>
                      <c:pt idx="1404">
                        <c:v>647.79750189251001</c:v>
                      </c:pt>
                      <c:pt idx="1405">
                        <c:v>647.77575107262203</c:v>
                      </c:pt>
                      <c:pt idx="1406">
                        <c:v>647.75484335576402</c:v>
                      </c:pt>
                      <c:pt idx="1407">
                        <c:v>647.67108021432</c:v>
                      </c:pt>
                      <c:pt idx="1408">
                        <c:v>647.64631348770195</c:v>
                      </c:pt>
                      <c:pt idx="1409">
                        <c:v>647.56657900364598</c:v>
                      </c:pt>
                      <c:pt idx="1410">
                        <c:v>647.37819274029005</c:v>
                      </c:pt>
                      <c:pt idx="1411">
                        <c:v>647.35377241240701</c:v>
                      </c:pt>
                      <c:pt idx="1412">
                        <c:v>647.34576113806395</c:v>
                      </c:pt>
                      <c:pt idx="1413">
                        <c:v>647.33514379295605</c:v>
                      </c:pt>
                      <c:pt idx="1414">
                        <c:v>647.298915007657</c:v>
                      </c:pt>
                      <c:pt idx="1415">
                        <c:v>647.28971192706194</c:v>
                      </c:pt>
                      <c:pt idx="1416">
                        <c:v>647.26688292307495</c:v>
                      </c:pt>
                      <c:pt idx="1417">
                        <c:v>647.254237545607</c:v>
                      </c:pt>
                      <c:pt idx="1418">
                        <c:v>647.253814296065</c:v>
                      </c:pt>
                      <c:pt idx="1419">
                        <c:v>647.20526857853804</c:v>
                      </c:pt>
                      <c:pt idx="1420">
                        <c:v>647.17788389176201</c:v>
                      </c:pt>
                      <c:pt idx="1421">
                        <c:v>647.12063677616402</c:v>
                      </c:pt>
                      <c:pt idx="1422">
                        <c:v>647.03671491127704</c:v>
                      </c:pt>
                      <c:pt idx="1423">
                        <c:v>646.84848953775497</c:v>
                      </c:pt>
                      <c:pt idx="1424">
                        <c:v>646.846386630609</c:v>
                      </c:pt>
                      <c:pt idx="1425">
                        <c:v>646.762913386798</c:v>
                      </c:pt>
                      <c:pt idx="1426">
                        <c:v>646.72383846265598</c:v>
                      </c:pt>
                      <c:pt idx="1427">
                        <c:v>646.65211140110102</c:v>
                      </c:pt>
                      <c:pt idx="1428">
                        <c:v>646.568473185264</c:v>
                      </c:pt>
                      <c:pt idx="1429">
                        <c:v>646.42058788135</c:v>
                      </c:pt>
                      <c:pt idx="1430">
                        <c:v>646.36081239583905</c:v>
                      </c:pt>
                      <c:pt idx="1431">
                        <c:v>646.33421810960704</c:v>
                      </c:pt>
                      <c:pt idx="1432">
                        <c:v>646.31646640270401</c:v>
                      </c:pt>
                      <c:pt idx="1433">
                        <c:v>646.19098474871305</c:v>
                      </c:pt>
                      <c:pt idx="1434">
                        <c:v>646.06092322703296</c:v>
                      </c:pt>
                      <c:pt idx="1435">
                        <c:v>646.03834975755001</c:v>
                      </c:pt>
                      <c:pt idx="1436">
                        <c:v>645.99924000480598</c:v>
                      </c:pt>
                      <c:pt idx="1437">
                        <c:v>645.98783901648505</c:v>
                      </c:pt>
                      <c:pt idx="1438">
                        <c:v>645.91600228126697</c:v>
                      </c:pt>
                      <c:pt idx="1439">
                        <c:v>645.77487103690896</c:v>
                      </c:pt>
                      <c:pt idx="1440">
                        <c:v>645.76906693394801</c:v>
                      </c:pt>
                      <c:pt idx="1441">
                        <c:v>645.75869755420297</c:v>
                      </c:pt>
                      <c:pt idx="1442">
                        <c:v>645.71952630869396</c:v>
                      </c:pt>
                      <c:pt idx="1443">
                        <c:v>645.61368830207005</c:v>
                      </c:pt>
                      <c:pt idx="1444">
                        <c:v>645.59692261636405</c:v>
                      </c:pt>
                      <c:pt idx="1445">
                        <c:v>645.57077668808904</c:v>
                      </c:pt>
                      <c:pt idx="1446">
                        <c:v>645.55925685806096</c:v>
                      </c:pt>
                      <c:pt idx="1447">
                        <c:v>645.54866766060604</c:v>
                      </c:pt>
                      <c:pt idx="1448">
                        <c:v>645.53503120948403</c:v>
                      </c:pt>
                      <c:pt idx="1449">
                        <c:v>645.50494233724396</c:v>
                      </c:pt>
                      <c:pt idx="1450">
                        <c:v>645.47497611598806</c:v>
                      </c:pt>
                      <c:pt idx="1451">
                        <c:v>645.460964780175</c:v>
                      </c:pt>
                      <c:pt idx="1452">
                        <c:v>645.43839876485094</c:v>
                      </c:pt>
                      <c:pt idx="1453">
                        <c:v>645.40911340857599</c:v>
                      </c:pt>
                      <c:pt idx="1454">
                        <c:v>645.38513259745002</c:v>
                      </c:pt>
                      <c:pt idx="1455">
                        <c:v>645.37942010159099</c:v>
                      </c:pt>
                      <c:pt idx="1456">
                        <c:v>645.29383816613097</c:v>
                      </c:pt>
                      <c:pt idx="1457">
                        <c:v>645.15044047155004</c:v>
                      </c:pt>
                      <c:pt idx="1458">
                        <c:v>645.12539163299004</c:v>
                      </c:pt>
                      <c:pt idx="1459">
                        <c:v>645.11071623103305</c:v>
                      </c:pt>
                      <c:pt idx="1460">
                        <c:v>644.97260272280596</c:v>
                      </c:pt>
                      <c:pt idx="1461">
                        <c:v>644.94312729018998</c:v>
                      </c:pt>
                      <c:pt idx="1462">
                        <c:v>644.92787996181903</c:v>
                      </c:pt>
                      <c:pt idx="1463">
                        <c:v>644.84283702279595</c:v>
                      </c:pt>
                      <c:pt idx="1464">
                        <c:v>644.80427792105695</c:v>
                      </c:pt>
                      <c:pt idx="1465">
                        <c:v>644.80137184617001</c:v>
                      </c:pt>
                      <c:pt idx="1466">
                        <c:v>644.77351363858804</c:v>
                      </c:pt>
                      <c:pt idx="1467">
                        <c:v>644.71248158296203</c:v>
                      </c:pt>
                      <c:pt idx="1468">
                        <c:v>644.67445821650904</c:v>
                      </c:pt>
                      <c:pt idx="1469">
                        <c:v>644.66558905433499</c:v>
                      </c:pt>
                      <c:pt idx="1470">
                        <c:v>644.65090444227201</c:v>
                      </c:pt>
                      <c:pt idx="1471">
                        <c:v>644.641532932676</c:v>
                      </c:pt>
                      <c:pt idx="1472">
                        <c:v>644.55987739824502</c:v>
                      </c:pt>
                      <c:pt idx="1473">
                        <c:v>644.54440428122598</c:v>
                      </c:pt>
                      <c:pt idx="1474">
                        <c:v>644.51489814905597</c:v>
                      </c:pt>
                      <c:pt idx="1475">
                        <c:v>644.50314250894496</c:v>
                      </c:pt>
                      <c:pt idx="1476">
                        <c:v>644.47535359995095</c:v>
                      </c:pt>
                      <c:pt idx="1477">
                        <c:v>644.38974122693105</c:v>
                      </c:pt>
                      <c:pt idx="1478">
                        <c:v>644.36795243541303</c:v>
                      </c:pt>
                      <c:pt idx="1479">
                        <c:v>644.29781406812401</c:v>
                      </c:pt>
                      <c:pt idx="1480">
                        <c:v>644.27231489043095</c:v>
                      </c:pt>
                      <c:pt idx="1481">
                        <c:v>644.24770742801002</c:v>
                      </c:pt>
                      <c:pt idx="1482">
                        <c:v>644.22864032357904</c:v>
                      </c:pt>
                      <c:pt idx="1483">
                        <c:v>644.20981528735194</c:v>
                      </c:pt>
                      <c:pt idx="1484">
                        <c:v>644.20243482640501</c:v>
                      </c:pt>
                      <c:pt idx="1485">
                        <c:v>644.12505701839405</c:v>
                      </c:pt>
                      <c:pt idx="1486">
                        <c:v>644.10770167661894</c:v>
                      </c:pt>
                      <c:pt idx="1487">
                        <c:v>644.06942433512302</c:v>
                      </c:pt>
                      <c:pt idx="1488">
                        <c:v>644.03512494310201</c:v>
                      </c:pt>
                      <c:pt idx="1489">
                        <c:v>643.995202444146</c:v>
                      </c:pt>
                      <c:pt idx="1490">
                        <c:v>643.94010663262497</c:v>
                      </c:pt>
                      <c:pt idx="1491">
                        <c:v>643.93723988779095</c:v>
                      </c:pt>
                      <c:pt idx="1492">
                        <c:v>643.91469486366998</c:v>
                      </c:pt>
                      <c:pt idx="1493">
                        <c:v>643.75559684102905</c:v>
                      </c:pt>
                      <c:pt idx="1494">
                        <c:v>643.67929920017605</c:v>
                      </c:pt>
                      <c:pt idx="1495">
                        <c:v>643.53199589305996</c:v>
                      </c:pt>
                      <c:pt idx="1496">
                        <c:v>643.50637346888595</c:v>
                      </c:pt>
                      <c:pt idx="1497">
                        <c:v>643.36883092058702</c:v>
                      </c:pt>
                      <c:pt idx="1498">
                        <c:v>643.36605421772299</c:v>
                      </c:pt>
                      <c:pt idx="1499">
                        <c:v>643.35359150153897</c:v>
                      </c:pt>
                      <c:pt idx="1500">
                        <c:v>643.28775433252099</c:v>
                      </c:pt>
                      <c:pt idx="1501">
                        <c:v>643.22476579010595</c:v>
                      </c:pt>
                      <c:pt idx="1502">
                        <c:v>643.18443192075404</c:v>
                      </c:pt>
                      <c:pt idx="1503">
                        <c:v>643.13036140881502</c:v>
                      </c:pt>
                      <c:pt idx="1504">
                        <c:v>643.09496813806697</c:v>
                      </c:pt>
                      <c:pt idx="1505">
                        <c:v>643.08526476074303</c:v>
                      </c:pt>
                      <c:pt idx="1506">
                        <c:v>643.070789123189</c:v>
                      </c:pt>
                      <c:pt idx="1507">
                        <c:v>643.00454067737496</c:v>
                      </c:pt>
                      <c:pt idx="1508">
                        <c:v>642.98571261271195</c:v>
                      </c:pt>
                      <c:pt idx="1509">
                        <c:v>642.94375714460102</c:v>
                      </c:pt>
                      <c:pt idx="1510">
                        <c:v>642.92487396112199</c:v>
                      </c:pt>
                      <c:pt idx="1511">
                        <c:v>642.90947906716895</c:v>
                      </c:pt>
                      <c:pt idx="1512">
                        <c:v>642.89818998687599</c:v>
                      </c:pt>
                      <c:pt idx="1513">
                        <c:v>642.81822683713494</c:v>
                      </c:pt>
                      <c:pt idx="1514">
                        <c:v>642.80959800318999</c:v>
                      </c:pt>
                      <c:pt idx="1515">
                        <c:v>642.78568350599005</c:v>
                      </c:pt>
                      <c:pt idx="1516">
                        <c:v>642.78399532560297</c:v>
                      </c:pt>
                      <c:pt idx="1517">
                        <c:v>642.76440558576405</c:v>
                      </c:pt>
                      <c:pt idx="1518">
                        <c:v>642.70838107284396</c:v>
                      </c:pt>
                      <c:pt idx="1519">
                        <c:v>642.65052301194805</c:v>
                      </c:pt>
                      <c:pt idx="1520">
                        <c:v>642.64593338660495</c:v>
                      </c:pt>
                      <c:pt idx="1521">
                        <c:v>642.47364370284197</c:v>
                      </c:pt>
                      <c:pt idx="1522">
                        <c:v>642.46579666178502</c:v>
                      </c:pt>
                      <c:pt idx="1523">
                        <c:v>642.38583552729006</c:v>
                      </c:pt>
                      <c:pt idx="1524">
                        <c:v>642.356033554531</c:v>
                      </c:pt>
                      <c:pt idx="1525">
                        <c:v>642.20272290723801</c:v>
                      </c:pt>
                      <c:pt idx="1526">
                        <c:v>642.17826379037399</c:v>
                      </c:pt>
                      <c:pt idx="1527">
                        <c:v>642.16668064588498</c:v>
                      </c:pt>
                      <c:pt idx="1528">
                        <c:v>642.11353496305605</c:v>
                      </c:pt>
                      <c:pt idx="1529">
                        <c:v>642.08340026780297</c:v>
                      </c:pt>
                      <c:pt idx="1530">
                        <c:v>642.06576674985502</c:v>
                      </c:pt>
                      <c:pt idx="1531">
                        <c:v>642.03515264030102</c:v>
                      </c:pt>
                      <c:pt idx="1532">
                        <c:v>641.95893694857898</c:v>
                      </c:pt>
                      <c:pt idx="1533">
                        <c:v>641.93970394091798</c:v>
                      </c:pt>
                      <c:pt idx="1534">
                        <c:v>641.918878572003</c:v>
                      </c:pt>
                      <c:pt idx="1535">
                        <c:v>641.91658806021599</c:v>
                      </c:pt>
                      <c:pt idx="1536">
                        <c:v>641.86038748067699</c:v>
                      </c:pt>
                      <c:pt idx="1537">
                        <c:v>641.74972859245702</c:v>
                      </c:pt>
                      <c:pt idx="1538">
                        <c:v>641.69632893349296</c:v>
                      </c:pt>
                      <c:pt idx="1539">
                        <c:v>641.58680130646496</c:v>
                      </c:pt>
                      <c:pt idx="1540">
                        <c:v>641.58105246990897</c:v>
                      </c:pt>
                      <c:pt idx="1541">
                        <c:v>641.57516693139303</c:v>
                      </c:pt>
                      <c:pt idx="1542">
                        <c:v>641.57360399431002</c:v>
                      </c:pt>
                      <c:pt idx="1543">
                        <c:v>641.55562431135797</c:v>
                      </c:pt>
                      <c:pt idx="1544">
                        <c:v>641.51278454856799</c:v>
                      </c:pt>
                      <c:pt idx="1545">
                        <c:v>641.49174280556394</c:v>
                      </c:pt>
                      <c:pt idx="1546">
                        <c:v>641.44886653501601</c:v>
                      </c:pt>
                      <c:pt idx="1547">
                        <c:v>641.44131529602896</c:v>
                      </c:pt>
                      <c:pt idx="1548">
                        <c:v>641.43654409605097</c:v>
                      </c:pt>
                      <c:pt idx="1549">
                        <c:v>641.43305733614397</c:v>
                      </c:pt>
                      <c:pt idx="1550">
                        <c:v>641.40984792951394</c:v>
                      </c:pt>
                      <c:pt idx="1551">
                        <c:v>641.33827774794099</c:v>
                      </c:pt>
                      <c:pt idx="1552">
                        <c:v>641.33358553941105</c:v>
                      </c:pt>
                      <c:pt idx="1553">
                        <c:v>641.25040677018001</c:v>
                      </c:pt>
                      <c:pt idx="1554">
                        <c:v>641.20534968311404</c:v>
                      </c:pt>
                      <c:pt idx="1555">
                        <c:v>641.09562282458501</c:v>
                      </c:pt>
                      <c:pt idx="1556">
                        <c:v>641.08918401978895</c:v>
                      </c:pt>
                      <c:pt idx="1557">
                        <c:v>641.065528787483</c:v>
                      </c:pt>
                      <c:pt idx="1558">
                        <c:v>640.97843193212498</c:v>
                      </c:pt>
                      <c:pt idx="1559">
                        <c:v>640.92422538121502</c:v>
                      </c:pt>
                      <c:pt idx="1560">
                        <c:v>640.86853614164602</c:v>
                      </c:pt>
                      <c:pt idx="1561">
                        <c:v>640.83206474166604</c:v>
                      </c:pt>
                      <c:pt idx="1562">
                        <c:v>640.82457762487104</c:v>
                      </c:pt>
                      <c:pt idx="1563">
                        <c:v>640.74472280988198</c:v>
                      </c:pt>
                      <c:pt idx="1564">
                        <c:v>640.73614814112</c:v>
                      </c:pt>
                      <c:pt idx="1565">
                        <c:v>640.73370921989999</c:v>
                      </c:pt>
                      <c:pt idx="1566">
                        <c:v>640.72532684055795</c:v>
                      </c:pt>
                      <c:pt idx="1567">
                        <c:v>640.67808708519601</c:v>
                      </c:pt>
                      <c:pt idx="1568">
                        <c:v>640.60702230935306</c:v>
                      </c:pt>
                      <c:pt idx="1569">
                        <c:v>640.57983974996398</c:v>
                      </c:pt>
                      <c:pt idx="1570">
                        <c:v>640.55836498293297</c:v>
                      </c:pt>
                      <c:pt idx="1571">
                        <c:v>640.50043445115602</c:v>
                      </c:pt>
                      <c:pt idx="1572">
                        <c:v>640.46085990711697</c:v>
                      </c:pt>
                      <c:pt idx="1573">
                        <c:v>640.35328882481303</c:v>
                      </c:pt>
                      <c:pt idx="1574">
                        <c:v>640.32337442213998</c:v>
                      </c:pt>
                      <c:pt idx="1575">
                        <c:v>640.31799976463299</c:v>
                      </c:pt>
                      <c:pt idx="1576">
                        <c:v>640.31384714178296</c:v>
                      </c:pt>
                      <c:pt idx="1577">
                        <c:v>640.30326756726299</c:v>
                      </c:pt>
                      <c:pt idx="1578">
                        <c:v>640.29399581097596</c:v>
                      </c:pt>
                      <c:pt idx="1579">
                        <c:v>640.226160654149</c:v>
                      </c:pt>
                      <c:pt idx="1580">
                        <c:v>640.21794272613101</c:v>
                      </c:pt>
                      <c:pt idx="1581">
                        <c:v>640.19884100456102</c:v>
                      </c:pt>
                      <c:pt idx="1582">
                        <c:v>640.14368105783501</c:v>
                      </c:pt>
                      <c:pt idx="1583">
                        <c:v>640.05664390468598</c:v>
                      </c:pt>
                      <c:pt idx="1584">
                        <c:v>640.05631526312197</c:v>
                      </c:pt>
                      <c:pt idx="1585">
                        <c:v>640.03742626223902</c:v>
                      </c:pt>
                      <c:pt idx="1586">
                        <c:v>640.00310555087799</c:v>
                      </c:pt>
                      <c:pt idx="1587">
                        <c:v>639.99898581479499</c:v>
                      </c:pt>
                      <c:pt idx="1588">
                        <c:v>639.99800449915801</c:v>
                      </c:pt>
                      <c:pt idx="1589">
                        <c:v>639.95347990669802</c:v>
                      </c:pt>
                      <c:pt idx="1590">
                        <c:v>639.93296052101505</c:v>
                      </c:pt>
                      <c:pt idx="1591">
                        <c:v>639.83460314703996</c:v>
                      </c:pt>
                      <c:pt idx="1592">
                        <c:v>639.807360088682</c:v>
                      </c:pt>
                      <c:pt idx="1593">
                        <c:v>639.79865257247297</c:v>
                      </c:pt>
                      <c:pt idx="1594">
                        <c:v>639.77668850242605</c:v>
                      </c:pt>
                      <c:pt idx="1595">
                        <c:v>639.77511849729694</c:v>
                      </c:pt>
                      <c:pt idx="1596">
                        <c:v>639.76431956385898</c:v>
                      </c:pt>
                      <c:pt idx="1597">
                        <c:v>639.69620816216604</c:v>
                      </c:pt>
                      <c:pt idx="1598">
                        <c:v>639.67596114285095</c:v>
                      </c:pt>
                      <c:pt idx="1599">
                        <c:v>639.53527835292005</c:v>
                      </c:pt>
                      <c:pt idx="1600">
                        <c:v>639.50312537062598</c:v>
                      </c:pt>
                      <c:pt idx="1601">
                        <c:v>639.42116285790098</c:v>
                      </c:pt>
                      <c:pt idx="1602">
                        <c:v>639.389223179748</c:v>
                      </c:pt>
                      <c:pt idx="1603">
                        <c:v>639.38671120629897</c:v>
                      </c:pt>
                      <c:pt idx="1604">
                        <c:v>639.37247405313406</c:v>
                      </c:pt>
                      <c:pt idx="1605">
                        <c:v>639.31767369563397</c:v>
                      </c:pt>
                      <c:pt idx="1606">
                        <c:v>639.18325993745395</c:v>
                      </c:pt>
                      <c:pt idx="1607">
                        <c:v>639.14045140361304</c:v>
                      </c:pt>
                      <c:pt idx="1608">
                        <c:v>639.07874375602205</c:v>
                      </c:pt>
                      <c:pt idx="1609">
                        <c:v>639.01965632483098</c:v>
                      </c:pt>
                      <c:pt idx="1610">
                        <c:v>638.98645806512297</c:v>
                      </c:pt>
                      <c:pt idx="1611">
                        <c:v>638.94475697980101</c:v>
                      </c:pt>
                      <c:pt idx="1612">
                        <c:v>638.94313810504104</c:v>
                      </c:pt>
                      <c:pt idx="1613">
                        <c:v>638.92930644678404</c:v>
                      </c:pt>
                      <c:pt idx="1614">
                        <c:v>638.92049841306402</c:v>
                      </c:pt>
                      <c:pt idx="1615">
                        <c:v>638.89259566204601</c:v>
                      </c:pt>
                      <c:pt idx="1616">
                        <c:v>638.88913473224204</c:v>
                      </c:pt>
                      <c:pt idx="1617">
                        <c:v>638.80999843318398</c:v>
                      </c:pt>
                      <c:pt idx="1618">
                        <c:v>638.69935689039096</c:v>
                      </c:pt>
                      <c:pt idx="1619">
                        <c:v>638.66962058488605</c:v>
                      </c:pt>
                      <c:pt idx="1620">
                        <c:v>638.63339597807396</c:v>
                      </c:pt>
                      <c:pt idx="1621">
                        <c:v>638.59195856515305</c:v>
                      </c:pt>
                      <c:pt idx="1622">
                        <c:v>638.57457505772504</c:v>
                      </c:pt>
                      <c:pt idx="1623">
                        <c:v>638.561907949991</c:v>
                      </c:pt>
                      <c:pt idx="1624">
                        <c:v>638.554523804734</c:v>
                      </c:pt>
                      <c:pt idx="1625">
                        <c:v>638.53867732346498</c:v>
                      </c:pt>
                      <c:pt idx="1626">
                        <c:v>638.49735852208596</c:v>
                      </c:pt>
                      <c:pt idx="1627">
                        <c:v>638.492502433651</c:v>
                      </c:pt>
                      <c:pt idx="1628">
                        <c:v>638.46592362327203</c:v>
                      </c:pt>
                      <c:pt idx="1629">
                        <c:v>638.44351941759999</c:v>
                      </c:pt>
                      <c:pt idx="1630">
                        <c:v>638.43645906956704</c:v>
                      </c:pt>
                      <c:pt idx="1631">
                        <c:v>638.38610436358795</c:v>
                      </c:pt>
                      <c:pt idx="1632">
                        <c:v>638.35577268296095</c:v>
                      </c:pt>
                      <c:pt idx="1633">
                        <c:v>638.32220777196903</c:v>
                      </c:pt>
                      <c:pt idx="1634">
                        <c:v>638.30462926643997</c:v>
                      </c:pt>
                      <c:pt idx="1635">
                        <c:v>638.27916944921401</c:v>
                      </c:pt>
                      <c:pt idx="1636">
                        <c:v>638.184717539639</c:v>
                      </c:pt>
                      <c:pt idx="1637">
                        <c:v>638.15056874455001</c:v>
                      </c:pt>
                      <c:pt idx="1638">
                        <c:v>638.096783229067</c:v>
                      </c:pt>
                      <c:pt idx="1639">
                        <c:v>638.07388672969603</c:v>
                      </c:pt>
                      <c:pt idx="1640">
                        <c:v>638.05322186696901</c:v>
                      </c:pt>
                      <c:pt idx="1641">
                        <c:v>638.04756327927805</c:v>
                      </c:pt>
                      <c:pt idx="1642">
                        <c:v>638.00292689896401</c:v>
                      </c:pt>
                      <c:pt idx="1643">
                        <c:v>637.98953606723398</c:v>
                      </c:pt>
                      <c:pt idx="1644">
                        <c:v>637.92136767905697</c:v>
                      </c:pt>
                      <c:pt idx="1645">
                        <c:v>637.88872353742499</c:v>
                      </c:pt>
                      <c:pt idx="1646">
                        <c:v>637.87604330651595</c:v>
                      </c:pt>
                      <c:pt idx="1647">
                        <c:v>637.85903254239395</c:v>
                      </c:pt>
                      <c:pt idx="1648">
                        <c:v>637.81321366895804</c:v>
                      </c:pt>
                      <c:pt idx="1649">
                        <c:v>637.80634510638299</c:v>
                      </c:pt>
                      <c:pt idx="1650">
                        <c:v>637.78701841120301</c:v>
                      </c:pt>
                      <c:pt idx="1651">
                        <c:v>637.77689197313305</c:v>
                      </c:pt>
                      <c:pt idx="1652">
                        <c:v>637.73753347443096</c:v>
                      </c:pt>
                      <c:pt idx="1653">
                        <c:v>637.65902038369302</c:v>
                      </c:pt>
                      <c:pt idx="1654">
                        <c:v>637.64711048087202</c:v>
                      </c:pt>
                      <c:pt idx="1655">
                        <c:v>637.60272450052105</c:v>
                      </c:pt>
                      <c:pt idx="1656">
                        <c:v>637.59001582587905</c:v>
                      </c:pt>
                      <c:pt idx="1657">
                        <c:v>637.57410363754502</c:v>
                      </c:pt>
                      <c:pt idx="1658">
                        <c:v>637.52825740518904</c:v>
                      </c:pt>
                      <c:pt idx="1659">
                        <c:v>637.51348061000294</c:v>
                      </c:pt>
                      <c:pt idx="1660">
                        <c:v>637.49642778933401</c:v>
                      </c:pt>
                      <c:pt idx="1661">
                        <c:v>637.38860328463102</c:v>
                      </c:pt>
                      <c:pt idx="1662">
                        <c:v>637.37384456502002</c:v>
                      </c:pt>
                      <c:pt idx="1663">
                        <c:v>637.368658255431</c:v>
                      </c:pt>
                      <c:pt idx="1664">
                        <c:v>637.35828286492494</c:v>
                      </c:pt>
                      <c:pt idx="1665">
                        <c:v>637.35781452545996</c:v>
                      </c:pt>
                      <c:pt idx="1666">
                        <c:v>637.32383322154806</c:v>
                      </c:pt>
                      <c:pt idx="1667">
                        <c:v>637.31861638449095</c:v>
                      </c:pt>
                      <c:pt idx="1668">
                        <c:v>637.23308252337699</c:v>
                      </c:pt>
                      <c:pt idx="1669">
                        <c:v>637.08331800354802</c:v>
                      </c:pt>
                      <c:pt idx="1670">
                        <c:v>637.08294770006898</c:v>
                      </c:pt>
                      <c:pt idx="1671">
                        <c:v>637.013579600056</c:v>
                      </c:pt>
                      <c:pt idx="1672">
                        <c:v>636.90806787733197</c:v>
                      </c:pt>
                      <c:pt idx="1673">
                        <c:v>636.90641742832997</c:v>
                      </c:pt>
                      <c:pt idx="1674">
                        <c:v>636.89439355192906</c:v>
                      </c:pt>
                      <c:pt idx="1675">
                        <c:v>636.87762339255403</c:v>
                      </c:pt>
                      <c:pt idx="1676">
                        <c:v>636.83602332209796</c:v>
                      </c:pt>
                      <c:pt idx="1677">
                        <c:v>636.82898256707199</c:v>
                      </c:pt>
                      <c:pt idx="1678">
                        <c:v>636.70800235072397</c:v>
                      </c:pt>
                      <c:pt idx="1679">
                        <c:v>636.64704143921699</c:v>
                      </c:pt>
                      <c:pt idx="1680">
                        <c:v>636.61703657392002</c:v>
                      </c:pt>
                      <c:pt idx="1681">
                        <c:v>636.57598994817704</c:v>
                      </c:pt>
                      <c:pt idx="1682">
                        <c:v>636.559138246153</c:v>
                      </c:pt>
                      <c:pt idx="1683">
                        <c:v>636.55717321858504</c:v>
                      </c:pt>
                      <c:pt idx="1684">
                        <c:v>636.52309386624199</c:v>
                      </c:pt>
                      <c:pt idx="1685">
                        <c:v>636.48144360248705</c:v>
                      </c:pt>
                      <c:pt idx="1686">
                        <c:v>636.48052891673501</c:v>
                      </c:pt>
                      <c:pt idx="1687">
                        <c:v>636.40782063574295</c:v>
                      </c:pt>
                      <c:pt idx="1688">
                        <c:v>636.39295041901096</c:v>
                      </c:pt>
                      <c:pt idx="1689">
                        <c:v>636.38057709371401</c:v>
                      </c:pt>
                      <c:pt idx="1690">
                        <c:v>636.37343803911097</c:v>
                      </c:pt>
                      <c:pt idx="1691">
                        <c:v>636.361978627084</c:v>
                      </c:pt>
                      <c:pt idx="1692">
                        <c:v>636.28184442796305</c:v>
                      </c:pt>
                      <c:pt idx="1693">
                        <c:v>636.23889168606001</c:v>
                      </c:pt>
                      <c:pt idx="1694">
                        <c:v>636.22740631938098</c:v>
                      </c:pt>
                      <c:pt idx="1695">
                        <c:v>636.22052450042702</c:v>
                      </c:pt>
                      <c:pt idx="1696">
                        <c:v>636.16824980383501</c:v>
                      </c:pt>
                      <c:pt idx="1697">
                        <c:v>636.10394464789795</c:v>
                      </c:pt>
                      <c:pt idx="1698">
                        <c:v>636.08012070749305</c:v>
                      </c:pt>
                      <c:pt idx="1699">
                        <c:v>636.068825363727</c:v>
                      </c:pt>
                      <c:pt idx="1700">
                        <c:v>636.06086347533801</c:v>
                      </c:pt>
                      <c:pt idx="1701">
                        <c:v>636.04207068072503</c:v>
                      </c:pt>
                      <c:pt idx="1702">
                        <c:v>636.03978283508195</c:v>
                      </c:pt>
                      <c:pt idx="1703">
                        <c:v>636.02373476534001</c:v>
                      </c:pt>
                      <c:pt idx="1704">
                        <c:v>635.929472637819</c:v>
                      </c:pt>
                      <c:pt idx="1705">
                        <c:v>635.92757494365605</c:v>
                      </c:pt>
                      <c:pt idx="1706">
                        <c:v>635.89855776284503</c:v>
                      </c:pt>
                      <c:pt idx="1707">
                        <c:v>635.895475341311</c:v>
                      </c:pt>
                      <c:pt idx="1708">
                        <c:v>635.89039509420297</c:v>
                      </c:pt>
                      <c:pt idx="1709">
                        <c:v>635.83724677031898</c:v>
                      </c:pt>
                      <c:pt idx="1710">
                        <c:v>635.78894027351396</c:v>
                      </c:pt>
                      <c:pt idx="1711">
                        <c:v>635.78846964447996</c:v>
                      </c:pt>
                      <c:pt idx="1712">
                        <c:v>635.71338143723494</c:v>
                      </c:pt>
                      <c:pt idx="1713">
                        <c:v>635.69198249162696</c:v>
                      </c:pt>
                      <c:pt idx="1714">
                        <c:v>635.67522543019697</c:v>
                      </c:pt>
                      <c:pt idx="1715">
                        <c:v>635.66981961047998</c:v>
                      </c:pt>
                      <c:pt idx="1716">
                        <c:v>635.63731723645401</c:v>
                      </c:pt>
                      <c:pt idx="1717">
                        <c:v>635.60137551867194</c:v>
                      </c:pt>
                      <c:pt idx="1718">
                        <c:v>635.57865578371695</c:v>
                      </c:pt>
                      <c:pt idx="1719">
                        <c:v>635.56471143078704</c:v>
                      </c:pt>
                      <c:pt idx="1720">
                        <c:v>635.52491335265495</c:v>
                      </c:pt>
                      <c:pt idx="1721">
                        <c:v>635.48055554246798</c:v>
                      </c:pt>
                      <c:pt idx="1722">
                        <c:v>635.42106159490697</c:v>
                      </c:pt>
                      <c:pt idx="1723">
                        <c:v>635.30357544725996</c:v>
                      </c:pt>
                      <c:pt idx="1724">
                        <c:v>635.29524199051195</c:v>
                      </c:pt>
                      <c:pt idx="1725">
                        <c:v>635.28848134931195</c:v>
                      </c:pt>
                      <c:pt idx="1726">
                        <c:v>635.26994324628902</c:v>
                      </c:pt>
                      <c:pt idx="1727">
                        <c:v>635.26753393344995</c:v>
                      </c:pt>
                      <c:pt idx="1728">
                        <c:v>635.23010360917795</c:v>
                      </c:pt>
                      <c:pt idx="1729">
                        <c:v>635.179570517157</c:v>
                      </c:pt>
                      <c:pt idx="1730">
                        <c:v>635.14858637647103</c:v>
                      </c:pt>
                      <c:pt idx="1731">
                        <c:v>635.11174980229896</c:v>
                      </c:pt>
                      <c:pt idx="1732">
                        <c:v>635.10262077958703</c:v>
                      </c:pt>
                      <c:pt idx="1733">
                        <c:v>635.10128197208803</c:v>
                      </c:pt>
                      <c:pt idx="1734">
                        <c:v>635.08807578449898</c:v>
                      </c:pt>
                      <c:pt idx="1735">
                        <c:v>634.951897353596</c:v>
                      </c:pt>
                      <c:pt idx="1736">
                        <c:v>634.94439789238697</c:v>
                      </c:pt>
                      <c:pt idx="1737">
                        <c:v>634.93330496027102</c:v>
                      </c:pt>
                      <c:pt idx="1738">
                        <c:v>634.92752468779497</c:v>
                      </c:pt>
                      <c:pt idx="1739">
                        <c:v>634.89633218598499</c:v>
                      </c:pt>
                      <c:pt idx="1740">
                        <c:v>634.86284257682598</c:v>
                      </c:pt>
                      <c:pt idx="1741">
                        <c:v>634.799154447457</c:v>
                      </c:pt>
                      <c:pt idx="1742">
                        <c:v>634.74846678544395</c:v>
                      </c:pt>
                      <c:pt idx="1743">
                        <c:v>634.74812641133303</c:v>
                      </c:pt>
                      <c:pt idx="1744">
                        <c:v>634.74360421205802</c:v>
                      </c:pt>
                      <c:pt idx="1745">
                        <c:v>634.72313233148202</c:v>
                      </c:pt>
                      <c:pt idx="1746">
                        <c:v>634.693390199281</c:v>
                      </c:pt>
                      <c:pt idx="1747">
                        <c:v>634.68363871627798</c:v>
                      </c:pt>
                      <c:pt idx="1748">
                        <c:v>634.67731958231604</c:v>
                      </c:pt>
                      <c:pt idx="1749">
                        <c:v>634.44652768845003</c:v>
                      </c:pt>
                      <c:pt idx="1750">
                        <c:v>634.43728753895698</c:v>
                      </c:pt>
                      <c:pt idx="1751">
                        <c:v>634.43487354666195</c:v>
                      </c:pt>
                      <c:pt idx="1752">
                        <c:v>634.38100967867501</c:v>
                      </c:pt>
                      <c:pt idx="1753">
                        <c:v>634.28031811986102</c:v>
                      </c:pt>
                      <c:pt idx="1754">
                        <c:v>634.25324560497495</c:v>
                      </c:pt>
                      <c:pt idx="1755">
                        <c:v>634.24761781776897</c:v>
                      </c:pt>
                      <c:pt idx="1756">
                        <c:v>634.17903482836698</c:v>
                      </c:pt>
                      <c:pt idx="1757">
                        <c:v>634.14671598132395</c:v>
                      </c:pt>
                      <c:pt idx="1758">
                        <c:v>634.08663502031504</c:v>
                      </c:pt>
                      <c:pt idx="1759">
                        <c:v>634.07446654740897</c:v>
                      </c:pt>
                      <c:pt idx="1760">
                        <c:v>634.01391313846</c:v>
                      </c:pt>
                      <c:pt idx="1761">
                        <c:v>633.99345530240703</c:v>
                      </c:pt>
                      <c:pt idx="1762">
                        <c:v>633.97037505629896</c:v>
                      </c:pt>
                      <c:pt idx="1763">
                        <c:v>633.95276352144697</c:v>
                      </c:pt>
                      <c:pt idx="1764">
                        <c:v>633.94209330623903</c:v>
                      </c:pt>
                      <c:pt idx="1765">
                        <c:v>633.92273603958904</c:v>
                      </c:pt>
                      <c:pt idx="1766">
                        <c:v>633.88952248919304</c:v>
                      </c:pt>
                      <c:pt idx="1767">
                        <c:v>633.82951439110695</c:v>
                      </c:pt>
                      <c:pt idx="1768">
                        <c:v>633.823413595597</c:v>
                      </c:pt>
                      <c:pt idx="1769">
                        <c:v>633.79371081396903</c:v>
                      </c:pt>
                      <c:pt idx="1770">
                        <c:v>633.75598926470298</c:v>
                      </c:pt>
                      <c:pt idx="1771">
                        <c:v>633.75341995465601</c:v>
                      </c:pt>
                      <c:pt idx="1772">
                        <c:v>633.74884540292305</c:v>
                      </c:pt>
                      <c:pt idx="1773">
                        <c:v>633.70076069701099</c:v>
                      </c:pt>
                      <c:pt idx="1774">
                        <c:v>633.63375748806402</c:v>
                      </c:pt>
                      <c:pt idx="1775">
                        <c:v>633.63161734085304</c:v>
                      </c:pt>
                      <c:pt idx="1776">
                        <c:v>633.60572333673099</c:v>
                      </c:pt>
                      <c:pt idx="1777">
                        <c:v>633.55712446601206</c:v>
                      </c:pt>
                      <c:pt idx="1778">
                        <c:v>633.50707155642704</c:v>
                      </c:pt>
                      <c:pt idx="1779">
                        <c:v>633.41286189574703</c:v>
                      </c:pt>
                      <c:pt idx="1780">
                        <c:v>633.39137011193998</c:v>
                      </c:pt>
                      <c:pt idx="1781">
                        <c:v>633.38128045600502</c:v>
                      </c:pt>
                      <c:pt idx="1782">
                        <c:v>633.35429481576898</c:v>
                      </c:pt>
                      <c:pt idx="1783">
                        <c:v>633.33281116467799</c:v>
                      </c:pt>
                      <c:pt idx="1784">
                        <c:v>633.32242804735097</c:v>
                      </c:pt>
                      <c:pt idx="1785">
                        <c:v>633.31977178682598</c:v>
                      </c:pt>
                      <c:pt idx="1786">
                        <c:v>633.31188158291604</c:v>
                      </c:pt>
                      <c:pt idx="1787">
                        <c:v>633.26854014332503</c:v>
                      </c:pt>
                      <c:pt idx="1788">
                        <c:v>633.246511383236</c:v>
                      </c:pt>
                      <c:pt idx="1789">
                        <c:v>633.23565941149195</c:v>
                      </c:pt>
                      <c:pt idx="1790">
                        <c:v>633.17244673398704</c:v>
                      </c:pt>
                      <c:pt idx="1791">
                        <c:v>633.12343563728302</c:v>
                      </c:pt>
                      <c:pt idx="1792">
                        <c:v>633.10363821447197</c:v>
                      </c:pt>
                      <c:pt idx="1793">
                        <c:v>633.09304248159299</c:v>
                      </c:pt>
                      <c:pt idx="1794">
                        <c:v>633.08572557486002</c:v>
                      </c:pt>
                      <c:pt idx="1795">
                        <c:v>633.03578093586498</c:v>
                      </c:pt>
                      <c:pt idx="1796">
                        <c:v>632.99532756499298</c:v>
                      </c:pt>
                      <c:pt idx="1797">
                        <c:v>632.84346812275703</c:v>
                      </c:pt>
                      <c:pt idx="1798">
                        <c:v>632.81048938855599</c:v>
                      </c:pt>
                      <c:pt idx="1799">
                        <c:v>632.79166719501404</c:v>
                      </c:pt>
                      <c:pt idx="1800">
                        <c:v>632.78613444379198</c:v>
                      </c:pt>
                      <c:pt idx="1801">
                        <c:v>632.73113135441395</c:v>
                      </c:pt>
                      <c:pt idx="1802">
                        <c:v>632.704001469633</c:v>
                      </c:pt>
                      <c:pt idx="1803">
                        <c:v>632.70094713324602</c:v>
                      </c:pt>
                      <c:pt idx="1804">
                        <c:v>632.64341126752402</c:v>
                      </c:pt>
                      <c:pt idx="1805">
                        <c:v>632.63557240173395</c:v>
                      </c:pt>
                      <c:pt idx="1806">
                        <c:v>632.51286518225004</c:v>
                      </c:pt>
                      <c:pt idx="1807">
                        <c:v>632.49207611510201</c:v>
                      </c:pt>
                      <c:pt idx="1808">
                        <c:v>632.47569801659301</c:v>
                      </c:pt>
                      <c:pt idx="1809">
                        <c:v>632.47562249113798</c:v>
                      </c:pt>
                      <c:pt idx="1810">
                        <c:v>632.44463265475304</c:v>
                      </c:pt>
                      <c:pt idx="1811">
                        <c:v>632.39046687986104</c:v>
                      </c:pt>
                      <c:pt idx="1812">
                        <c:v>632.31227257874002</c:v>
                      </c:pt>
                      <c:pt idx="1813">
                        <c:v>632.15653467495599</c:v>
                      </c:pt>
                      <c:pt idx="1814">
                        <c:v>632.13237554674504</c:v>
                      </c:pt>
                      <c:pt idx="1815">
                        <c:v>632.12901906174204</c:v>
                      </c:pt>
                      <c:pt idx="1816">
                        <c:v>632.06425551398297</c:v>
                      </c:pt>
                      <c:pt idx="1817">
                        <c:v>631.96074127453596</c:v>
                      </c:pt>
                      <c:pt idx="1818">
                        <c:v>631.94220209130003</c:v>
                      </c:pt>
                      <c:pt idx="1819">
                        <c:v>631.81306101348002</c:v>
                      </c:pt>
                      <c:pt idx="1820">
                        <c:v>631.76470174307894</c:v>
                      </c:pt>
                      <c:pt idx="1821">
                        <c:v>631.71346921052702</c:v>
                      </c:pt>
                      <c:pt idx="1822">
                        <c:v>631.67947409165197</c:v>
                      </c:pt>
                      <c:pt idx="1823">
                        <c:v>631.63116091750101</c:v>
                      </c:pt>
                      <c:pt idx="1824">
                        <c:v>631.58844330685099</c:v>
                      </c:pt>
                      <c:pt idx="1825">
                        <c:v>631.51933218929605</c:v>
                      </c:pt>
                      <c:pt idx="1826">
                        <c:v>631.493549603058</c:v>
                      </c:pt>
                      <c:pt idx="1827">
                        <c:v>631.46076779164798</c:v>
                      </c:pt>
                      <c:pt idx="1828">
                        <c:v>631.39190250542697</c:v>
                      </c:pt>
                      <c:pt idx="1829">
                        <c:v>631.37582055317205</c:v>
                      </c:pt>
                      <c:pt idx="1830">
                        <c:v>631.37450877720801</c:v>
                      </c:pt>
                      <c:pt idx="1831">
                        <c:v>631.36762165631001</c:v>
                      </c:pt>
                      <c:pt idx="1832">
                        <c:v>631.32069262134098</c:v>
                      </c:pt>
                      <c:pt idx="1833">
                        <c:v>631.29481351686695</c:v>
                      </c:pt>
                      <c:pt idx="1834">
                        <c:v>631.25072131957995</c:v>
                      </c:pt>
                      <c:pt idx="1835">
                        <c:v>631.17198949921499</c:v>
                      </c:pt>
                      <c:pt idx="1836">
                        <c:v>631.15238224211998</c:v>
                      </c:pt>
                      <c:pt idx="1837">
                        <c:v>631.13040473137801</c:v>
                      </c:pt>
                      <c:pt idx="1838">
                        <c:v>631.12507837043097</c:v>
                      </c:pt>
                      <c:pt idx="1839">
                        <c:v>631.10357118861805</c:v>
                      </c:pt>
                      <c:pt idx="1840">
                        <c:v>631.06397357290996</c:v>
                      </c:pt>
                      <c:pt idx="1841">
                        <c:v>631.02832592978405</c:v>
                      </c:pt>
                      <c:pt idx="1842">
                        <c:v>631.01795439036096</c:v>
                      </c:pt>
                      <c:pt idx="1843">
                        <c:v>631.00750324566695</c:v>
                      </c:pt>
                      <c:pt idx="1844">
                        <c:v>631.002740610724</c:v>
                      </c:pt>
                      <c:pt idx="1845">
                        <c:v>630.96893899830195</c:v>
                      </c:pt>
                      <c:pt idx="1846">
                        <c:v>630.93280241750006</c:v>
                      </c:pt>
                      <c:pt idx="1847">
                        <c:v>630.81959878337398</c:v>
                      </c:pt>
                      <c:pt idx="1848">
                        <c:v>630.79335535440896</c:v>
                      </c:pt>
                      <c:pt idx="1849">
                        <c:v>630.72793605813001</c:v>
                      </c:pt>
                      <c:pt idx="1850">
                        <c:v>630.69173180969597</c:v>
                      </c:pt>
                      <c:pt idx="1851">
                        <c:v>630.60716090111805</c:v>
                      </c:pt>
                      <c:pt idx="1852">
                        <c:v>630.57073888686</c:v>
                      </c:pt>
                      <c:pt idx="1853">
                        <c:v>630.56652811778304</c:v>
                      </c:pt>
                      <c:pt idx="1854">
                        <c:v>630.56397133870098</c:v>
                      </c:pt>
                      <c:pt idx="1855">
                        <c:v>630.55444785293696</c:v>
                      </c:pt>
                      <c:pt idx="1856">
                        <c:v>630.54655089108599</c:v>
                      </c:pt>
                      <c:pt idx="1857">
                        <c:v>630.52179937189703</c:v>
                      </c:pt>
                      <c:pt idx="1858">
                        <c:v>630.47537984220196</c:v>
                      </c:pt>
                      <c:pt idx="1859">
                        <c:v>630.45406660992103</c:v>
                      </c:pt>
                      <c:pt idx="1860">
                        <c:v>630.433953196326</c:v>
                      </c:pt>
                      <c:pt idx="1861">
                        <c:v>630.39091408012098</c:v>
                      </c:pt>
                      <c:pt idx="1862">
                        <c:v>630.38611431142999</c:v>
                      </c:pt>
                      <c:pt idx="1863">
                        <c:v>630.37754637982596</c:v>
                      </c:pt>
                      <c:pt idx="1864">
                        <c:v>630.34661003299595</c:v>
                      </c:pt>
                      <c:pt idx="1865">
                        <c:v>630.33045480192595</c:v>
                      </c:pt>
                      <c:pt idx="1866">
                        <c:v>630.308065281631</c:v>
                      </c:pt>
                      <c:pt idx="1867">
                        <c:v>630.28047461792801</c:v>
                      </c:pt>
                      <c:pt idx="1868">
                        <c:v>630.26645705354304</c:v>
                      </c:pt>
                      <c:pt idx="1869">
                        <c:v>630.25722475333703</c:v>
                      </c:pt>
                      <c:pt idx="1870">
                        <c:v>630.241122918683</c:v>
                      </c:pt>
                      <c:pt idx="1871">
                        <c:v>630.167450887222</c:v>
                      </c:pt>
                      <c:pt idx="1872">
                        <c:v>630.08620109874903</c:v>
                      </c:pt>
                      <c:pt idx="1873">
                        <c:v>630.06171077569695</c:v>
                      </c:pt>
                      <c:pt idx="1874">
                        <c:v>629.94485799130803</c:v>
                      </c:pt>
                      <c:pt idx="1875">
                        <c:v>629.94273003288401</c:v>
                      </c:pt>
                      <c:pt idx="1876">
                        <c:v>629.88899549097903</c:v>
                      </c:pt>
                      <c:pt idx="1877">
                        <c:v>629.83469449918596</c:v>
                      </c:pt>
                      <c:pt idx="1878">
                        <c:v>629.82946541468698</c:v>
                      </c:pt>
                      <c:pt idx="1879">
                        <c:v>629.80242440929305</c:v>
                      </c:pt>
                      <c:pt idx="1880">
                        <c:v>629.76654575149405</c:v>
                      </c:pt>
                      <c:pt idx="1881">
                        <c:v>629.71793756570298</c:v>
                      </c:pt>
                      <c:pt idx="1882">
                        <c:v>629.69783220472095</c:v>
                      </c:pt>
                      <c:pt idx="1883">
                        <c:v>629.64636292570799</c:v>
                      </c:pt>
                      <c:pt idx="1884">
                        <c:v>629.61349512927598</c:v>
                      </c:pt>
                      <c:pt idx="1885">
                        <c:v>629.60688072508401</c:v>
                      </c:pt>
                      <c:pt idx="1886">
                        <c:v>629.56602992726596</c:v>
                      </c:pt>
                      <c:pt idx="1887">
                        <c:v>629.54165934282901</c:v>
                      </c:pt>
                      <c:pt idx="1888">
                        <c:v>629.52986765983098</c:v>
                      </c:pt>
                      <c:pt idx="1889">
                        <c:v>629.51293942089103</c:v>
                      </c:pt>
                      <c:pt idx="1890">
                        <c:v>629.48978563637797</c:v>
                      </c:pt>
                      <c:pt idx="1891">
                        <c:v>629.48076907553798</c:v>
                      </c:pt>
                      <c:pt idx="1892">
                        <c:v>629.458308917409</c:v>
                      </c:pt>
                      <c:pt idx="1893">
                        <c:v>629.45598089087105</c:v>
                      </c:pt>
                      <c:pt idx="1894">
                        <c:v>629.45088564178195</c:v>
                      </c:pt>
                      <c:pt idx="1895">
                        <c:v>629.43680924650198</c:v>
                      </c:pt>
                      <c:pt idx="1896">
                        <c:v>629.369045310302</c:v>
                      </c:pt>
                      <c:pt idx="1897">
                        <c:v>629.34745660122496</c:v>
                      </c:pt>
                      <c:pt idx="1898">
                        <c:v>629.311926498454</c:v>
                      </c:pt>
                      <c:pt idx="1899">
                        <c:v>629.28054066457196</c:v>
                      </c:pt>
                      <c:pt idx="1900">
                        <c:v>629.27961068254899</c:v>
                      </c:pt>
                      <c:pt idx="1901">
                        <c:v>629.27825915512403</c:v>
                      </c:pt>
                      <c:pt idx="1902">
                        <c:v>629.27185394785795</c:v>
                      </c:pt>
                      <c:pt idx="1903">
                        <c:v>629.13933155646396</c:v>
                      </c:pt>
                      <c:pt idx="1904">
                        <c:v>629.13020660114796</c:v>
                      </c:pt>
                      <c:pt idx="1905">
                        <c:v>629.080059553821</c:v>
                      </c:pt>
                      <c:pt idx="1906">
                        <c:v>629.07347828354898</c:v>
                      </c:pt>
                      <c:pt idx="1907">
                        <c:v>629.04152073934597</c:v>
                      </c:pt>
                      <c:pt idx="1908">
                        <c:v>629.02673257826405</c:v>
                      </c:pt>
                      <c:pt idx="1909">
                        <c:v>629.02656068885096</c:v>
                      </c:pt>
                      <c:pt idx="1910">
                        <c:v>628.95173076858305</c:v>
                      </c:pt>
                      <c:pt idx="1911">
                        <c:v>628.93709055800298</c:v>
                      </c:pt>
                      <c:pt idx="1912">
                        <c:v>628.88586221028299</c:v>
                      </c:pt>
                      <c:pt idx="1913">
                        <c:v>628.87881572386402</c:v>
                      </c:pt>
                      <c:pt idx="1914">
                        <c:v>628.84379560075604</c:v>
                      </c:pt>
                      <c:pt idx="1915">
                        <c:v>628.83472562263501</c:v>
                      </c:pt>
                      <c:pt idx="1916">
                        <c:v>628.82359574473105</c:v>
                      </c:pt>
                      <c:pt idx="1917">
                        <c:v>628.81042780694099</c:v>
                      </c:pt>
                      <c:pt idx="1918">
                        <c:v>628.78293113828704</c:v>
                      </c:pt>
                      <c:pt idx="1919">
                        <c:v>628.75649217986302</c:v>
                      </c:pt>
                      <c:pt idx="1920">
                        <c:v>628.53920791359894</c:v>
                      </c:pt>
                      <c:pt idx="1921">
                        <c:v>628.53234623024798</c:v>
                      </c:pt>
                      <c:pt idx="1922">
                        <c:v>628.47399974762902</c:v>
                      </c:pt>
                      <c:pt idx="1923">
                        <c:v>628.44521414572</c:v>
                      </c:pt>
                      <c:pt idx="1924">
                        <c:v>628.38231687555697</c:v>
                      </c:pt>
                      <c:pt idx="1925">
                        <c:v>628.21075920199303</c:v>
                      </c:pt>
                      <c:pt idx="1926">
                        <c:v>628.20985945677705</c:v>
                      </c:pt>
                      <c:pt idx="1927">
                        <c:v>628.20320448289499</c:v>
                      </c:pt>
                      <c:pt idx="1928">
                        <c:v>628.15389080730995</c:v>
                      </c:pt>
                      <c:pt idx="1929">
                        <c:v>628.14563613389305</c:v>
                      </c:pt>
                      <c:pt idx="1930">
                        <c:v>628.13662739416804</c:v>
                      </c:pt>
                      <c:pt idx="1931">
                        <c:v>628.12884357996495</c:v>
                      </c:pt>
                      <c:pt idx="1932">
                        <c:v>628.016338645053</c:v>
                      </c:pt>
                      <c:pt idx="1933">
                        <c:v>627.96395451711101</c:v>
                      </c:pt>
                      <c:pt idx="1934">
                        <c:v>627.95705266437994</c:v>
                      </c:pt>
                      <c:pt idx="1935">
                        <c:v>627.949176665609</c:v>
                      </c:pt>
                      <c:pt idx="1936">
                        <c:v>627.89082446239104</c:v>
                      </c:pt>
                      <c:pt idx="1937">
                        <c:v>627.81691697503697</c:v>
                      </c:pt>
                      <c:pt idx="1938">
                        <c:v>627.73698411774501</c:v>
                      </c:pt>
                      <c:pt idx="1939">
                        <c:v>627.71617816159301</c:v>
                      </c:pt>
                      <c:pt idx="1940">
                        <c:v>627.71317063748302</c:v>
                      </c:pt>
                      <c:pt idx="1941">
                        <c:v>627.57677664304902</c:v>
                      </c:pt>
                      <c:pt idx="1942">
                        <c:v>627.56188786707901</c:v>
                      </c:pt>
                      <c:pt idx="1943">
                        <c:v>627.53185574480995</c:v>
                      </c:pt>
                      <c:pt idx="1944">
                        <c:v>627.49749084014798</c:v>
                      </c:pt>
                      <c:pt idx="1945">
                        <c:v>627.49717447104399</c:v>
                      </c:pt>
                      <c:pt idx="1946">
                        <c:v>627.48366895156403</c:v>
                      </c:pt>
                      <c:pt idx="1947">
                        <c:v>627.48096679704099</c:v>
                      </c:pt>
                      <c:pt idx="1948">
                        <c:v>627.44956452317297</c:v>
                      </c:pt>
                      <c:pt idx="1949">
                        <c:v>627.44771262117297</c:v>
                      </c:pt>
                      <c:pt idx="1950">
                        <c:v>627.43977044255598</c:v>
                      </c:pt>
                      <c:pt idx="1951">
                        <c:v>627.43935217693502</c:v>
                      </c:pt>
                      <c:pt idx="1952">
                        <c:v>627.41355054939402</c:v>
                      </c:pt>
                      <c:pt idx="1953">
                        <c:v>627.37542933276802</c:v>
                      </c:pt>
                      <c:pt idx="1954">
                        <c:v>627.37240734654097</c:v>
                      </c:pt>
                      <c:pt idx="1955">
                        <c:v>627.34899305546003</c:v>
                      </c:pt>
                      <c:pt idx="1956">
                        <c:v>627.33208947522598</c:v>
                      </c:pt>
                      <c:pt idx="1957">
                        <c:v>627.30567477434204</c:v>
                      </c:pt>
                      <c:pt idx="1958">
                        <c:v>627.296639092448</c:v>
                      </c:pt>
                      <c:pt idx="1959">
                        <c:v>627.296280593966</c:v>
                      </c:pt>
                      <c:pt idx="1960">
                        <c:v>627.22542445614704</c:v>
                      </c:pt>
                      <c:pt idx="1961">
                        <c:v>627.22284362066205</c:v>
                      </c:pt>
                      <c:pt idx="1962">
                        <c:v>627.11066536675401</c:v>
                      </c:pt>
                      <c:pt idx="1963">
                        <c:v>627.10573636475795</c:v>
                      </c:pt>
                      <c:pt idx="1964">
                        <c:v>627.06167824047498</c:v>
                      </c:pt>
                      <c:pt idx="1965">
                        <c:v>627.01641501577103</c:v>
                      </c:pt>
                      <c:pt idx="1966">
                        <c:v>627.00106517552899</c:v>
                      </c:pt>
                      <c:pt idx="1967">
                        <c:v>626.94298966982399</c:v>
                      </c:pt>
                      <c:pt idx="1968">
                        <c:v>626.92782358024795</c:v>
                      </c:pt>
                      <c:pt idx="1969">
                        <c:v>626.92531227577797</c:v>
                      </c:pt>
                      <c:pt idx="1970">
                        <c:v>626.87087897935101</c:v>
                      </c:pt>
                      <c:pt idx="1971">
                        <c:v>626.83345071249698</c:v>
                      </c:pt>
                      <c:pt idx="1972">
                        <c:v>626.82905218903102</c:v>
                      </c:pt>
                      <c:pt idx="1973">
                        <c:v>626.76276431552697</c:v>
                      </c:pt>
                      <c:pt idx="1974">
                        <c:v>626.75530580463101</c:v>
                      </c:pt>
                      <c:pt idx="1975">
                        <c:v>626.73626142118405</c:v>
                      </c:pt>
                      <c:pt idx="1976">
                        <c:v>626.67827446745798</c:v>
                      </c:pt>
                      <c:pt idx="1977">
                        <c:v>626.59152365840896</c:v>
                      </c:pt>
                      <c:pt idx="1978">
                        <c:v>626.55348683574698</c:v>
                      </c:pt>
                      <c:pt idx="1979">
                        <c:v>626.50291193687099</c:v>
                      </c:pt>
                      <c:pt idx="1980">
                        <c:v>626.47311543018895</c:v>
                      </c:pt>
                      <c:pt idx="1981">
                        <c:v>626.46627453762005</c:v>
                      </c:pt>
                      <c:pt idx="1982">
                        <c:v>626.46297742576905</c:v>
                      </c:pt>
                      <c:pt idx="1983">
                        <c:v>626.45008805912698</c:v>
                      </c:pt>
                      <c:pt idx="1984">
                        <c:v>626.44810671887001</c:v>
                      </c:pt>
                      <c:pt idx="1985">
                        <c:v>626.43452709886299</c:v>
                      </c:pt>
                      <c:pt idx="1986">
                        <c:v>626.38475391247903</c:v>
                      </c:pt>
                      <c:pt idx="1987">
                        <c:v>626.36157792582003</c:v>
                      </c:pt>
                      <c:pt idx="1988">
                        <c:v>626.35282040185496</c:v>
                      </c:pt>
                      <c:pt idx="1989">
                        <c:v>626.33512210474396</c:v>
                      </c:pt>
                      <c:pt idx="1990">
                        <c:v>626.30226360792994</c:v>
                      </c:pt>
                      <c:pt idx="1991">
                        <c:v>626.26541190088903</c:v>
                      </c:pt>
                      <c:pt idx="1992">
                        <c:v>626.25686702347798</c:v>
                      </c:pt>
                      <c:pt idx="1993">
                        <c:v>626.20774256171796</c:v>
                      </c:pt>
                      <c:pt idx="1994">
                        <c:v>626.19877602634006</c:v>
                      </c:pt>
                      <c:pt idx="1995">
                        <c:v>626.18790608448796</c:v>
                      </c:pt>
                      <c:pt idx="1996">
                        <c:v>626.14693533446996</c:v>
                      </c:pt>
                      <c:pt idx="1997">
                        <c:v>626.13807931665997</c:v>
                      </c:pt>
                      <c:pt idx="1998">
                        <c:v>626.11884309631</c:v>
                      </c:pt>
                      <c:pt idx="1999">
                        <c:v>626.10540017376502</c:v>
                      </c:pt>
                      <c:pt idx="2000">
                        <c:v>626.03572728736299</c:v>
                      </c:pt>
                      <c:pt idx="2001">
                        <c:v>626.03030183993098</c:v>
                      </c:pt>
                      <c:pt idx="2002">
                        <c:v>626.00045707427103</c:v>
                      </c:pt>
                      <c:pt idx="2003">
                        <c:v>625.89556453734303</c:v>
                      </c:pt>
                      <c:pt idx="2004">
                        <c:v>625.82470617368006</c:v>
                      </c:pt>
                      <c:pt idx="2005">
                        <c:v>625.82259270817497</c:v>
                      </c:pt>
                      <c:pt idx="2006">
                        <c:v>625.76856580154799</c:v>
                      </c:pt>
                      <c:pt idx="2007">
                        <c:v>625.71025392036995</c:v>
                      </c:pt>
                      <c:pt idx="2008">
                        <c:v>625.69918244822895</c:v>
                      </c:pt>
                      <c:pt idx="2009">
                        <c:v>625.67524945267701</c:v>
                      </c:pt>
                      <c:pt idx="2010">
                        <c:v>625.66360603447595</c:v>
                      </c:pt>
                      <c:pt idx="2011">
                        <c:v>625.61748994997902</c:v>
                      </c:pt>
                      <c:pt idx="2012">
                        <c:v>625.60137658867495</c:v>
                      </c:pt>
                      <c:pt idx="2013">
                        <c:v>625.58975619142598</c:v>
                      </c:pt>
                      <c:pt idx="2014">
                        <c:v>625.58925269289796</c:v>
                      </c:pt>
                      <c:pt idx="2015">
                        <c:v>625.58826610839401</c:v>
                      </c:pt>
                      <c:pt idx="2016">
                        <c:v>625.57445219104602</c:v>
                      </c:pt>
                      <c:pt idx="2017">
                        <c:v>625.56323567452796</c:v>
                      </c:pt>
                      <c:pt idx="2018">
                        <c:v>625.54383497393701</c:v>
                      </c:pt>
                      <c:pt idx="2019">
                        <c:v>625.50024661919804</c:v>
                      </c:pt>
                      <c:pt idx="2020">
                        <c:v>625.485989718062</c:v>
                      </c:pt>
                      <c:pt idx="2021">
                        <c:v>625.45170820411101</c:v>
                      </c:pt>
                      <c:pt idx="2022">
                        <c:v>625.45103700694995</c:v>
                      </c:pt>
                      <c:pt idx="2023">
                        <c:v>625.42919440682601</c:v>
                      </c:pt>
                      <c:pt idx="2024">
                        <c:v>625.42705524399503</c:v>
                      </c:pt>
                      <c:pt idx="2025">
                        <c:v>625.348958579287</c:v>
                      </c:pt>
                      <c:pt idx="2026">
                        <c:v>625.34570995005197</c:v>
                      </c:pt>
                      <c:pt idx="2027">
                        <c:v>625.33032686081299</c:v>
                      </c:pt>
                      <c:pt idx="2028">
                        <c:v>625.30961007296401</c:v>
                      </c:pt>
                      <c:pt idx="2029">
                        <c:v>625.23906271404906</c:v>
                      </c:pt>
                      <c:pt idx="2030">
                        <c:v>625.12437659395903</c:v>
                      </c:pt>
                      <c:pt idx="2031">
                        <c:v>625.12291694098406</c:v>
                      </c:pt>
                      <c:pt idx="2032">
                        <c:v>625.11701506637996</c:v>
                      </c:pt>
                      <c:pt idx="2033">
                        <c:v>625.10422958635104</c:v>
                      </c:pt>
                      <c:pt idx="2034">
                        <c:v>625.09434556452902</c:v>
                      </c:pt>
                      <c:pt idx="2035">
                        <c:v>625.08841459198698</c:v>
                      </c:pt>
                      <c:pt idx="2036">
                        <c:v>625.04426320488597</c:v>
                      </c:pt>
                      <c:pt idx="2037">
                        <c:v>625.03453269487602</c:v>
                      </c:pt>
                      <c:pt idx="2038">
                        <c:v>624.92117113697202</c:v>
                      </c:pt>
                      <c:pt idx="2039">
                        <c:v>624.87646043447603</c:v>
                      </c:pt>
                      <c:pt idx="2040">
                        <c:v>624.87367079530702</c:v>
                      </c:pt>
                      <c:pt idx="2041">
                        <c:v>624.86003827265995</c:v>
                      </c:pt>
                      <c:pt idx="2042">
                        <c:v>624.840150461711</c:v>
                      </c:pt>
                      <c:pt idx="2043">
                        <c:v>624.80541730091602</c:v>
                      </c:pt>
                      <c:pt idx="2044">
                        <c:v>624.76864705334901</c:v>
                      </c:pt>
                      <c:pt idx="2045">
                        <c:v>624.74810488671096</c:v>
                      </c:pt>
                      <c:pt idx="2046">
                        <c:v>624.69588353009601</c:v>
                      </c:pt>
                      <c:pt idx="2047">
                        <c:v>624.68053988024701</c:v>
                      </c:pt>
                      <c:pt idx="2048">
                        <c:v>624.67185099349695</c:v>
                      </c:pt>
                      <c:pt idx="2049">
                        <c:v>624.66700056346201</c:v>
                      </c:pt>
                      <c:pt idx="2050">
                        <c:v>624.64184992675496</c:v>
                      </c:pt>
                      <c:pt idx="2051">
                        <c:v>624.63909322946097</c:v>
                      </c:pt>
                      <c:pt idx="2052">
                        <c:v>624.59282126992798</c:v>
                      </c:pt>
                      <c:pt idx="2053">
                        <c:v>624.54041631918903</c:v>
                      </c:pt>
                      <c:pt idx="2054">
                        <c:v>624.53059638433399</c:v>
                      </c:pt>
                      <c:pt idx="2055">
                        <c:v>624.51704782965601</c:v>
                      </c:pt>
                      <c:pt idx="2056">
                        <c:v>624.49912124227501</c:v>
                      </c:pt>
                      <c:pt idx="2057">
                        <c:v>624.44617537155102</c:v>
                      </c:pt>
                      <c:pt idx="2058">
                        <c:v>624.40766071454198</c:v>
                      </c:pt>
                      <c:pt idx="2059">
                        <c:v>624.40088934121502</c:v>
                      </c:pt>
                      <c:pt idx="2060">
                        <c:v>624.38257768877497</c:v>
                      </c:pt>
                      <c:pt idx="2061">
                        <c:v>624.37749550011699</c:v>
                      </c:pt>
                      <c:pt idx="2062">
                        <c:v>624.33704807628396</c:v>
                      </c:pt>
                      <c:pt idx="2063">
                        <c:v>624.31964939787304</c:v>
                      </c:pt>
                      <c:pt idx="2064">
                        <c:v>624.31795242034798</c:v>
                      </c:pt>
                      <c:pt idx="2065">
                        <c:v>624.29261928313304</c:v>
                      </c:pt>
                      <c:pt idx="2066">
                        <c:v>624.24827685513799</c:v>
                      </c:pt>
                      <c:pt idx="2067">
                        <c:v>624.24694991287595</c:v>
                      </c:pt>
                      <c:pt idx="2068">
                        <c:v>624.22664184541202</c:v>
                      </c:pt>
                      <c:pt idx="2069">
                        <c:v>624.17434479488895</c:v>
                      </c:pt>
                      <c:pt idx="2070">
                        <c:v>624.10846231718097</c:v>
                      </c:pt>
                      <c:pt idx="2071">
                        <c:v>624.09721877439597</c:v>
                      </c:pt>
                      <c:pt idx="2072">
                        <c:v>624.05880286813101</c:v>
                      </c:pt>
                      <c:pt idx="2073">
                        <c:v>624.04704852294003</c:v>
                      </c:pt>
                      <c:pt idx="2074">
                        <c:v>624.02049369290103</c:v>
                      </c:pt>
                      <c:pt idx="2075">
                        <c:v>623.96385335521302</c:v>
                      </c:pt>
                      <c:pt idx="2076">
                        <c:v>623.932458663445</c:v>
                      </c:pt>
                      <c:pt idx="2077">
                        <c:v>623.91877933664296</c:v>
                      </c:pt>
                      <c:pt idx="2078">
                        <c:v>623.88565328464301</c:v>
                      </c:pt>
                      <c:pt idx="2079">
                        <c:v>623.87518830165698</c:v>
                      </c:pt>
                      <c:pt idx="2080">
                        <c:v>623.79918514686096</c:v>
                      </c:pt>
                      <c:pt idx="2081">
                        <c:v>623.79231945100003</c:v>
                      </c:pt>
                      <c:pt idx="2082">
                        <c:v>623.78318688723596</c:v>
                      </c:pt>
                      <c:pt idx="2083">
                        <c:v>623.77916887171602</c:v>
                      </c:pt>
                      <c:pt idx="2084">
                        <c:v>623.77749993533405</c:v>
                      </c:pt>
                      <c:pt idx="2085">
                        <c:v>623.75898262907901</c:v>
                      </c:pt>
                      <c:pt idx="2086">
                        <c:v>623.74479327609697</c:v>
                      </c:pt>
                      <c:pt idx="2087">
                        <c:v>623.71649931167894</c:v>
                      </c:pt>
                      <c:pt idx="2088">
                        <c:v>623.70536832249104</c:v>
                      </c:pt>
                      <c:pt idx="2089">
                        <c:v>623.578429468953</c:v>
                      </c:pt>
                      <c:pt idx="2090">
                        <c:v>623.55364016188003</c:v>
                      </c:pt>
                      <c:pt idx="2091">
                        <c:v>623.553151048122</c:v>
                      </c:pt>
                      <c:pt idx="2092">
                        <c:v>623.51866206860302</c:v>
                      </c:pt>
                      <c:pt idx="2093">
                        <c:v>623.50968004672995</c:v>
                      </c:pt>
                      <c:pt idx="2094">
                        <c:v>623.46643806471695</c:v>
                      </c:pt>
                      <c:pt idx="2095">
                        <c:v>623.44831955620703</c:v>
                      </c:pt>
                      <c:pt idx="2096">
                        <c:v>623.40327029094499</c:v>
                      </c:pt>
                      <c:pt idx="2097">
                        <c:v>623.33417854307697</c:v>
                      </c:pt>
                      <c:pt idx="2098">
                        <c:v>623.32805600915106</c:v>
                      </c:pt>
                      <c:pt idx="2099">
                        <c:v>623.31252636975603</c:v>
                      </c:pt>
                      <c:pt idx="2100">
                        <c:v>623.30266876632197</c:v>
                      </c:pt>
                      <c:pt idx="2101">
                        <c:v>623.26819970598206</c:v>
                      </c:pt>
                      <c:pt idx="2102">
                        <c:v>623.23537906779802</c:v>
                      </c:pt>
                      <c:pt idx="2103">
                        <c:v>623.230875974112</c:v>
                      </c:pt>
                      <c:pt idx="2104">
                        <c:v>623.21679496456397</c:v>
                      </c:pt>
                      <c:pt idx="2105">
                        <c:v>623.14938116670396</c:v>
                      </c:pt>
                      <c:pt idx="2106">
                        <c:v>623.13405686987505</c:v>
                      </c:pt>
                      <c:pt idx="2107">
                        <c:v>623.13302358201395</c:v>
                      </c:pt>
                      <c:pt idx="2108">
                        <c:v>623.13202592458504</c:v>
                      </c:pt>
                      <c:pt idx="2109">
                        <c:v>623.04910294337003</c:v>
                      </c:pt>
                      <c:pt idx="2110">
                        <c:v>623.00865682029598</c:v>
                      </c:pt>
                      <c:pt idx="2111">
                        <c:v>622.98139764242103</c:v>
                      </c:pt>
                      <c:pt idx="2112">
                        <c:v>622.95531891441397</c:v>
                      </c:pt>
                      <c:pt idx="2113">
                        <c:v>622.89436538919597</c:v>
                      </c:pt>
                      <c:pt idx="2114">
                        <c:v>622.892201351572</c:v>
                      </c:pt>
                      <c:pt idx="2115">
                        <c:v>622.83861120234599</c:v>
                      </c:pt>
                      <c:pt idx="2116">
                        <c:v>622.82140847738401</c:v>
                      </c:pt>
                      <c:pt idx="2117">
                        <c:v>622.76500117909302</c:v>
                      </c:pt>
                      <c:pt idx="2118">
                        <c:v>622.75941254423606</c:v>
                      </c:pt>
                      <c:pt idx="2119">
                        <c:v>622.74687407417002</c:v>
                      </c:pt>
                      <c:pt idx="2120">
                        <c:v>622.73562428739206</c:v>
                      </c:pt>
                      <c:pt idx="2121">
                        <c:v>622.732564837631</c:v>
                      </c:pt>
                      <c:pt idx="2122">
                        <c:v>622.71027783890599</c:v>
                      </c:pt>
                      <c:pt idx="2123">
                        <c:v>622.691185489041</c:v>
                      </c:pt>
                      <c:pt idx="2124">
                        <c:v>622.56820332662801</c:v>
                      </c:pt>
                      <c:pt idx="2125">
                        <c:v>622.54672925208502</c:v>
                      </c:pt>
                      <c:pt idx="2126">
                        <c:v>622.51988283081505</c:v>
                      </c:pt>
                      <c:pt idx="2127">
                        <c:v>622.50386004990298</c:v>
                      </c:pt>
                      <c:pt idx="2128">
                        <c:v>622.48432057662501</c:v>
                      </c:pt>
                      <c:pt idx="2129">
                        <c:v>622.47513879092196</c:v>
                      </c:pt>
                      <c:pt idx="2130">
                        <c:v>622.46406646895502</c:v>
                      </c:pt>
                      <c:pt idx="2131">
                        <c:v>622.46237417967905</c:v>
                      </c:pt>
                      <c:pt idx="2132">
                        <c:v>622.41971249803896</c:v>
                      </c:pt>
                      <c:pt idx="2133">
                        <c:v>622.37842405241099</c:v>
                      </c:pt>
                      <c:pt idx="2134">
                        <c:v>622.33779913159594</c:v>
                      </c:pt>
                      <c:pt idx="2135">
                        <c:v>622.28716846792202</c:v>
                      </c:pt>
                      <c:pt idx="2136">
                        <c:v>622.28118285972005</c:v>
                      </c:pt>
                      <c:pt idx="2137">
                        <c:v>622.27932922000502</c:v>
                      </c:pt>
                      <c:pt idx="2138">
                        <c:v>622.25883019064895</c:v>
                      </c:pt>
                      <c:pt idx="2139">
                        <c:v>622.24988090284296</c:v>
                      </c:pt>
                      <c:pt idx="2140">
                        <c:v>622.246893056251</c:v>
                      </c:pt>
                      <c:pt idx="2141">
                        <c:v>622.237666369576</c:v>
                      </c:pt>
                      <c:pt idx="2142">
                        <c:v>622.22728566696696</c:v>
                      </c:pt>
                      <c:pt idx="2143">
                        <c:v>622.22516503682596</c:v>
                      </c:pt>
                      <c:pt idx="2144">
                        <c:v>622.18355298020595</c:v>
                      </c:pt>
                      <c:pt idx="2145">
                        <c:v>622.17185727577601</c:v>
                      </c:pt>
                      <c:pt idx="2146">
                        <c:v>622.16770584262099</c:v>
                      </c:pt>
                      <c:pt idx="2147">
                        <c:v>622.13882240393104</c:v>
                      </c:pt>
                      <c:pt idx="2148">
                        <c:v>622.07710133198395</c:v>
                      </c:pt>
                      <c:pt idx="2149">
                        <c:v>622.06217217472999</c:v>
                      </c:pt>
                      <c:pt idx="2150">
                        <c:v>622.05589556621601</c:v>
                      </c:pt>
                      <c:pt idx="2151">
                        <c:v>622.05447875447703</c:v>
                      </c:pt>
                      <c:pt idx="2152">
                        <c:v>622.04035074680996</c:v>
                      </c:pt>
                      <c:pt idx="2153">
                        <c:v>621.94150433947698</c:v>
                      </c:pt>
                      <c:pt idx="2154">
                        <c:v>621.91521508299797</c:v>
                      </c:pt>
                      <c:pt idx="2155">
                        <c:v>621.87331243989797</c:v>
                      </c:pt>
                      <c:pt idx="2156">
                        <c:v>621.83113718533104</c:v>
                      </c:pt>
                      <c:pt idx="2157">
                        <c:v>621.80639004610202</c:v>
                      </c:pt>
                      <c:pt idx="2158">
                        <c:v>621.77208362625197</c:v>
                      </c:pt>
                      <c:pt idx="2159">
                        <c:v>621.76259300653396</c:v>
                      </c:pt>
                      <c:pt idx="2160">
                        <c:v>621.71646342263898</c:v>
                      </c:pt>
                      <c:pt idx="2161">
                        <c:v>621.693910643408</c:v>
                      </c:pt>
                      <c:pt idx="2162">
                        <c:v>621.67789620021597</c:v>
                      </c:pt>
                      <c:pt idx="2163">
                        <c:v>621.64915969270101</c:v>
                      </c:pt>
                      <c:pt idx="2164">
                        <c:v>621.58689268117496</c:v>
                      </c:pt>
                      <c:pt idx="2165">
                        <c:v>621.57516528348197</c:v>
                      </c:pt>
                      <c:pt idx="2166">
                        <c:v>621.54880627423404</c:v>
                      </c:pt>
                      <c:pt idx="2167">
                        <c:v>621.52619628305604</c:v>
                      </c:pt>
                      <c:pt idx="2168">
                        <c:v>621.51889392026806</c:v>
                      </c:pt>
                      <c:pt idx="2169">
                        <c:v>621.46945911261298</c:v>
                      </c:pt>
                      <c:pt idx="2170">
                        <c:v>621.42298231949906</c:v>
                      </c:pt>
                      <c:pt idx="2171">
                        <c:v>621.41154743174002</c:v>
                      </c:pt>
                      <c:pt idx="2172">
                        <c:v>621.407162495595</c:v>
                      </c:pt>
                      <c:pt idx="2173">
                        <c:v>621.39570191717496</c:v>
                      </c:pt>
                      <c:pt idx="2174">
                        <c:v>621.38747741128805</c:v>
                      </c:pt>
                      <c:pt idx="2175">
                        <c:v>621.36460169635995</c:v>
                      </c:pt>
                      <c:pt idx="2176">
                        <c:v>621.35548853958505</c:v>
                      </c:pt>
                      <c:pt idx="2177">
                        <c:v>621.35448662386</c:v>
                      </c:pt>
                      <c:pt idx="2178">
                        <c:v>621.27131224339701</c:v>
                      </c:pt>
                      <c:pt idx="2179">
                        <c:v>621.27017323184396</c:v>
                      </c:pt>
                      <c:pt idx="2180">
                        <c:v>621.24126331353</c:v>
                      </c:pt>
                      <c:pt idx="2181">
                        <c:v>621.22193669565104</c:v>
                      </c:pt>
                      <c:pt idx="2182">
                        <c:v>621.17885432277706</c:v>
                      </c:pt>
                      <c:pt idx="2183">
                        <c:v>621.14411064450405</c:v>
                      </c:pt>
                      <c:pt idx="2184">
                        <c:v>621.12092747254303</c:v>
                      </c:pt>
                      <c:pt idx="2185">
                        <c:v>621.05433602108599</c:v>
                      </c:pt>
                      <c:pt idx="2186">
                        <c:v>621.01544685924398</c:v>
                      </c:pt>
                      <c:pt idx="2187">
                        <c:v>620.99127740603706</c:v>
                      </c:pt>
                      <c:pt idx="2188">
                        <c:v>620.98636124349298</c:v>
                      </c:pt>
                      <c:pt idx="2189">
                        <c:v>620.97980454505796</c:v>
                      </c:pt>
                      <c:pt idx="2190">
                        <c:v>620.95341660391296</c:v>
                      </c:pt>
                      <c:pt idx="2191">
                        <c:v>620.92537085766196</c:v>
                      </c:pt>
                      <c:pt idx="2192">
                        <c:v>620.88223985756099</c:v>
                      </c:pt>
                      <c:pt idx="2193">
                        <c:v>620.87034122753096</c:v>
                      </c:pt>
                      <c:pt idx="2194">
                        <c:v>620.86855643817398</c:v>
                      </c:pt>
                      <c:pt idx="2195">
                        <c:v>620.81281424152098</c:v>
                      </c:pt>
                      <c:pt idx="2196">
                        <c:v>620.78333131391105</c:v>
                      </c:pt>
                      <c:pt idx="2197">
                        <c:v>620.77436988561305</c:v>
                      </c:pt>
                      <c:pt idx="2198">
                        <c:v>620.77163913205095</c:v>
                      </c:pt>
                      <c:pt idx="2199">
                        <c:v>620.74466364007901</c:v>
                      </c:pt>
                      <c:pt idx="2200">
                        <c:v>620.72190794671997</c:v>
                      </c:pt>
                      <c:pt idx="2201">
                        <c:v>620.64899749915298</c:v>
                      </c:pt>
                      <c:pt idx="2202">
                        <c:v>620.64612913027395</c:v>
                      </c:pt>
                      <c:pt idx="2203">
                        <c:v>620.62333691022195</c:v>
                      </c:pt>
                      <c:pt idx="2204">
                        <c:v>620.57169134387902</c:v>
                      </c:pt>
                      <c:pt idx="2205">
                        <c:v>620.56470536856796</c:v>
                      </c:pt>
                      <c:pt idx="2206">
                        <c:v>620.54773393789401</c:v>
                      </c:pt>
                      <c:pt idx="2207">
                        <c:v>620.50376986380797</c:v>
                      </c:pt>
                      <c:pt idx="2208">
                        <c:v>620.49040152406405</c:v>
                      </c:pt>
                      <c:pt idx="2209">
                        <c:v>620.43529587411194</c:v>
                      </c:pt>
                      <c:pt idx="2210">
                        <c:v>620.42299245391496</c:v>
                      </c:pt>
                      <c:pt idx="2211">
                        <c:v>620.41474313458798</c:v>
                      </c:pt>
                      <c:pt idx="2212">
                        <c:v>620.39913095703605</c:v>
                      </c:pt>
                      <c:pt idx="2213">
                        <c:v>620.39001869607603</c:v>
                      </c:pt>
                      <c:pt idx="2214">
                        <c:v>620.37896739326402</c:v>
                      </c:pt>
                      <c:pt idx="2215">
                        <c:v>620.32088011191399</c:v>
                      </c:pt>
                      <c:pt idx="2216">
                        <c:v>620.29336306371704</c:v>
                      </c:pt>
                      <c:pt idx="2217">
                        <c:v>620.24820547241598</c:v>
                      </c:pt>
                      <c:pt idx="2218">
                        <c:v>620.23392660756701</c:v>
                      </c:pt>
                      <c:pt idx="2219">
                        <c:v>620.13495008702296</c:v>
                      </c:pt>
                      <c:pt idx="2220">
                        <c:v>620.13059811607195</c:v>
                      </c:pt>
                      <c:pt idx="2221">
                        <c:v>620.08359762279304</c:v>
                      </c:pt>
                      <c:pt idx="2222">
                        <c:v>620.004796142082</c:v>
                      </c:pt>
                      <c:pt idx="2223">
                        <c:v>619.98223686028302</c:v>
                      </c:pt>
                      <c:pt idx="2224">
                        <c:v>619.96646544055795</c:v>
                      </c:pt>
                      <c:pt idx="2225">
                        <c:v>619.95894919259194</c:v>
                      </c:pt>
                      <c:pt idx="2226">
                        <c:v>619.92855380828496</c:v>
                      </c:pt>
                      <c:pt idx="2227">
                        <c:v>619.92154800312596</c:v>
                      </c:pt>
                      <c:pt idx="2228">
                        <c:v>619.914414879069</c:v>
                      </c:pt>
                      <c:pt idx="2229">
                        <c:v>619.86684320551501</c:v>
                      </c:pt>
                      <c:pt idx="2230">
                        <c:v>619.80958909999197</c:v>
                      </c:pt>
                      <c:pt idx="2231">
                        <c:v>619.77800609128201</c:v>
                      </c:pt>
                      <c:pt idx="2232">
                        <c:v>619.76400258215006</c:v>
                      </c:pt>
                      <c:pt idx="2233">
                        <c:v>619.75792382821101</c:v>
                      </c:pt>
                      <c:pt idx="2234">
                        <c:v>619.73519937670903</c:v>
                      </c:pt>
                      <c:pt idx="2235">
                        <c:v>619.70473239461103</c:v>
                      </c:pt>
                      <c:pt idx="2236">
                        <c:v>619.68583717731701</c:v>
                      </c:pt>
                      <c:pt idx="2237">
                        <c:v>619.650496120301</c:v>
                      </c:pt>
                      <c:pt idx="2238">
                        <c:v>619.61288454375006</c:v>
                      </c:pt>
                      <c:pt idx="2239">
                        <c:v>619.60507375560906</c:v>
                      </c:pt>
                      <c:pt idx="2240">
                        <c:v>619.581544672414</c:v>
                      </c:pt>
                      <c:pt idx="2241">
                        <c:v>619.55651112886801</c:v>
                      </c:pt>
                      <c:pt idx="2242">
                        <c:v>619.50981644331205</c:v>
                      </c:pt>
                      <c:pt idx="2243">
                        <c:v>619.48952369091603</c:v>
                      </c:pt>
                      <c:pt idx="2244">
                        <c:v>619.482931635103</c:v>
                      </c:pt>
                      <c:pt idx="2245">
                        <c:v>619.45611050463003</c:v>
                      </c:pt>
                      <c:pt idx="2246">
                        <c:v>619.38996213959695</c:v>
                      </c:pt>
                      <c:pt idx="2247">
                        <c:v>619.32370811298097</c:v>
                      </c:pt>
                      <c:pt idx="2248">
                        <c:v>619.31804015903106</c:v>
                      </c:pt>
                      <c:pt idx="2249">
                        <c:v>619.30052278363598</c:v>
                      </c:pt>
                      <c:pt idx="2250">
                        <c:v>619.29244624445801</c:v>
                      </c:pt>
                      <c:pt idx="2251">
                        <c:v>619.26331381597595</c:v>
                      </c:pt>
                      <c:pt idx="2252">
                        <c:v>619.23377666932902</c:v>
                      </c:pt>
                      <c:pt idx="2253">
                        <c:v>619.20682418931904</c:v>
                      </c:pt>
                      <c:pt idx="2254">
                        <c:v>619.20461154563304</c:v>
                      </c:pt>
                      <c:pt idx="2255">
                        <c:v>619.20016712108202</c:v>
                      </c:pt>
                      <c:pt idx="2256">
                        <c:v>619.18101458092804</c:v>
                      </c:pt>
                      <c:pt idx="2257">
                        <c:v>619.17856989068002</c:v>
                      </c:pt>
                      <c:pt idx="2258">
                        <c:v>619.11614048541799</c:v>
                      </c:pt>
                      <c:pt idx="2259">
                        <c:v>619.074593004024</c:v>
                      </c:pt>
                      <c:pt idx="2260">
                        <c:v>619.02226553542096</c:v>
                      </c:pt>
                      <c:pt idx="2261">
                        <c:v>619.021044401003</c:v>
                      </c:pt>
                      <c:pt idx="2262">
                        <c:v>619.01122451165304</c:v>
                      </c:pt>
                      <c:pt idx="2263">
                        <c:v>618.98683157081496</c:v>
                      </c:pt>
                      <c:pt idx="2264">
                        <c:v>618.98125687217703</c:v>
                      </c:pt>
                      <c:pt idx="2265">
                        <c:v>618.95506112539601</c:v>
                      </c:pt>
                      <c:pt idx="2266">
                        <c:v>618.93060165858401</c:v>
                      </c:pt>
                      <c:pt idx="2267">
                        <c:v>618.90789909497698</c:v>
                      </c:pt>
                      <c:pt idx="2268">
                        <c:v>618.86986936759899</c:v>
                      </c:pt>
                      <c:pt idx="2269">
                        <c:v>618.83144247668702</c:v>
                      </c:pt>
                      <c:pt idx="2270">
                        <c:v>618.82097463140201</c:v>
                      </c:pt>
                      <c:pt idx="2271">
                        <c:v>618.81520417364402</c:v>
                      </c:pt>
                      <c:pt idx="2272">
                        <c:v>618.79092727557804</c:v>
                      </c:pt>
                      <c:pt idx="2273">
                        <c:v>618.75680615425904</c:v>
                      </c:pt>
                      <c:pt idx="2274">
                        <c:v>618.75525161609596</c:v>
                      </c:pt>
                      <c:pt idx="2275">
                        <c:v>618.73078969040205</c:v>
                      </c:pt>
                      <c:pt idx="2276">
                        <c:v>618.68991477150405</c:v>
                      </c:pt>
                      <c:pt idx="2277">
                        <c:v>618.67454307941398</c:v>
                      </c:pt>
                      <c:pt idx="2278">
                        <c:v>618.65587486330298</c:v>
                      </c:pt>
                      <c:pt idx="2279">
                        <c:v>618.62834566285005</c:v>
                      </c:pt>
                      <c:pt idx="2280">
                        <c:v>618.55738131826604</c:v>
                      </c:pt>
                      <c:pt idx="2281">
                        <c:v>618.52538824250905</c:v>
                      </c:pt>
                      <c:pt idx="2282">
                        <c:v>618.48976926027603</c:v>
                      </c:pt>
                      <c:pt idx="2283">
                        <c:v>618.44296274522196</c:v>
                      </c:pt>
                      <c:pt idx="2284">
                        <c:v>618.436142325265</c:v>
                      </c:pt>
                      <c:pt idx="2285">
                        <c:v>618.42925819691698</c:v>
                      </c:pt>
                      <c:pt idx="2286">
                        <c:v>618.41835749882205</c:v>
                      </c:pt>
                      <c:pt idx="2287">
                        <c:v>618.37160252191995</c:v>
                      </c:pt>
                      <c:pt idx="2288">
                        <c:v>618.33842233694497</c:v>
                      </c:pt>
                      <c:pt idx="2289">
                        <c:v>618.33043954033303</c:v>
                      </c:pt>
                      <c:pt idx="2290">
                        <c:v>618.27665453435202</c:v>
                      </c:pt>
                      <c:pt idx="2291">
                        <c:v>618.26496924875801</c:v>
                      </c:pt>
                      <c:pt idx="2292">
                        <c:v>618.232675758607</c:v>
                      </c:pt>
                      <c:pt idx="2293">
                        <c:v>618.20023947384902</c:v>
                      </c:pt>
                      <c:pt idx="2294">
                        <c:v>618.19794356401906</c:v>
                      </c:pt>
                      <c:pt idx="2295">
                        <c:v>618.17836543440603</c:v>
                      </c:pt>
                      <c:pt idx="2296">
                        <c:v>618.15690435083104</c:v>
                      </c:pt>
                      <c:pt idx="2297">
                        <c:v>618.12425539152105</c:v>
                      </c:pt>
                      <c:pt idx="2298">
                        <c:v>618.11490021605005</c:v>
                      </c:pt>
                      <c:pt idx="2299">
                        <c:v>618.06457228531394</c:v>
                      </c:pt>
                      <c:pt idx="2300">
                        <c:v>618.06346607620503</c:v>
                      </c:pt>
                      <c:pt idx="2301">
                        <c:v>618.03486653074401</c:v>
                      </c:pt>
                      <c:pt idx="2302">
                        <c:v>618.01505162987701</c:v>
                      </c:pt>
                      <c:pt idx="2303">
                        <c:v>617.92760965599905</c:v>
                      </c:pt>
                      <c:pt idx="2304">
                        <c:v>617.92467124723498</c:v>
                      </c:pt>
                      <c:pt idx="2305">
                        <c:v>617.91180147873501</c:v>
                      </c:pt>
                      <c:pt idx="2306">
                        <c:v>617.91018200927294</c:v>
                      </c:pt>
                      <c:pt idx="2307">
                        <c:v>617.89107186746696</c:v>
                      </c:pt>
                      <c:pt idx="2308">
                        <c:v>617.84478694670099</c:v>
                      </c:pt>
                      <c:pt idx="2309">
                        <c:v>617.838345576655</c:v>
                      </c:pt>
                      <c:pt idx="2310">
                        <c:v>617.83233328197298</c:v>
                      </c:pt>
                      <c:pt idx="2311">
                        <c:v>617.82537919425204</c:v>
                      </c:pt>
                      <c:pt idx="2312">
                        <c:v>617.72276430272802</c:v>
                      </c:pt>
                      <c:pt idx="2313">
                        <c:v>617.70069408868403</c:v>
                      </c:pt>
                      <c:pt idx="2314">
                        <c:v>617.69087804260903</c:v>
                      </c:pt>
                      <c:pt idx="2315">
                        <c:v>617.68815532486701</c:v>
                      </c:pt>
                      <c:pt idx="2316">
                        <c:v>617.688140601746</c:v>
                      </c:pt>
                      <c:pt idx="2317">
                        <c:v>617.68142228635998</c:v>
                      </c:pt>
                      <c:pt idx="2318">
                        <c:v>617.65298525405103</c:v>
                      </c:pt>
                      <c:pt idx="2319">
                        <c:v>617.65011083029503</c:v>
                      </c:pt>
                      <c:pt idx="2320">
                        <c:v>617.63334603392298</c:v>
                      </c:pt>
                      <c:pt idx="2321">
                        <c:v>617.59886845059896</c:v>
                      </c:pt>
                      <c:pt idx="2322">
                        <c:v>617.59442597376506</c:v>
                      </c:pt>
                      <c:pt idx="2323">
                        <c:v>617.59080748831605</c:v>
                      </c:pt>
                      <c:pt idx="2324">
                        <c:v>617.55926367101904</c:v>
                      </c:pt>
                      <c:pt idx="2325">
                        <c:v>617.55417856556198</c:v>
                      </c:pt>
                      <c:pt idx="2326">
                        <c:v>617.52131487176905</c:v>
                      </c:pt>
                      <c:pt idx="2327">
                        <c:v>617.51798846677298</c:v>
                      </c:pt>
                      <c:pt idx="2328">
                        <c:v>617.48776538197501</c:v>
                      </c:pt>
                      <c:pt idx="2329">
                        <c:v>617.47014182514999</c:v>
                      </c:pt>
                      <c:pt idx="2330">
                        <c:v>617.43417655486201</c:v>
                      </c:pt>
                      <c:pt idx="2331">
                        <c:v>617.42177019517896</c:v>
                      </c:pt>
                      <c:pt idx="2332">
                        <c:v>617.403537420303</c:v>
                      </c:pt>
                      <c:pt idx="2333">
                        <c:v>617.34810517400501</c:v>
                      </c:pt>
                      <c:pt idx="2334">
                        <c:v>617.30623509642396</c:v>
                      </c:pt>
                      <c:pt idx="2335">
                        <c:v>617.29080172621605</c:v>
                      </c:pt>
                      <c:pt idx="2336">
                        <c:v>617.28051619716996</c:v>
                      </c:pt>
                      <c:pt idx="2337">
                        <c:v>617.26053792912899</c:v>
                      </c:pt>
                      <c:pt idx="2338">
                        <c:v>617.25157684459896</c:v>
                      </c:pt>
                      <c:pt idx="2339">
                        <c:v>617.20759645032604</c:v>
                      </c:pt>
                      <c:pt idx="2340">
                        <c:v>617.18150976515005</c:v>
                      </c:pt>
                      <c:pt idx="2341">
                        <c:v>617.14482428560905</c:v>
                      </c:pt>
                      <c:pt idx="2342">
                        <c:v>617.10439011274298</c:v>
                      </c:pt>
                      <c:pt idx="2343">
                        <c:v>617.05243161706403</c:v>
                      </c:pt>
                      <c:pt idx="2344">
                        <c:v>617.02179462074503</c:v>
                      </c:pt>
                      <c:pt idx="2345">
                        <c:v>616.945428259663</c:v>
                      </c:pt>
                      <c:pt idx="2346">
                        <c:v>616.94440975103203</c:v>
                      </c:pt>
                      <c:pt idx="2347">
                        <c:v>616.912411160489</c:v>
                      </c:pt>
                      <c:pt idx="2348">
                        <c:v>616.89539703584001</c:v>
                      </c:pt>
                      <c:pt idx="2349">
                        <c:v>616.81904495557103</c:v>
                      </c:pt>
                      <c:pt idx="2350">
                        <c:v>616.80552284079101</c:v>
                      </c:pt>
                      <c:pt idx="2351">
                        <c:v>616.74231730902898</c:v>
                      </c:pt>
                      <c:pt idx="2352">
                        <c:v>616.68173720872596</c:v>
                      </c:pt>
                      <c:pt idx="2353">
                        <c:v>616.64768312861202</c:v>
                      </c:pt>
                      <c:pt idx="2354">
                        <c:v>616.60906666023095</c:v>
                      </c:pt>
                      <c:pt idx="2355">
                        <c:v>616.57998438711297</c:v>
                      </c:pt>
                      <c:pt idx="2356">
                        <c:v>616.579199441882</c:v>
                      </c:pt>
                      <c:pt idx="2357">
                        <c:v>616.55350020376295</c:v>
                      </c:pt>
                      <c:pt idx="2358">
                        <c:v>616.55196928563498</c:v>
                      </c:pt>
                      <c:pt idx="2359">
                        <c:v>616.53144517243197</c:v>
                      </c:pt>
                      <c:pt idx="2360">
                        <c:v>616.480782651813</c:v>
                      </c:pt>
                      <c:pt idx="2361">
                        <c:v>616.46004255708999</c:v>
                      </c:pt>
                      <c:pt idx="2362">
                        <c:v>616.37764026718003</c:v>
                      </c:pt>
                      <c:pt idx="2363">
                        <c:v>616.36154864550099</c:v>
                      </c:pt>
                      <c:pt idx="2364">
                        <c:v>616.34065524942503</c:v>
                      </c:pt>
                      <c:pt idx="2365">
                        <c:v>616.23045297882504</c:v>
                      </c:pt>
                      <c:pt idx="2366">
                        <c:v>616.17572889257701</c:v>
                      </c:pt>
                      <c:pt idx="2367">
                        <c:v>616.16508831157796</c:v>
                      </c:pt>
                      <c:pt idx="2368">
                        <c:v>616.15589382091503</c:v>
                      </c:pt>
                      <c:pt idx="2369">
                        <c:v>616.144569783968</c:v>
                      </c:pt>
                      <c:pt idx="2370">
                        <c:v>616.12856131898195</c:v>
                      </c:pt>
                      <c:pt idx="2371">
                        <c:v>616.06930866332095</c:v>
                      </c:pt>
                      <c:pt idx="2372">
                        <c:v>616.06327458517796</c:v>
                      </c:pt>
                      <c:pt idx="2373">
                        <c:v>616.04969157185405</c:v>
                      </c:pt>
                      <c:pt idx="2374">
                        <c:v>615.96926199711299</c:v>
                      </c:pt>
                      <c:pt idx="2375">
                        <c:v>615.96913209550098</c:v>
                      </c:pt>
                      <c:pt idx="2376">
                        <c:v>615.953579148117</c:v>
                      </c:pt>
                      <c:pt idx="2377">
                        <c:v>615.93674968936</c:v>
                      </c:pt>
                      <c:pt idx="2378">
                        <c:v>615.92340455020201</c:v>
                      </c:pt>
                      <c:pt idx="2379">
                        <c:v>615.91534922983305</c:v>
                      </c:pt>
                      <c:pt idx="2380">
                        <c:v>615.87276317344697</c:v>
                      </c:pt>
                      <c:pt idx="2381">
                        <c:v>615.86755495566695</c:v>
                      </c:pt>
                      <c:pt idx="2382">
                        <c:v>615.86072607294</c:v>
                      </c:pt>
                      <c:pt idx="2383">
                        <c:v>615.79246875780404</c:v>
                      </c:pt>
                      <c:pt idx="2384">
                        <c:v>615.786912690093</c:v>
                      </c:pt>
                      <c:pt idx="2385">
                        <c:v>615.75331205949396</c:v>
                      </c:pt>
                      <c:pt idx="2386">
                        <c:v>615.67395967319203</c:v>
                      </c:pt>
                      <c:pt idx="2387">
                        <c:v>615.637327985924</c:v>
                      </c:pt>
                      <c:pt idx="2388">
                        <c:v>615.61990432270102</c:v>
                      </c:pt>
                      <c:pt idx="2389">
                        <c:v>615.59826940739401</c:v>
                      </c:pt>
                      <c:pt idx="2390">
                        <c:v>615.58693119347595</c:v>
                      </c:pt>
                      <c:pt idx="2391">
                        <c:v>615.58046634908806</c:v>
                      </c:pt>
                      <c:pt idx="2392">
                        <c:v>615.55814268017696</c:v>
                      </c:pt>
                      <c:pt idx="2393">
                        <c:v>615.53268853842201</c:v>
                      </c:pt>
                      <c:pt idx="2394">
                        <c:v>615.52047486207402</c:v>
                      </c:pt>
                      <c:pt idx="2395">
                        <c:v>615.47610562870705</c:v>
                      </c:pt>
                      <c:pt idx="2396">
                        <c:v>615.43928303443602</c:v>
                      </c:pt>
                      <c:pt idx="2397">
                        <c:v>615.39103471682904</c:v>
                      </c:pt>
                      <c:pt idx="2398">
                        <c:v>615.39034899244905</c:v>
                      </c:pt>
                      <c:pt idx="2399">
                        <c:v>615.36750792793896</c:v>
                      </c:pt>
                      <c:pt idx="2400">
                        <c:v>615.30003422108496</c:v>
                      </c:pt>
                      <c:pt idx="2401">
                        <c:v>615.25894039075899</c:v>
                      </c:pt>
                      <c:pt idx="2402">
                        <c:v>615.24459860242803</c:v>
                      </c:pt>
                      <c:pt idx="2403">
                        <c:v>615.24305447838503</c:v>
                      </c:pt>
                      <c:pt idx="2404">
                        <c:v>615.22471413828498</c:v>
                      </c:pt>
                      <c:pt idx="2405">
                        <c:v>615.21575330841404</c:v>
                      </c:pt>
                      <c:pt idx="2406">
                        <c:v>615.18943972668001</c:v>
                      </c:pt>
                      <c:pt idx="2407">
                        <c:v>615.17522982538401</c:v>
                      </c:pt>
                      <c:pt idx="2408">
                        <c:v>615.16697547606998</c:v>
                      </c:pt>
                      <c:pt idx="2409">
                        <c:v>615.16358065746795</c:v>
                      </c:pt>
                      <c:pt idx="2410">
                        <c:v>615.14732095681495</c:v>
                      </c:pt>
                      <c:pt idx="2411">
                        <c:v>615.11453409730404</c:v>
                      </c:pt>
                      <c:pt idx="2412">
                        <c:v>615.06345326467294</c:v>
                      </c:pt>
                      <c:pt idx="2413">
                        <c:v>615.05954353459799</c:v>
                      </c:pt>
                      <c:pt idx="2414">
                        <c:v>615.05596459720698</c:v>
                      </c:pt>
                      <c:pt idx="2415">
                        <c:v>615.01788186263695</c:v>
                      </c:pt>
                      <c:pt idx="2416">
                        <c:v>615.01469185160704</c:v>
                      </c:pt>
                      <c:pt idx="2417">
                        <c:v>614.91133082665397</c:v>
                      </c:pt>
                      <c:pt idx="2418">
                        <c:v>614.89687175208906</c:v>
                      </c:pt>
                      <c:pt idx="2419">
                        <c:v>614.89018375854005</c:v>
                      </c:pt>
                      <c:pt idx="2420">
                        <c:v>614.86038203781197</c:v>
                      </c:pt>
                      <c:pt idx="2421">
                        <c:v>614.843945592713</c:v>
                      </c:pt>
                      <c:pt idx="2422">
                        <c:v>614.799996603571</c:v>
                      </c:pt>
                      <c:pt idx="2423">
                        <c:v>614.75721603732495</c:v>
                      </c:pt>
                      <c:pt idx="2424">
                        <c:v>614.73404616708297</c:v>
                      </c:pt>
                      <c:pt idx="2425">
                        <c:v>614.73078373175304</c:v>
                      </c:pt>
                      <c:pt idx="2426">
                        <c:v>614.62440354475905</c:v>
                      </c:pt>
                      <c:pt idx="2427">
                        <c:v>614.60619480965295</c:v>
                      </c:pt>
                      <c:pt idx="2428">
                        <c:v>614.60348893143998</c:v>
                      </c:pt>
                      <c:pt idx="2429">
                        <c:v>614.56564445515403</c:v>
                      </c:pt>
                      <c:pt idx="2430">
                        <c:v>614.52862398340096</c:v>
                      </c:pt>
                      <c:pt idx="2431">
                        <c:v>614.49507679463795</c:v>
                      </c:pt>
                      <c:pt idx="2432">
                        <c:v>614.45856098291404</c:v>
                      </c:pt>
                      <c:pt idx="2433">
                        <c:v>614.430770258449</c:v>
                      </c:pt>
                      <c:pt idx="2434">
                        <c:v>614.41079134087101</c:v>
                      </c:pt>
                      <c:pt idx="2435">
                        <c:v>614.34380417681598</c:v>
                      </c:pt>
                      <c:pt idx="2436">
                        <c:v>614.33991190822701</c:v>
                      </c:pt>
                      <c:pt idx="2437">
                        <c:v>614.33166615264997</c:v>
                      </c:pt>
                      <c:pt idx="2438">
                        <c:v>614.32375226787701</c:v>
                      </c:pt>
                      <c:pt idx="2439">
                        <c:v>614.319021491272</c:v>
                      </c:pt>
                      <c:pt idx="2440">
                        <c:v>614.31509900603805</c:v>
                      </c:pt>
                      <c:pt idx="2441">
                        <c:v>614.28647567185499</c:v>
                      </c:pt>
                      <c:pt idx="2442">
                        <c:v>614.27989486328295</c:v>
                      </c:pt>
                      <c:pt idx="2443">
                        <c:v>614.27738552673202</c:v>
                      </c:pt>
                      <c:pt idx="2444">
                        <c:v>614.26818229752098</c:v>
                      </c:pt>
                      <c:pt idx="2445">
                        <c:v>614.25300515415904</c:v>
                      </c:pt>
                      <c:pt idx="2446">
                        <c:v>614.22300833746397</c:v>
                      </c:pt>
                      <c:pt idx="2447">
                        <c:v>614.21495134618397</c:v>
                      </c:pt>
                      <c:pt idx="2448">
                        <c:v>614.17277446759101</c:v>
                      </c:pt>
                      <c:pt idx="2449">
                        <c:v>614.16536503215195</c:v>
                      </c:pt>
                      <c:pt idx="2450">
                        <c:v>614.13264546182995</c:v>
                      </c:pt>
                      <c:pt idx="2451">
                        <c:v>614.12376822859505</c:v>
                      </c:pt>
                      <c:pt idx="2452">
                        <c:v>614.10249054758106</c:v>
                      </c:pt>
                      <c:pt idx="2453">
                        <c:v>614.07247084779897</c:v>
                      </c:pt>
                      <c:pt idx="2454">
                        <c:v>614.06973782433204</c:v>
                      </c:pt>
                      <c:pt idx="2455">
                        <c:v>614.06433471474497</c:v>
                      </c:pt>
                      <c:pt idx="2456">
                        <c:v>614.06254132427102</c:v>
                      </c:pt>
                      <c:pt idx="2457">
                        <c:v>614.057963126407</c:v>
                      </c:pt>
                      <c:pt idx="2458">
                        <c:v>614.03517293086497</c:v>
                      </c:pt>
                      <c:pt idx="2459">
                        <c:v>613.99846323657198</c:v>
                      </c:pt>
                      <c:pt idx="2460">
                        <c:v>613.96113251224199</c:v>
                      </c:pt>
                      <c:pt idx="2461">
                        <c:v>613.94255684481197</c:v>
                      </c:pt>
                      <c:pt idx="2462">
                        <c:v>613.93379457803201</c:v>
                      </c:pt>
                      <c:pt idx="2463">
                        <c:v>613.92397605225096</c:v>
                      </c:pt>
                      <c:pt idx="2464">
                        <c:v>613.91494492176196</c:v>
                      </c:pt>
                      <c:pt idx="2465">
                        <c:v>613.91199570109904</c:v>
                      </c:pt>
                      <c:pt idx="2466">
                        <c:v>613.83589193028104</c:v>
                      </c:pt>
                      <c:pt idx="2467">
                        <c:v>613.83365515641003</c:v>
                      </c:pt>
                      <c:pt idx="2468">
                        <c:v>613.801964105666</c:v>
                      </c:pt>
                      <c:pt idx="2469">
                        <c:v>613.79413110103803</c:v>
                      </c:pt>
                      <c:pt idx="2470">
                        <c:v>613.77903258375795</c:v>
                      </c:pt>
                      <c:pt idx="2471">
                        <c:v>613.76257864270997</c:v>
                      </c:pt>
                      <c:pt idx="2472">
                        <c:v>613.76076297651196</c:v>
                      </c:pt>
                      <c:pt idx="2473">
                        <c:v>613.63084941434602</c:v>
                      </c:pt>
                      <c:pt idx="2474">
                        <c:v>613.61203438294501</c:v>
                      </c:pt>
                      <c:pt idx="2475">
                        <c:v>613.52610665070597</c:v>
                      </c:pt>
                      <c:pt idx="2476">
                        <c:v>613.51740632150597</c:v>
                      </c:pt>
                      <c:pt idx="2477">
                        <c:v>613.51251446921003</c:v>
                      </c:pt>
                      <c:pt idx="2478">
                        <c:v>613.49633570972196</c:v>
                      </c:pt>
                      <c:pt idx="2479">
                        <c:v>613.47480152428795</c:v>
                      </c:pt>
                      <c:pt idx="2480">
                        <c:v>613.45247746026905</c:v>
                      </c:pt>
                      <c:pt idx="2481">
                        <c:v>613.42837587611905</c:v>
                      </c:pt>
                      <c:pt idx="2482">
                        <c:v>613.41479261578797</c:v>
                      </c:pt>
                      <c:pt idx="2483">
                        <c:v>613.36430121526598</c:v>
                      </c:pt>
                      <c:pt idx="2484">
                        <c:v>613.35575102407995</c:v>
                      </c:pt>
                      <c:pt idx="2485">
                        <c:v>613.35036141145099</c:v>
                      </c:pt>
                      <c:pt idx="2486">
                        <c:v>613.29860582611195</c:v>
                      </c:pt>
                      <c:pt idx="2487">
                        <c:v>613.20059732986999</c:v>
                      </c:pt>
                      <c:pt idx="2488">
                        <c:v>613.15818482577004</c:v>
                      </c:pt>
                      <c:pt idx="2489">
                        <c:v>613.13644427909105</c:v>
                      </c:pt>
                      <c:pt idx="2490">
                        <c:v>613.12459141140698</c:v>
                      </c:pt>
                      <c:pt idx="2491">
                        <c:v>613.11703171273098</c:v>
                      </c:pt>
                      <c:pt idx="2492">
                        <c:v>613.09857175746095</c:v>
                      </c:pt>
                      <c:pt idx="2493">
                        <c:v>613.06975859259705</c:v>
                      </c:pt>
                      <c:pt idx="2494">
                        <c:v>613.04584469377005</c:v>
                      </c:pt>
                      <c:pt idx="2495">
                        <c:v>613.03434841407397</c:v>
                      </c:pt>
                      <c:pt idx="2496">
                        <c:v>613.00159521300498</c:v>
                      </c:pt>
                      <c:pt idx="2497">
                        <c:v>612.97476982785304</c:v>
                      </c:pt>
                      <c:pt idx="2498">
                        <c:v>612.97272341984399</c:v>
                      </c:pt>
                      <c:pt idx="2499">
                        <c:v>612.93894637498897</c:v>
                      </c:pt>
                      <c:pt idx="2500">
                        <c:v>612.9118234215</c:v>
                      </c:pt>
                      <c:pt idx="2501">
                        <c:v>612.90235573906205</c:v>
                      </c:pt>
                      <c:pt idx="2502">
                        <c:v>612.87954850060805</c:v>
                      </c:pt>
                      <c:pt idx="2503">
                        <c:v>612.83838847083302</c:v>
                      </c:pt>
                      <c:pt idx="2504">
                        <c:v>612.81964465298404</c:v>
                      </c:pt>
                      <c:pt idx="2505">
                        <c:v>612.732248658868</c:v>
                      </c:pt>
                      <c:pt idx="2506">
                        <c:v>612.70999567793694</c:v>
                      </c:pt>
                      <c:pt idx="2507">
                        <c:v>612.63135539226698</c:v>
                      </c:pt>
                      <c:pt idx="2508">
                        <c:v>612.60496920591299</c:v>
                      </c:pt>
                      <c:pt idx="2509">
                        <c:v>612.60436803969003</c:v>
                      </c:pt>
                      <c:pt idx="2510">
                        <c:v>612.566102461475</c:v>
                      </c:pt>
                      <c:pt idx="2511">
                        <c:v>612.55616989406997</c:v>
                      </c:pt>
                      <c:pt idx="2512">
                        <c:v>612.55497665859798</c:v>
                      </c:pt>
                      <c:pt idx="2513">
                        <c:v>612.51011588554604</c:v>
                      </c:pt>
                      <c:pt idx="2514">
                        <c:v>612.46832695106002</c:v>
                      </c:pt>
                      <c:pt idx="2515">
                        <c:v>612.39333066464098</c:v>
                      </c:pt>
                      <c:pt idx="2516">
                        <c:v>612.35414978084498</c:v>
                      </c:pt>
                      <c:pt idx="2517">
                        <c:v>612.32619290900902</c:v>
                      </c:pt>
                      <c:pt idx="2518">
                        <c:v>612.277673537194</c:v>
                      </c:pt>
                      <c:pt idx="2519">
                        <c:v>612.27252596305595</c:v>
                      </c:pt>
                      <c:pt idx="2520">
                        <c:v>612.20256959193705</c:v>
                      </c:pt>
                      <c:pt idx="2521">
                        <c:v>612.19935165019297</c:v>
                      </c:pt>
                      <c:pt idx="2522">
                        <c:v>612.10321380215805</c:v>
                      </c:pt>
                      <c:pt idx="2523">
                        <c:v>612.07672453366695</c:v>
                      </c:pt>
                      <c:pt idx="2524">
                        <c:v>612.048779765772</c:v>
                      </c:pt>
                      <c:pt idx="2525">
                        <c:v>612.03897081535195</c:v>
                      </c:pt>
                      <c:pt idx="2526">
                        <c:v>611.983733409872</c:v>
                      </c:pt>
                      <c:pt idx="2527">
                        <c:v>611.97326167553194</c:v>
                      </c:pt>
                      <c:pt idx="2528">
                        <c:v>611.895920365753</c:v>
                      </c:pt>
                      <c:pt idx="2529">
                        <c:v>611.87969945573798</c:v>
                      </c:pt>
                      <c:pt idx="2530">
                        <c:v>611.85941190509902</c:v>
                      </c:pt>
                      <c:pt idx="2531">
                        <c:v>611.85769373817504</c:v>
                      </c:pt>
                      <c:pt idx="2532">
                        <c:v>611.82879164900999</c:v>
                      </c:pt>
                      <c:pt idx="2533">
                        <c:v>611.79775400599499</c:v>
                      </c:pt>
                      <c:pt idx="2534">
                        <c:v>611.72980429505105</c:v>
                      </c:pt>
                      <c:pt idx="2535">
                        <c:v>611.70331137124003</c:v>
                      </c:pt>
                      <c:pt idx="2536">
                        <c:v>611.70007516069199</c:v>
                      </c:pt>
                      <c:pt idx="2537">
                        <c:v>611.68883110024603</c:v>
                      </c:pt>
                      <c:pt idx="2538">
                        <c:v>611.68182752621203</c:v>
                      </c:pt>
                      <c:pt idx="2539">
                        <c:v>611.65234458141799</c:v>
                      </c:pt>
                      <c:pt idx="2540">
                        <c:v>611.57079879842104</c:v>
                      </c:pt>
                      <c:pt idx="2541">
                        <c:v>611.56986684245805</c:v>
                      </c:pt>
                      <c:pt idx="2542">
                        <c:v>611.55125306797402</c:v>
                      </c:pt>
                      <c:pt idx="2543">
                        <c:v>611.51904061347102</c:v>
                      </c:pt>
                      <c:pt idx="2544">
                        <c:v>611.49769194816895</c:v>
                      </c:pt>
                      <c:pt idx="2545">
                        <c:v>611.48455881165899</c:v>
                      </c:pt>
                      <c:pt idx="2546">
                        <c:v>611.43792668012702</c:v>
                      </c:pt>
                      <c:pt idx="2547">
                        <c:v>611.410548902747</c:v>
                      </c:pt>
                      <c:pt idx="2548">
                        <c:v>611.36901907268395</c:v>
                      </c:pt>
                      <c:pt idx="2549">
                        <c:v>611.33672873717103</c:v>
                      </c:pt>
                      <c:pt idx="2550">
                        <c:v>611.31435571038105</c:v>
                      </c:pt>
                      <c:pt idx="2551">
                        <c:v>611.26240980729699</c:v>
                      </c:pt>
                      <c:pt idx="2552">
                        <c:v>611.22533912272797</c:v>
                      </c:pt>
                      <c:pt idx="2553">
                        <c:v>611.18430036820996</c:v>
                      </c:pt>
                      <c:pt idx="2554">
                        <c:v>611.14622073163798</c:v>
                      </c:pt>
                      <c:pt idx="2555">
                        <c:v>611.13442271585302</c:v>
                      </c:pt>
                      <c:pt idx="2556">
                        <c:v>611.09022324088505</c:v>
                      </c:pt>
                      <c:pt idx="2557">
                        <c:v>611.03478881887202</c:v>
                      </c:pt>
                      <c:pt idx="2558">
                        <c:v>611.02323023321196</c:v>
                      </c:pt>
                      <c:pt idx="2559">
                        <c:v>610.94198389236703</c:v>
                      </c:pt>
                      <c:pt idx="2560">
                        <c:v>610.93920075584197</c:v>
                      </c:pt>
                      <c:pt idx="2561">
                        <c:v>610.91957479539803</c:v>
                      </c:pt>
                      <c:pt idx="2562">
                        <c:v>610.90600717785799</c:v>
                      </c:pt>
                      <c:pt idx="2563">
                        <c:v>610.89381684051398</c:v>
                      </c:pt>
                      <c:pt idx="2564">
                        <c:v>610.86199334122705</c:v>
                      </c:pt>
                      <c:pt idx="2565">
                        <c:v>610.83625862593794</c:v>
                      </c:pt>
                      <c:pt idx="2566">
                        <c:v>610.78432978846797</c:v>
                      </c:pt>
                      <c:pt idx="2567">
                        <c:v>610.777283098309</c:v>
                      </c:pt>
                      <c:pt idx="2568">
                        <c:v>610.71806986596698</c:v>
                      </c:pt>
                      <c:pt idx="2569">
                        <c:v>610.71412359511805</c:v>
                      </c:pt>
                      <c:pt idx="2570">
                        <c:v>610.67819228517396</c:v>
                      </c:pt>
                      <c:pt idx="2571">
                        <c:v>610.67735439660396</c:v>
                      </c:pt>
                      <c:pt idx="2572">
                        <c:v>610.66340567556006</c:v>
                      </c:pt>
                      <c:pt idx="2573">
                        <c:v>610.64719433004802</c:v>
                      </c:pt>
                      <c:pt idx="2574">
                        <c:v>610.63702358509602</c:v>
                      </c:pt>
                      <c:pt idx="2575">
                        <c:v>610.63665704925802</c:v>
                      </c:pt>
                      <c:pt idx="2576">
                        <c:v>610.57762500374895</c:v>
                      </c:pt>
                      <c:pt idx="2577">
                        <c:v>610.57243779107398</c:v>
                      </c:pt>
                      <c:pt idx="2578">
                        <c:v>610.50207673510897</c:v>
                      </c:pt>
                      <c:pt idx="2579">
                        <c:v>610.49256463168501</c:v>
                      </c:pt>
                      <c:pt idx="2580">
                        <c:v>610.391418611164</c:v>
                      </c:pt>
                      <c:pt idx="2581">
                        <c:v>610.38600004281398</c:v>
                      </c:pt>
                      <c:pt idx="2582">
                        <c:v>610.37077206832498</c:v>
                      </c:pt>
                      <c:pt idx="2583">
                        <c:v>610.36559544413706</c:v>
                      </c:pt>
                      <c:pt idx="2584">
                        <c:v>610.30256408088405</c:v>
                      </c:pt>
                      <c:pt idx="2585">
                        <c:v>610.26461297249705</c:v>
                      </c:pt>
                      <c:pt idx="2586">
                        <c:v>610.22552400209997</c:v>
                      </c:pt>
                      <c:pt idx="2587">
                        <c:v>610.19351296055504</c:v>
                      </c:pt>
                      <c:pt idx="2588">
                        <c:v>610.15274293879099</c:v>
                      </c:pt>
                      <c:pt idx="2589">
                        <c:v>610.14569525112199</c:v>
                      </c:pt>
                      <c:pt idx="2590">
                        <c:v>610.11929433821797</c:v>
                      </c:pt>
                      <c:pt idx="2591">
                        <c:v>610.10304035511399</c:v>
                      </c:pt>
                      <c:pt idx="2592">
                        <c:v>610.05603714836798</c:v>
                      </c:pt>
                      <c:pt idx="2593">
                        <c:v>609.96292654988201</c:v>
                      </c:pt>
                      <c:pt idx="2594">
                        <c:v>609.95267918192496</c:v>
                      </c:pt>
                      <c:pt idx="2595">
                        <c:v>609.95139419151496</c:v>
                      </c:pt>
                      <c:pt idx="2596">
                        <c:v>609.94212114173297</c:v>
                      </c:pt>
                      <c:pt idx="2597">
                        <c:v>609.93908557041004</c:v>
                      </c:pt>
                      <c:pt idx="2598">
                        <c:v>609.93824853438798</c:v>
                      </c:pt>
                      <c:pt idx="2599">
                        <c:v>609.92687756360795</c:v>
                      </c:pt>
                      <c:pt idx="2600">
                        <c:v>609.87557616347601</c:v>
                      </c:pt>
                      <c:pt idx="2601">
                        <c:v>609.86132199656595</c:v>
                      </c:pt>
                      <c:pt idx="2602">
                        <c:v>609.79363290384595</c:v>
                      </c:pt>
                      <c:pt idx="2603">
                        <c:v>609.78241964973199</c:v>
                      </c:pt>
                      <c:pt idx="2604">
                        <c:v>609.70734329989898</c:v>
                      </c:pt>
                      <c:pt idx="2605">
                        <c:v>609.69182242307204</c:v>
                      </c:pt>
                      <c:pt idx="2606">
                        <c:v>609.68645394084899</c:v>
                      </c:pt>
                      <c:pt idx="2607">
                        <c:v>609.68257030881898</c:v>
                      </c:pt>
                      <c:pt idx="2608">
                        <c:v>609.68061357216197</c:v>
                      </c:pt>
                      <c:pt idx="2609">
                        <c:v>609.64947544576296</c:v>
                      </c:pt>
                      <c:pt idx="2610">
                        <c:v>609.62054910125596</c:v>
                      </c:pt>
                      <c:pt idx="2611">
                        <c:v>609.61406540784606</c:v>
                      </c:pt>
                      <c:pt idx="2612">
                        <c:v>609.58532994977804</c:v>
                      </c:pt>
                      <c:pt idx="2613">
                        <c:v>609.58114612906502</c:v>
                      </c:pt>
                      <c:pt idx="2614">
                        <c:v>609.56635189880296</c:v>
                      </c:pt>
                      <c:pt idx="2615">
                        <c:v>609.55255191143601</c:v>
                      </c:pt>
                      <c:pt idx="2616">
                        <c:v>609.50467919041705</c:v>
                      </c:pt>
                      <c:pt idx="2617">
                        <c:v>609.37387331299499</c:v>
                      </c:pt>
                      <c:pt idx="2618">
                        <c:v>609.37211040828197</c:v>
                      </c:pt>
                      <c:pt idx="2619">
                        <c:v>609.34438388786396</c:v>
                      </c:pt>
                      <c:pt idx="2620">
                        <c:v>609.34287880864895</c:v>
                      </c:pt>
                      <c:pt idx="2621">
                        <c:v>609.215587276767</c:v>
                      </c:pt>
                      <c:pt idx="2622">
                        <c:v>609.186366976302</c:v>
                      </c:pt>
                      <c:pt idx="2623">
                        <c:v>609.15365469886694</c:v>
                      </c:pt>
                      <c:pt idx="2624">
                        <c:v>609.09508902763605</c:v>
                      </c:pt>
                      <c:pt idx="2625">
                        <c:v>609.09036728764499</c:v>
                      </c:pt>
                      <c:pt idx="2626">
                        <c:v>609.07403369523399</c:v>
                      </c:pt>
                      <c:pt idx="2627">
                        <c:v>609.05128537318399</c:v>
                      </c:pt>
                      <c:pt idx="2628">
                        <c:v>609.03554913719995</c:v>
                      </c:pt>
                      <c:pt idx="2629">
                        <c:v>609.03517724736298</c:v>
                      </c:pt>
                      <c:pt idx="2630">
                        <c:v>609.01710057589105</c:v>
                      </c:pt>
                      <c:pt idx="2631">
                        <c:v>608.930609705743</c:v>
                      </c:pt>
                      <c:pt idx="2632">
                        <c:v>608.91184663411696</c:v>
                      </c:pt>
                      <c:pt idx="2633">
                        <c:v>608.892829938967</c:v>
                      </c:pt>
                      <c:pt idx="2634">
                        <c:v>608.88733063863901</c:v>
                      </c:pt>
                      <c:pt idx="2635">
                        <c:v>608.88017846347998</c:v>
                      </c:pt>
                      <c:pt idx="2636">
                        <c:v>608.87609380909601</c:v>
                      </c:pt>
                      <c:pt idx="2637">
                        <c:v>608.87233702421895</c:v>
                      </c:pt>
                      <c:pt idx="2638">
                        <c:v>608.855876810621</c:v>
                      </c:pt>
                      <c:pt idx="2639">
                        <c:v>608.84485515229903</c:v>
                      </c:pt>
                      <c:pt idx="2640">
                        <c:v>608.79794705642303</c:v>
                      </c:pt>
                      <c:pt idx="2641">
                        <c:v>608.79003549397896</c:v>
                      </c:pt>
                      <c:pt idx="2642">
                        <c:v>608.77839369024503</c:v>
                      </c:pt>
                      <c:pt idx="2643">
                        <c:v>608.77421883156296</c:v>
                      </c:pt>
                      <c:pt idx="2644">
                        <c:v>608.77248177317404</c:v>
                      </c:pt>
                      <c:pt idx="2645">
                        <c:v>608.73902737604499</c:v>
                      </c:pt>
                      <c:pt idx="2646">
                        <c:v>608.70016587491898</c:v>
                      </c:pt>
                      <c:pt idx="2647">
                        <c:v>608.69425805651304</c:v>
                      </c:pt>
                      <c:pt idx="2648">
                        <c:v>608.64696950160305</c:v>
                      </c:pt>
                      <c:pt idx="2649">
                        <c:v>608.645374703269</c:v>
                      </c:pt>
                      <c:pt idx="2650">
                        <c:v>608.58945565922102</c:v>
                      </c:pt>
                      <c:pt idx="2651">
                        <c:v>608.57284743377295</c:v>
                      </c:pt>
                      <c:pt idx="2652">
                        <c:v>608.57191436808296</c:v>
                      </c:pt>
                      <c:pt idx="2653">
                        <c:v>608.492704570054</c:v>
                      </c:pt>
                      <c:pt idx="2654">
                        <c:v>608.41036244071699</c:v>
                      </c:pt>
                      <c:pt idx="2655">
                        <c:v>608.39733413111799</c:v>
                      </c:pt>
                      <c:pt idx="2656">
                        <c:v>608.39418711324299</c:v>
                      </c:pt>
                      <c:pt idx="2657">
                        <c:v>608.371517257032</c:v>
                      </c:pt>
                      <c:pt idx="2658">
                        <c:v>608.36790244593101</c:v>
                      </c:pt>
                      <c:pt idx="2659">
                        <c:v>608.36144041965497</c:v>
                      </c:pt>
                      <c:pt idx="2660">
                        <c:v>608.35702261585197</c:v>
                      </c:pt>
                      <c:pt idx="2661">
                        <c:v>608.34058572855304</c:v>
                      </c:pt>
                      <c:pt idx="2662">
                        <c:v>608.33649879422705</c:v>
                      </c:pt>
                      <c:pt idx="2663">
                        <c:v>608.332096896449</c:v>
                      </c:pt>
                      <c:pt idx="2664">
                        <c:v>608.31991073083896</c:v>
                      </c:pt>
                      <c:pt idx="2665">
                        <c:v>608.31868944969005</c:v>
                      </c:pt>
                      <c:pt idx="2666">
                        <c:v>608.31097563287403</c:v>
                      </c:pt>
                      <c:pt idx="2667">
                        <c:v>608.25791243939398</c:v>
                      </c:pt>
                      <c:pt idx="2668">
                        <c:v>608.18961870287797</c:v>
                      </c:pt>
                      <c:pt idx="2669">
                        <c:v>608.18228817076795</c:v>
                      </c:pt>
                      <c:pt idx="2670">
                        <c:v>608.15679039833299</c:v>
                      </c:pt>
                      <c:pt idx="2671">
                        <c:v>608.13389408054297</c:v>
                      </c:pt>
                      <c:pt idx="2672">
                        <c:v>608.10979360826298</c:v>
                      </c:pt>
                      <c:pt idx="2673">
                        <c:v>608.06325094963495</c:v>
                      </c:pt>
                      <c:pt idx="2674">
                        <c:v>607.99055546392196</c:v>
                      </c:pt>
                      <c:pt idx="2675">
                        <c:v>607.97344460184104</c:v>
                      </c:pt>
                      <c:pt idx="2676">
                        <c:v>607.87272828943503</c:v>
                      </c:pt>
                      <c:pt idx="2677">
                        <c:v>607.87095759963199</c:v>
                      </c:pt>
                      <c:pt idx="2678">
                        <c:v>607.85865578522896</c:v>
                      </c:pt>
                      <c:pt idx="2679">
                        <c:v>607.78621899248299</c:v>
                      </c:pt>
                      <c:pt idx="2680">
                        <c:v>607.77711265746802</c:v>
                      </c:pt>
                      <c:pt idx="2681">
                        <c:v>607.77171599945996</c:v>
                      </c:pt>
                      <c:pt idx="2682">
                        <c:v>607.75080165404995</c:v>
                      </c:pt>
                      <c:pt idx="2683">
                        <c:v>607.72568500784098</c:v>
                      </c:pt>
                      <c:pt idx="2684">
                        <c:v>607.72314816815901</c:v>
                      </c:pt>
                      <c:pt idx="2685">
                        <c:v>607.70498322072604</c:v>
                      </c:pt>
                      <c:pt idx="2686">
                        <c:v>607.70145863998505</c:v>
                      </c:pt>
                      <c:pt idx="2687">
                        <c:v>607.69914607372198</c:v>
                      </c:pt>
                      <c:pt idx="2688">
                        <c:v>607.67605827836201</c:v>
                      </c:pt>
                      <c:pt idx="2689">
                        <c:v>607.64652314433295</c:v>
                      </c:pt>
                      <c:pt idx="2690">
                        <c:v>607.63618543220605</c:v>
                      </c:pt>
                      <c:pt idx="2691">
                        <c:v>607.62011455702702</c:v>
                      </c:pt>
                      <c:pt idx="2692">
                        <c:v>607.61713676883096</c:v>
                      </c:pt>
                      <c:pt idx="2693">
                        <c:v>607.58250001868805</c:v>
                      </c:pt>
                      <c:pt idx="2694">
                        <c:v>607.54089879939704</c:v>
                      </c:pt>
                      <c:pt idx="2695">
                        <c:v>607.53678732071103</c:v>
                      </c:pt>
                      <c:pt idx="2696">
                        <c:v>607.518632292559</c:v>
                      </c:pt>
                      <c:pt idx="2697">
                        <c:v>607.50320597773305</c:v>
                      </c:pt>
                      <c:pt idx="2698">
                        <c:v>607.50233224953297</c:v>
                      </c:pt>
                      <c:pt idx="2699">
                        <c:v>607.50160246058704</c:v>
                      </c:pt>
                      <c:pt idx="2700">
                        <c:v>607.488554620012</c:v>
                      </c:pt>
                      <c:pt idx="2701">
                        <c:v>607.43852287221603</c:v>
                      </c:pt>
                      <c:pt idx="2702">
                        <c:v>607.40319887415797</c:v>
                      </c:pt>
                      <c:pt idx="2703">
                        <c:v>607.37613457984105</c:v>
                      </c:pt>
                      <c:pt idx="2704">
                        <c:v>607.371526948221</c:v>
                      </c:pt>
                      <c:pt idx="2705">
                        <c:v>607.34636298040198</c:v>
                      </c:pt>
                      <c:pt idx="2706">
                        <c:v>607.33505724058296</c:v>
                      </c:pt>
                      <c:pt idx="2707">
                        <c:v>607.33169242265001</c:v>
                      </c:pt>
                      <c:pt idx="2708">
                        <c:v>607.31690533616995</c:v>
                      </c:pt>
                      <c:pt idx="2709">
                        <c:v>607.30295473293495</c:v>
                      </c:pt>
                      <c:pt idx="2710">
                        <c:v>607.26879716847805</c:v>
                      </c:pt>
                      <c:pt idx="2711">
                        <c:v>607.23264119711303</c:v>
                      </c:pt>
                      <c:pt idx="2712">
                        <c:v>607.18335175775997</c:v>
                      </c:pt>
                      <c:pt idx="2713">
                        <c:v>607.12448492199997</c:v>
                      </c:pt>
                      <c:pt idx="2714">
                        <c:v>607.12403855597404</c:v>
                      </c:pt>
                      <c:pt idx="2715">
                        <c:v>607.040941357419</c:v>
                      </c:pt>
                      <c:pt idx="2716">
                        <c:v>607.02738523793596</c:v>
                      </c:pt>
                      <c:pt idx="2717">
                        <c:v>606.99824860925503</c:v>
                      </c:pt>
                      <c:pt idx="2718">
                        <c:v>606.97382967132</c:v>
                      </c:pt>
                      <c:pt idx="2719">
                        <c:v>606.96036538031001</c:v>
                      </c:pt>
                      <c:pt idx="2720">
                        <c:v>606.92958856597704</c:v>
                      </c:pt>
                      <c:pt idx="2721">
                        <c:v>606.91874263365298</c:v>
                      </c:pt>
                      <c:pt idx="2722">
                        <c:v>606.900542069528</c:v>
                      </c:pt>
                      <c:pt idx="2723">
                        <c:v>606.87731377724299</c:v>
                      </c:pt>
                      <c:pt idx="2724">
                        <c:v>606.86014892254502</c:v>
                      </c:pt>
                      <c:pt idx="2725">
                        <c:v>606.80925008489703</c:v>
                      </c:pt>
                      <c:pt idx="2726">
                        <c:v>606.71853191594903</c:v>
                      </c:pt>
                      <c:pt idx="2727">
                        <c:v>606.70100670332999</c:v>
                      </c:pt>
                      <c:pt idx="2728">
                        <c:v>606.68377409435095</c:v>
                      </c:pt>
                      <c:pt idx="2729">
                        <c:v>606.64851726688698</c:v>
                      </c:pt>
                      <c:pt idx="2730">
                        <c:v>606.628930332393</c:v>
                      </c:pt>
                      <c:pt idx="2731">
                        <c:v>606.61830157252098</c:v>
                      </c:pt>
                      <c:pt idx="2732">
                        <c:v>606.56147015152806</c:v>
                      </c:pt>
                      <c:pt idx="2733">
                        <c:v>606.53858176810797</c:v>
                      </c:pt>
                      <c:pt idx="2734">
                        <c:v>606.49087211487802</c:v>
                      </c:pt>
                      <c:pt idx="2735">
                        <c:v>606.44050106493205</c:v>
                      </c:pt>
                      <c:pt idx="2736">
                        <c:v>606.43468228894801</c:v>
                      </c:pt>
                      <c:pt idx="2737">
                        <c:v>606.42420235978602</c:v>
                      </c:pt>
                      <c:pt idx="2738">
                        <c:v>606.41365488385497</c:v>
                      </c:pt>
                      <c:pt idx="2739">
                        <c:v>606.37882771584395</c:v>
                      </c:pt>
                      <c:pt idx="2740">
                        <c:v>606.34120085656605</c:v>
                      </c:pt>
                      <c:pt idx="2741">
                        <c:v>606.29959387817803</c:v>
                      </c:pt>
                      <c:pt idx="2742">
                        <c:v>606.16582436876695</c:v>
                      </c:pt>
                      <c:pt idx="2743">
                        <c:v>606.11314566349597</c:v>
                      </c:pt>
                      <c:pt idx="2744">
                        <c:v>606.05727205097799</c:v>
                      </c:pt>
                      <c:pt idx="2745">
                        <c:v>606.03479247809196</c:v>
                      </c:pt>
                      <c:pt idx="2746">
                        <c:v>605.98350985162904</c:v>
                      </c:pt>
                      <c:pt idx="2747">
                        <c:v>605.93494549646005</c:v>
                      </c:pt>
                      <c:pt idx="2748">
                        <c:v>605.92869071934695</c:v>
                      </c:pt>
                      <c:pt idx="2749">
                        <c:v>605.89088758022206</c:v>
                      </c:pt>
                      <c:pt idx="2750">
                        <c:v>605.88280179096796</c:v>
                      </c:pt>
                      <c:pt idx="2751">
                        <c:v>605.88064366557899</c:v>
                      </c:pt>
                      <c:pt idx="2752">
                        <c:v>605.875430424348</c:v>
                      </c:pt>
                      <c:pt idx="2753">
                        <c:v>605.85705061144495</c:v>
                      </c:pt>
                      <c:pt idx="2754">
                        <c:v>605.84615124568597</c:v>
                      </c:pt>
                      <c:pt idx="2755">
                        <c:v>605.83185270970705</c:v>
                      </c:pt>
                      <c:pt idx="2756">
                        <c:v>605.79232498059696</c:v>
                      </c:pt>
                      <c:pt idx="2757">
                        <c:v>605.77179409030896</c:v>
                      </c:pt>
                      <c:pt idx="2758">
                        <c:v>605.76236865924102</c:v>
                      </c:pt>
                      <c:pt idx="2759">
                        <c:v>605.74669292258898</c:v>
                      </c:pt>
                      <c:pt idx="2760">
                        <c:v>605.74663322215895</c:v>
                      </c:pt>
                      <c:pt idx="2761">
                        <c:v>605.74273821807697</c:v>
                      </c:pt>
                      <c:pt idx="2762">
                        <c:v>605.73553664052997</c:v>
                      </c:pt>
                      <c:pt idx="2763">
                        <c:v>605.73191297181404</c:v>
                      </c:pt>
                      <c:pt idx="2764">
                        <c:v>605.71505242320495</c:v>
                      </c:pt>
                      <c:pt idx="2765">
                        <c:v>605.683584734237</c:v>
                      </c:pt>
                      <c:pt idx="2766">
                        <c:v>605.63919758100201</c:v>
                      </c:pt>
                      <c:pt idx="2767">
                        <c:v>605.63889544297604</c:v>
                      </c:pt>
                      <c:pt idx="2768">
                        <c:v>605.63058382997201</c:v>
                      </c:pt>
                      <c:pt idx="2769">
                        <c:v>605.62810681710801</c:v>
                      </c:pt>
                      <c:pt idx="2770">
                        <c:v>605.58590592238204</c:v>
                      </c:pt>
                      <c:pt idx="2771">
                        <c:v>605.54112399514202</c:v>
                      </c:pt>
                      <c:pt idx="2772">
                        <c:v>605.49400169939599</c:v>
                      </c:pt>
                      <c:pt idx="2773">
                        <c:v>605.49394048140402</c:v>
                      </c:pt>
                      <c:pt idx="2774">
                        <c:v>605.48064392753304</c:v>
                      </c:pt>
                      <c:pt idx="2775">
                        <c:v>605.464872271589</c:v>
                      </c:pt>
                      <c:pt idx="2776">
                        <c:v>605.44737025346103</c:v>
                      </c:pt>
                      <c:pt idx="2777">
                        <c:v>605.41810152460698</c:v>
                      </c:pt>
                      <c:pt idx="2778">
                        <c:v>605.39033378033196</c:v>
                      </c:pt>
                      <c:pt idx="2779">
                        <c:v>605.38235710489698</c:v>
                      </c:pt>
                      <c:pt idx="2780">
                        <c:v>605.37567834733397</c:v>
                      </c:pt>
                      <c:pt idx="2781">
                        <c:v>605.36630006884002</c:v>
                      </c:pt>
                      <c:pt idx="2782">
                        <c:v>605.35038357052997</c:v>
                      </c:pt>
                      <c:pt idx="2783">
                        <c:v>605.32748042798403</c:v>
                      </c:pt>
                      <c:pt idx="2784">
                        <c:v>605.32672269159195</c:v>
                      </c:pt>
                      <c:pt idx="2785">
                        <c:v>605.23538224273</c:v>
                      </c:pt>
                      <c:pt idx="2786">
                        <c:v>605.22226404229696</c:v>
                      </c:pt>
                      <c:pt idx="2787">
                        <c:v>605.19531429588505</c:v>
                      </c:pt>
                      <c:pt idx="2788">
                        <c:v>605.18755096282302</c:v>
                      </c:pt>
                      <c:pt idx="2789">
                        <c:v>605.17117517040299</c:v>
                      </c:pt>
                      <c:pt idx="2790">
                        <c:v>605.171062973787</c:v>
                      </c:pt>
                      <c:pt idx="2791">
                        <c:v>605.15906696396303</c:v>
                      </c:pt>
                      <c:pt idx="2792">
                        <c:v>605.15752844963004</c:v>
                      </c:pt>
                      <c:pt idx="2793">
                        <c:v>605.15354952789403</c:v>
                      </c:pt>
                      <c:pt idx="2794">
                        <c:v>605.13606693974396</c:v>
                      </c:pt>
                      <c:pt idx="2795">
                        <c:v>605.096648754071</c:v>
                      </c:pt>
                      <c:pt idx="2796">
                        <c:v>605.05648498342998</c:v>
                      </c:pt>
                      <c:pt idx="2797">
                        <c:v>605.05220238817196</c:v>
                      </c:pt>
                      <c:pt idx="2798">
                        <c:v>605.02861225268805</c:v>
                      </c:pt>
                      <c:pt idx="2799">
                        <c:v>605.01864033925199</c:v>
                      </c:pt>
                      <c:pt idx="2800">
                        <c:v>604.97526657998503</c:v>
                      </c:pt>
                      <c:pt idx="2801">
                        <c:v>604.95999587923302</c:v>
                      </c:pt>
                      <c:pt idx="2802">
                        <c:v>604.95846766716602</c:v>
                      </c:pt>
                      <c:pt idx="2803">
                        <c:v>604.95758778682796</c:v>
                      </c:pt>
                      <c:pt idx="2804">
                        <c:v>604.90111672978298</c:v>
                      </c:pt>
                      <c:pt idx="2805">
                        <c:v>604.88465751499598</c:v>
                      </c:pt>
                      <c:pt idx="2806">
                        <c:v>604.860430908946</c:v>
                      </c:pt>
                      <c:pt idx="2807">
                        <c:v>604.80281568104999</c:v>
                      </c:pt>
                      <c:pt idx="2808">
                        <c:v>604.76448259216397</c:v>
                      </c:pt>
                      <c:pt idx="2809">
                        <c:v>604.72012254977301</c:v>
                      </c:pt>
                      <c:pt idx="2810">
                        <c:v>604.71635855604404</c:v>
                      </c:pt>
                      <c:pt idx="2811">
                        <c:v>604.68017897443201</c:v>
                      </c:pt>
                      <c:pt idx="2812">
                        <c:v>604.67181542356104</c:v>
                      </c:pt>
                      <c:pt idx="2813">
                        <c:v>604.60496497211705</c:v>
                      </c:pt>
                      <c:pt idx="2814">
                        <c:v>604.58876060312502</c:v>
                      </c:pt>
                      <c:pt idx="2815">
                        <c:v>604.56140833065297</c:v>
                      </c:pt>
                      <c:pt idx="2816">
                        <c:v>604.51084410691499</c:v>
                      </c:pt>
                      <c:pt idx="2817">
                        <c:v>604.49937865974596</c:v>
                      </c:pt>
                      <c:pt idx="2818">
                        <c:v>604.49064833101602</c:v>
                      </c:pt>
                      <c:pt idx="2819">
                        <c:v>604.47712140161104</c:v>
                      </c:pt>
                      <c:pt idx="2820">
                        <c:v>604.45432775670201</c:v>
                      </c:pt>
                      <c:pt idx="2821">
                        <c:v>604.422157867436</c:v>
                      </c:pt>
                      <c:pt idx="2822">
                        <c:v>604.40731854457704</c:v>
                      </c:pt>
                      <c:pt idx="2823">
                        <c:v>604.36813399435903</c:v>
                      </c:pt>
                      <c:pt idx="2824">
                        <c:v>604.30585315807195</c:v>
                      </c:pt>
                      <c:pt idx="2825">
                        <c:v>604.28583533014296</c:v>
                      </c:pt>
                      <c:pt idx="2826">
                        <c:v>604.28157518253204</c:v>
                      </c:pt>
                      <c:pt idx="2827">
                        <c:v>604.24675186924799</c:v>
                      </c:pt>
                      <c:pt idx="2828">
                        <c:v>604.23968118224502</c:v>
                      </c:pt>
                      <c:pt idx="2829">
                        <c:v>604.23468979000495</c:v>
                      </c:pt>
                      <c:pt idx="2830">
                        <c:v>604.21786636975605</c:v>
                      </c:pt>
                      <c:pt idx="2831">
                        <c:v>604.21171897968895</c:v>
                      </c:pt>
                      <c:pt idx="2832">
                        <c:v>604.205165726877</c:v>
                      </c:pt>
                      <c:pt idx="2833">
                        <c:v>604.15319461756303</c:v>
                      </c:pt>
                      <c:pt idx="2834">
                        <c:v>604.14691264934402</c:v>
                      </c:pt>
                      <c:pt idx="2835">
                        <c:v>604.10599236536495</c:v>
                      </c:pt>
                      <c:pt idx="2836">
                        <c:v>604.07778024639401</c:v>
                      </c:pt>
                      <c:pt idx="2837">
                        <c:v>604.06029947987997</c:v>
                      </c:pt>
                      <c:pt idx="2838">
                        <c:v>604.05887990677797</c:v>
                      </c:pt>
                      <c:pt idx="2839">
                        <c:v>604.03482767653895</c:v>
                      </c:pt>
                      <c:pt idx="2840">
                        <c:v>604.02384454572496</c:v>
                      </c:pt>
                      <c:pt idx="2841">
                        <c:v>604.01230761402201</c:v>
                      </c:pt>
                      <c:pt idx="2842">
                        <c:v>603.98428771824797</c:v>
                      </c:pt>
                      <c:pt idx="2843">
                        <c:v>603.93900772842596</c:v>
                      </c:pt>
                      <c:pt idx="2844">
                        <c:v>603.92057371815599</c:v>
                      </c:pt>
                      <c:pt idx="2845">
                        <c:v>603.90518785691199</c:v>
                      </c:pt>
                      <c:pt idx="2846">
                        <c:v>603.87749827412597</c:v>
                      </c:pt>
                      <c:pt idx="2847">
                        <c:v>603.867545181585</c:v>
                      </c:pt>
                      <c:pt idx="2848">
                        <c:v>603.85846493665395</c:v>
                      </c:pt>
                      <c:pt idx="2849">
                        <c:v>603.81225471218795</c:v>
                      </c:pt>
                      <c:pt idx="2850">
                        <c:v>603.75936027568798</c:v>
                      </c:pt>
                      <c:pt idx="2851">
                        <c:v>603.74712789446505</c:v>
                      </c:pt>
                      <c:pt idx="2852">
                        <c:v>603.73799333188595</c:v>
                      </c:pt>
                      <c:pt idx="2853">
                        <c:v>603.70821910942095</c:v>
                      </c:pt>
                      <c:pt idx="2854">
                        <c:v>603.59240936930098</c:v>
                      </c:pt>
                      <c:pt idx="2855">
                        <c:v>603.58402868203302</c:v>
                      </c:pt>
                      <c:pt idx="2856">
                        <c:v>603.56355133224395</c:v>
                      </c:pt>
                      <c:pt idx="2857">
                        <c:v>603.54699234548502</c:v>
                      </c:pt>
                      <c:pt idx="2858">
                        <c:v>603.53874345125303</c:v>
                      </c:pt>
                      <c:pt idx="2859">
                        <c:v>603.52983892666896</c:v>
                      </c:pt>
                      <c:pt idx="2860">
                        <c:v>603.491821503506</c:v>
                      </c:pt>
                      <c:pt idx="2861">
                        <c:v>603.48056356444101</c:v>
                      </c:pt>
                      <c:pt idx="2862">
                        <c:v>603.47192310803302</c:v>
                      </c:pt>
                      <c:pt idx="2863">
                        <c:v>603.41111979369396</c:v>
                      </c:pt>
                      <c:pt idx="2864">
                        <c:v>603.34880292514697</c:v>
                      </c:pt>
                      <c:pt idx="2865">
                        <c:v>603.30803768597798</c:v>
                      </c:pt>
                      <c:pt idx="2866">
                        <c:v>603.30754403511298</c:v>
                      </c:pt>
                      <c:pt idx="2867">
                        <c:v>603.27257424673599</c:v>
                      </c:pt>
                      <c:pt idx="2868">
                        <c:v>603.25966652428394</c:v>
                      </c:pt>
                      <c:pt idx="2869">
                        <c:v>603.18738407403305</c:v>
                      </c:pt>
                      <c:pt idx="2870">
                        <c:v>603.07653000670905</c:v>
                      </c:pt>
                      <c:pt idx="2871">
                        <c:v>603.05127583757701</c:v>
                      </c:pt>
                      <c:pt idx="2872">
                        <c:v>603.01297737287098</c:v>
                      </c:pt>
                      <c:pt idx="2873">
                        <c:v>602.99981775510901</c:v>
                      </c:pt>
                      <c:pt idx="2874">
                        <c:v>602.98496194500296</c:v>
                      </c:pt>
                      <c:pt idx="2875">
                        <c:v>602.97945931369804</c:v>
                      </c:pt>
                      <c:pt idx="2876">
                        <c:v>602.961246472222</c:v>
                      </c:pt>
                      <c:pt idx="2877">
                        <c:v>602.953968480958</c:v>
                      </c:pt>
                      <c:pt idx="2878">
                        <c:v>602.94591201780599</c:v>
                      </c:pt>
                      <c:pt idx="2879">
                        <c:v>602.92737165528797</c:v>
                      </c:pt>
                      <c:pt idx="2880">
                        <c:v>602.90521954573603</c:v>
                      </c:pt>
                      <c:pt idx="2881">
                        <c:v>602.89465115206099</c:v>
                      </c:pt>
                      <c:pt idx="2882">
                        <c:v>602.87246958358696</c:v>
                      </c:pt>
                      <c:pt idx="2883">
                        <c:v>602.85660331559404</c:v>
                      </c:pt>
                      <c:pt idx="2884">
                        <c:v>602.84997015533099</c:v>
                      </c:pt>
                      <c:pt idx="2885">
                        <c:v>602.79071638924904</c:v>
                      </c:pt>
                      <c:pt idx="2886">
                        <c:v>602.786567261698</c:v>
                      </c:pt>
                      <c:pt idx="2887">
                        <c:v>602.78377068875898</c:v>
                      </c:pt>
                      <c:pt idx="2888">
                        <c:v>602.764060363819</c:v>
                      </c:pt>
                      <c:pt idx="2889">
                        <c:v>602.73535893285396</c:v>
                      </c:pt>
                      <c:pt idx="2890">
                        <c:v>602.71539989844803</c:v>
                      </c:pt>
                      <c:pt idx="2891">
                        <c:v>602.71415187217497</c:v>
                      </c:pt>
                      <c:pt idx="2892">
                        <c:v>602.71112122157501</c:v>
                      </c:pt>
                      <c:pt idx="2893">
                        <c:v>602.70782951175602</c:v>
                      </c:pt>
                      <c:pt idx="2894">
                        <c:v>602.68408566917003</c:v>
                      </c:pt>
                      <c:pt idx="2895">
                        <c:v>602.66427713171697</c:v>
                      </c:pt>
                      <c:pt idx="2896">
                        <c:v>602.64819833521904</c:v>
                      </c:pt>
                      <c:pt idx="2897">
                        <c:v>602.61116481188299</c:v>
                      </c:pt>
                      <c:pt idx="2898">
                        <c:v>602.57220880026705</c:v>
                      </c:pt>
                      <c:pt idx="2899">
                        <c:v>602.55186044066397</c:v>
                      </c:pt>
                      <c:pt idx="2900">
                        <c:v>602.51345080020894</c:v>
                      </c:pt>
                      <c:pt idx="2901">
                        <c:v>602.50783478097196</c:v>
                      </c:pt>
                      <c:pt idx="2902">
                        <c:v>602.48591110433097</c:v>
                      </c:pt>
                      <c:pt idx="2903">
                        <c:v>602.46274223400599</c:v>
                      </c:pt>
                      <c:pt idx="2904">
                        <c:v>602.46044991821498</c:v>
                      </c:pt>
                      <c:pt idx="2905">
                        <c:v>602.44443101925106</c:v>
                      </c:pt>
                      <c:pt idx="2906">
                        <c:v>602.36946877434298</c:v>
                      </c:pt>
                      <c:pt idx="2907">
                        <c:v>602.30930526038196</c:v>
                      </c:pt>
                      <c:pt idx="2908">
                        <c:v>602.30255975653495</c:v>
                      </c:pt>
                      <c:pt idx="2909">
                        <c:v>602.29841146036995</c:v>
                      </c:pt>
                      <c:pt idx="2910">
                        <c:v>602.20871781168501</c:v>
                      </c:pt>
                      <c:pt idx="2911">
                        <c:v>602.19630933846997</c:v>
                      </c:pt>
                      <c:pt idx="2912">
                        <c:v>602.10637621958097</c:v>
                      </c:pt>
                      <c:pt idx="2913">
                        <c:v>602.03442879873296</c:v>
                      </c:pt>
                      <c:pt idx="2914">
                        <c:v>601.98348376555498</c:v>
                      </c:pt>
                      <c:pt idx="2915">
                        <c:v>601.89778687885496</c:v>
                      </c:pt>
                      <c:pt idx="2916">
                        <c:v>601.86172979147602</c:v>
                      </c:pt>
                      <c:pt idx="2917">
                        <c:v>601.85786157735402</c:v>
                      </c:pt>
                      <c:pt idx="2918">
                        <c:v>601.85437120569998</c:v>
                      </c:pt>
                      <c:pt idx="2919">
                        <c:v>601.854056133531</c:v>
                      </c:pt>
                      <c:pt idx="2920">
                        <c:v>601.82708505521998</c:v>
                      </c:pt>
                      <c:pt idx="2921">
                        <c:v>601.824447865764</c:v>
                      </c:pt>
                      <c:pt idx="2922">
                        <c:v>601.80352483265199</c:v>
                      </c:pt>
                      <c:pt idx="2923">
                        <c:v>601.75079806737995</c:v>
                      </c:pt>
                      <c:pt idx="2924">
                        <c:v>601.74730982452695</c:v>
                      </c:pt>
                      <c:pt idx="2925">
                        <c:v>601.713937953715</c:v>
                      </c:pt>
                      <c:pt idx="2926">
                        <c:v>601.67258132460097</c:v>
                      </c:pt>
                      <c:pt idx="2927">
                        <c:v>601.61287325776902</c:v>
                      </c:pt>
                      <c:pt idx="2928">
                        <c:v>601.57165297686095</c:v>
                      </c:pt>
                      <c:pt idx="2929">
                        <c:v>601.55216216130202</c:v>
                      </c:pt>
                      <c:pt idx="2930">
                        <c:v>601.54430875215496</c:v>
                      </c:pt>
                      <c:pt idx="2931">
                        <c:v>601.50398865020804</c:v>
                      </c:pt>
                      <c:pt idx="2932">
                        <c:v>601.47802705906895</c:v>
                      </c:pt>
                      <c:pt idx="2933">
                        <c:v>601.44138896093102</c:v>
                      </c:pt>
                      <c:pt idx="2934">
                        <c:v>601.43834477305995</c:v>
                      </c:pt>
                      <c:pt idx="2935">
                        <c:v>601.41854474607101</c:v>
                      </c:pt>
                      <c:pt idx="2936">
                        <c:v>601.35077809964298</c:v>
                      </c:pt>
                      <c:pt idx="2937">
                        <c:v>601.34524129143597</c:v>
                      </c:pt>
                      <c:pt idx="2938">
                        <c:v>601.34493510017899</c:v>
                      </c:pt>
                      <c:pt idx="2939">
                        <c:v>601.33651581036997</c:v>
                      </c:pt>
                      <c:pt idx="2940">
                        <c:v>601.26482890782904</c:v>
                      </c:pt>
                      <c:pt idx="2941">
                        <c:v>601.26098666505902</c:v>
                      </c:pt>
                      <c:pt idx="2942">
                        <c:v>601.21463562444205</c:v>
                      </c:pt>
                      <c:pt idx="2943">
                        <c:v>601.21092023959704</c:v>
                      </c:pt>
                      <c:pt idx="2944">
                        <c:v>601.20329753704698</c:v>
                      </c:pt>
                      <c:pt idx="2945">
                        <c:v>601.20249960668002</c:v>
                      </c:pt>
                      <c:pt idx="2946">
                        <c:v>601.19886891820602</c:v>
                      </c:pt>
                      <c:pt idx="2947">
                        <c:v>601.16881850721404</c:v>
                      </c:pt>
                      <c:pt idx="2948">
                        <c:v>601.16212624217098</c:v>
                      </c:pt>
                      <c:pt idx="2949">
                        <c:v>601.16173673121205</c:v>
                      </c:pt>
                      <c:pt idx="2950">
                        <c:v>601.161710216649</c:v>
                      </c:pt>
                      <c:pt idx="2951">
                        <c:v>601.152728952095</c:v>
                      </c:pt>
                      <c:pt idx="2952">
                        <c:v>601.12912763507904</c:v>
                      </c:pt>
                      <c:pt idx="2953">
                        <c:v>601.12462876255904</c:v>
                      </c:pt>
                      <c:pt idx="2954">
                        <c:v>601.12457934222095</c:v>
                      </c:pt>
                      <c:pt idx="2955">
                        <c:v>601.05692542012196</c:v>
                      </c:pt>
                      <c:pt idx="2956">
                        <c:v>600.92474456775005</c:v>
                      </c:pt>
                      <c:pt idx="2957">
                        <c:v>600.90420494213402</c:v>
                      </c:pt>
                      <c:pt idx="2958">
                        <c:v>600.85949686346999</c:v>
                      </c:pt>
                      <c:pt idx="2959">
                        <c:v>600.80166743250197</c:v>
                      </c:pt>
                      <c:pt idx="2960">
                        <c:v>600.78482788768099</c:v>
                      </c:pt>
                      <c:pt idx="2961">
                        <c:v>600.63345858733805</c:v>
                      </c:pt>
                      <c:pt idx="2962">
                        <c:v>600.58937427127103</c:v>
                      </c:pt>
                      <c:pt idx="2963">
                        <c:v>600.44802311980504</c:v>
                      </c:pt>
                      <c:pt idx="2964">
                        <c:v>600.42485831618399</c:v>
                      </c:pt>
                      <c:pt idx="2965">
                        <c:v>600.38592905088501</c:v>
                      </c:pt>
                      <c:pt idx="2966">
                        <c:v>600.37638671823595</c:v>
                      </c:pt>
                      <c:pt idx="2967">
                        <c:v>600.360227124674</c:v>
                      </c:pt>
                      <c:pt idx="2968">
                        <c:v>600.34352327853003</c:v>
                      </c:pt>
                      <c:pt idx="2969">
                        <c:v>600.308448212587</c:v>
                      </c:pt>
                      <c:pt idx="2970">
                        <c:v>600.27809917572597</c:v>
                      </c:pt>
                      <c:pt idx="2971">
                        <c:v>600.24279051839903</c:v>
                      </c:pt>
                      <c:pt idx="2972">
                        <c:v>600.19230194666102</c:v>
                      </c:pt>
                      <c:pt idx="2973">
                        <c:v>600.18503768975097</c:v>
                      </c:pt>
                      <c:pt idx="2974">
                        <c:v>600.13443747516396</c:v>
                      </c:pt>
                      <c:pt idx="2975">
                        <c:v>600.09396463920098</c:v>
                      </c:pt>
                      <c:pt idx="2976">
                        <c:v>600.04739875300095</c:v>
                      </c:pt>
                      <c:pt idx="2977">
                        <c:v>600.04188499984798</c:v>
                      </c:pt>
                      <c:pt idx="2978">
                        <c:v>600.02012409135102</c:v>
                      </c:pt>
                      <c:pt idx="2979">
                        <c:v>600.01389463882003</c:v>
                      </c:pt>
                      <c:pt idx="2980">
                        <c:v>599.99764930364404</c:v>
                      </c:pt>
                      <c:pt idx="2981">
                        <c:v>599.97527907472204</c:v>
                      </c:pt>
                      <c:pt idx="2982">
                        <c:v>599.96833606812299</c:v>
                      </c:pt>
                      <c:pt idx="2983">
                        <c:v>599.93806421306897</c:v>
                      </c:pt>
                      <c:pt idx="2984">
                        <c:v>599.93788579305306</c:v>
                      </c:pt>
                      <c:pt idx="2985">
                        <c:v>599.93779602209599</c:v>
                      </c:pt>
                      <c:pt idx="2986">
                        <c:v>599.93665786266502</c:v>
                      </c:pt>
                      <c:pt idx="2987">
                        <c:v>599.93018713279696</c:v>
                      </c:pt>
                      <c:pt idx="2988">
                        <c:v>599.92870389512996</c:v>
                      </c:pt>
                      <c:pt idx="2989">
                        <c:v>599.81207677397595</c:v>
                      </c:pt>
                      <c:pt idx="2990">
                        <c:v>599.80887752053502</c:v>
                      </c:pt>
                      <c:pt idx="2991">
                        <c:v>599.76868306488905</c:v>
                      </c:pt>
                      <c:pt idx="2992">
                        <c:v>599.74538543545805</c:v>
                      </c:pt>
                      <c:pt idx="2993">
                        <c:v>599.72278860874303</c:v>
                      </c:pt>
                      <c:pt idx="2994">
                        <c:v>599.68385755173699</c:v>
                      </c:pt>
                      <c:pt idx="2995">
                        <c:v>599.67219319828598</c:v>
                      </c:pt>
                      <c:pt idx="2996">
                        <c:v>599.64554910016602</c:v>
                      </c:pt>
                      <c:pt idx="2997">
                        <c:v>599.60354909269495</c:v>
                      </c:pt>
                      <c:pt idx="2998">
                        <c:v>599.53813424217606</c:v>
                      </c:pt>
                      <c:pt idx="2999">
                        <c:v>599.49376886636401</c:v>
                      </c:pt>
                      <c:pt idx="3000">
                        <c:v>599.43497165098699</c:v>
                      </c:pt>
                      <c:pt idx="3001">
                        <c:v>599.34881893423506</c:v>
                      </c:pt>
                      <c:pt idx="3002">
                        <c:v>599.32083331055503</c:v>
                      </c:pt>
                      <c:pt idx="3003">
                        <c:v>599.29053340480095</c:v>
                      </c:pt>
                      <c:pt idx="3004">
                        <c:v>599.28545174145097</c:v>
                      </c:pt>
                      <c:pt idx="3005">
                        <c:v>599.27690643055303</c:v>
                      </c:pt>
                      <c:pt idx="3006">
                        <c:v>599.26420022997797</c:v>
                      </c:pt>
                      <c:pt idx="3007">
                        <c:v>599.17709074270101</c:v>
                      </c:pt>
                      <c:pt idx="3008">
                        <c:v>599.17463662741397</c:v>
                      </c:pt>
                      <c:pt idx="3009">
                        <c:v>599.13395892570804</c:v>
                      </c:pt>
                      <c:pt idx="3010">
                        <c:v>599.08522059475695</c:v>
                      </c:pt>
                      <c:pt idx="3011">
                        <c:v>599.07137446666297</c:v>
                      </c:pt>
                      <c:pt idx="3012">
                        <c:v>599.04968354689004</c:v>
                      </c:pt>
                      <c:pt idx="3013">
                        <c:v>599.01685134268996</c:v>
                      </c:pt>
                      <c:pt idx="3014">
                        <c:v>598.98984766837896</c:v>
                      </c:pt>
                      <c:pt idx="3015">
                        <c:v>598.97206897307899</c:v>
                      </c:pt>
                      <c:pt idx="3016">
                        <c:v>598.86464569462203</c:v>
                      </c:pt>
                      <c:pt idx="3017">
                        <c:v>598.84425207850802</c:v>
                      </c:pt>
                      <c:pt idx="3018">
                        <c:v>598.77506388542599</c:v>
                      </c:pt>
                      <c:pt idx="3019">
                        <c:v>598.75113518182195</c:v>
                      </c:pt>
                      <c:pt idx="3020">
                        <c:v>598.71881047907698</c:v>
                      </c:pt>
                      <c:pt idx="3021">
                        <c:v>598.71598867441901</c:v>
                      </c:pt>
                      <c:pt idx="3022">
                        <c:v>598.69403179277003</c:v>
                      </c:pt>
                      <c:pt idx="3023">
                        <c:v>598.68053299554595</c:v>
                      </c:pt>
                      <c:pt idx="3024">
                        <c:v>598.63703483774498</c:v>
                      </c:pt>
                      <c:pt idx="3025">
                        <c:v>598.555841679742</c:v>
                      </c:pt>
                      <c:pt idx="3026">
                        <c:v>598.54906430142603</c:v>
                      </c:pt>
                      <c:pt idx="3027">
                        <c:v>598.53168324959097</c:v>
                      </c:pt>
                      <c:pt idx="3028">
                        <c:v>598.49683579143903</c:v>
                      </c:pt>
                      <c:pt idx="3029">
                        <c:v>598.48565677093904</c:v>
                      </c:pt>
                      <c:pt idx="3030">
                        <c:v>598.45331133661705</c:v>
                      </c:pt>
                      <c:pt idx="3031">
                        <c:v>598.37436381297698</c:v>
                      </c:pt>
                      <c:pt idx="3032">
                        <c:v>598.37165152121497</c:v>
                      </c:pt>
                      <c:pt idx="3033">
                        <c:v>598.36326566448702</c:v>
                      </c:pt>
                      <c:pt idx="3034">
                        <c:v>598.35217843374096</c:v>
                      </c:pt>
                      <c:pt idx="3035">
                        <c:v>598.31870983915906</c:v>
                      </c:pt>
                      <c:pt idx="3036">
                        <c:v>598.28684504236401</c:v>
                      </c:pt>
                      <c:pt idx="3037">
                        <c:v>598.28080976847502</c:v>
                      </c:pt>
                      <c:pt idx="3038">
                        <c:v>598.22531009114095</c:v>
                      </c:pt>
                      <c:pt idx="3039">
                        <c:v>598.19869744781499</c:v>
                      </c:pt>
                      <c:pt idx="3040">
                        <c:v>598.15015916611105</c:v>
                      </c:pt>
                      <c:pt idx="3041">
                        <c:v>598.143605649189</c:v>
                      </c:pt>
                      <c:pt idx="3042">
                        <c:v>598.13116964254004</c:v>
                      </c:pt>
                      <c:pt idx="3043">
                        <c:v>598.07545521774</c:v>
                      </c:pt>
                      <c:pt idx="3044">
                        <c:v>598.01628394288002</c:v>
                      </c:pt>
                      <c:pt idx="3045">
                        <c:v>598.00424555294103</c:v>
                      </c:pt>
                      <c:pt idx="3046">
                        <c:v>597.92766128555502</c:v>
                      </c:pt>
                      <c:pt idx="3047">
                        <c:v>597.905159642287</c:v>
                      </c:pt>
                      <c:pt idx="3048">
                        <c:v>597.89266996579795</c:v>
                      </c:pt>
                      <c:pt idx="3049">
                        <c:v>597.88446188341095</c:v>
                      </c:pt>
                      <c:pt idx="3050">
                        <c:v>597.88008808448603</c:v>
                      </c:pt>
                      <c:pt idx="3051">
                        <c:v>597.86167790566606</c:v>
                      </c:pt>
                      <c:pt idx="3052">
                        <c:v>597.85556928382698</c:v>
                      </c:pt>
                      <c:pt idx="3053">
                        <c:v>597.82896174002497</c:v>
                      </c:pt>
                      <c:pt idx="3054">
                        <c:v>597.822692909578</c:v>
                      </c:pt>
                      <c:pt idx="3055">
                        <c:v>597.81545936821897</c:v>
                      </c:pt>
                      <c:pt idx="3056">
                        <c:v>597.78359281040503</c:v>
                      </c:pt>
                      <c:pt idx="3057">
                        <c:v>597.724131468878</c:v>
                      </c:pt>
                      <c:pt idx="3058">
                        <c:v>597.710579100411</c:v>
                      </c:pt>
                      <c:pt idx="3059">
                        <c:v>597.705986828807</c:v>
                      </c:pt>
                      <c:pt idx="3060">
                        <c:v>597.68464779616602</c:v>
                      </c:pt>
                      <c:pt idx="3061">
                        <c:v>597.66869528937798</c:v>
                      </c:pt>
                      <c:pt idx="3062">
                        <c:v>597.64965584884703</c:v>
                      </c:pt>
                      <c:pt idx="3063">
                        <c:v>597.64490366001098</c:v>
                      </c:pt>
                      <c:pt idx="3064">
                        <c:v>597.63706351901499</c:v>
                      </c:pt>
                      <c:pt idx="3065">
                        <c:v>597.62971561265999</c:v>
                      </c:pt>
                      <c:pt idx="3066">
                        <c:v>597.57844653537904</c:v>
                      </c:pt>
                      <c:pt idx="3067">
                        <c:v>597.55390472229101</c:v>
                      </c:pt>
                      <c:pt idx="3068">
                        <c:v>597.53522094720995</c:v>
                      </c:pt>
                      <c:pt idx="3069">
                        <c:v>597.52964583552796</c:v>
                      </c:pt>
                      <c:pt idx="3070">
                        <c:v>597.50735651039201</c:v>
                      </c:pt>
                      <c:pt idx="3071">
                        <c:v>597.44189938491502</c:v>
                      </c:pt>
                      <c:pt idx="3072">
                        <c:v>597.40566352004498</c:v>
                      </c:pt>
                      <c:pt idx="3073">
                        <c:v>597.39538284322896</c:v>
                      </c:pt>
                      <c:pt idx="3074">
                        <c:v>597.35083838622597</c:v>
                      </c:pt>
                      <c:pt idx="3075">
                        <c:v>597.32118779854204</c:v>
                      </c:pt>
                      <c:pt idx="3076">
                        <c:v>597.22092100463499</c:v>
                      </c:pt>
                      <c:pt idx="3077">
                        <c:v>597.17704302436596</c:v>
                      </c:pt>
                      <c:pt idx="3078">
                        <c:v>597.16489894424706</c:v>
                      </c:pt>
                      <c:pt idx="3079">
                        <c:v>597.12453762982398</c:v>
                      </c:pt>
                      <c:pt idx="3080">
                        <c:v>597.10661338209798</c:v>
                      </c:pt>
                      <c:pt idx="3081">
                        <c:v>597.09070343979795</c:v>
                      </c:pt>
                      <c:pt idx="3082">
                        <c:v>597.08876392734999</c:v>
                      </c:pt>
                      <c:pt idx="3083">
                        <c:v>597.07611495830895</c:v>
                      </c:pt>
                      <c:pt idx="3084">
                        <c:v>597.06822463433502</c:v>
                      </c:pt>
                      <c:pt idx="3085">
                        <c:v>597.06394675146998</c:v>
                      </c:pt>
                      <c:pt idx="3086">
                        <c:v>597.01382384525698</c:v>
                      </c:pt>
                      <c:pt idx="3087">
                        <c:v>596.96836635145996</c:v>
                      </c:pt>
                      <c:pt idx="3088">
                        <c:v>596.96833942052399</c:v>
                      </c:pt>
                      <c:pt idx="3089">
                        <c:v>596.95111723971104</c:v>
                      </c:pt>
                      <c:pt idx="3090">
                        <c:v>596.93726072112702</c:v>
                      </c:pt>
                      <c:pt idx="3091">
                        <c:v>596.90607077491904</c:v>
                      </c:pt>
                      <c:pt idx="3092">
                        <c:v>596.83016383681104</c:v>
                      </c:pt>
                      <c:pt idx="3093">
                        <c:v>596.82550874046797</c:v>
                      </c:pt>
                      <c:pt idx="3094">
                        <c:v>596.797611819709</c:v>
                      </c:pt>
                      <c:pt idx="3095">
                        <c:v>596.76826191459998</c:v>
                      </c:pt>
                      <c:pt idx="3096">
                        <c:v>596.74915508856702</c:v>
                      </c:pt>
                      <c:pt idx="3097">
                        <c:v>596.71637615214399</c:v>
                      </c:pt>
                      <c:pt idx="3098">
                        <c:v>596.63723334792803</c:v>
                      </c:pt>
                      <c:pt idx="3099">
                        <c:v>596.63095856473797</c:v>
                      </c:pt>
                      <c:pt idx="3100">
                        <c:v>596.62522387497097</c:v>
                      </c:pt>
                      <c:pt idx="3101">
                        <c:v>596.56502902597595</c:v>
                      </c:pt>
                      <c:pt idx="3102">
                        <c:v>596.55507198898601</c:v>
                      </c:pt>
                      <c:pt idx="3103">
                        <c:v>596.48790985205801</c:v>
                      </c:pt>
                      <c:pt idx="3104">
                        <c:v>596.41322308922497</c:v>
                      </c:pt>
                      <c:pt idx="3105">
                        <c:v>596.38905551803805</c:v>
                      </c:pt>
                      <c:pt idx="3106">
                        <c:v>596.36067491079802</c:v>
                      </c:pt>
                      <c:pt idx="3107">
                        <c:v>596.35082751648497</c:v>
                      </c:pt>
                      <c:pt idx="3108">
                        <c:v>596.34722863784998</c:v>
                      </c:pt>
                      <c:pt idx="3109">
                        <c:v>596.31563916404002</c:v>
                      </c:pt>
                      <c:pt idx="3110">
                        <c:v>596.31310688242104</c:v>
                      </c:pt>
                      <c:pt idx="3111">
                        <c:v>596.28033655241404</c:v>
                      </c:pt>
                      <c:pt idx="3112">
                        <c:v>596.26959133129196</c:v>
                      </c:pt>
                      <c:pt idx="3113">
                        <c:v>596.24196223035506</c:v>
                      </c:pt>
                      <c:pt idx="3114">
                        <c:v>596.21296659846996</c:v>
                      </c:pt>
                      <c:pt idx="3115">
                        <c:v>596.21105934922298</c:v>
                      </c:pt>
                      <c:pt idx="3116">
                        <c:v>596.16328771787198</c:v>
                      </c:pt>
                      <c:pt idx="3117">
                        <c:v>596.15876633552102</c:v>
                      </c:pt>
                      <c:pt idx="3118">
                        <c:v>596.14732928174203</c:v>
                      </c:pt>
                      <c:pt idx="3119">
                        <c:v>596.13082127087796</c:v>
                      </c:pt>
                      <c:pt idx="3120">
                        <c:v>596.11496171284102</c:v>
                      </c:pt>
                      <c:pt idx="3121">
                        <c:v>596.06119992273398</c:v>
                      </c:pt>
                      <c:pt idx="3122">
                        <c:v>596.05050323914099</c:v>
                      </c:pt>
                      <c:pt idx="3123">
                        <c:v>596.04167489163501</c:v>
                      </c:pt>
                      <c:pt idx="3124">
                        <c:v>596.03664967812097</c:v>
                      </c:pt>
                      <c:pt idx="3125">
                        <c:v>595.99435641821196</c:v>
                      </c:pt>
                      <c:pt idx="3126">
                        <c:v>595.98082916446799</c:v>
                      </c:pt>
                      <c:pt idx="3127">
                        <c:v>595.96070822090405</c:v>
                      </c:pt>
                      <c:pt idx="3128">
                        <c:v>595.93734105623105</c:v>
                      </c:pt>
                      <c:pt idx="3129">
                        <c:v>595.91924340219998</c:v>
                      </c:pt>
                      <c:pt idx="3130">
                        <c:v>595.90737170614</c:v>
                      </c:pt>
                      <c:pt idx="3131">
                        <c:v>595.89689430491603</c:v>
                      </c:pt>
                      <c:pt idx="3132">
                        <c:v>595.885896569338</c:v>
                      </c:pt>
                      <c:pt idx="3133">
                        <c:v>595.87598996916597</c:v>
                      </c:pt>
                      <c:pt idx="3134">
                        <c:v>595.87435214933498</c:v>
                      </c:pt>
                      <c:pt idx="3135">
                        <c:v>595.87288307408596</c:v>
                      </c:pt>
                      <c:pt idx="3136">
                        <c:v>595.72923565012695</c:v>
                      </c:pt>
                      <c:pt idx="3137">
                        <c:v>595.65735846758002</c:v>
                      </c:pt>
                      <c:pt idx="3138">
                        <c:v>595.655856280173</c:v>
                      </c:pt>
                      <c:pt idx="3139">
                        <c:v>595.65463382392397</c:v>
                      </c:pt>
                      <c:pt idx="3140">
                        <c:v>595.63029566825503</c:v>
                      </c:pt>
                      <c:pt idx="3141">
                        <c:v>595.60361263163998</c:v>
                      </c:pt>
                      <c:pt idx="3142">
                        <c:v>595.59437712445697</c:v>
                      </c:pt>
                      <c:pt idx="3143">
                        <c:v>595.566060470401</c:v>
                      </c:pt>
                      <c:pt idx="3144">
                        <c:v>595.41896640820903</c:v>
                      </c:pt>
                      <c:pt idx="3145">
                        <c:v>595.37874281901804</c:v>
                      </c:pt>
                      <c:pt idx="3146">
                        <c:v>595.362989145234</c:v>
                      </c:pt>
                      <c:pt idx="3147">
                        <c:v>595.360576434579</c:v>
                      </c:pt>
                      <c:pt idx="3148">
                        <c:v>595.29957065334702</c:v>
                      </c:pt>
                      <c:pt idx="3149">
                        <c:v>595.17379637943395</c:v>
                      </c:pt>
                      <c:pt idx="3150">
                        <c:v>595.16849649542303</c:v>
                      </c:pt>
                      <c:pt idx="3151">
                        <c:v>595.157476077213</c:v>
                      </c:pt>
                      <c:pt idx="3152">
                        <c:v>595.14756406037895</c:v>
                      </c:pt>
                      <c:pt idx="3153">
                        <c:v>595.139299455681</c:v>
                      </c:pt>
                      <c:pt idx="3154">
                        <c:v>595.13124103460905</c:v>
                      </c:pt>
                      <c:pt idx="3155">
                        <c:v>595.10929707548496</c:v>
                      </c:pt>
                      <c:pt idx="3156">
                        <c:v>595.08381049513696</c:v>
                      </c:pt>
                      <c:pt idx="3157">
                        <c:v>595.07025719813601</c:v>
                      </c:pt>
                      <c:pt idx="3158">
                        <c:v>595.04045081114896</c:v>
                      </c:pt>
                      <c:pt idx="3159">
                        <c:v>595.02496526405605</c:v>
                      </c:pt>
                      <c:pt idx="3160">
                        <c:v>594.96712955549106</c:v>
                      </c:pt>
                      <c:pt idx="3161">
                        <c:v>594.96069950299398</c:v>
                      </c:pt>
                      <c:pt idx="3162">
                        <c:v>594.95630852365605</c:v>
                      </c:pt>
                      <c:pt idx="3163">
                        <c:v>594.94056873460102</c:v>
                      </c:pt>
                      <c:pt idx="3164">
                        <c:v>594.92315137741298</c:v>
                      </c:pt>
                      <c:pt idx="3165">
                        <c:v>594.90747504970295</c:v>
                      </c:pt>
                      <c:pt idx="3166">
                        <c:v>594.89442577919397</c:v>
                      </c:pt>
                      <c:pt idx="3167">
                        <c:v>594.79988315534797</c:v>
                      </c:pt>
                      <c:pt idx="3168">
                        <c:v>594.79899634573098</c:v>
                      </c:pt>
                      <c:pt idx="3169">
                        <c:v>594.74258006283299</c:v>
                      </c:pt>
                      <c:pt idx="3170">
                        <c:v>594.74175387712796</c:v>
                      </c:pt>
                      <c:pt idx="3171">
                        <c:v>594.74095927793496</c:v>
                      </c:pt>
                      <c:pt idx="3172">
                        <c:v>594.69566836783201</c:v>
                      </c:pt>
                      <c:pt idx="3173">
                        <c:v>594.685435384774</c:v>
                      </c:pt>
                      <c:pt idx="3174">
                        <c:v>594.68006235547898</c:v>
                      </c:pt>
                      <c:pt idx="3175">
                        <c:v>594.62384742416396</c:v>
                      </c:pt>
                      <c:pt idx="3176">
                        <c:v>594.61279284776401</c:v>
                      </c:pt>
                      <c:pt idx="3177">
                        <c:v>594.59071063678596</c:v>
                      </c:pt>
                      <c:pt idx="3178">
                        <c:v>594.55784814388198</c:v>
                      </c:pt>
                      <c:pt idx="3179">
                        <c:v>594.55727544802403</c:v>
                      </c:pt>
                      <c:pt idx="3180">
                        <c:v>594.51765269180203</c:v>
                      </c:pt>
                      <c:pt idx="3181">
                        <c:v>594.50249930870405</c:v>
                      </c:pt>
                      <c:pt idx="3182">
                        <c:v>594.49246230825202</c:v>
                      </c:pt>
                      <c:pt idx="3183">
                        <c:v>594.47527545338903</c:v>
                      </c:pt>
                      <c:pt idx="3184">
                        <c:v>594.41030103951596</c:v>
                      </c:pt>
                      <c:pt idx="3185">
                        <c:v>594.40974686490995</c:v>
                      </c:pt>
                      <c:pt idx="3186">
                        <c:v>594.40425985395098</c:v>
                      </c:pt>
                      <c:pt idx="3187">
                        <c:v>594.34811380614201</c:v>
                      </c:pt>
                      <c:pt idx="3188">
                        <c:v>594.34442058213904</c:v>
                      </c:pt>
                      <c:pt idx="3189">
                        <c:v>594.26294619285102</c:v>
                      </c:pt>
                      <c:pt idx="3190">
                        <c:v>594.22521708175395</c:v>
                      </c:pt>
                      <c:pt idx="3191">
                        <c:v>594.20040797334798</c:v>
                      </c:pt>
                      <c:pt idx="3192">
                        <c:v>594.18137159126604</c:v>
                      </c:pt>
                      <c:pt idx="3193">
                        <c:v>594.15746089106199</c:v>
                      </c:pt>
                      <c:pt idx="3194">
                        <c:v>594.15377186477303</c:v>
                      </c:pt>
                      <c:pt idx="3195">
                        <c:v>594.15251386926695</c:v>
                      </c:pt>
                      <c:pt idx="3196">
                        <c:v>594.14713494971102</c:v>
                      </c:pt>
                      <c:pt idx="3197">
                        <c:v>594.12960243598002</c:v>
                      </c:pt>
                      <c:pt idx="3198">
                        <c:v>594.11607624015005</c:v>
                      </c:pt>
                      <c:pt idx="3199">
                        <c:v>594.09764999912795</c:v>
                      </c:pt>
                      <c:pt idx="3200">
                        <c:v>594.07124302859097</c:v>
                      </c:pt>
                      <c:pt idx="3201">
                        <c:v>594.06567258041503</c:v>
                      </c:pt>
                      <c:pt idx="3202">
                        <c:v>594.03880229863603</c:v>
                      </c:pt>
                      <c:pt idx="3203">
                        <c:v>594.016252215657</c:v>
                      </c:pt>
                      <c:pt idx="3204">
                        <c:v>594.01222609978402</c:v>
                      </c:pt>
                      <c:pt idx="3205">
                        <c:v>594.00788981772405</c:v>
                      </c:pt>
                      <c:pt idx="3206">
                        <c:v>593.979725223537</c:v>
                      </c:pt>
                      <c:pt idx="3207">
                        <c:v>593.969176416045</c:v>
                      </c:pt>
                      <c:pt idx="3208">
                        <c:v>593.95735293303005</c:v>
                      </c:pt>
                      <c:pt idx="3209">
                        <c:v>593.93612977491205</c:v>
                      </c:pt>
                      <c:pt idx="3210">
                        <c:v>593.90545046729198</c:v>
                      </c:pt>
                      <c:pt idx="3211">
                        <c:v>593.87106834241104</c:v>
                      </c:pt>
                      <c:pt idx="3212">
                        <c:v>593.85535445305004</c:v>
                      </c:pt>
                      <c:pt idx="3213">
                        <c:v>593.84799131482498</c:v>
                      </c:pt>
                      <c:pt idx="3214">
                        <c:v>593.822547951042</c:v>
                      </c:pt>
                      <c:pt idx="3215">
                        <c:v>593.80108371980896</c:v>
                      </c:pt>
                      <c:pt idx="3216">
                        <c:v>593.78109176355804</c:v>
                      </c:pt>
                      <c:pt idx="3217">
                        <c:v>593.70644390384302</c:v>
                      </c:pt>
                      <c:pt idx="3218">
                        <c:v>593.68575515069699</c:v>
                      </c:pt>
                      <c:pt idx="3219">
                        <c:v>593.66886746284899</c:v>
                      </c:pt>
                      <c:pt idx="3220">
                        <c:v>593.59031273610799</c:v>
                      </c:pt>
                      <c:pt idx="3221">
                        <c:v>593.58589618177302</c:v>
                      </c:pt>
                      <c:pt idx="3222">
                        <c:v>593.56599341184995</c:v>
                      </c:pt>
                      <c:pt idx="3223">
                        <c:v>593.50038392430497</c:v>
                      </c:pt>
                      <c:pt idx="3224">
                        <c:v>593.43769344650502</c:v>
                      </c:pt>
                      <c:pt idx="3225">
                        <c:v>593.41060512094896</c:v>
                      </c:pt>
                      <c:pt idx="3226">
                        <c:v>593.40603141880899</c:v>
                      </c:pt>
                      <c:pt idx="3227">
                        <c:v>593.39934916061998</c:v>
                      </c:pt>
                      <c:pt idx="3228">
                        <c:v>593.37938298270205</c:v>
                      </c:pt>
                      <c:pt idx="3229">
                        <c:v>593.355070603782</c:v>
                      </c:pt>
                      <c:pt idx="3230">
                        <c:v>593.33191607329104</c:v>
                      </c:pt>
                      <c:pt idx="3231">
                        <c:v>593.31679725585298</c:v>
                      </c:pt>
                      <c:pt idx="3232">
                        <c:v>593.26712981748597</c:v>
                      </c:pt>
                      <c:pt idx="3233">
                        <c:v>593.22516489315899</c:v>
                      </c:pt>
                      <c:pt idx="3234">
                        <c:v>593.139475235752</c:v>
                      </c:pt>
                      <c:pt idx="3235">
                        <c:v>593.13852800716302</c:v>
                      </c:pt>
                      <c:pt idx="3236">
                        <c:v>593.12931459844799</c:v>
                      </c:pt>
                      <c:pt idx="3237">
                        <c:v>593.12475934105305</c:v>
                      </c:pt>
                      <c:pt idx="3238">
                        <c:v>593.07577163456597</c:v>
                      </c:pt>
                      <c:pt idx="3239">
                        <c:v>593.05454440784104</c:v>
                      </c:pt>
                      <c:pt idx="3240">
                        <c:v>593.04560068812395</c:v>
                      </c:pt>
                      <c:pt idx="3241">
                        <c:v>593.02318771689897</c:v>
                      </c:pt>
                      <c:pt idx="3242">
                        <c:v>592.974926496732</c:v>
                      </c:pt>
                      <c:pt idx="3243">
                        <c:v>592.93308070535795</c:v>
                      </c:pt>
                      <c:pt idx="3244">
                        <c:v>592.86509949234301</c:v>
                      </c:pt>
                      <c:pt idx="3245">
                        <c:v>592.85744611352197</c:v>
                      </c:pt>
                      <c:pt idx="3246">
                        <c:v>592.82930705370802</c:v>
                      </c:pt>
                      <c:pt idx="3247">
                        <c:v>592.81677087159699</c:v>
                      </c:pt>
                      <c:pt idx="3248">
                        <c:v>592.81400678706802</c:v>
                      </c:pt>
                      <c:pt idx="3249">
                        <c:v>592.76179346243305</c:v>
                      </c:pt>
                      <c:pt idx="3250">
                        <c:v>592.70116913050902</c:v>
                      </c:pt>
                      <c:pt idx="3251">
                        <c:v>592.69882139453296</c:v>
                      </c:pt>
                      <c:pt idx="3252">
                        <c:v>592.67316019201201</c:v>
                      </c:pt>
                      <c:pt idx="3253">
                        <c:v>592.65014873299594</c:v>
                      </c:pt>
                      <c:pt idx="3254">
                        <c:v>592.64454505964704</c:v>
                      </c:pt>
                      <c:pt idx="3255">
                        <c:v>592.60659730403495</c:v>
                      </c:pt>
                      <c:pt idx="3256">
                        <c:v>592.56581220620399</c:v>
                      </c:pt>
                      <c:pt idx="3257">
                        <c:v>592.55091923961095</c:v>
                      </c:pt>
                      <c:pt idx="3258">
                        <c:v>592.51175280727705</c:v>
                      </c:pt>
                      <c:pt idx="3259">
                        <c:v>592.50796518712195</c:v>
                      </c:pt>
                      <c:pt idx="3260">
                        <c:v>592.42919650550198</c:v>
                      </c:pt>
                      <c:pt idx="3261">
                        <c:v>592.41693088694001</c:v>
                      </c:pt>
                      <c:pt idx="3262">
                        <c:v>592.41478586144297</c:v>
                      </c:pt>
                      <c:pt idx="3263">
                        <c:v>592.41339416353799</c:v>
                      </c:pt>
                      <c:pt idx="3264">
                        <c:v>592.32243245808399</c:v>
                      </c:pt>
                      <c:pt idx="3265">
                        <c:v>592.26115608113196</c:v>
                      </c:pt>
                      <c:pt idx="3266">
                        <c:v>592.23405532623406</c:v>
                      </c:pt>
                      <c:pt idx="3267">
                        <c:v>592.22679259092695</c:v>
                      </c:pt>
                      <c:pt idx="3268">
                        <c:v>592.19690188618597</c:v>
                      </c:pt>
                      <c:pt idx="3269">
                        <c:v>592.18217488129596</c:v>
                      </c:pt>
                      <c:pt idx="3270">
                        <c:v>592.14096443065705</c:v>
                      </c:pt>
                      <c:pt idx="3271">
                        <c:v>592.07133529731402</c:v>
                      </c:pt>
                      <c:pt idx="3272">
                        <c:v>591.95327515113297</c:v>
                      </c:pt>
                      <c:pt idx="3273">
                        <c:v>591.93821334033703</c:v>
                      </c:pt>
                      <c:pt idx="3274">
                        <c:v>591.92045760169299</c:v>
                      </c:pt>
                      <c:pt idx="3275">
                        <c:v>591.86248902361797</c:v>
                      </c:pt>
                      <c:pt idx="3276">
                        <c:v>591.83777122083904</c:v>
                      </c:pt>
                      <c:pt idx="3277">
                        <c:v>591.83614244970204</c:v>
                      </c:pt>
                      <c:pt idx="3278">
                        <c:v>591.83554420967801</c:v>
                      </c:pt>
                      <c:pt idx="3279">
                        <c:v>591.82163644690502</c:v>
                      </c:pt>
                      <c:pt idx="3280">
                        <c:v>591.79318866499796</c:v>
                      </c:pt>
                      <c:pt idx="3281">
                        <c:v>591.78001650335898</c:v>
                      </c:pt>
                      <c:pt idx="3282">
                        <c:v>591.77225998727897</c:v>
                      </c:pt>
                      <c:pt idx="3283">
                        <c:v>591.76753844532698</c:v>
                      </c:pt>
                      <c:pt idx="3284">
                        <c:v>591.76584026410796</c:v>
                      </c:pt>
                      <c:pt idx="3285">
                        <c:v>591.75948136463103</c:v>
                      </c:pt>
                      <c:pt idx="3286">
                        <c:v>591.663777451756</c:v>
                      </c:pt>
                      <c:pt idx="3287">
                        <c:v>591.63220172689296</c:v>
                      </c:pt>
                      <c:pt idx="3288">
                        <c:v>591.63009670285999</c:v>
                      </c:pt>
                      <c:pt idx="3289">
                        <c:v>591.60814953982299</c:v>
                      </c:pt>
                      <c:pt idx="3290">
                        <c:v>591.59969988220996</c:v>
                      </c:pt>
                      <c:pt idx="3291">
                        <c:v>591.59702056014896</c:v>
                      </c:pt>
                      <c:pt idx="3292">
                        <c:v>591.59412865005595</c:v>
                      </c:pt>
                      <c:pt idx="3293">
                        <c:v>591.58979423604899</c:v>
                      </c:pt>
                      <c:pt idx="3294">
                        <c:v>591.58912007292099</c:v>
                      </c:pt>
                      <c:pt idx="3295">
                        <c:v>591.58456685458304</c:v>
                      </c:pt>
                      <c:pt idx="3296">
                        <c:v>591.52343909056594</c:v>
                      </c:pt>
                      <c:pt idx="3297">
                        <c:v>591.47272747034901</c:v>
                      </c:pt>
                      <c:pt idx="3298">
                        <c:v>591.47166668582395</c:v>
                      </c:pt>
                      <c:pt idx="3299">
                        <c:v>591.46128492987702</c:v>
                      </c:pt>
                      <c:pt idx="3300">
                        <c:v>591.44298547694996</c:v>
                      </c:pt>
                      <c:pt idx="3301">
                        <c:v>591.42773418077695</c:v>
                      </c:pt>
                      <c:pt idx="3302">
                        <c:v>591.36106973303401</c:v>
                      </c:pt>
                      <c:pt idx="3303">
                        <c:v>591.35663208336803</c:v>
                      </c:pt>
                      <c:pt idx="3304">
                        <c:v>591.283561367517</c:v>
                      </c:pt>
                      <c:pt idx="3305">
                        <c:v>591.26744067894799</c:v>
                      </c:pt>
                      <c:pt idx="3306">
                        <c:v>591.24609644052896</c:v>
                      </c:pt>
                      <c:pt idx="3307">
                        <c:v>591.21339648252001</c:v>
                      </c:pt>
                      <c:pt idx="3308">
                        <c:v>591.19679283232699</c:v>
                      </c:pt>
                      <c:pt idx="3309">
                        <c:v>591.17577536882197</c:v>
                      </c:pt>
                      <c:pt idx="3310">
                        <c:v>591.15610834048402</c:v>
                      </c:pt>
                      <c:pt idx="3311">
                        <c:v>591.119112490558</c:v>
                      </c:pt>
                      <c:pt idx="3312">
                        <c:v>591.10484168565097</c:v>
                      </c:pt>
                      <c:pt idx="3313">
                        <c:v>591.04731858933303</c:v>
                      </c:pt>
                      <c:pt idx="3314">
                        <c:v>591.02770061633998</c:v>
                      </c:pt>
                      <c:pt idx="3315">
                        <c:v>591.01567727457905</c:v>
                      </c:pt>
                      <c:pt idx="3316">
                        <c:v>590.91722121456803</c:v>
                      </c:pt>
                      <c:pt idx="3317">
                        <c:v>590.89452990077802</c:v>
                      </c:pt>
                      <c:pt idx="3318">
                        <c:v>590.86942725445203</c:v>
                      </c:pt>
                      <c:pt idx="3319">
                        <c:v>590.85947043556905</c:v>
                      </c:pt>
                      <c:pt idx="3320">
                        <c:v>590.84408983196795</c:v>
                      </c:pt>
                      <c:pt idx="3321">
                        <c:v>590.82885603924501</c:v>
                      </c:pt>
                      <c:pt idx="3322">
                        <c:v>590.82114541257397</c:v>
                      </c:pt>
                      <c:pt idx="3323">
                        <c:v>590.78119672578805</c:v>
                      </c:pt>
                      <c:pt idx="3324">
                        <c:v>590.774008473717</c:v>
                      </c:pt>
                      <c:pt idx="3325">
                        <c:v>590.74309464815497</c:v>
                      </c:pt>
                      <c:pt idx="3326">
                        <c:v>590.73885510961202</c:v>
                      </c:pt>
                      <c:pt idx="3327">
                        <c:v>590.73155234717501</c:v>
                      </c:pt>
                      <c:pt idx="3328">
                        <c:v>590.73137244010695</c:v>
                      </c:pt>
                      <c:pt idx="3329">
                        <c:v>590.71849906414502</c:v>
                      </c:pt>
                      <c:pt idx="3330">
                        <c:v>590.66802029819303</c:v>
                      </c:pt>
                      <c:pt idx="3331">
                        <c:v>590.63202283121996</c:v>
                      </c:pt>
                      <c:pt idx="3332">
                        <c:v>590.61623871723702</c:v>
                      </c:pt>
                      <c:pt idx="3333">
                        <c:v>590.59622855377597</c:v>
                      </c:pt>
                      <c:pt idx="3334">
                        <c:v>590.587683956511</c:v>
                      </c:pt>
                      <c:pt idx="3335">
                        <c:v>590.54425912255397</c:v>
                      </c:pt>
                      <c:pt idx="3336">
                        <c:v>590.54212594655201</c:v>
                      </c:pt>
                      <c:pt idx="3337">
                        <c:v>590.49412590765803</c:v>
                      </c:pt>
                      <c:pt idx="3338">
                        <c:v>590.42174164428695</c:v>
                      </c:pt>
                      <c:pt idx="3339">
                        <c:v>590.37728564765996</c:v>
                      </c:pt>
                      <c:pt idx="3340">
                        <c:v>590.36514366827498</c:v>
                      </c:pt>
                      <c:pt idx="3341">
                        <c:v>590.32322243396902</c:v>
                      </c:pt>
                      <c:pt idx="3342">
                        <c:v>590.32043086796102</c:v>
                      </c:pt>
                      <c:pt idx="3343">
                        <c:v>590.19454188192901</c:v>
                      </c:pt>
                      <c:pt idx="3344">
                        <c:v>590.14238877723506</c:v>
                      </c:pt>
                      <c:pt idx="3345">
                        <c:v>590.13277433709095</c:v>
                      </c:pt>
                      <c:pt idx="3346">
                        <c:v>590.10220515854496</c:v>
                      </c:pt>
                      <c:pt idx="3347">
                        <c:v>590.07897350142605</c:v>
                      </c:pt>
                      <c:pt idx="3348">
                        <c:v>590.06421502277306</c:v>
                      </c:pt>
                      <c:pt idx="3349">
                        <c:v>590.03793059429995</c:v>
                      </c:pt>
                      <c:pt idx="3350">
                        <c:v>589.96900365447402</c:v>
                      </c:pt>
                      <c:pt idx="3351">
                        <c:v>589.93428206555302</c:v>
                      </c:pt>
                      <c:pt idx="3352">
                        <c:v>589.87826319231897</c:v>
                      </c:pt>
                      <c:pt idx="3353">
                        <c:v>589.84157544446896</c:v>
                      </c:pt>
                      <c:pt idx="3354">
                        <c:v>589.84077054725799</c:v>
                      </c:pt>
                      <c:pt idx="3355">
                        <c:v>589.83256136944101</c:v>
                      </c:pt>
                      <c:pt idx="3356">
                        <c:v>589.79174534895697</c:v>
                      </c:pt>
                      <c:pt idx="3357">
                        <c:v>589.78262603034898</c:v>
                      </c:pt>
                      <c:pt idx="3358">
                        <c:v>589.77728544517004</c:v>
                      </c:pt>
                      <c:pt idx="3359">
                        <c:v>589.76123453518096</c:v>
                      </c:pt>
                      <c:pt idx="3360">
                        <c:v>589.75965862587702</c:v>
                      </c:pt>
                      <c:pt idx="3361">
                        <c:v>589.73527075657103</c:v>
                      </c:pt>
                      <c:pt idx="3362">
                        <c:v>589.73136215954696</c:v>
                      </c:pt>
                      <c:pt idx="3363">
                        <c:v>589.72103568953696</c:v>
                      </c:pt>
                      <c:pt idx="3364">
                        <c:v>589.61037147483705</c:v>
                      </c:pt>
                      <c:pt idx="3365">
                        <c:v>589.59916987921304</c:v>
                      </c:pt>
                      <c:pt idx="3366">
                        <c:v>589.56248129924404</c:v>
                      </c:pt>
                      <c:pt idx="3367">
                        <c:v>589.53738554293705</c:v>
                      </c:pt>
                      <c:pt idx="3368">
                        <c:v>589.53586534757699</c:v>
                      </c:pt>
                      <c:pt idx="3369">
                        <c:v>589.50817060272698</c:v>
                      </c:pt>
                      <c:pt idx="3370">
                        <c:v>589.49892379532696</c:v>
                      </c:pt>
                      <c:pt idx="3371">
                        <c:v>589.49268855009905</c:v>
                      </c:pt>
                      <c:pt idx="3372">
                        <c:v>589.42883969971399</c:v>
                      </c:pt>
                      <c:pt idx="3373">
                        <c:v>589.395705020077</c:v>
                      </c:pt>
                      <c:pt idx="3374">
                        <c:v>589.34556215135694</c:v>
                      </c:pt>
                      <c:pt idx="3375">
                        <c:v>589.28985785032899</c:v>
                      </c:pt>
                      <c:pt idx="3376">
                        <c:v>589.28203982876505</c:v>
                      </c:pt>
                      <c:pt idx="3377">
                        <c:v>589.26193861204899</c:v>
                      </c:pt>
                      <c:pt idx="3378">
                        <c:v>589.22588628553501</c:v>
                      </c:pt>
                      <c:pt idx="3379">
                        <c:v>589.17992083808304</c:v>
                      </c:pt>
                      <c:pt idx="3380">
                        <c:v>589.17058731590998</c:v>
                      </c:pt>
                      <c:pt idx="3381">
                        <c:v>589.17042657561296</c:v>
                      </c:pt>
                      <c:pt idx="3382">
                        <c:v>589.16427935297895</c:v>
                      </c:pt>
                      <c:pt idx="3383">
                        <c:v>589.09426878977695</c:v>
                      </c:pt>
                      <c:pt idx="3384">
                        <c:v>589.07739470144497</c:v>
                      </c:pt>
                      <c:pt idx="3385">
                        <c:v>589.03393872717299</c:v>
                      </c:pt>
                      <c:pt idx="3386">
                        <c:v>589.02645732166297</c:v>
                      </c:pt>
                      <c:pt idx="3387">
                        <c:v>589.01409952368999</c:v>
                      </c:pt>
                      <c:pt idx="3388">
                        <c:v>589.01225945246199</c:v>
                      </c:pt>
                      <c:pt idx="3389">
                        <c:v>589.00455170345595</c:v>
                      </c:pt>
                      <c:pt idx="3390">
                        <c:v>588.97319079141096</c:v>
                      </c:pt>
                      <c:pt idx="3391">
                        <c:v>588.95087245039804</c:v>
                      </c:pt>
                      <c:pt idx="3392">
                        <c:v>588.94929788263005</c:v>
                      </c:pt>
                      <c:pt idx="3393">
                        <c:v>588.90771994149804</c:v>
                      </c:pt>
                      <c:pt idx="3394">
                        <c:v>588.88820086376302</c:v>
                      </c:pt>
                      <c:pt idx="3395">
                        <c:v>588.82635302199196</c:v>
                      </c:pt>
                      <c:pt idx="3396">
                        <c:v>588.73064612640201</c:v>
                      </c:pt>
                      <c:pt idx="3397">
                        <c:v>588.70798307590303</c:v>
                      </c:pt>
                      <c:pt idx="3398">
                        <c:v>588.677626022352</c:v>
                      </c:pt>
                      <c:pt idx="3399">
                        <c:v>588.64887215116801</c:v>
                      </c:pt>
                      <c:pt idx="3400">
                        <c:v>588.62188012747401</c:v>
                      </c:pt>
                      <c:pt idx="3401">
                        <c:v>588.59640109610996</c:v>
                      </c:pt>
                      <c:pt idx="3402">
                        <c:v>588.59063742074795</c:v>
                      </c:pt>
                      <c:pt idx="3403">
                        <c:v>588.55050548317399</c:v>
                      </c:pt>
                      <c:pt idx="3404">
                        <c:v>588.54723503234595</c:v>
                      </c:pt>
                      <c:pt idx="3405">
                        <c:v>588.42945140559095</c:v>
                      </c:pt>
                      <c:pt idx="3406">
                        <c:v>588.38893375046996</c:v>
                      </c:pt>
                      <c:pt idx="3407">
                        <c:v>588.32364983094897</c:v>
                      </c:pt>
                      <c:pt idx="3408">
                        <c:v>588.32344404626997</c:v>
                      </c:pt>
                      <c:pt idx="3409">
                        <c:v>588.31800405188403</c:v>
                      </c:pt>
                      <c:pt idx="3410">
                        <c:v>588.31678096650398</c:v>
                      </c:pt>
                      <c:pt idx="3411">
                        <c:v>588.29240673611298</c:v>
                      </c:pt>
                      <c:pt idx="3412">
                        <c:v>588.28667083519201</c:v>
                      </c:pt>
                      <c:pt idx="3413">
                        <c:v>588.28595799904599</c:v>
                      </c:pt>
                      <c:pt idx="3414">
                        <c:v>588.25139747955905</c:v>
                      </c:pt>
                      <c:pt idx="3415">
                        <c:v>588.25107402770197</c:v>
                      </c:pt>
                      <c:pt idx="3416">
                        <c:v>588.22492260905597</c:v>
                      </c:pt>
                      <c:pt idx="3417">
                        <c:v>588.18737814435497</c:v>
                      </c:pt>
                      <c:pt idx="3418">
                        <c:v>588.14492960419705</c:v>
                      </c:pt>
                      <c:pt idx="3419">
                        <c:v>588.13584882400505</c:v>
                      </c:pt>
                      <c:pt idx="3420">
                        <c:v>588.02842535942796</c:v>
                      </c:pt>
                      <c:pt idx="3421">
                        <c:v>587.92346248364902</c:v>
                      </c:pt>
                      <c:pt idx="3422">
                        <c:v>587.91871699309604</c:v>
                      </c:pt>
                      <c:pt idx="3423">
                        <c:v>587.90759355429304</c:v>
                      </c:pt>
                      <c:pt idx="3424">
                        <c:v>587.89267729833205</c:v>
                      </c:pt>
                      <c:pt idx="3425">
                        <c:v>587.873853083477</c:v>
                      </c:pt>
                      <c:pt idx="3426">
                        <c:v>587.86074576926603</c:v>
                      </c:pt>
                      <c:pt idx="3427">
                        <c:v>587.849452479766</c:v>
                      </c:pt>
                      <c:pt idx="3428">
                        <c:v>587.78104905742998</c:v>
                      </c:pt>
                      <c:pt idx="3429">
                        <c:v>587.72157880088798</c:v>
                      </c:pt>
                      <c:pt idx="3430">
                        <c:v>587.54248126989103</c:v>
                      </c:pt>
                      <c:pt idx="3431">
                        <c:v>587.46886392921101</c:v>
                      </c:pt>
                      <c:pt idx="3432">
                        <c:v>587.46649463959602</c:v>
                      </c:pt>
                      <c:pt idx="3433">
                        <c:v>587.39306758442797</c:v>
                      </c:pt>
                      <c:pt idx="3434">
                        <c:v>587.34292505777</c:v>
                      </c:pt>
                      <c:pt idx="3435">
                        <c:v>587.32176593496899</c:v>
                      </c:pt>
                      <c:pt idx="3436">
                        <c:v>587.21528079514701</c:v>
                      </c:pt>
                      <c:pt idx="3437">
                        <c:v>587.19266435406803</c:v>
                      </c:pt>
                      <c:pt idx="3438">
                        <c:v>587.15852634289001</c:v>
                      </c:pt>
                      <c:pt idx="3439">
                        <c:v>587.15707034679394</c:v>
                      </c:pt>
                      <c:pt idx="3440">
                        <c:v>587.12042928241601</c:v>
                      </c:pt>
                      <c:pt idx="3441">
                        <c:v>587.09642366072205</c:v>
                      </c:pt>
                      <c:pt idx="3442">
                        <c:v>587.07726511722603</c:v>
                      </c:pt>
                      <c:pt idx="3443">
                        <c:v>587.05562006839102</c:v>
                      </c:pt>
                      <c:pt idx="3444">
                        <c:v>587.05247659069801</c:v>
                      </c:pt>
                      <c:pt idx="3445">
                        <c:v>587.00484184433196</c:v>
                      </c:pt>
                      <c:pt idx="3446">
                        <c:v>586.90765151515905</c:v>
                      </c:pt>
                      <c:pt idx="3447">
                        <c:v>586.87932731199101</c:v>
                      </c:pt>
                      <c:pt idx="3448">
                        <c:v>586.802406021666</c:v>
                      </c:pt>
                      <c:pt idx="3449">
                        <c:v>586.74008893188602</c:v>
                      </c:pt>
                      <c:pt idx="3450">
                        <c:v>586.73773911623096</c:v>
                      </c:pt>
                      <c:pt idx="3451">
                        <c:v>586.71155937495405</c:v>
                      </c:pt>
                      <c:pt idx="3452">
                        <c:v>586.70121442196296</c:v>
                      </c:pt>
                      <c:pt idx="3453">
                        <c:v>586.67032335821796</c:v>
                      </c:pt>
                      <c:pt idx="3454">
                        <c:v>586.57982517275002</c:v>
                      </c:pt>
                      <c:pt idx="3455">
                        <c:v>586.56087048683298</c:v>
                      </c:pt>
                      <c:pt idx="3456">
                        <c:v>586.54751773858595</c:v>
                      </c:pt>
                      <c:pt idx="3457">
                        <c:v>586.51934813428602</c:v>
                      </c:pt>
                      <c:pt idx="3458">
                        <c:v>586.43720711262699</c:v>
                      </c:pt>
                      <c:pt idx="3459">
                        <c:v>586.41296010693395</c:v>
                      </c:pt>
                      <c:pt idx="3460">
                        <c:v>586.38575230292201</c:v>
                      </c:pt>
                      <c:pt idx="3461">
                        <c:v>586.33714600479504</c:v>
                      </c:pt>
                      <c:pt idx="3462">
                        <c:v>586.323691372545</c:v>
                      </c:pt>
                      <c:pt idx="3463">
                        <c:v>586.311195292295</c:v>
                      </c:pt>
                      <c:pt idx="3464">
                        <c:v>586.23416871924201</c:v>
                      </c:pt>
                      <c:pt idx="3465">
                        <c:v>586.21150331874401</c:v>
                      </c:pt>
                      <c:pt idx="3466">
                        <c:v>586.207565824879</c:v>
                      </c:pt>
                      <c:pt idx="3467">
                        <c:v>586.11746290106203</c:v>
                      </c:pt>
                      <c:pt idx="3468">
                        <c:v>586.107651135428</c:v>
                      </c:pt>
                      <c:pt idx="3469">
                        <c:v>585.97791200537995</c:v>
                      </c:pt>
                      <c:pt idx="3470">
                        <c:v>585.94302564698296</c:v>
                      </c:pt>
                      <c:pt idx="3471">
                        <c:v>585.92565398926899</c:v>
                      </c:pt>
                      <c:pt idx="3472">
                        <c:v>585.89300675590096</c:v>
                      </c:pt>
                      <c:pt idx="3473">
                        <c:v>585.88441208938502</c:v>
                      </c:pt>
                      <c:pt idx="3474">
                        <c:v>585.85767286443695</c:v>
                      </c:pt>
                      <c:pt idx="3475">
                        <c:v>585.80714993591505</c:v>
                      </c:pt>
                      <c:pt idx="3476">
                        <c:v>585.76345031605899</c:v>
                      </c:pt>
                      <c:pt idx="3477">
                        <c:v>585.74611513635705</c:v>
                      </c:pt>
                      <c:pt idx="3478">
                        <c:v>585.685460503066</c:v>
                      </c:pt>
                      <c:pt idx="3479">
                        <c:v>585.68375501449395</c:v>
                      </c:pt>
                      <c:pt idx="3480">
                        <c:v>585.67126079994398</c:v>
                      </c:pt>
                      <c:pt idx="3481">
                        <c:v>585.65386947902198</c:v>
                      </c:pt>
                      <c:pt idx="3482">
                        <c:v>585.63323895913402</c:v>
                      </c:pt>
                      <c:pt idx="3483">
                        <c:v>585.60788690489903</c:v>
                      </c:pt>
                      <c:pt idx="3484">
                        <c:v>585.57809431517603</c:v>
                      </c:pt>
                      <c:pt idx="3485">
                        <c:v>585.50992433930298</c:v>
                      </c:pt>
                      <c:pt idx="3486">
                        <c:v>585.493610608219</c:v>
                      </c:pt>
                      <c:pt idx="3487">
                        <c:v>585.42559261684096</c:v>
                      </c:pt>
                      <c:pt idx="3488">
                        <c:v>585.41568206334898</c:v>
                      </c:pt>
                      <c:pt idx="3489">
                        <c:v>585.37296673163996</c:v>
                      </c:pt>
                      <c:pt idx="3490">
                        <c:v>585.33927520392103</c:v>
                      </c:pt>
                      <c:pt idx="3491">
                        <c:v>585.32474701481101</c:v>
                      </c:pt>
                      <c:pt idx="3492">
                        <c:v>585.29471828314399</c:v>
                      </c:pt>
                      <c:pt idx="3493">
                        <c:v>585.26722667873298</c:v>
                      </c:pt>
                      <c:pt idx="3494">
                        <c:v>585.26513100492502</c:v>
                      </c:pt>
                      <c:pt idx="3495">
                        <c:v>585.26082898958998</c:v>
                      </c:pt>
                      <c:pt idx="3496">
                        <c:v>585.05973712683203</c:v>
                      </c:pt>
                      <c:pt idx="3497">
                        <c:v>585.05902371592401</c:v>
                      </c:pt>
                      <c:pt idx="3498">
                        <c:v>585.01843007338903</c:v>
                      </c:pt>
                      <c:pt idx="3499">
                        <c:v>585.00603886576801</c:v>
                      </c:pt>
                      <c:pt idx="3500">
                        <c:v>585.00482339006805</c:v>
                      </c:pt>
                      <c:pt idx="3501">
                        <c:v>584.99557927162004</c:v>
                      </c:pt>
                      <c:pt idx="3502">
                        <c:v>584.98548912405101</c:v>
                      </c:pt>
                      <c:pt idx="3503">
                        <c:v>584.94845673990096</c:v>
                      </c:pt>
                      <c:pt idx="3504">
                        <c:v>584.89393469639106</c:v>
                      </c:pt>
                      <c:pt idx="3505">
                        <c:v>584.89027229045905</c:v>
                      </c:pt>
                      <c:pt idx="3506">
                        <c:v>584.88703876857198</c:v>
                      </c:pt>
                      <c:pt idx="3507">
                        <c:v>584.84524635269099</c:v>
                      </c:pt>
                      <c:pt idx="3508">
                        <c:v>584.76277027194601</c:v>
                      </c:pt>
                      <c:pt idx="3509">
                        <c:v>584.72906399357305</c:v>
                      </c:pt>
                      <c:pt idx="3510">
                        <c:v>584.717418750673</c:v>
                      </c:pt>
                      <c:pt idx="3511">
                        <c:v>584.669487058713</c:v>
                      </c:pt>
                      <c:pt idx="3512">
                        <c:v>584.62469123998301</c:v>
                      </c:pt>
                      <c:pt idx="3513">
                        <c:v>584.60431915777997</c:v>
                      </c:pt>
                      <c:pt idx="3514">
                        <c:v>584.59562383300602</c:v>
                      </c:pt>
                      <c:pt idx="3515">
                        <c:v>584.56468401432096</c:v>
                      </c:pt>
                      <c:pt idx="3516">
                        <c:v>584.50652250482403</c:v>
                      </c:pt>
                      <c:pt idx="3517">
                        <c:v>584.45177449074401</c:v>
                      </c:pt>
                      <c:pt idx="3518">
                        <c:v>584.42115345232003</c:v>
                      </c:pt>
                      <c:pt idx="3519">
                        <c:v>584.41435960152796</c:v>
                      </c:pt>
                      <c:pt idx="3520">
                        <c:v>584.40308948654501</c:v>
                      </c:pt>
                      <c:pt idx="3521">
                        <c:v>584.38189599216901</c:v>
                      </c:pt>
                      <c:pt idx="3522">
                        <c:v>584.36165632223003</c:v>
                      </c:pt>
                      <c:pt idx="3523">
                        <c:v>584.35756487385299</c:v>
                      </c:pt>
                      <c:pt idx="3524">
                        <c:v>584.29996322575801</c:v>
                      </c:pt>
                      <c:pt idx="3525">
                        <c:v>584.27980897118505</c:v>
                      </c:pt>
                      <c:pt idx="3526">
                        <c:v>584.25953248517396</c:v>
                      </c:pt>
                      <c:pt idx="3527">
                        <c:v>584.25588688620303</c:v>
                      </c:pt>
                      <c:pt idx="3528">
                        <c:v>584.242882526328</c:v>
                      </c:pt>
                      <c:pt idx="3529">
                        <c:v>584.18915933890105</c:v>
                      </c:pt>
                      <c:pt idx="3530">
                        <c:v>584.17691518916297</c:v>
                      </c:pt>
                      <c:pt idx="3531">
                        <c:v>584.10754757244695</c:v>
                      </c:pt>
                      <c:pt idx="3532">
                        <c:v>584.07751082150901</c:v>
                      </c:pt>
                      <c:pt idx="3533">
                        <c:v>584.06978739639806</c:v>
                      </c:pt>
                      <c:pt idx="3534">
                        <c:v>584.06962021459594</c:v>
                      </c:pt>
                      <c:pt idx="3535">
                        <c:v>584.06528578811594</c:v>
                      </c:pt>
                      <c:pt idx="3536">
                        <c:v>584.01965352570801</c:v>
                      </c:pt>
                      <c:pt idx="3537">
                        <c:v>583.9715958017</c:v>
                      </c:pt>
                      <c:pt idx="3538">
                        <c:v>583.94178331644503</c:v>
                      </c:pt>
                      <c:pt idx="3539">
                        <c:v>583.91288950860201</c:v>
                      </c:pt>
                      <c:pt idx="3540">
                        <c:v>583.875685229684</c:v>
                      </c:pt>
                      <c:pt idx="3541">
                        <c:v>583.84157167587205</c:v>
                      </c:pt>
                      <c:pt idx="3542">
                        <c:v>583.79612451741195</c:v>
                      </c:pt>
                      <c:pt idx="3543">
                        <c:v>583.79091358881203</c:v>
                      </c:pt>
                      <c:pt idx="3544">
                        <c:v>583.78747285644499</c:v>
                      </c:pt>
                      <c:pt idx="3545">
                        <c:v>583.750538346692</c:v>
                      </c:pt>
                      <c:pt idx="3546">
                        <c:v>583.67226739887894</c:v>
                      </c:pt>
                      <c:pt idx="3547">
                        <c:v>583.64240019883505</c:v>
                      </c:pt>
                      <c:pt idx="3548">
                        <c:v>583.62156046238795</c:v>
                      </c:pt>
                      <c:pt idx="3549">
                        <c:v>583.59307415478304</c:v>
                      </c:pt>
                      <c:pt idx="3550">
                        <c:v>583.58660531824103</c:v>
                      </c:pt>
                      <c:pt idx="3551">
                        <c:v>583.57102306702996</c:v>
                      </c:pt>
                      <c:pt idx="3552">
                        <c:v>583.56834720291101</c:v>
                      </c:pt>
                      <c:pt idx="3553">
                        <c:v>583.55040373950897</c:v>
                      </c:pt>
                      <c:pt idx="3554">
                        <c:v>583.53472028547901</c:v>
                      </c:pt>
                      <c:pt idx="3555">
                        <c:v>583.52381789564004</c:v>
                      </c:pt>
                      <c:pt idx="3556">
                        <c:v>583.50608180567599</c:v>
                      </c:pt>
                      <c:pt idx="3557">
                        <c:v>583.50583638651301</c:v>
                      </c:pt>
                      <c:pt idx="3558">
                        <c:v>583.48239046328399</c:v>
                      </c:pt>
                      <c:pt idx="3559">
                        <c:v>583.46959052149805</c:v>
                      </c:pt>
                      <c:pt idx="3560">
                        <c:v>583.43887322744399</c:v>
                      </c:pt>
                      <c:pt idx="3561">
                        <c:v>583.40083968920999</c:v>
                      </c:pt>
                      <c:pt idx="3562">
                        <c:v>583.39501849106296</c:v>
                      </c:pt>
                      <c:pt idx="3563">
                        <c:v>583.389732366251</c:v>
                      </c:pt>
                      <c:pt idx="3564">
                        <c:v>583.33652786466905</c:v>
                      </c:pt>
                      <c:pt idx="3565">
                        <c:v>583.32601769918494</c:v>
                      </c:pt>
                      <c:pt idx="3566">
                        <c:v>583.24772703231599</c:v>
                      </c:pt>
                      <c:pt idx="3567">
                        <c:v>583.24593458159404</c:v>
                      </c:pt>
                      <c:pt idx="3568">
                        <c:v>583.17489580349297</c:v>
                      </c:pt>
                      <c:pt idx="3569">
                        <c:v>583.16731753103898</c:v>
                      </c:pt>
                      <c:pt idx="3570">
                        <c:v>583.15712613210803</c:v>
                      </c:pt>
                      <c:pt idx="3571">
                        <c:v>583.155873173695</c:v>
                      </c:pt>
                      <c:pt idx="3572">
                        <c:v>583.14829391123101</c:v>
                      </c:pt>
                      <c:pt idx="3573">
                        <c:v>583.13556317652501</c:v>
                      </c:pt>
                      <c:pt idx="3574">
                        <c:v>583.11278410844102</c:v>
                      </c:pt>
                      <c:pt idx="3575">
                        <c:v>583.04176521587999</c:v>
                      </c:pt>
                      <c:pt idx="3576">
                        <c:v>583.029095545465</c:v>
                      </c:pt>
                      <c:pt idx="3577">
                        <c:v>582.99397512263101</c:v>
                      </c:pt>
                      <c:pt idx="3578">
                        <c:v>582.96315815133505</c:v>
                      </c:pt>
                      <c:pt idx="3579">
                        <c:v>582.92813806046695</c:v>
                      </c:pt>
                      <c:pt idx="3580">
                        <c:v>582.90156845879699</c:v>
                      </c:pt>
                      <c:pt idx="3581">
                        <c:v>582.89281513237802</c:v>
                      </c:pt>
                      <c:pt idx="3582">
                        <c:v>582.87480925020805</c:v>
                      </c:pt>
                      <c:pt idx="3583">
                        <c:v>582.87147773137997</c:v>
                      </c:pt>
                      <c:pt idx="3584">
                        <c:v>582.84222173944295</c:v>
                      </c:pt>
                      <c:pt idx="3585">
                        <c:v>582.82588106980199</c:v>
                      </c:pt>
                      <c:pt idx="3586">
                        <c:v>582.785255481852</c:v>
                      </c:pt>
                      <c:pt idx="3587">
                        <c:v>582.74908887174604</c:v>
                      </c:pt>
                      <c:pt idx="3588">
                        <c:v>582.67619862209699</c:v>
                      </c:pt>
                      <c:pt idx="3589">
                        <c:v>582.67185211365302</c:v>
                      </c:pt>
                      <c:pt idx="3590">
                        <c:v>582.65653916190604</c:v>
                      </c:pt>
                      <c:pt idx="3591">
                        <c:v>582.65635364091099</c:v>
                      </c:pt>
                      <c:pt idx="3592">
                        <c:v>582.624080354326</c:v>
                      </c:pt>
                      <c:pt idx="3593">
                        <c:v>582.51609439932201</c:v>
                      </c:pt>
                      <c:pt idx="3594">
                        <c:v>582.50557117076698</c:v>
                      </c:pt>
                      <c:pt idx="3595">
                        <c:v>582.46692362860597</c:v>
                      </c:pt>
                      <c:pt idx="3596">
                        <c:v>582.42309630516502</c:v>
                      </c:pt>
                      <c:pt idx="3597">
                        <c:v>582.31796365329797</c:v>
                      </c:pt>
                      <c:pt idx="3598">
                        <c:v>582.30246544031297</c:v>
                      </c:pt>
                      <c:pt idx="3599">
                        <c:v>582.24861093411505</c:v>
                      </c:pt>
                      <c:pt idx="3600">
                        <c:v>582.24684422130599</c:v>
                      </c:pt>
                      <c:pt idx="3601">
                        <c:v>582.23462336345995</c:v>
                      </c:pt>
                      <c:pt idx="3602">
                        <c:v>582.20904421082901</c:v>
                      </c:pt>
                      <c:pt idx="3603">
                        <c:v>582.19988904149398</c:v>
                      </c:pt>
                      <c:pt idx="3604">
                        <c:v>582.19638508650496</c:v>
                      </c:pt>
                      <c:pt idx="3605">
                        <c:v>582.14705384681201</c:v>
                      </c:pt>
                      <c:pt idx="3606">
                        <c:v>582.13364702014701</c:v>
                      </c:pt>
                      <c:pt idx="3607">
                        <c:v>582.12128297214304</c:v>
                      </c:pt>
                      <c:pt idx="3608">
                        <c:v>582.11816188320097</c:v>
                      </c:pt>
                      <c:pt idx="3609">
                        <c:v>582.072187226918</c:v>
                      </c:pt>
                      <c:pt idx="3610">
                        <c:v>582.03763862666301</c:v>
                      </c:pt>
                      <c:pt idx="3611">
                        <c:v>582.03413654637802</c:v>
                      </c:pt>
                      <c:pt idx="3612">
                        <c:v>582.02829793267199</c:v>
                      </c:pt>
                      <c:pt idx="3613">
                        <c:v>582.00868610890996</c:v>
                      </c:pt>
                      <c:pt idx="3614">
                        <c:v>581.98749402228702</c:v>
                      </c:pt>
                      <c:pt idx="3615">
                        <c:v>581.93810663592205</c:v>
                      </c:pt>
                      <c:pt idx="3616">
                        <c:v>581.92933664980399</c:v>
                      </c:pt>
                      <c:pt idx="3617">
                        <c:v>581.81614284656598</c:v>
                      </c:pt>
                      <c:pt idx="3618">
                        <c:v>581.80373570677102</c:v>
                      </c:pt>
                      <c:pt idx="3619">
                        <c:v>581.77981970079304</c:v>
                      </c:pt>
                      <c:pt idx="3620">
                        <c:v>581.75914089413402</c:v>
                      </c:pt>
                      <c:pt idx="3621">
                        <c:v>581.74919723493497</c:v>
                      </c:pt>
                      <c:pt idx="3622">
                        <c:v>581.71767098965802</c:v>
                      </c:pt>
                      <c:pt idx="3623">
                        <c:v>581.70456485563</c:v>
                      </c:pt>
                      <c:pt idx="3624">
                        <c:v>581.66117246782699</c:v>
                      </c:pt>
                      <c:pt idx="3625">
                        <c:v>581.63647538833402</c:v>
                      </c:pt>
                      <c:pt idx="3626">
                        <c:v>581.60598256793298</c:v>
                      </c:pt>
                      <c:pt idx="3627">
                        <c:v>581.56918821775696</c:v>
                      </c:pt>
                      <c:pt idx="3628">
                        <c:v>581.540514661109</c:v>
                      </c:pt>
                      <c:pt idx="3629">
                        <c:v>581.52903672720504</c:v>
                      </c:pt>
                      <c:pt idx="3630">
                        <c:v>581.471865637522</c:v>
                      </c:pt>
                      <c:pt idx="3631">
                        <c:v>581.43395083684595</c:v>
                      </c:pt>
                      <c:pt idx="3632">
                        <c:v>581.41196459020398</c:v>
                      </c:pt>
                      <c:pt idx="3633">
                        <c:v>581.40430583342504</c:v>
                      </c:pt>
                      <c:pt idx="3634">
                        <c:v>581.34936161343296</c:v>
                      </c:pt>
                      <c:pt idx="3635">
                        <c:v>581.31877866650905</c:v>
                      </c:pt>
                      <c:pt idx="3636">
                        <c:v>581.25627764614296</c:v>
                      </c:pt>
                      <c:pt idx="3637">
                        <c:v>581.23688172955701</c:v>
                      </c:pt>
                      <c:pt idx="3638">
                        <c:v>581.21628578664001</c:v>
                      </c:pt>
                      <c:pt idx="3639">
                        <c:v>581.21484199884105</c:v>
                      </c:pt>
                      <c:pt idx="3640">
                        <c:v>581.20246968815798</c:v>
                      </c:pt>
                      <c:pt idx="3641">
                        <c:v>581.18434282544797</c:v>
                      </c:pt>
                      <c:pt idx="3642">
                        <c:v>581.16379862764302</c:v>
                      </c:pt>
                      <c:pt idx="3643">
                        <c:v>581.13382055962404</c:v>
                      </c:pt>
                      <c:pt idx="3644">
                        <c:v>581.11222181988001</c:v>
                      </c:pt>
                      <c:pt idx="3645">
                        <c:v>581.06972133520196</c:v>
                      </c:pt>
                      <c:pt idx="3646">
                        <c:v>581.02128841366005</c:v>
                      </c:pt>
                      <c:pt idx="3647">
                        <c:v>580.91488521500798</c:v>
                      </c:pt>
                      <c:pt idx="3648">
                        <c:v>580.853079162011</c:v>
                      </c:pt>
                      <c:pt idx="3649">
                        <c:v>580.711735539404</c:v>
                      </c:pt>
                      <c:pt idx="3650">
                        <c:v>580.66082665445504</c:v>
                      </c:pt>
                      <c:pt idx="3651">
                        <c:v>580.63443309549098</c:v>
                      </c:pt>
                      <c:pt idx="3652">
                        <c:v>580.53691325137299</c:v>
                      </c:pt>
                      <c:pt idx="3653">
                        <c:v>580.51764729518902</c:v>
                      </c:pt>
                      <c:pt idx="3654">
                        <c:v>580.45037681938902</c:v>
                      </c:pt>
                      <c:pt idx="3655">
                        <c:v>580.433856725135</c:v>
                      </c:pt>
                      <c:pt idx="3656">
                        <c:v>580.35610457708901</c:v>
                      </c:pt>
                      <c:pt idx="3657">
                        <c:v>580.345488179011</c:v>
                      </c:pt>
                      <c:pt idx="3658">
                        <c:v>580.31878134422698</c:v>
                      </c:pt>
                      <c:pt idx="3659">
                        <c:v>580.31567218170198</c:v>
                      </c:pt>
                      <c:pt idx="3660">
                        <c:v>580.29855466786501</c:v>
                      </c:pt>
                      <c:pt idx="3661">
                        <c:v>580.29161355709903</c:v>
                      </c:pt>
                      <c:pt idx="3662">
                        <c:v>580.264821763653</c:v>
                      </c:pt>
                      <c:pt idx="3663">
                        <c:v>580.25658806550803</c:v>
                      </c:pt>
                      <c:pt idx="3664">
                        <c:v>580.232901069013</c:v>
                      </c:pt>
                      <c:pt idx="3665">
                        <c:v>580.19820957561706</c:v>
                      </c:pt>
                      <c:pt idx="3666">
                        <c:v>580.19376068177496</c:v>
                      </c:pt>
                      <c:pt idx="3667">
                        <c:v>580.13302532565103</c:v>
                      </c:pt>
                      <c:pt idx="3668">
                        <c:v>580.11877289039899</c:v>
                      </c:pt>
                      <c:pt idx="3669">
                        <c:v>580.11362263498904</c:v>
                      </c:pt>
                      <c:pt idx="3670">
                        <c:v>580.110914049548</c:v>
                      </c:pt>
                      <c:pt idx="3671">
                        <c:v>580.103402312296</c:v>
                      </c:pt>
                      <c:pt idx="3672">
                        <c:v>580.08538905716398</c:v>
                      </c:pt>
                      <c:pt idx="3673">
                        <c:v>580.08534053090705</c:v>
                      </c:pt>
                      <c:pt idx="3674">
                        <c:v>580.02205310436602</c:v>
                      </c:pt>
                      <c:pt idx="3675">
                        <c:v>579.97862843689904</c:v>
                      </c:pt>
                      <c:pt idx="3676">
                        <c:v>579.97501116802903</c:v>
                      </c:pt>
                      <c:pt idx="3677">
                        <c:v>579.97179634640997</c:v>
                      </c:pt>
                      <c:pt idx="3678">
                        <c:v>579.96491635590405</c:v>
                      </c:pt>
                      <c:pt idx="3679">
                        <c:v>579.95740469175405</c:v>
                      </c:pt>
                      <c:pt idx="3680">
                        <c:v>579.88197642586999</c:v>
                      </c:pt>
                      <c:pt idx="3681">
                        <c:v>579.86243724300095</c:v>
                      </c:pt>
                      <c:pt idx="3682">
                        <c:v>579.85887771452803</c:v>
                      </c:pt>
                      <c:pt idx="3683">
                        <c:v>579.79682102353195</c:v>
                      </c:pt>
                      <c:pt idx="3684">
                        <c:v>579.79197574032401</c:v>
                      </c:pt>
                      <c:pt idx="3685">
                        <c:v>579.747942110704</c:v>
                      </c:pt>
                      <c:pt idx="3686">
                        <c:v>579.71787089389397</c:v>
                      </c:pt>
                      <c:pt idx="3687">
                        <c:v>579.69458724271101</c:v>
                      </c:pt>
                      <c:pt idx="3688">
                        <c:v>579.69359227289794</c:v>
                      </c:pt>
                      <c:pt idx="3689">
                        <c:v>579.65061804238201</c:v>
                      </c:pt>
                      <c:pt idx="3690">
                        <c:v>579.62896028704995</c:v>
                      </c:pt>
                      <c:pt idx="3691">
                        <c:v>579.59363879331397</c:v>
                      </c:pt>
                      <c:pt idx="3692">
                        <c:v>579.58158061712697</c:v>
                      </c:pt>
                      <c:pt idx="3693">
                        <c:v>579.55981318403997</c:v>
                      </c:pt>
                      <c:pt idx="3694">
                        <c:v>579.55766140640003</c:v>
                      </c:pt>
                      <c:pt idx="3695">
                        <c:v>579.45684682644503</c:v>
                      </c:pt>
                      <c:pt idx="3696">
                        <c:v>579.45047873705005</c:v>
                      </c:pt>
                      <c:pt idx="3697">
                        <c:v>579.43612196228105</c:v>
                      </c:pt>
                      <c:pt idx="3698">
                        <c:v>579.42984737292602</c:v>
                      </c:pt>
                      <c:pt idx="3699">
                        <c:v>579.42640360685698</c:v>
                      </c:pt>
                      <c:pt idx="3700">
                        <c:v>579.41698155482197</c:v>
                      </c:pt>
                      <c:pt idx="3701">
                        <c:v>579.41632003980897</c:v>
                      </c:pt>
                      <c:pt idx="3702">
                        <c:v>579.41147298123303</c:v>
                      </c:pt>
                      <c:pt idx="3703">
                        <c:v>579.39762471217205</c:v>
                      </c:pt>
                      <c:pt idx="3704">
                        <c:v>579.314032838804</c:v>
                      </c:pt>
                      <c:pt idx="3705">
                        <c:v>579.29447624527302</c:v>
                      </c:pt>
                      <c:pt idx="3706">
                        <c:v>579.24680902774401</c:v>
                      </c:pt>
                      <c:pt idx="3707">
                        <c:v>579.243824883657</c:v>
                      </c:pt>
                      <c:pt idx="3708">
                        <c:v>579.21125822737702</c:v>
                      </c:pt>
                      <c:pt idx="3709">
                        <c:v>579.20541032133099</c:v>
                      </c:pt>
                      <c:pt idx="3710">
                        <c:v>579.20411423547102</c:v>
                      </c:pt>
                      <c:pt idx="3711">
                        <c:v>579.18476702293196</c:v>
                      </c:pt>
                      <c:pt idx="3712">
                        <c:v>579.15872464618406</c:v>
                      </c:pt>
                      <c:pt idx="3713">
                        <c:v>579.13121779583105</c:v>
                      </c:pt>
                      <c:pt idx="3714">
                        <c:v>579.08465371337604</c:v>
                      </c:pt>
                      <c:pt idx="3715">
                        <c:v>579.07590943000605</c:v>
                      </c:pt>
                      <c:pt idx="3716">
                        <c:v>579.04675385877101</c:v>
                      </c:pt>
                      <c:pt idx="3717">
                        <c:v>579.01858836127303</c:v>
                      </c:pt>
                      <c:pt idx="3718">
                        <c:v>578.96091489098603</c:v>
                      </c:pt>
                      <c:pt idx="3719">
                        <c:v>578.92571929999997</c:v>
                      </c:pt>
                      <c:pt idx="3720">
                        <c:v>578.917765626289</c:v>
                      </c:pt>
                      <c:pt idx="3721">
                        <c:v>578.90162337412903</c:v>
                      </c:pt>
                      <c:pt idx="3722">
                        <c:v>578.86019161731394</c:v>
                      </c:pt>
                      <c:pt idx="3723">
                        <c:v>578.81381346293404</c:v>
                      </c:pt>
                      <c:pt idx="3724">
                        <c:v>578.80407113036995</c:v>
                      </c:pt>
                      <c:pt idx="3725">
                        <c:v>578.77796407109895</c:v>
                      </c:pt>
                      <c:pt idx="3726">
                        <c:v>578.776796740912</c:v>
                      </c:pt>
                      <c:pt idx="3727">
                        <c:v>578.74835037487003</c:v>
                      </c:pt>
                      <c:pt idx="3728">
                        <c:v>578.73454651188797</c:v>
                      </c:pt>
                      <c:pt idx="3729">
                        <c:v>578.71685872697003</c:v>
                      </c:pt>
                      <c:pt idx="3730">
                        <c:v>578.70760665993305</c:v>
                      </c:pt>
                      <c:pt idx="3731">
                        <c:v>578.70047114404701</c:v>
                      </c:pt>
                      <c:pt idx="3732">
                        <c:v>578.63941838558401</c:v>
                      </c:pt>
                      <c:pt idx="3733">
                        <c:v>578.62937460342903</c:v>
                      </c:pt>
                      <c:pt idx="3734">
                        <c:v>578.56538417308298</c:v>
                      </c:pt>
                      <c:pt idx="3735">
                        <c:v>578.55310995829598</c:v>
                      </c:pt>
                      <c:pt idx="3736">
                        <c:v>578.54364387115595</c:v>
                      </c:pt>
                      <c:pt idx="3737">
                        <c:v>578.49911437396497</c:v>
                      </c:pt>
                      <c:pt idx="3738">
                        <c:v>578.45452612910003</c:v>
                      </c:pt>
                      <c:pt idx="3739">
                        <c:v>578.44572437048805</c:v>
                      </c:pt>
                      <c:pt idx="3740">
                        <c:v>578.33203059020695</c:v>
                      </c:pt>
                      <c:pt idx="3741">
                        <c:v>578.27425517056395</c:v>
                      </c:pt>
                      <c:pt idx="3742">
                        <c:v>578.23352969168798</c:v>
                      </c:pt>
                      <c:pt idx="3743">
                        <c:v>578.22083237753895</c:v>
                      </c:pt>
                      <c:pt idx="3744">
                        <c:v>578.209190532305</c:v>
                      </c:pt>
                      <c:pt idx="3745">
                        <c:v>578.11694957725797</c:v>
                      </c:pt>
                      <c:pt idx="3746">
                        <c:v>578.11443892632496</c:v>
                      </c:pt>
                      <c:pt idx="3747">
                        <c:v>578.04789835552799</c:v>
                      </c:pt>
                      <c:pt idx="3748">
                        <c:v>578.04068616009101</c:v>
                      </c:pt>
                      <c:pt idx="3749">
                        <c:v>577.98878219265896</c:v>
                      </c:pt>
                      <c:pt idx="3750">
                        <c:v>577.97724803446602</c:v>
                      </c:pt>
                      <c:pt idx="3751">
                        <c:v>577.92776595378598</c:v>
                      </c:pt>
                      <c:pt idx="3752">
                        <c:v>577.91888108264595</c:v>
                      </c:pt>
                      <c:pt idx="3753">
                        <c:v>577.88725083578902</c:v>
                      </c:pt>
                      <c:pt idx="3754">
                        <c:v>577.87436344751802</c:v>
                      </c:pt>
                      <c:pt idx="3755">
                        <c:v>577.846993880946</c:v>
                      </c:pt>
                      <c:pt idx="3756">
                        <c:v>577.82055499088801</c:v>
                      </c:pt>
                      <c:pt idx="3757">
                        <c:v>577.80675548397096</c:v>
                      </c:pt>
                      <c:pt idx="3758">
                        <c:v>577.75639674767694</c:v>
                      </c:pt>
                      <c:pt idx="3759">
                        <c:v>577.72852373677699</c:v>
                      </c:pt>
                      <c:pt idx="3760">
                        <c:v>577.70708459671903</c:v>
                      </c:pt>
                      <c:pt idx="3761">
                        <c:v>577.70514687236698</c:v>
                      </c:pt>
                      <c:pt idx="3762">
                        <c:v>577.66141521576503</c:v>
                      </c:pt>
                      <c:pt idx="3763">
                        <c:v>577.61088003532802</c:v>
                      </c:pt>
                      <c:pt idx="3764">
                        <c:v>577.54516234846596</c:v>
                      </c:pt>
                      <c:pt idx="3765">
                        <c:v>577.53656433585797</c:v>
                      </c:pt>
                      <c:pt idx="3766">
                        <c:v>577.42213722547103</c:v>
                      </c:pt>
                      <c:pt idx="3767">
                        <c:v>577.40536901518203</c:v>
                      </c:pt>
                      <c:pt idx="3768">
                        <c:v>577.36400726579404</c:v>
                      </c:pt>
                      <c:pt idx="3769">
                        <c:v>577.29084299601902</c:v>
                      </c:pt>
                      <c:pt idx="3770">
                        <c:v>577.20075062895103</c:v>
                      </c:pt>
                      <c:pt idx="3771">
                        <c:v>577.19157116781003</c:v>
                      </c:pt>
                      <c:pt idx="3772">
                        <c:v>577.13632695095896</c:v>
                      </c:pt>
                      <c:pt idx="3773">
                        <c:v>577.07991712804005</c:v>
                      </c:pt>
                      <c:pt idx="3774">
                        <c:v>577.06442730523997</c:v>
                      </c:pt>
                      <c:pt idx="3775">
                        <c:v>577.06287746069597</c:v>
                      </c:pt>
                      <c:pt idx="3776">
                        <c:v>577.06223540307701</c:v>
                      </c:pt>
                      <c:pt idx="3777">
                        <c:v>577.04363845815999</c:v>
                      </c:pt>
                      <c:pt idx="3778">
                        <c:v>577.01842576972297</c:v>
                      </c:pt>
                      <c:pt idx="3779">
                        <c:v>576.94040829862899</c:v>
                      </c:pt>
                      <c:pt idx="3780">
                        <c:v>576.86555614110205</c:v>
                      </c:pt>
                      <c:pt idx="3781">
                        <c:v>576.81512817075702</c:v>
                      </c:pt>
                      <c:pt idx="3782">
                        <c:v>576.79335316393099</c:v>
                      </c:pt>
                      <c:pt idx="3783">
                        <c:v>576.78943639502597</c:v>
                      </c:pt>
                      <c:pt idx="3784">
                        <c:v>576.70354651814603</c:v>
                      </c:pt>
                      <c:pt idx="3785">
                        <c:v>576.70338769709997</c:v>
                      </c:pt>
                      <c:pt idx="3786">
                        <c:v>576.69011888296404</c:v>
                      </c:pt>
                      <c:pt idx="3787">
                        <c:v>576.66038238773797</c:v>
                      </c:pt>
                      <c:pt idx="3788">
                        <c:v>576.64985623848702</c:v>
                      </c:pt>
                      <c:pt idx="3789">
                        <c:v>576.630116573539</c:v>
                      </c:pt>
                      <c:pt idx="3790">
                        <c:v>576.61542485115797</c:v>
                      </c:pt>
                      <c:pt idx="3791">
                        <c:v>576.60873023130205</c:v>
                      </c:pt>
                      <c:pt idx="3792">
                        <c:v>576.59580444833398</c:v>
                      </c:pt>
                      <c:pt idx="3793">
                        <c:v>576.59369415121296</c:v>
                      </c:pt>
                      <c:pt idx="3794">
                        <c:v>576.56182881630195</c:v>
                      </c:pt>
                      <c:pt idx="3795">
                        <c:v>576.55163827112699</c:v>
                      </c:pt>
                      <c:pt idx="3796">
                        <c:v>576.54356465754597</c:v>
                      </c:pt>
                      <c:pt idx="3797">
                        <c:v>576.519292267163</c:v>
                      </c:pt>
                      <c:pt idx="3798">
                        <c:v>576.41727603914103</c:v>
                      </c:pt>
                      <c:pt idx="3799">
                        <c:v>576.40471059364995</c:v>
                      </c:pt>
                      <c:pt idx="3800">
                        <c:v>576.38766462368801</c:v>
                      </c:pt>
                      <c:pt idx="3801">
                        <c:v>576.37925741188997</c:v>
                      </c:pt>
                      <c:pt idx="3802">
                        <c:v>576.299105275545</c:v>
                      </c:pt>
                      <c:pt idx="3803">
                        <c:v>576.27137210141905</c:v>
                      </c:pt>
                      <c:pt idx="3804">
                        <c:v>576.26853782762498</c:v>
                      </c:pt>
                      <c:pt idx="3805">
                        <c:v>576.14278388567698</c:v>
                      </c:pt>
                      <c:pt idx="3806">
                        <c:v>576.00997245767405</c:v>
                      </c:pt>
                      <c:pt idx="3807">
                        <c:v>575.97169456064603</c:v>
                      </c:pt>
                      <c:pt idx="3808">
                        <c:v>575.95337231472195</c:v>
                      </c:pt>
                      <c:pt idx="3809">
                        <c:v>575.90970034688303</c:v>
                      </c:pt>
                      <c:pt idx="3810">
                        <c:v>575.89666831723503</c:v>
                      </c:pt>
                      <c:pt idx="3811">
                        <c:v>575.87438056643396</c:v>
                      </c:pt>
                      <c:pt idx="3812">
                        <c:v>575.86330811368396</c:v>
                      </c:pt>
                      <c:pt idx="3813">
                        <c:v>575.74414042527599</c:v>
                      </c:pt>
                      <c:pt idx="3814">
                        <c:v>575.74283468305202</c:v>
                      </c:pt>
                      <c:pt idx="3815">
                        <c:v>575.71626057223796</c:v>
                      </c:pt>
                      <c:pt idx="3816">
                        <c:v>575.71368115954795</c:v>
                      </c:pt>
                      <c:pt idx="3817">
                        <c:v>575.70750708632602</c:v>
                      </c:pt>
                      <c:pt idx="3818">
                        <c:v>575.69839347174502</c:v>
                      </c:pt>
                      <c:pt idx="3819">
                        <c:v>575.69346595025502</c:v>
                      </c:pt>
                      <c:pt idx="3820">
                        <c:v>575.66036735684804</c:v>
                      </c:pt>
                      <c:pt idx="3821">
                        <c:v>575.65869425938297</c:v>
                      </c:pt>
                      <c:pt idx="3822">
                        <c:v>575.651694571593</c:v>
                      </c:pt>
                      <c:pt idx="3823">
                        <c:v>575.646791775574</c:v>
                      </c:pt>
                      <c:pt idx="3824">
                        <c:v>575.592347693129</c:v>
                      </c:pt>
                      <c:pt idx="3825">
                        <c:v>575.58326212117197</c:v>
                      </c:pt>
                      <c:pt idx="3826">
                        <c:v>575.57034076634102</c:v>
                      </c:pt>
                      <c:pt idx="3827">
                        <c:v>575.47037929009196</c:v>
                      </c:pt>
                      <c:pt idx="3828">
                        <c:v>575.41523003785198</c:v>
                      </c:pt>
                      <c:pt idx="3829">
                        <c:v>575.41002397684599</c:v>
                      </c:pt>
                      <c:pt idx="3830">
                        <c:v>575.40544167717997</c:v>
                      </c:pt>
                      <c:pt idx="3831">
                        <c:v>575.39565985015304</c:v>
                      </c:pt>
                      <c:pt idx="3832">
                        <c:v>575.38633060700897</c:v>
                      </c:pt>
                      <c:pt idx="3833">
                        <c:v>575.38419339249901</c:v>
                      </c:pt>
                      <c:pt idx="3834">
                        <c:v>575.35513471166598</c:v>
                      </c:pt>
                      <c:pt idx="3835">
                        <c:v>575.31550176312498</c:v>
                      </c:pt>
                      <c:pt idx="3836">
                        <c:v>575.19405793266299</c:v>
                      </c:pt>
                      <c:pt idx="3837">
                        <c:v>575.16845888686203</c:v>
                      </c:pt>
                      <c:pt idx="3838">
                        <c:v>575.16245421519</c:v>
                      </c:pt>
                      <c:pt idx="3839">
                        <c:v>575.157537552603</c:v>
                      </c:pt>
                      <c:pt idx="3840">
                        <c:v>575.15599006281798</c:v>
                      </c:pt>
                      <c:pt idx="3841">
                        <c:v>575.13290935890097</c:v>
                      </c:pt>
                      <c:pt idx="3842">
                        <c:v>575.08823358390805</c:v>
                      </c:pt>
                      <c:pt idx="3843">
                        <c:v>575.03118876917904</c:v>
                      </c:pt>
                      <c:pt idx="3844">
                        <c:v>575.00863227889795</c:v>
                      </c:pt>
                      <c:pt idx="3845">
                        <c:v>574.97790967916001</c:v>
                      </c:pt>
                      <c:pt idx="3846">
                        <c:v>574.97742096915795</c:v>
                      </c:pt>
                      <c:pt idx="3847">
                        <c:v>574.96922780909301</c:v>
                      </c:pt>
                      <c:pt idx="3848">
                        <c:v>574.96438661395803</c:v>
                      </c:pt>
                      <c:pt idx="3849">
                        <c:v>574.96291322868399</c:v>
                      </c:pt>
                      <c:pt idx="3850">
                        <c:v>574.94180710708997</c:v>
                      </c:pt>
                      <c:pt idx="3851">
                        <c:v>574.93479802138995</c:v>
                      </c:pt>
                      <c:pt idx="3852">
                        <c:v>574.92961947197</c:v>
                      </c:pt>
                      <c:pt idx="3853">
                        <c:v>574.90692719146796</c:v>
                      </c:pt>
                      <c:pt idx="3854">
                        <c:v>574.90537760741597</c:v>
                      </c:pt>
                      <c:pt idx="3855">
                        <c:v>574.87708650750699</c:v>
                      </c:pt>
                      <c:pt idx="3856">
                        <c:v>574.84957070663199</c:v>
                      </c:pt>
                      <c:pt idx="3857">
                        <c:v>574.84116988250901</c:v>
                      </c:pt>
                      <c:pt idx="3858">
                        <c:v>574.81102721790603</c:v>
                      </c:pt>
                      <c:pt idx="3859">
                        <c:v>574.80494926388201</c:v>
                      </c:pt>
                      <c:pt idx="3860">
                        <c:v>574.80368398021005</c:v>
                      </c:pt>
                      <c:pt idx="3861">
                        <c:v>574.80191700919602</c:v>
                      </c:pt>
                      <c:pt idx="3862">
                        <c:v>574.78964772813299</c:v>
                      </c:pt>
                      <c:pt idx="3863">
                        <c:v>574.75436883606096</c:v>
                      </c:pt>
                      <c:pt idx="3864">
                        <c:v>574.71764824812601</c:v>
                      </c:pt>
                      <c:pt idx="3865">
                        <c:v>574.69225611108197</c:v>
                      </c:pt>
                      <c:pt idx="3866">
                        <c:v>574.65440588227295</c:v>
                      </c:pt>
                      <c:pt idx="3867">
                        <c:v>574.62422407193799</c:v>
                      </c:pt>
                      <c:pt idx="3868">
                        <c:v>574.55984232764899</c:v>
                      </c:pt>
                      <c:pt idx="3869">
                        <c:v>574.55431588969304</c:v>
                      </c:pt>
                      <c:pt idx="3870">
                        <c:v>574.515105161169</c:v>
                      </c:pt>
                      <c:pt idx="3871">
                        <c:v>574.50691216300402</c:v>
                      </c:pt>
                      <c:pt idx="3872">
                        <c:v>574.48078076427498</c:v>
                      </c:pt>
                      <c:pt idx="3873">
                        <c:v>574.462925977493</c:v>
                      </c:pt>
                      <c:pt idx="3874">
                        <c:v>574.46126573383197</c:v>
                      </c:pt>
                      <c:pt idx="3875">
                        <c:v>574.43446458164101</c:v>
                      </c:pt>
                      <c:pt idx="3876">
                        <c:v>574.38551976387805</c:v>
                      </c:pt>
                      <c:pt idx="3877">
                        <c:v>574.36788660764603</c:v>
                      </c:pt>
                      <c:pt idx="3878">
                        <c:v>574.28988376467305</c:v>
                      </c:pt>
                      <c:pt idx="3879">
                        <c:v>574.27076111546899</c:v>
                      </c:pt>
                      <c:pt idx="3880">
                        <c:v>574.21659333913703</c:v>
                      </c:pt>
                      <c:pt idx="3881">
                        <c:v>574.215047409367</c:v>
                      </c:pt>
                      <c:pt idx="3882">
                        <c:v>574.20746778726004</c:v>
                      </c:pt>
                      <c:pt idx="3883">
                        <c:v>574.19949355594099</c:v>
                      </c:pt>
                      <c:pt idx="3884">
                        <c:v>574.19893589779599</c:v>
                      </c:pt>
                      <c:pt idx="3885">
                        <c:v>574.18264290639399</c:v>
                      </c:pt>
                      <c:pt idx="3886">
                        <c:v>574.17731896808198</c:v>
                      </c:pt>
                      <c:pt idx="3887">
                        <c:v>574.17448244575701</c:v>
                      </c:pt>
                      <c:pt idx="3888">
                        <c:v>574.12115375563496</c:v>
                      </c:pt>
                      <c:pt idx="3889">
                        <c:v>574.05721273553604</c:v>
                      </c:pt>
                      <c:pt idx="3890">
                        <c:v>574.04026104899594</c:v>
                      </c:pt>
                      <c:pt idx="3891">
                        <c:v>574.03483080871797</c:v>
                      </c:pt>
                      <c:pt idx="3892">
                        <c:v>574.002595383977</c:v>
                      </c:pt>
                      <c:pt idx="3893">
                        <c:v>573.99894404957195</c:v>
                      </c:pt>
                      <c:pt idx="3894">
                        <c:v>573.95260552891102</c:v>
                      </c:pt>
                      <c:pt idx="3895">
                        <c:v>573.91583906566996</c:v>
                      </c:pt>
                      <c:pt idx="3896">
                        <c:v>573.90023596635501</c:v>
                      </c:pt>
                      <c:pt idx="3897">
                        <c:v>573.88729981008203</c:v>
                      </c:pt>
                      <c:pt idx="3898">
                        <c:v>573.84670946956601</c:v>
                      </c:pt>
                      <c:pt idx="3899">
                        <c:v>573.83165980956005</c:v>
                      </c:pt>
                      <c:pt idx="3900">
                        <c:v>573.79921405085099</c:v>
                      </c:pt>
                      <c:pt idx="3901">
                        <c:v>573.79516414142995</c:v>
                      </c:pt>
                      <c:pt idx="3902">
                        <c:v>573.73262184082603</c:v>
                      </c:pt>
                      <c:pt idx="3903">
                        <c:v>573.70110898679502</c:v>
                      </c:pt>
                      <c:pt idx="3904">
                        <c:v>573.65863252828501</c:v>
                      </c:pt>
                      <c:pt idx="3905">
                        <c:v>573.653030580424</c:v>
                      </c:pt>
                      <c:pt idx="3906">
                        <c:v>573.62640081360598</c:v>
                      </c:pt>
                      <c:pt idx="3907">
                        <c:v>573.62446759550005</c:v>
                      </c:pt>
                      <c:pt idx="3908">
                        <c:v>573.61894712369303</c:v>
                      </c:pt>
                      <c:pt idx="3909">
                        <c:v>573.48603148600705</c:v>
                      </c:pt>
                      <c:pt idx="3910">
                        <c:v>573.45858354303004</c:v>
                      </c:pt>
                      <c:pt idx="3911">
                        <c:v>573.45646045996102</c:v>
                      </c:pt>
                      <c:pt idx="3912">
                        <c:v>573.44125740845004</c:v>
                      </c:pt>
                      <c:pt idx="3913">
                        <c:v>573.43638060549097</c:v>
                      </c:pt>
                      <c:pt idx="3914">
                        <c:v>573.43362308949202</c:v>
                      </c:pt>
                      <c:pt idx="3915">
                        <c:v>573.39947245087899</c:v>
                      </c:pt>
                      <c:pt idx="3916">
                        <c:v>573.39923198858901</c:v>
                      </c:pt>
                      <c:pt idx="3917">
                        <c:v>573.39337735336505</c:v>
                      </c:pt>
                      <c:pt idx="3918">
                        <c:v>573.37010557125802</c:v>
                      </c:pt>
                      <c:pt idx="3919">
                        <c:v>573.35088002970701</c:v>
                      </c:pt>
                      <c:pt idx="3920">
                        <c:v>573.34302787328102</c:v>
                      </c:pt>
                      <c:pt idx="3921">
                        <c:v>573.34040875024004</c:v>
                      </c:pt>
                      <c:pt idx="3922">
                        <c:v>573.33866831540399</c:v>
                      </c:pt>
                      <c:pt idx="3923">
                        <c:v>573.33412621978903</c:v>
                      </c:pt>
                      <c:pt idx="3924">
                        <c:v>573.29480413844897</c:v>
                      </c:pt>
                      <c:pt idx="3925">
                        <c:v>573.28764227808597</c:v>
                      </c:pt>
                      <c:pt idx="3926">
                        <c:v>573.285179441688</c:v>
                      </c:pt>
                      <c:pt idx="3927">
                        <c:v>573.27946759962595</c:v>
                      </c:pt>
                      <c:pt idx="3928">
                        <c:v>573.239453089221</c:v>
                      </c:pt>
                      <c:pt idx="3929">
                        <c:v>573.21498169317101</c:v>
                      </c:pt>
                      <c:pt idx="3930">
                        <c:v>573.11316211077497</c:v>
                      </c:pt>
                      <c:pt idx="3931">
                        <c:v>573.07599396480896</c:v>
                      </c:pt>
                      <c:pt idx="3932">
                        <c:v>573.07285727300302</c:v>
                      </c:pt>
                      <c:pt idx="3933">
                        <c:v>573.071563504702</c:v>
                      </c:pt>
                      <c:pt idx="3934">
                        <c:v>573.03818419637901</c:v>
                      </c:pt>
                      <c:pt idx="3935">
                        <c:v>573.03665975313197</c:v>
                      </c:pt>
                      <c:pt idx="3936">
                        <c:v>573.02238073652995</c:v>
                      </c:pt>
                      <c:pt idx="3937">
                        <c:v>573.01822623234102</c:v>
                      </c:pt>
                      <c:pt idx="3938">
                        <c:v>573.00454336582595</c:v>
                      </c:pt>
                      <c:pt idx="3939">
                        <c:v>572.97428933640299</c:v>
                      </c:pt>
                      <c:pt idx="3940">
                        <c:v>572.95194943173101</c:v>
                      </c:pt>
                      <c:pt idx="3941">
                        <c:v>572.95047697849895</c:v>
                      </c:pt>
                      <c:pt idx="3942">
                        <c:v>572.93241641809698</c:v>
                      </c:pt>
                      <c:pt idx="3943">
                        <c:v>572.882998302994</c:v>
                      </c:pt>
                      <c:pt idx="3944">
                        <c:v>572.83096102499997</c:v>
                      </c:pt>
                      <c:pt idx="3945">
                        <c:v>572.76998896612201</c:v>
                      </c:pt>
                      <c:pt idx="3946">
                        <c:v>572.751545380891</c:v>
                      </c:pt>
                      <c:pt idx="3947">
                        <c:v>572.73241094461503</c:v>
                      </c:pt>
                      <c:pt idx="3948">
                        <c:v>572.70023300626201</c:v>
                      </c:pt>
                      <c:pt idx="3949">
                        <c:v>572.67013655487006</c:v>
                      </c:pt>
                      <c:pt idx="3950">
                        <c:v>572.66822780471898</c:v>
                      </c:pt>
                      <c:pt idx="3951">
                        <c:v>572.65505714210303</c:v>
                      </c:pt>
                      <c:pt idx="3952">
                        <c:v>572.60365188260596</c:v>
                      </c:pt>
                      <c:pt idx="3953">
                        <c:v>572.55427790537703</c:v>
                      </c:pt>
                      <c:pt idx="3954">
                        <c:v>572.51495458997499</c:v>
                      </c:pt>
                      <c:pt idx="3955">
                        <c:v>572.48456495383004</c:v>
                      </c:pt>
                      <c:pt idx="3956">
                        <c:v>572.47616050582803</c:v>
                      </c:pt>
                      <c:pt idx="3957">
                        <c:v>572.46217191981805</c:v>
                      </c:pt>
                      <c:pt idx="3958">
                        <c:v>572.43514260018696</c:v>
                      </c:pt>
                      <c:pt idx="3959">
                        <c:v>572.407987438541</c:v>
                      </c:pt>
                      <c:pt idx="3960">
                        <c:v>572.40774881160803</c:v>
                      </c:pt>
                      <c:pt idx="3961">
                        <c:v>572.39218204396195</c:v>
                      </c:pt>
                      <c:pt idx="3962">
                        <c:v>572.37490818794004</c:v>
                      </c:pt>
                      <c:pt idx="3963">
                        <c:v>572.290034664568</c:v>
                      </c:pt>
                      <c:pt idx="3964">
                        <c:v>572.19830871196802</c:v>
                      </c:pt>
                      <c:pt idx="3965">
                        <c:v>572.18107536072398</c:v>
                      </c:pt>
                      <c:pt idx="3966">
                        <c:v>572.15625364240805</c:v>
                      </c:pt>
                      <c:pt idx="3967">
                        <c:v>572.00247649831397</c:v>
                      </c:pt>
                      <c:pt idx="3968">
                        <c:v>571.99132006928699</c:v>
                      </c:pt>
                      <c:pt idx="3969">
                        <c:v>571.95059768712201</c:v>
                      </c:pt>
                      <c:pt idx="3970">
                        <c:v>571.92295414653904</c:v>
                      </c:pt>
                      <c:pt idx="3971">
                        <c:v>571.88071017793402</c:v>
                      </c:pt>
                      <c:pt idx="3972">
                        <c:v>571.87504562805998</c:v>
                      </c:pt>
                      <c:pt idx="3973">
                        <c:v>571.86865090458502</c:v>
                      </c:pt>
                      <c:pt idx="3974">
                        <c:v>571.86734961741502</c:v>
                      </c:pt>
                      <c:pt idx="3975">
                        <c:v>571.81250416457601</c:v>
                      </c:pt>
                      <c:pt idx="3976">
                        <c:v>571.80498376112496</c:v>
                      </c:pt>
                      <c:pt idx="3977">
                        <c:v>571.70511786502698</c:v>
                      </c:pt>
                      <c:pt idx="3978">
                        <c:v>571.70115009118501</c:v>
                      </c:pt>
                      <c:pt idx="3979">
                        <c:v>571.66317703343395</c:v>
                      </c:pt>
                      <c:pt idx="3980">
                        <c:v>571.64883728889004</c:v>
                      </c:pt>
                      <c:pt idx="3981">
                        <c:v>571.64446793817501</c:v>
                      </c:pt>
                      <c:pt idx="3982">
                        <c:v>571.59977910091095</c:v>
                      </c:pt>
                      <c:pt idx="3983">
                        <c:v>571.58415454247904</c:v>
                      </c:pt>
                      <c:pt idx="3984">
                        <c:v>571.524753145707</c:v>
                      </c:pt>
                      <c:pt idx="3985">
                        <c:v>571.47039259345399</c:v>
                      </c:pt>
                      <c:pt idx="3986">
                        <c:v>571.463506251485</c:v>
                      </c:pt>
                      <c:pt idx="3987">
                        <c:v>571.46346135539</c:v>
                      </c:pt>
                      <c:pt idx="3988">
                        <c:v>571.45235997691498</c:v>
                      </c:pt>
                      <c:pt idx="3989">
                        <c:v>571.397664825569</c:v>
                      </c:pt>
                      <c:pt idx="3990">
                        <c:v>571.38861744885401</c:v>
                      </c:pt>
                      <c:pt idx="3991">
                        <c:v>571.36405114040497</c:v>
                      </c:pt>
                      <c:pt idx="3992">
                        <c:v>571.31720851874104</c:v>
                      </c:pt>
                      <c:pt idx="3993">
                        <c:v>571.29693060938303</c:v>
                      </c:pt>
                      <c:pt idx="3994">
                        <c:v>571.27851608749597</c:v>
                      </c:pt>
                      <c:pt idx="3995">
                        <c:v>571.21731419781997</c:v>
                      </c:pt>
                      <c:pt idx="3996">
                        <c:v>571.16362919709695</c:v>
                      </c:pt>
                      <c:pt idx="3997">
                        <c:v>571.155255795985</c:v>
                      </c:pt>
                      <c:pt idx="3998">
                        <c:v>571.13269007428096</c:v>
                      </c:pt>
                      <c:pt idx="3999">
                        <c:v>571.11575323737998</c:v>
                      </c:pt>
                      <c:pt idx="4000">
                        <c:v>571.069392569961</c:v>
                      </c:pt>
                      <c:pt idx="4001">
                        <c:v>571.06745588454896</c:v>
                      </c:pt>
                      <c:pt idx="4002">
                        <c:v>571.02319166582402</c:v>
                      </c:pt>
                      <c:pt idx="4003">
                        <c:v>570.99035728853903</c:v>
                      </c:pt>
                      <c:pt idx="4004">
                        <c:v>570.98984886556002</c:v>
                      </c:pt>
                      <c:pt idx="4005">
                        <c:v>570.98525444558004</c:v>
                      </c:pt>
                      <c:pt idx="4006">
                        <c:v>570.97806917032904</c:v>
                      </c:pt>
                      <c:pt idx="4007">
                        <c:v>570.94652850896205</c:v>
                      </c:pt>
                      <c:pt idx="4008">
                        <c:v>570.92493215860497</c:v>
                      </c:pt>
                      <c:pt idx="4009">
                        <c:v>570.868749976907</c:v>
                      </c:pt>
                      <c:pt idx="4010">
                        <c:v>570.85537870694804</c:v>
                      </c:pt>
                      <c:pt idx="4011">
                        <c:v>570.84829252655197</c:v>
                      </c:pt>
                      <c:pt idx="4012">
                        <c:v>570.81079430534101</c:v>
                      </c:pt>
                      <c:pt idx="4013">
                        <c:v>570.75637928808601</c:v>
                      </c:pt>
                      <c:pt idx="4014">
                        <c:v>570.70551711561302</c:v>
                      </c:pt>
                      <c:pt idx="4015">
                        <c:v>570.66195228682602</c:v>
                      </c:pt>
                      <c:pt idx="4016">
                        <c:v>570.628652143453</c:v>
                      </c:pt>
                      <c:pt idx="4017">
                        <c:v>570.607869059319</c:v>
                      </c:pt>
                      <c:pt idx="4018">
                        <c:v>570.582714398132</c:v>
                      </c:pt>
                      <c:pt idx="4019">
                        <c:v>570.562375354555</c:v>
                      </c:pt>
                      <c:pt idx="4020">
                        <c:v>570.55722269154103</c:v>
                      </c:pt>
                      <c:pt idx="4021">
                        <c:v>570.52407049626595</c:v>
                      </c:pt>
                      <c:pt idx="4022">
                        <c:v>570.42839674321101</c:v>
                      </c:pt>
                      <c:pt idx="4023">
                        <c:v>570.42676363015403</c:v>
                      </c:pt>
                      <c:pt idx="4024">
                        <c:v>570.34630693352403</c:v>
                      </c:pt>
                      <c:pt idx="4025">
                        <c:v>570.21053502045299</c:v>
                      </c:pt>
                      <c:pt idx="4026">
                        <c:v>570.191045609149</c:v>
                      </c:pt>
                      <c:pt idx="4027">
                        <c:v>570.19103715752397</c:v>
                      </c:pt>
                      <c:pt idx="4028">
                        <c:v>570.14510234842896</c:v>
                      </c:pt>
                      <c:pt idx="4029">
                        <c:v>570.13094020077699</c:v>
                      </c:pt>
                      <c:pt idx="4030">
                        <c:v>570.12451315789099</c:v>
                      </c:pt>
                      <c:pt idx="4031">
                        <c:v>570.09038423238496</c:v>
                      </c:pt>
                      <c:pt idx="4032">
                        <c:v>570.059444248305</c:v>
                      </c:pt>
                      <c:pt idx="4033">
                        <c:v>570.04439055099294</c:v>
                      </c:pt>
                      <c:pt idx="4034">
                        <c:v>570.04377342898999</c:v>
                      </c:pt>
                      <c:pt idx="4035">
                        <c:v>570.03656545517197</c:v>
                      </c:pt>
                      <c:pt idx="4036">
                        <c:v>570.026269964363</c:v>
                      </c:pt>
                      <c:pt idx="4037">
                        <c:v>570.002436548118</c:v>
                      </c:pt>
                      <c:pt idx="4038">
                        <c:v>569.95445044538997</c:v>
                      </c:pt>
                      <c:pt idx="4039">
                        <c:v>569.95119751734899</c:v>
                      </c:pt>
                      <c:pt idx="4040">
                        <c:v>569.92186741428304</c:v>
                      </c:pt>
                      <c:pt idx="4041">
                        <c:v>569.90078612525303</c:v>
                      </c:pt>
                      <c:pt idx="4042">
                        <c:v>569.88692439704005</c:v>
                      </c:pt>
                      <c:pt idx="4043">
                        <c:v>569.84274796607394</c:v>
                      </c:pt>
                      <c:pt idx="4044">
                        <c:v>569.83608330761001</c:v>
                      </c:pt>
                      <c:pt idx="4045">
                        <c:v>569.78474555200103</c:v>
                      </c:pt>
                      <c:pt idx="4046">
                        <c:v>569.734882963161</c:v>
                      </c:pt>
                      <c:pt idx="4047">
                        <c:v>569.73269549882605</c:v>
                      </c:pt>
                      <c:pt idx="4048">
                        <c:v>569.71807280656697</c:v>
                      </c:pt>
                      <c:pt idx="4049">
                        <c:v>569.713283192988</c:v>
                      </c:pt>
                      <c:pt idx="4050">
                        <c:v>569.71291358605004</c:v>
                      </c:pt>
                      <c:pt idx="4051">
                        <c:v>569.70087539479005</c:v>
                      </c:pt>
                      <c:pt idx="4052">
                        <c:v>569.67053875275894</c:v>
                      </c:pt>
                      <c:pt idx="4053">
                        <c:v>569.66543024717896</c:v>
                      </c:pt>
                      <c:pt idx="4054">
                        <c:v>569.63562265462599</c:v>
                      </c:pt>
                      <c:pt idx="4055">
                        <c:v>569.59140105586505</c:v>
                      </c:pt>
                      <c:pt idx="4056">
                        <c:v>569.57440560743896</c:v>
                      </c:pt>
                      <c:pt idx="4057">
                        <c:v>569.56640597559999</c:v>
                      </c:pt>
                      <c:pt idx="4058">
                        <c:v>569.55748433955398</c:v>
                      </c:pt>
                      <c:pt idx="4059">
                        <c:v>569.53975150806104</c:v>
                      </c:pt>
                      <c:pt idx="4060">
                        <c:v>569.51398020097099</c:v>
                      </c:pt>
                      <c:pt idx="4061">
                        <c:v>569.51123547448105</c:v>
                      </c:pt>
                      <c:pt idx="4062">
                        <c:v>569.508413558759</c:v>
                      </c:pt>
                      <c:pt idx="4063">
                        <c:v>569.48503342615402</c:v>
                      </c:pt>
                      <c:pt idx="4064">
                        <c:v>569.44769058054703</c:v>
                      </c:pt>
                      <c:pt idx="4065">
                        <c:v>569.39457707038696</c:v>
                      </c:pt>
                      <c:pt idx="4066">
                        <c:v>569.37650381010701</c:v>
                      </c:pt>
                      <c:pt idx="4067">
                        <c:v>569.37366789078897</c:v>
                      </c:pt>
                      <c:pt idx="4068">
                        <c:v>569.35239222203404</c:v>
                      </c:pt>
                      <c:pt idx="4069">
                        <c:v>569.34837556126195</c:v>
                      </c:pt>
                      <c:pt idx="4070">
                        <c:v>569.34595362751895</c:v>
                      </c:pt>
                      <c:pt idx="4071">
                        <c:v>569.33512713675702</c:v>
                      </c:pt>
                      <c:pt idx="4072">
                        <c:v>569.31584659845396</c:v>
                      </c:pt>
                      <c:pt idx="4073">
                        <c:v>569.29056032389099</c:v>
                      </c:pt>
                      <c:pt idx="4074">
                        <c:v>569.28657083194605</c:v>
                      </c:pt>
                      <c:pt idx="4075">
                        <c:v>569.24086460693695</c:v>
                      </c:pt>
                      <c:pt idx="4076">
                        <c:v>569.19964884286196</c:v>
                      </c:pt>
                      <c:pt idx="4077">
                        <c:v>569.17755525075097</c:v>
                      </c:pt>
                      <c:pt idx="4078">
                        <c:v>569.15035989025205</c:v>
                      </c:pt>
                      <c:pt idx="4079">
                        <c:v>569.14319447864204</c:v>
                      </c:pt>
                      <c:pt idx="4080">
                        <c:v>569.12148144798903</c:v>
                      </c:pt>
                      <c:pt idx="4081">
                        <c:v>569.116669651601</c:v>
                      </c:pt>
                      <c:pt idx="4082">
                        <c:v>569.08090469552894</c:v>
                      </c:pt>
                      <c:pt idx="4083">
                        <c:v>569.08046179858195</c:v>
                      </c:pt>
                      <c:pt idx="4084">
                        <c:v>569.07646885755696</c:v>
                      </c:pt>
                      <c:pt idx="4085">
                        <c:v>569.05548003372905</c:v>
                      </c:pt>
                      <c:pt idx="4086">
                        <c:v>569.04765028745203</c:v>
                      </c:pt>
                      <c:pt idx="4087">
                        <c:v>569.02530461459401</c:v>
                      </c:pt>
                      <c:pt idx="4088">
                        <c:v>569.016921301102</c:v>
                      </c:pt>
                      <c:pt idx="4089">
                        <c:v>569.00012798332898</c:v>
                      </c:pt>
                      <c:pt idx="4090">
                        <c:v>568.96393721594598</c:v>
                      </c:pt>
                      <c:pt idx="4091">
                        <c:v>568.92655515030901</c:v>
                      </c:pt>
                      <c:pt idx="4092">
                        <c:v>568.92394948028198</c:v>
                      </c:pt>
                      <c:pt idx="4093">
                        <c:v>568.92373094904701</c:v>
                      </c:pt>
                      <c:pt idx="4094">
                        <c:v>568.86430566992999</c:v>
                      </c:pt>
                      <c:pt idx="4095">
                        <c:v>568.85347863076697</c:v>
                      </c:pt>
                      <c:pt idx="4096">
                        <c:v>568.779855903319</c:v>
                      </c:pt>
                      <c:pt idx="4097">
                        <c:v>568.75708005948604</c:v>
                      </c:pt>
                      <c:pt idx="4098">
                        <c:v>568.68602906526905</c:v>
                      </c:pt>
                      <c:pt idx="4099">
                        <c:v>568.67457222958399</c:v>
                      </c:pt>
                      <c:pt idx="4100">
                        <c:v>568.63880349023395</c:v>
                      </c:pt>
                      <c:pt idx="4101">
                        <c:v>568.62728661715096</c:v>
                      </c:pt>
                      <c:pt idx="4102">
                        <c:v>568.62294992967099</c:v>
                      </c:pt>
                      <c:pt idx="4103">
                        <c:v>568.59607317029395</c:v>
                      </c:pt>
                      <c:pt idx="4104">
                        <c:v>568.58631733787104</c:v>
                      </c:pt>
                      <c:pt idx="4105">
                        <c:v>568.58624082554695</c:v>
                      </c:pt>
                      <c:pt idx="4106">
                        <c:v>568.57724474201098</c:v>
                      </c:pt>
                      <c:pt idx="4107">
                        <c:v>568.49430995582702</c:v>
                      </c:pt>
                      <c:pt idx="4108">
                        <c:v>568.49348664355</c:v>
                      </c:pt>
                      <c:pt idx="4109">
                        <c:v>568.46235386768205</c:v>
                      </c:pt>
                      <c:pt idx="4110">
                        <c:v>568.43751841276298</c:v>
                      </c:pt>
                      <c:pt idx="4111">
                        <c:v>568.42473247523606</c:v>
                      </c:pt>
                      <c:pt idx="4112">
                        <c:v>568.42456954036095</c:v>
                      </c:pt>
                      <c:pt idx="4113">
                        <c:v>568.41689291113903</c:v>
                      </c:pt>
                      <c:pt idx="4114">
                        <c:v>568.40515626230899</c:v>
                      </c:pt>
                      <c:pt idx="4115">
                        <c:v>568.38211480789596</c:v>
                      </c:pt>
                      <c:pt idx="4116">
                        <c:v>568.37320735012202</c:v>
                      </c:pt>
                      <c:pt idx="4117">
                        <c:v>568.37297462923004</c:v>
                      </c:pt>
                      <c:pt idx="4118">
                        <c:v>568.35783911606495</c:v>
                      </c:pt>
                      <c:pt idx="4119">
                        <c:v>568.35741958771405</c:v>
                      </c:pt>
                      <c:pt idx="4120">
                        <c:v>568.30927889617794</c:v>
                      </c:pt>
                      <c:pt idx="4121">
                        <c:v>568.27108831313296</c:v>
                      </c:pt>
                      <c:pt idx="4122">
                        <c:v>568.263639773308</c:v>
                      </c:pt>
                      <c:pt idx="4123">
                        <c:v>568.24752618658795</c:v>
                      </c:pt>
                      <c:pt idx="4124">
                        <c:v>568.19310030193606</c:v>
                      </c:pt>
                      <c:pt idx="4125">
                        <c:v>568.19091950900997</c:v>
                      </c:pt>
                      <c:pt idx="4126">
                        <c:v>568.18887868858599</c:v>
                      </c:pt>
                      <c:pt idx="4127">
                        <c:v>568.18858897699499</c:v>
                      </c:pt>
                      <c:pt idx="4128">
                        <c:v>568.18832413934899</c:v>
                      </c:pt>
                      <c:pt idx="4129">
                        <c:v>568.16384059597101</c:v>
                      </c:pt>
                      <c:pt idx="4130">
                        <c:v>568.16205522476798</c:v>
                      </c:pt>
                      <c:pt idx="4131">
                        <c:v>568.12523503451905</c:v>
                      </c:pt>
                      <c:pt idx="4132">
                        <c:v>568.10567021017403</c:v>
                      </c:pt>
                      <c:pt idx="4133">
                        <c:v>568.08885879902596</c:v>
                      </c:pt>
                      <c:pt idx="4134">
                        <c:v>568.06525695624896</c:v>
                      </c:pt>
                      <c:pt idx="4135">
                        <c:v>568.03631289149098</c:v>
                      </c:pt>
                      <c:pt idx="4136">
                        <c:v>568.02277688314803</c:v>
                      </c:pt>
                      <c:pt idx="4137">
                        <c:v>568.01141585637504</c:v>
                      </c:pt>
                      <c:pt idx="4138">
                        <c:v>567.96129201409497</c:v>
                      </c:pt>
                      <c:pt idx="4139">
                        <c:v>567.95821925405698</c:v>
                      </c:pt>
                      <c:pt idx="4140">
                        <c:v>567.94963865534896</c:v>
                      </c:pt>
                      <c:pt idx="4141">
                        <c:v>567.92560986973297</c:v>
                      </c:pt>
                      <c:pt idx="4142">
                        <c:v>567.91579422920404</c:v>
                      </c:pt>
                      <c:pt idx="4143">
                        <c:v>567.86880893613295</c:v>
                      </c:pt>
                      <c:pt idx="4144">
                        <c:v>567.86604321388404</c:v>
                      </c:pt>
                      <c:pt idx="4145">
                        <c:v>567.859293992522</c:v>
                      </c:pt>
                      <c:pt idx="4146">
                        <c:v>567.84290795495303</c:v>
                      </c:pt>
                      <c:pt idx="4147">
                        <c:v>567.81803761226399</c:v>
                      </c:pt>
                      <c:pt idx="4148">
                        <c:v>567.81724644156202</c:v>
                      </c:pt>
                      <c:pt idx="4149">
                        <c:v>567.76791273408298</c:v>
                      </c:pt>
                      <c:pt idx="4150">
                        <c:v>567.76498234066105</c:v>
                      </c:pt>
                      <c:pt idx="4151">
                        <c:v>567.75782063566601</c:v>
                      </c:pt>
                      <c:pt idx="4152">
                        <c:v>567.74970613970504</c:v>
                      </c:pt>
                      <c:pt idx="4153">
                        <c:v>567.74533266323397</c:v>
                      </c:pt>
                      <c:pt idx="4154">
                        <c:v>567.74114453418201</c:v>
                      </c:pt>
                      <c:pt idx="4155">
                        <c:v>567.73817574841496</c:v>
                      </c:pt>
                      <c:pt idx="4156">
                        <c:v>567.73243470469095</c:v>
                      </c:pt>
                      <c:pt idx="4157">
                        <c:v>567.71341537431294</c:v>
                      </c:pt>
                      <c:pt idx="4158">
                        <c:v>567.70535613985203</c:v>
                      </c:pt>
                      <c:pt idx="4159">
                        <c:v>567.67576512628204</c:v>
                      </c:pt>
                      <c:pt idx="4160">
                        <c:v>567.66654762024405</c:v>
                      </c:pt>
                      <c:pt idx="4161">
                        <c:v>567.65197268386703</c:v>
                      </c:pt>
                      <c:pt idx="4162">
                        <c:v>567.61470550537501</c:v>
                      </c:pt>
                      <c:pt idx="4163">
                        <c:v>567.61005496738903</c:v>
                      </c:pt>
                      <c:pt idx="4164">
                        <c:v>567.59084352279206</c:v>
                      </c:pt>
                      <c:pt idx="4165">
                        <c:v>567.56360229504105</c:v>
                      </c:pt>
                      <c:pt idx="4166">
                        <c:v>567.55665894941205</c:v>
                      </c:pt>
                      <c:pt idx="4167">
                        <c:v>567.53416904123196</c:v>
                      </c:pt>
                      <c:pt idx="4168">
                        <c:v>567.52295651831798</c:v>
                      </c:pt>
                      <c:pt idx="4169">
                        <c:v>567.504233567234</c:v>
                      </c:pt>
                      <c:pt idx="4170">
                        <c:v>567.48377481955799</c:v>
                      </c:pt>
                      <c:pt idx="4171">
                        <c:v>567.46724019662895</c:v>
                      </c:pt>
                      <c:pt idx="4172">
                        <c:v>567.46580820365898</c:v>
                      </c:pt>
                      <c:pt idx="4173">
                        <c:v>567.45638351898401</c:v>
                      </c:pt>
                      <c:pt idx="4174">
                        <c:v>567.44049149508601</c:v>
                      </c:pt>
                      <c:pt idx="4175">
                        <c:v>567.438872923585</c:v>
                      </c:pt>
                      <c:pt idx="4176">
                        <c:v>567.437736853057</c:v>
                      </c:pt>
                      <c:pt idx="4177">
                        <c:v>567.410417845079</c:v>
                      </c:pt>
                      <c:pt idx="4178">
                        <c:v>567.38755453979604</c:v>
                      </c:pt>
                      <c:pt idx="4179">
                        <c:v>567.35610321240199</c:v>
                      </c:pt>
                      <c:pt idx="4180">
                        <c:v>567.27911807485202</c:v>
                      </c:pt>
                      <c:pt idx="4181">
                        <c:v>567.27431494479799</c:v>
                      </c:pt>
                      <c:pt idx="4182">
                        <c:v>567.23631619429602</c:v>
                      </c:pt>
                      <c:pt idx="4183">
                        <c:v>567.23298528642101</c:v>
                      </c:pt>
                      <c:pt idx="4184">
                        <c:v>567.22685752457801</c:v>
                      </c:pt>
                      <c:pt idx="4185">
                        <c:v>567.14291144333197</c:v>
                      </c:pt>
                      <c:pt idx="4186">
                        <c:v>567.07437781686099</c:v>
                      </c:pt>
                      <c:pt idx="4187">
                        <c:v>567.06724694743696</c:v>
                      </c:pt>
                      <c:pt idx="4188">
                        <c:v>567.041316637303</c:v>
                      </c:pt>
                      <c:pt idx="4189">
                        <c:v>567.00359528730598</c:v>
                      </c:pt>
                      <c:pt idx="4190">
                        <c:v>567.00205948159305</c:v>
                      </c:pt>
                      <c:pt idx="4191">
                        <c:v>566.99190211755695</c:v>
                      </c:pt>
                      <c:pt idx="4192">
                        <c:v>566.98634494072905</c:v>
                      </c:pt>
                      <c:pt idx="4193">
                        <c:v>566.96505465327004</c:v>
                      </c:pt>
                      <c:pt idx="4194">
                        <c:v>566.95425310500605</c:v>
                      </c:pt>
                      <c:pt idx="4195">
                        <c:v>566.92865968621697</c:v>
                      </c:pt>
                      <c:pt idx="4196">
                        <c:v>566.91588892028199</c:v>
                      </c:pt>
                      <c:pt idx="4197">
                        <c:v>566.90904455225098</c:v>
                      </c:pt>
                      <c:pt idx="4198">
                        <c:v>566.89666580172297</c:v>
                      </c:pt>
                      <c:pt idx="4199">
                        <c:v>566.84356177314999</c:v>
                      </c:pt>
                      <c:pt idx="4200">
                        <c:v>566.83874937811902</c:v>
                      </c:pt>
                      <c:pt idx="4201">
                        <c:v>566.77143958535805</c:v>
                      </c:pt>
                      <c:pt idx="4202">
                        <c:v>566.74926572870004</c:v>
                      </c:pt>
                      <c:pt idx="4203">
                        <c:v>566.69202542682103</c:v>
                      </c:pt>
                      <c:pt idx="4204">
                        <c:v>566.68068810104103</c:v>
                      </c:pt>
                      <c:pt idx="4205">
                        <c:v>566.67710545754403</c:v>
                      </c:pt>
                      <c:pt idx="4206">
                        <c:v>566.59814524691706</c:v>
                      </c:pt>
                      <c:pt idx="4207">
                        <c:v>566.56185104923702</c:v>
                      </c:pt>
                      <c:pt idx="4208">
                        <c:v>566.55899581251902</c:v>
                      </c:pt>
                      <c:pt idx="4209">
                        <c:v>566.53583330181596</c:v>
                      </c:pt>
                      <c:pt idx="4210">
                        <c:v>566.51310332134005</c:v>
                      </c:pt>
                      <c:pt idx="4211">
                        <c:v>566.48704831547798</c:v>
                      </c:pt>
                      <c:pt idx="4212">
                        <c:v>566.48415437090398</c:v>
                      </c:pt>
                      <c:pt idx="4213">
                        <c:v>566.48403747938903</c:v>
                      </c:pt>
                      <c:pt idx="4214">
                        <c:v>566.40416942165496</c:v>
                      </c:pt>
                      <c:pt idx="4215">
                        <c:v>566.40305092568099</c:v>
                      </c:pt>
                      <c:pt idx="4216">
                        <c:v>566.39908518489995</c:v>
                      </c:pt>
                      <c:pt idx="4217">
                        <c:v>566.37269379279201</c:v>
                      </c:pt>
                      <c:pt idx="4218">
                        <c:v>566.36487656572899</c:v>
                      </c:pt>
                      <c:pt idx="4219">
                        <c:v>566.33790790617104</c:v>
                      </c:pt>
                      <c:pt idx="4220">
                        <c:v>566.33704463456104</c:v>
                      </c:pt>
                      <c:pt idx="4221">
                        <c:v>566.294214999676</c:v>
                      </c:pt>
                      <c:pt idx="4222">
                        <c:v>566.27137000840798</c:v>
                      </c:pt>
                      <c:pt idx="4223">
                        <c:v>566.25865193277298</c:v>
                      </c:pt>
                      <c:pt idx="4224">
                        <c:v>566.25647255679701</c:v>
                      </c:pt>
                      <c:pt idx="4225">
                        <c:v>566.251304726017</c:v>
                      </c:pt>
                      <c:pt idx="4226">
                        <c:v>566.24887546442301</c:v>
                      </c:pt>
                      <c:pt idx="4227">
                        <c:v>566.24539183009801</c:v>
                      </c:pt>
                      <c:pt idx="4228">
                        <c:v>566.217569293118</c:v>
                      </c:pt>
                      <c:pt idx="4229">
                        <c:v>566.217372579825</c:v>
                      </c:pt>
                      <c:pt idx="4230">
                        <c:v>566.17221204667305</c:v>
                      </c:pt>
                      <c:pt idx="4231">
                        <c:v>566.16217906546899</c:v>
                      </c:pt>
                      <c:pt idx="4232">
                        <c:v>566.15386536811604</c:v>
                      </c:pt>
                      <c:pt idx="4233">
                        <c:v>566.15386427513101</c:v>
                      </c:pt>
                      <c:pt idx="4234">
                        <c:v>566.12599307426797</c:v>
                      </c:pt>
                      <c:pt idx="4235">
                        <c:v>566.10723740881701</c:v>
                      </c:pt>
                      <c:pt idx="4236">
                        <c:v>566.10073539342204</c:v>
                      </c:pt>
                      <c:pt idx="4237">
                        <c:v>566.09174881590695</c:v>
                      </c:pt>
                      <c:pt idx="4238">
                        <c:v>566.06067126574101</c:v>
                      </c:pt>
                      <c:pt idx="4239">
                        <c:v>566.05527246888198</c:v>
                      </c:pt>
                      <c:pt idx="4240">
                        <c:v>566.05222433122003</c:v>
                      </c:pt>
                      <c:pt idx="4241">
                        <c:v>566.04998618350498</c:v>
                      </c:pt>
                      <c:pt idx="4242">
                        <c:v>566.02710905063395</c:v>
                      </c:pt>
                      <c:pt idx="4243">
                        <c:v>566.00867840245405</c:v>
                      </c:pt>
                      <c:pt idx="4244">
                        <c:v>566.00180443992303</c:v>
                      </c:pt>
                      <c:pt idx="4245">
                        <c:v>565.97424953405698</c:v>
                      </c:pt>
                      <c:pt idx="4246">
                        <c:v>565.96207613592298</c:v>
                      </c:pt>
                      <c:pt idx="4247">
                        <c:v>565.93134186170403</c:v>
                      </c:pt>
                      <c:pt idx="4248">
                        <c:v>565.91772484930902</c:v>
                      </c:pt>
                      <c:pt idx="4249">
                        <c:v>565.90958119145796</c:v>
                      </c:pt>
                      <c:pt idx="4250">
                        <c:v>565.869272053141</c:v>
                      </c:pt>
                      <c:pt idx="4251">
                        <c:v>565.795648698013</c:v>
                      </c:pt>
                      <c:pt idx="4252">
                        <c:v>565.79175778892204</c:v>
                      </c:pt>
                      <c:pt idx="4253">
                        <c:v>565.78032364690296</c:v>
                      </c:pt>
                      <c:pt idx="4254">
                        <c:v>565.76434440986804</c:v>
                      </c:pt>
                      <c:pt idx="4255">
                        <c:v>565.746173246534</c:v>
                      </c:pt>
                      <c:pt idx="4256">
                        <c:v>565.73557382534898</c:v>
                      </c:pt>
                      <c:pt idx="4257">
                        <c:v>565.72131489835101</c:v>
                      </c:pt>
                      <c:pt idx="4258">
                        <c:v>565.67533104486301</c:v>
                      </c:pt>
                      <c:pt idx="4259">
                        <c:v>565.66608565442698</c:v>
                      </c:pt>
                      <c:pt idx="4260">
                        <c:v>565.60247251744295</c:v>
                      </c:pt>
                      <c:pt idx="4261">
                        <c:v>565.57337825465504</c:v>
                      </c:pt>
                      <c:pt idx="4262">
                        <c:v>565.47265153814499</c:v>
                      </c:pt>
                      <c:pt idx="4263">
                        <c:v>565.45595449684799</c:v>
                      </c:pt>
                      <c:pt idx="4264">
                        <c:v>565.44173756150303</c:v>
                      </c:pt>
                      <c:pt idx="4265">
                        <c:v>565.40902044060499</c:v>
                      </c:pt>
                      <c:pt idx="4266">
                        <c:v>565.38978261305101</c:v>
                      </c:pt>
                      <c:pt idx="4267">
                        <c:v>565.369589519908</c:v>
                      </c:pt>
                      <c:pt idx="4268">
                        <c:v>565.32663034055099</c:v>
                      </c:pt>
                      <c:pt idx="4269">
                        <c:v>565.27822268753903</c:v>
                      </c:pt>
                      <c:pt idx="4270">
                        <c:v>565.24162438435803</c:v>
                      </c:pt>
                      <c:pt idx="4271">
                        <c:v>565.21297424040301</c:v>
                      </c:pt>
                      <c:pt idx="4272">
                        <c:v>565.16752755318601</c:v>
                      </c:pt>
                      <c:pt idx="4273">
                        <c:v>565.16382782413598</c:v>
                      </c:pt>
                      <c:pt idx="4274">
                        <c:v>565.12397789811098</c:v>
                      </c:pt>
                      <c:pt idx="4275">
                        <c:v>565.09702559716402</c:v>
                      </c:pt>
                      <c:pt idx="4276">
                        <c:v>565.06789547656501</c:v>
                      </c:pt>
                      <c:pt idx="4277">
                        <c:v>565.01726077974695</c:v>
                      </c:pt>
                      <c:pt idx="4278">
                        <c:v>565.01277112097205</c:v>
                      </c:pt>
                      <c:pt idx="4279">
                        <c:v>564.98837802505204</c:v>
                      </c:pt>
                      <c:pt idx="4280">
                        <c:v>564.97960282671897</c:v>
                      </c:pt>
                      <c:pt idx="4281">
                        <c:v>564.94691676997502</c:v>
                      </c:pt>
                      <c:pt idx="4282">
                        <c:v>564.93478696917202</c:v>
                      </c:pt>
                      <c:pt idx="4283">
                        <c:v>564.92971070645297</c:v>
                      </c:pt>
                      <c:pt idx="4284">
                        <c:v>564.926907567066</c:v>
                      </c:pt>
                      <c:pt idx="4285">
                        <c:v>564.91770768591698</c:v>
                      </c:pt>
                      <c:pt idx="4286">
                        <c:v>564.883315055548</c:v>
                      </c:pt>
                      <c:pt idx="4287">
                        <c:v>564.873412036319</c:v>
                      </c:pt>
                      <c:pt idx="4288">
                        <c:v>564.84113407669304</c:v>
                      </c:pt>
                      <c:pt idx="4289">
                        <c:v>564.83690838425605</c:v>
                      </c:pt>
                      <c:pt idx="4290">
                        <c:v>564.81573156096397</c:v>
                      </c:pt>
                      <c:pt idx="4291">
                        <c:v>564.76467695229906</c:v>
                      </c:pt>
                      <c:pt idx="4292">
                        <c:v>564.68499661401495</c:v>
                      </c:pt>
                      <c:pt idx="4293">
                        <c:v>564.67202053839605</c:v>
                      </c:pt>
                      <c:pt idx="4294">
                        <c:v>564.66863055748695</c:v>
                      </c:pt>
                      <c:pt idx="4295">
                        <c:v>564.62955383208396</c:v>
                      </c:pt>
                      <c:pt idx="4296">
                        <c:v>564.61544229248295</c:v>
                      </c:pt>
                      <c:pt idx="4297">
                        <c:v>564.59916586840995</c:v>
                      </c:pt>
                      <c:pt idx="4298">
                        <c:v>564.57859118298802</c:v>
                      </c:pt>
                      <c:pt idx="4299">
                        <c:v>564.57683507942397</c:v>
                      </c:pt>
                      <c:pt idx="4300">
                        <c:v>564.56191674692298</c:v>
                      </c:pt>
                      <c:pt idx="4301">
                        <c:v>564.53743466671995</c:v>
                      </c:pt>
                      <c:pt idx="4302">
                        <c:v>564.52961186295795</c:v>
                      </c:pt>
                      <c:pt idx="4303">
                        <c:v>564.47410615718195</c:v>
                      </c:pt>
                      <c:pt idx="4304">
                        <c:v>564.46059468831504</c:v>
                      </c:pt>
                      <c:pt idx="4305">
                        <c:v>564.45484531676095</c:v>
                      </c:pt>
                      <c:pt idx="4306">
                        <c:v>564.39267961119594</c:v>
                      </c:pt>
                      <c:pt idx="4307">
                        <c:v>564.37128167513697</c:v>
                      </c:pt>
                      <c:pt idx="4308">
                        <c:v>564.34275552836402</c:v>
                      </c:pt>
                      <c:pt idx="4309">
                        <c:v>564.31777959571605</c:v>
                      </c:pt>
                      <c:pt idx="4310">
                        <c:v>564.30257111327603</c:v>
                      </c:pt>
                      <c:pt idx="4311">
                        <c:v>564.30147448419598</c:v>
                      </c:pt>
                      <c:pt idx="4312">
                        <c:v>564.30071484366601</c:v>
                      </c:pt>
                      <c:pt idx="4313">
                        <c:v>564.29293263560999</c:v>
                      </c:pt>
                      <c:pt idx="4314">
                        <c:v>564.27045632846</c:v>
                      </c:pt>
                      <c:pt idx="4315">
                        <c:v>564.27003711013003</c:v>
                      </c:pt>
                      <c:pt idx="4316">
                        <c:v>564.26135995790196</c:v>
                      </c:pt>
                      <c:pt idx="4317">
                        <c:v>564.20824987082005</c:v>
                      </c:pt>
                      <c:pt idx="4318">
                        <c:v>564.20300007769094</c:v>
                      </c:pt>
                      <c:pt idx="4319">
                        <c:v>564.17258800436798</c:v>
                      </c:pt>
                      <c:pt idx="4320">
                        <c:v>564.16129578549896</c:v>
                      </c:pt>
                      <c:pt idx="4321">
                        <c:v>564.14286238928605</c:v>
                      </c:pt>
                      <c:pt idx="4322">
                        <c:v>564.13558666791596</c:v>
                      </c:pt>
                      <c:pt idx="4323">
                        <c:v>564.11622290155196</c:v>
                      </c:pt>
                      <c:pt idx="4324">
                        <c:v>564.09668406486605</c:v>
                      </c:pt>
                      <c:pt idx="4325">
                        <c:v>564.08960511100895</c:v>
                      </c:pt>
                      <c:pt idx="4326">
                        <c:v>564.08138729413304</c:v>
                      </c:pt>
                      <c:pt idx="4327">
                        <c:v>564.060649242831</c:v>
                      </c:pt>
                      <c:pt idx="4328">
                        <c:v>564.03949636609002</c:v>
                      </c:pt>
                      <c:pt idx="4329">
                        <c:v>564.02015166525496</c:v>
                      </c:pt>
                      <c:pt idx="4330">
                        <c:v>564.00522490080198</c:v>
                      </c:pt>
                      <c:pt idx="4331">
                        <c:v>563.99316020656102</c:v>
                      </c:pt>
                      <c:pt idx="4332">
                        <c:v>563.99265032582696</c:v>
                      </c:pt>
                      <c:pt idx="4333">
                        <c:v>563.96145093438395</c:v>
                      </c:pt>
                      <c:pt idx="4334">
                        <c:v>563.95268728346196</c:v>
                      </c:pt>
                      <c:pt idx="4335">
                        <c:v>563.94701993966498</c:v>
                      </c:pt>
                      <c:pt idx="4336">
                        <c:v>563.90162630692396</c:v>
                      </c:pt>
                      <c:pt idx="4337">
                        <c:v>563.89516300295998</c:v>
                      </c:pt>
                      <c:pt idx="4338">
                        <c:v>563.88736583762102</c:v>
                      </c:pt>
                      <c:pt idx="4339">
                        <c:v>563.87543099428501</c:v>
                      </c:pt>
                      <c:pt idx="4340">
                        <c:v>563.86057200469702</c:v>
                      </c:pt>
                      <c:pt idx="4341">
                        <c:v>563.85916964313697</c:v>
                      </c:pt>
                      <c:pt idx="4342">
                        <c:v>563.85079566352397</c:v>
                      </c:pt>
                      <c:pt idx="4343">
                        <c:v>563.84763474959198</c:v>
                      </c:pt>
                      <c:pt idx="4344">
                        <c:v>563.84707867298698</c:v>
                      </c:pt>
                      <c:pt idx="4345">
                        <c:v>563.84664554429401</c:v>
                      </c:pt>
                      <c:pt idx="4346">
                        <c:v>563.82805868931098</c:v>
                      </c:pt>
                      <c:pt idx="4347">
                        <c:v>563.79839059380095</c:v>
                      </c:pt>
                      <c:pt idx="4348">
                        <c:v>563.76067734594596</c:v>
                      </c:pt>
                      <c:pt idx="4349">
                        <c:v>563.69522570639197</c:v>
                      </c:pt>
                      <c:pt idx="4350">
                        <c:v>563.67450520895295</c:v>
                      </c:pt>
                      <c:pt idx="4351">
                        <c:v>563.61763299385598</c:v>
                      </c:pt>
                      <c:pt idx="4352">
                        <c:v>563.60386736093301</c:v>
                      </c:pt>
                      <c:pt idx="4353">
                        <c:v>563.60337902465096</c:v>
                      </c:pt>
                      <c:pt idx="4354">
                        <c:v>563.58538497673305</c:v>
                      </c:pt>
                      <c:pt idx="4355">
                        <c:v>563.52898785799903</c:v>
                      </c:pt>
                      <c:pt idx="4356">
                        <c:v>563.51398275080203</c:v>
                      </c:pt>
                      <c:pt idx="4357">
                        <c:v>563.49728770398201</c:v>
                      </c:pt>
                      <c:pt idx="4358">
                        <c:v>563.458889153413</c:v>
                      </c:pt>
                      <c:pt idx="4359">
                        <c:v>563.42330948228096</c:v>
                      </c:pt>
                      <c:pt idx="4360">
                        <c:v>563.42230834149598</c:v>
                      </c:pt>
                      <c:pt idx="4361">
                        <c:v>563.25904104922301</c:v>
                      </c:pt>
                      <c:pt idx="4362">
                        <c:v>563.19063908753401</c:v>
                      </c:pt>
                      <c:pt idx="4363">
                        <c:v>563.18196614573799</c:v>
                      </c:pt>
                      <c:pt idx="4364">
                        <c:v>563.16201282893996</c:v>
                      </c:pt>
                      <c:pt idx="4365">
                        <c:v>563.15990064191203</c:v>
                      </c:pt>
                      <c:pt idx="4366">
                        <c:v>563.14747444790805</c:v>
                      </c:pt>
                      <c:pt idx="4367">
                        <c:v>563.14669949585698</c:v>
                      </c:pt>
                      <c:pt idx="4368">
                        <c:v>563.14120450582698</c:v>
                      </c:pt>
                      <c:pt idx="4369">
                        <c:v>563.13129682022895</c:v>
                      </c:pt>
                      <c:pt idx="4370">
                        <c:v>563.12710962097594</c:v>
                      </c:pt>
                      <c:pt idx="4371">
                        <c:v>563.07725109826004</c:v>
                      </c:pt>
                      <c:pt idx="4372">
                        <c:v>563.05685114744495</c:v>
                      </c:pt>
                      <c:pt idx="4373">
                        <c:v>563.03491170586994</c:v>
                      </c:pt>
                      <c:pt idx="4374">
                        <c:v>563.03208857932998</c:v>
                      </c:pt>
                      <c:pt idx="4375">
                        <c:v>563.01211820471997</c:v>
                      </c:pt>
                      <c:pt idx="4376">
                        <c:v>563.00812801170002</c:v>
                      </c:pt>
                      <c:pt idx="4377">
                        <c:v>562.96658630906597</c:v>
                      </c:pt>
                      <c:pt idx="4378">
                        <c:v>562.96315655240198</c:v>
                      </c:pt>
                      <c:pt idx="4379">
                        <c:v>562.93980671411396</c:v>
                      </c:pt>
                      <c:pt idx="4380">
                        <c:v>562.93382613449398</c:v>
                      </c:pt>
                      <c:pt idx="4381">
                        <c:v>562.927279445105</c:v>
                      </c:pt>
                      <c:pt idx="4382">
                        <c:v>562.89218723301497</c:v>
                      </c:pt>
                      <c:pt idx="4383">
                        <c:v>562.85402959652799</c:v>
                      </c:pt>
                      <c:pt idx="4384">
                        <c:v>562.82973851213296</c:v>
                      </c:pt>
                      <c:pt idx="4385">
                        <c:v>562.81931036148501</c:v>
                      </c:pt>
                      <c:pt idx="4386">
                        <c:v>562.77679807642005</c:v>
                      </c:pt>
                      <c:pt idx="4387">
                        <c:v>562.773992139749</c:v>
                      </c:pt>
                      <c:pt idx="4388">
                        <c:v>562.77249038651405</c:v>
                      </c:pt>
                      <c:pt idx="4389">
                        <c:v>562.75849195051603</c:v>
                      </c:pt>
                      <c:pt idx="4390">
                        <c:v>562.72600099493502</c:v>
                      </c:pt>
                      <c:pt idx="4391">
                        <c:v>562.70946462946995</c:v>
                      </c:pt>
                      <c:pt idx="4392">
                        <c:v>562.70852093613701</c:v>
                      </c:pt>
                      <c:pt idx="4393">
                        <c:v>562.69666815273195</c:v>
                      </c:pt>
                      <c:pt idx="4394">
                        <c:v>562.67420448418602</c:v>
                      </c:pt>
                      <c:pt idx="4395">
                        <c:v>562.63892450977801</c:v>
                      </c:pt>
                      <c:pt idx="4396">
                        <c:v>562.62062823268798</c:v>
                      </c:pt>
                      <c:pt idx="4397">
                        <c:v>562.49453531190204</c:v>
                      </c:pt>
                      <c:pt idx="4398">
                        <c:v>562.48664154063397</c:v>
                      </c:pt>
                      <c:pt idx="4399">
                        <c:v>562.43020012232</c:v>
                      </c:pt>
                      <c:pt idx="4400">
                        <c:v>562.42461541330704</c:v>
                      </c:pt>
                      <c:pt idx="4401">
                        <c:v>562.41248144166502</c:v>
                      </c:pt>
                      <c:pt idx="4402">
                        <c:v>562.38301944359398</c:v>
                      </c:pt>
                      <c:pt idx="4403">
                        <c:v>562.35346310474699</c:v>
                      </c:pt>
                      <c:pt idx="4404">
                        <c:v>562.29186013054004</c:v>
                      </c:pt>
                      <c:pt idx="4405">
                        <c:v>562.25242460859101</c:v>
                      </c:pt>
                      <c:pt idx="4406">
                        <c:v>562.24975980791305</c:v>
                      </c:pt>
                      <c:pt idx="4407">
                        <c:v>562.22651405151305</c:v>
                      </c:pt>
                      <c:pt idx="4408">
                        <c:v>562.21525132654494</c:v>
                      </c:pt>
                      <c:pt idx="4409">
                        <c:v>562.20015223903897</c:v>
                      </c:pt>
                      <c:pt idx="4410">
                        <c:v>562.19752611967999</c:v>
                      </c:pt>
                      <c:pt idx="4411">
                        <c:v>562.18950120074498</c:v>
                      </c:pt>
                      <c:pt idx="4412">
                        <c:v>562.10650443445797</c:v>
                      </c:pt>
                      <c:pt idx="4413">
                        <c:v>562.09897206329504</c:v>
                      </c:pt>
                      <c:pt idx="4414">
                        <c:v>562.07393400974297</c:v>
                      </c:pt>
                      <c:pt idx="4415">
                        <c:v>562.06512819556804</c:v>
                      </c:pt>
                      <c:pt idx="4416">
                        <c:v>562.01026167123905</c:v>
                      </c:pt>
                      <c:pt idx="4417">
                        <c:v>561.99384169447205</c:v>
                      </c:pt>
                      <c:pt idx="4418">
                        <c:v>561.97458700458503</c:v>
                      </c:pt>
                      <c:pt idx="4419">
                        <c:v>561.96676602992295</c:v>
                      </c:pt>
                      <c:pt idx="4420">
                        <c:v>561.94913625490801</c:v>
                      </c:pt>
                      <c:pt idx="4421">
                        <c:v>561.933859342716</c:v>
                      </c:pt>
                      <c:pt idx="4422">
                        <c:v>561.92543251533596</c:v>
                      </c:pt>
                      <c:pt idx="4423">
                        <c:v>561.87426910200395</c:v>
                      </c:pt>
                      <c:pt idx="4424">
                        <c:v>561.87169697202296</c:v>
                      </c:pt>
                      <c:pt idx="4425">
                        <c:v>561.86278666087003</c:v>
                      </c:pt>
                      <c:pt idx="4426">
                        <c:v>561.86000109469899</c:v>
                      </c:pt>
                      <c:pt idx="4427">
                        <c:v>561.85074608530601</c:v>
                      </c:pt>
                      <c:pt idx="4428">
                        <c:v>561.83136393829898</c:v>
                      </c:pt>
                      <c:pt idx="4429">
                        <c:v>561.82763086911302</c:v>
                      </c:pt>
                      <c:pt idx="4430">
                        <c:v>561.80592531967102</c:v>
                      </c:pt>
                      <c:pt idx="4431">
                        <c:v>561.77303614285597</c:v>
                      </c:pt>
                      <c:pt idx="4432">
                        <c:v>561.77157792799403</c:v>
                      </c:pt>
                      <c:pt idx="4433">
                        <c:v>561.75337477151299</c:v>
                      </c:pt>
                      <c:pt idx="4434">
                        <c:v>561.73822571026403</c:v>
                      </c:pt>
                      <c:pt idx="4435">
                        <c:v>561.69995279795899</c:v>
                      </c:pt>
                      <c:pt idx="4436">
                        <c:v>561.68217687481399</c:v>
                      </c:pt>
                      <c:pt idx="4437">
                        <c:v>561.67096804912796</c:v>
                      </c:pt>
                      <c:pt idx="4438">
                        <c:v>561.607169186752</c:v>
                      </c:pt>
                      <c:pt idx="4439">
                        <c:v>561.54646948572895</c:v>
                      </c:pt>
                      <c:pt idx="4440">
                        <c:v>561.54295481747795</c:v>
                      </c:pt>
                      <c:pt idx="4441">
                        <c:v>561.49644571160695</c:v>
                      </c:pt>
                      <c:pt idx="4442">
                        <c:v>561.48374902763999</c:v>
                      </c:pt>
                      <c:pt idx="4443">
                        <c:v>561.46656469055097</c:v>
                      </c:pt>
                      <c:pt idx="4444">
                        <c:v>561.46162151434305</c:v>
                      </c:pt>
                      <c:pt idx="4445">
                        <c:v>561.42891464410798</c:v>
                      </c:pt>
                      <c:pt idx="4446">
                        <c:v>561.37946879726803</c:v>
                      </c:pt>
                      <c:pt idx="4447">
                        <c:v>561.36805213530204</c:v>
                      </c:pt>
                      <c:pt idx="4448">
                        <c:v>561.34609840107601</c:v>
                      </c:pt>
                      <c:pt idx="4449">
                        <c:v>561.29447770278398</c:v>
                      </c:pt>
                      <c:pt idx="4450">
                        <c:v>561.28562450963295</c:v>
                      </c:pt>
                      <c:pt idx="4451">
                        <c:v>561.26261537733899</c:v>
                      </c:pt>
                      <c:pt idx="4452">
                        <c:v>561.24733825903502</c:v>
                      </c:pt>
                      <c:pt idx="4453">
                        <c:v>561.22842014940397</c:v>
                      </c:pt>
                      <c:pt idx="4454">
                        <c:v>561.18353347518496</c:v>
                      </c:pt>
                      <c:pt idx="4455">
                        <c:v>561.18108723203397</c:v>
                      </c:pt>
                      <c:pt idx="4456">
                        <c:v>561.14732616595097</c:v>
                      </c:pt>
                      <c:pt idx="4457">
                        <c:v>561.13663680193997</c:v>
                      </c:pt>
                      <c:pt idx="4458">
                        <c:v>561.11653284077795</c:v>
                      </c:pt>
                      <c:pt idx="4459">
                        <c:v>561.09628295348102</c:v>
                      </c:pt>
                      <c:pt idx="4460">
                        <c:v>561.09599907930601</c:v>
                      </c:pt>
                      <c:pt idx="4461">
                        <c:v>561.08962405724105</c:v>
                      </c:pt>
                      <c:pt idx="4462">
                        <c:v>561.075728818333</c:v>
                      </c:pt>
                      <c:pt idx="4463">
                        <c:v>561.04837081600294</c:v>
                      </c:pt>
                      <c:pt idx="4464">
                        <c:v>561.04533760441598</c:v>
                      </c:pt>
                      <c:pt idx="4465">
                        <c:v>560.99812199810196</c:v>
                      </c:pt>
                      <c:pt idx="4466">
                        <c:v>560.98914628889804</c:v>
                      </c:pt>
                      <c:pt idx="4467">
                        <c:v>560.97400861597305</c:v>
                      </c:pt>
                      <c:pt idx="4468">
                        <c:v>560.94805387904398</c:v>
                      </c:pt>
                      <c:pt idx="4469">
                        <c:v>560.92246454395104</c:v>
                      </c:pt>
                      <c:pt idx="4470">
                        <c:v>560.86666234548102</c:v>
                      </c:pt>
                      <c:pt idx="4471">
                        <c:v>560.84638567939896</c:v>
                      </c:pt>
                      <c:pt idx="4472">
                        <c:v>560.82088380303105</c:v>
                      </c:pt>
                      <c:pt idx="4473">
                        <c:v>560.79736470526404</c:v>
                      </c:pt>
                      <c:pt idx="4474">
                        <c:v>560.77308147394297</c:v>
                      </c:pt>
                      <c:pt idx="4475">
                        <c:v>560.74987346578996</c:v>
                      </c:pt>
                      <c:pt idx="4476">
                        <c:v>560.676966105568</c:v>
                      </c:pt>
                      <c:pt idx="4477">
                        <c:v>560.67510239921603</c:v>
                      </c:pt>
                      <c:pt idx="4478">
                        <c:v>560.655895378325</c:v>
                      </c:pt>
                      <c:pt idx="4479">
                        <c:v>560.61668228185897</c:v>
                      </c:pt>
                      <c:pt idx="4480">
                        <c:v>560.59590691517099</c:v>
                      </c:pt>
                      <c:pt idx="4481">
                        <c:v>560.59160553459401</c:v>
                      </c:pt>
                      <c:pt idx="4482">
                        <c:v>560.576142087108</c:v>
                      </c:pt>
                      <c:pt idx="4483">
                        <c:v>560.55990937348599</c:v>
                      </c:pt>
                      <c:pt idx="4484">
                        <c:v>560.50214422012596</c:v>
                      </c:pt>
                      <c:pt idx="4485">
                        <c:v>560.50101390498901</c:v>
                      </c:pt>
                      <c:pt idx="4486">
                        <c:v>560.49967716809101</c:v>
                      </c:pt>
                      <c:pt idx="4487">
                        <c:v>560.49833149954202</c:v>
                      </c:pt>
                      <c:pt idx="4488">
                        <c:v>560.49233365963403</c:v>
                      </c:pt>
                      <c:pt idx="4489">
                        <c:v>560.48897569752796</c:v>
                      </c:pt>
                      <c:pt idx="4490">
                        <c:v>560.44237025150699</c:v>
                      </c:pt>
                      <c:pt idx="4491">
                        <c:v>560.44127317182699</c:v>
                      </c:pt>
                      <c:pt idx="4492">
                        <c:v>560.43591887305899</c:v>
                      </c:pt>
                      <c:pt idx="4493">
                        <c:v>560.430948597922</c:v>
                      </c:pt>
                      <c:pt idx="4494">
                        <c:v>560.42753844843401</c:v>
                      </c:pt>
                      <c:pt idx="4495">
                        <c:v>560.42451495673299</c:v>
                      </c:pt>
                      <c:pt idx="4496">
                        <c:v>560.39099844939005</c:v>
                      </c:pt>
                      <c:pt idx="4497">
                        <c:v>560.38684579946903</c:v>
                      </c:pt>
                      <c:pt idx="4498">
                        <c:v>560.36274300411401</c:v>
                      </c:pt>
                      <c:pt idx="4499">
                        <c:v>560.36268167584706</c:v>
                      </c:pt>
                      <c:pt idx="4500">
                        <c:v>560.35684243026901</c:v>
                      </c:pt>
                      <c:pt idx="4501">
                        <c:v>560.32838853231306</c:v>
                      </c:pt>
                      <c:pt idx="4502">
                        <c:v>560.254970827286</c:v>
                      </c:pt>
                      <c:pt idx="4503">
                        <c:v>560.25097052273702</c:v>
                      </c:pt>
                      <c:pt idx="4504">
                        <c:v>560.23777807649003</c:v>
                      </c:pt>
                      <c:pt idx="4505">
                        <c:v>560.19906331310801</c:v>
                      </c:pt>
                      <c:pt idx="4506">
                        <c:v>560.16794089477798</c:v>
                      </c:pt>
                      <c:pt idx="4507">
                        <c:v>560.15877702781904</c:v>
                      </c:pt>
                      <c:pt idx="4508">
                        <c:v>560.09254838118602</c:v>
                      </c:pt>
                      <c:pt idx="4509">
                        <c:v>560.09007223047195</c:v>
                      </c:pt>
                      <c:pt idx="4510">
                        <c:v>560.06638156932399</c:v>
                      </c:pt>
                      <c:pt idx="4511">
                        <c:v>560.050440230042</c:v>
                      </c:pt>
                      <c:pt idx="4512">
                        <c:v>560.04801606018998</c:v>
                      </c:pt>
                      <c:pt idx="4513">
                        <c:v>560.02178689415996</c:v>
                      </c:pt>
                      <c:pt idx="4514">
                        <c:v>559.97053507091198</c:v>
                      </c:pt>
                      <c:pt idx="4515">
                        <c:v>559.94496904247399</c:v>
                      </c:pt>
                      <c:pt idx="4516">
                        <c:v>559.936463899969</c:v>
                      </c:pt>
                      <c:pt idx="4517">
                        <c:v>559.93000153177695</c:v>
                      </c:pt>
                      <c:pt idx="4518">
                        <c:v>559.91682569985096</c:v>
                      </c:pt>
                      <c:pt idx="4519">
                        <c:v>559.89222750827798</c:v>
                      </c:pt>
                      <c:pt idx="4520">
                        <c:v>559.88696413742605</c:v>
                      </c:pt>
                      <c:pt idx="4521">
                        <c:v>559.86618549852301</c:v>
                      </c:pt>
                      <c:pt idx="4522">
                        <c:v>559.83242623818296</c:v>
                      </c:pt>
                      <c:pt idx="4523">
                        <c:v>559.82774764653504</c:v>
                      </c:pt>
                      <c:pt idx="4524">
                        <c:v>559.81636398863304</c:v>
                      </c:pt>
                      <c:pt idx="4525">
                        <c:v>559.766281039246</c:v>
                      </c:pt>
                      <c:pt idx="4526">
                        <c:v>559.76481894973597</c:v>
                      </c:pt>
                      <c:pt idx="4527">
                        <c:v>559.76445022172402</c:v>
                      </c:pt>
                      <c:pt idx="4528">
                        <c:v>559.74182663507497</c:v>
                      </c:pt>
                      <c:pt idx="4529">
                        <c:v>559.700291376108</c:v>
                      </c:pt>
                      <c:pt idx="4530">
                        <c:v>559.67755114959596</c:v>
                      </c:pt>
                      <c:pt idx="4531">
                        <c:v>559.67268177846995</c:v>
                      </c:pt>
                      <c:pt idx="4532">
                        <c:v>559.62543820111898</c:v>
                      </c:pt>
                      <c:pt idx="4533">
                        <c:v>559.571260377047</c:v>
                      </c:pt>
                      <c:pt idx="4534">
                        <c:v>559.50794631277199</c:v>
                      </c:pt>
                      <c:pt idx="4535">
                        <c:v>559.50506616119503</c:v>
                      </c:pt>
                      <c:pt idx="4536">
                        <c:v>559.49767359444695</c:v>
                      </c:pt>
                      <c:pt idx="4537">
                        <c:v>559.49030783280705</c:v>
                      </c:pt>
                      <c:pt idx="4538">
                        <c:v>559.48825505901402</c:v>
                      </c:pt>
                      <c:pt idx="4539">
                        <c:v>559.46437218732501</c:v>
                      </c:pt>
                      <c:pt idx="4540">
                        <c:v>559.420210508075</c:v>
                      </c:pt>
                      <c:pt idx="4541">
                        <c:v>559.419777403441</c:v>
                      </c:pt>
                      <c:pt idx="4542">
                        <c:v>559.41880369105002</c:v>
                      </c:pt>
                      <c:pt idx="4543">
                        <c:v>559.38560415053996</c:v>
                      </c:pt>
                      <c:pt idx="4544">
                        <c:v>559.34342889736604</c:v>
                      </c:pt>
                      <c:pt idx="4545">
                        <c:v>559.34082347808101</c:v>
                      </c:pt>
                      <c:pt idx="4546">
                        <c:v>559.32489138793005</c:v>
                      </c:pt>
                      <c:pt idx="4547">
                        <c:v>559.23865256532304</c:v>
                      </c:pt>
                      <c:pt idx="4548">
                        <c:v>559.23004087647803</c:v>
                      </c:pt>
                      <c:pt idx="4549">
                        <c:v>559.22650062204104</c:v>
                      </c:pt>
                      <c:pt idx="4550">
                        <c:v>559.21402637172798</c:v>
                      </c:pt>
                      <c:pt idx="4551">
                        <c:v>559.20838821849702</c:v>
                      </c:pt>
                      <c:pt idx="4552">
                        <c:v>559.19474655181295</c:v>
                      </c:pt>
                      <c:pt idx="4553">
                        <c:v>559.17434478324401</c:v>
                      </c:pt>
                      <c:pt idx="4554">
                        <c:v>559.166667626459</c:v>
                      </c:pt>
                      <c:pt idx="4555">
                        <c:v>559.14056859906395</c:v>
                      </c:pt>
                      <c:pt idx="4556">
                        <c:v>559.13314219633901</c:v>
                      </c:pt>
                      <c:pt idx="4557">
                        <c:v>559.10656882123806</c:v>
                      </c:pt>
                      <c:pt idx="4558">
                        <c:v>559.06197806039597</c:v>
                      </c:pt>
                      <c:pt idx="4559">
                        <c:v>559.06138175615195</c:v>
                      </c:pt>
                      <c:pt idx="4560">
                        <c:v>559.04579454875704</c:v>
                      </c:pt>
                      <c:pt idx="4561">
                        <c:v>559.01119926082504</c:v>
                      </c:pt>
                      <c:pt idx="4562">
                        <c:v>558.98025088569398</c:v>
                      </c:pt>
                      <c:pt idx="4563">
                        <c:v>558.97221108138001</c:v>
                      </c:pt>
                      <c:pt idx="4564">
                        <c:v>558.96892203536197</c:v>
                      </c:pt>
                      <c:pt idx="4565">
                        <c:v>558.95725017151995</c:v>
                      </c:pt>
                      <c:pt idx="4566">
                        <c:v>558.93903625641701</c:v>
                      </c:pt>
                      <c:pt idx="4567">
                        <c:v>558.93856268364902</c:v>
                      </c:pt>
                      <c:pt idx="4568">
                        <c:v>558.90613419100396</c:v>
                      </c:pt>
                      <c:pt idx="4569">
                        <c:v>558.90544260334298</c:v>
                      </c:pt>
                      <c:pt idx="4570">
                        <c:v>558.88504209763403</c:v>
                      </c:pt>
                      <c:pt idx="4571">
                        <c:v>558.88130476128003</c:v>
                      </c:pt>
                      <c:pt idx="4572">
                        <c:v>558.85344535060199</c:v>
                      </c:pt>
                      <c:pt idx="4573">
                        <c:v>558.84731803675299</c:v>
                      </c:pt>
                      <c:pt idx="4574">
                        <c:v>558.83053791387601</c:v>
                      </c:pt>
                      <c:pt idx="4575">
                        <c:v>558.805285592627</c:v>
                      </c:pt>
                      <c:pt idx="4576">
                        <c:v>558.76806887997395</c:v>
                      </c:pt>
                      <c:pt idx="4577">
                        <c:v>558.73076848702794</c:v>
                      </c:pt>
                      <c:pt idx="4578">
                        <c:v>558.730299597353</c:v>
                      </c:pt>
                      <c:pt idx="4579">
                        <c:v>558.72088465894296</c:v>
                      </c:pt>
                      <c:pt idx="4580">
                        <c:v>558.67870197610398</c:v>
                      </c:pt>
                      <c:pt idx="4581">
                        <c:v>558.65484628854404</c:v>
                      </c:pt>
                      <c:pt idx="4582">
                        <c:v>558.64213066395496</c:v>
                      </c:pt>
                      <c:pt idx="4583">
                        <c:v>558.61699601614498</c:v>
                      </c:pt>
                      <c:pt idx="4584">
                        <c:v>558.60065475034799</c:v>
                      </c:pt>
                      <c:pt idx="4585">
                        <c:v>558.56135837044098</c:v>
                      </c:pt>
                      <c:pt idx="4586">
                        <c:v>558.55393358513197</c:v>
                      </c:pt>
                      <c:pt idx="4587">
                        <c:v>558.514096972875</c:v>
                      </c:pt>
                      <c:pt idx="4588">
                        <c:v>558.50326488010205</c:v>
                      </c:pt>
                      <c:pt idx="4589">
                        <c:v>558.48930149751004</c:v>
                      </c:pt>
                      <c:pt idx="4590">
                        <c:v>558.48238243099695</c:v>
                      </c:pt>
                      <c:pt idx="4591">
                        <c:v>558.44142039817302</c:v>
                      </c:pt>
                      <c:pt idx="4592">
                        <c:v>558.42023271966195</c:v>
                      </c:pt>
                      <c:pt idx="4593">
                        <c:v>558.41962533603999</c:v>
                      </c:pt>
                      <c:pt idx="4594">
                        <c:v>558.39332424762097</c:v>
                      </c:pt>
                      <c:pt idx="4595">
                        <c:v>558.36033578344495</c:v>
                      </c:pt>
                      <c:pt idx="4596">
                        <c:v>558.35038422730997</c:v>
                      </c:pt>
                      <c:pt idx="4597">
                        <c:v>558.33305213311098</c:v>
                      </c:pt>
                      <c:pt idx="4598">
                        <c:v>558.27230898024698</c:v>
                      </c:pt>
                      <c:pt idx="4599">
                        <c:v>558.259186479866</c:v>
                      </c:pt>
                      <c:pt idx="4600">
                        <c:v>558.25236365752505</c:v>
                      </c:pt>
                      <c:pt idx="4601">
                        <c:v>558.24776385190103</c:v>
                      </c:pt>
                      <c:pt idx="4602">
                        <c:v>558.22956728032295</c:v>
                      </c:pt>
                      <c:pt idx="4603">
                        <c:v>558.21824500479204</c:v>
                      </c:pt>
                      <c:pt idx="4604">
                        <c:v>558.15980643946</c:v>
                      </c:pt>
                      <c:pt idx="4605">
                        <c:v>558.13211253604595</c:v>
                      </c:pt>
                      <c:pt idx="4606">
                        <c:v>558.12018618159004</c:v>
                      </c:pt>
                      <c:pt idx="4607">
                        <c:v>558.04255330016895</c:v>
                      </c:pt>
                      <c:pt idx="4608">
                        <c:v>558.032890961166</c:v>
                      </c:pt>
                      <c:pt idx="4609">
                        <c:v>558.01270777356604</c:v>
                      </c:pt>
                      <c:pt idx="4610">
                        <c:v>557.82652038336505</c:v>
                      </c:pt>
                      <c:pt idx="4611">
                        <c:v>557.82440477792602</c:v>
                      </c:pt>
                      <c:pt idx="4612">
                        <c:v>557.76755582630994</c:v>
                      </c:pt>
                      <c:pt idx="4613">
                        <c:v>557.73338516214199</c:v>
                      </c:pt>
                      <c:pt idx="4614">
                        <c:v>557.71178916672795</c:v>
                      </c:pt>
                      <c:pt idx="4615">
                        <c:v>557.70035130954295</c:v>
                      </c:pt>
                      <c:pt idx="4616">
                        <c:v>557.68644762919496</c:v>
                      </c:pt>
                      <c:pt idx="4617">
                        <c:v>557.68176520295299</c:v>
                      </c:pt>
                      <c:pt idx="4618">
                        <c:v>557.63293891687795</c:v>
                      </c:pt>
                      <c:pt idx="4619">
                        <c:v>557.61972698140801</c:v>
                      </c:pt>
                      <c:pt idx="4620">
                        <c:v>557.58902330675301</c:v>
                      </c:pt>
                      <c:pt idx="4621">
                        <c:v>557.582117570587</c:v>
                      </c:pt>
                      <c:pt idx="4622">
                        <c:v>557.41452161185896</c:v>
                      </c:pt>
                      <c:pt idx="4623">
                        <c:v>557.41118419906604</c:v>
                      </c:pt>
                      <c:pt idx="4624">
                        <c:v>557.36809121828003</c:v>
                      </c:pt>
                      <c:pt idx="4625">
                        <c:v>557.32421141498105</c:v>
                      </c:pt>
                      <c:pt idx="4626">
                        <c:v>557.32358428209602</c:v>
                      </c:pt>
                      <c:pt idx="4627">
                        <c:v>557.31824185975904</c:v>
                      </c:pt>
                      <c:pt idx="4628">
                        <c:v>557.27818559125103</c:v>
                      </c:pt>
                      <c:pt idx="4629">
                        <c:v>557.23256892156098</c:v>
                      </c:pt>
                      <c:pt idx="4630">
                        <c:v>557.22746459795098</c:v>
                      </c:pt>
                      <c:pt idx="4631">
                        <c:v>557.20333149754401</c:v>
                      </c:pt>
                      <c:pt idx="4632">
                        <c:v>557.17319733588295</c:v>
                      </c:pt>
                      <c:pt idx="4633">
                        <c:v>557.16627485973197</c:v>
                      </c:pt>
                      <c:pt idx="4634">
                        <c:v>557.09821226442898</c:v>
                      </c:pt>
                      <c:pt idx="4635">
                        <c:v>557.07521794914805</c:v>
                      </c:pt>
                      <c:pt idx="4636">
                        <c:v>557.03873850334696</c:v>
                      </c:pt>
                      <c:pt idx="4637">
                        <c:v>557.00086898798304</c:v>
                      </c:pt>
                      <c:pt idx="4638">
                        <c:v>556.998933813505</c:v>
                      </c:pt>
                      <c:pt idx="4639">
                        <c:v>556.99095027174099</c:v>
                      </c:pt>
                      <c:pt idx="4640">
                        <c:v>556.951345171615</c:v>
                      </c:pt>
                      <c:pt idx="4641">
                        <c:v>556.94974242925502</c:v>
                      </c:pt>
                      <c:pt idx="4642">
                        <c:v>556.94116685578797</c:v>
                      </c:pt>
                      <c:pt idx="4643">
                        <c:v>556.92906736248904</c:v>
                      </c:pt>
                      <c:pt idx="4644">
                        <c:v>556.90180533329999</c:v>
                      </c:pt>
                      <c:pt idx="4645">
                        <c:v>556.90010867495198</c:v>
                      </c:pt>
                      <c:pt idx="4646">
                        <c:v>556.88081665304105</c:v>
                      </c:pt>
                      <c:pt idx="4647">
                        <c:v>556.87782558266395</c:v>
                      </c:pt>
                      <c:pt idx="4648">
                        <c:v>556.78614741687102</c:v>
                      </c:pt>
                      <c:pt idx="4649">
                        <c:v>556.75078187746396</c:v>
                      </c:pt>
                      <c:pt idx="4650">
                        <c:v>556.72879468449105</c:v>
                      </c:pt>
                      <c:pt idx="4651">
                        <c:v>556.71621767296301</c:v>
                      </c:pt>
                      <c:pt idx="4652">
                        <c:v>556.71037851548499</c:v>
                      </c:pt>
                      <c:pt idx="4653">
                        <c:v>556.69334161617996</c:v>
                      </c:pt>
                      <c:pt idx="4654">
                        <c:v>556.69161730494204</c:v>
                      </c:pt>
                      <c:pt idx="4655">
                        <c:v>556.69150189709706</c:v>
                      </c:pt>
                      <c:pt idx="4656">
                        <c:v>556.67525369858402</c:v>
                      </c:pt>
                      <c:pt idx="4657">
                        <c:v>556.64879868679304</c:v>
                      </c:pt>
                      <c:pt idx="4658">
                        <c:v>556.64054403425905</c:v>
                      </c:pt>
                      <c:pt idx="4659">
                        <c:v>556.62811635021296</c:v>
                      </c:pt>
                      <c:pt idx="4660">
                        <c:v>556.59286419775299</c:v>
                      </c:pt>
                      <c:pt idx="4661">
                        <c:v>556.58600470682097</c:v>
                      </c:pt>
                      <c:pt idx="4662">
                        <c:v>556.53347403443195</c:v>
                      </c:pt>
                      <c:pt idx="4663">
                        <c:v>556.50552010951606</c:v>
                      </c:pt>
                      <c:pt idx="4664">
                        <c:v>556.45901288842697</c:v>
                      </c:pt>
                      <c:pt idx="4665">
                        <c:v>556.42139677452201</c:v>
                      </c:pt>
                      <c:pt idx="4666">
                        <c:v>556.40999020149002</c:v>
                      </c:pt>
                      <c:pt idx="4667">
                        <c:v>556.38447970442598</c:v>
                      </c:pt>
                      <c:pt idx="4668">
                        <c:v>556.33478317413596</c:v>
                      </c:pt>
                      <c:pt idx="4669">
                        <c:v>556.32380323109601</c:v>
                      </c:pt>
                      <c:pt idx="4670">
                        <c:v>556.30110362350899</c:v>
                      </c:pt>
                      <c:pt idx="4671">
                        <c:v>556.299343230879</c:v>
                      </c:pt>
                      <c:pt idx="4672">
                        <c:v>556.29608175782005</c:v>
                      </c:pt>
                      <c:pt idx="4673">
                        <c:v>556.29524652817099</c:v>
                      </c:pt>
                      <c:pt idx="4674">
                        <c:v>556.28734081333801</c:v>
                      </c:pt>
                      <c:pt idx="4675">
                        <c:v>556.26620974841205</c:v>
                      </c:pt>
                      <c:pt idx="4676">
                        <c:v>556.26506006763998</c:v>
                      </c:pt>
                      <c:pt idx="4677">
                        <c:v>556.23918457059403</c:v>
                      </c:pt>
                      <c:pt idx="4678">
                        <c:v>556.21678433073805</c:v>
                      </c:pt>
                      <c:pt idx="4679">
                        <c:v>556.21107613594097</c:v>
                      </c:pt>
                      <c:pt idx="4680">
                        <c:v>556.19849680094501</c:v>
                      </c:pt>
                      <c:pt idx="4681">
                        <c:v>556.11036957907299</c:v>
                      </c:pt>
                      <c:pt idx="4682">
                        <c:v>556.105524558409</c:v>
                      </c:pt>
                      <c:pt idx="4683">
                        <c:v>556.09084899101504</c:v>
                      </c:pt>
                      <c:pt idx="4684">
                        <c:v>556.08480466864501</c:v>
                      </c:pt>
                      <c:pt idx="4685">
                        <c:v>556.08375293636004</c:v>
                      </c:pt>
                      <c:pt idx="4686">
                        <c:v>556.06404636869001</c:v>
                      </c:pt>
                      <c:pt idx="4687">
                        <c:v>556.00257290957597</c:v>
                      </c:pt>
                      <c:pt idx="4688">
                        <c:v>555.94778590895601</c:v>
                      </c:pt>
                      <c:pt idx="4689">
                        <c:v>555.92880177239999</c:v>
                      </c:pt>
                      <c:pt idx="4690">
                        <c:v>555.894901000446</c:v>
                      </c:pt>
                      <c:pt idx="4691">
                        <c:v>555.879583052454</c:v>
                      </c:pt>
                      <c:pt idx="4692">
                        <c:v>555.83122095399699</c:v>
                      </c:pt>
                      <c:pt idx="4693">
                        <c:v>555.78620164055599</c:v>
                      </c:pt>
                      <c:pt idx="4694">
                        <c:v>555.78608895164405</c:v>
                      </c:pt>
                      <c:pt idx="4695">
                        <c:v>555.74583116568203</c:v>
                      </c:pt>
                      <c:pt idx="4696">
                        <c:v>555.70650438541497</c:v>
                      </c:pt>
                      <c:pt idx="4697">
                        <c:v>555.68283150402704</c:v>
                      </c:pt>
                      <c:pt idx="4698">
                        <c:v>555.66680101713996</c:v>
                      </c:pt>
                      <c:pt idx="4699">
                        <c:v>555.63746041172499</c:v>
                      </c:pt>
                      <c:pt idx="4700">
                        <c:v>555.62517092752205</c:v>
                      </c:pt>
                      <c:pt idx="4701">
                        <c:v>555.62012194124804</c:v>
                      </c:pt>
                      <c:pt idx="4702">
                        <c:v>555.601014413538</c:v>
                      </c:pt>
                      <c:pt idx="4703">
                        <c:v>555.59569923859999</c:v>
                      </c:pt>
                      <c:pt idx="4704">
                        <c:v>555.58906319497896</c:v>
                      </c:pt>
                      <c:pt idx="4705">
                        <c:v>555.56940178590503</c:v>
                      </c:pt>
                      <c:pt idx="4706">
                        <c:v>555.55084235086997</c:v>
                      </c:pt>
                      <c:pt idx="4707">
                        <c:v>555.54266614813503</c:v>
                      </c:pt>
                      <c:pt idx="4708">
                        <c:v>555.54150238224202</c:v>
                      </c:pt>
                      <c:pt idx="4709">
                        <c:v>555.48241365502997</c:v>
                      </c:pt>
                      <c:pt idx="4710">
                        <c:v>555.47871204569799</c:v>
                      </c:pt>
                      <c:pt idx="4711">
                        <c:v>555.45677440885402</c:v>
                      </c:pt>
                      <c:pt idx="4712">
                        <c:v>555.43890293232698</c:v>
                      </c:pt>
                      <c:pt idx="4713">
                        <c:v>555.43653785988499</c:v>
                      </c:pt>
                      <c:pt idx="4714">
                        <c:v>555.40180269130201</c:v>
                      </c:pt>
                      <c:pt idx="4715">
                        <c:v>555.39800880465998</c:v>
                      </c:pt>
                      <c:pt idx="4716">
                        <c:v>555.34051467873303</c:v>
                      </c:pt>
                      <c:pt idx="4717">
                        <c:v>555.33592471890597</c:v>
                      </c:pt>
                      <c:pt idx="4718">
                        <c:v>555.30822016248101</c:v>
                      </c:pt>
                      <c:pt idx="4719">
                        <c:v>555.30340960245599</c:v>
                      </c:pt>
                      <c:pt idx="4720">
                        <c:v>555.25508221806695</c:v>
                      </c:pt>
                      <c:pt idx="4721">
                        <c:v>555.22150009780501</c:v>
                      </c:pt>
                      <c:pt idx="4722">
                        <c:v>555.208458536693</c:v>
                      </c:pt>
                      <c:pt idx="4723">
                        <c:v>555.18786575600404</c:v>
                      </c:pt>
                      <c:pt idx="4724">
                        <c:v>555.18539684110397</c:v>
                      </c:pt>
                      <c:pt idx="4725">
                        <c:v>555.16113858022902</c:v>
                      </c:pt>
                      <c:pt idx="4726">
                        <c:v>555.14499175534695</c:v>
                      </c:pt>
                      <c:pt idx="4727">
                        <c:v>555.11760537179305</c:v>
                      </c:pt>
                      <c:pt idx="4728">
                        <c:v>555.10272940478899</c:v>
                      </c:pt>
                      <c:pt idx="4729">
                        <c:v>555.10147928110803</c:v>
                      </c:pt>
                      <c:pt idx="4730">
                        <c:v>555.05469122888496</c:v>
                      </c:pt>
                      <c:pt idx="4731">
                        <c:v>555.05157516914699</c:v>
                      </c:pt>
                      <c:pt idx="4732">
                        <c:v>555.04035950568698</c:v>
                      </c:pt>
                      <c:pt idx="4733">
                        <c:v>555.033058389948</c:v>
                      </c:pt>
                      <c:pt idx="4734">
                        <c:v>555.00313353514105</c:v>
                      </c:pt>
                      <c:pt idx="4735">
                        <c:v>555.00279916980105</c:v>
                      </c:pt>
                      <c:pt idx="4736">
                        <c:v>555.00038104951602</c:v>
                      </c:pt>
                      <c:pt idx="4737">
                        <c:v>554.97891878017197</c:v>
                      </c:pt>
                      <c:pt idx="4738">
                        <c:v>554.95962382917503</c:v>
                      </c:pt>
                      <c:pt idx="4739">
                        <c:v>554.93007019071899</c:v>
                      </c:pt>
                      <c:pt idx="4740">
                        <c:v>554.91764516072794</c:v>
                      </c:pt>
                      <c:pt idx="4741">
                        <c:v>554.89914028403905</c:v>
                      </c:pt>
                      <c:pt idx="4742">
                        <c:v>554.88602122131101</c:v>
                      </c:pt>
                      <c:pt idx="4743">
                        <c:v>554.87743564038203</c:v>
                      </c:pt>
                      <c:pt idx="4744">
                        <c:v>554.84384249087498</c:v>
                      </c:pt>
                      <c:pt idx="4745">
                        <c:v>554.83365912288605</c:v>
                      </c:pt>
                      <c:pt idx="4746">
                        <c:v>554.81306560187397</c:v>
                      </c:pt>
                      <c:pt idx="4747">
                        <c:v>554.79289741441903</c:v>
                      </c:pt>
                      <c:pt idx="4748">
                        <c:v>554.79061410818099</c:v>
                      </c:pt>
                      <c:pt idx="4749">
                        <c:v>554.76818504626499</c:v>
                      </c:pt>
                      <c:pt idx="4750">
                        <c:v>554.76770650989704</c:v>
                      </c:pt>
                      <c:pt idx="4751">
                        <c:v>554.76109424134597</c:v>
                      </c:pt>
                      <c:pt idx="4752">
                        <c:v>554.73533517325802</c:v>
                      </c:pt>
                      <c:pt idx="4753">
                        <c:v>554.64933671522601</c:v>
                      </c:pt>
                      <c:pt idx="4754">
                        <c:v>554.61037845068699</c:v>
                      </c:pt>
                      <c:pt idx="4755">
                        <c:v>554.52746473006903</c:v>
                      </c:pt>
                      <c:pt idx="4756">
                        <c:v>554.48051565294202</c:v>
                      </c:pt>
                      <c:pt idx="4757">
                        <c:v>554.44746193139099</c:v>
                      </c:pt>
                      <c:pt idx="4758">
                        <c:v>554.44718820394701</c:v>
                      </c:pt>
                      <c:pt idx="4759">
                        <c:v>554.43780750214398</c:v>
                      </c:pt>
                      <c:pt idx="4760">
                        <c:v>554.41454269649296</c:v>
                      </c:pt>
                      <c:pt idx="4761">
                        <c:v>554.392288067967</c:v>
                      </c:pt>
                      <c:pt idx="4762">
                        <c:v>554.38195136450895</c:v>
                      </c:pt>
                      <c:pt idx="4763">
                        <c:v>554.38174504657604</c:v>
                      </c:pt>
                      <c:pt idx="4764">
                        <c:v>554.37128062889406</c:v>
                      </c:pt>
                      <c:pt idx="4765">
                        <c:v>554.31789361398705</c:v>
                      </c:pt>
                      <c:pt idx="4766">
                        <c:v>554.31651981846301</c:v>
                      </c:pt>
                      <c:pt idx="4767">
                        <c:v>554.28904082159102</c:v>
                      </c:pt>
                      <c:pt idx="4768">
                        <c:v>554.19832052337301</c:v>
                      </c:pt>
                      <c:pt idx="4769">
                        <c:v>554.19512920036402</c:v>
                      </c:pt>
                      <c:pt idx="4770">
                        <c:v>554.19105107382995</c:v>
                      </c:pt>
                      <c:pt idx="4771">
                        <c:v>554.171895386659</c:v>
                      </c:pt>
                      <c:pt idx="4772">
                        <c:v>554.16620549510401</c:v>
                      </c:pt>
                      <c:pt idx="4773">
                        <c:v>554.147216726794</c:v>
                      </c:pt>
                      <c:pt idx="4774">
                        <c:v>554.12469282762004</c:v>
                      </c:pt>
                      <c:pt idx="4775">
                        <c:v>554.07151332430499</c:v>
                      </c:pt>
                      <c:pt idx="4776">
                        <c:v>554.05810060696695</c:v>
                      </c:pt>
                      <c:pt idx="4777">
                        <c:v>554.05620275851697</c:v>
                      </c:pt>
                      <c:pt idx="4778">
                        <c:v>554.05133803667798</c:v>
                      </c:pt>
                      <c:pt idx="4779">
                        <c:v>553.980508782843</c:v>
                      </c:pt>
                      <c:pt idx="4780">
                        <c:v>553.96240974387695</c:v>
                      </c:pt>
                      <c:pt idx="4781">
                        <c:v>553.91766300053803</c:v>
                      </c:pt>
                      <c:pt idx="4782">
                        <c:v>553.84341280521596</c:v>
                      </c:pt>
                      <c:pt idx="4783">
                        <c:v>553.83451853154997</c:v>
                      </c:pt>
                      <c:pt idx="4784">
                        <c:v>553.834404790804</c:v>
                      </c:pt>
                      <c:pt idx="4785">
                        <c:v>553.77427049731898</c:v>
                      </c:pt>
                      <c:pt idx="4786">
                        <c:v>553.75275175715899</c:v>
                      </c:pt>
                      <c:pt idx="4787">
                        <c:v>553.74514241878501</c:v>
                      </c:pt>
                      <c:pt idx="4788">
                        <c:v>553.73581745527395</c:v>
                      </c:pt>
                      <c:pt idx="4789">
                        <c:v>553.72863784458298</c:v>
                      </c:pt>
                      <c:pt idx="4790">
                        <c:v>553.69768753031201</c:v>
                      </c:pt>
                      <c:pt idx="4791">
                        <c:v>553.694768106835</c:v>
                      </c:pt>
                      <c:pt idx="4792">
                        <c:v>553.65482561452802</c:v>
                      </c:pt>
                      <c:pt idx="4793">
                        <c:v>553.65196533844301</c:v>
                      </c:pt>
                      <c:pt idx="4794">
                        <c:v>553.63709788313395</c:v>
                      </c:pt>
                      <c:pt idx="4795">
                        <c:v>553.62352792652996</c:v>
                      </c:pt>
                      <c:pt idx="4796">
                        <c:v>553.62218092301805</c:v>
                      </c:pt>
                      <c:pt idx="4797">
                        <c:v>553.58171946734706</c:v>
                      </c:pt>
                      <c:pt idx="4798">
                        <c:v>553.57942480864494</c:v>
                      </c:pt>
                      <c:pt idx="4799">
                        <c:v>553.56450313222297</c:v>
                      </c:pt>
                      <c:pt idx="4800">
                        <c:v>553.55811306705505</c:v>
                      </c:pt>
                      <c:pt idx="4801">
                        <c:v>553.54685517413498</c:v>
                      </c:pt>
                      <c:pt idx="4802">
                        <c:v>553.53404456458202</c:v>
                      </c:pt>
                      <c:pt idx="4803">
                        <c:v>553.50702453219105</c:v>
                      </c:pt>
                      <c:pt idx="4804">
                        <c:v>553.49261175626498</c:v>
                      </c:pt>
                      <c:pt idx="4805">
                        <c:v>553.47830258034105</c:v>
                      </c:pt>
                      <c:pt idx="4806">
                        <c:v>553.46550088128004</c:v>
                      </c:pt>
                      <c:pt idx="4807">
                        <c:v>553.45923707003101</c:v>
                      </c:pt>
                      <c:pt idx="4808">
                        <c:v>553.44772435974801</c:v>
                      </c:pt>
                      <c:pt idx="4809">
                        <c:v>553.41247870451605</c:v>
                      </c:pt>
                      <c:pt idx="4810">
                        <c:v>553.40760905790398</c:v>
                      </c:pt>
                      <c:pt idx="4811">
                        <c:v>553.38824013646399</c:v>
                      </c:pt>
                      <c:pt idx="4812">
                        <c:v>553.320119698805</c:v>
                      </c:pt>
                      <c:pt idx="4813">
                        <c:v>553.30565587368505</c:v>
                      </c:pt>
                      <c:pt idx="4814">
                        <c:v>553.26282621914299</c:v>
                      </c:pt>
                      <c:pt idx="4815">
                        <c:v>553.23357968714004</c:v>
                      </c:pt>
                      <c:pt idx="4816">
                        <c:v>553.21312986807095</c:v>
                      </c:pt>
                      <c:pt idx="4817">
                        <c:v>553.176638566218</c:v>
                      </c:pt>
                      <c:pt idx="4818">
                        <c:v>553.1283152451</c:v>
                      </c:pt>
                      <c:pt idx="4819">
                        <c:v>553.11128035806803</c:v>
                      </c:pt>
                      <c:pt idx="4820">
                        <c:v>553.06137469162002</c:v>
                      </c:pt>
                      <c:pt idx="4821">
                        <c:v>553.035965669662</c:v>
                      </c:pt>
                      <c:pt idx="4822">
                        <c:v>552.97726167856604</c:v>
                      </c:pt>
                      <c:pt idx="4823">
                        <c:v>552.97577265873497</c:v>
                      </c:pt>
                      <c:pt idx="4824">
                        <c:v>552.97397067922998</c:v>
                      </c:pt>
                      <c:pt idx="4825">
                        <c:v>552.967539389487</c:v>
                      </c:pt>
                      <c:pt idx="4826">
                        <c:v>552.91862820945403</c:v>
                      </c:pt>
                      <c:pt idx="4827">
                        <c:v>552.90844660301195</c:v>
                      </c:pt>
                      <c:pt idx="4828">
                        <c:v>552.88124460480299</c:v>
                      </c:pt>
                      <c:pt idx="4829">
                        <c:v>552.86748653674999</c:v>
                      </c:pt>
                      <c:pt idx="4830">
                        <c:v>552.86717008682899</c:v>
                      </c:pt>
                      <c:pt idx="4831">
                        <c:v>552.84870905263699</c:v>
                      </c:pt>
                      <c:pt idx="4832">
                        <c:v>552.82167962344897</c:v>
                      </c:pt>
                      <c:pt idx="4833">
                        <c:v>552.77600865948602</c:v>
                      </c:pt>
                      <c:pt idx="4834">
                        <c:v>552.76865631318196</c:v>
                      </c:pt>
                      <c:pt idx="4835">
                        <c:v>552.72739308700102</c:v>
                      </c:pt>
                      <c:pt idx="4836">
                        <c:v>552.72124286628696</c:v>
                      </c:pt>
                      <c:pt idx="4837">
                        <c:v>552.67722323968496</c:v>
                      </c:pt>
                      <c:pt idx="4838">
                        <c:v>552.66970453024499</c:v>
                      </c:pt>
                      <c:pt idx="4839">
                        <c:v>552.64882990577405</c:v>
                      </c:pt>
                      <c:pt idx="4840">
                        <c:v>552.56662658522396</c:v>
                      </c:pt>
                      <c:pt idx="4841">
                        <c:v>552.53969192977002</c:v>
                      </c:pt>
                      <c:pt idx="4842">
                        <c:v>552.537944378308</c:v>
                      </c:pt>
                      <c:pt idx="4843">
                        <c:v>552.53407053511296</c:v>
                      </c:pt>
                      <c:pt idx="4844">
                        <c:v>552.47271754160397</c:v>
                      </c:pt>
                      <c:pt idx="4845">
                        <c:v>552.47226438148095</c:v>
                      </c:pt>
                      <c:pt idx="4846">
                        <c:v>552.46829000283401</c:v>
                      </c:pt>
                      <c:pt idx="4847">
                        <c:v>552.39422886403304</c:v>
                      </c:pt>
                      <c:pt idx="4848">
                        <c:v>552.39154870907203</c:v>
                      </c:pt>
                      <c:pt idx="4849">
                        <c:v>552.30471564489699</c:v>
                      </c:pt>
                      <c:pt idx="4850">
                        <c:v>552.27338303957299</c:v>
                      </c:pt>
                      <c:pt idx="4851">
                        <c:v>552.26996706754005</c:v>
                      </c:pt>
                      <c:pt idx="4852">
                        <c:v>552.25753510629897</c:v>
                      </c:pt>
                      <c:pt idx="4853">
                        <c:v>552.22031996424403</c:v>
                      </c:pt>
                      <c:pt idx="4854">
                        <c:v>552.20909496464105</c:v>
                      </c:pt>
                      <c:pt idx="4855">
                        <c:v>552.18606375830996</c:v>
                      </c:pt>
                      <c:pt idx="4856">
                        <c:v>552.17635554654703</c:v>
                      </c:pt>
                      <c:pt idx="4857">
                        <c:v>552.175730028109</c:v>
                      </c:pt>
                      <c:pt idx="4858">
                        <c:v>552.14942960015605</c:v>
                      </c:pt>
                      <c:pt idx="4859">
                        <c:v>552.14465095686296</c:v>
                      </c:pt>
                      <c:pt idx="4860">
                        <c:v>552.11665986311198</c:v>
                      </c:pt>
                      <c:pt idx="4861">
                        <c:v>552.06980796800303</c:v>
                      </c:pt>
                      <c:pt idx="4862">
                        <c:v>552.02938356961999</c:v>
                      </c:pt>
                      <c:pt idx="4863">
                        <c:v>552.02437809155094</c:v>
                      </c:pt>
                      <c:pt idx="4864">
                        <c:v>551.99495979913502</c:v>
                      </c:pt>
                      <c:pt idx="4865">
                        <c:v>551.97376797203503</c:v>
                      </c:pt>
                      <c:pt idx="4866">
                        <c:v>551.94536130669303</c:v>
                      </c:pt>
                      <c:pt idx="4867">
                        <c:v>551.92822464265601</c:v>
                      </c:pt>
                      <c:pt idx="4868">
                        <c:v>551.87634124204396</c:v>
                      </c:pt>
                      <c:pt idx="4869">
                        <c:v>551.86801534949302</c:v>
                      </c:pt>
                      <c:pt idx="4870">
                        <c:v>551.84551852638197</c:v>
                      </c:pt>
                      <c:pt idx="4871">
                        <c:v>551.81350448349599</c:v>
                      </c:pt>
                      <c:pt idx="4872">
                        <c:v>551.79109686243601</c:v>
                      </c:pt>
                      <c:pt idx="4873">
                        <c:v>551.78994215725004</c:v>
                      </c:pt>
                      <c:pt idx="4874">
                        <c:v>551.65852113611197</c:v>
                      </c:pt>
                      <c:pt idx="4875">
                        <c:v>551.65621057396004</c:v>
                      </c:pt>
                      <c:pt idx="4876">
                        <c:v>551.64367203694906</c:v>
                      </c:pt>
                      <c:pt idx="4877">
                        <c:v>551.61789765261506</c:v>
                      </c:pt>
                      <c:pt idx="4878">
                        <c:v>551.61535565452198</c:v>
                      </c:pt>
                      <c:pt idx="4879">
                        <c:v>551.52695593294095</c:v>
                      </c:pt>
                      <c:pt idx="4880">
                        <c:v>551.47602622104296</c:v>
                      </c:pt>
                      <c:pt idx="4881">
                        <c:v>551.45709268553799</c:v>
                      </c:pt>
                      <c:pt idx="4882">
                        <c:v>551.44558661665906</c:v>
                      </c:pt>
                      <c:pt idx="4883">
                        <c:v>551.42101886966395</c:v>
                      </c:pt>
                      <c:pt idx="4884">
                        <c:v>551.41943544948697</c:v>
                      </c:pt>
                      <c:pt idx="4885">
                        <c:v>551.32528680359803</c:v>
                      </c:pt>
                      <c:pt idx="4886">
                        <c:v>551.26610714849198</c:v>
                      </c:pt>
                      <c:pt idx="4887">
                        <c:v>551.23889044082705</c:v>
                      </c:pt>
                      <c:pt idx="4888">
                        <c:v>551.22254429463601</c:v>
                      </c:pt>
                      <c:pt idx="4889">
                        <c:v>551.21176032782796</c:v>
                      </c:pt>
                      <c:pt idx="4890">
                        <c:v>551.19581880391195</c:v>
                      </c:pt>
                      <c:pt idx="4891">
                        <c:v>551.19370719771496</c:v>
                      </c:pt>
                      <c:pt idx="4892">
                        <c:v>551.115040073925</c:v>
                      </c:pt>
                      <c:pt idx="4893">
                        <c:v>551.10727616160898</c:v>
                      </c:pt>
                      <c:pt idx="4894">
                        <c:v>551.10707423105202</c:v>
                      </c:pt>
                      <c:pt idx="4895">
                        <c:v>551.09877251690602</c:v>
                      </c:pt>
                      <c:pt idx="4896">
                        <c:v>551.05161817381895</c:v>
                      </c:pt>
                      <c:pt idx="4897">
                        <c:v>551.04369088250496</c:v>
                      </c:pt>
                      <c:pt idx="4898">
                        <c:v>551.03277188678396</c:v>
                      </c:pt>
                      <c:pt idx="4899">
                        <c:v>550.93333602407597</c:v>
                      </c:pt>
                      <c:pt idx="4900">
                        <c:v>550.92249416380105</c:v>
                      </c:pt>
                      <c:pt idx="4901">
                        <c:v>550.90160364293899</c:v>
                      </c:pt>
                      <c:pt idx="4902">
                        <c:v>550.88120834085396</c:v>
                      </c:pt>
                      <c:pt idx="4903">
                        <c:v>550.79471833464095</c:v>
                      </c:pt>
                      <c:pt idx="4904">
                        <c:v>550.75409509161</c:v>
                      </c:pt>
                      <c:pt idx="4905">
                        <c:v>550.73554946521699</c:v>
                      </c:pt>
                      <c:pt idx="4906">
                        <c:v>550.72038619242198</c:v>
                      </c:pt>
                      <c:pt idx="4907">
                        <c:v>550.66324771173095</c:v>
                      </c:pt>
                      <c:pt idx="4908">
                        <c:v>550.64464730637496</c:v>
                      </c:pt>
                      <c:pt idx="4909">
                        <c:v>550.64218159635902</c:v>
                      </c:pt>
                      <c:pt idx="4910">
                        <c:v>550.55869603874999</c:v>
                      </c:pt>
                      <c:pt idx="4911">
                        <c:v>550.52736511559101</c:v>
                      </c:pt>
                      <c:pt idx="4912">
                        <c:v>550.47428487756304</c:v>
                      </c:pt>
                      <c:pt idx="4913">
                        <c:v>550.45177742021497</c:v>
                      </c:pt>
                      <c:pt idx="4914">
                        <c:v>550.435057350433</c:v>
                      </c:pt>
                      <c:pt idx="4915">
                        <c:v>550.40900340657902</c:v>
                      </c:pt>
                      <c:pt idx="4916">
                        <c:v>550.37526907107201</c:v>
                      </c:pt>
                      <c:pt idx="4917">
                        <c:v>550.34772184573501</c:v>
                      </c:pt>
                      <c:pt idx="4918">
                        <c:v>550.27211548928699</c:v>
                      </c:pt>
                      <c:pt idx="4919">
                        <c:v>550.26934990033806</c:v>
                      </c:pt>
                      <c:pt idx="4920">
                        <c:v>550.26598750948403</c:v>
                      </c:pt>
                      <c:pt idx="4921">
                        <c:v>550.235185425704</c:v>
                      </c:pt>
                      <c:pt idx="4922">
                        <c:v>550.17598037729897</c:v>
                      </c:pt>
                      <c:pt idx="4923">
                        <c:v>550.17481703747103</c:v>
                      </c:pt>
                      <c:pt idx="4924">
                        <c:v>550.16736613046396</c:v>
                      </c:pt>
                      <c:pt idx="4925">
                        <c:v>550.16560032426003</c:v>
                      </c:pt>
                      <c:pt idx="4926">
                        <c:v>550.11515457783605</c:v>
                      </c:pt>
                      <c:pt idx="4927">
                        <c:v>550.07274763055295</c:v>
                      </c:pt>
                      <c:pt idx="4928">
                        <c:v>550.05702338696506</c:v>
                      </c:pt>
                      <c:pt idx="4929">
                        <c:v>550.02736047821895</c:v>
                      </c:pt>
                      <c:pt idx="4930">
                        <c:v>549.97525966152</c:v>
                      </c:pt>
                      <c:pt idx="4931">
                        <c:v>549.95410772961202</c:v>
                      </c:pt>
                      <c:pt idx="4932">
                        <c:v>549.94075453705295</c:v>
                      </c:pt>
                      <c:pt idx="4933">
                        <c:v>549.92174895196695</c:v>
                      </c:pt>
                      <c:pt idx="4934">
                        <c:v>549.90748761521604</c:v>
                      </c:pt>
                      <c:pt idx="4935">
                        <c:v>549.86577803795399</c:v>
                      </c:pt>
                      <c:pt idx="4936">
                        <c:v>549.82691619327397</c:v>
                      </c:pt>
                      <c:pt idx="4937">
                        <c:v>549.82563730694096</c:v>
                      </c:pt>
                      <c:pt idx="4938">
                        <c:v>549.79460605752195</c:v>
                      </c:pt>
                      <c:pt idx="4939">
                        <c:v>549.78607452591802</c:v>
                      </c:pt>
                      <c:pt idx="4940">
                        <c:v>549.75820451541404</c:v>
                      </c:pt>
                      <c:pt idx="4941">
                        <c:v>549.70594135871602</c:v>
                      </c:pt>
                      <c:pt idx="4942">
                        <c:v>549.69264115388796</c:v>
                      </c:pt>
                      <c:pt idx="4943">
                        <c:v>549.67792018091995</c:v>
                      </c:pt>
                      <c:pt idx="4944">
                        <c:v>549.59863816591997</c:v>
                      </c:pt>
                      <c:pt idx="4945">
                        <c:v>549.589544166412</c:v>
                      </c:pt>
                      <c:pt idx="4946">
                        <c:v>549.57639718540702</c:v>
                      </c:pt>
                      <c:pt idx="4947">
                        <c:v>549.57328078914202</c:v>
                      </c:pt>
                      <c:pt idx="4948">
                        <c:v>549.57212513238596</c:v>
                      </c:pt>
                      <c:pt idx="4949">
                        <c:v>549.55072025755805</c:v>
                      </c:pt>
                      <c:pt idx="4950">
                        <c:v>549.54609429093205</c:v>
                      </c:pt>
                      <c:pt idx="4951">
                        <c:v>549.51992760487997</c:v>
                      </c:pt>
                      <c:pt idx="4952">
                        <c:v>549.50101680319801</c:v>
                      </c:pt>
                      <c:pt idx="4953">
                        <c:v>549.49567643397404</c:v>
                      </c:pt>
                      <c:pt idx="4954">
                        <c:v>549.48216489275796</c:v>
                      </c:pt>
                      <c:pt idx="4955">
                        <c:v>549.44794243354295</c:v>
                      </c:pt>
                      <c:pt idx="4956">
                        <c:v>549.43868540720996</c:v>
                      </c:pt>
                      <c:pt idx="4957">
                        <c:v>549.38764213911895</c:v>
                      </c:pt>
                      <c:pt idx="4958">
                        <c:v>549.377226718722</c:v>
                      </c:pt>
                      <c:pt idx="4959">
                        <c:v>549.35553117965401</c:v>
                      </c:pt>
                      <c:pt idx="4960">
                        <c:v>549.35446560383502</c:v>
                      </c:pt>
                      <c:pt idx="4961">
                        <c:v>549.34884426503504</c:v>
                      </c:pt>
                      <c:pt idx="4962">
                        <c:v>549.29146413201295</c:v>
                      </c:pt>
                      <c:pt idx="4963">
                        <c:v>549.28244516848997</c:v>
                      </c:pt>
                      <c:pt idx="4964">
                        <c:v>549.28200234196095</c:v>
                      </c:pt>
                      <c:pt idx="4965">
                        <c:v>549.27505208747402</c:v>
                      </c:pt>
                      <c:pt idx="4966">
                        <c:v>549.25002247994303</c:v>
                      </c:pt>
                      <c:pt idx="4967">
                        <c:v>549.24705505747102</c:v>
                      </c:pt>
                      <c:pt idx="4968">
                        <c:v>549.24425147824695</c:v>
                      </c:pt>
                      <c:pt idx="4969">
                        <c:v>549.172708079637</c:v>
                      </c:pt>
                      <c:pt idx="4970">
                        <c:v>549.13548639107398</c:v>
                      </c:pt>
                      <c:pt idx="4971">
                        <c:v>549.10069370257304</c:v>
                      </c:pt>
                      <c:pt idx="4972">
                        <c:v>549.07795780331605</c:v>
                      </c:pt>
                      <c:pt idx="4973">
                        <c:v>549.07411080505597</c:v>
                      </c:pt>
                      <c:pt idx="4974">
                        <c:v>549.02382508439496</c:v>
                      </c:pt>
                      <c:pt idx="4975">
                        <c:v>549.00708877531895</c:v>
                      </c:pt>
                      <c:pt idx="4976">
                        <c:v>549.004751508504</c:v>
                      </c:pt>
                      <c:pt idx="4977">
                        <c:v>548.98062848573102</c:v>
                      </c:pt>
                      <c:pt idx="4978">
                        <c:v>548.95970994807305</c:v>
                      </c:pt>
                      <c:pt idx="4979">
                        <c:v>548.95784614136198</c:v>
                      </c:pt>
                      <c:pt idx="4980">
                        <c:v>548.94039743635096</c:v>
                      </c:pt>
                      <c:pt idx="4981">
                        <c:v>548.93963131483304</c:v>
                      </c:pt>
                      <c:pt idx="4982">
                        <c:v>548.87373483804697</c:v>
                      </c:pt>
                      <c:pt idx="4983">
                        <c:v>548.86874534845504</c:v>
                      </c:pt>
                      <c:pt idx="4984">
                        <c:v>548.85305583560705</c:v>
                      </c:pt>
                      <c:pt idx="4985">
                        <c:v>548.847613597845</c:v>
                      </c:pt>
                      <c:pt idx="4986">
                        <c:v>548.78755605754395</c:v>
                      </c:pt>
                      <c:pt idx="4987">
                        <c:v>548.78300318785602</c:v>
                      </c:pt>
                      <c:pt idx="4988">
                        <c:v>548.76666065527797</c:v>
                      </c:pt>
                      <c:pt idx="4989">
                        <c:v>548.75976624171005</c:v>
                      </c:pt>
                      <c:pt idx="4990">
                        <c:v>548.752082698565</c:v>
                      </c:pt>
                      <c:pt idx="4991">
                        <c:v>548.74847816026102</c:v>
                      </c:pt>
                      <c:pt idx="4992">
                        <c:v>548.68108227600203</c:v>
                      </c:pt>
                      <c:pt idx="4993">
                        <c:v>548.67823219328295</c:v>
                      </c:pt>
                      <c:pt idx="4994">
                        <c:v>548.63492245549503</c:v>
                      </c:pt>
                      <c:pt idx="4995">
                        <c:v>548.62020447785301</c:v>
                      </c:pt>
                      <c:pt idx="4996">
                        <c:v>548.60849400343704</c:v>
                      </c:pt>
                      <c:pt idx="4997">
                        <c:v>548.60373362242899</c:v>
                      </c:pt>
                      <c:pt idx="4998">
                        <c:v>548.56233038380503</c:v>
                      </c:pt>
                      <c:pt idx="4999">
                        <c:v>548.51100697895595</c:v>
                      </c:pt>
                      <c:pt idx="5000">
                        <c:v>548.48456631543695</c:v>
                      </c:pt>
                      <c:pt idx="5001">
                        <c:v>548.44392555279296</c:v>
                      </c:pt>
                      <c:pt idx="5002">
                        <c:v>548.41728640433098</c:v>
                      </c:pt>
                      <c:pt idx="5003">
                        <c:v>548.41073598205105</c:v>
                      </c:pt>
                      <c:pt idx="5004">
                        <c:v>548.39086248079502</c:v>
                      </c:pt>
                      <c:pt idx="5005">
                        <c:v>548.34194557838805</c:v>
                      </c:pt>
                      <c:pt idx="5006">
                        <c:v>548.326150481279</c:v>
                      </c:pt>
                      <c:pt idx="5007">
                        <c:v>548.31735905305004</c:v>
                      </c:pt>
                      <c:pt idx="5008">
                        <c:v>548.31539314376596</c:v>
                      </c:pt>
                      <c:pt idx="5009">
                        <c:v>548.290030015399</c:v>
                      </c:pt>
                      <c:pt idx="5010">
                        <c:v>548.28065802985702</c:v>
                      </c:pt>
                      <c:pt idx="5011">
                        <c:v>548.23903691912506</c:v>
                      </c:pt>
                      <c:pt idx="5012">
                        <c:v>548.22409844583001</c:v>
                      </c:pt>
                      <c:pt idx="5013">
                        <c:v>548.192627588699</c:v>
                      </c:pt>
                      <c:pt idx="5014">
                        <c:v>548.14502410085402</c:v>
                      </c:pt>
                      <c:pt idx="5015">
                        <c:v>548.11945358987305</c:v>
                      </c:pt>
                      <c:pt idx="5016">
                        <c:v>548.116370315783</c:v>
                      </c:pt>
                      <c:pt idx="5017">
                        <c:v>548.10375022235701</c:v>
                      </c:pt>
                      <c:pt idx="5018">
                        <c:v>548.09237810227501</c:v>
                      </c:pt>
                      <c:pt idx="5019">
                        <c:v>548.07118018337405</c:v>
                      </c:pt>
                      <c:pt idx="5020">
                        <c:v>548.03554906839099</c:v>
                      </c:pt>
                      <c:pt idx="5021">
                        <c:v>548.03536400101802</c:v>
                      </c:pt>
                      <c:pt idx="5022">
                        <c:v>548.01567586422004</c:v>
                      </c:pt>
                      <c:pt idx="5023">
                        <c:v>547.99997416804501</c:v>
                      </c:pt>
                      <c:pt idx="5024">
                        <c:v>547.999390970729</c:v>
                      </c:pt>
                      <c:pt idx="5025">
                        <c:v>547.90222304336305</c:v>
                      </c:pt>
                      <c:pt idx="5026">
                        <c:v>547.89986201290196</c:v>
                      </c:pt>
                      <c:pt idx="5027">
                        <c:v>547.86077565486301</c:v>
                      </c:pt>
                      <c:pt idx="5028">
                        <c:v>547.83118348707603</c:v>
                      </c:pt>
                      <c:pt idx="5029">
                        <c:v>547.82130367356899</c:v>
                      </c:pt>
                      <c:pt idx="5030">
                        <c:v>547.77972589322906</c:v>
                      </c:pt>
                      <c:pt idx="5031">
                        <c:v>547.77874499129405</c:v>
                      </c:pt>
                      <c:pt idx="5032">
                        <c:v>547.77174194957695</c:v>
                      </c:pt>
                      <c:pt idx="5033">
                        <c:v>547.71148947864901</c:v>
                      </c:pt>
                      <c:pt idx="5034">
                        <c:v>547.70584581686398</c:v>
                      </c:pt>
                      <c:pt idx="5035">
                        <c:v>547.69614209114695</c:v>
                      </c:pt>
                      <c:pt idx="5036">
                        <c:v>547.69052465076197</c:v>
                      </c:pt>
                      <c:pt idx="5037">
                        <c:v>547.67829024107198</c:v>
                      </c:pt>
                      <c:pt idx="5038">
                        <c:v>547.63624457218702</c:v>
                      </c:pt>
                      <c:pt idx="5039">
                        <c:v>547.63502788294602</c:v>
                      </c:pt>
                      <c:pt idx="5040">
                        <c:v>547.63447493671697</c:v>
                      </c:pt>
                      <c:pt idx="5041">
                        <c:v>547.62919030291198</c:v>
                      </c:pt>
                      <c:pt idx="5042">
                        <c:v>547.62264464692305</c:v>
                      </c:pt>
                      <c:pt idx="5043">
                        <c:v>547.61812664684305</c:v>
                      </c:pt>
                      <c:pt idx="5044">
                        <c:v>547.55381110529504</c:v>
                      </c:pt>
                      <c:pt idx="5045">
                        <c:v>547.53730347761302</c:v>
                      </c:pt>
                      <c:pt idx="5046">
                        <c:v>547.51972119273705</c:v>
                      </c:pt>
                      <c:pt idx="5047">
                        <c:v>547.49670733144103</c:v>
                      </c:pt>
                      <c:pt idx="5048">
                        <c:v>547.49365367630196</c:v>
                      </c:pt>
                      <c:pt idx="5049">
                        <c:v>547.49139463132201</c:v>
                      </c:pt>
                      <c:pt idx="5050">
                        <c:v>547.47752358147295</c:v>
                      </c:pt>
                      <c:pt idx="5051">
                        <c:v>547.45774320697103</c:v>
                      </c:pt>
                      <c:pt idx="5052">
                        <c:v>547.45018306942802</c:v>
                      </c:pt>
                      <c:pt idx="5053">
                        <c:v>547.361273385858</c:v>
                      </c:pt>
                      <c:pt idx="5054">
                        <c:v>547.35185569157704</c:v>
                      </c:pt>
                      <c:pt idx="5055">
                        <c:v>547.33138729888799</c:v>
                      </c:pt>
                      <c:pt idx="5056">
                        <c:v>547.28797445973396</c:v>
                      </c:pt>
                      <c:pt idx="5057">
                        <c:v>547.22858304574697</c:v>
                      </c:pt>
                      <c:pt idx="5058">
                        <c:v>547.21676190357903</c:v>
                      </c:pt>
                      <c:pt idx="5059">
                        <c:v>547.21567717124003</c:v>
                      </c:pt>
                      <c:pt idx="5060">
                        <c:v>547.21059160827701</c:v>
                      </c:pt>
                      <c:pt idx="5061">
                        <c:v>547.15596685512696</c:v>
                      </c:pt>
                      <c:pt idx="5062">
                        <c:v>547.13877248307494</c:v>
                      </c:pt>
                      <c:pt idx="5063">
                        <c:v>547.12766474418095</c:v>
                      </c:pt>
                      <c:pt idx="5064">
                        <c:v>547.12172585690098</c:v>
                      </c:pt>
                      <c:pt idx="5065">
                        <c:v>547.09187948135605</c:v>
                      </c:pt>
                      <c:pt idx="5066">
                        <c:v>547.09100672114505</c:v>
                      </c:pt>
                      <c:pt idx="5067">
                        <c:v>547.06007346545505</c:v>
                      </c:pt>
                      <c:pt idx="5068">
                        <c:v>547.03470458791799</c:v>
                      </c:pt>
                      <c:pt idx="5069">
                        <c:v>547.02831469623698</c:v>
                      </c:pt>
                      <c:pt idx="5070">
                        <c:v>547.02573720358896</c:v>
                      </c:pt>
                      <c:pt idx="5071">
                        <c:v>546.96126406489304</c:v>
                      </c:pt>
                      <c:pt idx="5072">
                        <c:v>546.89168063837099</c:v>
                      </c:pt>
                      <c:pt idx="5073">
                        <c:v>546.85589500967501</c:v>
                      </c:pt>
                      <c:pt idx="5074">
                        <c:v>546.84136917931096</c:v>
                      </c:pt>
                      <c:pt idx="5075">
                        <c:v>546.84042398764802</c:v>
                      </c:pt>
                      <c:pt idx="5076">
                        <c:v>546.83677523131098</c:v>
                      </c:pt>
                      <c:pt idx="5077">
                        <c:v>546.83576273999995</c:v>
                      </c:pt>
                      <c:pt idx="5078">
                        <c:v>546.83342523628801</c:v>
                      </c:pt>
                      <c:pt idx="5079">
                        <c:v>546.82409200078598</c:v>
                      </c:pt>
                      <c:pt idx="5080">
                        <c:v>546.79919614145001</c:v>
                      </c:pt>
                      <c:pt idx="5081">
                        <c:v>546.79286347285495</c:v>
                      </c:pt>
                      <c:pt idx="5082">
                        <c:v>546.75157139217197</c:v>
                      </c:pt>
                      <c:pt idx="5083">
                        <c:v>546.73677445217197</c:v>
                      </c:pt>
                      <c:pt idx="5084">
                        <c:v>546.72317622723006</c:v>
                      </c:pt>
                      <c:pt idx="5085">
                        <c:v>546.72164993320803</c:v>
                      </c:pt>
                      <c:pt idx="5086">
                        <c:v>546.70857675566901</c:v>
                      </c:pt>
                      <c:pt idx="5087">
                        <c:v>546.70408014071995</c:v>
                      </c:pt>
                      <c:pt idx="5088">
                        <c:v>546.70230339214004</c:v>
                      </c:pt>
                      <c:pt idx="5089">
                        <c:v>546.69601318526202</c:v>
                      </c:pt>
                      <c:pt idx="5090">
                        <c:v>546.69203098759897</c:v>
                      </c:pt>
                      <c:pt idx="5091">
                        <c:v>546.68869566969499</c:v>
                      </c:pt>
                      <c:pt idx="5092">
                        <c:v>546.66684479146397</c:v>
                      </c:pt>
                      <c:pt idx="5093">
                        <c:v>546.62942897753396</c:v>
                      </c:pt>
                      <c:pt idx="5094">
                        <c:v>546.57734925446596</c:v>
                      </c:pt>
                      <c:pt idx="5095">
                        <c:v>546.53793983735795</c:v>
                      </c:pt>
                      <c:pt idx="5096">
                        <c:v>546.53624313161299</c:v>
                      </c:pt>
                      <c:pt idx="5097">
                        <c:v>546.53570417042602</c:v>
                      </c:pt>
                      <c:pt idx="5098">
                        <c:v>546.431536845388</c:v>
                      </c:pt>
                      <c:pt idx="5099">
                        <c:v>546.42827283856502</c:v>
                      </c:pt>
                      <c:pt idx="5100">
                        <c:v>546.41711056990596</c:v>
                      </c:pt>
                      <c:pt idx="5101">
                        <c:v>546.38544570710997</c:v>
                      </c:pt>
                      <c:pt idx="5102">
                        <c:v>546.35405761434299</c:v>
                      </c:pt>
                      <c:pt idx="5103">
                        <c:v>546.32901791403299</c:v>
                      </c:pt>
                      <c:pt idx="5104">
                        <c:v>546.30484708849201</c:v>
                      </c:pt>
                      <c:pt idx="5105">
                        <c:v>546.29894524963197</c:v>
                      </c:pt>
                      <c:pt idx="5106">
                        <c:v>546.28867615258901</c:v>
                      </c:pt>
                      <c:pt idx="5107">
                        <c:v>546.27774176636206</c:v>
                      </c:pt>
                      <c:pt idx="5108">
                        <c:v>546.268107592511</c:v>
                      </c:pt>
                      <c:pt idx="5109">
                        <c:v>546.265190615199</c:v>
                      </c:pt>
                      <c:pt idx="5110">
                        <c:v>546.24152840597503</c:v>
                      </c:pt>
                      <c:pt idx="5111">
                        <c:v>546.18895959342797</c:v>
                      </c:pt>
                      <c:pt idx="5112">
                        <c:v>546.16881821265804</c:v>
                      </c:pt>
                      <c:pt idx="5113">
                        <c:v>546.16324107191497</c:v>
                      </c:pt>
                      <c:pt idx="5114">
                        <c:v>546.14350754014799</c:v>
                      </c:pt>
                      <c:pt idx="5115">
                        <c:v>546.10716480127996</c:v>
                      </c:pt>
                      <c:pt idx="5116">
                        <c:v>546.08530259321697</c:v>
                      </c:pt>
                      <c:pt idx="5117">
                        <c:v>546.08327918799102</c:v>
                      </c:pt>
                      <c:pt idx="5118">
                        <c:v>546.07548684206404</c:v>
                      </c:pt>
                      <c:pt idx="5119">
                        <c:v>546.07283815691699</c:v>
                      </c:pt>
                      <c:pt idx="5120">
                        <c:v>546.026869812722</c:v>
                      </c:pt>
                      <c:pt idx="5121">
                        <c:v>546.01215067815599</c:v>
                      </c:pt>
                      <c:pt idx="5122">
                        <c:v>545.99799425851199</c:v>
                      </c:pt>
                      <c:pt idx="5123">
                        <c:v>545.986512137109</c:v>
                      </c:pt>
                      <c:pt idx="5124">
                        <c:v>545.91487258290601</c:v>
                      </c:pt>
                      <c:pt idx="5125">
                        <c:v>545.91431917207899</c:v>
                      </c:pt>
                      <c:pt idx="5126">
                        <c:v>545.88610139278705</c:v>
                      </c:pt>
                      <c:pt idx="5127">
                        <c:v>545.88221947365503</c:v>
                      </c:pt>
                      <c:pt idx="5128">
                        <c:v>545.87814619877099</c:v>
                      </c:pt>
                      <c:pt idx="5129">
                        <c:v>545.87032861158002</c:v>
                      </c:pt>
                      <c:pt idx="5130">
                        <c:v>545.869255958944</c:v>
                      </c:pt>
                      <c:pt idx="5131">
                        <c:v>545.84889827850304</c:v>
                      </c:pt>
                      <c:pt idx="5132">
                        <c:v>545.824152377107</c:v>
                      </c:pt>
                      <c:pt idx="5133">
                        <c:v>545.80455282538401</c:v>
                      </c:pt>
                      <c:pt idx="5134">
                        <c:v>545.77112671255304</c:v>
                      </c:pt>
                      <c:pt idx="5135">
                        <c:v>545.75472077731001</c:v>
                      </c:pt>
                      <c:pt idx="5136">
                        <c:v>545.73156769343495</c:v>
                      </c:pt>
                      <c:pt idx="5137">
                        <c:v>545.72851377593395</c:v>
                      </c:pt>
                      <c:pt idx="5138">
                        <c:v>545.72164941374604</c:v>
                      </c:pt>
                      <c:pt idx="5139">
                        <c:v>545.68588007750498</c:v>
                      </c:pt>
                      <c:pt idx="5140">
                        <c:v>545.68043962224101</c:v>
                      </c:pt>
                      <c:pt idx="5141">
                        <c:v>545.61886823302598</c:v>
                      </c:pt>
                      <c:pt idx="5142">
                        <c:v>545.61388301017405</c:v>
                      </c:pt>
                      <c:pt idx="5143">
                        <c:v>545.59845830605298</c:v>
                      </c:pt>
                      <c:pt idx="5144">
                        <c:v>545.59625712337197</c:v>
                      </c:pt>
                      <c:pt idx="5145">
                        <c:v>545.55743305119302</c:v>
                      </c:pt>
                      <c:pt idx="5146">
                        <c:v>545.55237836078504</c:v>
                      </c:pt>
                      <c:pt idx="5147">
                        <c:v>545.55116676524005</c:v>
                      </c:pt>
                      <c:pt idx="5148">
                        <c:v>545.52118416686596</c:v>
                      </c:pt>
                      <c:pt idx="5149">
                        <c:v>545.506100331521</c:v>
                      </c:pt>
                      <c:pt idx="5150">
                        <c:v>545.47992041657801</c:v>
                      </c:pt>
                      <c:pt idx="5151">
                        <c:v>545.46407833296405</c:v>
                      </c:pt>
                      <c:pt idx="5152">
                        <c:v>545.45981838483101</c:v>
                      </c:pt>
                      <c:pt idx="5153">
                        <c:v>545.38967768780003</c:v>
                      </c:pt>
                      <c:pt idx="5154">
                        <c:v>545.34973752373605</c:v>
                      </c:pt>
                      <c:pt idx="5155">
                        <c:v>545.30503068425105</c:v>
                      </c:pt>
                      <c:pt idx="5156">
                        <c:v>545.30385083007002</c:v>
                      </c:pt>
                      <c:pt idx="5157">
                        <c:v>545.296834383749</c:v>
                      </c:pt>
                      <c:pt idx="5158">
                        <c:v>545.27586157464702</c:v>
                      </c:pt>
                      <c:pt idx="5159">
                        <c:v>545.27339439822799</c:v>
                      </c:pt>
                      <c:pt idx="5160">
                        <c:v>545.26230565796095</c:v>
                      </c:pt>
                      <c:pt idx="5161">
                        <c:v>545.25170748579296</c:v>
                      </c:pt>
                      <c:pt idx="5162">
                        <c:v>545.239519665481</c:v>
                      </c:pt>
                      <c:pt idx="5163">
                        <c:v>545.22239434378503</c:v>
                      </c:pt>
                      <c:pt idx="5164">
                        <c:v>545.21561041823099</c:v>
                      </c:pt>
                      <c:pt idx="5165">
                        <c:v>545.20795547267005</c:v>
                      </c:pt>
                      <c:pt idx="5166">
                        <c:v>545.20175022333899</c:v>
                      </c:pt>
                      <c:pt idx="5167">
                        <c:v>545.18484930387399</c:v>
                      </c:pt>
                      <c:pt idx="5168">
                        <c:v>545.15717196463197</c:v>
                      </c:pt>
                      <c:pt idx="5169">
                        <c:v>545.13311236822005</c:v>
                      </c:pt>
                      <c:pt idx="5170">
                        <c:v>545.11032198255396</c:v>
                      </c:pt>
                      <c:pt idx="5171">
                        <c:v>545.10041025925705</c:v>
                      </c:pt>
                      <c:pt idx="5172">
                        <c:v>545.09961089424496</c:v>
                      </c:pt>
                      <c:pt idx="5173">
                        <c:v>545.09646873697204</c:v>
                      </c:pt>
                      <c:pt idx="5174">
                        <c:v>545.08187317509703</c:v>
                      </c:pt>
                      <c:pt idx="5175">
                        <c:v>545.07160834487001</c:v>
                      </c:pt>
                      <c:pt idx="5176">
                        <c:v>545.03833299788005</c:v>
                      </c:pt>
                      <c:pt idx="5177">
                        <c:v>545.03792329636894</c:v>
                      </c:pt>
                      <c:pt idx="5178">
                        <c:v>545.02970879018403</c:v>
                      </c:pt>
                      <c:pt idx="5179">
                        <c:v>545.015135125185</c:v>
                      </c:pt>
                      <c:pt idx="5180">
                        <c:v>545.00110494231399</c:v>
                      </c:pt>
                      <c:pt idx="5181">
                        <c:v>544.99695666801995</c:v>
                      </c:pt>
                      <c:pt idx="5182">
                        <c:v>544.99416696316302</c:v>
                      </c:pt>
                      <c:pt idx="5183">
                        <c:v>544.97598413854496</c:v>
                      </c:pt>
                      <c:pt idx="5184">
                        <c:v>544.94846476728299</c:v>
                      </c:pt>
                      <c:pt idx="5185">
                        <c:v>544.94768729357497</c:v>
                      </c:pt>
                      <c:pt idx="5186">
                        <c:v>544.90608338614004</c:v>
                      </c:pt>
                      <c:pt idx="5187">
                        <c:v>544.903840029393</c:v>
                      </c:pt>
                      <c:pt idx="5188">
                        <c:v>544.842567735432</c:v>
                      </c:pt>
                      <c:pt idx="5189">
                        <c:v>544.82836640198605</c:v>
                      </c:pt>
                      <c:pt idx="5190">
                        <c:v>544.81696577504704</c:v>
                      </c:pt>
                      <c:pt idx="5191">
                        <c:v>544.80247367135098</c:v>
                      </c:pt>
                      <c:pt idx="5192">
                        <c:v>544.787102144816</c:v>
                      </c:pt>
                      <c:pt idx="5193">
                        <c:v>544.77478708787396</c:v>
                      </c:pt>
                      <c:pt idx="5194">
                        <c:v>544.75396417642105</c:v>
                      </c:pt>
                      <c:pt idx="5195">
                        <c:v>544.75001249521301</c:v>
                      </c:pt>
                      <c:pt idx="5196">
                        <c:v>544.74735497896404</c:v>
                      </c:pt>
                      <c:pt idx="5197">
                        <c:v>544.72222859954195</c:v>
                      </c:pt>
                      <c:pt idx="5198">
                        <c:v>544.71365044914398</c:v>
                      </c:pt>
                      <c:pt idx="5199">
                        <c:v>544.69887477774705</c:v>
                      </c:pt>
                      <c:pt idx="5200">
                        <c:v>544.65912590742801</c:v>
                      </c:pt>
                      <c:pt idx="5201">
                        <c:v>544.65592092565805</c:v>
                      </c:pt>
                      <c:pt idx="5202">
                        <c:v>544.64722268763603</c:v>
                      </c:pt>
                      <c:pt idx="5203">
                        <c:v>544.64021213507999</c:v>
                      </c:pt>
                      <c:pt idx="5204">
                        <c:v>544.63538779178202</c:v>
                      </c:pt>
                      <c:pt idx="5205">
                        <c:v>544.62662785384998</c:v>
                      </c:pt>
                      <c:pt idx="5206">
                        <c:v>544.61540442048204</c:v>
                      </c:pt>
                      <c:pt idx="5207">
                        <c:v>544.58087036482596</c:v>
                      </c:pt>
                      <c:pt idx="5208">
                        <c:v>544.57670545544602</c:v>
                      </c:pt>
                      <c:pt idx="5209">
                        <c:v>544.57228149933906</c:v>
                      </c:pt>
                      <c:pt idx="5210">
                        <c:v>544.56837368168499</c:v>
                      </c:pt>
                      <c:pt idx="5211">
                        <c:v>544.55331684814303</c:v>
                      </c:pt>
                      <c:pt idx="5212">
                        <c:v>544.54897060684095</c:v>
                      </c:pt>
                      <c:pt idx="5213">
                        <c:v>544.53592729083903</c:v>
                      </c:pt>
                      <c:pt idx="5214">
                        <c:v>544.52092704982499</c:v>
                      </c:pt>
                      <c:pt idx="5215">
                        <c:v>544.49978378913499</c:v>
                      </c:pt>
                      <c:pt idx="5216">
                        <c:v>544.49061118712598</c:v>
                      </c:pt>
                      <c:pt idx="5217">
                        <c:v>544.39683185854199</c:v>
                      </c:pt>
                      <c:pt idx="5218">
                        <c:v>544.39117159169098</c:v>
                      </c:pt>
                      <c:pt idx="5219">
                        <c:v>544.38061229056495</c:v>
                      </c:pt>
                      <c:pt idx="5220">
                        <c:v>544.36705343866799</c:v>
                      </c:pt>
                      <c:pt idx="5221">
                        <c:v>544.35194827757198</c:v>
                      </c:pt>
                      <c:pt idx="5222">
                        <c:v>544.34708264795904</c:v>
                      </c:pt>
                      <c:pt idx="5223">
                        <c:v>544.34433184919601</c:v>
                      </c:pt>
                      <c:pt idx="5224">
                        <c:v>544.33110954729204</c:v>
                      </c:pt>
                      <c:pt idx="5225">
                        <c:v>544.30858231524996</c:v>
                      </c:pt>
                      <c:pt idx="5226">
                        <c:v>544.25554865894605</c:v>
                      </c:pt>
                      <c:pt idx="5227">
                        <c:v>544.25226823071102</c:v>
                      </c:pt>
                      <c:pt idx="5228">
                        <c:v>544.23695228902102</c:v>
                      </c:pt>
                      <c:pt idx="5229">
                        <c:v>544.23191711179595</c:v>
                      </c:pt>
                      <c:pt idx="5230">
                        <c:v>544.22376755789696</c:v>
                      </c:pt>
                      <c:pt idx="5231">
                        <c:v>544.20287139550896</c:v>
                      </c:pt>
                      <c:pt idx="5232">
                        <c:v>544.19345832463102</c:v>
                      </c:pt>
                      <c:pt idx="5233">
                        <c:v>544.18308236267205</c:v>
                      </c:pt>
                      <c:pt idx="5234">
                        <c:v>544.15789382966204</c:v>
                      </c:pt>
                      <c:pt idx="5235">
                        <c:v>544.13359451661699</c:v>
                      </c:pt>
                      <c:pt idx="5236">
                        <c:v>544.12349559213703</c:v>
                      </c:pt>
                      <c:pt idx="5237">
                        <c:v>544.10190773886802</c:v>
                      </c:pt>
                      <c:pt idx="5238">
                        <c:v>544.10053898921501</c:v>
                      </c:pt>
                      <c:pt idx="5239">
                        <c:v>544.099473527702</c:v>
                      </c:pt>
                      <c:pt idx="5240">
                        <c:v>544.06734083119295</c:v>
                      </c:pt>
                      <c:pt idx="5241">
                        <c:v>544.05100559627795</c:v>
                      </c:pt>
                      <c:pt idx="5242">
                        <c:v>544.03917581120504</c:v>
                      </c:pt>
                      <c:pt idx="5243">
                        <c:v>544.03458161952199</c:v>
                      </c:pt>
                      <c:pt idx="5244">
                        <c:v>544.02475834798099</c:v>
                      </c:pt>
                      <c:pt idx="5245">
                        <c:v>544.024632128843</c:v>
                      </c:pt>
                      <c:pt idx="5246">
                        <c:v>543.98308235946399</c:v>
                      </c:pt>
                      <c:pt idx="5247">
                        <c:v>543.95164878887203</c:v>
                      </c:pt>
                      <c:pt idx="5248">
                        <c:v>543.95081489241704</c:v>
                      </c:pt>
                      <c:pt idx="5249">
                        <c:v>543.91393840171702</c:v>
                      </c:pt>
                      <c:pt idx="5250">
                        <c:v>543.909984675293</c:v>
                      </c:pt>
                      <c:pt idx="5251">
                        <c:v>543.89818692670406</c:v>
                      </c:pt>
                      <c:pt idx="5252">
                        <c:v>543.80577838794102</c:v>
                      </c:pt>
                      <c:pt idx="5253">
                        <c:v>543.78914198889902</c:v>
                      </c:pt>
                      <c:pt idx="5254">
                        <c:v>543.78294745132996</c:v>
                      </c:pt>
                      <c:pt idx="5255">
                        <c:v>543.74330556861605</c:v>
                      </c:pt>
                      <c:pt idx="5256">
                        <c:v>543.71320444102298</c:v>
                      </c:pt>
                      <c:pt idx="5257">
                        <c:v>543.70713114442196</c:v>
                      </c:pt>
                      <c:pt idx="5258">
                        <c:v>543.69239517529195</c:v>
                      </c:pt>
                      <c:pt idx="5259">
                        <c:v>543.68766275926998</c:v>
                      </c:pt>
                      <c:pt idx="5260">
                        <c:v>543.66982346142197</c:v>
                      </c:pt>
                      <c:pt idx="5261">
                        <c:v>543.65541782891603</c:v>
                      </c:pt>
                      <c:pt idx="5262">
                        <c:v>543.650430729037</c:v>
                      </c:pt>
                      <c:pt idx="5263">
                        <c:v>543.62394260470205</c:v>
                      </c:pt>
                      <c:pt idx="5264">
                        <c:v>543.61000211997805</c:v>
                      </c:pt>
                      <c:pt idx="5265">
                        <c:v>543.56585905479199</c:v>
                      </c:pt>
                      <c:pt idx="5266">
                        <c:v>543.48628726124502</c:v>
                      </c:pt>
                      <c:pt idx="5267">
                        <c:v>543.46737559763903</c:v>
                      </c:pt>
                      <c:pt idx="5268">
                        <c:v>543.42678496510803</c:v>
                      </c:pt>
                      <c:pt idx="5269">
                        <c:v>543.42527997275499</c:v>
                      </c:pt>
                      <c:pt idx="5270">
                        <c:v>543.40354759197703</c:v>
                      </c:pt>
                      <c:pt idx="5271">
                        <c:v>543.39835279638498</c:v>
                      </c:pt>
                      <c:pt idx="5272">
                        <c:v>543.35746545661198</c:v>
                      </c:pt>
                      <c:pt idx="5273">
                        <c:v>543.32603240283004</c:v>
                      </c:pt>
                      <c:pt idx="5274">
                        <c:v>543.31860344038705</c:v>
                      </c:pt>
                      <c:pt idx="5275">
                        <c:v>543.29906991144901</c:v>
                      </c:pt>
                      <c:pt idx="5276">
                        <c:v>543.28435309033205</c:v>
                      </c:pt>
                      <c:pt idx="5277">
                        <c:v>543.284238809057</c:v>
                      </c:pt>
                      <c:pt idx="5278">
                        <c:v>543.27914358908902</c:v>
                      </c:pt>
                      <c:pt idx="5279">
                        <c:v>543.27080749891002</c:v>
                      </c:pt>
                      <c:pt idx="5280">
                        <c:v>543.26950489192404</c:v>
                      </c:pt>
                      <c:pt idx="5281">
                        <c:v>543.25337279561302</c:v>
                      </c:pt>
                      <c:pt idx="5282">
                        <c:v>543.22728911562695</c:v>
                      </c:pt>
                      <c:pt idx="5283">
                        <c:v>543.21039010661502</c:v>
                      </c:pt>
                      <c:pt idx="5284">
                        <c:v>543.20200019559104</c:v>
                      </c:pt>
                      <c:pt idx="5285">
                        <c:v>543.14002883499597</c:v>
                      </c:pt>
                      <c:pt idx="5286">
                        <c:v>543.104429996671</c:v>
                      </c:pt>
                      <c:pt idx="5287">
                        <c:v>543.05776677198401</c:v>
                      </c:pt>
                      <c:pt idx="5288">
                        <c:v>543.03768308032704</c:v>
                      </c:pt>
                      <c:pt idx="5289">
                        <c:v>543.02118949879798</c:v>
                      </c:pt>
                      <c:pt idx="5290">
                        <c:v>542.99663550017794</c:v>
                      </c:pt>
                      <c:pt idx="5291">
                        <c:v>542.96866527958298</c:v>
                      </c:pt>
                      <c:pt idx="5292">
                        <c:v>542.94895584611697</c:v>
                      </c:pt>
                      <c:pt idx="5293">
                        <c:v>542.91973786838605</c:v>
                      </c:pt>
                      <c:pt idx="5294">
                        <c:v>542.901159441819</c:v>
                      </c:pt>
                      <c:pt idx="5295">
                        <c:v>542.89030755951899</c:v>
                      </c:pt>
                      <c:pt idx="5296">
                        <c:v>542.88783622240805</c:v>
                      </c:pt>
                      <c:pt idx="5297">
                        <c:v>542.86735540933398</c:v>
                      </c:pt>
                      <c:pt idx="5298">
                        <c:v>542.82915827521697</c:v>
                      </c:pt>
                      <c:pt idx="5299">
                        <c:v>542.76806875094701</c:v>
                      </c:pt>
                      <c:pt idx="5300">
                        <c:v>542.76437283041901</c:v>
                      </c:pt>
                      <c:pt idx="5301">
                        <c:v>542.74982388797105</c:v>
                      </c:pt>
                      <c:pt idx="5302">
                        <c:v>542.74663350243998</c:v>
                      </c:pt>
                      <c:pt idx="5303">
                        <c:v>542.73730758962097</c:v>
                      </c:pt>
                      <c:pt idx="5304">
                        <c:v>542.729245777919</c:v>
                      </c:pt>
                      <c:pt idx="5305">
                        <c:v>542.70360069077196</c:v>
                      </c:pt>
                      <c:pt idx="5306">
                        <c:v>542.68298995908401</c:v>
                      </c:pt>
                      <c:pt idx="5307">
                        <c:v>542.63429782216099</c:v>
                      </c:pt>
                      <c:pt idx="5308">
                        <c:v>542.58559756761701</c:v>
                      </c:pt>
                      <c:pt idx="5309">
                        <c:v>542.55416905724906</c:v>
                      </c:pt>
                      <c:pt idx="5310">
                        <c:v>542.54435343617797</c:v>
                      </c:pt>
                      <c:pt idx="5311">
                        <c:v>542.54299662076403</c:v>
                      </c:pt>
                      <c:pt idx="5312">
                        <c:v>542.53299882617398</c:v>
                      </c:pt>
                      <c:pt idx="5313">
                        <c:v>542.50623956475602</c:v>
                      </c:pt>
                      <c:pt idx="5314">
                        <c:v>542.49429314668896</c:v>
                      </c:pt>
                      <c:pt idx="5315">
                        <c:v>542.49364983541898</c:v>
                      </c:pt>
                      <c:pt idx="5316">
                        <c:v>542.48584976229495</c:v>
                      </c:pt>
                      <c:pt idx="5317">
                        <c:v>542.47421903647205</c:v>
                      </c:pt>
                      <c:pt idx="5318">
                        <c:v>542.44348234704705</c:v>
                      </c:pt>
                      <c:pt idx="5319">
                        <c:v>542.38535317813</c:v>
                      </c:pt>
                      <c:pt idx="5320">
                        <c:v>542.38484120554904</c:v>
                      </c:pt>
                      <c:pt idx="5321">
                        <c:v>542.36057159329403</c:v>
                      </c:pt>
                      <c:pt idx="5322">
                        <c:v>542.35830966190804</c:v>
                      </c:pt>
                      <c:pt idx="5323">
                        <c:v>542.346092618684</c:v>
                      </c:pt>
                      <c:pt idx="5324">
                        <c:v>542.34438475617003</c:v>
                      </c:pt>
                      <c:pt idx="5325">
                        <c:v>542.33010572070395</c:v>
                      </c:pt>
                      <c:pt idx="5326">
                        <c:v>542.31496168490003</c:v>
                      </c:pt>
                      <c:pt idx="5327">
                        <c:v>542.30841507119806</c:v>
                      </c:pt>
                      <c:pt idx="5328">
                        <c:v>542.30763801485296</c:v>
                      </c:pt>
                      <c:pt idx="5329">
                        <c:v>542.28570799998204</c:v>
                      </c:pt>
                      <c:pt idx="5330">
                        <c:v>542.27331032960399</c:v>
                      </c:pt>
                      <c:pt idx="5331">
                        <c:v>542.26052753386</c:v>
                      </c:pt>
                      <c:pt idx="5332">
                        <c:v>542.23589348089797</c:v>
                      </c:pt>
                      <c:pt idx="5333">
                        <c:v>542.18354548417005</c:v>
                      </c:pt>
                      <c:pt idx="5334">
                        <c:v>542.170652393399</c:v>
                      </c:pt>
                      <c:pt idx="5335">
                        <c:v>542.16453773946796</c:v>
                      </c:pt>
                      <c:pt idx="5336">
                        <c:v>542.14936599600901</c:v>
                      </c:pt>
                      <c:pt idx="5337">
                        <c:v>542.10151860666303</c:v>
                      </c:pt>
                      <c:pt idx="5338">
                        <c:v>542.09027769710804</c:v>
                      </c:pt>
                      <c:pt idx="5339">
                        <c:v>542.08828074154803</c:v>
                      </c:pt>
                      <c:pt idx="5340">
                        <c:v>542.04903455614101</c:v>
                      </c:pt>
                      <c:pt idx="5341">
                        <c:v>542.03511351004101</c:v>
                      </c:pt>
                      <c:pt idx="5342">
                        <c:v>542.02991685700795</c:v>
                      </c:pt>
                      <c:pt idx="5343">
                        <c:v>542.00842027394503</c:v>
                      </c:pt>
                      <c:pt idx="5344">
                        <c:v>541.93859188653505</c:v>
                      </c:pt>
                      <c:pt idx="5345">
                        <c:v>541.93433611564603</c:v>
                      </c:pt>
                      <c:pt idx="5346">
                        <c:v>541.92327624867801</c:v>
                      </c:pt>
                      <c:pt idx="5347">
                        <c:v>541.92180727242203</c:v>
                      </c:pt>
                      <c:pt idx="5348">
                        <c:v>541.84986511049306</c:v>
                      </c:pt>
                      <c:pt idx="5349">
                        <c:v>541.80387437997695</c:v>
                      </c:pt>
                      <c:pt idx="5350">
                        <c:v>541.80362115199603</c:v>
                      </c:pt>
                      <c:pt idx="5351">
                        <c:v>541.766667581256</c:v>
                      </c:pt>
                      <c:pt idx="5352">
                        <c:v>541.76526462621803</c:v>
                      </c:pt>
                      <c:pt idx="5353">
                        <c:v>541.76304054253205</c:v>
                      </c:pt>
                      <c:pt idx="5354">
                        <c:v>541.76103595177597</c:v>
                      </c:pt>
                      <c:pt idx="5355">
                        <c:v>541.76082397895402</c:v>
                      </c:pt>
                      <c:pt idx="5356">
                        <c:v>541.71116775234395</c:v>
                      </c:pt>
                      <c:pt idx="5357">
                        <c:v>541.71004585286505</c:v>
                      </c:pt>
                      <c:pt idx="5358">
                        <c:v>541.68576211558502</c:v>
                      </c:pt>
                      <c:pt idx="5359">
                        <c:v>541.67950783201798</c:v>
                      </c:pt>
                      <c:pt idx="5360">
                        <c:v>541.61548815641004</c:v>
                      </c:pt>
                      <c:pt idx="5361">
                        <c:v>541.58748353665499</c:v>
                      </c:pt>
                      <c:pt idx="5362">
                        <c:v>541.562061279609</c:v>
                      </c:pt>
                      <c:pt idx="5363">
                        <c:v>541.54604541439505</c:v>
                      </c:pt>
                      <c:pt idx="5364">
                        <c:v>541.51340705518101</c:v>
                      </c:pt>
                      <c:pt idx="5365">
                        <c:v>541.50200709145804</c:v>
                      </c:pt>
                      <c:pt idx="5366">
                        <c:v>541.47877315059202</c:v>
                      </c:pt>
                      <c:pt idx="5367">
                        <c:v>541.45115668467702</c:v>
                      </c:pt>
                      <c:pt idx="5368">
                        <c:v>541.44682512966006</c:v>
                      </c:pt>
                      <c:pt idx="5369">
                        <c:v>541.39020812514502</c:v>
                      </c:pt>
                      <c:pt idx="5370">
                        <c:v>541.36404141851995</c:v>
                      </c:pt>
                      <c:pt idx="5371">
                        <c:v>541.34545656654996</c:v>
                      </c:pt>
                      <c:pt idx="5372">
                        <c:v>541.32590340853403</c:v>
                      </c:pt>
                      <c:pt idx="5373">
                        <c:v>541.31136074533003</c:v>
                      </c:pt>
                      <c:pt idx="5374">
                        <c:v>541.24387403229105</c:v>
                      </c:pt>
                      <c:pt idx="5375">
                        <c:v>541.22817224546202</c:v>
                      </c:pt>
                      <c:pt idx="5376">
                        <c:v>541.17076937043305</c:v>
                      </c:pt>
                      <c:pt idx="5377">
                        <c:v>541.15160734680103</c:v>
                      </c:pt>
                      <c:pt idx="5378">
                        <c:v>541.14880559561698</c:v>
                      </c:pt>
                      <c:pt idx="5379">
                        <c:v>541.14853104312704</c:v>
                      </c:pt>
                      <c:pt idx="5380">
                        <c:v>541.07817605922605</c:v>
                      </c:pt>
                      <c:pt idx="5381">
                        <c:v>541.07377278976196</c:v>
                      </c:pt>
                      <c:pt idx="5382">
                        <c:v>541.05424603778397</c:v>
                      </c:pt>
                      <c:pt idx="5383">
                        <c:v>541.01345022445696</c:v>
                      </c:pt>
                      <c:pt idx="5384">
                        <c:v>541.00952929329901</c:v>
                      </c:pt>
                      <c:pt idx="5385">
                        <c:v>540.955216857251</c:v>
                      </c:pt>
                      <c:pt idx="5386">
                        <c:v>540.94230299707704</c:v>
                      </c:pt>
                      <c:pt idx="5387">
                        <c:v>540.93865353207502</c:v>
                      </c:pt>
                      <c:pt idx="5388">
                        <c:v>540.89896966300103</c:v>
                      </c:pt>
                      <c:pt idx="5389">
                        <c:v>540.86946175517903</c:v>
                      </c:pt>
                      <c:pt idx="5390">
                        <c:v>540.83649240343095</c:v>
                      </c:pt>
                      <c:pt idx="5391">
                        <c:v>540.83324595413899</c:v>
                      </c:pt>
                      <c:pt idx="5392">
                        <c:v>540.83083037430197</c:v>
                      </c:pt>
                      <c:pt idx="5393">
                        <c:v>540.815702769008</c:v>
                      </c:pt>
                      <c:pt idx="5394">
                        <c:v>540.77148257305703</c:v>
                      </c:pt>
                      <c:pt idx="5395">
                        <c:v>540.753009204156</c:v>
                      </c:pt>
                      <c:pt idx="5396">
                        <c:v>540.74142514626703</c:v>
                      </c:pt>
                      <c:pt idx="5397">
                        <c:v>540.70298200631703</c:v>
                      </c:pt>
                      <c:pt idx="5398">
                        <c:v>540.69189991753899</c:v>
                      </c:pt>
                      <c:pt idx="5399">
                        <c:v>540.688819907837</c:v>
                      </c:pt>
                      <c:pt idx="5400">
                        <c:v>540.68150892664596</c:v>
                      </c:pt>
                      <c:pt idx="5401">
                        <c:v>540.65683379436496</c:v>
                      </c:pt>
                      <c:pt idx="5402">
                        <c:v>540.63715576581899</c:v>
                      </c:pt>
                      <c:pt idx="5403">
                        <c:v>540.63557979882899</c:v>
                      </c:pt>
                      <c:pt idx="5404">
                        <c:v>540.60612502209096</c:v>
                      </c:pt>
                      <c:pt idx="5405">
                        <c:v>540.59675662447603</c:v>
                      </c:pt>
                      <c:pt idx="5406">
                        <c:v>540.58976069062396</c:v>
                      </c:pt>
                      <c:pt idx="5407">
                        <c:v>540.58930313241797</c:v>
                      </c:pt>
                      <c:pt idx="5408">
                        <c:v>540.57099477199097</c:v>
                      </c:pt>
                      <c:pt idx="5409">
                        <c:v>540.52282823283895</c:v>
                      </c:pt>
                      <c:pt idx="5410">
                        <c:v>540.51751216432899</c:v>
                      </c:pt>
                      <c:pt idx="5411">
                        <c:v>540.51642251393901</c:v>
                      </c:pt>
                      <c:pt idx="5412">
                        <c:v>540.51135020667903</c:v>
                      </c:pt>
                      <c:pt idx="5413">
                        <c:v>540.47879013975898</c:v>
                      </c:pt>
                      <c:pt idx="5414">
                        <c:v>540.44050158581899</c:v>
                      </c:pt>
                      <c:pt idx="5415">
                        <c:v>540.38479158171697</c:v>
                      </c:pt>
                      <c:pt idx="5416">
                        <c:v>540.370075712465</c:v>
                      </c:pt>
                      <c:pt idx="5417">
                        <c:v>540.34960808457004</c:v>
                      </c:pt>
                      <c:pt idx="5418">
                        <c:v>540.34744267324095</c:v>
                      </c:pt>
                      <c:pt idx="5419">
                        <c:v>540.33874974442494</c:v>
                      </c:pt>
                      <c:pt idx="5420">
                        <c:v>540.32904946021199</c:v>
                      </c:pt>
                      <c:pt idx="5421">
                        <c:v>540.32732730797795</c:v>
                      </c:pt>
                      <c:pt idx="5422">
                        <c:v>540.31552981811706</c:v>
                      </c:pt>
                      <c:pt idx="5423">
                        <c:v>540.28001672860501</c:v>
                      </c:pt>
                      <c:pt idx="5424">
                        <c:v>540.269531438944</c:v>
                      </c:pt>
                      <c:pt idx="5425">
                        <c:v>540.25476122234397</c:v>
                      </c:pt>
                      <c:pt idx="5426">
                        <c:v>540.23242635293298</c:v>
                      </c:pt>
                      <c:pt idx="5427">
                        <c:v>540.23094437789905</c:v>
                      </c:pt>
                      <c:pt idx="5428">
                        <c:v>540.22674956750302</c:v>
                      </c:pt>
                      <c:pt idx="5429">
                        <c:v>540.208627324394</c:v>
                      </c:pt>
                      <c:pt idx="5430">
                        <c:v>540.20106740951303</c:v>
                      </c:pt>
                      <c:pt idx="5431">
                        <c:v>540.19696314039902</c:v>
                      </c:pt>
                      <c:pt idx="5432">
                        <c:v>540.19411168060503</c:v>
                      </c:pt>
                      <c:pt idx="5433">
                        <c:v>540.18898332511105</c:v>
                      </c:pt>
                      <c:pt idx="5434">
                        <c:v>540.18750704666604</c:v>
                      </c:pt>
                      <c:pt idx="5435">
                        <c:v>540.18733272150803</c:v>
                      </c:pt>
                      <c:pt idx="5436">
                        <c:v>540.17336202157799</c:v>
                      </c:pt>
                      <c:pt idx="5437">
                        <c:v>540.15589398486895</c:v>
                      </c:pt>
                      <c:pt idx="5438">
                        <c:v>540.15355367046504</c:v>
                      </c:pt>
                      <c:pt idx="5439">
                        <c:v>540.15283302615001</c:v>
                      </c:pt>
                      <c:pt idx="5440">
                        <c:v>540.14182805976395</c:v>
                      </c:pt>
                      <c:pt idx="5441">
                        <c:v>540.13525435058898</c:v>
                      </c:pt>
                      <c:pt idx="5442">
                        <c:v>540.12338641001702</c:v>
                      </c:pt>
                      <c:pt idx="5443">
                        <c:v>540.12326796752302</c:v>
                      </c:pt>
                      <c:pt idx="5444">
                        <c:v>540.11582996615095</c:v>
                      </c:pt>
                      <c:pt idx="5445">
                        <c:v>540.07551292814401</c:v>
                      </c:pt>
                      <c:pt idx="5446">
                        <c:v>540.04814102411399</c:v>
                      </c:pt>
                      <c:pt idx="5447">
                        <c:v>540.00336199919298</c:v>
                      </c:pt>
                      <c:pt idx="5448">
                        <c:v>539.99375624849699</c:v>
                      </c:pt>
                      <c:pt idx="5449">
                        <c:v>539.92560846763195</c:v>
                      </c:pt>
                      <c:pt idx="5450">
                        <c:v>539.91266864090699</c:v>
                      </c:pt>
                      <c:pt idx="5451">
                        <c:v>539.904774089787</c:v>
                      </c:pt>
                      <c:pt idx="5452">
                        <c:v>539.89533294601199</c:v>
                      </c:pt>
                      <c:pt idx="5453">
                        <c:v>539.853695418793</c:v>
                      </c:pt>
                      <c:pt idx="5454">
                        <c:v>539.84483517205899</c:v>
                      </c:pt>
                      <c:pt idx="5455">
                        <c:v>539.83666364245403</c:v>
                      </c:pt>
                      <c:pt idx="5456">
                        <c:v>539.82406301262199</c:v>
                      </c:pt>
                      <c:pt idx="5457">
                        <c:v>539.79226422108104</c:v>
                      </c:pt>
                      <c:pt idx="5458">
                        <c:v>539.78672068216895</c:v>
                      </c:pt>
                      <c:pt idx="5459">
                        <c:v>539.76963902161197</c:v>
                      </c:pt>
                      <c:pt idx="5460">
                        <c:v>539.753738334275</c:v>
                      </c:pt>
                      <c:pt idx="5461">
                        <c:v>539.74867999972798</c:v>
                      </c:pt>
                      <c:pt idx="5462">
                        <c:v>539.71660296763901</c:v>
                      </c:pt>
                      <c:pt idx="5463">
                        <c:v>539.68817935474397</c:v>
                      </c:pt>
                      <c:pt idx="5464">
                        <c:v>539.66583844853801</c:v>
                      </c:pt>
                      <c:pt idx="5465">
                        <c:v>539.65400550220295</c:v>
                      </c:pt>
                      <c:pt idx="5466">
                        <c:v>539.648345095737</c:v>
                      </c:pt>
                      <c:pt idx="5467">
                        <c:v>539.646304773216</c:v>
                      </c:pt>
                      <c:pt idx="5468">
                        <c:v>539.59935426792299</c:v>
                      </c:pt>
                      <c:pt idx="5469">
                        <c:v>539.56940227913503</c:v>
                      </c:pt>
                      <c:pt idx="5470">
                        <c:v>539.56128098268698</c:v>
                      </c:pt>
                      <c:pt idx="5471">
                        <c:v>539.557918991728</c:v>
                      </c:pt>
                      <c:pt idx="5472">
                        <c:v>539.55539332684702</c:v>
                      </c:pt>
                      <c:pt idx="5473">
                        <c:v>539.52590842341101</c:v>
                      </c:pt>
                      <c:pt idx="5474">
                        <c:v>539.49205965479905</c:v>
                      </c:pt>
                      <c:pt idx="5475">
                        <c:v>539.47248848294203</c:v>
                      </c:pt>
                      <c:pt idx="5476">
                        <c:v>539.45488471209501</c:v>
                      </c:pt>
                      <c:pt idx="5477">
                        <c:v>539.45464714920502</c:v>
                      </c:pt>
                      <c:pt idx="5478">
                        <c:v>539.43981826291804</c:v>
                      </c:pt>
                      <c:pt idx="5479">
                        <c:v>539.43832526142398</c:v>
                      </c:pt>
                      <c:pt idx="5480">
                        <c:v>539.423461896189</c:v>
                      </c:pt>
                      <c:pt idx="5481">
                        <c:v>539.40785174733696</c:v>
                      </c:pt>
                      <c:pt idx="5482">
                        <c:v>539.39951393554304</c:v>
                      </c:pt>
                      <c:pt idx="5483">
                        <c:v>539.39532842299798</c:v>
                      </c:pt>
                      <c:pt idx="5484">
                        <c:v>539.39248535115098</c:v>
                      </c:pt>
                      <c:pt idx="5485">
                        <c:v>539.38733461724701</c:v>
                      </c:pt>
                      <c:pt idx="5486">
                        <c:v>539.34644587076104</c:v>
                      </c:pt>
                      <c:pt idx="5487">
                        <c:v>539.29276594790997</c:v>
                      </c:pt>
                      <c:pt idx="5488">
                        <c:v>539.27820596633103</c:v>
                      </c:pt>
                      <c:pt idx="5489">
                        <c:v>539.27774139939095</c:v>
                      </c:pt>
                      <c:pt idx="5490">
                        <c:v>539.27032638932496</c:v>
                      </c:pt>
                      <c:pt idx="5491">
                        <c:v>539.25940197354805</c:v>
                      </c:pt>
                      <c:pt idx="5492">
                        <c:v>539.22317087884801</c:v>
                      </c:pt>
                      <c:pt idx="5493">
                        <c:v>539.15531301848705</c:v>
                      </c:pt>
                      <c:pt idx="5494">
                        <c:v>539.14583457228696</c:v>
                      </c:pt>
                      <c:pt idx="5495">
                        <c:v>539.13852130320402</c:v>
                      </c:pt>
                      <c:pt idx="5496">
                        <c:v>539.11559399866906</c:v>
                      </c:pt>
                      <c:pt idx="5497">
                        <c:v>539.11412336771605</c:v>
                      </c:pt>
                      <c:pt idx="5498">
                        <c:v>539.09224669185198</c:v>
                      </c:pt>
                      <c:pt idx="5499">
                        <c:v>539.07842900464505</c:v>
                      </c:pt>
                      <c:pt idx="5500">
                        <c:v>539.06167984930801</c:v>
                      </c:pt>
                      <c:pt idx="5501">
                        <c:v>539.02239484588404</c:v>
                      </c:pt>
                      <c:pt idx="5502">
                        <c:v>539.01693105551499</c:v>
                      </c:pt>
                      <c:pt idx="5503">
                        <c:v>538.91781248281995</c:v>
                      </c:pt>
                      <c:pt idx="5504">
                        <c:v>538.88956280950504</c:v>
                      </c:pt>
                      <c:pt idx="5505">
                        <c:v>538.87865192389495</c:v>
                      </c:pt>
                      <c:pt idx="5506">
                        <c:v>538.87253676273099</c:v>
                      </c:pt>
                      <c:pt idx="5507">
                        <c:v>538.86681558866701</c:v>
                      </c:pt>
                      <c:pt idx="5508">
                        <c:v>538.86066813997604</c:v>
                      </c:pt>
                      <c:pt idx="5509">
                        <c:v>538.80790334522101</c:v>
                      </c:pt>
                      <c:pt idx="5510">
                        <c:v>538.79254851767803</c:v>
                      </c:pt>
                      <c:pt idx="5511">
                        <c:v>538.742052679366</c:v>
                      </c:pt>
                      <c:pt idx="5512">
                        <c:v>538.73897623064295</c:v>
                      </c:pt>
                      <c:pt idx="5513">
                        <c:v>538.70926658205894</c:v>
                      </c:pt>
                      <c:pt idx="5514">
                        <c:v>538.66697955695804</c:v>
                      </c:pt>
                      <c:pt idx="5515">
                        <c:v>538.645698587006</c:v>
                      </c:pt>
                      <c:pt idx="5516">
                        <c:v>538.64117998445704</c:v>
                      </c:pt>
                      <c:pt idx="5517">
                        <c:v>538.59620057837299</c:v>
                      </c:pt>
                      <c:pt idx="5518">
                        <c:v>538.54827701667898</c:v>
                      </c:pt>
                      <c:pt idx="5519">
                        <c:v>538.53694685596804</c:v>
                      </c:pt>
                      <c:pt idx="5520">
                        <c:v>538.51241558307697</c:v>
                      </c:pt>
                      <c:pt idx="5521">
                        <c:v>538.50539966808299</c:v>
                      </c:pt>
                      <c:pt idx="5522">
                        <c:v>538.48910413052795</c:v>
                      </c:pt>
                      <c:pt idx="5523">
                        <c:v>538.47801867938995</c:v>
                      </c:pt>
                      <c:pt idx="5524">
                        <c:v>538.42826998960197</c:v>
                      </c:pt>
                      <c:pt idx="5525">
                        <c:v>538.41980765626897</c:v>
                      </c:pt>
                      <c:pt idx="5526">
                        <c:v>538.41198910834498</c:v>
                      </c:pt>
                      <c:pt idx="5527">
                        <c:v>538.39905731603596</c:v>
                      </c:pt>
                      <c:pt idx="5528">
                        <c:v>538.39098270029399</c:v>
                      </c:pt>
                      <c:pt idx="5529">
                        <c:v>538.37811423005098</c:v>
                      </c:pt>
                      <c:pt idx="5530">
                        <c:v>538.35505014664602</c:v>
                      </c:pt>
                      <c:pt idx="5531">
                        <c:v>538.34510544290595</c:v>
                      </c:pt>
                      <c:pt idx="5532">
                        <c:v>538.33073253827297</c:v>
                      </c:pt>
                      <c:pt idx="5533">
                        <c:v>538.30619843808199</c:v>
                      </c:pt>
                      <c:pt idx="5534">
                        <c:v>538.30234520457998</c:v>
                      </c:pt>
                      <c:pt idx="5535">
                        <c:v>538.295936156729</c:v>
                      </c:pt>
                      <c:pt idx="5536">
                        <c:v>538.25825992384</c:v>
                      </c:pt>
                      <c:pt idx="5537">
                        <c:v>538.24294953649803</c:v>
                      </c:pt>
                      <c:pt idx="5538">
                        <c:v>538.23891554140096</c:v>
                      </c:pt>
                      <c:pt idx="5539">
                        <c:v>538.23196986834898</c:v>
                      </c:pt>
                      <c:pt idx="5540">
                        <c:v>538.21232377988497</c:v>
                      </c:pt>
                      <c:pt idx="5541">
                        <c:v>538.20688557523999</c:v>
                      </c:pt>
                      <c:pt idx="5542">
                        <c:v>538.206074982632</c:v>
                      </c:pt>
                      <c:pt idx="5543">
                        <c:v>538.15943275040104</c:v>
                      </c:pt>
                      <c:pt idx="5544">
                        <c:v>538.15106075700601</c:v>
                      </c:pt>
                      <c:pt idx="5545">
                        <c:v>538.11744990138197</c:v>
                      </c:pt>
                      <c:pt idx="5546">
                        <c:v>538.10621369963599</c:v>
                      </c:pt>
                      <c:pt idx="5547">
                        <c:v>538.09916248181401</c:v>
                      </c:pt>
                      <c:pt idx="5548">
                        <c:v>538.07031973355902</c:v>
                      </c:pt>
                      <c:pt idx="5549">
                        <c:v>538.06730993818996</c:v>
                      </c:pt>
                      <c:pt idx="5550">
                        <c:v>538.03025679610698</c:v>
                      </c:pt>
                      <c:pt idx="5551">
                        <c:v>538.02414940254903</c:v>
                      </c:pt>
                      <c:pt idx="5552">
                        <c:v>538.00505350816604</c:v>
                      </c:pt>
                      <c:pt idx="5553">
                        <c:v>538.00463818125604</c:v>
                      </c:pt>
                      <c:pt idx="5554">
                        <c:v>537.97859159187601</c:v>
                      </c:pt>
                      <c:pt idx="5555">
                        <c:v>537.92214090168295</c:v>
                      </c:pt>
                      <c:pt idx="5556">
                        <c:v>537.91343823364195</c:v>
                      </c:pt>
                      <c:pt idx="5557">
                        <c:v>537.907073121792</c:v>
                      </c:pt>
                      <c:pt idx="5558">
                        <c:v>537.89223758732601</c:v>
                      </c:pt>
                      <c:pt idx="5559">
                        <c:v>537.88570442135904</c:v>
                      </c:pt>
                      <c:pt idx="5560">
                        <c:v>537.85422441562196</c:v>
                      </c:pt>
                      <c:pt idx="5561">
                        <c:v>537.82353577314598</c:v>
                      </c:pt>
                      <c:pt idx="5562">
                        <c:v>537.80213226180899</c:v>
                      </c:pt>
                      <c:pt idx="5563">
                        <c:v>537.67038288284903</c:v>
                      </c:pt>
                      <c:pt idx="5564">
                        <c:v>537.62844714774701</c:v>
                      </c:pt>
                      <c:pt idx="5565">
                        <c:v>537.59069788052204</c:v>
                      </c:pt>
                      <c:pt idx="5566">
                        <c:v>537.57990248231795</c:v>
                      </c:pt>
                      <c:pt idx="5567">
                        <c:v>537.55878063253203</c:v>
                      </c:pt>
                      <c:pt idx="5568">
                        <c:v>537.54772991224399</c:v>
                      </c:pt>
                      <c:pt idx="5569">
                        <c:v>537.52762889200994</c:v>
                      </c:pt>
                      <c:pt idx="5570">
                        <c:v>537.44707733993698</c:v>
                      </c:pt>
                      <c:pt idx="5571">
                        <c:v>537.437210850837</c:v>
                      </c:pt>
                      <c:pt idx="5572">
                        <c:v>537.39999658582303</c:v>
                      </c:pt>
                      <c:pt idx="5573">
                        <c:v>537.39081208359403</c:v>
                      </c:pt>
                      <c:pt idx="5574">
                        <c:v>537.32727360139995</c:v>
                      </c:pt>
                      <c:pt idx="5575">
                        <c:v>537.29357283039701</c:v>
                      </c:pt>
                      <c:pt idx="5576">
                        <c:v>537.27632617092695</c:v>
                      </c:pt>
                      <c:pt idx="5577">
                        <c:v>537.24404914480704</c:v>
                      </c:pt>
                      <c:pt idx="5578">
                        <c:v>537.22461964213801</c:v>
                      </c:pt>
                      <c:pt idx="5579">
                        <c:v>537.22270958572597</c:v>
                      </c:pt>
                      <c:pt idx="5580">
                        <c:v>537.21875557338296</c:v>
                      </c:pt>
                      <c:pt idx="5581">
                        <c:v>537.21526818705297</c:v>
                      </c:pt>
                      <c:pt idx="5582">
                        <c:v>537.20586618115703</c:v>
                      </c:pt>
                      <c:pt idx="5583">
                        <c:v>537.20091120862003</c:v>
                      </c:pt>
                      <c:pt idx="5584">
                        <c:v>537.18007972559997</c:v>
                      </c:pt>
                      <c:pt idx="5585">
                        <c:v>537.17463355888196</c:v>
                      </c:pt>
                      <c:pt idx="5586">
                        <c:v>537.16803759397703</c:v>
                      </c:pt>
                      <c:pt idx="5587">
                        <c:v>537.16448979930897</c:v>
                      </c:pt>
                      <c:pt idx="5588">
                        <c:v>537.16064329464302</c:v>
                      </c:pt>
                      <c:pt idx="5589">
                        <c:v>537.099803496616</c:v>
                      </c:pt>
                      <c:pt idx="5590">
                        <c:v>537.08472940066895</c:v>
                      </c:pt>
                      <c:pt idx="5591">
                        <c:v>537.07118740895498</c:v>
                      </c:pt>
                      <c:pt idx="5592">
                        <c:v>536.98509822738197</c:v>
                      </c:pt>
                      <c:pt idx="5593">
                        <c:v>536.96866121245102</c:v>
                      </c:pt>
                      <c:pt idx="5594">
                        <c:v>536.95843937172197</c:v>
                      </c:pt>
                      <c:pt idx="5595">
                        <c:v>536.94611813647305</c:v>
                      </c:pt>
                      <c:pt idx="5596">
                        <c:v>536.93864834798399</c:v>
                      </c:pt>
                      <c:pt idx="5597">
                        <c:v>536.93678305205299</c:v>
                      </c:pt>
                      <c:pt idx="5598">
                        <c:v>536.91786606941298</c:v>
                      </c:pt>
                      <c:pt idx="5599">
                        <c:v>536.90222857925698</c:v>
                      </c:pt>
                      <c:pt idx="5600">
                        <c:v>536.88497084046105</c:v>
                      </c:pt>
                      <c:pt idx="5601">
                        <c:v>536.81811176850499</c:v>
                      </c:pt>
                      <c:pt idx="5602">
                        <c:v>536.81316923094903</c:v>
                      </c:pt>
                      <c:pt idx="5603">
                        <c:v>536.80949026963299</c:v>
                      </c:pt>
                      <c:pt idx="5604">
                        <c:v>536.78889081244097</c:v>
                      </c:pt>
                      <c:pt idx="5605">
                        <c:v>536.77875144028098</c:v>
                      </c:pt>
                      <c:pt idx="5606">
                        <c:v>536.68218220055701</c:v>
                      </c:pt>
                      <c:pt idx="5607">
                        <c:v>536.671251922235</c:v>
                      </c:pt>
                      <c:pt idx="5608">
                        <c:v>536.66599518745102</c:v>
                      </c:pt>
                      <c:pt idx="5609">
                        <c:v>536.59912563845899</c:v>
                      </c:pt>
                      <c:pt idx="5610">
                        <c:v>536.57632104248398</c:v>
                      </c:pt>
                      <c:pt idx="5611">
                        <c:v>536.55999103869999</c:v>
                      </c:pt>
                      <c:pt idx="5612">
                        <c:v>536.55618306444899</c:v>
                      </c:pt>
                      <c:pt idx="5613">
                        <c:v>536.47319888966899</c:v>
                      </c:pt>
                      <c:pt idx="5614">
                        <c:v>536.40422449033099</c:v>
                      </c:pt>
                      <c:pt idx="5615">
                        <c:v>536.39660348157804</c:v>
                      </c:pt>
                      <c:pt idx="5616">
                        <c:v>536.37384828019503</c:v>
                      </c:pt>
                      <c:pt idx="5617">
                        <c:v>536.34908039778304</c:v>
                      </c:pt>
                      <c:pt idx="5618">
                        <c:v>536.32625947194401</c:v>
                      </c:pt>
                      <c:pt idx="5619">
                        <c:v>536.27237479522796</c:v>
                      </c:pt>
                      <c:pt idx="5620">
                        <c:v>536.26018835022796</c:v>
                      </c:pt>
                      <c:pt idx="5621">
                        <c:v>536.24179894275096</c:v>
                      </c:pt>
                      <c:pt idx="5622">
                        <c:v>536.19333091220994</c:v>
                      </c:pt>
                      <c:pt idx="5623">
                        <c:v>536.15040409417395</c:v>
                      </c:pt>
                      <c:pt idx="5624">
                        <c:v>536.130012991596</c:v>
                      </c:pt>
                      <c:pt idx="5625">
                        <c:v>536.07278938407603</c:v>
                      </c:pt>
                      <c:pt idx="5626">
                        <c:v>536.06059541880302</c:v>
                      </c:pt>
                      <c:pt idx="5627">
                        <c:v>536.05046723949602</c:v>
                      </c:pt>
                      <c:pt idx="5628">
                        <c:v>536.02082634268402</c:v>
                      </c:pt>
                      <c:pt idx="5629">
                        <c:v>536.02038253992202</c:v>
                      </c:pt>
                      <c:pt idx="5630">
                        <c:v>536.00416212070104</c:v>
                      </c:pt>
                      <c:pt idx="5631">
                        <c:v>536.00216596149005</c:v>
                      </c:pt>
                      <c:pt idx="5632">
                        <c:v>535.99065426818595</c:v>
                      </c:pt>
                      <c:pt idx="5633">
                        <c:v>535.956160759922</c:v>
                      </c:pt>
                      <c:pt idx="5634">
                        <c:v>535.95192256093696</c:v>
                      </c:pt>
                      <c:pt idx="5635">
                        <c:v>535.94440305680598</c:v>
                      </c:pt>
                      <c:pt idx="5636">
                        <c:v>535.94309113680094</c:v>
                      </c:pt>
                      <c:pt idx="5637">
                        <c:v>535.91425368463501</c:v>
                      </c:pt>
                      <c:pt idx="5638">
                        <c:v>535.89445382503902</c:v>
                      </c:pt>
                      <c:pt idx="5639">
                        <c:v>535.88331531744905</c:v>
                      </c:pt>
                      <c:pt idx="5640">
                        <c:v>535.86888291499804</c:v>
                      </c:pt>
                      <c:pt idx="5641">
                        <c:v>535.85694686381203</c:v>
                      </c:pt>
                      <c:pt idx="5642">
                        <c:v>535.83738699860601</c:v>
                      </c:pt>
                      <c:pt idx="5643">
                        <c:v>535.80534489627405</c:v>
                      </c:pt>
                      <c:pt idx="5644">
                        <c:v>535.79046659947699</c:v>
                      </c:pt>
                      <c:pt idx="5645">
                        <c:v>535.77038837939597</c:v>
                      </c:pt>
                      <c:pt idx="5646">
                        <c:v>535.76778849319896</c:v>
                      </c:pt>
                      <c:pt idx="5647">
                        <c:v>535.74133947938901</c:v>
                      </c:pt>
                      <c:pt idx="5648">
                        <c:v>535.721851366191</c:v>
                      </c:pt>
                      <c:pt idx="5649">
                        <c:v>535.68776316199103</c:v>
                      </c:pt>
                      <c:pt idx="5650">
                        <c:v>535.66062936535604</c:v>
                      </c:pt>
                      <c:pt idx="5651">
                        <c:v>535.64277932841503</c:v>
                      </c:pt>
                      <c:pt idx="5652">
                        <c:v>535.631535520851</c:v>
                      </c:pt>
                      <c:pt idx="5653">
                        <c:v>535.625462518125</c:v>
                      </c:pt>
                      <c:pt idx="5654">
                        <c:v>535.61681723521303</c:v>
                      </c:pt>
                      <c:pt idx="5655">
                        <c:v>535.57102470611096</c:v>
                      </c:pt>
                      <c:pt idx="5656">
                        <c:v>535.56382780986405</c:v>
                      </c:pt>
                      <c:pt idx="5657">
                        <c:v>535.55144990600502</c:v>
                      </c:pt>
                      <c:pt idx="5658">
                        <c:v>535.54970996787597</c:v>
                      </c:pt>
                      <c:pt idx="5659">
                        <c:v>535.53901762484895</c:v>
                      </c:pt>
                      <c:pt idx="5660">
                        <c:v>535.47737615693904</c:v>
                      </c:pt>
                      <c:pt idx="5661">
                        <c:v>535.47510941790199</c:v>
                      </c:pt>
                      <c:pt idx="5662">
                        <c:v>535.46829457239096</c:v>
                      </c:pt>
                      <c:pt idx="5663">
                        <c:v>535.45654041206001</c:v>
                      </c:pt>
                      <c:pt idx="5664">
                        <c:v>535.43761575283304</c:v>
                      </c:pt>
                      <c:pt idx="5665">
                        <c:v>535.41206162454205</c:v>
                      </c:pt>
                      <c:pt idx="5666">
                        <c:v>535.33326099504802</c:v>
                      </c:pt>
                      <c:pt idx="5667">
                        <c:v>535.33157734860401</c:v>
                      </c:pt>
                      <c:pt idx="5668">
                        <c:v>535.33106901920098</c:v>
                      </c:pt>
                      <c:pt idx="5669">
                        <c:v>535.32615000332203</c:v>
                      </c:pt>
                      <c:pt idx="5670">
                        <c:v>535.28435644118804</c:v>
                      </c:pt>
                      <c:pt idx="5671">
                        <c:v>535.27025331001198</c:v>
                      </c:pt>
                      <c:pt idx="5672">
                        <c:v>535.26503983514499</c:v>
                      </c:pt>
                      <c:pt idx="5673">
                        <c:v>535.26039413595197</c:v>
                      </c:pt>
                      <c:pt idx="5674">
                        <c:v>535.25115695927798</c:v>
                      </c:pt>
                      <c:pt idx="5675">
                        <c:v>535.15273625500095</c:v>
                      </c:pt>
                      <c:pt idx="5676">
                        <c:v>535.13096181877597</c:v>
                      </c:pt>
                      <c:pt idx="5677">
                        <c:v>535.12333798851296</c:v>
                      </c:pt>
                      <c:pt idx="5678">
                        <c:v>535.10770276757103</c:v>
                      </c:pt>
                      <c:pt idx="5679">
                        <c:v>535.05069436430597</c:v>
                      </c:pt>
                      <c:pt idx="5680">
                        <c:v>535.03266118422903</c:v>
                      </c:pt>
                      <c:pt idx="5681">
                        <c:v>535.02190163668195</c:v>
                      </c:pt>
                      <c:pt idx="5682">
                        <c:v>535.01030546913296</c:v>
                      </c:pt>
                      <c:pt idx="5683">
                        <c:v>535.00451338585799</c:v>
                      </c:pt>
                      <c:pt idx="5684">
                        <c:v>535.00316702735597</c:v>
                      </c:pt>
                      <c:pt idx="5685">
                        <c:v>534.99060403625697</c:v>
                      </c:pt>
                      <c:pt idx="5686">
                        <c:v>534.94591262870301</c:v>
                      </c:pt>
                      <c:pt idx="5687">
                        <c:v>534.91771131583198</c:v>
                      </c:pt>
                      <c:pt idx="5688">
                        <c:v>534.91148564350306</c:v>
                      </c:pt>
                      <c:pt idx="5689">
                        <c:v>534.89789757115602</c:v>
                      </c:pt>
                      <c:pt idx="5690">
                        <c:v>534.85542458407303</c:v>
                      </c:pt>
                      <c:pt idx="5691">
                        <c:v>534.84673876260297</c:v>
                      </c:pt>
                      <c:pt idx="5692">
                        <c:v>534.84127508172401</c:v>
                      </c:pt>
                      <c:pt idx="5693">
                        <c:v>534.80630843791801</c:v>
                      </c:pt>
                      <c:pt idx="5694">
                        <c:v>534.80470098939804</c:v>
                      </c:pt>
                      <c:pt idx="5695">
                        <c:v>534.78642149132997</c:v>
                      </c:pt>
                      <c:pt idx="5696">
                        <c:v>534.77218332376799</c:v>
                      </c:pt>
                      <c:pt idx="5697">
                        <c:v>534.76341374636297</c:v>
                      </c:pt>
                      <c:pt idx="5698">
                        <c:v>534.74227811759295</c:v>
                      </c:pt>
                      <c:pt idx="5699">
                        <c:v>534.724533589472</c:v>
                      </c:pt>
                      <c:pt idx="5700">
                        <c:v>534.70188555747802</c:v>
                      </c:pt>
                      <c:pt idx="5701">
                        <c:v>534.68902649518498</c:v>
                      </c:pt>
                      <c:pt idx="5702">
                        <c:v>534.65426614603996</c:v>
                      </c:pt>
                      <c:pt idx="5703">
                        <c:v>534.63607415358399</c:v>
                      </c:pt>
                      <c:pt idx="5704">
                        <c:v>534.61264589573102</c:v>
                      </c:pt>
                      <c:pt idx="5705">
                        <c:v>534.61105203816305</c:v>
                      </c:pt>
                      <c:pt idx="5706">
                        <c:v>534.60397603403896</c:v>
                      </c:pt>
                      <c:pt idx="5707">
                        <c:v>534.60312997357005</c:v>
                      </c:pt>
                      <c:pt idx="5708">
                        <c:v>534.56694322416502</c:v>
                      </c:pt>
                      <c:pt idx="5709">
                        <c:v>534.53611480380005</c:v>
                      </c:pt>
                      <c:pt idx="5710">
                        <c:v>534.52818191435404</c:v>
                      </c:pt>
                      <c:pt idx="5711">
                        <c:v>534.52298830831296</c:v>
                      </c:pt>
                      <c:pt idx="5712">
                        <c:v>534.51263570903404</c:v>
                      </c:pt>
                      <c:pt idx="5713">
                        <c:v>534.50450461851506</c:v>
                      </c:pt>
                      <c:pt idx="5714">
                        <c:v>534.50400000639797</c:v>
                      </c:pt>
                      <c:pt idx="5715">
                        <c:v>534.44468944674895</c:v>
                      </c:pt>
                      <c:pt idx="5716">
                        <c:v>534.40015745057406</c:v>
                      </c:pt>
                      <c:pt idx="5717">
                        <c:v>534.37253419742001</c:v>
                      </c:pt>
                      <c:pt idx="5718">
                        <c:v>534.34192926256605</c:v>
                      </c:pt>
                      <c:pt idx="5719">
                        <c:v>534.28647206128005</c:v>
                      </c:pt>
                      <c:pt idx="5720">
                        <c:v>534.28125203107504</c:v>
                      </c:pt>
                      <c:pt idx="5721">
                        <c:v>534.25916743849598</c:v>
                      </c:pt>
                      <c:pt idx="5722">
                        <c:v>534.24894976101098</c:v>
                      </c:pt>
                      <c:pt idx="5723">
                        <c:v>534.23412442643496</c:v>
                      </c:pt>
                      <c:pt idx="5724">
                        <c:v>534.22123192175695</c:v>
                      </c:pt>
                      <c:pt idx="5725">
                        <c:v>534.20189993899896</c:v>
                      </c:pt>
                      <c:pt idx="5726">
                        <c:v>534.19581137468299</c:v>
                      </c:pt>
                      <c:pt idx="5727">
                        <c:v>534.18040832493</c:v>
                      </c:pt>
                      <c:pt idx="5728">
                        <c:v>534.16836910338998</c:v>
                      </c:pt>
                      <c:pt idx="5729">
                        <c:v>534.14323917734805</c:v>
                      </c:pt>
                      <c:pt idx="5730">
                        <c:v>534.13672713559902</c:v>
                      </c:pt>
                      <c:pt idx="5731">
                        <c:v>534.09885667507001</c:v>
                      </c:pt>
                      <c:pt idx="5732">
                        <c:v>534.09345171913901</c:v>
                      </c:pt>
                      <c:pt idx="5733">
                        <c:v>534.07742463017803</c:v>
                      </c:pt>
                      <c:pt idx="5734">
                        <c:v>534.05723478951302</c:v>
                      </c:pt>
                      <c:pt idx="5735">
                        <c:v>534.053735640441</c:v>
                      </c:pt>
                      <c:pt idx="5736">
                        <c:v>534.037475002728</c:v>
                      </c:pt>
                      <c:pt idx="5737">
                        <c:v>533.98483272633598</c:v>
                      </c:pt>
                      <c:pt idx="5738">
                        <c:v>533.91821644839104</c:v>
                      </c:pt>
                      <c:pt idx="5739">
                        <c:v>533.90961132600398</c:v>
                      </c:pt>
                      <c:pt idx="5740">
                        <c:v>533.90339452678097</c:v>
                      </c:pt>
                      <c:pt idx="5741">
                        <c:v>533.83912058345004</c:v>
                      </c:pt>
                      <c:pt idx="5742">
                        <c:v>533.83119121455502</c:v>
                      </c:pt>
                      <c:pt idx="5743">
                        <c:v>533.82175049009095</c:v>
                      </c:pt>
                      <c:pt idx="5744">
                        <c:v>533.82089830313498</c:v>
                      </c:pt>
                      <c:pt idx="5745">
                        <c:v>533.81681524141197</c:v>
                      </c:pt>
                      <c:pt idx="5746">
                        <c:v>533.79450007446201</c:v>
                      </c:pt>
                      <c:pt idx="5747">
                        <c:v>533.77421741386695</c:v>
                      </c:pt>
                      <c:pt idx="5748">
                        <c:v>533.76598164033499</c:v>
                      </c:pt>
                      <c:pt idx="5749">
                        <c:v>533.76123544786401</c:v>
                      </c:pt>
                      <c:pt idx="5750">
                        <c:v>533.75003413129002</c:v>
                      </c:pt>
                      <c:pt idx="5751">
                        <c:v>533.72963659709603</c:v>
                      </c:pt>
                      <c:pt idx="5752">
                        <c:v>533.72816036007805</c:v>
                      </c:pt>
                      <c:pt idx="5753">
                        <c:v>533.67451358010806</c:v>
                      </c:pt>
                      <c:pt idx="5754">
                        <c:v>533.66911542019704</c:v>
                      </c:pt>
                      <c:pt idx="5755">
                        <c:v>533.65708271025596</c:v>
                      </c:pt>
                      <c:pt idx="5756">
                        <c:v>533.63024035644298</c:v>
                      </c:pt>
                      <c:pt idx="5757">
                        <c:v>533.61929764246895</c:v>
                      </c:pt>
                      <c:pt idx="5758">
                        <c:v>533.61759364242596</c:v>
                      </c:pt>
                      <c:pt idx="5759">
                        <c:v>533.57997785762996</c:v>
                      </c:pt>
                      <c:pt idx="5760">
                        <c:v>533.53116623612402</c:v>
                      </c:pt>
                      <c:pt idx="5761">
                        <c:v>533.52494704363903</c:v>
                      </c:pt>
                      <c:pt idx="5762">
                        <c:v>533.48434733447505</c:v>
                      </c:pt>
                      <c:pt idx="5763">
                        <c:v>533.47057830307801</c:v>
                      </c:pt>
                      <c:pt idx="5764">
                        <c:v>533.46628968226798</c:v>
                      </c:pt>
                      <c:pt idx="5765">
                        <c:v>533.459707667202</c:v>
                      </c:pt>
                      <c:pt idx="5766">
                        <c:v>533.453378282068</c:v>
                      </c:pt>
                      <c:pt idx="5767">
                        <c:v>533.44609031779305</c:v>
                      </c:pt>
                      <c:pt idx="5768">
                        <c:v>533.43868660445401</c:v>
                      </c:pt>
                      <c:pt idx="5769">
                        <c:v>533.43717990386199</c:v>
                      </c:pt>
                      <c:pt idx="5770">
                        <c:v>533.42058215796101</c:v>
                      </c:pt>
                      <c:pt idx="5771">
                        <c:v>533.41192572368504</c:v>
                      </c:pt>
                      <c:pt idx="5772">
                        <c:v>533.40142639555597</c:v>
                      </c:pt>
                      <c:pt idx="5773">
                        <c:v>533.37048566986698</c:v>
                      </c:pt>
                      <c:pt idx="5774">
                        <c:v>533.32370920103801</c:v>
                      </c:pt>
                      <c:pt idx="5775">
                        <c:v>533.30664362678601</c:v>
                      </c:pt>
                      <c:pt idx="5776">
                        <c:v>533.27937059285898</c:v>
                      </c:pt>
                      <c:pt idx="5777">
                        <c:v>533.26944373746403</c:v>
                      </c:pt>
                      <c:pt idx="5778">
                        <c:v>533.25453109991599</c:v>
                      </c:pt>
                      <c:pt idx="5779">
                        <c:v>533.25030482141096</c:v>
                      </c:pt>
                      <c:pt idx="5780">
                        <c:v>533.22092765467096</c:v>
                      </c:pt>
                      <c:pt idx="5781">
                        <c:v>533.21294702751095</c:v>
                      </c:pt>
                      <c:pt idx="5782">
                        <c:v>533.14749859315498</c:v>
                      </c:pt>
                      <c:pt idx="5783">
                        <c:v>533.14435445874403</c:v>
                      </c:pt>
                      <c:pt idx="5784">
                        <c:v>533.12839119664898</c:v>
                      </c:pt>
                      <c:pt idx="5785">
                        <c:v>533.109788159451</c:v>
                      </c:pt>
                      <c:pt idx="5786">
                        <c:v>533.10454315171899</c:v>
                      </c:pt>
                      <c:pt idx="5787">
                        <c:v>533.05833754494699</c:v>
                      </c:pt>
                      <c:pt idx="5788">
                        <c:v>533.05126656356902</c:v>
                      </c:pt>
                      <c:pt idx="5789">
                        <c:v>533.04970779394102</c:v>
                      </c:pt>
                      <c:pt idx="5790">
                        <c:v>532.980639658374</c:v>
                      </c:pt>
                      <c:pt idx="5791">
                        <c:v>532.969395558526</c:v>
                      </c:pt>
                      <c:pt idx="5792">
                        <c:v>532.96347155977901</c:v>
                      </c:pt>
                      <c:pt idx="5793">
                        <c:v>532.85145134488403</c:v>
                      </c:pt>
                      <c:pt idx="5794">
                        <c:v>532.83255728411996</c:v>
                      </c:pt>
                      <c:pt idx="5795">
                        <c:v>532.81541714177695</c:v>
                      </c:pt>
                      <c:pt idx="5796">
                        <c:v>532.79527578713805</c:v>
                      </c:pt>
                      <c:pt idx="5797">
                        <c:v>532.78040933401201</c:v>
                      </c:pt>
                      <c:pt idx="5798">
                        <c:v>532.76048565508802</c:v>
                      </c:pt>
                      <c:pt idx="5799">
                        <c:v>532.75920489738405</c:v>
                      </c:pt>
                      <c:pt idx="5800">
                        <c:v>532.73475657555196</c:v>
                      </c:pt>
                      <c:pt idx="5801">
                        <c:v>532.72854151544198</c:v>
                      </c:pt>
                      <c:pt idx="5802">
                        <c:v>532.708934341401</c:v>
                      </c:pt>
                      <c:pt idx="5803">
                        <c:v>532.68411923443898</c:v>
                      </c:pt>
                      <c:pt idx="5804">
                        <c:v>532.60068096380496</c:v>
                      </c:pt>
                      <c:pt idx="5805">
                        <c:v>532.56362607737299</c:v>
                      </c:pt>
                      <c:pt idx="5806">
                        <c:v>532.55751053019105</c:v>
                      </c:pt>
                      <c:pt idx="5807">
                        <c:v>532.55305377938203</c:v>
                      </c:pt>
                      <c:pt idx="5808">
                        <c:v>532.55122693712894</c:v>
                      </c:pt>
                      <c:pt idx="5809">
                        <c:v>532.52126973075701</c:v>
                      </c:pt>
                      <c:pt idx="5810">
                        <c:v>532.50862279201397</c:v>
                      </c:pt>
                      <c:pt idx="5811">
                        <c:v>532.48889618421299</c:v>
                      </c:pt>
                      <c:pt idx="5812">
                        <c:v>532.45884032603999</c:v>
                      </c:pt>
                      <c:pt idx="5813">
                        <c:v>532.45544549569195</c:v>
                      </c:pt>
                      <c:pt idx="5814">
                        <c:v>532.437177922263</c:v>
                      </c:pt>
                      <c:pt idx="5815">
                        <c:v>532.42213587067397</c:v>
                      </c:pt>
                      <c:pt idx="5816">
                        <c:v>532.40502889393701</c:v>
                      </c:pt>
                      <c:pt idx="5817">
                        <c:v>532.38244735907801</c:v>
                      </c:pt>
                      <c:pt idx="5818">
                        <c:v>532.36172344275496</c:v>
                      </c:pt>
                      <c:pt idx="5819">
                        <c:v>532.34009965856899</c:v>
                      </c:pt>
                      <c:pt idx="5820">
                        <c:v>532.32238126984396</c:v>
                      </c:pt>
                      <c:pt idx="5821">
                        <c:v>532.28983607935697</c:v>
                      </c:pt>
                      <c:pt idx="5822">
                        <c:v>532.28774146937405</c:v>
                      </c:pt>
                      <c:pt idx="5823">
                        <c:v>532.28728243573801</c:v>
                      </c:pt>
                      <c:pt idx="5824">
                        <c:v>532.26962954015596</c:v>
                      </c:pt>
                      <c:pt idx="5825">
                        <c:v>532.26908645720403</c:v>
                      </c:pt>
                      <c:pt idx="5826">
                        <c:v>532.25289158196597</c:v>
                      </c:pt>
                      <c:pt idx="5827">
                        <c:v>532.24803157570204</c:v>
                      </c:pt>
                      <c:pt idx="5828">
                        <c:v>532.24622298054305</c:v>
                      </c:pt>
                      <c:pt idx="5829">
                        <c:v>532.23893611047504</c:v>
                      </c:pt>
                      <c:pt idx="5830">
                        <c:v>532.21203950971994</c:v>
                      </c:pt>
                      <c:pt idx="5831">
                        <c:v>532.20222136785503</c:v>
                      </c:pt>
                      <c:pt idx="5832">
                        <c:v>532.19334642510705</c:v>
                      </c:pt>
                      <c:pt idx="5833">
                        <c:v>532.19176247173596</c:v>
                      </c:pt>
                      <c:pt idx="5834">
                        <c:v>532.18354498880797</c:v>
                      </c:pt>
                      <c:pt idx="5835">
                        <c:v>532.131095359391</c:v>
                      </c:pt>
                      <c:pt idx="5836">
                        <c:v>532.12630305243204</c:v>
                      </c:pt>
                      <c:pt idx="5837">
                        <c:v>532.08860824959504</c:v>
                      </c:pt>
                      <c:pt idx="5838">
                        <c:v>532.06662473410802</c:v>
                      </c:pt>
                      <c:pt idx="5839">
                        <c:v>532.06597723110497</c:v>
                      </c:pt>
                      <c:pt idx="5840">
                        <c:v>532.06563648701001</c:v>
                      </c:pt>
                      <c:pt idx="5841">
                        <c:v>532.06419927255695</c:v>
                      </c:pt>
                      <c:pt idx="5842">
                        <c:v>532.04236681678299</c:v>
                      </c:pt>
                      <c:pt idx="5843">
                        <c:v>532.03571859707597</c:v>
                      </c:pt>
                      <c:pt idx="5844">
                        <c:v>532.00996096123504</c:v>
                      </c:pt>
                      <c:pt idx="5845">
                        <c:v>531.95518296257296</c:v>
                      </c:pt>
                      <c:pt idx="5846">
                        <c:v>531.93726555194701</c:v>
                      </c:pt>
                      <c:pt idx="5847">
                        <c:v>531.92501746389996</c:v>
                      </c:pt>
                      <c:pt idx="5848">
                        <c:v>531.89025486347703</c:v>
                      </c:pt>
                      <c:pt idx="5849">
                        <c:v>531.86200263757496</c:v>
                      </c:pt>
                      <c:pt idx="5850">
                        <c:v>531.854377161917</c:v>
                      </c:pt>
                      <c:pt idx="5851">
                        <c:v>531.77541210251502</c:v>
                      </c:pt>
                      <c:pt idx="5852">
                        <c:v>531.76931035280302</c:v>
                      </c:pt>
                      <c:pt idx="5853">
                        <c:v>531.73545558722503</c:v>
                      </c:pt>
                      <c:pt idx="5854">
                        <c:v>531.72045779210998</c:v>
                      </c:pt>
                      <c:pt idx="5855">
                        <c:v>531.64598903687204</c:v>
                      </c:pt>
                      <c:pt idx="5856">
                        <c:v>531.62697138921703</c:v>
                      </c:pt>
                      <c:pt idx="5857">
                        <c:v>531.56627695097995</c:v>
                      </c:pt>
                      <c:pt idx="5858">
                        <c:v>531.53738669333597</c:v>
                      </c:pt>
                      <c:pt idx="5859">
                        <c:v>531.51012011996795</c:v>
                      </c:pt>
                      <c:pt idx="5860">
                        <c:v>531.46413615078598</c:v>
                      </c:pt>
                      <c:pt idx="5861">
                        <c:v>531.34047722372998</c:v>
                      </c:pt>
                      <c:pt idx="5862">
                        <c:v>531.32783605317195</c:v>
                      </c:pt>
                      <c:pt idx="5863">
                        <c:v>531.24699850743298</c:v>
                      </c:pt>
                      <c:pt idx="5864">
                        <c:v>531.23549251346697</c:v>
                      </c:pt>
                      <c:pt idx="5865">
                        <c:v>531.17617993188799</c:v>
                      </c:pt>
                      <c:pt idx="5866">
                        <c:v>531.17330031742995</c:v>
                      </c:pt>
                      <c:pt idx="5867">
                        <c:v>531.13073486294797</c:v>
                      </c:pt>
                      <c:pt idx="5868">
                        <c:v>531.097305164045</c:v>
                      </c:pt>
                      <c:pt idx="5869">
                        <c:v>531.06377771519703</c:v>
                      </c:pt>
                      <c:pt idx="5870">
                        <c:v>531.05380515860304</c:v>
                      </c:pt>
                      <c:pt idx="5871">
                        <c:v>531.02447212197296</c:v>
                      </c:pt>
                      <c:pt idx="5872">
                        <c:v>530.96139972082403</c:v>
                      </c:pt>
                      <c:pt idx="5873">
                        <c:v>530.93169372167097</c:v>
                      </c:pt>
                      <c:pt idx="5874">
                        <c:v>530.852830391319</c:v>
                      </c:pt>
                      <c:pt idx="5875">
                        <c:v>530.84440951443605</c:v>
                      </c:pt>
                      <c:pt idx="5876">
                        <c:v>530.83086309603095</c:v>
                      </c:pt>
                      <c:pt idx="5877">
                        <c:v>530.81834111621902</c:v>
                      </c:pt>
                      <c:pt idx="5878">
                        <c:v>530.80780102776896</c:v>
                      </c:pt>
                      <c:pt idx="5879">
                        <c:v>530.76523119291198</c:v>
                      </c:pt>
                      <c:pt idx="5880">
                        <c:v>530.73442196856297</c:v>
                      </c:pt>
                      <c:pt idx="5881">
                        <c:v>530.68329171059395</c:v>
                      </c:pt>
                      <c:pt idx="5882">
                        <c:v>530.67772822711402</c:v>
                      </c:pt>
                      <c:pt idx="5883">
                        <c:v>530.64771532189502</c:v>
                      </c:pt>
                      <c:pt idx="5884">
                        <c:v>530.63981711876897</c:v>
                      </c:pt>
                      <c:pt idx="5885">
                        <c:v>530.58415069084799</c:v>
                      </c:pt>
                      <c:pt idx="5886">
                        <c:v>530.51773523872498</c:v>
                      </c:pt>
                      <c:pt idx="5887">
                        <c:v>530.48915571729003</c:v>
                      </c:pt>
                      <c:pt idx="5888">
                        <c:v>530.48508011685499</c:v>
                      </c:pt>
                      <c:pt idx="5889">
                        <c:v>530.477663624397</c:v>
                      </c:pt>
                      <c:pt idx="5890">
                        <c:v>530.47050827078704</c:v>
                      </c:pt>
                      <c:pt idx="5891">
                        <c:v>530.39699698614697</c:v>
                      </c:pt>
                      <c:pt idx="5892">
                        <c:v>530.39522297945496</c:v>
                      </c:pt>
                      <c:pt idx="5893">
                        <c:v>530.37743367493897</c:v>
                      </c:pt>
                      <c:pt idx="5894">
                        <c:v>530.36544405713698</c:v>
                      </c:pt>
                      <c:pt idx="5895">
                        <c:v>530.32393211051101</c:v>
                      </c:pt>
                      <c:pt idx="5896">
                        <c:v>530.27480948204698</c:v>
                      </c:pt>
                      <c:pt idx="5897">
                        <c:v>530.25410523906703</c:v>
                      </c:pt>
                      <c:pt idx="5898">
                        <c:v>530.24836952175701</c:v>
                      </c:pt>
                      <c:pt idx="5899">
                        <c:v>530.24051178136301</c:v>
                      </c:pt>
                      <c:pt idx="5900">
                        <c:v>530.193057053232</c:v>
                      </c:pt>
                      <c:pt idx="5901">
                        <c:v>530.118075957472</c:v>
                      </c:pt>
                      <c:pt idx="5902">
                        <c:v>530.09957632040403</c:v>
                      </c:pt>
                      <c:pt idx="5903">
                        <c:v>530.02564220661304</c:v>
                      </c:pt>
                      <c:pt idx="5904">
                        <c:v>529.94345005150001</c:v>
                      </c:pt>
                      <c:pt idx="5905">
                        <c:v>529.92426719610796</c:v>
                      </c:pt>
                      <c:pt idx="5906">
                        <c:v>529.91038506144002</c:v>
                      </c:pt>
                      <c:pt idx="5907">
                        <c:v>529.89265635623406</c:v>
                      </c:pt>
                      <c:pt idx="5908">
                        <c:v>529.88646147469501</c:v>
                      </c:pt>
                      <c:pt idx="5909">
                        <c:v>529.85933173763397</c:v>
                      </c:pt>
                      <c:pt idx="5910">
                        <c:v>529.84052362729506</c:v>
                      </c:pt>
                      <c:pt idx="5911">
                        <c:v>529.82162743215201</c:v>
                      </c:pt>
                      <c:pt idx="5912">
                        <c:v>529.79333179744594</c:v>
                      </c:pt>
                      <c:pt idx="5913">
                        <c:v>529.75167188378305</c:v>
                      </c:pt>
                      <c:pt idx="5914">
                        <c:v>529.72595789200795</c:v>
                      </c:pt>
                      <c:pt idx="5915">
                        <c:v>529.72429012134501</c:v>
                      </c:pt>
                      <c:pt idx="5916">
                        <c:v>529.70034377765603</c:v>
                      </c:pt>
                      <c:pt idx="5917">
                        <c:v>529.69760587922701</c:v>
                      </c:pt>
                      <c:pt idx="5918">
                        <c:v>529.68608775463599</c:v>
                      </c:pt>
                      <c:pt idx="5919">
                        <c:v>529.67996531691699</c:v>
                      </c:pt>
                      <c:pt idx="5920">
                        <c:v>529.66775856337802</c:v>
                      </c:pt>
                      <c:pt idx="5921">
                        <c:v>529.66474311224295</c:v>
                      </c:pt>
                      <c:pt idx="5922">
                        <c:v>529.66006717390803</c:v>
                      </c:pt>
                      <c:pt idx="5923">
                        <c:v>529.65498198495595</c:v>
                      </c:pt>
                      <c:pt idx="5924">
                        <c:v>529.64674583303304</c:v>
                      </c:pt>
                      <c:pt idx="5925">
                        <c:v>529.63182755076002</c:v>
                      </c:pt>
                      <c:pt idx="5926">
                        <c:v>529.60128463865396</c:v>
                      </c:pt>
                      <c:pt idx="5927">
                        <c:v>529.58381047200396</c:v>
                      </c:pt>
                      <c:pt idx="5928">
                        <c:v>529.54384420474196</c:v>
                      </c:pt>
                      <c:pt idx="5929">
                        <c:v>529.51893025883805</c:v>
                      </c:pt>
                      <c:pt idx="5930">
                        <c:v>529.51651351434896</c:v>
                      </c:pt>
                      <c:pt idx="5931">
                        <c:v>529.50603638420398</c:v>
                      </c:pt>
                      <c:pt idx="5932">
                        <c:v>529.47669277263003</c:v>
                      </c:pt>
                      <c:pt idx="5933">
                        <c:v>529.43695901583101</c:v>
                      </c:pt>
                      <c:pt idx="5934">
                        <c:v>529.43085764999898</c:v>
                      </c:pt>
                      <c:pt idx="5935">
                        <c:v>529.41681689928203</c:v>
                      </c:pt>
                      <c:pt idx="5936">
                        <c:v>529.38095501548003</c:v>
                      </c:pt>
                      <c:pt idx="5937">
                        <c:v>529.35524745819703</c:v>
                      </c:pt>
                      <c:pt idx="5938">
                        <c:v>529.35160901908603</c:v>
                      </c:pt>
                      <c:pt idx="5939">
                        <c:v>529.33246700741302</c:v>
                      </c:pt>
                      <c:pt idx="5940">
                        <c:v>529.32631933898995</c:v>
                      </c:pt>
                      <c:pt idx="5941">
                        <c:v>529.32226666938402</c:v>
                      </c:pt>
                      <c:pt idx="5942">
                        <c:v>529.26735699926803</c:v>
                      </c:pt>
                      <c:pt idx="5943">
                        <c:v>529.22861363762502</c:v>
                      </c:pt>
                      <c:pt idx="5944">
                        <c:v>529.211254658759</c:v>
                      </c:pt>
                      <c:pt idx="5945">
                        <c:v>529.18153692579494</c:v>
                      </c:pt>
                      <c:pt idx="5946">
                        <c:v>529.15015983851401</c:v>
                      </c:pt>
                      <c:pt idx="5947">
                        <c:v>529.047062673857</c:v>
                      </c:pt>
                      <c:pt idx="5948">
                        <c:v>528.99502010982303</c:v>
                      </c:pt>
                      <c:pt idx="5949">
                        <c:v>528.98742644186098</c:v>
                      </c:pt>
                      <c:pt idx="5950">
                        <c:v>528.98591325559403</c:v>
                      </c:pt>
                      <c:pt idx="5951">
                        <c:v>528.975703164999</c:v>
                      </c:pt>
                      <c:pt idx="5952">
                        <c:v>528.95821802650198</c:v>
                      </c:pt>
                      <c:pt idx="5953">
                        <c:v>528.93584631745398</c:v>
                      </c:pt>
                      <c:pt idx="5954">
                        <c:v>528.93273811692404</c:v>
                      </c:pt>
                      <c:pt idx="5955">
                        <c:v>528.92081770586697</c:v>
                      </c:pt>
                      <c:pt idx="5956">
                        <c:v>528.90169525940098</c:v>
                      </c:pt>
                      <c:pt idx="5957">
                        <c:v>528.90061426551301</c:v>
                      </c:pt>
                      <c:pt idx="5958">
                        <c:v>528.86908857700598</c:v>
                      </c:pt>
                      <c:pt idx="5959">
                        <c:v>528.79133358239699</c:v>
                      </c:pt>
                      <c:pt idx="5960">
                        <c:v>528.78671529989595</c:v>
                      </c:pt>
                      <c:pt idx="5961">
                        <c:v>528.77856380513504</c:v>
                      </c:pt>
                      <c:pt idx="5962">
                        <c:v>528.75112054245005</c:v>
                      </c:pt>
                      <c:pt idx="5963">
                        <c:v>528.72549409098599</c:v>
                      </c:pt>
                      <c:pt idx="5964">
                        <c:v>528.72141459003205</c:v>
                      </c:pt>
                      <c:pt idx="5965">
                        <c:v>528.69861628050899</c:v>
                      </c:pt>
                      <c:pt idx="5966">
                        <c:v>528.67406413952096</c:v>
                      </c:pt>
                      <c:pt idx="5967">
                        <c:v>528.62871695646004</c:v>
                      </c:pt>
                      <c:pt idx="5968">
                        <c:v>528.62554497808003</c:v>
                      </c:pt>
                      <c:pt idx="5969">
                        <c:v>528.54119550859696</c:v>
                      </c:pt>
                      <c:pt idx="5970">
                        <c:v>528.53390223036399</c:v>
                      </c:pt>
                      <c:pt idx="5971">
                        <c:v>528.46123248362596</c:v>
                      </c:pt>
                      <c:pt idx="5972">
                        <c:v>528.43778903446901</c:v>
                      </c:pt>
                      <c:pt idx="5973">
                        <c:v>528.43428583994501</c:v>
                      </c:pt>
                      <c:pt idx="5974">
                        <c:v>528.36375619170599</c:v>
                      </c:pt>
                      <c:pt idx="5975">
                        <c:v>528.34890783988305</c:v>
                      </c:pt>
                      <c:pt idx="5976">
                        <c:v>528.34210704992995</c:v>
                      </c:pt>
                      <c:pt idx="5977">
                        <c:v>528.33393189541096</c:v>
                      </c:pt>
                      <c:pt idx="5978">
                        <c:v>528.32906329833895</c:v>
                      </c:pt>
                      <c:pt idx="5979">
                        <c:v>528.325717349417</c:v>
                      </c:pt>
                      <c:pt idx="5980">
                        <c:v>528.225431311796</c:v>
                      </c:pt>
                      <c:pt idx="5981">
                        <c:v>528.20890565239097</c:v>
                      </c:pt>
                      <c:pt idx="5982">
                        <c:v>528.15661416172702</c:v>
                      </c:pt>
                      <c:pt idx="5983">
                        <c:v>528.14719641455099</c:v>
                      </c:pt>
                      <c:pt idx="5984">
                        <c:v>528.12935242588696</c:v>
                      </c:pt>
                      <c:pt idx="5985">
                        <c:v>528.10968592963195</c:v>
                      </c:pt>
                      <c:pt idx="5986">
                        <c:v>528.07474393232201</c:v>
                      </c:pt>
                      <c:pt idx="5987">
                        <c:v>528.06122842159596</c:v>
                      </c:pt>
                      <c:pt idx="5988">
                        <c:v>527.94214615220596</c:v>
                      </c:pt>
                      <c:pt idx="5989">
                        <c:v>527.88532164069295</c:v>
                      </c:pt>
                      <c:pt idx="5990">
                        <c:v>527.86637395156401</c:v>
                      </c:pt>
                      <c:pt idx="5991">
                        <c:v>527.78974374638005</c:v>
                      </c:pt>
                      <c:pt idx="5992">
                        <c:v>527.786199049012</c:v>
                      </c:pt>
                      <c:pt idx="5993">
                        <c:v>527.77538326721503</c:v>
                      </c:pt>
                      <c:pt idx="5994">
                        <c:v>527.77236476829898</c:v>
                      </c:pt>
                      <c:pt idx="5995">
                        <c:v>527.74819913153897</c:v>
                      </c:pt>
                      <c:pt idx="5996">
                        <c:v>527.67453913218901</c:v>
                      </c:pt>
                      <c:pt idx="5997">
                        <c:v>527.64504781435096</c:v>
                      </c:pt>
                      <c:pt idx="5998">
                        <c:v>527.57571242880999</c:v>
                      </c:pt>
                      <c:pt idx="5999">
                        <c:v>527.57453663527303</c:v>
                      </c:pt>
                      <c:pt idx="6000">
                        <c:v>527.55002462254799</c:v>
                      </c:pt>
                      <c:pt idx="6001">
                        <c:v>527.47556953165895</c:v>
                      </c:pt>
                      <c:pt idx="6002">
                        <c:v>527.44172933106699</c:v>
                      </c:pt>
                      <c:pt idx="6003">
                        <c:v>527.40269139541203</c:v>
                      </c:pt>
                      <c:pt idx="6004">
                        <c:v>527.39519937830903</c:v>
                      </c:pt>
                      <c:pt idx="6005">
                        <c:v>527.33767700005603</c:v>
                      </c:pt>
                      <c:pt idx="6006">
                        <c:v>527.26822854788702</c:v>
                      </c:pt>
                      <c:pt idx="6007">
                        <c:v>527.26463098028296</c:v>
                      </c:pt>
                      <c:pt idx="6008">
                        <c:v>527.256078056722</c:v>
                      </c:pt>
                      <c:pt idx="6009">
                        <c:v>527.253102430897</c:v>
                      </c:pt>
                      <c:pt idx="6010">
                        <c:v>527.23469740528606</c:v>
                      </c:pt>
                      <c:pt idx="6011">
                        <c:v>527.19564825135501</c:v>
                      </c:pt>
                      <c:pt idx="6012">
                        <c:v>527.17972022577601</c:v>
                      </c:pt>
                      <c:pt idx="6013">
                        <c:v>527.168052243685</c:v>
                      </c:pt>
                      <c:pt idx="6014">
                        <c:v>527.16137725557201</c:v>
                      </c:pt>
                      <c:pt idx="6015">
                        <c:v>527.15867930184004</c:v>
                      </c:pt>
                      <c:pt idx="6016">
                        <c:v>527.14786145492099</c:v>
                      </c:pt>
                      <c:pt idx="6017">
                        <c:v>527.143088462337</c:v>
                      </c:pt>
                      <c:pt idx="6018">
                        <c:v>527.12286145535995</c:v>
                      </c:pt>
                      <c:pt idx="6019">
                        <c:v>527.11776751223999</c:v>
                      </c:pt>
                      <c:pt idx="6020">
                        <c:v>527.11474999657503</c:v>
                      </c:pt>
                      <c:pt idx="6021">
                        <c:v>527.067963228905</c:v>
                      </c:pt>
                      <c:pt idx="6022">
                        <c:v>527.04445803658598</c:v>
                      </c:pt>
                      <c:pt idx="6023">
                        <c:v>527.01238352315897</c:v>
                      </c:pt>
                      <c:pt idx="6024">
                        <c:v>526.98843093980202</c:v>
                      </c:pt>
                      <c:pt idx="6025">
                        <c:v>526.93125662652096</c:v>
                      </c:pt>
                      <c:pt idx="6026">
                        <c:v>526.91783968485697</c:v>
                      </c:pt>
                      <c:pt idx="6027">
                        <c:v>526.91395220946902</c:v>
                      </c:pt>
                      <c:pt idx="6028">
                        <c:v>526.89482784367101</c:v>
                      </c:pt>
                      <c:pt idx="6029">
                        <c:v>526.84844361880596</c:v>
                      </c:pt>
                      <c:pt idx="6030">
                        <c:v>526.76461265929004</c:v>
                      </c:pt>
                      <c:pt idx="6031">
                        <c:v>526.71444769135201</c:v>
                      </c:pt>
                      <c:pt idx="6032">
                        <c:v>526.71168951040102</c:v>
                      </c:pt>
                      <c:pt idx="6033">
                        <c:v>526.68401760911797</c:v>
                      </c:pt>
                      <c:pt idx="6034">
                        <c:v>526.65278409782195</c:v>
                      </c:pt>
                      <c:pt idx="6035">
                        <c:v>526.62553977503103</c:v>
                      </c:pt>
                      <c:pt idx="6036">
                        <c:v>526.55729577019804</c:v>
                      </c:pt>
                      <c:pt idx="6037">
                        <c:v>526.53126954806203</c:v>
                      </c:pt>
                      <c:pt idx="6038">
                        <c:v>526.52908197192301</c:v>
                      </c:pt>
                      <c:pt idx="6039">
                        <c:v>526.51893238005505</c:v>
                      </c:pt>
                      <c:pt idx="6040">
                        <c:v>526.39238673230705</c:v>
                      </c:pt>
                      <c:pt idx="6041">
                        <c:v>526.38059417854504</c:v>
                      </c:pt>
                      <c:pt idx="6042">
                        <c:v>526.30585971655</c:v>
                      </c:pt>
                      <c:pt idx="6043">
                        <c:v>526.25217786659505</c:v>
                      </c:pt>
                      <c:pt idx="6044">
                        <c:v>526.24799478537898</c:v>
                      </c:pt>
                      <c:pt idx="6045">
                        <c:v>526.22200253789197</c:v>
                      </c:pt>
                      <c:pt idx="6046">
                        <c:v>526.21806763804898</c:v>
                      </c:pt>
                      <c:pt idx="6047">
                        <c:v>526.20886940435105</c:v>
                      </c:pt>
                      <c:pt idx="6048">
                        <c:v>526.20450410922604</c:v>
                      </c:pt>
                      <c:pt idx="6049">
                        <c:v>526.20193021141199</c:v>
                      </c:pt>
                      <c:pt idx="6050">
                        <c:v>526.12000547676405</c:v>
                      </c:pt>
                      <c:pt idx="6051">
                        <c:v>526.11334895850598</c:v>
                      </c:pt>
                      <c:pt idx="6052">
                        <c:v>526.11037091701996</c:v>
                      </c:pt>
                      <c:pt idx="6053">
                        <c:v>526.06532614897901</c:v>
                      </c:pt>
                      <c:pt idx="6054">
                        <c:v>526.03688529313604</c:v>
                      </c:pt>
                      <c:pt idx="6055">
                        <c:v>526.02266511614903</c:v>
                      </c:pt>
                      <c:pt idx="6056">
                        <c:v>526.01953163340602</c:v>
                      </c:pt>
                      <c:pt idx="6057">
                        <c:v>525.98957475785596</c:v>
                      </c:pt>
                      <c:pt idx="6058">
                        <c:v>525.98623821853596</c:v>
                      </c:pt>
                      <c:pt idx="6059">
                        <c:v>525.973624253249</c:v>
                      </c:pt>
                      <c:pt idx="6060">
                        <c:v>525.97000817172705</c:v>
                      </c:pt>
                      <c:pt idx="6061">
                        <c:v>525.94861755462603</c:v>
                      </c:pt>
                      <c:pt idx="6062">
                        <c:v>525.93198218099803</c:v>
                      </c:pt>
                      <c:pt idx="6063">
                        <c:v>525.86477414150704</c:v>
                      </c:pt>
                      <c:pt idx="6064">
                        <c:v>525.76990878848301</c:v>
                      </c:pt>
                      <c:pt idx="6065">
                        <c:v>525.73661522856503</c:v>
                      </c:pt>
                      <c:pt idx="6066">
                        <c:v>525.70380864410799</c:v>
                      </c:pt>
                      <c:pt idx="6067">
                        <c:v>525.65512554605596</c:v>
                      </c:pt>
                      <c:pt idx="6068">
                        <c:v>525.56230528735</c:v>
                      </c:pt>
                      <c:pt idx="6069">
                        <c:v>525.55156807113804</c:v>
                      </c:pt>
                      <c:pt idx="6070">
                        <c:v>525.53906351677597</c:v>
                      </c:pt>
                      <c:pt idx="6071">
                        <c:v>525.51075472108198</c:v>
                      </c:pt>
                      <c:pt idx="6072">
                        <c:v>525.50883921234401</c:v>
                      </c:pt>
                      <c:pt idx="6073">
                        <c:v>525.48060712368203</c:v>
                      </c:pt>
                      <c:pt idx="6074">
                        <c:v>525.47752427964201</c:v>
                      </c:pt>
                      <c:pt idx="6075">
                        <c:v>525.47148239116302</c:v>
                      </c:pt>
                      <c:pt idx="6076">
                        <c:v>525.36307851685694</c:v>
                      </c:pt>
                      <c:pt idx="6077">
                        <c:v>525.36111968760201</c:v>
                      </c:pt>
                      <c:pt idx="6078">
                        <c:v>525.33862623562595</c:v>
                      </c:pt>
                      <c:pt idx="6079">
                        <c:v>525.32104702157301</c:v>
                      </c:pt>
                      <c:pt idx="6080">
                        <c:v>525.30062803271198</c:v>
                      </c:pt>
                      <c:pt idx="6081">
                        <c:v>525.26959631190505</c:v>
                      </c:pt>
                      <c:pt idx="6082">
                        <c:v>525.23899888731705</c:v>
                      </c:pt>
                      <c:pt idx="6083">
                        <c:v>525.22410025416798</c:v>
                      </c:pt>
                      <c:pt idx="6084">
                        <c:v>525.21918472319305</c:v>
                      </c:pt>
                      <c:pt idx="6085">
                        <c:v>525.20611230511997</c:v>
                      </c:pt>
                      <c:pt idx="6086">
                        <c:v>525.18668006375106</c:v>
                      </c:pt>
                      <c:pt idx="6087">
                        <c:v>525.135095894958</c:v>
                      </c:pt>
                      <c:pt idx="6088">
                        <c:v>525.12779070401405</c:v>
                      </c:pt>
                      <c:pt idx="6089">
                        <c:v>525.01917608633801</c:v>
                      </c:pt>
                      <c:pt idx="6090">
                        <c:v>524.98437591243896</c:v>
                      </c:pt>
                      <c:pt idx="6091">
                        <c:v>524.95025439799599</c:v>
                      </c:pt>
                      <c:pt idx="6092">
                        <c:v>524.94538401445698</c:v>
                      </c:pt>
                      <c:pt idx="6093">
                        <c:v>524.92300577837</c:v>
                      </c:pt>
                      <c:pt idx="6094">
                        <c:v>524.88325495334504</c:v>
                      </c:pt>
                      <c:pt idx="6095">
                        <c:v>524.87699713756899</c:v>
                      </c:pt>
                      <c:pt idx="6096">
                        <c:v>524.84617404942196</c:v>
                      </c:pt>
                      <c:pt idx="6097">
                        <c:v>524.76928382848405</c:v>
                      </c:pt>
                      <c:pt idx="6098">
                        <c:v>524.71601315578096</c:v>
                      </c:pt>
                      <c:pt idx="6099">
                        <c:v>524.66768221362202</c:v>
                      </c:pt>
                      <c:pt idx="6100">
                        <c:v>524.65414402400495</c:v>
                      </c:pt>
                      <c:pt idx="6101">
                        <c:v>524.64296200779995</c:v>
                      </c:pt>
                      <c:pt idx="6102">
                        <c:v>524.60210303143901</c:v>
                      </c:pt>
                      <c:pt idx="6103">
                        <c:v>524.57314351850096</c:v>
                      </c:pt>
                      <c:pt idx="6104">
                        <c:v>524.53553095409404</c:v>
                      </c:pt>
                      <c:pt idx="6105">
                        <c:v>524.52053686290606</c:v>
                      </c:pt>
                      <c:pt idx="6106">
                        <c:v>524.50104700588395</c:v>
                      </c:pt>
                      <c:pt idx="6107">
                        <c:v>524.43729810756099</c:v>
                      </c:pt>
                      <c:pt idx="6108">
                        <c:v>524.38953347045003</c:v>
                      </c:pt>
                      <c:pt idx="6109">
                        <c:v>524.36721234946003</c:v>
                      </c:pt>
                      <c:pt idx="6110">
                        <c:v>524.36035383238902</c:v>
                      </c:pt>
                      <c:pt idx="6111">
                        <c:v>524.34875078161804</c:v>
                      </c:pt>
                      <c:pt idx="6112">
                        <c:v>524.33060500430497</c:v>
                      </c:pt>
                      <c:pt idx="6113">
                        <c:v>524.32944554889696</c:v>
                      </c:pt>
                      <c:pt idx="6114">
                        <c:v>524.28990512177802</c:v>
                      </c:pt>
                      <c:pt idx="6115">
                        <c:v>524.27867151974203</c:v>
                      </c:pt>
                      <c:pt idx="6116">
                        <c:v>524.27165253882401</c:v>
                      </c:pt>
                      <c:pt idx="6117">
                        <c:v>524.25550436105505</c:v>
                      </c:pt>
                      <c:pt idx="6118">
                        <c:v>524.25342757347903</c:v>
                      </c:pt>
                      <c:pt idx="6119">
                        <c:v>524.18581323220599</c:v>
                      </c:pt>
                      <c:pt idx="6120">
                        <c:v>524.16749788679294</c:v>
                      </c:pt>
                      <c:pt idx="6121">
                        <c:v>524.11897804080695</c:v>
                      </c:pt>
                      <c:pt idx="6122">
                        <c:v>524.10478815604995</c:v>
                      </c:pt>
                      <c:pt idx="6123">
                        <c:v>524.048064627342</c:v>
                      </c:pt>
                      <c:pt idx="6124">
                        <c:v>524.02377442277395</c:v>
                      </c:pt>
                      <c:pt idx="6125">
                        <c:v>523.98854555357696</c:v>
                      </c:pt>
                      <c:pt idx="6126">
                        <c:v>523.97382967280805</c:v>
                      </c:pt>
                      <c:pt idx="6127">
                        <c:v>523.96166120990597</c:v>
                      </c:pt>
                      <c:pt idx="6128">
                        <c:v>523.94944590702198</c:v>
                      </c:pt>
                      <c:pt idx="6129">
                        <c:v>523.94164230086096</c:v>
                      </c:pt>
                      <c:pt idx="6130">
                        <c:v>523.90277950758195</c:v>
                      </c:pt>
                      <c:pt idx="6131">
                        <c:v>523.897721206185</c:v>
                      </c:pt>
                      <c:pt idx="6132">
                        <c:v>523.86007533058</c:v>
                      </c:pt>
                      <c:pt idx="6133">
                        <c:v>523.82340409051199</c:v>
                      </c:pt>
                      <c:pt idx="6134">
                        <c:v>523.78371037424301</c:v>
                      </c:pt>
                      <c:pt idx="6135">
                        <c:v>523.73352860481896</c:v>
                      </c:pt>
                      <c:pt idx="6136">
                        <c:v>523.67232532392495</c:v>
                      </c:pt>
                      <c:pt idx="6137">
                        <c:v>523.658407201861</c:v>
                      </c:pt>
                      <c:pt idx="6138">
                        <c:v>523.64071390587799</c:v>
                      </c:pt>
                      <c:pt idx="6139">
                        <c:v>523.62825736910804</c:v>
                      </c:pt>
                      <c:pt idx="6140">
                        <c:v>523.61330924541801</c:v>
                      </c:pt>
                      <c:pt idx="6141">
                        <c:v>523.604814971819</c:v>
                      </c:pt>
                      <c:pt idx="6142">
                        <c:v>523.58443310136897</c:v>
                      </c:pt>
                      <c:pt idx="6143">
                        <c:v>523.44584081928497</c:v>
                      </c:pt>
                      <c:pt idx="6144">
                        <c:v>523.40569469261402</c:v>
                      </c:pt>
                      <c:pt idx="6145">
                        <c:v>523.37940347959398</c:v>
                      </c:pt>
                      <c:pt idx="6146">
                        <c:v>523.35802032604204</c:v>
                      </c:pt>
                      <c:pt idx="6147">
                        <c:v>523.35438181855</c:v>
                      </c:pt>
                      <c:pt idx="6148">
                        <c:v>523.33065579143795</c:v>
                      </c:pt>
                      <c:pt idx="6149">
                        <c:v>523.31321158196499</c:v>
                      </c:pt>
                      <c:pt idx="6150">
                        <c:v>523.30593749402897</c:v>
                      </c:pt>
                      <c:pt idx="6151">
                        <c:v>523.30050364048896</c:v>
                      </c:pt>
                      <c:pt idx="6152">
                        <c:v>523.29769687917997</c:v>
                      </c:pt>
                      <c:pt idx="6153">
                        <c:v>523.25649178017898</c:v>
                      </c:pt>
                      <c:pt idx="6154">
                        <c:v>523.234978580816</c:v>
                      </c:pt>
                      <c:pt idx="6155">
                        <c:v>523.18680991263898</c:v>
                      </c:pt>
                      <c:pt idx="6156">
                        <c:v>523.16722725531702</c:v>
                      </c:pt>
                      <c:pt idx="6157">
                        <c:v>523.15851969508105</c:v>
                      </c:pt>
                      <c:pt idx="6158">
                        <c:v>523.12815984473696</c:v>
                      </c:pt>
                      <c:pt idx="6159">
                        <c:v>523.10708039161898</c:v>
                      </c:pt>
                      <c:pt idx="6160">
                        <c:v>523.09087107595496</c:v>
                      </c:pt>
                      <c:pt idx="6161">
                        <c:v>523.08168310074302</c:v>
                      </c:pt>
                      <c:pt idx="6162">
                        <c:v>523.07372170734504</c:v>
                      </c:pt>
                      <c:pt idx="6163">
                        <c:v>523.06188961322505</c:v>
                      </c:pt>
                      <c:pt idx="6164">
                        <c:v>522.99035435175199</c:v>
                      </c:pt>
                      <c:pt idx="6165">
                        <c:v>522.97926132509895</c:v>
                      </c:pt>
                      <c:pt idx="6166">
                        <c:v>522.94274002837199</c:v>
                      </c:pt>
                      <c:pt idx="6167">
                        <c:v>522.91083003772201</c:v>
                      </c:pt>
                      <c:pt idx="6168">
                        <c:v>522.89666728587702</c:v>
                      </c:pt>
                      <c:pt idx="6169">
                        <c:v>522.87419925157405</c:v>
                      </c:pt>
                      <c:pt idx="6170">
                        <c:v>522.849787532297</c:v>
                      </c:pt>
                      <c:pt idx="6171">
                        <c:v>522.83873378369105</c:v>
                      </c:pt>
                      <c:pt idx="6172">
                        <c:v>522.83358498243194</c:v>
                      </c:pt>
                      <c:pt idx="6173">
                        <c:v>522.81130787548602</c:v>
                      </c:pt>
                      <c:pt idx="6174">
                        <c:v>522.72561743601705</c:v>
                      </c:pt>
                      <c:pt idx="6175">
                        <c:v>522.69387388727296</c:v>
                      </c:pt>
                      <c:pt idx="6176">
                        <c:v>522.67011528298099</c:v>
                      </c:pt>
                      <c:pt idx="6177">
                        <c:v>522.66312533810606</c:v>
                      </c:pt>
                      <c:pt idx="6178">
                        <c:v>522.65664231079495</c:v>
                      </c:pt>
                      <c:pt idx="6179">
                        <c:v>522.64074474930396</c:v>
                      </c:pt>
                      <c:pt idx="6180">
                        <c:v>522.63132289555199</c:v>
                      </c:pt>
                      <c:pt idx="6181">
                        <c:v>522.62246375048596</c:v>
                      </c:pt>
                      <c:pt idx="6182">
                        <c:v>522.61752295746396</c:v>
                      </c:pt>
                      <c:pt idx="6183">
                        <c:v>522.56569414557498</c:v>
                      </c:pt>
                      <c:pt idx="6184">
                        <c:v>522.54469156215396</c:v>
                      </c:pt>
                      <c:pt idx="6185">
                        <c:v>522.53528471626305</c:v>
                      </c:pt>
                      <c:pt idx="6186">
                        <c:v>522.50011242100004</c:v>
                      </c:pt>
                      <c:pt idx="6187">
                        <c:v>522.49615901905202</c:v>
                      </c:pt>
                      <c:pt idx="6188">
                        <c:v>522.49332801198102</c:v>
                      </c:pt>
                      <c:pt idx="6189">
                        <c:v>522.45987809494602</c:v>
                      </c:pt>
                      <c:pt idx="6190">
                        <c:v>522.44078034411598</c:v>
                      </c:pt>
                      <c:pt idx="6191">
                        <c:v>522.42163599935702</c:v>
                      </c:pt>
                      <c:pt idx="6192">
                        <c:v>522.41890539491806</c:v>
                      </c:pt>
                      <c:pt idx="6193">
                        <c:v>522.41532817096402</c:v>
                      </c:pt>
                      <c:pt idx="6194">
                        <c:v>522.36589734242796</c:v>
                      </c:pt>
                      <c:pt idx="6195">
                        <c:v>522.32410572983599</c:v>
                      </c:pt>
                      <c:pt idx="6196">
                        <c:v>522.29817208859799</c:v>
                      </c:pt>
                      <c:pt idx="6197">
                        <c:v>522.27197492079097</c:v>
                      </c:pt>
                      <c:pt idx="6198">
                        <c:v>522.24101935598196</c:v>
                      </c:pt>
                      <c:pt idx="6199">
                        <c:v>522.21387273806897</c:v>
                      </c:pt>
                      <c:pt idx="6200">
                        <c:v>522.18537397722798</c:v>
                      </c:pt>
                      <c:pt idx="6201">
                        <c:v>522.13902854197897</c:v>
                      </c:pt>
                      <c:pt idx="6202">
                        <c:v>522.06462182439498</c:v>
                      </c:pt>
                      <c:pt idx="6203">
                        <c:v>521.99045390725803</c:v>
                      </c:pt>
                      <c:pt idx="6204">
                        <c:v>521.97273463930696</c:v>
                      </c:pt>
                      <c:pt idx="6205">
                        <c:v>521.94715274265798</c:v>
                      </c:pt>
                      <c:pt idx="6206">
                        <c:v>521.90646052895204</c:v>
                      </c:pt>
                      <c:pt idx="6207">
                        <c:v>521.86290004790396</c:v>
                      </c:pt>
                      <c:pt idx="6208">
                        <c:v>521.86153248305402</c:v>
                      </c:pt>
                      <c:pt idx="6209">
                        <c:v>521.83216103432505</c:v>
                      </c:pt>
                      <c:pt idx="6210">
                        <c:v>521.81531853328102</c:v>
                      </c:pt>
                      <c:pt idx="6211">
                        <c:v>521.80208400335698</c:v>
                      </c:pt>
                      <c:pt idx="6212">
                        <c:v>521.77388796921502</c:v>
                      </c:pt>
                      <c:pt idx="6213">
                        <c:v>521.76308232103099</c:v>
                      </c:pt>
                      <c:pt idx="6214">
                        <c:v>521.73548191182601</c:v>
                      </c:pt>
                      <c:pt idx="6215">
                        <c:v>521.70301711332797</c:v>
                      </c:pt>
                      <c:pt idx="6216">
                        <c:v>521.70081879477902</c:v>
                      </c:pt>
                      <c:pt idx="6217">
                        <c:v>521.69929522409097</c:v>
                      </c:pt>
                      <c:pt idx="6218">
                        <c:v>521.68009980919805</c:v>
                      </c:pt>
                      <c:pt idx="6219">
                        <c:v>521.65219540616204</c:v>
                      </c:pt>
                      <c:pt idx="6220">
                        <c:v>521.64143988671594</c:v>
                      </c:pt>
                      <c:pt idx="6221">
                        <c:v>521.63976113084095</c:v>
                      </c:pt>
                      <c:pt idx="6222">
                        <c:v>521.63435449859901</c:v>
                      </c:pt>
                      <c:pt idx="6223">
                        <c:v>521.57546977308402</c:v>
                      </c:pt>
                      <c:pt idx="6224">
                        <c:v>521.56391448592001</c:v>
                      </c:pt>
                      <c:pt idx="6225">
                        <c:v>521.55834085181698</c:v>
                      </c:pt>
                      <c:pt idx="6226">
                        <c:v>521.51739404197701</c:v>
                      </c:pt>
                      <c:pt idx="6227">
                        <c:v>521.51318386836601</c:v>
                      </c:pt>
                      <c:pt idx="6228">
                        <c:v>521.50481677327105</c:v>
                      </c:pt>
                      <c:pt idx="6229">
                        <c:v>521.50433255629503</c:v>
                      </c:pt>
                      <c:pt idx="6230">
                        <c:v>521.46307591410198</c:v>
                      </c:pt>
                      <c:pt idx="6231">
                        <c:v>521.45863731643897</c:v>
                      </c:pt>
                      <c:pt idx="6232">
                        <c:v>521.44138562828596</c:v>
                      </c:pt>
                      <c:pt idx="6233">
                        <c:v>521.43332246600096</c:v>
                      </c:pt>
                      <c:pt idx="6234">
                        <c:v>521.38708941803702</c:v>
                      </c:pt>
                      <c:pt idx="6235">
                        <c:v>521.38622407330604</c:v>
                      </c:pt>
                      <c:pt idx="6236">
                        <c:v>521.34920733350498</c:v>
                      </c:pt>
                      <c:pt idx="6237">
                        <c:v>521.34496893137805</c:v>
                      </c:pt>
                      <c:pt idx="6238">
                        <c:v>521.30751715649706</c:v>
                      </c:pt>
                      <c:pt idx="6239">
                        <c:v>521.30575848176795</c:v>
                      </c:pt>
                      <c:pt idx="6240">
                        <c:v>521.26855050223605</c:v>
                      </c:pt>
                      <c:pt idx="6241">
                        <c:v>521.25526865023903</c:v>
                      </c:pt>
                      <c:pt idx="6242">
                        <c:v>521.25367810688101</c:v>
                      </c:pt>
                      <c:pt idx="6243">
                        <c:v>521.20470375676996</c:v>
                      </c:pt>
                      <c:pt idx="6244">
                        <c:v>521.17484033001199</c:v>
                      </c:pt>
                      <c:pt idx="6245">
                        <c:v>521.15736867280998</c:v>
                      </c:pt>
                      <c:pt idx="6246">
                        <c:v>521.15102789694799</c:v>
                      </c:pt>
                      <c:pt idx="6247">
                        <c:v>521.14417677320102</c:v>
                      </c:pt>
                      <c:pt idx="6248">
                        <c:v>521.13685063870298</c:v>
                      </c:pt>
                      <c:pt idx="6249">
                        <c:v>521.13365385392399</c:v>
                      </c:pt>
                      <c:pt idx="6250">
                        <c:v>521.10705104963404</c:v>
                      </c:pt>
                      <c:pt idx="6251">
                        <c:v>521.05700990609398</c:v>
                      </c:pt>
                      <c:pt idx="6252">
                        <c:v>521.05032368594902</c:v>
                      </c:pt>
                      <c:pt idx="6253">
                        <c:v>521.03331705920903</c:v>
                      </c:pt>
                      <c:pt idx="6254">
                        <c:v>521.01876636995405</c:v>
                      </c:pt>
                      <c:pt idx="6255">
                        <c:v>520.98764020373596</c:v>
                      </c:pt>
                      <c:pt idx="6256">
                        <c:v>520.98674212145602</c:v>
                      </c:pt>
                      <c:pt idx="6257">
                        <c:v>520.981220274404</c:v>
                      </c:pt>
                      <c:pt idx="6258">
                        <c:v>520.97428203215998</c:v>
                      </c:pt>
                      <c:pt idx="6259">
                        <c:v>520.96659256221199</c:v>
                      </c:pt>
                      <c:pt idx="6260">
                        <c:v>520.934069219717</c:v>
                      </c:pt>
                      <c:pt idx="6261">
                        <c:v>520.92843428206095</c:v>
                      </c:pt>
                      <c:pt idx="6262">
                        <c:v>520.92437350077296</c:v>
                      </c:pt>
                      <c:pt idx="6263">
                        <c:v>520.89884317812403</c:v>
                      </c:pt>
                      <c:pt idx="6264">
                        <c:v>520.88715563527398</c:v>
                      </c:pt>
                      <c:pt idx="6265">
                        <c:v>520.87029241339997</c:v>
                      </c:pt>
                      <c:pt idx="6266">
                        <c:v>520.86281028331996</c:v>
                      </c:pt>
                      <c:pt idx="6267">
                        <c:v>520.859830272831</c:v>
                      </c:pt>
                      <c:pt idx="6268">
                        <c:v>520.85883566695998</c:v>
                      </c:pt>
                      <c:pt idx="6269">
                        <c:v>520.84778877469603</c:v>
                      </c:pt>
                      <c:pt idx="6270">
                        <c:v>520.84277651774096</c:v>
                      </c:pt>
                      <c:pt idx="6271">
                        <c:v>520.76596498649894</c:v>
                      </c:pt>
                      <c:pt idx="6272">
                        <c:v>520.73443287492705</c:v>
                      </c:pt>
                      <c:pt idx="6273">
                        <c:v>520.73260346405505</c:v>
                      </c:pt>
                      <c:pt idx="6274">
                        <c:v>520.70518025425497</c:v>
                      </c:pt>
                      <c:pt idx="6275">
                        <c:v>520.67487567596504</c:v>
                      </c:pt>
                      <c:pt idx="6276">
                        <c:v>520.67084401640398</c:v>
                      </c:pt>
                      <c:pt idx="6277">
                        <c:v>520.63922145950096</c:v>
                      </c:pt>
                      <c:pt idx="6278">
                        <c:v>520.61007697769696</c:v>
                      </c:pt>
                      <c:pt idx="6279">
                        <c:v>520.60812008707899</c:v>
                      </c:pt>
                      <c:pt idx="6280">
                        <c:v>520.56842470350102</c:v>
                      </c:pt>
                      <c:pt idx="6281">
                        <c:v>520.55760566182096</c:v>
                      </c:pt>
                      <c:pt idx="6282">
                        <c:v>520.53698386506005</c:v>
                      </c:pt>
                      <c:pt idx="6283">
                        <c:v>520.49691194339005</c:v>
                      </c:pt>
                      <c:pt idx="6284">
                        <c:v>520.45963582423099</c:v>
                      </c:pt>
                      <c:pt idx="6285">
                        <c:v>520.41686215354105</c:v>
                      </c:pt>
                      <c:pt idx="6286">
                        <c:v>520.38899962832795</c:v>
                      </c:pt>
                      <c:pt idx="6287">
                        <c:v>520.325606709662</c:v>
                      </c:pt>
                      <c:pt idx="6288">
                        <c:v>520.30220204973398</c:v>
                      </c:pt>
                      <c:pt idx="6289">
                        <c:v>520.29393306492705</c:v>
                      </c:pt>
                      <c:pt idx="6290">
                        <c:v>520.267125876568</c:v>
                      </c:pt>
                      <c:pt idx="6291">
                        <c:v>520.22237227539995</c:v>
                      </c:pt>
                      <c:pt idx="6292">
                        <c:v>520.20830198029705</c:v>
                      </c:pt>
                      <c:pt idx="6293">
                        <c:v>520.19043584810595</c:v>
                      </c:pt>
                      <c:pt idx="6294">
                        <c:v>520.17967866776701</c:v>
                      </c:pt>
                      <c:pt idx="6295">
                        <c:v>520.17383214236804</c:v>
                      </c:pt>
                      <c:pt idx="6296">
                        <c:v>520.13907459033999</c:v>
                      </c:pt>
                      <c:pt idx="6297">
                        <c:v>520.09400243558002</c:v>
                      </c:pt>
                      <c:pt idx="6298">
                        <c:v>520.07814016443899</c:v>
                      </c:pt>
                      <c:pt idx="6299">
                        <c:v>520.06826915567899</c:v>
                      </c:pt>
                      <c:pt idx="6300">
                        <c:v>520.01974089932799</c:v>
                      </c:pt>
                      <c:pt idx="6301">
                        <c:v>519.93713891739901</c:v>
                      </c:pt>
                      <c:pt idx="6302">
                        <c:v>519.923517546673</c:v>
                      </c:pt>
                      <c:pt idx="6303">
                        <c:v>519.88870451563105</c:v>
                      </c:pt>
                      <c:pt idx="6304">
                        <c:v>519.87969384164705</c:v>
                      </c:pt>
                      <c:pt idx="6305">
                        <c:v>519.87454047850895</c:v>
                      </c:pt>
                      <c:pt idx="6306">
                        <c:v>519.79302152571097</c:v>
                      </c:pt>
                      <c:pt idx="6307">
                        <c:v>519.78950250915295</c:v>
                      </c:pt>
                      <c:pt idx="6308">
                        <c:v>519.74494903340303</c:v>
                      </c:pt>
                      <c:pt idx="6309">
                        <c:v>519.71186844123895</c:v>
                      </c:pt>
                      <c:pt idx="6310">
                        <c:v>519.70189146779796</c:v>
                      </c:pt>
                      <c:pt idx="6311">
                        <c:v>519.68587254984504</c:v>
                      </c:pt>
                      <c:pt idx="6312">
                        <c:v>519.68317328917703</c:v>
                      </c:pt>
                      <c:pt idx="6313">
                        <c:v>519.64845521898098</c:v>
                      </c:pt>
                      <c:pt idx="6314">
                        <c:v>519.64275090061403</c:v>
                      </c:pt>
                      <c:pt idx="6315">
                        <c:v>519.62450690916</c:v>
                      </c:pt>
                      <c:pt idx="6316">
                        <c:v>519.57205161699903</c:v>
                      </c:pt>
                      <c:pt idx="6317">
                        <c:v>519.57184203072404</c:v>
                      </c:pt>
                      <c:pt idx="6318">
                        <c:v>519.56676591611301</c:v>
                      </c:pt>
                      <c:pt idx="6319">
                        <c:v>519.55329247155203</c:v>
                      </c:pt>
                      <c:pt idx="6320">
                        <c:v>519.55308888156799</c:v>
                      </c:pt>
                      <c:pt idx="6321">
                        <c:v>519.50427278950895</c:v>
                      </c:pt>
                      <c:pt idx="6322">
                        <c:v>519.45949759753</c:v>
                      </c:pt>
                      <c:pt idx="6323">
                        <c:v>519.42749621356995</c:v>
                      </c:pt>
                      <c:pt idx="6324">
                        <c:v>519.40338721939497</c:v>
                      </c:pt>
                      <c:pt idx="6325">
                        <c:v>519.350040098666</c:v>
                      </c:pt>
                      <c:pt idx="6326">
                        <c:v>519.332919185788</c:v>
                      </c:pt>
                      <c:pt idx="6327">
                        <c:v>519.26199111047401</c:v>
                      </c:pt>
                      <c:pt idx="6328">
                        <c:v>519.23544199216406</c:v>
                      </c:pt>
                      <c:pt idx="6329">
                        <c:v>519.23286204586202</c:v>
                      </c:pt>
                      <c:pt idx="6330">
                        <c:v>519.23139891986204</c:v>
                      </c:pt>
                      <c:pt idx="6331">
                        <c:v>519.22368549218697</c:v>
                      </c:pt>
                      <c:pt idx="6332">
                        <c:v>519.22091093848803</c:v>
                      </c:pt>
                      <c:pt idx="6333">
                        <c:v>519.19012907719502</c:v>
                      </c:pt>
                      <c:pt idx="6334">
                        <c:v>519.18496234283805</c:v>
                      </c:pt>
                      <c:pt idx="6335">
                        <c:v>519.151046505203</c:v>
                      </c:pt>
                      <c:pt idx="6336">
                        <c:v>519.12580446494906</c:v>
                      </c:pt>
                      <c:pt idx="6337">
                        <c:v>519.06785993613698</c:v>
                      </c:pt>
                      <c:pt idx="6338">
                        <c:v>519.03845346817502</c:v>
                      </c:pt>
                      <c:pt idx="6339">
                        <c:v>519.01032480694198</c:v>
                      </c:pt>
                      <c:pt idx="6340">
                        <c:v>519.00276672800999</c:v>
                      </c:pt>
                      <c:pt idx="6341">
                        <c:v>518.99028871373605</c:v>
                      </c:pt>
                      <c:pt idx="6342">
                        <c:v>518.94892729143498</c:v>
                      </c:pt>
                      <c:pt idx="6343">
                        <c:v>518.93048446401895</c:v>
                      </c:pt>
                      <c:pt idx="6344">
                        <c:v>518.92112903215502</c:v>
                      </c:pt>
                      <c:pt idx="6345">
                        <c:v>518.91908584753196</c:v>
                      </c:pt>
                      <c:pt idx="6346">
                        <c:v>518.844033640681</c:v>
                      </c:pt>
                      <c:pt idx="6347">
                        <c:v>518.803089921234</c:v>
                      </c:pt>
                      <c:pt idx="6348">
                        <c:v>518.75900379584505</c:v>
                      </c:pt>
                      <c:pt idx="6349">
                        <c:v>518.736958104829</c:v>
                      </c:pt>
                      <c:pt idx="6350">
                        <c:v>518.73551745374903</c:v>
                      </c:pt>
                      <c:pt idx="6351">
                        <c:v>518.70490352725596</c:v>
                      </c:pt>
                      <c:pt idx="6352">
                        <c:v>518.694439549496</c:v>
                      </c:pt>
                      <c:pt idx="6353">
                        <c:v>518.66881384512396</c:v>
                      </c:pt>
                      <c:pt idx="6354">
                        <c:v>518.63875293223998</c:v>
                      </c:pt>
                      <c:pt idx="6355">
                        <c:v>518.63390691006498</c:v>
                      </c:pt>
                      <c:pt idx="6356">
                        <c:v>518.61522467898396</c:v>
                      </c:pt>
                      <c:pt idx="6357">
                        <c:v>518.60231465644097</c:v>
                      </c:pt>
                      <c:pt idx="6358">
                        <c:v>518.568845907011</c:v>
                      </c:pt>
                      <c:pt idx="6359">
                        <c:v>518.56722231158903</c:v>
                      </c:pt>
                      <c:pt idx="6360">
                        <c:v>518.55272831862999</c:v>
                      </c:pt>
                      <c:pt idx="6361">
                        <c:v>518.54277264266204</c:v>
                      </c:pt>
                      <c:pt idx="6362">
                        <c:v>518.53453558197896</c:v>
                      </c:pt>
                      <c:pt idx="6363">
                        <c:v>518.52754288115602</c:v>
                      </c:pt>
                      <c:pt idx="6364">
                        <c:v>518.52705011703495</c:v>
                      </c:pt>
                      <c:pt idx="6365">
                        <c:v>518.49814474640596</c:v>
                      </c:pt>
                      <c:pt idx="6366">
                        <c:v>518.48268150345496</c:v>
                      </c:pt>
                      <c:pt idx="6367">
                        <c:v>518.44241139997996</c:v>
                      </c:pt>
                      <c:pt idx="6368">
                        <c:v>518.43157596906997</c:v>
                      </c:pt>
                      <c:pt idx="6369">
                        <c:v>518.42784130983898</c:v>
                      </c:pt>
                      <c:pt idx="6370">
                        <c:v>518.41069774166101</c:v>
                      </c:pt>
                      <c:pt idx="6371">
                        <c:v>518.39311897305595</c:v>
                      </c:pt>
                      <c:pt idx="6372">
                        <c:v>518.35081249466703</c:v>
                      </c:pt>
                      <c:pt idx="6373">
                        <c:v>518.34868406205499</c:v>
                      </c:pt>
                      <c:pt idx="6374">
                        <c:v>518.32189058671702</c:v>
                      </c:pt>
                      <c:pt idx="6375">
                        <c:v>518.31943799261899</c:v>
                      </c:pt>
                      <c:pt idx="6376">
                        <c:v>518.31070899207998</c:v>
                      </c:pt>
                      <c:pt idx="6377">
                        <c:v>518.29339449314102</c:v>
                      </c:pt>
                      <c:pt idx="6378">
                        <c:v>518.28820467862897</c:v>
                      </c:pt>
                      <c:pt idx="6379">
                        <c:v>518.26467585730802</c:v>
                      </c:pt>
                      <c:pt idx="6380">
                        <c:v>518.17189728084497</c:v>
                      </c:pt>
                      <c:pt idx="6381">
                        <c:v>517.96068423532802</c:v>
                      </c:pt>
                      <c:pt idx="6382">
                        <c:v>517.95482205854603</c:v>
                      </c:pt>
                      <c:pt idx="6383">
                        <c:v>517.94128436754397</c:v>
                      </c:pt>
                      <c:pt idx="6384">
                        <c:v>517.93939009972803</c:v>
                      </c:pt>
                      <c:pt idx="6385">
                        <c:v>517.92736150964095</c:v>
                      </c:pt>
                      <c:pt idx="6386">
                        <c:v>517.92207226159405</c:v>
                      </c:pt>
                      <c:pt idx="6387">
                        <c:v>517.91555045528798</c:v>
                      </c:pt>
                      <c:pt idx="6388">
                        <c:v>517.891895790685</c:v>
                      </c:pt>
                      <c:pt idx="6389">
                        <c:v>517.88823675807998</c:v>
                      </c:pt>
                      <c:pt idx="6390">
                        <c:v>517.87063590552702</c:v>
                      </c:pt>
                      <c:pt idx="6391">
                        <c:v>517.86314565354701</c:v>
                      </c:pt>
                      <c:pt idx="6392">
                        <c:v>517.82711152360901</c:v>
                      </c:pt>
                      <c:pt idx="6393">
                        <c:v>517.80043139221198</c:v>
                      </c:pt>
                      <c:pt idx="6394">
                        <c:v>517.79437735563999</c:v>
                      </c:pt>
                      <c:pt idx="6395">
                        <c:v>517.77405129764497</c:v>
                      </c:pt>
                      <c:pt idx="6396">
                        <c:v>517.73143436784403</c:v>
                      </c:pt>
                      <c:pt idx="6397">
                        <c:v>517.72767433161005</c:v>
                      </c:pt>
                      <c:pt idx="6398">
                        <c:v>517.72622396566601</c:v>
                      </c:pt>
                      <c:pt idx="6399">
                        <c:v>517.722205333435</c:v>
                      </c:pt>
                      <c:pt idx="6400">
                        <c:v>517.71661637282295</c:v>
                      </c:pt>
                      <c:pt idx="6401">
                        <c:v>517.71582787955094</c:v>
                      </c:pt>
                      <c:pt idx="6402">
                        <c:v>517.71451635363098</c:v>
                      </c:pt>
                      <c:pt idx="6403">
                        <c:v>517.71325004678499</c:v>
                      </c:pt>
                      <c:pt idx="6404">
                        <c:v>517.64759932053801</c:v>
                      </c:pt>
                      <c:pt idx="6405">
                        <c:v>517.61737900135495</c:v>
                      </c:pt>
                      <c:pt idx="6406">
                        <c:v>517.61477236627195</c:v>
                      </c:pt>
                      <c:pt idx="6407">
                        <c:v>517.54582322477597</c:v>
                      </c:pt>
                      <c:pt idx="6408">
                        <c:v>517.51540986116402</c:v>
                      </c:pt>
                      <c:pt idx="6409">
                        <c:v>517.50015678585498</c:v>
                      </c:pt>
                      <c:pt idx="6410">
                        <c:v>517.467691858585</c:v>
                      </c:pt>
                      <c:pt idx="6411">
                        <c:v>517.44806197294702</c:v>
                      </c:pt>
                      <c:pt idx="6412">
                        <c:v>517.43456050254804</c:v>
                      </c:pt>
                      <c:pt idx="6413">
                        <c:v>517.41880123382396</c:v>
                      </c:pt>
                      <c:pt idx="6414">
                        <c:v>517.39616609520203</c:v>
                      </c:pt>
                      <c:pt idx="6415">
                        <c:v>517.38429214523399</c:v>
                      </c:pt>
                      <c:pt idx="6416">
                        <c:v>517.38215435581697</c:v>
                      </c:pt>
                      <c:pt idx="6417">
                        <c:v>517.33331057179498</c:v>
                      </c:pt>
                      <c:pt idx="6418">
                        <c:v>517.31290127751504</c:v>
                      </c:pt>
                      <c:pt idx="6419">
                        <c:v>517.26668489322697</c:v>
                      </c:pt>
                      <c:pt idx="6420">
                        <c:v>517.22271932473598</c:v>
                      </c:pt>
                      <c:pt idx="6421">
                        <c:v>517.21012520356601</c:v>
                      </c:pt>
                      <c:pt idx="6422">
                        <c:v>517.18211578596504</c:v>
                      </c:pt>
                      <c:pt idx="6423">
                        <c:v>517.13827910771704</c:v>
                      </c:pt>
                      <c:pt idx="6424">
                        <c:v>517.11364593800397</c:v>
                      </c:pt>
                      <c:pt idx="6425">
                        <c:v>517.10948810915102</c:v>
                      </c:pt>
                      <c:pt idx="6426">
                        <c:v>517.093209558127</c:v>
                      </c:pt>
                      <c:pt idx="6427">
                        <c:v>517.07345188399302</c:v>
                      </c:pt>
                      <c:pt idx="6428">
                        <c:v>517.02584492626602</c:v>
                      </c:pt>
                      <c:pt idx="6429">
                        <c:v>517.02383689175701</c:v>
                      </c:pt>
                      <c:pt idx="6430">
                        <c:v>517.01010380415903</c:v>
                      </c:pt>
                      <c:pt idx="6431">
                        <c:v>516.98371730527595</c:v>
                      </c:pt>
                      <c:pt idx="6432">
                        <c:v>516.96366888556304</c:v>
                      </c:pt>
                      <c:pt idx="6433">
                        <c:v>516.93890807815399</c:v>
                      </c:pt>
                      <c:pt idx="6434">
                        <c:v>516.91100798627497</c:v>
                      </c:pt>
                      <c:pt idx="6435">
                        <c:v>516.88683897313194</c:v>
                      </c:pt>
                      <c:pt idx="6436">
                        <c:v>516.880495406303</c:v>
                      </c:pt>
                      <c:pt idx="6437">
                        <c:v>516.87313994531803</c:v>
                      </c:pt>
                      <c:pt idx="6438">
                        <c:v>516.83730220403504</c:v>
                      </c:pt>
                      <c:pt idx="6439">
                        <c:v>516.81708959058903</c:v>
                      </c:pt>
                      <c:pt idx="6440">
                        <c:v>516.80936351982302</c:v>
                      </c:pt>
                      <c:pt idx="6441">
                        <c:v>516.807884027304</c:v>
                      </c:pt>
                      <c:pt idx="6442">
                        <c:v>516.80053002689499</c:v>
                      </c:pt>
                      <c:pt idx="6443">
                        <c:v>516.78526181794598</c:v>
                      </c:pt>
                      <c:pt idx="6444">
                        <c:v>516.76663912675599</c:v>
                      </c:pt>
                      <c:pt idx="6445">
                        <c:v>516.74227463722104</c:v>
                      </c:pt>
                      <c:pt idx="6446">
                        <c:v>516.71493261706996</c:v>
                      </c:pt>
                      <c:pt idx="6447">
                        <c:v>516.70290216222497</c:v>
                      </c:pt>
                      <c:pt idx="6448">
                        <c:v>516.70170116236295</c:v>
                      </c:pt>
                      <c:pt idx="6449">
                        <c:v>516.66515999758599</c:v>
                      </c:pt>
                      <c:pt idx="6450">
                        <c:v>516.54943466101599</c:v>
                      </c:pt>
                      <c:pt idx="6451">
                        <c:v>516.54625010545601</c:v>
                      </c:pt>
                      <c:pt idx="6452">
                        <c:v>516.52960703605095</c:v>
                      </c:pt>
                      <c:pt idx="6453">
                        <c:v>516.51707577068896</c:v>
                      </c:pt>
                      <c:pt idx="6454">
                        <c:v>516.51102314122795</c:v>
                      </c:pt>
                      <c:pt idx="6455">
                        <c:v>516.49293798940596</c:v>
                      </c:pt>
                      <c:pt idx="6456">
                        <c:v>516.49203405507001</c:v>
                      </c:pt>
                      <c:pt idx="6457">
                        <c:v>516.47732430757901</c:v>
                      </c:pt>
                      <c:pt idx="6458">
                        <c:v>516.396396103087</c:v>
                      </c:pt>
                      <c:pt idx="6459">
                        <c:v>516.37127142735199</c:v>
                      </c:pt>
                      <c:pt idx="6460">
                        <c:v>516.30339980872202</c:v>
                      </c:pt>
                      <c:pt idx="6461">
                        <c:v>516.27270334774903</c:v>
                      </c:pt>
                      <c:pt idx="6462">
                        <c:v>516.25815054616396</c:v>
                      </c:pt>
                      <c:pt idx="6463">
                        <c:v>516.25462756289801</c:v>
                      </c:pt>
                      <c:pt idx="6464">
                        <c:v>516.24415523421601</c:v>
                      </c:pt>
                      <c:pt idx="6465">
                        <c:v>516.23340407661397</c:v>
                      </c:pt>
                      <c:pt idx="6466">
                        <c:v>516.22736986710095</c:v>
                      </c:pt>
                      <c:pt idx="6467">
                        <c:v>516.20000917322398</c:v>
                      </c:pt>
                      <c:pt idx="6468">
                        <c:v>516.19180178049703</c:v>
                      </c:pt>
                      <c:pt idx="6469">
                        <c:v>516.16799374242703</c:v>
                      </c:pt>
                      <c:pt idx="6470">
                        <c:v>516.14408295944395</c:v>
                      </c:pt>
                      <c:pt idx="6471">
                        <c:v>516.13714925050999</c:v>
                      </c:pt>
                      <c:pt idx="6472">
                        <c:v>516.12135704303296</c:v>
                      </c:pt>
                      <c:pt idx="6473">
                        <c:v>516.11292460456002</c:v>
                      </c:pt>
                      <c:pt idx="6474">
                        <c:v>516.10995397373597</c:v>
                      </c:pt>
                      <c:pt idx="6475">
                        <c:v>516.09529387743498</c:v>
                      </c:pt>
                      <c:pt idx="6476">
                        <c:v>516.080365351713</c:v>
                      </c:pt>
                      <c:pt idx="6477">
                        <c:v>516.01667476953605</c:v>
                      </c:pt>
                      <c:pt idx="6478">
                        <c:v>515.99787752361101</c:v>
                      </c:pt>
                      <c:pt idx="6479">
                        <c:v>515.96342865977897</c:v>
                      </c:pt>
                      <c:pt idx="6480">
                        <c:v>515.95215403887403</c:v>
                      </c:pt>
                      <c:pt idx="6481">
                        <c:v>515.94690990121796</c:v>
                      </c:pt>
                      <c:pt idx="6482">
                        <c:v>515.90214297883597</c:v>
                      </c:pt>
                      <c:pt idx="6483">
                        <c:v>515.89860038349104</c:v>
                      </c:pt>
                      <c:pt idx="6484">
                        <c:v>515.85615091072702</c:v>
                      </c:pt>
                      <c:pt idx="6485">
                        <c:v>515.85006828814505</c:v>
                      </c:pt>
                      <c:pt idx="6486">
                        <c:v>515.84497117320905</c:v>
                      </c:pt>
                      <c:pt idx="6487">
                        <c:v>515.80507252301197</c:v>
                      </c:pt>
                      <c:pt idx="6488">
                        <c:v>515.80480959012004</c:v>
                      </c:pt>
                      <c:pt idx="6489">
                        <c:v>515.80209832688502</c:v>
                      </c:pt>
                      <c:pt idx="6490">
                        <c:v>515.77949288508103</c:v>
                      </c:pt>
                      <c:pt idx="6491">
                        <c:v>515.77097861152299</c:v>
                      </c:pt>
                      <c:pt idx="6492">
                        <c:v>515.74802264183199</c:v>
                      </c:pt>
                      <c:pt idx="6493">
                        <c:v>515.72822401027702</c:v>
                      </c:pt>
                      <c:pt idx="6494">
                        <c:v>515.64419330517705</c:v>
                      </c:pt>
                      <c:pt idx="6495">
                        <c:v>515.63277820190399</c:v>
                      </c:pt>
                      <c:pt idx="6496">
                        <c:v>515.61016997496802</c:v>
                      </c:pt>
                      <c:pt idx="6497">
                        <c:v>515.59711516997902</c:v>
                      </c:pt>
                      <c:pt idx="6498">
                        <c:v>515.59587863020101</c:v>
                      </c:pt>
                      <c:pt idx="6499">
                        <c:v>515.58894954476204</c:v>
                      </c:pt>
                      <c:pt idx="6500">
                        <c:v>515.58454033460703</c:v>
                      </c:pt>
                      <c:pt idx="6501">
                        <c:v>515.57902406351002</c:v>
                      </c:pt>
                      <c:pt idx="6502">
                        <c:v>515.54347206441105</c:v>
                      </c:pt>
                      <c:pt idx="6503">
                        <c:v>515.49920187058103</c:v>
                      </c:pt>
                      <c:pt idx="6504">
                        <c:v>515.45747254724904</c:v>
                      </c:pt>
                      <c:pt idx="6505">
                        <c:v>515.43478847956305</c:v>
                      </c:pt>
                      <c:pt idx="6506">
                        <c:v>515.41763941128795</c:v>
                      </c:pt>
                      <c:pt idx="6507">
                        <c:v>515.38238986782596</c:v>
                      </c:pt>
                      <c:pt idx="6508">
                        <c:v>515.36367102232202</c:v>
                      </c:pt>
                      <c:pt idx="6509">
                        <c:v>515.32916289858497</c:v>
                      </c:pt>
                      <c:pt idx="6510">
                        <c:v>515.32740412424005</c:v>
                      </c:pt>
                      <c:pt idx="6511">
                        <c:v>515.30022780431102</c:v>
                      </c:pt>
                      <c:pt idx="6512">
                        <c:v>515.26587577780595</c:v>
                      </c:pt>
                      <c:pt idx="6513">
                        <c:v>515.24957856726201</c:v>
                      </c:pt>
                      <c:pt idx="6514">
                        <c:v>515.21904153489197</c:v>
                      </c:pt>
                      <c:pt idx="6515">
                        <c:v>515.21717968655196</c:v>
                      </c:pt>
                      <c:pt idx="6516">
                        <c:v>515.21288672996104</c:v>
                      </c:pt>
                      <c:pt idx="6517">
                        <c:v>515.16653735523005</c:v>
                      </c:pt>
                      <c:pt idx="6518">
                        <c:v>515.07412532359206</c:v>
                      </c:pt>
                      <c:pt idx="6519">
                        <c:v>515.06870983500005</c:v>
                      </c:pt>
                      <c:pt idx="6520">
                        <c:v>515.053089071616</c:v>
                      </c:pt>
                      <c:pt idx="6521">
                        <c:v>515.04724228610098</c:v>
                      </c:pt>
                      <c:pt idx="6522">
                        <c:v>515.03164609932401</c:v>
                      </c:pt>
                      <c:pt idx="6523">
                        <c:v>515.02570782702503</c:v>
                      </c:pt>
                      <c:pt idx="6524">
                        <c:v>515.02087431102598</c:v>
                      </c:pt>
                      <c:pt idx="6525">
                        <c:v>515.01648228659894</c:v>
                      </c:pt>
                      <c:pt idx="6526">
                        <c:v>514.99232787151595</c:v>
                      </c:pt>
                      <c:pt idx="6527">
                        <c:v>514.900095934359</c:v>
                      </c:pt>
                      <c:pt idx="6528">
                        <c:v>514.87457625519005</c:v>
                      </c:pt>
                      <c:pt idx="6529">
                        <c:v>514.84386361878501</c:v>
                      </c:pt>
                      <c:pt idx="6530">
                        <c:v>514.84150770590895</c:v>
                      </c:pt>
                      <c:pt idx="6531">
                        <c:v>514.83187951505795</c:v>
                      </c:pt>
                      <c:pt idx="6532">
                        <c:v>514.80364878548505</c:v>
                      </c:pt>
                      <c:pt idx="6533">
                        <c:v>514.79293378268198</c:v>
                      </c:pt>
                      <c:pt idx="6534">
                        <c:v>514.78129139377097</c:v>
                      </c:pt>
                      <c:pt idx="6535">
                        <c:v>514.73176404809794</c:v>
                      </c:pt>
                      <c:pt idx="6536">
                        <c:v>514.72032669204498</c:v>
                      </c:pt>
                      <c:pt idx="6537">
                        <c:v>514.70446791110896</c:v>
                      </c:pt>
                      <c:pt idx="6538">
                        <c:v>514.64413685709906</c:v>
                      </c:pt>
                      <c:pt idx="6539">
                        <c:v>514.63740451680201</c:v>
                      </c:pt>
                      <c:pt idx="6540">
                        <c:v>514.63570276450503</c:v>
                      </c:pt>
                      <c:pt idx="6541">
                        <c:v>514.61952322648904</c:v>
                      </c:pt>
                      <c:pt idx="6542">
                        <c:v>514.61736807093303</c:v>
                      </c:pt>
                      <c:pt idx="6543">
                        <c:v>514.584277433034</c:v>
                      </c:pt>
                      <c:pt idx="6544">
                        <c:v>514.53247184644499</c:v>
                      </c:pt>
                      <c:pt idx="6545">
                        <c:v>514.53047989772097</c:v>
                      </c:pt>
                      <c:pt idx="6546">
                        <c:v>514.52099100041403</c:v>
                      </c:pt>
                      <c:pt idx="6547">
                        <c:v>514.50426419950895</c:v>
                      </c:pt>
                      <c:pt idx="6548">
                        <c:v>514.44525842915596</c:v>
                      </c:pt>
                      <c:pt idx="6549">
                        <c:v>514.43196991891602</c:v>
                      </c:pt>
                      <c:pt idx="6550">
                        <c:v>514.42712705506403</c:v>
                      </c:pt>
                      <c:pt idx="6551">
                        <c:v>514.40107938325696</c:v>
                      </c:pt>
                      <c:pt idx="6552">
                        <c:v>514.38124388390895</c:v>
                      </c:pt>
                      <c:pt idx="6553">
                        <c:v>514.35020976498902</c:v>
                      </c:pt>
                      <c:pt idx="6554">
                        <c:v>514.349382242866</c:v>
                      </c:pt>
                      <c:pt idx="6555">
                        <c:v>514.32748940612305</c:v>
                      </c:pt>
                      <c:pt idx="6556">
                        <c:v>514.32120315747898</c:v>
                      </c:pt>
                      <c:pt idx="6557">
                        <c:v>514.31905357744995</c:v>
                      </c:pt>
                      <c:pt idx="6558">
                        <c:v>514.31359368312303</c:v>
                      </c:pt>
                      <c:pt idx="6559">
                        <c:v>514.29378010487198</c:v>
                      </c:pt>
                      <c:pt idx="6560">
                        <c:v>514.24461035434399</c:v>
                      </c:pt>
                      <c:pt idx="6561">
                        <c:v>514.21060601163595</c:v>
                      </c:pt>
                      <c:pt idx="6562">
                        <c:v>514.20045958841001</c:v>
                      </c:pt>
                      <c:pt idx="6563">
                        <c:v>514.18540468499998</c:v>
                      </c:pt>
                      <c:pt idx="6564">
                        <c:v>514.18289510652198</c:v>
                      </c:pt>
                      <c:pt idx="6565">
                        <c:v>514.17266135244199</c:v>
                      </c:pt>
                      <c:pt idx="6566">
                        <c:v>514.17258707367705</c:v>
                      </c:pt>
                      <c:pt idx="6567">
                        <c:v>514.16784278191994</c:v>
                      </c:pt>
                      <c:pt idx="6568">
                        <c:v>514.16480561834499</c:v>
                      </c:pt>
                      <c:pt idx="6569">
                        <c:v>514.15924983081902</c:v>
                      </c:pt>
                      <c:pt idx="6570">
                        <c:v>514.07085392736496</c:v>
                      </c:pt>
                      <c:pt idx="6571">
                        <c:v>514.06444338578603</c:v>
                      </c:pt>
                      <c:pt idx="6572">
                        <c:v>514.04494259584999</c:v>
                      </c:pt>
                      <c:pt idx="6573">
                        <c:v>514.03371225284297</c:v>
                      </c:pt>
                      <c:pt idx="6574">
                        <c:v>514.02548732405398</c:v>
                      </c:pt>
                      <c:pt idx="6575">
                        <c:v>514.019948296179</c:v>
                      </c:pt>
                      <c:pt idx="6576">
                        <c:v>514.01057459327797</c:v>
                      </c:pt>
                      <c:pt idx="6577">
                        <c:v>513.97543870199195</c:v>
                      </c:pt>
                      <c:pt idx="6578">
                        <c:v>513.94238421501905</c:v>
                      </c:pt>
                      <c:pt idx="6579">
                        <c:v>513.93985317997897</c:v>
                      </c:pt>
                      <c:pt idx="6580">
                        <c:v>513.91693102787406</c:v>
                      </c:pt>
                      <c:pt idx="6581">
                        <c:v>513.88772945778896</c:v>
                      </c:pt>
                      <c:pt idx="6582">
                        <c:v>513.88578160448401</c:v>
                      </c:pt>
                      <c:pt idx="6583">
                        <c:v>513.88418724844405</c:v>
                      </c:pt>
                      <c:pt idx="6584">
                        <c:v>513.88065818494897</c:v>
                      </c:pt>
                      <c:pt idx="6585">
                        <c:v>513.87577240436804</c:v>
                      </c:pt>
                      <c:pt idx="6586">
                        <c:v>513.87332267808495</c:v>
                      </c:pt>
                      <c:pt idx="6587">
                        <c:v>513.85378436298595</c:v>
                      </c:pt>
                      <c:pt idx="6588">
                        <c:v>513.85062003275505</c:v>
                      </c:pt>
                      <c:pt idx="6589">
                        <c:v>513.843829418116</c:v>
                      </c:pt>
                      <c:pt idx="6590">
                        <c:v>513.83903382433402</c:v>
                      </c:pt>
                      <c:pt idx="6591">
                        <c:v>513.819673253019</c:v>
                      </c:pt>
                      <c:pt idx="6592">
                        <c:v>513.811312876545</c:v>
                      </c:pt>
                      <c:pt idx="6593">
                        <c:v>513.80527080293803</c:v>
                      </c:pt>
                      <c:pt idx="6594">
                        <c:v>513.79731978723805</c:v>
                      </c:pt>
                      <c:pt idx="6595">
                        <c:v>513.78652587201702</c:v>
                      </c:pt>
                      <c:pt idx="6596">
                        <c:v>513.77412564915596</c:v>
                      </c:pt>
                      <c:pt idx="6597">
                        <c:v>513.71730119293898</c:v>
                      </c:pt>
                      <c:pt idx="6598">
                        <c:v>513.64432640710299</c:v>
                      </c:pt>
                      <c:pt idx="6599">
                        <c:v>513.63681576675401</c:v>
                      </c:pt>
                      <c:pt idx="6600">
                        <c:v>513.61523545631201</c:v>
                      </c:pt>
                      <c:pt idx="6601">
                        <c:v>513.60413570255196</c:v>
                      </c:pt>
                      <c:pt idx="6602">
                        <c:v>513.58009028928905</c:v>
                      </c:pt>
                      <c:pt idx="6603">
                        <c:v>513.57899928550398</c:v>
                      </c:pt>
                      <c:pt idx="6604">
                        <c:v>513.542873161746</c:v>
                      </c:pt>
                      <c:pt idx="6605">
                        <c:v>513.52330115305699</c:v>
                      </c:pt>
                      <c:pt idx="6606">
                        <c:v>513.506827679661</c:v>
                      </c:pt>
                      <c:pt idx="6607">
                        <c:v>513.49799733803695</c:v>
                      </c:pt>
                      <c:pt idx="6608">
                        <c:v>513.43525947772002</c:v>
                      </c:pt>
                      <c:pt idx="6609">
                        <c:v>513.43003594719301</c:v>
                      </c:pt>
                      <c:pt idx="6610">
                        <c:v>513.37995515412797</c:v>
                      </c:pt>
                      <c:pt idx="6611">
                        <c:v>513.37580597139902</c:v>
                      </c:pt>
                      <c:pt idx="6612">
                        <c:v>513.35117508204996</c:v>
                      </c:pt>
                      <c:pt idx="6613">
                        <c:v>513.33456097918304</c:v>
                      </c:pt>
                      <c:pt idx="6614">
                        <c:v>513.32909578961903</c:v>
                      </c:pt>
                      <c:pt idx="6615">
                        <c:v>513.321970459505</c:v>
                      </c:pt>
                      <c:pt idx="6616">
                        <c:v>513.30171516466896</c:v>
                      </c:pt>
                      <c:pt idx="6617">
                        <c:v>513.28648543702002</c:v>
                      </c:pt>
                      <c:pt idx="6618">
                        <c:v>513.28474211034495</c:v>
                      </c:pt>
                      <c:pt idx="6619">
                        <c:v>513.28433180181105</c:v>
                      </c:pt>
                      <c:pt idx="6620">
                        <c:v>513.24845311068998</c:v>
                      </c:pt>
                      <c:pt idx="6621">
                        <c:v>513.23840289661405</c:v>
                      </c:pt>
                      <c:pt idx="6622">
                        <c:v>513.20288745160406</c:v>
                      </c:pt>
                      <c:pt idx="6623">
                        <c:v>513.19853739582697</c:v>
                      </c:pt>
                      <c:pt idx="6624">
                        <c:v>513.18690724939302</c:v>
                      </c:pt>
                      <c:pt idx="6625">
                        <c:v>513.16687242806404</c:v>
                      </c:pt>
                      <c:pt idx="6626">
                        <c:v>513.14364329972102</c:v>
                      </c:pt>
                      <c:pt idx="6627">
                        <c:v>513.12639049662596</c:v>
                      </c:pt>
                      <c:pt idx="6628">
                        <c:v>513.11979671384802</c:v>
                      </c:pt>
                      <c:pt idx="6629">
                        <c:v>513.07327851952903</c:v>
                      </c:pt>
                      <c:pt idx="6630">
                        <c:v>513.06406341313198</c:v>
                      </c:pt>
                      <c:pt idx="6631">
                        <c:v>513.05436118037198</c:v>
                      </c:pt>
                      <c:pt idx="6632">
                        <c:v>513.04283837371304</c:v>
                      </c:pt>
                      <c:pt idx="6633">
                        <c:v>513.00789071622705</c:v>
                      </c:pt>
                      <c:pt idx="6634">
                        <c:v>512.98443671834195</c:v>
                      </c:pt>
                      <c:pt idx="6635">
                        <c:v>512.91787280886899</c:v>
                      </c:pt>
                      <c:pt idx="6636">
                        <c:v>512.86589276470704</c:v>
                      </c:pt>
                      <c:pt idx="6637">
                        <c:v>512.85713711020901</c:v>
                      </c:pt>
                      <c:pt idx="6638">
                        <c:v>512.83900338986598</c:v>
                      </c:pt>
                      <c:pt idx="6639">
                        <c:v>512.818726460432</c:v>
                      </c:pt>
                      <c:pt idx="6640">
                        <c:v>512.78584720494405</c:v>
                      </c:pt>
                      <c:pt idx="6641">
                        <c:v>512.71415850026006</c:v>
                      </c:pt>
                      <c:pt idx="6642">
                        <c:v>512.71213518209595</c:v>
                      </c:pt>
                      <c:pt idx="6643">
                        <c:v>512.70451269769796</c:v>
                      </c:pt>
                      <c:pt idx="6644">
                        <c:v>512.67608884188098</c:v>
                      </c:pt>
                      <c:pt idx="6645">
                        <c:v>512.67289278036696</c:v>
                      </c:pt>
                      <c:pt idx="6646">
                        <c:v>512.64689121027095</c:v>
                      </c:pt>
                      <c:pt idx="6647">
                        <c:v>512.60792456213005</c:v>
                      </c:pt>
                      <c:pt idx="6648">
                        <c:v>512.58515895478695</c:v>
                      </c:pt>
                      <c:pt idx="6649">
                        <c:v>512.58479154270105</c:v>
                      </c:pt>
                      <c:pt idx="6650">
                        <c:v>512.556923430344</c:v>
                      </c:pt>
                      <c:pt idx="6651">
                        <c:v>512.48495464683697</c:v>
                      </c:pt>
                      <c:pt idx="6652">
                        <c:v>512.44876208515302</c:v>
                      </c:pt>
                      <c:pt idx="6653">
                        <c:v>512.43637088058199</c:v>
                      </c:pt>
                      <c:pt idx="6654">
                        <c:v>512.430825989852</c:v>
                      </c:pt>
                      <c:pt idx="6655">
                        <c:v>512.41291084248405</c:v>
                      </c:pt>
                      <c:pt idx="6656">
                        <c:v>512.39078273306097</c:v>
                      </c:pt>
                      <c:pt idx="6657">
                        <c:v>512.35276509082996</c:v>
                      </c:pt>
                      <c:pt idx="6658">
                        <c:v>512.34682262904096</c:v>
                      </c:pt>
                      <c:pt idx="6659">
                        <c:v>512.27767121717397</c:v>
                      </c:pt>
                      <c:pt idx="6660">
                        <c:v>512.24765391571702</c:v>
                      </c:pt>
                      <c:pt idx="6661">
                        <c:v>512.23889000936003</c:v>
                      </c:pt>
                      <c:pt idx="6662">
                        <c:v>512.22853757079201</c:v>
                      </c:pt>
                      <c:pt idx="6663">
                        <c:v>512.18955913263801</c:v>
                      </c:pt>
                      <c:pt idx="6664">
                        <c:v>512.17235327268895</c:v>
                      </c:pt>
                      <c:pt idx="6665">
                        <c:v>512.15092949765597</c:v>
                      </c:pt>
                      <c:pt idx="6666">
                        <c:v>512.09341305463704</c:v>
                      </c:pt>
                      <c:pt idx="6667">
                        <c:v>512.08588931223699</c:v>
                      </c:pt>
                      <c:pt idx="6668">
                        <c:v>512.07970245718798</c:v>
                      </c:pt>
                      <c:pt idx="6669">
                        <c:v>512.05411276813402</c:v>
                      </c:pt>
                      <c:pt idx="6670">
                        <c:v>512.04217968867999</c:v>
                      </c:pt>
                      <c:pt idx="6671">
                        <c:v>511.96788138255198</c:v>
                      </c:pt>
                      <c:pt idx="6672">
                        <c:v>511.953378508171</c:v>
                      </c:pt>
                      <c:pt idx="6673">
                        <c:v>511.94786258268903</c:v>
                      </c:pt>
                      <c:pt idx="6674">
                        <c:v>511.93138945235899</c:v>
                      </c:pt>
                      <c:pt idx="6675">
                        <c:v>511.89932227421002</c:v>
                      </c:pt>
                      <c:pt idx="6676">
                        <c:v>511.80272022167202</c:v>
                      </c:pt>
                      <c:pt idx="6677">
                        <c:v>511.78497119082698</c:v>
                      </c:pt>
                      <c:pt idx="6678">
                        <c:v>511.78345386187999</c:v>
                      </c:pt>
                      <c:pt idx="6679">
                        <c:v>511.76865682996498</c:v>
                      </c:pt>
                      <c:pt idx="6680">
                        <c:v>511.72624450474001</c:v>
                      </c:pt>
                      <c:pt idx="6681">
                        <c:v>511.69484098485299</c:v>
                      </c:pt>
                      <c:pt idx="6682">
                        <c:v>511.69310791004602</c:v>
                      </c:pt>
                      <c:pt idx="6683">
                        <c:v>511.68807619875503</c:v>
                      </c:pt>
                      <c:pt idx="6684">
                        <c:v>511.62159103563198</c:v>
                      </c:pt>
                      <c:pt idx="6685">
                        <c:v>511.61546739267698</c:v>
                      </c:pt>
                      <c:pt idx="6686">
                        <c:v>511.59716992337701</c:v>
                      </c:pt>
                      <c:pt idx="6687">
                        <c:v>511.58623933540702</c:v>
                      </c:pt>
                      <c:pt idx="6688">
                        <c:v>511.57546959291801</c:v>
                      </c:pt>
                      <c:pt idx="6689">
                        <c:v>511.57215315019801</c:v>
                      </c:pt>
                      <c:pt idx="6690">
                        <c:v>511.550951798342</c:v>
                      </c:pt>
                      <c:pt idx="6691">
                        <c:v>511.519760364467</c:v>
                      </c:pt>
                      <c:pt idx="6692">
                        <c:v>511.50247237243798</c:v>
                      </c:pt>
                      <c:pt idx="6693">
                        <c:v>511.47920021313701</c:v>
                      </c:pt>
                      <c:pt idx="6694">
                        <c:v>511.43991214035498</c:v>
                      </c:pt>
                      <c:pt idx="6695">
                        <c:v>511.425689095564</c:v>
                      </c:pt>
                      <c:pt idx="6696">
                        <c:v>511.394175154457</c:v>
                      </c:pt>
                      <c:pt idx="6697">
                        <c:v>511.392695305541</c:v>
                      </c:pt>
                      <c:pt idx="6698">
                        <c:v>511.39018262506403</c:v>
                      </c:pt>
                      <c:pt idx="6699">
                        <c:v>511.38368197008202</c:v>
                      </c:pt>
                      <c:pt idx="6700">
                        <c:v>511.379541564048</c:v>
                      </c:pt>
                      <c:pt idx="6701">
                        <c:v>511.31802184948202</c:v>
                      </c:pt>
                      <c:pt idx="6702">
                        <c:v>511.31764409066801</c:v>
                      </c:pt>
                      <c:pt idx="6703">
                        <c:v>511.29513469948603</c:v>
                      </c:pt>
                      <c:pt idx="6704">
                        <c:v>511.25300911596503</c:v>
                      </c:pt>
                      <c:pt idx="6705">
                        <c:v>511.24263318504899</c:v>
                      </c:pt>
                      <c:pt idx="6706">
                        <c:v>511.214876716699</c:v>
                      </c:pt>
                      <c:pt idx="6707">
                        <c:v>511.20648284531802</c:v>
                      </c:pt>
                      <c:pt idx="6708">
                        <c:v>511.19586552779299</c:v>
                      </c:pt>
                      <c:pt idx="6709">
                        <c:v>511.18888750141298</c:v>
                      </c:pt>
                      <c:pt idx="6710">
                        <c:v>511.17761838097601</c:v>
                      </c:pt>
                      <c:pt idx="6711">
                        <c:v>511.17505812456699</c:v>
                      </c:pt>
                      <c:pt idx="6712">
                        <c:v>511.153894899828</c:v>
                      </c:pt>
                      <c:pt idx="6713">
                        <c:v>511.116785792847</c:v>
                      </c:pt>
                      <c:pt idx="6714">
                        <c:v>511.08169156184101</c:v>
                      </c:pt>
                      <c:pt idx="6715">
                        <c:v>511.06603224269901</c:v>
                      </c:pt>
                      <c:pt idx="6716">
                        <c:v>511.06450591874898</c:v>
                      </c:pt>
                      <c:pt idx="6717">
                        <c:v>511.05578510448498</c:v>
                      </c:pt>
                      <c:pt idx="6718">
                        <c:v>511.02950179118102</c:v>
                      </c:pt>
                      <c:pt idx="6719">
                        <c:v>511.027868381769</c:v>
                      </c:pt>
                      <c:pt idx="6720">
                        <c:v>510.95652152004601</c:v>
                      </c:pt>
                      <c:pt idx="6721">
                        <c:v>510.95363517182699</c:v>
                      </c:pt>
                      <c:pt idx="6722">
                        <c:v>510.93045667673903</c:v>
                      </c:pt>
                      <c:pt idx="6723">
                        <c:v>510.92804744339998</c:v>
                      </c:pt>
                      <c:pt idx="6724">
                        <c:v>510.89498518405998</c:v>
                      </c:pt>
                      <c:pt idx="6725">
                        <c:v>510.88241705126097</c:v>
                      </c:pt>
                      <c:pt idx="6726">
                        <c:v>510.87195892960398</c:v>
                      </c:pt>
                      <c:pt idx="6727">
                        <c:v>510.86056732903</c:v>
                      </c:pt>
                      <c:pt idx="6728">
                        <c:v>510.82570067304403</c:v>
                      </c:pt>
                      <c:pt idx="6729">
                        <c:v>510.79790188223598</c:v>
                      </c:pt>
                      <c:pt idx="6730">
                        <c:v>510.78450106731799</c:v>
                      </c:pt>
                      <c:pt idx="6731">
                        <c:v>510.76546520141</c:v>
                      </c:pt>
                      <c:pt idx="6732">
                        <c:v>510.75711871704101</c:v>
                      </c:pt>
                      <c:pt idx="6733">
                        <c:v>510.75059911985198</c:v>
                      </c:pt>
                      <c:pt idx="6734">
                        <c:v>510.70982066916201</c:v>
                      </c:pt>
                      <c:pt idx="6735">
                        <c:v>510.67602901884698</c:v>
                      </c:pt>
                      <c:pt idx="6736">
                        <c:v>510.66265843650098</c:v>
                      </c:pt>
                      <c:pt idx="6737">
                        <c:v>510.63919839194</c:v>
                      </c:pt>
                      <c:pt idx="6738">
                        <c:v>510.62662575462798</c:v>
                      </c:pt>
                      <c:pt idx="6739">
                        <c:v>510.61349968976799</c:v>
                      </c:pt>
                      <c:pt idx="6740">
                        <c:v>510.59156976619499</c:v>
                      </c:pt>
                      <c:pt idx="6741">
                        <c:v>510.56961836860802</c:v>
                      </c:pt>
                      <c:pt idx="6742">
                        <c:v>510.47071942493301</c:v>
                      </c:pt>
                      <c:pt idx="6743">
                        <c:v>510.470414036421</c:v>
                      </c:pt>
                      <c:pt idx="6744">
                        <c:v>510.44679547973698</c:v>
                      </c:pt>
                      <c:pt idx="6745">
                        <c:v>510.42421412106</c:v>
                      </c:pt>
                      <c:pt idx="6746">
                        <c:v>510.40048982152501</c:v>
                      </c:pt>
                      <c:pt idx="6747">
                        <c:v>510.38350203844197</c:v>
                      </c:pt>
                      <c:pt idx="6748">
                        <c:v>510.35889146404401</c:v>
                      </c:pt>
                      <c:pt idx="6749">
                        <c:v>510.34805071741903</c:v>
                      </c:pt>
                      <c:pt idx="6750">
                        <c:v>510.33090168956898</c:v>
                      </c:pt>
                      <c:pt idx="6751">
                        <c:v>510.32838288033798</c:v>
                      </c:pt>
                      <c:pt idx="6752">
                        <c:v>510.288747688027</c:v>
                      </c:pt>
                      <c:pt idx="6753">
                        <c:v>510.23300856242201</c:v>
                      </c:pt>
                      <c:pt idx="6754">
                        <c:v>510.224033341937</c:v>
                      </c:pt>
                      <c:pt idx="6755">
                        <c:v>510.19621772690198</c:v>
                      </c:pt>
                      <c:pt idx="6756">
                        <c:v>510.19193019131097</c:v>
                      </c:pt>
                      <c:pt idx="6757">
                        <c:v>510.14957219487201</c:v>
                      </c:pt>
                      <c:pt idx="6758">
                        <c:v>510.14217906582797</c:v>
                      </c:pt>
                      <c:pt idx="6759">
                        <c:v>510.100244836846</c:v>
                      </c:pt>
                      <c:pt idx="6760">
                        <c:v>510.05586276405</c:v>
                      </c:pt>
                      <c:pt idx="6761">
                        <c:v>510.00830104386102</c:v>
                      </c:pt>
                      <c:pt idx="6762">
                        <c:v>509.97786516469398</c:v>
                      </c:pt>
                      <c:pt idx="6763">
                        <c:v>509.97717170601197</c:v>
                      </c:pt>
                      <c:pt idx="6764">
                        <c:v>509.97036799240198</c:v>
                      </c:pt>
                      <c:pt idx="6765">
                        <c:v>509.94813339975002</c:v>
                      </c:pt>
                      <c:pt idx="6766">
                        <c:v>509.93663216111401</c:v>
                      </c:pt>
                      <c:pt idx="6767">
                        <c:v>509.89328638888998</c:v>
                      </c:pt>
                      <c:pt idx="6768">
                        <c:v>509.89252015445499</c:v>
                      </c:pt>
                      <c:pt idx="6769">
                        <c:v>509.86832186496298</c:v>
                      </c:pt>
                      <c:pt idx="6770">
                        <c:v>509.86579663100599</c:v>
                      </c:pt>
                      <c:pt idx="6771">
                        <c:v>509.81310059906099</c:v>
                      </c:pt>
                      <c:pt idx="6772">
                        <c:v>509.80421035977201</c:v>
                      </c:pt>
                      <c:pt idx="6773">
                        <c:v>509.77972517742501</c:v>
                      </c:pt>
                      <c:pt idx="6774">
                        <c:v>509.77345822663801</c:v>
                      </c:pt>
                      <c:pt idx="6775">
                        <c:v>509.76797881917201</c:v>
                      </c:pt>
                      <c:pt idx="6776">
                        <c:v>509.76774763209897</c:v>
                      </c:pt>
                      <c:pt idx="6777">
                        <c:v>509.72363612131198</c:v>
                      </c:pt>
                      <c:pt idx="6778">
                        <c:v>509.72303685430001</c:v>
                      </c:pt>
                      <c:pt idx="6779">
                        <c:v>509.69199539533798</c:v>
                      </c:pt>
                      <c:pt idx="6780">
                        <c:v>509.68366316335198</c:v>
                      </c:pt>
                      <c:pt idx="6781">
                        <c:v>509.66585565181299</c:v>
                      </c:pt>
                      <c:pt idx="6782">
                        <c:v>509.65931311374902</c:v>
                      </c:pt>
                      <c:pt idx="6783">
                        <c:v>509.65834386816903</c:v>
                      </c:pt>
                      <c:pt idx="6784">
                        <c:v>509.63358901820197</c:v>
                      </c:pt>
                      <c:pt idx="6785">
                        <c:v>509.62282038145298</c:v>
                      </c:pt>
                      <c:pt idx="6786">
                        <c:v>509.61565312684701</c:v>
                      </c:pt>
                      <c:pt idx="6787">
                        <c:v>509.60742279038902</c:v>
                      </c:pt>
                      <c:pt idx="6788">
                        <c:v>509.58130862951998</c:v>
                      </c:pt>
                      <c:pt idx="6789">
                        <c:v>509.51393962290399</c:v>
                      </c:pt>
                      <c:pt idx="6790">
                        <c:v>509.494502831109</c:v>
                      </c:pt>
                      <c:pt idx="6791">
                        <c:v>509.47197051180899</c:v>
                      </c:pt>
                      <c:pt idx="6792">
                        <c:v>509.419173884423</c:v>
                      </c:pt>
                      <c:pt idx="6793">
                        <c:v>509.38861755284103</c:v>
                      </c:pt>
                      <c:pt idx="6794">
                        <c:v>509.35664625538197</c:v>
                      </c:pt>
                      <c:pt idx="6795">
                        <c:v>509.35196374531603</c:v>
                      </c:pt>
                      <c:pt idx="6796">
                        <c:v>509.33479122899899</c:v>
                      </c:pt>
                      <c:pt idx="6797">
                        <c:v>509.31176747880397</c:v>
                      </c:pt>
                      <c:pt idx="6798">
                        <c:v>509.25349550879099</c:v>
                      </c:pt>
                      <c:pt idx="6799">
                        <c:v>509.21335585738098</c:v>
                      </c:pt>
                      <c:pt idx="6800">
                        <c:v>509.20619845104198</c:v>
                      </c:pt>
                      <c:pt idx="6801">
                        <c:v>509.18512634285503</c:v>
                      </c:pt>
                      <c:pt idx="6802">
                        <c:v>509.18508388178901</c:v>
                      </c:pt>
                      <c:pt idx="6803">
                        <c:v>509.15320388401602</c:v>
                      </c:pt>
                      <c:pt idx="6804">
                        <c:v>509.13382026839599</c:v>
                      </c:pt>
                      <c:pt idx="6805">
                        <c:v>509.105589951159</c:v>
                      </c:pt>
                      <c:pt idx="6806">
                        <c:v>509.093717172406</c:v>
                      </c:pt>
                      <c:pt idx="6807">
                        <c:v>509.07187665791599</c:v>
                      </c:pt>
                      <c:pt idx="6808">
                        <c:v>508.97511072957099</c:v>
                      </c:pt>
                      <c:pt idx="6809">
                        <c:v>508.96760865705198</c:v>
                      </c:pt>
                      <c:pt idx="6810">
                        <c:v>508.95667998695097</c:v>
                      </c:pt>
                      <c:pt idx="6811">
                        <c:v>508.934847646224</c:v>
                      </c:pt>
                      <c:pt idx="6812">
                        <c:v>508.93392981558202</c:v>
                      </c:pt>
                      <c:pt idx="6813">
                        <c:v>508.889107514778</c:v>
                      </c:pt>
                      <c:pt idx="6814">
                        <c:v>508.88769735782</c:v>
                      </c:pt>
                      <c:pt idx="6815">
                        <c:v>508.87422343481097</c:v>
                      </c:pt>
                      <c:pt idx="6816">
                        <c:v>508.847574546994</c:v>
                      </c:pt>
                      <c:pt idx="6817">
                        <c:v>508.82752788609201</c:v>
                      </c:pt>
                      <c:pt idx="6818">
                        <c:v>508.81909011786797</c:v>
                      </c:pt>
                      <c:pt idx="6819">
                        <c:v>508.77939615771402</c:v>
                      </c:pt>
                      <c:pt idx="6820">
                        <c:v>508.76667155513002</c:v>
                      </c:pt>
                      <c:pt idx="6821">
                        <c:v>508.76320683874098</c:v>
                      </c:pt>
                      <c:pt idx="6822">
                        <c:v>508.76163450432699</c:v>
                      </c:pt>
                      <c:pt idx="6823">
                        <c:v>508.74945474334697</c:v>
                      </c:pt>
                      <c:pt idx="6824">
                        <c:v>508.676211532455</c:v>
                      </c:pt>
                      <c:pt idx="6825">
                        <c:v>508.67176135060703</c:v>
                      </c:pt>
                      <c:pt idx="6826">
                        <c:v>508.66524887760499</c:v>
                      </c:pt>
                      <c:pt idx="6827">
                        <c:v>508.66137275187299</c:v>
                      </c:pt>
                      <c:pt idx="6828">
                        <c:v>508.621560457378</c:v>
                      </c:pt>
                      <c:pt idx="6829">
                        <c:v>508.58885272518899</c:v>
                      </c:pt>
                      <c:pt idx="6830">
                        <c:v>508.586674148329</c:v>
                      </c:pt>
                      <c:pt idx="6831">
                        <c:v>508.56704451112</c:v>
                      </c:pt>
                      <c:pt idx="6832">
                        <c:v>508.55839762813702</c:v>
                      </c:pt>
                      <c:pt idx="6833">
                        <c:v>508.54830668993799</c:v>
                      </c:pt>
                      <c:pt idx="6834">
                        <c:v>508.539623202624</c:v>
                      </c:pt>
                      <c:pt idx="6835">
                        <c:v>508.51381709667902</c:v>
                      </c:pt>
                      <c:pt idx="6836">
                        <c:v>508.50514946517302</c:v>
                      </c:pt>
                      <c:pt idx="6837">
                        <c:v>508.47709881870497</c:v>
                      </c:pt>
                      <c:pt idx="6838">
                        <c:v>508.47426930431698</c:v>
                      </c:pt>
                      <c:pt idx="6839">
                        <c:v>508.47113329736499</c:v>
                      </c:pt>
                      <c:pt idx="6840">
                        <c:v>508.467041002055</c:v>
                      </c:pt>
                      <c:pt idx="6841">
                        <c:v>508.45549691409002</c:v>
                      </c:pt>
                      <c:pt idx="6842">
                        <c:v>508.41593973352002</c:v>
                      </c:pt>
                      <c:pt idx="6843">
                        <c:v>508.40706263012203</c:v>
                      </c:pt>
                      <c:pt idx="6844">
                        <c:v>508.402746742977</c:v>
                      </c:pt>
                      <c:pt idx="6845">
                        <c:v>508.38255481015</c:v>
                      </c:pt>
                      <c:pt idx="6846">
                        <c:v>508.37827029238503</c:v>
                      </c:pt>
                      <c:pt idx="6847">
                        <c:v>508.33235674741201</c:v>
                      </c:pt>
                      <c:pt idx="6848">
                        <c:v>508.32781379221097</c:v>
                      </c:pt>
                      <c:pt idx="6849">
                        <c:v>508.32409444005901</c:v>
                      </c:pt>
                      <c:pt idx="6850">
                        <c:v>508.31762790301201</c:v>
                      </c:pt>
                      <c:pt idx="6851">
                        <c:v>508.30942405104201</c:v>
                      </c:pt>
                      <c:pt idx="6852">
                        <c:v>508.29984906012498</c:v>
                      </c:pt>
                      <c:pt idx="6853">
                        <c:v>508.286481784383</c:v>
                      </c:pt>
                      <c:pt idx="6854">
                        <c:v>508.23019864036098</c:v>
                      </c:pt>
                      <c:pt idx="6855">
                        <c:v>508.19716543334198</c:v>
                      </c:pt>
                      <c:pt idx="6856">
                        <c:v>508.14908289590801</c:v>
                      </c:pt>
                      <c:pt idx="6857">
                        <c:v>508.12362345920599</c:v>
                      </c:pt>
                      <c:pt idx="6858">
                        <c:v>508.10602728869901</c:v>
                      </c:pt>
                      <c:pt idx="6859">
                        <c:v>508.09511385483103</c:v>
                      </c:pt>
                      <c:pt idx="6860">
                        <c:v>508.05061089395099</c:v>
                      </c:pt>
                      <c:pt idx="6861">
                        <c:v>508.01293810611099</c:v>
                      </c:pt>
                      <c:pt idx="6862">
                        <c:v>508.012332784877</c:v>
                      </c:pt>
                      <c:pt idx="6863">
                        <c:v>507.97336289131101</c:v>
                      </c:pt>
                      <c:pt idx="6864">
                        <c:v>507.967584615899</c:v>
                      </c:pt>
                      <c:pt idx="6865">
                        <c:v>507.89761245357198</c:v>
                      </c:pt>
                      <c:pt idx="6866">
                        <c:v>507.88460548736299</c:v>
                      </c:pt>
                      <c:pt idx="6867">
                        <c:v>507.86714310086597</c:v>
                      </c:pt>
                      <c:pt idx="6868">
                        <c:v>507.86575174482402</c:v>
                      </c:pt>
                      <c:pt idx="6869">
                        <c:v>507.85948624199699</c:v>
                      </c:pt>
                      <c:pt idx="6870">
                        <c:v>507.80213335699</c:v>
                      </c:pt>
                      <c:pt idx="6871">
                        <c:v>507.78925823000299</c:v>
                      </c:pt>
                      <c:pt idx="6872">
                        <c:v>507.787818245957</c:v>
                      </c:pt>
                      <c:pt idx="6873">
                        <c:v>507.77684871148398</c:v>
                      </c:pt>
                      <c:pt idx="6874">
                        <c:v>507.720349537066</c:v>
                      </c:pt>
                      <c:pt idx="6875">
                        <c:v>507.677126684173</c:v>
                      </c:pt>
                      <c:pt idx="6876">
                        <c:v>507.67669958369203</c:v>
                      </c:pt>
                      <c:pt idx="6877">
                        <c:v>507.668757051976</c:v>
                      </c:pt>
                      <c:pt idx="6878">
                        <c:v>507.66552669306799</c:v>
                      </c:pt>
                      <c:pt idx="6879">
                        <c:v>507.66281286357798</c:v>
                      </c:pt>
                      <c:pt idx="6880">
                        <c:v>507.63598394345502</c:v>
                      </c:pt>
                      <c:pt idx="6881">
                        <c:v>507.54609401636299</c:v>
                      </c:pt>
                      <c:pt idx="6882">
                        <c:v>507.48756900879101</c:v>
                      </c:pt>
                      <c:pt idx="6883">
                        <c:v>507.47896129305798</c:v>
                      </c:pt>
                      <c:pt idx="6884">
                        <c:v>507.439802021623</c:v>
                      </c:pt>
                      <c:pt idx="6885">
                        <c:v>507.40224084319101</c:v>
                      </c:pt>
                      <c:pt idx="6886">
                        <c:v>507.36713321317001</c:v>
                      </c:pt>
                      <c:pt idx="6887">
                        <c:v>507.352995114203</c:v>
                      </c:pt>
                      <c:pt idx="6888">
                        <c:v>507.34349525201401</c:v>
                      </c:pt>
                      <c:pt idx="6889">
                        <c:v>507.338476405417</c:v>
                      </c:pt>
                      <c:pt idx="6890">
                        <c:v>507.24713454912302</c:v>
                      </c:pt>
                      <c:pt idx="6891">
                        <c:v>507.17395734134499</c:v>
                      </c:pt>
                      <c:pt idx="6892">
                        <c:v>507.134514720249</c:v>
                      </c:pt>
                      <c:pt idx="6893">
                        <c:v>507.11937693817202</c:v>
                      </c:pt>
                      <c:pt idx="6894">
                        <c:v>507.09674515409603</c:v>
                      </c:pt>
                      <c:pt idx="6895">
                        <c:v>507.058284926461</c:v>
                      </c:pt>
                      <c:pt idx="6896">
                        <c:v>507.05543895084099</c:v>
                      </c:pt>
                      <c:pt idx="6897">
                        <c:v>507.03936486619398</c:v>
                      </c:pt>
                      <c:pt idx="6898">
                        <c:v>507.03868534351898</c:v>
                      </c:pt>
                      <c:pt idx="6899">
                        <c:v>507.035487702708</c:v>
                      </c:pt>
                      <c:pt idx="6900">
                        <c:v>507.03526454018697</c:v>
                      </c:pt>
                      <c:pt idx="6901">
                        <c:v>507.01905312442301</c:v>
                      </c:pt>
                      <c:pt idx="6902">
                        <c:v>507.00502503501599</c:v>
                      </c:pt>
                      <c:pt idx="6903">
                        <c:v>506.98345425401902</c:v>
                      </c:pt>
                      <c:pt idx="6904">
                        <c:v>506.95612110375203</c:v>
                      </c:pt>
                      <c:pt idx="6905">
                        <c:v>506.944024342636</c:v>
                      </c:pt>
                      <c:pt idx="6906">
                        <c:v>506.91197045883001</c:v>
                      </c:pt>
                      <c:pt idx="6907">
                        <c:v>506.88605831339299</c:v>
                      </c:pt>
                      <c:pt idx="6908">
                        <c:v>506.84924736814497</c:v>
                      </c:pt>
                      <c:pt idx="6909">
                        <c:v>506.835430767258</c:v>
                      </c:pt>
                      <c:pt idx="6910">
                        <c:v>506.81094900029501</c:v>
                      </c:pt>
                      <c:pt idx="6911">
                        <c:v>506.81001859919002</c:v>
                      </c:pt>
                      <c:pt idx="6912">
                        <c:v>506.804416503146</c:v>
                      </c:pt>
                      <c:pt idx="6913">
                        <c:v>506.80126367064298</c:v>
                      </c:pt>
                      <c:pt idx="6914">
                        <c:v>506.78979330927899</c:v>
                      </c:pt>
                      <c:pt idx="6915">
                        <c:v>506.78486534581799</c:v>
                      </c:pt>
                      <c:pt idx="6916">
                        <c:v>506.78298919779502</c:v>
                      </c:pt>
                      <c:pt idx="6917">
                        <c:v>506.75612614828401</c:v>
                      </c:pt>
                      <c:pt idx="6918">
                        <c:v>506.75387180014599</c:v>
                      </c:pt>
                      <c:pt idx="6919">
                        <c:v>506.72317877788799</c:v>
                      </c:pt>
                      <c:pt idx="6920">
                        <c:v>506.72102061207403</c:v>
                      </c:pt>
                      <c:pt idx="6921">
                        <c:v>506.69546559187302</c:v>
                      </c:pt>
                      <c:pt idx="6922">
                        <c:v>506.62831531323002</c:v>
                      </c:pt>
                      <c:pt idx="6923">
                        <c:v>506.62066404805699</c:v>
                      </c:pt>
                      <c:pt idx="6924">
                        <c:v>506.60083706730302</c:v>
                      </c:pt>
                      <c:pt idx="6925">
                        <c:v>506.57399391548802</c:v>
                      </c:pt>
                      <c:pt idx="6926">
                        <c:v>506.55757176745198</c:v>
                      </c:pt>
                      <c:pt idx="6927">
                        <c:v>506.536573185186</c:v>
                      </c:pt>
                      <c:pt idx="6928">
                        <c:v>506.530706017895</c:v>
                      </c:pt>
                      <c:pt idx="6929">
                        <c:v>506.48261111769199</c:v>
                      </c:pt>
                      <c:pt idx="6930">
                        <c:v>506.48124585452302</c:v>
                      </c:pt>
                      <c:pt idx="6931">
                        <c:v>506.47960949030801</c:v>
                      </c:pt>
                      <c:pt idx="6932">
                        <c:v>506.44032874367701</c:v>
                      </c:pt>
                      <c:pt idx="6933">
                        <c:v>506.408527603663</c:v>
                      </c:pt>
                      <c:pt idx="6934">
                        <c:v>506.39325173008399</c:v>
                      </c:pt>
                      <c:pt idx="6935">
                        <c:v>506.37522152517897</c:v>
                      </c:pt>
                      <c:pt idx="6936">
                        <c:v>506.35185043923298</c:v>
                      </c:pt>
                      <c:pt idx="6937">
                        <c:v>506.33830198235501</c:v>
                      </c:pt>
                      <c:pt idx="6938">
                        <c:v>506.30082936373401</c:v>
                      </c:pt>
                      <c:pt idx="6939">
                        <c:v>506.276260911257</c:v>
                      </c:pt>
                      <c:pt idx="6940">
                        <c:v>506.25823974702701</c:v>
                      </c:pt>
                      <c:pt idx="6941">
                        <c:v>506.240983907383</c:v>
                      </c:pt>
                      <c:pt idx="6942">
                        <c:v>506.21144931409702</c:v>
                      </c:pt>
                      <c:pt idx="6943">
                        <c:v>506.20852684565301</c:v>
                      </c:pt>
                      <c:pt idx="6944">
                        <c:v>506.17787319664802</c:v>
                      </c:pt>
                      <c:pt idx="6945">
                        <c:v>506.13076951935699</c:v>
                      </c:pt>
                      <c:pt idx="6946">
                        <c:v>506.13018176440801</c:v>
                      </c:pt>
                      <c:pt idx="6947">
                        <c:v>506.12678593444798</c:v>
                      </c:pt>
                      <c:pt idx="6948">
                        <c:v>506.10464715278499</c:v>
                      </c:pt>
                      <c:pt idx="6949">
                        <c:v>506.09793032131802</c:v>
                      </c:pt>
                      <c:pt idx="6950">
                        <c:v>506.063217054581</c:v>
                      </c:pt>
                      <c:pt idx="6951">
                        <c:v>506.02684635489197</c:v>
                      </c:pt>
                      <c:pt idx="6952">
                        <c:v>506.022935921471</c:v>
                      </c:pt>
                      <c:pt idx="6953">
                        <c:v>506.00209503015901</c:v>
                      </c:pt>
                      <c:pt idx="6954">
                        <c:v>505.961014199761</c:v>
                      </c:pt>
                      <c:pt idx="6955">
                        <c:v>505.955743482782</c:v>
                      </c:pt>
                      <c:pt idx="6956">
                        <c:v>505.94894944703498</c:v>
                      </c:pt>
                      <c:pt idx="6957">
                        <c:v>505.91544192549799</c:v>
                      </c:pt>
                      <c:pt idx="6958">
                        <c:v>505.91352198401597</c:v>
                      </c:pt>
                      <c:pt idx="6959">
                        <c:v>505.89035963575702</c:v>
                      </c:pt>
                      <c:pt idx="6960">
                        <c:v>505.873519898788</c:v>
                      </c:pt>
                      <c:pt idx="6961">
                        <c:v>505.851597077137</c:v>
                      </c:pt>
                      <c:pt idx="6962">
                        <c:v>505.81858544745103</c:v>
                      </c:pt>
                      <c:pt idx="6963">
                        <c:v>505.78384240253803</c:v>
                      </c:pt>
                      <c:pt idx="6964">
                        <c:v>505.76635259923</c:v>
                      </c:pt>
                      <c:pt idx="6965">
                        <c:v>505.75556275254502</c:v>
                      </c:pt>
                      <c:pt idx="6966">
                        <c:v>505.73590001276801</c:v>
                      </c:pt>
                      <c:pt idx="6967">
                        <c:v>505.69702666989599</c:v>
                      </c:pt>
                      <c:pt idx="6968">
                        <c:v>505.68843394316099</c:v>
                      </c:pt>
                      <c:pt idx="6969">
                        <c:v>505.67783054609401</c:v>
                      </c:pt>
                      <c:pt idx="6970">
                        <c:v>505.67651806528301</c:v>
                      </c:pt>
                      <c:pt idx="6971">
                        <c:v>505.65953022843001</c:v>
                      </c:pt>
                      <c:pt idx="6972">
                        <c:v>505.62651713755002</c:v>
                      </c:pt>
                      <c:pt idx="6973">
                        <c:v>505.536445510909</c:v>
                      </c:pt>
                      <c:pt idx="6974">
                        <c:v>505.53337910732699</c:v>
                      </c:pt>
                      <c:pt idx="6975">
                        <c:v>505.49706173372698</c:v>
                      </c:pt>
                      <c:pt idx="6976">
                        <c:v>505.49440623129499</c:v>
                      </c:pt>
                      <c:pt idx="6977">
                        <c:v>505.49174473704602</c:v>
                      </c:pt>
                      <c:pt idx="6978">
                        <c:v>505.482743478104</c:v>
                      </c:pt>
                      <c:pt idx="6979">
                        <c:v>505.42691252381201</c:v>
                      </c:pt>
                      <c:pt idx="6980">
                        <c:v>505.42301929670998</c:v>
                      </c:pt>
                      <c:pt idx="6981">
                        <c:v>505.41414168474699</c:v>
                      </c:pt>
                      <c:pt idx="6982">
                        <c:v>505.37062864722498</c:v>
                      </c:pt>
                      <c:pt idx="6983">
                        <c:v>505.33891288857899</c:v>
                      </c:pt>
                      <c:pt idx="6984">
                        <c:v>505.27594917920402</c:v>
                      </c:pt>
                      <c:pt idx="6985">
                        <c:v>505.21805079690898</c:v>
                      </c:pt>
                      <c:pt idx="6986">
                        <c:v>505.21374474357401</c:v>
                      </c:pt>
                      <c:pt idx="6987">
                        <c:v>505.21021597447799</c:v>
                      </c:pt>
                      <c:pt idx="6988">
                        <c:v>505.188861130166</c:v>
                      </c:pt>
                      <c:pt idx="6989">
                        <c:v>505.18785561543802</c:v>
                      </c:pt>
                      <c:pt idx="6990">
                        <c:v>505.18282269239302</c:v>
                      </c:pt>
                      <c:pt idx="6991">
                        <c:v>505.17980558313701</c:v>
                      </c:pt>
                      <c:pt idx="6992">
                        <c:v>505.14407827558</c:v>
                      </c:pt>
                      <c:pt idx="6993">
                        <c:v>505.14189793234999</c:v>
                      </c:pt>
                      <c:pt idx="6994">
                        <c:v>505.13023386446298</c:v>
                      </c:pt>
                      <c:pt idx="6995">
                        <c:v>505.09956289705502</c:v>
                      </c:pt>
                      <c:pt idx="6996">
                        <c:v>505.099441427785</c:v>
                      </c:pt>
                      <c:pt idx="6997">
                        <c:v>505.09727774153902</c:v>
                      </c:pt>
                      <c:pt idx="6998">
                        <c:v>505.090384905289</c:v>
                      </c:pt>
                      <c:pt idx="6999">
                        <c:v>505.05471169967899</c:v>
                      </c:pt>
                      <c:pt idx="7000">
                        <c:v>504.99311326483502</c:v>
                      </c:pt>
                      <c:pt idx="7001">
                        <c:v>504.98599374267798</c:v>
                      </c:pt>
                      <c:pt idx="7002">
                        <c:v>504.981091452432</c:v>
                      </c:pt>
                      <c:pt idx="7003">
                        <c:v>504.948992120215</c:v>
                      </c:pt>
                      <c:pt idx="7004">
                        <c:v>504.94757384168201</c:v>
                      </c:pt>
                      <c:pt idx="7005">
                        <c:v>504.92968780034602</c:v>
                      </c:pt>
                      <c:pt idx="7006">
                        <c:v>504.92747974664098</c:v>
                      </c:pt>
                      <c:pt idx="7007">
                        <c:v>504.79254428476497</c:v>
                      </c:pt>
                      <c:pt idx="7008">
                        <c:v>504.79061923782302</c:v>
                      </c:pt>
                      <c:pt idx="7009">
                        <c:v>504.785828386525</c:v>
                      </c:pt>
                      <c:pt idx="7010">
                        <c:v>504.74742098958097</c:v>
                      </c:pt>
                      <c:pt idx="7011">
                        <c:v>504.72034329909701</c:v>
                      </c:pt>
                      <c:pt idx="7012">
                        <c:v>504.70140113900601</c:v>
                      </c:pt>
                      <c:pt idx="7013">
                        <c:v>504.69151186572202</c:v>
                      </c:pt>
                      <c:pt idx="7014">
                        <c:v>504.67215812347001</c:v>
                      </c:pt>
                      <c:pt idx="7015">
                        <c:v>504.66219312239002</c:v>
                      </c:pt>
                      <c:pt idx="7016">
                        <c:v>504.639421954797</c:v>
                      </c:pt>
                      <c:pt idx="7017">
                        <c:v>504.63618791147798</c:v>
                      </c:pt>
                      <c:pt idx="7018">
                        <c:v>504.63381739674799</c:v>
                      </c:pt>
                      <c:pt idx="7019">
                        <c:v>504.596630607137</c:v>
                      </c:pt>
                      <c:pt idx="7020">
                        <c:v>504.58949979330498</c:v>
                      </c:pt>
                      <c:pt idx="7021">
                        <c:v>504.582165533536</c:v>
                      </c:pt>
                      <c:pt idx="7022">
                        <c:v>504.54520259859299</c:v>
                      </c:pt>
                      <c:pt idx="7023">
                        <c:v>504.540310285717</c:v>
                      </c:pt>
                      <c:pt idx="7024">
                        <c:v>504.51079379038799</c:v>
                      </c:pt>
                      <c:pt idx="7025">
                        <c:v>504.50214981556002</c:v>
                      </c:pt>
                      <c:pt idx="7026">
                        <c:v>504.49630627563801</c:v>
                      </c:pt>
                      <c:pt idx="7027">
                        <c:v>504.47738408647803</c:v>
                      </c:pt>
                      <c:pt idx="7028">
                        <c:v>504.45512562364399</c:v>
                      </c:pt>
                      <c:pt idx="7029">
                        <c:v>504.37287013465601</c:v>
                      </c:pt>
                      <c:pt idx="7030">
                        <c:v>504.3650882522</c:v>
                      </c:pt>
                      <c:pt idx="7031">
                        <c:v>504.35216414492999</c:v>
                      </c:pt>
                      <c:pt idx="7032">
                        <c:v>504.34746934044603</c:v>
                      </c:pt>
                      <c:pt idx="7033">
                        <c:v>504.33748762863701</c:v>
                      </c:pt>
                      <c:pt idx="7034">
                        <c:v>504.32773905761599</c:v>
                      </c:pt>
                      <c:pt idx="7035">
                        <c:v>504.27302810471599</c:v>
                      </c:pt>
                      <c:pt idx="7036">
                        <c:v>504.269524415425</c:v>
                      </c:pt>
                      <c:pt idx="7037">
                        <c:v>504.24840774197099</c:v>
                      </c:pt>
                      <c:pt idx="7038">
                        <c:v>504.21361199825998</c:v>
                      </c:pt>
                      <c:pt idx="7039">
                        <c:v>504.198429779511</c:v>
                      </c:pt>
                      <c:pt idx="7040">
                        <c:v>504.19658664997502</c:v>
                      </c:pt>
                      <c:pt idx="7041">
                        <c:v>504.17826535571402</c:v>
                      </c:pt>
                      <c:pt idx="7042">
                        <c:v>504.17386102341601</c:v>
                      </c:pt>
                      <c:pt idx="7043">
                        <c:v>504.12988859183997</c:v>
                      </c:pt>
                      <c:pt idx="7044">
                        <c:v>504.10563843323303</c:v>
                      </c:pt>
                      <c:pt idx="7045">
                        <c:v>504.08483055803202</c:v>
                      </c:pt>
                      <c:pt idx="7046">
                        <c:v>504.07211792454098</c:v>
                      </c:pt>
                      <c:pt idx="7047">
                        <c:v>504.03641095476399</c:v>
                      </c:pt>
                      <c:pt idx="7048">
                        <c:v>504.032795755427</c:v>
                      </c:pt>
                      <c:pt idx="7049">
                        <c:v>504.00149797788498</c:v>
                      </c:pt>
                      <c:pt idx="7050">
                        <c:v>503.97304489577198</c:v>
                      </c:pt>
                      <c:pt idx="7051">
                        <c:v>503.93714302946699</c:v>
                      </c:pt>
                      <c:pt idx="7052">
                        <c:v>503.92212328841299</c:v>
                      </c:pt>
                      <c:pt idx="7053">
                        <c:v>503.87401335770198</c:v>
                      </c:pt>
                      <c:pt idx="7054">
                        <c:v>503.86037558820499</c:v>
                      </c:pt>
                      <c:pt idx="7055">
                        <c:v>503.85799958039399</c:v>
                      </c:pt>
                      <c:pt idx="7056">
                        <c:v>503.83192978215999</c:v>
                      </c:pt>
                      <c:pt idx="7057">
                        <c:v>503.828237410724</c:v>
                      </c:pt>
                      <c:pt idx="7058">
                        <c:v>503.813138778108</c:v>
                      </c:pt>
                      <c:pt idx="7059">
                        <c:v>503.769941793447</c:v>
                      </c:pt>
                      <c:pt idx="7060">
                        <c:v>503.76739076594498</c:v>
                      </c:pt>
                      <c:pt idx="7061">
                        <c:v>503.749671159809</c:v>
                      </c:pt>
                      <c:pt idx="7062">
                        <c:v>503.746084392098</c:v>
                      </c:pt>
                      <c:pt idx="7063">
                        <c:v>503.74558213906602</c:v>
                      </c:pt>
                      <c:pt idx="7064">
                        <c:v>503.717358656123</c:v>
                      </c:pt>
                      <c:pt idx="7065">
                        <c:v>503.70632681430601</c:v>
                      </c:pt>
                      <c:pt idx="7066">
                        <c:v>503.70481524810702</c:v>
                      </c:pt>
                      <c:pt idx="7067">
                        <c:v>503.69922525396601</c:v>
                      </c:pt>
                      <c:pt idx="7068">
                        <c:v>503.678095848395</c:v>
                      </c:pt>
                      <c:pt idx="7069">
                        <c:v>503.677038710354</c:v>
                      </c:pt>
                      <c:pt idx="7070">
                        <c:v>503.67214028254801</c:v>
                      </c:pt>
                      <c:pt idx="7071">
                        <c:v>503.65353390991601</c:v>
                      </c:pt>
                      <c:pt idx="7072">
                        <c:v>503.65282010842299</c:v>
                      </c:pt>
                      <c:pt idx="7073">
                        <c:v>503.61623828664301</c:v>
                      </c:pt>
                      <c:pt idx="7074">
                        <c:v>503.604034421667</c:v>
                      </c:pt>
                      <c:pt idx="7075">
                        <c:v>503.597976278087</c:v>
                      </c:pt>
                      <c:pt idx="7076">
                        <c:v>503.596079149849</c:v>
                      </c:pt>
                      <c:pt idx="7077">
                        <c:v>503.56742856737498</c:v>
                      </c:pt>
                      <c:pt idx="7078">
                        <c:v>503.51293073383403</c:v>
                      </c:pt>
                      <c:pt idx="7079">
                        <c:v>503.501111263925</c:v>
                      </c:pt>
                      <c:pt idx="7080">
                        <c:v>503.47418299291201</c:v>
                      </c:pt>
                      <c:pt idx="7081">
                        <c:v>503.43842195912799</c:v>
                      </c:pt>
                      <c:pt idx="7082">
                        <c:v>503.43383975536801</c:v>
                      </c:pt>
                      <c:pt idx="7083">
                        <c:v>503.40953153463403</c:v>
                      </c:pt>
                      <c:pt idx="7084">
                        <c:v>503.320956702405</c:v>
                      </c:pt>
                      <c:pt idx="7085">
                        <c:v>503.308743584235</c:v>
                      </c:pt>
                      <c:pt idx="7086">
                        <c:v>503.298970122821</c:v>
                      </c:pt>
                      <c:pt idx="7087">
                        <c:v>503.2980178194</c:v>
                      </c:pt>
                      <c:pt idx="7088">
                        <c:v>503.24480512408502</c:v>
                      </c:pt>
                      <c:pt idx="7089">
                        <c:v>503.23762378648399</c:v>
                      </c:pt>
                      <c:pt idx="7090">
                        <c:v>503.22293715166597</c:v>
                      </c:pt>
                      <c:pt idx="7091">
                        <c:v>503.20631766984297</c:v>
                      </c:pt>
                      <c:pt idx="7092">
                        <c:v>503.13693861397797</c:v>
                      </c:pt>
                      <c:pt idx="7093">
                        <c:v>503.13331112553101</c:v>
                      </c:pt>
                      <c:pt idx="7094">
                        <c:v>503.11563932199903</c:v>
                      </c:pt>
                      <c:pt idx="7095">
                        <c:v>503.113587324832</c:v>
                      </c:pt>
                      <c:pt idx="7096">
                        <c:v>503.10548212891598</c:v>
                      </c:pt>
                      <c:pt idx="7097">
                        <c:v>503.103156057707</c:v>
                      </c:pt>
                      <c:pt idx="7098">
                        <c:v>503.09636879695699</c:v>
                      </c:pt>
                      <c:pt idx="7099">
                        <c:v>503.08890212967998</c:v>
                      </c:pt>
                      <c:pt idx="7100">
                        <c:v>503.08808885458399</c:v>
                      </c:pt>
                      <c:pt idx="7101">
                        <c:v>503.06477547800102</c:v>
                      </c:pt>
                      <c:pt idx="7102">
                        <c:v>503.00622950675501</c:v>
                      </c:pt>
                      <c:pt idx="7103">
                        <c:v>502.981574556336</c:v>
                      </c:pt>
                      <c:pt idx="7104">
                        <c:v>502.97642888692502</c:v>
                      </c:pt>
                      <c:pt idx="7105">
                        <c:v>502.92240235286999</c:v>
                      </c:pt>
                      <c:pt idx="7106">
                        <c:v>502.87218208485501</c:v>
                      </c:pt>
                      <c:pt idx="7107">
                        <c:v>502.85493297050601</c:v>
                      </c:pt>
                      <c:pt idx="7108">
                        <c:v>502.85428208177302</c:v>
                      </c:pt>
                      <c:pt idx="7109">
                        <c:v>502.82479961067702</c:v>
                      </c:pt>
                      <c:pt idx="7110">
                        <c:v>502.80214397038498</c:v>
                      </c:pt>
                      <c:pt idx="7111">
                        <c:v>502.796350036148</c:v>
                      </c:pt>
                      <c:pt idx="7112">
                        <c:v>502.757702237118</c:v>
                      </c:pt>
                      <c:pt idx="7113">
                        <c:v>502.725401004285</c:v>
                      </c:pt>
                      <c:pt idx="7114">
                        <c:v>502.659670314945</c:v>
                      </c:pt>
                      <c:pt idx="7115">
                        <c:v>502.65723611067199</c:v>
                      </c:pt>
                      <c:pt idx="7116">
                        <c:v>502.64696591240499</c:v>
                      </c:pt>
                      <c:pt idx="7117">
                        <c:v>502.59277270981198</c:v>
                      </c:pt>
                      <c:pt idx="7118">
                        <c:v>502.58374225185997</c:v>
                      </c:pt>
                      <c:pt idx="7119">
                        <c:v>502.53513106059302</c:v>
                      </c:pt>
                      <c:pt idx="7120">
                        <c:v>502.53147471704898</c:v>
                      </c:pt>
                      <c:pt idx="7121">
                        <c:v>502.523473517995</c:v>
                      </c:pt>
                      <c:pt idx="7122">
                        <c:v>502.52056850084603</c:v>
                      </c:pt>
                      <c:pt idx="7123">
                        <c:v>502.51658599740898</c:v>
                      </c:pt>
                      <c:pt idx="7124">
                        <c:v>502.49264055291297</c:v>
                      </c:pt>
                      <c:pt idx="7125">
                        <c:v>502.45492360341501</c:v>
                      </c:pt>
                      <c:pt idx="7126">
                        <c:v>502.41055817993299</c:v>
                      </c:pt>
                      <c:pt idx="7127">
                        <c:v>502.36665496322303</c:v>
                      </c:pt>
                      <c:pt idx="7128">
                        <c:v>502.30043781333302</c:v>
                      </c:pt>
                      <c:pt idx="7129">
                        <c:v>502.21534893583203</c:v>
                      </c:pt>
                      <c:pt idx="7130">
                        <c:v>502.17637454470997</c:v>
                      </c:pt>
                      <c:pt idx="7131">
                        <c:v>502.14991933204902</c:v>
                      </c:pt>
                      <c:pt idx="7132">
                        <c:v>502.14406774867399</c:v>
                      </c:pt>
                      <c:pt idx="7133">
                        <c:v>502.13503885324599</c:v>
                      </c:pt>
                      <c:pt idx="7134">
                        <c:v>502.10930064263198</c:v>
                      </c:pt>
                      <c:pt idx="7135">
                        <c:v>502.08895031534701</c:v>
                      </c:pt>
                      <c:pt idx="7136">
                        <c:v>502.06771340965099</c:v>
                      </c:pt>
                      <c:pt idx="7137">
                        <c:v>502.014938686248</c:v>
                      </c:pt>
                      <c:pt idx="7138">
                        <c:v>502.01092897685299</c:v>
                      </c:pt>
                      <c:pt idx="7139">
                        <c:v>502.007417239142</c:v>
                      </c:pt>
                      <c:pt idx="7140">
                        <c:v>501.99036666700601</c:v>
                      </c:pt>
                      <c:pt idx="7141">
                        <c:v>501.97763628322599</c:v>
                      </c:pt>
                      <c:pt idx="7142">
                        <c:v>501.97505891354302</c:v>
                      </c:pt>
                      <c:pt idx="7143">
                        <c:v>501.96756194126999</c:v>
                      </c:pt>
                      <c:pt idx="7144">
                        <c:v>501.96472475145799</c:v>
                      </c:pt>
                      <c:pt idx="7145">
                        <c:v>501.92668586138097</c:v>
                      </c:pt>
                      <c:pt idx="7146">
                        <c:v>501.91254821401498</c:v>
                      </c:pt>
                      <c:pt idx="7147">
                        <c:v>501.891316763134</c:v>
                      </c:pt>
                      <c:pt idx="7148">
                        <c:v>501.87948945368299</c:v>
                      </c:pt>
                      <c:pt idx="7149">
                        <c:v>501.87121793931499</c:v>
                      </c:pt>
                      <c:pt idx="7150">
                        <c:v>501.80198456801799</c:v>
                      </c:pt>
                      <c:pt idx="7151">
                        <c:v>501.74862867654701</c:v>
                      </c:pt>
                      <c:pt idx="7152">
                        <c:v>501.71996506459902</c:v>
                      </c:pt>
                      <c:pt idx="7153">
                        <c:v>501.64552024396602</c:v>
                      </c:pt>
                      <c:pt idx="7154">
                        <c:v>501.62285549688301</c:v>
                      </c:pt>
                      <c:pt idx="7155">
                        <c:v>501.61135207912503</c:v>
                      </c:pt>
                      <c:pt idx="7156">
                        <c:v>501.60149624953499</c:v>
                      </c:pt>
                      <c:pt idx="7157">
                        <c:v>501.587530167267</c:v>
                      </c:pt>
                      <c:pt idx="7158">
                        <c:v>501.57907555659199</c:v>
                      </c:pt>
                      <c:pt idx="7159">
                        <c:v>501.53240891456801</c:v>
                      </c:pt>
                      <c:pt idx="7160">
                        <c:v>501.51268394146803</c:v>
                      </c:pt>
                      <c:pt idx="7161">
                        <c:v>501.504987498449</c:v>
                      </c:pt>
                      <c:pt idx="7162">
                        <c:v>501.47982637395302</c:v>
                      </c:pt>
                      <c:pt idx="7163">
                        <c:v>501.46387799325998</c:v>
                      </c:pt>
                      <c:pt idx="7164">
                        <c:v>501.45097319679098</c:v>
                      </c:pt>
                      <c:pt idx="7165">
                        <c:v>501.44986939821803</c:v>
                      </c:pt>
                      <c:pt idx="7166">
                        <c:v>501.43282941535898</c:v>
                      </c:pt>
                      <c:pt idx="7167">
                        <c:v>501.38012058985601</c:v>
                      </c:pt>
                      <c:pt idx="7168">
                        <c:v>501.33492321242198</c:v>
                      </c:pt>
                      <c:pt idx="7169">
                        <c:v>501.29862936438502</c:v>
                      </c:pt>
                      <c:pt idx="7170">
                        <c:v>501.29420793249</c:v>
                      </c:pt>
                      <c:pt idx="7171">
                        <c:v>501.29309304899499</c:v>
                      </c:pt>
                      <c:pt idx="7172">
                        <c:v>501.28170377817798</c:v>
                      </c:pt>
                      <c:pt idx="7173">
                        <c:v>501.26538166140898</c:v>
                      </c:pt>
                      <c:pt idx="7174">
                        <c:v>501.25883612980499</c:v>
                      </c:pt>
                      <c:pt idx="7175">
                        <c:v>501.23958186349802</c:v>
                      </c:pt>
                      <c:pt idx="7176">
                        <c:v>501.23062796537101</c:v>
                      </c:pt>
                      <c:pt idx="7177">
                        <c:v>501.21541736938298</c:v>
                      </c:pt>
                      <c:pt idx="7178">
                        <c:v>501.20543226856802</c:v>
                      </c:pt>
                      <c:pt idx="7179">
                        <c:v>501.17745475217203</c:v>
                      </c:pt>
                      <c:pt idx="7180">
                        <c:v>501.17071609855202</c:v>
                      </c:pt>
                      <c:pt idx="7181">
                        <c:v>501.16645237959301</c:v>
                      </c:pt>
                      <c:pt idx="7182">
                        <c:v>501.14409552896001</c:v>
                      </c:pt>
                      <c:pt idx="7183">
                        <c:v>501.13524682026701</c:v>
                      </c:pt>
                      <c:pt idx="7184">
                        <c:v>501.11622483944899</c:v>
                      </c:pt>
                      <c:pt idx="7185">
                        <c:v>501.11000598467399</c:v>
                      </c:pt>
                      <c:pt idx="7186">
                        <c:v>501.10291341827099</c:v>
                      </c:pt>
                      <c:pt idx="7187">
                        <c:v>501.10215567492099</c:v>
                      </c:pt>
                      <c:pt idx="7188">
                        <c:v>501.09582122634401</c:v>
                      </c:pt>
                      <c:pt idx="7189">
                        <c:v>501.06247279820798</c:v>
                      </c:pt>
                      <c:pt idx="7190">
                        <c:v>501.04230214659498</c:v>
                      </c:pt>
                      <c:pt idx="7191">
                        <c:v>501.03621183905898</c:v>
                      </c:pt>
                      <c:pt idx="7192">
                        <c:v>501.02202526273601</c:v>
                      </c:pt>
                      <c:pt idx="7193">
                        <c:v>500.99984826540498</c:v>
                      </c:pt>
                      <c:pt idx="7194">
                        <c:v>500.99224616302098</c:v>
                      </c:pt>
                      <c:pt idx="7195">
                        <c:v>500.98060281001398</c:v>
                      </c:pt>
                      <c:pt idx="7196">
                        <c:v>500.95339622401599</c:v>
                      </c:pt>
                      <c:pt idx="7197">
                        <c:v>500.94654866399401</c:v>
                      </c:pt>
                      <c:pt idx="7198">
                        <c:v>500.93139187823499</c:v>
                      </c:pt>
                      <c:pt idx="7199">
                        <c:v>500.92479361867998</c:v>
                      </c:pt>
                      <c:pt idx="7200">
                        <c:v>500.91922615734899</c:v>
                      </c:pt>
                      <c:pt idx="7201">
                        <c:v>500.88225080751801</c:v>
                      </c:pt>
                      <c:pt idx="7202">
                        <c:v>500.796742198179</c:v>
                      </c:pt>
                      <c:pt idx="7203">
                        <c:v>500.78680886750902</c:v>
                      </c:pt>
                      <c:pt idx="7204">
                        <c:v>500.77634692031398</c:v>
                      </c:pt>
                      <c:pt idx="7205">
                        <c:v>500.77084934317799</c:v>
                      </c:pt>
                      <c:pt idx="7206">
                        <c:v>500.75439854946097</c:v>
                      </c:pt>
                      <c:pt idx="7207">
                        <c:v>500.735232957123</c:v>
                      </c:pt>
                      <c:pt idx="7208">
                        <c:v>500.72929264231698</c:v>
                      </c:pt>
                      <c:pt idx="7209">
                        <c:v>500.72215279011198</c:v>
                      </c:pt>
                      <c:pt idx="7210">
                        <c:v>500.70556037810201</c:v>
                      </c:pt>
                      <c:pt idx="7211">
                        <c:v>500.69771192362498</c:v>
                      </c:pt>
                      <c:pt idx="7212">
                        <c:v>500.69498098894297</c:v>
                      </c:pt>
                      <c:pt idx="7213">
                        <c:v>500.67354642424601</c:v>
                      </c:pt>
                      <c:pt idx="7214">
                        <c:v>500.60332082255297</c:v>
                      </c:pt>
                      <c:pt idx="7215">
                        <c:v>500.561620457777</c:v>
                      </c:pt>
                      <c:pt idx="7216">
                        <c:v>500.546874571915</c:v>
                      </c:pt>
                      <c:pt idx="7217">
                        <c:v>500.53049210258098</c:v>
                      </c:pt>
                      <c:pt idx="7218">
                        <c:v>500.52300240216499</c:v>
                      </c:pt>
                      <c:pt idx="7219">
                        <c:v>500.49269029368099</c:v>
                      </c:pt>
                      <c:pt idx="7220">
                        <c:v>500.47804242269802</c:v>
                      </c:pt>
                      <c:pt idx="7221">
                        <c:v>500.464562681757</c:v>
                      </c:pt>
                      <c:pt idx="7222">
                        <c:v>500.45694422021899</c:v>
                      </c:pt>
                      <c:pt idx="7223">
                        <c:v>500.442603408472</c:v>
                      </c:pt>
                      <c:pt idx="7224">
                        <c:v>500.38674971149698</c:v>
                      </c:pt>
                      <c:pt idx="7225">
                        <c:v>500.38352672402999</c:v>
                      </c:pt>
                      <c:pt idx="7226">
                        <c:v>500.36847648133102</c:v>
                      </c:pt>
                      <c:pt idx="7227">
                        <c:v>500.29968294364699</c:v>
                      </c:pt>
                      <c:pt idx="7228">
                        <c:v>500.28140561768799</c:v>
                      </c:pt>
                      <c:pt idx="7229">
                        <c:v>500.23186410771399</c:v>
                      </c:pt>
                      <c:pt idx="7230">
                        <c:v>500.21974895077102</c:v>
                      </c:pt>
                      <c:pt idx="7231">
                        <c:v>500.20890206712699</c:v>
                      </c:pt>
                      <c:pt idx="7232">
                        <c:v>500.19843233224702</c:v>
                      </c:pt>
                      <c:pt idx="7233">
                        <c:v>500.19711736855402</c:v>
                      </c:pt>
                      <c:pt idx="7234">
                        <c:v>500.18813977631601</c:v>
                      </c:pt>
                      <c:pt idx="7235">
                        <c:v>500.18521246946</c:v>
                      </c:pt>
                      <c:pt idx="7236">
                        <c:v>500.09281870424701</c:v>
                      </c:pt>
                      <c:pt idx="7237">
                        <c:v>500.06216102141798</c:v>
                      </c:pt>
                      <c:pt idx="7238">
                        <c:v>500.04423401185699</c:v>
                      </c:pt>
                      <c:pt idx="7239">
                        <c:v>500.03060674704</c:v>
                      </c:pt>
                      <c:pt idx="7240">
                        <c:v>500.02773614520203</c:v>
                      </c:pt>
                      <c:pt idx="7241">
                        <c:v>500.02718422018899</c:v>
                      </c:pt>
                      <c:pt idx="7242">
                        <c:v>500.01864819530101</c:v>
                      </c:pt>
                      <c:pt idx="7243">
                        <c:v>500.01004646988798</c:v>
                      </c:pt>
                      <c:pt idx="7244">
                        <c:v>500.00633062798403</c:v>
                      </c:pt>
                      <c:pt idx="7245">
                        <c:v>499.99241231481</c:v>
                      </c:pt>
                      <c:pt idx="7246">
                        <c:v>499.98159300195999</c:v>
                      </c:pt>
                      <c:pt idx="7247">
                        <c:v>499.972455476047</c:v>
                      </c:pt>
                      <c:pt idx="7248">
                        <c:v>499.94220046113298</c:v>
                      </c:pt>
                      <c:pt idx="7249">
                        <c:v>499.91339577746197</c:v>
                      </c:pt>
                      <c:pt idx="7250">
                        <c:v>499.88674967028402</c:v>
                      </c:pt>
                      <c:pt idx="7251">
                        <c:v>499.81806873289997</c:v>
                      </c:pt>
                      <c:pt idx="7252">
                        <c:v>499.80302509988297</c:v>
                      </c:pt>
                      <c:pt idx="7253">
                        <c:v>499.78184681097798</c:v>
                      </c:pt>
                      <c:pt idx="7254">
                        <c:v>499.67360268152299</c:v>
                      </c:pt>
                      <c:pt idx="7255">
                        <c:v>499.66423065138503</c:v>
                      </c:pt>
                      <c:pt idx="7256">
                        <c:v>499.64033133658802</c:v>
                      </c:pt>
                      <c:pt idx="7257">
                        <c:v>499.62577788249001</c:v>
                      </c:pt>
                      <c:pt idx="7258">
                        <c:v>499.60115956165401</c:v>
                      </c:pt>
                      <c:pt idx="7259">
                        <c:v>499.59422925422399</c:v>
                      </c:pt>
                      <c:pt idx="7260">
                        <c:v>499.554382118143</c:v>
                      </c:pt>
                      <c:pt idx="7261">
                        <c:v>499.52778592641903</c:v>
                      </c:pt>
                      <c:pt idx="7262">
                        <c:v>499.518772310401</c:v>
                      </c:pt>
                      <c:pt idx="7263">
                        <c:v>499.51036383939902</c:v>
                      </c:pt>
                      <c:pt idx="7264">
                        <c:v>499.46414527492198</c:v>
                      </c:pt>
                      <c:pt idx="7265">
                        <c:v>499.460358430361</c:v>
                      </c:pt>
                      <c:pt idx="7266">
                        <c:v>499.44583112701702</c:v>
                      </c:pt>
                      <c:pt idx="7267">
                        <c:v>499.43061506075799</c:v>
                      </c:pt>
                      <c:pt idx="7268">
                        <c:v>499.403853222782</c:v>
                      </c:pt>
                      <c:pt idx="7269">
                        <c:v>499.327425267519</c:v>
                      </c:pt>
                      <c:pt idx="7270">
                        <c:v>499.32173698315398</c:v>
                      </c:pt>
                      <c:pt idx="7271">
                        <c:v>499.30719369745799</c:v>
                      </c:pt>
                      <c:pt idx="7272">
                        <c:v>499.29731049875897</c:v>
                      </c:pt>
                      <c:pt idx="7273">
                        <c:v>499.28385413450297</c:v>
                      </c:pt>
                      <c:pt idx="7274">
                        <c:v>499.26431491086998</c:v>
                      </c:pt>
                      <c:pt idx="7275">
                        <c:v>499.218968903318</c:v>
                      </c:pt>
                      <c:pt idx="7276">
                        <c:v>499.20776729917998</c:v>
                      </c:pt>
                      <c:pt idx="7277">
                        <c:v>499.19637265909103</c:v>
                      </c:pt>
                      <c:pt idx="7278">
                        <c:v>499.19507872009899</c:v>
                      </c:pt>
                      <c:pt idx="7279">
                        <c:v>499.17861327352801</c:v>
                      </c:pt>
                      <c:pt idx="7280">
                        <c:v>499.14935678951002</c:v>
                      </c:pt>
                      <c:pt idx="7281">
                        <c:v>499.12248847766102</c:v>
                      </c:pt>
                      <c:pt idx="7282">
                        <c:v>499.12111338686799</c:v>
                      </c:pt>
                      <c:pt idx="7283">
                        <c:v>499.11025948810902</c:v>
                      </c:pt>
                      <c:pt idx="7284">
                        <c:v>499.10860276411699</c:v>
                      </c:pt>
                      <c:pt idx="7285">
                        <c:v>499.07176747085299</c:v>
                      </c:pt>
                      <c:pt idx="7286">
                        <c:v>499.05741610820201</c:v>
                      </c:pt>
                      <c:pt idx="7287">
                        <c:v>499.01240738592298</c:v>
                      </c:pt>
                      <c:pt idx="7288">
                        <c:v>498.972500997802</c:v>
                      </c:pt>
                      <c:pt idx="7289">
                        <c:v>498.95941439570998</c:v>
                      </c:pt>
                      <c:pt idx="7290">
                        <c:v>498.93281039192601</c:v>
                      </c:pt>
                      <c:pt idx="7291">
                        <c:v>498.92436149141798</c:v>
                      </c:pt>
                      <c:pt idx="7292">
                        <c:v>498.86799605086901</c:v>
                      </c:pt>
                      <c:pt idx="7293">
                        <c:v>498.82266240937201</c:v>
                      </c:pt>
                      <c:pt idx="7294">
                        <c:v>498.82234004023297</c:v>
                      </c:pt>
                      <c:pt idx="7295">
                        <c:v>498.820633770239</c:v>
                      </c:pt>
                      <c:pt idx="7296">
                        <c:v>498.81813490496</c:v>
                      </c:pt>
                      <c:pt idx="7297">
                        <c:v>498.80295560776898</c:v>
                      </c:pt>
                      <c:pt idx="7298">
                        <c:v>498.79683247729002</c:v>
                      </c:pt>
                      <c:pt idx="7299">
                        <c:v>498.78242931294602</c:v>
                      </c:pt>
                      <c:pt idx="7300">
                        <c:v>498.77519261989301</c:v>
                      </c:pt>
                      <c:pt idx="7301">
                        <c:v>498.71842477158498</c:v>
                      </c:pt>
                      <c:pt idx="7302">
                        <c:v>498.69281597276603</c:v>
                      </c:pt>
                      <c:pt idx="7303">
                        <c:v>498.67973217940897</c:v>
                      </c:pt>
                      <c:pt idx="7304">
                        <c:v>498.67346225229801</c:v>
                      </c:pt>
                      <c:pt idx="7305">
                        <c:v>498.59378921498097</c:v>
                      </c:pt>
                      <c:pt idx="7306">
                        <c:v>498.59237090454099</c:v>
                      </c:pt>
                      <c:pt idx="7307">
                        <c:v>498.57167213531801</c:v>
                      </c:pt>
                      <c:pt idx="7308">
                        <c:v>498.55860508730001</c:v>
                      </c:pt>
                      <c:pt idx="7309">
                        <c:v>498.483303829242</c:v>
                      </c:pt>
                      <c:pt idx="7310">
                        <c:v>498.43902429260601</c:v>
                      </c:pt>
                      <c:pt idx="7311">
                        <c:v>498.35456865530398</c:v>
                      </c:pt>
                      <c:pt idx="7312">
                        <c:v>498.345601958911</c:v>
                      </c:pt>
                      <c:pt idx="7313">
                        <c:v>498.33615759439101</c:v>
                      </c:pt>
                      <c:pt idx="7314">
                        <c:v>498.32675936147803</c:v>
                      </c:pt>
                      <c:pt idx="7315">
                        <c:v>498.293226993941</c:v>
                      </c:pt>
                      <c:pt idx="7316">
                        <c:v>498.27834569676799</c:v>
                      </c:pt>
                      <c:pt idx="7317">
                        <c:v>498.25656577895899</c:v>
                      </c:pt>
                      <c:pt idx="7318">
                        <c:v>498.25480914312698</c:v>
                      </c:pt>
                      <c:pt idx="7319">
                        <c:v>498.23460466928299</c:v>
                      </c:pt>
                      <c:pt idx="7320">
                        <c:v>498.23276536461202</c:v>
                      </c:pt>
                      <c:pt idx="7321">
                        <c:v>498.22856826230401</c:v>
                      </c:pt>
                      <c:pt idx="7322">
                        <c:v>498.19566402578698</c:v>
                      </c:pt>
                      <c:pt idx="7323">
                        <c:v>498.17597508614</c:v>
                      </c:pt>
                      <c:pt idx="7324">
                        <c:v>498.16401318474402</c:v>
                      </c:pt>
                      <c:pt idx="7325">
                        <c:v>498.11729536505499</c:v>
                      </c:pt>
                      <c:pt idx="7326">
                        <c:v>498.11157315556</c:v>
                      </c:pt>
                      <c:pt idx="7327">
                        <c:v>498.098975976075</c:v>
                      </c:pt>
                      <c:pt idx="7328">
                        <c:v>498.09354796487702</c:v>
                      </c:pt>
                      <c:pt idx="7329">
                        <c:v>498.08835575246599</c:v>
                      </c:pt>
                      <c:pt idx="7330">
                        <c:v>497.94620428042401</c:v>
                      </c:pt>
                      <c:pt idx="7331">
                        <c:v>497.93896048302003</c:v>
                      </c:pt>
                      <c:pt idx="7332">
                        <c:v>497.93750514665697</c:v>
                      </c:pt>
                      <c:pt idx="7333">
                        <c:v>497.92363978554101</c:v>
                      </c:pt>
                      <c:pt idx="7334">
                        <c:v>497.89055185679001</c:v>
                      </c:pt>
                      <c:pt idx="7335">
                        <c:v>497.88895936026898</c:v>
                      </c:pt>
                      <c:pt idx="7336">
                        <c:v>497.86951751196699</c:v>
                      </c:pt>
                      <c:pt idx="7337">
                        <c:v>497.86451416261298</c:v>
                      </c:pt>
                      <c:pt idx="7338">
                        <c:v>497.78363675964198</c:v>
                      </c:pt>
                      <c:pt idx="7339">
                        <c:v>497.74083760835998</c:v>
                      </c:pt>
                      <c:pt idx="7340">
                        <c:v>497.72229477178502</c:v>
                      </c:pt>
                      <c:pt idx="7341">
                        <c:v>497.68190417240601</c:v>
                      </c:pt>
                      <c:pt idx="7342">
                        <c:v>497.66248845219297</c:v>
                      </c:pt>
                      <c:pt idx="7343">
                        <c:v>497.65891931635201</c:v>
                      </c:pt>
                      <c:pt idx="7344">
                        <c:v>497.64717686474103</c:v>
                      </c:pt>
                      <c:pt idx="7345">
                        <c:v>497.631673963872</c:v>
                      </c:pt>
                      <c:pt idx="7346">
                        <c:v>497.61751129417598</c:v>
                      </c:pt>
                      <c:pt idx="7347">
                        <c:v>497.615755208937</c:v>
                      </c:pt>
                      <c:pt idx="7348">
                        <c:v>497.60416315306799</c:v>
                      </c:pt>
                      <c:pt idx="7349">
                        <c:v>497.59857420110001</c:v>
                      </c:pt>
                      <c:pt idx="7350">
                        <c:v>497.58796164101199</c:v>
                      </c:pt>
                      <c:pt idx="7351">
                        <c:v>497.58559355889201</c:v>
                      </c:pt>
                      <c:pt idx="7352">
                        <c:v>497.57453616469002</c:v>
                      </c:pt>
                      <c:pt idx="7353">
                        <c:v>497.57378196075501</c:v>
                      </c:pt>
                      <c:pt idx="7354">
                        <c:v>497.55004104101801</c:v>
                      </c:pt>
                      <c:pt idx="7355">
                        <c:v>497.49738570837599</c:v>
                      </c:pt>
                      <c:pt idx="7356">
                        <c:v>497.43651138905602</c:v>
                      </c:pt>
                      <c:pt idx="7357">
                        <c:v>497.42824362719</c:v>
                      </c:pt>
                      <c:pt idx="7358">
                        <c:v>497.38445733387903</c:v>
                      </c:pt>
                      <c:pt idx="7359">
                        <c:v>497.33095340598601</c:v>
                      </c:pt>
                      <c:pt idx="7360">
                        <c:v>497.32955264705203</c:v>
                      </c:pt>
                      <c:pt idx="7361">
                        <c:v>497.301484944224</c:v>
                      </c:pt>
                      <c:pt idx="7362">
                        <c:v>497.29167695500098</c:v>
                      </c:pt>
                      <c:pt idx="7363">
                        <c:v>497.28156590335902</c:v>
                      </c:pt>
                      <c:pt idx="7364">
                        <c:v>497.22848353920898</c:v>
                      </c:pt>
                      <c:pt idx="7365">
                        <c:v>497.22401698598497</c:v>
                      </c:pt>
                      <c:pt idx="7366">
                        <c:v>497.21761162013399</c:v>
                      </c:pt>
                      <c:pt idx="7367">
                        <c:v>497.16934875008099</c:v>
                      </c:pt>
                      <c:pt idx="7368">
                        <c:v>497.145234361848</c:v>
                      </c:pt>
                      <c:pt idx="7369">
                        <c:v>497.120767841153</c:v>
                      </c:pt>
                      <c:pt idx="7370">
                        <c:v>497.12036258275401</c:v>
                      </c:pt>
                      <c:pt idx="7371">
                        <c:v>497.09847777151703</c:v>
                      </c:pt>
                      <c:pt idx="7372">
                        <c:v>497.07995177623599</c:v>
                      </c:pt>
                      <c:pt idx="7373">
                        <c:v>497.07665481864802</c:v>
                      </c:pt>
                      <c:pt idx="7374">
                        <c:v>497.02620807079802</c:v>
                      </c:pt>
                      <c:pt idx="7375">
                        <c:v>497.01922930261401</c:v>
                      </c:pt>
                      <c:pt idx="7376">
                        <c:v>496.99796724135899</c:v>
                      </c:pt>
                      <c:pt idx="7377">
                        <c:v>496.99631323946801</c:v>
                      </c:pt>
                      <c:pt idx="7378">
                        <c:v>496.97230220741602</c:v>
                      </c:pt>
                      <c:pt idx="7379">
                        <c:v>496.97187190332897</c:v>
                      </c:pt>
                      <c:pt idx="7380">
                        <c:v>496.97101245978098</c:v>
                      </c:pt>
                      <c:pt idx="7381">
                        <c:v>496.96940415490798</c:v>
                      </c:pt>
                      <c:pt idx="7382">
                        <c:v>496.93762742868103</c:v>
                      </c:pt>
                      <c:pt idx="7383">
                        <c:v>496.92957734935902</c:v>
                      </c:pt>
                      <c:pt idx="7384">
                        <c:v>496.92879300174798</c:v>
                      </c:pt>
                      <c:pt idx="7385">
                        <c:v>496.90909995002397</c:v>
                      </c:pt>
                      <c:pt idx="7386">
                        <c:v>496.90337877364402</c:v>
                      </c:pt>
                      <c:pt idx="7387">
                        <c:v>496.88005361853197</c:v>
                      </c:pt>
                      <c:pt idx="7388">
                        <c:v>496.864290086214</c:v>
                      </c:pt>
                      <c:pt idx="7389">
                        <c:v>496.86129015140102</c:v>
                      </c:pt>
                      <c:pt idx="7390">
                        <c:v>496.85780314435402</c:v>
                      </c:pt>
                      <c:pt idx="7391">
                        <c:v>496.835779310041</c:v>
                      </c:pt>
                      <c:pt idx="7392">
                        <c:v>496.80484595224198</c:v>
                      </c:pt>
                      <c:pt idx="7393">
                        <c:v>496.79898113022199</c:v>
                      </c:pt>
                      <c:pt idx="7394">
                        <c:v>496.77934982451399</c:v>
                      </c:pt>
                      <c:pt idx="7395">
                        <c:v>496.77529754387803</c:v>
                      </c:pt>
                      <c:pt idx="7396">
                        <c:v>496.77026673585902</c:v>
                      </c:pt>
                      <c:pt idx="7397">
                        <c:v>496.75816702678298</c:v>
                      </c:pt>
                      <c:pt idx="7398">
                        <c:v>496.75292937482698</c:v>
                      </c:pt>
                      <c:pt idx="7399">
                        <c:v>496.748901871307</c:v>
                      </c:pt>
                      <c:pt idx="7400">
                        <c:v>496.71122782781498</c:v>
                      </c:pt>
                      <c:pt idx="7401">
                        <c:v>496.70590265989102</c:v>
                      </c:pt>
                      <c:pt idx="7402">
                        <c:v>496.67543486873598</c:v>
                      </c:pt>
                      <c:pt idx="7403">
                        <c:v>496.655418943374</c:v>
                      </c:pt>
                      <c:pt idx="7404">
                        <c:v>496.61139689828798</c:v>
                      </c:pt>
                      <c:pt idx="7405">
                        <c:v>496.603807307843</c:v>
                      </c:pt>
                      <c:pt idx="7406">
                        <c:v>496.58822474926302</c:v>
                      </c:pt>
                      <c:pt idx="7407">
                        <c:v>496.57732513872202</c:v>
                      </c:pt>
                      <c:pt idx="7408">
                        <c:v>496.56737687497798</c:v>
                      </c:pt>
                      <c:pt idx="7409">
                        <c:v>496.56568453799298</c:v>
                      </c:pt>
                      <c:pt idx="7410">
                        <c:v>496.50288603291301</c:v>
                      </c:pt>
                      <c:pt idx="7411">
                        <c:v>496.49781902973598</c:v>
                      </c:pt>
                      <c:pt idx="7412">
                        <c:v>496.45514429059398</c:v>
                      </c:pt>
                      <c:pt idx="7413">
                        <c:v>496.44407166320701</c:v>
                      </c:pt>
                      <c:pt idx="7414">
                        <c:v>496.38632158267399</c:v>
                      </c:pt>
                      <c:pt idx="7415">
                        <c:v>496.33220766903497</c:v>
                      </c:pt>
                      <c:pt idx="7416">
                        <c:v>496.31572004577703</c:v>
                      </c:pt>
                      <c:pt idx="7417">
                        <c:v>496.29731646595599</c:v>
                      </c:pt>
                      <c:pt idx="7418">
                        <c:v>496.29476523928099</c:v>
                      </c:pt>
                      <c:pt idx="7419">
                        <c:v>496.28910906283602</c:v>
                      </c:pt>
                      <c:pt idx="7420">
                        <c:v>496.26487417946203</c:v>
                      </c:pt>
                      <c:pt idx="7421">
                        <c:v>496.26439133855803</c:v>
                      </c:pt>
                      <c:pt idx="7422">
                        <c:v>496.23940500781299</c:v>
                      </c:pt>
                      <c:pt idx="7423">
                        <c:v>496.21971518031302</c:v>
                      </c:pt>
                      <c:pt idx="7424">
                        <c:v>496.21529210051602</c:v>
                      </c:pt>
                      <c:pt idx="7425">
                        <c:v>496.18979704255798</c:v>
                      </c:pt>
                      <c:pt idx="7426">
                        <c:v>496.18324255420498</c:v>
                      </c:pt>
                      <c:pt idx="7427">
                        <c:v>496.06866270159401</c:v>
                      </c:pt>
                      <c:pt idx="7428">
                        <c:v>496.05242787285198</c:v>
                      </c:pt>
                      <c:pt idx="7429">
                        <c:v>496.024217912518</c:v>
                      </c:pt>
                      <c:pt idx="7430">
                        <c:v>496.015107831416</c:v>
                      </c:pt>
                      <c:pt idx="7431">
                        <c:v>495.98978384060803</c:v>
                      </c:pt>
                      <c:pt idx="7432">
                        <c:v>495.98532504324999</c:v>
                      </c:pt>
                      <c:pt idx="7433">
                        <c:v>495.98050165701699</c:v>
                      </c:pt>
                      <c:pt idx="7434">
                        <c:v>495.972162767192</c:v>
                      </c:pt>
                      <c:pt idx="7435">
                        <c:v>495.94374851123598</c:v>
                      </c:pt>
                      <c:pt idx="7436">
                        <c:v>495.91769730370498</c:v>
                      </c:pt>
                      <c:pt idx="7437">
                        <c:v>495.89790257948601</c:v>
                      </c:pt>
                      <c:pt idx="7438">
                        <c:v>495.89531768874201</c:v>
                      </c:pt>
                      <c:pt idx="7439">
                        <c:v>495.88925083470002</c:v>
                      </c:pt>
                      <c:pt idx="7440">
                        <c:v>495.88705445462102</c:v>
                      </c:pt>
                      <c:pt idx="7441">
                        <c:v>495.85136560772702</c:v>
                      </c:pt>
                      <c:pt idx="7442">
                        <c:v>495.83959525079399</c:v>
                      </c:pt>
                      <c:pt idx="7443">
                        <c:v>495.75092779514898</c:v>
                      </c:pt>
                      <c:pt idx="7444">
                        <c:v>495.737933405045</c:v>
                      </c:pt>
                      <c:pt idx="7445">
                        <c:v>495.726376402889</c:v>
                      </c:pt>
                      <c:pt idx="7446">
                        <c:v>495.70493491841802</c:v>
                      </c:pt>
                      <c:pt idx="7447">
                        <c:v>495.694434668746</c:v>
                      </c:pt>
                      <c:pt idx="7448">
                        <c:v>495.66691459216298</c:v>
                      </c:pt>
                      <c:pt idx="7449">
                        <c:v>495.611626257485</c:v>
                      </c:pt>
                      <c:pt idx="7450">
                        <c:v>495.58860711415701</c:v>
                      </c:pt>
                      <c:pt idx="7451">
                        <c:v>495.58261586912602</c:v>
                      </c:pt>
                      <c:pt idx="7452">
                        <c:v>495.56668987023397</c:v>
                      </c:pt>
                      <c:pt idx="7453">
                        <c:v>495.56234531711402</c:v>
                      </c:pt>
                      <c:pt idx="7454">
                        <c:v>495.529206300243</c:v>
                      </c:pt>
                      <c:pt idx="7455">
                        <c:v>495.52749875964201</c:v>
                      </c:pt>
                      <c:pt idx="7456">
                        <c:v>495.499232639186</c:v>
                      </c:pt>
                      <c:pt idx="7457">
                        <c:v>495.48808987305802</c:v>
                      </c:pt>
                      <c:pt idx="7458">
                        <c:v>495.48370611198902</c:v>
                      </c:pt>
                      <c:pt idx="7459">
                        <c:v>495.47317573722802</c:v>
                      </c:pt>
                      <c:pt idx="7460">
                        <c:v>495.42871245058399</c:v>
                      </c:pt>
                      <c:pt idx="7461">
                        <c:v>495.42529625075201</c:v>
                      </c:pt>
                      <c:pt idx="7462">
                        <c:v>495.38822781814901</c:v>
                      </c:pt>
                      <c:pt idx="7463">
                        <c:v>495.37354593232197</c:v>
                      </c:pt>
                      <c:pt idx="7464">
                        <c:v>495.37106687007503</c:v>
                      </c:pt>
                      <c:pt idx="7465">
                        <c:v>495.32793242621801</c:v>
                      </c:pt>
                      <c:pt idx="7466">
                        <c:v>495.32250832522999</c:v>
                      </c:pt>
                      <c:pt idx="7467">
                        <c:v>495.31886543728501</c:v>
                      </c:pt>
                      <c:pt idx="7468">
                        <c:v>495.31576971186001</c:v>
                      </c:pt>
                      <c:pt idx="7469">
                        <c:v>495.31521887457302</c:v>
                      </c:pt>
                      <c:pt idx="7470">
                        <c:v>495.31492227855102</c:v>
                      </c:pt>
                      <c:pt idx="7471">
                        <c:v>495.30681873311602</c:v>
                      </c:pt>
                      <c:pt idx="7472">
                        <c:v>495.30654032517901</c:v>
                      </c:pt>
                      <c:pt idx="7473">
                        <c:v>495.29526878745497</c:v>
                      </c:pt>
                      <c:pt idx="7474">
                        <c:v>495.25862186193802</c:v>
                      </c:pt>
                      <c:pt idx="7475">
                        <c:v>495.25177978728999</c:v>
                      </c:pt>
                      <c:pt idx="7476">
                        <c:v>495.24169027221501</c:v>
                      </c:pt>
                      <c:pt idx="7477">
                        <c:v>495.22397205511498</c:v>
                      </c:pt>
                      <c:pt idx="7478">
                        <c:v>495.20643112235302</c:v>
                      </c:pt>
                      <c:pt idx="7479">
                        <c:v>495.19669820945597</c:v>
                      </c:pt>
                      <c:pt idx="7480">
                        <c:v>495.17619333189799</c:v>
                      </c:pt>
                      <c:pt idx="7481">
                        <c:v>495.169097636733</c:v>
                      </c:pt>
                      <c:pt idx="7482">
                        <c:v>495.160943790445</c:v>
                      </c:pt>
                      <c:pt idx="7483">
                        <c:v>495.14173761493998</c:v>
                      </c:pt>
                      <c:pt idx="7484">
                        <c:v>495.10438652495401</c:v>
                      </c:pt>
                      <c:pt idx="7485">
                        <c:v>495.09492466470698</c:v>
                      </c:pt>
                      <c:pt idx="7486">
                        <c:v>495.09437851277301</c:v>
                      </c:pt>
                      <c:pt idx="7487">
                        <c:v>494.96959478684698</c:v>
                      </c:pt>
                      <c:pt idx="7488">
                        <c:v>494.95780854632898</c:v>
                      </c:pt>
                      <c:pt idx="7489">
                        <c:v>494.95066121461701</c:v>
                      </c:pt>
                      <c:pt idx="7490">
                        <c:v>494.94787434608401</c:v>
                      </c:pt>
                      <c:pt idx="7491">
                        <c:v>494.94180701152197</c:v>
                      </c:pt>
                      <c:pt idx="7492">
                        <c:v>494.934175079814</c:v>
                      </c:pt>
                      <c:pt idx="7493">
                        <c:v>494.91919219568001</c:v>
                      </c:pt>
                      <c:pt idx="7494">
                        <c:v>494.91049024662999</c:v>
                      </c:pt>
                      <c:pt idx="7495">
                        <c:v>494.90788206863101</c:v>
                      </c:pt>
                      <c:pt idx="7496">
                        <c:v>494.902096422684</c:v>
                      </c:pt>
                      <c:pt idx="7497">
                        <c:v>494.89543291091098</c:v>
                      </c:pt>
                      <c:pt idx="7498">
                        <c:v>494.89115993704502</c:v>
                      </c:pt>
                      <c:pt idx="7499">
                        <c:v>494.880368858878</c:v>
                      </c:pt>
                      <c:pt idx="7500">
                        <c:v>494.867390520632</c:v>
                      </c:pt>
                      <c:pt idx="7501">
                        <c:v>494.839315320195</c:v>
                      </c:pt>
                      <c:pt idx="7502">
                        <c:v>494.833288206497</c:v>
                      </c:pt>
                      <c:pt idx="7503">
                        <c:v>494.82941028028102</c:v>
                      </c:pt>
                      <c:pt idx="7504">
                        <c:v>494.82229716702398</c:v>
                      </c:pt>
                      <c:pt idx="7505">
                        <c:v>494.81653880742903</c:v>
                      </c:pt>
                      <c:pt idx="7506">
                        <c:v>494.796538533351</c:v>
                      </c:pt>
                      <c:pt idx="7507">
                        <c:v>494.79557192665601</c:v>
                      </c:pt>
                      <c:pt idx="7508">
                        <c:v>494.75854800122897</c:v>
                      </c:pt>
                      <c:pt idx="7509">
                        <c:v>494.75321940813302</c:v>
                      </c:pt>
                      <c:pt idx="7510">
                        <c:v>494.71483985646398</c:v>
                      </c:pt>
                      <c:pt idx="7511">
                        <c:v>494.70800824022302</c:v>
                      </c:pt>
                      <c:pt idx="7512">
                        <c:v>494.693922469212</c:v>
                      </c:pt>
                      <c:pt idx="7513">
                        <c:v>494.68470399914497</c:v>
                      </c:pt>
                      <c:pt idx="7514">
                        <c:v>494.62762458074599</c:v>
                      </c:pt>
                      <c:pt idx="7515">
                        <c:v>494.56368937485701</c:v>
                      </c:pt>
                      <c:pt idx="7516">
                        <c:v>494.55420947219699</c:v>
                      </c:pt>
                      <c:pt idx="7517">
                        <c:v>494.55061766376099</c:v>
                      </c:pt>
                      <c:pt idx="7518">
                        <c:v>494.52081838597599</c:v>
                      </c:pt>
                      <c:pt idx="7519">
                        <c:v>494.50629993399298</c:v>
                      </c:pt>
                      <c:pt idx="7520">
                        <c:v>494.48235618017497</c:v>
                      </c:pt>
                      <c:pt idx="7521">
                        <c:v>494.45571822603603</c:v>
                      </c:pt>
                      <c:pt idx="7522">
                        <c:v>494.45093055895899</c:v>
                      </c:pt>
                      <c:pt idx="7523">
                        <c:v>494.445938018189</c:v>
                      </c:pt>
                      <c:pt idx="7524">
                        <c:v>494.42719608979502</c:v>
                      </c:pt>
                      <c:pt idx="7525">
                        <c:v>494.40749123560198</c:v>
                      </c:pt>
                      <c:pt idx="7526">
                        <c:v>494.40317280988802</c:v>
                      </c:pt>
                      <c:pt idx="7527">
                        <c:v>494.38107938458802</c:v>
                      </c:pt>
                      <c:pt idx="7528">
                        <c:v>494.37891400983301</c:v>
                      </c:pt>
                      <c:pt idx="7529">
                        <c:v>494.36456755148401</c:v>
                      </c:pt>
                      <c:pt idx="7530">
                        <c:v>494.34717348727497</c:v>
                      </c:pt>
                      <c:pt idx="7531">
                        <c:v>494.32142217870802</c:v>
                      </c:pt>
                      <c:pt idx="7532">
                        <c:v>494.27581148188602</c:v>
                      </c:pt>
                      <c:pt idx="7533">
                        <c:v>494.22856995396802</c:v>
                      </c:pt>
                      <c:pt idx="7534">
                        <c:v>494.19393025650101</c:v>
                      </c:pt>
                      <c:pt idx="7535">
                        <c:v>494.17448894277402</c:v>
                      </c:pt>
                      <c:pt idx="7536">
                        <c:v>494.13338815297601</c:v>
                      </c:pt>
                      <c:pt idx="7537">
                        <c:v>494.11989657262399</c:v>
                      </c:pt>
                      <c:pt idx="7538">
                        <c:v>494.10471165796298</c:v>
                      </c:pt>
                      <c:pt idx="7539">
                        <c:v>494.09941756998899</c:v>
                      </c:pt>
                      <c:pt idx="7540">
                        <c:v>494.08704520045302</c:v>
                      </c:pt>
                      <c:pt idx="7541">
                        <c:v>494.06963929601699</c:v>
                      </c:pt>
                      <c:pt idx="7542">
                        <c:v>494.02534160443099</c:v>
                      </c:pt>
                      <c:pt idx="7543">
                        <c:v>494.01489031578399</c:v>
                      </c:pt>
                      <c:pt idx="7544">
                        <c:v>494.013301291939</c:v>
                      </c:pt>
                      <c:pt idx="7545">
                        <c:v>493.98265968390803</c:v>
                      </c:pt>
                      <c:pt idx="7546">
                        <c:v>493.96184592159699</c:v>
                      </c:pt>
                      <c:pt idx="7547">
                        <c:v>493.95701337739598</c:v>
                      </c:pt>
                      <c:pt idx="7548">
                        <c:v>493.95318880244503</c:v>
                      </c:pt>
                      <c:pt idx="7549">
                        <c:v>493.921684099728</c:v>
                      </c:pt>
                      <c:pt idx="7550">
                        <c:v>493.90614889748002</c:v>
                      </c:pt>
                      <c:pt idx="7551">
                        <c:v>493.88521445943502</c:v>
                      </c:pt>
                      <c:pt idx="7552">
                        <c:v>493.87672372926301</c:v>
                      </c:pt>
                      <c:pt idx="7553">
                        <c:v>493.820299893803</c:v>
                      </c:pt>
                      <c:pt idx="7554">
                        <c:v>493.78335291423099</c:v>
                      </c:pt>
                      <c:pt idx="7555">
                        <c:v>493.709630307331</c:v>
                      </c:pt>
                      <c:pt idx="7556">
                        <c:v>493.70730513493697</c:v>
                      </c:pt>
                      <c:pt idx="7557">
                        <c:v>493.67167998905001</c:v>
                      </c:pt>
                      <c:pt idx="7558">
                        <c:v>493.58258119666903</c:v>
                      </c:pt>
                      <c:pt idx="7559">
                        <c:v>493.55453227518001</c:v>
                      </c:pt>
                      <c:pt idx="7560">
                        <c:v>493.508792389794</c:v>
                      </c:pt>
                      <c:pt idx="7561">
                        <c:v>493.47842539047599</c:v>
                      </c:pt>
                      <c:pt idx="7562">
                        <c:v>493.476787917916</c:v>
                      </c:pt>
                      <c:pt idx="7563">
                        <c:v>493.46485329784298</c:v>
                      </c:pt>
                      <c:pt idx="7564">
                        <c:v>493.45756120649997</c:v>
                      </c:pt>
                      <c:pt idx="7565">
                        <c:v>493.42052675720799</c:v>
                      </c:pt>
                      <c:pt idx="7566">
                        <c:v>493.417947594103</c:v>
                      </c:pt>
                      <c:pt idx="7567">
                        <c:v>493.41031736015202</c:v>
                      </c:pt>
                      <c:pt idx="7568">
                        <c:v>493.40550027085999</c:v>
                      </c:pt>
                      <c:pt idx="7569">
                        <c:v>493.363716048149</c:v>
                      </c:pt>
                      <c:pt idx="7570">
                        <c:v>493.34236389423199</c:v>
                      </c:pt>
                      <c:pt idx="7571">
                        <c:v>493.33949785847</c:v>
                      </c:pt>
                      <c:pt idx="7572">
                        <c:v>493.332666920701</c:v>
                      </c:pt>
                      <c:pt idx="7573">
                        <c:v>493.29960469291802</c:v>
                      </c:pt>
                      <c:pt idx="7574">
                        <c:v>493.29663891467601</c:v>
                      </c:pt>
                      <c:pt idx="7575">
                        <c:v>493.29326919778799</c:v>
                      </c:pt>
                      <c:pt idx="7576">
                        <c:v>493.25141488561002</c:v>
                      </c:pt>
                      <c:pt idx="7577">
                        <c:v>493.11873988676899</c:v>
                      </c:pt>
                      <c:pt idx="7578">
                        <c:v>493.09414010343198</c:v>
                      </c:pt>
                      <c:pt idx="7579">
                        <c:v>493.06234244631702</c:v>
                      </c:pt>
                      <c:pt idx="7580">
                        <c:v>493.04699238010301</c:v>
                      </c:pt>
                      <c:pt idx="7581">
                        <c:v>493.03360319260901</c:v>
                      </c:pt>
                      <c:pt idx="7582">
                        <c:v>492.99674780161303</c:v>
                      </c:pt>
                      <c:pt idx="7583">
                        <c:v>492.97789920914698</c:v>
                      </c:pt>
                      <c:pt idx="7584">
                        <c:v>492.95631788429102</c:v>
                      </c:pt>
                      <c:pt idx="7585">
                        <c:v>492.95538030789601</c:v>
                      </c:pt>
                      <c:pt idx="7586">
                        <c:v>492.94965166752701</c:v>
                      </c:pt>
                      <c:pt idx="7587">
                        <c:v>492.93570937603602</c:v>
                      </c:pt>
                      <c:pt idx="7588">
                        <c:v>492.93446945262502</c:v>
                      </c:pt>
                      <c:pt idx="7589">
                        <c:v>492.910392985827</c:v>
                      </c:pt>
                      <c:pt idx="7590">
                        <c:v>492.881162993609</c:v>
                      </c:pt>
                      <c:pt idx="7591">
                        <c:v>492.853618402797</c:v>
                      </c:pt>
                      <c:pt idx="7592">
                        <c:v>492.81691643364201</c:v>
                      </c:pt>
                      <c:pt idx="7593">
                        <c:v>492.80606633561302</c:v>
                      </c:pt>
                      <c:pt idx="7594">
                        <c:v>492.80355562002597</c:v>
                      </c:pt>
                      <c:pt idx="7595">
                        <c:v>492.78607859209302</c:v>
                      </c:pt>
                      <c:pt idx="7596">
                        <c:v>492.72692872269698</c:v>
                      </c:pt>
                      <c:pt idx="7597">
                        <c:v>492.71808808718998</c:v>
                      </c:pt>
                      <c:pt idx="7598">
                        <c:v>492.7074105442</c:v>
                      </c:pt>
                      <c:pt idx="7599">
                        <c:v>492.69101829941297</c:v>
                      </c:pt>
                      <c:pt idx="7600">
                        <c:v>492.68418427213402</c:v>
                      </c:pt>
                      <c:pt idx="7601">
                        <c:v>492.64982995628799</c:v>
                      </c:pt>
                      <c:pt idx="7602">
                        <c:v>492.61532071232699</c:v>
                      </c:pt>
                      <c:pt idx="7603">
                        <c:v>492.612162133006</c:v>
                      </c:pt>
                      <c:pt idx="7604">
                        <c:v>492.60426040983202</c:v>
                      </c:pt>
                      <c:pt idx="7605">
                        <c:v>492.55033780014003</c:v>
                      </c:pt>
                      <c:pt idx="7606">
                        <c:v>492.543117619871</c:v>
                      </c:pt>
                      <c:pt idx="7607">
                        <c:v>492.48873877016598</c:v>
                      </c:pt>
                      <c:pt idx="7608">
                        <c:v>492.47793037901198</c:v>
                      </c:pt>
                      <c:pt idx="7609">
                        <c:v>492.460252681464</c:v>
                      </c:pt>
                      <c:pt idx="7610">
                        <c:v>492.450714119179</c:v>
                      </c:pt>
                      <c:pt idx="7611">
                        <c:v>492.38598856671598</c:v>
                      </c:pt>
                      <c:pt idx="7612">
                        <c:v>492.366216332053</c:v>
                      </c:pt>
                      <c:pt idx="7613">
                        <c:v>492.35788352190701</c:v>
                      </c:pt>
                      <c:pt idx="7614">
                        <c:v>492.32785120334398</c:v>
                      </c:pt>
                      <c:pt idx="7615">
                        <c:v>492.322763329954</c:v>
                      </c:pt>
                      <c:pt idx="7616">
                        <c:v>492.29763531464602</c:v>
                      </c:pt>
                      <c:pt idx="7617">
                        <c:v>492.27882780854901</c:v>
                      </c:pt>
                      <c:pt idx="7618">
                        <c:v>492.27499121052</c:v>
                      </c:pt>
                      <c:pt idx="7619">
                        <c:v>492.22994754551002</c:v>
                      </c:pt>
                      <c:pt idx="7620">
                        <c:v>492.191944275303</c:v>
                      </c:pt>
                      <c:pt idx="7621">
                        <c:v>492.131406361725</c:v>
                      </c:pt>
                      <c:pt idx="7622">
                        <c:v>492.127489871465</c:v>
                      </c:pt>
                      <c:pt idx="7623">
                        <c:v>492.10707085299799</c:v>
                      </c:pt>
                      <c:pt idx="7624">
                        <c:v>492.09917579014098</c:v>
                      </c:pt>
                      <c:pt idx="7625">
                        <c:v>492.05822116493101</c:v>
                      </c:pt>
                      <c:pt idx="7626">
                        <c:v>492.05102782424001</c:v>
                      </c:pt>
                      <c:pt idx="7627">
                        <c:v>492.03961517246398</c:v>
                      </c:pt>
                      <c:pt idx="7628">
                        <c:v>492.01695657356299</c:v>
                      </c:pt>
                      <c:pt idx="7629">
                        <c:v>491.994094057616</c:v>
                      </c:pt>
                      <c:pt idx="7630">
                        <c:v>491.95945091133098</c:v>
                      </c:pt>
                      <c:pt idx="7631">
                        <c:v>491.93456889070598</c:v>
                      </c:pt>
                      <c:pt idx="7632">
                        <c:v>491.92951630322699</c:v>
                      </c:pt>
                      <c:pt idx="7633">
                        <c:v>491.88985842563801</c:v>
                      </c:pt>
                      <c:pt idx="7634">
                        <c:v>491.86507796625102</c:v>
                      </c:pt>
                      <c:pt idx="7635">
                        <c:v>491.83803199462898</c:v>
                      </c:pt>
                      <c:pt idx="7636">
                        <c:v>491.83634259771202</c:v>
                      </c:pt>
                      <c:pt idx="7637">
                        <c:v>491.79951076121199</c:v>
                      </c:pt>
                      <c:pt idx="7638">
                        <c:v>491.72537259002797</c:v>
                      </c:pt>
                      <c:pt idx="7639">
                        <c:v>491.71806718944401</c:v>
                      </c:pt>
                      <c:pt idx="7640">
                        <c:v>491.67095660473802</c:v>
                      </c:pt>
                      <c:pt idx="7641">
                        <c:v>491.66866399944502</c:v>
                      </c:pt>
                      <c:pt idx="7642">
                        <c:v>491.65962407516997</c:v>
                      </c:pt>
                      <c:pt idx="7643">
                        <c:v>491.65477597060999</c:v>
                      </c:pt>
                      <c:pt idx="7644">
                        <c:v>491.64192930212101</c:v>
                      </c:pt>
                      <c:pt idx="7645">
                        <c:v>491.621158299949</c:v>
                      </c:pt>
                      <c:pt idx="7646">
                        <c:v>491.61993030829598</c:v>
                      </c:pt>
                      <c:pt idx="7647">
                        <c:v>491.60325948893802</c:v>
                      </c:pt>
                      <c:pt idx="7648">
                        <c:v>491.59720789880299</c:v>
                      </c:pt>
                      <c:pt idx="7649">
                        <c:v>491.58706969745498</c:v>
                      </c:pt>
                      <c:pt idx="7650">
                        <c:v>491.53154615573499</c:v>
                      </c:pt>
                      <c:pt idx="7651">
                        <c:v>491.52444473012599</c:v>
                      </c:pt>
                      <c:pt idx="7652">
                        <c:v>491.513982969572</c:v>
                      </c:pt>
                      <c:pt idx="7653">
                        <c:v>491.505213476194</c:v>
                      </c:pt>
                      <c:pt idx="7654">
                        <c:v>491.49771389418203</c:v>
                      </c:pt>
                      <c:pt idx="7655">
                        <c:v>491.46882779991603</c:v>
                      </c:pt>
                      <c:pt idx="7656">
                        <c:v>491.45932418961598</c:v>
                      </c:pt>
                      <c:pt idx="7657">
                        <c:v>491.45237149409598</c:v>
                      </c:pt>
                      <c:pt idx="7658">
                        <c:v>491.42237784833497</c:v>
                      </c:pt>
                      <c:pt idx="7659">
                        <c:v>491.41078923262</c:v>
                      </c:pt>
                      <c:pt idx="7660">
                        <c:v>491.40039048226402</c:v>
                      </c:pt>
                      <c:pt idx="7661">
                        <c:v>491.38009207111298</c:v>
                      </c:pt>
                      <c:pt idx="7662">
                        <c:v>491.37824808858602</c:v>
                      </c:pt>
                      <c:pt idx="7663">
                        <c:v>491.36563875365601</c:v>
                      </c:pt>
                      <c:pt idx="7664">
                        <c:v>491.35055350541501</c:v>
                      </c:pt>
                      <c:pt idx="7665">
                        <c:v>491.31793841298099</c:v>
                      </c:pt>
                      <c:pt idx="7666">
                        <c:v>491.31689140631602</c:v>
                      </c:pt>
                      <c:pt idx="7667">
                        <c:v>491.27142773411902</c:v>
                      </c:pt>
                      <c:pt idx="7668">
                        <c:v>491.25709768235703</c:v>
                      </c:pt>
                      <c:pt idx="7669">
                        <c:v>491.25208084833503</c:v>
                      </c:pt>
                      <c:pt idx="7670">
                        <c:v>491.21792556853399</c:v>
                      </c:pt>
                      <c:pt idx="7671">
                        <c:v>491.201078524335</c:v>
                      </c:pt>
                      <c:pt idx="7672">
                        <c:v>491.18137737311798</c:v>
                      </c:pt>
                      <c:pt idx="7673">
                        <c:v>491.17896328221201</c:v>
                      </c:pt>
                      <c:pt idx="7674">
                        <c:v>491.175586234641</c:v>
                      </c:pt>
                      <c:pt idx="7675">
                        <c:v>491.12098337395298</c:v>
                      </c:pt>
                      <c:pt idx="7676">
                        <c:v>491.09002896805202</c:v>
                      </c:pt>
                      <c:pt idx="7677">
                        <c:v>491.08555025237303</c:v>
                      </c:pt>
                      <c:pt idx="7678">
                        <c:v>491.039559226422</c:v>
                      </c:pt>
                      <c:pt idx="7679">
                        <c:v>491.03423776354498</c:v>
                      </c:pt>
                      <c:pt idx="7680">
                        <c:v>491.02511554850599</c:v>
                      </c:pt>
                      <c:pt idx="7681">
                        <c:v>490.95513537688299</c:v>
                      </c:pt>
                      <c:pt idx="7682">
                        <c:v>490.92831384397402</c:v>
                      </c:pt>
                      <c:pt idx="7683">
                        <c:v>490.92594460014101</c:v>
                      </c:pt>
                      <c:pt idx="7684">
                        <c:v>490.92023359427202</c:v>
                      </c:pt>
                      <c:pt idx="7685">
                        <c:v>490.89993297389401</c:v>
                      </c:pt>
                      <c:pt idx="7686">
                        <c:v>490.86097370205903</c:v>
                      </c:pt>
                      <c:pt idx="7687">
                        <c:v>490.84535991255802</c:v>
                      </c:pt>
                      <c:pt idx="7688">
                        <c:v>490.832910101067</c:v>
                      </c:pt>
                      <c:pt idx="7689">
                        <c:v>490.80540407775999</c:v>
                      </c:pt>
                      <c:pt idx="7690">
                        <c:v>490.78478823092399</c:v>
                      </c:pt>
                      <c:pt idx="7691">
                        <c:v>490.68010822036803</c:v>
                      </c:pt>
                      <c:pt idx="7692">
                        <c:v>490.64647888141297</c:v>
                      </c:pt>
                      <c:pt idx="7693">
                        <c:v>490.63795963326299</c:v>
                      </c:pt>
                      <c:pt idx="7694">
                        <c:v>490.63489545408697</c:v>
                      </c:pt>
                      <c:pt idx="7695">
                        <c:v>490.60879161305002</c:v>
                      </c:pt>
                      <c:pt idx="7696">
                        <c:v>490.564218209518</c:v>
                      </c:pt>
                      <c:pt idx="7697">
                        <c:v>490.53144495345401</c:v>
                      </c:pt>
                      <c:pt idx="7698">
                        <c:v>490.50820023411598</c:v>
                      </c:pt>
                      <c:pt idx="7699">
                        <c:v>490.48486398362297</c:v>
                      </c:pt>
                      <c:pt idx="7700">
                        <c:v>490.45028409207299</c:v>
                      </c:pt>
                      <c:pt idx="7701">
                        <c:v>490.40410583664698</c:v>
                      </c:pt>
                      <c:pt idx="7702">
                        <c:v>490.39217543336298</c:v>
                      </c:pt>
                      <c:pt idx="7703">
                        <c:v>490.38438697491898</c:v>
                      </c:pt>
                      <c:pt idx="7704">
                        <c:v>490.34659357976801</c:v>
                      </c:pt>
                      <c:pt idx="7705">
                        <c:v>490.34258108741</c:v>
                      </c:pt>
                      <c:pt idx="7706">
                        <c:v>490.33406434724299</c:v>
                      </c:pt>
                      <c:pt idx="7707">
                        <c:v>490.300604852361</c:v>
                      </c:pt>
                      <c:pt idx="7708">
                        <c:v>490.26504834325999</c:v>
                      </c:pt>
                      <c:pt idx="7709">
                        <c:v>490.260877661439</c:v>
                      </c:pt>
                      <c:pt idx="7710">
                        <c:v>490.23011455605302</c:v>
                      </c:pt>
                      <c:pt idx="7711">
                        <c:v>490.21293782726298</c:v>
                      </c:pt>
                      <c:pt idx="7712">
                        <c:v>490.18924099332401</c:v>
                      </c:pt>
                      <c:pt idx="7713">
                        <c:v>490.18286573717802</c:v>
                      </c:pt>
                      <c:pt idx="7714">
                        <c:v>490.175718094827</c:v>
                      </c:pt>
                      <c:pt idx="7715">
                        <c:v>490.16751502841799</c:v>
                      </c:pt>
                      <c:pt idx="7716">
                        <c:v>490.12980559231698</c:v>
                      </c:pt>
                      <c:pt idx="7717">
                        <c:v>490.11199068939999</c:v>
                      </c:pt>
                      <c:pt idx="7718">
                        <c:v>490.08027298604401</c:v>
                      </c:pt>
                      <c:pt idx="7719">
                        <c:v>490.04018812954399</c:v>
                      </c:pt>
                      <c:pt idx="7720">
                        <c:v>490.03389824404098</c:v>
                      </c:pt>
                      <c:pt idx="7721">
                        <c:v>490.02781663543499</c:v>
                      </c:pt>
                      <c:pt idx="7722">
                        <c:v>490.00647307315103</c:v>
                      </c:pt>
                      <c:pt idx="7723">
                        <c:v>489.98399053234698</c:v>
                      </c:pt>
                      <c:pt idx="7724">
                        <c:v>489.98203179510602</c:v>
                      </c:pt>
                      <c:pt idx="7725">
                        <c:v>489.94373635896397</c:v>
                      </c:pt>
                      <c:pt idx="7726">
                        <c:v>489.93143185566697</c:v>
                      </c:pt>
                      <c:pt idx="7727">
                        <c:v>489.92163576907097</c:v>
                      </c:pt>
                      <c:pt idx="7728">
                        <c:v>489.91546379144</c:v>
                      </c:pt>
                      <c:pt idx="7729">
                        <c:v>489.89604370254199</c:v>
                      </c:pt>
                      <c:pt idx="7730">
                        <c:v>489.89416015558299</c:v>
                      </c:pt>
                      <c:pt idx="7731">
                        <c:v>489.88832119957902</c:v>
                      </c:pt>
                      <c:pt idx="7732">
                        <c:v>489.884599056365</c:v>
                      </c:pt>
                      <c:pt idx="7733">
                        <c:v>489.87404244590601</c:v>
                      </c:pt>
                      <c:pt idx="7734">
                        <c:v>489.83004933109999</c:v>
                      </c:pt>
                      <c:pt idx="7735">
                        <c:v>489.80054214520197</c:v>
                      </c:pt>
                      <c:pt idx="7736">
                        <c:v>489.79900251930297</c:v>
                      </c:pt>
                      <c:pt idx="7737">
                        <c:v>489.78945173238998</c:v>
                      </c:pt>
                      <c:pt idx="7738">
                        <c:v>489.746681319971</c:v>
                      </c:pt>
                      <c:pt idx="7739">
                        <c:v>489.73435254446201</c:v>
                      </c:pt>
                      <c:pt idx="7740">
                        <c:v>489.73215062572399</c:v>
                      </c:pt>
                      <c:pt idx="7741">
                        <c:v>489.72647132979802</c:v>
                      </c:pt>
                      <c:pt idx="7742">
                        <c:v>489.71580218766599</c:v>
                      </c:pt>
                      <c:pt idx="7743">
                        <c:v>489.66793040186099</c:v>
                      </c:pt>
                      <c:pt idx="7744">
                        <c:v>489.641146067195</c:v>
                      </c:pt>
                      <c:pt idx="7745">
                        <c:v>489.638145167792</c:v>
                      </c:pt>
                      <c:pt idx="7746">
                        <c:v>489.60372002263</c:v>
                      </c:pt>
                      <c:pt idx="7747">
                        <c:v>489.55830352583098</c:v>
                      </c:pt>
                      <c:pt idx="7748">
                        <c:v>489.55639034561</c:v>
                      </c:pt>
                      <c:pt idx="7749">
                        <c:v>489.54505712077702</c:v>
                      </c:pt>
                      <c:pt idx="7750">
                        <c:v>489.50753618740401</c:v>
                      </c:pt>
                      <c:pt idx="7751">
                        <c:v>489.50293189770002</c:v>
                      </c:pt>
                      <c:pt idx="7752">
                        <c:v>489.479903112795</c:v>
                      </c:pt>
                      <c:pt idx="7753">
                        <c:v>489.418669360114</c:v>
                      </c:pt>
                      <c:pt idx="7754">
                        <c:v>489.26072272445901</c:v>
                      </c:pt>
                      <c:pt idx="7755">
                        <c:v>489.24216044635398</c:v>
                      </c:pt>
                      <c:pt idx="7756">
                        <c:v>489.21099047052201</c:v>
                      </c:pt>
                      <c:pt idx="7757">
                        <c:v>489.17015253869602</c:v>
                      </c:pt>
                      <c:pt idx="7758">
                        <c:v>489.154544905374</c:v>
                      </c:pt>
                      <c:pt idx="7759">
                        <c:v>489.10262847689398</c:v>
                      </c:pt>
                      <c:pt idx="7760">
                        <c:v>489.08670990602002</c:v>
                      </c:pt>
                      <c:pt idx="7761">
                        <c:v>489.077252188518</c:v>
                      </c:pt>
                      <c:pt idx="7762">
                        <c:v>489.06363839750298</c:v>
                      </c:pt>
                      <c:pt idx="7763">
                        <c:v>489.05292622764102</c:v>
                      </c:pt>
                      <c:pt idx="7764">
                        <c:v>489.04865739674199</c:v>
                      </c:pt>
                      <c:pt idx="7765">
                        <c:v>489.041236506801</c:v>
                      </c:pt>
                      <c:pt idx="7766">
                        <c:v>489.03282231157601</c:v>
                      </c:pt>
                      <c:pt idx="7767">
                        <c:v>488.96690945099101</c:v>
                      </c:pt>
                      <c:pt idx="7768">
                        <c:v>488.94153170845402</c:v>
                      </c:pt>
                      <c:pt idx="7769">
                        <c:v>488.90585909418098</c:v>
                      </c:pt>
                      <c:pt idx="7770">
                        <c:v>488.90494612990801</c:v>
                      </c:pt>
                      <c:pt idx="7771">
                        <c:v>488.90018781478301</c:v>
                      </c:pt>
                      <c:pt idx="7772">
                        <c:v>488.84879264248099</c:v>
                      </c:pt>
                      <c:pt idx="7773">
                        <c:v>488.84236992167399</c:v>
                      </c:pt>
                      <c:pt idx="7774">
                        <c:v>488.83950966907298</c:v>
                      </c:pt>
                      <c:pt idx="7775">
                        <c:v>488.83856944914203</c:v>
                      </c:pt>
                      <c:pt idx="7776">
                        <c:v>488.82286456019801</c:v>
                      </c:pt>
                      <c:pt idx="7777">
                        <c:v>488.80891940590601</c:v>
                      </c:pt>
                      <c:pt idx="7778">
                        <c:v>488.80590551722003</c:v>
                      </c:pt>
                      <c:pt idx="7779">
                        <c:v>488.75732892057601</c:v>
                      </c:pt>
                      <c:pt idx="7780">
                        <c:v>488.746603570677</c:v>
                      </c:pt>
                      <c:pt idx="7781">
                        <c:v>488.74449740627102</c:v>
                      </c:pt>
                      <c:pt idx="7782">
                        <c:v>488.74138534590003</c:v>
                      </c:pt>
                      <c:pt idx="7783">
                        <c:v>488.73958872198801</c:v>
                      </c:pt>
                      <c:pt idx="7784">
                        <c:v>488.73257762313602</c:v>
                      </c:pt>
                      <c:pt idx="7785">
                        <c:v>488.732510930947</c:v>
                      </c:pt>
                      <c:pt idx="7786">
                        <c:v>488.72864940570298</c:v>
                      </c:pt>
                      <c:pt idx="7787">
                        <c:v>488.72641204147698</c:v>
                      </c:pt>
                      <c:pt idx="7788">
                        <c:v>488.70816359401198</c:v>
                      </c:pt>
                      <c:pt idx="7789">
                        <c:v>488.68685835603401</c:v>
                      </c:pt>
                      <c:pt idx="7790">
                        <c:v>488.65150772747103</c:v>
                      </c:pt>
                      <c:pt idx="7791">
                        <c:v>488.61520042120401</c:v>
                      </c:pt>
                      <c:pt idx="7792">
                        <c:v>488.59888121008498</c:v>
                      </c:pt>
                      <c:pt idx="7793">
                        <c:v>488.56870068856898</c:v>
                      </c:pt>
                      <c:pt idx="7794">
                        <c:v>488.56506312317299</c:v>
                      </c:pt>
                      <c:pt idx="7795">
                        <c:v>488.56491944446498</c:v>
                      </c:pt>
                      <c:pt idx="7796">
                        <c:v>488.53699497817001</c:v>
                      </c:pt>
                      <c:pt idx="7797">
                        <c:v>488.53532905544301</c:v>
                      </c:pt>
                      <c:pt idx="7798">
                        <c:v>488.522756210149</c:v>
                      </c:pt>
                      <c:pt idx="7799">
                        <c:v>488.49209551581998</c:v>
                      </c:pt>
                      <c:pt idx="7800">
                        <c:v>488.44558698892502</c:v>
                      </c:pt>
                      <c:pt idx="7801">
                        <c:v>488.40941778120799</c:v>
                      </c:pt>
                      <c:pt idx="7802">
                        <c:v>488.39736738330299</c:v>
                      </c:pt>
                      <c:pt idx="7803">
                        <c:v>488.39369653738498</c:v>
                      </c:pt>
                      <c:pt idx="7804">
                        <c:v>488.39098601786202</c:v>
                      </c:pt>
                      <c:pt idx="7805">
                        <c:v>488.38893200280501</c:v>
                      </c:pt>
                      <c:pt idx="7806">
                        <c:v>488.37189394095901</c:v>
                      </c:pt>
                      <c:pt idx="7807">
                        <c:v>488.359285908841</c:v>
                      </c:pt>
                      <c:pt idx="7808">
                        <c:v>488.34979597161202</c:v>
                      </c:pt>
                      <c:pt idx="7809">
                        <c:v>488.30811353094703</c:v>
                      </c:pt>
                      <c:pt idx="7810">
                        <c:v>488.30794950190301</c:v>
                      </c:pt>
                      <c:pt idx="7811">
                        <c:v>488.26970256778702</c:v>
                      </c:pt>
                      <c:pt idx="7812">
                        <c:v>488.24514051032202</c:v>
                      </c:pt>
                      <c:pt idx="7813">
                        <c:v>488.23796695274802</c:v>
                      </c:pt>
                      <c:pt idx="7814">
                        <c:v>488.23017108696502</c:v>
                      </c:pt>
                      <c:pt idx="7815">
                        <c:v>488.18081913879001</c:v>
                      </c:pt>
                      <c:pt idx="7816">
                        <c:v>488.144481055825</c:v>
                      </c:pt>
                      <c:pt idx="7817">
                        <c:v>488.06534426263499</c:v>
                      </c:pt>
                      <c:pt idx="7818">
                        <c:v>488.04905109657398</c:v>
                      </c:pt>
                      <c:pt idx="7819">
                        <c:v>488.03948677877901</c:v>
                      </c:pt>
                      <c:pt idx="7820">
                        <c:v>488.02690437935098</c:v>
                      </c:pt>
                      <c:pt idx="7821">
                        <c:v>488.011060709753</c:v>
                      </c:pt>
                      <c:pt idx="7822">
                        <c:v>487.97545623053998</c:v>
                      </c:pt>
                      <c:pt idx="7823">
                        <c:v>487.97343027820102</c:v>
                      </c:pt>
                      <c:pt idx="7824">
                        <c:v>487.96117365116601</c:v>
                      </c:pt>
                      <c:pt idx="7825">
                        <c:v>487.921450107255</c:v>
                      </c:pt>
                      <c:pt idx="7826">
                        <c:v>487.91667162961397</c:v>
                      </c:pt>
                      <c:pt idx="7827">
                        <c:v>487.90375117149603</c:v>
                      </c:pt>
                      <c:pt idx="7828">
                        <c:v>487.89944729099</c:v>
                      </c:pt>
                      <c:pt idx="7829">
                        <c:v>487.89572230522901</c:v>
                      </c:pt>
                      <c:pt idx="7830">
                        <c:v>487.88824308908698</c:v>
                      </c:pt>
                      <c:pt idx="7831">
                        <c:v>487.87755059919101</c:v>
                      </c:pt>
                      <c:pt idx="7832">
                        <c:v>487.87508814594997</c:v>
                      </c:pt>
                      <c:pt idx="7833">
                        <c:v>487.846336297535</c:v>
                      </c:pt>
                      <c:pt idx="7834">
                        <c:v>487.84005602674102</c:v>
                      </c:pt>
                      <c:pt idx="7835">
                        <c:v>487.83574387230999</c:v>
                      </c:pt>
                      <c:pt idx="7836">
                        <c:v>487.734455167026</c:v>
                      </c:pt>
                      <c:pt idx="7837">
                        <c:v>487.70194414769099</c:v>
                      </c:pt>
                      <c:pt idx="7838">
                        <c:v>487.70114289977499</c:v>
                      </c:pt>
                      <c:pt idx="7839">
                        <c:v>487.65470476706798</c:v>
                      </c:pt>
                      <c:pt idx="7840">
                        <c:v>487.644683935736</c:v>
                      </c:pt>
                      <c:pt idx="7841">
                        <c:v>487.63536498459001</c:v>
                      </c:pt>
                      <c:pt idx="7842">
                        <c:v>487.58985386346501</c:v>
                      </c:pt>
                      <c:pt idx="7843">
                        <c:v>487.58707939831402</c:v>
                      </c:pt>
                      <c:pt idx="7844">
                        <c:v>487.57117937417598</c:v>
                      </c:pt>
                      <c:pt idx="7845">
                        <c:v>487.56996116890502</c:v>
                      </c:pt>
                      <c:pt idx="7846">
                        <c:v>487.523563283648</c:v>
                      </c:pt>
                      <c:pt idx="7847">
                        <c:v>487.45432267139802</c:v>
                      </c:pt>
                      <c:pt idx="7848">
                        <c:v>487.43279373847201</c:v>
                      </c:pt>
                      <c:pt idx="7849">
                        <c:v>487.41505693171501</c:v>
                      </c:pt>
                      <c:pt idx="7850">
                        <c:v>487.35791670065299</c:v>
                      </c:pt>
                      <c:pt idx="7851">
                        <c:v>487.32615232067099</c:v>
                      </c:pt>
                      <c:pt idx="7852">
                        <c:v>487.32452509807598</c:v>
                      </c:pt>
                      <c:pt idx="7853">
                        <c:v>487.31818553483203</c:v>
                      </c:pt>
                      <c:pt idx="7854">
                        <c:v>487.25490035715501</c:v>
                      </c:pt>
                      <c:pt idx="7855">
                        <c:v>487.220959105764</c:v>
                      </c:pt>
                      <c:pt idx="7856">
                        <c:v>487.19172947006598</c:v>
                      </c:pt>
                      <c:pt idx="7857">
                        <c:v>487.18430985359601</c:v>
                      </c:pt>
                      <c:pt idx="7858">
                        <c:v>487.172251314368</c:v>
                      </c:pt>
                      <c:pt idx="7859">
                        <c:v>487.11526883334398</c:v>
                      </c:pt>
                      <c:pt idx="7860">
                        <c:v>487.11477767598598</c:v>
                      </c:pt>
                      <c:pt idx="7861">
                        <c:v>487.11216919377603</c:v>
                      </c:pt>
                      <c:pt idx="7862">
                        <c:v>487.094222014823</c:v>
                      </c:pt>
                      <c:pt idx="7863">
                        <c:v>487.09281638157898</c:v>
                      </c:pt>
                      <c:pt idx="7864">
                        <c:v>487.08483682024098</c:v>
                      </c:pt>
                      <c:pt idx="7865">
                        <c:v>487.07138491678597</c:v>
                      </c:pt>
                      <c:pt idx="7866">
                        <c:v>486.95396199136098</c:v>
                      </c:pt>
                      <c:pt idx="7867">
                        <c:v>486.94147384602297</c:v>
                      </c:pt>
                      <c:pt idx="7868">
                        <c:v>486.81066026609801</c:v>
                      </c:pt>
                      <c:pt idx="7869">
                        <c:v>486.79609209690199</c:v>
                      </c:pt>
                      <c:pt idx="7870">
                        <c:v>486.77041496961402</c:v>
                      </c:pt>
                      <c:pt idx="7871">
                        <c:v>486.711374209854</c:v>
                      </c:pt>
                      <c:pt idx="7872">
                        <c:v>486.69394540072199</c:v>
                      </c:pt>
                      <c:pt idx="7873">
                        <c:v>486.66894623134198</c:v>
                      </c:pt>
                      <c:pt idx="7874">
                        <c:v>486.66805124964702</c:v>
                      </c:pt>
                      <c:pt idx="7875">
                        <c:v>486.64436358601699</c:v>
                      </c:pt>
                      <c:pt idx="7876">
                        <c:v>486.63482207473402</c:v>
                      </c:pt>
                      <c:pt idx="7877">
                        <c:v>486.63440342634601</c:v>
                      </c:pt>
                      <c:pt idx="7878">
                        <c:v>486.62481457270502</c:v>
                      </c:pt>
                      <c:pt idx="7879">
                        <c:v>486.60255483661001</c:v>
                      </c:pt>
                      <c:pt idx="7880">
                        <c:v>486.58727959169602</c:v>
                      </c:pt>
                      <c:pt idx="7881">
                        <c:v>486.57709080227602</c:v>
                      </c:pt>
                      <c:pt idx="7882">
                        <c:v>486.574574670755</c:v>
                      </c:pt>
                      <c:pt idx="7883">
                        <c:v>486.55828887342102</c:v>
                      </c:pt>
                      <c:pt idx="7884">
                        <c:v>486.538354717441</c:v>
                      </c:pt>
                      <c:pt idx="7885">
                        <c:v>486.53055241282402</c:v>
                      </c:pt>
                      <c:pt idx="7886">
                        <c:v>486.50213969081898</c:v>
                      </c:pt>
                      <c:pt idx="7887">
                        <c:v>486.45161836517099</c:v>
                      </c:pt>
                      <c:pt idx="7888">
                        <c:v>486.416284867733</c:v>
                      </c:pt>
                      <c:pt idx="7889">
                        <c:v>486.36962575174101</c:v>
                      </c:pt>
                      <c:pt idx="7890">
                        <c:v>486.36742616557098</c:v>
                      </c:pt>
                      <c:pt idx="7891">
                        <c:v>486.34212988692798</c:v>
                      </c:pt>
                      <c:pt idx="7892">
                        <c:v>486.29311219175901</c:v>
                      </c:pt>
                      <c:pt idx="7893">
                        <c:v>486.28424405995298</c:v>
                      </c:pt>
                      <c:pt idx="7894">
                        <c:v>486.26776959626602</c:v>
                      </c:pt>
                      <c:pt idx="7895">
                        <c:v>486.262992640645</c:v>
                      </c:pt>
                      <c:pt idx="7896">
                        <c:v>486.19628291156903</c:v>
                      </c:pt>
                      <c:pt idx="7897">
                        <c:v>486.17966673766801</c:v>
                      </c:pt>
                      <c:pt idx="7898">
                        <c:v>486.17426457837598</c:v>
                      </c:pt>
                      <c:pt idx="7899">
                        <c:v>486.11001798304898</c:v>
                      </c:pt>
                      <c:pt idx="7900">
                        <c:v>486.10100186036698</c:v>
                      </c:pt>
                      <c:pt idx="7901">
                        <c:v>486.09595800693103</c:v>
                      </c:pt>
                      <c:pt idx="7902">
                        <c:v>486.07301022143599</c:v>
                      </c:pt>
                      <c:pt idx="7903">
                        <c:v>486.06242078643498</c:v>
                      </c:pt>
                      <c:pt idx="7904">
                        <c:v>486.022534966477</c:v>
                      </c:pt>
                      <c:pt idx="7905">
                        <c:v>486.02010855196897</c:v>
                      </c:pt>
                      <c:pt idx="7906">
                        <c:v>485.992222180542</c:v>
                      </c:pt>
                      <c:pt idx="7907">
                        <c:v>485.97098233383599</c:v>
                      </c:pt>
                      <c:pt idx="7908">
                        <c:v>485.95364382615497</c:v>
                      </c:pt>
                      <c:pt idx="7909">
                        <c:v>485.95021560802502</c:v>
                      </c:pt>
                      <c:pt idx="7910">
                        <c:v>485.93945172494301</c:v>
                      </c:pt>
                      <c:pt idx="7911">
                        <c:v>485.939113448684</c:v>
                      </c:pt>
                      <c:pt idx="7912">
                        <c:v>485.90122594052701</c:v>
                      </c:pt>
                      <c:pt idx="7913">
                        <c:v>485.90103015769802</c:v>
                      </c:pt>
                      <c:pt idx="7914">
                        <c:v>485.869602561009</c:v>
                      </c:pt>
                      <c:pt idx="7915">
                        <c:v>485.86254186175501</c:v>
                      </c:pt>
                      <c:pt idx="7916">
                        <c:v>485.85457945701199</c:v>
                      </c:pt>
                      <c:pt idx="7917">
                        <c:v>485.82262187187501</c:v>
                      </c:pt>
                      <c:pt idx="7918">
                        <c:v>485.80603886013</c:v>
                      </c:pt>
                      <c:pt idx="7919">
                        <c:v>485.79167796413299</c:v>
                      </c:pt>
                      <c:pt idx="7920">
                        <c:v>485.786530949167</c:v>
                      </c:pt>
                      <c:pt idx="7921">
                        <c:v>485.72792122036901</c:v>
                      </c:pt>
                      <c:pt idx="7922">
                        <c:v>485.70822920676397</c:v>
                      </c:pt>
                      <c:pt idx="7923">
                        <c:v>485.69493295842</c:v>
                      </c:pt>
                      <c:pt idx="7924">
                        <c:v>485.68379145299502</c:v>
                      </c:pt>
                      <c:pt idx="7925">
                        <c:v>485.67931656426703</c:v>
                      </c:pt>
                      <c:pt idx="7926">
                        <c:v>485.67408815661901</c:v>
                      </c:pt>
                      <c:pt idx="7927">
                        <c:v>485.66485389469801</c:v>
                      </c:pt>
                      <c:pt idx="7928">
                        <c:v>485.64977876896199</c:v>
                      </c:pt>
                      <c:pt idx="7929">
                        <c:v>485.649331328823</c:v>
                      </c:pt>
                      <c:pt idx="7930">
                        <c:v>485.64146438333597</c:v>
                      </c:pt>
                      <c:pt idx="7931">
                        <c:v>485.60955659158702</c:v>
                      </c:pt>
                      <c:pt idx="7932">
                        <c:v>485.59808302616898</c:v>
                      </c:pt>
                      <c:pt idx="7933">
                        <c:v>485.48426175106903</c:v>
                      </c:pt>
                      <c:pt idx="7934">
                        <c:v>485.41342443881001</c:v>
                      </c:pt>
                      <c:pt idx="7935">
                        <c:v>485.39662457004499</c:v>
                      </c:pt>
                      <c:pt idx="7936">
                        <c:v>485.39443468343802</c:v>
                      </c:pt>
                      <c:pt idx="7937">
                        <c:v>485.39185814508198</c:v>
                      </c:pt>
                      <c:pt idx="7938">
                        <c:v>485.37110700633298</c:v>
                      </c:pt>
                      <c:pt idx="7939">
                        <c:v>485.35088100015298</c:v>
                      </c:pt>
                      <c:pt idx="7940">
                        <c:v>485.34424559480499</c:v>
                      </c:pt>
                      <c:pt idx="7941">
                        <c:v>485.342806656763</c:v>
                      </c:pt>
                      <c:pt idx="7942">
                        <c:v>485.305235817903</c:v>
                      </c:pt>
                      <c:pt idx="7943">
                        <c:v>485.29994702518798</c:v>
                      </c:pt>
                      <c:pt idx="7944">
                        <c:v>485.278538957092</c:v>
                      </c:pt>
                      <c:pt idx="7945">
                        <c:v>485.26320625043797</c:v>
                      </c:pt>
                      <c:pt idx="7946">
                        <c:v>485.21722778217202</c:v>
                      </c:pt>
                      <c:pt idx="7947">
                        <c:v>485.19206816285299</c:v>
                      </c:pt>
                      <c:pt idx="7948">
                        <c:v>485.18574202964402</c:v>
                      </c:pt>
                      <c:pt idx="7949">
                        <c:v>485.18252964954399</c:v>
                      </c:pt>
                      <c:pt idx="7950">
                        <c:v>485.17533253697599</c:v>
                      </c:pt>
                      <c:pt idx="7951">
                        <c:v>485.17198766329398</c:v>
                      </c:pt>
                      <c:pt idx="7952">
                        <c:v>485.15677776664501</c:v>
                      </c:pt>
                      <c:pt idx="7953">
                        <c:v>485.15642202360601</c:v>
                      </c:pt>
                      <c:pt idx="7954">
                        <c:v>485.13701072815002</c:v>
                      </c:pt>
                      <c:pt idx="7955">
                        <c:v>485.13306651239702</c:v>
                      </c:pt>
                      <c:pt idx="7956">
                        <c:v>485.11562667427</c:v>
                      </c:pt>
                      <c:pt idx="7957">
                        <c:v>485.09777654789298</c:v>
                      </c:pt>
                      <c:pt idx="7958">
                        <c:v>485.08869218384501</c:v>
                      </c:pt>
                      <c:pt idx="7959">
                        <c:v>485.014147433034</c:v>
                      </c:pt>
                      <c:pt idx="7960">
                        <c:v>485.01079893976703</c:v>
                      </c:pt>
                      <c:pt idx="7961">
                        <c:v>485.00028319165</c:v>
                      </c:pt>
                      <c:pt idx="7962">
                        <c:v>484.98957055968799</c:v>
                      </c:pt>
                      <c:pt idx="7963">
                        <c:v>484.98828765903397</c:v>
                      </c:pt>
                      <c:pt idx="7964">
                        <c:v>484.97848097038599</c:v>
                      </c:pt>
                      <c:pt idx="7965">
                        <c:v>484.97467935848698</c:v>
                      </c:pt>
                      <c:pt idx="7966">
                        <c:v>484.96280931187601</c:v>
                      </c:pt>
                      <c:pt idx="7967">
                        <c:v>484.95350732292098</c:v>
                      </c:pt>
                      <c:pt idx="7968">
                        <c:v>484.92573360513398</c:v>
                      </c:pt>
                      <c:pt idx="7969">
                        <c:v>484.87900977055898</c:v>
                      </c:pt>
                      <c:pt idx="7970">
                        <c:v>484.87620065146899</c:v>
                      </c:pt>
                      <c:pt idx="7971">
                        <c:v>484.86138912224101</c:v>
                      </c:pt>
                      <c:pt idx="7972">
                        <c:v>484.857624945493</c:v>
                      </c:pt>
                      <c:pt idx="7973">
                        <c:v>484.84196001357901</c:v>
                      </c:pt>
                      <c:pt idx="7974">
                        <c:v>484.83787600476597</c:v>
                      </c:pt>
                      <c:pt idx="7975">
                        <c:v>484.81919865112297</c:v>
                      </c:pt>
                      <c:pt idx="7976">
                        <c:v>484.78564378318299</c:v>
                      </c:pt>
                      <c:pt idx="7977">
                        <c:v>484.77868528758898</c:v>
                      </c:pt>
                      <c:pt idx="7978">
                        <c:v>484.770821709811</c:v>
                      </c:pt>
                      <c:pt idx="7979">
                        <c:v>484.76631995417199</c:v>
                      </c:pt>
                      <c:pt idx="7980">
                        <c:v>484.748936696844</c:v>
                      </c:pt>
                      <c:pt idx="7981">
                        <c:v>484.71118693091802</c:v>
                      </c:pt>
                      <c:pt idx="7982">
                        <c:v>484.706210855812</c:v>
                      </c:pt>
                      <c:pt idx="7983">
                        <c:v>484.68523279945498</c:v>
                      </c:pt>
                      <c:pt idx="7984">
                        <c:v>484.67427126839101</c:v>
                      </c:pt>
                      <c:pt idx="7985">
                        <c:v>484.66692352805597</c:v>
                      </c:pt>
                      <c:pt idx="7986">
                        <c:v>484.64132592267799</c:v>
                      </c:pt>
                      <c:pt idx="7987">
                        <c:v>484.61794159989199</c:v>
                      </c:pt>
                      <c:pt idx="7988">
                        <c:v>484.61061083156102</c:v>
                      </c:pt>
                      <c:pt idx="7989">
                        <c:v>484.60053589978997</c:v>
                      </c:pt>
                      <c:pt idx="7990">
                        <c:v>484.58858183812401</c:v>
                      </c:pt>
                      <c:pt idx="7991">
                        <c:v>484.57381883630899</c:v>
                      </c:pt>
                      <c:pt idx="7992">
                        <c:v>484.55948372641501</c:v>
                      </c:pt>
                      <c:pt idx="7993">
                        <c:v>484.55722061140398</c:v>
                      </c:pt>
                      <c:pt idx="7994">
                        <c:v>484.52685371515201</c:v>
                      </c:pt>
                      <c:pt idx="7995">
                        <c:v>484.49788861845599</c:v>
                      </c:pt>
                      <c:pt idx="7996">
                        <c:v>484.48631258337298</c:v>
                      </c:pt>
                      <c:pt idx="7997">
                        <c:v>484.44423605707902</c:v>
                      </c:pt>
                      <c:pt idx="7998">
                        <c:v>484.42728812362901</c:v>
                      </c:pt>
                      <c:pt idx="7999">
                        <c:v>484.42102915067801</c:v>
                      </c:pt>
                      <c:pt idx="8000">
                        <c:v>484.40001573197998</c:v>
                      </c:pt>
                      <c:pt idx="8001">
                        <c:v>484.39603073523602</c:v>
                      </c:pt>
                      <c:pt idx="8002">
                        <c:v>484.38920464247002</c:v>
                      </c:pt>
                      <c:pt idx="8003">
                        <c:v>484.368607495135</c:v>
                      </c:pt>
                      <c:pt idx="8004">
                        <c:v>484.36214052011599</c:v>
                      </c:pt>
                      <c:pt idx="8005">
                        <c:v>484.33516820968902</c:v>
                      </c:pt>
                      <c:pt idx="8006">
                        <c:v>484.32979537615898</c:v>
                      </c:pt>
                      <c:pt idx="8007">
                        <c:v>484.32713325914199</c:v>
                      </c:pt>
                      <c:pt idx="8008">
                        <c:v>484.32172229456802</c:v>
                      </c:pt>
                      <c:pt idx="8009">
                        <c:v>484.30699760149901</c:v>
                      </c:pt>
                      <c:pt idx="8010">
                        <c:v>484.294067907071</c:v>
                      </c:pt>
                      <c:pt idx="8011">
                        <c:v>484.275328445176</c:v>
                      </c:pt>
                      <c:pt idx="8012">
                        <c:v>484.24516270051703</c:v>
                      </c:pt>
                      <c:pt idx="8013">
                        <c:v>484.23792178744799</c:v>
                      </c:pt>
                      <c:pt idx="8014">
                        <c:v>484.23244827245298</c:v>
                      </c:pt>
                      <c:pt idx="8015">
                        <c:v>484.22725119717501</c:v>
                      </c:pt>
                      <c:pt idx="8016">
                        <c:v>484.203795078908</c:v>
                      </c:pt>
                      <c:pt idx="8017">
                        <c:v>484.20370332343998</c:v>
                      </c:pt>
                      <c:pt idx="8018">
                        <c:v>484.20049006942298</c:v>
                      </c:pt>
                      <c:pt idx="8019">
                        <c:v>484.18796802131698</c:v>
                      </c:pt>
                      <c:pt idx="8020">
                        <c:v>484.17995976852501</c:v>
                      </c:pt>
                      <c:pt idx="8021">
                        <c:v>484.16505718811999</c:v>
                      </c:pt>
                      <c:pt idx="8022">
                        <c:v>484.13966707946099</c:v>
                      </c:pt>
                      <c:pt idx="8023">
                        <c:v>484.12993069870998</c:v>
                      </c:pt>
                      <c:pt idx="8024">
                        <c:v>484.082783826894</c:v>
                      </c:pt>
                      <c:pt idx="8025">
                        <c:v>484.07427763107</c:v>
                      </c:pt>
                      <c:pt idx="8026">
                        <c:v>484.06749710740502</c:v>
                      </c:pt>
                      <c:pt idx="8027">
                        <c:v>484.02367830877898</c:v>
                      </c:pt>
                      <c:pt idx="8028">
                        <c:v>484.02133380044802</c:v>
                      </c:pt>
                      <c:pt idx="8029">
                        <c:v>484.00606777886202</c:v>
                      </c:pt>
                      <c:pt idx="8030">
                        <c:v>483.985624964316</c:v>
                      </c:pt>
                      <c:pt idx="8031">
                        <c:v>483.96878844265001</c:v>
                      </c:pt>
                      <c:pt idx="8032">
                        <c:v>483.94891659817802</c:v>
                      </c:pt>
                      <c:pt idx="8033">
                        <c:v>483.935549155182</c:v>
                      </c:pt>
                      <c:pt idx="8034">
                        <c:v>483.91438925806602</c:v>
                      </c:pt>
                      <c:pt idx="8035">
                        <c:v>483.89528863637298</c:v>
                      </c:pt>
                      <c:pt idx="8036">
                        <c:v>483.87668332241498</c:v>
                      </c:pt>
                      <c:pt idx="8037">
                        <c:v>483.86826637126597</c:v>
                      </c:pt>
                      <c:pt idx="8038">
                        <c:v>483.85694228944499</c:v>
                      </c:pt>
                      <c:pt idx="8039">
                        <c:v>483.84899029283599</c:v>
                      </c:pt>
                      <c:pt idx="8040">
                        <c:v>483.82843326570497</c:v>
                      </c:pt>
                      <c:pt idx="8041">
                        <c:v>483.80440262016901</c:v>
                      </c:pt>
                      <c:pt idx="8042">
                        <c:v>483.78081691188999</c:v>
                      </c:pt>
                      <c:pt idx="8043">
                        <c:v>483.75412060330001</c:v>
                      </c:pt>
                      <c:pt idx="8044">
                        <c:v>483.72647782237698</c:v>
                      </c:pt>
                      <c:pt idx="8045">
                        <c:v>483.726118611017</c:v>
                      </c:pt>
                      <c:pt idx="8046">
                        <c:v>483.63890424361102</c:v>
                      </c:pt>
                      <c:pt idx="8047">
                        <c:v>483.56978975828702</c:v>
                      </c:pt>
                      <c:pt idx="8048">
                        <c:v>483.56096255948398</c:v>
                      </c:pt>
                      <c:pt idx="8049">
                        <c:v>483.55886238481003</c:v>
                      </c:pt>
                      <c:pt idx="8050">
                        <c:v>483.54670503226902</c:v>
                      </c:pt>
                      <c:pt idx="8051">
                        <c:v>483.54198952456602</c:v>
                      </c:pt>
                      <c:pt idx="8052">
                        <c:v>483.52762725197499</c:v>
                      </c:pt>
                      <c:pt idx="8053">
                        <c:v>483.52424710300397</c:v>
                      </c:pt>
                      <c:pt idx="8054">
                        <c:v>483.51310353221402</c:v>
                      </c:pt>
                      <c:pt idx="8055">
                        <c:v>483.50502085033997</c:v>
                      </c:pt>
                      <c:pt idx="8056">
                        <c:v>483.48265466816298</c:v>
                      </c:pt>
                      <c:pt idx="8057">
                        <c:v>483.46986150610502</c:v>
                      </c:pt>
                      <c:pt idx="8058">
                        <c:v>483.43035840068899</c:v>
                      </c:pt>
                      <c:pt idx="8059">
                        <c:v>483.41788810022598</c:v>
                      </c:pt>
                      <c:pt idx="8060">
                        <c:v>483.40416472007098</c:v>
                      </c:pt>
                      <c:pt idx="8061">
                        <c:v>483.402226771328</c:v>
                      </c:pt>
                      <c:pt idx="8062">
                        <c:v>483.38790284229401</c:v>
                      </c:pt>
                      <c:pt idx="8063">
                        <c:v>483.35157145047901</c:v>
                      </c:pt>
                      <c:pt idx="8064">
                        <c:v>483.32424776389598</c:v>
                      </c:pt>
                      <c:pt idx="8065">
                        <c:v>483.32027519938799</c:v>
                      </c:pt>
                      <c:pt idx="8066">
                        <c:v>483.22810061928999</c:v>
                      </c:pt>
                      <c:pt idx="8067">
                        <c:v>483.18393793804898</c:v>
                      </c:pt>
                      <c:pt idx="8068">
                        <c:v>483.17475655492501</c:v>
                      </c:pt>
                      <c:pt idx="8069">
                        <c:v>483.16845777933901</c:v>
                      </c:pt>
                      <c:pt idx="8070">
                        <c:v>483.159761926069</c:v>
                      </c:pt>
                      <c:pt idx="8071">
                        <c:v>483.09242288817501</c:v>
                      </c:pt>
                      <c:pt idx="8072">
                        <c:v>483.08619996105398</c:v>
                      </c:pt>
                      <c:pt idx="8073">
                        <c:v>483.08153750928</c:v>
                      </c:pt>
                      <c:pt idx="8074">
                        <c:v>483.07930566704999</c:v>
                      </c:pt>
                      <c:pt idx="8075">
                        <c:v>483.06552231785702</c:v>
                      </c:pt>
                      <c:pt idx="8076">
                        <c:v>483.057381662848</c:v>
                      </c:pt>
                      <c:pt idx="8077">
                        <c:v>483.05528236847903</c:v>
                      </c:pt>
                      <c:pt idx="8078">
                        <c:v>483.05519316130102</c:v>
                      </c:pt>
                      <c:pt idx="8079">
                        <c:v>483.03410889819099</c:v>
                      </c:pt>
                      <c:pt idx="8080">
                        <c:v>483.03296434958202</c:v>
                      </c:pt>
                      <c:pt idx="8081">
                        <c:v>483.01766203125197</c:v>
                      </c:pt>
                      <c:pt idx="8082">
                        <c:v>483.01249556698201</c:v>
                      </c:pt>
                      <c:pt idx="8083">
                        <c:v>482.98609138766301</c:v>
                      </c:pt>
                      <c:pt idx="8084">
                        <c:v>482.96692304756601</c:v>
                      </c:pt>
                      <c:pt idx="8085">
                        <c:v>482.95851586343503</c:v>
                      </c:pt>
                      <c:pt idx="8086">
                        <c:v>482.94121279864999</c:v>
                      </c:pt>
                      <c:pt idx="8087">
                        <c:v>482.91275968917802</c:v>
                      </c:pt>
                      <c:pt idx="8088">
                        <c:v>482.91046601466297</c:v>
                      </c:pt>
                      <c:pt idx="8089">
                        <c:v>482.89210059407901</c:v>
                      </c:pt>
                      <c:pt idx="8090">
                        <c:v>482.87035868682</c:v>
                      </c:pt>
                      <c:pt idx="8091">
                        <c:v>482.86352973970497</c:v>
                      </c:pt>
                      <c:pt idx="8092">
                        <c:v>482.85682944509699</c:v>
                      </c:pt>
                      <c:pt idx="8093">
                        <c:v>482.836427556015</c:v>
                      </c:pt>
                      <c:pt idx="8094">
                        <c:v>482.832231773204</c:v>
                      </c:pt>
                      <c:pt idx="8095">
                        <c:v>482.81102873233601</c:v>
                      </c:pt>
                      <c:pt idx="8096">
                        <c:v>482.743533452512</c:v>
                      </c:pt>
                      <c:pt idx="8097">
                        <c:v>482.737001522816</c:v>
                      </c:pt>
                      <c:pt idx="8098">
                        <c:v>482.73088529864998</c:v>
                      </c:pt>
                      <c:pt idx="8099">
                        <c:v>482.723799419925</c:v>
                      </c:pt>
                      <c:pt idx="8100">
                        <c:v>482.687673037617</c:v>
                      </c:pt>
                      <c:pt idx="8101">
                        <c:v>482.68202119659901</c:v>
                      </c:pt>
                      <c:pt idx="8102">
                        <c:v>482.64449811567101</c:v>
                      </c:pt>
                      <c:pt idx="8103">
                        <c:v>482.63224515521199</c:v>
                      </c:pt>
                      <c:pt idx="8104">
                        <c:v>482.61024811900398</c:v>
                      </c:pt>
                      <c:pt idx="8105">
                        <c:v>482.584678775057</c:v>
                      </c:pt>
                      <c:pt idx="8106">
                        <c:v>482.57929410023598</c:v>
                      </c:pt>
                      <c:pt idx="8107">
                        <c:v>482.54321269542402</c:v>
                      </c:pt>
                      <c:pt idx="8108">
                        <c:v>482.531754327356</c:v>
                      </c:pt>
                      <c:pt idx="8109">
                        <c:v>482.520752674726</c:v>
                      </c:pt>
                      <c:pt idx="8110">
                        <c:v>482.451328125109</c:v>
                      </c:pt>
                      <c:pt idx="8111">
                        <c:v>482.446231280571</c:v>
                      </c:pt>
                      <c:pt idx="8112">
                        <c:v>482.406031978192</c:v>
                      </c:pt>
                      <c:pt idx="8113">
                        <c:v>482.36221241532797</c:v>
                      </c:pt>
                      <c:pt idx="8114">
                        <c:v>482.337311577533</c:v>
                      </c:pt>
                      <c:pt idx="8115">
                        <c:v>482.30980247760903</c:v>
                      </c:pt>
                      <c:pt idx="8116">
                        <c:v>482.25388024824798</c:v>
                      </c:pt>
                      <c:pt idx="8117">
                        <c:v>482.167259804916</c:v>
                      </c:pt>
                      <c:pt idx="8118">
                        <c:v>482.110688611998</c:v>
                      </c:pt>
                      <c:pt idx="8119">
                        <c:v>482.04518962119897</c:v>
                      </c:pt>
                      <c:pt idx="8120">
                        <c:v>482.01606612355101</c:v>
                      </c:pt>
                      <c:pt idx="8121">
                        <c:v>481.96350105676299</c:v>
                      </c:pt>
                      <c:pt idx="8122">
                        <c:v>481.94527763841302</c:v>
                      </c:pt>
                      <c:pt idx="8123">
                        <c:v>481.92450841650299</c:v>
                      </c:pt>
                      <c:pt idx="8124">
                        <c:v>481.91464929216801</c:v>
                      </c:pt>
                      <c:pt idx="8125">
                        <c:v>481.86508856542702</c:v>
                      </c:pt>
                      <c:pt idx="8126">
                        <c:v>481.85342257644498</c:v>
                      </c:pt>
                      <c:pt idx="8127">
                        <c:v>481.83417935231603</c:v>
                      </c:pt>
                      <c:pt idx="8128">
                        <c:v>481.82738131915698</c:v>
                      </c:pt>
                      <c:pt idx="8129">
                        <c:v>481.77582657170399</c:v>
                      </c:pt>
                      <c:pt idx="8130">
                        <c:v>481.77224244091798</c:v>
                      </c:pt>
                      <c:pt idx="8131">
                        <c:v>481.76758105402001</c:v>
                      </c:pt>
                      <c:pt idx="8132">
                        <c:v>481.756950350907</c:v>
                      </c:pt>
                      <c:pt idx="8133">
                        <c:v>481.756730223879</c:v>
                      </c:pt>
                      <c:pt idx="8134">
                        <c:v>481.74295431893501</c:v>
                      </c:pt>
                      <c:pt idx="8135">
                        <c:v>481.74124512418098</c:v>
                      </c:pt>
                      <c:pt idx="8136">
                        <c:v>481.740820909928</c:v>
                      </c:pt>
                      <c:pt idx="8137">
                        <c:v>481.69491552839497</c:v>
                      </c:pt>
                      <c:pt idx="8138">
                        <c:v>481.66669964898</c:v>
                      </c:pt>
                      <c:pt idx="8139">
                        <c:v>481.65891647221798</c:v>
                      </c:pt>
                      <c:pt idx="8140">
                        <c:v>481.65373540824999</c:v>
                      </c:pt>
                      <c:pt idx="8141">
                        <c:v>481.64370927874103</c:v>
                      </c:pt>
                      <c:pt idx="8142">
                        <c:v>481.59486143113202</c:v>
                      </c:pt>
                      <c:pt idx="8143">
                        <c:v>481.56111996128902</c:v>
                      </c:pt>
                      <c:pt idx="8144">
                        <c:v>481.54114928770201</c:v>
                      </c:pt>
                      <c:pt idx="8145">
                        <c:v>481.540256687892</c:v>
                      </c:pt>
                      <c:pt idx="8146">
                        <c:v>481.537484686808</c:v>
                      </c:pt>
                      <c:pt idx="8147">
                        <c:v>481.49123417834301</c:v>
                      </c:pt>
                      <c:pt idx="8148">
                        <c:v>481.48030038938299</c:v>
                      </c:pt>
                      <c:pt idx="8149">
                        <c:v>481.447817058243</c:v>
                      </c:pt>
                      <c:pt idx="8150">
                        <c:v>481.42807676551502</c:v>
                      </c:pt>
                      <c:pt idx="8151">
                        <c:v>481.41403452743202</c:v>
                      </c:pt>
                      <c:pt idx="8152">
                        <c:v>481.40974094874798</c:v>
                      </c:pt>
                      <c:pt idx="8153">
                        <c:v>481.40778181418301</c:v>
                      </c:pt>
                      <c:pt idx="8154">
                        <c:v>481.40097005142201</c:v>
                      </c:pt>
                      <c:pt idx="8155">
                        <c:v>481.40032929734701</c:v>
                      </c:pt>
                      <c:pt idx="8156">
                        <c:v>481.36895013724501</c:v>
                      </c:pt>
                      <c:pt idx="8157">
                        <c:v>481.36889851266801</c:v>
                      </c:pt>
                      <c:pt idx="8158">
                        <c:v>481.36538410535098</c:v>
                      </c:pt>
                      <c:pt idx="8159">
                        <c:v>481.322776979438</c:v>
                      </c:pt>
                      <c:pt idx="8160">
                        <c:v>481.32022478137702</c:v>
                      </c:pt>
                      <c:pt idx="8161">
                        <c:v>481.31939613564202</c:v>
                      </c:pt>
                      <c:pt idx="8162">
                        <c:v>481.27973587365398</c:v>
                      </c:pt>
                      <c:pt idx="8163">
                        <c:v>481.25410310632202</c:v>
                      </c:pt>
                      <c:pt idx="8164">
                        <c:v>481.25127244980501</c:v>
                      </c:pt>
                      <c:pt idx="8165">
                        <c:v>481.24199447450502</c:v>
                      </c:pt>
                      <c:pt idx="8166">
                        <c:v>481.23696306861098</c:v>
                      </c:pt>
                      <c:pt idx="8167">
                        <c:v>481.19292788671601</c:v>
                      </c:pt>
                      <c:pt idx="8168">
                        <c:v>481.18800102877799</c:v>
                      </c:pt>
                      <c:pt idx="8169">
                        <c:v>481.18699059106001</c:v>
                      </c:pt>
                      <c:pt idx="8170">
                        <c:v>481.18133614691698</c:v>
                      </c:pt>
                      <c:pt idx="8171">
                        <c:v>481.16587706602502</c:v>
                      </c:pt>
                      <c:pt idx="8172">
                        <c:v>481.15727755395</c:v>
                      </c:pt>
                      <c:pt idx="8173">
                        <c:v>481.15179394260201</c:v>
                      </c:pt>
                      <c:pt idx="8174">
                        <c:v>481.141994691869</c:v>
                      </c:pt>
                      <c:pt idx="8175">
                        <c:v>481.138297127952</c:v>
                      </c:pt>
                      <c:pt idx="8176">
                        <c:v>481.05628712455598</c:v>
                      </c:pt>
                      <c:pt idx="8177">
                        <c:v>481.05522143961502</c:v>
                      </c:pt>
                      <c:pt idx="8178">
                        <c:v>481.04082378973197</c:v>
                      </c:pt>
                      <c:pt idx="8179">
                        <c:v>481.00592683727803</c:v>
                      </c:pt>
                      <c:pt idx="8180">
                        <c:v>480.99181191029299</c:v>
                      </c:pt>
                      <c:pt idx="8181">
                        <c:v>480.98622158071697</c:v>
                      </c:pt>
                      <c:pt idx="8182">
                        <c:v>480.98141059925899</c:v>
                      </c:pt>
                      <c:pt idx="8183">
                        <c:v>480.93578923023301</c:v>
                      </c:pt>
                      <c:pt idx="8184">
                        <c:v>480.92422346131599</c:v>
                      </c:pt>
                      <c:pt idx="8185">
                        <c:v>480.89571007123698</c:v>
                      </c:pt>
                      <c:pt idx="8186">
                        <c:v>480.878972009042</c:v>
                      </c:pt>
                      <c:pt idx="8187">
                        <c:v>480.85537867199599</c:v>
                      </c:pt>
                      <c:pt idx="8188">
                        <c:v>480.854540588693</c:v>
                      </c:pt>
                      <c:pt idx="8189">
                        <c:v>480.80628503748301</c:v>
                      </c:pt>
                      <c:pt idx="8190">
                        <c:v>480.798178380286</c:v>
                      </c:pt>
                      <c:pt idx="8191">
                        <c:v>480.79132403712998</c:v>
                      </c:pt>
                      <c:pt idx="8192">
                        <c:v>480.78897253652701</c:v>
                      </c:pt>
                      <c:pt idx="8193">
                        <c:v>480.763224309039</c:v>
                      </c:pt>
                      <c:pt idx="8194">
                        <c:v>480.73296380806801</c:v>
                      </c:pt>
                      <c:pt idx="8195">
                        <c:v>480.71959155408598</c:v>
                      </c:pt>
                      <c:pt idx="8196">
                        <c:v>480.69210621400299</c:v>
                      </c:pt>
                      <c:pt idx="8197">
                        <c:v>480.65752121400902</c:v>
                      </c:pt>
                      <c:pt idx="8198">
                        <c:v>480.65657759896698</c:v>
                      </c:pt>
                      <c:pt idx="8199">
                        <c:v>480.626250430776</c:v>
                      </c:pt>
                      <c:pt idx="8200">
                        <c:v>480.55422366141403</c:v>
                      </c:pt>
                      <c:pt idx="8201">
                        <c:v>480.51502081379499</c:v>
                      </c:pt>
                      <c:pt idx="8202">
                        <c:v>480.49838706210699</c:v>
                      </c:pt>
                      <c:pt idx="8203">
                        <c:v>480.45458501325498</c:v>
                      </c:pt>
                      <c:pt idx="8204">
                        <c:v>480.38214335096097</c:v>
                      </c:pt>
                      <c:pt idx="8205">
                        <c:v>480.354546285634</c:v>
                      </c:pt>
                      <c:pt idx="8206">
                        <c:v>480.33855747237999</c:v>
                      </c:pt>
                      <c:pt idx="8207">
                        <c:v>480.33193373930999</c:v>
                      </c:pt>
                      <c:pt idx="8208">
                        <c:v>480.323672756142</c:v>
                      </c:pt>
                      <c:pt idx="8209">
                        <c:v>480.313190511409</c:v>
                      </c:pt>
                      <c:pt idx="8210">
                        <c:v>480.28948753200899</c:v>
                      </c:pt>
                      <c:pt idx="8211">
                        <c:v>480.28842758075598</c:v>
                      </c:pt>
                      <c:pt idx="8212">
                        <c:v>480.26187604389298</c:v>
                      </c:pt>
                      <c:pt idx="8213">
                        <c:v>480.25433398874497</c:v>
                      </c:pt>
                      <c:pt idx="8214">
                        <c:v>480.25408646256699</c:v>
                      </c:pt>
                      <c:pt idx="8215">
                        <c:v>480.24197325552501</c:v>
                      </c:pt>
                      <c:pt idx="8216">
                        <c:v>480.23869692478002</c:v>
                      </c:pt>
                      <c:pt idx="8217">
                        <c:v>480.23652402635798</c:v>
                      </c:pt>
                      <c:pt idx="8218">
                        <c:v>480.17162810536001</c:v>
                      </c:pt>
                      <c:pt idx="8219">
                        <c:v>480.16870257995703</c:v>
                      </c:pt>
                      <c:pt idx="8220">
                        <c:v>480.15706516781898</c:v>
                      </c:pt>
                      <c:pt idx="8221">
                        <c:v>480.14928699631901</c:v>
                      </c:pt>
                      <c:pt idx="8222">
                        <c:v>480.09251483990602</c:v>
                      </c:pt>
                      <c:pt idx="8223">
                        <c:v>480.06619701362803</c:v>
                      </c:pt>
                      <c:pt idx="8224">
                        <c:v>480.05346352444099</c:v>
                      </c:pt>
                      <c:pt idx="8225">
                        <c:v>480.03979674913597</c:v>
                      </c:pt>
                      <c:pt idx="8226">
                        <c:v>480.03626694750301</c:v>
                      </c:pt>
                      <c:pt idx="8227">
                        <c:v>480.03155760131301</c:v>
                      </c:pt>
                      <c:pt idx="8228">
                        <c:v>480.02154314879601</c:v>
                      </c:pt>
                      <c:pt idx="8229">
                        <c:v>480.012092865939</c:v>
                      </c:pt>
                      <c:pt idx="8230">
                        <c:v>479.98925415683902</c:v>
                      </c:pt>
                      <c:pt idx="8231">
                        <c:v>479.98055552292698</c:v>
                      </c:pt>
                      <c:pt idx="8232">
                        <c:v>479.95381077533398</c:v>
                      </c:pt>
                      <c:pt idx="8233">
                        <c:v>479.93731799286599</c:v>
                      </c:pt>
                      <c:pt idx="8234">
                        <c:v>479.86118284192497</c:v>
                      </c:pt>
                      <c:pt idx="8235">
                        <c:v>479.85513025492003</c:v>
                      </c:pt>
                      <c:pt idx="8236">
                        <c:v>479.848488360006</c:v>
                      </c:pt>
                      <c:pt idx="8237">
                        <c:v>479.83803636766902</c:v>
                      </c:pt>
                      <c:pt idx="8238">
                        <c:v>479.81029905124001</c:v>
                      </c:pt>
                      <c:pt idx="8239">
                        <c:v>479.80928202719798</c:v>
                      </c:pt>
                      <c:pt idx="8240">
                        <c:v>479.80712774781</c:v>
                      </c:pt>
                      <c:pt idx="8241">
                        <c:v>479.805280527967</c:v>
                      </c:pt>
                      <c:pt idx="8242">
                        <c:v>479.80329179278402</c:v>
                      </c:pt>
                      <c:pt idx="8243">
                        <c:v>479.77998881523399</c:v>
                      </c:pt>
                      <c:pt idx="8244">
                        <c:v>479.76929692253299</c:v>
                      </c:pt>
                      <c:pt idx="8245">
                        <c:v>479.76227710555003</c:v>
                      </c:pt>
                      <c:pt idx="8246">
                        <c:v>479.74928493214702</c:v>
                      </c:pt>
                      <c:pt idx="8247">
                        <c:v>479.72016633701998</c:v>
                      </c:pt>
                      <c:pt idx="8248">
                        <c:v>479.68709469336699</c:v>
                      </c:pt>
                      <c:pt idx="8249">
                        <c:v>479.65097333805898</c:v>
                      </c:pt>
                      <c:pt idx="8250">
                        <c:v>479.59411487275099</c:v>
                      </c:pt>
                      <c:pt idx="8251">
                        <c:v>479.56669812499302</c:v>
                      </c:pt>
                      <c:pt idx="8252">
                        <c:v>479.55010002692597</c:v>
                      </c:pt>
                      <c:pt idx="8253">
                        <c:v>479.54559746856103</c:v>
                      </c:pt>
                      <c:pt idx="8254">
                        <c:v>479.48695215846902</c:v>
                      </c:pt>
                      <c:pt idx="8255">
                        <c:v>479.45953825319202</c:v>
                      </c:pt>
                      <c:pt idx="8256">
                        <c:v>479.45178495613197</c:v>
                      </c:pt>
                      <c:pt idx="8257">
                        <c:v>479.44874048379398</c:v>
                      </c:pt>
                      <c:pt idx="8258">
                        <c:v>479.40386647770902</c:v>
                      </c:pt>
                      <c:pt idx="8259">
                        <c:v>479.36612772517998</c:v>
                      </c:pt>
                      <c:pt idx="8260">
                        <c:v>479.31874661732201</c:v>
                      </c:pt>
                      <c:pt idx="8261">
                        <c:v>479.31273695075998</c:v>
                      </c:pt>
                      <c:pt idx="8262">
                        <c:v>479.31040474743702</c:v>
                      </c:pt>
                      <c:pt idx="8263">
                        <c:v>479.29126270492998</c:v>
                      </c:pt>
                      <c:pt idx="8264">
                        <c:v>479.290188608834</c:v>
                      </c:pt>
                      <c:pt idx="8265">
                        <c:v>479.289418576375</c:v>
                      </c:pt>
                      <c:pt idx="8266">
                        <c:v>479.25959059656799</c:v>
                      </c:pt>
                      <c:pt idx="8267">
                        <c:v>479.25539473137599</c:v>
                      </c:pt>
                      <c:pt idx="8268">
                        <c:v>479.23907500311702</c:v>
                      </c:pt>
                      <c:pt idx="8269">
                        <c:v>479.21194430096898</c:v>
                      </c:pt>
                      <c:pt idx="8270">
                        <c:v>479.167943105414</c:v>
                      </c:pt>
                      <c:pt idx="8271">
                        <c:v>479.16714945424599</c:v>
                      </c:pt>
                      <c:pt idx="8272">
                        <c:v>479.15266606166898</c:v>
                      </c:pt>
                      <c:pt idx="8273">
                        <c:v>479.08109680053099</c:v>
                      </c:pt>
                      <c:pt idx="8274">
                        <c:v>479.05835191344102</c:v>
                      </c:pt>
                      <c:pt idx="8275">
                        <c:v>479.03744943345703</c:v>
                      </c:pt>
                      <c:pt idx="8276">
                        <c:v>479.01693659369499</c:v>
                      </c:pt>
                      <c:pt idx="8277">
                        <c:v>478.99888286940399</c:v>
                      </c:pt>
                      <c:pt idx="8278">
                        <c:v>478.99863448907701</c:v>
                      </c:pt>
                      <c:pt idx="8279">
                        <c:v>478.94514549778199</c:v>
                      </c:pt>
                      <c:pt idx="8280">
                        <c:v>478.93943623173601</c:v>
                      </c:pt>
                      <c:pt idx="8281">
                        <c:v>478.93345694400801</c:v>
                      </c:pt>
                      <c:pt idx="8282">
                        <c:v>478.903345732182</c:v>
                      </c:pt>
                      <c:pt idx="8283">
                        <c:v>478.89927139280297</c:v>
                      </c:pt>
                      <c:pt idx="8284">
                        <c:v>478.89888139752202</c:v>
                      </c:pt>
                      <c:pt idx="8285">
                        <c:v>478.891902912305</c:v>
                      </c:pt>
                      <c:pt idx="8286">
                        <c:v>478.877148433429</c:v>
                      </c:pt>
                      <c:pt idx="8287">
                        <c:v>478.85361825316301</c:v>
                      </c:pt>
                      <c:pt idx="8288">
                        <c:v>478.843216986524</c:v>
                      </c:pt>
                      <c:pt idx="8289">
                        <c:v>478.84207577069202</c:v>
                      </c:pt>
                      <c:pt idx="8290">
                        <c:v>478.81676374467202</c:v>
                      </c:pt>
                      <c:pt idx="8291">
                        <c:v>478.81427966187903</c:v>
                      </c:pt>
                      <c:pt idx="8292">
                        <c:v>478.79787002574199</c:v>
                      </c:pt>
                      <c:pt idx="8293">
                        <c:v>478.74055824167499</c:v>
                      </c:pt>
                      <c:pt idx="8294">
                        <c:v>478.73497511273399</c:v>
                      </c:pt>
                      <c:pt idx="8295">
                        <c:v>478.70486644574601</c:v>
                      </c:pt>
                      <c:pt idx="8296">
                        <c:v>478.70126923288598</c:v>
                      </c:pt>
                      <c:pt idx="8297">
                        <c:v>478.697754133518</c:v>
                      </c:pt>
                      <c:pt idx="8298">
                        <c:v>478.696355044163</c:v>
                      </c:pt>
                      <c:pt idx="8299">
                        <c:v>478.59349997809397</c:v>
                      </c:pt>
                      <c:pt idx="8300">
                        <c:v>478.57260979480202</c:v>
                      </c:pt>
                      <c:pt idx="8301">
                        <c:v>478.56351887734201</c:v>
                      </c:pt>
                      <c:pt idx="8302">
                        <c:v>478.55523397312902</c:v>
                      </c:pt>
                      <c:pt idx="8303">
                        <c:v>478.54015586450498</c:v>
                      </c:pt>
                      <c:pt idx="8304">
                        <c:v>478.52619260838202</c:v>
                      </c:pt>
                      <c:pt idx="8305">
                        <c:v>478.5172343534</c:v>
                      </c:pt>
                      <c:pt idx="8306">
                        <c:v>478.48385277415701</c:v>
                      </c:pt>
                      <c:pt idx="8307">
                        <c:v>478.47416165756101</c:v>
                      </c:pt>
                      <c:pt idx="8308">
                        <c:v>478.47271280255899</c:v>
                      </c:pt>
                      <c:pt idx="8309">
                        <c:v>478.444877709134</c:v>
                      </c:pt>
                      <c:pt idx="8310">
                        <c:v>478.43426010845002</c:v>
                      </c:pt>
                      <c:pt idx="8311">
                        <c:v>478.43354551501898</c:v>
                      </c:pt>
                      <c:pt idx="8312">
                        <c:v>478.422657206167</c:v>
                      </c:pt>
                      <c:pt idx="8313">
                        <c:v>478.40465685430701</c:v>
                      </c:pt>
                      <c:pt idx="8314">
                        <c:v>478.39025956899798</c:v>
                      </c:pt>
                      <c:pt idx="8315">
                        <c:v>478.38893724506602</c:v>
                      </c:pt>
                      <c:pt idx="8316">
                        <c:v>478.38807312861098</c:v>
                      </c:pt>
                      <c:pt idx="8317">
                        <c:v>478.38717720377798</c:v>
                      </c:pt>
                      <c:pt idx="8318">
                        <c:v>478.38559966986202</c:v>
                      </c:pt>
                      <c:pt idx="8319">
                        <c:v>478.38026168382697</c:v>
                      </c:pt>
                      <c:pt idx="8320">
                        <c:v>478.377053981335</c:v>
                      </c:pt>
                      <c:pt idx="8321">
                        <c:v>478.36664548925899</c:v>
                      </c:pt>
                      <c:pt idx="8322">
                        <c:v>478.31534675790698</c:v>
                      </c:pt>
                      <c:pt idx="8323">
                        <c:v>478.28773322648999</c:v>
                      </c:pt>
                      <c:pt idx="8324">
                        <c:v>478.28696584783398</c:v>
                      </c:pt>
                      <c:pt idx="8325">
                        <c:v>478.26873642805901</c:v>
                      </c:pt>
                      <c:pt idx="8326">
                        <c:v>478.25743096264</c:v>
                      </c:pt>
                      <c:pt idx="8327">
                        <c:v>478.25617352822502</c:v>
                      </c:pt>
                      <c:pt idx="8328">
                        <c:v>478.25021754875303</c:v>
                      </c:pt>
                      <c:pt idx="8329">
                        <c:v>478.24395481778203</c:v>
                      </c:pt>
                      <c:pt idx="8330">
                        <c:v>478.23081001755003</c:v>
                      </c:pt>
                      <c:pt idx="8331">
                        <c:v>478.21476628325502</c:v>
                      </c:pt>
                      <c:pt idx="8332">
                        <c:v>478.204012772505</c:v>
                      </c:pt>
                      <c:pt idx="8333">
                        <c:v>478.18994077053202</c:v>
                      </c:pt>
                      <c:pt idx="8334">
                        <c:v>478.17834999164899</c:v>
                      </c:pt>
                      <c:pt idx="8335">
                        <c:v>478.17797612754902</c:v>
                      </c:pt>
                      <c:pt idx="8336">
                        <c:v>478.13887027189702</c:v>
                      </c:pt>
                      <c:pt idx="8337">
                        <c:v>478.13727291430502</c:v>
                      </c:pt>
                      <c:pt idx="8338">
                        <c:v>478.05865518812499</c:v>
                      </c:pt>
                      <c:pt idx="8339">
                        <c:v>478.05041753227499</c:v>
                      </c:pt>
                      <c:pt idx="8340">
                        <c:v>478.03393266498898</c:v>
                      </c:pt>
                      <c:pt idx="8341">
                        <c:v>477.978969881853</c:v>
                      </c:pt>
                      <c:pt idx="8342">
                        <c:v>477.97549814259702</c:v>
                      </c:pt>
                      <c:pt idx="8343">
                        <c:v>477.96778410753001</c:v>
                      </c:pt>
                      <c:pt idx="8344">
                        <c:v>477.92197429474601</c:v>
                      </c:pt>
                      <c:pt idx="8345">
                        <c:v>477.912989055411</c:v>
                      </c:pt>
                      <c:pt idx="8346">
                        <c:v>477.88614609243501</c:v>
                      </c:pt>
                      <c:pt idx="8347">
                        <c:v>477.873327911768</c:v>
                      </c:pt>
                      <c:pt idx="8348">
                        <c:v>477.86780362937498</c:v>
                      </c:pt>
                      <c:pt idx="8349">
                        <c:v>477.86507315979298</c:v>
                      </c:pt>
                      <c:pt idx="8350">
                        <c:v>477.85237402463298</c:v>
                      </c:pt>
                      <c:pt idx="8351">
                        <c:v>477.79937365379698</c:v>
                      </c:pt>
                      <c:pt idx="8352">
                        <c:v>477.78229974978098</c:v>
                      </c:pt>
                      <c:pt idx="8353">
                        <c:v>477.77471329113501</c:v>
                      </c:pt>
                      <c:pt idx="8354">
                        <c:v>477.76977547692502</c:v>
                      </c:pt>
                      <c:pt idx="8355">
                        <c:v>477.76062271839101</c:v>
                      </c:pt>
                      <c:pt idx="8356">
                        <c:v>477.75925248367503</c:v>
                      </c:pt>
                      <c:pt idx="8357">
                        <c:v>477.75012163135398</c:v>
                      </c:pt>
                      <c:pt idx="8358">
                        <c:v>477.71356924258703</c:v>
                      </c:pt>
                      <c:pt idx="8359">
                        <c:v>477.69311847158298</c:v>
                      </c:pt>
                      <c:pt idx="8360">
                        <c:v>477.67903231963101</c:v>
                      </c:pt>
                      <c:pt idx="8361">
                        <c:v>477.61651248554301</c:v>
                      </c:pt>
                      <c:pt idx="8362">
                        <c:v>477.60115806543701</c:v>
                      </c:pt>
                      <c:pt idx="8363">
                        <c:v>477.596007279096</c:v>
                      </c:pt>
                      <c:pt idx="8364">
                        <c:v>477.591136588339</c:v>
                      </c:pt>
                      <c:pt idx="8365">
                        <c:v>477.584690067758</c:v>
                      </c:pt>
                      <c:pt idx="8366">
                        <c:v>477.577145573797</c:v>
                      </c:pt>
                      <c:pt idx="8367">
                        <c:v>477.567868981407</c:v>
                      </c:pt>
                      <c:pt idx="8368">
                        <c:v>477.55601005145598</c:v>
                      </c:pt>
                      <c:pt idx="8369">
                        <c:v>477.552485778061</c:v>
                      </c:pt>
                      <c:pt idx="8370">
                        <c:v>477.54309953549603</c:v>
                      </c:pt>
                      <c:pt idx="8371">
                        <c:v>477.50261011521798</c:v>
                      </c:pt>
                      <c:pt idx="8372">
                        <c:v>477.41391529745198</c:v>
                      </c:pt>
                      <c:pt idx="8373">
                        <c:v>477.413877840071</c:v>
                      </c:pt>
                      <c:pt idx="8374">
                        <c:v>477.40143074006698</c:v>
                      </c:pt>
                      <c:pt idx="8375">
                        <c:v>477.37417339883802</c:v>
                      </c:pt>
                      <c:pt idx="8376">
                        <c:v>477.36737148391097</c:v>
                      </c:pt>
                      <c:pt idx="8377">
                        <c:v>477.352289923103</c:v>
                      </c:pt>
                      <c:pt idx="8378">
                        <c:v>477.33732408889801</c:v>
                      </c:pt>
                      <c:pt idx="8379">
                        <c:v>477.32193467124199</c:v>
                      </c:pt>
                      <c:pt idx="8380">
                        <c:v>477.31874953991297</c:v>
                      </c:pt>
                      <c:pt idx="8381">
                        <c:v>477.29457897524298</c:v>
                      </c:pt>
                      <c:pt idx="8382">
                        <c:v>477.281478417556</c:v>
                      </c:pt>
                      <c:pt idx="8383">
                        <c:v>477.27755370912303</c:v>
                      </c:pt>
                      <c:pt idx="8384">
                        <c:v>477.252051363531</c:v>
                      </c:pt>
                      <c:pt idx="8385">
                        <c:v>477.25061506799102</c:v>
                      </c:pt>
                      <c:pt idx="8386">
                        <c:v>477.23209920752601</c:v>
                      </c:pt>
                      <c:pt idx="8387">
                        <c:v>477.20942415696999</c:v>
                      </c:pt>
                      <c:pt idx="8388">
                        <c:v>477.19411159929302</c:v>
                      </c:pt>
                      <c:pt idx="8389">
                        <c:v>477.178015051817</c:v>
                      </c:pt>
                      <c:pt idx="8390">
                        <c:v>477.14934953200202</c:v>
                      </c:pt>
                      <c:pt idx="8391">
                        <c:v>477.14696224312002</c:v>
                      </c:pt>
                      <c:pt idx="8392">
                        <c:v>477.130988944141</c:v>
                      </c:pt>
                      <c:pt idx="8393">
                        <c:v>477.11241865916401</c:v>
                      </c:pt>
                      <c:pt idx="8394">
                        <c:v>477.09494513121501</c:v>
                      </c:pt>
                      <c:pt idx="8395">
                        <c:v>477.09009665268502</c:v>
                      </c:pt>
                      <c:pt idx="8396">
                        <c:v>477.08321899884299</c:v>
                      </c:pt>
                      <c:pt idx="8397">
                        <c:v>477.04427425755699</c:v>
                      </c:pt>
                      <c:pt idx="8398">
                        <c:v>477.03857750910998</c:v>
                      </c:pt>
                      <c:pt idx="8399">
                        <c:v>477.03787916238502</c:v>
                      </c:pt>
                      <c:pt idx="8400">
                        <c:v>477.01639184339399</c:v>
                      </c:pt>
                      <c:pt idx="8401">
                        <c:v>477.00995313370498</c:v>
                      </c:pt>
                      <c:pt idx="8402">
                        <c:v>477.00579554197498</c:v>
                      </c:pt>
                      <c:pt idx="8403">
                        <c:v>476.983436648132</c:v>
                      </c:pt>
                      <c:pt idx="8404">
                        <c:v>476.97985706774199</c:v>
                      </c:pt>
                      <c:pt idx="8405">
                        <c:v>476.96290518938099</c:v>
                      </c:pt>
                      <c:pt idx="8406">
                        <c:v>476.95260518166702</c:v>
                      </c:pt>
                      <c:pt idx="8407">
                        <c:v>476.95010571670798</c:v>
                      </c:pt>
                      <c:pt idx="8408">
                        <c:v>476.945578304886</c:v>
                      </c:pt>
                      <c:pt idx="8409">
                        <c:v>476.93074263496698</c:v>
                      </c:pt>
                      <c:pt idx="8410">
                        <c:v>476.914187999045</c:v>
                      </c:pt>
                      <c:pt idx="8411">
                        <c:v>476.88391939764603</c:v>
                      </c:pt>
                      <c:pt idx="8412">
                        <c:v>476.87993439701302</c:v>
                      </c:pt>
                      <c:pt idx="8413">
                        <c:v>476.879516358096</c:v>
                      </c:pt>
                      <c:pt idx="8414">
                        <c:v>476.87809838350603</c:v>
                      </c:pt>
                      <c:pt idx="8415">
                        <c:v>476.86900915650398</c:v>
                      </c:pt>
                      <c:pt idx="8416">
                        <c:v>476.866340844653</c:v>
                      </c:pt>
                      <c:pt idx="8417">
                        <c:v>476.858843846252</c:v>
                      </c:pt>
                      <c:pt idx="8418">
                        <c:v>476.84545794464901</c:v>
                      </c:pt>
                      <c:pt idx="8419">
                        <c:v>476.835822310494</c:v>
                      </c:pt>
                      <c:pt idx="8420">
                        <c:v>476.79923394730997</c:v>
                      </c:pt>
                      <c:pt idx="8421">
                        <c:v>476.79066591733101</c:v>
                      </c:pt>
                      <c:pt idx="8422">
                        <c:v>476.76588914235901</c:v>
                      </c:pt>
                      <c:pt idx="8423">
                        <c:v>476.761321579889</c:v>
                      </c:pt>
                      <c:pt idx="8424">
                        <c:v>476.760396366012</c:v>
                      </c:pt>
                      <c:pt idx="8425">
                        <c:v>476.759528591633</c:v>
                      </c:pt>
                      <c:pt idx="8426">
                        <c:v>476.75774650048999</c:v>
                      </c:pt>
                      <c:pt idx="8427">
                        <c:v>476.739111736788</c:v>
                      </c:pt>
                      <c:pt idx="8428">
                        <c:v>476.72113455685002</c:v>
                      </c:pt>
                      <c:pt idx="8429">
                        <c:v>476.70711444639397</c:v>
                      </c:pt>
                      <c:pt idx="8430">
                        <c:v>476.70475951808299</c:v>
                      </c:pt>
                      <c:pt idx="8431">
                        <c:v>476.69498147688199</c:v>
                      </c:pt>
                      <c:pt idx="8432">
                        <c:v>476.69328161605398</c:v>
                      </c:pt>
                      <c:pt idx="8433">
                        <c:v>476.624159511058</c:v>
                      </c:pt>
                      <c:pt idx="8434">
                        <c:v>476.62395866931399</c:v>
                      </c:pt>
                      <c:pt idx="8435">
                        <c:v>476.61640930821699</c:v>
                      </c:pt>
                      <c:pt idx="8436">
                        <c:v>476.61398830138899</c:v>
                      </c:pt>
                      <c:pt idx="8437">
                        <c:v>476.60438054336299</c:v>
                      </c:pt>
                      <c:pt idx="8438">
                        <c:v>476.56764996036298</c:v>
                      </c:pt>
                      <c:pt idx="8439">
                        <c:v>476.54657319512302</c:v>
                      </c:pt>
                      <c:pt idx="8440">
                        <c:v>476.54632833151402</c:v>
                      </c:pt>
                      <c:pt idx="8441">
                        <c:v>476.51062218845698</c:v>
                      </c:pt>
                      <c:pt idx="8442">
                        <c:v>476.50812592113698</c:v>
                      </c:pt>
                      <c:pt idx="8443">
                        <c:v>476.50213257984399</c:v>
                      </c:pt>
                      <c:pt idx="8444">
                        <c:v>476.48689531699301</c:v>
                      </c:pt>
                      <c:pt idx="8445">
                        <c:v>476.47627823230499</c:v>
                      </c:pt>
                      <c:pt idx="8446">
                        <c:v>476.47153243525298</c:v>
                      </c:pt>
                      <c:pt idx="8447">
                        <c:v>476.41861712838499</c:v>
                      </c:pt>
                      <c:pt idx="8448">
                        <c:v>476.41519555028901</c:v>
                      </c:pt>
                      <c:pt idx="8449">
                        <c:v>476.40818396101798</c:v>
                      </c:pt>
                      <c:pt idx="8450">
                        <c:v>476.40748781637097</c:v>
                      </c:pt>
                      <c:pt idx="8451">
                        <c:v>476.39911634695397</c:v>
                      </c:pt>
                      <c:pt idx="8452">
                        <c:v>476.38411796968097</c:v>
                      </c:pt>
                      <c:pt idx="8453">
                        <c:v>476.38069589861198</c:v>
                      </c:pt>
                      <c:pt idx="8454">
                        <c:v>476.368680631583</c:v>
                      </c:pt>
                      <c:pt idx="8455">
                        <c:v>476.33834393328101</c:v>
                      </c:pt>
                      <c:pt idx="8456">
                        <c:v>476.33329921680502</c:v>
                      </c:pt>
                      <c:pt idx="8457">
                        <c:v>476.31682574411701</c:v>
                      </c:pt>
                      <c:pt idx="8458">
                        <c:v>476.29892123020699</c:v>
                      </c:pt>
                      <c:pt idx="8459">
                        <c:v>476.28524489041001</c:v>
                      </c:pt>
                      <c:pt idx="8460">
                        <c:v>476.27581248774902</c:v>
                      </c:pt>
                      <c:pt idx="8461">
                        <c:v>476.27332332063298</c:v>
                      </c:pt>
                      <c:pt idx="8462">
                        <c:v>476.25996038553001</c:v>
                      </c:pt>
                      <c:pt idx="8463">
                        <c:v>476.24619678512698</c:v>
                      </c:pt>
                      <c:pt idx="8464">
                        <c:v>476.24107146102898</c:v>
                      </c:pt>
                      <c:pt idx="8465">
                        <c:v>476.23312626881199</c:v>
                      </c:pt>
                      <c:pt idx="8466">
                        <c:v>476.22620293920198</c:v>
                      </c:pt>
                      <c:pt idx="8467">
                        <c:v>476.21518144132699</c:v>
                      </c:pt>
                      <c:pt idx="8468">
                        <c:v>476.20845283776202</c:v>
                      </c:pt>
                      <c:pt idx="8469">
                        <c:v>476.20828234305998</c:v>
                      </c:pt>
                      <c:pt idx="8470">
                        <c:v>476.12086347545301</c:v>
                      </c:pt>
                      <c:pt idx="8471">
                        <c:v>476.11272418937801</c:v>
                      </c:pt>
                      <c:pt idx="8472">
                        <c:v>476.10598579488101</c:v>
                      </c:pt>
                      <c:pt idx="8473">
                        <c:v>476.10009521167302</c:v>
                      </c:pt>
                      <c:pt idx="8474">
                        <c:v>476.09105496236202</c:v>
                      </c:pt>
                      <c:pt idx="8475">
                        <c:v>476.08737724916801</c:v>
                      </c:pt>
                      <c:pt idx="8476">
                        <c:v>476.05583462517802</c:v>
                      </c:pt>
                      <c:pt idx="8477">
                        <c:v>475.97224613568602</c:v>
                      </c:pt>
                      <c:pt idx="8478">
                        <c:v>475.96904585566801</c:v>
                      </c:pt>
                      <c:pt idx="8479">
                        <c:v>475.95614435874398</c:v>
                      </c:pt>
                      <c:pt idx="8480">
                        <c:v>475.88817189865102</c:v>
                      </c:pt>
                      <c:pt idx="8481">
                        <c:v>475.86974726706302</c:v>
                      </c:pt>
                      <c:pt idx="8482">
                        <c:v>475.86667503621499</c:v>
                      </c:pt>
                      <c:pt idx="8483">
                        <c:v>475.842121060892</c:v>
                      </c:pt>
                      <c:pt idx="8484">
                        <c:v>475.83071787867101</c:v>
                      </c:pt>
                      <c:pt idx="8485">
                        <c:v>475.82430337650499</c:v>
                      </c:pt>
                      <c:pt idx="8486">
                        <c:v>475.79700347615699</c:v>
                      </c:pt>
                      <c:pt idx="8487">
                        <c:v>475.79586744493901</c:v>
                      </c:pt>
                      <c:pt idx="8488">
                        <c:v>475.78320511472799</c:v>
                      </c:pt>
                      <c:pt idx="8489">
                        <c:v>475.77299893844798</c:v>
                      </c:pt>
                      <c:pt idx="8490">
                        <c:v>475.76472883433701</c:v>
                      </c:pt>
                      <c:pt idx="8491">
                        <c:v>475.75551393357898</c:v>
                      </c:pt>
                      <c:pt idx="8492">
                        <c:v>475.725678417513</c:v>
                      </c:pt>
                      <c:pt idx="8493">
                        <c:v>475.71535651400899</c:v>
                      </c:pt>
                      <c:pt idx="8494">
                        <c:v>475.70751510721999</c:v>
                      </c:pt>
                      <c:pt idx="8495">
                        <c:v>475.69131599632101</c:v>
                      </c:pt>
                      <c:pt idx="8496">
                        <c:v>475.68343916857299</c:v>
                      </c:pt>
                      <c:pt idx="8497">
                        <c:v>475.68188694990698</c:v>
                      </c:pt>
                      <c:pt idx="8498">
                        <c:v>475.66796468131503</c:v>
                      </c:pt>
                      <c:pt idx="8499">
                        <c:v>475.65261635777699</c:v>
                      </c:pt>
                      <c:pt idx="8500">
                        <c:v>475.638031287947</c:v>
                      </c:pt>
                      <c:pt idx="8501">
                        <c:v>475.62994705305903</c:v>
                      </c:pt>
                      <c:pt idx="8502">
                        <c:v>475.60328712560698</c:v>
                      </c:pt>
                      <c:pt idx="8503">
                        <c:v>475.58334847021803</c:v>
                      </c:pt>
                      <c:pt idx="8504">
                        <c:v>475.55710019764399</c:v>
                      </c:pt>
                      <c:pt idx="8505">
                        <c:v>475.55550425835401</c:v>
                      </c:pt>
                      <c:pt idx="8506">
                        <c:v>475.55174008217898</c:v>
                      </c:pt>
                      <c:pt idx="8507">
                        <c:v>475.540828004346</c:v>
                      </c:pt>
                      <c:pt idx="8508">
                        <c:v>475.52183675858703</c:v>
                      </c:pt>
                      <c:pt idx="8509">
                        <c:v>475.51653714384298</c:v>
                      </c:pt>
                      <c:pt idx="8510">
                        <c:v>475.51239204596402</c:v>
                      </c:pt>
                      <c:pt idx="8511">
                        <c:v>475.49671874871899</c:v>
                      </c:pt>
                      <c:pt idx="8512">
                        <c:v>475.490838134608</c:v>
                      </c:pt>
                      <c:pt idx="8513">
                        <c:v>475.46662817073297</c:v>
                      </c:pt>
                      <c:pt idx="8514">
                        <c:v>475.43737760160502</c:v>
                      </c:pt>
                      <c:pt idx="8515">
                        <c:v>475.43317855235898</c:v>
                      </c:pt>
                      <c:pt idx="8516">
                        <c:v>475.41357611849702</c:v>
                      </c:pt>
                      <c:pt idx="8517">
                        <c:v>475.41302391678801</c:v>
                      </c:pt>
                      <c:pt idx="8518">
                        <c:v>475.403764631488</c:v>
                      </c:pt>
                      <c:pt idx="8519">
                        <c:v>475.37669460221798</c:v>
                      </c:pt>
                      <c:pt idx="8520">
                        <c:v>475.367804306658</c:v>
                      </c:pt>
                      <c:pt idx="8521">
                        <c:v>475.36139242530197</c:v>
                      </c:pt>
                      <c:pt idx="8522">
                        <c:v>475.356631769817</c:v>
                      </c:pt>
                      <c:pt idx="8523">
                        <c:v>475.34970577763698</c:v>
                      </c:pt>
                      <c:pt idx="8524">
                        <c:v>475.33498758893103</c:v>
                      </c:pt>
                      <c:pt idx="8525">
                        <c:v>475.329085889373</c:v>
                      </c:pt>
                      <c:pt idx="8526">
                        <c:v>475.32810584391399</c:v>
                      </c:pt>
                      <c:pt idx="8527">
                        <c:v>475.28626518378502</c:v>
                      </c:pt>
                      <c:pt idx="8528">
                        <c:v>475.27743505686499</c:v>
                      </c:pt>
                      <c:pt idx="8529">
                        <c:v>475.24974390068297</c:v>
                      </c:pt>
                      <c:pt idx="8530">
                        <c:v>475.215215734048</c:v>
                      </c:pt>
                      <c:pt idx="8531">
                        <c:v>475.21393509941697</c:v>
                      </c:pt>
                      <c:pt idx="8532">
                        <c:v>475.17815983944803</c:v>
                      </c:pt>
                      <c:pt idx="8533">
                        <c:v>475.17720666599502</c:v>
                      </c:pt>
                      <c:pt idx="8534">
                        <c:v>475.17289858737797</c:v>
                      </c:pt>
                      <c:pt idx="8535">
                        <c:v>475.1707777025</c:v>
                      </c:pt>
                      <c:pt idx="8536">
                        <c:v>475.16336122599</c:v>
                      </c:pt>
                      <c:pt idx="8537">
                        <c:v>475.15021906905798</c:v>
                      </c:pt>
                      <c:pt idx="8538">
                        <c:v>475.14360156227599</c:v>
                      </c:pt>
                      <c:pt idx="8539">
                        <c:v>475.14186893418702</c:v>
                      </c:pt>
                      <c:pt idx="8540">
                        <c:v>475.13679504529102</c:v>
                      </c:pt>
                      <c:pt idx="8541">
                        <c:v>475.11522548197001</c:v>
                      </c:pt>
                      <c:pt idx="8542">
                        <c:v>475.09491761186598</c:v>
                      </c:pt>
                      <c:pt idx="8543">
                        <c:v>475.06427126028899</c:v>
                      </c:pt>
                      <c:pt idx="8544">
                        <c:v>475.05547645194798</c:v>
                      </c:pt>
                      <c:pt idx="8545">
                        <c:v>475.048505143483</c:v>
                      </c:pt>
                      <c:pt idx="8546">
                        <c:v>475.03419660893798</c:v>
                      </c:pt>
                      <c:pt idx="8547">
                        <c:v>475.03219224628498</c:v>
                      </c:pt>
                      <c:pt idx="8548">
                        <c:v>475.00715713533799</c:v>
                      </c:pt>
                      <c:pt idx="8549">
                        <c:v>474.99034361284902</c:v>
                      </c:pt>
                      <c:pt idx="8550">
                        <c:v>474.97257467569801</c:v>
                      </c:pt>
                      <c:pt idx="8551">
                        <c:v>474.94122466957202</c:v>
                      </c:pt>
                      <c:pt idx="8552">
                        <c:v>474.934347260587</c:v>
                      </c:pt>
                      <c:pt idx="8553">
                        <c:v>474.92690597670003</c:v>
                      </c:pt>
                      <c:pt idx="8554">
                        <c:v>474.91311848677498</c:v>
                      </c:pt>
                      <c:pt idx="8555">
                        <c:v>474.84950028838699</c:v>
                      </c:pt>
                      <c:pt idx="8556">
                        <c:v>474.84732881392102</c:v>
                      </c:pt>
                      <c:pt idx="8557">
                        <c:v>474.83289885939598</c:v>
                      </c:pt>
                      <c:pt idx="8558">
                        <c:v>474.828204978428</c:v>
                      </c:pt>
                      <c:pt idx="8559">
                        <c:v>474.81081468641997</c:v>
                      </c:pt>
                      <c:pt idx="8560">
                        <c:v>474.77245955797503</c:v>
                      </c:pt>
                      <c:pt idx="8561">
                        <c:v>474.77050554078602</c:v>
                      </c:pt>
                      <c:pt idx="8562">
                        <c:v>474.75952636112999</c:v>
                      </c:pt>
                      <c:pt idx="8563">
                        <c:v>474.73580021805901</c:v>
                      </c:pt>
                      <c:pt idx="8564">
                        <c:v>474.72586761415101</c:v>
                      </c:pt>
                      <c:pt idx="8565">
                        <c:v>474.71001553158698</c:v>
                      </c:pt>
                      <c:pt idx="8566">
                        <c:v>474.69397105672903</c:v>
                      </c:pt>
                      <c:pt idx="8567">
                        <c:v>474.69270642317599</c:v>
                      </c:pt>
                      <c:pt idx="8568">
                        <c:v>474.68375266752798</c:v>
                      </c:pt>
                      <c:pt idx="8569">
                        <c:v>474.678480586972</c:v>
                      </c:pt>
                      <c:pt idx="8570">
                        <c:v>474.66981470096999</c:v>
                      </c:pt>
                      <c:pt idx="8571">
                        <c:v>474.64694926170898</c:v>
                      </c:pt>
                      <c:pt idx="8572">
                        <c:v>474.63925848434798</c:v>
                      </c:pt>
                      <c:pt idx="8573">
                        <c:v>474.63525321632602</c:v>
                      </c:pt>
                      <c:pt idx="8574">
                        <c:v>474.63422301115298</c:v>
                      </c:pt>
                      <c:pt idx="8575">
                        <c:v>474.62695755291901</c:v>
                      </c:pt>
                      <c:pt idx="8576">
                        <c:v>474.625296849834</c:v>
                      </c:pt>
                      <c:pt idx="8577">
                        <c:v>474.60478702424899</c:v>
                      </c:pt>
                      <c:pt idx="8578">
                        <c:v>474.59286124750599</c:v>
                      </c:pt>
                      <c:pt idx="8579">
                        <c:v>474.58262151126502</c:v>
                      </c:pt>
                      <c:pt idx="8580">
                        <c:v>474.56775414610502</c:v>
                      </c:pt>
                      <c:pt idx="8581">
                        <c:v>474.50931200935503</c:v>
                      </c:pt>
                      <c:pt idx="8582">
                        <c:v>474.509149342385</c:v>
                      </c:pt>
                      <c:pt idx="8583">
                        <c:v>474.49414864122701</c:v>
                      </c:pt>
                      <c:pt idx="8584">
                        <c:v>474.49259135490797</c:v>
                      </c:pt>
                      <c:pt idx="8585">
                        <c:v>474.48955326861699</c:v>
                      </c:pt>
                      <c:pt idx="8586">
                        <c:v>474.42012070619501</c:v>
                      </c:pt>
                      <c:pt idx="8587">
                        <c:v>474.39338079336</c:v>
                      </c:pt>
                      <c:pt idx="8588">
                        <c:v>474.38340773756801</c:v>
                      </c:pt>
                      <c:pt idx="8589">
                        <c:v>474.37961596013599</c:v>
                      </c:pt>
                      <c:pt idx="8590">
                        <c:v>474.35705160760699</c:v>
                      </c:pt>
                      <c:pt idx="8591">
                        <c:v>474.341068046092</c:v>
                      </c:pt>
                      <c:pt idx="8592">
                        <c:v>474.31921765607001</c:v>
                      </c:pt>
                      <c:pt idx="8593">
                        <c:v>474.28218498656599</c:v>
                      </c:pt>
                      <c:pt idx="8594">
                        <c:v>474.27892615664501</c:v>
                      </c:pt>
                      <c:pt idx="8595">
                        <c:v>474.27438698242202</c:v>
                      </c:pt>
                      <c:pt idx="8596">
                        <c:v>474.23950817519199</c:v>
                      </c:pt>
                      <c:pt idx="8597">
                        <c:v>474.23872196517601</c:v>
                      </c:pt>
                      <c:pt idx="8598">
                        <c:v>474.23861354940999</c:v>
                      </c:pt>
                      <c:pt idx="8599">
                        <c:v>474.215793105621</c:v>
                      </c:pt>
                      <c:pt idx="8600">
                        <c:v>474.20874746362199</c:v>
                      </c:pt>
                      <c:pt idx="8601">
                        <c:v>474.14021929631502</c:v>
                      </c:pt>
                      <c:pt idx="8602">
                        <c:v>474.12330188374898</c:v>
                      </c:pt>
                      <c:pt idx="8603">
                        <c:v>474.09562574256802</c:v>
                      </c:pt>
                      <c:pt idx="8604">
                        <c:v>474.08844228445002</c:v>
                      </c:pt>
                      <c:pt idx="8605">
                        <c:v>474.06629174222002</c:v>
                      </c:pt>
                      <c:pt idx="8606">
                        <c:v>474.055522606907</c:v>
                      </c:pt>
                      <c:pt idx="8607">
                        <c:v>474.054036842237</c:v>
                      </c:pt>
                      <c:pt idx="8608">
                        <c:v>474.05281541349598</c:v>
                      </c:pt>
                      <c:pt idx="8609">
                        <c:v>474.03594912315998</c:v>
                      </c:pt>
                      <c:pt idx="8610">
                        <c:v>473.99695845236698</c:v>
                      </c:pt>
                      <c:pt idx="8611">
                        <c:v>473.98677306025701</c:v>
                      </c:pt>
                      <c:pt idx="8612">
                        <c:v>473.98184990997902</c:v>
                      </c:pt>
                      <c:pt idx="8613">
                        <c:v>473.90902267096999</c:v>
                      </c:pt>
                      <c:pt idx="8614">
                        <c:v>473.89305969979603</c:v>
                      </c:pt>
                      <c:pt idx="8615">
                        <c:v>473.89270590431698</c:v>
                      </c:pt>
                      <c:pt idx="8616">
                        <c:v>473.86083257993101</c:v>
                      </c:pt>
                      <c:pt idx="8617">
                        <c:v>473.84926858926201</c:v>
                      </c:pt>
                      <c:pt idx="8618">
                        <c:v>473.82531806361499</c:v>
                      </c:pt>
                      <c:pt idx="8619">
                        <c:v>473.81208877079399</c:v>
                      </c:pt>
                      <c:pt idx="8620">
                        <c:v>473.78252912395999</c:v>
                      </c:pt>
                      <c:pt idx="8621">
                        <c:v>473.76432580984999</c:v>
                      </c:pt>
                      <c:pt idx="8622">
                        <c:v>473.73956092559303</c:v>
                      </c:pt>
                      <c:pt idx="8623">
                        <c:v>473.721599271012</c:v>
                      </c:pt>
                      <c:pt idx="8624">
                        <c:v>473.69695892241702</c:v>
                      </c:pt>
                      <c:pt idx="8625">
                        <c:v>473.649921746507</c:v>
                      </c:pt>
                      <c:pt idx="8626">
                        <c:v>473.64286395890201</c:v>
                      </c:pt>
                      <c:pt idx="8627">
                        <c:v>473.63082561621599</c:v>
                      </c:pt>
                      <c:pt idx="8628">
                        <c:v>473.62643566419899</c:v>
                      </c:pt>
                      <c:pt idx="8629">
                        <c:v>473.61669196178599</c:v>
                      </c:pt>
                      <c:pt idx="8630">
                        <c:v>473.60595410815802</c:v>
                      </c:pt>
                      <c:pt idx="8631">
                        <c:v>473.58956130752898</c:v>
                      </c:pt>
                      <c:pt idx="8632">
                        <c:v>473.588252405655</c:v>
                      </c:pt>
                      <c:pt idx="8633">
                        <c:v>473.58825121101398</c:v>
                      </c:pt>
                      <c:pt idx="8634">
                        <c:v>473.57487860154203</c:v>
                      </c:pt>
                      <c:pt idx="8635">
                        <c:v>473.53763964514599</c:v>
                      </c:pt>
                      <c:pt idx="8636">
                        <c:v>473.52649801775101</c:v>
                      </c:pt>
                      <c:pt idx="8637">
                        <c:v>473.52402046517398</c:v>
                      </c:pt>
                      <c:pt idx="8638">
                        <c:v>473.52349567719301</c:v>
                      </c:pt>
                      <c:pt idx="8639">
                        <c:v>473.51530740508298</c:v>
                      </c:pt>
                      <c:pt idx="8640">
                        <c:v>473.46547909769401</c:v>
                      </c:pt>
                      <c:pt idx="8641">
                        <c:v>473.45475079737298</c:v>
                      </c:pt>
                      <c:pt idx="8642">
                        <c:v>473.442144328099</c:v>
                      </c:pt>
                      <c:pt idx="8643">
                        <c:v>473.43162607527</c:v>
                      </c:pt>
                      <c:pt idx="8644">
                        <c:v>473.41455004246399</c:v>
                      </c:pt>
                      <c:pt idx="8645">
                        <c:v>473.39301610611602</c:v>
                      </c:pt>
                      <c:pt idx="8646">
                        <c:v>473.37950268765599</c:v>
                      </c:pt>
                      <c:pt idx="8647">
                        <c:v>473.36739606925198</c:v>
                      </c:pt>
                      <c:pt idx="8648">
                        <c:v>473.35081092026002</c:v>
                      </c:pt>
                      <c:pt idx="8649">
                        <c:v>473.35003756852802</c:v>
                      </c:pt>
                      <c:pt idx="8650">
                        <c:v>473.33219172775398</c:v>
                      </c:pt>
                      <c:pt idx="8651">
                        <c:v>473.30841621461002</c:v>
                      </c:pt>
                      <c:pt idx="8652">
                        <c:v>473.26406676091398</c:v>
                      </c:pt>
                      <c:pt idx="8653">
                        <c:v>473.25781303988498</c:v>
                      </c:pt>
                      <c:pt idx="8654">
                        <c:v>473.23129341396799</c:v>
                      </c:pt>
                      <c:pt idx="8655">
                        <c:v>473.21839346201</c:v>
                      </c:pt>
                      <c:pt idx="8656">
                        <c:v>473.21493421755298</c:v>
                      </c:pt>
                      <c:pt idx="8657">
                        <c:v>473.17397469746101</c:v>
                      </c:pt>
                      <c:pt idx="8658">
                        <c:v>473.17015720478901</c:v>
                      </c:pt>
                      <c:pt idx="8659">
                        <c:v>473.141112939278</c:v>
                      </c:pt>
                      <c:pt idx="8660">
                        <c:v>473.12619080898997</c:v>
                      </c:pt>
                      <c:pt idx="8661">
                        <c:v>473.10874061252002</c:v>
                      </c:pt>
                      <c:pt idx="8662">
                        <c:v>473.09835017391799</c:v>
                      </c:pt>
                      <c:pt idx="8663">
                        <c:v>473.09474408221098</c:v>
                      </c:pt>
                      <c:pt idx="8664">
                        <c:v>473.09086082027397</c:v>
                      </c:pt>
                      <c:pt idx="8665">
                        <c:v>473.05813406921902</c:v>
                      </c:pt>
                      <c:pt idx="8666">
                        <c:v>473.05240828824702</c:v>
                      </c:pt>
                      <c:pt idx="8667">
                        <c:v>472.99625781583097</c:v>
                      </c:pt>
                      <c:pt idx="8668">
                        <c:v>472.98797872726499</c:v>
                      </c:pt>
                      <c:pt idx="8669">
                        <c:v>472.98012850503301</c:v>
                      </c:pt>
                      <c:pt idx="8670">
                        <c:v>472.96391691217599</c:v>
                      </c:pt>
                      <c:pt idx="8671">
                        <c:v>472.95991521258298</c:v>
                      </c:pt>
                      <c:pt idx="8672">
                        <c:v>472.95897778958403</c:v>
                      </c:pt>
                      <c:pt idx="8673">
                        <c:v>472.95045153217501</c:v>
                      </c:pt>
                      <c:pt idx="8674">
                        <c:v>472.92611370215099</c:v>
                      </c:pt>
                      <c:pt idx="8675">
                        <c:v>472.91501884453101</c:v>
                      </c:pt>
                      <c:pt idx="8676">
                        <c:v>472.90834539330399</c:v>
                      </c:pt>
                      <c:pt idx="8677">
                        <c:v>472.904759753733</c:v>
                      </c:pt>
                      <c:pt idx="8678">
                        <c:v>472.89351814182203</c:v>
                      </c:pt>
                      <c:pt idx="8679">
                        <c:v>472.87353448474897</c:v>
                      </c:pt>
                      <c:pt idx="8680">
                        <c:v>472.87214031487599</c:v>
                      </c:pt>
                      <c:pt idx="8681">
                        <c:v>472.86809182055998</c:v>
                      </c:pt>
                      <c:pt idx="8682">
                        <c:v>472.86435552470698</c:v>
                      </c:pt>
                      <c:pt idx="8683">
                        <c:v>472.84940517751397</c:v>
                      </c:pt>
                      <c:pt idx="8684">
                        <c:v>472.81899509575402</c:v>
                      </c:pt>
                      <c:pt idx="8685">
                        <c:v>472.81561537364303</c:v>
                      </c:pt>
                      <c:pt idx="8686">
                        <c:v>472.810754405681</c:v>
                      </c:pt>
                      <c:pt idx="8687">
                        <c:v>472.80507975964002</c:v>
                      </c:pt>
                      <c:pt idx="8688">
                        <c:v>472.79243623319297</c:v>
                      </c:pt>
                      <c:pt idx="8689">
                        <c:v>472.78808207851898</c:v>
                      </c:pt>
                      <c:pt idx="8690">
                        <c:v>472.74887153456098</c:v>
                      </c:pt>
                      <c:pt idx="8691">
                        <c:v>472.74627480989898</c:v>
                      </c:pt>
                      <c:pt idx="8692">
                        <c:v>472.68690562649101</c:v>
                      </c:pt>
                      <c:pt idx="8693">
                        <c:v>472.67275697020801</c:v>
                      </c:pt>
                      <c:pt idx="8694">
                        <c:v>472.660188955097</c:v>
                      </c:pt>
                      <c:pt idx="8695">
                        <c:v>472.65409080225697</c:v>
                      </c:pt>
                      <c:pt idx="8696">
                        <c:v>472.64124074371603</c:v>
                      </c:pt>
                      <c:pt idx="8697">
                        <c:v>472.60874367222999</c:v>
                      </c:pt>
                      <c:pt idx="8698">
                        <c:v>472.57526776010099</c:v>
                      </c:pt>
                      <c:pt idx="8699">
                        <c:v>472.55321856600102</c:v>
                      </c:pt>
                      <c:pt idx="8700">
                        <c:v>472.51371148334101</c:v>
                      </c:pt>
                      <c:pt idx="8701">
                        <c:v>472.49737759762098</c:v>
                      </c:pt>
                      <c:pt idx="8702">
                        <c:v>472.49343479669699</c:v>
                      </c:pt>
                      <c:pt idx="8703">
                        <c:v>472.49059009946501</c:v>
                      </c:pt>
                      <c:pt idx="8704">
                        <c:v>472.48610311201901</c:v>
                      </c:pt>
                      <c:pt idx="8705">
                        <c:v>472.47292903649401</c:v>
                      </c:pt>
                      <c:pt idx="8706">
                        <c:v>472.45261544071298</c:v>
                      </c:pt>
                      <c:pt idx="8707">
                        <c:v>472.44648758071997</c:v>
                      </c:pt>
                      <c:pt idx="8708">
                        <c:v>472.43387244265199</c:v>
                      </c:pt>
                      <c:pt idx="8709">
                        <c:v>472.423335865468</c:v>
                      </c:pt>
                      <c:pt idx="8710">
                        <c:v>472.42264142508299</c:v>
                      </c:pt>
                      <c:pt idx="8711">
                        <c:v>472.42146773860998</c:v>
                      </c:pt>
                      <c:pt idx="8712">
                        <c:v>472.41353475575897</c:v>
                      </c:pt>
                      <c:pt idx="8713">
                        <c:v>472.39134107134402</c:v>
                      </c:pt>
                      <c:pt idx="8714">
                        <c:v>472.37175467054499</c:v>
                      </c:pt>
                      <c:pt idx="8715">
                        <c:v>472.36648742822399</c:v>
                      </c:pt>
                      <c:pt idx="8716">
                        <c:v>472.34865332280498</c:v>
                      </c:pt>
                      <c:pt idx="8717">
                        <c:v>472.32911908147798</c:v>
                      </c:pt>
                      <c:pt idx="8718">
                        <c:v>472.277259720465</c:v>
                      </c:pt>
                      <c:pt idx="8719">
                        <c:v>472.27143513998197</c:v>
                      </c:pt>
                      <c:pt idx="8720">
                        <c:v>472.26176591332398</c:v>
                      </c:pt>
                      <c:pt idx="8721">
                        <c:v>472.24859230830401</c:v>
                      </c:pt>
                      <c:pt idx="8722">
                        <c:v>472.24408780314502</c:v>
                      </c:pt>
                      <c:pt idx="8723">
                        <c:v>472.239077020666</c:v>
                      </c:pt>
                      <c:pt idx="8724">
                        <c:v>472.22338784950699</c:v>
                      </c:pt>
                      <c:pt idx="8725">
                        <c:v>472.21904407137799</c:v>
                      </c:pt>
                      <c:pt idx="8726">
                        <c:v>472.20725017529998</c:v>
                      </c:pt>
                      <c:pt idx="8727">
                        <c:v>472.20604009135002</c:v>
                      </c:pt>
                      <c:pt idx="8728">
                        <c:v>472.176562949068</c:v>
                      </c:pt>
                      <c:pt idx="8729">
                        <c:v>472.17508048654901</c:v>
                      </c:pt>
                      <c:pt idx="8730">
                        <c:v>472.16694065978402</c:v>
                      </c:pt>
                      <c:pt idx="8731">
                        <c:v>472.14487519372102</c:v>
                      </c:pt>
                      <c:pt idx="8732">
                        <c:v>472.14269370754602</c:v>
                      </c:pt>
                      <c:pt idx="8733">
                        <c:v>472.09687632052402</c:v>
                      </c:pt>
                      <c:pt idx="8734">
                        <c:v>472.08225201844903</c:v>
                      </c:pt>
                      <c:pt idx="8735">
                        <c:v>472.073809850565</c:v>
                      </c:pt>
                      <c:pt idx="8736">
                        <c:v>472.064492033938</c:v>
                      </c:pt>
                      <c:pt idx="8737">
                        <c:v>472.06080260857601</c:v>
                      </c:pt>
                      <c:pt idx="8738">
                        <c:v>472.048641747148</c:v>
                      </c:pt>
                      <c:pt idx="8739">
                        <c:v>472.03605663786902</c:v>
                      </c:pt>
                      <c:pt idx="8740">
                        <c:v>472.03163959478297</c:v>
                      </c:pt>
                      <c:pt idx="8741">
                        <c:v>472.02860471145499</c:v>
                      </c:pt>
                      <c:pt idx="8742">
                        <c:v>472.02092115422403</c:v>
                      </c:pt>
                      <c:pt idx="8743">
                        <c:v>472.01965058119498</c:v>
                      </c:pt>
                      <c:pt idx="8744">
                        <c:v>472.01709019049298</c:v>
                      </c:pt>
                      <c:pt idx="8745">
                        <c:v>471.992796432109</c:v>
                      </c:pt>
                      <c:pt idx="8746">
                        <c:v>471.95047287231898</c:v>
                      </c:pt>
                      <c:pt idx="8747">
                        <c:v>471.94914003579999</c:v>
                      </c:pt>
                      <c:pt idx="8748">
                        <c:v>471.94508518055102</c:v>
                      </c:pt>
                      <c:pt idx="8749">
                        <c:v>471.929744552589</c:v>
                      </c:pt>
                      <c:pt idx="8750">
                        <c:v>471.88240400127597</c:v>
                      </c:pt>
                      <c:pt idx="8751">
                        <c:v>471.88100576085998</c:v>
                      </c:pt>
                      <c:pt idx="8752">
                        <c:v>471.869094813868</c:v>
                      </c:pt>
                      <c:pt idx="8753">
                        <c:v>471.84741139130603</c:v>
                      </c:pt>
                      <c:pt idx="8754">
                        <c:v>471.82679249728199</c:v>
                      </c:pt>
                      <c:pt idx="8755">
                        <c:v>471.81389016709801</c:v>
                      </c:pt>
                      <c:pt idx="8756">
                        <c:v>471.80236564721201</c:v>
                      </c:pt>
                      <c:pt idx="8757">
                        <c:v>471.80017741567599</c:v>
                      </c:pt>
                      <c:pt idx="8758">
                        <c:v>471.755015179971</c:v>
                      </c:pt>
                      <c:pt idx="8759">
                        <c:v>471.75078753484001</c:v>
                      </c:pt>
                      <c:pt idx="8760">
                        <c:v>471.74037914958399</c:v>
                      </c:pt>
                      <c:pt idx="8761">
                        <c:v>471.72462401197203</c:v>
                      </c:pt>
                      <c:pt idx="8762">
                        <c:v>471.700012300803</c:v>
                      </c:pt>
                      <c:pt idx="8763">
                        <c:v>471.68203016731798</c:v>
                      </c:pt>
                      <c:pt idx="8764">
                        <c:v>471.67187049565098</c:v>
                      </c:pt>
                      <c:pt idx="8765">
                        <c:v>471.64431254252202</c:v>
                      </c:pt>
                      <c:pt idx="8766">
                        <c:v>471.643995264632</c:v>
                      </c:pt>
                      <c:pt idx="8767">
                        <c:v>471.625983615096</c:v>
                      </c:pt>
                      <c:pt idx="8768">
                        <c:v>471.62576496069897</c:v>
                      </c:pt>
                      <c:pt idx="8769">
                        <c:v>471.59417049073198</c:v>
                      </c:pt>
                      <c:pt idx="8770">
                        <c:v>471.54866604516798</c:v>
                      </c:pt>
                      <c:pt idx="8771">
                        <c:v>471.45662229545502</c:v>
                      </c:pt>
                      <c:pt idx="8772">
                        <c:v>471.45603181291398</c:v>
                      </c:pt>
                      <c:pt idx="8773">
                        <c:v>471.44740865331801</c:v>
                      </c:pt>
                      <c:pt idx="8774">
                        <c:v>471.43513546447002</c:v>
                      </c:pt>
                      <c:pt idx="8775">
                        <c:v>471.418691457043</c:v>
                      </c:pt>
                      <c:pt idx="8776">
                        <c:v>471.41188532702</c:v>
                      </c:pt>
                      <c:pt idx="8777">
                        <c:v>471.41150005555397</c:v>
                      </c:pt>
                      <c:pt idx="8778">
                        <c:v>471.40570233401598</c:v>
                      </c:pt>
                      <c:pt idx="8779">
                        <c:v>471.37414065041003</c:v>
                      </c:pt>
                      <c:pt idx="8780">
                        <c:v>471.36085330688798</c:v>
                      </c:pt>
                      <c:pt idx="8781">
                        <c:v>471.32745698414902</c:v>
                      </c:pt>
                      <c:pt idx="8782">
                        <c:v>471.319077788897</c:v>
                      </c:pt>
                      <c:pt idx="8783">
                        <c:v>471.31007001802999</c:v>
                      </c:pt>
                      <c:pt idx="8784">
                        <c:v>471.301409526773</c:v>
                      </c:pt>
                      <c:pt idx="8785">
                        <c:v>471.29019262918001</c:v>
                      </c:pt>
                      <c:pt idx="8786">
                        <c:v>471.27112216738999</c:v>
                      </c:pt>
                      <c:pt idx="8787">
                        <c:v>471.24247929175402</c:v>
                      </c:pt>
                      <c:pt idx="8788">
                        <c:v>471.24067909576701</c:v>
                      </c:pt>
                      <c:pt idx="8789">
                        <c:v>471.24038062854299</c:v>
                      </c:pt>
                      <c:pt idx="8790">
                        <c:v>471.21950007790701</c:v>
                      </c:pt>
                      <c:pt idx="8791">
                        <c:v>471.20071686337002</c:v>
                      </c:pt>
                      <c:pt idx="8792">
                        <c:v>471.199798383943</c:v>
                      </c:pt>
                      <c:pt idx="8793">
                        <c:v>471.191242686404</c:v>
                      </c:pt>
                      <c:pt idx="8794">
                        <c:v>471.16236870797599</c:v>
                      </c:pt>
                      <c:pt idx="8795">
                        <c:v>471.153580375883</c:v>
                      </c:pt>
                      <c:pt idx="8796">
                        <c:v>471.12240270219399</c:v>
                      </c:pt>
                      <c:pt idx="8797">
                        <c:v>471.07540781534101</c:v>
                      </c:pt>
                      <c:pt idx="8798">
                        <c:v>471.07237354644701</c:v>
                      </c:pt>
                      <c:pt idx="8799">
                        <c:v>471.05664799851002</c:v>
                      </c:pt>
                      <c:pt idx="8800">
                        <c:v>471.021630133023</c:v>
                      </c:pt>
                      <c:pt idx="8801">
                        <c:v>471.00579215420902</c:v>
                      </c:pt>
                      <c:pt idx="8802">
                        <c:v>470.97189215944002</c:v>
                      </c:pt>
                      <c:pt idx="8803">
                        <c:v>470.96406230679497</c:v>
                      </c:pt>
                      <c:pt idx="8804">
                        <c:v>470.96373070398602</c:v>
                      </c:pt>
                      <c:pt idx="8805">
                        <c:v>470.93946670810197</c:v>
                      </c:pt>
                      <c:pt idx="8806">
                        <c:v>470.93605812600202</c:v>
                      </c:pt>
                      <c:pt idx="8807">
                        <c:v>470.88875123264802</c:v>
                      </c:pt>
                      <c:pt idx="8808">
                        <c:v>470.87475534435902</c:v>
                      </c:pt>
                      <c:pt idx="8809">
                        <c:v>470.84744747299402</c:v>
                      </c:pt>
                      <c:pt idx="8810">
                        <c:v>470.82358963152598</c:v>
                      </c:pt>
                      <c:pt idx="8811">
                        <c:v>470.79446596560501</c:v>
                      </c:pt>
                      <c:pt idx="8812">
                        <c:v>470.79193361549397</c:v>
                      </c:pt>
                      <c:pt idx="8813">
                        <c:v>470.783055516231</c:v>
                      </c:pt>
                      <c:pt idx="8814">
                        <c:v>470.770443714789</c:v>
                      </c:pt>
                      <c:pt idx="8815">
                        <c:v>470.75465559280599</c:v>
                      </c:pt>
                      <c:pt idx="8816">
                        <c:v>470.74118508072303</c:v>
                      </c:pt>
                      <c:pt idx="8817">
                        <c:v>470.74011636726902</c:v>
                      </c:pt>
                      <c:pt idx="8818">
                        <c:v>470.73933513827001</c:v>
                      </c:pt>
                      <c:pt idx="8819">
                        <c:v>470.68939461857798</c:v>
                      </c:pt>
                      <c:pt idx="8820">
                        <c:v>470.67767099201501</c:v>
                      </c:pt>
                      <c:pt idx="8821">
                        <c:v>470.67525600485402</c:v>
                      </c:pt>
                      <c:pt idx="8822">
                        <c:v>470.64916028267999</c:v>
                      </c:pt>
                      <c:pt idx="8823">
                        <c:v>470.64834441064801</c:v>
                      </c:pt>
                      <c:pt idx="8824">
                        <c:v>470.64231832939703</c:v>
                      </c:pt>
                      <c:pt idx="8825">
                        <c:v>470.593403664091</c:v>
                      </c:pt>
                      <c:pt idx="8826">
                        <c:v>470.58751683749102</c:v>
                      </c:pt>
                      <c:pt idx="8827">
                        <c:v>470.58470191418297</c:v>
                      </c:pt>
                      <c:pt idx="8828">
                        <c:v>470.57637132576502</c:v>
                      </c:pt>
                      <c:pt idx="8829">
                        <c:v>470.55359103251902</c:v>
                      </c:pt>
                      <c:pt idx="8830">
                        <c:v>470.53159692549798</c:v>
                      </c:pt>
                      <c:pt idx="8831">
                        <c:v>470.527871269885</c:v>
                      </c:pt>
                      <c:pt idx="8832">
                        <c:v>470.51776171271803</c:v>
                      </c:pt>
                      <c:pt idx="8833">
                        <c:v>470.44708804745602</c:v>
                      </c:pt>
                      <c:pt idx="8834">
                        <c:v>470.40233909931197</c:v>
                      </c:pt>
                      <c:pt idx="8835">
                        <c:v>470.38479040306999</c:v>
                      </c:pt>
                      <c:pt idx="8836">
                        <c:v>470.37202007381001</c:v>
                      </c:pt>
                      <c:pt idx="8837">
                        <c:v>470.354503499754</c:v>
                      </c:pt>
                      <c:pt idx="8838">
                        <c:v>470.34966606099999</c:v>
                      </c:pt>
                      <c:pt idx="8839">
                        <c:v>470.34465900566602</c:v>
                      </c:pt>
                      <c:pt idx="8840">
                        <c:v>470.33395084157598</c:v>
                      </c:pt>
                      <c:pt idx="8841">
                        <c:v>470.30638139809997</c:v>
                      </c:pt>
                      <c:pt idx="8842">
                        <c:v>470.30349803016998</c:v>
                      </c:pt>
                      <c:pt idx="8843">
                        <c:v>470.29983614033102</c:v>
                      </c:pt>
                      <c:pt idx="8844">
                        <c:v>470.29352756626901</c:v>
                      </c:pt>
                      <c:pt idx="8845">
                        <c:v>470.27687232042399</c:v>
                      </c:pt>
                      <c:pt idx="8846">
                        <c:v>470.27634771910999</c:v>
                      </c:pt>
                      <c:pt idx="8847">
                        <c:v>470.24133680258598</c:v>
                      </c:pt>
                      <c:pt idx="8848">
                        <c:v>470.23783302470201</c:v>
                      </c:pt>
                      <c:pt idx="8849">
                        <c:v>470.22157538411699</c:v>
                      </c:pt>
                      <c:pt idx="8850">
                        <c:v>470.21251333613498</c:v>
                      </c:pt>
                      <c:pt idx="8851">
                        <c:v>470.20299374963099</c:v>
                      </c:pt>
                      <c:pt idx="8852">
                        <c:v>470.20077034376698</c:v>
                      </c:pt>
                      <c:pt idx="8853">
                        <c:v>470.18555124256397</c:v>
                      </c:pt>
                      <c:pt idx="8854">
                        <c:v>470.18512290486302</c:v>
                      </c:pt>
                      <c:pt idx="8855">
                        <c:v>470.17488257061501</c:v>
                      </c:pt>
                      <c:pt idx="8856">
                        <c:v>470.17249296457999</c:v>
                      </c:pt>
                      <c:pt idx="8857">
                        <c:v>470.15853192200098</c:v>
                      </c:pt>
                      <c:pt idx="8858">
                        <c:v>470.13666063880697</c:v>
                      </c:pt>
                      <c:pt idx="8859">
                        <c:v>470.13478595575998</c:v>
                      </c:pt>
                      <c:pt idx="8860">
                        <c:v>470.117791628541</c:v>
                      </c:pt>
                      <c:pt idx="8861">
                        <c:v>470.091225431667</c:v>
                      </c:pt>
                      <c:pt idx="8862">
                        <c:v>470.08122679469199</c:v>
                      </c:pt>
                      <c:pt idx="8863">
                        <c:v>470.07388691182899</c:v>
                      </c:pt>
                      <c:pt idx="8864">
                        <c:v>470.04425663601597</c:v>
                      </c:pt>
                      <c:pt idx="8865">
                        <c:v>470.03669470013398</c:v>
                      </c:pt>
                      <c:pt idx="8866">
                        <c:v>470.02840349539298</c:v>
                      </c:pt>
                      <c:pt idx="8867">
                        <c:v>469.97447813958701</c:v>
                      </c:pt>
                      <c:pt idx="8868">
                        <c:v>469.95734690531998</c:v>
                      </c:pt>
                      <c:pt idx="8869">
                        <c:v>469.93597951819203</c:v>
                      </c:pt>
                      <c:pt idx="8870">
                        <c:v>469.93437583649199</c:v>
                      </c:pt>
                      <c:pt idx="8871">
                        <c:v>469.91681185128402</c:v>
                      </c:pt>
                      <c:pt idx="8872">
                        <c:v>469.90655810083598</c:v>
                      </c:pt>
                      <c:pt idx="8873">
                        <c:v>469.90476418787199</c:v>
                      </c:pt>
                      <c:pt idx="8874">
                        <c:v>469.87326047161599</c:v>
                      </c:pt>
                      <c:pt idx="8875">
                        <c:v>469.870763451323</c:v>
                      </c:pt>
                      <c:pt idx="8876">
                        <c:v>469.858512874817</c:v>
                      </c:pt>
                      <c:pt idx="8877">
                        <c:v>469.85537278755203</c:v>
                      </c:pt>
                      <c:pt idx="8878">
                        <c:v>469.84011360248701</c:v>
                      </c:pt>
                      <c:pt idx="8879">
                        <c:v>469.82414606331997</c:v>
                      </c:pt>
                      <c:pt idx="8880">
                        <c:v>469.80019413848601</c:v>
                      </c:pt>
                      <c:pt idx="8881">
                        <c:v>469.78866180262099</c:v>
                      </c:pt>
                      <c:pt idx="8882">
                        <c:v>469.76175271169399</c:v>
                      </c:pt>
                      <c:pt idx="8883">
                        <c:v>469.72373200262598</c:v>
                      </c:pt>
                      <c:pt idx="8884">
                        <c:v>469.72081313011603</c:v>
                      </c:pt>
                      <c:pt idx="8885">
                        <c:v>469.700337893952</c:v>
                      </c:pt>
                      <c:pt idx="8886">
                        <c:v>469.67892068793299</c:v>
                      </c:pt>
                      <c:pt idx="8887">
                        <c:v>469.66785404861997</c:v>
                      </c:pt>
                      <c:pt idx="8888">
                        <c:v>469.647934758578</c:v>
                      </c:pt>
                      <c:pt idx="8889">
                        <c:v>469.58134109965999</c:v>
                      </c:pt>
                      <c:pt idx="8890">
                        <c:v>469.58011736438402</c:v>
                      </c:pt>
                      <c:pt idx="8891">
                        <c:v>469.57560579209797</c:v>
                      </c:pt>
                      <c:pt idx="8892">
                        <c:v>469.57040453941198</c:v>
                      </c:pt>
                      <c:pt idx="8893">
                        <c:v>469.53601638227599</c:v>
                      </c:pt>
                      <c:pt idx="8894">
                        <c:v>469.52613972948001</c:v>
                      </c:pt>
                      <c:pt idx="8895">
                        <c:v>469.52403132893602</c:v>
                      </c:pt>
                      <c:pt idx="8896">
                        <c:v>469.49470284248798</c:v>
                      </c:pt>
                      <c:pt idx="8897">
                        <c:v>469.493898664695</c:v>
                      </c:pt>
                      <c:pt idx="8898">
                        <c:v>469.49220043943598</c:v>
                      </c:pt>
                      <c:pt idx="8899">
                        <c:v>469.48060769209599</c:v>
                      </c:pt>
                      <c:pt idx="8900">
                        <c:v>469.42032426095699</c:v>
                      </c:pt>
                      <c:pt idx="8901">
                        <c:v>469.412491999775</c:v>
                      </c:pt>
                      <c:pt idx="8902">
                        <c:v>469.40217326636599</c:v>
                      </c:pt>
                      <c:pt idx="8903">
                        <c:v>469.39326408788497</c:v>
                      </c:pt>
                      <c:pt idx="8904">
                        <c:v>469.36884218059902</c:v>
                      </c:pt>
                      <c:pt idx="8905">
                        <c:v>469.36384315324898</c:v>
                      </c:pt>
                      <c:pt idx="8906">
                        <c:v>469.31712136651902</c:v>
                      </c:pt>
                      <c:pt idx="8907">
                        <c:v>469.30213812046497</c:v>
                      </c:pt>
                      <c:pt idx="8908">
                        <c:v>469.28753553459097</c:v>
                      </c:pt>
                      <c:pt idx="8909">
                        <c:v>469.26614169155602</c:v>
                      </c:pt>
                      <c:pt idx="8910">
                        <c:v>469.23210523508999</c:v>
                      </c:pt>
                      <c:pt idx="8911">
                        <c:v>469.21700712822098</c:v>
                      </c:pt>
                      <c:pt idx="8912">
                        <c:v>469.216683911693</c:v>
                      </c:pt>
                      <c:pt idx="8913">
                        <c:v>469.21178853014101</c:v>
                      </c:pt>
                      <c:pt idx="8914">
                        <c:v>469.20654687814903</c:v>
                      </c:pt>
                      <c:pt idx="8915">
                        <c:v>469.196333418287</c:v>
                      </c:pt>
                      <c:pt idx="8916">
                        <c:v>469.19534706996598</c:v>
                      </c:pt>
                      <c:pt idx="8917">
                        <c:v>469.162735465808</c:v>
                      </c:pt>
                      <c:pt idx="8918">
                        <c:v>469.16179230151101</c:v>
                      </c:pt>
                      <c:pt idx="8919">
                        <c:v>469.13638372935901</c:v>
                      </c:pt>
                      <c:pt idx="8920">
                        <c:v>469.13203926612601</c:v>
                      </c:pt>
                      <c:pt idx="8921">
                        <c:v>469.119317464429</c:v>
                      </c:pt>
                      <c:pt idx="8922">
                        <c:v>469.06930515495702</c:v>
                      </c:pt>
                      <c:pt idx="8923">
                        <c:v>469.05290083140397</c:v>
                      </c:pt>
                      <c:pt idx="8924">
                        <c:v>469.03693473055699</c:v>
                      </c:pt>
                      <c:pt idx="8925">
                        <c:v>469.03550837740198</c:v>
                      </c:pt>
                      <c:pt idx="8926">
                        <c:v>469.03548065291</c:v>
                      </c:pt>
                      <c:pt idx="8927">
                        <c:v>469.02736887382002</c:v>
                      </c:pt>
                      <c:pt idx="8928">
                        <c:v>469.00350707628598</c:v>
                      </c:pt>
                      <c:pt idx="8929">
                        <c:v>469.002779586001</c:v>
                      </c:pt>
                      <c:pt idx="8930">
                        <c:v>468.99672470823401</c:v>
                      </c:pt>
                      <c:pt idx="8931">
                        <c:v>468.99010905172099</c:v>
                      </c:pt>
                      <c:pt idx="8932">
                        <c:v>468.98651833322702</c:v>
                      </c:pt>
                      <c:pt idx="8933">
                        <c:v>468.96142227486899</c:v>
                      </c:pt>
                      <c:pt idx="8934">
                        <c:v>468.947670679721</c:v>
                      </c:pt>
                      <c:pt idx="8935">
                        <c:v>468.93557591396802</c:v>
                      </c:pt>
                      <c:pt idx="8936">
                        <c:v>468.89997301358898</c:v>
                      </c:pt>
                      <c:pt idx="8937">
                        <c:v>468.88774909059202</c:v>
                      </c:pt>
                      <c:pt idx="8938">
                        <c:v>468.868697428514</c:v>
                      </c:pt>
                      <c:pt idx="8939">
                        <c:v>468.85955592119097</c:v>
                      </c:pt>
                      <c:pt idx="8940">
                        <c:v>468.84913274154701</c:v>
                      </c:pt>
                      <c:pt idx="8941">
                        <c:v>468.810243388223</c:v>
                      </c:pt>
                      <c:pt idx="8942">
                        <c:v>468.80387137945502</c:v>
                      </c:pt>
                      <c:pt idx="8943">
                        <c:v>468.77199238605198</c:v>
                      </c:pt>
                      <c:pt idx="8944">
                        <c:v>468.76568834874797</c:v>
                      </c:pt>
                      <c:pt idx="8945">
                        <c:v>468.73007691325398</c:v>
                      </c:pt>
                      <c:pt idx="8946">
                        <c:v>468.71317346105297</c:v>
                      </c:pt>
                      <c:pt idx="8947">
                        <c:v>468.672205910466</c:v>
                      </c:pt>
                      <c:pt idx="8948">
                        <c:v>468.64715614240203</c:v>
                      </c:pt>
                      <c:pt idx="8949">
                        <c:v>468.60073899642998</c:v>
                      </c:pt>
                      <c:pt idx="8950">
                        <c:v>468.59519649587202</c:v>
                      </c:pt>
                      <c:pt idx="8951">
                        <c:v>468.56699410396999</c:v>
                      </c:pt>
                      <c:pt idx="8952">
                        <c:v>468.56494326183798</c:v>
                      </c:pt>
                      <c:pt idx="8953">
                        <c:v>468.55754891547701</c:v>
                      </c:pt>
                      <c:pt idx="8954">
                        <c:v>468.55350035941302</c:v>
                      </c:pt>
                      <c:pt idx="8955">
                        <c:v>468.55299165017902</c:v>
                      </c:pt>
                      <c:pt idx="8956">
                        <c:v>468.55222310788298</c:v>
                      </c:pt>
                      <c:pt idx="8957">
                        <c:v>468.537438849186</c:v>
                      </c:pt>
                      <c:pt idx="8958">
                        <c:v>468.531803544681</c:v>
                      </c:pt>
                      <c:pt idx="8959">
                        <c:v>468.52787554788699</c:v>
                      </c:pt>
                      <c:pt idx="8960">
                        <c:v>468.52144010850799</c:v>
                      </c:pt>
                      <c:pt idx="8961">
                        <c:v>468.45629391681098</c:v>
                      </c:pt>
                      <c:pt idx="8962">
                        <c:v>468.45124861126698</c:v>
                      </c:pt>
                      <c:pt idx="8963">
                        <c:v>468.43115649410998</c:v>
                      </c:pt>
                      <c:pt idx="8964">
                        <c:v>468.40978334341003</c:v>
                      </c:pt>
                      <c:pt idx="8965">
                        <c:v>468.40620471959602</c:v>
                      </c:pt>
                      <c:pt idx="8966">
                        <c:v>468.39794034527398</c:v>
                      </c:pt>
                      <c:pt idx="8967">
                        <c:v>468.39734770908399</c:v>
                      </c:pt>
                      <c:pt idx="8968">
                        <c:v>468.37967450620403</c:v>
                      </c:pt>
                      <c:pt idx="8969">
                        <c:v>468.37056678215299</c:v>
                      </c:pt>
                      <c:pt idx="8970">
                        <c:v>468.359899534173</c:v>
                      </c:pt>
                      <c:pt idx="8971">
                        <c:v>468.32996435408501</c:v>
                      </c:pt>
                      <c:pt idx="8972">
                        <c:v>468.308106006027</c:v>
                      </c:pt>
                      <c:pt idx="8973">
                        <c:v>468.304643350839</c:v>
                      </c:pt>
                      <c:pt idx="8974">
                        <c:v>468.28704604514098</c:v>
                      </c:pt>
                      <c:pt idx="8975">
                        <c:v>468.276047906889</c:v>
                      </c:pt>
                      <c:pt idx="8976">
                        <c:v>468.23162468484298</c:v>
                      </c:pt>
                      <c:pt idx="8977">
                        <c:v>468.21748934430099</c:v>
                      </c:pt>
                      <c:pt idx="8978">
                        <c:v>468.20067593286399</c:v>
                      </c:pt>
                      <c:pt idx="8979">
                        <c:v>468.194523800941</c:v>
                      </c:pt>
                      <c:pt idx="8980">
                        <c:v>468.19449124912501</c:v>
                      </c:pt>
                      <c:pt idx="8981">
                        <c:v>468.19314383635299</c:v>
                      </c:pt>
                      <c:pt idx="8982">
                        <c:v>468.192184671441</c:v>
                      </c:pt>
                      <c:pt idx="8983">
                        <c:v>468.14260161567199</c:v>
                      </c:pt>
                      <c:pt idx="8984">
                        <c:v>468.12676916857799</c:v>
                      </c:pt>
                      <c:pt idx="8985">
                        <c:v>468.115415414496</c:v>
                      </c:pt>
                      <c:pt idx="8986">
                        <c:v>468.10032490290098</c:v>
                      </c:pt>
                      <c:pt idx="8987">
                        <c:v>468.08567824379998</c:v>
                      </c:pt>
                      <c:pt idx="8988">
                        <c:v>468.07932955887998</c:v>
                      </c:pt>
                      <c:pt idx="8989">
                        <c:v>468.07628969349003</c:v>
                      </c:pt>
                      <c:pt idx="8990">
                        <c:v>468.071896554288</c:v>
                      </c:pt>
                      <c:pt idx="8991">
                        <c:v>468.03718487048599</c:v>
                      </c:pt>
                      <c:pt idx="8992">
                        <c:v>467.97408114001598</c:v>
                      </c:pt>
                      <c:pt idx="8993">
                        <c:v>467.959115912389</c:v>
                      </c:pt>
                      <c:pt idx="8994">
                        <c:v>467.94446429430502</c:v>
                      </c:pt>
                      <c:pt idx="8995">
                        <c:v>467.91435589874499</c:v>
                      </c:pt>
                      <c:pt idx="8996">
                        <c:v>467.90480452083</c:v>
                      </c:pt>
                      <c:pt idx="8997">
                        <c:v>467.897944862504</c:v>
                      </c:pt>
                      <c:pt idx="8998">
                        <c:v>467.88948022870397</c:v>
                      </c:pt>
                      <c:pt idx="8999">
                        <c:v>467.856138060994</c:v>
                      </c:pt>
                      <c:pt idx="9000">
                        <c:v>467.838358333016</c:v>
                      </c:pt>
                      <c:pt idx="9001">
                        <c:v>467.83807847752001</c:v>
                      </c:pt>
                      <c:pt idx="9002">
                        <c:v>467.83498052014897</c:v>
                      </c:pt>
                      <c:pt idx="9003">
                        <c:v>467.834926384406</c:v>
                      </c:pt>
                      <c:pt idx="9004">
                        <c:v>467.83194569313702</c:v>
                      </c:pt>
                      <c:pt idx="9005">
                        <c:v>467.82507134790097</c:v>
                      </c:pt>
                      <c:pt idx="9006">
                        <c:v>467.80991546195202</c:v>
                      </c:pt>
                      <c:pt idx="9007">
                        <c:v>467.80372690508801</c:v>
                      </c:pt>
                      <c:pt idx="9008">
                        <c:v>467.798039726296</c:v>
                      </c:pt>
                      <c:pt idx="9009">
                        <c:v>467.785764500384</c:v>
                      </c:pt>
                      <c:pt idx="9010">
                        <c:v>467.76196879775398</c:v>
                      </c:pt>
                      <c:pt idx="9011">
                        <c:v>467.726739872454</c:v>
                      </c:pt>
                      <c:pt idx="9012">
                        <c:v>467.72658782451202</c:v>
                      </c:pt>
                      <c:pt idx="9013">
                        <c:v>467.72170903178602</c:v>
                      </c:pt>
                      <c:pt idx="9014">
                        <c:v>467.71402138467101</c:v>
                      </c:pt>
                      <c:pt idx="9015">
                        <c:v>467.71246620621997</c:v>
                      </c:pt>
                      <c:pt idx="9016">
                        <c:v>467.69863367626499</c:v>
                      </c:pt>
                      <c:pt idx="9017">
                        <c:v>467.693693197546</c:v>
                      </c:pt>
                      <c:pt idx="9018">
                        <c:v>467.69000551468201</c:v>
                      </c:pt>
                      <c:pt idx="9019">
                        <c:v>467.68601433862398</c:v>
                      </c:pt>
                      <c:pt idx="9020">
                        <c:v>467.665274661073</c:v>
                      </c:pt>
                      <c:pt idx="9021">
                        <c:v>467.66367341823798</c:v>
                      </c:pt>
                      <c:pt idx="9022">
                        <c:v>467.62134352429399</c:v>
                      </c:pt>
                      <c:pt idx="9023">
                        <c:v>467.61169775009103</c:v>
                      </c:pt>
                      <c:pt idx="9024">
                        <c:v>467.60738711301002</c:v>
                      </c:pt>
                      <c:pt idx="9025">
                        <c:v>467.58807190850399</c:v>
                      </c:pt>
                      <c:pt idx="9026">
                        <c:v>467.58763626679797</c:v>
                      </c:pt>
                      <c:pt idx="9027">
                        <c:v>467.56056231968802</c:v>
                      </c:pt>
                      <c:pt idx="9028">
                        <c:v>467.54874337680297</c:v>
                      </c:pt>
                      <c:pt idx="9029">
                        <c:v>467.54505492853798</c:v>
                      </c:pt>
                      <c:pt idx="9030">
                        <c:v>467.53849984535498</c:v>
                      </c:pt>
                      <c:pt idx="9031">
                        <c:v>467.53164060446801</c:v>
                      </c:pt>
                      <c:pt idx="9032">
                        <c:v>467.50538833004498</c:v>
                      </c:pt>
                      <c:pt idx="9033">
                        <c:v>467.49662755765303</c:v>
                      </c:pt>
                      <c:pt idx="9034">
                        <c:v>467.47333854244403</c:v>
                      </c:pt>
                      <c:pt idx="9035">
                        <c:v>467.46520081150499</c:v>
                      </c:pt>
                      <c:pt idx="9036">
                        <c:v>467.45603653195502</c:v>
                      </c:pt>
                      <c:pt idx="9037">
                        <c:v>467.41700365606999</c:v>
                      </c:pt>
                      <c:pt idx="9038">
                        <c:v>467.41401924910502</c:v>
                      </c:pt>
                      <c:pt idx="9039">
                        <c:v>467.40082937559799</c:v>
                      </c:pt>
                      <c:pt idx="9040">
                        <c:v>467.37888010466298</c:v>
                      </c:pt>
                      <c:pt idx="9041">
                        <c:v>467.37403497844298</c:v>
                      </c:pt>
                      <c:pt idx="9042">
                        <c:v>467.35835482031001</c:v>
                      </c:pt>
                      <c:pt idx="9043">
                        <c:v>467.336858143379</c:v>
                      </c:pt>
                      <c:pt idx="9044">
                        <c:v>467.30984300010999</c:v>
                      </c:pt>
                      <c:pt idx="9045">
                        <c:v>467.30202410578198</c:v>
                      </c:pt>
                      <c:pt idx="9046">
                        <c:v>467.30082136139902</c:v>
                      </c:pt>
                      <c:pt idx="9047">
                        <c:v>467.29671167709398</c:v>
                      </c:pt>
                      <c:pt idx="9048">
                        <c:v>467.27235828659099</c:v>
                      </c:pt>
                      <c:pt idx="9049">
                        <c:v>467.25016889455497</c:v>
                      </c:pt>
                      <c:pt idx="9050">
                        <c:v>467.21559286656702</c:v>
                      </c:pt>
                      <c:pt idx="9051">
                        <c:v>467.14646043231198</c:v>
                      </c:pt>
                      <c:pt idx="9052">
                        <c:v>467.14300855868402</c:v>
                      </c:pt>
                      <c:pt idx="9053">
                        <c:v>467.13598126067802</c:v>
                      </c:pt>
                      <c:pt idx="9054">
                        <c:v>467.12218322866102</c:v>
                      </c:pt>
                      <c:pt idx="9055">
                        <c:v>467.12081465149998</c:v>
                      </c:pt>
                      <c:pt idx="9056">
                        <c:v>467.12052483076002</c:v>
                      </c:pt>
                      <c:pt idx="9057">
                        <c:v>467.11574253227099</c:v>
                      </c:pt>
                      <c:pt idx="9058">
                        <c:v>467.07969228279302</c:v>
                      </c:pt>
                      <c:pt idx="9059">
                        <c:v>467.06343637195403</c:v>
                      </c:pt>
                      <c:pt idx="9060">
                        <c:v>467.03633750428298</c:v>
                      </c:pt>
                      <c:pt idx="9061">
                        <c:v>466.97205430100001</c:v>
                      </c:pt>
                      <c:pt idx="9062">
                        <c:v>466.95364985470002</c:v>
                      </c:pt>
                      <c:pt idx="9063">
                        <c:v>466.93601875407597</c:v>
                      </c:pt>
                      <c:pt idx="9064">
                        <c:v>466.89106884808598</c:v>
                      </c:pt>
                      <c:pt idx="9065">
                        <c:v>466.89087470881202</c:v>
                      </c:pt>
                      <c:pt idx="9066">
                        <c:v>466.85955431123</c:v>
                      </c:pt>
                      <c:pt idx="9067">
                        <c:v>466.85189508799101</c:v>
                      </c:pt>
                      <c:pt idx="9068">
                        <c:v>466.85143980618102</c:v>
                      </c:pt>
                      <c:pt idx="9069">
                        <c:v>466.84640316015299</c:v>
                      </c:pt>
                      <c:pt idx="9070">
                        <c:v>466.84391861240101</c:v>
                      </c:pt>
                      <c:pt idx="9071">
                        <c:v>466.83753327842402</c:v>
                      </c:pt>
                      <c:pt idx="9072">
                        <c:v>466.82018237259399</c:v>
                      </c:pt>
                      <c:pt idx="9073">
                        <c:v>466.81756072043601</c:v>
                      </c:pt>
                      <c:pt idx="9074">
                        <c:v>466.76952759357999</c:v>
                      </c:pt>
                      <c:pt idx="9075">
                        <c:v>466.72217422113198</c:v>
                      </c:pt>
                      <c:pt idx="9076">
                        <c:v>466.69933171128798</c:v>
                      </c:pt>
                      <c:pt idx="9077">
                        <c:v>466.64740188200102</c:v>
                      </c:pt>
                      <c:pt idx="9078">
                        <c:v>466.57746822428402</c:v>
                      </c:pt>
                      <c:pt idx="9079">
                        <c:v>466.55132797892799</c:v>
                      </c:pt>
                      <c:pt idx="9080">
                        <c:v>466.53840948893799</c:v>
                      </c:pt>
                      <c:pt idx="9081">
                        <c:v>466.52654513592398</c:v>
                      </c:pt>
                      <c:pt idx="9082">
                        <c:v>466.52588076445301</c:v>
                      </c:pt>
                      <c:pt idx="9083">
                        <c:v>466.51537259067402</c:v>
                      </c:pt>
                      <c:pt idx="9084">
                        <c:v>466.49301224918099</c:v>
                      </c:pt>
                      <c:pt idx="9085">
                        <c:v>466.486922065199</c:v>
                      </c:pt>
                      <c:pt idx="9086">
                        <c:v>466.47760176650701</c:v>
                      </c:pt>
                      <c:pt idx="9087">
                        <c:v>466.46315241825602</c:v>
                      </c:pt>
                      <c:pt idx="9088">
                        <c:v>466.460581311586</c:v>
                      </c:pt>
                      <c:pt idx="9089">
                        <c:v>466.43151539690098</c:v>
                      </c:pt>
                      <c:pt idx="9090">
                        <c:v>466.37325646231602</c:v>
                      </c:pt>
                      <c:pt idx="9091">
                        <c:v>466.325373045074</c:v>
                      </c:pt>
                      <c:pt idx="9092">
                        <c:v>466.32486448902199</c:v>
                      </c:pt>
                      <c:pt idx="9093">
                        <c:v>466.31999555561202</c:v>
                      </c:pt>
                      <c:pt idx="9094">
                        <c:v>466.31964390487201</c:v>
                      </c:pt>
                      <c:pt idx="9095">
                        <c:v>466.30408828535002</c:v>
                      </c:pt>
                      <c:pt idx="9096">
                        <c:v>466.30358391609298</c:v>
                      </c:pt>
                      <c:pt idx="9097">
                        <c:v>466.29775955884401</c:v>
                      </c:pt>
                      <c:pt idx="9098">
                        <c:v>466.29479437839899</c:v>
                      </c:pt>
                      <c:pt idx="9099">
                        <c:v>466.27917490878298</c:v>
                      </c:pt>
                      <c:pt idx="9100">
                        <c:v>466.27591032558797</c:v>
                      </c:pt>
                      <c:pt idx="9101">
                        <c:v>466.26695941886902</c:v>
                      </c:pt>
                      <c:pt idx="9102">
                        <c:v>466.264144162484</c:v>
                      </c:pt>
                      <c:pt idx="9103">
                        <c:v>466.25174751862102</c:v>
                      </c:pt>
                      <c:pt idx="9104">
                        <c:v>466.24940471686398</c:v>
                      </c:pt>
                      <c:pt idx="9105">
                        <c:v>466.24909473857099</c:v>
                      </c:pt>
                      <c:pt idx="9106">
                        <c:v>466.24688439990501</c:v>
                      </c:pt>
                      <c:pt idx="9107">
                        <c:v>466.24188175636499</c:v>
                      </c:pt>
                      <c:pt idx="9108">
                        <c:v>466.238192089363</c:v>
                      </c:pt>
                      <c:pt idx="9109">
                        <c:v>466.22951457365502</c:v>
                      </c:pt>
                      <c:pt idx="9110">
                        <c:v>466.22604351923098</c:v>
                      </c:pt>
                      <c:pt idx="9111">
                        <c:v>466.20273237856298</c:v>
                      </c:pt>
                      <c:pt idx="9112">
                        <c:v>466.177327998289</c:v>
                      </c:pt>
                      <c:pt idx="9113">
                        <c:v>466.17401010646699</c:v>
                      </c:pt>
                      <c:pt idx="9114">
                        <c:v>466.17203506355997</c:v>
                      </c:pt>
                      <c:pt idx="9115">
                        <c:v>466.16386497049598</c:v>
                      </c:pt>
                      <c:pt idx="9116">
                        <c:v>466.13550796831902</c:v>
                      </c:pt>
                      <c:pt idx="9117">
                        <c:v>466.093138392848</c:v>
                      </c:pt>
                      <c:pt idx="9118">
                        <c:v>466.07876983516798</c:v>
                      </c:pt>
                      <c:pt idx="9119">
                        <c:v>466.06487102829999</c:v>
                      </c:pt>
                      <c:pt idx="9120">
                        <c:v>466.05753899632703</c:v>
                      </c:pt>
                      <c:pt idx="9121">
                        <c:v>466.02034258817099</c:v>
                      </c:pt>
                      <c:pt idx="9122">
                        <c:v>465.98144617295497</c:v>
                      </c:pt>
                      <c:pt idx="9123">
                        <c:v>465.95420275992302</c:v>
                      </c:pt>
                      <c:pt idx="9124">
                        <c:v>465.93084837533797</c:v>
                      </c:pt>
                      <c:pt idx="9125">
                        <c:v>465.91659656423201</c:v>
                      </c:pt>
                      <c:pt idx="9126">
                        <c:v>465.90688824107099</c:v>
                      </c:pt>
                      <c:pt idx="9127">
                        <c:v>465.90249645573101</c:v>
                      </c:pt>
                      <c:pt idx="9128">
                        <c:v>465.88746344528602</c:v>
                      </c:pt>
                      <c:pt idx="9129">
                        <c:v>465.88408454244899</c:v>
                      </c:pt>
                      <c:pt idx="9130">
                        <c:v>465.86001633220297</c:v>
                      </c:pt>
                      <c:pt idx="9131">
                        <c:v>465.85557983738698</c:v>
                      </c:pt>
                      <c:pt idx="9132">
                        <c:v>465.83920788369198</c:v>
                      </c:pt>
                      <c:pt idx="9133">
                        <c:v>465.835283990878</c:v>
                      </c:pt>
                      <c:pt idx="9134">
                        <c:v>465.83062174458502</c:v>
                      </c:pt>
                      <c:pt idx="9135">
                        <c:v>465.81348299235702</c:v>
                      </c:pt>
                      <c:pt idx="9136">
                        <c:v>465.81129513136699</c:v>
                      </c:pt>
                      <c:pt idx="9137">
                        <c:v>465.80241217421599</c:v>
                      </c:pt>
                      <c:pt idx="9138">
                        <c:v>465.79972860326399</c:v>
                      </c:pt>
                      <c:pt idx="9139">
                        <c:v>465.79339786218202</c:v>
                      </c:pt>
                      <c:pt idx="9140">
                        <c:v>465.78256356425902</c:v>
                      </c:pt>
                      <c:pt idx="9141">
                        <c:v>465.75558971704601</c:v>
                      </c:pt>
                      <c:pt idx="9142">
                        <c:v>465.741125587672</c:v>
                      </c:pt>
                      <c:pt idx="9143">
                        <c:v>465.73976950732401</c:v>
                      </c:pt>
                      <c:pt idx="9144">
                        <c:v>465.73853500577798</c:v>
                      </c:pt>
                      <c:pt idx="9145">
                        <c:v>465.70540898057698</c:v>
                      </c:pt>
                      <c:pt idx="9146">
                        <c:v>465.703026945104</c:v>
                      </c:pt>
                      <c:pt idx="9147">
                        <c:v>465.69663142187397</c:v>
                      </c:pt>
                      <c:pt idx="9148">
                        <c:v>465.69280646431298</c:v>
                      </c:pt>
                      <c:pt idx="9149">
                        <c:v>465.67269328600798</c:v>
                      </c:pt>
                      <c:pt idx="9150">
                        <c:v>465.62944491685101</c:v>
                      </c:pt>
                      <c:pt idx="9151">
                        <c:v>465.60539828691998</c:v>
                      </c:pt>
                      <c:pt idx="9152">
                        <c:v>465.58335340507398</c:v>
                      </c:pt>
                      <c:pt idx="9153">
                        <c:v>465.56172471612399</c:v>
                      </c:pt>
                      <c:pt idx="9154">
                        <c:v>465.51037126220803</c:v>
                      </c:pt>
                      <c:pt idx="9155">
                        <c:v>465.50953685914698</c:v>
                      </c:pt>
                      <c:pt idx="9156">
                        <c:v>465.48061629766602</c:v>
                      </c:pt>
                      <c:pt idx="9157">
                        <c:v>465.46102568141998</c:v>
                      </c:pt>
                      <c:pt idx="9158">
                        <c:v>465.45809011537602</c:v>
                      </c:pt>
                      <c:pt idx="9159">
                        <c:v>465.42744056477301</c:v>
                      </c:pt>
                      <c:pt idx="9160">
                        <c:v>465.41602808272802</c:v>
                      </c:pt>
                      <c:pt idx="9161">
                        <c:v>465.38741195002802</c:v>
                      </c:pt>
                      <c:pt idx="9162">
                        <c:v>465.36158975986098</c:v>
                      </c:pt>
                      <c:pt idx="9163">
                        <c:v>465.35627472589999</c:v>
                      </c:pt>
                      <c:pt idx="9164">
                        <c:v>465.35253640445399</c:v>
                      </c:pt>
                      <c:pt idx="9165">
                        <c:v>465.34745945027601</c:v>
                      </c:pt>
                      <c:pt idx="9166">
                        <c:v>465.337976611881</c:v>
                      </c:pt>
                      <c:pt idx="9167">
                        <c:v>465.31665246250901</c:v>
                      </c:pt>
                      <c:pt idx="9168">
                        <c:v>465.316622904746</c:v>
                      </c:pt>
                      <c:pt idx="9169">
                        <c:v>465.31222918701297</c:v>
                      </c:pt>
                      <c:pt idx="9170">
                        <c:v>465.31197270967698</c:v>
                      </c:pt>
                      <c:pt idx="9171">
                        <c:v>465.30893027380102</c:v>
                      </c:pt>
                      <c:pt idx="9172">
                        <c:v>465.30155046772302</c:v>
                      </c:pt>
                      <c:pt idx="9173">
                        <c:v>465.282042003573</c:v>
                      </c:pt>
                      <c:pt idx="9174">
                        <c:v>465.26804856272503</c:v>
                      </c:pt>
                      <c:pt idx="9175">
                        <c:v>465.26731931142598</c:v>
                      </c:pt>
                      <c:pt idx="9176">
                        <c:v>465.26113970279999</c:v>
                      </c:pt>
                      <c:pt idx="9177">
                        <c:v>465.25733128177399</c:v>
                      </c:pt>
                      <c:pt idx="9178">
                        <c:v>465.24957043608902</c:v>
                      </c:pt>
                      <c:pt idx="9179">
                        <c:v>465.24409253483998</c:v>
                      </c:pt>
                      <c:pt idx="9180">
                        <c:v>465.24316408210501</c:v>
                      </c:pt>
                      <c:pt idx="9181">
                        <c:v>465.23487807877399</c:v>
                      </c:pt>
                      <c:pt idx="9182">
                        <c:v>465.23392645605202</c:v>
                      </c:pt>
                      <c:pt idx="9183">
                        <c:v>465.18186023086599</c:v>
                      </c:pt>
                      <c:pt idx="9184">
                        <c:v>465.17192195213897</c:v>
                      </c:pt>
                      <c:pt idx="9185">
                        <c:v>465.11806431745299</c:v>
                      </c:pt>
                      <c:pt idx="9186">
                        <c:v>465.11557954540302</c:v>
                      </c:pt>
                      <c:pt idx="9187">
                        <c:v>465.102339520339</c:v>
                      </c:pt>
                      <c:pt idx="9188">
                        <c:v>465.09978032969099</c:v>
                      </c:pt>
                      <c:pt idx="9189">
                        <c:v>465.08089034232199</c:v>
                      </c:pt>
                      <c:pt idx="9190">
                        <c:v>465.08074304245503</c:v>
                      </c:pt>
                      <c:pt idx="9191">
                        <c:v>465.07927715369601</c:v>
                      </c:pt>
                      <c:pt idx="9192">
                        <c:v>465.06673234201998</c:v>
                      </c:pt>
                      <c:pt idx="9193">
                        <c:v>465.03537120566102</c:v>
                      </c:pt>
                      <c:pt idx="9194">
                        <c:v>465.03062582116002</c:v>
                      </c:pt>
                      <c:pt idx="9195">
                        <c:v>465.01961762169901</c:v>
                      </c:pt>
                      <c:pt idx="9196">
                        <c:v>465.01622370570402</c:v>
                      </c:pt>
                      <c:pt idx="9197">
                        <c:v>465.01499075124201</c:v>
                      </c:pt>
                      <c:pt idx="9198">
                        <c:v>465.012763487467</c:v>
                      </c:pt>
                      <c:pt idx="9199">
                        <c:v>464.95477553085198</c:v>
                      </c:pt>
                      <c:pt idx="9200">
                        <c:v>464.92655561234699</c:v>
                      </c:pt>
                      <c:pt idx="9201">
                        <c:v>464.92257690063201</c:v>
                      </c:pt>
                      <c:pt idx="9202">
                        <c:v>464.89505847977802</c:v>
                      </c:pt>
                      <c:pt idx="9203">
                        <c:v>464.889620158463</c:v>
                      </c:pt>
                      <c:pt idx="9204">
                        <c:v>464.86349136996103</c:v>
                      </c:pt>
                      <c:pt idx="9205">
                        <c:v>464.83898542830798</c:v>
                      </c:pt>
                      <c:pt idx="9206">
                        <c:v>464.828927691697</c:v>
                      </c:pt>
                      <c:pt idx="9207">
                        <c:v>464.82491488921897</c:v>
                      </c:pt>
                      <c:pt idx="9208">
                        <c:v>464.82309213338101</c:v>
                      </c:pt>
                      <c:pt idx="9209">
                        <c:v>464.80693998324199</c:v>
                      </c:pt>
                      <c:pt idx="9210">
                        <c:v>464.78842472117998</c:v>
                      </c:pt>
                      <c:pt idx="9211">
                        <c:v>464.76283970625599</c:v>
                      </c:pt>
                      <c:pt idx="9212">
                        <c:v>464.757050612272</c:v>
                      </c:pt>
                      <c:pt idx="9213">
                        <c:v>464.74177557629702</c:v>
                      </c:pt>
                      <c:pt idx="9214">
                        <c:v>464.71505867652297</c:v>
                      </c:pt>
                      <c:pt idx="9215">
                        <c:v>464.70582978808</c:v>
                      </c:pt>
                      <c:pt idx="9216">
                        <c:v>464.69944278658301</c:v>
                      </c:pt>
                      <c:pt idx="9217">
                        <c:v>464.69679019513097</c:v>
                      </c:pt>
                      <c:pt idx="9218">
                        <c:v>464.65374307478203</c:v>
                      </c:pt>
                      <c:pt idx="9219">
                        <c:v>464.64192422661102</c:v>
                      </c:pt>
                      <c:pt idx="9220">
                        <c:v>464.636931284235</c:v>
                      </c:pt>
                      <c:pt idx="9221">
                        <c:v>464.63140192311698</c:v>
                      </c:pt>
                      <c:pt idx="9222">
                        <c:v>464.62031353765798</c:v>
                      </c:pt>
                      <c:pt idx="9223">
                        <c:v>464.59878103715897</c:v>
                      </c:pt>
                      <c:pt idx="9224">
                        <c:v>464.56950939141598</c:v>
                      </c:pt>
                      <c:pt idx="9225">
                        <c:v>464.56494745074798</c:v>
                      </c:pt>
                      <c:pt idx="9226">
                        <c:v>464.54897128560998</c:v>
                      </c:pt>
                      <c:pt idx="9227">
                        <c:v>464.54385922979901</c:v>
                      </c:pt>
                      <c:pt idx="9228">
                        <c:v>464.51512370699601</c:v>
                      </c:pt>
                      <c:pt idx="9229">
                        <c:v>464.512130059502</c:v>
                      </c:pt>
                      <c:pt idx="9230">
                        <c:v>464.50858794786302</c:v>
                      </c:pt>
                      <c:pt idx="9231">
                        <c:v>464.49624256738298</c:v>
                      </c:pt>
                      <c:pt idx="9232">
                        <c:v>464.46685612193198</c:v>
                      </c:pt>
                      <c:pt idx="9233">
                        <c:v>464.45040236671599</c:v>
                      </c:pt>
                      <c:pt idx="9234">
                        <c:v>464.423269851518</c:v>
                      </c:pt>
                      <c:pt idx="9235">
                        <c:v>464.42154386699798</c:v>
                      </c:pt>
                      <c:pt idx="9236">
                        <c:v>464.42127246358302</c:v>
                      </c:pt>
                      <c:pt idx="9237">
                        <c:v>464.39795472001498</c:v>
                      </c:pt>
                      <c:pt idx="9238">
                        <c:v>464.38540084926501</c:v>
                      </c:pt>
                      <c:pt idx="9239">
                        <c:v>464.37377215985299</c:v>
                      </c:pt>
                      <c:pt idx="9240">
                        <c:v>464.359351310237</c:v>
                      </c:pt>
                      <c:pt idx="9241">
                        <c:v>464.33112657321402</c:v>
                      </c:pt>
                      <c:pt idx="9242">
                        <c:v>464.33086514975003</c:v>
                      </c:pt>
                      <c:pt idx="9243">
                        <c:v>464.32037861557097</c:v>
                      </c:pt>
                      <c:pt idx="9244">
                        <c:v>464.31168708350202</c:v>
                      </c:pt>
                      <c:pt idx="9245">
                        <c:v>464.25794810805701</c:v>
                      </c:pt>
                      <c:pt idx="9246">
                        <c:v>464.25263823290499</c:v>
                      </c:pt>
                      <c:pt idx="9247">
                        <c:v>464.24157605977302</c:v>
                      </c:pt>
                      <c:pt idx="9248">
                        <c:v>464.23069215969002</c:v>
                      </c:pt>
                      <c:pt idx="9249">
                        <c:v>464.22691899123703</c:v>
                      </c:pt>
                      <c:pt idx="9250">
                        <c:v>464.21163286241398</c:v>
                      </c:pt>
                      <c:pt idx="9251">
                        <c:v>464.18680377773097</c:v>
                      </c:pt>
                      <c:pt idx="9252">
                        <c:v>464.18574659237902</c:v>
                      </c:pt>
                      <c:pt idx="9253">
                        <c:v>464.15601201683302</c:v>
                      </c:pt>
                      <c:pt idx="9254">
                        <c:v>464.15596015811701</c:v>
                      </c:pt>
                      <c:pt idx="9255">
                        <c:v>464.14961818468697</c:v>
                      </c:pt>
                      <c:pt idx="9256">
                        <c:v>464.11590036931301</c:v>
                      </c:pt>
                      <c:pt idx="9257">
                        <c:v>464.08677405478801</c:v>
                      </c:pt>
                      <c:pt idx="9258">
                        <c:v>464.08094469564401</c:v>
                      </c:pt>
                      <c:pt idx="9259">
                        <c:v>464.07360115427599</c:v>
                      </c:pt>
                      <c:pt idx="9260">
                        <c:v>464.00042250777398</c:v>
                      </c:pt>
                      <c:pt idx="9261">
                        <c:v>463.96434332439799</c:v>
                      </c:pt>
                      <c:pt idx="9262">
                        <c:v>463.951300123821</c:v>
                      </c:pt>
                      <c:pt idx="9263">
                        <c:v>463.94914846330403</c:v>
                      </c:pt>
                      <c:pt idx="9264">
                        <c:v>463.94804681501898</c:v>
                      </c:pt>
                      <c:pt idx="9265">
                        <c:v>463.93849830640897</c:v>
                      </c:pt>
                      <c:pt idx="9266">
                        <c:v>463.90976189184698</c:v>
                      </c:pt>
                      <c:pt idx="9267">
                        <c:v>463.89462987140098</c:v>
                      </c:pt>
                      <c:pt idx="9268">
                        <c:v>463.89238844999898</c:v>
                      </c:pt>
                      <c:pt idx="9269">
                        <c:v>463.85483925684599</c:v>
                      </c:pt>
                      <c:pt idx="9270">
                        <c:v>463.853342723293</c:v>
                      </c:pt>
                      <c:pt idx="9271">
                        <c:v>463.848543775113</c:v>
                      </c:pt>
                      <c:pt idx="9272">
                        <c:v>463.83372209932901</c:v>
                      </c:pt>
                      <c:pt idx="9273">
                        <c:v>463.82989825028102</c:v>
                      </c:pt>
                      <c:pt idx="9274">
                        <c:v>463.82895090893999</c:v>
                      </c:pt>
                      <c:pt idx="9275">
                        <c:v>463.82765334027403</c:v>
                      </c:pt>
                      <c:pt idx="9276">
                        <c:v>463.82260540853798</c:v>
                      </c:pt>
                      <c:pt idx="9277">
                        <c:v>463.82191910511898</c:v>
                      </c:pt>
                      <c:pt idx="9278">
                        <c:v>463.81795820333599</c:v>
                      </c:pt>
                      <c:pt idx="9279">
                        <c:v>463.80635395049802</c:v>
                      </c:pt>
                      <c:pt idx="9280">
                        <c:v>463.80470101484201</c:v>
                      </c:pt>
                      <c:pt idx="9281">
                        <c:v>463.80077337224901</c:v>
                      </c:pt>
                      <c:pt idx="9282">
                        <c:v>463.79654523014102</c:v>
                      </c:pt>
                      <c:pt idx="9283">
                        <c:v>463.787306774282</c:v>
                      </c:pt>
                      <c:pt idx="9284">
                        <c:v>463.75237053485699</c:v>
                      </c:pt>
                      <c:pt idx="9285">
                        <c:v>463.75071953715099</c:v>
                      </c:pt>
                      <c:pt idx="9286">
                        <c:v>463.74806799208602</c:v>
                      </c:pt>
                      <c:pt idx="9287">
                        <c:v>463.741641155872</c:v>
                      </c:pt>
                      <c:pt idx="9288">
                        <c:v>463.70826710407903</c:v>
                      </c:pt>
                      <c:pt idx="9289">
                        <c:v>463.67803283179802</c:v>
                      </c:pt>
                      <c:pt idx="9290">
                        <c:v>463.66737429715999</c:v>
                      </c:pt>
                      <c:pt idx="9291">
                        <c:v>463.65521252252302</c:v>
                      </c:pt>
                      <c:pt idx="9292">
                        <c:v>463.65033968213203</c:v>
                      </c:pt>
                      <c:pt idx="9293">
                        <c:v>463.63890197917902</c:v>
                      </c:pt>
                      <c:pt idx="9294">
                        <c:v>463.63154966841398</c:v>
                      </c:pt>
                      <c:pt idx="9295">
                        <c:v>463.61189269264298</c:v>
                      </c:pt>
                      <c:pt idx="9296">
                        <c:v>463.59326620550002</c:v>
                      </c:pt>
                      <c:pt idx="9297">
                        <c:v>463.49896152883002</c:v>
                      </c:pt>
                      <c:pt idx="9298">
                        <c:v>463.49498133447099</c:v>
                      </c:pt>
                      <c:pt idx="9299">
                        <c:v>463.49159956268801</c:v>
                      </c:pt>
                      <c:pt idx="9300">
                        <c:v>463.48763129647301</c:v>
                      </c:pt>
                      <c:pt idx="9301">
                        <c:v>463.47994866553699</c:v>
                      </c:pt>
                      <c:pt idx="9302">
                        <c:v>463.45204549099299</c:v>
                      </c:pt>
                      <c:pt idx="9303">
                        <c:v>463.44997635716402</c:v>
                      </c:pt>
                      <c:pt idx="9304">
                        <c:v>463.44994975636598</c:v>
                      </c:pt>
                      <c:pt idx="9305">
                        <c:v>463.417137787819</c:v>
                      </c:pt>
                      <c:pt idx="9306">
                        <c:v>463.41383589055403</c:v>
                      </c:pt>
                      <c:pt idx="9307">
                        <c:v>463.39450619056697</c:v>
                      </c:pt>
                      <c:pt idx="9308">
                        <c:v>463.38575611301201</c:v>
                      </c:pt>
                      <c:pt idx="9309">
                        <c:v>463.37159176235599</c:v>
                      </c:pt>
                      <c:pt idx="9310">
                        <c:v>463.36197208992002</c:v>
                      </c:pt>
                      <c:pt idx="9311">
                        <c:v>463.36019706537797</c:v>
                      </c:pt>
                      <c:pt idx="9312">
                        <c:v>463.30200061583702</c:v>
                      </c:pt>
                      <c:pt idx="9313">
                        <c:v>463.30173046603102</c:v>
                      </c:pt>
                      <c:pt idx="9314">
                        <c:v>463.28615489140498</c:v>
                      </c:pt>
                      <c:pt idx="9315">
                        <c:v>463.26479780501597</c:v>
                      </c:pt>
                      <c:pt idx="9316">
                        <c:v>463.24843837192901</c:v>
                      </c:pt>
                      <c:pt idx="9317">
                        <c:v>463.21685283873597</c:v>
                      </c:pt>
                      <c:pt idx="9318">
                        <c:v>463.20153756932598</c:v>
                      </c:pt>
                      <c:pt idx="9319">
                        <c:v>463.16313599526501</c:v>
                      </c:pt>
                      <c:pt idx="9320">
                        <c:v>463.16093419020399</c:v>
                      </c:pt>
                      <c:pt idx="9321">
                        <c:v>463.15830830229697</c:v>
                      </c:pt>
                      <c:pt idx="9322">
                        <c:v>463.15795153416701</c:v>
                      </c:pt>
                      <c:pt idx="9323">
                        <c:v>463.14684209471397</c:v>
                      </c:pt>
                      <c:pt idx="9324">
                        <c:v>463.12310649362303</c:v>
                      </c:pt>
                      <c:pt idx="9325">
                        <c:v>463.12085513022703</c:v>
                      </c:pt>
                      <c:pt idx="9326">
                        <c:v>463.11871636188101</c:v>
                      </c:pt>
                      <c:pt idx="9327">
                        <c:v>463.09741086472297</c:v>
                      </c:pt>
                      <c:pt idx="9328">
                        <c:v>463.09063955983299</c:v>
                      </c:pt>
                      <c:pt idx="9329">
                        <c:v>463.085884740148</c:v>
                      </c:pt>
                      <c:pt idx="9330">
                        <c:v>463.07509173203999</c:v>
                      </c:pt>
                      <c:pt idx="9331">
                        <c:v>463.03504076454698</c:v>
                      </c:pt>
                      <c:pt idx="9332">
                        <c:v>463.01587863162001</c:v>
                      </c:pt>
                      <c:pt idx="9333">
                        <c:v>463.01184515890998</c:v>
                      </c:pt>
                      <c:pt idx="9334">
                        <c:v>463.000035264198</c:v>
                      </c:pt>
                      <c:pt idx="9335">
                        <c:v>462.99982544180801</c:v>
                      </c:pt>
                      <c:pt idx="9336">
                        <c:v>462.97249578863602</c:v>
                      </c:pt>
                      <c:pt idx="9337">
                        <c:v>462.97215653203898</c:v>
                      </c:pt>
                      <c:pt idx="9338">
                        <c:v>462.97114507438801</c:v>
                      </c:pt>
                      <c:pt idx="9339">
                        <c:v>462.94866437298498</c:v>
                      </c:pt>
                      <c:pt idx="9340">
                        <c:v>462.92332115238702</c:v>
                      </c:pt>
                      <c:pt idx="9341">
                        <c:v>462.92133187085102</c:v>
                      </c:pt>
                      <c:pt idx="9342">
                        <c:v>462.88110896601597</c:v>
                      </c:pt>
                      <c:pt idx="9343">
                        <c:v>462.86848880996399</c:v>
                      </c:pt>
                      <c:pt idx="9344">
                        <c:v>462.859974937743</c:v>
                      </c:pt>
                      <c:pt idx="9345">
                        <c:v>462.84888955673301</c:v>
                      </c:pt>
                      <c:pt idx="9346">
                        <c:v>462.78123582690898</c:v>
                      </c:pt>
                      <c:pt idx="9347">
                        <c:v>462.77718711215999</c:v>
                      </c:pt>
                      <c:pt idx="9348">
                        <c:v>462.77284781326898</c:v>
                      </c:pt>
                      <c:pt idx="9349">
                        <c:v>462.71955033746502</c:v>
                      </c:pt>
                      <c:pt idx="9350">
                        <c:v>462.670574993054</c:v>
                      </c:pt>
                      <c:pt idx="9351">
                        <c:v>462.65188418195299</c:v>
                      </c:pt>
                      <c:pt idx="9352">
                        <c:v>462.643970896957</c:v>
                      </c:pt>
                      <c:pt idx="9353">
                        <c:v>462.636250119463</c:v>
                      </c:pt>
                      <c:pt idx="9354">
                        <c:v>462.61445513882899</c:v>
                      </c:pt>
                      <c:pt idx="9355">
                        <c:v>462.61407587046398</c:v>
                      </c:pt>
                      <c:pt idx="9356">
                        <c:v>462.60937689129702</c:v>
                      </c:pt>
                      <c:pt idx="9357">
                        <c:v>462.603044245136</c:v>
                      </c:pt>
                      <c:pt idx="9358">
                        <c:v>462.57510093751898</c:v>
                      </c:pt>
                      <c:pt idx="9359">
                        <c:v>462.57322911348598</c:v>
                      </c:pt>
                      <c:pt idx="9360">
                        <c:v>462.57254470545399</c:v>
                      </c:pt>
                      <c:pt idx="9361">
                        <c:v>462.57080657336797</c:v>
                      </c:pt>
                      <c:pt idx="9362">
                        <c:v>462.56909709770503</c:v>
                      </c:pt>
                      <c:pt idx="9363">
                        <c:v>462.56346001663297</c:v>
                      </c:pt>
                      <c:pt idx="9364">
                        <c:v>462.54896920196802</c:v>
                      </c:pt>
                      <c:pt idx="9365">
                        <c:v>462.49978987794202</c:v>
                      </c:pt>
                      <c:pt idx="9366">
                        <c:v>462.46265683799402</c:v>
                      </c:pt>
                      <c:pt idx="9367">
                        <c:v>462.45433084848497</c:v>
                      </c:pt>
                      <c:pt idx="9368">
                        <c:v>462.44845552257902</c:v>
                      </c:pt>
                      <c:pt idx="9369">
                        <c:v>462.43686438110501</c:v>
                      </c:pt>
                      <c:pt idx="9370">
                        <c:v>462.42709835939399</c:v>
                      </c:pt>
                      <c:pt idx="9371">
                        <c:v>462.41489630766199</c:v>
                      </c:pt>
                      <c:pt idx="9372">
                        <c:v>462.41408712253798</c:v>
                      </c:pt>
                      <c:pt idx="9373">
                        <c:v>462.41076599168798</c:v>
                      </c:pt>
                      <c:pt idx="9374">
                        <c:v>462.40148308964001</c:v>
                      </c:pt>
                      <c:pt idx="9375">
                        <c:v>462.38186691883902</c:v>
                      </c:pt>
                      <c:pt idx="9376">
                        <c:v>462.38017075464899</c:v>
                      </c:pt>
                      <c:pt idx="9377">
                        <c:v>462.26581482950098</c:v>
                      </c:pt>
                      <c:pt idx="9378">
                        <c:v>462.24987919429799</c:v>
                      </c:pt>
                      <c:pt idx="9379">
                        <c:v>462.23610376104398</c:v>
                      </c:pt>
                      <c:pt idx="9380">
                        <c:v>462.21788294513402</c:v>
                      </c:pt>
                      <c:pt idx="9381">
                        <c:v>462.190042394356</c:v>
                      </c:pt>
                      <c:pt idx="9382">
                        <c:v>462.16847016484598</c:v>
                      </c:pt>
                      <c:pt idx="9383">
                        <c:v>462.16463515644898</c:v>
                      </c:pt>
                      <c:pt idx="9384">
                        <c:v>462.15557157691399</c:v>
                      </c:pt>
                      <c:pt idx="9385">
                        <c:v>462.15383598847097</c:v>
                      </c:pt>
                      <c:pt idx="9386">
                        <c:v>462.15325058612598</c:v>
                      </c:pt>
                      <c:pt idx="9387">
                        <c:v>462.12661155061198</c:v>
                      </c:pt>
                      <c:pt idx="9388">
                        <c:v>462.07162358117199</c:v>
                      </c:pt>
                      <c:pt idx="9389">
                        <c:v>462.07053054400001</c:v>
                      </c:pt>
                      <c:pt idx="9390">
                        <c:v>462.06080022064498</c:v>
                      </c:pt>
                      <c:pt idx="9391">
                        <c:v>462.03796051440702</c:v>
                      </c:pt>
                      <c:pt idx="9392">
                        <c:v>462.02426345080198</c:v>
                      </c:pt>
                      <c:pt idx="9393">
                        <c:v>462.023088744988</c:v>
                      </c:pt>
                      <c:pt idx="9394">
                        <c:v>461.99148396057302</c:v>
                      </c:pt>
                      <c:pt idx="9395">
                        <c:v>461.972422957736</c:v>
                      </c:pt>
                      <c:pt idx="9396">
                        <c:v>461.96721864354902</c:v>
                      </c:pt>
                      <c:pt idx="9397">
                        <c:v>461.95474621331601</c:v>
                      </c:pt>
                      <c:pt idx="9398">
                        <c:v>461.93525151246803</c:v>
                      </c:pt>
                      <c:pt idx="9399">
                        <c:v>461.91866783632298</c:v>
                      </c:pt>
                      <c:pt idx="9400">
                        <c:v>461.90733831912002</c:v>
                      </c:pt>
                      <c:pt idx="9401">
                        <c:v>461.89981724434398</c:v>
                      </c:pt>
                      <c:pt idx="9402">
                        <c:v>461.87061436184098</c:v>
                      </c:pt>
                      <c:pt idx="9403">
                        <c:v>461.84098562572399</c:v>
                      </c:pt>
                      <c:pt idx="9404">
                        <c:v>461.83433063596902</c:v>
                      </c:pt>
                      <c:pt idx="9405">
                        <c:v>461.79307080268802</c:v>
                      </c:pt>
                      <c:pt idx="9406">
                        <c:v>461.77273303572298</c:v>
                      </c:pt>
                      <c:pt idx="9407">
                        <c:v>461.77158229303598</c:v>
                      </c:pt>
                      <c:pt idx="9408">
                        <c:v>461.75398529431601</c:v>
                      </c:pt>
                      <c:pt idx="9409">
                        <c:v>461.72895175137501</c:v>
                      </c:pt>
                      <c:pt idx="9410">
                        <c:v>461.71899839391898</c:v>
                      </c:pt>
                      <c:pt idx="9411">
                        <c:v>461.71515983763697</c:v>
                      </c:pt>
                      <c:pt idx="9412">
                        <c:v>461.702973903268</c:v>
                      </c:pt>
                      <c:pt idx="9413">
                        <c:v>461.69841025942998</c:v>
                      </c:pt>
                      <c:pt idx="9414">
                        <c:v>461.65904920675598</c:v>
                      </c:pt>
                      <c:pt idx="9415">
                        <c:v>461.65768126889998</c:v>
                      </c:pt>
                      <c:pt idx="9416">
                        <c:v>461.64180407243703</c:v>
                      </c:pt>
                      <c:pt idx="9417">
                        <c:v>461.64165570247502</c:v>
                      </c:pt>
                      <c:pt idx="9418">
                        <c:v>461.61472597855197</c:v>
                      </c:pt>
                      <c:pt idx="9419">
                        <c:v>461.604603690776</c:v>
                      </c:pt>
                      <c:pt idx="9420">
                        <c:v>461.52471757475001</c:v>
                      </c:pt>
                      <c:pt idx="9421">
                        <c:v>461.52225754583702</c:v>
                      </c:pt>
                      <c:pt idx="9422">
                        <c:v>461.51796894979202</c:v>
                      </c:pt>
                      <c:pt idx="9423">
                        <c:v>461.50163612902401</c:v>
                      </c:pt>
                      <c:pt idx="9424">
                        <c:v>461.49957048538602</c:v>
                      </c:pt>
                      <c:pt idx="9425">
                        <c:v>461.47281845680902</c:v>
                      </c:pt>
                      <c:pt idx="9426">
                        <c:v>461.46848997877998</c:v>
                      </c:pt>
                      <c:pt idx="9427">
                        <c:v>461.44214323879902</c:v>
                      </c:pt>
                      <c:pt idx="9428">
                        <c:v>461.42725023607397</c:v>
                      </c:pt>
                      <c:pt idx="9429">
                        <c:v>461.42397520791798</c:v>
                      </c:pt>
                      <c:pt idx="9430">
                        <c:v>461.419746677457</c:v>
                      </c:pt>
                      <c:pt idx="9431">
                        <c:v>461.41678861134699</c:v>
                      </c:pt>
                      <c:pt idx="9432">
                        <c:v>461.40266322940403</c:v>
                      </c:pt>
                      <c:pt idx="9433">
                        <c:v>461.39305436035499</c:v>
                      </c:pt>
                      <c:pt idx="9434">
                        <c:v>461.37929089501898</c:v>
                      </c:pt>
                      <c:pt idx="9435">
                        <c:v>461.33183818851001</c:v>
                      </c:pt>
                      <c:pt idx="9436">
                        <c:v>461.29441659660699</c:v>
                      </c:pt>
                      <c:pt idx="9437">
                        <c:v>461.24287389521902</c:v>
                      </c:pt>
                      <c:pt idx="9438">
                        <c:v>461.19891281410401</c:v>
                      </c:pt>
                      <c:pt idx="9439">
                        <c:v>461.13614554866899</c:v>
                      </c:pt>
                      <c:pt idx="9440">
                        <c:v>461.135219267308</c:v>
                      </c:pt>
                      <c:pt idx="9441">
                        <c:v>461.095073250594</c:v>
                      </c:pt>
                      <c:pt idx="9442">
                        <c:v>461.03488013414</c:v>
                      </c:pt>
                      <c:pt idx="9443">
                        <c:v>460.94179996030999</c:v>
                      </c:pt>
                      <c:pt idx="9444">
                        <c:v>460.90358336561798</c:v>
                      </c:pt>
                      <c:pt idx="9445">
                        <c:v>460.890374222822</c:v>
                      </c:pt>
                      <c:pt idx="9446">
                        <c:v>460.88937779743702</c:v>
                      </c:pt>
                      <c:pt idx="9447">
                        <c:v>460.878743463425</c:v>
                      </c:pt>
                      <c:pt idx="9448">
                        <c:v>460.83267763270698</c:v>
                      </c:pt>
                      <c:pt idx="9449">
                        <c:v>460.83215699020002</c:v>
                      </c:pt>
                      <c:pt idx="9450">
                        <c:v>460.82624662498</c:v>
                      </c:pt>
                      <c:pt idx="9451">
                        <c:v>460.785796014494</c:v>
                      </c:pt>
                      <c:pt idx="9452">
                        <c:v>460.76334616304501</c:v>
                      </c:pt>
                      <c:pt idx="9453">
                        <c:v>460.73998734437401</c:v>
                      </c:pt>
                      <c:pt idx="9454">
                        <c:v>460.71153177045801</c:v>
                      </c:pt>
                      <c:pt idx="9455">
                        <c:v>460.71058278241702</c:v>
                      </c:pt>
                      <c:pt idx="9456">
                        <c:v>460.675608252926</c:v>
                      </c:pt>
                      <c:pt idx="9457">
                        <c:v>460.66176776386601</c:v>
                      </c:pt>
                      <c:pt idx="9458">
                        <c:v>460.62233626243398</c:v>
                      </c:pt>
                      <c:pt idx="9459">
                        <c:v>460.59875786075997</c:v>
                      </c:pt>
                      <c:pt idx="9460">
                        <c:v>460.58940253526998</c:v>
                      </c:pt>
                      <c:pt idx="9461">
                        <c:v>460.57905430146201</c:v>
                      </c:pt>
                      <c:pt idx="9462">
                        <c:v>460.57227476051702</c:v>
                      </c:pt>
                      <c:pt idx="9463">
                        <c:v>460.56885858493098</c:v>
                      </c:pt>
                      <c:pt idx="9464">
                        <c:v>460.55851602548802</c:v>
                      </c:pt>
                      <c:pt idx="9465">
                        <c:v>460.55374872203799</c:v>
                      </c:pt>
                      <c:pt idx="9466">
                        <c:v>460.541808698507</c:v>
                      </c:pt>
                      <c:pt idx="9467">
                        <c:v>460.52257851218701</c:v>
                      </c:pt>
                      <c:pt idx="9468">
                        <c:v>460.49688498586499</c:v>
                      </c:pt>
                      <c:pt idx="9469">
                        <c:v>460.47220425283098</c:v>
                      </c:pt>
                      <c:pt idx="9470">
                        <c:v>460.47023352071102</c:v>
                      </c:pt>
                      <c:pt idx="9471">
                        <c:v>460.451693834884</c:v>
                      </c:pt>
                      <c:pt idx="9472">
                        <c:v>460.40841162996702</c:v>
                      </c:pt>
                      <c:pt idx="9473">
                        <c:v>460.40173331235297</c:v>
                      </c:pt>
                      <c:pt idx="9474">
                        <c:v>460.36648740726997</c:v>
                      </c:pt>
                      <c:pt idx="9475">
                        <c:v>460.34478928614197</c:v>
                      </c:pt>
                      <c:pt idx="9476">
                        <c:v>460.34161849676599</c:v>
                      </c:pt>
                      <c:pt idx="9477">
                        <c:v>460.33612654186197</c:v>
                      </c:pt>
                      <c:pt idx="9478">
                        <c:v>460.32934180594901</c:v>
                      </c:pt>
                      <c:pt idx="9479">
                        <c:v>460.32876851651702</c:v>
                      </c:pt>
                      <c:pt idx="9480">
                        <c:v>460.301150835675</c:v>
                      </c:pt>
                      <c:pt idx="9481">
                        <c:v>460.29971387803602</c:v>
                      </c:pt>
                      <c:pt idx="9482">
                        <c:v>460.29160029679002</c:v>
                      </c:pt>
                      <c:pt idx="9483">
                        <c:v>460.26851587516501</c:v>
                      </c:pt>
                      <c:pt idx="9484">
                        <c:v>460.24992185548598</c:v>
                      </c:pt>
                      <c:pt idx="9485">
                        <c:v>460.22944925244002</c:v>
                      </c:pt>
                      <c:pt idx="9486">
                        <c:v>460.22682803376102</c:v>
                      </c:pt>
                      <c:pt idx="9487">
                        <c:v>460.223614547414</c:v>
                      </c:pt>
                      <c:pt idx="9488">
                        <c:v>460.21117556933098</c:v>
                      </c:pt>
                      <c:pt idx="9489">
                        <c:v>460.075170127609</c:v>
                      </c:pt>
                      <c:pt idx="9490">
                        <c:v>460.07201461380299</c:v>
                      </c:pt>
                      <c:pt idx="9491">
                        <c:v>460.05770164569498</c:v>
                      </c:pt>
                      <c:pt idx="9492">
                        <c:v>460.04923851211601</c:v>
                      </c:pt>
                      <c:pt idx="9493">
                        <c:v>460.04187408663898</c:v>
                      </c:pt>
                      <c:pt idx="9494">
                        <c:v>460.03472072908801</c:v>
                      </c:pt>
                      <c:pt idx="9495">
                        <c:v>460.02680281807898</c:v>
                      </c:pt>
                      <c:pt idx="9496">
                        <c:v>460.01489772914499</c:v>
                      </c:pt>
                      <c:pt idx="9497">
                        <c:v>459.97784641261302</c:v>
                      </c:pt>
                      <c:pt idx="9498">
                        <c:v>459.974610256284</c:v>
                      </c:pt>
                      <c:pt idx="9499">
                        <c:v>459.971596889149</c:v>
                      </c:pt>
                      <c:pt idx="9500">
                        <c:v>459.91848941214801</c:v>
                      </c:pt>
                      <c:pt idx="9501">
                        <c:v>459.91817737763103</c:v>
                      </c:pt>
                      <c:pt idx="9502">
                        <c:v>459.90133989611002</c:v>
                      </c:pt>
                      <c:pt idx="9503">
                        <c:v>459.88830567234601</c:v>
                      </c:pt>
                      <c:pt idx="9504">
                        <c:v>459.88712700804598</c:v>
                      </c:pt>
                      <c:pt idx="9505">
                        <c:v>459.87360458799299</c:v>
                      </c:pt>
                      <c:pt idx="9506">
                        <c:v>459.85959123462197</c:v>
                      </c:pt>
                      <c:pt idx="9507">
                        <c:v>459.82472104896601</c:v>
                      </c:pt>
                      <c:pt idx="9508">
                        <c:v>459.78337357589498</c:v>
                      </c:pt>
                      <c:pt idx="9509">
                        <c:v>459.778963341044</c:v>
                      </c:pt>
                      <c:pt idx="9510">
                        <c:v>459.77422336574301</c:v>
                      </c:pt>
                      <c:pt idx="9511">
                        <c:v>459.77329435893199</c:v>
                      </c:pt>
                      <c:pt idx="9512">
                        <c:v>459.73197490300299</c:v>
                      </c:pt>
                      <c:pt idx="9513">
                        <c:v>459.72370933786999</c:v>
                      </c:pt>
                      <c:pt idx="9514">
                        <c:v>459.69580836336502</c:v>
                      </c:pt>
                      <c:pt idx="9515">
                        <c:v>459.682577558611</c:v>
                      </c:pt>
                      <c:pt idx="9516">
                        <c:v>459.68110997506602</c:v>
                      </c:pt>
                      <c:pt idx="9517">
                        <c:v>459.67810257096602</c:v>
                      </c:pt>
                      <c:pt idx="9518">
                        <c:v>459.66201801656302</c:v>
                      </c:pt>
                      <c:pt idx="9519">
                        <c:v>459.62268595898701</c:v>
                      </c:pt>
                      <c:pt idx="9520">
                        <c:v>459.61419294424002</c:v>
                      </c:pt>
                      <c:pt idx="9521">
                        <c:v>459.61284338748902</c:v>
                      </c:pt>
                      <c:pt idx="9522">
                        <c:v>459.60742328108603</c:v>
                      </c:pt>
                      <c:pt idx="9523">
                        <c:v>459.58464177098102</c:v>
                      </c:pt>
                      <c:pt idx="9524">
                        <c:v>459.56797681959</c:v>
                      </c:pt>
                      <c:pt idx="9525">
                        <c:v>459.56448854015599</c:v>
                      </c:pt>
                      <c:pt idx="9526">
                        <c:v>459.55917073465901</c:v>
                      </c:pt>
                      <c:pt idx="9527">
                        <c:v>459.55620871875198</c:v>
                      </c:pt>
                      <c:pt idx="9528">
                        <c:v>459.54900667757499</c:v>
                      </c:pt>
                      <c:pt idx="9529">
                        <c:v>459.52191065780301</c:v>
                      </c:pt>
                      <c:pt idx="9530">
                        <c:v>459.48736348798099</c:v>
                      </c:pt>
                      <c:pt idx="9531">
                        <c:v>459.478374833347</c:v>
                      </c:pt>
                      <c:pt idx="9532">
                        <c:v>459.47819562993499</c:v>
                      </c:pt>
                      <c:pt idx="9533">
                        <c:v>459.45803580335797</c:v>
                      </c:pt>
                      <c:pt idx="9534">
                        <c:v>459.45759912182803</c:v>
                      </c:pt>
                      <c:pt idx="9535">
                        <c:v>459.430488889571</c:v>
                      </c:pt>
                      <c:pt idx="9536">
                        <c:v>459.42925694027002</c:v>
                      </c:pt>
                      <c:pt idx="9537">
                        <c:v>459.38347387585299</c:v>
                      </c:pt>
                      <c:pt idx="9538">
                        <c:v>459.35133765537699</c:v>
                      </c:pt>
                      <c:pt idx="9539">
                        <c:v>459.34540583386502</c:v>
                      </c:pt>
                      <c:pt idx="9540">
                        <c:v>459.34323445905397</c:v>
                      </c:pt>
                      <c:pt idx="9541">
                        <c:v>459.33459029398699</c:v>
                      </c:pt>
                      <c:pt idx="9542">
                        <c:v>459.32498249837897</c:v>
                      </c:pt>
                      <c:pt idx="9543">
                        <c:v>459.31641767679702</c:v>
                      </c:pt>
                      <c:pt idx="9544">
                        <c:v>459.31337736536602</c:v>
                      </c:pt>
                      <c:pt idx="9545">
                        <c:v>459.31317272309599</c:v>
                      </c:pt>
                      <c:pt idx="9546">
                        <c:v>459.29548202547801</c:v>
                      </c:pt>
                      <c:pt idx="9547">
                        <c:v>459.27602179999002</c:v>
                      </c:pt>
                      <c:pt idx="9548">
                        <c:v>459.26560790367898</c:v>
                      </c:pt>
                      <c:pt idx="9549">
                        <c:v>459.26166236148299</c:v>
                      </c:pt>
                      <c:pt idx="9550">
                        <c:v>459.25499724324902</c:v>
                      </c:pt>
                      <c:pt idx="9551">
                        <c:v>459.23269963676898</c:v>
                      </c:pt>
                      <c:pt idx="9552">
                        <c:v>459.22236570976901</c:v>
                      </c:pt>
                      <c:pt idx="9553">
                        <c:v>459.19284142797301</c:v>
                      </c:pt>
                      <c:pt idx="9554">
                        <c:v>459.15225359381998</c:v>
                      </c:pt>
                      <c:pt idx="9555">
                        <c:v>459.147828027103</c:v>
                      </c:pt>
                      <c:pt idx="9556">
                        <c:v>459.14011794229901</c:v>
                      </c:pt>
                      <c:pt idx="9557">
                        <c:v>459.13772480838298</c:v>
                      </c:pt>
                      <c:pt idx="9558">
                        <c:v>459.12113129648702</c:v>
                      </c:pt>
                      <c:pt idx="9559">
                        <c:v>459.10289454573899</c:v>
                      </c:pt>
                      <c:pt idx="9560">
                        <c:v>459.10008607414602</c:v>
                      </c:pt>
                      <c:pt idx="9561">
                        <c:v>459.081095609062</c:v>
                      </c:pt>
                      <c:pt idx="9562">
                        <c:v>459.06816400050599</c:v>
                      </c:pt>
                      <c:pt idx="9563">
                        <c:v>459.06491496060602</c:v>
                      </c:pt>
                      <c:pt idx="9564">
                        <c:v>459.05836442333998</c:v>
                      </c:pt>
                      <c:pt idx="9565">
                        <c:v>459.04117659424202</c:v>
                      </c:pt>
                      <c:pt idx="9566">
                        <c:v>459.03888322388201</c:v>
                      </c:pt>
                      <c:pt idx="9567">
                        <c:v>459.02703001812102</c:v>
                      </c:pt>
                      <c:pt idx="9568">
                        <c:v>459.02532306745502</c:v>
                      </c:pt>
                      <c:pt idx="9569">
                        <c:v>458.98787186509003</c:v>
                      </c:pt>
                      <c:pt idx="9570">
                        <c:v>458.98503775858501</c:v>
                      </c:pt>
                      <c:pt idx="9571">
                        <c:v>458.96050971547402</c:v>
                      </c:pt>
                      <c:pt idx="9572">
                        <c:v>458.93111793119198</c:v>
                      </c:pt>
                      <c:pt idx="9573">
                        <c:v>458.92016481473598</c:v>
                      </c:pt>
                      <c:pt idx="9574">
                        <c:v>458.90134715984902</c:v>
                      </c:pt>
                      <c:pt idx="9575">
                        <c:v>458.90019058776397</c:v>
                      </c:pt>
                      <c:pt idx="9576">
                        <c:v>458.82684876795599</c:v>
                      </c:pt>
                      <c:pt idx="9577">
                        <c:v>458.802618768652</c:v>
                      </c:pt>
                      <c:pt idx="9578">
                        <c:v>458.77960432607603</c:v>
                      </c:pt>
                      <c:pt idx="9579">
                        <c:v>458.73355409602999</c:v>
                      </c:pt>
                      <c:pt idx="9580">
                        <c:v>458.73071949134197</c:v>
                      </c:pt>
                      <c:pt idx="9581">
                        <c:v>458.72352598608597</c:v>
                      </c:pt>
                      <c:pt idx="9582">
                        <c:v>458.71525382208102</c:v>
                      </c:pt>
                      <c:pt idx="9583">
                        <c:v>458.70604152852098</c:v>
                      </c:pt>
                      <c:pt idx="9584">
                        <c:v>458.682485408611</c:v>
                      </c:pt>
                      <c:pt idx="9585">
                        <c:v>458.68048726877697</c:v>
                      </c:pt>
                      <c:pt idx="9586">
                        <c:v>458.67775728650702</c:v>
                      </c:pt>
                      <c:pt idx="9587">
                        <c:v>458.66645664007501</c:v>
                      </c:pt>
                      <c:pt idx="9588">
                        <c:v>458.65971599537198</c:v>
                      </c:pt>
                      <c:pt idx="9589">
                        <c:v>458.65347475886699</c:v>
                      </c:pt>
                      <c:pt idx="9590">
                        <c:v>458.636848651251</c:v>
                      </c:pt>
                      <c:pt idx="9591">
                        <c:v>458.625787137624</c:v>
                      </c:pt>
                      <c:pt idx="9592">
                        <c:v>458.61946391734699</c:v>
                      </c:pt>
                      <c:pt idx="9593">
                        <c:v>458.61129043646702</c:v>
                      </c:pt>
                      <c:pt idx="9594">
                        <c:v>458.6010619868</c:v>
                      </c:pt>
                      <c:pt idx="9595">
                        <c:v>458.59917691278099</c:v>
                      </c:pt>
                      <c:pt idx="9596">
                        <c:v>458.58322064377501</c:v>
                      </c:pt>
                      <c:pt idx="9597">
                        <c:v>458.57918665295801</c:v>
                      </c:pt>
                      <c:pt idx="9598">
                        <c:v>458.573814259681</c:v>
                      </c:pt>
                      <c:pt idx="9599">
                        <c:v>458.55987850387697</c:v>
                      </c:pt>
                      <c:pt idx="9600">
                        <c:v>458.553327815312</c:v>
                      </c:pt>
                      <c:pt idx="9601">
                        <c:v>458.534174404466</c:v>
                      </c:pt>
                      <c:pt idx="9602">
                        <c:v>458.52070543532</c:v>
                      </c:pt>
                      <c:pt idx="9603">
                        <c:v>458.514720030886</c:v>
                      </c:pt>
                      <c:pt idx="9604">
                        <c:v>458.454693731872</c:v>
                      </c:pt>
                      <c:pt idx="9605">
                        <c:v>458.41974345002598</c:v>
                      </c:pt>
                      <c:pt idx="9606">
                        <c:v>458.359323944766</c:v>
                      </c:pt>
                      <c:pt idx="9607">
                        <c:v>458.35644697648797</c:v>
                      </c:pt>
                      <c:pt idx="9608">
                        <c:v>458.35264511120999</c:v>
                      </c:pt>
                      <c:pt idx="9609">
                        <c:v>458.35261857439701</c:v>
                      </c:pt>
                      <c:pt idx="9610">
                        <c:v>458.33116450400303</c:v>
                      </c:pt>
                      <c:pt idx="9611">
                        <c:v>458.29873110462802</c:v>
                      </c:pt>
                      <c:pt idx="9612">
                        <c:v>458.21893495167097</c:v>
                      </c:pt>
                      <c:pt idx="9613">
                        <c:v>458.20254649775001</c:v>
                      </c:pt>
                      <c:pt idx="9614">
                        <c:v>458.19935278688899</c:v>
                      </c:pt>
                      <c:pt idx="9615">
                        <c:v>458.14465882445802</c:v>
                      </c:pt>
                      <c:pt idx="9616">
                        <c:v>458.13201796539403</c:v>
                      </c:pt>
                      <c:pt idx="9617">
                        <c:v>458.10410701294802</c:v>
                      </c:pt>
                      <c:pt idx="9618">
                        <c:v>458.09463319775</c:v>
                      </c:pt>
                      <c:pt idx="9619">
                        <c:v>458.07062120897803</c:v>
                      </c:pt>
                      <c:pt idx="9620">
                        <c:v>458.06918944502399</c:v>
                      </c:pt>
                      <c:pt idx="9621">
                        <c:v>458.06160280475001</c:v>
                      </c:pt>
                      <c:pt idx="9622">
                        <c:v>458.06073911714401</c:v>
                      </c:pt>
                      <c:pt idx="9623">
                        <c:v>458.047455230347</c:v>
                      </c:pt>
                      <c:pt idx="9624">
                        <c:v>458.03096083909998</c:v>
                      </c:pt>
                      <c:pt idx="9625">
                        <c:v>458.02266710845203</c:v>
                      </c:pt>
                      <c:pt idx="9626">
                        <c:v>458.02207055100803</c:v>
                      </c:pt>
                      <c:pt idx="9627">
                        <c:v>458.01953224802003</c:v>
                      </c:pt>
                      <c:pt idx="9628">
                        <c:v>457.995685131671</c:v>
                      </c:pt>
                      <c:pt idx="9629">
                        <c:v>457.98762908549799</c:v>
                      </c:pt>
                      <c:pt idx="9630">
                        <c:v>457.98138253780598</c:v>
                      </c:pt>
                      <c:pt idx="9631">
                        <c:v>457.98109538224401</c:v>
                      </c:pt>
                      <c:pt idx="9632">
                        <c:v>457.97956732069002</c:v>
                      </c:pt>
                      <c:pt idx="9633">
                        <c:v>457.96537426533502</c:v>
                      </c:pt>
                      <c:pt idx="9634">
                        <c:v>457.958287522121</c:v>
                      </c:pt>
                      <c:pt idx="9635">
                        <c:v>457.94908978877299</c:v>
                      </c:pt>
                      <c:pt idx="9636">
                        <c:v>457.89896124853101</c:v>
                      </c:pt>
                      <c:pt idx="9637">
                        <c:v>457.88963604315597</c:v>
                      </c:pt>
                      <c:pt idx="9638">
                        <c:v>457.88413928356698</c:v>
                      </c:pt>
                      <c:pt idx="9639">
                        <c:v>457.87336678168401</c:v>
                      </c:pt>
                      <c:pt idx="9640">
                        <c:v>457.86561801247399</c:v>
                      </c:pt>
                      <c:pt idx="9641">
                        <c:v>457.843754152195</c:v>
                      </c:pt>
                      <c:pt idx="9642">
                        <c:v>457.82794183321198</c:v>
                      </c:pt>
                      <c:pt idx="9643">
                        <c:v>457.81262560015898</c:v>
                      </c:pt>
                      <c:pt idx="9644">
                        <c:v>457.75699757615399</c:v>
                      </c:pt>
                      <c:pt idx="9645">
                        <c:v>457.75378271110901</c:v>
                      </c:pt>
                      <c:pt idx="9646">
                        <c:v>457.72220034294901</c:v>
                      </c:pt>
                      <c:pt idx="9647">
                        <c:v>457.712064025372</c:v>
                      </c:pt>
                      <c:pt idx="9648">
                        <c:v>457.70838209372698</c:v>
                      </c:pt>
                      <c:pt idx="9649">
                        <c:v>457.67707893769898</c:v>
                      </c:pt>
                      <c:pt idx="9650">
                        <c:v>457.64263013109201</c:v>
                      </c:pt>
                      <c:pt idx="9651">
                        <c:v>457.62292899236201</c:v>
                      </c:pt>
                      <c:pt idx="9652">
                        <c:v>457.614520754365</c:v>
                      </c:pt>
                      <c:pt idx="9653">
                        <c:v>457.579003965928</c:v>
                      </c:pt>
                      <c:pt idx="9654">
                        <c:v>457.56406788868901</c:v>
                      </c:pt>
                      <c:pt idx="9655">
                        <c:v>457.55208459564699</c:v>
                      </c:pt>
                      <c:pt idx="9656">
                        <c:v>457.52906698948698</c:v>
                      </c:pt>
                      <c:pt idx="9657">
                        <c:v>457.52049528924999</c:v>
                      </c:pt>
                      <c:pt idx="9658">
                        <c:v>457.51374575002302</c:v>
                      </c:pt>
                      <c:pt idx="9659">
                        <c:v>457.49854459321199</c:v>
                      </c:pt>
                      <c:pt idx="9660">
                        <c:v>457.48351989365301</c:v>
                      </c:pt>
                      <c:pt idx="9661">
                        <c:v>457.48039008074301</c:v>
                      </c:pt>
                      <c:pt idx="9662">
                        <c:v>457.46313338573401</c:v>
                      </c:pt>
                      <c:pt idx="9663">
                        <c:v>457.45989136703901</c:v>
                      </c:pt>
                      <c:pt idx="9664">
                        <c:v>457.45081161710999</c:v>
                      </c:pt>
                      <c:pt idx="9665">
                        <c:v>457.44666216203899</c:v>
                      </c:pt>
                      <c:pt idx="9666">
                        <c:v>457.42451385259602</c:v>
                      </c:pt>
                      <c:pt idx="9667">
                        <c:v>457.41659139064097</c:v>
                      </c:pt>
                      <c:pt idx="9668">
                        <c:v>457.398893156035</c:v>
                      </c:pt>
                      <c:pt idx="9669">
                        <c:v>457.39731006304601</c:v>
                      </c:pt>
                      <c:pt idx="9670">
                        <c:v>457.37316444368298</c:v>
                      </c:pt>
                      <c:pt idx="9671">
                        <c:v>457.36765500627803</c:v>
                      </c:pt>
                      <c:pt idx="9672">
                        <c:v>457.364411703938</c:v>
                      </c:pt>
                      <c:pt idx="9673">
                        <c:v>457.344508659035</c:v>
                      </c:pt>
                      <c:pt idx="9674">
                        <c:v>457.31651769861202</c:v>
                      </c:pt>
                      <c:pt idx="9675">
                        <c:v>457.30641170387298</c:v>
                      </c:pt>
                      <c:pt idx="9676">
                        <c:v>457.28857623386301</c:v>
                      </c:pt>
                      <c:pt idx="9677">
                        <c:v>457.26002268091901</c:v>
                      </c:pt>
                      <c:pt idx="9678">
                        <c:v>457.24479397210899</c:v>
                      </c:pt>
                      <c:pt idx="9679">
                        <c:v>457.22995427714199</c:v>
                      </c:pt>
                      <c:pt idx="9680">
                        <c:v>457.219656420766</c:v>
                      </c:pt>
                      <c:pt idx="9681">
                        <c:v>457.21942564598902</c:v>
                      </c:pt>
                      <c:pt idx="9682">
                        <c:v>457.21059614398501</c:v>
                      </c:pt>
                      <c:pt idx="9683">
                        <c:v>457.18025093465002</c:v>
                      </c:pt>
                      <c:pt idx="9684">
                        <c:v>457.174806214299</c:v>
                      </c:pt>
                      <c:pt idx="9685">
                        <c:v>457.15453198492798</c:v>
                      </c:pt>
                      <c:pt idx="9686">
                        <c:v>457.149785453471</c:v>
                      </c:pt>
                      <c:pt idx="9687">
                        <c:v>457.14926782727599</c:v>
                      </c:pt>
                      <c:pt idx="9688">
                        <c:v>457.14647692587602</c:v>
                      </c:pt>
                      <c:pt idx="9689">
                        <c:v>457.14295629804798</c:v>
                      </c:pt>
                      <c:pt idx="9690">
                        <c:v>457.12978134324197</c:v>
                      </c:pt>
                      <c:pt idx="9691">
                        <c:v>457.12772064991498</c:v>
                      </c:pt>
                      <c:pt idx="9692">
                        <c:v>457.115102735557</c:v>
                      </c:pt>
                      <c:pt idx="9693">
                        <c:v>457.095932716714</c:v>
                      </c:pt>
                      <c:pt idx="9694">
                        <c:v>457.09409443562402</c:v>
                      </c:pt>
                      <c:pt idx="9695">
                        <c:v>457.086275252723</c:v>
                      </c:pt>
                      <c:pt idx="9696">
                        <c:v>457.06278237664202</c:v>
                      </c:pt>
                      <c:pt idx="9697">
                        <c:v>457.02839481547898</c:v>
                      </c:pt>
                      <c:pt idx="9698">
                        <c:v>457.02318837352499</c:v>
                      </c:pt>
                      <c:pt idx="9699">
                        <c:v>457.00900510941398</c:v>
                      </c:pt>
                      <c:pt idx="9700">
                        <c:v>456.96321997725897</c:v>
                      </c:pt>
                      <c:pt idx="9701">
                        <c:v>456.95549081359798</c:v>
                      </c:pt>
                      <c:pt idx="9702">
                        <c:v>456.95384630235202</c:v>
                      </c:pt>
                      <c:pt idx="9703">
                        <c:v>456.94458318206301</c:v>
                      </c:pt>
                      <c:pt idx="9704">
                        <c:v>456.92970091351998</c:v>
                      </c:pt>
                      <c:pt idx="9705">
                        <c:v>456.91371944859401</c:v>
                      </c:pt>
                      <c:pt idx="9706">
                        <c:v>456.90644346968003</c:v>
                      </c:pt>
                      <c:pt idx="9707">
                        <c:v>456.89708511976301</c:v>
                      </c:pt>
                      <c:pt idx="9708">
                        <c:v>456.88655409562801</c:v>
                      </c:pt>
                      <c:pt idx="9709">
                        <c:v>456.86223560462997</c:v>
                      </c:pt>
                      <c:pt idx="9710">
                        <c:v>456.84636334373698</c:v>
                      </c:pt>
                      <c:pt idx="9711">
                        <c:v>456.846032305498</c:v>
                      </c:pt>
                      <c:pt idx="9712">
                        <c:v>456.83661625875999</c:v>
                      </c:pt>
                      <c:pt idx="9713">
                        <c:v>456.835851922534</c:v>
                      </c:pt>
                      <c:pt idx="9714">
                        <c:v>456.83156642104302</c:v>
                      </c:pt>
                      <c:pt idx="9715">
                        <c:v>456.82462818938001</c:v>
                      </c:pt>
                      <c:pt idx="9716">
                        <c:v>456.80246104055999</c:v>
                      </c:pt>
                      <c:pt idx="9717">
                        <c:v>456.79981773934099</c:v>
                      </c:pt>
                      <c:pt idx="9718">
                        <c:v>456.78506522164298</c:v>
                      </c:pt>
                      <c:pt idx="9719">
                        <c:v>456.78201292937501</c:v>
                      </c:pt>
                      <c:pt idx="9720">
                        <c:v>456.736889584057</c:v>
                      </c:pt>
                      <c:pt idx="9721">
                        <c:v>456.73550784802097</c:v>
                      </c:pt>
                      <c:pt idx="9722">
                        <c:v>456.72373750869701</c:v>
                      </c:pt>
                      <c:pt idx="9723">
                        <c:v>456.72266668595699</c:v>
                      </c:pt>
                      <c:pt idx="9724">
                        <c:v>456.72051881443002</c:v>
                      </c:pt>
                      <c:pt idx="9725">
                        <c:v>456.71245741440902</c:v>
                      </c:pt>
                      <c:pt idx="9726">
                        <c:v>456.68588038852602</c:v>
                      </c:pt>
                      <c:pt idx="9727">
                        <c:v>456.67022255160703</c:v>
                      </c:pt>
                      <c:pt idx="9728">
                        <c:v>456.63993789105001</c:v>
                      </c:pt>
                      <c:pt idx="9729">
                        <c:v>456.62015167300399</c:v>
                      </c:pt>
                      <c:pt idx="9730">
                        <c:v>456.58161040756499</c:v>
                      </c:pt>
                      <c:pt idx="9731">
                        <c:v>456.56397124943999</c:v>
                      </c:pt>
                      <c:pt idx="9732">
                        <c:v>456.49497599873501</c:v>
                      </c:pt>
                      <c:pt idx="9733">
                        <c:v>456.48468883926898</c:v>
                      </c:pt>
                      <c:pt idx="9734">
                        <c:v>456.42233484573597</c:v>
                      </c:pt>
                      <c:pt idx="9735">
                        <c:v>456.41317621238801</c:v>
                      </c:pt>
                      <c:pt idx="9736">
                        <c:v>456.40597398435898</c:v>
                      </c:pt>
                      <c:pt idx="9737">
                        <c:v>456.39163685538199</c:v>
                      </c:pt>
                      <c:pt idx="9738">
                        <c:v>456.389086831942</c:v>
                      </c:pt>
                      <c:pt idx="9739">
                        <c:v>456.36995392585197</c:v>
                      </c:pt>
                      <c:pt idx="9740">
                        <c:v>456.345256718234</c:v>
                      </c:pt>
                      <c:pt idx="9741">
                        <c:v>456.30304266324902</c:v>
                      </c:pt>
                      <c:pt idx="9742">
                        <c:v>456.24803632005103</c:v>
                      </c:pt>
                      <c:pt idx="9743">
                        <c:v>456.21337875286798</c:v>
                      </c:pt>
                      <c:pt idx="9744">
                        <c:v>456.19149852674099</c:v>
                      </c:pt>
                      <c:pt idx="9745">
                        <c:v>456.154198985238</c:v>
                      </c:pt>
                      <c:pt idx="9746">
                        <c:v>456.12779153275801</c:v>
                      </c:pt>
                      <c:pt idx="9747">
                        <c:v>456.10198927873301</c:v>
                      </c:pt>
                      <c:pt idx="9748">
                        <c:v>456.09377624382103</c:v>
                      </c:pt>
                      <c:pt idx="9749">
                        <c:v>456.07497655477101</c:v>
                      </c:pt>
                      <c:pt idx="9750">
                        <c:v>456.03997680880599</c:v>
                      </c:pt>
                      <c:pt idx="9751">
                        <c:v>456.03805701393401</c:v>
                      </c:pt>
                      <c:pt idx="9752">
                        <c:v>456.00661708093901</c:v>
                      </c:pt>
                      <c:pt idx="9753">
                        <c:v>455.981748833442</c:v>
                      </c:pt>
                      <c:pt idx="9754">
                        <c:v>455.97683762604697</c:v>
                      </c:pt>
                      <c:pt idx="9755">
                        <c:v>455.92422254991499</c:v>
                      </c:pt>
                      <c:pt idx="9756">
                        <c:v>455.92193690168898</c:v>
                      </c:pt>
                      <c:pt idx="9757">
                        <c:v>455.91939865460398</c:v>
                      </c:pt>
                      <c:pt idx="9758">
                        <c:v>455.88976747650003</c:v>
                      </c:pt>
                      <c:pt idx="9759">
                        <c:v>455.84270345872102</c:v>
                      </c:pt>
                      <c:pt idx="9760">
                        <c:v>455.832574632503</c:v>
                      </c:pt>
                      <c:pt idx="9761">
                        <c:v>455.73375020817502</c:v>
                      </c:pt>
                      <c:pt idx="9762">
                        <c:v>455.700174279956</c:v>
                      </c:pt>
                      <c:pt idx="9763">
                        <c:v>455.699988469169</c:v>
                      </c:pt>
                      <c:pt idx="9764">
                        <c:v>455.69600701006499</c:v>
                      </c:pt>
                      <c:pt idx="9765">
                        <c:v>455.67975515694297</c:v>
                      </c:pt>
                      <c:pt idx="9766">
                        <c:v>455.66850493958498</c:v>
                      </c:pt>
                      <c:pt idx="9767">
                        <c:v>455.65900404891698</c:v>
                      </c:pt>
                      <c:pt idx="9768">
                        <c:v>455.65177855699</c:v>
                      </c:pt>
                      <c:pt idx="9769">
                        <c:v>455.651263252653</c:v>
                      </c:pt>
                      <c:pt idx="9770">
                        <c:v>455.65046602764897</c:v>
                      </c:pt>
                      <c:pt idx="9771">
                        <c:v>455.60869091439901</c:v>
                      </c:pt>
                      <c:pt idx="9772">
                        <c:v>455.59206241932299</c:v>
                      </c:pt>
                      <c:pt idx="9773">
                        <c:v>455.57119779176901</c:v>
                      </c:pt>
                      <c:pt idx="9774">
                        <c:v>455.56822838086202</c:v>
                      </c:pt>
                      <c:pt idx="9775">
                        <c:v>455.55282833445</c:v>
                      </c:pt>
                      <c:pt idx="9776">
                        <c:v>455.53561197811302</c:v>
                      </c:pt>
                      <c:pt idx="9777">
                        <c:v>455.504032333098</c:v>
                      </c:pt>
                      <c:pt idx="9778">
                        <c:v>455.48181778355502</c:v>
                      </c:pt>
                      <c:pt idx="9779">
                        <c:v>455.46897189301399</c:v>
                      </c:pt>
                      <c:pt idx="9780">
                        <c:v>455.46849943218598</c:v>
                      </c:pt>
                      <c:pt idx="9781">
                        <c:v>455.46115682980098</c:v>
                      </c:pt>
                      <c:pt idx="9782">
                        <c:v>455.45187963414202</c:v>
                      </c:pt>
                      <c:pt idx="9783">
                        <c:v>455.43700368883498</c:v>
                      </c:pt>
                      <c:pt idx="9784">
                        <c:v>455.39471822888902</c:v>
                      </c:pt>
                      <c:pt idx="9785">
                        <c:v>455.39271846878199</c:v>
                      </c:pt>
                      <c:pt idx="9786">
                        <c:v>455.391047302961</c:v>
                      </c:pt>
                      <c:pt idx="9787">
                        <c:v>455.37945746680299</c:v>
                      </c:pt>
                      <c:pt idx="9788">
                        <c:v>455.35676948027998</c:v>
                      </c:pt>
                      <c:pt idx="9789">
                        <c:v>455.335414618291</c:v>
                      </c:pt>
                      <c:pt idx="9790">
                        <c:v>455.31706570652801</c:v>
                      </c:pt>
                      <c:pt idx="9791">
                        <c:v>455.31617596838998</c:v>
                      </c:pt>
                      <c:pt idx="9792">
                        <c:v>455.31172663445398</c:v>
                      </c:pt>
                      <c:pt idx="9793">
                        <c:v>455.295075521461</c:v>
                      </c:pt>
                      <c:pt idx="9794">
                        <c:v>455.28368768273799</c:v>
                      </c:pt>
                      <c:pt idx="9795">
                        <c:v>455.27505406497698</c:v>
                      </c:pt>
                      <c:pt idx="9796">
                        <c:v>455.26042608038398</c:v>
                      </c:pt>
                      <c:pt idx="9797">
                        <c:v>455.25413246202697</c:v>
                      </c:pt>
                      <c:pt idx="9798">
                        <c:v>455.25169527300801</c:v>
                      </c:pt>
                      <c:pt idx="9799">
                        <c:v>455.21485246672398</c:v>
                      </c:pt>
                      <c:pt idx="9800">
                        <c:v>455.20333412478101</c:v>
                      </c:pt>
                      <c:pt idx="9801">
                        <c:v>455.19982423525602</c:v>
                      </c:pt>
                      <c:pt idx="9802">
                        <c:v>455.16528145265897</c:v>
                      </c:pt>
                      <c:pt idx="9803">
                        <c:v>455.15588822653302</c:v>
                      </c:pt>
                      <c:pt idx="9804">
                        <c:v>455.12964570046398</c:v>
                      </c:pt>
                      <c:pt idx="9805">
                        <c:v>455.11829432341102</c:v>
                      </c:pt>
                      <c:pt idx="9806">
                        <c:v>455.115533777488</c:v>
                      </c:pt>
                      <c:pt idx="9807">
                        <c:v>455.09060455547001</c:v>
                      </c:pt>
                      <c:pt idx="9808">
                        <c:v>455.06471393567398</c:v>
                      </c:pt>
                      <c:pt idx="9809">
                        <c:v>455.05611686094602</c:v>
                      </c:pt>
                      <c:pt idx="9810">
                        <c:v>455.05490803557501</c:v>
                      </c:pt>
                      <c:pt idx="9811">
                        <c:v>454.95468214417002</c:v>
                      </c:pt>
                      <c:pt idx="9812">
                        <c:v>454.89720196383303</c:v>
                      </c:pt>
                      <c:pt idx="9813">
                        <c:v>454.86872665325802</c:v>
                      </c:pt>
                      <c:pt idx="9814">
                        <c:v>454.82231865550898</c:v>
                      </c:pt>
                      <c:pt idx="9815">
                        <c:v>454.80545933791501</c:v>
                      </c:pt>
                      <c:pt idx="9816">
                        <c:v>454.78512144640501</c:v>
                      </c:pt>
                      <c:pt idx="9817">
                        <c:v>454.78072567278002</c:v>
                      </c:pt>
                      <c:pt idx="9818">
                        <c:v>454.775726215004</c:v>
                      </c:pt>
                      <c:pt idx="9819">
                        <c:v>454.77547352246597</c:v>
                      </c:pt>
                      <c:pt idx="9820">
                        <c:v>454.77354368810097</c:v>
                      </c:pt>
                      <c:pt idx="9821">
                        <c:v>454.76820122516301</c:v>
                      </c:pt>
                      <c:pt idx="9822">
                        <c:v>454.72702252318197</c:v>
                      </c:pt>
                      <c:pt idx="9823">
                        <c:v>454.72190573906897</c:v>
                      </c:pt>
                      <c:pt idx="9824">
                        <c:v>454.69140958274397</c:v>
                      </c:pt>
                      <c:pt idx="9825">
                        <c:v>454.68859033661801</c:v>
                      </c:pt>
                      <c:pt idx="9826">
                        <c:v>454.666549002473</c:v>
                      </c:pt>
                      <c:pt idx="9827">
                        <c:v>454.65374480045602</c:v>
                      </c:pt>
                      <c:pt idx="9828">
                        <c:v>454.65127062507099</c:v>
                      </c:pt>
                      <c:pt idx="9829">
                        <c:v>454.64845926618602</c:v>
                      </c:pt>
                      <c:pt idx="9830">
                        <c:v>454.643219961787</c:v>
                      </c:pt>
                      <c:pt idx="9831">
                        <c:v>454.62876816182398</c:v>
                      </c:pt>
                      <c:pt idx="9832">
                        <c:v>454.61907515959399</c:v>
                      </c:pt>
                      <c:pt idx="9833">
                        <c:v>454.599661925573</c:v>
                      </c:pt>
                      <c:pt idx="9834">
                        <c:v>454.59794291332099</c:v>
                      </c:pt>
                      <c:pt idx="9835">
                        <c:v>454.54766541369497</c:v>
                      </c:pt>
                      <c:pt idx="9836">
                        <c:v>454.54046469645402</c:v>
                      </c:pt>
                      <c:pt idx="9837">
                        <c:v>454.49770797213</c:v>
                      </c:pt>
                      <c:pt idx="9838">
                        <c:v>454.450421882363</c:v>
                      </c:pt>
                      <c:pt idx="9839">
                        <c:v>454.408271478941</c:v>
                      </c:pt>
                      <c:pt idx="9840">
                        <c:v>454.40129129892301</c:v>
                      </c:pt>
                      <c:pt idx="9841">
                        <c:v>454.39411509353801</c:v>
                      </c:pt>
                      <c:pt idx="9842">
                        <c:v>454.391726943263</c:v>
                      </c:pt>
                      <c:pt idx="9843">
                        <c:v>454.38542061523702</c:v>
                      </c:pt>
                      <c:pt idx="9844">
                        <c:v>454.37212443442098</c:v>
                      </c:pt>
                      <c:pt idx="9845">
                        <c:v>454.36664275285199</c:v>
                      </c:pt>
                      <c:pt idx="9846">
                        <c:v>454.35841506167901</c:v>
                      </c:pt>
                      <c:pt idx="9847">
                        <c:v>454.32431596411101</c:v>
                      </c:pt>
                      <c:pt idx="9848">
                        <c:v>454.31136660974499</c:v>
                      </c:pt>
                      <c:pt idx="9849">
                        <c:v>454.29402769341698</c:v>
                      </c:pt>
                      <c:pt idx="9850">
                        <c:v>454.26678396134099</c:v>
                      </c:pt>
                      <c:pt idx="9851">
                        <c:v>454.21634020749701</c:v>
                      </c:pt>
                      <c:pt idx="9852">
                        <c:v>454.15874676738503</c:v>
                      </c:pt>
                      <c:pt idx="9853">
                        <c:v>454.14058716188498</c:v>
                      </c:pt>
                      <c:pt idx="9854">
                        <c:v>454.13509741613098</c:v>
                      </c:pt>
                      <c:pt idx="9855">
                        <c:v>454.08977448334701</c:v>
                      </c:pt>
                      <c:pt idx="9856">
                        <c:v>454.08609973881403</c:v>
                      </c:pt>
                      <c:pt idx="9857">
                        <c:v>454.08089409639399</c:v>
                      </c:pt>
                      <c:pt idx="9858">
                        <c:v>454.07504240254798</c:v>
                      </c:pt>
                      <c:pt idx="9859">
                        <c:v>454.07373620067</c:v>
                      </c:pt>
                      <c:pt idx="9860">
                        <c:v>454.06514555660601</c:v>
                      </c:pt>
                      <c:pt idx="9861">
                        <c:v>454.01413131323397</c:v>
                      </c:pt>
                      <c:pt idx="9862">
                        <c:v>453.99316203404601</c:v>
                      </c:pt>
                      <c:pt idx="9863">
                        <c:v>453.98438062587297</c:v>
                      </c:pt>
                      <c:pt idx="9864">
                        <c:v>453.98288183878799</c:v>
                      </c:pt>
                      <c:pt idx="9865">
                        <c:v>453.94766142482001</c:v>
                      </c:pt>
                      <c:pt idx="9866">
                        <c:v>453.91183341205402</c:v>
                      </c:pt>
                      <c:pt idx="9867">
                        <c:v>453.88279697101001</c:v>
                      </c:pt>
                      <c:pt idx="9868">
                        <c:v>453.80982413848898</c:v>
                      </c:pt>
                      <c:pt idx="9869">
                        <c:v>453.79284434180698</c:v>
                      </c:pt>
                      <c:pt idx="9870">
                        <c:v>453.78851462848701</c:v>
                      </c:pt>
                      <c:pt idx="9871">
                        <c:v>453.78271104205197</c:v>
                      </c:pt>
                      <c:pt idx="9872">
                        <c:v>453.76512002809397</c:v>
                      </c:pt>
                      <c:pt idx="9873">
                        <c:v>453.73611431913503</c:v>
                      </c:pt>
                      <c:pt idx="9874">
                        <c:v>453.72539187892198</c:v>
                      </c:pt>
                      <c:pt idx="9875">
                        <c:v>453.71911924865401</c:v>
                      </c:pt>
                      <c:pt idx="9876">
                        <c:v>453.71214242534501</c:v>
                      </c:pt>
                      <c:pt idx="9877">
                        <c:v>453.71046806587702</c:v>
                      </c:pt>
                      <c:pt idx="9878">
                        <c:v>453.70717793506998</c:v>
                      </c:pt>
                      <c:pt idx="9879">
                        <c:v>453.70598799558201</c:v>
                      </c:pt>
                      <c:pt idx="9880">
                        <c:v>453.67427116087998</c:v>
                      </c:pt>
                      <c:pt idx="9881">
                        <c:v>453.66818137600899</c:v>
                      </c:pt>
                      <c:pt idx="9882">
                        <c:v>453.65643300637498</c:v>
                      </c:pt>
                      <c:pt idx="9883">
                        <c:v>453.65422268377898</c:v>
                      </c:pt>
                      <c:pt idx="9884">
                        <c:v>453.59305807343702</c:v>
                      </c:pt>
                      <c:pt idx="9885">
                        <c:v>453.59120047735098</c:v>
                      </c:pt>
                      <c:pt idx="9886">
                        <c:v>453.58536298880102</c:v>
                      </c:pt>
                      <c:pt idx="9887">
                        <c:v>453.56184795214699</c:v>
                      </c:pt>
                      <c:pt idx="9888">
                        <c:v>453.517228005942</c:v>
                      </c:pt>
                      <c:pt idx="9889">
                        <c:v>453.50034900531801</c:v>
                      </c:pt>
                      <c:pt idx="9890">
                        <c:v>453.45049085256602</c:v>
                      </c:pt>
                      <c:pt idx="9891">
                        <c:v>453.420772551087</c:v>
                      </c:pt>
                      <c:pt idx="9892">
                        <c:v>453.38454829350798</c:v>
                      </c:pt>
                      <c:pt idx="9893">
                        <c:v>453.37574251524501</c:v>
                      </c:pt>
                      <c:pt idx="9894">
                        <c:v>453.359671980153</c:v>
                      </c:pt>
                      <c:pt idx="9895">
                        <c:v>453.29953463347698</c:v>
                      </c:pt>
                      <c:pt idx="9896">
                        <c:v>453.29476164475602</c:v>
                      </c:pt>
                      <c:pt idx="9897">
                        <c:v>453.27517791619198</c:v>
                      </c:pt>
                      <c:pt idx="9898">
                        <c:v>453.27062038011002</c:v>
                      </c:pt>
                      <c:pt idx="9899">
                        <c:v>453.26684614766998</c:v>
                      </c:pt>
                      <c:pt idx="9900">
                        <c:v>453.26121286363298</c:v>
                      </c:pt>
                      <c:pt idx="9901">
                        <c:v>453.25703395568001</c:v>
                      </c:pt>
                      <c:pt idx="9902">
                        <c:v>453.25133457331901</c:v>
                      </c:pt>
                      <c:pt idx="9903">
                        <c:v>453.24322799523497</c:v>
                      </c:pt>
                      <c:pt idx="9904">
                        <c:v>453.21157051318698</c:v>
                      </c:pt>
                      <c:pt idx="9905">
                        <c:v>453.195926513632</c:v>
                      </c:pt>
                      <c:pt idx="9906">
                        <c:v>453.08847854681102</c:v>
                      </c:pt>
                      <c:pt idx="9907">
                        <c:v>453.07802452223399</c:v>
                      </c:pt>
                      <c:pt idx="9908">
                        <c:v>453.070508377414</c:v>
                      </c:pt>
                      <c:pt idx="9909">
                        <c:v>453.06445483213599</c:v>
                      </c:pt>
                      <c:pt idx="9910">
                        <c:v>453.04949134434497</c:v>
                      </c:pt>
                      <c:pt idx="9911">
                        <c:v>453.00004142308399</c:v>
                      </c:pt>
                      <c:pt idx="9912">
                        <c:v>452.996236002876</c:v>
                      </c:pt>
                      <c:pt idx="9913">
                        <c:v>452.994413477222</c:v>
                      </c:pt>
                      <c:pt idx="9914">
                        <c:v>452.99358885749803</c:v>
                      </c:pt>
                      <c:pt idx="9915">
                        <c:v>452.91537471824103</c:v>
                      </c:pt>
                      <c:pt idx="9916">
                        <c:v>452.83832502506999</c:v>
                      </c:pt>
                      <c:pt idx="9917">
                        <c:v>452.815178234857</c:v>
                      </c:pt>
                      <c:pt idx="9918">
                        <c:v>452.76047861853999</c:v>
                      </c:pt>
                      <c:pt idx="9919">
                        <c:v>452.73958813432699</c:v>
                      </c:pt>
                      <c:pt idx="9920">
                        <c:v>452.726548637375</c:v>
                      </c:pt>
                      <c:pt idx="9921">
                        <c:v>452.72479577281302</c:v>
                      </c:pt>
                      <c:pt idx="9922">
                        <c:v>452.72260890253398</c:v>
                      </c:pt>
                      <c:pt idx="9923">
                        <c:v>452.699595085677</c:v>
                      </c:pt>
                      <c:pt idx="9924">
                        <c:v>452.68827769263299</c:v>
                      </c:pt>
                      <c:pt idx="9925">
                        <c:v>452.63477561167798</c:v>
                      </c:pt>
                      <c:pt idx="9926">
                        <c:v>452.629050261808</c:v>
                      </c:pt>
                      <c:pt idx="9927">
                        <c:v>452.60372951841799</c:v>
                      </c:pt>
                      <c:pt idx="9928">
                        <c:v>452.58791406715699</c:v>
                      </c:pt>
                      <c:pt idx="9929">
                        <c:v>452.507579565811</c:v>
                      </c:pt>
                      <c:pt idx="9930">
                        <c:v>452.46805466988201</c:v>
                      </c:pt>
                      <c:pt idx="9931">
                        <c:v>452.45254635331003</c:v>
                      </c:pt>
                      <c:pt idx="9932">
                        <c:v>452.40906823932801</c:v>
                      </c:pt>
                      <c:pt idx="9933">
                        <c:v>452.377945952765</c:v>
                      </c:pt>
                      <c:pt idx="9934">
                        <c:v>452.36865604147602</c:v>
                      </c:pt>
                      <c:pt idx="9935">
                        <c:v>452.36116162931501</c:v>
                      </c:pt>
                      <c:pt idx="9936">
                        <c:v>452.32821197046599</c:v>
                      </c:pt>
                      <c:pt idx="9937">
                        <c:v>452.300575472802</c:v>
                      </c:pt>
                      <c:pt idx="9938">
                        <c:v>452.300445944231</c:v>
                      </c:pt>
                      <c:pt idx="9939">
                        <c:v>452.29245614131497</c:v>
                      </c:pt>
                      <c:pt idx="9940">
                        <c:v>452.27952510374399</c:v>
                      </c:pt>
                      <c:pt idx="9941">
                        <c:v>452.27689800348003</c:v>
                      </c:pt>
                      <c:pt idx="9942">
                        <c:v>452.271097502847</c:v>
                      </c:pt>
                      <c:pt idx="9943">
                        <c:v>452.268963699023</c:v>
                      </c:pt>
                      <c:pt idx="9944">
                        <c:v>452.26408340682599</c:v>
                      </c:pt>
                      <c:pt idx="9945">
                        <c:v>452.25261853990901</c:v>
                      </c:pt>
                      <c:pt idx="9946">
                        <c:v>452.247740966398</c:v>
                      </c:pt>
                      <c:pt idx="9947">
                        <c:v>452.24564280661599</c:v>
                      </c:pt>
                      <c:pt idx="9948">
                        <c:v>452.24383049804999</c:v>
                      </c:pt>
                      <c:pt idx="9949">
                        <c:v>452.23882989311801</c:v>
                      </c:pt>
                      <c:pt idx="9950">
                        <c:v>452.19520804122197</c:v>
                      </c:pt>
                      <c:pt idx="9951">
                        <c:v>452.17818769673698</c:v>
                      </c:pt>
                      <c:pt idx="9952">
                        <c:v>452.16183963855099</c:v>
                      </c:pt>
                      <c:pt idx="9953">
                        <c:v>452.15719093807098</c:v>
                      </c:pt>
                      <c:pt idx="9954">
                        <c:v>452.15069321908499</c:v>
                      </c:pt>
                      <c:pt idx="9955">
                        <c:v>452.141475401072</c:v>
                      </c:pt>
                      <c:pt idx="9956">
                        <c:v>452.11531158377397</c:v>
                      </c:pt>
                      <c:pt idx="9957">
                        <c:v>452.10533527157799</c:v>
                      </c:pt>
                      <c:pt idx="9958">
                        <c:v>452.08903454708502</c:v>
                      </c:pt>
                      <c:pt idx="9959">
                        <c:v>452.07640093975499</c:v>
                      </c:pt>
                      <c:pt idx="9960">
                        <c:v>452.073559384774</c:v>
                      </c:pt>
                      <c:pt idx="9961">
                        <c:v>452.070085979552</c:v>
                      </c:pt>
                      <c:pt idx="9962">
                        <c:v>452.06946755224698</c:v>
                      </c:pt>
                      <c:pt idx="9963">
                        <c:v>452.06685124427003</c:v>
                      </c:pt>
                      <c:pt idx="9964">
                        <c:v>452.04536221465298</c:v>
                      </c:pt>
                      <c:pt idx="9965">
                        <c:v>452.044344313811</c:v>
                      </c:pt>
                      <c:pt idx="9966">
                        <c:v>452.03329728908</c:v>
                      </c:pt>
                      <c:pt idx="9967">
                        <c:v>452.01613942968601</c:v>
                      </c:pt>
                      <c:pt idx="9968">
                        <c:v>451.99067546727298</c:v>
                      </c:pt>
                      <c:pt idx="9969">
                        <c:v>451.98745715901799</c:v>
                      </c:pt>
                      <c:pt idx="9970">
                        <c:v>451.98241111258</c:v>
                      </c:pt>
                      <c:pt idx="9971">
                        <c:v>451.97078685539401</c:v>
                      </c:pt>
                      <c:pt idx="9972">
                        <c:v>451.96161492083399</c:v>
                      </c:pt>
                      <c:pt idx="9973">
                        <c:v>451.95804745178901</c:v>
                      </c:pt>
                      <c:pt idx="9974">
                        <c:v>451.95745112493302</c:v>
                      </c:pt>
                      <c:pt idx="9975">
                        <c:v>451.93988291494099</c:v>
                      </c:pt>
                      <c:pt idx="9976">
                        <c:v>451.938515744798</c:v>
                      </c:pt>
                      <c:pt idx="9977">
                        <c:v>451.92564508357202</c:v>
                      </c:pt>
                      <c:pt idx="9978">
                        <c:v>451.92468551052298</c:v>
                      </c:pt>
                      <c:pt idx="9979">
                        <c:v>451.91841833897797</c:v>
                      </c:pt>
                      <c:pt idx="9980">
                        <c:v>451.91161428752503</c:v>
                      </c:pt>
                      <c:pt idx="9981">
                        <c:v>451.88996370974701</c:v>
                      </c:pt>
                      <c:pt idx="9982">
                        <c:v>451.88628977978902</c:v>
                      </c:pt>
                      <c:pt idx="9983">
                        <c:v>451.87404445310102</c:v>
                      </c:pt>
                      <c:pt idx="9984">
                        <c:v>451.85602986983201</c:v>
                      </c:pt>
                      <c:pt idx="9985">
                        <c:v>451.814629512642</c:v>
                      </c:pt>
                      <c:pt idx="9986">
                        <c:v>451.79453352417602</c:v>
                      </c:pt>
                      <c:pt idx="9987">
                        <c:v>451.78035784960201</c:v>
                      </c:pt>
                      <c:pt idx="9988">
                        <c:v>451.74466925682702</c:v>
                      </c:pt>
                      <c:pt idx="9989">
                        <c:v>451.72779829330699</c:v>
                      </c:pt>
                      <c:pt idx="9990">
                        <c:v>451.71254541800897</c:v>
                      </c:pt>
                      <c:pt idx="9991">
                        <c:v>451.69864800180397</c:v>
                      </c:pt>
                      <c:pt idx="9992">
                        <c:v>451.69631332626699</c:v>
                      </c:pt>
                      <c:pt idx="9993">
                        <c:v>451.67904579077401</c:v>
                      </c:pt>
                      <c:pt idx="9994">
                        <c:v>451.67150905722599</c:v>
                      </c:pt>
                      <c:pt idx="9995">
                        <c:v>451.59951138052901</c:v>
                      </c:pt>
                      <c:pt idx="9996">
                        <c:v>451.57996859176501</c:v>
                      </c:pt>
                      <c:pt idx="9997">
                        <c:v>451.57106529903501</c:v>
                      </c:pt>
                      <c:pt idx="9998">
                        <c:v>451.55381569782799</c:v>
                      </c:pt>
                      <c:pt idx="9999">
                        <c:v>451.53105990624499</c:v>
                      </c:pt>
                      <c:pt idx="10000">
                        <c:v>451.52946748212702</c:v>
                      </c:pt>
                      <c:pt idx="10001">
                        <c:v>451.50292091093002</c:v>
                      </c:pt>
                      <c:pt idx="10002">
                        <c:v>451.49679243609398</c:v>
                      </c:pt>
                      <c:pt idx="10003">
                        <c:v>451.46630205640798</c:v>
                      </c:pt>
                      <c:pt idx="10004">
                        <c:v>451.45644027438601</c:v>
                      </c:pt>
                      <c:pt idx="10005">
                        <c:v>451.44058497309601</c:v>
                      </c:pt>
                      <c:pt idx="10006">
                        <c:v>451.433278014569</c:v>
                      </c:pt>
                      <c:pt idx="10007">
                        <c:v>451.42312210376798</c:v>
                      </c:pt>
                      <c:pt idx="10008">
                        <c:v>451.41718717159301</c:v>
                      </c:pt>
                      <c:pt idx="10009">
                        <c:v>451.384417610593</c:v>
                      </c:pt>
                      <c:pt idx="10010">
                        <c:v>451.37732149436403</c:v>
                      </c:pt>
                      <c:pt idx="10011">
                        <c:v>451.37072648885498</c:v>
                      </c:pt>
                      <c:pt idx="10012">
                        <c:v>451.35959628179302</c:v>
                      </c:pt>
                      <c:pt idx="10013">
                        <c:v>451.351922288239</c:v>
                      </c:pt>
                      <c:pt idx="10014">
                        <c:v>451.34846228712598</c:v>
                      </c:pt>
                      <c:pt idx="10015">
                        <c:v>451.34837813501599</c:v>
                      </c:pt>
                      <c:pt idx="10016">
                        <c:v>451.30913623131403</c:v>
                      </c:pt>
                      <c:pt idx="10017">
                        <c:v>451.30143458740099</c:v>
                      </c:pt>
                      <c:pt idx="10018">
                        <c:v>451.29130853389898</c:v>
                      </c:pt>
                      <c:pt idx="10019">
                        <c:v>451.27075798794402</c:v>
                      </c:pt>
                      <c:pt idx="10020">
                        <c:v>451.21037975030498</c:v>
                      </c:pt>
                      <c:pt idx="10021">
                        <c:v>451.20264576987603</c:v>
                      </c:pt>
                      <c:pt idx="10022">
                        <c:v>451.18442015917702</c:v>
                      </c:pt>
                      <c:pt idx="10023">
                        <c:v>451.17385288657198</c:v>
                      </c:pt>
                      <c:pt idx="10024">
                        <c:v>451.16995722582902</c:v>
                      </c:pt>
                      <c:pt idx="10025">
                        <c:v>451.15840725202099</c:v>
                      </c:pt>
                      <c:pt idx="10026">
                        <c:v>451.149147797078</c:v>
                      </c:pt>
                      <c:pt idx="10027">
                        <c:v>451.13919399146903</c:v>
                      </c:pt>
                      <c:pt idx="10028">
                        <c:v>451.12733854749803</c:v>
                      </c:pt>
                      <c:pt idx="10029">
                        <c:v>451.10106687086699</c:v>
                      </c:pt>
                      <c:pt idx="10030">
                        <c:v>451.10095737028502</c:v>
                      </c:pt>
                      <c:pt idx="10031">
                        <c:v>451.09066888816102</c:v>
                      </c:pt>
                      <c:pt idx="10032">
                        <c:v>451.08668345539297</c:v>
                      </c:pt>
                      <c:pt idx="10033">
                        <c:v>451.08643028025199</c:v>
                      </c:pt>
                      <c:pt idx="10034">
                        <c:v>451.04843682028201</c:v>
                      </c:pt>
                      <c:pt idx="10035">
                        <c:v>451.03561452779502</c:v>
                      </c:pt>
                      <c:pt idx="10036">
                        <c:v>451.024145016033</c:v>
                      </c:pt>
                      <c:pt idx="10037">
                        <c:v>451.00981450612397</c:v>
                      </c:pt>
                      <c:pt idx="10038">
                        <c:v>451.00605180369803</c:v>
                      </c:pt>
                      <c:pt idx="10039">
                        <c:v>450.96902500768499</c:v>
                      </c:pt>
                      <c:pt idx="10040">
                        <c:v>450.96623077764701</c:v>
                      </c:pt>
                      <c:pt idx="10041">
                        <c:v>450.94975202138397</c:v>
                      </c:pt>
                      <c:pt idx="10042">
                        <c:v>450.92816116829999</c:v>
                      </c:pt>
                      <c:pt idx="10043">
                        <c:v>450.90062536166198</c:v>
                      </c:pt>
                      <c:pt idx="10044">
                        <c:v>450.892388199945</c:v>
                      </c:pt>
                      <c:pt idx="10045">
                        <c:v>450.858556565068</c:v>
                      </c:pt>
                      <c:pt idx="10046">
                        <c:v>450.84903185242001</c:v>
                      </c:pt>
                      <c:pt idx="10047">
                        <c:v>450.83854846802802</c:v>
                      </c:pt>
                      <c:pt idx="10048">
                        <c:v>450.82644000300297</c:v>
                      </c:pt>
                      <c:pt idx="10049">
                        <c:v>450.81772113941702</c:v>
                      </c:pt>
                      <c:pt idx="10050">
                        <c:v>450.81512132292198</c:v>
                      </c:pt>
                      <c:pt idx="10051">
                        <c:v>450.81440643037598</c:v>
                      </c:pt>
                      <c:pt idx="10052">
                        <c:v>450.81240932395002</c:v>
                      </c:pt>
                      <c:pt idx="10053">
                        <c:v>450.803474577261</c:v>
                      </c:pt>
                      <c:pt idx="10054">
                        <c:v>450.78792643974998</c:v>
                      </c:pt>
                      <c:pt idx="10055">
                        <c:v>450.77913665368999</c:v>
                      </c:pt>
                      <c:pt idx="10056">
                        <c:v>450.75281190184103</c:v>
                      </c:pt>
                      <c:pt idx="10057">
                        <c:v>450.75157765243102</c:v>
                      </c:pt>
                      <c:pt idx="10058">
                        <c:v>450.73317666012599</c:v>
                      </c:pt>
                      <c:pt idx="10059">
                        <c:v>450.716420397143</c:v>
                      </c:pt>
                      <c:pt idx="10060">
                        <c:v>450.70220313396101</c:v>
                      </c:pt>
                      <c:pt idx="10061">
                        <c:v>450.69216348250802</c:v>
                      </c:pt>
                      <c:pt idx="10062">
                        <c:v>450.68799665276799</c:v>
                      </c:pt>
                      <c:pt idx="10063">
                        <c:v>450.66070838333502</c:v>
                      </c:pt>
                      <c:pt idx="10064">
                        <c:v>450.65877320565397</c:v>
                      </c:pt>
                      <c:pt idx="10065">
                        <c:v>450.644266419541</c:v>
                      </c:pt>
                      <c:pt idx="10066">
                        <c:v>450.64284578579498</c:v>
                      </c:pt>
                      <c:pt idx="10067">
                        <c:v>450.633239367454</c:v>
                      </c:pt>
                      <c:pt idx="10068">
                        <c:v>450.60701625560603</c:v>
                      </c:pt>
                      <c:pt idx="10069">
                        <c:v>450.58922105692199</c:v>
                      </c:pt>
                      <c:pt idx="10070">
                        <c:v>450.56746999449399</c:v>
                      </c:pt>
                      <c:pt idx="10071">
                        <c:v>450.541208758511</c:v>
                      </c:pt>
                      <c:pt idx="10072">
                        <c:v>450.53002549963998</c:v>
                      </c:pt>
                      <c:pt idx="10073">
                        <c:v>450.49100230486198</c:v>
                      </c:pt>
                      <c:pt idx="10074">
                        <c:v>450.48277687864498</c:v>
                      </c:pt>
                      <c:pt idx="10075">
                        <c:v>450.455687704007</c:v>
                      </c:pt>
                      <c:pt idx="10076">
                        <c:v>450.44199582620899</c:v>
                      </c:pt>
                      <c:pt idx="10077">
                        <c:v>450.43702658004901</c:v>
                      </c:pt>
                      <c:pt idx="10078">
                        <c:v>450.434574308153</c:v>
                      </c:pt>
                      <c:pt idx="10079">
                        <c:v>450.42321437444298</c:v>
                      </c:pt>
                      <c:pt idx="10080">
                        <c:v>450.40193685104202</c:v>
                      </c:pt>
                      <c:pt idx="10081">
                        <c:v>450.39073648570297</c:v>
                      </c:pt>
                      <c:pt idx="10082">
                        <c:v>450.38928944316598</c:v>
                      </c:pt>
                      <c:pt idx="10083">
                        <c:v>450.38686676530199</c:v>
                      </c:pt>
                      <c:pt idx="10084">
                        <c:v>450.37208902586201</c:v>
                      </c:pt>
                      <c:pt idx="10085">
                        <c:v>450.35308857953203</c:v>
                      </c:pt>
                      <c:pt idx="10086">
                        <c:v>450.344513605538</c:v>
                      </c:pt>
                      <c:pt idx="10087">
                        <c:v>450.31880252873901</c:v>
                      </c:pt>
                      <c:pt idx="10088">
                        <c:v>450.30323596823803</c:v>
                      </c:pt>
                      <c:pt idx="10089">
                        <c:v>450.29827987297699</c:v>
                      </c:pt>
                      <c:pt idx="10090">
                        <c:v>450.28903841866298</c:v>
                      </c:pt>
                      <c:pt idx="10091">
                        <c:v>450.27674983471098</c:v>
                      </c:pt>
                      <c:pt idx="10092">
                        <c:v>450.24572084752998</c:v>
                      </c:pt>
                      <c:pt idx="10093">
                        <c:v>450.23099674885299</c:v>
                      </c:pt>
                      <c:pt idx="10094">
                        <c:v>450.21618560362703</c:v>
                      </c:pt>
                      <c:pt idx="10095">
                        <c:v>450.20425959209803</c:v>
                      </c:pt>
                      <c:pt idx="10096">
                        <c:v>450.12885521299398</c:v>
                      </c:pt>
                      <c:pt idx="10097">
                        <c:v>450.09522841897001</c:v>
                      </c:pt>
                      <c:pt idx="10098">
                        <c:v>450.08136286598602</c:v>
                      </c:pt>
                      <c:pt idx="10099">
                        <c:v>450.07102988908298</c:v>
                      </c:pt>
                      <c:pt idx="10100">
                        <c:v>450.048628976575</c:v>
                      </c:pt>
                      <c:pt idx="10101">
                        <c:v>449.990061898524</c:v>
                      </c:pt>
                      <c:pt idx="10102">
                        <c:v>449.98109832616598</c:v>
                      </c:pt>
                      <c:pt idx="10103">
                        <c:v>449.978063970081</c:v>
                      </c:pt>
                      <c:pt idx="10104">
                        <c:v>449.96993057338801</c:v>
                      </c:pt>
                      <c:pt idx="10105">
                        <c:v>449.95520180803197</c:v>
                      </c:pt>
                      <c:pt idx="10106">
                        <c:v>449.94964184692901</c:v>
                      </c:pt>
                      <c:pt idx="10107">
                        <c:v>449.94200209277</c:v>
                      </c:pt>
                      <c:pt idx="10108">
                        <c:v>449.92773052517902</c:v>
                      </c:pt>
                      <c:pt idx="10109">
                        <c:v>449.91281274593501</c:v>
                      </c:pt>
                      <c:pt idx="10110">
                        <c:v>449.91058454030502</c:v>
                      </c:pt>
                      <c:pt idx="10111">
                        <c:v>449.90766380305098</c:v>
                      </c:pt>
                      <c:pt idx="10112">
                        <c:v>449.85700094813598</c:v>
                      </c:pt>
                      <c:pt idx="10113">
                        <c:v>449.83942798791099</c:v>
                      </c:pt>
                      <c:pt idx="10114">
                        <c:v>449.823160780249</c:v>
                      </c:pt>
                      <c:pt idx="10115">
                        <c:v>449.816611790092</c:v>
                      </c:pt>
                      <c:pt idx="10116">
                        <c:v>449.80634136229997</c:v>
                      </c:pt>
                      <c:pt idx="10117">
                        <c:v>449.75098731543602</c:v>
                      </c:pt>
                      <c:pt idx="10118">
                        <c:v>449.73452226305398</c:v>
                      </c:pt>
                      <c:pt idx="10119">
                        <c:v>449.73175606817301</c:v>
                      </c:pt>
                      <c:pt idx="10120">
                        <c:v>449.730210376054</c:v>
                      </c:pt>
                      <c:pt idx="10121">
                        <c:v>449.72154748458701</c:v>
                      </c:pt>
                      <c:pt idx="10122">
                        <c:v>449.70331173658599</c:v>
                      </c:pt>
                      <c:pt idx="10123">
                        <c:v>449.69511428505598</c:v>
                      </c:pt>
                      <c:pt idx="10124">
                        <c:v>449.66354856357299</c:v>
                      </c:pt>
                      <c:pt idx="10125">
                        <c:v>449.65360671098898</c:v>
                      </c:pt>
                      <c:pt idx="10126">
                        <c:v>449.62957048528801</c:v>
                      </c:pt>
                      <c:pt idx="10127">
                        <c:v>449.61725903731502</c:v>
                      </c:pt>
                      <c:pt idx="10128">
                        <c:v>449.572097233958</c:v>
                      </c:pt>
                      <c:pt idx="10129">
                        <c:v>449.55643429162302</c:v>
                      </c:pt>
                      <c:pt idx="10130">
                        <c:v>449.54243526073202</c:v>
                      </c:pt>
                      <c:pt idx="10131">
                        <c:v>449.52508039379597</c:v>
                      </c:pt>
                      <c:pt idx="10132">
                        <c:v>449.50729729570003</c:v>
                      </c:pt>
                      <c:pt idx="10133">
                        <c:v>449.504046845755</c:v>
                      </c:pt>
                      <c:pt idx="10134">
                        <c:v>449.47271928969002</c:v>
                      </c:pt>
                      <c:pt idx="10135">
                        <c:v>449.39545874322602</c:v>
                      </c:pt>
                      <c:pt idx="10136">
                        <c:v>449.27654577754703</c:v>
                      </c:pt>
                      <c:pt idx="10137">
                        <c:v>449.25763104367599</c:v>
                      </c:pt>
                      <c:pt idx="10138">
                        <c:v>449.23785574710701</c:v>
                      </c:pt>
                      <c:pt idx="10139">
                        <c:v>449.23524787831099</c:v>
                      </c:pt>
                      <c:pt idx="10140">
                        <c:v>449.19212401618302</c:v>
                      </c:pt>
                      <c:pt idx="10141">
                        <c:v>449.168842530088</c:v>
                      </c:pt>
                      <c:pt idx="10142">
                        <c:v>449.11113145585199</c:v>
                      </c:pt>
                      <c:pt idx="10143">
                        <c:v>449.09635177249902</c:v>
                      </c:pt>
                      <c:pt idx="10144">
                        <c:v>449.08992768503202</c:v>
                      </c:pt>
                      <c:pt idx="10145">
                        <c:v>449.087746340857</c:v>
                      </c:pt>
                      <c:pt idx="10146">
                        <c:v>449.08372394088298</c:v>
                      </c:pt>
                      <c:pt idx="10147">
                        <c:v>449.05827164701901</c:v>
                      </c:pt>
                      <c:pt idx="10148">
                        <c:v>449.05039201182598</c:v>
                      </c:pt>
                      <c:pt idx="10149">
                        <c:v>448.98528609171802</c:v>
                      </c:pt>
                      <c:pt idx="10150">
                        <c:v>448.97706239239199</c:v>
                      </c:pt>
                      <c:pt idx="10151">
                        <c:v>448.95357694366601</c:v>
                      </c:pt>
                      <c:pt idx="10152">
                        <c:v>448.94635424260201</c:v>
                      </c:pt>
                      <c:pt idx="10153">
                        <c:v>448.93074467288102</c:v>
                      </c:pt>
                      <c:pt idx="10154">
                        <c:v>448.92837786214699</c:v>
                      </c:pt>
                      <c:pt idx="10155">
                        <c:v>448.91204243143801</c:v>
                      </c:pt>
                      <c:pt idx="10156">
                        <c:v>448.90942095498701</c:v>
                      </c:pt>
                      <c:pt idx="10157">
                        <c:v>448.90378222243601</c:v>
                      </c:pt>
                      <c:pt idx="10158">
                        <c:v>448.87738348245301</c:v>
                      </c:pt>
                      <c:pt idx="10159">
                        <c:v>448.86014645657002</c:v>
                      </c:pt>
                      <c:pt idx="10160">
                        <c:v>448.84203061413899</c:v>
                      </c:pt>
                      <c:pt idx="10161">
                        <c:v>448.83708426975102</c:v>
                      </c:pt>
                      <c:pt idx="10162">
                        <c:v>448.81225357096298</c:v>
                      </c:pt>
                      <c:pt idx="10163">
                        <c:v>448.805058666501</c:v>
                      </c:pt>
                      <c:pt idx="10164">
                        <c:v>448.77640729691399</c:v>
                      </c:pt>
                      <c:pt idx="10165">
                        <c:v>448.77388605021798</c:v>
                      </c:pt>
                      <c:pt idx="10166">
                        <c:v>448.77119256777502</c:v>
                      </c:pt>
                      <c:pt idx="10167">
                        <c:v>448.74723964566903</c:v>
                      </c:pt>
                      <c:pt idx="10168">
                        <c:v>448.732470056247</c:v>
                      </c:pt>
                      <c:pt idx="10169">
                        <c:v>448.71847387519</c:v>
                      </c:pt>
                      <c:pt idx="10170">
                        <c:v>448.69033559895502</c:v>
                      </c:pt>
                      <c:pt idx="10171">
                        <c:v>448.67532428049401</c:v>
                      </c:pt>
                      <c:pt idx="10172">
                        <c:v>448.64726443689199</c:v>
                      </c:pt>
                      <c:pt idx="10173">
                        <c:v>448.643710035239</c:v>
                      </c:pt>
                      <c:pt idx="10174">
                        <c:v>448.63840336727498</c:v>
                      </c:pt>
                      <c:pt idx="10175">
                        <c:v>448.61034169078198</c:v>
                      </c:pt>
                      <c:pt idx="10176">
                        <c:v>448.544254245893</c:v>
                      </c:pt>
                      <c:pt idx="10177">
                        <c:v>448.51926383878498</c:v>
                      </c:pt>
                      <c:pt idx="10178">
                        <c:v>448.50731786528098</c:v>
                      </c:pt>
                      <c:pt idx="10179">
                        <c:v>448.50041085622098</c:v>
                      </c:pt>
                      <c:pt idx="10180">
                        <c:v>448.49305195964001</c:v>
                      </c:pt>
                      <c:pt idx="10181">
                        <c:v>448.47442618958598</c:v>
                      </c:pt>
                      <c:pt idx="10182">
                        <c:v>448.461470102916</c:v>
                      </c:pt>
                      <c:pt idx="10183">
                        <c:v>448.44596347253503</c:v>
                      </c:pt>
                      <c:pt idx="10184">
                        <c:v>448.41707651795701</c:v>
                      </c:pt>
                      <c:pt idx="10185">
                        <c:v>448.40537667679803</c:v>
                      </c:pt>
                      <c:pt idx="10186">
                        <c:v>448.39102694098602</c:v>
                      </c:pt>
                      <c:pt idx="10187">
                        <c:v>448.38245536453002</c:v>
                      </c:pt>
                      <c:pt idx="10188">
                        <c:v>448.331739535758</c:v>
                      </c:pt>
                      <c:pt idx="10189">
                        <c:v>448.32472986923199</c:v>
                      </c:pt>
                      <c:pt idx="10190">
                        <c:v>448.30822792075099</c:v>
                      </c:pt>
                      <c:pt idx="10191">
                        <c:v>448.27812589475201</c:v>
                      </c:pt>
                      <c:pt idx="10192">
                        <c:v>448.26400015342699</c:v>
                      </c:pt>
                      <c:pt idx="10193">
                        <c:v>448.24366515472298</c:v>
                      </c:pt>
                      <c:pt idx="10194">
                        <c:v>448.23990766848198</c:v>
                      </c:pt>
                      <c:pt idx="10195">
                        <c:v>448.22766057880699</c:v>
                      </c:pt>
                      <c:pt idx="10196">
                        <c:v>448.21306357861602</c:v>
                      </c:pt>
                      <c:pt idx="10197">
                        <c:v>448.17101315000599</c:v>
                      </c:pt>
                      <c:pt idx="10198">
                        <c:v>448.17047263520601</c:v>
                      </c:pt>
                      <c:pt idx="10199">
                        <c:v>448.15730549851298</c:v>
                      </c:pt>
                      <c:pt idx="10200">
                        <c:v>448.13778555029</c:v>
                      </c:pt>
                      <c:pt idx="10201">
                        <c:v>448.12055240528503</c:v>
                      </c:pt>
                      <c:pt idx="10202">
                        <c:v>448.11795763222</c:v>
                      </c:pt>
                      <c:pt idx="10203">
                        <c:v>448.09794657278098</c:v>
                      </c:pt>
                      <c:pt idx="10204">
                        <c:v>448.09119974757499</c:v>
                      </c:pt>
                      <c:pt idx="10205">
                        <c:v>448.08536015458299</c:v>
                      </c:pt>
                      <c:pt idx="10206">
                        <c:v>448.07008238028402</c:v>
                      </c:pt>
                      <c:pt idx="10207">
                        <c:v>448.06676024158497</c:v>
                      </c:pt>
                      <c:pt idx="10208">
                        <c:v>448.03471363704898</c:v>
                      </c:pt>
                      <c:pt idx="10209">
                        <c:v>448.00376653439298</c:v>
                      </c:pt>
                      <c:pt idx="10210">
                        <c:v>447.97867693745098</c:v>
                      </c:pt>
                      <c:pt idx="10211">
                        <c:v>447.96702196447802</c:v>
                      </c:pt>
                      <c:pt idx="10212">
                        <c:v>447.94549240439397</c:v>
                      </c:pt>
                      <c:pt idx="10213">
                        <c:v>447.939807113678</c:v>
                      </c:pt>
                      <c:pt idx="10214">
                        <c:v>447.92705169190401</c:v>
                      </c:pt>
                      <c:pt idx="10215">
                        <c:v>447.91284687097999</c:v>
                      </c:pt>
                      <c:pt idx="10216">
                        <c:v>447.90428336733697</c:v>
                      </c:pt>
                      <c:pt idx="10217">
                        <c:v>447.90079550007403</c:v>
                      </c:pt>
                      <c:pt idx="10218">
                        <c:v>447.885508109125</c:v>
                      </c:pt>
                      <c:pt idx="10219">
                        <c:v>447.862703611803</c:v>
                      </c:pt>
                      <c:pt idx="10220">
                        <c:v>447.852136542285</c:v>
                      </c:pt>
                      <c:pt idx="10221">
                        <c:v>447.83084272612598</c:v>
                      </c:pt>
                      <c:pt idx="10222">
                        <c:v>447.81143499036699</c:v>
                      </c:pt>
                      <c:pt idx="10223">
                        <c:v>447.78066285579098</c:v>
                      </c:pt>
                      <c:pt idx="10224">
                        <c:v>447.778060681689</c:v>
                      </c:pt>
                      <c:pt idx="10225">
                        <c:v>447.77315860316099</c:v>
                      </c:pt>
                      <c:pt idx="10226">
                        <c:v>447.76993200120501</c:v>
                      </c:pt>
                      <c:pt idx="10227">
                        <c:v>447.75655430739698</c:v>
                      </c:pt>
                      <c:pt idx="10228">
                        <c:v>447.733414422333</c:v>
                      </c:pt>
                      <c:pt idx="10229">
                        <c:v>447.72791737922802</c:v>
                      </c:pt>
                      <c:pt idx="10230">
                        <c:v>447.72626803201001</c:v>
                      </c:pt>
                      <c:pt idx="10231">
                        <c:v>447.72036992173201</c:v>
                      </c:pt>
                      <c:pt idx="10232">
                        <c:v>447.67469052679098</c:v>
                      </c:pt>
                      <c:pt idx="10233">
                        <c:v>447.58914429785801</c:v>
                      </c:pt>
                      <c:pt idx="10234">
                        <c:v>447.57310040014897</c:v>
                      </c:pt>
                      <c:pt idx="10235">
                        <c:v>447.57128537801799</c:v>
                      </c:pt>
                      <c:pt idx="10236">
                        <c:v>447.55936752232299</c:v>
                      </c:pt>
                      <c:pt idx="10237">
                        <c:v>447.548966036335</c:v>
                      </c:pt>
                      <c:pt idx="10238">
                        <c:v>447.51812520332902</c:v>
                      </c:pt>
                      <c:pt idx="10239">
                        <c:v>447.47920069622199</c:v>
                      </c:pt>
                      <c:pt idx="10240">
                        <c:v>447.42293191268902</c:v>
                      </c:pt>
                      <c:pt idx="10241">
                        <c:v>447.42259433073599</c:v>
                      </c:pt>
                      <c:pt idx="10242">
                        <c:v>447.42139626521202</c:v>
                      </c:pt>
                      <c:pt idx="10243">
                        <c:v>447.39411599549499</c:v>
                      </c:pt>
                      <c:pt idx="10244">
                        <c:v>447.39190914998602</c:v>
                      </c:pt>
                      <c:pt idx="10245">
                        <c:v>447.36861972730298</c:v>
                      </c:pt>
                      <c:pt idx="10246">
                        <c:v>447.35059669987999</c:v>
                      </c:pt>
                      <c:pt idx="10247">
                        <c:v>447.34081861026601</c:v>
                      </c:pt>
                      <c:pt idx="10248">
                        <c:v>447.334875577101</c:v>
                      </c:pt>
                      <c:pt idx="10249">
                        <c:v>447.33300100154997</c:v>
                      </c:pt>
                      <c:pt idx="10250">
                        <c:v>447.32453577835201</c:v>
                      </c:pt>
                      <c:pt idx="10251">
                        <c:v>447.31631766687798</c:v>
                      </c:pt>
                      <c:pt idx="10252">
                        <c:v>447.28113306704603</c:v>
                      </c:pt>
                      <c:pt idx="10253">
                        <c:v>447.26600444527799</c:v>
                      </c:pt>
                      <c:pt idx="10254">
                        <c:v>447.25366231132898</c:v>
                      </c:pt>
                      <c:pt idx="10255">
                        <c:v>447.24832125611198</c:v>
                      </c:pt>
                      <c:pt idx="10256">
                        <c:v>447.24207537039899</c:v>
                      </c:pt>
                      <c:pt idx="10257">
                        <c:v>447.22389919959897</c:v>
                      </c:pt>
                      <c:pt idx="10258">
                        <c:v>447.21695482088597</c:v>
                      </c:pt>
                      <c:pt idx="10259">
                        <c:v>447.20173320562202</c:v>
                      </c:pt>
                      <c:pt idx="10260">
                        <c:v>447.19966274068901</c:v>
                      </c:pt>
                      <c:pt idx="10261">
                        <c:v>447.19737564399099</c:v>
                      </c:pt>
                      <c:pt idx="10262">
                        <c:v>447.190579849556</c:v>
                      </c:pt>
                      <c:pt idx="10263">
                        <c:v>447.17525066158299</c:v>
                      </c:pt>
                      <c:pt idx="10264">
                        <c:v>447.17489341168601</c:v>
                      </c:pt>
                      <c:pt idx="10265">
                        <c:v>447.162507846344</c:v>
                      </c:pt>
                      <c:pt idx="10266">
                        <c:v>447.15455282269699</c:v>
                      </c:pt>
                      <c:pt idx="10267">
                        <c:v>447.11572088911402</c:v>
                      </c:pt>
                      <c:pt idx="10268">
                        <c:v>447.09506495172502</c:v>
                      </c:pt>
                      <c:pt idx="10269">
                        <c:v>447.06321800583902</c:v>
                      </c:pt>
                      <c:pt idx="10270">
                        <c:v>447.05508828542798</c:v>
                      </c:pt>
                      <c:pt idx="10271">
                        <c:v>447.055044234945</c:v>
                      </c:pt>
                      <c:pt idx="10272">
                        <c:v>447.05313334516802</c:v>
                      </c:pt>
                      <c:pt idx="10273">
                        <c:v>447.04742701916899</c:v>
                      </c:pt>
                      <c:pt idx="10274">
                        <c:v>447.03176441582002</c:v>
                      </c:pt>
                      <c:pt idx="10275">
                        <c:v>447.02512466740399</c:v>
                      </c:pt>
                      <c:pt idx="10276">
                        <c:v>447.00747206495998</c:v>
                      </c:pt>
                      <c:pt idx="10277">
                        <c:v>447.00615746502501</c:v>
                      </c:pt>
                      <c:pt idx="10278">
                        <c:v>447.00294315698301</c:v>
                      </c:pt>
                      <c:pt idx="10279">
                        <c:v>447.00100403189998</c:v>
                      </c:pt>
                      <c:pt idx="10280">
                        <c:v>446.97686443970798</c:v>
                      </c:pt>
                      <c:pt idx="10281">
                        <c:v>446.96092557141702</c:v>
                      </c:pt>
                      <c:pt idx="10282">
                        <c:v>446.95888218508298</c:v>
                      </c:pt>
                      <c:pt idx="10283">
                        <c:v>446.947547554729</c:v>
                      </c:pt>
                      <c:pt idx="10284">
                        <c:v>446.93067080467699</c:v>
                      </c:pt>
                      <c:pt idx="10285">
                        <c:v>446.91851865953902</c:v>
                      </c:pt>
                      <c:pt idx="10286">
                        <c:v>446.89460227194598</c:v>
                      </c:pt>
                      <c:pt idx="10287">
                        <c:v>446.89388839262898</c:v>
                      </c:pt>
                      <c:pt idx="10288">
                        <c:v>446.88645792168302</c:v>
                      </c:pt>
                      <c:pt idx="10289">
                        <c:v>446.86499062757099</c:v>
                      </c:pt>
                      <c:pt idx="10290">
                        <c:v>446.85504920680899</c:v>
                      </c:pt>
                      <c:pt idx="10291">
                        <c:v>446.85023354835999</c:v>
                      </c:pt>
                      <c:pt idx="10292">
                        <c:v>446.84119176484103</c:v>
                      </c:pt>
                      <c:pt idx="10293">
                        <c:v>446.83469982228098</c:v>
                      </c:pt>
                      <c:pt idx="10294">
                        <c:v>446.83429871195199</c:v>
                      </c:pt>
                      <c:pt idx="10295">
                        <c:v>446.83186529693597</c:v>
                      </c:pt>
                      <c:pt idx="10296">
                        <c:v>446.80838148778099</c:v>
                      </c:pt>
                      <c:pt idx="10297">
                        <c:v>446.736642506995</c:v>
                      </c:pt>
                      <c:pt idx="10298">
                        <c:v>446.73019444118302</c:v>
                      </c:pt>
                      <c:pt idx="10299">
                        <c:v>446.72538682311398</c:v>
                      </c:pt>
                      <c:pt idx="10300">
                        <c:v>446.72471083788002</c:v>
                      </c:pt>
                      <c:pt idx="10301">
                        <c:v>446.71932798124698</c:v>
                      </c:pt>
                      <c:pt idx="10302">
                        <c:v>446.70960669529899</c:v>
                      </c:pt>
                      <c:pt idx="10303">
                        <c:v>446.68742231799399</c:v>
                      </c:pt>
                      <c:pt idx="10304">
                        <c:v>446.66023825078901</c:v>
                      </c:pt>
                      <c:pt idx="10305">
                        <c:v>446.64645080225802</c:v>
                      </c:pt>
                      <c:pt idx="10306">
                        <c:v>446.63136654617699</c:v>
                      </c:pt>
                      <c:pt idx="10307">
                        <c:v>446.621623926251</c:v>
                      </c:pt>
                      <c:pt idx="10308">
                        <c:v>446.60117920679301</c:v>
                      </c:pt>
                      <c:pt idx="10309">
                        <c:v>446.58570394982098</c:v>
                      </c:pt>
                      <c:pt idx="10310">
                        <c:v>446.57094623446699</c:v>
                      </c:pt>
                      <c:pt idx="10311">
                        <c:v>446.53233722897301</c:v>
                      </c:pt>
                      <c:pt idx="10312">
                        <c:v>446.50914022386598</c:v>
                      </c:pt>
                      <c:pt idx="10313">
                        <c:v>446.49090406899199</c:v>
                      </c:pt>
                      <c:pt idx="10314">
                        <c:v>446.46944225354599</c:v>
                      </c:pt>
                      <c:pt idx="10315">
                        <c:v>446.46582585056399</c:v>
                      </c:pt>
                      <c:pt idx="10316">
                        <c:v>446.45862456240002</c:v>
                      </c:pt>
                      <c:pt idx="10317">
                        <c:v>446.45342229314502</c:v>
                      </c:pt>
                      <c:pt idx="10318">
                        <c:v>446.45240018312199</c:v>
                      </c:pt>
                      <c:pt idx="10319">
                        <c:v>446.42365539596801</c:v>
                      </c:pt>
                      <c:pt idx="10320">
                        <c:v>446.38338271420599</c:v>
                      </c:pt>
                      <c:pt idx="10321">
                        <c:v>446.37334678853398</c:v>
                      </c:pt>
                      <c:pt idx="10322">
                        <c:v>446.373098997797</c:v>
                      </c:pt>
                      <c:pt idx="10323">
                        <c:v>446.36847584055801</c:v>
                      </c:pt>
                      <c:pt idx="10324">
                        <c:v>446.36358754479801</c:v>
                      </c:pt>
                      <c:pt idx="10325">
                        <c:v>446.31407543923501</c:v>
                      </c:pt>
                      <c:pt idx="10326">
                        <c:v>446.31332300650303</c:v>
                      </c:pt>
                      <c:pt idx="10327">
                        <c:v>446.284966746988</c:v>
                      </c:pt>
                      <c:pt idx="10328">
                        <c:v>446.27423743514601</c:v>
                      </c:pt>
                      <c:pt idx="10329">
                        <c:v>446.27421590227198</c:v>
                      </c:pt>
                      <c:pt idx="10330">
                        <c:v>446.23778353830699</c:v>
                      </c:pt>
                      <c:pt idx="10331">
                        <c:v>446.22159109885399</c:v>
                      </c:pt>
                      <c:pt idx="10332">
                        <c:v>446.21265399031398</c:v>
                      </c:pt>
                      <c:pt idx="10333">
                        <c:v>446.20766970454002</c:v>
                      </c:pt>
                      <c:pt idx="10334">
                        <c:v>446.20300583657303</c:v>
                      </c:pt>
                      <c:pt idx="10335">
                        <c:v>446.17996626568203</c:v>
                      </c:pt>
                      <c:pt idx="10336">
                        <c:v>446.17615766334399</c:v>
                      </c:pt>
                      <c:pt idx="10337">
                        <c:v>446.162882266201</c:v>
                      </c:pt>
                      <c:pt idx="10338">
                        <c:v>446.14764458699699</c:v>
                      </c:pt>
                      <c:pt idx="10339">
                        <c:v>446.064491783481</c:v>
                      </c:pt>
                      <c:pt idx="10340">
                        <c:v>446.02076765866298</c:v>
                      </c:pt>
                      <c:pt idx="10341">
                        <c:v>446.015416158829</c:v>
                      </c:pt>
                      <c:pt idx="10342">
                        <c:v>445.96911076272198</c:v>
                      </c:pt>
                      <c:pt idx="10343">
                        <c:v>445.955855494692</c:v>
                      </c:pt>
                      <c:pt idx="10344">
                        <c:v>445.90790616565801</c:v>
                      </c:pt>
                      <c:pt idx="10345">
                        <c:v>445.88817546778301</c:v>
                      </c:pt>
                      <c:pt idx="10346">
                        <c:v>445.86799591622702</c:v>
                      </c:pt>
                      <c:pt idx="10347">
                        <c:v>445.861621212849</c:v>
                      </c:pt>
                      <c:pt idx="10348">
                        <c:v>445.84100740161199</c:v>
                      </c:pt>
                      <c:pt idx="10349">
                        <c:v>445.84037401965003</c:v>
                      </c:pt>
                      <c:pt idx="10350">
                        <c:v>445.82461181210999</c:v>
                      </c:pt>
                      <c:pt idx="10351">
                        <c:v>445.812062795202</c:v>
                      </c:pt>
                      <c:pt idx="10352">
                        <c:v>445.781152305783</c:v>
                      </c:pt>
                      <c:pt idx="10353">
                        <c:v>445.75772182955899</c:v>
                      </c:pt>
                      <c:pt idx="10354">
                        <c:v>445.71993971747798</c:v>
                      </c:pt>
                      <c:pt idx="10355">
                        <c:v>445.71566056721201</c:v>
                      </c:pt>
                      <c:pt idx="10356">
                        <c:v>445.71155392167799</c:v>
                      </c:pt>
                      <c:pt idx="10357">
                        <c:v>445.701133477881</c:v>
                      </c:pt>
                      <c:pt idx="10358">
                        <c:v>445.69736635522997</c:v>
                      </c:pt>
                      <c:pt idx="10359">
                        <c:v>445.69578738057402</c:v>
                      </c:pt>
                      <c:pt idx="10360">
                        <c:v>445.69029357503598</c:v>
                      </c:pt>
                      <c:pt idx="10361">
                        <c:v>445.665914402429</c:v>
                      </c:pt>
                      <c:pt idx="10362">
                        <c:v>445.66519102565002</c:v>
                      </c:pt>
                      <c:pt idx="10363">
                        <c:v>445.647738550322</c:v>
                      </c:pt>
                      <c:pt idx="10364">
                        <c:v>445.62476332482601</c:v>
                      </c:pt>
                      <c:pt idx="10365">
                        <c:v>445.60649691057802</c:v>
                      </c:pt>
                      <c:pt idx="10366">
                        <c:v>445.59714122161898</c:v>
                      </c:pt>
                      <c:pt idx="10367">
                        <c:v>445.56571403578403</c:v>
                      </c:pt>
                      <c:pt idx="10368">
                        <c:v>445.55431676623499</c:v>
                      </c:pt>
                      <c:pt idx="10369">
                        <c:v>445.54820555885402</c:v>
                      </c:pt>
                      <c:pt idx="10370">
                        <c:v>445.51346590211</c:v>
                      </c:pt>
                      <c:pt idx="10371">
                        <c:v>445.50385888415701</c:v>
                      </c:pt>
                      <c:pt idx="10372">
                        <c:v>445.50262567756499</c:v>
                      </c:pt>
                      <c:pt idx="10373">
                        <c:v>445.48393496966401</c:v>
                      </c:pt>
                      <c:pt idx="10374">
                        <c:v>445.45168504685699</c:v>
                      </c:pt>
                      <c:pt idx="10375">
                        <c:v>445.44809656323099</c:v>
                      </c:pt>
                      <c:pt idx="10376">
                        <c:v>445.44354395686099</c:v>
                      </c:pt>
                      <c:pt idx="10377">
                        <c:v>445.440570253403</c:v>
                      </c:pt>
                      <c:pt idx="10378">
                        <c:v>445.373982560532</c:v>
                      </c:pt>
                      <c:pt idx="10379">
                        <c:v>445.30113547952197</c:v>
                      </c:pt>
                      <c:pt idx="10380">
                        <c:v>445.30091170083199</c:v>
                      </c:pt>
                      <c:pt idx="10381">
                        <c:v>445.289731393208</c:v>
                      </c:pt>
                      <c:pt idx="10382">
                        <c:v>445.28090711208102</c:v>
                      </c:pt>
                      <c:pt idx="10383">
                        <c:v>445.27830065852203</c:v>
                      </c:pt>
                      <c:pt idx="10384">
                        <c:v>445.26594683603997</c:v>
                      </c:pt>
                      <c:pt idx="10385">
                        <c:v>445.256990540804</c:v>
                      </c:pt>
                      <c:pt idx="10386">
                        <c:v>445.24030188522897</c:v>
                      </c:pt>
                      <c:pt idx="10387">
                        <c:v>445.22428203456201</c:v>
                      </c:pt>
                      <c:pt idx="10388">
                        <c:v>445.20950572759102</c:v>
                      </c:pt>
                      <c:pt idx="10389">
                        <c:v>445.20905410900701</c:v>
                      </c:pt>
                      <c:pt idx="10390">
                        <c:v>445.20325632322101</c:v>
                      </c:pt>
                      <c:pt idx="10391">
                        <c:v>445.19721376757701</c:v>
                      </c:pt>
                      <c:pt idx="10392">
                        <c:v>445.07142033998599</c:v>
                      </c:pt>
                      <c:pt idx="10393">
                        <c:v>445.04684974026299</c:v>
                      </c:pt>
                      <c:pt idx="10394">
                        <c:v>445.006525017679</c:v>
                      </c:pt>
                      <c:pt idx="10395">
                        <c:v>444.97823030049398</c:v>
                      </c:pt>
                      <c:pt idx="10396">
                        <c:v>444.96251660892398</c:v>
                      </c:pt>
                      <c:pt idx="10397">
                        <c:v>444.94214865252201</c:v>
                      </c:pt>
                      <c:pt idx="10398">
                        <c:v>444.90203626028898</c:v>
                      </c:pt>
                      <c:pt idx="10399">
                        <c:v>444.90096094466799</c:v>
                      </c:pt>
                      <c:pt idx="10400">
                        <c:v>444.90089238075097</c:v>
                      </c:pt>
                      <c:pt idx="10401">
                        <c:v>444.88245871075401</c:v>
                      </c:pt>
                      <c:pt idx="10402">
                        <c:v>444.864739300851</c:v>
                      </c:pt>
                      <c:pt idx="10403">
                        <c:v>444.86150367021997</c:v>
                      </c:pt>
                      <c:pt idx="10404">
                        <c:v>444.833778326409</c:v>
                      </c:pt>
                      <c:pt idx="10405">
                        <c:v>444.82384068747302</c:v>
                      </c:pt>
                      <c:pt idx="10406">
                        <c:v>444.81571416333202</c:v>
                      </c:pt>
                      <c:pt idx="10407">
                        <c:v>444.79784587808098</c:v>
                      </c:pt>
                      <c:pt idx="10408">
                        <c:v>444.76042724145498</c:v>
                      </c:pt>
                      <c:pt idx="10409">
                        <c:v>444.73594341047499</c:v>
                      </c:pt>
                      <c:pt idx="10410">
                        <c:v>444.71867037924898</c:v>
                      </c:pt>
                      <c:pt idx="10411">
                        <c:v>444.69748442483899</c:v>
                      </c:pt>
                      <c:pt idx="10412">
                        <c:v>444.69102003322001</c:v>
                      </c:pt>
                      <c:pt idx="10413">
                        <c:v>444.68089821244001</c:v>
                      </c:pt>
                      <c:pt idx="10414">
                        <c:v>444.68028465931502</c:v>
                      </c:pt>
                      <c:pt idx="10415">
                        <c:v>444.64899275702999</c:v>
                      </c:pt>
                      <c:pt idx="10416">
                        <c:v>444.63173402177398</c:v>
                      </c:pt>
                      <c:pt idx="10417">
                        <c:v>444.59090726438399</c:v>
                      </c:pt>
                      <c:pt idx="10418">
                        <c:v>444.58862438767397</c:v>
                      </c:pt>
                      <c:pt idx="10419">
                        <c:v>444.58734533785298</c:v>
                      </c:pt>
                      <c:pt idx="10420">
                        <c:v>444.58238920812698</c:v>
                      </c:pt>
                      <c:pt idx="10421">
                        <c:v>444.58125725392898</c:v>
                      </c:pt>
                      <c:pt idx="10422">
                        <c:v>444.541784735085</c:v>
                      </c:pt>
                      <c:pt idx="10423">
                        <c:v>444.51725291504698</c:v>
                      </c:pt>
                      <c:pt idx="10424">
                        <c:v>444.50245766057498</c:v>
                      </c:pt>
                      <c:pt idx="10425">
                        <c:v>444.49758723746402</c:v>
                      </c:pt>
                      <c:pt idx="10426">
                        <c:v>444.49593273192801</c:v>
                      </c:pt>
                      <c:pt idx="10427">
                        <c:v>444.47433331584898</c:v>
                      </c:pt>
                      <c:pt idx="10428">
                        <c:v>444.45522777615503</c:v>
                      </c:pt>
                      <c:pt idx="10429">
                        <c:v>444.41910529327203</c:v>
                      </c:pt>
                      <c:pt idx="10430">
                        <c:v>444.380145530292</c:v>
                      </c:pt>
                      <c:pt idx="10431">
                        <c:v>444.36067252505097</c:v>
                      </c:pt>
                      <c:pt idx="10432">
                        <c:v>444.34006164733898</c:v>
                      </c:pt>
                      <c:pt idx="10433">
                        <c:v>444.32101677965699</c:v>
                      </c:pt>
                      <c:pt idx="10434">
                        <c:v>444.31357473994598</c:v>
                      </c:pt>
                      <c:pt idx="10435">
                        <c:v>444.284605030526</c:v>
                      </c:pt>
                      <c:pt idx="10436">
                        <c:v>444.27091170766602</c:v>
                      </c:pt>
                      <c:pt idx="10437">
                        <c:v>444.25135586882601</c:v>
                      </c:pt>
                      <c:pt idx="10438">
                        <c:v>444.25081510840897</c:v>
                      </c:pt>
                      <c:pt idx="10439">
                        <c:v>444.219782209139</c:v>
                      </c:pt>
                      <c:pt idx="10440">
                        <c:v>444.18032299021098</c:v>
                      </c:pt>
                      <c:pt idx="10441">
                        <c:v>444.14955952493301</c:v>
                      </c:pt>
                      <c:pt idx="10442">
                        <c:v>444.147375967215</c:v>
                      </c:pt>
                      <c:pt idx="10443">
                        <c:v>444.14518280780101</c:v>
                      </c:pt>
                      <c:pt idx="10444">
                        <c:v>444.14100755368099</c:v>
                      </c:pt>
                      <c:pt idx="10445">
                        <c:v>444.09351712050699</c:v>
                      </c:pt>
                      <c:pt idx="10446">
                        <c:v>444.08065486937301</c:v>
                      </c:pt>
                      <c:pt idx="10447">
                        <c:v>444.07914807537497</c:v>
                      </c:pt>
                      <c:pt idx="10448">
                        <c:v>444.05468555159598</c:v>
                      </c:pt>
                      <c:pt idx="10449">
                        <c:v>444.05032748783202</c:v>
                      </c:pt>
                      <c:pt idx="10450">
                        <c:v>444.04635318481297</c:v>
                      </c:pt>
                      <c:pt idx="10451">
                        <c:v>444.02037478856403</c:v>
                      </c:pt>
                      <c:pt idx="10452">
                        <c:v>444.00501581180202</c:v>
                      </c:pt>
                      <c:pt idx="10453">
                        <c:v>444.00061307704999</c:v>
                      </c:pt>
                      <c:pt idx="10454">
                        <c:v>443.92577906964198</c:v>
                      </c:pt>
                      <c:pt idx="10455">
                        <c:v>443.91926146957297</c:v>
                      </c:pt>
                      <c:pt idx="10456">
                        <c:v>443.91646368307602</c:v>
                      </c:pt>
                      <c:pt idx="10457">
                        <c:v>443.90980199915998</c:v>
                      </c:pt>
                      <c:pt idx="10458">
                        <c:v>443.904344413827</c:v>
                      </c:pt>
                      <c:pt idx="10459">
                        <c:v>443.86284581623403</c:v>
                      </c:pt>
                      <c:pt idx="10460">
                        <c:v>443.84751135191999</c:v>
                      </c:pt>
                      <c:pt idx="10461">
                        <c:v>443.83121186857898</c:v>
                      </c:pt>
                      <c:pt idx="10462">
                        <c:v>443.83023185386998</c:v>
                      </c:pt>
                      <c:pt idx="10463">
                        <c:v>443.77698778835799</c:v>
                      </c:pt>
                      <c:pt idx="10464">
                        <c:v>443.75111875769397</c:v>
                      </c:pt>
                      <c:pt idx="10465">
                        <c:v>443.71575329177199</c:v>
                      </c:pt>
                      <c:pt idx="10466">
                        <c:v>443.70625889892102</c:v>
                      </c:pt>
                      <c:pt idx="10467">
                        <c:v>443.70134998986998</c:v>
                      </c:pt>
                      <c:pt idx="10468">
                        <c:v>443.66479889424102</c:v>
                      </c:pt>
                      <c:pt idx="10469">
                        <c:v>443.65758570019199</c:v>
                      </c:pt>
                      <c:pt idx="10470">
                        <c:v>443.64132123150898</c:v>
                      </c:pt>
                      <c:pt idx="10471">
                        <c:v>443.58633870397898</c:v>
                      </c:pt>
                      <c:pt idx="10472">
                        <c:v>443.53137221524003</c:v>
                      </c:pt>
                      <c:pt idx="10473">
                        <c:v>443.47124764582901</c:v>
                      </c:pt>
                      <c:pt idx="10474">
                        <c:v>443.471094939171</c:v>
                      </c:pt>
                      <c:pt idx="10475">
                        <c:v>443.44220567010098</c:v>
                      </c:pt>
                      <c:pt idx="10476">
                        <c:v>443.43151612711398</c:v>
                      </c:pt>
                      <c:pt idx="10477">
                        <c:v>443.384319557298</c:v>
                      </c:pt>
                      <c:pt idx="10478">
                        <c:v>443.36042655538398</c:v>
                      </c:pt>
                      <c:pt idx="10479">
                        <c:v>443.33721830257201</c:v>
                      </c:pt>
                      <c:pt idx="10480">
                        <c:v>443.31962395972897</c:v>
                      </c:pt>
                      <c:pt idx="10481">
                        <c:v>443.30540817644498</c:v>
                      </c:pt>
                      <c:pt idx="10482">
                        <c:v>443.29019464440501</c:v>
                      </c:pt>
                      <c:pt idx="10483">
                        <c:v>443.271687318597</c:v>
                      </c:pt>
                      <c:pt idx="10484">
                        <c:v>443.249704270704</c:v>
                      </c:pt>
                      <c:pt idx="10485">
                        <c:v>443.178710465503</c:v>
                      </c:pt>
                      <c:pt idx="10486">
                        <c:v>443.117705176188</c:v>
                      </c:pt>
                      <c:pt idx="10487">
                        <c:v>443.09305324149398</c:v>
                      </c:pt>
                      <c:pt idx="10488">
                        <c:v>443.086268378775</c:v>
                      </c:pt>
                      <c:pt idx="10489">
                        <c:v>443.05244681881902</c:v>
                      </c:pt>
                      <c:pt idx="10490">
                        <c:v>443.04759627603801</c:v>
                      </c:pt>
                      <c:pt idx="10491">
                        <c:v>443.04587138896898</c:v>
                      </c:pt>
                      <c:pt idx="10492">
                        <c:v>443.02452676653098</c:v>
                      </c:pt>
                      <c:pt idx="10493">
                        <c:v>443.02110470657402</c:v>
                      </c:pt>
                      <c:pt idx="10494">
                        <c:v>443.02059645012002</c:v>
                      </c:pt>
                      <c:pt idx="10495">
                        <c:v>443.01946569947597</c:v>
                      </c:pt>
                      <c:pt idx="10496">
                        <c:v>443.006254640267</c:v>
                      </c:pt>
                      <c:pt idx="10497">
                        <c:v>442.96969041908102</c:v>
                      </c:pt>
                      <c:pt idx="10498">
                        <c:v>442.92520943102397</c:v>
                      </c:pt>
                      <c:pt idx="10499">
                        <c:v>442.9197269531</c:v>
                      </c:pt>
                      <c:pt idx="10500">
                        <c:v>442.90056291701001</c:v>
                      </c:pt>
                      <c:pt idx="10501">
                        <c:v>442.891359368194</c:v>
                      </c:pt>
                      <c:pt idx="10502">
                        <c:v>442.88954476004102</c:v>
                      </c:pt>
                      <c:pt idx="10503">
                        <c:v>442.886136293091</c:v>
                      </c:pt>
                      <c:pt idx="10504">
                        <c:v>442.88374687496798</c:v>
                      </c:pt>
                      <c:pt idx="10505">
                        <c:v>442.88204444327698</c:v>
                      </c:pt>
                      <c:pt idx="10506">
                        <c:v>442.87991418929897</c:v>
                      </c:pt>
                      <c:pt idx="10507">
                        <c:v>442.87593413088598</c:v>
                      </c:pt>
                      <c:pt idx="10508">
                        <c:v>442.84883430669402</c:v>
                      </c:pt>
                      <c:pt idx="10509">
                        <c:v>442.82444240678097</c:v>
                      </c:pt>
                      <c:pt idx="10510">
                        <c:v>442.80433789683201</c:v>
                      </c:pt>
                      <c:pt idx="10511">
                        <c:v>442.79808479365499</c:v>
                      </c:pt>
                      <c:pt idx="10512">
                        <c:v>442.78041732623302</c:v>
                      </c:pt>
                      <c:pt idx="10513">
                        <c:v>442.75297958851797</c:v>
                      </c:pt>
                      <c:pt idx="10514">
                        <c:v>442.71780199975098</c:v>
                      </c:pt>
                      <c:pt idx="10515">
                        <c:v>442.692564602034</c:v>
                      </c:pt>
                      <c:pt idx="10516">
                        <c:v>442.65649050712898</c:v>
                      </c:pt>
                      <c:pt idx="10517">
                        <c:v>442.64994004542598</c:v>
                      </c:pt>
                      <c:pt idx="10518">
                        <c:v>442.641137231296</c:v>
                      </c:pt>
                      <c:pt idx="10519">
                        <c:v>442.63288150991298</c:v>
                      </c:pt>
                      <c:pt idx="10520">
                        <c:v>442.617373422485</c:v>
                      </c:pt>
                      <c:pt idx="10521">
                        <c:v>442.60277538842701</c:v>
                      </c:pt>
                      <c:pt idx="10522">
                        <c:v>442.59604890700803</c:v>
                      </c:pt>
                      <c:pt idx="10523">
                        <c:v>442.59197137494601</c:v>
                      </c:pt>
                      <c:pt idx="10524">
                        <c:v>442.581216432144</c:v>
                      </c:pt>
                      <c:pt idx="10525">
                        <c:v>442.54155535820399</c:v>
                      </c:pt>
                      <c:pt idx="10526">
                        <c:v>442.514357323882</c:v>
                      </c:pt>
                      <c:pt idx="10527">
                        <c:v>442.50638667167101</c:v>
                      </c:pt>
                      <c:pt idx="10528">
                        <c:v>442.50205592129402</c:v>
                      </c:pt>
                      <c:pt idx="10529">
                        <c:v>442.47716730434598</c:v>
                      </c:pt>
                      <c:pt idx="10530">
                        <c:v>442.43742558041799</c:v>
                      </c:pt>
                      <c:pt idx="10531">
                        <c:v>442.41064134148797</c:v>
                      </c:pt>
                      <c:pt idx="10532">
                        <c:v>442.410059838287</c:v>
                      </c:pt>
                      <c:pt idx="10533">
                        <c:v>442.394055878676</c:v>
                      </c:pt>
                      <c:pt idx="10534">
                        <c:v>442.37133517406602</c:v>
                      </c:pt>
                      <c:pt idx="10535">
                        <c:v>442.35739376292003</c:v>
                      </c:pt>
                      <c:pt idx="10536">
                        <c:v>442.34935459346201</c:v>
                      </c:pt>
                      <c:pt idx="10537">
                        <c:v>442.29892957198001</c:v>
                      </c:pt>
                      <c:pt idx="10538">
                        <c:v>442.29649339800801</c:v>
                      </c:pt>
                      <c:pt idx="10539">
                        <c:v>442.28210854063002</c:v>
                      </c:pt>
                      <c:pt idx="10540">
                        <c:v>442.273042444834</c:v>
                      </c:pt>
                      <c:pt idx="10541">
                        <c:v>442.26477828866803</c:v>
                      </c:pt>
                      <c:pt idx="10542">
                        <c:v>442.25709130020999</c:v>
                      </c:pt>
                      <c:pt idx="10543">
                        <c:v>442.15950104978401</c:v>
                      </c:pt>
                      <c:pt idx="10544">
                        <c:v>442.14905530061498</c:v>
                      </c:pt>
                      <c:pt idx="10545">
                        <c:v>442.13606791100898</c:v>
                      </c:pt>
                      <c:pt idx="10546">
                        <c:v>442.12090592554603</c:v>
                      </c:pt>
                      <c:pt idx="10547">
                        <c:v>442.10733142929303</c:v>
                      </c:pt>
                      <c:pt idx="10548">
                        <c:v>442.06146834550702</c:v>
                      </c:pt>
                      <c:pt idx="10549">
                        <c:v>442.06135201145401</c:v>
                      </c:pt>
                      <c:pt idx="10550">
                        <c:v>442.04952381530501</c:v>
                      </c:pt>
                      <c:pt idx="10551">
                        <c:v>442.02549944057398</c:v>
                      </c:pt>
                      <c:pt idx="10552">
                        <c:v>441.99432083625101</c:v>
                      </c:pt>
                      <c:pt idx="10553">
                        <c:v>441.95889233157999</c:v>
                      </c:pt>
                      <c:pt idx="10554">
                        <c:v>441.93103565086199</c:v>
                      </c:pt>
                      <c:pt idx="10555">
                        <c:v>441.92278132552002</c:v>
                      </c:pt>
                      <c:pt idx="10556">
                        <c:v>441.91847197534702</c:v>
                      </c:pt>
                      <c:pt idx="10557">
                        <c:v>441.90404890794298</c:v>
                      </c:pt>
                      <c:pt idx="10558">
                        <c:v>441.90065670682702</c:v>
                      </c:pt>
                      <c:pt idx="10559">
                        <c:v>441.896409728055</c:v>
                      </c:pt>
                      <c:pt idx="10560">
                        <c:v>441.88458971975501</c:v>
                      </c:pt>
                      <c:pt idx="10561">
                        <c:v>441.88123556203999</c:v>
                      </c:pt>
                      <c:pt idx="10562">
                        <c:v>441.86812165420503</c:v>
                      </c:pt>
                      <c:pt idx="10563">
                        <c:v>441.86313420783199</c:v>
                      </c:pt>
                      <c:pt idx="10564">
                        <c:v>441.84099357896997</c:v>
                      </c:pt>
                      <c:pt idx="10565">
                        <c:v>441.81121199634498</c:v>
                      </c:pt>
                      <c:pt idx="10566">
                        <c:v>441.80551538538799</c:v>
                      </c:pt>
                      <c:pt idx="10567">
                        <c:v>441.75429429234202</c:v>
                      </c:pt>
                      <c:pt idx="10568">
                        <c:v>441.750659993314</c:v>
                      </c:pt>
                      <c:pt idx="10569">
                        <c:v>441.73345474540201</c:v>
                      </c:pt>
                      <c:pt idx="10570">
                        <c:v>441.69561042980001</c:v>
                      </c:pt>
                      <c:pt idx="10571">
                        <c:v>441.68162940128599</c:v>
                      </c:pt>
                      <c:pt idx="10572">
                        <c:v>441.66836886309602</c:v>
                      </c:pt>
                      <c:pt idx="10573">
                        <c:v>441.66232253493303</c:v>
                      </c:pt>
                      <c:pt idx="10574">
                        <c:v>441.65372037134802</c:v>
                      </c:pt>
                      <c:pt idx="10575">
                        <c:v>441.62161718543098</c:v>
                      </c:pt>
                      <c:pt idx="10576">
                        <c:v>441.59922176996201</c:v>
                      </c:pt>
                      <c:pt idx="10577">
                        <c:v>441.56539223476898</c:v>
                      </c:pt>
                      <c:pt idx="10578">
                        <c:v>441.55941500580701</c:v>
                      </c:pt>
                      <c:pt idx="10579">
                        <c:v>441.54506774774899</c:v>
                      </c:pt>
                      <c:pt idx="10580">
                        <c:v>441.53270541802198</c:v>
                      </c:pt>
                      <c:pt idx="10581">
                        <c:v>441.49151710343699</c:v>
                      </c:pt>
                      <c:pt idx="10582">
                        <c:v>441.47614543007001</c:v>
                      </c:pt>
                      <c:pt idx="10583">
                        <c:v>441.46030322859002</c:v>
                      </c:pt>
                      <c:pt idx="10584">
                        <c:v>441.43648748258403</c:v>
                      </c:pt>
                      <c:pt idx="10585">
                        <c:v>441.39371562547097</c:v>
                      </c:pt>
                      <c:pt idx="10586">
                        <c:v>441.36003679668801</c:v>
                      </c:pt>
                      <c:pt idx="10587">
                        <c:v>441.32625298566899</c:v>
                      </c:pt>
                      <c:pt idx="10588">
                        <c:v>441.32516686315699</c:v>
                      </c:pt>
                      <c:pt idx="10589">
                        <c:v>441.31887423376003</c:v>
                      </c:pt>
                      <c:pt idx="10590">
                        <c:v>441.28104653475799</c:v>
                      </c:pt>
                      <c:pt idx="10591">
                        <c:v>441.27423237776998</c:v>
                      </c:pt>
                      <c:pt idx="10592">
                        <c:v>441.23026290879</c:v>
                      </c:pt>
                      <c:pt idx="10593">
                        <c:v>441.20967112244301</c:v>
                      </c:pt>
                      <c:pt idx="10594">
                        <c:v>441.18898834223103</c:v>
                      </c:pt>
                      <c:pt idx="10595">
                        <c:v>441.17835294586502</c:v>
                      </c:pt>
                      <c:pt idx="10596">
                        <c:v>441.13269780547301</c:v>
                      </c:pt>
                      <c:pt idx="10597">
                        <c:v>441.12595291757401</c:v>
                      </c:pt>
                      <c:pt idx="10598">
                        <c:v>441.121562523759</c:v>
                      </c:pt>
                      <c:pt idx="10599">
                        <c:v>441.10628061150197</c:v>
                      </c:pt>
                      <c:pt idx="10600">
                        <c:v>441.10482348466002</c:v>
                      </c:pt>
                      <c:pt idx="10601">
                        <c:v>441.03806933524697</c:v>
                      </c:pt>
                      <c:pt idx="10602">
                        <c:v>441.03084680222901</c:v>
                      </c:pt>
                      <c:pt idx="10603">
                        <c:v>441.02353802639198</c:v>
                      </c:pt>
                      <c:pt idx="10604">
                        <c:v>441.005050807629</c:v>
                      </c:pt>
                      <c:pt idx="10605">
                        <c:v>441.00366548418998</c:v>
                      </c:pt>
                      <c:pt idx="10606">
                        <c:v>441.000623908313</c:v>
                      </c:pt>
                      <c:pt idx="10607">
                        <c:v>440.98251763332502</c:v>
                      </c:pt>
                      <c:pt idx="10608">
                        <c:v>440.94776127887201</c:v>
                      </c:pt>
                      <c:pt idx="10609">
                        <c:v>440.94344937212298</c:v>
                      </c:pt>
                      <c:pt idx="10610">
                        <c:v>440.92293936710598</c:v>
                      </c:pt>
                      <c:pt idx="10611">
                        <c:v>440.92018158470398</c:v>
                      </c:pt>
                      <c:pt idx="10612">
                        <c:v>440.91049030151601</c:v>
                      </c:pt>
                      <c:pt idx="10613">
                        <c:v>440.91002536998502</c:v>
                      </c:pt>
                      <c:pt idx="10614">
                        <c:v>440.83560098554398</c:v>
                      </c:pt>
                      <c:pt idx="10615">
                        <c:v>440.83319108981601</c:v>
                      </c:pt>
                      <c:pt idx="10616">
                        <c:v>440.83087909967497</c:v>
                      </c:pt>
                      <c:pt idx="10617">
                        <c:v>440.82507292300102</c:v>
                      </c:pt>
                      <c:pt idx="10618">
                        <c:v>440.81094024466103</c:v>
                      </c:pt>
                      <c:pt idx="10619">
                        <c:v>440.76577659492602</c:v>
                      </c:pt>
                      <c:pt idx="10620">
                        <c:v>440.73374511087701</c:v>
                      </c:pt>
                      <c:pt idx="10621">
                        <c:v>440.68016774417401</c:v>
                      </c:pt>
                      <c:pt idx="10622">
                        <c:v>440.65706820056602</c:v>
                      </c:pt>
                      <c:pt idx="10623">
                        <c:v>440.65511237147399</c:v>
                      </c:pt>
                      <c:pt idx="10624">
                        <c:v>440.65125076155903</c:v>
                      </c:pt>
                      <c:pt idx="10625">
                        <c:v>440.64949128189397</c:v>
                      </c:pt>
                      <c:pt idx="10626">
                        <c:v>440.63907834658602</c:v>
                      </c:pt>
                      <c:pt idx="10627">
                        <c:v>440.636506386387</c:v>
                      </c:pt>
                      <c:pt idx="10628">
                        <c:v>440.63422658991999</c:v>
                      </c:pt>
                      <c:pt idx="10629">
                        <c:v>440.60434089760901</c:v>
                      </c:pt>
                      <c:pt idx="10630">
                        <c:v>440.58688598577299</c:v>
                      </c:pt>
                      <c:pt idx="10631">
                        <c:v>440.586121873595</c:v>
                      </c:pt>
                      <c:pt idx="10632">
                        <c:v>440.48371592339498</c:v>
                      </c:pt>
                      <c:pt idx="10633">
                        <c:v>440.47570527801798</c:v>
                      </c:pt>
                      <c:pt idx="10634">
                        <c:v>440.44567893870698</c:v>
                      </c:pt>
                      <c:pt idx="10635">
                        <c:v>440.43021122258699</c:v>
                      </c:pt>
                      <c:pt idx="10636">
                        <c:v>440.41772509097501</c:v>
                      </c:pt>
                      <c:pt idx="10637">
                        <c:v>440.38332602825699</c:v>
                      </c:pt>
                      <c:pt idx="10638">
                        <c:v>440.37954154131899</c:v>
                      </c:pt>
                      <c:pt idx="10639">
                        <c:v>440.31533203312699</c:v>
                      </c:pt>
                      <c:pt idx="10640">
                        <c:v>440.31190654543002</c:v>
                      </c:pt>
                      <c:pt idx="10641">
                        <c:v>440.25172186521598</c:v>
                      </c:pt>
                      <c:pt idx="10642">
                        <c:v>440.24305599861401</c:v>
                      </c:pt>
                      <c:pt idx="10643">
                        <c:v>440.23594315775398</c:v>
                      </c:pt>
                      <c:pt idx="10644">
                        <c:v>440.229289043677</c:v>
                      </c:pt>
                      <c:pt idx="10645">
                        <c:v>440.22728440727298</c:v>
                      </c:pt>
                      <c:pt idx="10646">
                        <c:v>440.21873862457301</c:v>
                      </c:pt>
                      <c:pt idx="10647">
                        <c:v>440.20771607537699</c:v>
                      </c:pt>
                      <c:pt idx="10648">
                        <c:v>440.17987252394801</c:v>
                      </c:pt>
                      <c:pt idx="10649">
                        <c:v>440.17028631720598</c:v>
                      </c:pt>
                      <c:pt idx="10650">
                        <c:v>440.16210608724998</c:v>
                      </c:pt>
                      <c:pt idx="10651">
                        <c:v>440.16202582572703</c:v>
                      </c:pt>
                      <c:pt idx="10652">
                        <c:v>440.14267357228101</c:v>
                      </c:pt>
                      <c:pt idx="10653">
                        <c:v>440.13187524462501</c:v>
                      </c:pt>
                      <c:pt idx="10654">
                        <c:v>440.11742324564199</c:v>
                      </c:pt>
                      <c:pt idx="10655">
                        <c:v>440.102104978152</c:v>
                      </c:pt>
                      <c:pt idx="10656">
                        <c:v>440.09615138134399</c:v>
                      </c:pt>
                      <c:pt idx="10657">
                        <c:v>440.06429344043102</c:v>
                      </c:pt>
                      <c:pt idx="10658">
                        <c:v>440.043707997279</c:v>
                      </c:pt>
                      <c:pt idx="10659">
                        <c:v>440.02709706269002</c:v>
                      </c:pt>
                      <c:pt idx="10660">
                        <c:v>440.01187929254701</c:v>
                      </c:pt>
                      <c:pt idx="10661">
                        <c:v>439.98164637579202</c:v>
                      </c:pt>
                      <c:pt idx="10662">
                        <c:v>439.96415401172902</c:v>
                      </c:pt>
                      <c:pt idx="10663">
                        <c:v>439.92720444343797</c:v>
                      </c:pt>
                      <c:pt idx="10664">
                        <c:v>439.89601222879702</c:v>
                      </c:pt>
                      <c:pt idx="10665">
                        <c:v>439.87820154136801</c:v>
                      </c:pt>
                      <c:pt idx="10666">
                        <c:v>439.874544780191</c:v>
                      </c:pt>
                      <c:pt idx="10667">
                        <c:v>439.870301437504</c:v>
                      </c:pt>
                      <c:pt idx="10668">
                        <c:v>439.86375236736302</c:v>
                      </c:pt>
                      <c:pt idx="10669">
                        <c:v>439.85965373733802</c:v>
                      </c:pt>
                      <c:pt idx="10670">
                        <c:v>439.85355784683702</c:v>
                      </c:pt>
                      <c:pt idx="10671">
                        <c:v>439.83418690123602</c:v>
                      </c:pt>
                      <c:pt idx="10672">
                        <c:v>439.81812342152398</c:v>
                      </c:pt>
                      <c:pt idx="10673">
                        <c:v>439.78354591628602</c:v>
                      </c:pt>
                      <c:pt idx="10674">
                        <c:v>439.780182191194</c:v>
                      </c:pt>
                      <c:pt idx="10675">
                        <c:v>439.75911324755702</c:v>
                      </c:pt>
                      <c:pt idx="10676">
                        <c:v>439.75886013064002</c:v>
                      </c:pt>
                      <c:pt idx="10677">
                        <c:v>439.75677942985197</c:v>
                      </c:pt>
                      <c:pt idx="10678">
                        <c:v>439.75061844450801</c:v>
                      </c:pt>
                      <c:pt idx="10679">
                        <c:v>439.74711415145202</c:v>
                      </c:pt>
                      <c:pt idx="10680">
                        <c:v>439.72374576420202</c:v>
                      </c:pt>
                      <c:pt idx="10681">
                        <c:v>439.72256988418002</c:v>
                      </c:pt>
                      <c:pt idx="10682">
                        <c:v>439.660462637416</c:v>
                      </c:pt>
                      <c:pt idx="10683">
                        <c:v>439.63924529513901</c:v>
                      </c:pt>
                      <c:pt idx="10684">
                        <c:v>439.63554099264502</c:v>
                      </c:pt>
                      <c:pt idx="10685">
                        <c:v>439.62888834099903</c:v>
                      </c:pt>
                      <c:pt idx="10686">
                        <c:v>439.610439320686</c:v>
                      </c:pt>
                      <c:pt idx="10687">
                        <c:v>439.60670589721798</c:v>
                      </c:pt>
                      <c:pt idx="10688">
                        <c:v>439.56617515116397</c:v>
                      </c:pt>
                      <c:pt idx="10689">
                        <c:v>439.55382068442901</c:v>
                      </c:pt>
                      <c:pt idx="10690">
                        <c:v>439.55070499469099</c:v>
                      </c:pt>
                      <c:pt idx="10691">
                        <c:v>439.53170936726701</c:v>
                      </c:pt>
                      <c:pt idx="10692">
                        <c:v>439.49103843994698</c:v>
                      </c:pt>
                      <c:pt idx="10693">
                        <c:v>439.484091425435</c:v>
                      </c:pt>
                      <c:pt idx="10694">
                        <c:v>439.46995418071799</c:v>
                      </c:pt>
                      <c:pt idx="10695">
                        <c:v>439.46939546756602</c:v>
                      </c:pt>
                      <c:pt idx="10696">
                        <c:v>439.41176394548199</c:v>
                      </c:pt>
                      <c:pt idx="10697">
                        <c:v>439.37389316570602</c:v>
                      </c:pt>
                      <c:pt idx="10698">
                        <c:v>439.37230422754499</c:v>
                      </c:pt>
                      <c:pt idx="10699">
                        <c:v>439.36096989979302</c:v>
                      </c:pt>
                      <c:pt idx="10700">
                        <c:v>439.34046041895698</c:v>
                      </c:pt>
                      <c:pt idx="10701">
                        <c:v>439.339311493671</c:v>
                      </c:pt>
                      <c:pt idx="10702">
                        <c:v>439.30076380077799</c:v>
                      </c:pt>
                      <c:pt idx="10703">
                        <c:v>439.30024277558903</c:v>
                      </c:pt>
                      <c:pt idx="10704">
                        <c:v>439.28518769969003</c:v>
                      </c:pt>
                      <c:pt idx="10705">
                        <c:v>439.26609107280598</c:v>
                      </c:pt>
                      <c:pt idx="10706">
                        <c:v>439.26006386092899</c:v>
                      </c:pt>
                      <c:pt idx="10707">
                        <c:v>439.25306944987699</c:v>
                      </c:pt>
                      <c:pt idx="10708">
                        <c:v>439.25223421674099</c:v>
                      </c:pt>
                      <c:pt idx="10709">
                        <c:v>439.24250656343497</c:v>
                      </c:pt>
                      <c:pt idx="10710">
                        <c:v>439.24212331347201</c:v>
                      </c:pt>
                      <c:pt idx="10711">
                        <c:v>439.23757257174299</c:v>
                      </c:pt>
                      <c:pt idx="10712">
                        <c:v>439.23723142690301</c:v>
                      </c:pt>
                      <c:pt idx="10713">
                        <c:v>439.22324456768399</c:v>
                      </c:pt>
                      <c:pt idx="10714">
                        <c:v>439.20298220129399</c:v>
                      </c:pt>
                      <c:pt idx="10715">
                        <c:v>439.19666133743402</c:v>
                      </c:pt>
                      <c:pt idx="10716">
                        <c:v>439.15683711467102</c:v>
                      </c:pt>
                      <c:pt idx="10717">
                        <c:v>439.149798523306</c:v>
                      </c:pt>
                      <c:pt idx="10718">
                        <c:v>439.14931604214797</c:v>
                      </c:pt>
                      <c:pt idx="10719">
                        <c:v>439.14112075505</c:v>
                      </c:pt>
                      <c:pt idx="10720">
                        <c:v>439.12974540116699</c:v>
                      </c:pt>
                      <c:pt idx="10721">
                        <c:v>439.097230103198</c:v>
                      </c:pt>
                      <c:pt idx="10722">
                        <c:v>439.09333248742701</c:v>
                      </c:pt>
                      <c:pt idx="10723">
                        <c:v>439.05105410306197</c:v>
                      </c:pt>
                      <c:pt idx="10724">
                        <c:v>439.039398134458</c:v>
                      </c:pt>
                      <c:pt idx="10725">
                        <c:v>439.038692052013</c:v>
                      </c:pt>
                      <c:pt idx="10726">
                        <c:v>439.03593554020301</c:v>
                      </c:pt>
                      <c:pt idx="10727">
                        <c:v>439.02693848733401</c:v>
                      </c:pt>
                      <c:pt idx="10728">
                        <c:v>439.02386470472698</c:v>
                      </c:pt>
                      <c:pt idx="10729">
                        <c:v>439.01175044902101</c:v>
                      </c:pt>
                      <c:pt idx="10730">
                        <c:v>439.010233209283</c:v>
                      </c:pt>
                      <c:pt idx="10731">
                        <c:v>438.98345960039001</c:v>
                      </c:pt>
                      <c:pt idx="10732">
                        <c:v>438.934252781049</c:v>
                      </c:pt>
                      <c:pt idx="10733">
                        <c:v>438.90628328425697</c:v>
                      </c:pt>
                      <c:pt idx="10734">
                        <c:v>438.90598713536701</c:v>
                      </c:pt>
                      <c:pt idx="10735">
                        <c:v>438.86060990628602</c:v>
                      </c:pt>
                      <c:pt idx="10736">
                        <c:v>438.84986240428498</c:v>
                      </c:pt>
                      <c:pt idx="10737">
                        <c:v>438.84876728318397</c:v>
                      </c:pt>
                      <c:pt idx="10738">
                        <c:v>438.84205073392502</c:v>
                      </c:pt>
                      <c:pt idx="10739">
                        <c:v>438.81253063721499</c:v>
                      </c:pt>
                      <c:pt idx="10740">
                        <c:v>438.76591109748199</c:v>
                      </c:pt>
                      <c:pt idx="10741">
                        <c:v>438.73944768900799</c:v>
                      </c:pt>
                      <c:pt idx="10742">
                        <c:v>438.706432967919</c:v>
                      </c:pt>
                      <c:pt idx="10743">
                        <c:v>438.69645125883699</c:v>
                      </c:pt>
                      <c:pt idx="10744">
                        <c:v>438.684736507379</c:v>
                      </c:pt>
                      <c:pt idx="10745">
                        <c:v>438.64555287674398</c:v>
                      </c:pt>
                      <c:pt idx="10746">
                        <c:v>438.60728579000897</c:v>
                      </c:pt>
                      <c:pt idx="10747">
                        <c:v>438.57981445829603</c:v>
                      </c:pt>
                      <c:pt idx="10748">
                        <c:v>438.54542445722399</c:v>
                      </c:pt>
                      <c:pt idx="10749">
                        <c:v>438.54089639849298</c:v>
                      </c:pt>
                      <c:pt idx="10750">
                        <c:v>438.52516308516402</c:v>
                      </c:pt>
                      <c:pt idx="10751">
                        <c:v>438.52436483917103</c:v>
                      </c:pt>
                      <c:pt idx="10752">
                        <c:v>438.47403587251699</c:v>
                      </c:pt>
                      <c:pt idx="10753">
                        <c:v>438.45736958291297</c:v>
                      </c:pt>
                      <c:pt idx="10754">
                        <c:v>438.39064377447698</c:v>
                      </c:pt>
                      <c:pt idx="10755">
                        <c:v>438.3603899876</c:v>
                      </c:pt>
                      <c:pt idx="10756">
                        <c:v>438.35821848369801</c:v>
                      </c:pt>
                      <c:pt idx="10757">
                        <c:v>438.35374602903602</c:v>
                      </c:pt>
                      <c:pt idx="10758">
                        <c:v>438.32569253173398</c:v>
                      </c:pt>
                      <c:pt idx="10759">
                        <c:v>438.32549291176502</c:v>
                      </c:pt>
                      <c:pt idx="10760">
                        <c:v>438.32239788913301</c:v>
                      </c:pt>
                      <c:pt idx="10761">
                        <c:v>438.31007481601301</c:v>
                      </c:pt>
                      <c:pt idx="10762">
                        <c:v>438.274737506669</c:v>
                      </c:pt>
                      <c:pt idx="10763">
                        <c:v>438.270312215697</c:v>
                      </c:pt>
                      <c:pt idx="10764">
                        <c:v>438.25816731161802</c:v>
                      </c:pt>
                      <c:pt idx="10765">
                        <c:v>438.20383947405298</c:v>
                      </c:pt>
                      <c:pt idx="10766">
                        <c:v>438.20322629964102</c:v>
                      </c:pt>
                      <c:pt idx="10767">
                        <c:v>438.20245323043798</c:v>
                      </c:pt>
                      <c:pt idx="10768">
                        <c:v>438.18403369395497</c:v>
                      </c:pt>
                      <c:pt idx="10769">
                        <c:v>438.15219234223201</c:v>
                      </c:pt>
                      <c:pt idx="10770">
                        <c:v>438.149135989059</c:v>
                      </c:pt>
                      <c:pt idx="10771">
                        <c:v>438.14776095188603</c:v>
                      </c:pt>
                      <c:pt idx="10772">
                        <c:v>438.14170658703301</c:v>
                      </c:pt>
                      <c:pt idx="10773">
                        <c:v>438.12623844787402</c:v>
                      </c:pt>
                      <c:pt idx="10774">
                        <c:v>438.113529851723</c:v>
                      </c:pt>
                      <c:pt idx="10775">
                        <c:v>438.098015741648</c:v>
                      </c:pt>
                      <c:pt idx="10776">
                        <c:v>438.07396216408699</c:v>
                      </c:pt>
                      <c:pt idx="10777">
                        <c:v>438.066469930962</c:v>
                      </c:pt>
                      <c:pt idx="10778">
                        <c:v>438.05621622386701</c:v>
                      </c:pt>
                      <c:pt idx="10779">
                        <c:v>438.04196283218801</c:v>
                      </c:pt>
                      <c:pt idx="10780">
                        <c:v>438.01209335093301</c:v>
                      </c:pt>
                      <c:pt idx="10781">
                        <c:v>437.99795964184301</c:v>
                      </c:pt>
                      <c:pt idx="10782">
                        <c:v>437.99487296841897</c:v>
                      </c:pt>
                      <c:pt idx="10783">
                        <c:v>437.97103169896297</c:v>
                      </c:pt>
                      <c:pt idx="10784">
                        <c:v>437.904680634491</c:v>
                      </c:pt>
                      <c:pt idx="10785">
                        <c:v>437.86443525083001</c:v>
                      </c:pt>
                      <c:pt idx="10786">
                        <c:v>437.85431817056599</c:v>
                      </c:pt>
                      <c:pt idx="10787">
                        <c:v>437.833751988904</c:v>
                      </c:pt>
                      <c:pt idx="10788">
                        <c:v>437.80456548885701</c:v>
                      </c:pt>
                      <c:pt idx="10789">
                        <c:v>437.78472308406202</c:v>
                      </c:pt>
                      <c:pt idx="10790">
                        <c:v>437.76601521410998</c:v>
                      </c:pt>
                      <c:pt idx="10791">
                        <c:v>437.76154428184901</c:v>
                      </c:pt>
                      <c:pt idx="10792">
                        <c:v>437.74075776769803</c:v>
                      </c:pt>
                      <c:pt idx="10793">
                        <c:v>437.73653050066503</c:v>
                      </c:pt>
                      <c:pt idx="10794">
                        <c:v>437.73140485697598</c:v>
                      </c:pt>
                      <c:pt idx="10795">
                        <c:v>437.709948904398</c:v>
                      </c:pt>
                      <c:pt idx="10796">
                        <c:v>437.69790654473599</c:v>
                      </c:pt>
                      <c:pt idx="10797">
                        <c:v>437.682768003131</c:v>
                      </c:pt>
                      <c:pt idx="10798">
                        <c:v>437.674852015483</c:v>
                      </c:pt>
                      <c:pt idx="10799">
                        <c:v>437.66381831874497</c:v>
                      </c:pt>
                      <c:pt idx="10800">
                        <c:v>437.66178205140301</c:v>
                      </c:pt>
                      <c:pt idx="10801">
                        <c:v>437.66028772512101</c:v>
                      </c:pt>
                      <c:pt idx="10802">
                        <c:v>437.658127990477</c:v>
                      </c:pt>
                      <c:pt idx="10803">
                        <c:v>437.576528705871</c:v>
                      </c:pt>
                      <c:pt idx="10804">
                        <c:v>437.57238305558798</c:v>
                      </c:pt>
                      <c:pt idx="10805">
                        <c:v>437.56926500341501</c:v>
                      </c:pt>
                      <c:pt idx="10806">
                        <c:v>437.56056444476502</c:v>
                      </c:pt>
                      <c:pt idx="10807">
                        <c:v>437.53262148740498</c:v>
                      </c:pt>
                      <c:pt idx="10808">
                        <c:v>437.52836303247602</c:v>
                      </c:pt>
                      <c:pt idx="10809">
                        <c:v>437.516909613949</c:v>
                      </c:pt>
                      <c:pt idx="10810">
                        <c:v>437.51631927573197</c:v>
                      </c:pt>
                      <c:pt idx="10811">
                        <c:v>437.512516918274</c:v>
                      </c:pt>
                      <c:pt idx="10812">
                        <c:v>437.506124391622</c:v>
                      </c:pt>
                      <c:pt idx="10813">
                        <c:v>437.42810216090299</c:v>
                      </c:pt>
                      <c:pt idx="10814">
                        <c:v>437.418092174229</c:v>
                      </c:pt>
                      <c:pt idx="10815">
                        <c:v>437.37710280663202</c:v>
                      </c:pt>
                      <c:pt idx="10816">
                        <c:v>437.35565291590098</c:v>
                      </c:pt>
                      <c:pt idx="10817">
                        <c:v>437.34628985917601</c:v>
                      </c:pt>
                      <c:pt idx="10818">
                        <c:v>437.33603132754001</c:v>
                      </c:pt>
                      <c:pt idx="10819">
                        <c:v>437.32399357859998</c:v>
                      </c:pt>
                      <c:pt idx="10820">
                        <c:v>437.28413344291499</c:v>
                      </c:pt>
                      <c:pt idx="10821">
                        <c:v>437.279399436223</c:v>
                      </c:pt>
                      <c:pt idx="10822">
                        <c:v>437.25140858345401</c:v>
                      </c:pt>
                      <c:pt idx="10823">
                        <c:v>437.25086165306601</c:v>
                      </c:pt>
                      <c:pt idx="10824">
                        <c:v>437.22431210268599</c:v>
                      </c:pt>
                      <c:pt idx="10825">
                        <c:v>437.21962505272899</c:v>
                      </c:pt>
                      <c:pt idx="10826">
                        <c:v>437.17103066016301</c:v>
                      </c:pt>
                      <c:pt idx="10827">
                        <c:v>437.16995489764798</c:v>
                      </c:pt>
                      <c:pt idx="10828">
                        <c:v>437.14983726726501</c:v>
                      </c:pt>
                      <c:pt idx="10829">
                        <c:v>437.14909381949798</c:v>
                      </c:pt>
                      <c:pt idx="10830">
                        <c:v>437.147794546255</c:v>
                      </c:pt>
                      <c:pt idx="10831">
                        <c:v>437.10260061443802</c:v>
                      </c:pt>
                      <c:pt idx="10832">
                        <c:v>437.09882598443698</c:v>
                      </c:pt>
                      <c:pt idx="10833">
                        <c:v>437.09853762855499</c:v>
                      </c:pt>
                      <c:pt idx="10834">
                        <c:v>437.02585991405101</c:v>
                      </c:pt>
                      <c:pt idx="10835">
                        <c:v>437.01732323985402</c:v>
                      </c:pt>
                      <c:pt idx="10836">
                        <c:v>436.98804276126901</c:v>
                      </c:pt>
                      <c:pt idx="10837">
                        <c:v>436.98611294370897</c:v>
                      </c:pt>
                      <c:pt idx="10838">
                        <c:v>436.964763169273</c:v>
                      </c:pt>
                      <c:pt idx="10839">
                        <c:v>436.96257916950498</c:v>
                      </c:pt>
                      <c:pt idx="10840">
                        <c:v>436.94627416571802</c:v>
                      </c:pt>
                      <c:pt idx="10841">
                        <c:v>436.93734727166998</c:v>
                      </c:pt>
                      <c:pt idx="10842">
                        <c:v>436.93369181436799</c:v>
                      </c:pt>
                      <c:pt idx="10843">
                        <c:v>436.89486833875901</c:v>
                      </c:pt>
                      <c:pt idx="10844">
                        <c:v>436.87779752272797</c:v>
                      </c:pt>
                      <c:pt idx="10845">
                        <c:v>436.85795430094203</c:v>
                      </c:pt>
                      <c:pt idx="10846">
                        <c:v>436.85024995435998</c:v>
                      </c:pt>
                      <c:pt idx="10847">
                        <c:v>436.81785106430698</c:v>
                      </c:pt>
                      <c:pt idx="10848">
                        <c:v>436.80830216174297</c:v>
                      </c:pt>
                      <c:pt idx="10849">
                        <c:v>436.79862758082402</c:v>
                      </c:pt>
                      <c:pt idx="10850">
                        <c:v>436.79767554075403</c:v>
                      </c:pt>
                      <c:pt idx="10851">
                        <c:v>436.76254179001501</c:v>
                      </c:pt>
                      <c:pt idx="10852">
                        <c:v>436.73812682913803</c:v>
                      </c:pt>
                      <c:pt idx="10853">
                        <c:v>436.71828012105902</c:v>
                      </c:pt>
                      <c:pt idx="10854">
                        <c:v>436.71511541765699</c:v>
                      </c:pt>
                      <c:pt idx="10855">
                        <c:v>436.706035025223</c:v>
                      </c:pt>
                      <c:pt idx="10856">
                        <c:v>436.65433797710102</c:v>
                      </c:pt>
                      <c:pt idx="10857">
                        <c:v>436.64798898023702</c:v>
                      </c:pt>
                      <c:pt idx="10858">
                        <c:v>436.64479419339301</c:v>
                      </c:pt>
                      <c:pt idx="10859">
                        <c:v>436.63756710615002</c:v>
                      </c:pt>
                      <c:pt idx="10860">
                        <c:v>436.63088353794097</c:v>
                      </c:pt>
                      <c:pt idx="10861">
                        <c:v>436.61607436186699</c:v>
                      </c:pt>
                      <c:pt idx="10862">
                        <c:v>436.61428809755</c:v>
                      </c:pt>
                      <c:pt idx="10863">
                        <c:v>436.57664822989199</c:v>
                      </c:pt>
                      <c:pt idx="10864">
                        <c:v>436.52638569765003</c:v>
                      </c:pt>
                      <c:pt idx="10865">
                        <c:v>436.50271835979402</c:v>
                      </c:pt>
                      <c:pt idx="10866">
                        <c:v>436.481455456155</c:v>
                      </c:pt>
                      <c:pt idx="10867">
                        <c:v>436.465101346805</c:v>
                      </c:pt>
                      <c:pt idx="10868">
                        <c:v>436.459787170239</c:v>
                      </c:pt>
                      <c:pt idx="10869">
                        <c:v>436.43635141145199</c:v>
                      </c:pt>
                      <c:pt idx="10870">
                        <c:v>436.42960602347</c:v>
                      </c:pt>
                      <c:pt idx="10871">
                        <c:v>436.42408781217603</c:v>
                      </c:pt>
                      <c:pt idx="10872">
                        <c:v>436.41069423695899</c:v>
                      </c:pt>
                      <c:pt idx="10873">
                        <c:v>436.40198337258198</c:v>
                      </c:pt>
                      <c:pt idx="10874">
                        <c:v>436.34423805257899</c:v>
                      </c:pt>
                      <c:pt idx="10875">
                        <c:v>436.33083364713201</c:v>
                      </c:pt>
                      <c:pt idx="10876">
                        <c:v>436.318401503009</c:v>
                      </c:pt>
                      <c:pt idx="10877">
                        <c:v>436.29404656783902</c:v>
                      </c:pt>
                      <c:pt idx="10878">
                        <c:v>436.27450156805003</c:v>
                      </c:pt>
                      <c:pt idx="10879">
                        <c:v>436.25222786723299</c:v>
                      </c:pt>
                      <c:pt idx="10880">
                        <c:v>436.204985335402</c:v>
                      </c:pt>
                      <c:pt idx="10881">
                        <c:v>436.18898195407797</c:v>
                      </c:pt>
                      <c:pt idx="10882">
                        <c:v>436.115233062188</c:v>
                      </c:pt>
                      <c:pt idx="10883">
                        <c:v>436.088809500651</c:v>
                      </c:pt>
                      <c:pt idx="10884">
                        <c:v>436.01086260404497</c:v>
                      </c:pt>
                      <c:pt idx="10885">
                        <c:v>436.01038033246101</c:v>
                      </c:pt>
                      <c:pt idx="10886">
                        <c:v>435.98743434992002</c:v>
                      </c:pt>
                      <c:pt idx="10887">
                        <c:v>435.96699228632599</c:v>
                      </c:pt>
                      <c:pt idx="10888">
                        <c:v>435.95875438951902</c:v>
                      </c:pt>
                      <c:pt idx="10889">
                        <c:v>435.941958958501</c:v>
                      </c:pt>
                      <c:pt idx="10890">
                        <c:v>435.87632846924902</c:v>
                      </c:pt>
                      <c:pt idx="10891">
                        <c:v>435.85424520976397</c:v>
                      </c:pt>
                      <c:pt idx="10892">
                        <c:v>435.85246215479299</c:v>
                      </c:pt>
                      <c:pt idx="10893">
                        <c:v>435.84917843106399</c:v>
                      </c:pt>
                      <c:pt idx="10894">
                        <c:v>435.779561971308</c:v>
                      </c:pt>
                      <c:pt idx="10895">
                        <c:v>435.76575251862801</c:v>
                      </c:pt>
                      <c:pt idx="10896">
                        <c:v>435.74028364074201</c:v>
                      </c:pt>
                      <c:pt idx="10897">
                        <c:v>435.71898078856299</c:v>
                      </c:pt>
                      <c:pt idx="10898">
                        <c:v>435.70764680581601</c:v>
                      </c:pt>
                      <c:pt idx="10899">
                        <c:v>435.68742314836197</c:v>
                      </c:pt>
                      <c:pt idx="10900">
                        <c:v>435.67575728343598</c:v>
                      </c:pt>
                      <c:pt idx="10901">
                        <c:v>435.66277156321098</c:v>
                      </c:pt>
                      <c:pt idx="10902">
                        <c:v>435.66172381578002</c:v>
                      </c:pt>
                      <c:pt idx="10903">
                        <c:v>435.56973960997902</c:v>
                      </c:pt>
                      <c:pt idx="10904">
                        <c:v>435.55712947285099</c:v>
                      </c:pt>
                      <c:pt idx="10905">
                        <c:v>435.553750319931</c:v>
                      </c:pt>
                      <c:pt idx="10906">
                        <c:v>435.53364340290199</c:v>
                      </c:pt>
                      <c:pt idx="10907">
                        <c:v>435.51270170138298</c:v>
                      </c:pt>
                      <c:pt idx="10908">
                        <c:v>435.49523175745099</c:v>
                      </c:pt>
                      <c:pt idx="10909">
                        <c:v>435.46180209572998</c:v>
                      </c:pt>
                      <c:pt idx="10910">
                        <c:v>435.46162215850097</c:v>
                      </c:pt>
                      <c:pt idx="10911">
                        <c:v>435.42719335855099</c:v>
                      </c:pt>
                      <c:pt idx="10912">
                        <c:v>435.41878154249298</c:v>
                      </c:pt>
                      <c:pt idx="10913">
                        <c:v>435.39119338756001</c:v>
                      </c:pt>
                      <c:pt idx="10914">
                        <c:v>435.38308547439101</c:v>
                      </c:pt>
                      <c:pt idx="10915">
                        <c:v>435.36392491468803</c:v>
                      </c:pt>
                      <c:pt idx="10916">
                        <c:v>435.35313000851397</c:v>
                      </c:pt>
                      <c:pt idx="10917">
                        <c:v>435.35220782745398</c:v>
                      </c:pt>
                      <c:pt idx="10918">
                        <c:v>435.34461623418002</c:v>
                      </c:pt>
                      <c:pt idx="10919">
                        <c:v>435.33649925163098</c:v>
                      </c:pt>
                      <c:pt idx="10920">
                        <c:v>435.327887279116</c:v>
                      </c:pt>
                      <c:pt idx="10921">
                        <c:v>435.32584051925198</c:v>
                      </c:pt>
                      <c:pt idx="10922">
                        <c:v>435.27753893507997</c:v>
                      </c:pt>
                      <c:pt idx="10923">
                        <c:v>435.26838120486599</c:v>
                      </c:pt>
                      <c:pt idx="10924">
                        <c:v>435.265612959892</c:v>
                      </c:pt>
                      <c:pt idx="10925">
                        <c:v>435.26339369495901</c:v>
                      </c:pt>
                      <c:pt idx="10926">
                        <c:v>435.198947029718</c:v>
                      </c:pt>
                      <c:pt idx="10927">
                        <c:v>435.17832168050103</c:v>
                      </c:pt>
                      <c:pt idx="10928">
                        <c:v>435.17300796343602</c:v>
                      </c:pt>
                      <c:pt idx="10929">
                        <c:v>435.16703575121898</c:v>
                      </c:pt>
                      <c:pt idx="10930">
                        <c:v>435.13152939528402</c:v>
                      </c:pt>
                      <c:pt idx="10931">
                        <c:v>435.12628967681201</c:v>
                      </c:pt>
                      <c:pt idx="10932">
                        <c:v>435.12317516602002</c:v>
                      </c:pt>
                      <c:pt idx="10933">
                        <c:v>435.11077921514197</c:v>
                      </c:pt>
                      <c:pt idx="10934">
                        <c:v>435.110393534455</c:v>
                      </c:pt>
                      <c:pt idx="10935">
                        <c:v>435.09401877604398</c:v>
                      </c:pt>
                      <c:pt idx="10936">
                        <c:v>435.087558519156</c:v>
                      </c:pt>
                      <c:pt idx="10937">
                        <c:v>435.05930357177198</c:v>
                      </c:pt>
                      <c:pt idx="10938">
                        <c:v>435.03963098450799</c:v>
                      </c:pt>
                      <c:pt idx="10939">
                        <c:v>435.023653130252</c:v>
                      </c:pt>
                      <c:pt idx="10940">
                        <c:v>435.00228861991098</c:v>
                      </c:pt>
                      <c:pt idx="10941">
                        <c:v>434.994861268617</c:v>
                      </c:pt>
                      <c:pt idx="10942">
                        <c:v>434.98101458899202</c:v>
                      </c:pt>
                      <c:pt idx="10943">
                        <c:v>434.97901185204398</c:v>
                      </c:pt>
                      <c:pt idx="10944">
                        <c:v>434.95720729457099</c:v>
                      </c:pt>
                      <c:pt idx="10945">
                        <c:v>434.95522760574499</c:v>
                      </c:pt>
                      <c:pt idx="10946">
                        <c:v>434.94722828676998</c:v>
                      </c:pt>
                      <c:pt idx="10947">
                        <c:v>434.93850481667602</c:v>
                      </c:pt>
                      <c:pt idx="10948">
                        <c:v>434.93786794800297</c:v>
                      </c:pt>
                      <c:pt idx="10949">
                        <c:v>434.90576309600198</c:v>
                      </c:pt>
                      <c:pt idx="10950">
                        <c:v>434.88837028089102</c:v>
                      </c:pt>
                      <c:pt idx="10951">
                        <c:v>434.88417982689998</c:v>
                      </c:pt>
                      <c:pt idx="10952">
                        <c:v>434.85625711905499</c:v>
                      </c:pt>
                      <c:pt idx="10953">
                        <c:v>434.82383448383399</c:v>
                      </c:pt>
                      <c:pt idx="10954">
                        <c:v>434.80156251663402</c:v>
                      </c:pt>
                      <c:pt idx="10955">
                        <c:v>434.77857665030399</c:v>
                      </c:pt>
                      <c:pt idx="10956">
                        <c:v>434.75697972261901</c:v>
                      </c:pt>
                      <c:pt idx="10957">
                        <c:v>434.75230899491402</c:v>
                      </c:pt>
                      <c:pt idx="10958">
                        <c:v>434.74269882263002</c:v>
                      </c:pt>
                      <c:pt idx="10959">
                        <c:v>434.73042908882002</c:v>
                      </c:pt>
                      <c:pt idx="10960">
                        <c:v>434.72326696633297</c:v>
                      </c:pt>
                      <c:pt idx="10961">
                        <c:v>434.69623561156499</c:v>
                      </c:pt>
                      <c:pt idx="10962">
                        <c:v>434.66620276581699</c:v>
                      </c:pt>
                      <c:pt idx="10963">
                        <c:v>434.65090842877999</c:v>
                      </c:pt>
                      <c:pt idx="10964">
                        <c:v>434.57590017964901</c:v>
                      </c:pt>
                      <c:pt idx="10965">
                        <c:v>434.56464604790199</c:v>
                      </c:pt>
                      <c:pt idx="10966">
                        <c:v>434.43400696311102</c:v>
                      </c:pt>
                      <c:pt idx="10967">
                        <c:v>434.40537666400598</c:v>
                      </c:pt>
                      <c:pt idx="10968">
                        <c:v>434.38450261971798</c:v>
                      </c:pt>
                      <c:pt idx="10969">
                        <c:v>434.37282488154398</c:v>
                      </c:pt>
                      <c:pt idx="10970">
                        <c:v>434.34780531381699</c:v>
                      </c:pt>
                      <c:pt idx="10971">
                        <c:v>434.33332528775298</c:v>
                      </c:pt>
                      <c:pt idx="10972">
                        <c:v>434.33326941414401</c:v>
                      </c:pt>
                      <c:pt idx="10973">
                        <c:v>434.33095327228102</c:v>
                      </c:pt>
                      <c:pt idx="10974">
                        <c:v>434.29161463262199</c:v>
                      </c:pt>
                      <c:pt idx="10975">
                        <c:v>434.26204204156699</c:v>
                      </c:pt>
                      <c:pt idx="10976">
                        <c:v>434.190746553091</c:v>
                      </c:pt>
                      <c:pt idx="10977">
                        <c:v>434.15609274527401</c:v>
                      </c:pt>
                      <c:pt idx="10978">
                        <c:v>434.13692161315703</c:v>
                      </c:pt>
                      <c:pt idx="10979">
                        <c:v>434.13595503286302</c:v>
                      </c:pt>
                      <c:pt idx="10980">
                        <c:v>434.05895306387998</c:v>
                      </c:pt>
                      <c:pt idx="10981">
                        <c:v>434.047021014081</c:v>
                      </c:pt>
                      <c:pt idx="10982">
                        <c:v>434.00986799871202</c:v>
                      </c:pt>
                      <c:pt idx="10983">
                        <c:v>433.96650087562898</c:v>
                      </c:pt>
                      <c:pt idx="10984">
                        <c:v>433.95891294504298</c:v>
                      </c:pt>
                      <c:pt idx="10985">
                        <c:v>433.95194296809802</c:v>
                      </c:pt>
                      <c:pt idx="10986">
                        <c:v>433.92067758971598</c:v>
                      </c:pt>
                      <c:pt idx="10987">
                        <c:v>433.91999529155999</c:v>
                      </c:pt>
                      <c:pt idx="10988">
                        <c:v>433.90351173404099</c:v>
                      </c:pt>
                      <c:pt idx="10989">
                        <c:v>433.877410778669</c:v>
                      </c:pt>
                      <c:pt idx="10990">
                        <c:v>433.87345437949801</c:v>
                      </c:pt>
                      <c:pt idx="10991">
                        <c:v>433.86778643297498</c:v>
                      </c:pt>
                      <c:pt idx="10992">
                        <c:v>433.86566639272502</c:v>
                      </c:pt>
                      <c:pt idx="10993">
                        <c:v>433.814854649903</c:v>
                      </c:pt>
                      <c:pt idx="10994">
                        <c:v>433.80610286699499</c:v>
                      </c:pt>
                      <c:pt idx="10995">
                        <c:v>433.78660384248099</c:v>
                      </c:pt>
                      <c:pt idx="10996">
                        <c:v>433.78188748358099</c:v>
                      </c:pt>
                      <c:pt idx="10997">
                        <c:v>433.775849326502</c:v>
                      </c:pt>
                      <c:pt idx="10998">
                        <c:v>433.75934845187402</c:v>
                      </c:pt>
                      <c:pt idx="10999">
                        <c:v>433.75410823936397</c:v>
                      </c:pt>
                      <c:pt idx="11000">
                        <c:v>433.75101078413098</c:v>
                      </c:pt>
                      <c:pt idx="11001">
                        <c:v>433.74595971917199</c:v>
                      </c:pt>
                      <c:pt idx="11002">
                        <c:v>433.732219657727</c:v>
                      </c:pt>
                      <c:pt idx="11003">
                        <c:v>433.72455513434102</c:v>
                      </c:pt>
                      <c:pt idx="11004">
                        <c:v>433.72169042024001</c:v>
                      </c:pt>
                      <c:pt idx="11005">
                        <c:v>433.71829436481198</c:v>
                      </c:pt>
                      <c:pt idx="11006">
                        <c:v>433.71482906313298</c:v>
                      </c:pt>
                      <c:pt idx="11007">
                        <c:v>433.70492865162601</c:v>
                      </c:pt>
                      <c:pt idx="11008">
                        <c:v>433.68756012440502</c:v>
                      </c:pt>
                      <c:pt idx="11009">
                        <c:v>433.68104149151799</c:v>
                      </c:pt>
                      <c:pt idx="11010">
                        <c:v>433.65905571267098</c:v>
                      </c:pt>
                      <c:pt idx="11011">
                        <c:v>433.61652752548201</c:v>
                      </c:pt>
                      <c:pt idx="11012">
                        <c:v>433.60649564079398</c:v>
                      </c:pt>
                      <c:pt idx="11013">
                        <c:v>433.548530374677</c:v>
                      </c:pt>
                      <c:pt idx="11014">
                        <c:v>433.53758710060401</c:v>
                      </c:pt>
                      <c:pt idx="11015">
                        <c:v>433.508937760018</c:v>
                      </c:pt>
                      <c:pt idx="11016">
                        <c:v>433.48450595369002</c:v>
                      </c:pt>
                      <c:pt idx="11017">
                        <c:v>433.44021313725</c:v>
                      </c:pt>
                      <c:pt idx="11018">
                        <c:v>433.436660622381</c:v>
                      </c:pt>
                      <c:pt idx="11019">
                        <c:v>433.43094223988101</c:v>
                      </c:pt>
                      <c:pt idx="11020">
                        <c:v>433.42031664602302</c:v>
                      </c:pt>
                      <c:pt idx="11021">
                        <c:v>433.38864519727099</c:v>
                      </c:pt>
                      <c:pt idx="11022">
                        <c:v>433.38495584914</c:v>
                      </c:pt>
                      <c:pt idx="11023">
                        <c:v>433.37003444437602</c:v>
                      </c:pt>
                      <c:pt idx="11024">
                        <c:v>433.36047870216902</c:v>
                      </c:pt>
                      <c:pt idx="11025">
                        <c:v>433.307825458227</c:v>
                      </c:pt>
                      <c:pt idx="11026">
                        <c:v>433.304408776434</c:v>
                      </c:pt>
                      <c:pt idx="11027">
                        <c:v>433.28129279927202</c:v>
                      </c:pt>
                      <c:pt idx="11028">
                        <c:v>433.27779255313499</c:v>
                      </c:pt>
                      <c:pt idx="11029">
                        <c:v>433.26722081488299</c:v>
                      </c:pt>
                      <c:pt idx="11030">
                        <c:v>433.25184545258099</c:v>
                      </c:pt>
                      <c:pt idx="11031">
                        <c:v>433.23548945028</c:v>
                      </c:pt>
                      <c:pt idx="11032">
                        <c:v>433.21856265463498</c:v>
                      </c:pt>
                      <c:pt idx="11033">
                        <c:v>433.19954773285201</c:v>
                      </c:pt>
                      <c:pt idx="11034">
                        <c:v>433.196270722718</c:v>
                      </c:pt>
                      <c:pt idx="11035">
                        <c:v>433.14108524684798</c:v>
                      </c:pt>
                      <c:pt idx="11036">
                        <c:v>433.11822275833902</c:v>
                      </c:pt>
                      <c:pt idx="11037">
                        <c:v>433.09958371305999</c:v>
                      </c:pt>
                      <c:pt idx="11038">
                        <c:v>433.08976471512898</c:v>
                      </c:pt>
                      <c:pt idx="11039">
                        <c:v>433.08850565241698</c:v>
                      </c:pt>
                      <c:pt idx="11040">
                        <c:v>433.07787184077301</c:v>
                      </c:pt>
                      <c:pt idx="11041">
                        <c:v>433.04218886068998</c:v>
                      </c:pt>
                      <c:pt idx="11042">
                        <c:v>433.01024647742503</c:v>
                      </c:pt>
                      <c:pt idx="11043">
                        <c:v>432.99326800320802</c:v>
                      </c:pt>
                      <c:pt idx="11044">
                        <c:v>432.98794157466199</c:v>
                      </c:pt>
                      <c:pt idx="11045">
                        <c:v>432.965351038108</c:v>
                      </c:pt>
                      <c:pt idx="11046">
                        <c:v>432.95377556573601</c:v>
                      </c:pt>
                      <c:pt idx="11047">
                        <c:v>432.94473779790502</c:v>
                      </c:pt>
                      <c:pt idx="11048">
                        <c:v>432.9053952854</c:v>
                      </c:pt>
                      <c:pt idx="11049">
                        <c:v>432.88415858231599</c:v>
                      </c:pt>
                      <c:pt idx="11050">
                        <c:v>432.87376085608099</c:v>
                      </c:pt>
                      <c:pt idx="11051">
                        <c:v>432.83452112101901</c:v>
                      </c:pt>
                      <c:pt idx="11052">
                        <c:v>432.78124080138201</c:v>
                      </c:pt>
                      <c:pt idx="11053">
                        <c:v>432.75931671968601</c:v>
                      </c:pt>
                      <c:pt idx="11054">
                        <c:v>432.73480398983202</c:v>
                      </c:pt>
                      <c:pt idx="11055">
                        <c:v>432.72969494154302</c:v>
                      </c:pt>
                      <c:pt idx="11056">
                        <c:v>432.70456755262097</c:v>
                      </c:pt>
                      <c:pt idx="11057">
                        <c:v>432.70145589017602</c:v>
                      </c:pt>
                      <c:pt idx="11058">
                        <c:v>432.69855539692298</c:v>
                      </c:pt>
                      <c:pt idx="11059">
                        <c:v>432.68903599373999</c:v>
                      </c:pt>
                      <c:pt idx="11060">
                        <c:v>432.66829807238599</c:v>
                      </c:pt>
                      <c:pt idx="11061">
                        <c:v>432.66281545808999</c:v>
                      </c:pt>
                      <c:pt idx="11062">
                        <c:v>432.62735820982999</c:v>
                      </c:pt>
                      <c:pt idx="11063">
                        <c:v>432.62597385892298</c:v>
                      </c:pt>
                      <c:pt idx="11064">
                        <c:v>432.60109208157598</c:v>
                      </c:pt>
                      <c:pt idx="11065">
                        <c:v>432.58657351657502</c:v>
                      </c:pt>
                      <c:pt idx="11066">
                        <c:v>432.57671034599701</c:v>
                      </c:pt>
                      <c:pt idx="11067">
                        <c:v>432.54812491412503</c:v>
                      </c:pt>
                      <c:pt idx="11068">
                        <c:v>432.53192047035799</c:v>
                      </c:pt>
                      <c:pt idx="11069">
                        <c:v>432.524451314847</c:v>
                      </c:pt>
                      <c:pt idx="11070">
                        <c:v>432.52149721572101</c:v>
                      </c:pt>
                      <c:pt idx="11071">
                        <c:v>432.50629632013897</c:v>
                      </c:pt>
                      <c:pt idx="11072">
                        <c:v>432.504773727898</c:v>
                      </c:pt>
                      <c:pt idx="11073">
                        <c:v>432.50269764218098</c:v>
                      </c:pt>
                      <c:pt idx="11074">
                        <c:v>432.502399438287</c:v>
                      </c:pt>
                      <c:pt idx="11075">
                        <c:v>432.485282276953</c:v>
                      </c:pt>
                      <c:pt idx="11076">
                        <c:v>432.44159210325802</c:v>
                      </c:pt>
                      <c:pt idx="11077">
                        <c:v>432.42328014515698</c:v>
                      </c:pt>
                      <c:pt idx="11078">
                        <c:v>432.42034234166101</c:v>
                      </c:pt>
                      <c:pt idx="11079">
                        <c:v>432.40608213757798</c:v>
                      </c:pt>
                      <c:pt idx="11080">
                        <c:v>432.405632836937</c:v>
                      </c:pt>
                      <c:pt idx="11081">
                        <c:v>432.38200045584398</c:v>
                      </c:pt>
                      <c:pt idx="11082">
                        <c:v>432.367630999499</c:v>
                      </c:pt>
                      <c:pt idx="11083">
                        <c:v>432.363437183401</c:v>
                      </c:pt>
                      <c:pt idx="11084">
                        <c:v>432.34795358864699</c:v>
                      </c:pt>
                      <c:pt idx="11085">
                        <c:v>432.336161268078</c:v>
                      </c:pt>
                      <c:pt idx="11086">
                        <c:v>432.31994476380299</c:v>
                      </c:pt>
                      <c:pt idx="11087">
                        <c:v>432.31272088467</c:v>
                      </c:pt>
                      <c:pt idx="11088">
                        <c:v>432.30139212242301</c:v>
                      </c:pt>
                      <c:pt idx="11089">
                        <c:v>432.29962677187598</c:v>
                      </c:pt>
                      <c:pt idx="11090">
                        <c:v>432.29767761568598</c:v>
                      </c:pt>
                      <c:pt idx="11091">
                        <c:v>432.272548067316</c:v>
                      </c:pt>
                      <c:pt idx="11092">
                        <c:v>432.26733140353298</c:v>
                      </c:pt>
                      <c:pt idx="11093">
                        <c:v>432.25789554675998</c:v>
                      </c:pt>
                      <c:pt idx="11094">
                        <c:v>432.24642266288402</c:v>
                      </c:pt>
                      <c:pt idx="11095">
                        <c:v>432.228774414594</c:v>
                      </c:pt>
                      <c:pt idx="11096">
                        <c:v>432.22513656932898</c:v>
                      </c:pt>
                      <c:pt idx="11097">
                        <c:v>432.21742289756997</c:v>
                      </c:pt>
                      <c:pt idx="11098">
                        <c:v>432.21448962054598</c:v>
                      </c:pt>
                      <c:pt idx="11099">
                        <c:v>432.15792005592499</c:v>
                      </c:pt>
                      <c:pt idx="11100">
                        <c:v>432.04789722131397</c:v>
                      </c:pt>
                      <c:pt idx="11101">
                        <c:v>432.00489793092203</c:v>
                      </c:pt>
                      <c:pt idx="11102">
                        <c:v>431.99851925549501</c:v>
                      </c:pt>
                      <c:pt idx="11103">
                        <c:v>431.981471677446</c:v>
                      </c:pt>
                      <c:pt idx="11104">
                        <c:v>431.926439359732</c:v>
                      </c:pt>
                      <c:pt idx="11105">
                        <c:v>431.92588519873902</c:v>
                      </c:pt>
                      <c:pt idx="11106">
                        <c:v>431.92320100772298</c:v>
                      </c:pt>
                      <c:pt idx="11107">
                        <c:v>431.90228339017801</c:v>
                      </c:pt>
                      <c:pt idx="11108">
                        <c:v>431.88098541373103</c:v>
                      </c:pt>
                      <c:pt idx="11109">
                        <c:v>431.86331728393498</c:v>
                      </c:pt>
                      <c:pt idx="11110">
                        <c:v>431.84456485849302</c:v>
                      </c:pt>
                      <c:pt idx="11111">
                        <c:v>431.82174189856198</c:v>
                      </c:pt>
                      <c:pt idx="11112">
                        <c:v>431.81222634167</c:v>
                      </c:pt>
                      <c:pt idx="11113">
                        <c:v>431.81128185363298</c:v>
                      </c:pt>
                      <c:pt idx="11114">
                        <c:v>431.80538790262102</c:v>
                      </c:pt>
                      <c:pt idx="11115">
                        <c:v>431.78257936503002</c:v>
                      </c:pt>
                      <c:pt idx="11116">
                        <c:v>431.77735148849501</c:v>
                      </c:pt>
                      <c:pt idx="11117">
                        <c:v>431.761412794953</c:v>
                      </c:pt>
                      <c:pt idx="11118">
                        <c:v>431.75573667404802</c:v>
                      </c:pt>
                      <c:pt idx="11119">
                        <c:v>431.744861352025</c:v>
                      </c:pt>
                      <c:pt idx="11120">
                        <c:v>431.71603290189501</c:v>
                      </c:pt>
                      <c:pt idx="11121">
                        <c:v>431.69165318122202</c:v>
                      </c:pt>
                      <c:pt idx="11122">
                        <c:v>431.65521955894098</c:v>
                      </c:pt>
                      <c:pt idx="11123">
                        <c:v>431.63316760902001</c:v>
                      </c:pt>
                      <c:pt idx="11124">
                        <c:v>431.63051592889502</c:v>
                      </c:pt>
                      <c:pt idx="11125">
                        <c:v>431.62786526357002</c:v>
                      </c:pt>
                      <c:pt idx="11126">
                        <c:v>431.61618109882698</c:v>
                      </c:pt>
                      <c:pt idx="11127">
                        <c:v>431.59182688800598</c:v>
                      </c:pt>
                      <c:pt idx="11128">
                        <c:v>431.58861589724899</c:v>
                      </c:pt>
                      <c:pt idx="11129">
                        <c:v>431.56595065663498</c:v>
                      </c:pt>
                      <c:pt idx="11130">
                        <c:v>431.54585436537599</c:v>
                      </c:pt>
                      <c:pt idx="11131">
                        <c:v>431.54581084332199</c:v>
                      </c:pt>
                      <c:pt idx="11132">
                        <c:v>431.51848166093703</c:v>
                      </c:pt>
                      <c:pt idx="11133">
                        <c:v>431.49246221628403</c:v>
                      </c:pt>
                      <c:pt idx="11134">
                        <c:v>431.48695513964401</c:v>
                      </c:pt>
                      <c:pt idx="11135">
                        <c:v>431.453092332555</c:v>
                      </c:pt>
                      <c:pt idx="11136">
                        <c:v>431.401638324646</c:v>
                      </c:pt>
                      <c:pt idx="11137">
                        <c:v>431.40010481647403</c:v>
                      </c:pt>
                      <c:pt idx="11138">
                        <c:v>431.39712386997201</c:v>
                      </c:pt>
                      <c:pt idx="11139">
                        <c:v>431.37215326634799</c:v>
                      </c:pt>
                      <c:pt idx="11140">
                        <c:v>431.37120970536603</c:v>
                      </c:pt>
                      <c:pt idx="11141">
                        <c:v>431.35713582336899</c:v>
                      </c:pt>
                      <c:pt idx="11142">
                        <c:v>431.34855565829599</c:v>
                      </c:pt>
                      <c:pt idx="11143">
                        <c:v>431.29902489801202</c:v>
                      </c:pt>
                      <c:pt idx="11144">
                        <c:v>431.29773990443903</c:v>
                      </c:pt>
                      <c:pt idx="11145">
                        <c:v>431.27774647249697</c:v>
                      </c:pt>
                      <c:pt idx="11146">
                        <c:v>431.27231313837001</c:v>
                      </c:pt>
                      <c:pt idx="11147">
                        <c:v>431.25913566245799</c:v>
                      </c:pt>
                      <c:pt idx="11148">
                        <c:v>431.20690050998002</c:v>
                      </c:pt>
                      <c:pt idx="11149">
                        <c:v>431.20232874348602</c:v>
                      </c:pt>
                      <c:pt idx="11150">
                        <c:v>431.18323721049501</c:v>
                      </c:pt>
                      <c:pt idx="11151">
                        <c:v>431.15583416035003</c:v>
                      </c:pt>
                      <c:pt idx="11152">
                        <c:v>431.14885682938598</c:v>
                      </c:pt>
                      <c:pt idx="11153">
                        <c:v>431.12442331863298</c:v>
                      </c:pt>
                      <c:pt idx="11154">
                        <c:v>431.11307248108699</c:v>
                      </c:pt>
                      <c:pt idx="11155">
                        <c:v>431.10345968482699</c:v>
                      </c:pt>
                      <c:pt idx="11156">
                        <c:v>431.09936965488902</c:v>
                      </c:pt>
                      <c:pt idx="11157">
                        <c:v>431.08873505361402</c:v>
                      </c:pt>
                      <c:pt idx="11158">
                        <c:v>431.08785068419502</c:v>
                      </c:pt>
                      <c:pt idx="11159">
                        <c:v>431.07616290679101</c:v>
                      </c:pt>
                      <c:pt idx="11160">
                        <c:v>431.00102891312599</c:v>
                      </c:pt>
                      <c:pt idx="11161">
                        <c:v>430.99671568535598</c:v>
                      </c:pt>
                      <c:pt idx="11162">
                        <c:v>430.93670015407201</c:v>
                      </c:pt>
                      <c:pt idx="11163">
                        <c:v>430.92728059164301</c:v>
                      </c:pt>
                      <c:pt idx="11164">
                        <c:v>430.90650305786397</c:v>
                      </c:pt>
                      <c:pt idx="11165">
                        <c:v>430.86185622713799</c:v>
                      </c:pt>
                      <c:pt idx="11166">
                        <c:v>430.85866046519499</c:v>
                      </c:pt>
                      <c:pt idx="11167">
                        <c:v>430.848193841002</c:v>
                      </c:pt>
                      <c:pt idx="11168">
                        <c:v>430.81807151565198</c:v>
                      </c:pt>
                      <c:pt idx="11169">
                        <c:v>430.80259360351999</c:v>
                      </c:pt>
                      <c:pt idx="11170">
                        <c:v>430.77425015847598</c:v>
                      </c:pt>
                      <c:pt idx="11171">
                        <c:v>430.77420590569199</c:v>
                      </c:pt>
                      <c:pt idx="11172">
                        <c:v>430.76198803066598</c:v>
                      </c:pt>
                      <c:pt idx="11173">
                        <c:v>430.706984834352</c:v>
                      </c:pt>
                      <c:pt idx="11174">
                        <c:v>430.67867333159802</c:v>
                      </c:pt>
                      <c:pt idx="11175">
                        <c:v>430.66196859890499</c:v>
                      </c:pt>
                      <c:pt idx="11176">
                        <c:v>430.652767823251</c:v>
                      </c:pt>
                      <c:pt idx="11177">
                        <c:v>430.62895350992102</c:v>
                      </c:pt>
                      <c:pt idx="11178">
                        <c:v>430.62262458342201</c:v>
                      </c:pt>
                      <c:pt idx="11179">
                        <c:v>430.615580404691</c:v>
                      </c:pt>
                      <c:pt idx="11180">
                        <c:v>430.50224123441802</c:v>
                      </c:pt>
                      <c:pt idx="11181">
                        <c:v>430.50067326885898</c:v>
                      </c:pt>
                      <c:pt idx="11182">
                        <c:v>430.47736653826399</c:v>
                      </c:pt>
                      <c:pt idx="11183">
                        <c:v>430.46423427348901</c:v>
                      </c:pt>
                      <c:pt idx="11184">
                        <c:v>430.458604179698</c:v>
                      </c:pt>
                      <c:pt idx="11185">
                        <c:v>430.45606676799798</c:v>
                      </c:pt>
                      <c:pt idx="11186">
                        <c:v>430.43677227065001</c:v>
                      </c:pt>
                      <c:pt idx="11187">
                        <c:v>430.42949961472499</c:v>
                      </c:pt>
                      <c:pt idx="11188">
                        <c:v>430.42495237887601</c:v>
                      </c:pt>
                      <c:pt idx="11189">
                        <c:v>430.39842580352501</c:v>
                      </c:pt>
                      <c:pt idx="11190">
                        <c:v>430.36251971482801</c:v>
                      </c:pt>
                      <c:pt idx="11191">
                        <c:v>430.35977817310697</c:v>
                      </c:pt>
                      <c:pt idx="11192">
                        <c:v>430.33599392631498</c:v>
                      </c:pt>
                      <c:pt idx="11193">
                        <c:v>430.32811065528301</c:v>
                      </c:pt>
                      <c:pt idx="11194">
                        <c:v>430.32192691108298</c:v>
                      </c:pt>
                      <c:pt idx="11195">
                        <c:v>430.31866008296998</c:v>
                      </c:pt>
                      <c:pt idx="11196">
                        <c:v>430.29840518287301</c:v>
                      </c:pt>
                      <c:pt idx="11197">
                        <c:v>430.28955723137602</c:v>
                      </c:pt>
                      <c:pt idx="11198">
                        <c:v>430.27771147626299</c:v>
                      </c:pt>
                      <c:pt idx="11199">
                        <c:v>430.26987912683302</c:v>
                      </c:pt>
                      <c:pt idx="11200">
                        <c:v>430.26509399461702</c:v>
                      </c:pt>
                      <c:pt idx="11201">
                        <c:v>430.24760481043</c:v>
                      </c:pt>
                      <c:pt idx="11202">
                        <c:v>430.23805113563299</c:v>
                      </c:pt>
                      <c:pt idx="11203">
                        <c:v>430.23640092199201</c:v>
                      </c:pt>
                      <c:pt idx="11204">
                        <c:v>430.23219455133602</c:v>
                      </c:pt>
                      <c:pt idx="11205">
                        <c:v>430.195956665734</c:v>
                      </c:pt>
                      <c:pt idx="11206">
                        <c:v>430.15043903397401</c:v>
                      </c:pt>
                      <c:pt idx="11207">
                        <c:v>430.14740191024299</c:v>
                      </c:pt>
                      <c:pt idx="11208">
                        <c:v>430.12236798079101</c:v>
                      </c:pt>
                      <c:pt idx="11209">
                        <c:v>430.074892213505</c:v>
                      </c:pt>
                      <c:pt idx="11210">
                        <c:v>430.04016682256798</c:v>
                      </c:pt>
                      <c:pt idx="11211">
                        <c:v>430.03619582485402</c:v>
                      </c:pt>
                      <c:pt idx="11212">
                        <c:v>430.02246933467097</c:v>
                      </c:pt>
                      <c:pt idx="11213">
                        <c:v>429.99063722550198</c:v>
                      </c:pt>
                      <c:pt idx="11214">
                        <c:v>429.97749694350199</c:v>
                      </c:pt>
                      <c:pt idx="11215">
                        <c:v>429.97516778374001</c:v>
                      </c:pt>
                      <c:pt idx="11216">
                        <c:v>429.95207911780199</c:v>
                      </c:pt>
                      <c:pt idx="11217">
                        <c:v>429.936718778959</c:v>
                      </c:pt>
                      <c:pt idx="11218">
                        <c:v>429.91434569381801</c:v>
                      </c:pt>
                      <c:pt idx="11219">
                        <c:v>429.890188604652</c:v>
                      </c:pt>
                      <c:pt idx="11220">
                        <c:v>429.791308910238</c:v>
                      </c:pt>
                      <c:pt idx="11221">
                        <c:v>429.78411147996002</c:v>
                      </c:pt>
                      <c:pt idx="11222">
                        <c:v>429.75541366603397</c:v>
                      </c:pt>
                      <c:pt idx="11223">
                        <c:v>429.68898306729398</c:v>
                      </c:pt>
                      <c:pt idx="11224">
                        <c:v>429.67387807344801</c:v>
                      </c:pt>
                      <c:pt idx="11225">
                        <c:v>429.60448542492298</c:v>
                      </c:pt>
                      <c:pt idx="11226">
                        <c:v>429.60212422708099</c:v>
                      </c:pt>
                      <c:pt idx="11227">
                        <c:v>429.51460213130002</c:v>
                      </c:pt>
                      <c:pt idx="11228">
                        <c:v>429.50431664314198</c:v>
                      </c:pt>
                      <c:pt idx="11229">
                        <c:v>429.48190294775202</c:v>
                      </c:pt>
                      <c:pt idx="11230">
                        <c:v>429.48168168973302</c:v>
                      </c:pt>
                      <c:pt idx="11231">
                        <c:v>429.39762327158002</c:v>
                      </c:pt>
                      <c:pt idx="11232">
                        <c:v>429.37723139186801</c:v>
                      </c:pt>
                      <c:pt idx="11233">
                        <c:v>429.36842866445301</c:v>
                      </c:pt>
                      <c:pt idx="11234">
                        <c:v>429.36063098399399</c:v>
                      </c:pt>
                      <c:pt idx="11235">
                        <c:v>429.34668807293701</c:v>
                      </c:pt>
                      <c:pt idx="11236">
                        <c:v>429.32005783734002</c:v>
                      </c:pt>
                      <c:pt idx="11237">
                        <c:v>429.306697029394</c:v>
                      </c:pt>
                      <c:pt idx="11238">
                        <c:v>429.28451293865203</c:v>
                      </c:pt>
                      <c:pt idx="11239">
                        <c:v>429.24331735647002</c:v>
                      </c:pt>
                      <c:pt idx="11240">
                        <c:v>429.23883299553501</c:v>
                      </c:pt>
                      <c:pt idx="11241">
                        <c:v>429.22467290337801</c:v>
                      </c:pt>
                      <c:pt idx="11242">
                        <c:v>429.21766384895898</c:v>
                      </c:pt>
                      <c:pt idx="11243">
                        <c:v>429.16827364710502</c:v>
                      </c:pt>
                      <c:pt idx="11244">
                        <c:v>429.12877675003</c:v>
                      </c:pt>
                      <c:pt idx="11245">
                        <c:v>429.12337496358202</c:v>
                      </c:pt>
                      <c:pt idx="11246">
                        <c:v>429.086346852291</c:v>
                      </c:pt>
                      <c:pt idx="11247">
                        <c:v>429.04532592077197</c:v>
                      </c:pt>
                      <c:pt idx="11248">
                        <c:v>429.028077341825</c:v>
                      </c:pt>
                      <c:pt idx="11249">
                        <c:v>429.02105505323101</c:v>
                      </c:pt>
                      <c:pt idx="11250">
                        <c:v>429.00748709662003</c:v>
                      </c:pt>
                      <c:pt idx="11251">
                        <c:v>428.98794072281697</c:v>
                      </c:pt>
                      <c:pt idx="11252">
                        <c:v>428.873434678065</c:v>
                      </c:pt>
                      <c:pt idx="11253">
                        <c:v>428.870970267438</c:v>
                      </c:pt>
                      <c:pt idx="11254">
                        <c:v>428.81392395176499</c:v>
                      </c:pt>
                      <c:pt idx="11255">
                        <c:v>428.80961490032701</c:v>
                      </c:pt>
                      <c:pt idx="11256">
                        <c:v>428.80656144070002</c:v>
                      </c:pt>
                      <c:pt idx="11257">
                        <c:v>428.779523961856</c:v>
                      </c:pt>
                      <c:pt idx="11258">
                        <c:v>428.75800725545702</c:v>
                      </c:pt>
                      <c:pt idx="11259">
                        <c:v>428.74186665728502</c:v>
                      </c:pt>
                      <c:pt idx="11260">
                        <c:v>428.73107662143298</c:v>
                      </c:pt>
                      <c:pt idx="11261">
                        <c:v>428.71540671165099</c:v>
                      </c:pt>
                      <c:pt idx="11262">
                        <c:v>428.68250315627699</c:v>
                      </c:pt>
                      <c:pt idx="11263">
                        <c:v>428.63442397408801</c:v>
                      </c:pt>
                      <c:pt idx="11264">
                        <c:v>428.61413033867598</c:v>
                      </c:pt>
                      <c:pt idx="11265">
                        <c:v>428.592143938297</c:v>
                      </c:pt>
                      <c:pt idx="11266">
                        <c:v>428.589329039917</c:v>
                      </c:pt>
                      <c:pt idx="11267">
                        <c:v>428.58682780649201</c:v>
                      </c:pt>
                      <c:pt idx="11268">
                        <c:v>428.58397641002</c:v>
                      </c:pt>
                      <c:pt idx="11269">
                        <c:v>428.55999417716902</c:v>
                      </c:pt>
                      <c:pt idx="11270">
                        <c:v>428.55266951654698</c:v>
                      </c:pt>
                      <c:pt idx="11271">
                        <c:v>428.51933748519201</c:v>
                      </c:pt>
                      <c:pt idx="11272">
                        <c:v>428.493592298723</c:v>
                      </c:pt>
                      <c:pt idx="11273">
                        <c:v>428.32679589686398</c:v>
                      </c:pt>
                      <c:pt idx="11274">
                        <c:v>428.26759786633301</c:v>
                      </c:pt>
                      <c:pt idx="11275">
                        <c:v>428.24447342574899</c:v>
                      </c:pt>
                      <c:pt idx="11276">
                        <c:v>428.24100226010898</c:v>
                      </c:pt>
                      <c:pt idx="11277">
                        <c:v>428.219362972471</c:v>
                      </c:pt>
                      <c:pt idx="11278">
                        <c:v>428.211265021354</c:v>
                      </c:pt>
                      <c:pt idx="11279">
                        <c:v>428.198001059462</c:v>
                      </c:pt>
                      <c:pt idx="11280">
                        <c:v>428.18304941131498</c:v>
                      </c:pt>
                      <c:pt idx="11281">
                        <c:v>428.032478564386</c:v>
                      </c:pt>
                      <c:pt idx="11282">
                        <c:v>427.996422531463</c:v>
                      </c:pt>
                      <c:pt idx="11283">
                        <c:v>427.99262872461401</c:v>
                      </c:pt>
                      <c:pt idx="11284">
                        <c:v>427.99246183904802</c:v>
                      </c:pt>
                      <c:pt idx="11285">
                        <c:v>427.972371733356</c:v>
                      </c:pt>
                      <c:pt idx="11286">
                        <c:v>427.95310039942899</c:v>
                      </c:pt>
                      <c:pt idx="11287">
                        <c:v>427.95208918049798</c:v>
                      </c:pt>
                      <c:pt idx="11288">
                        <c:v>427.937927071545</c:v>
                      </c:pt>
                      <c:pt idx="11289">
                        <c:v>427.93239214990598</c:v>
                      </c:pt>
                      <c:pt idx="11290">
                        <c:v>427.92501065801099</c:v>
                      </c:pt>
                      <c:pt idx="11291">
                        <c:v>427.90878998088198</c:v>
                      </c:pt>
                      <c:pt idx="11292">
                        <c:v>427.86685304748198</c:v>
                      </c:pt>
                      <c:pt idx="11293">
                        <c:v>427.85702156334798</c:v>
                      </c:pt>
                      <c:pt idx="11294">
                        <c:v>427.85599730102803</c:v>
                      </c:pt>
                      <c:pt idx="11295">
                        <c:v>427.809547325881</c:v>
                      </c:pt>
                      <c:pt idx="11296">
                        <c:v>427.79124597920298</c:v>
                      </c:pt>
                      <c:pt idx="11297">
                        <c:v>427.77688928455899</c:v>
                      </c:pt>
                      <c:pt idx="11298">
                        <c:v>427.76802860051299</c:v>
                      </c:pt>
                      <c:pt idx="11299">
                        <c:v>427.75785442118899</c:v>
                      </c:pt>
                      <c:pt idx="11300">
                        <c:v>427.72692630337502</c:v>
                      </c:pt>
                      <c:pt idx="11301">
                        <c:v>427.71116510115797</c:v>
                      </c:pt>
                      <c:pt idx="11302">
                        <c:v>427.67160873860098</c:v>
                      </c:pt>
                      <c:pt idx="11303">
                        <c:v>427.65609010093499</c:v>
                      </c:pt>
                      <c:pt idx="11304">
                        <c:v>427.62164636543298</c:v>
                      </c:pt>
                      <c:pt idx="11305">
                        <c:v>427.614816968041</c:v>
                      </c:pt>
                      <c:pt idx="11306">
                        <c:v>427.544101439842</c:v>
                      </c:pt>
                      <c:pt idx="11307">
                        <c:v>427.54063296669699</c:v>
                      </c:pt>
                      <c:pt idx="11308">
                        <c:v>427.53489398041899</c:v>
                      </c:pt>
                      <c:pt idx="11309">
                        <c:v>427.51042787306699</c:v>
                      </c:pt>
                      <c:pt idx="11310">
                        <c:v>427.49688836423502</c:v>
                      </c:pt>
                      <c:pt idx="11311">
                        <c:v>427.42978796206103</c:v>
                      </c:pt>
                      <c:pt idx="11312">
                        <c:v>427.40161045322299</c:v>
                      </c:pt>
                      <c:pt idx="11313">
                        <c:v>427.35095476578601</c:v>
                      </c:pt>
                      <c:pt idx="11314">
                        <c:v>427.32654331649201</c:v>
                      </c:pt>
                      <c:pt idx="11315">
                        <c:v>427.32564352604402</c:v>
                      </c:pt>
                      <c:pt idx="11316">
                        <c:v>427.30991330476598</c:v>
                      </c:pt>
                      <c:pt idx="11317">
                        <c:v>427.299743615583</c:v>
                      </c:pt>
                      <c:pt idx="11318">
                        <c:v>427.27373011984099</c:v>
                      </c:pt>
                      <c:pt idx="11319">
                        <c:v>427.27158873304899</c:v>
                      </c:pt>
                      <c:pt idx="11320">
                        <c:v>427.26755360256197</c:v>
                      </c:pt>
                      <c:pt idx="11321">
                        <c:v>427.224360342897</c:v>
                      </c:pt>
                      <c:pt idx="11322">
                        <c:v>427.21711100854998</c:v>
                      </c:pt>
                      <c:pt idx="11323">
                        <c:v>427.204746042544</c:v>
                      </c:pt>
                      <c:pt idx="11324">
                        <c:v>427.129214387069</c:v>
                      </c:pt>
                      <c:pt idx="11325">
                        <c:v>427.10648385852897</c:v>
                      </c:pt>
                      <c:pt idx="11326">
                        <c:v>427.10143104394803</c:v>
                      </c:pt>
                      <c:pt idx="11327">
                        <c:v>427.06242820527001</c:v>
                      </c:pt>
                      <c:pt idx="11328">
                        <c:v>427.06025962654201</c:v>
                      </c:pt>
                      <c:pt idx="11329">
                        <c:v>427.046004415602</c:v>
                      </c:pt>
                      <c:pt idx="11330">
                        <c:v>427.04178592976098</c:v>
                      </c:pt>
                      <c:pt idx="11331">
                        <c:v>427.00999059392598</c:v>
                      </c:pt>
                      <c:pt idx="11332">
                        <c:v>426.99770784648598</c:v>
                      </c:pt>
                      <c:pt idx="11333">
                        <c:v>426.99190686814302</c:v>
                      </c:pt>
                      <c:pt idx="11334">
                        <c:v>426.95064275675702</c:v>
                      </c:pt>
                      <c:pt idx="11335">
                        <c:v>426.95037102290502</c:v>
                      </c:pt>
                      <c:pt idx="11336">
                        <c:v>426.93729062223701</c:v>
                      </c:pt>
                      <c:pt idx="11337">
                        <c:v>426.91234590776099</c:v>
                      </c:pt>
                      <c:pt idx="11338">
                        <c:v>426.85891855269898</c:v>
                      </c:pt>
                      <c:pt idx="11339">
                        <c:v>426.83925947737401</c:v>
                      </c:pt>
                      <c:pt idx="11340">
                        <c:v>426.81578334493901</c:v>
                      </c:pt>
                      <c:pt idx="11341">
                        <c:v>426.81338080973597</c:v>
                      </c:pt>
                      <c:pt idx="11342">
                        <c:v>426.78733358609099</c:v>
                      </c:pt>
                      <c:pt idx="11343">
                        <c:v>426.77204461965101</c:v>
                      </c:pt>
                      <c:pt idx="11344">
                        <c:v>426.76023155361997</c:v>
                      </c:pt>
                      <c:pt idx="11345">
                        <c:v>426.72171947537799</c:v>
                      </c:pt>
                      <c:pt idx="11346">
                        <c:v>426.72065263960701</c:v>
                      </c:pt>
                      <c:pt idx="11347">
                        <c:v>426.72024586878302</c:v>
                      </c:pt>
                      <c:pt idx="11348">
                        <c:v>426.71486848463098</c:v>
                      </c:pt>
                      <c:pt idx="11349">
                        <c:v>426.67375600458899</c:v>
                      </c:pt>
                      <c:pt idx="11350">
                        <c:v>426.67022909839</c:v>
                      </c:pt>
                      <c:pt idx="11351">
                        <c:v>426.58838798702999</c:v>
                      </c:pt>
                      <c:pt idx="11352">
                        <c:v>426.54215527510797</c:v>
                      </c:pt>
                      <c:pt idx="11353">
                        <c:v>426.50110300333603</c:v>
                      </c:pt>
                      <c:pt idx="11354">
                        <c:v>426.48082132809401</c:v>
                      </c:pt>
                      <c:pt idx="11355">
                        <c:v>426.47380312793803</c:v>
                      </c:pt>
                      <c:pt idx="11356">
                        <c:v>426.46759659853097</c:v>
                      </c:pt>
                      <c:pt idx="11357">
                        <c:v>426.44837949435799</c:v>
                      </c:pt>
                      <c:pt idx="11358">
                        <c:v>426.38656608630902</c:v>
                      </c:pt>
                      <c:pt idx="11359">
                        <c:v>426.33916669125102</c:v>
                      </c:pt>
                      <c:pt idx="11360">
                        <c:v>426.31634993057099</c:v>
                      </c:pt>
                      <c:pt idx="11361">
                        <c:v>426.30838475604099</c:v>
                      </c:pt>
                      <c:pt idx="11362">
                        <c:v>426.29782006234399</c:v>
                      </c:pt>
                      <c:pt idx="11363">
                        <c:v>426.282149752902</c:v>
                      </c:pt>
                      <c:pt idx="11364">
                        <c:v>426.26592427788398</c:v>
                      </c:pt>
                      <c:pt idx="11365">
                        <c:v>426.24975714161701</c:v>
                      </c:pt>
                      <c:pt idx="11366">
                        <c:v>426.21395240180101</c:v>
                      </c:pt>
                      <c:pt idx="11367">
                        <c:v>426.21214243757299</c:v>
                      </c:pt>
                      <c:pt idx="11368">
                        <c:v>426.21078623569298</c:v>
                      </c:pt>
                      <c:pt idx="11369">
                        <c:v>426.20413100084698</c:v>
                      </c:pt>
                      <c:pt idx="11370">
                        <c:v>426.19127972753103</c:v>
                      </c:pt>
                      <c:pt idx="11371">
                        <c:v>426.18684194940198</c:v>
                      </c:pt>
                      <c:pt idx="11372">
                        <c:v>426.16306710684501</c:v>
                      </c:pt>
                      <c:pt idx="11373">
                        <c:v>426.15085399139298</c:v>
                      </c:pt>
                      <c:pt idx="11374">
                        <c:v>426.10096919361303</c:v>
                      </c:pt>
                      <c:pt idx="11375">
                        <c:v>426.06831509139801</c:v>
                      </c:pt>
                      <c:pt idx="11376">
                        <c:v>426.06367372624101</c:v>
                      </c:pt>
                      <c:pt idx="11377">
                        <c:v>426.01800204083003</c:v>
                      </c:pt>
                      <c:pt idx="11378">
                        <c:v>425.98051210329498</c:v>
                      </c:pt>
                      <c:pt idx="11379">
                        <c:v>425.97965777956802</c:v>
                      </c:pt>
                      <c:pt idx="11380">
                        <c:v>425.97309032375301</c:v>
                      </c:pt>
                      <c:pt idx="11381">
                        <c:v>425.96769953612301</c:v>
                      </c:pt>
                      <c:pt idx="11382">
                        <c:v>425.94638044366297</c:v>
                      </c:pt>
                      <c:pt idx="11383">
                        <c:v>425.93764844808499</c:v>
                      </c:pt>
                      <c:pt idx="11384">
                        <c:v>425.92014691806702</c:v>
                      </c:pt>
                      <c:pt idx="11385">
                        <c:v>425.90576799756502</c:v>
                      </c:pt>
                      <c:pt idx="11386">
                        <c:v>425.89722401301299</c:v>
                      </c:pt>
                      <c:pt idx="11387">
                        <c:v>425.89175073107401</c:v>
                      </c:pt>
                      <c:pt idx="11388">
                        <c:v>425.87085514364901</c:v>
                      </c:pt>
                      <c:pt idx="11389">
                        <c:v>425.869500422351</c:v>
                      </c:pt>
                      <c:pt idx="11390">
                        <c:v>425.86028652529097</c:v>
                      </c:pt>
                      <c:pt idx="11391">
                        <c:v>425.83615966751</c:v>
                      </c:pt>
                      <c:pt idx="11392">
                        <c:v>425.799532734472</c:v>
                      </c:pt>
                      <c:pt idx="11393">
                        <c:v>425.74229180038799</c:v>
                      </c:pt>
                      <c:pt idx="11394">
                        <c:v>425.68676938547202</c:v>
                      </c:pt>
                      <c:pt idx="11395">
                        <c:v>425.65892995130298</c:v>
                      </c:pt>
                      <c:pt idx="11396">
                        <c:v>425.65064498879298</c:v>
                      </c:pt>
                      <c:pt idx="11397">
                        <c:v>425.64973960663502</c:v>
                      </c:pt>
                      <c:pt idx="11398">
                        <c:v>425.64919299867398</c:v>
                      </c:pt>
                      <c:pt idx="11399">
                        <c:v>425.637999201436</c:v>
                      </c:pt>
                      <c:pt idx="11400">
                        <c:v>425.62751829136602</c:v>
                      </c:pt>
                      <c:pt idx="11401">
                        <c:v>425.61268919302898</c:v>
                      </c:pt>
                      <c:pt idx="11402">
                        <c:v>425.59932724124502</c:v>
                      </c:pt>
                      <c:pt idx="11403">
                        <c:v>425.58224809315902</c:v>
                      </c:pt>
                      <c:pt idx="11404">
                        <c:v>425.566381896385</c:v>
                      </c:pt>
                      <c:pt idx="11405">
                        <c:v>425.54736573062303</c:v>
                      </c:pt>
                      <c:pt idx="11406">
                        <c:v>425.52948770314902</c:v>
                      </c:pt>
                      <c:pt idx="11407">
                        <c:v>425.50518688467702</c:v>
                      </c:pt>
                      <c:pt idx="11408">
                        <c:v>425.47129491428501</c:v>
                      </c:pt>
                      <c:pt idx="11409">
                        <c:v>425.44911893040302</c:v>
                      </c:pt>
                      <c:pt idx="11410">
                        <c:v>425.44143547174502</c:v>
                      </c:pt>
                      <c:pt idx="11411">
                        <c:v>425.405345829787</c:v>
                      </c:pt>
                      <c:pt idx="11412">
                        <c:v>425.40103724842697</c:v>
                      </c:pt>
                      <c:pt idx="11413">
                        <c:v>425.32301408849997</c:v>
                      </c:pt>
                      <c:pt idx="11414">
                        <c:v>425.32261764648501</c:v>
                      </c:pt>
                      <c:pt idx="11415">
                        <c:v>425.30917578019398</c:v>
                      </c:pt>
                      <c:pt idx="11416">
                        <c:v>425.30812860548099</c:v>
                      </c:pt>
                      <c:pt idx="11417">
                        <c:v>425.29339500108102</c:v>
                      </c:pt>
                      <c:pt idx="11418">
                        <c:v>425.29167441598298</c:v>
                      </c:pt>
                      <c:pt idx="11419">
                        <c:v>425.29059684013998</c:v>
                      </c:pt>
                      <c:pt idx="11420">
                        <c:v>425.28850811033698</c:v>
                      </c:pt>
                      <c:pt idx="11421">
                        <c:v>425.27247524201601</c:v>
                      </c:pt>
                      <c:pt idx="11422">
                        <c:v>425.25414492099998</c:v>
                      </c:pt>
                      <c:pt idx="11423">
                        <c:v>425.20650965782602</c:v>
                      </c:pt>
                      <c:pt idx="11424">
                        <c:v>425.18002059148102</c:v>
                      </c:pt>
                      <c:pt idx="11425">
                        <c:v>425.14607172141598</c:v>
                      </c:pt>
                      <c:pt idx="11426">
                        <c:v>425.14076719453698</c:v>
                      </c:pt>
                      <c:pt idx="11427">
                        <c:v>425.12781974875202</c:v>
                      </c:pt>
                      <c:pt idx="11428">
                        <c:v>425.12599093024198</c:v>
                      </c:pt>
                      <c:pt idx="11429">
                        <c:v>425.11290657251197</c:v>
                      </c:pt>
                      <c:pt idx="11430">
                        <c:v>425.09009569622401</c:v>
                      </c:pt>
                      <c:pt idx="11431">
                        <c:v>425.08163769412698</c:v>
                      </c:pt>
                      <c:pt idx="11432">
                        <c:v>425.08008534279099</c:v>
                      </c:pt>
                      <c:pt idx="11433">
                        <c:v>425.073667573146</c:v>
                      </c:pt>
                      <c:pt idx="11434">
                        <c:v>425.06529964118602</c:v>
                      </c:pt>
                      <c:pt idx="11435">
                        <c:v>425.02026111543</c:v>
                      </c:pt>
                      <c:pt idx="11436">
                        <c:v>425.00086926817602</c:v>
                      </c:pt>
                      <c:pt idx="11437">
                        <c:v>424.94309355090201</c:v>
                      </c:pt>
                      <c:pt idx="11438">
                        <c:v>424.92117921847398</c:v>
                      </c:pt>
                      <c:pt idx="11439">
                        <c:v>424.90079707336997</c:v>
                      </c:pt>
                      <c:pt idx="11440">
                        <c:v>424.90056130262599</c:v>
                      </c:pt>
                      <c:pt idx="11441">
                        <c:v>424.85962440750097</c:v>
                      </c:pt>
                      <c:pt idx="11442">
                        <c:v>424.793106260005</c:v>
                      </c:pt>
                      <c:pt idx="11443">
                        <c:v>424.752174918104</c:v>
                      </c:pt>
                      <c:pt idx="11444">
                        <c:v>424.74584425140199</c:v>
                      </c:pt>
                      <c:pt idx="11445">
                        <c:v>424.74549613334898</c:v>
                      </c:pt>
                      <c:pt idx="11446">
                        <c:v>424.74347106706</c:v>
                      </c:pt>
                      <c:pt idx="11447">
                        <c:v>424.72938979294798</c:v>
                      </c:pt>
                      <c:pt idx="11448">
                        <c:v>424.69509450572599</c:v>
                      </c:pt>
                      <c:pt idx="11449">
                        <c:v>424.68069223945503</c:v>
                      </c:pt>
                      <c:pt idx="11450">
                        <c:v>424.65575411587099</c:v>
                      </c:pt>
                      <c:pt idx="11451">
                        <c:v>424.64728115431899</c:v>
                      </c:pt>
                      <c:pt idx="11452">
                        <c:v>424.64615364665201</c:v>
                      </c:pt>
                      <c:pt idx="11453">
                        <c:v>424.64164971072398</c:v>
                      </c:pt>
                      <c:pt idx="11454">
                        <c:v>424.62824990899799</c:v>
                      </c:pt>
                      <c:pt idx="11455">
                        <c:v>424.611246788502</c:v>
                      </c:pt>
                      <c:pt idx="11456">
                        <c:v>424.60372111556001</c:v>
                      </c:pt>
                      <c:pt idx="11457">
                        <c:v>424.58473317345403</c:v>
                      </c:pt>
                      <c:pt idx="11458">
                        <c:v>424.56555520254898</c:v>
                      </c:pt>
                      <c:pt idx="11459">
                        <c:v>424.561618180388</c:v>
                      </c:pt>
                      <c:pt idx="11460">
                        <c:v>424.54802807621297</c:v>
                      </c:pt>
                      <c:pt idx="11461">
                        <c:v>424.50552224628802</c:v>
                      </c:pt>
                      <c:pt idx="11462">
                        <c:v>424.49508954501601</c:v>
                      </c:pt>
                      <c:pt idx="11463">
                        <c:v>424.46366171482998</c:v>
                      </c:pt>
                      <c:pt idx="11464">
                        <c:v>424.461998396517</c:v>
                      </c:pt>
                      <c:pt idx="11465">
                        <c:v>424.44634749723298</c:v>
                      </c:pt>
                      <c:pt idx="11466">
                        <c:v>424.42769891880999</c:v>
                      </c:pt>
                      <c:pt idx="11467">
                        <c:v>424.42143840115</c:v>
                      </c:pt>
                      <c:pt idx="11468">
                        <c:v>424.41129166692701</c:v>
                      </c:pt>
                      <c:pt idx="11469">
                        <c:v>424.39740204886999</c:v>
                      </c:pt>
                      <c:pt idx="11470">
                        <c:v>424.39202296857002</c:v>
                      </c:pt>
                      <c:pt idx="11471">
                        <c:v>424.37051366484098</c:v>
                      </c:pt>
                      <c:pt idx="11472">
                        <c:v>424.36433299041198</c:v>
                      </c:pt>
                      <c:pt idx="11473">
                        <c:v>424.30440209456202</c:v>
                      </c:pt>
                      <c:pt idx="11474">
                        <c:v>424.30278223751998</c:v>
                      </c:pt>
                      <c:pt idx="11475">
                        <c:v>424.28224627907201</c:v>
                      </c:pt>
                      <c:pt idx="11476">
                        <c:v>424.27228037570802</c:v>
                      </c:pt>
                      <c:pt idx="11477">
                        <c:v>424.25845453290299</c:v>
                      </c:pt>
                      <c:pt idx="11478">
                        <c:v>424.25491624993299</c:v>
                      </c:pt>
                      <c:pt idx="11479">
                        <c:v>424.23891767544598</c:v>
                      </c:pt>
                      <c:pt idx="11480">
                        <c:v>424.14580473703302</c:v>
                      </c:pt>
                      <c:pt idx="11481">
                        <c:v>424.10389072550203</c:v>
                      </c:pt>
                      <c:pt idx="11482">
                        <c:v>424.08545038752999</c:v>
                      </c:pt>
                      <c:pt idx="11483">
                        <c:v>424.06486476076202</c:v>
                      </c:pt>
                      <c:pt idx="11484">
                        <c:v>424.03352433384401</c:v>
                      </c:pt>
                      <c:pt idx="11485">
                        <c:v>424.00099095814602</c:v>
                      </c:pt>
                      <c:pt idx="11486">
                        <c:v>423.99398650816403</c:v>
                      </c:pt>
                      <c:pt idx="11487">
                        <c:v>423.98577294133599</c:v>
                      </c:pt>
                      <c:pt idx="11488">
                        <c:v>423.955265115489</c:v>
                      </c:pt>
                      <c:pt idx="11489">
                        <c:v>423.93948284092102</c:v>
                      </c:pt>
                      <c:pt idx="11490">
                        <c:v>423.91501316109401</c:v>
                      </c:pt>
                      <c:pt idx="11491">
                        <c:v>423.882952710084</c:v>
                      </c:pt>
                      <c:pt idx="11492">
                        <c:v>423.86244267712499</c:v>
                      </c:pt>
                      <c:pt idx="11493">
                        <c:v>423.84985736005802</c:v>
                      </c:pt>
                      <c:pt idx="11494">
                        <c:v>423.83462195616499</c:v>
                      </c:pt>
                      <c:pt idx="11495">
                        <c:v>423.81355633970298</c:v>
                      </c:pt>
                      <c:pt idx="11496">
                        <c:v>423.79364337692601</c:v>
                      </c:pt>
                      <c:pt idx="11497">
                        <c:v>423.77741013829899</c:v>
                      </c:pt>
                      <c:pt idx="11498">
                        <c:v>423.73677497728499</c:v>
                      </c:pt>
                      <c:pt idx="11499">
                        <c:v>423.69078884222301</c:v>
                      </c:pt>
                      <c:pt idx="11500">
                        <c:v>423.68184048838799</c:v>
                      </c:pt>
                      <c:pt idx="11501">
                        <c:v>423.66933492406002</c:v>
                      </c:pt>
                      <c:pt idx="11502">
                        <c:v>423.647144476618</c:v>
                      </c:pt>
                      <c:pt idx="11503">
                        <c:v>423.623156872511</c:v>
                      </c:pt>
                      <c:pt idx="11504">
                        <c:v>423.62313242238798</c:v>
                      </c:pt>
                      <c:pt idx="11505">
                        <c:v>423.56369707734399</c:v>
                      </c:pt>
                      <c:pt idx="11506">
                        <c:v>423.502306892489</c:v>
                      </c:pt>
                      <c:pt idx="11507">
                        <c:v>423.499643673241</c:v>
                      </c:pt>
                      <c:pt idx="11508">
                        <c:v>423.48617127318801</c:v>
                      </c:pt>
                      <c:pt idx="11509">
                        <c:v>423.44065967966702</c:v>
                      </c:pt>
                      <c:pt idx="11510">
                        <c:v>423.43704508954698</c:v>
                      </c:pt>
                      <c:pt idx="11511">
                        <c:v>423.43294906088499</c:v>
                      </c:pt>
                      <c:pt idx="11512">
                        <c:v>423.43156403592002</c:v>
                      </c:pt>
                      <c:pt idx="11513">
                        <c:v>423.386905929124</c:v>
                      </c:pt>
                      <c:pt idx="11514">
                        <c:v>423.38555833022798</c:v>
                      </c:pt>
                      <c:pt idx="11515">
                        <c:v>423.36445244591903</c:v>
                      </c:pt>
                      <c:pt idx="11516">
                        <c:v>423.35214268583297</c:v>
                      </c:pt>
                      <c:pt idx="11517">
                        <c:v>423.33015142618399</c:v>
                      </c:pt>
                      <c:pt idx="11518">
                        <c:v>423.32503763892402</c:v>
                      </c:pt>
                      <c:pt idx="11519">
                        <c:v>423.30013493638103</c:v>
                      </c:pt>
                      <c:pt idx="11520">
                        <c:v>423.296923140947</c:v>
                      </c:pt>
                      <c:pt idx="11521">
                        <c:v>423.29229106409798</c:v>
                      </c:pt>
                      <c:pt idx="11522">
                        <c:v>423.25801234502302</c:v>
                      </c:pt>
                      <c:pt idx="11523">
                        <c:v>423.23795133698002</c:v>
                      </c:pt>
                      <c:pt idx="11524">
                        <c:v>423.22848517577597</c:v>
                      </c:pt>
                      <c:pt idx="11525">
                        <c:v>423.22374363580502</c:v>
                      </c:pt>
                      <c:pt idx="11526">
                        <c:v>423.15607581645202</c:v>
                      </c:pt>
                      <c:pt idx="11527">
                        <c:v>423.13198382893</c:v>
                      </c:pt>
                      <c:pt idx="11528">
                        <c:v>423.12225782917699</c:v>
                      </c:pt>
                      <c:pt idx="11529">
                        <c:v>423.11052854924702</c:v>
                      </c:pt>
                      <c:pt idx="11530">
                        <c:v>423.10515169616298</c:v>
                      </c:pt>
                      <c:pt idx="11531">
                        <c:v>423.09587281124402</c:v>
                      </c:pt>
                      <c:pt idx="11532">
                        <c:v>423.03842145016699</c:v>
                      </c:pt>
                      <c:pt idx="11533">
                        <c:v>423.038418354763</c:v>
                      </c:pt>
                      <c:pt idx="11534">
                        <c:v>423.03575022629201</c:v>
                      </c:pt>
                      <c:pt idx="11535">
                        <c:v>423.03222465578301</c:v>
                      </c:pt>
                      <c:pt idx="11536">
                        <c:v>423.03193152461699</c:v>
                      </c:pt>
                      <c:pt idx="11537">
                        <c:v>423.028760570516</c:v>
                      </c:pt>
                      <c:pt idx="11538">
                        <c:v>423.02178647245</c:v>
                      </c:pt>
                      <c:pt idx="11539">
                        <c:v>422.95598519850898</c:v>
                      </c:pt>
                      <c:pt idx="11540">
                        <c:v>422.92031479866603</c:v>
                      </c:pt>
                      <c:pt idx="11541">
                        <c:v>422.87773426543401</c:v>
                      </c:pt>
                      <c:pt idx="11542">
                        <c:v>422.87088989970198</c:v>
                      </c:pt>
                      <c:pt idx="11543">
                        <c:v>422.855295171313</c:v>
                      </c:pt>
                      <c:pt idx="11544">
                        <c:v>422.83826532927998</c:v>
                      </c:pt>
                      <c:pt idx="11545">
                        <c:v>422.83318414838499</c:v>
                      </c:pt>
                      <c:pt idx="11546">
                        <c:v>422.80016069040897</c:v>
                      </c:pt>
                      <c:pt idx="11547">
                        <c:v>422.79601877000198</c:v>
                      </c:pt>
                      <c:pt idx="11548">
                        <c:v>422.77795103314901</c:v>
                      </c:pt>
                      <c:pt idx="11549">
                        <c:v>422.77572108397601</c:v>
                      </c:pt>
                      <c:pt idx="11550">
                        <c:v>422.73705287892699</c:v>
                      </c:pt>
                      <c:pt idx="11551">
                        <c:v>422.71858665373799</c:v>
                      </c:pt>
                      <c:pt idx="11552">
                        <c:v>422.69899289259899</c:v>
                      </c:pt>
                      <c:pt idx="11553">
                        <c:v>422.69591800651398</c:v>
                      </c:pt>
                      <c:pt idx="11554">
                        <c:v>422.66786989538002</c:v>
                      </c:pt>
                      <c:pt idx="11555">
                        <c:v>422.626027058707</c:v>
                      </c:pt>
                      <c:pt idx="11556">
                        <c:v>422.62303609398299</c:v>
                      </c:pt>
                      <c:pt idx="11557">
                        <c:v>422.548486316837</c:v>
                      </c:pt>
                      <c:pt idx="11558">
                        <c:v>422.53673275076602</c:v>
                      </c:pt>
                      <c:pt idx="11559">
                        <c:v>422.51045907515999</c:v>
                      </c:pt>
                      <c:pt idx="11560">
                        <c:v>422.50064767872999</c:v>
                      </c:pt>
                      <c:pt idx="11561">
                        <c:v>422.48308354462699</c:v>
                      </c:pt>
                      <c:pt idx="11562">
                        <c:v>422.48060121589799</c:v>
                      </c:pt>
                      <c:pt idx="11563">
                        <c:v>422.47365667029902</c:v>
                      </c:pt>
                      <c:pt idx="11564">
                        <c:v>422.47111103746897</c:v>
                      </c:pt>
                      <c:pt idx="11565">
                        <c:v>422.423818345896</c:v>
                      </c:pt>
                      <c:pt idx="11566">
                        <c:v>422.41023518789302</c:v>
                      </c:pt>
                      <c:pt idx="11567">
                        <c:v>422.31103731918103</c:v>
                      </c:pt>
                      <c:pt idx="11568">
                        <c:v>422.23731707145902</c:v>
                      </c:pt>
                      <c:pt idx="11569">
                        <c:v>422.15432968439097</c:v>
                      </c:pt>
                      <c:pt idx="11570">
                        <c:v>422.12586408364302</c:v>
                      </c:pt>
                      <c:pt idx="11571">
                        <c:v>422.1249506918</c:v>
                      </c:pt>
                      <c:pt idx="11572">
                        <c:v>422.10451010000799</c:v>
                      </c:pt>
                      <c:pt idx="11573">
                        <c:v>422.102046653711</c:v>
                      </c:pt>
                      <c:pt idx="11574">
                        <c:v>422.09375495256398</c:v>
                      </c:pt>
                      <c:pt idx="11575">
                        <c:v>422.08529936118799</c:v>
                      </c:pt>
                      <c:pt idx="11576">
                        <c:v>422.08107400190801</c:v>
                      </c:pt>
                      <c:pt idx="11577">
                        <c:v>422.07210371112501</c:v>
                      </c:pt>
                      <c:pt idx="11578">
                        <c:v>422.06208704728601</c:v>
                      </c:pt>
                      <c:pt idx="11579">
                        <c:v>422.02436804950702</c:v>
                      </c:pt>
                      <c:pt idx="11580">
                        <c:v>422.00364418962198</c:v>
                      </c:pt>
                      <c:pt idx="11581">
                        <c:v>422.00137754455199</c:v>
                      </c:pt>
                      <c:pt idx="11582">
                        <c:v>421.998306389672</c:v>
                      </c:pt>
                      <c:pt idx="11583">
                        <c:v>421.95213162187503</c:v>
                      </c:pt>
                      <c:pt idx="11584">
                        <c:v>421.95173132381802</c:v>
                      </c:pt>
                      <c:pt idx="11585">
                        <c:v>421.92569902829302</c:v>
                      </c:pt>
                      <c:pt idx="11586">
                        <c:v>421.90266551687</c:v>
                      </c:pt>
                      <c:pt idx="11587">
                        <c:v>421.88979206333102</c:v>
                      </c:pt>
                      <c:pt idx="11588">
                        <c:v>421.87600923851699</c:v>
                      </c:pt>
                      <c:pt idx="11589">
                        <c:v>421.77961217675102</c:v>
                      </c:pt>
                      <c:pt idx="11590">
                        <c:v>421.77478476953797</c:v>
                      </c:pt>
                      <c:pt idx="11591">
                        <c:v>421.75022808280102</c:v>
                      </c:pt>
                      <c:pt idx="11592">
                        <c:v>421.75019067655302</c:v>
                      </c:pt>
                      <c:pt idx="11593">
                        <c:v>421.74782060778301</c:v>
                      </c:pt>
                      <c:pt idx="11594">
                        <c:v>421.739021125487</c:v>
                      </c:pt>
                      <c:pt idx="11595">
                        <c:v>421.73489067614202</c:v>
                      </c:pt>
                      <c:pt idx="11596">
                        <c:v>421.72838506149702</c:v>
                      </c:pt>
                      <c:pt idx="11597">
                        <c:v>421.71332779817197</c:v>
                      </c:pt>
                      <c:pt idx="11598">
                        <c:v>421.70045991146202</c:v>
                      </c:pt>
                      <c:pt idx="11599">
                        <c:v>421.69300615717299</c:v>
                      </c:pt>
                      <c:pt idx="11600">
                        <c:v>421.69228225815999</c:v>
                      </c:pt>
                      <c:pt idx="11601">
                        <c:v>421.64836434858</c:v>
                      </c:pt>
                      <c:pt idx="11602">
                        <c:v>421.62459395870297</c:v>
                      </c:pt>
                      <c:pt idx="11603">
                        <c:v>421.58318345628697</c:v>
                      </c:pt>
                      <c:pt idx="11604">
                        <c:v>421.576715991458</c:v>
                      </c:pt>
                      <c:pt idx="11605">
                        <c:v>421.53090362214198</c:v>
                      </c:pt>
                      <c:pt idx="11606">
                        <c:v>421.50226267696002</c:v>
                      </c:pt>
                      <c:pt idx="11607">
                        <c:v>421.500672399358</c:v>
                      </c:pt>
                      <c:pt idx="11608">
                        <c:v>421.49260604993498</c:v>
                      </c:pt>
                      <c:pt idx="11609">
                        <c:v>421.47601552795697</c:v>
                      </c:pt>
                      <c:pt idx="11610">
                        <c:v>421.466122922968</c:v>
                      </c:pt>
                      <c:pt idx="11611">
                        <c:v>421.44034237866299</c:v>
                      </c:pt>
                      <c:pt idx="11612">
                        <c:v>421.43265894034499</c:v>
                      </c:pt>
                      <c:pt idx="11613">
                        <c:v>421.43203767814498</c:v>
                      </c:pt>
                      <c:pt idx="11614">
                        <c:v>421.41996907978302</c:v>
                      </c:pt>
                      <c:pt idx="11615">
                        <c:v>421.41255370195199</c:v>
                      </c:pt>
                      <c:pt idx="11616">
                        <c:v>421.40419642904402</c:v>
                      </c:pt>
                      <c:pt idx="11617">
                        <c:v>421.40202598742297</c:v>
                      </c:pt>
                      <c:pt idx="11618">
                        <c:v>421.247286353574</c:v>
                      </c:pt>
                      <c:pt idx="11619">
                        <c:v>421.21970055398202</c:v>
                      </c:pt>
                      <c:pt idx="11620">
                        <c:v>421.19933837854302</c:v>
                      </c:pt>
                      <c:pt idx="11621">
                        <c:v>421.17865043098499</c:v>
                      </c:pt>
                      <c:pt idx="11622">
                        <c:v>421.17554130920502</c:v>
                      </c:pt>
                      <c:pt idx="11623">
                        <c:v>421.166603780701</c:v>
                      </c:pt>
                      <c:pt idx="11624">
                        <c:v>421.12592744059202</c:v>
                      </c:pt>
                      <c:pt idx="11625">
                        <c:v>421.11255734966699</c:v>
                      </c:pt>
                      <c:pt idx="11626">
                        <c:v>421.10743051177099</c:v>
                      </c:pt>
                      <c:pt idx="11627">
                        <c:v>421.10658483135597</c:v>
                      </c:pt>
                      <c:pt idx="11628">
                        <c:v>421.10540941433499</c:v>
                      </c:pt>
                      <c:pt idx="11629">
                        <c:v>421.08079545118898</c:v>
                      </c:pt>
                      <c:pt idx="11630">
                        <c:v>421.07319301494698</c:v>
                      </c:pt>
                      <c:pt idx="11631">
                        <c:v>421.056436197273</c:v>
                      </c:pt>
                      <c:pt idx="11632">
                        <c:v>421.04006187444003</c:v>
                      </c:pt>
                      <c:pt idx="11633">
                        <c:v>421.02954068031198</c:v>
                      </c:pt>
                      <c:pt idx="11634">
                        <c:v>421.016469168968</c:v>
                      </c:pt>
                      <c:pt idx="11635">
                        <c:v>420.97545921142802</c:v>
                      </c:pt>
                      <c:pt idx="11636">
                        <c:v>420.94634623870701</c:v>
                      </c:pt>
                      <c:pt idx="11637">
                        <c:v>420.92586329665801</c:v>
                      </c:pt>
                      <c:pt idx="11638">
                        <c:v>420.90548985704203</c:v>
                      </c:pt>
                      <c:pt idx="11639">
                        <c:v>420.89950283765802</c:v>
                      </c:pt>
                      <c:pt idx="11640">
                        <c:v>420.86592352977198</c:v>
                      </c:pt>
                      <c:pt idx="11641">
                        <c:v>420.81212525915498</c:v>
                      </c:pt>
                      <c:pt idx="11642">
                        <c:v>420.79760602022202</c:v>
                      </c:pt>
                      <c:pt idx="11643">
                        <c:v>420.752797865096</c:v>
                      </c:pt>
                      <c:pt idx="11644">
                        <c:v>420.75025295876202</c:v>
                      </c:pt>
                      <c:pt idx="11645">
                        <c:v>420.74096444250699</c:v>
                      </c:pt>
                      <c:pt idx="11646">
                        <c:v>420.73200316811199</c:v>
                      </c:pt>
                      <c:pt idx="11647">
                        <c:v>420.68368502928899</c:v>
                      </c:pt>
                      <c:pt idx="11648">
                        <c:v>420.68286253907797</c:v>
                      </c:pt>
                      <c:pt idx="11649">
                        <c:v>420.66407154234599</c:v>
                      </c:pt>
                      <c:pt idx="11650">
                        <c:v>420.64981233140497</c:v>
                      </c:pt>
                      <c:pt idx="11651">
                        <c:v>420.61522986059498</c:v>
                      </c:pt>
                      <c:pt idx="11652">
                        <c:v>420.606542574005</c:v>
                      </c:pt>
                      <c:pt idx="11653">
                        <c:v>420.589924994439</c:v>
                      </c:pt>
                      <c:pt idx="11654">
                        <c:v>420.58722442695102</c:v>
                      </c:pt>
                      <c:pt idx="11655">
                        <c:v>420.52518805845301</c:v>
                      </c:pt>
                      <c:pt idx="11656">
                        <c:v>420.51317590000502</c:v>
                      </c:pt>
                      <c:pt idx="11657">
                        <c:v>420.504396944333</c:v>
                      </c:pt>
                      <c:pt idx="11658">
                        <c:v>420.49322355017699</c:v>
                      </c:pt>
                      <c:pt idx="11659">
                        <c:v>420.480884707879</c:v>
                      </c:pt>
                      <c:pt idx="11660">
                        <c:v>420.47331315745402</c:v>
                      </c:pt>
                      <c:pt idx="11661">
                        <c:v>420.46645952034601</c:v>
                      </c:pt>
                      <c:pt idx="11662">
                        <c:v>420.436327008408</c:v>
                      </c:pt>
                      <c:pt idx="11663">
                        <c:v>420.43059415885801</c:v>
                      </c:pt>
                      <c:pt idx="11664">
                        <c:v>420.41863873600101</c:v>
                      </c:pt>
                      <c:pt idx="11665">
                        <c:v>420.362037870368</c:v>
                      </c:pt>
                      <c:pt idx="11666">
                        <c:v>420.35152835620499</c:v>
                      </c:pt>
                      <c:pt idx="11667">
                        <c:v>420.34900536555199</c:v>
                      </c:pt>
                      <c:pt idx="11668">
                        <c:v>420.33144216472101</c:v>
                      </c:pt>
                      <c:pt idx="11669">
                        <c:v>420.31659002813097</c:v>
                      </c:pt>
                      <c:pt idx="11670">
                        <c:v>420.31531563696501</c:v>
                      </c:pt>
                      <c:pt idx="11671">
                        <c:v>420.300110021823</c:v>
                      </c:pt>
                      <c:pt idx="11672">
                        <c:v>420.29129656337898</c:v>
                      </c:pt>
                      <c:pt idx="11673">
                        <c:v>420.26461425846202</c:v>
                      </c:pt>
                      <c:pt idx="11674">
                        <c:v>420.25741590930301</c:v>
                      </c:pt>
                      <c:pt idx="11675">
                        <c:v>420.25289926827799</c:v>
                      </c:pt>
                      <c:pt idx="11676">
                        <c:v>420.21718310313901</c:v>
                      </c:pt>
                      <c:pt idx="11677">
                        <c:v>420.189490279957</c:v>
                      </c:pt>
                      <c:pt idx="11678">
                        <c:v>420.17685743159899</c:v>
                      </c:pt>
                      <c:pt idx="11679">
                        <c:v>420.16329593489797</c:v>
                      </c:pt>
                      <c:pt idx="11680">
                        <c:v>420.15863467780002</c:v>
                      </c:pt>
                      <c:pt idx="11681">
                        <c:v>420.15732578372501</c:v>
                      </c:pt>
                      <c:pt idx="11682">
                        <c:v>420.12411360329003</c:v>
                      </c:pt>
                      <c:pt idx="11683">
                        <c:v>420.11217307250303</c:v>
                      </c:pt>
                      <c:pt idx="11684">
                        <c:v>420.08926378451901</c:v>
                      </c:pt>
                      <c:pt idx="11685">
                        <c:v>420.08357620416098</c:v>
                      </c:pt>
                      <c:pt idx="11686">
                        <c:v>420.04393846241697</c:v>
                      </c:pt>
                      <c:pt idx="11687">
                        <c:v>420.00845608442501</c:v>
                      </c:pt>
                      <c:pt idx="11688">
                        <c:v>419.99417246028003</c:v>
                      </c:pt>
                      <c:pt idx="11689">
                        <c:v>419.989185860578</c:v>
                      </c:pt>
                      <c:pt idx="11690">
                        <c:v>419.985430086512</c:v>
                      </c:pt>
                      <c:pt idx="11691">
                        <c:v>419.96189842575899</c:v>
                      </c:pt>
                      <c:pt idx="11692">
                        <c:v>419.95645324715201</c:v>
                      </c:pt>
                      <c:pt idx="11693">
                        <c:v>419.95322743832401</c:v>
                      </c:pt>
                      <c:pt idx="11694">
                        <c:v>419.95000377133903</c:v>
                      </c:pt>
                      <c:pt idx="11695">
                        <c:v>419.93420808482102</c:v>
                      </c:pt>
                      <c:pt idx="11696">
                        <c:v>419.88697850580797</c:v>
                      </c:pt>
                      <c:pt idx="11697">
                        <c:v>419.85452568069201</c:v>
                      </c:pt>
                      <c:pt idx="11698">
                        <c:v>419.80082686009303</c:v>
                      </c:pt>
                      <c:pt idx="11699">
                        <c:v>419.79715604937599</c:v>
                      </c:pt>
                      <c:pt idx="11700">
                        <c:v>419.79345069559298</c:v>
                      </c:pt>
                      <c:pt idx="11701">
                        <c:v>419.73522565006402</c:v>
                      </c:pt>
                      <c:pt idx="11702">
                        <c:v>419.71781919253402</c:v>
                      </c:pt>
                      <c:pt idx="11703">
                        <c:v>419.70263222421897</c:v>
                      </c:pt>
                      <c:pt idx="11704">
                        <c:v>419.68301623970899</c:v>
                      </c:pt>
                      <c:pt idx="11705">
                        <c:v>419.682303196502</c:v>
                      </c:pt>
                      <c:pt idx="11706">
                        <c:v>419.65028211666998</c:v>
                      </c:pt>
                      <c:pt idx="11707">
                        <c:v>419.64956641779298</c:v>
                      </c:pt>
                      <c:pt idx="11708">
                        <c:v>419.56179307723801</c:v>
                      </c:pt>
                      <c:pt idx="11709">
                        <c:v>419.53470346857301</c:v>
                      </c:pt>
                      <c:pt idx="11710">
                        <c:v>419.53291875930103</c:v>
                      </c:pt>
                      <c:pt idx="11711">
                        <c:v>419.51527547467299</c:v>
                      </c:pt>
                      <c:pt idx="11712">
                        <c:v>419.49208595185303</c:v>
                      </c:pt>
                      <c:pt idx="11713">
                        <c:v>419.48063607594497</c:v>
                      </c:pt>
                      <c:pt idx="11714">
                        <c:v>419.47647021166898</c:v>
                      </c:pt>
                      <c:pt idx="11715">
                        <c:v>419.47376914261901</c:v>
                      </c:pt>
                      <c:pt idx="11716">
                        <c:v>419.42729282149998</c:v>
                      </c:pt>
                      <c:pt idx="11717">
                        <c:v>419.39881093844201</c:v>
                      </c:pt>
                      <c:pt idx="11718">
                        <c:v>419.39715431164302</c:v>
                      </c:pt>
                      <c:pt idx="11719">
                        <c:v>419.371479053109</c:v>
                      </c:pt>
                      <c:pt idx="11720">
                        <c:v>419.33550076361502</c:v>
                      </c:pt>
                      <c:pt idx="11721">
                        <c:v>419.329003457635</c:v>
                      </c:pt>
                      <c:pt idx="11722">
                        <c:v>419.31518585472298</c:v>
                      </c:pt>
                      <c:pt idx="11723">
                        <c:v>419.312483280131</c:v>
                      </c:pt>
                      <c:pt idx="11724">
                        <c:v>419.30708186419599</c:v>
                      </c:pt>
                      <c:pt idx="11725">
                        <c:v>419.28855098795799</c:v>
                      </c:pt>
                      <c:pt idx="11726">
                        <c:v>419.28293838253398</c:v>
                      </c:pt>
                      <c:pt idx="11727">
                        <c:v>419.28115456337503</c:v>
                      </c:pt>
                      <c:pt idx="11728">
                        <c:v>419.26479651115</c:v>
                      </c:pt>
                      <c:pt idx="11729">
                        <c:v>419.25689271545099</c:v>
                      </c:pt>
                      <c:pt idx="11730">
                        <c:v>419.250375676175</c:v>
                      </c:pt>
                      <c:pt idx="11731">
                        <c:v>419.24463129144999</c:v>
                      </c:pt>
                      <c:pt idx="11732">
                        <c:v>419.226632241532</c:v>
                      </c:pt>
                      <c:pt idx="11733">
                        <c:v>419.225377465397</c:v>
                      </c:pt>
                      <c:pt idx="11734">
                        <c:v>419.21639054126302</c:v>
                      </c:pt>
                      <c:pt idx="11735">
                        <c:v>419.16567720660203</c:v>
                      </c:pt>
                      <c:pt idx="11736">
                        <c:v>419.11504386945501</c:v>
                      </c:pt>
                      <c:pt idx="11737">
                        <c:v>419.09278717778898</c:v>
                      </c:pt>
                      <c:pt idx="11738">
                        <c:v>419.06076630284099</c:v>
                      </c:pt>
                      <c:pt idx="11739">
                        <c:v>419.054950188296</c:v>
                      </c:pt>
                      <c:pt idx="11740">
                        <c:v>419.04980369100502</c:v>
                      </c:pt>
                      <c:pt idx="11741">
                        <c:v>419.04860649161998</c:v>
                      </c:pt>
                      <c:pt idx="11742">
                        <c:v>419.04773168486599</c:v>
                      </c:pt>
                      <c:pt idx="11743">
                        <c:v>419.04766408566798</c:v>
                      </c:pt>
                      <c:pt idx="11744">
                        <c:v>419.04688235054698</c:v>
                      </c:pt>
                      <c:pt idx="11745">
                        <c:v>419.00766506261402</c:v>
                      </c:pt>
                      <c:pt idx="11746">
                        <c:v>419.001830201156</c:v>
                      </c:pt>
                      <c:pt idx="11747">
                        <c:v>419.001054155791</c:v>
                      </c:pt>
                      <c:pt idx="11748">
                        <c:v>418.99651318284702</c:v>
                      </c:pt>
                      <c:pt idx="11749">
                        <c:v>418.995105150977</c:v>
                      </c:pt>
                      <c:pt idx="11750">
                        <c:v>418.96743654583003</c:v>
                      </c:pt>
                      <c:pt idx="11751">
                        <c:v>418.95298929206803</c:v>
                      </c:pt>
                      <c:pt idx="11752">
                        <c:v>418.90949474635198</c:v>
                      </c:pt>
                      <c:pt idx="11753">
                        <c:v>418.90168178174099</c:v>
                      </c:pt>
                      <c:pt idx="11754">
                        <c:v>418.88370315366001</c:v>
                      </c:pt>
                      <c:pt idx="11755">
                        <c:v>418.87621865211003</c:v>
                      </c:pt>
                      <c:pt idx="11756">
                        <c:v>418.85622743178698</c:v>
                      </c:pt>
                      <c:pt idx="11757">
                        <c:v>418.836680430375</c:v>
                      </c:pt>
                      <c:pt idx="11758">
                        <c:v>418.82964874813899</c:v>
                      </c:pt>
                      <c:pt idx="11759">
                        <c:v>418.787318437046</c:v>
                      </c:pt>
                      <c:pt idx="11760">
                        <c:v>418.78331480883298</c:v>
                      </c:pt>
                      <c:pt idx="11761">
                        <c:v>418.781474592922</c:v>
                      </c:pt>
                      <c:pt idx="11762">
                        <c:v>418.77463956192901</c:v>
                      </c:pt>
                      <c:pt idx="11763">
                        <c:v>418.77133484871302</c:v>
                      </c:pt>
                      <c:pt idx="11764">
                        <c:v>418.74198588552002</c:v>
                      </c:pt>
                      <c:pt idx="11765">
                        <c:v>418.74046745805703</c:v>
                      </c:pt>
                      <c:pt idx="11766">
                        <c:v>418.73854839741603</c:v>
                      </c:pt>
                      <c:pt idx="11767">
                        <c:v>418.73330643445303</c:v>
                      </c:pt>
                      <c:pt idx="11768">
                        <c:v>418.69494773807997</c:v>
                      </c:pt>
                      <c:pt idx="11769">
                        <c:v>418.68942056027799</c:v>
                      </c:pt>
                      <c:pt idx="11770">
                        <c:v>418.68859054212498</c:v>
                      </c:pt>
                      <c:pt idx="11771">
                        <c:v>418.67089416125202</c:v>
                      </c:pt>
                      <c:pt idx="11772">
                        <c:v>418.66879887791498</c:v>
                      </c:pt>
                      <c:pt idx="11773">
                        <c:v>418.65465107760502</c:v>
                      </c:pt>
                      <c:pt idx="11774">
                        <c:v>418.63795759595502</c:v>
                      </c:pt>
                      <c:pt idx="11775">
                        <c:v>418.62668245523503</c:v>
                      </c:pt>
                      <c:pt idx="11776">
                        <c:v>418.61578848315003</c:v>
                      </c:pt>
                      <c:pt idx="11777">
                        <c:v>418.60721779624402</c:v>
                      </c:pt>
                      <c:pt idx="11778">
                        <c:v>418.53650071398999</c:v>
                      </c:pt>
                      <c:pt idx="11779">
                        <c:v>418.53561964785501</c:v>
                      </c:pt>
                      <c:pt idx="11780">
                        <c:v>418.53508023541201</c:v>
                      </c:pt>
                      <c:pt idx="11781">
                        <c:v>418.53422206461101</c:v>
                      </c:pt>
                      <c:pt idx="11782">
                        <c:v>418.52159885302598</c:v>
                      </c:pt>
                      <c:pt idx="11783">
                        <c:v>418.512302168867</c:v>
                      </c:pt>
                      <c:pt idx="11784">
                        <c:v>418.50681923826102</c:v>
                      </c:pt>
                      <c:pt idx="11785">
                        <c:v>418.49345248498798</c:v>
                      </c:pt>
                      <c:pt idx="11786">
                        <c:v>418.49187605147301</c:v>
                      </c:pt>
                      <c:pt idx="11787">
                        <c:v>418.48123901700802</c:v>
                      </c:pt>
                      <c:pt idx="11788">
                        <c:v>418.46713339094799</c:v>
                      </c:pt>
                      <c:pt idx="11789">
                        <c:v>418.46697103686802</c:v>
                      </c:pt>
                      <c:pt idx="11790">
                        <c:v>418.45968883789902</c:v>
                      </c:pt>
                      <c:pt idx="11791">
                        <c:v>418.45608641280199</c:v>
                      </c:pt>
                      <c:pt idx="11792">
                        <c:v>418.44262216393702</c:v>
                      </c:pt>
                      <c:pt idx="11793">
                        <c:v>418.44080055703103</c:v>
                      </c:pt>
                      <c:pt idx="11794">
                        <c:v>418.39579421410701</c:v>
                      </c:pt>
                      <c:pt idx="11795">
                        <c:v>418.37168345270499</c:v>
                      </c:pt>
                      <c:pt idx="11796">
                        <c:v>418.366157030946</c:v>
                      </c:pt>
                      <c:pt idx="11797">
                        <c:v>418.36131644563</c:v>
                      </c:pt>
                      <c:pt idx="11798">
                        <c:v>418.356692434038</c:v>
                      </c:pt>
                      <c:pt idx="11799">
                        <c:v>418.34685467912902</c:v>
                      </c:pt>
                      <c:pt idx="11800">
                        <c:v>418.341629133759</c:v>
                      </c:pt>
                      <c:pt idx="11801">
                        <c:v>418.327845864609</c:v>
                      </c:pt>
                      <c:pt idx="11802">
                        <c:v>418.32215156256098</c:v>
                      </c:pt>
                      <c:pt idx="11803">
                        <c:v>418.32148604166701</c:v>
                      </c:pt>
                      <c:pt idx="11804">
                        <c:v>418.30282984908598</c:v>
                      </c:pt>
                      <c:pt idx="11805">
                        <c:v>418.28489723429101</c:v>
                      </c:pt>
                      <c:pt idx="11806">
                        <c:v>418.26851326939698</c:v>
                      </c:pt>
                      <c:pt idx="11807">
                        <c:v>418.26209897861997</c:v>
                      </c:pt>
                      <c:pt idx="11808">
                        <c:v>418.26106237048299</c:v>
                      </c:pt>
                      <c:pt idx="11809">
                        <c:v>418.25971829197101</c:v>
                      </c:pt>
                      <c:pt idx="11810">
                        <c:v>418.25941460610801</c:v>
                      </c:pt>
                      <c:pt idx="11811">
                        <c:v>418.23986169459903</c:v>
                      </c:pt>
                      <c:pt idx="11812">
                        <c:v>418.22871796931798</c:v>
                      </c:pt>
                      <c:pt idx="11813">
                        <c:v>418.21795955201799</c:v>
                      </c:pt>
                      <c:pt idx="11814">
                        <c:v>418.20848904170202</c:v>
                      </c:pt>
                      <c:pt idx="11815">
                        <c:v>418.20842802734597</c:v>
                      </c:pt>
                      <c:pt idx="11816">
                        <c:v>418.19146883327602</c:v>
                      </c:pt>
                      <c:pt idx="11817">
                        <c:v>418.18619576667498</c:v>
                      </c:pt>
                      <c:pt idx="11818">
                        <c:v>418.125626783548</c:v>
                      </c:pt>
                      <c:pt idx="11819">
                        <c:v>418.12386599264897</c:v>
                      </c:pt>
                      <c:pt idx="11820">
                        <c:v>418.11528902621802</c:v>
                      </c:pt>
                      <c:pt idx="11821">
                        <c:v>418.11484371377799</c:v>
                      </c:pt>
                      <c:pt idx="11822">
                        <c:v>418.11064373438398</c:v>
                      </c:pt>
                      <c:pt idx="11823">
                        <c:v>418.10727620756097</c:v>
                      </c:pt>
                      <c:pt idx="11824">
                        <c:v>418.10689332028898</c:v>
                      </c:pt>
                      <c:pt idx="11825">
                        <c:v>418.09915464822598</c:v>
                      </c:pt>
                      <c:pt idx="11826">
                        <c:v>418.08322577988599</c:v>
                      </c:pt>
                      <c:pt idx="11827">
                        <c:v>418.07459738142302</c:v>
                      </c:pt>
                      <c:pt idx="11828">
                        <c:v>418.06699725556302</c:v>
                      </c:pt>
                      <c:pt idx="11829">
                        <c:v>418.02598453476401</c:v>
                      </c:pt>
                      <c:pt idx="11830">
                        <c:v>418.00373216992301</c:v>
                      </c:pt>
                      <c:pt idx="11831">
                        <c:v>417.99699257672398</c:v>
                      </c:pt>
                      <c:pt idx="11832">
                        <c:v>417.98025090897602</c:v>
                      </c:pt>
                      <c:pt idx="11833">
                        <c:v>417.96091661204099</c:v>
                      </c:pt>
                      <c:pt idx="11834">
                        <c:v>417.95930548450099</c:v>
                      </c:pt>
                      <c:pt idx="11835">
                        <c:v>417.93423254690703</c:v>
                      </c:pt>
                      <c:pt idx="11836">
                        <c:v>417.88074868662898</c:v>
                      </c:pt>
                      <c:pt idx="11837">
                        <c:v>417.85990088664698</c:v>
                      </c:pt>
                      <c:pt idx="11838">
                        <c:v>417.83478501503998</c:v>
                      </c:pt>
                      <c:pt idx="11839">
                        <c:v>417.83476989682299</c:v>
                      </c:pt>
                      <c:pt idx="11840">
                        <c:v>417.80200788897798</c:v>
                      </c:pt>
                      <c:pt idx="11841">
                        <c:v>417.79439941893401</c:v>
                      </c:pt>
                      <c:pt idx="11842">
                        <c:v>417.78196208099303</c:v>
                      </c:pt>
                      <c:pt idx="11843">
                        <c:v>417.74621506870602</c:v>
                      </c:pt>
                      <c:pt idx="11844">
                        <c:v>417.72458962710402</c:v>
                      </c:pt>
                      <c:pt idx="11845">
                        <c:v>417.71660029136098</c:v>
                      </c:pt>
                      <c:pt idx="11846">
                        <c:v>417.712840681773</c:v>
                      </c:pt>
                      <c:pt idx="11847">
                        <c:v>417.70634171235997</c:v>
                      </c:pt>
                      <c:pt idx="11848">
                        <c:v>417.61278553326702</c:v>
                      </c:pt>
                      <c:pt idx="11849">
                        <c:v>417.59233717780597</c:v>
                      </c:pt>
                      <c:pt idx="11850">
                        <c:v>417.57236278668802</c:v>
                      </c:pt>
                      <c:pt idx="11851">
                        <c:v>417.565406538567</c:v>
                      </c:pt>
                      <c:pt idx="11852">
                        <c:v>417.55582223287701</c:v>
                      </c:pt>
                      <c:pt idx="11853">
                        <c:v>417.54961665069902</c:v>
                      </c:pt>
                      <c:pt idx="11854">
                        <c:v>417.53611334842498</c:v>
                      </c:pt>
                      <c:pt idx="11855">
                        <c:v>417.52848632973502</c:v>
                      </c:pt>
                      <c:pt idx="11856">
                        <c:v>417.52049513382298</c:v>
                      </c:pt>
                      <c:pt idx="11857">
                        <c:v>417.51303713552602</c:v>
                      </c:pt>
                      <c:pt idx="11858">
                        <c:v>417.50649577006999</c:v>
                      </c:pt>
                      <c:pt idx="11859">
                        <c:v>417.50289220464902</c:v>
                      </c:pt>
                      <c:pt idx="11860">
                        <c:v>417.49319959829</c:v>
                      </c:pt>
                      <c:pt idx="11861">
                        <c:v>417.47835747009401</c:v>
                      </c:pt>
                      <c:pt idx="11862">
                        <c:v>417.474330144036</c:v>
                      </c:pt>
                      <c:pt idx="11863">
                        <c:v>417.45865028998003</c:v>
                      </c:pt>
                      <c:pt idx="11864">
                        <c:v>417.41583813308802</c:v>
                      </c:pt>
                      <c:pt idx="11865">
                        <c:v>417.40613147664999</c:v>
                      </c:pt>
                      <c:pt idx="11866">
                        <c:v>417.39919555650499</c:v>
                      </c:pt>
                      <c:pt idx="11867">
                        <c:v>417.36822790969399</c:v>
                      </c:pt>
                      <c:pt idx="11868">
                        <c:v>417.359174676642</c:v>
                      </c:pt>
                      <c:pt idx="11869">
                        <c:v>417.33941845007303</c:v>
                      </c:pt>
                      <c:pt idx="11870">
                        <c:v>417.331450023706</c:v>
                      </c:pt>
                      <c:pt idx="11871">
                        <c:v>417.31736208621601</c:v>
                      </c:pt>
                      <c:pt idx="11872">
                        <c:v>417.307985147914</c:v>
                      </c:pt>
                      <c:pt idx="11873">
                        <c:v>417.289676156957</c:v>
                      </c:pt>
                      <c:pt idx="11874">
                        <c:v>417.263661930068</c:v>
                      </c:pt>
                      <c:pt idx="11875">
                        <c:v>417.23951200906799</c:v>
                      </c:pt>
                      <c:pt idx="11876">
                        <c:v>417.227995390996</c:v>
                      </c:pt>
                      <c:pt idx="11877">
                        <c:v>417.19992384045003</c:v>
                      </c:pt>
                      <c:pt idx="11878">
                        <c:v>417.19241902562601</c:v>
                      </c:pt>
                      <c:pt idx="11879">
                        <c:v>417.15615383276997</c:v>
                      </c:pt>
                      <c:pt idx="11880">
                        <c:v>417.15322420547398</c:v>
                      </c:pt>
                      <c:pt idx="11881">
                        <c:v>417.14213469884697</c:v>
                      </c:pt>
                      <c:pt idx="11882">
                        <c:v>417.139930244124</c:v>
                      </c:pt>
                      <c:pt idx="11883">
                        <c:v>417.13925892862801</c:v>
                      </c:pt>
                      <c:pt idx="11884">
                        <c:v>417.10333253150202</c:v>
                      </c:pt>
                      <c:pt idx="11885">
                        <c:v>417.09859896195098</c:v>
                      </c:pt>
                      <c:pt idx="11886">
                        <c:v>417.05185710648698</c:v>
                      </c:pt>
                      <c:pt idx="11887">
                        <c:v>417.04324291140398</c:v>
                      </c:pt>
                      <c:pt idx="11888">
                        <c:v>417.01437438489103</c:v>
                      </c:pt>
                      <c:pt idx="11889">
                        <c:v>417.00440503658098</c:v>
                      </c:pt>
                      <c:pt idx="11890">
                        <c:v>416.99454873213801</c:v>
                      </c:pt>
                      <c:pt idx="11891">
                        <c:v>416.99339463713397</c:v>
                      </c:pt>
                      <c:pt idx="11892">
                        <c:v>416.98297368566602</c:v>
                      </c:pt>
                      <c:pt idx="11893">
                        <c:v>416.97449628832999</c:v>
                      </c:pt>
                      <c:pt idx="11894">
                        <c:v>416.9517736674</c:v>
                      </c:pt>
                      <c:pt idx="11895">
                        <c:v>416.95090941605901</c:v>
                      </c:pt>
                      <c:pt idx="11896">
                        <c:v>416.94908151722899</c:v>
                      </c:pt>
                      <c:pt idx="11897">
                        <c:v>416.94438690847699</c:v>
                      </c:pt>
                      <c:pt idx="11898">
                        <c:v>416.94271354708297</c:v>
                      </c:pt>
                      <c:pt idx="11899">
                        <c:v>416.92441820955401</c:v>
                      </c:pt>
                      <c:pt idx="11900">
                        <c:v>416.91040662035903</c:v>
                      </c:pt>
                      <c:pt idx="11901">
                        <c:v>416.89599599182299</c:v>
                      </c:pt>
                      <c:pt idx="11902">
                        <c:v>416.889933899548</c:v>
                      </c:pt>
                      <c:pt idx="11903">
                        <c:v>416.87677635771399</c:v>
                      </c:pt>
                      <c:pt idx="11904">
                        <c:v>416.86588248802502</c:v>
                      </c:pt>
                      <c:pt idx="11905">
                        <c:v>416.77257445728401</c:v>
                      </c:pt>
                      <c:pt idx="11906">
                        <c:v>416.76450574590098</c:v>
                      </c:pt>
                      <c:pt idx="11907">
                        <c:v>416.76104996802798</c:v>
                      </c:pt>
                      <c:pt idx="11908">
                        <c:v>416.723871900257</c:v>
                      </c:pt>
                      <c:pt idx="11909">
                        <c:v>416.70832668720902</c:v>
                      </c:pt>
                      <c:pt idx="11910">
                        <c:v>416.700981618497</c:v>
                      </c:pt>
                      <c:pt idx="11911">
                        <c:v>416.68853005868499</c:v>
                      </c:pt>
                      <c:pt idx="11912">
                        <c:v>416.64721761419901</c:v>
                      </c:pt>
                      <c:pt idx="11913">
                        <c:v>416.645114399867</c:v>
                      </c:pt>
                      <c:pt idx="11914">
                        <c:v>416.637272356175</c:v>
                      </c:pt>
                      <c:pt idx="11915">
                        <c:v>416.61144330427697</c:v>
                      </c:pt>
                      <c:pt idx="11916">
                        <c:v>416.608541028682</c:v>
                      </c:pt>
                      <c:pt idx="11917">
                        <c:v>416.557114094778</c:v>
                      </c:pt>
                      <c:pt idx="11918">
                        <c:v>416.55256250764</c:v>
                      </c:pt>
                      <c:pt idx="11919">
                        <c:v>416.552155577517</c:v>
                      </c:pt>
                      <c:pt idx="11920">
                        <c:v>416.53819212073199</c:v>
                      </c:pt>
                      <c:pt idx="11921">
                        <c:v>416.53672256272802</c:v>
                      </c:pt>
                      <c:pt idx="11922">
                        <c:v>416.51388489734802</c:v>
                      </c:pt>
                      <c:pt idx="11923">
                        <c:v>416.48691013866198</c:v>
                      </c:pt>
                      <c:pt idx="11924">
                        <c:v>416.47319815748398</c:v>
                      </c:pt>
                      <c:pt idx="11925">
                        <c:v>416.46883737889999</c:v>
                      </c:pt>
                      <c:pt idx="11926">
                        <c:v>416.460107819548</c:v>
                      </c:pt>
                      <c:pt idx="11927">
                        <c:v>416.436975894478</c:v>
                      </c:pt>
                      <c:pt idx="11928">
                        <c:v>416.407903655562</c:v>
                      </c:pt>
                      <c:pt idx="11929">
                        <c:v>416.39522578334999</c:v>
                      </c:pt>
                      <c:pt idx="11930">
                        <c:v>416.38597909778798</c:v>
                      </c:pt>
                      <c:pt idx="11931">
                        <c:v>416.35369263426401</c:v>
                      </c:pt>
                      <c:pt idx="11932">
                        <c:v>416.32997272902998</c:v>
                      </c:pt>
                      <c:pt idx="11933">
                        <c:v>416.31555889761802</c:v>
                      </c:pt>
                      <c:pt idx="11934">
                        <c:v>416.30194133655101</c:v>
                      </c:pt>
                      <c:pt idx="11935">
                        <c:v>416.29083610897902</c:v>
                      </c:pt>
                      <c:pt idx="11936">
                        <c:v>416.22965999541702</c:v>
                      </c:pt>
                      <c:pt idx="11937">
                        <c:v>416.18670524258198</c:v>
                      </c:pt>
                      <c:pt idx="11938">
                        <c:v>416.185221866299</c:v>
                      </c:pt>
                      <c:pt idx="11939">
                        <c:v>416.17677632258301</c:v>
                      </c:pt>
                      <c:pt idx="11940">
                        <c:v>416.15190846116502</c:v>
                      </c:pt>
                      <c:pt idx="11941">
                        <c:v>416.12715737354699</c:v>
                      </c:pt>
                      <c:pt idx="11942">
                        <c:v>416.11051389312303</c:v>
                      </c:pt>
                      <c:pt idx="11943">
                        <c:v>416.10620793040499</c:v>
                      </c:pt>
                      <c:pt idx="11944">
                        <c:v>416.07986150455503</c:v>
                      </c:pt>
                      <c:pt idx="11945">
                        <c:v>416.04328464521302</c:v>
                      </c:pt>
                      <c:pt idx="11946">
                        <c:v>416.04158480990799</c:v>
                      </c:pt>
                      <c:pt idx="11947">
                        <c:v>416.01850604964301</c:v>
                      </c:pt>
                      <c:pt idx="11948">
                        <c:v>416.006220148772</c:v>
                      </c:pt>
                      <c:pt idx="11949">
                        <c:v>416.006027688632</c:v>
                      </c:pt>
                      <c:pt idx="11950">
                        <c:v>415.95969266698103</c:v>
                      </c:pt>
                      <c:pt idx="11951">
                        <c:v>415.957534958427</c:v>
                      </c:pt>
                      <c:pt idx="11952">
                        <c:v>415.89088401482798</c:v>
                      </c:pt>
                      <c:pt idx="11953">
                        <c:v>415.886467654981</c:v>
                      </c:pt>
                      <c:pt idx="11954">
                        <c:v>415.88546534771001</c:v>
                      </c:pt>
                      <c:pt idx="11955">
                        <c:v>415.85225129073802</c:v>
                      </c:pt>
                      <c:pt idx="11956">
                        <c:v>415.83572453664698</c:v>
                      </c:pt>
                      <c:pt idx="11957">
                        <c:v>415.80990775773802</c:v>
                      </c:pt>
                      <c:pt idx="11958">
                        <c:v>415.76398506044001</c:v>
                      </c:pt>
                      <c:pt idx="11959">
                        <c:v>415.75454028073301</c:v>
                      </c:pt>
                      <c:pt idx="11960">
                        <c:v>415.71627479342902</c:v>
                      </c:pt>
                      <c:pt idx="11961">
                        <c:v>415.70398826208498</c:v>
                      </c:pt>
                      <c:pt idx="11962">
                        <c:v>415.70275336581699</c:v>
                      </c:pt>
                      <c:pt idx="11963">
                        <c:v>415.68657487982603</c:v>
                      </c:pt>
                      <c:pt idx="11964">
                        <c:v>415.67462566194098</c:v>
                      </c:pt>
                      <c:pt idx="11965">
                        <c:v>415.65899477518298</c:v>
                      </c:pt>
                      <c:pt idx="11966">
                        <c:v>415.64642775664498</c:v>
                      </c:pt>
                      <c:pt idx="11967">
                        <c:v>415.60692599018</c:v>
                      </c:pt>
                      <c:pt idx="11968">
                        <c:v>415.601913396589</c:v>
                      </c:pt>
                      <c:pt idx="11969">
                        <c:v>415.58912560188298</c:v>
                      </c:pt>
                      <c:pt idx="11970">
                        <c:v>415.54579364153898</c:v>
                      </c:pt>
                      <c:pt idx="11971">
                        <c:v>415.53987151034897</c:v>
                      </c:pt>
                      <c:pt idx="11972">
                        <c:v>415.52438118037003</c:v>
                      </c:pt>
                      <c:pt idx="11973">
                        <c:v>415.51554708166998</c:v>
                      </c:pt>
                      <c:pt idx="11974">
                        <c:v>415.47707531079402</c:v>
                      </c:pt>
                      <c:pt idx="11975">
                        <c:v>415.38384695652098</c:v>
                      </c:pt>
                      <c:pt idx="11976">
                        <c:v>415.36133170703499</c:v>
                      </c:pt>
                      <c:pt idx="11977">
                        <c:v>415.33028870400102</c:v>
                      </c:pt>
                      <c:pt idx="11978">
                        <c:v>415.30999764336502</c:v>
                      </c:pt>
                      <c:pt idx="11979">
                        <c:v>415.288697501152</c:v>
                      </c:pt>
                      <c:pt idx="11980">
                        <c:v>415.23648923149102</c:v>
                      </c:pt>
                      <c:pt idx="11981">
                        <c:v>415.23353373012498</c:v>
                      </c:pt>
                      <c:pt idx="11982">
                        <c:v>415.23347975065002</c:v>
                      </c:pt>
                      <c:pt idx="11983">
                        <c:v>415.21656419217697</c:v>
                      </c:pt>
                      <c:pt idx="11984">
                        <c:v>415.20126721549701</c:v>
                      </c:pt>
                      <c:pt idx="11985">
                        <c:v>415.19483213097698</c:v>
                      </c:pt>
                      <c:pt idx="11986">
                        <c:v>415.17593787023998</c:v>
                      </c:pt>
                      <c:pt idx="11987">
                        <c:v>415.158774433058</c:v>
                      </c:pt>
                      <c:pt idx="11988">
                        <c:v>415.14246120976401</c:v>
                      </c:pt>
                      <c:pt idx="11989">
                        <c:v>415.12521617214702</c:v>
                      </c:pt>
                      <c:pt idx="11990">
                        <c:v>415.087003213419</c:v>
                      </c:pt>
                      <c:pt idx="11991">
                        <c:v>415.05272366900698</c:v>
                      </c:pt>
                      <c:pt idx="11992">
                        <c:v>415.04426524812698</c:v>
                      </c:pt>
                      <c:pt idx="11993">
                        <c:v>415.03099308137098</c:v>
                      </c:pt>
                      <c:pt idx="11994">
                        <c:v>415.02429701441099</c:v>
                      </c:pt>
                      <c:pt idx="11995">
                        <c:v>414.98654549661501</c:v>
                      </c:pt>
                      <c:pt idx="11996">
                        <c:v>414.98637750434898</c:v>
                      </c:pt>
                      <c:pt idx="11997">
                        <c:v>414.98505485059297</c:v>
                      </c:pt>
                      <c:pt idx="11998">
                        <c:v>414.974476441984</c:v>
                      </c:pt>
                      <c:pt idx="11999">
                        <c:v>414.97348281373201</c:v>
                      </c:pt>
                      <c:pt idx="12000">
                        <c:v>414.84336005460102</c:v>
                      </c:pt>
                      <c:pt idx="12001">
                        <c:v>414.77068652558899</c:v>
                      </c:pt>
                      <c:pt idx="12002">
                        <c:v>414.75923732701801</c:v>
                      </c:pt>
                      <c:pt idx="12003">
                        <c:v>414.71684891566701</c:v>
                      </c:pt>
                      <c:pt idx="12004">
                        <c:v>414.70584595864602</c:v>
                      </c:pt>
                      <c:pt idx="12005">
                        <c:v>414.681685927231</c:v>
                      </c:pt>
                      <c:pt idx="12006">
                        <c:v>414.67456148282298</c:v>
                      </c:pt>
                      <c:pt idx="12007">
                        <c:v>414.66685655011503</c:v>
                      </c:pt>
                      <c:pt idx="12008">
                        <c:v>414.61979290458299</c:v>
                      </c:pt>
                      <c:pt idx="12009">
                        <c:v>414.60336741115702</c:v>
                      </c:pt>
                      <c:pt idx="12010">
                        <c:v>414.55747762316702</c:v>
                      </c:pt>
                      <c:pt idx="12011">
                        <c:v>414.53321566681598</c:v>
                      </c:pt>
                      <c:pt idx="12012">
                        <c:v>414.53149269570798</c:v>
                      </c:pt>
                      <c:pt idx="12013">
                        <c:v>414.50703207495599</c:v>
                      </c:pt>
                      <c:pt idx="12014">
                        <c:v>414.48170257732301</c:v>
                      </c:pt>
                      <c:pt idx="12015">
                        <c:v>414.46405687927898</c:v>
                      </c:pt>
                      <c:pt idx="12016">
                        <c:v>414.42717441952999</c:v>
                      </c:pt>
                      <c:pt idx="12017">
                        <c:v>414.424562937411</c:v>
                      </c:pt>
                      <c:pt idx="12018">
                        <c:v>414.41884229085798</c:v>
                      </c:pt>
                      <c:pt idx="12019">
                        <c:v>414.40915538974502</c:v>
                      </c:pt>
                      <c:pt idx="12020">
                        <c:v>414.404301334823</c:v>
                      </c:pt>
                      <c:pt idx="12021">
                        <c:v>414.39875523150403</c:v>
                      </c:pt>
                      <c:pt idx="12022">
                        <c:v>414.39728003506701</c:v>
                      </c:pt>
                      <c:pt idx="12023">
                        <c:v>414.36665426141201</c:v>
                      </c:pt>
                      <c:pt idx="12024">
                        <c:v>414.36445013854598</c:v>
                      </c:pt>
                      <c:pt idx="12025">
                        <c:v>414.364082107711</c:v>
                      </c:pt>
                      <c:pt idx="12026">
                        <c:v>414.35593255105601</c:v>
                      </c:pt>
                      <c:pt idx="12027">
                        <c:v>414.35244962779598</c:v>
                      </c:pt>
                      <c:pt idx="12028">
                        <c:v>414.347195347222</c:v>
                      </c:pt>
                      <c:pt idx="12029">
                        <c:v>414.32959594992201</c:v>
                      </c:pt>
                      <c:pt idx="12030">
                        <c:v>414.24499897795698</c:v>
                      </c:pt>
                      <c:pt idx="12031">
                        <c:v>414.24332908023803</c:v>
                      </c:pt>
                      <c:pt idx="12032">
                        <c:v>414.23862625305298</c:v>
                      </c:pt>
                      <c:pt idx="12033">
                        <c:v>414.23097752790301</c:v>
                      </c:pt>
                      <c:pt idx="12034">
                        <c:v>414.210389384998</c:v>
                      </c:pt>
                      <c:pt idx="12035">
                        <c:v>414.18519951530101</c:v>
                      </c:pt>
                      <c:pt idx="12036">
                        <c:v>414.18032147081999</c:v>
                      </c:pt>
                      <c:pt idx="12037">
                        <c:v>414.15987905602799</c:v>
                      </c:pt>
                      <c:pt idx="12038">
                        <c:v>414.139566621629</c:v>
                      </c:pt>
                      <c:pt idx="12039">
                        <c:v>414.11717421815598</c:v>
                      </c:pt>
                      <c:pt idx="12040">
                        <c:v>414.11426274674699</c:v>
                      </c:pt>
                      <c:pt idx="12041">
                        <c:v>414.10902896956901</c:v>
                      </c:pt>
                      <c:pt idx="12042">
                        <c:v>414.09765319565003</c:v>
                      </c:pt>
                      <c:pt idx="12043">
                        <c:v>414.09163963870998</c:v>
                      </c:pt>
                      <c:pt idx="12044">
                        <c:v>414.09009651911498</c:v>
                      </c:pt>
                      <c:pt idx="12045">
                        <c:v>414.06691638218501</c:v>
                      </c:pt>
                      <c:pt idx="12046">
                        <c:v>414.04249429978</c:v>
                      </c:pt>
                      <c:pt idx="12047">
                        <c:v>414.04111473879698</c:v>
                      </c:pt>
                      <c:pt idx="12048">
                        <c:v>414.039561238869</c:v>
                      </c:pt>
                      <c:pt idx="12049">
                        <c:v>414.03583383355902</c:v>
                      </c:pt>
                      <c:pt idx="12050">
                        <c:v>414.01939117668798</c:v>
                      </c:pt>
                      <c:pt idx="12051">
                        <c:v>414.00600419254101</c:v>
                      </c:pt>
                      <c:pt idx="12052">
                        <c:v>413.99262551646399</c:v>
                      </c:pt>
                      <c:pt idx="12053">
                        <c:v>413.98784022594498</c:v>
                      </c:pt>
                      <c:pt idx="12054">
                        <c:v>413.96604068292999</c:v>
                      </c:pt>
                      <c:pt idx="12055">
                        <c:v>413.95527665568102</c:v>
                      </c:pt>
                      <c:pt idx="12056">
                        <c:v>413.89083056722598</c:v>
                      </c:pt>
                      <c:pt idx="12057">
                        <c:v>413.8790404797</c:v>
                      </c:pt>
                      <c:pt idx="12058">
                        <c:v>413.87366444012298</c:v>
                      </c:pt>
                      <c:pt idx="12059">
                        <c:v>413.85233442140702</c:v>
                      </c:pt>
                      <c:pt idx="12060">
                        <c:v>413.841226399498</c:v>
                      </c:pt>
                      <c:pt idx="12061">
                        <c:v>413.81061062056</c:v>
                      </c:pt>
                      <c:pt idx="12062">
                        <c:v>413.76293871233702</c:v>
                      </c:pt>
                      <c:pt idx="12063">
                        <c:v>413.76120476950399</c:v>
                      </c:pt>
                      <c:pt idx="12064">
                        <c:v>413.75921522678499</c:v>
                      </c:pt>
                      <c:pt idx="12065">
                        <c:v>413.74858558837002</c:v>
                      </c:pt>
                      <c:pt idx="12066">
                        <c:v>413.74522665680399</c:v>
                      </c:pt>
                      <c:pt idx="12067">
                        <c:v>413.73743380503902</c:v>
                      </c:pt>
                      <c:pt idx="12068">
                        <c:v>413.73306123544597</c:v>
                      </c:pt>
                      <c:pt idx="12069">
                        <c:v>413.71410627983801</c:v>
                      </c:pt>
                      <c:pt idx="12070">
                        <c:v>413.71155191486997</c:v>
                      </c:pt>
                      <c:pt idx="12071">
                        <c:v>413.708934630648</c:v>
                      </c:pt>
                      <c:pt idx="12072">
                        <c:v>413.669530973245</c:v>
                      </c:pt>
                      <c:pt idx="12073">
                        <c:v>413.661602932032</c:v>
                      </c:pt>
                      <c:pt idx="12074">
                        <c:v>413.65996551009403</c:v>
                      </c:pt>
                      <c:pt idx="12075">
                        <c:v>413.63503641144399</c:v>
                      </c:pt>
                      <c:pt idx="12076">
                        <c:v>413.62460342391699</c:v>
                      </c:pt>
                      <c:pt idx="12077">
                        <c:v>413.595119255528</c:v>
                      </c:pt>
                      <c:pt idx="12078">
                        <c:v>413.58826627331399</c:v>
                      </c:pt>
                      <c:pt idx="12079">
                        <c:v>413.58824045573499</c:v>
                      </c:pt>
                      <c:pt idx="12080">
                        <c:v>413.58791880577701</c:v>
                      </c:pt>
                      <c:pt idx="12081">
                        <c:v>413.56985319579502</c:v>
                      </c:pt>
                      <c:pt idx="12082">
                        <c:v>413.55406614185102</c:v>
                      </c:pt>
                      <c:pt idx="12083">
                        <c:v>413.514253160458</c:v>
                      </c:pt>
                      <c:pt idx="12084">
                        <c:v>413.491278693065</c:v>
                      </c:pt>
                      <c:pt idx="12085">
                        <c:v>413.47867789249801</c:v>
                      </c:pt>
                      <c:pt idx="12086">
                        <c:v>413.45724029574598</c:v>
                      </c:pt>
                      <c:pt idx="12087">
                        <c:v>413.43136162623398</c:v>
                      </c:pt>
                      <c:pt idx="12088">
                        <c:v>413.40949340927898</c:v>
                      </c:pt>
                      <c:pt idx="12089">
                        <c:v>413.40430062815898</c:v>
                      </c:pt>
                      <c:pt idx="12090">
                        <c:v>413.399752005501</c:v>
                      </c:pt>
                      <c:pt idx="12091">
                        <c:v>413.388731368815</c:v>
                      </c:pt>
                      <c:pt idx="12092">
                        <c:v>413.357961133912</c:v>
                      </c:pt>
                      <c:pt idx="12093">
                        <c:v>413.33434470135199</c:v>
                      </c:pt>
                      <c:pt idx="12094">
                        <c:v>413.32257670833502</c:v>
                      </c:pt>
                      <c:pt idx="12095">
                        <c:v>413.307902877723</c:v>
                      </c:pt>
                      <c:pt idx="12096">
                        <c:v>413.30080030316702</c:v>
                      </c:pt>
                      <c:pt idx="12097">
                        <c:v>413.28141539470602</c:v>
                      </c:pt>
                      <c:pt idx="12098">
                        <c:v>413.27952403317101</c:v>
                      </c:pt>
                      <c:pt idx="12099">
                        <c:v>413.274327052643</c:v>
                      </c:pt>
                      <c:pt idx="12100">
                        <c:v>413.27378384816899</c:v>
                      </c:pt>
                      <c:pt idx="12101">
                        <c:v>413.27217155417202</c:v>
                      </c:pt>
                      <c:pt idx="12102">
                        <c:v>413.271032093249</c:v>
                      </c:pt>
                      <c:pt idx="12103">
                        <c:v>413.27066841158597</c:v>
                      </c:pt>
                      <c:pt idx="12104">
                        <c:v>413.27041545672699</c:v>
                      </c:pt>
                      <c:pt idx="12105">
                        <c:v>413.26958967524303</c:v>
                      </c:pt>
                      <c:pt idx="12106">
                        <c:v>413.26876442063701</c:v>
                      </c:pt>
                      <c:pt idx="12107">
                        <c:v>413.26505992229397</c:v>
                      </c:pt>
                      <c:pt idx="12108">
                        <c:v>413.23186659905099</c:v>
                      </c:pt>
                      <c:pt idx="12109">
                        <c:v>413.20358751537401</c:v>
                      </c:pt>
                      <c:pt idx="12110">
                        <c:v>413.19207604981801</c:v>
                      </c:pt>
                      <c:pt idx="12111">
                        <c:v>413.18625179974998</c:v>
                      </c:pt>
                      <c:pt idx="12112">
                        <c:v>413.17907437477601</c:v>
                      </c:pt>
                      <c:pt idx="12113">
                        <c:v>413.16717138063501</c:v>
                      </c:pt>
                      <c:pt idx="12114">
                        <c:v>413.16570411205402</c:v>
                      </c:pt>
                      <c:pt idx="12115">
                        <c:v>413.16527734492098</c:v>
                      </c:pt>
                      <c:pt idx="12116">
                        <c:v>413.14828712878602</c:v>
                      </c:pt>
                      <c:pt idx="12117">
                        <c:v>413.13830245937999</c:v>
                      </c:pt>
                      <c:pt idx="12118">
                        <c:v>413.12744713209202</c:v>
                      </c:pt>
                      <c:pt idx="12119">
                        <c:v>413.11916326041199</c:v>
                      </c:pt>
                      <c:pt idx="12120">
                        <c:v>413.10472433672197</c:v>
                      </c:pt>
                      <c:pt idx="12121">
                        <c:v>413.08694273231998</c:v>
                      </c:pt>
                      <c:pt idx="12122">
                        <c:v>413.07153271173598</c:v>
                      </c:pt>
                      <c:pt idx="12123">
                        <c:v>413.070662682256</c:v>
                      </c:pt>
                      <c:pt idx="12124">
                        <c:v>413.07032973594499</c:v>
                      </c:pt>
                      <c:pt idx="12125">
                        <c:v>413.06776239048997</c:v>
                      </c:pt>
                      <c:pt idx="12126">
                        <c:v>413.06542661058199</c:v>
                      </c:pt>
                      <c:pt idx="12127">
                        <c:v>413.06306402709401</c:v>
                      </c:pt>
                      <c:pt idx="12128">
                        <c:v>413.06279852658298</c:v>
                      </c:pt>
                      <c:pt idx="12129">
                        <c:v>413.06251185311203</c:v>
                      </c:pt>
                      <c:pt idx="12130">
                        <c:v>413.03318730936599</c:v>
                      </c:pt>
                      <c:pt idx="12131">
                        <c:v>413.03113726431798</c:v>
                      </c:pt>
                      <c:pt idx="12132">
                        <c:v>413.02904436045901</c:v>
                      </c:pt>
                      <c:pt idx="12133">
                        <c:v>413.01726373995899</c:v>
                      </c:pt>
                      <c:pt idx="12134">
                        <c:v>412.99855819396203</c:v>
                      </c:pt>
                      <c:pt idx="12135">
                        <c:v>412.997451358609</c:v>
                      </c:pt>
                      <c:pt idx="12136">
                        <c:v>412.992552940682</c:v>
                      </c:pt>
                      <c:pt idx="12137">
                        <c:v>412.988986465648</c:v>
                      </c:pt>
                      <c:pt idx="12138">
                        <c:v>412.96554504984198</c:v>
                      </c:pt>
                      <c:pt idx="12139">
                        <c:v>412.95751553136</c:v>
                      </c:pt>
                      <c:pt idx="12140">
                        <c:v>412.944847440388</c:v>
                      </c:pt>
                      <c:pt idx="12141">
                        <c:v>412.89739374895299</c:v>
                      </c:pt>
                      <c:pt idx="12142">
                        <c:v>412.85492792678599</c:v>
                      </c:pt>
                      <c:pt idx="12143">
                        <c:v>412.84779811413603</c:v>
                      </c:pt>
                      <c:pt idx="12144">
                        <c:v>412.84406155668501</c:v>
                      </c:pt>
                      <c:pt idx="12145">
                        <c:v>412.824984030812</c:v>
                      </c:pt>
                      <c:pt idx="12146">
                        <c:v>412.81657788498802</c:v>
                      </c:pt>
                      <c:pt idx="12147">
                        <c:v>412.79076034058198</c:v>
                      </c:pt>
                      <c:pt idx="12148">
                        <c:v>412.77379144205599</c:v>
                      </c:pt>
                      <c:pt idx="12149">
                        <c:v>412.71730207407802</c:v>
                      </c:pt>
                      <c:pt idx="12150">
                        <c:v>412.70254199381401</c:v>
                      </c:pt>
                      <c:pt idx="12151">
                        <c:v>412.70072257093102</c:v>
                      </c:pt>
                      <c:pt idx="12152">
                        <c:v>412.672857219599</c:v>
                      </c:pt>
                      <c:pt idx="12153">
                        <c:v>412.65222829606699</c:v>
                      </c:pt>
                      <c:pt idx="12154">
                        <c:v>412.58965271471197</c:v>
                      </c:pt>
                      <c:pt idx="12155">
                        <c:v>412.58229276350801</c:v>
                      </c:pt>
                      <c:pt idx="12156">
                        <c:v>412.537169137832</c:v>
                      </c:pt>
                      <c:pt idx="12157">
                        <c:v>412.52368141463802</c:v>
                      </c:pt>
                      <c:pt idx="12158">
                        <c:v>412.50997755118499</c:v>
                      </c:pt>
                      <c:pt idx="12159">
                        <c:v>412.50233040680001</c:v>
                      </c:pt>
                      <c:pt idx="12160">
                        <c:v>412.47163949271999</c:v>
                      </c:pt>
                      <c:pt idx="12161">
                        <c:v>412.45047985240899</c:v>
                      </c:pt>
                      <c:pt idx="12162">
                        <c:v>412.44704799137401</c:v>
                      </c:pt>
                      <c:pt idx="12163">
                        <c:v>412.44385469853103</c:v>
                      </c:pt>
                      <c:pt idx="12164">
                        <c:v>412.43957778263501</c:v>
                      </c:pt>
                      <c:pt idx="12165">
                        <c:v>412.43333492205699</c:v>
                      </c:pt>
                      <c:pt idx="12166">
                        <c:v>412.428528670795</c:v>
                      </c:pt>
                      <c:pt idx="12167">
                        <c:v>412.42140525821497</c:v>
                      </c:pt>
                      <c:pt idx="12168">
                        <c:v>412.40569153144003</c:v>
                      </c:pt>
                      <c:pt idx="12169">
                        <c:v>412.40272166743802</c:v>
                      </c:pt>
                      <c:pt idx="12170">
                        <c:v>412.37730233804501</c:v>
                      </c:pt>
                      <c:pt idx="12171">
                        <c:v>412.37340439167298</c:v>
                      </c:pt>
                      <c:pt idx="12172">
                        <c:v>412.32709979777297</c:v>
                      </c:pt>
                      <c:pt idx="12173">
                        <c:v>412.325268434782</c:v>
                      </c:pt>
                      <c:pt idx="12174">
                        <c:v>412.32395166850802</c:v>
                      </c:pt>
                      <c:pt idx="12175">
                        <c:v>412.29135330061803</c:v>
                      </c:pt>
                      <c:pt idx="12176">
                        <c:v>412.27542110669901</c:v>
                      </c:pt>
                      <c:pt idx="12177">
                        <c:v>412.25765673582401</c:v>
                      </c:pt>
                      <c:pt idx="12178">
                        <c:v>412.25420528168002</c:v>
                      </c:pt>
                      <c:pt idx="12179">
                        <c:v>412.23688625674703</c:v>
                      </c:pt>
                      <c:pt idx="12180">
                        <c:v>412.17711440903901</c:v>
                      </c:pt>
                      <c:pt idx="12181">
                        <c:v>412.13901868839702</c:v>
                      </c:pt>
                      <c:pt idx="12182">
                        <c:v>412.11580193680197</c:v>
                      </c:pt>
                      <c:pt idx="12183">
                        <c:v>412.07787570691897</c:v>
                      </c:pt>
                      <c:pt idx="12184">
                        <c:v>412.06446758443701</c:v>
                      </c:pt>
                      <c:pt idx="12185">
                        <c:v>412.06396849981701</c:v>
                      </c:pt>
                      <c:pt idx="12186">
                        <c:v>412.05967463489901</c:v>
                      </c:pt>
                      <c:pt idx="12187">
                        <c:v>412.053352449503</c:v>
                      </c:pt>
                      <c:pt idx="12188">
                        <c:v>412.03894388277701</c:v>
                      </c:pt>
                      <c:pt idx="12189">
                        <c:v>412.03477916633102</c:v>
                      </c:pt>
                      <c:pt idx="12190">
                        <c:v>412.022245476877</c:v>
                      </c:pt>
                      <c:pt idx="12191">
                        <c:v>412.01973582380401</c:v>
                      </c:pt>
                      <c:pt idx="12192">
                        <c:v>411.99856413365899</c:v>
                      </c:pt>
                      <c:pt idx="12193">
                        <c:v>411.98340917532602</c:v>
                      </c:pt>
                      <c:pt idx="12194">
                        <c:v>411.979427951243</c:v>
                      </c:pt>
                      <c:pt idx="12195">
                        <c:v>411.95848623002701</c:v>
                      </c:pt>
                      <c:pt idx="12196">
                        <c:v>411.95259717805402</c:v>
                      </c:pt>
                      <c:pt idx="12197">
                        <c:v>411.93813145980198</c:v>
                      </c:pt>
                      <c:pt idx="12198">
                        <c:v>411.85206762444398</c:v>
                      </c:pt>
                      <c:pt idx="12199">
                        <c:v>411.843899943564</c:v>
                      </c:pt>
                      <c:pt idx="12200">
                        <c:v>411.84249434915301</c:v>
                      </c:pt>
                      <c:pt idx="12201">
                        <c:v>411.83134092022698</c:v>
                      </c:pt>
                      <c:pt idx="12202">
                        <c:v>411.82243658211797</c:v>
                      </c:pt>
                      <c:pt idx="12203">
                        <c:v>411.77687704584901</c:v>
                      </c:pt>
                      <c:pt idx="12204">
                        <c:v>411.75466043555002</c:v>
                      </c:pt>
                      <c:pt idx="12205">
                        <c:v>411.75270062044802</c:v>
                      </c:pt>
                      <c:pt idx="12206">
                        <c:v>411.75096282139702</c:v>
                      </c:pt>
                      <c:pt idx="12207">
                        <c:v>411.74463644428897</c:v>
                      </c:pt>
                      <c:pt idx="12208">
                        <c:v>411.708030127521</c:v>
                      </c:pt>
                      <c:pt idx="12209">
                        <c:v>411.69949557115598</c:v>
                      </c:pt>
                      <c:pt idx="12210">
                        <c:v>411.66983876641001</c:v>
                      </c:pt>
                      <c:pt idx="12211">
                        <c:v>411.65933348560799</c:v>
                      </c:pt>
                      <c:pt idx="12212">
                        <c:v>411.659283851206</c:v>
                      </c:pt>
                      <c:pt idx="12213">
                        <c:v>411.65503245086802</c:v>
                      </c:pt>
                      <c:pt idx="12214">
                        <c:v>411.64866284545298</c:v>
                      </c:pt>
                      <c:pt idx="12215">
                        <c:v>411.64636105215499</c:v>
                      </c:pt>
                      <c:pt idx="12216">
                        <c:v>411.63828408639699</c:v>
                      </c:pt>
                      <c:pt idx="12217">
                        <c:v>411.62612260889102</c:v>
                      </c:pt>
                      <c:pt idx="12218">
                        <c:v>411.62310955532899</c:v>
                      </c:pt>
                      <c:pt idx="12219">
                        <c:v>411.60594801872799</c:v>
                      </c:pt>
                      <c:pt idx="12220">
                        <c:v>411.587286212072</c:v>
                      </c:pt>
                      <c:pt idx="12221">
                        <c:v>411.58341120919602</c:v>
                      </c:pt>
                      <c:pt idx="12222">
                        <c:v>411.58229733692099</c:v>
                      </c:pt>
                      <c:pt idx="12223">
                        <c:v>411.54830981892201</c:v>
                      </c:pt>
                      <c:pt idx="12224">
                        <c:v>411.527836439662</c:v>
                      </c:pt>
                      <c:pt idx="12225">
                        <c:v>411.52092960758199</c:v>
                      </c:pt>
                      <c:pt idx="12226">
                        <c:v>411.52058880289798</c:v>
                      </c:pt>
                      <c:pt idx="12227">
                        <c:v>411.51920624554998</c:v>
                      </c:pt>
                      <c:pt idx="12228">
                        <c:v>411.517294912929</c:v>
                      </c:pt>
                      <c:pt idx="12229">
                        <c:v>411.48379324636102</c:v>
                      </c:pt>
                      <c:pt idx="12230">
                        <c:v>411.46137570400202</c:v>
                      </c:pt>
                      <c:pt idx="12231">
                        <c:v>411.45489782829998</c:v>
                      </c:pt>
                      <c:pt idx="12232">
                        <c:v>411.45219948363899</c:v>
                      </c:pt>
                      <c:pt idx="12233">
                        <c:v>411.44811843663501</c:v>
                      </c:pt>
                      <c:pt idx="12234">
                        <c:v>411.43712605340301</c:v>
                      </c:pt>
                      <c:pt idx="12235">
                        <c:v>411.43190771516203</c:v>
                      </c:pt>
                      <c:pt idx="12236">
                        <c:v>411.40654166333502</c:v>
                      </c:pt>
                      <c:pt idx="12237">
                        <c:v>411.37864619506399</c:v>
                      </c:pt>
                      <c:pt idx="12238">
                        <c:v>411.32845414840898</c:v>
                      </c:pt>
                      <c:pt idx="12239">
                        <c:v>411.32691404277898</c:v>
                      </c:pt>
                      <c:pt idx="12240">
                        <c:v>411.324294526237</c:v>
                      </c:pt>
                      <c:pt idx="12241">
                        <c:v>411.31748592241797</c:v>
                      </c:pt>
                      <c:pt idx="12242">
                        <c:v>411.31638551553999</c:v>
                      </c:pt>
                      <c:pt idx="12243">
                        <c:v>411.30884190055798</c:v>
                      </c:pt>
                      <c:pt idx="12244">
                        <c:v>411.30321082165199</c:v>
                      </c:pt>
                      <c:pt idx="12245">
                        <c:v>411.270695414486</c:v>
                      </c:pt>
                      <c:pt idx="12246">
                        <c:v>411.26833452134798</c:v>
                      </c:pt>
                      <c:pt idx="12247">
                        <c:v>411.266399604524</c:v>
                      </c:pt>
                      <c:pt idx="12248">
                        <c:v>411.25179311972499</c:v>
                      </c:pt>
                      <c:pt idx="12249">
                        <c:v>411.24638582636902</c:v>
                      </c:pt>
                      <c:pt idx="12250">
                        <c:v>411.21321497322498</c:v>
                      </c:pt>
                      <c:pt idx="12251">
                        <c:v>411.19881412681201</c:v>
                      </c:pt>
                      <c:pt idx="12252">
                        <c:v>411.18967251264399</c:v>
                      </c:pt>
                      <c:pt idx="12253">
                        <c:v>411.153353959036</c:v>
                      </c:pt>
                      <c:pt idx="12254">
                        <c:v>411.14787365049199</c:v>
                      </c:pt>
                      <c:pt idx="12255">
                        <c:v>411.13743656409201</c:v>
                      </c:pt>
                      <c:pt idx="12256">
                        <c:v>411.12972691797302</c:v>
                      </c:pt>
                      <c:pt idx="12257">
                        <c:v>411.12742607437798</c:v>
                      </c:pt>
                      <c:pt idx="12258">
                        <c:v>411.11378326461801</c:v>
                      </c:pt>
                      <c:pt idx="12259">
                        <c:v>411.10871855573299</c:v>
                      </c:pt>
                      <c:pt idx="12260">
                        <c:v>411.08368135783098</c:v>
                      </c:pt>
                      <c:pt idx="12261">
                        <c:v>411.07817329434499</c:v>
                      </c:pt>
                      <c:pt idx="12262">
                        <c:v>410.99811495877799</c:v>
                      </c:pt>
                      <c:pt idx="12263">
                        <c:v>410.98728643273103</c:v>
                      </c:pt>
                      <c:pt idx="12264">
                        <c:v>410.984815030709</c:v>
                      </c:pt>
                      <c:pt idx="12265">
                        <c:v>410.98427823042601</c:v>
                      </c:pt>
                      <c:pt idx="12266">
                        <c:v>410.96173170007899</c:v>
                      </c:pt>
                      <c:pt idx="12267">
                        <c:v>410.96173035264798</c:v>
                      </c:pt>
                      <c:pt idx="12268">
                        <c:v>410.95129288248</c:v>
                      </c:pt>
                      <c:pt idx="12269">
                        <c:v>410.94462745724201</c:v>
                      </c:pt>
                      <c:pt idx="12270">
                        <c:v>410.93535345447901</c:v>
                      </c:pt>
                      <c:pt idx="12271">
                        <c:v>410.92963368496601</c:v>
                      </c:pt>
                      <c:pt idx="12272">
                        <c:v>410.92817177999899</c:v>
                      </c:pt>
                      <c:pt idx="12273">
                        <c:v>410.88083654984098</c:v>
                      </c:pt>
                      <c:pt idx="12274">
                        <c:v>410.84395933270901</c:v>
                      </c:pt>
                      <c:pt idx="12275">
                        <c:v>410.81859662565103</c:v>
                      </c:pt>
                      <c:pt idx="12276">
                        <c:v>410.81348579106901</c:v>
                      </c:pt>
                      <c:pt idx="12277">
                        <c:v>410.78571440445501</c:v>
                      </c:pt>
                      <c:pt idx="12278">
                        <c:v>410.76986822910499</c:v>
                      </c:pt>
                      <c:pt idx="12279">
                        <c:v>410.76961265755102</c:v>
                      </c:pt>
                      <c:pt idx="12280">
                        <c:v>410.76148768946098</c:v>
                      </c:pt>
                      <c:pt idx="12281">
                        <c:v>410.75259160872503</c:v>
                      </c:pt>
                      <c:pt idx="12282">
                        <c:v>410.73528779415199</c:v>
                      </c:pt>
                      <c:pt idx="12283">
                        <c:v>410.71216374741198</c:v>
                      </c:pt>
                      <c:pt idx="12284">
                        <c:v>410.70125007809497</c:v>
                      </c:pt>
                      <c:pt idx="12285">
                        <c:v>410.68443784539699</c:v>
                      </c:pt>
                      <c:pt idx="12286">
                        <c:v>410.67062650988998</c:v>
                      </c:pt>
                      <c:pt idx="12287">
                        <c:v>410.66356239099701</c:v>
                      </c:pt>
                      <c:pt idx="12288">
                        <c:v>410.61753148558199</c:v>
                      </c:pt>
                      <c:pt idx="12289">
                        <c:v>410.61517815490799</c:v>
                      </c:pt>
                      <c:pt idx="12290">
                        <c:v>410.57716098598502</c:v>
                      </c:pt>
                      <c:pt idx="12291">
                        <c:v>410.55064217594298</c:v>
                      </c:pt>
                      <c:pt idx="12292">
                        <c:v>410.53891702603198</c:v>
                      </c:pt>
                      <c:pt idx="12293">
                        <c:v>410.53776196859502</c:v>
                      </c:pt>
                      <c:pt idx="12294">
                        <c:v>410.505687669709</c:v>
                      </c:pt>
                      <c:pt idx="12295">
                        <c:v>410.49896650723201</c:v>
                      </c:pt>
                      <c:pt idx="12296">
                        <c:v>410.46713947778801</c:v>
                      </c:pt>
                      <c:pt idx="12297">
                        <c:v>410.44778546621501</c:v>
                      </c:pt>
                      <c:pt idx="12298">
                        <c:v>410.43949853458997</c:v>
                      </c:pt>
                      <c:pt idx="12299">
                        <c:v>410.42539076064998</c:v>
                      </c:pt>
                      <c:pt idx="12300">
                        <c:v>410.42447439790601</c:v>
                      </c:pt>
                      <c:pt idx="12301">
                        <c:v>410.37527996136299</c:v>
                      </c:pt>
                      <c:pt idx="12302">
                        <c:v>410.36385921368401</c:v>
                      </c:pt>
                      <c:pt idx="12303">
                        <c:v>410.34642294991897</c:v>
                      </c:pt>
                      <c:pt idx="12304">
                        <c:v>410.34485868683299</c:v>
                      </c:pt>
                      <c:pt idx="12305">
                        <c:v>410.32485605118598</c:v>
                      </c:pt>
                      <c:pt idx="12306">
                        <c:v>410.31365327081602</c:v>
                      </c:pt>
                      <c:pt idx="12307">
                        <c:v>410.31202827171001</c:v>
                      </c:pt>
                      <c:pt idx="12308">
                        <c:v>410.28359254776399</c:v>
                      </c:pt>
                      <c:pt idx="12309">
                        <c:v>410.28353000602402</c:v>
                      </c:pt>
                      <c:pt idx="12310">
                        <c:v>410.25759705722197</c:v>
                      </c:pt>
                      <c:pt idx="12311">
                        <c:v>410.25710957105798</c:v>
                      </c:pt>
                      <c:pt idx="12312">
                        <c:v>410.24402113164803</c:v>
                      </c:pt>
                      <c:pt idx="12313">
                        <c:v>410.23896822476098</c:v>
                      </c:pt>
                      <c:pt idx="12314">
                        <c:v>410.20799243461499</c:v>
                      </c:pt>
                      <c:pt idx="12315">
                        <c:v>410.18840701344902</c:v>
                      </c:pt>
                      <c:pt idx="12316">
                        <c:v>410.18267945366802</c:v>
                      </c:pt>
                      <c:pt idx="12317">
                        <c:v>410.14430255358798</c:v>
                      </c:pt>
                      <c:pt idx="12318">
                        <c:v>410.143075665048</c:v>
                      </c:pt>
                      <c:pt idx="12319">
                        <c:v>410.12481124399301</c:v>
                      </c:pt>
                      <c:pt idx="12320">
                        <c:v>410.120504277252</c:v>
                      </c:pt>
                      <c:pt idx="12321">
                        <c:v>410.11369283108598</c:v>
                      </c:pt>
                      <c:pt idx="12322">
                        <c:v>410.09309556281897</c:v>
                      </c:pt>
                      <c:pt idx="12323">
                        <c:v>410.08189311363401</c:v>
                      </c:pt>
                      <c:pt idx="12324">
                        <c:v>410.080628383023</c:v>
                      </c:pt>
                      <c:pt idx="12325">
                        <c:v>410.07590561300401</c:v>
                      </c:pt>
                      <c:pt idx="12326">
                        <c:v>410.06163873655498</c:v>
                      </c:pt>
                      <c:pt idx="12327">
                        <c:v>410.01060999878098</c:v>
                      </c:pt>
                      <c:pt idx="12328">
                        <c:v>410.00633667194802</c:v>
                      </c:pt>
                      <c:pt idx="12329">
                        <c:v>409.99593438093399</c:v>
                      </c:pt>
                      <c:pt idx="12330">
                        <c:v>409.970198696061</c:v>
                      </c:pt>
                      <c:pt idx="12331">
                        <c:v>409.93882291123202</c:v>
                      </c:pt>
                      <c:pt idx="12332">
                        <c:v>409.93431838951398</c:v>
                      </c:pt>
                      <c:pt idx="12333">
                        <c:v>409.93264664180703</c:v>
                      </c:pt>
                      <c:pt idx="12334">
                        <c:v>409.93149930779401</c:v>
                      </c:pt>
                      <c:pt idx="12335">
                        <c:v>409.92869040625999</c:v>
                      </c:pt>
                      <c:pt idx="12336">
                        <c:v>409.92602455491999</c:v>
                      </c:pt>
                      <c:pt idx="12337">
                        <c:v>409.908754345793</c:v>
                      </c:pt>
                      <c:pt idx="12338">
                        <c:v>409.90699481246298</c:v>
                      </c:pt>
                      <c:pt idx="12339">
                        <c:v>409.89417871799299</c:v>
                      </c:pt>
                      <c:pt idx="12340">
                        <c:v>409.89175339359099</c:v>
                      </c:pt>
                      <c:pt idx="12341">
                        <c:v>409.89091939689399</c:v>
                      </c:pt>
                      <c:pt idx="12342">
                        <c:v>409.87570542564703</c:v>
                      </c:pt>
                      <c:pt idx="12343">
                        <c:v>409.87403441430598</c:v>
                      </c:pt>
                      <c:pt idx="12344">
                        <c:v>409.86217387463103</c:v>
                      </c:pt>
                      <c:pt idx="12345">
                        <c:v>409.85303542905001</c:v>
                      </c:pt>
                      <c:pt idx="12346">
                        <c:v>409.81739046931102</c:v>
                      </c:pt>
                      <c:pt idx="12347">
                        <c:v>409.81048147460598</c:v>
                      </c:pt>
                      <c:pt idx="12348">
                        <c:v>409.806626648769</c:v>
                      </c:pt>
                      <c:pt idx="12349">
                        <c:v>409.80658414884999</c:v>
                      </c:pt>
                      <c:pt idx="12350">
                        <c:v>409.7888561135</c:v>
                      </c:pt>
                      <c:pt idx="12351">
                        <c:v>409.74853215986099</c:v>
                      </c:pt>
                      <c:pt idx="12352">
                        <c:v>409.742165668675</c:v>
                      </c:pt>
                      <c:pt idx="12353">
                        <c:v>409.728282836115</c:v>
                      </c:pt>
                      <c:pt idx="12354">
                        <c:v>409.72438122978798</c:v>
                      </c:pt>
                      <c:pt idx="12355">
                        <c:v>409.72142290211798</c:v>
                      </c:pt>
                      <c:pt idx="12356">
                        <c:v>409.70251089617699</c:v>
                      </c:pt>
                      <c:pt idx="12357">
                        <c:v>409.68657703423099</c:v>
                      </c:pt>
                      <c:pt idx="12358">
                        <c:v>409.68236091188197</c:v>
                      </c:pt>
                      <c:pt idx="12359">
                        <c:v>409.67016092292602</c:v>
                      </c:pt>
                      <c:pt idx="12360">
                        <c:v>409.66528292339598</c:v>
                      </c:pt>
                      <c:pt idx="12361">
                        <c:v>409.61836633984501</c:v>
                      </c:pt>
                      <c:pt idx="12362">
                        <c:v>409.61808861706299</c:v>
                      </c:pt>
                      <c:pt idx="12363">
                        <c:v>409.61424556442802</c:v>
                      </c:pt>
                      <c:pt idx="12364">
                        <c:v>409.60205671032003</c:v>
                      </c:pt>
                      <c:pt idx="12365">
                        <c:v>409.57726597283403</c:v>
                      </c:pt>
                      <c:pt idx="12366">
                        <c:v>409.55470222872401</c:v>
                      </c:pt>
                      <c:pt idx="12367">
                        <c:v>409.520959106492</c:v>
                      </c:pt>
                      <c:pt idx="12368">
                        <c:v>409.51148484322999</c:v>
                      </c:pt>
                      <c:pt idx="12369">
                        <c:v>409.48897727727098</c:v>
                      </c:pt>
                      <c:pt idx="12370">
                        <c:v>409.47919171362997</c:v>
                      </c:pt>
                      <c:pt idx="12371">
                        <c:v>409.46851119881097</c:v>
                      </c:pt>
                      <c:pt idx="12372">
                        <c:v>409.46762640032699</c:v>
                      </c:pt>
                      <c:pt idx="12373">
                        <c:v>409.46646532809399</c:v>
                      </c:pt>
                      <c:pt idx="12374">
                        <c:v>409.45489333686999</c:v>
                      </c:pt>
                      <c:pt idx="12375">
                        <c:v>409.45232123561601</c:v>
                      </c:pt>
                      <c:pt idx="12376">
                        <c:v>409.43538709677398</c:v>
                      </c:pt>
                      <c:pt idx="12377">
                        <c:v>409.39759042125303</c:v>
                      </c:pt>
                      <c:pt idx="12378">
                        <c:v>409.39738208531003</c:v>
                      </c:pt>
                      <c:pt idx="12379">
                        <c:v>409.39095707868501</c:v>
                      </c:pt>
                      <c:pt idx="12380">
                        <c:v>409.38908090680201</c:v>
                      </c:pt>
                      <c:pt idx="12381">
                        <c:v>409.38265074588901</c:v>
                      </c:pt>
                      <c:pt idx="12382">
                        <c:v>409.38137032996798</c:v>
                      </c:pt>
                      <c:pt idx="12383">
                        <c:v>409.38102893590298</c:v>
                      </c:pt>
                      <c:pt idx="12384">
                        <c:v>409.35083098672197</c:v>
                      </c:pt>
                      <c:pt idx="12385">
                        <c:v>409.34692067455399</c:v>
                      </c:pt>
                      <c:pt idx="12386">
                        <c:v>409.34351599151501</c:v>
                      </c:pt>
                      <c:pt idx="12387">
                        <c:v>409.336183667287</c:v>
                      </c:pt>
                      <c:pt idx="12388">
                        <c:v>409.33614391152997</c:v>
                      </c:pt>
                      <c:pt idx="12389">
                        <c:v>409.33169283023102</c:v>
                      </c:pt>
                      <c:pt idx="12390">
                        <c:v>409.320942568801</c:v>
                      </c:pt>
                      <c:pt idx="12391">
                        <c:v>409.31727757960698</c:v>
                      </c:pt>
                      <c:pt idx="12392">
                        <c:v>409.313430894161</c:v>
                      </c:pt>
                      <c:pt idx="12393">
                        <c:v>409.30202741865003</c:v>
                      </c:pt>
                      <c:pt idx="12394">
                        <c:v>409.25951931225802</c:v>
                      </c:pt>
                      <c:pt idx="12395">
                        <c:v>409.25906785736697</c:v>
                      </c:pt>
                      <c:pt idx="12396">
                        <c:v>409.25284220215298</c:v>
                      </c:pt>
                      <c:pt idx="12397">
                        <c:v>409.24587246326399</c:v>
                      </c:pt>
                      <c:pt idx="12398">
                        <c:v>409.24298375101898</c:v>
                      </c:pt>
                      <c:pt idx="12399">
                        <c:v>409.24263364795502</c:v>
                      </c:pt>
                      <c:pt idx="12400">
                        <c:v>409.23425827524699</c:v>
                      </c:pt>
                      <c:pt idx="12401">
                        <c:v>409.22130338443702</c:v>
                      </c:pt>
                      <c:pt idx="12402">
                        <c:v>409.19800786186499</c:v>
                      </c:pt>
                      <c:pt idx="12403">
                        <c:v>409.19150475626702</c:v>
                      </c:pt>
                      <c:pt idx="12404">
                        <c:v>409.18361827407398</c:v>
                      </c:pt>
                      <c:pt idx="12405">
                        <c:v>409.14765195172401</c:v>
                      </c:pt>
                      <c:pt idx="12406">
                        <c:v>409.140499874966</c:v>
                      </c:pt>
                      <c:pt idx="12407">
                        <c:v>409.12964584052901</c:v>
                      </c:pt>
                      <c:pt idx="12408">
                        <c:v>409.12232747264102</c:v>
                      </c:pt>
                      <c:pt idx="12409">
                        <c:v>409.12099443540899</c:v>
                      </c:pt>
                      <c:pt idx="12410">
                        <c:v>409.10007762979598</c:v>
                      </c:pt>
                      <c:pt idx="12411">
                        <c:v>409.09873775040398</c:v>
                      </c:pt>
                      <c:pt idx="12412">
                        <c:v>409.09843366987502</c:v>
                      </c:pt>
                      <c:pt idx="12413">
                        <c:v>409.09505912508001</c:v>
                      </c:pt>
                      <c:pt idx="12414">
                        <c:v>409.09197641269998</c:v>
                      </c:pt>
                      <c:pt idx="12415">
                        <c:v>409.08478069579701</c:v>
                      </c:pt>
                      <c:pt idx="12416">
                        <c:v>409.08419019571102</c:v>
                      </c:pt>
                      <c:pt idx="12417">
                        <c:v>409.08369807350698</c:v>
                      </c:pt>
                      <c:pt idx="12418">
                        <c:v>409.074166607167</c:v>
                      </c:pt>
                      <c:pt idx="12419">
                        <c:v>409.06640230417202</c:v>
                      </c:pt>
                      <c:pt idx="12420">
                        <c:v>409.06640230417202</c:v>
                      </c:pt>
                      <c:pt idx="12421">
                        <c:v>409.04081195326199</c:v>
                      </c:pt>
                      <c:pt idx="12422">
                        <c:v>409.03650036819801</c:v>
                      </c:pt>
                      <c:pt idx="12423">
                        <c:v>409.028058838069</c:v>
                      </c:pt>
                      <c:pt idx="12424">
                        <c:v>409.02767496680701</c:v>
                      </c:pt>
                      <c:pt idx="12425">
                        <c:v>409.027392991439</c:v>
                      </c:pt>
                      <c:pt idx="12426">
                        <c:v>409.02700322786097</c:v>
                      </c:pt>
                      <c:pt idx="12427">
                        <c:v>409.02115614482</c:v>
                      </c:pt>
                      <c:pt idx="12428">
                        <c:v>409.01597402124798</c:v>
                      </c:pt>
                      <c:pt idx="12429">
                        <c:v>409.01552024871597</c:v>
                      </c:pt>
                      <c:pt idx="12430">
                        <c:v>408.99039410011898</c:v>
                      </c:pt>
                      <c:pt idx="12431">
                        <c:v>408.98773312956303</c:v>
                      </c:pt>
                      <c:pt idx="12432">
                        <c:v>408.96021392311502</c:v>
                      </c:pt>
                      <c:pt idx="12433">
                        <c:v>408.94000922394599</c:v>
                      </c:pt>
                      <c:pt idx="12434">
                        <c:v>408.894773514902</c:v>
                      </c:pt>
                      <c:pt idx="12435">
                        <c:v>408.88620052812598</c:v>
                      </c:pt>
                      <c:pt idx="12436">
                        <c:v>408.86475935103499</c:v>
                      </c:pt>
                      <c:pt idx="12437">
                        <c:v>408.86046309966798</c:v>
                      </c:pt>
                      <c:pt idx="12438">
                        <c:v>408.85472395290998</c:v>
                      </c:pt>
                      <c:pt idx="12439">
                        <c:v>408.84908515344398</c:v>
                      </c:pt>
                      <c:pt idx="12440">
                        <c:v>408.84600782367102</c:v>
                      </c:pt>
                      <c:pt idx="12441">
                        <c:v>408.83566032528501</c:v>
                      </c:pt>
                      <c:pt idx="12442">
                        <c:v>408.830269309031</c:v>
                      </c:pt>
                      <c:pt idx="12443">
                        <c:v>408.821263428186</c:v>
                      </c:pt>
                      <c:pt idx="12444">
                        <c:v>408.82124582120099</c:v>
                      </c:pt>
                      <c:pt idx="12445">
                        <c:v>408.82117957594198</c:v>
                      </c:pt>
                      <c:pt idx="12446">
                        <c:v>408.82046701689302</c:v>
                      </c:pt>
                      <c:pt idx="12447">
                        <c:v>408.81903668256098</c:v>
                      </c:pt>
                      <c:pt idx="12448">
                        <c:v>408.81653343784097</c:v>
                      </c:pt>
                      <c:pt idx="12449">
                        <c:v>408.806857335291</c:v>
                      </c:pt>
                      <c:pt idx="12450">
                        <c:v>408.791442654778</c:v>
                      </c:pt>
                      <c:pt idx="12451">
                        <c:v>408.76200047615902</c:v>
                      </c:pt>
                      <c:pt idx="12452">
                        <c:v>408.72816528153601</c:v>
                      </c:pt>
                      <c:pt idx="12453">
                        <c:v>408.68038515701198</c:v>
                      </c:pt>
                      <c:pt idx="12454">
                        <c:v>408.67600119775</c:v>
                      </c:pt>
                      <c:pt idx="12455">
                        <c:v>408.66753789397001</c:v>
                      </c:pt>
                      <c:pt idx="12456">
                        <c:v>408.66669799331498</c:v>
                      </c:pt>
                      <c:pt idx="12457">
                        <c:v>408.66448893395801</c:v>
                      </c:pt>
                      <c:pt idx="12458">
                        <c:v>408.61772524179202</c:v>
                      </c:pt>
                      <c:pt idx="12459">
                        <c:v>408.60151126799502</c:v>
                      </c:pt>
                      <c:pt idx="12460">
                        <c:v>408.60145059195497</c:v>
                      </c:pt>
                      <c:pt idx="12461">
                        <c:v>408.59968266013698</c:v>
                      </c:pt>
                      <c:pt idx="12462">
                        <c:v>408.59201442448801</c:v>
                      </c:pt>
                      <c:pt idx="12463">
                        <c:v>408.580884153613</c:v>
                      </c:pt>
                      <c:pt idx="12464">
                        <c:v>408.54985765974197</c:v>
                      </c:pt>
                      <c:pt idx="12465">
                        <c:v>408.54765629971303</c:v>
                      </c:pt>
                      <c:pt idx="12466">
                        <c:v>408.54347070763799</c:v>
                      </c:pt>
                      <c:pt idx="12467">
                        <c:v>408.53786106925003</c:v>
                      </c:pt>
                      <c:pt idx="12468">
                        <c:v>408.53488942426401</c:v>
                      </c:pt>
                      <c:pt idx="12469">
                        <c:v>408.531716764392</c:v>
                      </c:pt>
                      <c:pt idx="12470">
                        <c:v>408.47309367795401</c:v>
                      </c:pt>
                      <c:pt idx="12471">
                        <c:v>408.46238102027201</c:v>
                      </c:pt>
                      <c:pt idx="12472">
                        <c:v>408.45173144026501</c:v>
                      </c:pt>
                      <c:pt idx="12473">
                        <c:v>408.44950604915999</c:v>
                      </c:pt>
                      <c:pt idx="12474">
                        <c:v>408.44794949532701</c:v>
                      </c:pt>
                      <c:pt idx="12475">
                        <c:v>408.439137878515</c:v>
                      </c:pt>
                      <c:pt idx="12476">
                        <c:v>408.43885786155698</c:v>
                      </c:pt>
                      <c:pt idx="12477">
                        <c:v>408.437322230902</c:v>
                      </c:pt>
                      <c:pt idx="12478">
                        <c:v>408.43271001219</c:v>
                      </c:pt>
                      <c:pt idx="12479">
                        <c:v>408.42231995069801</c:v>
                      </c:pt>
                      <c:pt idx="12480">
                        <c:v>408.42062605171401</c:v>
                      </c:pt>
                      <c:pt idx="12481">
                        <c:v>408.40753776157499</c:v>
                      </c:pt>
                      <c:pt idx="12482">
                        <c:v>408.37886050588799</c:v>
                      </c:pt>
                      <c:pt idx="12483">
                        <c:v>408.37427512862598</c:v>
                      </c:pt>
                      <c:pt idx="12484">
                        <c:v>408.37110899975102</c:v>
                      </c:pt>
                      <c:pt idx="12485">
                        <c:v>408.36725565641302</c:v>
                      </c:pt>
                      <c:pt idx="12486">
                        <c:v>408.35444575225898</c:v>
                      </c:pt>
                      <c:pt idx="12487">
                        <c:v>408.34871125371501</c:v>
                      </c:pt>
                      <c:pt idx="12488">
                        <c:v>408.34594317146798</c:v>
                      </c:pt>
                      <c:pt idx="12489">
                        <c:v>408.34305730590302</c:v>
                      </c:pt>
                      <c:pt idx="12490">
                        <c:v>408.33866063399802</c:v>
                      </c:pt>
                      <c:pt idx="12491">
                        <c:v>408.33004791294098</c:v>
                      </c:pt>
                      <c:pt idx="12492">
                        <c:v>408.32897418961602</c:v>
                      </c:pt>
                      <c:pt idx="12493">
                        <c:v>408.31962616874301</c:v>
                      </c:pt>
                      <c:pt idx="12494">
                        <c:v>408.303765109339</c:v>
                      </c:pt>
                      <c:pt idx="12495">
                        <c:v>408.26619291861499</c:v>
                      </c:pt>
                      <c:pt idx="12496">
                        <c:v>408.26593292924701</c:v>
                      </c:pt>
                      <c:pt idx="12497">
                        <c:v>408.24573988235397</c:v>
                      </c:pt>
                      <c:pt idx="12498">
                        <c:v>408.24509250857301</c:v>
                      </c:pt>
                      <c:pt idx="12499">
                        <c:v>408.22940564802201</c:v>
                      </c:pt>
                      <c:pt idx="12500">
                        <c:v>408.22940564802201</c:v>
                      </c:pt>
                      <c:pt idx="12501">
                        <c:v>408.22928601939799</c:v>
                      </c:pt>
                      <c:pt idx="12502">
                        <c:v>408.21826329656602</c:v>
                      </c:pt>
                      <c:pt idx="12503">
                        <c:v>408.21340156786698</c:v>
                      </c:pt>
                      <c:pt idx="12504">
                        <c:v>408.18941169272</c:v>
                      </c:pt>
                      <c:pt idx="12505">
                        <c:v>408.168039784352</c:v>
                      </c:pt>
                      <c:pt idx="12506">
                        <c:v>408.161213655658</c:v>
                      </c:pt>
                      <c:pt idx="12507">
                        <c:v>408.15877122791602</c:v>
                      </c:pt>
                      <c:pt idx="12508">
                        <c:v>408.15634696197901</c:v>
                      </c:pt>
                      <c:pt idx="12509">
                        <c:v>408.14509472954398</c:v>
                      </c:pt>
                      <c:pt idx="12510">
                        <c:v>408.14468009292301</c:v>
                      </c:pt>
                      <c:pt idx="12511">
                        <c:v>408.13534939123201</c:v>
                      </c:pt>
                      <c:pt idx="12512">
                        <c:v>408.13162057764401</c:v>
                      </c:pt>
                      <c:pt idx="12513">
                        <c:v>408.12590430732098</c:v>
                      </c:pt>
                      <c:pt idx="12514">
                        <c:v>408.11731278305803</c:v>
                      </c:pt>
                      <c:pt idx="12515">
                        <c:v>408.11545123821401</c:v>
                      </c:pt>
                      <c:pt idx="12516">
                        <c:v>408.11190930220801</c:v>
                      </c:pt>
                      <c:pt idx="12517">
                        <c:v>408.04888296737403</c:v>
                      </c:pt>
                      <c:pt idx="12518">
                        <c:v>408.04370198462902</c:v>
                      </c:pt>
                      <c:pt idx="12519">
                        <c:v>408.041261936377</c:v>
                      </c:pt>
                      <c:pt idx="12520">
                        <c:v>408.035404268533</c:v>
                      </c:pt>
                      <c:pt idx="12521">
                        <c:v>408.03518792394601</c:v>
                      </c:pt>
                      <c:pt idx="12522">
                        <c:v>408.02767719257901</c:v>
                      </c:pt>
                      <c:pt idx="12523">
                        <c:v>408.027099669655</c:v>
                      </c:pt>
                      <c:pt idx="12524">
                        <c:v>408.02688062636798</c:v>
                      </c:pt>
                      <c:pt idx="12525">
                        <c:v>408.01335362566698</c:v>
                      </c:pt>
                      <c:pt idx="12526">
                        <c:v>407.99790134562301</c:v>
                      </c:pt>
                      <c:pt idx="12527">
                        <c:v>407.981188213319</c:v>
                      </c:pt>
                      <c:pt idx="12528">
                        <c:v>407.97799238755402</c:v>
                      </c:pt>
                      <c:pt idx="12529">
                        <c:v>407.96020129632302</c:v>
                      </c:pt>
                      <c:pt idx="12530">
                        <c:v>407.95875818595698</c:v>
                      </c:pt>
                      <c:pt idx="12531">
                        <c:v>407.92907582468303</c:v>
                      </c:pt>
                      <c:pt idx="12532">
                        <c:v>407.925863085468</c:v>
                      </c:pt>
                      <c:pt idx="12533">
                        <c:v>407.91781539568598</c:v>
                      </c:pt>
                      <c:pt idx="12534">
                        <c:v>407.90082488198999</c:v>
                      </c:pt>
                      <c:pt idx="12535">
                        <c:v>407.86062010365902</c:v>
                      </c:pt>
                      <c:pt idx="12536">
                        <c:v>407.85881087278898</c:v>
                      </c:pt>
                      <c:pt idx="12537">
                        <c:v>407.85754873940999</c:v>
                      </c:pt>
                      <c:pt idx="12538">
                        <c:v>407.83648228243197</c:v>
                      </c:pt>
                      <c:pt idx="12539">
                        <c:v>407.83393968558102</c:v>
                      </c:pt>
                      <c:pt idx="12540">
                        <c:v>407.79302412606199</c:v>
                      </c:pt>
                      <c:pt idx="12541">
                        <c:v>407.77993951712199</c:v>
                      </c:pt>
                      <c:pt idx="12542">
                        <c:v>407.77812228389502</c:v>
                      </c:pt>
                      <c:pt idx="12543">
                        <c:v>407.76057732838598</c:v>
                      </c:pt>
                      <c:pt idx="12544">
                        <c:v>407.728496647035</c:v>
                      </c:pt>
                      <c:pt idx="12545">
                        <c:v>407.72736536087302</c:v>
                      </c:pt>
                      <c:pt idx="12546">
                        <c:v>407.718804582318</c:v>
                      </c:pt>
                      <c:pt idx="12547">
                        <c:v>407.717719839479</c:v>
                      </c:pt>
                      <c:pt idx="12548">
                        <c:v>407.70229533662001</c:v>
                      </c:pt>
                      <c:pt idx="12549">
                        <c:v>407.697584113706</c:v>
                      </c:pt>
                      <c:pt idx="12550">
                        <c:v>407.68051165108898</c:v>
                      </c:pt>
                      <c:pt idx="12551">
                        <c:v>407.665903360595</c:v>
                      </c:pt>
                      <c:pt idx="12552">
                        <c:v>407.66523123369097</c:v>
                      </c:pt>
                      <c:pt idx="12553">
                        <c:v>407.66103971727</c:v>
                      </c:pt>
                      <c:pt idx="12554">
                        <c:v>407.65895752714903</c:v>
                      </c:pt>
                      <c:pt idx="12555">
                        <c:v>407.63921956445802</c:v>
                      </c:pt>
                      <c:pt idx="12556">
                        <c:v>407.617310803424</c:v>
                      </c:pt>
                      <c:pt idx="12557">
                        <c:v>407.59867976317599</c:v>
                      </c:pt>
                      <c:pt idx="12558">
                        <c:v>407.57319464836303</c:v>
                      </c:pt>
                      <c:pt idx="12559">
                        <c:v>407.57284657124501</c:v>
                      </c:pt>
                      <c:pt idx="12560">
                        <c:v>407.569379025204</c:v>
                      </c:pt>
                      <c:pt idx="12561">
                        <c:v>407.535947645671</c:v>
                      </c:pt>
                      <c:pt idx="12562">
                        <c:v>407.51794454898999</c:v>
                      </c:pt>
                      <c:pt idx="12563">
                        <c:v>407.508562025061</c:v>
                      </c:pt>
                      <c:pt idx="12564">
                        <c:v>407.50411641686497</c:v>
                      </c:pt>
                      <c:pt idx="12565">
                        <c:v>407.50263061873397</c:v>
                      </c:pt>
                      <c:pt idx="12566">
                        <c:v>407.496694365108</c:v>
                      </c:pt>
                      <c:pt idx="12567">
                        <c:v>407.48264638623499</c:v>
                      </c:pt>
                      <c:pt idx="12568">
                        <c:v>407.45951332231999</c:v>
                      </c:pt>
                      <c:pt idx="12569">
                        <c:v>407.44512511489802</c:v>
                      </c:pt>
                      <c:pt idx="12570">
                        <c:v>407.44232066274299</c:v>
                      </c:pt>
                      <c:pt idx="12571">
                        <c:v>407.41524234472598</c:v>
                      </c:pt>
                      <c:pt idx="12572">
                        <c:v>407.37948757600299</c:v>
                      </c:pt>
                      <c:pt idx="12573">
                        <c:v>407.36315969487202</c:v>
                      </c:pt>
                      <c:pt idx="12574">
                        <c:v>407.34851624957298</c:v>
                      </c:pt>
                      <c:pt idx="12575">
                        <c:v>407.34288018494402</c:v>
                      </c:pt>
                      <c:pt idx="12576">
                        <c:v>407.33913955189797</c:v>
                      </c:pt>
                      <c:pt idx="12577">
                        <c:v>407.32095295896102</c:v>
                      </c:pt>
                      <c:pt idx="12578">
                        <c:v>407.30717036199297</c:v>
                      </c:pt>
                      <c:pt idx="12579">
                        <c:v>407.30450721152999</c:v>
                      </c:pt>
                      <c:pt idx="12580">
                        <c:v>407.30312309512499</c:v>
                      </c:pt>
                      <c:pt idx="12581">
                        <c:v>407.29723981207701</c:v>
                      </c:pt>
                      <c:pt idx="12582">
                        <c:v>407.285933019141</c:v>
                      </c:pt>
                      <c:pt idx="12583">
                        <c:v>407.28031136727202</c:v>
                      </c:pt>
                      <c:pt idx="12584">
                        <c:v>407.27791743393999</c:v>
                      </c:pt>
                      <c:pt idx="12585">
                        <c:v>407.27455800865698</c:v>
                      </c:pt>
                      <c:pt idx="12586">
                        <c:v>407.271880732211</c:v>
                      </c:pt>
                      <c:pt idx="12587">
                        <c:v>407.26493398903199</c:v>
                      </c:pt>
                      <c:pt idx="12588">
                        <c:v>407.23259473297401</c:v>
                      </c:pt>
                      <c:pt idx="12589">
                        <c:v>407.21707924802001</c:v>
                      </c:pt>
                      <c:pt idx="12590">
                        <c:v>407.184926043502</c:v>
                      </c:pt>
                      <c:pt idx="12591">
                        <c:v>407.17817113231303</c:v>
                      </c:pt>
                      <c:pt idx="12592">
                        <c:v>407.15768076731098</c:v>
                      </c:pt>
                      <c:pt idx="12593">
                        <c:v>407.15493493188097</c:v>
                      </c:pt>
                      <c:pt idx="12594">
                        <c:v>407.15468116096901</c:v>
                      </c:pt>
                      <c:pt idx="12595">
                        <c:v>407.11363165314799</c:v>
                      </c:pt>
                      <c:pt idx="12596">
                        <c:v>407.10555610802697</c:v>
                      </c:pt>
                      <c:pt idx="12597">
                        <c:v>407.10430015726701</c:v>
                      </c:pt>
                      <c:pt idx="12598">
                        <c:v>407.10252254884898</c:v>
                      </c:pt>
                      <c:pt idx="12599">
                        <c:v>407.08299938703902</c:v>
                      </c:pt>
                      <c:pt idx="12600">
                        <c:v>407.07749891595</c:v>
                      </c:pt>
                      <c:pt idx="12601">
                        <c:v>407.05377513941301</c:v>
                      </c:pt>
                      <c:pt idx="12602">
                        <c:v>407.04995896639298</c:v>
                      </c:pt>
                      <c:pt idx="12603">
                        <c:v>407.04268679028701</c:v>
                      </c:pt>
                      <c:pt idx="12604">
                        <c:v>407.03850269235198</c:v>
                      </c:pt>
                      <c:pt idx="12605">
                        <c:v>406.99233375733399</c:v>
                      </c:pt>
                      <c:pt idx="12606">
                        <c:v>406.983503997436</c:v>
                      </c:pt>
                      <c:pt idx="12607">
                        <c:v>406.981990811461</c:v>
                      </c:pt>
                      <c:pt idx="12608">
                        <c:v>406.9796504807</c:v>
                      </c:pt>
                      <c:pt idx="12609">
                        <c:v>406.96555094227801</c:v>
                      </c:pt>
                      <c:pt idx="12610">
                        <c:v>406.92864486885702</c:v>
                      </c:pt>
                      <c:pt idx="12611">
                        <c:v>406.92635569317702</c:v>
                      </c:pt>
                      <c:pt idx="12612">
                        <c:v>406.92440099307902</c:v>
                      </c:pt>
                      <c:pt idx="12613">
                        <c:v>406.91665540253803</c:v>
                      </c:pt>
                      <c:pt idx="12614">
                        <c:v>406.91176819508598</c:v>
                      </c:pt>
                      <c:pt idx="12615">
                        <c:v>406.83063160831801</c:v>
                      </c:pt>
                      <c:pt idx="12616">
                        <c:v>406.82318163790598</c:v>
                      </c:pt>
                      <c:pt idx="12617">
                        <c:v>406.82317003505699</c:v>
                      </c:pt>
                      <c:pt idx="12618">
                        <c:v>406.812101567063</c:v>
                      </c:pt>
                      <c:pt idx="12619">
                        <c:v>406.80957226013999</c:v>
                      </c:pt>
                      <c:pt idx="12620">
                        <c:v>406.80706287996099</c:v>
                      </c:pt>
                      <c:pt idx="12621">
                        <c:v>406.80022680383701</c:v>
                      </c:pt>
                      <c:pt idx="12622">
                        <c:v>406.79443738356099</c:v>
                      </c:pt>
                      <c:pt idx="12623">
                        <c:v>406.77308939120701</c:v>
                      </c:pt>
                      <c:pt idx="12624">
                        <c:v>406.76877874495398</c:v>
                      </c:pt>
                      <c:pt idx="12625">
                        <c:v>406.76469009488198</c:v>
                      </c:pt>
                      <c:pt idx="12626">
                        <c:v>406.74804722676299</c:v>
                      </c:pt>
                      <c:pt idx="12627">
                        <c:v>406.74393805912501</c:v>
                      </c:pt>
                      <c:pt idx="12628">
                        <c:v>406.70982140487598</c:v>
                      </c:pt>
                      <c:pt idx="12629">
                        <c:v>406.68404002634497</c:v>
                      </c:pt>
                      <c:pt idx="12630">
                        <c:v>406.66318125496701</c:v>
                      </c:pt>
                      <c:pt idx="12631">
                        <c:v>406.66212503506898</c:v>
                      </c:pt>
                      <c:pt idx="12632">
                        <c:v>406.63794167791502</c:v>
                      </c:pt>
                      <c:pt idx="12633">
                        <c:v>406.63452520055699</c:v>
                      </c:pt>
                      <c:pt idx="12634">
                        <c:v>406.60320235154398</c:v>
                      </c:pt>
                      <c:pt idx="12635">
                        <c:v>406.59930814097902</c:v>
                      </c:pt>
                      <c:pt idx="12636">
                        <c:v>406.587928883833</c:v>
                      </c:pt>
                      <c:pt idx="12637">
                        <c:v>406.57273868386801</c:v>
                      </c:pt>
                      <c:pt idx="12638">
                        <c:v>406.56655223287601</c:v>
                      </c:pt>
                      <c:pt idx="12639">
                        <c:v>406.561565040152</c:v>
                      </c:pt>
                      <c:pt idx="12640">
                        <c:v>406.53002923911401</c:v>
                      </c:pt>
                      <c:pt idx="12641">
                        <c:v>406.52634333664702</c:v>
                      </c:pt>
                      <c:pt idx="12642">
                        <c:v>406.52439161319597</c:v>
                      </c:pt>
                      <c:pt idx="12643">
                        <c:v>406.524017476506</c:v>
                      </c:pt>
                      <c:pt idx="12644">
                        <c:v>406.520951807904</c:v>
                      </c:pt>
                      <c:pt idx="12645">
                        <c:v>406.52080700817999</c:v>
                      </c:pt>
                      <c:pt idx="12646">
                        <c:v>406.52048435245302</c:v>
                      </c:pt>
                      <c:pt idx="12647">
                        <c:v>406.51320751115099</c:v>
                      </c:pt>
                      <c:pt idx="12648">
                        <c:v>406.47890505315598</c:v>
                      </c:pt>
                      <c:pt idx="12649">
                        <c:v>406.47013105250301</c:v>
                      </c:pt>
                      <c:pt idx="12650">
                        <c:v>406.45900660383501</c:v>
                      </c:pt>
                      <c:pt idx="12651">
                        <c:v>406.446121644019</c:v>
                      </c:pt>
                      <c:pt idx="12652">
                        <c:v>406.44455024981698</c:v>
                      </c:pt>
                      <c:pt idx="12653">
                        <c:v>406.44288495050603</c:v>
                      </c:pt>
                      <c:pt idx="12654">
                        <c:v>406.40229353363702</c:v>
                      </c:pt>
                      <c:pt idx="12655">
                        <c:v>406.395093478452</c:v>
                      </c:pt>
                      <c:pt idx="12656">
                        <c:v>406.39393152582198</c:v>
                      </c:pt>
                      <c:pt idx="12657">
                        <c:v>406.37780765479602</c:v>
                      </c:pt>
                      <c:pt idx="12658">
                        <c:v>406.36690647286599</c:v>
                      </c:pt>
                      <c:pt idx="12659">
                        <c:v>406.35980687417998</c:v>
                      </c:pt>
                      <c:pt idx="12660">
                        <c:v>406.32385141853598</c:v>
                      </c:pt>
                      <c:pt idx="12661">
                        <c:v>406.32148436799503</c:v>
                      </c:pt>
                      <c:pt idx="12662">
                        <c:v>406.32091808858502</c:v>
                      </c:pt>
                      <c:pt idx="12663">
                        <c:v>406.31089378761999</c:v>
                      </c:pt>
                      <c:pt idx="12664">
                        <c:v>406.30879313332298</c:v>
                      </c:pt>
                      <c:pt idx="12665">
                        <c:v>406.30685783330301</c:v>
                      </c:pt>
                      <c:pt idx="12666">
                        <c:v>406.28360767143897</c:v>
                      </c:pt>
                      <c:pt idx="12667">
                        <c:v>406.27840319991702</c:v>
                      </c:pt>
                      <c:pt idx="12668">
                        <c:v>406.27713635601998</c:v>
                      </c:pt>
                      <c:pt idx="12669">
                        <c:v>406.263470608023</c:v>
                      </c:pt>
                      <c:pt idx="12670">
                        <c:v>406.23932588007102</c:v>
                      </c:pt>
                      <c:pt idx="12671">
                        <c:v>406.22856171680098</c:v>
                      </c:pt>
                      <c:pt idx="12672">
                        <c:v>406.224875819055</c:v>
                      </c:pt>
                      <c:pt idx="12673">
                        <c:v>406.21036967023201</c:v>
                      </c:pt>
                      <c:pt idx="12674">
                        <c:v>406.20815569071499</c:v>
                      </c:pt>
                      <c:pt idx="12675">
                        <c:v>406.20416357750599</c:v>
                      </c:pt>
                      <c:pt idx="12676">
                        <c:v>406.19791791195303</c:v>
                      </c:pt>
                      <c:pt idx="12677">
                        <c:v>406.18754127318101</c:v>
                      </c:pt>
                      <c:pt idx="12678">
                        <c:v>406.17409168176903</c:v>
                      </c:pt>
                      <c:pt idx="12679">
                        <c:v>406.17022569951098</c:v>
                      </c:pt>
                      <c:pt idx="12680">
                        <c:v>406.15100744994902</c:v>
                      </c:pt>
                      <c:pt idx="12681">
                        <c:v>406.13124066823502</c:v>
                      </c:pt>
                      <c:pt idx="12682">
                        <c:v>406.13001312294301</c:v>
                      </c:pt>
                      <c:pt idx="12683">
                        <c:v>406.126669690847</c:v>
                      </c:pt>
                      <c:pt idx="12684">
                        <c:v>406.11128521686601</c:v>
                      </c:pt>
                      <c:pt idx="12685">
                        <c:v>406.10634053811702</c:v>
                      </c:pt>
                      <c:pt idx="12686">
                        <c:v>406.104152975631</c:v>
                      </c:pt>
                      <c:pt idx="12687">
                        <c:v>406.08416196300197</c:v>
                      </c:pt>
                      <c:pt idx="12688">
                        <c:v>406.06214262560701</c:v>
                      </c:pt>
                      <c:pt idx="12689">
                        <c:v>406.061119947078</c:v>
                      </c:pt>
                      <c:pt idx="12690">
                        <c:v>406.04982349399</c:v>
                      </c:pt>
                      <c:pt idx="12691">
                        <c:v>406.046447752483</c:v>
                      </c:pt>
                      <c:pt idx="12692">
                        <c:v>406.04409709094</c:v>
                      </c:pt>
                      <c:pt idx="12693">
                        <c:v>406.03851484780898</c:v>
                      </c:pt>
                      <c:pt idx="12694">
                        <c:v>406.03664512228301</c:v>
                      </c:pt>
                      <c:pt idx="12695">
                        <c:v>406.01117888880299</c:v>
                      </c:pt>
                      <c:pt idx="12696">
                        <c:v>406.00998488400501</c:v>
                      </c:pt>
                      <c:pt idx="12697">
                        <c:v>406.006300199885</c:v>
                      </c:pt>
                      <c:pt idx="12698">
                        <c:v>405.99484039395497</c:v>
                      </c:pt>
                      <c:pt idx="12699">
                        <c:v>405.97399970010298</c:v>
                      </c:pt>
                      <c:pt idx="12700">
                        <c:v>405.96575110157102</c:v>
                      </c:pt>
                      <c:pt idx="12701">
                        <c:v>405.96362014199701</c:v>
                      </c:pt>
                      <c:pt idx="12702">
                        <c:v>405.94855995316499</c:v>
                      </c:pt>
                      <c:pt idx="12703">
                        <c:v>405.94021187493303</c:v>
                      </c:pt>
                      <c:pt idx="12704">
                        <c:v>405.934297422768</c:v>
                      </c:pt>
                      <c:pt idx="12705">
                        <c:v>405.93310275223803</c:v>
                      </c:pt>
                      <c:pt idx="12706">
                        <c:v>405.91219841292798</c:v>
                      </c:pt>
                      <c:pt idx="12707">
                        <c:v>405.90663239475299</c:v>
                      </c:pt>
                      <c:pt idx="12708">
                        <c:v>405.90010573048102</c:v>
                      </c:pt>
                      <c:pt idx="12709">
                        <c:v>405.89729078921499</c:v>
                      </c:pt>
                      <c:pt idx="12710">
                        <c:v>405.87817340981201</c:v>
                      </c:pt>
                      <c:pt idx="12711">
                        <c:v>405.876370408122</c:v>
                      </c:pt>
                      <c:pt idx="12712">
                        <c:v>405.86628996811601</c:v>
                      </c:pt>
                      <c:pt idx="12713">
                        <c:v>405.84459712503701</c:v>
                      </c:pt>
                      <c:pt idx="12714">
                        <c:v>405.84385106747698</c:v>
                      </c:pt>
                      <c:pt idx="12715">
                        <c:v>405.84167689530699</c:v>
                      </c:pt>
                      <c:pt idx="12716">
                        <c:v>405.826427396366</c:v>
                      </c:pt>
                      <c:pt idx="12717">
                        <c:v>405.81453013487197</c:v>
                      </c:pt>
                      <c:pt idx="12718">
                        <c:v>405.81039281732899</c:v>
                      </c:pt>
                      <c:pt idx="12719">
                        <c:v>405.80640769296798</c:v>
                      </c:pt>
                      <c:pt idx="12720">
                        <c:v>405.80225827684598</c:v>
                      </c:pt>
                      <c:pt idx="12721">
                        <c:v>405.78513148556402</c:v>
                      </c:pt>
                      <c:pt idx="12722">
                        <c:v>405.78497157092801</c:v>
                      </c:pt>
                      <c:pt idx="12723">
                        <c:v>405.78079863654199</c:v>
                      </c:pt>
                      <c:pt idx="12724">
                        <c:v>405.78067083279399</c:v>
                      </c:pt>
                      <c:pt idx="12725">
                        <c:v>405.77085869444397</c:v>
                      </c:pt>
                      <c:pt idx="12726">
                        <c:v>405.76979052719201</c:v>
                      </c:pt>
                      <c:pt idx="12727">
                        <c:v>405.76069959262799</c:v>
                      </c:pt>
                      <c:pt idx="12728">
                        <c:v>405.75652818719601</c:v>
                      </c:pt>
                      <c:pt idx="12729">
                        <c:v>405.75046608736699</c:v>
                      </c:pt>
                      <c:pt idx="12730">
                        <c:v>405.73289681069298</c:v>
                      </c:pt>
                      <c:pt idx="12731">
                        <c:v>405.72329632092698</c:v>
                      </c:pt>
                      <c:pt idx="12732">
                        <c:v>405.68769452589601</c:v>
                      </c:pt>
                      <c:pt idx="12733">
                        <c:v>405.66430752039503</c:v>
                      </c:pt>
                      <c:pt idx="12734">
                        <c:v>405.66173305942698</c:v>
                      </c:pt>
                      <c:pt idx="12735">
                        <c:v>405.661034206784</c:v>
                      </c:pt>
                      <c:pt idx="12736">
                        <c:v>405.65858308087599</c:v>
                      </c:pt>
                      <c:pt idx="12737">
                        <c:v>405.654133253618</c:v>
                      </c:pt>
                      <c:pt idx="12738">
                        <c:v>405.63611230240298</c:v>
                      </c:pt>
                      <c:pt idx="12739">
                        <c:v>405.62717053013603</c:v>
                      </c:pt>
                      <c:pt idx="12740">
                        <c:v>405.62369505275001</c:v>
                      </c:pt>
                      <c:pt idx="12741">
                        <c:v>405.61674579959299</c:v>
                      </c:pt>
                      <c:pt idx="12742">
                        <c:v>405.60119268165403</c:v>
                      </c:pt>
                      <c:pt idx="12743">
                        <c:v>405.60052837316698</c:v>
                      </c:pt>
                      <c:pt idx="12744">
                        <c:v>405.598611569664</c:v>
                      </c:pt>
                      <c:pt idx="12745">
                        <c:v>405.58884281126302</c:v>
                      </c:pt>
                      <c:pt idx="12746">
                        <c:v>405.58139831975899</c:v>
                      </c:pt>
                      <c:pt idx="12747">
                        <c:v>405.56787988681901</c:v>
                      </c:pt>
                      <c:pt idx="12748">
                        <c:v>405.56741833797798</c:v>
                      </c:pt>
                      <c:pt idx="12749">
                        <c:v>405.56511395180098</c:v>
                      </c:pt>
                      <c:pt idx="12750">
                        <c:v>405.56453776882398</c:v>
                      </c:pt>
                      <c:pt idx="12751">
                        <c:v>405.56345525501098</c:v>
                      </c:pt>
                      <c:pt idx="12752">
                        <c:v>405.56027197335698</c:v>
                      </c:pt>
                      <c:pt idx="12753">
                        <c:v>405.55926299054198</c:v>
                      </c:pt>
                      <c:pt idx="12754">
                        <c:v>405.52919786455698</c:v>
                      </c:pt>
                      <c:pt idx="12755">
                        <c:v>405.52282097505298</c:v>
                      </c:pt>
                      <c:pt idx="12756">
                        <c:v>405.52035595267199</c:v>
                      </c:pt>
                      <c:pt idx="12757">
                        <c:v>405.51140491971398</c:v>
                      </c:pt>
                      <c:pt idx="12758">
                        <c:v>405.50693747412203</c:v>
                      </c:pt>
                      <c:pt idx="12759">
                        <c:v>405.50256863254799</c:v>
                      </c:pt>
                      <c:pt idx="12760">
                        <c:v>405.49960216066899</c:v>
                      </c:pt>
                      <c:pt idx="12761">
                        <c:v>405.49473691812602</c:v>
                      </c:pt>
                      <c:pt idx="12762">
                        <c:v>405.49414866334502</c:v>
                      </c:pt>
                      <c:pt idx="12763">
                        <c:v>405.48808855794698</c:v>
                      </c:pt>
                      <c:pt idx="12764">
                        <c:v>405.47983799893802</c:v>
                      </c:pt>
                      <c:pt idx="12765">
                        <c:v>405.47916112952799</c:v>
                      </c:pt>
                      <c:pt idx="12766">
                        <c:v>405.46375754422399</c:v>
                      </c:pt>
                      <c:pt idx="12767">
                        <c:v>405.44976702995098</c:v>
                      </c:pt>
                      <c:pt idx="12768">
                        <c:v>405.44548232487898</c:v>
                      </c:pt>
                      <c:pt idx="12769">
                        <c:v>405.43031291516797</c:v>
                      </c:pt>
                      <c:pt idx="12770">
                        <c:v>405.41957250615502</c:v>
                      </c:pt>
                      <c:pt idx="12771">
                        <c:v>405.41881010636598</c:v>
                      </c:pt>
                      <c:pt idx="12772">
                        <c:v>405.41460654250699</c:v>
                      </c:pt>
                      <c:pt idx="12773">
                        <c:v>405.41457034727603</c:v>
                      </c:pt>
                      <c:pt idx="12774">
                        <c:v>405.39700424847803</c:v>
                      </c:pt>
                      <c:pt idx="12775">
                        <c:v>405.39199788505499</c:v>
                      </c:pt>
                      <c:pt idx="12776">
                        <c:v>405.381594021627</c:v>
                      </c:pt>
                      <c:pt idx="12777">
                        <c:v>405.372049231571</c:v>
                      </c:pt>
                      <c:pt idx="12778">
                        <c:v>405.360235233526</c:v>
                      </c:pt>
                      <c:pt idx="12779">
                        <c:v>405.35509170263498</c:v>
                      </c:pt>
                      <c:pt idx="12780">
                        <c:v>405.32287702584102</c:v>
                      </c:pt>
                      <c:pt idx="12781">
                        <c:v>405.31653743949198</c:v>
                      </c:pt>
                      <c:pt idx="12782">
                        <c:v>405.30582716954098</c:v>
                      </c:pt>
                      <c:pt idx="12783">
                        <c:v>405.29625525480901</c:v>
                      </c:pt>
                      <c:pt idx="12784">
                        <c:v>405.29321468126199</c:v>
                      </c:pt>
                      <c:pt idx="12785">
                        <c:v>405.292226187361</c:v>
                      </c:pt>
                      <c:pt idx="12786">
                        <c:v>405.28014061425699</c:v>
                      </c:pt>
                      <c:pt idx="12787">
                        <c:v>405.27712827918299</c:v>
                      </c:pt>
                      <c:pt idx="12788">
                        <c:v>405.271769182078</c:v>
                      </c:pt>
                      <c:pt idx="12789">
                        <c:v>405.259128331976</c:v>
                      </c:pt>
                      <c:pt idx="12790">
                        <c:v>405.25859103532002</c:v>
                      </c:pt>
                      <c:pt idx="12791">
                        <c:v>405.227602013465</c:v>
                      </c:pt>
                      <c:pt idx="12792">
                        <c:v>405.219892653633</c:v>
                      </c:pt>
                      <c:pt idx="12793">
                        <c:v>405.21592137980099</c:v>
                      </c:pt>
                      <c:pt idx="12794">
                        <c:v>405.20573892051902</c:v>
                      </c:pt>
                      <c:pt idx="12795">
                        <c:v>405.20019727895999</c:v>
                      </c:pt>
                      <c:pt idx="12796">
                        <c:v>405.19573112754301</c:v>
                      </c:pt>
                      <c:pt idx="12797">
                        <c:v>405.17661526330301</c:v>
                      </c:pt>
                      <c:pt idx="12798">
                        <c:v>405.14138805105603</c:v>
                      </c:pt>
                      <c:pt idx="12799">
                        <c:v>405.14104227118497</c:v>
                      </c:pt>
                      <c:pt idx="12800">
                        <c:v>405.13262764418602</c:v>
                      </c:pt>
                      <c:pt idx="12801">
                        <c:v>405.12234034162299</c:v>
                      </c:pt>
                      <c:pt idx="12802">
                        <c:v>405.11841753865099</c:v>
                      </c:pt>
                      <c:pt idx="12803">
                        <c:v>405.11745841070302</c:v>
                      </c:pt>
                      <c:pt idx="12804">
                        <c:v>405.116797150401</c:v>
                      </c:pt>
                      <c:pt idx="12805">
                        <c:v>405.09352551782501</c:v>
                      </c:pt>
                      <c:pt idx="12806">
                        <c:v>405.09329185756201</c:v>
                      </c:pt>
                      <c:pt idx="12807">
                        <c:v>405.08674577002603</c:v>
                      </c:pt>
                      <c:pt idx="12808">
                        <c:v>405.07824016195701</c:v>
                      </c:pt>
                      <c:pt idx="12809">
                        <c:v>405.07193092091302</c:v>
                      </c:pt>
                      <c:pt idx="12810">
                        <c:v>405.069811466555</c:v>
                      </c:pt>
                      <c:pt idx="12811">
                        <c:v>405.06337423361902</c:v>
                      </c:pt>
                      <c:pt idx="12812">
                        <c:v>405.050182333159</c:v>
                      </c:pt>
                      <c:pt idx="12813">
                        <c:v>405.04629898867199</c:v>
                      </c:pt>
                      <c:pt idx="12814">
                        <c:v>405.04397957038901</c:v>
                      </c:pt>
                      <c:pt idx="12815">
                        <c:v>405.038361648548</c:v>
                      </c:pt>
                      <c:pt idx="12816">
                        <c:v>405.03271438112</c:v>
                      </c:pt>
                      <c:pt idx="12817">
                        <c:v>405.01621515983101</c:v>
                      </c:pt>
                      <c:pt idx="12818">
                        <c:v>405.00914830461397</c:v>
                      </c:pt>
                      <c:pt idx="12819">
                        <c:v>405.008976995083</c:v>
                      </c:pt>
                      <c:pt idx="12820">
                        <c:v>405.00043368112603</c:v>
                      </c:pt>
                      <c:pt idx="12821">
                        <c:v>404.99394575751597</c:v>
                      </c:pt>
                      <c:pt idx="12822">
                        <c:v>404.98522785858103</c:v>
                      </c:pt>
                      <c:pt idx="12823">
                        <c:v>404.983491358734</c:v>
                      </c:pt>
                      <c:pt idx="12824">
                        <c:v>404.981895454202</c:v>
                      </c:pt>
                      <c:pt idx="12825">
                        <c:v>404.97418773946401</c:v>
                      </c:pt>
                      <c:pt idx="12826">
                        <c:v>404.96628292702798</c:v>
                      </c:pt>
                      <c:pt idx="12827">
                        <c:v>404.95127504105898</c:v>
                      </c:pt>
                      <c:pt idx="12828">
                        <c:v>404.95111145680897</c:v>
                      </c:pt>
                      <c:pt idx="12829">
                        <c:v>404.94810775797902</c:v>
                      </c:pt>
                      <c:pt idx="12830">
                        <c:v>404.929017247834</c:v>
                      </c:pt>
                      <c:pt idx="12831">
                        <c:v>404.92530323609702</c:v>
                      </c:pt>
                      <c:pt idx="12832">
                        <c:v>404.921164905046</c:v>
                      </c:pt>
                      <c:pt idx="12833">
                        <c:v>404.916075577117</c:v>
                      </c:pt>
                      <c:pt idx="12834">
                        <c:v>404.90298651179302</c:v>
                      </c:pt>
                      <c:pt idx="12835">
                        <c:v>404.89761387238599</c:v>
                      </c:pt>
                      <c:pt idx="12836">
                        <c:v>404.88543265402097</c:v>
                      </c:pt>
                      <c:pt idx="12837">
                        <c:v>404.88511062393098</c:v>
                      </c:pt>
                      <c:pt idx="12838">
                        <c:v>404.88292452786999</c:v>
                      </c:pt>
                      <c:pt idx="12839">
                        <c:v>404.87924610600697</c:v>
                      </c:pt>
                      <c:pt idx="12840">
                        <c:v>404.86988251611501</c:v>
                      </c:pt>
                      <c:pt idx="12841">
                        <c:v>404.861672461404</c:v>
                      </c:pt>
                      <c:pt idx="12842">
                        <c:v>404.86135670419901</c:v>
                      </c:pt>
                      <c:pt idx="12843">
                        <c:v>404.85565005359399</c:v>
                      </c:pt>
                      <c:pt idx="12844">
                        <c:v>404.85188642947901</c:v>
                      </c:pt>
                      <c:pt idx="12845">
                        <c:v>404.84635527859399</c:v>
                      </c:pt>
                      <c:pt idx="12846">
                        <c:v>404.84244422235503</c:v>
                      </c:pt>
                      <c:pt idx="12847">
                        <c:v>404.83358467801702</c:v>
                      </c:pt>
                      <c:pt idx="12848">
                        <c:v>404.82047050541001</c:v>
                      </c:pt>
                      <c:pt idx="12849">
                        <c:v>404.81029318393399</c:v>
                      </c:pt>
                      <c:pt idx="12850">
                        <c:v>404.79512756852102</c:v>
                      </c:pt>
                      <c:pt idx="12851">
                        <c:v>404.76568379661398</c:v>
                      </c:pt>
                      <c:pt idx="12852">
                        <c:v>404.763233583957</c:v>
                      </c:pt>
                      <c:pt idx="12853">
                        <c:v>404.76284406046</c:v>
                      </c:pt>
                      <c:pt idx="12854">
                        <c:v>404.74443761846999</c:v>
                      </c:pt>
                      <c:pt idx="12855">
                        <c:v>404.74229325901098</c:v>
                      </c:pt>
                      <c:pt idx="12856">
                        <c:v>404.72962679773201</c:v>
                      </c:pt>
                      <c:pt idx="12857">
                        <c:v>404.71603787616601</c:v>
                      </c:pt>
                      <c:pt idx="12858">
                        <c:v>404.71387101783898</c:v>
                      </c:pt>
                      <c:pt idx="12859">
                        <c:v>404.70740069639402</c:v>
                      </c:pt>
                      <c:pt idx="12860">
                        <c:v>404.70588911406901</c:v>
                      </c:pt>
                      <c:pt idx="12861">
                        <c:v>404.70364417593601</c:v>
                      </c:pt>
                      <c:pt idx="12862">
                        <c:v>404.67848804476699</c:v>
                      </c:pt>
                      <c:pt idx="12863">
                        <c:v>404.662237814908</c:v>
                      </c:pt>
                      <c:pt idx="12864">
                        <c:v>404.65883866754001</c:v>
                      </c:pt>
                      <c:pt idx="12865">
                        <c:v>404.651038259725</c:v>
                      </c:pt>
                      <c:pt idx="12866">
                        <c:v>404.64298025823803</c:v>
                      </c:pt>
                      <c:pt idx="12867">
                        <c:v>404.63636939205998</c:v>
                      </c:pt>
                      <c:pt idx="12868">
                        <c:v>404.62286273220502</c:v>
                      </c:pt>
                      <c:pt idx="12869">
                        <c:v>404.62066377410099</c:v>
                      </c:pt>
                      <c:pt idx="12870">
                        <c:v>404.61695307419097</c:v>
                      </c:pt>
                      <c:pt idx="12871">
                        <c:v>404.61454605729301</c:v>
                      </c:pt>
                      <c:pt idx="12872">
                        <c:v>404.60516898078703</c:v>
                      </c:pt>
                      <c:pt idx="12873">
                        <c:v>404.59199806247699</c:v>
                      </c:pt>
                      <c:pt idx="12874">
                        <c:v>404.58134062236701</c:v>
                      </c:pt>
                      <c:pt idx="12875">
                        <c:v>404.580560584485</c:v>
                      </c:pt>
                      <c:pt idx="12876">
                        <c:v>404.55936473523502</c:v>
                      </c:pt>
                      <c:pt idx="12877">
                        <c:v>404.55813130021198</c:v>
                      </c:pt>
                      <c:pt idx="12878">
                        <c:v>404.54754307204399</c:v>
                      </c:pt>
                      <c:pt idx="12879">
                        <c:v>404.54710183157601</c:v>
                      </c:pt>
                      <c:pt idx="12880">
                        <c:v>404.54617380915698</c:v>
                      </c:pt>
                      <c:pt idx="12881">
                        <c:v>404.545836948947</c:v>
                      </c:pt>
                      <c:pt idx="12882">
                        <c:v>404.521903905339</c:v>
                      </c:pt>
                      <c:pt idx="12883">
                        <c:v>404.485877415777</c:v>
                      </c:pt>
                      <c:pt idx="12884">
                        <c:v>404.47737090102498</c:v>
                      </c:pt>
                      <c:pt idx="12885">
                        <c:v>404.47261494722699</c:v>
                      </c:pt>
                      <c:pt idx="12886">
                        <c:v>404.461823917853</c:v>
                      </c:pt>
                      <c:pt idx="12887">
                        <c:v>404.437516343639</c:v>
                      </c:pt>
                      <c:pt idx="12888">
                        <c:v>404.43665187909801</c:v>
                      </c:pt>
                      <c:pt idx="12889">
                        <c:v>404.41410734288303</c:v>
                      </c:pt>
                      <c:pt idx="12890">
                        <c:v>404.41118293705</c:v>
                      </c:pt>
                      <c:pt idx="12891">
                        <c:v>404.40797274215998</c:v>
                      </c:pt>
                      <c:pt idx="12892">
                        <c:v>404.40690520438301</c:v>
                      </c:pt>
                      <c:pt idx="12893">
                        <c:v>404.39651314518602</c:v>
                      </c:pt>
                      <c:pt idx="12894">
                        <c:v>404.39476539714099</c:v>
                      </c:pt>
                      <c:pt idx="12895">
                        <c:v>404.38016886510201</c:v>
                      </c:pt>
                      <c:pt idx="12896">
                        <c:v>404.36528582541803</c:v>
                      </c:pt>
                      <c:pt idx="12897">
                        <c:v>404.36215615820601</c:v>
                      </c:pt>
                      <c:pt idx="12898">
                        <c:v>404.34644898614101</c:v>
                      </c:pt>
                      <c:pt idx="12899">
                        <c:v>404.33892770300702</c:v>
                      </c:pt>
                      <c:pt idx="12900">
                        <c:v>404.33853447310702</c:v>
                      </c:pt>
                      <c:pt idx="12901">
                        <c:v>404.31849381035198</c:v>
                      </c:pt>
                      <c:pt idx="12902">
                        <c:v>404.31772422316601</c:v>
                      </c:pt>
                      <c:pt idx="12903">
                        <c:v>404.314133898112</c:v>
                      </c:pt>
                      <c:pt idx="12904">
                        <c:v>404.31003283686698</c:v>
                      </c:pt>
                      <c:pt idx="12905">
                        <c:v>404.30196452901203</c:v>
                      </c:pt>
                      <c:pt idx="12906">
                        <c:v>404.281964368834</c:v>
                      </c:pt>
                      <c:pt idx="12907">
                        <c:v>404.26964564514901</c:v>
                      </c:pt>
                      <c:pt idx="12908">
                        <c:v>404.24074000308099</c:v>
                      </c:pt>
                      <c:pt idx="12909">
                        <c:v>404.21371222161798</c:v>
                      </c:pt>
                      <c:pt idx="12910">
                        <c:v>404.200306327188</c:v>
                      </c:pt>
                      <c:pt idx="12911">
                        <c:v>404.19818281341799</c:v>
                      </c:pt>
                      <c:pt idx="12912">
                        <c:v>404.19015873038097</c:v>
                      </c:pt>
                      <c:pt idx="12913">
                        <c:v>404.18302127826399</c:v>
                      </c:pt>
                      <c:pt idx="12914">
                        <c:v>404.17648568058399</c:v>
                      </c:pt>
                      <c:pt idx="12915">
                        <c:v>404.166512130375</c:v>
                      </c:pt>
                      <c:pt idx="12916">
                        <c:v>404.16647622310899</c:v>
                      </c:pt>
                      <c:pt idx="12917">
                        <c:v>404.16457082913701</c:v>
                      </c:pt>
                      <c:pt idx="12918">
                        <c:v>404.15454755447502</c:v>
                      </c:pt>
                      <c:pt idx="12919">
                        <c:v>404.14048434410302</c:v>
                      </c:pt>
                      <c:pt idx="12920">
                        <c:v>404.13914253878698</c:v>
                      </c:pt>
                      <c:pt idx="12921">
                        <c:v>404.13564664478702</c:v>
                      </c:pt>
                      <c:pt idx="12922">
                        <c:v>404.12255003335599</c:v>
                      </c:pt>
                      <c:pt idx="12923">
                        <c:v>404.11897981479598</c:v>
                      </c:pt>
                      <c:pt idx="12924">
                        <c:v>404.11876415006401</c:v>
                      </c:pt>
                      <c:pt idx="12925">
                        <c:v>404.118415094515</c:v>
                      </c:pt>
                      <c:pt idx="12926">
                        <c:v>404.112448829203</c:v>
                      </c:pt>
                      <c:pt idx="12927">
                        <c:v>404.09840852916699</c:v>
                      </c:pt>
                      <c:pt idx="12928">
                        <c:v>404.09303961033402</c:v>
                      </c:pt>
                      <c:pt idx="12929">
                        <c:v>404.09194901065899</c:v>
                      </c:pt>
                      <c:pt idx="12930">
                        <c:v>404.08290599828501</c:v>
                      </c:pt>
                      <c:pt idx="12931">
                        <c:v>404.07079480124901</c:v>
                      </c:pt>
                      <c:pt idx="12932">
                        <c:v>404.04344416580898</c:v>
                      </c:pt>
                      <c:pt idx="12933">
                        <c:v>404.04240722601901</c:v>
                      </c:pt>
                      <c:pt idx="12934">
                        <c:v>404.040691687368</c:v>
                      </c:pt>
                      <c:pt idx="12935">
                        <c:v>404.040346512876</c:v>
                      </c:pt>
                      <c:pt idx="12936">
                        <c:v>404.03968687489498</c:v>
                      </c:pt>
                      <c:pt idx="12937">
                        <c:v>404.03836053286801</c:v>
                      </c:pt>
                      <c:pt idx="12938">
                        <c:v>404.026433885389</c:v>
                      </c:pt>
                      <c:pt idx="12939">
                        <c:v>404.02156005248997</c:v>
                      </c:pt>
                      <c:pt idx="12940">
                        <c:v>404.01361571289101</c:v>
                      </c:pt>
                      <c:pt idx="12941">
                        <c:v>404.00316179533002</c:v>
                      </c:pt>
                      <c:pt idx="12942">
                        <c:v>403.99827750695903</c:v>
                      </c:pt>
                      <c:pt idx="12943">
                        <c:v>403.99440399546199</c:v>
                      </c:pt>
                      <c:pt idx="12944">
                        <c:v>403.99078723244901</c:v>
                      </c:pt>
                      <c:pt idx="12945">
                        <c:v>403.95810436835097</c:v>
                      </c:pt>
                      <c:pt idx="12946">
                        <c:v>403.956758156376</c:v>
                      </c:pt>
                      <c:pt idx="12947">
                        <c:v>403.95417175924399</c:v>
                      </c:pt>
                      <c:pt idx="12948">
                        <c:v>403.95376353964099</c:v>
                      </c:pt>
                      <c:pt idx="12949">
                        <c:v>403.95068846279003</c:v>
                      </c:pt>
                      <c:pt idx="12950">
                        <c:v>403.940914478823</c:v>
                      </c:pt>
                      <c:pt idx="12951">
                        <c:v>403.93879734688602</c:v>
                      </c:pt>
                      <c:pt idx="12952">
                        <c:v>403.93857305495999</c:v>
                      </c:pt>
                      <c:pt idx="12953">
                        <c:v>403.93368819918902</c:v>
                      </c:pt>
                      <c:pt idx="12954">
                        <c:v>403.93254015807901</c:v>
                      </c:pt>
                      <c:pt idx="12955">
                        <c:v>403.92545339859998</c:v>
                      </c:pt>
                      <c:pt idx="12956">
                        <c:v>403.919980625157</c:v>
                      </c:pt>
                      <c:pt idx="12957">
                        <c:v>403.91936432600897</c:v>
                      </c:pt>
                      <c:pt idx="12958">
                        <c:v>403.91248291185599</c:v>
                      </c:pt>
                      <c:pt idx="12959">
                        <c:v>403.90986199652201</c:v>
                      </c:pt>
                      <c:pt idx="12960">
                        <c:v>403.90556837546802</c:v>
                      </c:pt>
                      <c:pt idx="12961">
                        <c:v>403.90472500016801</c:v>
                      </c:pt>
                      <c:pt idx="12962">
                        <c:v>403.89629452696101</c:v>
                      </c:pt>
                      <c:pt idx="12963">
                        <c:v>403.89351160987798</c:v>
                      </c:pt>
                      <c:pt idx="12964">
                        <c:v>403.88959248752298</c:v>
                      </c:pt>
                      <c:pt idx="12965">
                        <c:v>403.87864059398999</c:v>
                      </c:pt>
                      <c:pt idx="12966">
                        <c:v>403.87749470464098</c:v>
                      </c:pt>
                      <c:pt idx="12967">
                        <c:v>403.86688833256699</c:v>
                      </c:pt>
                      <c:pt idx="12968">
                        <c:v>403.85971737882198</c:v>
                      </c:pt>
                      <c:pt idx="12969">
                        <c:v>403.85521993983599</c:v>
                      </c:pt>
                      <c:pt idx="12970">
                        <c:v>403.846746116139</c:v>
                      </c:pt>
                      <c:pt idx="12971">
                        <c:v>403.84450635118799</c:v>
                      </c:pt>
                      <c:pt idx="12972">
                        <c:v>403.83638824346502</c:v>
                      </c:pt>
                      <c:pt idx="12973">
                        <c:v>403.83498519972801</c:v>
                      </c:pt>
                      <c:pt idx="12974">
                        <c:v>403.83393132970599</c:v>
                      </c:pt>
                      <c:pt idx="12975">
                        <c:v>403.83368836693199</c:v>
                      </c:pt>
                      <c:pt idx="12976">
                        <c:v>403.83268072725002</c:v>
                      </c:pt>
                      <c:pt idx="12977">
                        <c:v>403.83216006110598</c:v>
                      </c:pt>
                      <c:pt idx="12978">
                        <c:v>403.83011409954003</c:v>
                      </c:pt>
                      <c:pt idx="12979">
                        <c:v>403.82827867859697</c:v>
                      </c:pt>
                      <c:pt idx="12980">
                        <c:v>403.82697999962198</c:v>
                      </c:pt>
                      <c:pt idx="12981">
                        <c:v>403.81476786069499</c:v>
                      </c:pt>
                      <c:pt idx="12982">
                        <c:v>403.80882462542797</c:v>
                      </c:pt>
                      <c:pt idx="12983">
                        <c:v>403.80583399197599</c:v>
                      </c:pt>
                      <c:pt idx="12984">
                        <c:v>403.80535989112599</c:v>
                      </c:pt>
                      <c:pt idx="12985">
                        <c:v>403.79772622995398</c:v>
                      </c:pt>
                      <c:pt idx="12986">
                        <c:v>403.78578304903101</c:v>
                      </c:pt>
                      <c:pt idx="12987">
                        <c:v>403.778359650043</c:v>
                      </c:pt>
                      <c:pt idx="12988">
                        <c:v>403.77673862864901</c:v>
                      </c:pt>
                      <c:pt idx="12989">
                        <c:v>403.77579217228401</c:v>
                      </c:pt>
                      <c:pt idx="12990">
                        <c:v>403.76891975952299</c:v>
                      </c:pt>
                      <c:pt idx="12991">
                        <c:v>403.73944472932499</c:v>
                      </c:pt>
                      <c:pt idx="12992">
                        <c:v>403.738355063374</c:v>
                      </c:pt>
                      <c:pt idx="12993">
                        <c:v>403.73659806369602</c:v>
                      </c:pt>
                      <c:pt idx="12994">
                        <c:v>403.72541173464799</c:v>
                      </c:pt>
                      <c:pt idx="12995">
                        <c:v>403.71881548858897</c:v>
                      </c:pt>
                      <c:pt idx="12996">
                        <c:v>403.71501580594003</c:v>
                      </c:pt>
                      <c:pt idx="12997">
                        <c:v>403.70839737229102</c:v>
                      </c:pt>
                      <c:pt idx="12998">
                        <c:v>403.70659250299201</c:v>
                      </c:pt>
                      <c:pt idx="12999">
                        <c:v>403.69434222821099</c:v>
                      </c:pt>
                      <c:pt idx="13000">
                        <c:v>403.69084126923502</c:v>
                      </c:pt>
                      <c:pt idx="13001">
                        <c:v>403.67641509783601</c:v>
                      </c:pt>
                      <c:pt idx="13002">
                        <c:v>403.66938178109802</c:v>
                      </c:pt>
                      <c:pt idx="13003">
                        <c:v>403.66805051387598</c:v>
                      </c:pt>
                      <c:pt idx="13004">
                        <c:v>403.66523371867498</c:v>
                      </c:pt>
                      <c:pt idx="13005">
                        <c:v>403.65976229301901</c:v>
                      </c:pt>
                      <c:pt idx="13006">
                        <c:v>403.65953491410397</c:v>
                      </c:pt>
                      <c:pt idx="13007">
                        <c:v>403.65687273720101</c:v>
                      </c:pt>
                      <c:pt idx="13008">
                        <c:v>403.65421767860801</c:v>
                      </c:pt>
                      <c:pt idx="13009">
                        <c:v>403.65103039351601</c:v>
                      </c:pt>
                      <c:pt idx="13010">
                        <c:v>403.62526805105801</c:v>
                      </c:pt>
                      <c:pt idx="13011">
                        <c:v>403.619581251228</c:v>
                      </c:pt>
                      <c:pt idx="13012">
                        <c:v>403.618690036575</c:v>
                      </c:pt>
                      <c:pt idx="13013">
                        <c:v>403.61661161936598</c:v>
                      </c:pt>
                      <c:pt idx="13014">
                        <c:v>403.610115707972</c:v>
                      </c:pt>
                      <c:pt idx="13015">
                        <c:v>403.59207793707299</c:v>
                      </c:pt>
                      <c:pt idx="13016">
                        <c:v>403.58084115246101</c:v>
                      </c:pt>
                      <c:pt idx="13017">
                        <c:v>403.57468400738298</c:v>
                      </c:pt>
                      <c:pt idx="13018">
                        <c:v>403.56951382092802</c:v>
                      </c:pt>
                      <c:pt idx="13019">
                        <c:v>403.568316309046</c:v>
                      </c:pt>
                      <c:pt idx="13020">
                        <c:v>403.54970768250303</c:v>
                      </c:pt>
                      <c:pt idx="13021">
                        <c:v>403.549364602308</c:v>
                      </c:pt>
                      <c:pt idx="13022">
                        <c:v>403.49875217119802</c:v>
                      </c:pt>
                      <c:pt idx="13023">
                        <c:v>403.49703759942798</c:v>
                      </c:pt>
                      <c:pt idx="13024">
                        <c:v>403.47658586281</c:v>
                      </c:pt>
                      <c:pt idx="13025">
                        <c:v>403.47157042272102</c:v>
                      </c:pt>
                      <c:pt idx="13026">
                        <c:v>403.45951059476403</c:v>
                      </c:pt>
                      <c:pt idx="13027">
                        <c:v>403.45449503565197</c:v>
                      </c:pt>
                      <c:pt idx="13028">
                        <c:v>403.45244340701402</c:v>
                      </c:pt>
                      <c:pt idx="13029">
                        <c:v>403.43491437303499</c:v>
                      </c:pt>
                      <c:pt idx="13030">
                        <c:v>403.42678167341001</c:v>
                      </c:pt>
                      <c:pt idx="13031">
                        <c:v>403.40566224773301</c:v>
                      </c:pt>
                      <c:pt idx="13032">
                        <c:v>403.38730585618498</c:v>
                      </c:pt>
                      <c:pt idx="13033">
                        <c:v>403.36627990447897</c:v>
                      </c:pt>
                      <c:pt idx="13034">
                        <c:v>403.36415474567099</c:v>
                      </c:pt>
                      <c:pt idx="13035">
                        <c:v>403.31551134841698</c:v>
                      </c:pt>
                      <c:pt idx="13036">
                        <c:v>403.29085405051802</c:v>
                      </c:pt>
                      <c:pt idx="13037">
                        <c:v>403.27003092940703</c:v>
                      </c:pt>
                      <c:pt idx="13038">
                        <c:v>403.268705164908</c:v>
                      </c:pt>
                      <c:pt idx="13039">
                        <c:v>403.25577585983899</c:v>
                      </c:pt>
                      <c:pt idx="13040">
                        <c:v>403.24028598093997</c:v>
                      </c:pt>
                      <c:pt idx="13041">
                        <c:v>403.231159072644</c:v>
                      </c:pt>
                      <c:pt idx="13042">
                        <c:v>403.22980931454998</c:v>
                      </c:pt>
                      <c:pt idx="13043">
                        <c:v>403.21983177366297</c:v>
                      </c:pt>
                      <c:pt idx="13044">
                        <c:v>403.21868370296698</c:v>
                      </c:pt>
                      <c:pt idx="13045">
                        <c:v>403.21622273738302</c:v>
                      </c:pt>
                      <c:pt idx="13046">
                        <c:v>403.21150242572998</c:v>
                      </c:pt>
                      <c:pt idx="13047">
                        <c:v>403.201980996884</c:v>
                      </c:pt>
                      <c:pt idx="13048">
                        <c:v>403.19107776162099</c:v>
                      </c:pt>
                      <c:pt idx="13049">
                        <c:v>403.18446070990501</c:v>
                      </c:pt>
                      <c:pt idx="13050">
                        <c:v>403.18298900477498</c:v>
                      </c:pt>
                      <c:pt idx="13051">
                        <c:v>403.181010784916</c:v>
                      </c:pt>
                      <c:pt idx="13052">
                        <c:v>403.174010195226</c:v>
                      </c:pt>
                      <c:pt idx="13053">
                        <c:v>403.14421690181399</c:v>
                      </c:pt>
                      <c:pt idx="13054">
                        <c:v>403.12803403919798</c:v>
                      </c:pt>
                      <c:pt idx="13055">
                        <c:v>403.12518733751</c:v>
                      </c:pt>
                      <c:pt idx="13056">
                        <c:v>403.11590874803801</c:v>
                      </c:pt>
                      <c:pt idx="13057">
                        <c:v>403.08587051920802</c:v>
                      </c:pt>
                      <c:pt idx="13058">
                        <c:v>403.08361606329601</c:v>
                      </c:pt>
                      <c:pt idx="13059">
                        <c:v>403.082602634495</c:v>
                      </c:pt>
                      <c:pt idx="13060">
                        <c:v>403.08259989845402</c:v>
                      </c:pt>
                      <c:pt idx="13061">
                        <c:v>403.06263885764002</c:v>
                      </c:pt>
                      <c:pt idx="13062">
                        <c:v>403.06142823504598</c:v>
                      </c:pt>
                      <c:pt idx="13063">
                        <c:v>403.04963081058997</c:v>
                      </c:pt>
                      <c:pt idx="13064">
                        <c:v>403.04436029142698</c:v>
                      </c:pt>
                      <c:pt idx="13065">
                        <c:v>403.031902373842</c:v>
                      </c:pt>
                      <c:pt idx="13066">
                        <c:v>403.028004333838</c:v>
                      </c:pt>
                      <c:pt idx="13067">
                        <c:v>403.019010441479</c:v>
                      </c:pt>
                      <c:pt idx="13068">
                        <c:v>403.01784771227398</c:v>
                      </c:pt>
                      <c:pt idx="13069">
                        <c:v>403.01227887564102</c:v>
                      </c:pt>
                      <c:pt idx="13070">
                        <c:v>403.005859072649</c:v>
                      </c:pt>
                      <c:pt idx="13071">
                        <c:v>403.00547309981101</c:v>
                      </c:pt>
                      <c:pt idx="13072">
                        <c:v>402.99846686413701</c:v>
                      </c:pt>
                      <c:pt idx="13073">
                        <c:v>402.99763086698198</c:v>
                      </c:pt>
                      <c:pt idx="13074">
                        <c:v>402.99027970729099</c:v>
                      </c:pt>
                      <c:pt idx="13075">
                        <c:v>402.97881799740401</c:v>
                      </c:pt>
                      <c:pt idx="13076">
                        <c:v>402.97543045043898</c:v>
                      </c:pt>
                      <c:pt idx="13077">
                        <c:v>402.975270809221</c:v>
                      </c:pt>
                      <c:pt idx="13078">
                        <c:v>402.96728620600902</c:v>
                      </c:pt>
                      <c:pt idx="13079">
                        <c:v>402.965651154282</c:v>
                      </c:pt>
                      <c:pt idx="13080">
                        <c:v>402.94225605215502</c:v>
                      </c:pt>
                      <c:pt idx="13081">
                        <c:v>402.93508054786702</c:v>
                      </c:pt>
                      <c:pt idx="13082">
                        <c:v>402.93373759902602</c:v>
                      </c:pt>
                      <c:pt idx="13083">
                        <c:v>402.92972407814</c:v>
                      </c:pt>
                      <c:pt idx="13084">
                        <c:v>402.91867482765798</c:v>
                      </c:pt>
                      <c:pt idx="13085">
                        <c:v>402.91750683864302</c:v>
                      </c:pt>
                      <c:pt idx="13086">
                        <c:v>402.90886017612598</c:v>
                      </c:pt>
                      <c:pt idx="13087">
                        <c:v>402.908698921694</c:v>
                      </c:pt>
                      <c:pt idx="13088">
                        <c:v>402.89374233550399</c:v>
                      </c:pt>
                      <c:pt idx="13089">
                        <c:v>402.87424708630499</c:v>
                      </c:pt>
                      <c:pt idx="13090">
                        <c:v>402.86631314658399</c:v>
                      </c:pt>
                      <c:pt idx="13091">
                        <c:v>402.85767897969498</c:v>
                      </c:pt>
                      <c:pt idx="13092">
                        <c:v>402.82233810790899</c:v>
                      </c:pt>
                      <c:pt idx="13093">
                        <c:v>402.80963753344503</c:v>
                      </c:pt>
                      <c:pt idx="13094">
                        <c:v>402.80909375894799</c:v>
                      </c:pt>
                      <c:pt idx="13095">
                        <c:v>402.80841764477799</c:v>
                      </c:pt>
                      <c:pt idx="13096">
                        <c:v>402.80677562333801</c:v>
                      </c:pt>
                      <c:pt idx="13097">
                        <c:v>402.80275564073497</c:v>
                      </c:pt>
                      <c:pt idx="13098">
                        <c:v>402.800883217163</c:v>
                      </c:pt>
                      <c:pt idx="13099">
                        <c:v>402.79755880975398</c:v>
                      </c:pt>
                      <c:pt idx="13100">
                        <c:v>402.78366959443503</c:v>
                      </c:pt>
                      <c:pt idx="13101">
                        <c:v>402.78345718509701</c:v>
                      </c:pt>
                      <c:pt idx="13102">
                        <c:v>402.77250704315998</c:v>
                      </c:pt>
                      <c:pt idx="13103">
                        <c:v>402.76594652598698</c:v>
                      </c:pt>
                      <c:pt idx="13104">
                        <c:v>402.76138136738501</c:v>
                      </c:pt>
                      <c:pt idx="13105">
                        <c:v>402.75626451836399</c:v>
                      </c:pt>
                      <c:pt idx="13106">
                        <c:v>402.752969445227</c:v>
                      </c:pt>
                      <c:pt idx="13107">
                        <c:v>402.75291734150397</c:v>
                      </c:pt>
                      <c:pt idx="13108">
                        <c:v>402.746770212797</c:v>
                      </c:pt>
                      <c:pt idx="13109">
                        <c:v>402.734588038445</c:v>
                      </c:pt>
                      <c:pt idx="13110">
                        <c:v>402.72173087439199</c:v>
                      </c:pt>
                      <c:pt idx="13111">
                        <c:v>402.70695583090298</c:v>
                      </c:pt>
                      <c:pt idx="13112">
                        <c:v>402.69555615419</c:v>
                      </c:pt>
                      <c:pt idx="13113">
                        <c:v>402.69438180077498</c:v>
                      </c:pt>
                      <c:pt idx="13114">
                        <c:v>402.69431011097402</c:v>
                      </c:pt>
                      <c:pt idx="13115">
                        <c:v>402.66689743695002</c:v>
                      </c:pt>
                      <c:pt idx="13116">
                        <c:v>402.66603374128402</c:v>
                      </c:pt>
                      <c:pt idx="13117">
                        <c:v>402.65459646632598</c:v>
                      </c:pt>
                      <c:pt idx="13118">
                        <c:v>402.65364420106499</c:v>
                      </c:pt>
                      <c:pt idx="13119">
                        <c:v>402.64907437686497</c:v>
                      </c:pt>
                      <c:pt idx="13120">
                        <c:v>402.64030147195501</c:v>
                      </c:pt>
                      <c:pt idx="13121">
                        <c:v>402.635297905372</c:v>
                      </c:pt>
                      <c:pt idx="13122">
                        <c:v>402.62538411971099</c:v>
                      </c:pt>
                      <c:pt idx="13123">
                        <c:v>402.61189189402199</c:v>
                      </c:pt>
                      <c:pt idx="13124">
                        <c:v>402.60526128099099</c:v>
                      </c:pt>
                      <c:pt idx="13125">
                        <c:v>402.59706581503298</c:v>
                      </c:pt>
                      <c:pt idx="13126">
                        <c:v>402.58725253526597</c:v>
                      </c:pt>
                      <c:pt idx="13127">
                        <c:v>402.58288371442598</c:v>
                      </c:pt>
                      <c:pt idx="13128">
                        <c:v>402.56064706127597</c:v>
                      </c:pt>
                      <c:pt idx="13129">
                        <c:v>402.55931669806802</c:v>
                      </c:pt>
                      <c:pt idx="13130">
                        <c:v>402.53302378110999</c:v>
                      </c:pt>
                      <c:pt idx="13131">
                        <c:v>402.52431716422001</c:v>
                      </c:pt>
                      <c:pt idx="13132">
                        <c:v>402.52260027791198</c:v>
                      </c:pt>
                      <c:pt idx="13133">
                        <c:v>402.51967428726101</c:v>
                      </c:pt>
                      <c:pt idx="13134">
                        <c:v>402.513870090144</c:v>
                      </c:pt>
                      <c:pt idx="13135">
                        <c:v>402.508582029107</c:v>
                      </c:pt>
                      <c:pt idx="13136">
                        <c:v>402.44686190176901</c:v>
                      </c:pt>
                      <c:pt idx="13137">
                        <c:v>402.40399840053698</c:v>
                      </c:pt>
                      <c:pt idx="13138">
                        <c:v>402.39826501884102</c:v>
                      </c:pt>
                      <c:pt idx="13139">
                        <c:v>402.389435558701</c:v>
                      </c:pt>
                      <c:pt idx="13140">
                        <c:v>402.38155777781498</c:v>
                      </c:pt>
                      <c:pt idx="13141">
                        <c:v>402.37923715651101</c:v>
                      </c:pt>
                      <c:pt idx="13142">
                        <c:v>402.37258573445001</c:v>
                      </c:pt>
                      <c:pt idx="13143">
                        <c:v>402.36283653841798</c:v>
                      </c:pt>
                      <c:pt idx="13144">
                        <c:v>402.36069520017702</c:v>
                      </c:pt>
                      <c:pt idx="13145">
                        <c:v>402.35672474238697</c:v>
                      </c:pt>
                      <c:pt idx="13146">
                        <c:v>402.313294339599</c:v>
                      </c:pt>
                      <c:pt idx="13147">
                        <c:v>402.30391507468102</c:v>
                      </c:pt>
                      <c:pt idx="13148">
                        <c:v>402.29037413467898</c:v>
                      </c:pt>
                      <c:pt idx="13149">
                        <c:v>402.289688687298</c:v>
                      </c:pt>
                      <c:pt idx="13150">
                        <c:v>402.288895399186</c:v>
                      </c:pt>
                      <c:pt idx="13151">
                        <c:v>402.276753291798</c:v>
                      </c:pt>
                      <c:pt idx="13152">
                        <c:v>402.25938058640202</c:v>
                      </c:pt>
                      <c:pt idx="13153">
                        <c:v>402.25042860376499</c:v>
                      </c:pt>
                      <c:pt idx="13154">
                        <c:v>402.247444232894</c:v>
                      </c:pt>
                      <c:pt idx="13155">
                        <c:v>402.245102391204</c:v>
                      </c:pt>
                      <c:pt idx="13156">
                        <c:v>402.23898362566001</c:v>
                      </c:pt>
                      <c:pt idx="13157">
                        <c:v>402.234261707305</c:v>
                      </c:pt>
                      <c:pt idx="13158">
                        <c:v>402.18462644123503</c:v>
                      </c:pt>
                      <c:pt idx="13159">
                        <c:v>402.171697425047</c:v>
                      </c:pt>
                      <c:pt idx="13160">
                        <c:v>402.14919895892302</c:v>
                      </c:pt>
                      <c:pt idx="13161">
                        <c:v>402.12970283933402</c:v>
                      </c:pt>
                      <c:pt idx="13162">
                        <c:v>402.11791572848301</c:v>
                      </c:pt>
                      <c:pt idx="13163">
                        <c:v>402.11426694602602</c:v>
                      </c:pt>
                      <c:pt idx="13164">
                        <c:v>402.10726376917899</c:v>
                      </c:pt>
                      <c:pt idx="13165">
                        <c:v>402.10617679055798</c:v>
                      </c:pt>
                      <c:pt idx="13166">
                        <c:v>402.05139861388199</c:v>
                      </c:pt>
                      <c:pt idx="13167">
                        <c:v>402.01871018809197</c:v>
                      </c:pt>
                      <c:pt idx="13168">
                        <c:v>401.96886968673601</c:v>
                      </c:pt>
                      <c:pt idx="13169">
                        <c:v>401.96454312299699</c:v>
                      </c:pt>
                      <c:pt idx="13170">
                        <c:v>401.96114117969398</c:v>
                      </c:pt>
                      <c:pt idx="13171">
                        <c:v>401.95242468273898</c:v>
                      </c:pt>
                      <c:pt idx="13172">
                        <c:v>401.94567515853601</c:v>
                      </c:pt>
                      <c:pt idx="13173">
                        <c:v>401.93533498984402</c:v>
                      </c:pt>
                      <c:pt idx="13174">
                        <c:v>401.918295246691</c:v>
                      </c:pt>
                      <c:pt idx="13175">
                        <c:v>401.891583457178</c:v>
                      </c:pt>
                      <c:pt idx="13176">
                        <c:v>401.87526099404198</c:v>
                      </c:pt>
                      <c:pt idx="13177">
                        <c:v>401.856203399614</c:v>
                      </c:pt>
                      <c:pt idx="13178">
                        <c:v>401.84343286523398</c:v>
                      </c:pt>
                      <c:pt idx="13179">
                        <c:v>401.82993100921999</c:v>
                      </c:pt>
                      <c:pt idx="13180">
                        <c:v>401.808601984446</c:v>
                      </c:pt>
                      <c:pt idx="13181">
                        <c:v>401.795713867247</c:v>
                      </c:pt>
                      <c:pt idx="13182">
                        <c:v>401.79258870805199</c:v>
                      </c:pt>
                      <c:pt idx="13183">
                        <c:v>401.79054604551601</c:v>
                      </c:pt>
                      <c:pt idx="13184">
                        <c:v>401.780227371693</c:v>
                      </c:pt>
                      <c:pt idx="13185">
                        <c:v>401.75456614487001</c:v>
                      </c:pt>
                      <c:pt idx="13186">
                        <c:v>401.74416550229603</c:v>
                      </c:pt>
                      <c:pt idx="13187">
                        <c:v>401.72089170958498</c:v>
                      </c:pt>
                      <c:pt idx="13188">
                        <c:v>401.68557719855397</c:v>
                      </c:pt>
                      <c:pt idx="13189">
                        <c:v>401.671820734368</c:v>
                      </c:pt>
                      <c:pt idx="13190">
                        <c:v>401.65499545512102</c:v>
                      </c:pt>
                      <c:pt idx="13191">
                        <c:v>401.64921155395803</c:v>
                      </c:pt>
                      <c:pt idx="13192">
                        <c:v>401.64632700195699</c:v>
                      </c:pt>
                      <c:pt idx="13193">
                        <c:v>401.638477624259</c:v>
                      </c:pt>
                      <c:pt idx="13194">
                        <c:v>401.63451862294602</c:v>
                      </c:pt>
                      <c:pt idx="13195">
                        <c:v>401.62732364915797</c:v>
                      </c:pt>
                      <c:pt idx="13196">
                        <c:v>401.62487372490602</c:v>
                      </c:pt>
                      <c:pt idx="13197">
                        <c:v>401.60881133814701</c:v>
                      </c:pt>
                      <c:pt idx="13198">
                        <c:v>401.59721433940399</c:v>
                      </c:pt>
                      <c:pt idx="13199">
                        <c:v>401.59551841201102</c:v>
                      </c:pt>
                      <c:pt idx="13200">
                        <c:v>401.59211595518002</c:v>
                      </c:pt>
                      <c:pt idx="13201">
                        <c:v>401.58305348665698</c:v>
                      </c:pt>
                      <c:pt idx="13202">
                        <c:v>401.54014043395199</c:v>
                      </c:pt>
                      <c:pt idx="13203">
                        <c:v>401.52984937028401</c:v>
                      </c:pt>
                      <c:pt idx="13204">
                        <c:v>401.52599885751101</c:v>
                      </c:pt>
                      <c:pt idx="13205">
                        <c:v>401.51990553956699</c:v>
                      </c:pt>
                      <c:pt idx="13206">
                        <c:v>401.51315392695898</c:v>
                      </c:pt>
                      <c:pt idx="13207">
                        <c:v>401.50938719489699</c:v>
                      </c:pt>
                      <c:pt idx="13208">
                        <c:v>401.49658628657102</c:v>
                      </c:pt>
                      <c:pt idx="13209">
                        <c:v>401.48365284714998</c:v>
                      </c:pt>
                      <c:pt idx="13210">
                        <c:v>401.47356540533002</c:v>
                      </c:pt>
                      <c:pt idx="13211">
                        <c:v>401.46224197747102</c:v>
                      </c:pt>
                      <c:pt idx="13212">
                        <c:v>401.44656717897601</c:v>
                      </c:pt>
                      <c:pt idx="13213">
                        <c:v>401.41031037248803</c:v>
                      </c:pt>
                      <c:pt idx="13214">
                        <c:v>401.40922594480901</c:v>
                      </c:pt>
                      <c:pt idx="13215">
                        <c:v>401.40691728640297</c:v>
                      </c:pt>
                      <c:pt idx="13216">
                        <c:v>401.39597024736901</c:v>
                      </c:pt>
                      <c:pt idx="13217">
                        <c:v>401.374152120769</c:v>
                      </c:pt>
                      <c:pt idx="13218">
                        <c:v>401.36351120939599</c:v>
                      </c:pt>
                      <c:pt idx="13219">
                        <c:v>401.36289979703503</c:v>
                      </c:pt>
                      <c:pt idx="13220">
                        <c:v>401.31697032849797</c:v>
                      </c:pt>
                      <c:pt idx="13221">
                        <c:v>401.31377952370298</c:v>
                      </c:pt>
                      <c:pt idx="13222">
                        <c:v>401.28099117061998</c:v>
                      </c:pt>
                      <c:pt idx="13223">
                        <c:v>401.27588928162203</c:v>
                      </c:pt>
                      <c:pt idx="13224">
                        <c:v>401.25357073913301</c:v>
                      </c:pt>
                      <c:pt idx="13225">
                        <c:v>401.25335498938199</c:v>
                      </c:pt>
                      <c:pt idx="13226">
                        <c:v>401.25095094994202</c:v>
                      </c:pt>
                      <c:pt idx="13227">
                        <c:v>401.22969838903799</c:v>
                      </c:pt>
                      <c:pt idx="13228">
                        <c:v>401.221800637554</c:v>
                      </c:pt>
                      <c:pt idx="13229">
                        <c:v>401.22008850983298</c:v>
                      </c:pt>
                      <c:pt idx="13230">
                        <c:v>401.21870673615803</c:v>
                      </c:pt>
                      <c:pt idx="13231">
                        <c:v>401.21253881553599</c:v>
                      </c:pt>
                      <c:pt idx="13232">
                        <c:v>401.205224185357</c:v>
                      </c:pt>
                      <c:pt idx="13233">
                        <c:v>401.20296480142798</c:v>
                      </c:pt>
                      <c:pt idx="13234">
                        <c:v>401.18873050433098</c:v>
                      </c:pt>
                      <c:pt idx="13235">
                        <c:v>401.177212886576</c:v>
                      </c:pt>
                      <c:pt idx="13236">
                        <c:v>401.15004908806401</c:v>
                      </c:pt>
                      <c:pt idx="13237">
                        <c:v>401.14798647674297</c:v>
                      </c:pt>
                      <c:pt idx="13238">
                        <c:v>401.13311294742903</c:v>
                      </c:pt>
                      <c:pt idx="13239">
                        <c:v>401.11916609315199</c:v>
                      </c:pt>
                      <c:pt idx="13240">
                        <c:v>401.09604918122102</c:v>
                      </c:pt>
                      <c:pt idx="13241">
                        <c:v>401.07234199244601</c:v>
                      </c:pt>
                      <c:pt idx="13242">
                        <c:v>401.07219814346001</c:v>
                      </c:pt>
                      <c:pt idx="13243">
                        <c:v>401.065843101903</c:v>
                      </c:pt>
                      <c:pt idx="13244">
                        <c:v>401.05996083038099</c:v>
                      </c:pt>
                      <c:pt idx="13245">
                        <c:v>401.05213349169497</c:v>
                      </c:pt>
                      <c:pt idx="13246">
                        <c:v>401.04251241593198</c:v>
                      </c:pt>
                      <c:pt idx="13247">
                        <c:v>401.03728543045003</c:v>
                      </c:pt>
                      <c:pt idx="13248">
                        <c:v>400.993441129188</c:v>
                      </c:pt>
                      <c:pt idx="13249">
                        <c:v>400.98557664053999</c:v>
                      </c:pt>
                      <c:pt idx="13250">
                        <c:v>400.98286202158999</c:v>
                      </c:pt>
                      <c:pt idx="13251">
                        <c:v>400.98272257191599</c:v>
                      </c:pt>
                      <c:pt idx="13252">
                        <c:v>400.97989069926001</c:v>
                      </c:pt>
                      <c:pt idx="13253">
                        <c:v>400.97942356000101</c:v>
                      </c:pt>
                      <c:pt idx="13254">
                        <c:v>400.97747450763001</c:v>
                      </c:pt>
                      <c:pt idx="13255">
                        <c:v>400.977412062621</c:v>
                      </c:pt>
                      <c:pt idx="13256">
                        <c:v>400.96140393854301</c:v>
                      </c:pt>
                      <c:pt idx="13257">
                        <c:v>400.95935039126698</c:v>
                      </c:pt>
                      <c:pt idx="13258">
                        <c:v>400.95152671105399</c:v>
                      </c:pt>
                      <c:pt idx="13259">
                        <c:v>400.94403519650501</c:v>
                      </c:pt>
                      <c:pt idx="13260">
                        <c:v>400.94163811658001</c:v>
                      </c:pt>
                      <c:pt idx="13261">
                        <c:v>400.94051839454698</c:v>
                      </c:pt>
                      <c:pt idx="13262">
                        <c:v>400.932033175215</c:v>
                      </c:pt>
                      <c:pt idx="13263">
                        <c:v>400.93028309479098</c:v>
                      </c:pt>
                      <c:pt idx="13264">
                        <c:v>400.928807647908</c:v>
                      </c:pt>
                      <c:pt idx="13265">
                        <c:v>400.92787854779698</c:v>
                      </c:pt>
                      <c:pt idx="13266">
                        <c:v>400.92684114025201</c:v>
                      </c:pt>
                      <c:pt idx="13267">
                        <c:v>400.91745872212101</c:v>
                      </c:pt>
                      <c:pt idx="13268">
                        <c:v>400.91429889523801</c:v>
                      </c:pt>
                      <c:pt idx="13269">
                        <c:v>400.90751923111799</c:v>
                      </c:pt>
                      <c:pt idx="13270">
                        <c:v>400.88897722590798</c:v>
                      </c:pt>
                      <c:pt idx="13271">
                        <c:v>400.876906427233</c:v>
                      </c:pt>
                      <c:pt idx="13272">
                        <c:v>400.87459524443199</c:v>
                      </c:pt>
                      <c:pt idx="13273">
                        <c:v>400.86582667543797</c:v>
                      </c:pt>
                      <c:pt idx="13274">
                        <c:v>400.86538331917302</c:v>
                      </c:pt>
                      <c:pt idx="13275">
                        <c:v>400.855006956556</c:v>
                      </c:pt>
                      <c:pt idx="13276">
                        <c:v>400.85412272187699</c:v>
                      </c:pt>
                      <c:pt idx="13277">
                        <c:v>400.83828508479598</c:v>
                      </c:pt>
                      <c:pt idx="13278">
                        <c:v>400.824338984615</c:v>
                      </c:pt>
                      <c:pt idx="13279">
                        <c:v>400.80814838778798</c:v>
                      </c:pt>
                      <c:pt idx="13280">
                        <c:v>400.80193636135198</c:v>
                      </c:pt>
                      <c:pt idx="13281">
                        <c:v>400.79330001398301</c:v>
                      </c:pt>
                      <c:pt idx="13282">
                        <c:v>400.778030154909</c:v>
                      </c:pt>
                      <c:pt idx="13283">
                        <c:v>400.77059392889601</c:v>
                      </c:pt>
                      <c:pt idx="13284">
                        <c:v>400.76973074477399</c:v>
                      </c:pt>
                      <c:pt idx="13285">
                        <c:v>400.76762432219698</c:v>
                      </c:pt>
                      <c:pt idx="13286">
                        <c:v>400.76002504933899</c:v>
                      </c:pt>
                      <c:pt idx="13287">
                        <c:v>400.74231384891601</c:v>
                      </c:pt>
                      <c:pt idx="13288">
                        <c:v>400.73997258071103</c:v>
                      </c:pt>
                      <c:pt idx="13289">
                        <c:v>400.72602387201198</c:v>
                      </c:pt>
                      <c:pt idx="13290">
                        <c:v>400.72083492743201</c:v>
                      </c:pt>
                      <c:pt idx="13291">
                        <c:v>400.715246533342</c:v>
                      </c:pt>
                      <c:pt idx="13292">
                        <c:v>400.71019065224903</c:v>
                      </c:pt>
                      <c:pt idx="13293">
                        <c:v>400.67944902394498</c:v>
                      </c:pt>
                      <c:pt idx="13294">
                        <c:v>400.671536683493</c:v>
                      </c:pt>
                      <c:pt idx="13295">
                        <c:v>400.66330706638098</c:v>
                      </c:pt>
                      <c:pt idx="13296">
                        <c:v>400.659888566267</c:v>
                      </c:pt>
                      <c:pt idx="13297">
                        <c:v>400.654425983659</c:v>
                      </c:pt>
                      <c:pt idx="13298">
                        <c:v>400.65159733025598</c:v>
                      </c:pt>
                      <c:pt idx="13299">
                        <c:v>400.63487635935297</c:v>
                      </c:pt>
                      <c:pt idx="13300">
                        <c:v>400.63230813804898</c:v>
                      </c:pt>
                      <c:pt idx="13301">
                        <c:v>400.62651089472098</c:v>
                      </c:pt>
                      <c:pt idx="13302">
                        <c:v>400.56953931552499</c:v>
                      </c:pt>
                      <c:pt idx="13303">
                        <c:v>400.56680259172799</c:v>
                      </c:pt>
                      <c:pt idx="13304">
                        <c:v>400.55367430131702</c:v>
                      </c:pt>
                      <c:pt idx="13305">
                        <c:v>400.53708721326598</c:v>
                      </c:pt>
                      <c:pt idx="13306">
                        <c:v>400.534115977292</c:v>
                      </c:pt>
                      <c:pt idx="13307">
                        <c:v>400.52739484831397</c:v>
                      </c:pt>
                      <c:pt idx="13308">
                        <c:v>400.521410304261</c:v>
                      </c:pt>
                      <c:pt idx="13309">
                        <c:v>400.51165208717703</c:v>
                      </c:pt>
                      <c:pt idx="13310">
                        <c:v>400.49415669719502</c:v>
                      </c:pt>
                      <c:pt idx="13311">
                        <c:v>400.49356496800198</c:v>
                      </c:pt>
                      <c:pt idx="13312">
                        <c:v>400.48337085785897</c:v>
                      </c:pt>
                      <c:pt idx="13313">
                        <c:v>400.47336003579301</c:v>
                      </c:pt>
                      <c:pt idx="13314">
                        <c:v>400.47227327717297</c:v>
                      </c:pt>
                      <c:pt idx="13315">
                        <c:v>400.46993854651299</c:v>
                      </c:pt>
                      <c:pt idx="13316">
                        <c:v>400.46868447366001</c:v>
                      </c:pt>
                      <c:pt idx="13317">
                        <c:v>400.46655334954897</c:v>
                      </c:pt>
                      <c:pt idx="13318">
                        <c:v>400.45642771221799</c:v>
                      </c:pt>
                      <c:pt idx="13319">
                        <c:v>400.45070961665698</c:v>
                      </c:pt>
                      <c:pt idx="13320">
                        <c:v>400.44832190847097</c:v>
                      </c:pt>
                      <c:pt idx="13321">
                        <c:v>400.43856621347697</c:v>
                      </c:pt>
                      <c:pt idx="13322">
                        <c:v>400.436343404821</c:v>
                      </c:pt>
                      <c:pt idx="13323">
                        <c:v>400.43333936915099</c:v>
                      </c:pt>
                      <c:pt idx="13324">
                        <c:v>400.42567690387602</c:v>
                      </c:pt>
                      <c:pt idx="13325">
                        <c:v>400.40966420294501</c:v>
                      </c:pt>
                      <c:pt idx="13326">
                        <c:v>400.39752631757</c:v>
                      </c:pt>
                      <c:pt idx="13327">
                        <c:v>400.39693606510298</c:v>
                      </c:pt>
                      <c:pt idx="13328">
                        <c:v>400.36684028686301</c:v>
                      </c:pt>
                      <c:pt idx="13329">
                        <c:v>400.36584722790099</c:v>
                      </c:pt>
                      <c:pt idx="13330">
                        <c:v>400.35825659065898</c:v>
                      </c:pt>
                      <c:pt idx="13331">
                        <c:v>400.357480464253</c:v>
                      </c:pt>
                      <c:pt idx="13332">
                        <c:v>400.34156356907101</c:v>
                      </c:pt>
                      <c:pt idx="13333">
                        <c:v>400.33199255515802</c:v>
                      </c:pt>
                      <c:pt idx="13334">
                        <c:v>400.31839914808501</c:v>
                      </c:pt>
                      <c:pt idx="13335">
                        <c:v>400.30426363645603</c:v>
                      </c:pt>
                      <c:pt idx="13336">
                        <c:v>400.29003275213898</c:v>
                      </c:pt>
                      <c:pt idx="13337">
                        <c:v>400.27708923424802</c:v>
                      </c:pt>
                      <c:pt idx="13338">
                        <c:v>400.26709214649998</c:v>
                      </c:pt>
                      <c:pt idx="13339">
                        <c:v>400.258545038867</c:v>
                      </c:pt>
                      <c:pt idx="13340">
                        <c:v>400.25239166737703</c:v>
                      </c:pt>
                      <c:pt idx="13341">
                        <c:v>400.24077678299</c:v>
                      </c:pt>
                      <c:pt idx="13342">
                        <c:v>400.233613819639</c:v>
                      </c:pt>
                      <c:pt idx="13343">
                        <c:v>400.22089262849101</c:v>
                      </c:pt>
                      <c:pt idx="13344">
                        <c:v>400.17974194622798</c:v>
                      </c:pt>
                      <c:pt idx="13345">
                        <c:v>400.17779614286201</c:v>
                      </c:pt>
                      <c:pt idx="13346">
                        <c:v>400.16864895756999</c:v>
                      </c:pt>
                      <c:pt idx="13347">
                        <c:v>400.16587465798898</c:v>
                      </c:pt>
                      <c:pt idx="13348">
                        <c:v>400.16297093228297</c:v>
                      </c:pt>
                      <c:pt idx="13349">
                        <c:v>400.16087900345298</c:v>
                      </c:pt>
                      <c:pt idx="13350">
                        <c:v>400.135961214026</c:v>
                      </c:pt>
                      <c:pt idx="13351">
                        <c:v>400.13148856072598</c:v>
                      </c:pt>
                      <c:pt idx="13352">
                        <c:v>400.12960811406401</c:v>
                      </c:pt>
                      <c:pt idx="13353">
                        <c:v>400.12923724648402</c:v>
                      </c:pt>
                      <c:pt idx="13354">
                        <c:v>400.12844704908599</c:v>
                      </c:pt>
                      <c:pt idx="13355">
                        <c:v>400.10710955864698</c:v>
                      </c:pt>
                      <c:pt idx="13356">
                        <c:v>400.07235869013903</c:v>
                      </c:pt>
                      <c:pt idx="13357">
                        <c:v>400.064866293546</c:v>
                      </c:pt>
                      <c:pt idx="13358">
                        <c:v>400.06244278338499</c:v>
                      </c:pt>
                      <c:pt idx="13359">
                        <c:v>400.03752741339798</c:v>
                      </c:pt>
                      <c:pt idx="13360">
                        <c:v>400.01914216138499</c:v>
                      </c:pt>
                      <c:pt idx="13361">
                        <c:v>400.01807599973</c:v>
                      </c:pt>
                      <c:pt idx="13362">
                        <c:v>400.00830130764899</c:v>
                      </c:pt>
                      <c:pt idx="13363">
                        <c:v>400.00198250271001</c:v>
                      </c:pt>
                      <c:pt idx="13364">
                        <c:v>399.999640034962</c:v>
                      </c:pt>
                      <c:pt idx="13365">
                        <c:v>399.99263332101202</c:v>
                      </c:pt>
                      <c:pt idx="13366">
                        <c:v>399.98761955283601</c:v>
                      </c:pt>
                      <c:pt idx="13367">
                        <c:v>399.98606037901698</c:v>
                      </c:pt>
                      <c:pt idx="13368">
                        <c:v>399.97895970429602</c:v>
                      </c:pt>
                      <c:pt idx="13369">
                        <c:v>399.97514148292402</c:v>
                      </c:pt>
                      <c:pt idx="13370">
                        <c:v>399.973656457206</c:v>
                      </c:pt>
                      <c:pt idx="13371">
                        <c:v>399.971002020936</c:v>
                      </c:pt>
                      <c:pt idx="13372">
                        <c:v>399.95799603758297</c:v>
                      </c:pt>
                      <c:pt idx="13373">
                        <c:v>399.94299219356998</c:v>
                      </c:pt>
                      <c:pt idx="13374">
                        <c:v>399.938845797971</c:v>
                      </c:pt>
                      <c:pt idx="13375">
                        <c:v>399.924328093452</c:v>
                      </c:pt>
                      <c:pt idx="13376">
                        <c:v>399.91366675389401</c:v>
                      </c:pt>
                      <c:pt idx="13377">
                        <c:v>399.90957646071701</c:v>
                      </c:pt>
                      <c:pt idx="13378">
                        <c:v>399.90696336835799</c:v>
                      </c:pt>
                      <c:pt idx="13379">
                        <c:v>399.890769981836</c:v>
                      </c:pt>
                      <c:pt idx="13380">
                        <c:v>399.88626283149699</c:v>
                      </c:pt>
                      <c:pt idx="13381">
                        <c:v>399.87764224538802</c:v>
                      </c:pt>
                      <c:pt idx="13382">
                        <c:v>399.87543106919998</c:v>
                      </c:pt>
                      <c:pt idx="13383">
                        <c:v>399.86343611445801</c:v>
                      </c:pt>
                      <c:pt idx="13384">
                        <c:v>399.86217955820098</c:v>
                      </c:pt>
                      <c:pt idx="13385">
                        <c:v>399.84413074338897</c:v>
                      </c:pt>
                      <c:pt idx="13386">
                        <c:v>399.83993746984299</c:v>
                      </c:pt>
                      <c:pt idx="13387">
                        <c:v>399.819733267554</c:v>
                      </c:pt>
                      <c:pt idx="13388">
                        <c:v>399.806669013114</c:v>
                      </c:pt>
                      <c:pt idx="13389">
                        <c:v>399.80126610434002</c:v>
                      </c:pt>
                      <c:pt idx="13390">
                        <c:v>399.79411476118202</c:v>
                      </c:pt>
                      <c:pt idx="13391">
                        <c:v>399.77813116134701</c:v>
                      </c:pt>
                      <c:pt idx="13392">
                        <c:v>399.775927001914</c:v>
                      </c:pt>
                      <c:pt idx="13393">
                        <c:v>399.77194438661201</c:v>
                      </c:pt>
                      <c:pt idx="13394">
                        <c:v>399.75027287086999</c:v>
                      </c:pt>
                      <c:pt idx="13395">
                        <c:v>399.74170515567698</c:v>
                      </c:pt>
                      <c:pt idx="13396">
                        <c:v>399.73992990108297</c:v>
                      </c:pt>
                      <c:pt idx="13397">
                        <c:v>399.73417817886599</c:v>
                      </c:pt>
                      <c:pt idx="13398">
                        <c:v>399.71478858288202</c:v>
                      </c:pt>
                      <c:pt idx="13399">
                        <c:v>399.71093338365398</c:v>
                      </c:pt>
                      <c:pt idx="13400">
                        <c:v>399.693545352878</c:v>
                      </c:pt>
                      <c:pt idx="13401">
                        <c:v>399.683240223871</c:v>
                      </c:pt>
                      <c:pt idx="13402">
                        <c:v>399.677020725445</c:v>
                      </c:pt>
                      <c:pt idx="13403">
                        <c:v>399.66552256961899</c:v>
                      </c:pt>
                      <c:pt idx="13404">
                        <c:v>399.65891010732503</c:v>
                      </c:pt>
                      <c:pt idx="13405">
                        <c:v>399.65197193779397</c:v>
                      </c:pt>
                      <c:pt idx="13406">
                        <c:v>399.62723863822998</c:v>
                      </c:pt>
                      <c:pt idx="13407">
                        <c:v>399.61035498784997</c:v>
                      </c:pt>
                      <c:pt idx="13408">
                        <c:v>399.60842038982099</c:v>
                      </c:pt>
                      <c:pt idx="13409">
                        <c:v>399.60442991578901</c:v>
                      </c:pt>
                      <c:pt idx="13410">
                        <c:v>399.60024586493898</c:v>
                      </c:pt>
                      <c:pt idx="13411">
                        <c:v>399.59957350952999</c:v>
                      </c:pt>
                      <c:pt idx="13412">
                        <c:v>399.59768987334297</c:v>
                      </c:pt>
                      <c:pt idx="13413">
                        <c:v>399.59625845474602</c:v>
                      </c:pt>
                      <c:pt idx="13414">
                        <c:v>399.58736149405098</c:v>
                      </c:pt>
                      <c:pt idx="13415">
                        <c:v>399.58549787996901</c:v>
                      </c:pt>
                      <c:pt idx="13416">
                        <c:v>399.57676995287198</c:v>
                      </c:pt>
                      <c:pt idx="13417">
                        <c:v>399.558929942318</c:v>
                      </c:pt>
                      <c:pt idx="13418">
                        <c:v>399.55159070202001</c:v>
                      </c:pt>
                      <c:pt idx="13419">
                        <c:v>399.54962368243201</c:v>
                      </c:pt>
                      <c:pt idx="13420">
                        <c:v>399.546157811858</c:v>
                      </c:pt>
                      <c:pt idx="13421">
                        <c:v>399.544477128528</c:v>
                      </c:pt>
                      <c:pt idx="13422">
                        <c:v>399.54275259229001</c:v>
                      </c:pt>
                      <c:pt idx="13423">
                        <c:v>399.54234479314999</c:v>
                      </c:pt>
                      <c:pt idx="13424">
                        <c:v>399.53995625123503</c:v>
                      </c:pt>
                      <c:pt idx="13425">
                        <c:v>399.53960334390598</c:v>
                      </c:pt>
                      <c:pt idx="13426">
                        <c:v>399.53928570959999</c:v>
                      </c:pt>
                      <c:pt idx="13427">
                        <c:v>399.53300959986001</c:v>
                      </c:pt>
                      <c:pt idx="13428">
                        <c:v>399.52891906915301</c:v>
                      </c:pt>
                      <c:pt idx="13429">
                        <c:v>399.51231816018901</c:v>
                      </c:pt>
                      <c:pt idx="13430">
                        <c:v>399.51228274846</c:v>
                      </c:pt>
                      <c:pt idx="13431">
                        <c:v>399.49632875619301</c:v>
                      </c:pt>
                      <c:pt idx="13432">
                        <c:v>399.49263971230999</c:v>
                      </c:pt>
                      <c:pt idx="13433">
                        <c:v>399.47888266608697</c:v>
                      </c:pt>
                      <c:pt idx="13434">
                        <c:v>399.47879651844897</c:v>
                      </c:pt>
                      <c:pt idx="13435">
                        <c:v>399.47270155474899</c:v>
                      </c:pt>
                      <c:pt idx="13436">
                        <c:v>399.46990415762798</c:v>
                      </c:pt>
                      <c:pt idx="13437">
                        <c:v>399.45507938427801</c:v>
                      </c:pt>
                      <c:pt idx="13438">
                        <c:v>399.45411798921202</c:v>
                      </c:pt>
                      <c:pt idx="13439">
                        <c:v>399.45397856567303</c:v>
                      </c:pt>
                      <c:pt idx="13440">
                        <c:v>399.44870963039699</c:v>
                      </c:pt>
                      <c:pt idx="13441">
                        <c:v>399.44485408329098</c:v>
                      </c:pt>
                      <c:pt idx="13442">
                        <c:v>399.44262278729002</c:v>
                      </c:pt>
                      <c:pt idx="13443">
                        <c:v>399.44114664560601</c:v>
                      </c:pt>
                      <c:pt idx="13444">
                        <c:v>399.40471877309398</c:v>
                      </c:pt>
                      <c:pt idx="13445">
                        <c:v>399.40402404139098</c:v>
                      </c:pt>
                      <c:pt idx="13446">
                        <c:v>399.401453219546</c:v>
                      </c:pt>
                      <c:pt idx="13447">
                        <c:v>399.39036825876599</c:v>
                      </c:pt>
                      <c:pt idx="13448">
                        <c:v>399.387040085987</c:v>
                      </c:pt>
                      <c:pt idx="13449">
                        <c:v>399.38359973112</c:v>
                      </c:pt>
                      <c:pt idx="13450">
                        <c:v>399.38045128430798</c:v>
                      </c:pt>
                      <c:pt idx="13451">
                        <c:v>399.37959953401298</c:v>
                      </c:pt>
                      <c:pt idx="13452">
                        <c:v>399.363716842381</c:v>
                      </c:pt>
                      <c:pt idx="13453">
                        <c:v>399.36012919703001</c:v>
                      </c:pt>
                      <c:pt idx="13454">
                        <c:v>399.35313446817901</c:v>
                      </c:pt>
                      <c:pt idx="13455">
                        <c:v>399.348549281923</c:v>
                      </c:pt>
                      <c:pt idx="13456">
                        <c:v>399.342699630499</c:v>
                      </c:pt>
                      <c:pt idx="13457">
                        <c:v>399.33250862388098</c:v>
                      </c:pt>
                      <c:pt idx="13458">
                        <c:v>399.33103982249099</c:v>
                      </c:pt>
                      <c:pt idx="13459">
                        <c:v>399.33064241993299</c:v>
                      </c:pt>
                      <c:pt idx="13460">
                        <c:v>399.323891784399</c:v>
                      </c:pt>
                      <c:pt idx="13461">
                        <c:v>399.313893720414</c:v>
                      </c:pt>
                      <c:pt idx="13462">
                        <c:v>399.31231865076097</c:v>
                      </c:pt>
                      <c:pt idx="13463">
                        <c:v>399.30180886718301</c:v>
                      </c:pt>
                      <c:pt idx="13464">
                        <c:v>399.293146606177</c:v>
                      </c:pt>
                      <c:pt idx="13465">
                        <c:v>399.28895892709102</c:v>
                      </c:pt>
                      <c:pt idx="13466">
                        <c:v>399.26264447109799</c:v>
                      </c:pt>
                      <c:pt idx="13467">
                        <c:v>399.258282406879</c:v>
                      </c:pt>
                      <c:pt idx="13468">
                        <c:v>399.25562667020699</c:v>
                      </c:pt>
                      <c:pt idx="13469">
                        <c:v>399.24824624769599</c:v>
                      </c:pt>
                      <c:pt idx="13470">
                        <c:v>399.24246272720302</c:v>
                      </c:pt>
                      <c:pt idx="13471">
                        <c:v>399.24068453101597</c:v>
                      </c:pt>
                      <c:pt idx="13472">
                        <c:v>399.22770119583402</c:v>
                      </c:pt>
                      <c:pt idx="13473">
                        <c:v>399.22580845202799</c:v>
                      </c:pt>
                      <c:pt idx="13474">
                        <c:v>399.22201471660901</c:v>
                      </c:pt>
                      <c:pt idx="13475">
                        <c:v>399.21545974085097</c:v>
                      </c:pt>
                      <c:pt idx="13476">
                        <c:v>399.20574782599601</c:v>
                      </c:pt>
                      <c:pt idx="13477">
                        <c:v>399.193441875894</c:v>
                      </c:pt>
                      <c:pt idx="13478">
                        <c:v>399.19152443376998</c:v>
                      </c:pt>
                      <c:pt idx="13479">
                        <c:v>399.18461675624798</c:v>
                      </c:pt>
                      <c:pt idx="13480">
                        <c:v>399.18322359294802</c:v>
                      </c:pt>
                      <c:pt idx="13481">
                        <c:v>399.159999496083</c:v>
                      </c:pt>
                      <c:pt idx="13482">
                        <c:v>399.158153749804</c:v>
                      </c:pt>
                      <c:pt idx="13483">
                        <c:v>399.15555891325801</c:v>
                      </c:pt>
                      <c:pt idx="13484">
                        <c:v>399.153966023039</c:v>
                      </c:pt>
                      <c:pt idx="13485">
                        <c:v>399.14959958503499</c:v>
                      </c:pt>
                      <c:pt idx="13486">
                        <c:v>399.13782584575699</c:v>
                      </c:pt>
                      <c:pt idx="13487">
                        <c:v>399.13337864579802</c:v>
                      </c:pt>
                      <c:pt idx="13488">
                        <c:v>399.12545621971901</c:v>
                      </c:pt>
                      <c:pt idx="13489">
                        <c:v>399.12163240993999</c:v>
                      </c:pt>
                      <c:pt idx="13490">
                        <c:v>399.11708955278198</c:v>
                      </c:pt>
                      <c:pt idx="13491">
                        <c:v>399.11139913009799</c:v>
                      </c:pt>
                      <c:pt idx="13492">
                        <c:v>399.10793316602701</c:v>
                      </c:pt>
                      <c:pt idx="13493">
                        <c:v>399.10683085621503</c:v>
                      </c:pt>
                      <c:pt idx="13494">
                        <c:v>399.10471019172502</c:v>
                      </c:pt>
                      <c:pt idx="13495">
                        <c:v>399.092631677111</c:v>
                      </c:pt>
                      <c:pt idx="13496">
                        <c:v>399.08347700171402</c:v>
                      </c:pt>
                      <c:pt idx="13497">
                        <c:v>399.07407285686401</c:v>
                      </c:pt>
                      <c:pt idx="13498">
                        <c:v>399.07179822663198</c:v>
                      </c:pt>
                      <c:pt idx="13499">
                        <c:v>399.07097738305299</c:v>
                      </c:pt>
                      <c:pt idx="13500">
                        <c:v>399.06665099871998</c:v>
                      </c:pt>
                      <c:pt idx="13501">
                        <c:v>399.06427266597598</c:v>
                      </c:pt>
                      <c:pt idx="13502">
                        <c:v>399.06368786194503</c:v>
                      </c:pt>
                      <c:pt idx="13503">
                        <c:v>399.05134116688703</c:v>
                      </c:pt>
                      <c:pt idx="13504">
                        <c:v>399.045468686118</c:v>
                      </c:pt>
                      <c:pt idx="13505">
                        <c:v>399.03970143761802</c:v>
                      </c:pt>
                      <c:pt idx="13506">
                        <c:v>399.032070196044</c:v>
                      </c:pt>
                      <c:pt idx="13507">
                        <c:v>399.027489710037</c:v>
                      </c:pt>
                      <c:pt idx="13508">
                        <c:v>399.02263005352597</c:v>
                      </c:pt>
                      <c:pt idx="13509">
                        <c:v>399.01680787302701</c:v>
                      </c:pt>
                      <c:pt idx="13510">
                        <c:v>399.01666015633799</c:v>
                      </c:pt>
                      <c:pt idx="13511">
                        <c:v>399.01535944449199</c:v>
                      </c:pt>
                      <c:pt idx="13512">
                        <c:v>399.00803155775202</c:v>
                      </c:pt>
                      <c:pt idx="13513">
                        <c:v>399.00736847195498</c:v>
                      </c:pt>
                      <c:pt idx="13514">
                        <c:v>399.00335752801999</c:v>
                      </c:pt>
                      <c:pt idx="13515">
                        <c:v>398.99905061355702</c:v>
                      </c:pt>
                      <c:pt idx="13516">
                        <c:v>398.99217666403803</c:v>
                      </c:pt>
                      <c:pt idx="13517">
                        <c:v>398.985043654788</c:v>
                      </c:pt>
                      <c:pt idx="13518">
                        <c:v>398.98407671988298</c:v>
                      </c:pt>
                      <c:pt idx="13519">
                        <c:v>398.979810475916</c:v>
                      </c:pt>
                      <c:pt idx="13520">
                        <c:v>398.97760716883698</c:v>
                      </c:pt>
                      <c:pt idx="13521">
                        <c:v>398.97526780024498</c:v>
                      </c:pt>
                      <c:pt idx="13522">
                        <c:v>398.974793768913</c:v>
                      </c:pt>
                      <c:pt idx="13523">
                        <c:v>398.95072919026802</c:v>
                      </c:pt>
                      <c:pt idx="13524">
                        <c:v>398.94819456423801</c:v>
                      </c:pt>
                      <c:pt idx="13525">
                        <c:v>398.94170867742798</c:v>
                      </c:pt>
                      <c:pt idx="13526">
                        <c:v>398.93438815252199</c:v>
                      </c:pt>
                      <c:pt idx="13527">
                        <c:v>398.93000890519602</c:v>
                      </c:pt>
                      <c:pt idx="13528">
                        <c:v>398.91874272365698</c:v>
                      </c:pt>
                      <c:pt idx="13529">
                        <c:v>398.91818089499498</c:v>
                      </c:pt>
                      <c:pt idx="13530">
                        <c:v>398.89927618657401</c:v>
                      </c:pt>
                      <c:pt idx="13531">
                        <c:v>398.89603885276398</c:v>
                      </c:pt>
                      <c:pt idx="13532">
                        <c:v>398.89426008776798</c:v>
                      </c:pt>
                      <c:pt idx="13533">
                        <c:v>398.87389922490098</c:v>
                      </c:pt>
                      <c:pt idx="13534">
                        <c:v>398.86977947095602</c:v>
                      </c:pt>
                      <c:pt idx="13535">
                        <c:v>398.867017656744</c:v>
                      </c:pt>
                      <c:pt idx="13536">
                        <c:v>398.85227774051998</c:v>
                      </c:pt>
                      <c:pt idx="13537">
                        <c:v>398.850440023109</c:v>
                      </c:pt>
                      <c:pt idx="13538">
                        <c:v>398.84611365980101</c:v>
                      </c:pt>
                      <c:pt idx="13539">
                        <c:v>398.84454805681702</c:v>
                      </c:pt>
                      <c:pt idx="13540">
                        <c:v>398.811386963838</c:v>
                      </c:pt>
                      <c:pt idx="13541">
                        <c:v>398.79749815646602</c:v>
                      </c:pt>
                      <c:pt idx="13542">
                        <c:v>398.79644889022501</c:v>
                      </c:pt>
                      <c:pt idx="13543">
                        <c:v>398.78664720494498</c:v>
                      </c:pt>
                      <c:pt idx="13544">
                        <c:v>398.78541668907798</c:v>
                      </c:pt>
                      <c:pt idx="13545">
                        <c:v>398.78201974272901</c:v>
                      </c:pt>
                      <c:pt idx="13546">
                        <c:v>398.78137846721899</c:v>
                      </c:pt>
                      <c:pt idx="13547">
                        <c:v>398.76883005167099</c:v>
                      </c:pt>
                      <c:pt idx="13548">
                        <c:v>398.75082387661399</c:v>
                      </c:pt>
                      <c:pt idx="13549">
                        <c:v>398.745013254453</c:v>
                      </c:pt>
                      <c:pt idx="13550">
                        <c:v>398.738912912491</c:v>
                      </c:pt>
                      <c:pt idx="13551">
                        <c:v>398.73541879958901</c:v>
                      </c:pt>
                      <c:pt idx="13552">
                        <c:v>398.73076843655298</c:v>
                      </c:pt>
                      <c:pt idx="13553">
                        <c:v>398.71806525070201</c:v>
                      </c:pt>
                      <c:pt idx="13554">
                        <c:v>398.71638968958501</c:v>
                      </c:pt>
                      <c:pt idx="13555">
                        <c:v>398.71464961967803</c:v>
                      </c:pt>
                      <c:pt idx="13556">
                        <c:v>398.70661648669602</c:v>
                      </c:pt>
                      <c:pt idx="13557">
                        <c:v>398.669523665388</c:v>
                      </c:pt>
                      <c:pt idx="13558">
                        <c:v>398.66940046057402</c:v>
                      </c:pt>
                      <c:pt idx="13559">
                        <c:v>398.65805079411302</c:v>
                      </c:pt>
                      <c:pt idx="13560">
                        <c:v>398.649105019422</c:v>
                      </c:pt>
                      <c:pt idx="13561">
                        <c:v>398.64806378928398</c:v>
                      </c:pt>
                      <c:pt idx="13562">
                        <c:v>398.64403622924499</c:v>
                      </c:pt>
                      <c:pt idx="13563">
                        <c:v>398.62105216770698</c:v>
                      </c:pt>
                      <c:pt idx="13564">
                        <c:v>398.61635734138702</c:v>
                      </c:pt>
                      <c:pt idx="13565">
                        <c:v>398.60563685272302</c:v>
                      </c:pt>
                      <c:pt idx="13566">
                        <c:v>398.59593450690897</c:v>
                      </c:pt>
                      <c:pt idx="13567">
                        <c:v>398.59468243638503</c:v>
                      </c:pt>
                      <c:pt idx="13568">
                        <c:v>398.59071649888398</c:v>
                      </c:pt>
                      <c:pt idx="13569">
                        <c:v>398.58793889092601</c:v>
                      </c:pt>
                      <c:pt idx="13570">
                        <c:v>398.58730411170097</c:v>
                      </c:pt>
                      <c:pt idx="13571">
                        <c:v>398.58724173079901</c:v>
                      </c:pt>
                      <c:pt idx="13572">
                        <c:v>398.57919155378801</c:v>
                      </c:pt>
                      <c:pt idx="13573">
                        <c:v>398.57872183488001</c:v>
                      </c:pt>
                      <c:pt idx="13574">
                        <c:v>398.57749692576402</c:v>
                      </c:pt>
                      <c:pt idx="13575">
                        <c:v>398.575719828221</c:v>
                      </c:pt>
                      <c:pt idx="13576">
                        <c:v>398.56537388330901</c:v>
                      </c:pt>
                      <c:pt idx="13577">
                        <c:v>398.562149076906</c:v>
                      </c:pt>
                      <c:pt idx="13578">
                        <c:v>398.55829617676102</c:v>
                      </c:pt>
                      <c:pt idx="13579">
                        <c:v>398.558185035468</c:v>
                      </c:pt>
                      <c:pt idx="13580">
                        <c:v>398.55517363808599</c:v>
                      </c:pt>
                      <c:pt idx="13581">
                        <c:v>398.54851392827902</c:v>
                      </c:pt>
                      <c:pt idx="13582">
                        <c:v>398.546634084537</c:v>
                      </c:pt>
                      <c:pt idx="13583">
                        <c:v>398.53811330802199</c:v>
                      </c:pt>
                      <c:pt idx="13584">
                        <c:v>398.53136310700802</c:v>
                      </c:pt>
                      <c:pt idx="13585">
                        <c:v>398.52810860173201</c:v>
                      </c:pt>
                      <c:pt idx="13586">
                        <c:v>398.50661820148798</c:v>
                      </c:pt>
                      <c:pt idx="13587">
                        <c:v>398.47749444299501</c:v>
                      </c:pt>
                      <c:pt idx="13588">
                        <c:v>398.46507627870301</c:v>
                      </c:pt>
                      <c:pt idx="13589">
                        <c:v>398.46081523690799</c:v>
                      </c:pt>
                      <c:pt idx="13590">
                        <c:v>398.45561033655298</c:v>
                      </c:pt>
                      <c:pt idx="13591">
                        <c:v>398.45258068066801</c:v>
                      </c:pt>
                      <c:pt idx="13592">
                        <c:v>398.448480246207</c:v>
                      </c:pt>
                      <c:pt idx="13593">
                        <c:v>398.439739762513</c:v>
                      </c:pt>
                      <c:pt idx="13594">
                        <c:v>398.41925103166102</c:v>
                      </c:pt>
                      <c:pt idx="13595">
                        <c:v>398.41438206175701</c:v>
                      </c:pt>
                      <c:pt idx="13596">
                        <c:v>398.39970104841899</c:v>
                      </c:pt>
                      <c:pt idx="13597">
                        <c:v>398.385018669771</c:v>
                      </c:pt>
                      <c:pt idx="13598">
                        <c:v>398.37696207300201</c:v>
                      </c:pt>
                      <c:pt idx="13599">
                        <c:v>398.355417193606</c:v>
                      </c:pt>
                      <c:pt idx="13600">
                        <c:v>398.35331092577297</c:v>
                      </c:pt>
                      <c:pt idx="13601">
                        <c:v>398.35268825231799</c:v>
                      </c:pt>
                      <c:pt idx="13602">
                        <c:v>398.35252365725802</c:v>
                      </c:pt>
                      <c:pt idx="13603">
                        <c:v>398.297508490398</c:v>
                      </c:pt>
                      <c:pt idx="13604">
                        <c:v>398.29622196068698</c:v>
                      </c:pt>
                      <c:pt idx="13605">
                        <c:v>398.28883712418201</c:v>
                      </c:pt>
                      <c:pt idx="13606">
                        <c:v>398.27614320754299</c:v>
                      </c:pt>
                      <c:pt idx="13607">
                        <c:v>398.26046807793102</c:v>
                      </c:pt>
                      <c:pt idx="13608">
                        <c:v>398.25665367657598</c:v>
                      </c:pt>
                      <c:pt idx="13609">
                        <c:v>398.24784347604702</c:v>
                      </c:pt>
                      <c:pt idx="13610">
                        <c:v>398.24698637199998</c:v>
                      </c:pt>
                      <c:pt idx="13611">
                        <c:v>398.20173065185099</c:v>
                      </c:pt>
                      <c:pt idx="13612">
                        <c:v>398.19845562742103</c:v>
                      </c:pt>
                      <c:pt idx="13613">
                        <c:v>398.19641310630698</c:v>
                      </c:pt>
                      <c:pt idx="13614">
                        <c:v>398.191388368378</c:v>
                      </c:pt>
                      <c:pt idx="13615">
                        <c:v>398.17230490218299</c:v>
                      </c:pt>
                      <c:pt idx="13616">
                        <c:v>398.13266318260401</c:v>
                      </c:pt>
                      <c:pt idx="13617">
                        <c:v>398.13110046524201</c:v>
                      </c:pt>
                      <c:pt idx="13618">
                        <c:v>398.12667789701101</c:v>
                      </c:pt>
                      <c:pt idx="13619">
                        <c:v>398.117307094539</c:v>
                      </c:pt>
                      <c:pt idx="13620">
                        <c:v>398.11434721699101</c:v>
                      </c:pt>
                      <c:pt idx="13621">
                        <c:v>398.10671650894699</c:v>
                      </c:pt>
                      <c:pt idx="13622">
                        <c:v>398.10640513627601</c:v>
                      </c:pt>
                      <c:pt idx="13623">
                        <c:v>398.09996855718401</c:v>
                      </c:pt>
                      <c:pt idx="13624">
                        <c:v>398.05504936603398</c:v>
                      </c:pt>
                      <c:pt idx="13625">
                        <c:v>398.05456835927799</c:v>
                      </c:pt>
                      <c:pt idx="13626">
                        <c:v>398.053686041275</c:v>
                      </c:pt>
                      <c:pt idx="13627">
                        <c:v>398.05255865231101</c:v>
                      </c:pt>
                      <c:pt idx="13628">
                        <c:v>398.05124950642602</c:v>
                      </c:pt>
                      <c:pt idx="13629">
                        <c:v>398.04457524231498</c:v>
                      </c:pt>
                      <c:pt idx="13630">
                        <c:v>398.02306619435001</c:v>
                      </c:pt>
                      <c:pt idx="13631">
                        <c:v>398.018838336724</c:v>
                      </c:pt>
                      <c:pt idx="13632">
                        <c:v>398.01087478819102</c:v>
                      </c:pt>
                      <c:pt idx="13633">
                        <c:v>398.00442894866399</c:v>
                      </c:pt>
                      <c:pt idx="13634">
                        <c:v>397.99454042902198</c:v>
                      </c:pt>
                      <c:pt idx="13635">
                        <c:v>397.989855652843</c:v>
                      </c:pt>
                      <c:pt idx="13636">
                        <c:v>397.98391659406502</c:v>
                      </c:pt>
                      <c:pt idx="13637">
                        <c:v>397.97983346756598</c:v>
                      </c:pt>
                      <c:pt idx="13638">
                        <c:v>397.97945562653598</c:v>
                      </c:pt>
                      <c:pt idx="13639">
                        <c:v>397.97915535613498</c:v>
                      </c:pt>
                      <c:pt idx="13640">
                        <c:v>397.97723411518598</c:v>
                      </c:pt>
                      <c:pt idx="13641">
                        <c:v>397.97439635075602</c:v>
                      </c:pt>
                      <c:pt idx="13642">
                        <c:v>397.96797227892301</c:v>
                      </c:pt>
                      <c:pt idx="13643">
                        <c:v>397.96687013088302</c:v>
                      </c:pt>
                      <c:pt idx="13644">
                        <c:v>397.96118550022601</c:v>
                      </c:pt>
                      <c:pt idx="13645">
                        <c:v>397.95898947955197</c:v>
                      </c:pt>
                      <c:pt idx="13646">
                        <c:v>397.95495657512299</c:v>
                      </c:pt>
                      <c:pt idx="13647">
                        <c:v>397.95044253758999</c:v>
                      </c:pt>
                      <c:pt idx="13648">
                        <c:v>397.94396131791302</c:v>
                      </c:pt>
                      <c:pt idx="13649">
                        <c:v>397.94318136345498</c:v>
                      </c:pt>
                      <c:pt idx="13650">
                        <c:v>397.93746692604299</c:v>
                      </c:pt>
                      <c:pt idx="13651">
                        <c:v>397.92981937507102</c:v>
                      </c:pt>
                      <c:pt idx="13652">
                        <c:v>397.92207236628599</c:v>
                      </c:pt>
                      <c:pt idx="13653">
                        <c:v>397.91531782457798</c:v>
                      </c:pt>
                      <c:pt idx="13654">
                        <c:v>397.88895723414799</c:v>
                      </c:pt>
                      <c:pt idx="13655">
                        <c:v>397.86817946366602</c:v>
                      </c:pt>
                      <c:pt idx="13656">
                        <c:v>397.86308742228903</c:v>
                      </c:pt>
                      <c:pt idx="13657">
                        <c:v>397.852107998593</c:v>
                      </c:pt>
                      <c:pt idx="13658">
                        <c:v>397.85163495395699</c:v>
                      </c:pt>
                      <c:pt idx="13659">
                        <c:v>397.830499091153</c:v>
                      </c:pt>
                      <c:pt idx="13660">
                        <c:v>397.82940003683802</c:v>
                      </c:pt>
                      <c:pt idx="13661">
                        <c:v>397.80193729321297</c:v>
                      </c:pt>
                      <c:pt idx="13662">
                        <c:v>397.78947766831402</c:v>
                      </c:pt>
                      <c:pt idx="13663">
                        <c:v>397.75490795876101</c:v>
                      </c:pt>
                      <c:pt idx="13664">
                        <c:v>397.7415371793</c:v>
                      </c:pt>
                      <c:pt idx="13665">
                        <c:v>397.72281092673802</c:v>
                      </c:pt>
                      <c:pt idx="13666">
                        <c:v>397.71133610805799</c:v>
                      </c:pt>
                      <c:pt idx="13667">
                        <c:v>397.71007734308898</c:v>
                      </c:pt>
                      <c:pt idx="13668">
                        <c:v>397.70424822766</c:v>
                      </c:pt>
                      <c:pt idx="13669">
                        <c:v>397.68721311499002</c:v>
                      </c:pt>
                      <c:pt idx="13670">
                        <c:v>397.67782447845798</c:v>
                      </c:pt>
                      <c:pt idx="13671">
                        <c:v>397.676422548012</c:v>
                      </c:pt>
                      <c:pt idx="13672">
                        <c:v>397.67205306111799</c:v>
                      </c:pt>
                      <c:pt idx="13673">
                        <c:v>397.65467998391699</c:v>
                      </c:pt>
                      <c:pt idx="13674">
                        <c:v>397.64971875846101</c:v>
                      </c:pt>
                      <c:pt idx="13675">
                        <c:v>397.61553299222902</c:v>
                      </c:pt>
                      <c:pt idx="13676">
                        <c:v>397.61189859356699</c:v>
                      </c:pt>
                      <c:pt idx="13677">
                        <c:v>397.60964534938302</c:v>
                      </c:pt>
                      <c:pt idx="13678">
                        <c:v>397.60870536654198</c:v>
                      </c:pt>
                      <c:pt idx="13679">
                        <c:v>397.60464560364699</c:v>
                      </c:pt>
                      <c:pt idx="13680">
                        <c:v>397.60443438173098</c:v>
                      </c:pt>
                      <c:pt idx="13681">
                        <c:v>397.60075385236303</c:v>
                      </c:pt>
                      <c:pt idx="13682">
                        <c:v>397.59984518889303</c:v>
                      </c:pt>
                      <c:pt idx="13683">
                        <c:v>397.59007531450197</c:v>
                      </c:pt>
                      <c:pt idx="13684">
                        <c:v>397.58727559207102</c:v>
                      </c:pt>
                      <c:pt idx="13685">
                        <c:v>397.57766255344899</c:v>
                      </c:pt>
                      <c:pt idx="13686">
                        <c:v>397.55781062184201</c:v>
                      </c:pt>
                      <c:pt idx="13687">
                        <c:v>397.55477400888998</c:v>
                      </c:pt>
                      <c:pt idx="13688">
                        <c:v>397.53011488730402</c:v>
                      </c:pt>
                      <c:pt idx="13689">
                        <c:v>397.521288861247</c:v>
                      </c:pt>
                      <c:pt idx="13690">
                        <c:v>397.51406971084401</c:v>
                      </c:pt>
                      <c:pt idx="13691">
                        <c:v>397.50743778004801</c:v>
                      </c:pt>
                      <c:pt idx="13692">
                        <c:v>397.48347987986</c:v>
                      </c:pt>
                      <c:pt idx="13693">
                        <c:v>397.43818609675998</c:v>
                      </c:pt>
                      <c:pt idx="13694">
                        <c:v>397.42742035068801</c:v>
                      </c:pt>
                      <c:pt idx="13695">
                        <c:v>397.41761607275498</c:v>
                      </c:pt>
                      <c:pt idx="13696">
                        <c:v>397.41676603110199</c:v>
                      </c:pt>
                      <c:pt idx="13697">
                        <c:v>397.41430916544499</c:v>
                      </c:pt>
                      <c:pt idx="13698">
                        <c:v>397.403268384358</c:v>
                      </c:pt>
                      <c:pt idx="13699">
                        <c:v>397.40300727948897</c:v>
                      </c:pt>
                      <c:pt idx="13700">
                        <c:v>397.40300500418601</c:v>
                      </c:pt>
                      <c:pt idx="13701">
                        <c:v>397.37930012364097</c:v>
                      </c:pt>
                      <c:pt idx="13702">
                        <c:v>397.37702333768402</c:v>
                      </c:pt>
                      <c:pt idx="13703">
                        <c:v>397.36184411336899</c:v>
                      </c:pt>
                      <c:pt idx="13704">
                        <c:v>397.359217239119</c:v>
                      </c:pt>
                      <c:pt idx="13705">
                        <c:v>397.35855626562198</c:v>
                      </c:pt>
                      <c:pt idx="13706">
                        <c:v>397.35560609439102</c:v>
                      </c:pt>
                      <c:pt idx="13707">
                        <c:v>397.34371686919297</c:v>
                      </c:pt>
                      <c:pt idx="13708">
                        <c:v>397.328799818888</c:v>
                      </c:pt>
                      <c:pt idx="13709">
                        <c:v>397.32107252713502</c:v>
                      </c:pt>
                      <c:pt idx="13710">
                        <c:v>397.32074053086001</c:v>
                      </c:pt>
                      <c:pt idx="13711">
                        <c:v>397.30070971921998</c:v>
                      </c:pt>
                      <c:pt idx="13712">
                        <c:v>397.28521788341402</c:v>
                      </c:pt>
                      <c:pt idx="13713">
                        <c:v>397.28217172608299</c:v>
                      </c:pt>
                      <c:pt idx="13714">
                        <c:v>397.28169364481801</c:v>
                      </c:pt>
                      <c:pt idx="13715">
                        <c:v>397.280111041162</c:v>
                      </c:pt>
                      <c:pt idx="13716">
                        <c:v>397.268926541317</c:v>
                      </c:pt>
                      <c:pt idx="13717">
                        <c:v>397.25575584033498</c:v>
                      </c:pt>
                      <c:pt idx="13718">
                        <c:v>397.24473888247599</c:v>
                      </c:pt>
                      <c:pt idx="13719">
                        <c:v>397.243984396119</c:v>
                      </c:pt>
                      <c:pt idx="13720">
                        <c:v>397.233525853537</c:v>
                      </c:pt>
                      <c:pt idx="13721">
                        <c:v>397.23275043666598</c:v>
                      </c:pt>
                      <c:pt idx="13722">
                        <c:v>397.22699241235699</c:v>
                      </c:pt>
                      <c:pt idx="13723">
                        <c:v>397.226059582137</c:v>
                      </c:pt>
                      <c:pt idx="13724">
                        <c:v>397.22270783563999</c:v>
                      </c:pt>
                      <c:pt idx="13725">
                        <c:v>397.19555251177502</c:v>
                      </c:pt>
                      <c:pt idx="13726">
                        <c:v>397.192980215582</c:v>
                      </c:pt>
                      <c:pt idx="13727">
                        <c:v>397.19055843037899</c:v>
                      </c:pt>
                      <c:pt idx="13728">
                        <c:v>397.18932530895802</c:v>
                      </c:pt>
                      <c:pt idx="13729">
                        <c:v>397.18404291630202</c:v>
                      </c:pt>
                      <c:pt idx="13730">
                        <c:v>397.13885382252698</c:v>
                      </c:pt>
                      <c:pt idx="13731">
                        <c:v>397.12849941355802</c:v>
                      </c:pt>
                      <c:pt idx="13732">
                        <c:v>397.08908333065699</c:v>
                      </c:pt>
                      <c:pt idx="13733">
                        <c:v>397.08758310329398</c:v>
                      </c:pt>
                      <c:pt idx="13734">
                        <c:v>397.07120562543798</c:v>
                      </c:pt>
                      <c:pt idx="13735">
                        <c:v>397.06933170955699</c:v>
                      </c:pt>
                      <c:pt idx="13736">
                        <c:v>397.06679321853198</c:v>
                      </c:pt>
                      <c:pt idx="13737">
                        <c:v>397.06486024230003</c:v>
                      </c:pt>
                      <c:pt idx="13738">
                        <c:v>397.05588789465799</c:v>
                      </c:pt>
                      <c:pt idx="13739">
                        <c:v>397.04873638145801</c:v>
                      </c:pt>
                      <c:pt idx="13740">
                        <c:v>397.03056962181</c:v>
                      </c:pt>
                      <c:pt idx="13741">
                        <c:v>397.01893599246898</c:v>
                      </c:pt>
                      <c:pt idx="13742">
                        <c:v>397.00142531121003</c:v>
                      </c:pt>
                      <c:pt idx="13743">
                        <c:v>396.99241122416998</c:v>
                      </c:pt>
                      <c:pt idx="13744">
                        <c:v>396.98653903928198</c:v>
                      </c:pt>
                      <c:pt idx="13745">
                        <c:v>396.98208718377498</c:v>
                      </c:pt>
                      <c:pt idx="13746">
                        <c:v>396.97736865524098</c:v>
                      </c:pt>
                      <c:pt idx="13747">
                        <c:v>396.947720669923</c:v>
                      </c:pt>
                      <c:pt idx="13748">
                        <c:v>396.93514614743799</c:v>
                      </c:pt>
                      <c:pt idx="13749">
                        <c:v>396.927342234413</c:v>
                      </c:pt>
                      <c:pt idx="13750">
                        <c:v>396.91210630241699</c:v>
                      </c:pt>
                      <c:pt idx="13751">
                        <c:v>396.905789750125</c:v>
                      </c:pt>
                      <c:pt idx="13752">
                        <c:v>396.905350065861</c:v>
                      </c:pt>
                      <c:pt idx="13753">
                        <c:v>396.89941828201802</c:v>
                      </c:pt>
                      <c:pt idx="13754">
                        <c:v>396.898463134319</c:v>
                      </c:pt>
                      <c:pt idx="13755">
                        <c:v>396.872595781146</c:v>
                      </c:pt>
                      <c:pt idx="13756">
                        <c:v>396.86829093336399</c:v>
                      </c:pt>
                      <c:pt idx="13757">
                        <c:v>396.86576939973997</c:v>
                      </c:pt>
                      <c:pt idx="13758">
                        <c:v>396.85133149358097</c:v>
                      </c:pt>
                      <c:pt idx="13759">
                        <c:v>396.84955648005399</c:v>
                      </c:pt>
                      <c:pt idx="13760">
                        <c:v>396.84472551374699</c:v>
                      </c:pt>
                      <c:pt idx="13761">
                        <c:v>396.83278922360802</c:v>
                      </c:pt>
                      <c:pt idx="13762">
                        <c:v>396.82716257303002</c:v>
                      </c:pt>
                      <c:pt idx="13763">
                        <c:v>396.82224004272302</c:v>
                      </c:pt>
                      <c:pt idx="13764">
                        <c:v>396.81960547859399</c:v>
                      </c:pt>
                      <c:pt idx="13765">
                        <c:v>396.81881761852901</c:v>
                      </c:pt>
                      <c:pt idx="13766">
                        <c:v>396.81553432077698</c:v>
                      </c:pt>
                      <c:pt idx="13767">
                        <c:v>396.80823910420702</c:v>
                      </c:pt>
                      <c:pt idx="13768">
                        <c:v>396.808163756255</c:v>
                      </c:pt>
                      <c:pt idx="13769">
                        <c:v>396.80572392199798</c:v>
                      </c:pt>
                      <c:pt idx="13770">
                        <c:v>396.79814076651701</c:v>
                      </c:pt>
                      <c:pt idx="13771">
                        <c:v>396.79226597918199</c:v>
                      </c:pt>
                      <c:pt idx="13772">
                        <c:v>396.76948465147098</c:v>
                      </c:pt>
                      <c:pt idx="13773">
                        <c:v>396.76099941728802</c:v>
                      </c:pt>
                      <c:pt idx="13774">
                        <c:v>396.74915834422598</c:v>
                      </c:pt>
                      <c:pt idx="13775">
                        <c:v>396.738079364236</c:v>
                      </c:pt>
                      <c:pt idx="13776">
                        <c:v>396.73774920652698</c:v>
                      </c:pt>
                      <c:pt idx="13777">
                        <c:v>396.68576839090201</c:v>
                      </c:pt>
                      <c:pt idx="13778">
                        <c:v>396.68243449436699</c:v>
                      </c:pt>
                      <c:pt idx="13779">
                        <c:v>396.682032952724</c:v>
                      </c:pt>
                      <c:pt idx="13780">
                        <c:v>396.66480333496798</c:v>
                      </c:pt>
                      <c:pt idx="13781">
                        <c:v>396.66020934885898</c:v>
                      </c:pt>
                      <c:pt idx="13782">
                        <c:v>396.659380116227</c:v>
                      </c:pt>
                      <c:pt idx="13783">
                        <c:v>396.65576888637202</c:v>
                      </c:pt>
                      <c:pt idx="13784">
                        <c:v>396.65561392075301</c:v>
                      </c:pt>
                      <c:pt idx="13785">
                        <c:v>396.65250704954002</c:v>
                      </c:pt>
                      <c:pt idx="13786">
                        <c:v>396.65023253936801</c:v>
                      </c:pt>
                      <c:pt idx="13787">
                        <c:v>396.64594284337198</c:v>
                      </c:pt>
                      <c:pt idx="13788">
                        <c:v>396.645539193567</c:v>
                      </c:pt>
                      <c:pt idx="13789">
                        <c:v>396.64095404460897</c:v>
                      </c:pt>
                      <c:pt idx="13790">
                        <c:v>396.63935029963801</c:v>
                      </c:pt>
                      <c:pt idx="13791">
                        <c:v>396.639225742794</c:v>
                      </c:pt>
                      <c:pt idx="13792">
                        <c:v>396.63874390339902</c:v>
                      </c:pt>
                      <c:pt idx="13793">
                        <c:v>396.63580845307803</c:v>
                      </c:pt>
                      <c:pt idx="13794">
                        <c:v>396.619860093743</c:v>
                      </c:pt>
                      <c:pt idx="13795">
                        <c:v>396.614998686636</c:v>
                      </c:pt>
                      <c:pt idx="13796">
                        <c:v>396.61169412210398</c:v>
                      </c:pt>
                      <c:pt idx="13797">
                        <c:v>396.59913456259699</c:v>
                      </c:pt>
                      <c:pt idx="13798">
                        <c:v>396.58378775785599</c:v>
                      </c:pt>
                      <c:pt idx="13799">
                        <c:v>396.58126413154901</c:v>
                      </c:pt>
                      <c:pt idx="13800">
                        <c:v>396.579340947579</c:v>
                      </c:pt>
                      <c:pt idx="13801">
                        <c:v>396.57102668437398</c:v>
                      </c:pt>
                      <c:pt idx="13802">
                        <c:v>396.56818811737298</c:v>
                      </c:pt>
                      <c:pt idx="13803">
                        <c:v>396.563464169886</c:v>
                      </c:pt>
                      <c:pt idx="13804">
                        <c:v>396.55864502953102</c:v>
                      </c:pt>
                      <c:pt idx="13805">
                        <c:v>396.55816476075103</c:v>
                      </c:pt>
                      <c:pt idx="13806">
                        <c:v>396.557785175128</c:v>
                      </c:pt>
                      <c:pt idx="13807">
                        <c:v>396.55665495265902</c:v>
                      </c:pt>
                      <c:pt idx="13808">
                        <c:v>396.55016778894299</c:v>
                      </c:pt>
                      <c:pt idx="13809">
                        <c:v>396.53214312245598</c:v>
                      </c:pt>
                      <c:pt idx="13810">
                        <c:v>396.52646465181402</c:v>
                      </c:pt>
                      <c:pt idx="13811">
                        <c:v>396.520170685246</c:v>
                      </c:pt>
                      <c:pt idx="13812">
                        <c:v>396.51598905838</c:v>
                      </c:pt>
                      <c:pt idx="13813">
                        <c:v>396.51375221823201</c:v>
                      </c:pt>
                      <c:pt idx="13814">
                        <c:v>396.50993371782698</c:v>
                      </c:pt>
                      <c:pt idx="13815">
                        <c:v>396.50865115578802</c:v>
                      </c:pt>
                      <c:pt idx="13816">
                        <c:v>396.507364916217</c:v>
                      </c:pt>
                      <c:pt idx="13817">
                        <c:v>396.50098942810598</c:v>
                      </c:pt>
                      <c:pt idx="13818">
                        <c:v>396.49221319723699</c:v>
                      </c:pt>
                      <c:pt idx="13819">
                        <c:v>396.486697291947</c:v>
                      </c:pt>
                      <c:pt idx="13820">
                        <c:v>396.47866759065198</c:v>
                      </c:pt>
                      <c:pt idx="13821">
                        <c:v>396.473784938476</c:v>
                      </c:pt>
                      <c:pt idx="13822">
                        <c:v>396.45353637922898</c:v>
                      </c:pt>
                      <c:pt idx="13823">
                        <c:v>396.449849218358</c:v>
                      </c:pt>
                      <c:pt idx="13824">
                        <c:v>396.44808023612001</c:v>
                      </c:pt>
                      <c:pt idx="13825">
                        <c:v>396.44784837336499</c:v>
                      </c:pt>
                      <c:pt idx="13826">
                        <c:v>396.44697263971199</c:v>
                      </c:pt>
                      <c:pt idx="13827">
                        <c:v>396.43990357258798</c:v>
                      </c:pt>
                      <c:pt idx="13828">
                        <c:v>396.436017217087</c:v>
                      </c:pt>
                      <c:pt idx="13829">
                        <c:v>396.42710482580799</c:v>
                      </c:pt>
                      <c:pt idx="13830">
                        <c:v>396.42567685894898</c:v>
                      </c:pt>
                      <c:pt idx="13831">
                        <c:v>396.42450571573897</c:v>
                      </c:pt>
                      <c:pt idx="13832">
                        <c:v>396.389259927723</c:v>
                      </c:pt>
                      <c:pt idx="13833">
                        <c:v>396.38818494029101</c:v>
                      </c:pt>
                      <c:pt idx="13834">
                        <c:v>396.38815162846498</c:v>
                      </c:pt>
                      <c:pt idx="13835">
                        <c:v>396.38104889816299</c:v>
                      </c:pt>
                      <c:pt idx="13836">
                        <c:v>396.38066869152999</c:v>
                      </c:pt>
                      <c:pt idx="13837">
                        <c:v>396.38003902159602</c:v>
                      </c:pt>
                      <c:pt idx="13838">
                        <c:v>396.37534803808001</c:v>
                      </c:pt>
                      <c:pt idx="13839">
                        <c:v>396.37325356343001</c:v>
                      </c:pt>
                      <c:pt idx="13840">
                        <c:v>396.369159268197</c:v>
                      </c:pt>
                      <c:pt idx="13841">
                        <c:v>396.36797378893499</c:v>
                      </c:pt>
                      <c:pt idx="13842">
                        <c:v>396.366741475227</c:v>
                      </c:pt>
                      <c:pt idx="13843">
                        <c:v>396.35835017400399</c:v>
                      </c:pt>
                      <c:pt idx="13844">
                        <c:v>396.35610313993999</c:v>
                      </c:pt>
                      <c:pt idx="13845">
                        <c:v>396.34806847099298</c:v>
                      </c:pt>
                      <c:pt idx="13846">
                        <c:v>396.34359618285799</c:v>
                      </c:pt>
                      <c:pt idx="13847">
                        <c:v>396.34038040886901</c:v>
                      </c:pt>
                      <c:pt idx="13848">
                        <c:v>396.32988342500403</c:v>
                      </c:pt>
                      <c:pt idx="13849">
                        <c:v>396.31094380508802</c:v>
                      </c:pt>
                      <c:pt idx="13850">
                        <c:v>396.30921427421401</c:v>
                      </c:pt>
                      <c:pt idx="13851">
                        <c:v>396.30443946683403</c:v>
                      </c:pt>
                      <c:pt idx="13852">
                        <c:v>396.30234464556202</c:v>
                      </c:pt>
                      <c:pt idx="13853">
                        <c:v>396.29664047442702</c:v>
                      </c:pt>
                      <c:pt idx="13854">
                        <c:v>396.29289761571903</c:v>
                      </c:pt>
                      <c:pt idx="13855">
                        <c:v>396.29282959485403</c:v>
                      </c:pt>
                      <c:pt idx="13856">
                        <c:v>396.28869794388402</c:v>
                      </c:pt>
                      <c:pt idx="13857">
                        <c:v>396.28765203747099</c:v>
                      </c:pt>
                      <c:pt idx="13858">
                        <c:v>396.28626283125197</c:v>
                      </c:pt>
                      <c:pt idx="13859">
                        <c:v>396.27940644663403</c:v>
                      </c:pt>
                      <c:pt idx="13860">
                        <c:v>396.27658129384503</c:v>
                      </c:pt>
                      <c:pt idx="13861">
                        <c:v>396.27642312655399</c:v>
                      </c:pt>
                      <c:pt idx="13862">
                        <c:v>396.27288294138202</c:v>
                      </c:pt>
                      <c:pt idx="13863">
                        <c:v>396.26705357057801</c:v>
                      </c:pt>
                      <c:pt idx="13864">
                        <c:v>396.26534486504801</c:v>
                      </c:pt>
                      <c:pt idx="13865">
                        <c:v>396.25856433670401</c:v>
                      </c:pt>
                      <c:pt idx="13866">
                        <c:v>396.258553810286</c:v>
                      </c:pt>
                      <c:pt idx="13867">
                        <c:v>396.250893911091</c:v>
                      </c:pt>
                      <c:pt idx="13868">
                        <c:v>396.25065962084699</c:v>
                      </c:pt>
                      <c:pt idx="13869">
                        <c:v>396.24936471929101</c:v>
                      </c:pt>
                      <c:pt idx="13870">
                        <c:v>396.24923972051897</c:v>
                      </c:pt>
                      <c:pt idx="13871">
                        <c:v>396.248845887725</c:v>
                      </c:pt>
                      <c:pt idx="13872">
                        <c:v>396.22043494404198</c:v>
                      </c:pt>
                      <c:pt idx="13873">
                        <c:v>396.21548133654198</c:v>
                      </c:pt>
                      <c:pt idx="13874">
                        <c:v>396.20540895025999</c:v>
                      </c:pt>
                      <c:pt idx="13875">
                        <c:v>396.20517168817997</c:v>
                      </c:pt>
                      <c:pt idx="13876">
                        <c:v>396.202925243045</c:v>
                      </c:pt>
                      <c:pt idx="13877">
                        <c:v>396.19845754682501</c:v>
                      </c:pt>
                      <c:pt idx="13878">
                        <c:v>396.18338202069901</c:v>
                      </c:pt>
                      <c:pt idx="13879">
                        <c:v>396.18040202577902</c:v>
                      </c:pt>
                      <c:pt idx="13880">
                        <c:v>396.16022349743901</c:v>
                      </c:pt>
                      <c:pt idx="13881">
                        <c:v>396.14588468864901</c:v>
                      </c:pt>
                      <c:pt idx="13882">
                        <c:v>396.14371831025699</c:v>
                      </c:pt>
                      <c:pt idx="13883">
                        <c:v>396.13564879510199</c:v>
                      </c:pt>
                      <c:pt idx="13884">
                        <c:v>396.13485663260701</c:v>
                      </c:pt>
                      <c:pt idx="13885">
                        <c:v>396.12745861692002</c:v>
                      </c:pt>
                      <c:pt idx="13886">
                        <c:v>396.12139598893299</c:v>
                      </c:pt>
                      <c:pt idx="13887">
                        <c:v>396.11520151399799</c:v>
                      </c:pt>
                      <c:pt idx="13888">
                        <c:v>396.11384968886699</c:v>
                      </c:pt>
                      <c:pt idx="13889">
                        <c:v>396.11295055036902</c:v>
                      </c:pt>
                      <c:pt idx="13890">
                        <c:v>396.10616428567101</c:v>
                      </c:pt>
                      <c:pt idx="13891">
                        <c:v>396.09817507002799</c:v>
                      </c:pt>
                      <c:pt idx="13892">
                        <c:v>396.08691997183701</c:v>
                      </c:pt>
                      <c:pt idx="13893">
                        <c:v>396.086503476583</c:v>
                      </c:pt>
                      <c:pt idx="13894">
                        <c:v>396.07522477547298</c:v>
                      </c:pt>
                      <c:pt idx="13895">
                        <c:v>396.065821534078</c:v>
                      </c:pt>
                      <c:pt idx="13896">
                        <c:v>396.06018229227999</c:v>
                      </c:pt>
                      <c:pt idx="13897">
                        <c:v>396.047889042789</c:v>
                      </c:pt>
                      <c:pt idx="13898">
                        <c:v>396.04286557896398</c:v>
                      </c:pt>
                      <c:pt idx="13899">
                        <c:v>396.04043611869599</c:v>
                      </c:pt>
                      <c:pt idx="13900">
                        <c:v>396.02890631116901</c:v>
                      </c:pt>
                      <c:pt idx="13901">
                        <c:v>396.01809087215599</c:v>
                      </c:pt>
                      <c:pt idx="13902">
                        <c:v>396.00881235221601</c:v>
                      </c:pt>
                      <c:pt idx="13903">
                        <c:v>396.00805252139799</c:v>
                      </c:pt>
                      <c:pt idx="13904">
                        <c:v>396.00602266122598</c:v>
                      </c:pt>
                      <c:pt idx="13905">
                        <c:v>396.00301506970601</c:v>
                      </c:pt>
                      <c:pt idx="13906">
                        <c:v>396.00265026491701</c:v>
                      </c:pt>
                      <c:pt idx="13907">
                        <c:v>396.00136620830801</c:v>
                      </c:pt>
                      <c:pt idx="13908">
                        <c:v>396.00118338593097</c:v>
                      </c:pt>
                      <c:pt idx="13909">
                        <c:v>395.98928768899702</c:v>
                      </c:pt>
                      <c:pt idx="13910">
                        <c:v>395.98040540215101</c:v>
                      </c:pt>
                      <c:pt idx="13911">
                        <c:v>395.977595839066</c:v>
                      </c:pt>
                      <c:pt idx="13912">
                        <c:v>395.96846535760602</c:v>
                      </c:pt>
                      <c:pt idx="13913">
                        <c:v>395.96629859939998</c:v>
                      </c:pt>
                      <c:pt idx="13914">
                        <c:v>395.95683492485699</c:v>
                      </c:pt>
                      <c:pt idx="13915">
                        <c:v>395.949199176614</c:v>
                      </c:pt>
                      <c:pt idx="13916">
                        <c:v>395.94896023384899</c:v>
                      </c:pt>
                      <c:pt idx="13917">
                        <c:v>395.94467562326298</c:v>
                      </c:pt>
                      <c:pt idx="13918">
                        <c:v>395.93812560382401</c:v>
                      </c:pt>
                      <c:pt idx="13919">
                        <c:v>395.93605283766499</c:v>
                      </c:pt>
                      <c:pt idx="13920">
                        <c:v>395.93410818885201</c:v>
                      </c:pt>
                      <c:pt idx="13921">
                        <c:v>395.91978306766498</c:v>
                      </c:pt>
                      <c:pt idx="13922">
                        <c:v>395.91960729454098</c:v>
                      </c:pt>
                      <c:pt idx="13923">
                        <c:v>395.91849496922799</c:v>
                      </c:pt>
                      <c:pt idx="13924">
                        <c:v>395.917196569064</c:v>
                      </c:pt>
                      <c:pt idx="13925">
                        <c:v>395.91695438881999</c:v>
                      </c:pt>
                      <c:pt idx="13926">
                        <c:v>395.91469163077801</c:v>
                      </c:pt>
                      <c:pt idx="13927">
                        <c:v>395.91260227514903</c:v>
                      </c:pt>
                      <c:pt idx="13928">
                        <c:v>395.90795456035499</c:v>
                      </c:pt>
                      <c:pt idx="13929">
                        <c:v>395.90380354977901</c:v>
                      </c:pt>
                      <c:pt idx="13930">
                        <c:v>395.90285299740901</c:v>
                      </c:pt>
                      <c:pt idx="13931">
                        <c:v>395.90202494662799</c:v>
                      </c:pt>
                      <c:pt idx="13932">
                        <c:v>395.900898721837</c:v>
                      </c:pt>
                      <c:pt idx="13933">
                        <c:v>395.89744238386203</c:v>
                      </c:pt>
                      <c:pt idx="13934">
                        <c:v>395.88632344786498</c:v>
                      </c:pt>
                      <c:pt idx="13935">
                        <c:v>395.87301328087199</c:v>
                      </c:pt>
                      <c:pt idx="13936">
                        <c:v>395.866250450748</c:v>
                      </c:pt>
                      <c:pt idx="13937">
                        <c:v>395.86381806317002</c:v>
                      </c:pt>
                      <c:pt idx="13938">
                        <c:v>395.85505144500002</c:v>
                      </c:pt>
                      <c:pt idx="13939">
                        <c:v>395.85469661963299</c:v>
                      </c:pt>
                      <c:pt idx="13940">
                        <c:v>395.84711169516697</c:v>
                      </c:pt>
                      <c:pt idx="13941">
                        <c:v>395.84550819412499</c:v>
                      </c:pt>
                      <c:pt idx="13942">
                        <c:v>395.84437763734201</c:v>
                      </c:pt>
                      <c:pt idx="13943">
                        <c:v>395.83789071369898</c:v>
                      </c:pt>
                      <c:pt idx="13944">
                        <c:v>395.83571169496298</c:v>
                      </c:pt>
                      <c:pt idx="13945">
                        <c:v>395.82507708787699</c:v>
                      </c:pt>
                      <c:pt idx="13946">
                        <c:v>395.81516227610302</c:v>
                      </c:pt>
                      <c:pt idx="13947">
                        <c:v>395.81065175860698</c:v>
                      </c:pt>
                      <c:pt idx="13948">
                        <c:v>395.81014713854398</c:v>
                      </c:pt>
                      <c:pt idx="13949">
                        <c:v>395.80193966750301</c:v>
                      </c:pt>
                      <c:pt idx="13950">
                        <c:v>395.79720799746201</c:v>
                      </c:pt>
                      <c:pt idx="13951">
                        <c:v>395.79629675084902</c:v>
                      </c:pt>
                      <c:pt idx="13952">
                        <c:v>395.79488073057098</c:v>
                      </c:pt>
                      <c:pt idx="13953">
                        <c:v>395.79185597920099</c:v>
                      </c:pt>
                      <c:pt idx="13954">
                        <c:v>395.79135491290299</c:v>
                      </c:pt>
                      <c:pt idx="13955">
                        <c:v>395.79064424635601</c:v>
                      </c:pt>
                      <c:pt idx="13956">
                        <c:v>395.78935976374203</c:v>
                      </c:pt>
                      <c:pt idx="13957">
                        <c:v>395.78803478434099</c:v>
                      </c:pt>
                      <c:pt idx="13958">
                        <c:v>395.78155539517701</c:v>
                      </c:pt>
                      <c:pt idx="13959">
                        <c:v>395.77784776967002</c:v>
                      </c:pt>
                      <c:pt idx="13960">
                        <c:v>395.77212131330401</c:v>
                      </c:pt>
                      <c:pt idx="13961">
                        <c:v>395.77152035339702</c:v>
                      </c:pt>
                      <c:pt idx="13962">
                        <c:v>395.75867935854598</c:v>
                      </c:pt>
                      <c:pt idx="13963">
                        <c:v>395.75217274477302</c:v>
                      </c:pt>
                      <c:pt idx="13964">
                        <c:v>395.74992870453099</c:v>
                      </c:pt>
                      <c:pt idx="13965">
                        <c:v>395.74585260094</c:v>
                      </c:pt>
                      <c:pt idx="13966">
                        <c:v>395.74506153812501</c:v>
                      </c:pt>
                      <c:pt idx="13967">
                        <c:v>395.737816896227</c:v>
                      </c:pt>
                      <c:pt idx="13968">
                        <c:v>395.73706538930298</c:v>
                      </c:pt>
                      <c:pt idx="13969">
                        <c:v>395.73566160179502</c:v>
                      </c:pt>
                      <c:pt idx="13970">
                        <c:v>395.72889347751698</c:v>
                      </c:pt>
                      <c:pt idx="13971">
                        <c:v>395.72629932294501</c:v>
                      </c:pt>
                      <c:pt idx="13972">
                        <c:v>395.698067550026</c:v>
                      </c:pt>
                      <c:pt idx="13973">
                        <c:v>395.697440303458</c:v>
                      </c:pt>
                      <c:pt idx="13974">
                        <c:v>395.686103910665</c:v>
                      </c:pt>
                      <c:pt idx="13975">
                        <c:v>395.68212944412397</c:v>
                      </c:pt>
                      <c:pt idx="13976">
                        <c:v>395.67990790102198</c:v>
                      </c:pt>
                      <c:pt idx="13977">
                        <c:v>395.67882884907402</c:v>
                      </c:pt>
                      <c:pt idx="13978">
                        <c:v>395.678769844116</c:v>
                      </c:pt>
                      <c:pt idx="13979">
                        <c:v>395.66606521763202</c:v>
                      </c:pt>
                      <c:pt idx="13980">
                        <c:v>395.66596408641499</c:v>
                      </c:pt>
                      <c:pt idx="13981">
                        <c:v>395.66029253495799</c:v>
                      </c:pt>
                      <c:pt idx="13982">
                        <c:v>395.65919723741899</c:v>
                      </c:pt>
                      <c:pt idx="13983">
                        <c:v>395.65803558719801</c:v>
                      </c:pt>
                      <c:pt idx="13984">
                        <c:v>395.63679481454801</c:v>
                      </c:pt>
                      <c:pt idx="13985">
                        <c:v>395.635426338098</c:v>
                      </c:pt>
                      <c:pt idx="13986">
                        <c:v>395.63113677923798</c:v>
                      </c:pt>
                      <c:pt idx="13987">
                        <c:v>395.630994631551</c:v>
                      </c:pt>
                      <c:pt idx="13988">
                        <c:v>395.62602332707201</c:v>
                      </c:pt>
                      <c:pt idx="13989">
                        <c:v>395.62221205973901</c:v>
                      </c:pt>
                      <c:pt idx="13990">
                        <c:v>395.61613367224902</c:v>
                      </c:pt>
                      <c:pt idx="13991">
                        <c:v>395.614624302582</c:v>
                      </c:pt>
                      <c:pt idx="13992">
                        <c:v>395.60936939097201</c:v>
                      </c:pt>
                      <c:pt idx="13993">
                        <c:v>395.60898664421501</c:v>
                      </c:pt>
                      <c:pt idx="13994">
                        <c:v>395.60596477009398</c:v>
                      </c:pt>
                      <c:pt idx="13995">
                        <c:v>395.60522485775101</c:v>
                      </c:pt>
                      <c:pt idx="13996">
                        <c:v>395.58889050771899</c:v>
                      </c:pt>
                      <c:pt idx="13997">
                        <c:v>395.58644797731</c:v>
                      </c:pt>
                      <c:pt idx="13998">
                        <c:v>395.58542542843998</c:v>
                      </c:pt>
                      <c:pt idx="13999">
                        <c:v>395.58310982858899</c:v>
                      </c:pt>
                      <c:pt idx="14000">
                        <c:v>395.58031111763199</c:v>
                      </c:pt>
                      <c:pt idx="14001">
                        <c:v>395.57882802268801</c:v>
                      </c:pt>
                      <c:pt idx="14002">
                        <c:v>395.576195637333</c:v>
                      </c:pt>
                      <c:pt idx="14003">
                        <c:v>395.575639799096</c:v>
                      </c:pt>
                      <c:pt idx="14004">
                        <c:v>395.574800810461</c:v>
                      </c:pt>
                      <c:pt idx="14005">
                        <c:v>395.571514928444</c:v>
                      </c:pt>
                      <c:pt idx="14006">
                        <c:v>395.56834791787298</c:v>
                      </c:pt>
                      <c:pt idx="14007">
                        <c:v>395.56668662677703</c:v>
                      </c:pt>
                      <c:pt idx="14008">
                        <c:v>395.55185289081697</c:v>
                      </c:pt>
                      <c:pt idx="14009">
                        <c:v>395.55073643380899</c:v>
                      </c:pt>
                      <c:pt idx="14010">
                        <c:v>395.55058844185697</c:v>
                      </c:pt>
                      <c:pt idx="14011">
                        <c:v>395.55000111484998</c:v>
                      </c:pt>
                      <c:pt idx="14012">
                        <c:v>395.53924584904502</c:v>
                      </c:pt>
                      <c:pt idx="14013">
                        <c:v>395.53694997952101</c:v>
                      </c:pt>
                      <c:pt idx="14014">
                        <c:v>395.53352576947998</c:v>
                      </c:pt>
                      <c:pt idx="14015">
                        <c:v>395.53279632009099</c:v>
                      </c:pt>
                      <c:pt idx="14016">
                        <c:v>395.52535190813302</c:v>
                      </c:pt>
                      <c:pt idx="14017">
                        <c:v>395.52250559746699</c:v>
                      </c:pt>
                      <c:pt idx="14018">
                        <c:v>395.52163438752302</c:v>
                      </c:pt>
                      <c:pt idx="14019">
                        <c:v>395.52133329681402</c:v>
                      </c:pt>
                      <c:pt idx="14020">
                        <c:v>395.51902244332098</c:v>
                      </c:pt>
                      <c:pt idx="14021">
                        <c:v>395.51708135187499</c:v>
                      </c:pt>
                      <c:pt idx="14022">
                        <c:v>395.51636459153798</c:v>
                      </c:pt>
                      <c:pt idx="14023">
                        <c:v>395.51416874306102</c:v>
                      </c:pt>
                      <c:pt idx="14024">
                        <c:v>395.51351010559</c:v>
                      </c:pt>
                      <c:pt idx="14025">
                        <c:v>395.51195083558503</c:v>
                      </c:pt>
                      <c:pt idx="14026">
                        <c:v>395.511804512163</c:v>
                      </c:pt>
                      <c:pt idx="14027">
                        <c:v>395.51155459518202</c:v>
                      </c:pt>
                      <c:pt idx="14028">
                        <c:v>395.51031129371501</c:v>
                      </c:pt>
                      <c:pt idx="14029">
                        <c:v>395.510019015176</c:v>
                      </c:pt>
                      <c:pt idx="14030">
                        <c:v>395.50701983832198</c:v>
                      </c:pt>
                      <c:pt idx="14031">
                        <c:v>395.50661175360898</c:v>
                      </c:pt>
                      <c:pt idx="14032">
                        <c:v>395.50533111639197</c:v>
                      </c:pt>
                      <c:pt idx="14033">
                        <c:v>395.50431446679102</c:v>
                      </c:pt>
                      <c:pt idx="14034">
                        <c:v>395.50028130786097</c:v>
                      </c:pt>
                      <c:pt idx="14035">
                        <c:v>395.50019263821099</c:v>
                      </c:pt>
                      <c:pt idx="14036">
                        <c:v>395.48440150431298</c:v>
                      </c:pt>
                      <c:pt idx="14037">
                        <c:v>395.48397389382802</c:v>
                      </c:pt>
                      <c:pt idx="14038">
                        <c:v>395.48345246553401</c:v>
                      </c:pt>
                      <c:pt idx="14039">
                        <c:v>395.47626558602002</c:v>
                      </c:pt>
                      <c:pt idx="14040">
                        <c:v>395.47304418698798</c:v>
                      </c:pt>
                      <c:pt idx="14041">
                        <c:v>395.46445783334099</c:v>
                      </c:pt>
                      <c:pt idx="14042">
                        <c:v>395.45132820361403</c:v>
                      </c:pt>
                      <c:pt idx="14043">
                        <c:v>395.44645530366</c:v>
                      </c:pt>
                      <c:pt idx="14044">
                        <c:v>395.44440475681699</c:v>
                      </c:pt>
                      <c:pt idx="14045">
                        <c:v>395.44271172806401</c:v>
                      </c:pt>
                      <c:pt idx="14046">
                        <c:v>395.44215584366299</c:v>
                      </c:pt>
                      <c:pt idx="14047">
                        <c:v>395.43404368446801</c:v>
                      </c:pt>
                      <c:pt idx="14048">
                        <c:v>395.43226084977101</c:v>
                      </c:pt>
                      <c:pt idx="14049">
                        <c:v>395.42751325001001</c:v>
                      </c:pt>
                      <c:pt idx="14050">
                        <c:v>395.42675925606397</c:v>
                      </c:pt>
                      <c:pt idx="14051">
                        <c:v>395.42296183395399</c:v>
                      </c:pt>
                      <c:pt idx="14052">
                        <c:v>395.41458335569399</c:v>
                      </c:pt>
                      <c:pt idx="14053">
                        <c:v>395.41237440578499</c:v>
                      </c:pt>
                      <c:pt idx="14054">
                        <c:v>395.40574940256602</c:v>
                      </c:pt>
                      <c:pt idx="14055">
                        <c:v>395.38889390404199</c:v>
                      </c:pt>
                      <c:pt idx="14056">
                        <c:v>395.38885216528303</c:v>
                      </c:pt>
                      <c:pt idx="14057">
                        <c:v>395.38588376061102</c:v>
                      </c:pt>
                      <c:pt idx="14058">
                        <c:v>395.35892243271797</c:v>
                      </c:pt>
                      <c:pt idx="14059">
                        <c:v>395.342100320697</c:v>
                      </c:pt>
                      <c:pt idx="14060">
                        <c:v>395.31366904659302</c:v>
                      </c:pt>
                      <c:pt idx="14061">
                        <c:v>395.31040520465399</c:v>
                      </c:pt>
                      <c:pt idx="14062">
                        <c:v>395.30661876512698</c:v>
                      </c:pt>
                      <c:pt idx="14063">
                        <c:v>395.30512971700199</c:v>
                      </c:pt>
                      <c:pt idx="14064">
                        <c:v>395.299614855551</c:v>
                      </c:pt>
                      <c:pt idx="14065">
                        <c:v>395.29728559015098</c:v>
                      </c:pt>
                      <c:pt idx="14066">
                        <c:v>395.29547631669902</c:v>
                      </c:pt>
                      <c:pt idx="14067">
                        <c:v>395.29275203840399</c:v>
                      </c:pt>
                      <c:pt idx="14068">
                        <c:v>395.28918887675701</c:v>
                      </c:pt>
                      <c:pt idx="14069">
                        <c:v>395.289087504441</c:v>
                      </c:pt>
                      <c:pt idx="14070">
                        <c:v>395.28742383337999</c:v>
                      </c:pt>
                      <c:pt idx="14071">
                        <c:v>395.28399706128602</c:v>
                      </c:pt>
                      <c:pt idx="14072">
                        <c:v>395.28381793413502</c:v>
                      </c:pt>
                      <c:pt idx="14073">
                        <c:v>395.28025035116002</c:v>
                      </c:pt>
                      <c:pt idx="14074">
                        <c:v>395.27843849473601</c:v>
                      </c:pt>
                      <c:pt idx="14075">
                        <c:v>395.25617154904899</c:v>
                      </c:pt>
                      <c:pt idx="14076">
                        <c:v>395.247911732354</c:v>
                      </c:pt>
                      <c:pt idx="14077">
                        <c:v>395.24713580705901</c:v>
                      </c:pt>
                      <c:pt idx="14078">
                        <c:v>395.24579887628403</c:v>
                      </c:pt>
                      <c:pt idx="14079">
                        <c:v>395.23662614773002</c:v>
                      </c:pt>
                      <c:pt idx="14080">
                        <c:v>395.22957483763997</c:v>
                      </c:pt>
                      <c:pt idx="14081">
                        <c:v>395.22749803852201</c:v>
                      </c:pt>
                      <c:pt idx="14082">
                        <c:v>395.21690388207702</c:v>
                      </c:pt>
                      <c:pt idx="14083">
                        <c:v>395.216780248975</c:v>
                      </c:pt>
                      <c:pt idx="14084">
                        <c:v>395.21149015925897</c:v>
                      </c:pt>
                      <c:pt idx="14085">
                        <c:v>395.19894261032903</c:v>
                      </c:pt>
                      <c:pt idx="14086">
                        <c:v>395.19464951204702</c:v>
                      </c:pt>
                      <c:pt idx="14087">
                        <c:v>395.19156621285998</c:v>
                      </c:pt>
                      <c:pt idx="14088">
                        <c:v>395.19155593805903</c:v>
                      </c:pt>
                      <c:pt idx="14089">
                        <c:v>395.18780987786198</c:v>
                      </c:pt>
                      <c:pt idx="14090">
                        <c:v>395.187804855455</c:v>
                      </c:pt>
                      <c:pt idx="14091">
                        <c:v>395.187299310166</c:v>
                      </c:pt>
                      <c:pt idx="14092">
                        <c:v>395.17979373664002</c:v>
                      </c:pt>
                      <c:pt idx="14093">
                        <c:v>395.17851787459199</c:v>
                      </c:pt>
                      <c:pt idx="14094">
                        <c:v>395.16940054603202</c:v>
                      </c:pt>
                      <c:pt idx="14095">
                        <c:v>395.16931751554102</c:v>
                      </c:pt>
                      <c:pt idx="14096">
                        <c:v>395.16868259388798</c:v>
                      </c:pt>
                      <c:pt idx="14097">
                        <c:v>395.16793974901299</c:v>
                      </c:pt>
                      <c:pt idx="14098">
                        <c:v>395.16589110893199</c:v>
                      </c:pt>
                      <c:pt idx="14099">
                        <c:v>395.16335272193498</c:v>
                      </c:pt>
                      <c:pt idx="14100">
                        <c:v>395.16275781213898</c:v>
                      </c:pt>
                      <c:pt idx="14101">
                        <c:v>395.16125262753201</c:v>
                      </c:pt>
                      <c:pt idx="14102">
                        <c:v>395.15727318364799</c:v>
                      </c:pt>
                      <c:pt idx="14103">
                        <c:v>395.15264754489698</c:v>
                      </c:pt>
                      <c:pt idx="14104">
                        <c:v>395.15099029361699</c:v>
                      </c:pt>
                      <c:pt idx="14105">
                        <c:v>395.149301989376</c:v>
                      </c:pt>
                      <c:pt idx="14106">
                        <c:v>395.14910816491403</c:v>
                      </c:pt>
                      <c:pt idx="14107">
                        <c:v>395.14660777621202</c:v>
                      </c:pt>
                      <c:pt idx="14108">
                        <c:v>395.13716394903298</c:v>
                      </c:pt>
                      <c:pt idx="14109">
                        <c:v>395.135027712105</c:v>
                      </c:pt>
                      <c:pt idx="14110">
                        <c:v>395.12458140941197</c:v>
                      </c:pt>
                      <c:pt idx="14111">
                        <c:v>395.11946470972998</c:v>
                      </c:pt>
                      <c:pt idx="14112">
                        <c:v>395.11497587627201</c:v>
                      </c:pt>
                      <c:pt idx="14113">
                        <c:v>395.11195567122502</c:v>
                      </c:pt>
                      <c:pt idx="14114">
                        <c:v>395.098424534115</c:v>
                      </c:pt>
                      <c:pt idx="14115">
                        <c:v>395.09797355669798</c:v>
                      </c:pt>
                      <c:pt idx="14116">
                        <c:v>395.08779098685602</c:v>
                      </c:pt>
                      <c:pt idx="14117">
                        <c:v>395.07575977380498</c:v>
                      </c:pt>
                      <c:pt idx="14118">
                        <c:v>395.07236745357301</c:v>
                      </c:pt>
                      <c:pt idx="14119">
                        <c:v>395.064130736729</c:v>
                      </c:pt>
                      <c:pt idx="14120">
                        <c:v>395.06412140391001</c:v>
                      </c:pt>
                      <c:pt idx="14121">
                        <c:v>395.06403945608201</c:v>
                      </c:pt>
                      <c:pt idx="14122">
                        <c:v>395.06091291284901</c:v>
                      </c:pt>
                      <c:pt idx="14123">
                        <c:v>395.05974010179602</c:v>
                      </c:pt>
                      <c:pt idx="14124">
                        <c:v>395.05817916626398</c:v>
                      </c:pt>
                      <c:pt idx="14125">
                        <c:v>395.058023436084</c:v>
                      </c:pt>
                      <c:pt idx="14126">
                        <c:v>395.05679941229801</c:v>
                      </c:pt>
                      <c:pt idx="14127">
                        <c:v>395.05463751909201</c:v>
                      </c:pt>
                      <c:pt idx="14128">
                        <c:v>395.05278917132802</c:v>
                      </c:pt>
                      <c:pt idx="14129">
                        <c:v>395.052550881343</c:v>
                      </c:pt>
                      <c:pt idx="14130">
                        <c:v>395.05157395986299</c:v>
                      </c:pt>
                      <c:pt idx="14131">
                        <c:v>395.05141499968602</c:v>
                      </c:pt>
                      <c:pt idx="14132">
                        <c:v>395.04925496248597</c:v>
                      </c:pt>
                      <c:pt idx="14133">
                        <c:v>395.04673730191502</c:v>
                      </c:pt>
                      <c:pt idx="14134">
                        <c:v>395.04594587290899</c:v>
                      </c:pt>
                      <c:pt idx="14135">
                        <c:v>395.044510911359</c:v>
                      </c:pt>
                      <c:pt idx="14136">
                        <c:v>395.03398364714201</c:v>
                      </c:pt>
                      <c:pt idx="14137">
                        <c:v>395.027844828441</c:v>
                      </c:pt>
                      <c:pt idx="14138">
                        <c:v>395.02383458330502</c:v>
                      </c:pt>
                      <c:pt idx="14139">
                        <c:v>395.00309264841701</c:v>
                      </c:pt>
                      <c:pt idx="14140">
                        <c:v>394.99151605585502</c:v>
                      </c:pt>
                      <c:pt idx="14141">
                        <c:v>394.98351142415601</c:v>
                      </c:pt>
                      <c:pt idx="14142">
                        <c:v>394.97987269806498</c:v>
                      </c:pt>
                      <c:pt idx="14143">
                        <c:v>394.97573334557097</c:v>
                      </c:pt>
                      <c:pt idx="14144">
                        <c:v>394.97559282326603</c:v>
                      </c:pt>
                      <c:pt idx="14145">
                        <c:v>394.97096110642599</c:v>
                      </c:pt>
                      <c:pt idx="14146">
                        <c:v>394.96045732980201</c:v>
                      </c:pt>
                      <c:pt idx="14147">
                        <c:v>394.95814210372203</c:v>
                      </c:pt>
                      <c:pt idx="14148">
                        <c:v>394.95495728642402</c:v>
                      </c:pt>
                      <c:pt idx="14149">
                        <c:v>394.95458256831699</c:v>
                      </c:pt>
                      <c:pt idx="14150">
                        <c:v>394.95244197623998</c:v>
                      </c:pt>
                      <c:pt idx="14151">
                        <c:v>394.94683813272201</c:v>
                      </c:pt>
                      <c:pt idx="14152">
                        <c:v>394.94533823950201</c:v>
                      </c:pt>
                      <c:pt idx="14153">
                        <c:v>394.93396224532898</c:v>
                      </c:pt>
                      <c:pt idx="14154">
                        <c:v>394.92976436631</c:v>
                      </c:pt>
                      <c:pt idx="14155">
                        <c:v>394.92449098603998</c:v>
                      </c:pt>
                      <c:pt idx="14156">
                        <c:v>394.92342023442001</c:v>
                      </c:pt>
                      <c:pt idx="14157">
                        <c:v>394.90803122452002</c:v>
                      </c:pt>
                      <c:pt idx="14158">
                        <c:v>394.90711082141797</c:v>
                      </c:pt>
                      <c:pt idx="14159">
                        <c:v>394.89455740445197</c:v>
                      </c:pt>
                      <c:pt idx="14160">
                        <c:v>394.89348140736399</c:v>
                      </c:pt>
                      <c:pt idx="14161">
                        <c:v>394.893275698271</c:v>
                      </c:pt>
                      <c:pt idx="14162">
                        <c:v>394.87696830349898</c:v>
                      </c:pt>
                      <c:pt idx="14163">
                        <c:v>394.864804086981</c:v>
                      </c:pt>
                      <c:pt idx="14164">
                        <c:v>394.86110751829102</c:v>
                      </c:pt>
                      <c:pt idx="14165">
                        <c:v>394.85857962944402</c:v>
                      </c:pt>
                      <c:pt idx="14166">
                        <c:v>394.854809247052</c:v>
                      </c:pt>
                      <c:pt idx="14167">
                        <c:v>394.85285678273902</c:v>
                      </c:pt>
                      <c:pt idx="14168">
                        <c:v>394.83705290862201</c:v>
                      </c:pt>
                      <c:pt idx="14169">
                        <c:v>394.83617863712402</c:v>
                      </c:pt>
                      <c:pt idx="14170">
                        <c:v>394.83444649561199</c:v>
                      </c:pt>
                      <c:pt idx="14171">
                        <c:v>394.82993246338799</c:v>
                      </c:pt>
                      <c:pt idx="14172">
                        <c:v>394.81931457215597</c:v>
                      </c:pt>
                      <c:pt idx="14173">
                        <c:v>394.80395580936698</c:v>
                      </c:pt>
                      <c:pt idx="14174">
                        <c:v>394.80286164746599</c:v>
                      </c:pt>
                      <c:pt idx="14175">
                        <c:v>394.79636197790802</c:v>
                      </c:pt>
                      <c:pt idx="14176">
                        <c:v>394.79581576866798</c:v>
                      </c:pt>
                      <c:pt idx="14177">
                        <c:v>394.79231433583601</c:v>
                      </c:pt>
                      <c:pt idx="14178">
                        <c:v>394.773699647434</c:v>
                      </c:pt>
                      <c:pt idx="14179">
                        <c:v>394.76684409929697</c:v>
                      </c:pt>
                      <c:pt idx="14180">
                        <c:v>394.75560084816101</c:v>
                      </c:pt>
                      <c:pt idx="14181">
                        <c:v>394.74053327452299</c:v>
                      </c:pt>
                      <c:pt idx="14182">
                        <c:v>394.72048592434999</c:v>
                      </c:pt>
                      <c:pt idx="14183">
                        <c:v>394.71874579316801</c:v>
                      </c:pt>
                      <c:pt idx="14184">
                        <c:v>394.71602381633699</c:v>
                      </c:pt>
                      <c:pt idx="14185">
                        <c:v>394.71164106784403</c:v>
                      </c:pt>
                      <c:pt idx="14186">
                        <c:v>394.71066909575001</c:v>
                      </c:pt>
                      <c:pt idx="14187">
                        <c:v>394.710487235963</c:v>
                      </c:pt>
                      <c:pt idx="14188">
                        <c:v>394.70549322310399</c:v>
                      </c:pt>
                      <c:pt idx="14189">
                        <c:v>394.70465102501998</c:v>
                      </c:pt>
                      <c:pt idx="14190">
                        <c:v>394.70088446755102</c:v>
                      </c:pt>
                      <c:pt idx="14191">
                        <c:v>394.698937953447</c:v>
                      </c:pt>
                      <c:pt idx="14192">
                        <c:v>394.692253056521</c:v>
                      </c:pt>
                      <c:pt idx="14193">
                        <c:v>394.69120719713101</c:v>
                      </c:pt>
                      <c:pt idx="14194">
                        <c:v>394.685118203993</c:v>
                      </c:pt>
                      <c:pt idx="14195">
                        <c:v>394.67971046590299</c:v>
                      </c:pt>
                      <c:pt idx="14196">
                        <c:v>394.67556788296298</c:v>
                      </c:pt>
                      <c:pt idx="14197">
                        <c:v>394.67271353220298</c:v>
                      </c:pt>
                      <c:pt idx="14198">
                        <c:v>394.66695850594198</c:v>
                      </c:pt>
                      <c:pt idx="14199">
                        <c:v>394.66217624513399</c:v>
                      </c:pt>
                      <c:pt idx="14200">
                        <c:v>394.66194383649201</c:v>
                      </c:pt>
                      <c:pt idx="14201">
                        <c:v>394.66166162622397</c:v>
                      </c:pt>
                      <c:pt idx="14202">
                        <c:v>394.66051347883399</c:v>
                      </c:pt>
                      <c:pt idx="14203">
                        <c:v>394.65023530452902</c:v>
                      </c:pt>
                      <c:pt idx="14204">
                        <c:v>394.64860690715102</c:v>
                      </c:pt>
                      <c:pt idx="14205">
                        <c:v>394.64804438436403</c:v>
                      </c:pt>
                      <c:pt idx="14206">
                        <c:v>394.64706808947</c:v>
                      </c:pt>
                      <c:pt idx="14207">
                        <c:v>394.64521777017097</c:v>
                      </c:pt>
                      <c:pt idx="14208">
                        <c:v>394.641678277604</c:v>
                      </c:pt>
                      <c:pt idx="14209">
                        <c:v>394.64138021689098</c:v>
                      </c:pt>
                      <c:pt idx="14210">
                        <c:v>394.63741121368702</c:v>
                      </c:pt>
                      <c:pt idx="14211">
                        <c:v>394.63407886624702</c:v>
                      </c:pt>
                      <c:pt idx="14212">
                        <c:v>394.633899563179</c:v>
                      </c:pt>
                      <c:pt idx="14213">
                        <c:v>394.63338126939402</c:v>
                      </c:pt>
                      <c:pt idx="14214">
                        <c:v>394.63205507297602</c:v>
                      </c:pt>
                      <c:pt idx="14215">
                        <c:v>394.63169921383201</c:v>
                      </c:pt>
                      <c:pt idx="14216">
                        <c:v>394.61970320376099</c:v>
                      </c:pt>
                      <c:pt idx="14217">
                        <c:v>394.61598924375301</c:v>
                      </c:pt>
                      <c:pt idx="14218">
                        <c:v>394.61570242183399</c:v>
                      </c:pt>
                      <c:pt idx="14219">
                        <c:v>394.61475310110598</c:v>
                      </c:pt>
                      <c:pt idx="14220">
                        <c:v>394.61111419270799</c:v>
                      </c:pt>
                      <c:pt idx="14221">
                        <c:v>394.60535420430898</c:v>
                      </c:pt>
                      <c:pt idx="14222">
                        <c:v>394.60291996757798</c:v>
                      </c:pt>
                      <c:pt idx="14223">
                        <c:v>394.59824521373201</c:v>
                      </c:pt>
                      <c:pt idx="14224">
                        <c:v>394.591646158674</c:v>
                      </c:pt>
                      <c:pt idx="14225">
                        <c:v>394.59116362050702</c:v>
                      </c:pt>
                      <c:pt idx="14226">
                        <c:v>394.587615894865</c:v>
                      </c:pt>
                      <c:pt idx="14227">
                        <c:v>394.58742306933902</c:v>
                      </c:pt>
                      <c:pt idx="14228">
                        <c:v>394.587139532874</c:v>
                      </c:pt>
                      <c:pt idx="14229">
                        <c:v>394.58010661277399</c:v>
                      </c:pt>
                      <c:pt idx="14230">
                        <c:v>394.57955574066801</c:v>
                      </c:pt>
                      <c:pt idx="14231">
                        <c:v>394.575376028118</c:v>
                      </c:pt>
                      <c:pt idx="14232">
                        <c:v>394.563593339063</c:v>
                      </c:pt>
                      <c:pt idx="14233">
                        <c:v>394.56301345062002</c:v>
                      </c:pt>
                      <c:pt idx="14234">
                        <c:v>394.55989992983802</c:v>
                      </c:pt>
                      <c:pt idx="14235">
                        <c:v>394.54890980411602</c:v>
                      </c:pt>
                      <c:pt idx="14236">
                        <c:v>394.54866937232299</c:v>
                      </c:pt>
                      <c:pt idx="14237">
                        <c:v>394.53941148881302</c:v>
                      </c:pt>
                      <c:pt idx="14238">
                        <c:v>394.514878867584</c:v>
                      </c:pt>
                      <c:pt idx="14239">
                        <c:v>394.51301401218899</c:v>
                      </c:pt>
                      <c:pt idx="14240">
                        <c:v>394.51029184999902</c:v>
                      </c:pt>
                      <c:pt idx="14241">
                        <c:v>394.50794895068202</c:v>
                      </c:pt>
                      <c:pt idx="14242">
                        <c:v>394.507681315127</c:v>
                      </c:pt>
                      <c:pt idx="14243">
                        <c:v>394.50316324745199</c:v>
                      </c:pt>
                      <c:pt idx="14244">
                        <c:v>394.49533777823598</c:v>
                      </c:pt>
                      <c:pt idx="14245">
                        <c:v>394.49375744355598</c:v>
                      </c:pt>
                      <c:pt idx="14246">
                        <c:v>394.48045506122901</c:v>
                      </c:pt>
                      <c:pt idx="14247">
                        <c:v>394.478376125605</c:v>
                      </c:pt>
                      <c:pt idx="14248">
                        <c:v>394.466462974536</c:v>
                      </c:pt>
                      <c:pt idx="14249">
                        <c:v>394.46537719429301</c:v>
                      </c:pt>
                      <c:pt idx="14250">
                        <c:v>394.46015731298098</c:v>
                      </c:pt>
                      <c:pt idx="14251">
                        <c:v>394.45942937619299</c:v>
                      </c:pt>
                      <c:pt idx="14252">
                        <c:v>394.45842339835099</c:v>
                      </c:pt>
                      <c:pt idx="14253">
                        <c:v>394.456092372142</c:v>
                      </c:pt>
                      <c:pt idx="14254">
                        <c:v>394.45142237584599</c:v>
                      </c:pt>
                      <c:pt idx="14255">
                        <c:v>394.44185695377399</c:v>
                      </c:pt>
                      <c:pt idx="14256">
                        <c:v>394.44153305799</c:v>
                      </c:pt>
                      <c:pt idx="14257">
                        <c:v>394.43623727802401</c:v>
                      </c:pt>
                      <c:pt idx="14258">
                        <c:v>394.425414754136</c:v>
                      </c:pt>
                      <c:pt idx="14259">
                        <c:v>394.42490696089402</c:v>
                      </c:pt>
                      <c:pt idx="14260">
                        <c:v>394.42446065340602</c:v>
                      </c:pt>
                      <c:pt idx="14261">
                        <c:v>394.42275660322701</c:v>
                      </c:pt>
                      <c:pt idx="14262">
                        <c:v>394.42019824024902</c:v>
                      </c:pt>
                      <c:pt idx="14263">
                        <c:v>394.41987257189101</c:v>
                      </c:pt>
                      <c:pt idx="14264">
                        <c:v>394.41865211833402</c:v>
                      </c:pt>
                      <c:pt idx="14265">
                        <c:v>394.413458227386</c:v>
                      </c:pt>
                      <c:pt idx="14266">
                        <c:v>394.413272904179</c:v>
                      </c:pt>
                      <c:pt idx="14267">
                        <c:v>394.409777572032</c:v>
                      </c:pt>
                      <c:pt idx="14268">
                        <c:v>394.408797698179</c:v>
                      </c:pt>
                      <c:pt idx="14269">
                        <c:v>394.40783833637101</c:v>
                      </c:pt>
                      <c:pt idx="14270">
                        <c:v>394.40162055137699</c:v>
                      </c:pt>
                      <c:pt idx="14271">
                        <c:v>394.40119309533401</c:v>
                      </c:pt>
                      <c:pt idx="14272">
                        <c:v>394.39606933280697</c:v>
                      </c:pt>
                      <c:pt idx="14273">
                        <c:v>394.394805013346</c:v>
                      </c:pt>
                      <c:pt idx="14274">
                        <c:v>394.392606327453</c:v>
                      </c:pt>
                      <c:pt idx="14275">
                        <c:v>394.38824951010901</c:v>
                      </c:pt>
                      <c:pt idx="14276">
                        <c:v>394.387139163087</c:v>
                      </c:pt>
                      <c:pt idx="14277">
                        <c:v>394.385017596252</c:v>
                      </c:pt>
                      <c:pt idx="14278">
                        <c:v>394.38496942846899</c:v>
                      </c:pt>
                      <c:pt idx="14279">
                        <c:v>394.38473898408301</c:v>
                      </c:pt>
                      <c:pt idx="14280">
                        <c:v>394.38469974492398</c:v>
                      </c:pt>
                      <c:pt idx="14281">
                        <c:v>394.384059212154</c:v>
                      </c:pt>
                      <c:pt idx="14282">
                        <c:v>394.38327763175602</c:v>
                      </c:pt>
                      <c:pt idx="14283">
                        <c:v>394.38308757064198</c:v>
                      </c:pt>
                      <c:pt idx="14284">
                        <c:v>394.38224875764303</c:v>
                      </c:pt>
                      <c:pt idx="14285">
                        <c:v>394.38195089137298</c:v>
                      </c:pt>
                      <c:pt idx="14286">
                        <c:v>394.38159912799102</c:v>
                      </c:pt>
                      <c:pt idx="14287">
                        <c:v>394.38088930428103</c:v>
                      </c:pt>
                      <c:pt idx="14288">
                        <c:v>394.38078101376902</c:v>
                      </c:pt>
                      <c:pt idx="14289">
                        <c:v>394.38005435599899</c:v>
                      </c:pt>
                      <c:pt idx="14290">
                        <c:v>394.37929398998898</c:v>
                      </c:pt>
                      <c:pt idx="14291">
                        <c:v>394.379189515934</c:v>
                      </c:pt>
                      <c:pt idx="14292">
                        <c:v>394.37916476504699</c:v>
                      </c:pt>
                      <c:pt idx="14293">
                        <c:v>394.37906362226499</c:v>
                      </c:pt>
                      <c:pt idx="14294">
                        <c:v>394.377167173744</c:v>
                      </c:pt>
                      <c:pt idx="14295">
                        <c:v>394.37670549865697</c:v>
                      </c:pt>
                      <c:pt idx="14296">
                        <c:v>394.37525543080301</c:v>
                      </c:pt>
                      <c:pt idx="14297">
                        <c:v>394.37200390396998</c:v>
                      </c:pt>
                      <c:pt idx="14298">
                        <c:v>394.37187812778598</c:v>
                      </c:pt>
                      <c:pt idx="14299">
                        <c:v>394.37055728441698</c:v>
                      </c:pt>
                      <c:pt idx="14300">
                        <c:v>394.37019957977799</c:v>
                      </c:pt>
                      <c:pt idx="14301">
                        <c:v>394.36892164928798</c:v>
                      </c:pt>
                      <c:pt idx="14302">
                        <c:v>394.36669342030001</c:v>
                      </c:pt>
                      <c:pt idx="14303">
                        <c:v>394.36573759534099</c:v>
                      </c:pt>
                      <c:pt idx="14304">
                        <c:v>394.36294820814697</c:v>
                      </c:pt>
                      <c:pt idx="14305">
                        <c:v>394.36249730403</c:v>
                      </c:pt>
                      <c:pt idx="14306">
                        <c:v>394.36205258837498</c:v>
                      </c:pt>
                      <c:pt idx="14307">
                        <c:v>394.36170932860102</c:v>
                      </c:pt>
                      <c:pt idx="14308">
                        <c:v>394.36150701643697</c:v>
                      </c:pt>
                      <c:pt idx="14309">
                        <c:v>394.36093303397598</c:v>
                      </c:pt>
                      <c:pt idx="14310">
                        <c:v>394.36079610449201</c:v>
                      </c:pt>
                      <c:pt idx="14311">
                        <c:v>394.36044450202002</c:v>
                      </c:pt>
                      <c:pt idx="14312">
                        <c:v>394.36043379122799</c:v>
                      </c:pt>
                      <c:pt idx="14313">
                        <c:v>394.35838485555797</c:v>
                      </c:pt>
                      <c:pt idx="14314">
                        <c:v>394.357994334213</c:v>
                      </c:pt>
                      <c:pt idx="14315">
                        <c:v>394.35766832225897</c:v>
                      </c:pt>
                      <c:pt idx="14316">
                        <c:v>394.35757999244299</c:v>
                      </c:pt>
                      <c:pt idx="14317">
                        <c:v>394.35716811723898</c:v>
                      </c:pt>
                      <c:pt idx="14318">
                        <c:v>394.35617862816201</c:v>
                      </c:pt>
                      <c:pt idx="14319">
                        <c:v>394.35510181820803</c:v>
                      </c:pt>
                      <c:pt idx="14320">
                        <c:v>394.35400835809003</c:v>
                      </c:pt>
                      <c:pt idx="14321">
                        <c:v>394.35323079579899</c:v>
                      </c:pt>
                      <c:pt idx="14322">
                        <c:v>394.35131731308297</c:v>
                      </c:pt>
                      <c:pt idx="14323">
                        <c:v>394.35086018512698</c:v>
                      </c:pt>
                      <c:pt idx="14324">
                        <c:v>394.34852498355701</c:v>
                      </c:pt>
                      <c:pt idx="14325">
                        <c:v>394.347480549838</c:v>
                      </c:pt>
                      <c:pt idx="14326">
                        <c:v>394.34641176075797</c:v>
                      </c:pt>
                      <c:pt idx="14327">
                        <c:v>394.34567776412501</c:v>
                      </c:pt>
                      <c:pt idx="14328">
                        <c:v>394.34559524478902</c:v>
                      </c:pt>
                      <c:pt idx="14329">
                        <c:v>394.34543308737301</c:v>
                      </c:pt>
                      <c:pt idx="14330">
                        <c:v>394.34422473313202</c:v>
                      </c:pt>
                      <c:pt idx="14331">
                        <c:v>394.34371436354502</c:v>
                      </c:pt>
                      <c:pt idx="14332">
                        <c:v>394.34189895040703</c:v>
                      </c:pt>
                      <c:pt idx="14333">
                        <c:v>394.34150818760003</c:v>
                      </c:pt>
                      <c:pt idx="14334">
                        <c:v>394.34089381522199</c:v>
                      </c:pt>
                      <c:pt idx="14335">
                        <c:v>394.33985465116598</c:v>
                      </c:pt>
                      <c:pt idx="14336">
                        <c:v>394.33917623177302</c:v>
                      </c:pt>
                      <c:pt idx="14337">
                        <c:v>394.338218859878</c:v>
                      </c:pt>
                      <c:pt idx="14338">
                        <c:v>394.33625681974598</c:v>
                      </c:pt>
                      <c:pt idx="14339">
                        <c:v>394.33528339575298</c:v>
                      </c:pt>
                      <c:pt idx="14340">
                        <c:v>394.33468266161202</c:v>
                      </c:pt>
                      <c:pt idx="14341">
                        <c:v>394.33103524301902</c:v>
                      </c:pt>
                      <c:pt idx="14342">
                        <c:v>394.33077570298201</c:v>
                      </c:pt>
                      <c:pt idx="14343">
                        <c:v>394.32676709066698</c:v>
                      </c:pt>
                      <c:pt idx="14344">
                        <c:v>394.32297483795202</c:v>
                      </c:pt>
                      <c:pt idx="14345">
                        <c:v>394.32270833889402</c:v>
                      </c:pt>
                      <c:pt idx="14346">
                        <c:v>394.32069764437</c:v>
                      </c:pt>
                      <c:pt idx="14347">
                        <c:v>394.31863848783098</c:v>
                      </c:pt>
                      <c:pt idx="14348">
                        <c:v>394.31800854683797</c:v>
                      </c:pt>
                      <c:pt idx="14349">
                        <c:v>394.31645338346198</c:v>
                      </c:pt>
                      <c:pt idx="14350">
                        <c:v>394.31465327740301</c:v>
                      </c:pt>
                      <c:pt idx="14351">
                        <c:v>394.31136608884202</c:v>
                      </c:pt>
                      <c:pt idx="14352">
                        <c:v>394.308036409252</c:v>
                      </c:pt>
                      <c:pt idx="14353">
                        <c:v>394.30560840779702</c:v>
                      </c:pt>
                      <c:pt idx="14354">
                        <c:v>394.30128792825298</c:v>
                      </c:pt>
                      <c:pt idx="14355">
                        <c:v>394.29337505188198</c:v>
                      </c:pt>
                      <c:pt idx="14356">
                        <c:v>394.29255496400998</c:v>
                      </c:pt>
                      <c:pt idx="14357">
                        <c:v>394.28590489658097</c:v>
                      </c:pt>
                      <c:pt idx="14358">
                        <c:v>394.28475417246301</c:v>
                      </c:pt>
                      <c:pt idx="14359">
                        <c:v>394.28281002516502</c:v>
                      </c:pt>
                      <c:pt idx="14360">
                        <c:v>394.27720514849398</c:v>
                      </c:pt>
                      <c:pt idx="14361">
                        <c:v>394.27101627142298</c:v>
                      </c:pt>
                      <c:pt idx="14362">
                        <c:v>394.256645173447</c:v>
                      </c:pt>
                      <c:pt idx="14363">
                        <c:v>394.25285877848398</c:v>
                      </c:pt>
                      <c:pt idx="14364">
                        <c:v>394.25054735241901</c:v>
                      </c:pt>
                      <c:pt idx="14365">
                        <c:v>394.240892979796</c:v>
                      </c:pt>
                      <c:pt idx="14366">
                        <c:v>394.23761971790998</c:v>
                      </c:pt>
                      <c:pt idx="14367">
                        <c:v>394.23099199177801</c:v>
                      </c:pt>
                      <c:pt idx="14368">
                        <c:v>394.23081186131901</c:v>
                      </c:pt>
                      <c:pt idx="14369">
                        <c:v>394.23027842942099</c:v>
                      </c:pt>
                      <c:pt idx="14370">
                        <c:v>394.229554513783</c:v>
                      </c:pt>
                      <c:pt idx="14371">
                        <c:v>394.22359465283898</c:v>
                      </c:pt>
                      <c:pt idx="14372">
                        <c:v>394.21881471186401</c:v>
                      </c:pt>
                      <c:pt idx="14373">
                        <c:v>394.21358383615598</c:v>
                      </c:pt>
                      <c:pt idx="14374">
                        <c:v>394.21211753737703</c:v>
                      </c:pt>
                      <c:pt idx="14375">
                        <c:v>394.20443467241103</c:v>
                      </c:pt>
                      <c:pt idx="14376">
                        <c:v>394.197102014302</c:v>
                      </c:pt>
                      <c:pt idx="14377">
                        <c:v>394.187519292753</c:v>
                      </c:pt>
                      <c:pt idx="14378">
                        <c:v>394.17887196203799</c:v>
                      </c:pt>
                      <c:pt idx="14379">
                        <c:v>394.17823021668897</c:v>
                      </c:pt>
                      <c:pt idx="14380">
                        <c:v>394.17579554324402</c:v>
                      </c:pt>
                      <c:pt idx="14381">
                        <c:v>394.167997300965</c:v>
                      </c:pt>
                      <c:pt idx="14382">
                        <c:v>394.15093858857603</c:v>
                      </c:pt>
                      <c:pt idx="14383">
                        <c:v>394.14804695842901</c:v>
                      </c:pt>
                      <c:pt idx="14384">
                        <c:v>394.14717239919298</c:v>
                      </c:pt>
                      <c:pt idx="14385">
                        <c:v>394.12308540999999</c:v>
                      </c:pt>
                      <c:pt idx="14386">
                        <c:v>394.12094095554602</c:v>
                      </c:pt>
                      <c:pt idx="14387">
                        <c:v>394.116433781426</c:v>
                      </c:pt>
                      <c:pt idx="14388">
                        <c:v>394.11445965287299</c:v>
                      </c:pt>
                      <c:pt idx="14389">
                        <c:v>394.09678515832701</c:v>
                      </c:pt>
                      <c:pt idx="14390">
                        <c:v>394.091396711588</c:v>
                      </c:pt>
                      <c:pt idx="14391">
                        <c:v>394.08657744207102</c:v>
                      </c:pt>
                      <c:pt idx="14392">
                        <c:v>394.07539540119501</c:v>
                      </c:pt>
                      <c:pt idx="14393">
                        <c:v>394.05980039386998</c:v>
                      </c:pt>
                      <c:pt idx="14394">
                        <c:v>394.05861439876998</c:v>
                      </c:pt>
                      <c:pt idx="14395">
                        <c:v>394.05557258878798</c:v>
                      </c:pt>
                      <c:pt idx="14396">
                        <c:v>394.055218791404</c:v>
                      </c:pt>
                      <c:pt idx="14397">
                        <c:v>394.04647597753097</c:v>
                      </c:pt>
                      <c:pt idx="14398">
                        <c:v>394.03042200666602</c:v>
                      </c:pt>
                      <c:pt idx="14399">
                        <c:v>394.023748438908</c:v>
                      </c:pt>
                      <c:pt idx="14400">
                        <c:v>394.01571511068897</c:v>
                      </c:pt>
                      <c:pt idx="14401">
                        <c:v>394.003925424062</c:v>
                      </c:pt>
                      <c:pt idx="14402">
                        <c:v>394.002995970396</c:v>
                      </c:pt>
                      <c:pt idx="14403">
                        <c:v>394.00018483928898</c:v>
                      </c:pt>
                      <c:pt idx="14404">
                        <c:v>393.983809426851</c:v>
                      </c:pt>
                      <c:pt idx="14405">
                        <c:v>393.95909539304802</c:v>
                      </c:pt>
                      <c:pt idx="14406">
                        <c:v>393.95664404629599</c:v>
                      </c:pt>
                      <c:pt idx="14407">
                        <c:v>393.95509039026399</c:v>
                      </c:pt>
                      <c:pt idx="14408">
                        <c:v>393.94994957963303</c:v>
                      </c:pt>
                      <c:pt idx="14409">
                        <c:v>393.94123220239902</c:v>
                      </c:pt>
                      <c:pt idx="14410">
                        <c:v>393.93038257475598</c:v>
                      </c:pt>
                      <c:pt idx="14411">
                        <c:v>393.92240038323803</c:v>
                      </c:pt>
                      <c:pt idx="14412">
                        <c:v>393.91119112685197</c:v>
                      </c:pt>
                      <c:pt idx="14413">
                        <c:v>393.89719612357101</c:v>
                      </c:pt>
                      <c:pt idx="14414">
                        <c:v>393.895591974007</c:v>
                      </c:pt>
                      <c:pt idx="14415">
                        <c:v>393.89464825534401</c:v>
                      </c:pt>
                      <c:pt idx="14416">
                        <c:v>393.88810148219898</c:v>
                      </c:pt>
                      <c:pt idx="14417">
                        <c:v>393.88700592366598</c:v>
                      </c:pt>
                      <c:pt idx="14418">
                        <c:v>393.87651002590002</c:v>
                      </c:pt>
                      <c:pt idx="14419">
                        <c:v>393.872476317745</c:v>
                      </c:pt>
                      <c:pt idx="14420">
                        <c:v>393.86789960725298</c:v>
                      </c:pt>
                      <c:pt idx="14421">
                        <c:v>393.85956109378299</c:v>
                      </c:pt>
                      <c:pt idx="14422">
                        <c:v>393.85542147753603</c:v>
                      </c:pt>
                      <c:pt idx="14423">
                        <c:v>393.85387651054299</c:v>
                      </c:pt>
                      <c:pt idx="14424">
                        <c:v>393.84937517512299</c:v>
                      </c:pt>
                      <c:pt idx="14425">
                        <c:v>393.84800802206399</c:v>
                      </c:pt>
                      <c:pt idx="14426">
                        <c:v>393.84688270912301</c:v>
                      </c:pt>
                      <c:pt idx="14427">
                        <c:v>393.84677109394499</c:v>
                      </c:pt>
                      <c:pt idx="14428">
                        <c:v>393.842314000447</c:v>
                      </c:pt>
                      <c:pt idx="14429">
                        <c:v>393.83879001282799</c:v>
                      </c:pt>
                      <c:pt idx="14430">
                        <c:v>393.83064416198499</c:v>
                      </c:pt>
                      <c:pt idx="14431">
                        <c:v>393.82226427979202</c:v>
                      </c:pt>
                      <c:pt idx="14432">
                        <c:v>393.82179459262397</c:v>
                      </c:pt>
                      <c:pt idx="14433">
                        <c:v>393.82051758791698</c:v>
                      </c:pt>
                      <c:pt idx="14434">
                        <c:v>393.81938958079002</c:v>
                      </c:pt>
                      <c:pt idx="14435">
                        <c:v>393.81758873025598</c:v>
                      </c:pt>
                      <c:pt idx="14436">
                        <c:v>393.81743485225797</c:v>
                      </c:pt>
                      <c:pt idx="14437">
                        <c:v>393.81490660660199</c:v>
                      </c:pt>
                      <c:pt idx="14438">
                        <c:v>393.80995943985903</c:v>
                      </c:pt>
                      <c:pt idx="14439">
                        <c:v>393.80641878885899</c:v>
                      </c:pt>
                      <c:pt idx="14440">
                        <c:v>393.80402725522299</c:v>
                      </c:pt>
                      <c:pt idx="14441">
                        <c:v>393.80147919636403</c:v>
                      </c:pt>
                      <c:pt idx="14442">
                        <c:v>393.79263349815801</c:v>
                      </c:pt>
                      <c:pt idx="14443">
                        <c:v>393.79256459550999</c:v>
                      </c:pt>
                      <c:pt idx="14444">
                        <c:v>393.79238871726898</c:v>
                      </c:pt>
                      <c:pt idx="14445">
                        <c:v>393.79116322689498</c:v>
                      </c:pt>
                      <c:pt idx="14446">
                        <c:v>393.78498380124</c:v>
                      </c:pt>
                      <c:pt idx="14447">
                        <c:v>393.77525901498001</c:v>
                      </c:pt>
                      <c:pt idx="14448">
                        <c:v>393.77290394724002</c:v>
                      </c:pt>
                      <c:pt idx="14449">
                        <c:v>393.76749460440402</c:v>
                      </c:pt>
                      <c:pt idx="14450">
                        <c:v>393.76673786452102</c:v>
                      </c:pt>
                      <c:pt idx="14451">
                        <c:v>393.76433523875397</c:v>
                      </c:pt>
                      <c:pt idx="14452">
                        <c:v>393.75602673888102</c:v>
                      </c:pt>
                      <c:pt idx="14453">
                        <c:v>393.74210280230898</c:v>
                      </c:pt>
                      <c:pt idx="14454">
                        <c:v>393.740956293951</c:v>
                      </c:pt>
                      <c:pt idx="14455">
                        <c:v>393.73462193405402</c:v>
                      </c:pt>
                      <c:pt idx="14456">
                        <c:v>393.73300898618299</c:v>
                      </c:pt>
                      <c:pt idx="14457">
                        <c:v>393.73052230770799</c:v>
                      </c:pt>
                      <c:pt idx="14458">
                        <c:v>393.72650643427301</c:v>
                      </c:pt>
                      <c:pt idx="14459">
                        <c:v>393.72241803036201</c:v>
                      </c:pt>
                      <c:pt idx="14460">
                        <c:v>393.72197449697802</c:v>
                      </c:pt>
                      <c:pt idx="14461">
                        <c:v>393.721467489801</c:v>
                      </c:pt>
                      <c:pt idx="14462">
                        <c:v>393.71431156655899</c:v>
                      </c:pt>
                      <c:pt idx="14463">
                        <c:v>393.71207695868497</c:v>
                      </c:pt>
                      <c:pt idx="14464">
                        <c:v>393.71194687056902</c:v>
                      </c:pt>
                      <c:pt idx="14465">
                        <c:v>393.70743306802001</c:v>
                      </c:pt>
                      <c:pt idx="14466">
                        <c:v>393.69694575734798</c:v>
                      </c:pt>
                      <c:pt idx="14467">
                        <c:v>393.68543826250902</c:v>
                      </c:pt>
                      <c:pt idx="14468">
                        <c:v>393.67887227546902</c:v>
                      </c:pt>
                      <c:pt idx="14469">
                        <c:v>393.67525440515101</c:v>
                      </c:pt>
                      <c:pt idx="14470">
                        <c:v>393.66606137053901</c:v>
                      </c:pt>
                      <c:pt idx="14471">
                        <c:v>393.66084846958199</c:v>
                      </c:pt>
                      <c:pt idx="14472">
                        <c:v>393.65810010879801</c:v>
                      </c:pt>
                      <c:pt idx="14473">
                        <c:v>393.65788348326498</c:v>
                      </c:pt>
                      <c:pt idx="14474">
                        <c:v>393.65314443000898</c:v>
                      </c:pt>
                      <c:pt idx="14475">
                        <c:v>393.653101186784</c:v>
                      </c:pt>
                      <c:pt idx="14476">
                        <c:v>393.65163108284202</c:v>
                      </c:pt>
                      <c:pt idx="14477">
                        <c:v>393.65130480020002</c:v>
                      </c:pt>
                      <c:pt idx="14478">
                        <c:v>393.63160650149501</c:v>
                      </c:pt>
                      <c:pt idx="14479">
                        <c:v>393.60852179739999</c:v>
                      </c:pt>
                      <c:pt idx="14480">
                        <c:v>393.59554697320101</c:v>
                      </c:pt>
                      <c:pt idx="14481">
                        <c:v>393.588104515628</c:v>
                      </c:pt>
                      <c:pt idx="14482">
                        <c:v>393.5866496104</c:v>
                      </c:pt>
                      <c:pt idx="14483">
                        <c:v>393.58172011737003</c:v>
                      </c:pt>
                      <c:pt idx="14484">
                        <c:v>393.57662518874503</c:v>
                      </c:pt>
                      <c:pt idx="14485">
                        <c:v>393.57363011956602</c:v>
                      </c:pt>
                      <c:pt idx="14486">
                        <c:v>393.56940546512999</c:v>
                      </c:pt>
                      <c:pt idx="14487">
                        <c:v>393.56877215500799</c:v>
                      </c:pt>
                      <c:pt idx="14488">
                        <c:v>393.55146009785398</c:v>
                      </c:pt>
                      <c:pt idx="14489">
                        <c:v>393.542102202249</c:v>
                      </c:pt>
                      <c:pt idx="14490">
                        <c:v>393.53844920308001</c:v>
                      </c:pt>
                      <c:pt idx="14491">
                        <c:v>393.52331420721401</c:v>
                      </c:pt>
                      <c:pt idx="14492">
                        <c:v>393.51611246182603</c:v>
                      </c:pt>
                      <c:pt idx="14493">
                        <c:v>393.50596266827898</c:v>
                      </c:pt>
                      <c:pt idx="14494">
                        <c:v>393.49675248094297</c:v>
                      </c:pt>
                      <c:pt idx="14495">
                        <c:v>393.49335939469103</c:v>
                      </c:pt>
                      <c:pt idx="14496">
                        <c:v>393.46471818798199</c:v>
                      </c:pt>
                      <c:pt idx="14497">
                        <c:v>393.46233038380598</c:v>
                      </c:pt>
                      <c:pt idx="14498">
                        <c:v>393.45557286571</c:v>
                      </c:pt>
                      <c:pt idx="14499">
                        <c:v>393.44169490955602</c:v>
                      </c:pt>
                      <c:pt idx="14500">
                        <c:v>393.43517793242398</c:v>
                      </c:pt>
                      <c:pt idx="14501">
                        <c:v>393.43207565600699</c:v>
                      </c:pt>
                      <c:pt idx="14502">
                        <c:v>393.42837607638</c:v>
                      </c:pt>
                      <c:pt idx="14503">
                        <c:v>393.42289770657698</c:v>
                      </c:pt>
                      <c:pt idx="14504">
                        <c:v>393.39575128356103</c:v>
                      </c:pt>
                      <c:pt idx="14505">
                        <c:v>393.39291696406298</c:v>
                      </c:pt>
                      <c:pt idx="14506">
                        <c:v>393.38778830263698</c:v>
                      </c:pt>
                      <c:pt idx="14507">
                        <c:v>393.37199079658097</c:v>
                      </c:pt>
                      <c:pt idx="14508">
                        <c:v>393.36427194125298</c:v>
                      </c:pt>
                      <c:pt idx="14509">
                        <c:v>393.36381657366098</c:v>
                      </c:pt>
                      <c:pt idx="14510">
                        <c:v>393.36371666732202</c:v>
                      </c:pt>
                      <c:pt idx="14511">
                        <c:v>393.35322441710298</c:v>
                      </c:pt>
                      <c:pt idx="14512">
                        <c:v>393.34363498749002</c:v>
                      </c:pt>
                      <c:pt idx="14513">
                        <c:v>393.33940290873699</c:v>
                      </c:pt>
                      <c:pt idx="14514">
                        <c:v>393.33902578583701</c:v>
                      </c:pt>
                      <c:pt idx="14515">
                        <c:v>393.33286597771098</c:v>
                      </c:pt>
                      <c:pt idx="14516">
                        <c:v>393.329936899426</c:v>
                      </c:pt>
                      <c:pt idx="14517">
                        <c:v>393.322749456395</c:v>
                      </c:pt>
                      <c:pt idx="14518">
                        <c:v>393.32202751307398</c:v>
                      </c:pt>
                      <c:pt idx="14519">
                        <c:v>393.31432657079</c:v>
                      </c:pt>
                      <c:pt idx="14520">
                        <c:v>393.31160161973997</c:v>
                      </c:pt>
                      <c:pt idx="14521">
                        <c:v>393.31092487800697</c:v>
                      </c:pt>
                      <c:pt idx="14522">
                        <c:v>393.30712765330901</c:v>
                      </c:pt>
                      <c:pt idx="14523">
                        <c:v>393.30429297289498</c:v>
                      </c:pt>
                      <c:pt idx="14524">
                        <c:v>393.29308594011701</c:v>
                      </c:pt>
                      <c:pt idx="14525">
                        <c:v>393.27952685425402</c:v>
                      </c:pt>
                      <c:pt idx="14526">
                        <c:v>393.274859609158</c:v>
                      </c:pt>
                      <c:pt idx="14527">
                        <c:v>393.26808608296699</c:v>
                      </c:pt>
                      <c:pt idx="14528">
                        <c:v>393.26761280983197</c:v>
                      </c:pt>
                      <c:pt idx="14529">
                        <c:v>393.267483185949</c:v>
                      </c:pt>
                      <c:pt idx="14530">
                        <c:v>393.26499206926599</c:v>
                      </c:pt>
                      <c:pt idx="14531">
                        <c:v>393.25779350305999</c:v>
                      </c:pt>
                      <c:pt idx="14532">
                        <c:v>393.24333585665499</c:v>
                      </c:pt>
                      <c:pt idx="14533">
                        <c:v>393.24093794770602</c:v>
                      </c:pt>
                      <c:pt idx="14534">
                        <c:v>393.24079837669098</c:v>
                      </c:pt>
                      <c:pt idx="14535">
                        <c:v>393.228173042435</c:v>
                      </c:pt>
                      <c:pt idx="14536">
                        <c:v>393.22022735272799</c:v>
                      </c:pt>
                      <c:pt idx="14537">
                        <c:v>393.21410199904398</c:v>
                      </c:pt>
                      <c:pt idx="14538">
                        <c:v>393.19842107573902</c:v>
                      </c:pt>
                      <c:pt idx="14539">
                        <c:v>393.19544162804198</c:v>
                      </c:pt>
                      <c:pt idx="14540">
                        <c:v>393.19459154445201</c:v>
                      </c:pt>
                      <c:pt idx="14541">
                        <c:v>393.19191815843197</c:v>
                      </c:pt>
                      <c:pt idx="14542">
                        <c:v>393.187722166904</c:v>
                      </c:pt>
                      <c:pt idx="14543">
                        <c:v>393.17847744637902</c:v>
                      </c:pt>
                      <c:pt idx="14544">
                        <c:v>393.17546212897997</c:v>
                      </c:pt>
                      <c:pt idx="14545">
                        <c:v>393.173485366629</c:v>
                      </c:pt>
                      <c:pt idx="14546">
                        <c:v>393.161740403446</c:v>
                      </c:pt>
                      <c:pt idx="14547">
                        <c:v>393.14631782149002</c:v>
                      </c:pt>
                      <c:pt idx="14548">
                        <c:v>393.14631756361501</c:v>
                      </c:pt>
                      <c:pt idx="14549">
                        <c:v>393.14631425385801</c:v>
                      </c:pt>
                      <c:pt idx="14550">
                        <c:v>393.14463353535501</c:v>
                      </c:pt>
                      <c:pt idx="14551">
                        <c:v>393.13585648428199</c:v>
                      </c:pt>
                      <c:pt idx="14552">
                        <c:v>393.12661666416301</c:v>
                      </c:pt>
                      <c:pt idx="14553">
                        <c:v>393.12079153937799</c:v>
                      </c:pt>
                      <c:pt idx="14554">
                        <c:v>393.12061431938201</c:v>
                      </c:pt>
                      <c:pt idx="14555">
                        <c:v>393.11983358420298</c:v>
                      </c:pt>
                      <c:pt idx="14556">
                        <c:v>393.11789540177199</c:v>
                      </c:pt>
                      <c:pt idx="14557">
                        <c:v>393.117265792365</c:v>
                      </c:pt>
                      <c:pt idx="14558">
                        <c:v>393.114765276291</c:v>
                      </c:pt>
                      <c:pt idx="14559">
                        <c:v>393.10942423375201</c:v>
                      </c:pt>
                      <c:pt idx="14560">
                        <c:v>393.10351052598298</c:v>
                      </c:pt>
                      <c:pt idx="14561">
                        <c:v>393.10188720255098</c:v>
                      </c:pt>
                      <c:pt idx="14562">
                        <c:v>393.09783191960003</c:v>
                      </c:pt>
                      <c:pt idx="14563">
                        <c:v>393.08290816225701</c:v>
                      </c:pt>
                      <c:pt idx="14564">
                        <c:v>393.07786469564002</c:v>
                      </c:pt>
                      <c:pt idx="14565">
                        <c:v>393.06477151380398</c:v>
                      </c:pt>
                      <c:pt idx="14566">
                        <c:v>393.05973356048202</c:v>
                      </c:pt>
                      <c:pt idx="14567">
                        <c:v>393.05469487850399</c:v>
                      </c:pt>
                      <c:pt idx="14568">
                        <c:v>393.03184321280997</c:v>
                      </c:pt>
                      <c:pt idx="14569">
                        <c:v>393.02354098269399</c:v>
                      </c:pt>
                      <c:pt idx="14570">
                        <c:v>393.021699125802</c:v>
                      </c:pt>
                      <c:pt idx="14571">
                        <c:v>393.011797143796</c:v>
                      </c:pt>
                      <c:pt idx="14572">
                        <c:v>393.00647092338102</c:v>
                      </c:pt>
                      <c:pt idx="14573">
                        <c:v>393.00303231221</c:v>
                      </c:pt>
                      <c:pt idx="14574">
                        <c:v>392.99586005838</c:v>
                      </c:pt>
                      <c:pt idx="14575">
                        <c:v>392.97911029600402</c:v>
                      </c:pt>
                      <c:pt idx="14576">
                        <c:v>392.977263367082</c:v>
                      </c:pt>
                      <c:pt idx="14577">
                        <c:v>392.97592625040397</c:v>
                      </c:pt>
                      <c:pt idx="14578">
                        <c:v>392.97352731957199</c:v>
                      </c:pt>
                      <c:pt idx="14579">
                        <c:v>392.97200267612101</c:v>
                      </c:pt>
                      <c:pt idx="14580">
                        <c:v>392.95160814478101</c:v>
                      </c:pt>
                      <c:pt idx="14581">
                        <c:v>392.951121637168</c:v>
                      </c:pt>
                      <c:pt idx="14582">
                        <c:v>392.950963160941</c:v>
                      </c:pt>
                      <c:pt idx="14583">
                        <c:v>392.95081784748402</c:v>
                      </c:pt>
                      <c:pt idx="14584">
                        <c:v>392.94891851364002</c:v>
                      </c:pt>
                      <c:pt idx="14585">
                        <c:v>392.93899730854599</c:v>
                      </c:pt>
                      <c:pt idx="14586">
                        <c:v>392.93899730854599</c:v>
                      </c:pt>
                      <c:pt idx="14587">
                        <c:v>392.93899730854599</c:v>
                      </c:pt>
                      <c:pt idx="14588">
                        <c:v>392.93899730854599</c:v>
                      </c:pt>
                      <c:pt idx="14589">
                        <c:v>392.93803109660797</c:v>
                      </c:pt>
                      <c:pt idx="14590">
                        <c:v>392.92614760408901</c:v>
                      </c:pt>
                      <c:pt idx="14591">
                        <c:v>392.916670715674</c:v>
                      </c:pt>
                      <c:pt idx="14592">
                        <c:v>392.91258018897901</c:v>
                      </c:pt>
                      <c:pt idx="14593">
                        <c:v>392.91230344585</c:v>
                      </c:pt>
                      <c:pt idx="14594">
                        <c:v>392.902087953989</c:v>
                      </c:pt>
                      <c:pt idx="14595">
                        <c:v>392.88833538119002</c:v>
                      </c:pt>
                      <c:pt idx="14596">
                        <c:v>392.887299926411</c:v>
                      </c:pt>
                      <c:pt idx="14597">
                        <c:v>392.88587439013003</c:v>
                      </c:pt>
                      <c:pt idx="14598">
                        <c:v>392.87825411828101</c:v>
                      </c:pt>
                      <c:pt idx="14599">
                        <c:v>392.87763940544801</c:v>
                      </c:pt>
                      <c:pt idx="14600">
                        <c:v>392.87629060129598</c:v>
                      </c:pt>
                      <c:pt idx="14601">
                        <c:v>392.87288820838199</c:v>
                      </c:pt>
                      <c:pt idx="14602">
                        <c:v>392.87107143857799</c:v>
                      </c:pt>
                      <c:pt idx="14603">
                        <c:v>392.86047550479998</c:v>
                      </c:pt>
                      <c:pt idx="14604">
                        <c:v>392.85416110566098</c:v>
                      </c:pt>
                      <c:pt idx="14605">
                        <c:v>392.85012364305101</c:v>
                      </c:pt>
                      <c:pt idx="14606">
                        <c:v>392.84970323483702</c:v>
                      </c:pt>
                      <c:pt idx="14607">
                        <c:v>392.84358369231302</c:v>
                      </c:pt>
                      <c:pt idx="14608">
                        <c:v>392.83045923343798</c:v>
                      </c:pt>
                      <c:pt idx="14609">
                        <c:v>392.82458255824798</c:v>
                      </c:pt>
                      <c:pt idx="14610">
                        <c:v>392.81490358010899</c:v>
                      </c:pt>
                      <c:pt idx="14611">
                        <c:v>392.81131480747399</c:v>
                      </c:pt>
                      <c:pt idx="14612">
                        <c:v>392.80185109359297</c:v>
                      </c:pt>
                      <c:pt idx="14613">
                        <c:v>392.79979218480202</c:v>
                      </c:pt>
                      <c:pt idx="14614">
                        <c:v>392.79526261325901</c:v>
                      </c:pt>
                      <c:pt idx="14615">
                        <c:v>392.79250239261302</c:v>
                      </c:pt>
                      <c:pt idx="14616">
                        <c:v>392.79143269275602</c:v>
                      </c:pt>
                      <c:pt idx="14617">
                        <c:v>392.78682740936398</c:v>
                      </c:pt>
                      <c:pt idx="14618">
                        <c:v>392.78076852766497</c:v>
                      </c:pt>
                      <c:pt idx="14619">
                        <c:v>392.7759396957</c:v>
                      </c:pt>
                      <c:pt idx="14620">
                        <c:v>392.77470687866401</c:v>
                      </c:pt>
                      <c:pt idx="14621">
                        <c:v>392.76579436664298</c:v>
                      </c:pt>
                      <c:pt idx="14622">
                        <c:v>392.76546895889499</c:v>
                      </c:pt>
                      <c:pt idx="14623">
                        <c:v>392.76302379208198</c:v>
                      </c:pt>
                      <c:pt idx="14624">
                        <c:v>392.76153193315201</c:v>
                      </c:pt>
                      <c:pt idx="14625">
                        <c:v>392.75859356896598</c:v>
                      </c:pt>
                      <c:pt idx="14626">
                        <c:v>392.75711194077599</c:v>
                      </c:pt>
                      <c:pt idx="14627">
                        <c:v>392.75646459799998</c:v>
                      </c:pt>
                      <c:pt idx="14628">
                        <c:v>392.75336069869502</c:v>
                      </c:pt>
                      <c:pt idx="14629">
                        <c:v>392.75203219039298</c:v>
                      </c:pt>
                      <c:pt idx="14630">
                        <c:v>392.74350763054798</c:v>
                      </c:pt>
                      <c:pt idx="14631">
                        <c:v>392.74276067967497</c:v>
                      </c:pt>
                      <c:pt idx="14632">
                        <c:v>392.74229775781703</c:v>
                      </c:pt>
                      <c:pt idx="14633">
                        <c:v>392.72757172988901</c:v>
                      </c:pt>
                      <c:pt idx="14634">
                        <c:v>392.72627344718501</c:v>
                      </c:pt>
                      <c:pt idx="14635">
                        <c:v>392.724951214295</c:v>
                      </c:pt>
                      <c:pt idx="14636">
                        <c:v>392.72076354088102</c:v>
                      </c:pt>
                      <c:pt idx="14637">
                        <c:v>392.72048777888699</c:v>
                      </c:pt>
                      <c:pt idx="14638">
                        <c:v>392.71736120303098</c:v>
                      </c:pt>
                      <c:pt idx="14639">
                        <c:v>392.712704307183</c:v>
                      </c:pt>
                      <c:pt idx="14640">
                        <c:v>392.71214436093601</c:v>
                      </c:pt>
                      <c:pt idx="14641">
                        <c:v>392.71150613803798</c:v>
                      </c:pt>
                      <c:pt idx="14642">
                        <c:v>392.704736672411</c:v>
                      </c:pt>
                      <c:pt idx="14643">
                        <c:v>392.702486582522</c:v>
                      </c:pt>
                      <c:pt idx="14644">
                        <c:v>392.69945860320399</c:v>
                      </c:pt>
                      <c:pt idx="14645">
                        <c:v>392.69485804935499</c:v>
                      </c:pt>
                      <c:pt idx="14646">
                        <c:v>392.69425041772502</c:v>
                      </c:pt>
                      <c:pt idx="14647">
                        <c:v>392.69123902189</c:v>
                      </c:pt>
                      <c:pt idx="14648">
                        <c:v>392.684703906398</c:v>
                      </c:pt>
                      <c:pt idx="14649">
                        <c:v>392.68248641908002</c:v>
                      </c:pt>
                      <c:pt idx="14650">
                        <c:v>392.67702971116699</c:v>
                      </c:pt>
                      <c:pt idx="14651">
                        <c:v>392.66576688597797</c:v>
                      </c:pt>
                      <c:pt idx="14652">
                        <c:v>392.66299319818501</c:v>
                      </c:pt>
                      <c:pt idx="14653">
                        <c:v>392.66290635991697</c:v>
                      </c:pt>
                      <c:pt idx="14654">
                        <c:v>392.66108966303</c:v>
                      </c:pt>
                      <c:pt idx="14655">
                        <c:v>392.65707953694499</c:v>
                      </c:pt>
                      <c:pt idx="14656">
                        <c:v>392.64719653414897</c:v>
                      </c:pt>
                      <c:pt idx="14657">
                        <c:v>392.64689209428298</c:v>
                      </c:pt>
                      <c:pt idx="14658">
                        <c:v>392.64660657680798</c:v>
                      </c:pt>
                      <c:pt idx="14659">
                        <c:v>392.64512378565098</c:v>
                      </c:pt>
                      <c:pt idx="14660">
                        <c:v>392.64244158942302</c:v>
                      </c:pt>
                      <c:pt idx="14661">
                        <c:v>392.642381833662</c:v>
                      </c:pt>
                      <c:pt idx="14662">
                        <c:v>392.618841403403</c:v>
                      </c:pt>
                      <c:pt idx="14663">
                        <c:v>392.61732315744001</c:v>
                      </c:pt>
                      <c:pt idx="14664">
                        <c:v>392.607887777114</c:v>
                      </c:pt>
                      <c:pt idx="14665">
                        <c:v>392.59993674520501</c:v>
                      </c:pt>
                      <c:pt idx="14666">
                        <c:v>392.59779029601702</c:v>
                      </c:pt>
                      <c:pt idx="14667">
                        <c:v>392.58757683829998</c:v>
                      </c:pt>
                      <c:pt idx="14668">
                        <c:v>392.58605559556298</c:v>
                      </c:pt>
                      <c:pt idx="14669">
                        <c:v>392.58021471040098</c:v>
                      </c:pt>
                      <c:pt idx="14670">
                        <c:v>392.56866411752998</c:v>
                      </c:pt>
                      <c:pt idx="14671">
                        <c:v>392.556904364253</c:v>
                      </c:pt>
                      <c:pt idx="14672">
                        <c:v>392.55467306962697</c:v>
                      </c:pt>
                      <c:pt idx="14673">
                        <c:v>392.54100979428398</c:v>
                      </c:pt>
                      <c:pt idx="14674">
                        <c:v>392.53692770443701</c:v>
                      </c:pt>
                      <c:pt idx="14675">
                        <c:v>392.534964657388</c:v>
                      </c:pt>
                      <c:pt idx="14676">
                        <c:v>392.531446318512</c:v>
                      </c:pt>
                      <c:pt idx="14677">
                        <c:v>392.521978678567</c:v>
                      </c:pt>
                      <c:pt idx="14678">
                        <c:v>392.52152785226798</c:v>
                      </c:pt>
                      <c:pt idx="14679">
                        <c:v>392.51892017747502</c:v>
                      </c:pt>
                      <c:pt idx="14680">
                        <c:v>392.51889816468798</c:v>
                      </c:pt>
                      <c:pt idx="14681">
                        <c:v>392.51234488118899</c:v>
                      </c:pt>
                      <c:pt idx="14682">
                        <c:v>392.504044221264</c:v>
                      </c:pt>
                      <c:pt idx="14683">
                        <c:v>392.49955284672399</c:v>
                      </c:pt>
                      <c:pt idx="14684">
                        <c:v>392.49585202670102</c:v>
                      </c:pt>
                      <c:pt idx="14685">
                        <c:v>392.491491799926</c:v>
                      </c:pt>
                      <c:pt idx="14686">
                        <c:v>392.48869734389501</c:v>
                      </c:pt>
                      <c:pt idx="14687">
                        <c:v>392.47075243546698</c:v>
                      </c:pt>
                      <c:pt idx="14688">
                        <c:v>392.43863217239499</c:v>
                      </c:pt>
                      <c:pt idx="14689">
                        <c:v>392.43472863816498</c:v>
                      </c:pt>
                      <c:pt idx="14690">
                        <c:v>392.43334219106299</c:v>
                      </c:pt>
                      <c:pt idx="14691">
                        <c:v>392.41362334815602</c:v>
                      </c:pt>
                      <c:pt idx="14692">
                        <c:v>392.41316080373099</c:v>
                      </c:pt>
                      <c:pt idx="14693">
                        <c:v>392.41154486541802</c:v>
                      </c:pt>
                      <c:pt idx="14694">
                        <c:v>392.41081771666802</c:v>
                      </c:pt>
                      <c:pt idx="14695">
                        <c:v>392.40890868406399</c:v>
                      </c:pt>
                      <c:pt idx="14696">
                        <c:v>392.40629295852301</c:v>
                      </c:pt>
                      <c:pt idx="14697">
                        <c:v>392.40278027915701</c:v>
                      </c:pt>
                      <c:pt idx="14698">
                        <c:v>392.38724423283003</c:v>
                      </c:pt>
                      <c:pt idx="14699">
                        <c:v>392.381393238638</c:v>
                      </c:pt>
                      <c:pt idx="14700">
                        <c:v>392.37525361857303</c:v>
                      </c:pt>
                      <c:pt idx="14701">
                        <c:v>392.35634031428702</c:v>
                      </c:pt>
                      <c:pt idx="14702">
                        <c:v>392.34651276984698</c:v>
                      </c:pt>
                      <c:pt idx="14703">
                        <c:v>392.34396710062998</c:v>
                      </c:pt>
                      <c:pt idx="14704">
                        <c:v>392.33690437978299</c:v>
                      </c:pt>
                      <c:pt idx="14705">
                        <c:v>392.33483220235797</c:v>
                      </c:pt>
                      <c:pt idx="14706">
                        <c:v>392.33456819265302</c:v>
                      </c:pt>
                      <c:pt idx="14707">
                        <c:v>392.3303366975</c:v>
                      </c:pt>
                      <c:pt idx="14708">
                        <c:v>392.32732333652501</c:v>
                      </c:pt>
                      <c:pt idx="14709">
                        <c:v>392.31658369362299</c:v>
                      </c:pt>
                      <c:pt idx="14710">
                        <c:v>392.31408761386001</c:v>
                      </c:pt>
                      <c:pt idx="14711">
                        <c:v>392.31268164168102</c:v>
                      </c:pt>
                      <c:pt idx="14712">
                        <c:v>392.31009857222602</c:v>
                      </c:pt>
                      <c:pt idx="14713">
                        <c:v>392.307507702321</c:v>
                      </c:pt>
                      <c:pt idx="14714">
                        <c:v>392.30444549236199</c:v>
                      </c:pt>
                      <c:pt idx="14715">
                        <c:v>392.274485827462</c:v>
                      </c:pt>
                      <c:pt idx="14716">
                        <c:v>392.26652709484898</c:v>
                      </c:pt>
                      <c:pt idx="14717">
                        <c:v>392.252137895658</c:v>
                      </c:pt>
                      <c:pt idx="14718">
                        <c:v>392.24736551656599</c:v>
                      </c:pt>
                      <c:pt idx="14719">
                        <c:v>392.24470481073701</c:v>
                      </c:pt>
                      <c:pt idx="14720">
                        <c:v>392.24251285034302</c:v>
                      </c:pt>
                      <c:pt idx="14721">
                        <c:v>392.23620552347899</c:v>
                      </c:pt>
                      <c:pt idx="14722">
                        <c:v>392.22844062829199</c:v>
                      </c:pt>
                      <c:pt idx="14723">
                        <c:v>392.22065457852699</c:v>
                      </c:pt>
                      <c:pt idx="14724">
                        <c:v>392.21572919549601</c:v>
                      </c:pt>
                      <c:pt idx="14725">
                        <c:v>392.21282105953497</c:v>
                      </c:pt>
                      <c:pt idx="14726">
                        <c:v>392.21067980949601</c:v>
                      </c:pt>
                      <c:pt idx="14727">
                        <c:v>392.20632236105803</c:v>
                      </c:pt>
                      <c:pt idx="14728">
                        <c:v>392.20603895852599</c:v>
                      </c:pt>
                      <c:pt idx="14729">
                        <c:v>392.19031583703298</c:v>
                      </c:pt>
                      <c:pt idx="14730">
                        <c:v>392.19026628019498</c:v>
                      </c:pt>
                      <c:pt idx="14731">
                        <c:v>392.15318576594501</c:v>
                      </c:pt>
                      <c:pt idx="14732">
                        <c:v>392.14882559441099</c:v>
                      </c:pt>
                      <c:pt idx="14733">
                        <c:v>392.14311833212298</c:v>
                      </c:pt>
                      <c:pt idx="14734">
                        <c:v>392.138184065921</c:v>
                      </c:pt>
                      <c:pt idx="14735">
                        <c:v>392.13591493307899</c:v>
                      </c:pt>
                      <c:pt idx="14736">
                        <c:v>392.126714157359</c:v>
                      </c:pt>
                      <c:pt idx="14737">
                        <c:v>392.12643593188301</c:v>
                      </c:pt>
                      <c:pt idx="14738">
                        <c:v>392.11559184622502</c:v>
                      </c:pt>
                      <c:pt idx="14739">
                        <c:v>392.11203262590101</c:v>
                      </c:pt>
                      <c:pt idx="14740">
                        <c:v>392.09847761310101</c:v>
                      </c:pt>
                      <c:pt idx="14741">
                        <c:v>392.08954352565797</c:v>
                      </c:pt>
                      <c:pt idx="14742">
                        <c:v>392.08413382901</c:v>
                      </c:pt>
                      <c:pt idx="14743">
                        <c:v>392.082763101978</c:v>
                      </c:pt>
                      <c:pt idx="14744">
                        <c:v>392.08021807552399</c:v>
                      </c:pt>
                      <c:pt idx="14745">
                        <c:v>392.08012419265799</c:v>
                      </c:pt>
                      <c:pt idx="14746">
                        <c:v>392.070858479685</c:v>
                      </c:pt>
                      <c:pt idx="14747">
                        <c:v>392.06823041475201</c:v>
                      </c:pt>
                      <c:pt idx="14748">
                        <c:v>392.06773697625499</c:v>
                      </c:pt>
                      <c:pt idx="14749">
                        <c:v>392.06211934866599</c:v>
                      </c:pt>
                      <c:pt idx="14750">
                        <c:v>392.05957930096503</c:v>
                      </c:pt>
                      <c:pt idx="14751">
                        <c:v>392.04052781818598</c:v>
                      </c:pt>
                      <c:pt idx="14752">
                        <c:v>392.03388724723101</c:v>
                      </c:pt>
                      <c:pt idx="14753">
                        <c:v>392.03103747584402</c:v>
                      </c:pt>
                      <c:pt idx="14754">
                        <c:v>392.00719686304302</c:v>
                      </c:pt>
                      <c:pt idx="14755">
                        <c:v>391.99800567862701</c:v>
                      </c:pt>
                      <c:pt idx="14756">
                        <c:v>391.987085987321</c:v>
                      </c:pt>
                      <c:pt idx="14757">
                        <c:v>391.97994213647598</c:v>
                      </c:pt>
                      <c:pt idx="14758">
                        <c:v>391.97742494224201</c:v>
                      </c:pt>
                      <c:pt idx="14759">
                        <c:v>391.95231938456698</c:v>
                      </c:pt>
                      <c:pt idx="14760">
                        <c:v>391.94273140380398</c:v>
                      </c:pt>
                      <c:pt idx="14761">
                        <c:v>391.93652611017598</c:v>
                      </c:pt>
                      <c:pt idx="14762">
                        <c:v>391.93272362595002</c:v>
                      </c:pt>
                      <c:pt idx="14763">
                        <c:v>391.91943010325099</c:v>
                      </c:pt>
                      <c:pt idx="14764">
                        <c:v>391.90540167435</c:v>
                      </c:pt>
                      <c:pt idx="14765">
                        <c:v>391.896321549216</c:v>
                      </c:pt>
                      <c:pt idx="14766">
                        <c:v>391.89605649335601</c:v>
                      </c:pt>
                      <c:pt idx="14767">
                        <c:v>391.89175319453699</c:v>
                      </c:pt>
                      <c:pt idx="14768">
                        <c:v>391.88428778431802</c:v>
                      </c:pt>
                      <c:pt idx="14769">
                        <c:v>391.87571398468998</c:v>
                      </c:pt>
                      <c:pt idx="14770">
                        <c:v>391.86985008697599</c:v>
                      </c:pt>
                      <c:pt idx="14771">
                        <c:v>391.86682286656497</c:v>
                      </c:pt>
                      <c:pt idx="14772">
                        <c:v>391.86013305311297</c:v>
                      </c:pt>
                      <c:pt idx="14773">
                        <c:v>391.85989144012302</c:v>
                      </c:pt>
                      <c:pt idx="14774">
                        <c:v>391.85980537481203</c:v>
                      </c:pt>
                      <c:pt idx="14775">
                        <c:v>391.85365112962398</c:v>
                      </c:pt>
                      <c:pt idx="14776">
                        <c:v>391.852807234311</c:v>
                      </c:pt>
                      <c:pt idx="14777">
                        <c:v>391.83965848058301</c:v>
                      </c:pt>
                      <c:pt idx="14778">
                        <c:v>391.83868523469101</c:v>
                      </c:pt>
                      <c:pt idx="14779">
                        <c:v>391.82442529307099</c:v>
                      </c:pt>
                      <c:pt idx="14780">
                        <c:v>391.819959288988</c:v>
                      </c:pt>
                      <c:pt idx="14781">
                        <c:v>391.79762848112603</c:v>
                      </c:pt>
                      <c:pt idx="14782">
                        <c:v>391.78023192748901</c:v>
                      </c:pt>
                      <c:pt idx="14783">
                        <c:v>391.771259553449</c:v>
                      </c:pt>
                      <c:pt idx="14784">
                        <c:v>391.757124842834</c:v>
                      </c:pt>
                      <c:pt idx="14785">
                        <c:v>391.75684334784</c:v>
                      </c:pt>
                      <c:pt idx="14786">
                        <c:v>391.75325746810898</c:v>
                      </c:pt>
                      <c:pt idx="14787">
                        <c:v>391.74435849549502</c:v>
                      </c:pt>
                      <c:pt idx="14788">
                        <c:v>391.74150669753601</c:v>
                      </c:pt>
                      <c:pt idx="14789">
                        <c:v>391.72549335885799</c:v>
                      </c:pt>
                      <c:pt idx="14790">
                        <c:v>391.72210989263601</c:v>
                      </c:pt>
                      <c:pt idx="14791">
                        <c:v>391.70373927430899</c:v>
                      </c:pt>
                      <c:pt idx="14792">
                        <c:v>391.68711550395801</c:v>
                      </c:pt>
                      <c:pt idx="14793">
                        <c:v>391.67986620152402</c:v>
                      </c:pt>
                      <c:pt idx="14794">
                        <c:v>391.66599141221502</c:v>
                      </c:pt>
                      <c:pt idx="14795">
                        <c:v>391.65286706998398</c:v>
                      </c:pt>
                      <c:pt idx="14796">
                        <c:v>391.65253171997102</c:v>
                      </c:pt>
                      <c:pt idx="14797">
                        <c:v>391.65224824425297</c:v>
                      </c:pt>
                      <c:pt idx="14798">
                        <c:v>391.65223810853098</c:v>
                      </c:pt>
                      <c:pt idx="14799">
                        <c:v>391.65189489857499</c:v>
                      </c:pt>
                      <c:pt idx="14800">
                        <c:v>391.626760549523</c:v>
                      </c:pt>
                      <c:pt idx="14801">
                        <c:v>391.61362469196098</c:v>
                      </c:pt>
                      <c:pt idx="14802">
                        <c:v>391.58550883109501</c:v>
                      </c:pt>
                      <c:pt idx="14803">
                        <c:v>391.57294789610899</c:v>
                      </c:pt>
                      <c:pt idx="14804">
                        <c:v>391.56555317746302</c:v>
                      </c:pt>
                      <c:pt idx="14805">
                        <c:v>391.56030177104901</c:v>
                      </c:pt>
                      <c:pt idx="14806">
                        <c:v>391.54917396703303</c:v>
                      </c:pt>
                      <c:pt idx="14807">
                        <c:v>391.53593503850402</c:v>
                      </c:pt>
                      <c:pt idx="14808">
                        <c:v>391.533671823943</c:v>
                      </c:pt>
                      <c:pt idx="14809">
                        <c:v>391.527711774078</c:v>
                      </c:pt>
                      <c:pt idx="14810">
                        <c:v>391.52080348063203</c:v>
                      </c:pt>
                      <c:pt idx="14811">
                        <c:v>391.517981550424</c:v>
                      </c:pt>
                      <c:pt idx="14812">
                        <c:v>391.50278635391197</c:v>
                      </c:pt>
                      <c:pt idx="14813">
                        <c:v>391.49935974996401</c:v>
                      </c:pt>
                      <c:pt idx="14814">
                        <c:v>391.49252075045899</c:v>
                      </c:pt>
                      <c:pt idx="14815">
                        <c:v>391.49166571828499</c:v>
                      </c:pt>
                      <c:pt idx="14816">
                        <c:v>391.48765291355801</c:v>
                      </c:pt>
                      <c:pt idx="14817">
                        <c:v>391.475935446439</c:v>
                      </c:pt>
                      <c:pt idx="14818">
                        <c:v>391.47039893149997</c:v>
                      </c:pt>
                      <c:pt idx="14819">
                        <c:v>391.46400464433202</c:v>
                      </c:pt>
                      <c:pt idx="14820">
                        <c:v>391.447264875261</c:v>
                      </c:pt>
                      <c:pt idx="14821">
                        <c:v>391.44244719783097</c:v>
                      </c:pt>
                      <c:pt idx="14822">
                        <c:v>391.44227582646698</c:v>
                      </c:pt>
                      <c:pt idx="14823">
                        <c:v>391.44014322032899</c:v>
                      </c:pt>
                      <c:pt idx="14824">
                        <c:v>391.43866798247097</c:v>
                      </c:pt>
                      <c:pt idx="14825">
                        <c:v>391.43518943201701</c:v>
                      </c:pt>
                      <c:pt idx="14826">
                        <c:v>391.43451037479201</c:v>
                      </c:pt>
                      <c:pt idx="14827">
                        <c:v>391.43419302787402</c:v>
                      </c:pt>
                      <c:pt idx="14828">
                        <c:v>391.43278542949798</c:v>
                      </c:pt>
                      <c:pt idx="14829">
                        <c:v>391.43088775106003</c:v>
                      </c:pt>
                      <c:pt idx="14830">
                        <c:v>391.421828393552</c:v>
                      </c:pt>
                      <c:pt idx="14831">
                        <c:v>391.42172246648101</c:v>
                      </c:pt>
                      <c:pt idx="14832">
                        <c:v>391.42130302369401</c:v>
                      </c:pt>
                      <c:pt idx="14833">
                        <c:v>391.41627853219001</c:v>
                      </c:pt>
                      <c:pt idx="14834">
                        <c:v>391.41338171125199</c:v>
                      </c:pt>
                      <c:pt idx="14835">
                        <c:v>391.40048621748099</c:v>
                      </c:pt>
                      <c:pt idx="14836">
                        <c:v>391.39767381478498</c:v>
                      </c:pt>
                      <c:pt idx="14837">
                        <c:v>391.38472907140698</c:v>
                      </c:pt>
                      <c:pt idx="14838">
                        <c:v>391.38447641611202</c:v>
                      </c:pt>
                      <c:pt idx="14839">
                        <c:v>391.38289120642298</c:v>
                      </c:pt>
                      <c:pt idx="14840">
                        <c:v>391.37411437687899</c:v>
                      </c:pt>
                      <c:pt idx="14841">
                        <c:v>391.36996345505702</c:v>
                      </c:pt>
                      <c:pt idx="14842">
                        <c:v>391.369728036727</c:v>
                      </c:pt>
                      <c:pt idx="14843">
                        <c:v>391.368792462692</c:v>
                      </c:pt>
                      <c:pt idx="14844">
                        <c:v>391.31580195626702</c:v>
                      </c:pt>
                      <c:pt idx="14845">
                        <c:v>391.307561101766</c:v>
                      </c:pt>
                      <c:pt idx="14846">
                        <c:v>391.30100783962803</c:v>
                      </c:pt>
                      <c:pt idx="14847">
                        <c:v>391.29991536887599</c:v>
                      </c:pt>
                      <c:pt idx="14848">
                        <c:v>391.294976469841</c:v>
                      </c:pt>
                      <c:pt idx="14849">
                        <c:v>391.29140855203502</c:v>
                      </c:pt>
                      <c:pt idx="14850">
                        <c:v>391.28979177889198</c:v>
                      </c:pt>
                      <c:pt idx="14851">
                        <c:v>391.27553869205798</c:v>
                      </c:pt>
                      <c:pt idx="14852">
                        <c:v>391.27129512755198</c:v>
                      </c:pt>
                      <c:pt idx="14853">
                        <c:v>391.24302011679998</c:v>
                      </c:pt>
                      <c:pt idx="14854">
                        <c:v>391.23988678866999</c:v>
                      </c:pt>
                      <c:pt idx="14855">
                        <c:v>391.23812444902302</c:v>
                      </c:pt>
                      <c:pt idx="14856">
                        <c:v>391.23672897281602</c:v>
                      </c:pt>
                      <c:pt idx="14857">
                        <c:v>391.23446879870102</c:v>
                      </c:pt>
                      <c:pt idx="14858">
                        <c:v>391.23210576489799</c:v>
                      </c:pt>
                      <c:pt idx="14859">
                        <c:v>391.23112488771397</c:v>
                      </c:pt>
                      <c:pt idx="14860">
                        <c:v>391.23071814725199</c:v>
                      </c:pt>
                      <c:pt idx="14861">
                        <c:v>391.22943796232801</c:v>
                      </c:pt>
                      <c:pt idx="14862">
                        <c:v>391.22942595694298</c:v>
                      </c:pt>
                      <c:pt idx="14863">
                        <c:v>391.228414371285</c:v>
                      </c:pt>
                      <c:pt idx="14864">
                        <c:v>391.22735136135799</c:v>
                      </c:pt>
                      <c:pt idx="14865">
                        <c:v>391.22648404922597</c:v>
                      </c:pt>
                      <c:pt idx="14866">
                        <c:v>391.21887237392002</c:v>
                      </c:pt>
                      <c:pt idx="14867">
                        <c:v>391.21753586838298</c:v>
                      </c:pt>
                      <c:pt idx="14868">
                        <c:v>391.214816953835</c:v>
                      </c:pt>
                      <c:pt idx="14869">
                        <c:v>391.214785340959</c:v>
                      </c:pt>
                      <c:pt idx="14870">
                        <c:v>391.21454832490502</c:v>
                      </c:pt>
                      <c:pt idx="14871">
                        <c:v>391.21420006385199</c:v>
                      </c:pt>
                      <c:pt idx="14872">
                        <c:v>391.21224456493701</c:v>
                      </c:pt>
                      <c:pt idx="14873">
                        <c:v>391.20684562266001</c:v>
                      </c:pt>
                      <c:pt idx="14874">
                        <c:v>391.20635570059102</c:v>
                      </c:pt>
                      <c:pt idx="14875">
                        <c:v>391.20390520405698</c:v>
                      </c:pt>
                      <c:pt idx="14876">
                        <c:v>391.15762197785301</c:v>
                      </c:pt>
                      <c:pt idx="14877">
                        <c:v>391.14824590640598</c:v>
                      </c:pt>
                      <c:pt idx="14878">
                        <c:v>391.139354301948</c:v>
                      </c:pt>
                      <c:pt idx="14879">
                        <c:v>391.13189443872801</c:v>
                      </c:pt>
                      <c:pt idx="14880">
                        <c:v>391.130680777728</c:v>
                      </c:pt>
                      <c:pt idx="14881">
                        <c:v>391.11274832663003</c:v>
                      </c:pt>
                      <c:pt idx="14882">
                        <c:v>391.11080830387402</c:v>
                      </c:pt>
                      <c:pt idx="14883">
                        <c:v>391.10859454865101</c:v>
                      </c:pt>
                      <c:pt idx="14884">
                        <c:v>391.10554989876101</c:v>
                      </c:pt>
                      <c:pt idx="14885">
                        <c:v>391.10425670231899</c:v>
                      </c:pt>
                      <c:pt idx="14886">
                        <c:v>391.08548639848902</c:v>
                      </c:pt>
                      <c:pt idx="14887">
                        <c:v>391.07696595682</c:v>
                      </c:pt>
                      <c:pt idx="14888">
                        <c:v>391.060886594892</c:v>
                      </c:pt>
                      <c:pt idx="14889">
                        <c:v>391.05009814506002</c:v>
                      </c:pt>
                      <c:pt idx="14890">
                        <c:v>391.04910666686197</c:v>
                      </c:pt>
                      <c:pt idx="14891">
                        <c:v>391.03042867888098</c:v>
                      </c:pt>
                      <c:pt idx="14892">
                        <c:v>391.02684712014798</c:v>
                      </c:pt>
                      <c:pt idx="14893">
                        <c:v>391.026487275752</c:v>
                      </c:pt>
                      <c:pt idx="14894">
                        <c:v>391.02164104698301</c:v>
                      </c:pt>
                      <c:pt idx="14895">
                        <c:v>391.01290312511401</c:v>
                      </c:pt>
                      <c:pt idx="14896">
                        <c:v>391.00914599369997</c:v>
                      </c:pt>
                      <c:pt idx="14897">
                        <c:v>390.99713720149998</c:v>
                      </c:pt>
                      <c:pt idx="14898">
                        <c:v>390.99018670775399</c:v>
                      </c:pt>
                      <c:pt idx="14899">
                        <c:v>390.98911093657802</c:v>
                      </c:pt>
                      <c:pt idx="14900">
                        <c:v>390.97819354511898</c:v>
                      </c:pt>
                      <c:pt idx="14901">
                        <c:v>390.94846954671499</c:v>
                      </c:pt>
                      <c:pt idx="14902">
                        <c:v>390.94070675314902</c:v>
                      </c:pt>
                      <c:pt idx="14903">
                        <c:v>390.93222264128298</c:v>
                      </c:pt>
                      <c:pt idx="14904">
                        <c:v>390.93034019794601</c:v>
                      </c:pt>
                      <c:pt idx="14905">
                        <c:v>390.92643345812701</c:v>
                      </c:pt>
                      <c:pt idx="14906">
                        <c:v>390.92340365269001</c:v>
                      </c:pt>
                      <c:pt idx="14907">
                        <c:v>390.92027795135499</c:v>
                      </c:pt>
                      <c:pt idx="14908">
                        <c:v>390.914206311302</c:v>
                      </c:pt>
                      <c:pt idx="14909">
                        <c:v>390.90306885052502</c:v>
                      </c:pt>
                      <c:pt idx="14910">
                        <c:v>390.89620543935803</c:v>
                      </c:pt>
                      <c:pt idx="14911">
                        <c:v>390.87755094987</c:v>
                      </c:pt>
                      <c:pt idx="14912">
                        <c:v>390.86372619664598</c:v>
                      </c:pt>
                      <c:pt idx="14913">
                        <c:v>390.854506470746</c:v>
                      </c:pt>
                      <c:pt idx="14914">
                        <c:v>390.851799587568</c:v>
                      </c:pt>
                      <c:pt idx="14915">
                        <c:v>390.85094408700201</c:v>
                      </c:pt>
                      <c:pt idx="14916">
                        <c:v>390.84855095048698</c:v>
                      </c:pt>
                      <c:pt idx="14917">
                        <c:v>390.83967738758201</c:v>
                      </c:pt>
                      <c:pt idx="14918">
                        <c:v>390.83810750266099</c:v>
                      </c:pt>
                      <c:pt idx="14919">
                        <c:v>390.83530495906803</c:v>
                      </c:pt>
                      <c:pt idx="14920">
                        <c:v>390.81468440687303</c:v>
                      </c:pt>
                      <c:pt idx="14921">
                        <c:v>390.79587467984601</c:v>
                      </c:pt>
                      <c:pt idx="14922">
                        <c:v>390.784451237376</c:v>
                      </c:pt>
                      <c:pt idx="14923">
                        <c:v>390.75073000417098</c:v>
                      </c:pt>
                      <c:pt idx="14924">
                        <c:v>390.73807311013701</c:v>
                      </c:pt>
                      <c:pt idx="14925">
                        <c:v>390.73609240467403</c:v>
                      </c:pt>
                      <c:pt idx="14926">
                        <c:v>390.73163634077298</c:v>
                      </c:pt>
                      <c:pt idx="14927">
                        <c:v>390.72379371871398</c:v>
                      </c:pt>
                      <c:pt idx="14928">
                        <c:v>390.72017765558701</c:v>
                      </c:pt>
                      <c:pt idx="14929">
                        <c:v>390.709544752743</c:v>
                      </c:pt>
                      <c:pt idx="14930">
                        <c:v>390.70143945690199</c:v>
                      </c:pt>
                      <c:pt idx="14931">
                        <c:v>390.69548708632601</c:v>
                      </c:pt>
                      <c:pt idx="14932">
                        <c:v>390.694694958833</c:v>
                      </c:pt>
                      <c:pt idx="14933">
                        <c:v>390.68640794434901</c:v>
                      </c:pt>
                      <c:pt idx="14934">
                        <c:v>390.68568917411602</c:v>
                      </c:pt>
                      <c:pt idx="14935">
                        <c:v>390.68384259047599</c:v>
                      </c:pt>
                      <c:pt idx="14936">
                        <c:v>390.66987700392599</c:v>
                      </c:pt>
                      <c:pt idx="14937">
                        <c:v>390.66947043904401</c:v>
                      </c:pt>
                      <c:pt idx="14938">
                        <c:v>390.66215143941901</c:v>
                      </c:pt>
                      <c:pt idx="14939">
                        <c:v>390.63119010568602</c:v>
                      </c:pt>
                      <c:pt idx="14940">
                        <c:v>390.58607453393199</c:v>
                      </c:pt>
                      <c:pt idx="14941">
                        <c:v>390.58569734644999</c:v>
                      </c:pt>
                      <c:pt idx="14942">
                        <c:v>390.57814077429799</c:v>
                      </c:pt>
                      <c:pt idx="14943">
                        <c:v>390.56329085970901</c:v>
                      </c:pt>
                      <c:pt idx="14944">
                        <c:v>390.55677791247001</c:v>
                      </c:pt>
                      <c:pt idx="14945">
                        <c:v>390.55476013026299</c:v>
                      </c:pt>
                      <c:pt idx="14946">
                        <c:v>390.53117947515</c:v>
                      </c:pt>
                      <c:pt idx="14947">
                        <c:v>390.52957322190099</c:v>
                      </c:pt>
                      <c:pt idx="14948">
                        <c:v>390.52746899540602</c:v>
                      </c:pt>
                      <c:pt idx="14949">
                        <c:v>390.52309296757301</c:v>
                      </c:pt>
                      <c:pt idx="14950">
                        <c:v>390.51830082567602</c:v>
                      </c:pt>
                      <c:pt idx="14951">
                        <c:v>390.499613377429</c:v>
                      </c:pt>
                      <c:pt idx="14952">
                        <c:v>390.48554025054199</c:v>
                      </c:pt>
                      <c:pt idx="14953">
                        <c:v>390.48321025714398</c:v>
                      </c:pt>
                      <c:pt idx="14954">
                        <c:v>390.48084773911103</c:v>
                      </c:pt>
                      <c:pt idx="14955">
                        <c:v>390.47918118875799</c:v>
                      </c:pt>
                      <c:pt idx="14956">
                        <c:v>390.46054948396898</c:v>
                      </c:pt>
                      <c:pt idx="14957">
                        <c:v>390.46028268041698</c:v>
                      </c:pt>
                      <c:pt idx="14958">
                        <c:v>390.456558761189</c:v>
                      </c:pt>
                      <c:pt idx="14959">
                        <c:v>390.45075406580997</c:v>
                      </c:pt>
                      <c:pt idx="14960">
                        <c:v>390.43820761648198</c:v>
                      </c:pt>
                      <c:pt idx="14961">
                        <c:v>390.43735861759001</c:v>
                      </c:pt>
                      <c:pt idx="14962">
                        <c:v>390.40557411812102</c:v>
                      </c:pt>
                      <c:pt idx="14963">
                        <c:v>390.39984745744999</c:v>
                      </c:pt>
                      <c:pt idx="14964">
                        <c:v>390.38618750829897</c:v>
                      </c:pt>
                      <c:pt idx="14965">
                        <c:v>390.38342244782098</c:v>
                      </c:pt>
                      <c:pt idx="14966">
                        <c:v>390.38337830339299</c:v>
                      </c:pt>
                      <c:pt idx="14967">
                        <c:v>390.37020520573202</c:v>
                      </c:pt>
                      <c:pt idx="14968">
                        <c:v>390.36866366966001</c:v>
                      </c:pt>
                      <c:pt idx="14969">
                        <c:v>390.33169978279301</c:v>
                      </c:pt>
                      <c:pt idx="14970">
                        <c:v>390.32348266493301</c:v>
                      </c:pt>
                      <c:pt idx="14971">
                        <c:v>390.30503523911602</c:v>
                      </c:pt>
                      <c:pt idx="14972">
                        <c:v>390.29187037017499</c:v>
                      </c:pt>
                      <c:pt idx="14973">
                        <c:v>390.29017495411603</c:v>
                      </c:pt>
                      <c:pt idx="14974">
                        <c:v>390.27299086536402</c:v>
                      </c:pt>
                      <c:pt idx="14975">
                        <c:v>390.26974014270701</c:v>
                      </c:pt>
                      <c:pt idx="14976">
                        <c:v>390.261795009889</c:v>
                      </c:pt>
                      <c:pt idx="14977">
                        <c:v>390.24670779769798</c:v>
                      </c:pt>
                      <c:pt idx="14978">
                        <c:v>390.23244551546497</c:v>
                      </c:pt>
                      <c:pt idx="14979">
                        <c:v>390.22023876531898</c:v>
                      </c:pt>
                      <c:pt idx="14980">
                        <c:v>390.20604704310801</c:v>
                      </c:pt>
                      <c:pt idx="14981">
                        <c:v>390.19692126646902</c:v>
                      </c:pt>
                      <c:pt idx="14982">
                        <c:v>390.19126121617597</c:v>
                      </c:pt>
                      <c:pt idx="14983">
                        <c:v>390.19089002283602</c:v>
                      </c:pt>
                      <c:pt idx="14984">
                        <c:v>390.18898398468502</c:v>
                      </c:pt>
                      <c:pt idx="14985">
                        <c:v>390.18880522625301</c:v>
                      </c:pt>
                      <c:pt idx="14986">
                        <c:v>390.18778336138899</c:v>
                      </c:pt>
                      <c:pt idx="14987">
                        <c:v>390.18182882390602</c:v>
                      </c:pt>
                      <c:pt idx="14988">
                        <c:v>390.15630768503797</c:v>
                      </c:pt>
                      <c:pt idx="14989">
                        <c:v>390.14997035897397</c:v>
                      </c:pt>
                      <c:pt idx="14990">
                        <c:v>390.14905687553698</c:v>
                      </c:pt>
                      <c:pt idx="14991">
                        <c:v>390.144641369922</c:v>
                      </c:pt>
                      <c:pt idx="14992">
                        <c:v>390.14072817637998</c:v>
                      </c:pt>
                      <c:pt idx="14993">
                        <c:v>390.14038000553199</c:v>
                      </c:pt>
                      <c:pt idx="14994">
                        <c:v>390.13730694369798</c:v>
                      </c:pt>
                      <c:pt idx="14995">
                        <c:v>390.12305688379899</c:v>
                      </c:pt>
                      <c:pt idx="14996">
                        <c:v>390.11824189827001</c:v>
                      </c:pt>
                      <c:pt idx="14997">
                        <c:v>390.099667142692</c:v>
                      </c:pt>
                      <c:pt idx="14998">
                        <c:v>390.09542186286097</c:v>
                      </c:pt>
                      <c:pt idx="14999">
                        <c:v>390.07861942316799</c:v>
                      </c:pt>
                      <c:pt idx="15000">
                        <c:v>390.07710925777099</c:v>
                      </c:pt>
                      <c:pt idx="15001">
                        <c:v>390.077020640542</c:v>
                      </c:pt>
                      <c:pt idx="15002">
                        <c:v>390.07420348153403</c:v>
                      </c:pt>
                      <c:pt idx="15003">
                        <c:v>390.06780024636402</c:v>
                      </c:pt>
                      <c:pt idx="15004">
                        <c:v>390.06328871221001</c:v>
                      </c:pt>
                      <c:pt idx="15005">
                        <c:v>390.051368670393</c:v>
                      </c:pt>
                      <c:pt idx="15006">
                        <c:v>390.04658741683801</c:v>
                      </c:pt>
                      <c:pt idx="15007">
                        <c:v>390.04573107866997</c:v>
                      </c:pt>
                      <c:pt idx="15008">
                        <c:v>390.03001996726198</c:v>
                      </c:pt>
                      <c:pt idx="15009">
                        <c:v>390.01994163997102</c:v>
                      </c:pt>
                      <c:pt idx="15010">
                        <c:v>390.01866275235398</c:v>
                      </c:pt>
                      <c:pt idx="15011">
                        <c:v>390.01711401415298</c:v>
                      </c:pt>
                      <c:pt idx="15012">
                        <c:v>390.01270728255002</c:v>
                      </c:pt>
                      <c:pt idx="15013">
                        <c:v>390.01104841411899</c:v>
                      </c:pt>
                      <c:pt idx="15014">
                        <c:v>390.00152645303399</c:v>
                      </c:pt>
                      <c:pt idx="15015">
                        <c:v>389.99686435797599</c:v>
                      </c:pt>
                      <c:pt idx="15016">
                        <c:v>389.992048305818</c:v>
                      </c:pt>
                      <c:pt idx="15017">
                        <c:v>389.99096501864</c:v>
                      </c:pt>
                      <c:pt idx="15018">
                        <c:v>389.99063260218099</c:v>
                      </c:pt>
                      <c:pt idx="15019">
                        <c:v>389.978387136788</c:v>
                      </c:pt>
                      <c:pt idx="15020">
                        <c:v>389.96734559511799</c:v>
                      </c:pt>
                      <c:pt idx="15021">
                        <c:v>389.96189224220802</c:v>
                      </c:pt>
                      <c:pt idx="15022">
                        <c:v>389.95792007053899</c:v>
                      </c:pt>
                      <c:pt idx="15023">
                        <c:v>389.94481882862999</c:v>
                      </c:pt>
                      <c:pt idx="15024">
                        <c:v>389.93382672637603</c:v>
                      </c:pt>
                      <c:pt idx="15025">
                        <c:v>389.933702839337</c:v>
                      </c:pt>
                      <c:pt idx="15026">
                        <c:v>389.92109985339903</c:v>
                      </c:pt>
                      <c:pt idx="15027">
                        <c:v>389.90313721319399</c:v>
                      </c:pt>
                      <c:pt idx="15028">
                        <c:v>389.87391659849402</c:v>
                      </c:pt>
                      <c:pt idx="15029">
                        <c:v>389.86771325922598</c:v>
                      </c:pt>
                      <c:pt idx="15030">
                        <c:v>389.86640517294398</c:v>
                      </c:pt>
                      <c:pt idx="15031">
                        <c:v>389.86436011389702</c:v>
                      </c:pt>
                      <c:pt idx="15032">
                        <c:v>389.84320211501</c:v>
                      </c:pt>
                      <c:pt idx="15033">
                        <c:v>389.84261152632303</c:v>
                      </c:pt>
                      <c:pt idx="15034">
                        <c:v>389.83971977001301</c:v>
                      </c:pt>
                      <c:pt idx="15035">
                        <c:v>389.839122764911</c:v>
                      </c:pt>
                      <c:pt idx="15036">
                        <c:v>389.83314461913199</c:v>
                      </c:pt>
                      <c:pt idx="15037">
                        <c:v>389.82621722024498</c:v>
                      </c:pt>
                      <c:pt idx="15038">
                        <c:v>389.81525915503801</c:v>
                      </c:pt>
                      <c:pt idx="15039">
                        <c:v>389.81308050004799</c:v>
                      </c:pt>
                      <c:pt idx="15040">
                        <c:v>389.80752273950799</c:v>
                      </c:pt>
                      <c:pt idx="15041">
                        <c:v>389.78916220385901</c:v>
                      </c:pt>
                      <c:pt idx="15042">
                        <c:v>389.77330788848701</c:v>
                      </c:pt>
                      <c:pt idx="15043">
                        <c:v>389.76529448232299</c:v>
                      </c:pt>
                      <c:pt idx="15044">
                        <c:v>389.76506377687002</c:v>
                      </c:pt>
                      <c:pt idx="15045">
                        <c:v>389.75392377856798</c:v>
                      </c:pt>
                      <c:pt idx="15046">
                        <c:v>389.75280089634498</c:v>
                      </c:pt>
                      <c:pt idx="15047">
                        <c:v>389.74033874319099</c:v>
                      </c:pt>
                      <c:pt idx="15048">
                        <c:v>389.73521235787803</c:v>
                      </c:pt>
                      <c:pt idx="15049">
                        <c:v>389.72979655644298</c:v>
                      </c:pt>
                      <c:pt idx="15050">
                        <c:v>389.72551335484599</c:v>
                      </c:pt>
                      <c:pt idx="15051">
                        <c:v>389.72522012159101</c:v>
                      </c:pt>
                      <c:pt idx="15052">
                        <c:v>389.715807182915</c:v>
                      </c:pt>
                      <c:pt idx="15053">
                        <c:v>389.71149898275098</c:v>
                      </c:pt>
                      <c:pt idx="15054">
                        <c:v>389.710875287222</c:v>
                      </c:pt>
                      <c:pt idx="15055">
                        <c:v>389.70994123614702</c:v>
                      </c:pt>
                      <c:pt idx="15056">
                        <c:v>389.709832710657</c:v>
                      </c:pt>
                      <c:pt idx="15057">
                        <c:v>389.70717342345</c:v>
                      </c:pt>
                      <c:pt idx="15058">
                        <c:v>389.69599000351502</c:v>
                      </c:pt>
                      <c:pt idx="15059">
                        <c:v>389.68703721438197</c:v>
                      </c:pt>
                      <c:pt idx="15060">
                        <c:v>389.683533188821</c:v>
                      </c:pt>
                      <c:pt idx="15061">
                        <c:v>389.67621211462898</c:v>
                      </c:pt>
                      <c:pt idx="15062">
                        <c:v>389.67159964222901</c:v>
                      </c:pt>
                      <c:pt idx="15063">
                        <c:v>389.669315055526</c:v>
                      </c:pt>
                      <c:pt idx="15064">
                        <c:v>389.66462253785301</c:v>
                      </c:pt>
                      <c:pt idx="15065">
                        <c:v>389.64549546155598</c:v>
                      </c:pt>
                      <c:pt idx="15066">
                        <c:v>389.62428749364398</c:v>
                      </c:pt>
                      <c:pt idx="15067">
                        <c:v>389.61623601490999</c:v>
                      </c:pt>
                      <c:pt idx="15068">
                        <c:v>389.60446438948998</c:v>
                      </c:pt>
                      <c:pt idx="15069">
                        <c:v>389.57863816776597</c:v>
                      </c:pt>
                      <c:pt idx="15070">
                        <c:v>389.57450955903801</c:v>
                      </c:pt>
                      <c:pt idx="15071">
                        <c:v>389.57129109952399</c:v>
                      </c:pt>
                      <c:pt idx="15072">
                        <c:v>389.554104461213</c:v>
                      </c:pt>
                      <c:pt idx="15073">
                        <c:v>389.53208469849301</c:v>
                      </c:pt>
                      <c:pt idx="15074">
                        <c:v>389.52411532530101</c:v>
                      </c:pt>
                      <c:pt idx="15075">
                        <c:v>389.50992672507101</c:v>
                      </c:pt>
                      <c:pt idx="15076">
                        <c:v>389.506756045028</c:v>
                      </c:pt>
                      <c:pt idx="15077">
                        <c:v>389.49181301216697</c:v>
                      </c:pt>
                      <c:pt idx="15078">
                        <c:v>389.48937247000401</c:v>
                      </c:pt>
                      <c:pt idx="15079">
                        <c:v>389.48727558581601</c:v>
                      </c:pt>
                      <c:pt idx="15080">
                        <c:v>389.48667296757202</c:v>
                      </c:pt>
                      <c:pt idx="15081">
                        <c:v>389.48527258512001</c:v>
                      </c:pt>
                      <c:pt idx="15082">
                        <c:v>389.48032735033303</c:v>
                      </c:pt>
                      <c:pt idx="15083">
                        <c:v>389.47597004077898</c:v>
                      </c:pt>
                      <c:pt idx="15084">
                        <c:v>389.47500474829098</c:v>
                      </c:pt>
                      <c:pt idx="15085">
                        <c:v>389.47435531496802</c:v>
                      </c:pt>
                      <c:pt idx="15086">
                        <c:v>389.469845287103</c:v>
                      </c:pt>
                      <c:pt idx="15087">
                        <c:v>389.46792478549901</c:v>
                      </c:pt>
                      <c:pt idx="15088">
                        <c:v>389.46511387916797</c:v>
                      </c:pt>
                      <c:pt idx="15089">
                        <c:v>389.46179527592602</c:v>
                      </c:pt>
                      <c:pt idx="15090">
                        <c:v>389.45630250298302</c:v>
                      </c:pt>
                      <c:pt idx="15091">
                        <c:v>389.44507027959003</c:v>
                      </c:pt>
                      <c:pt idx="15092">
                        <c:v>389.422786957509</c:v>
                      </c:pt>
                      <c:pt idx="15093">
                        <c:v>389.40652700360698</c:v>
                      </c:pt>
                      <c:pt idx="15094">
                        <c:v>389.40602325240502</c:v>
                      </c:pt>
                      <c:pt idx="15095">
                        <c:v>389.39781810732399</c:v>
                      </c:pt>
                      <c:pt idx="15096">
                        <c:v>389.393262913961</c:v>
                      </c:pt>
                      <c:pt idx="15097">
                        <c:v>389.39060272904499</c:v>
                      </c:pt>
                      <c:pt idx="15098">
                        <c:v>389.39016679991897</c:v>
                      </c:pt>
                      <c:pt idx="15099">
                        <c:v>389.38751006703899</c:v>
                      </c:pt>
                      <c:pt idx="15100">
                        <c:v>389.38153197307201</c:v>
                      </c:pt>
                      <c:pt idx="15101">
                        <c:v>389.37996007930599</c:v>
                      </c:pt>
                      <c:pt idx="15102">
                        <c:v>389.37940671742501</c:v>
                      </c:pt>
                      <c:pt idx="15103">
                        <c:v>389.37883019367501</c:v>
                      </c:pt>
                      <c:pt idx="15104">
                        <c:v>389.36907886414798</c:v>
                      </c:pt>
                      <c:pt idx="15105">
                        <c:v>389.365381175457</c:v>
                      </c:pt>
                      <c:pt idx="15106">
                        <c:v>389.36073996336302</c:v>
                      </c:pt>
                      <c:pt idx="15107">
                        <c:v>389.35665324106702</c:v>
                      </c:pt>
                      <c:pt idx="15108">
                        <c:v>389.35276513707601</c:v>
                      </c:pt>
                      <c:pt idx="15109">
                        <c:v>389.34496346563799</c:v>
                      </c:pt>
                      <c:pt idx="15110">
                        <c:v>389.33049032711602</c:v>
                      </c:pt>
                      <c:pt idx="15111">
                        <c:v>389.32683570349297</c:v>
                      </c:pt>
                      <c:pt idx="15112">
                        <c:v>389.317573245755</c:v>
                      </c:pt>
                      <c:pt idx="15113">
                        <c:v>389.31356548665099</c:v>
                      </c:pt>
                      <c:pt idx="15114">
                        <c:v>389.30498169895401</c:v>
                      </c:pt>
                      <c:pt idx="15115">
                        <c:v>389.29902073733501</c:v>
                      </c:pt>
                      <c:pt idx="15116">
                        <c:v>389.27818261415501</c:v>
                      </c:pt>
                      <c:pt idx="15117">
                        <c:v>389.27649146376802</c:v>
                      </c:pt>
                      <c:pt idx="15118">
                        <c:v>389.254525005137</c:v>
                      </c:pt>
                      <c:pt idx="15119">
                        <c:v>389.234050536067</c:v>
                      </c:pt>
                      <c:pt idx="15120">
                        <c:v>389.21161879822199</c:v>
                      </c:pt>
                      <c:pt idx="15121">
                        <c:v>389.20778044997797</c:v>
                      </c:pt>
                      <c:pt idx="15122">
                        <c:v>389.20234952981798</c:v>
                      </c:pt>
                      <c:pt idx="15123">
                        <c:v>389.19202980905197</c:v>
                      </c:pt>
                      <c:pt idx="15124">
                        <c:v>389.186226463693</c:v>
                      </c:pt>
                      <c:pt idx="15125">
                        <c:v>389.17328639352399</c:v>
                      </c:pt>
                      <c:pt idx="15126">
                        <c:v>389.15959041715598</c:v>
                      </c:pt>
                      <c:pt idx="15127">
                        <c:v>389.15380384500497</c:v>
                      </c:pt>
                      <c:pt idx="15128">
                        <c:v>389.15304363948201</c:v>
                      </c:pt>
                      <c:pt idx="15129">
                        <c:v>389.151068903115</c:v>
                      </c:pt>
                      <c:pt idx="15130">
                        <c:v>389.14555634304799</c:v>
                      </c:pt>
                      <c:pt idx="15131">
                        <c:v>389.12512899926998</c:v>
                      </c:pt>
                      <c:pt idx="15132">
                        <c:v>389.120403899461</c:v>
                      </c:pt>
                      <c:pt idx="15133">
                        <c:v>389.10787745666698</c:v>
                      </c:pt>
                      <c:pt idx="15134">
                        <c:v>389.10594840009799</c:v>
                      </c:pt>
                      <c:pt idx="15135">
                        <c:v>389.09923239409301</c:v>
                      </c:pt>
                      <c:pt idx="15136">
                        <c:v>389.09770591385802</c:v>
                      </c:pt>
                      <c:pt idx="15137">
                        <c:v>389.08170164690898</c:v>
                      </c:pt>
                      <c:pt idx="15138">
                        <c:v>389.07264871888202</c:v>
                      </c:pt>
                      <c:pt idx="15139">
                        <c:v>389.07021286122301</c:v>
                      </c:pt>
                      <c:pt idx="15140">
                        <c:v>389.06015074810898</c:v>
                      </c:pt>
                      <c:pt idx="15141">
                        <c:v>389.05102961526501</c:v>
                      </c:pt>
                      <c:pt idx="15142">
                        <c:v>389.05016119710803</c:v>
                      </c:pt>
                      <c:pt idx="15143">
                        <c:v>389.03805883086397</c:v>
                      </c:pt>
                      <c:pt idx="15144">
                        <c:v>389.03491892346102</c:v>
                      </c:pt>
                      <c:pt idx="15145">
                        <c:v>389.03225735310701</c:v>
                      </c:pt>
                      <c:pt idx="15146">
                        <c:v>389.02689953913199</c:v>
                      </c:pt>
                      <c:pt idx="15147">
                        <c:v>389.02172568278797</c:v>
                      </c:pt>
                      <c:pt idx="15148">
                        <c:v>389.015885842518</c:v>
                      </c:pt>
                      <c:pt idx="15149">
                        <c:v>388.98428881894398</c:v>
                      </c:pt>
                      <c:pt idx="15150">
                        <c:v>388.97632174997398</c:v>
                      </c:pt>
                      <c:pt idx="15151">
                        <c:v>388.96425024041599</c:v>
                      </c:pt>
                      <c:pt idx="15152">
                        <c:v>388.96042330634498</c:v>
                      </c:pt>
                      <c:pt idx="15153">
                        <c:v>388.932723475324</c:v>
                      </c:pt>
                      <c:pt idx="15154">
                        <c:v>388.92666269377401</c:v>
                      </c:pt>
                      <c:pt idx="15155">
                        <c:v>388.921408237913</c:v>
                      </c:pt>
                      <c:pt idx="15156">
                        <c:v>388.921375707729</c:v>
                      </c:pt>
                      <c:pt idx="15157">
                        <c:v>388.90856048021101</c:v>
                      </c:pt>
                      <c:pt idx="15158">
                        <c:v>388.90855992560398</c:v>
                      </c:pt>
                      <c:pt idx="15159">
                        <c:v>388.88098866715802</c:v>
                      </c:pt>
                      <c:pt idx="15160">
                        <c:v>388.86822720742299</c:v>
                      </c:pt>
                      <c:pt idx="15161">
                        <c:v>388.84828124648999</c:v>
                      </c:pt>
                      <c:pt idx="15162">
                        <c:v>388.847112273714</c:v>
                      </c:pt>
                      <c:pt idx="15163">
                        <c:v>388.818800892333</c:v>
                      </c:pt>
                      <c:pt idx="15164">
                        <c:v>388.81720559346297</c:v>
                      </c:pt>
                      <c:pt idx="15165">
                        <c:v>388.81641506680899</c:v>
                      </c:pt>
                      <c:pt idx="15166">
                        <c:v>388.81488747585598</c:v>
                      </c:pt>
                      <c:pt idx="15167">
                        <c:v>388.80296740995198</c:v>
                      </c:pt>
                      <c:pt idx="15168">
                        <c:v>388.80230341133102</c:v>
                      </c:pt>
                      <c:pt idx="15169">
                        <c:v>388.80064150138901</c:v>
                      </c:pt>
                      <c:pt idx="15170">
                        <c:v>388.7912618487</c:v>
                      </c:pt>
                      <c:pt idx="15171">
                        <c:v>388.73277918661802</c:v>
                      </c:pt>
                      <c:pt idx="15172">
                        <c:v>388.727946365224</c:v>
                      </c:pt>
                      <c:pt idx="15173">
                        <c:v>388.70123272260997</c:v>
                      </c:pt>
                      <c:pt idx="15174">
                        <c:v>388.70123272260997</c:v>
                      </c:pt>
                      <c:pt idx="15175">
                        <c:v>388.70123272260997</c:v>
                      </c:pt>
                      <c:pt idx="15176">
                        <c:v>388.70123272260997</c:v>
                      </c:pt>
                      <c:pt idx="15177">
                        <c:v>388.60473326178197</c:v>
                      </c:pt>
                      <c:pt idx="15178">
                        <c:v>388.60220647492901</c:v>
                      </c:pt>
                      <c:pt idx="15179">
                        <c:v>388.600118185562</c:v>
                      </c:pt>
                      <c:pt idx="15180">
                        <c:v>388.55548417548698</c:v>
                      </c:pt>
                      <c:pt idx="15181">
                        <c:v>388.554498379466</c:v>
                      </c:pt>
                      <c:pt idx="15182">
                        <c:v>388.54086383242998</c:v>
                      </c:pt>
                      <c:pt idx="15183">
                        <c:v>388.51063553068298</c:v>
                      </c:pt>
                      <c:pt idx="15184">
                        <c:v>388.49461605887399</c:v>
                      </c:pt>
                      <c:pt idx="15185">
                        <c:v>388.48700063845399</c:v>
                      </c:pt>
                      <c:pt idx="15186">
                        <c:v>388.46690634889802</c:v>
                      </c:pt>
                      <c:pt idx="15187">
                        <c:v>388.46159000900701</c:v>
                      </c:pt>
                      <c:pt idx="15188">
                        <c:v>388.42409681194101</c:v>
                      </c:pt>
                      <c:pt idx="15189">
                        <c:v>388.41525347073599</c:v>
                      </c:pt>
                      <c:pt idx="15190">
                        <c:v>388.38575635083498</c:v>
                      </c:pt>
                      <c:pt idx="15191">
                        <c:v>388.369139882681</c:v>
                      </c:pt>
                      <c:pt idx="15192">
                        <c:v>388.36375828189102</c:v>
                      </c:pt>
                      <c:pt idx="15193">
                        <c:v>388.33539810356802</c:v>
                      </c:pt>
                      <c:pt idx="15194">
                        <c:v>388.32451733236297</c:v>
                      </c:pt>
                      <c:pt idx="15195">
                        <c:v>388.32248149166702</c:v>
                      </c:pt>
                      <c:pt idx="15196">
                        <c:v>388.314653387894</c:v>
                      </c:pt>
                      <c:pt idx="15197">
                        <c:v>388.31255979578702</c:v>
                      </c:pt>
                      <c:pt idx="15198">
                        <c:v>388.29956331318402</c:v>
                      </c:pt>
                      <c:pt idx="15199">
                        <c:v>388.29812721186101</c:v>
                      </c:pt>
                      <c:pt idx="15200">
                        <c:v>388.28289417222902</c:v>
                      </c:pt>
                      <c:pt idx="15201">
                        <c:v>388.279831150284</c:v>
                      </c:pt>
                      <c:pt idx="15202">
                        <c:v>388.26484959310397</c:v>
                      </c:pt>
                      <c:pt idx="15203">
                        <c:v>388.25640784744297</c:v>
                      </c:pt>
                      <c:pt idx="15204">
                        <c:v>388.25156830549503</c:v>
                      </c:pt>
                      <c:pt idx="15205">
                        <c:v>388.25089050082801</c:v>
                      </c:pt>
                      <c:pt idx="15206">
                        <c:v>388.249959683724</c:v>
                      </c:pt>
                      <c:pt idx="15207">
                        <c:v>388.24460268639803</c:v>
                      </c:pt>
                      <c:pt idx="15208">
                        <c:v>388.24407385560301</c:v>
                      </c:pt>
                      <c:pt idx="15209">
                        <c:v>388.23730618963498</c:v>
                      </c:pt>
                      <c:pt idx="15210">
                        <c:v>388.23296758020098</c:v>
                      </c:pt>
                      <c:pt idx="15211">
                        <c:v>388.21203249048199</c:v>
                      </c:pt>
                      <c:pt idx="15212">
                        <c:v>388.20562375666998</c:v>
                      </c:pt>
                      <c:pt idx="15213">
                        <c:v>388.196873614879</c:v>
                      </c:pt>
                      <c:pt idx="15214">
                        <c:v>388.18395837210102</c:v>
                      </c:pt>
                      <c:pt idx="15215">
                        <c:v>388.16605807396701</c:v>
                      </c:pt>
                      <c:pt idx="15216">
                        <c:v>388.161555039782</c:v>
                      </c:pt>
                      <c:pt idx="15217">
                        <c:v>388.14538320985599</c:v>
                      </c:pt>
                      <c:pt idx="15218">
                        <c:v>388.142978205085</c:v>
                      </c:pt>
                      <c:pt idx="15219">
                        <c:v>388.14259232654098</c:v>
                      </c:pt>
                      <c:pt idx="15220">
                        <c:v>388.13834955608399</c:v>
                      </c:pt>
                      <c:pt idx="15221">
                        <c:v>388.11058170703899</c:v>
                      </c:pt>
                      <c:pt idx="15222">
                        <c:v>388.10861254264898</c:v>
                      </c:pt>
                      <c:pt idx="15223">
                        <c:v>388.105655576125</c:v>
                      </c:pt>
                      <c:pt idx="15224">
                        <c:v>388.10456416442901</c:v>
                      </c:pt>
                      <c:pt idx="15225">
                        <c:v>388.09880883980702</c:v>
                      </c:pt>
                      <c:pt idx="15226">
                        <c:v>388.08619903671303</c:v>
                      </c:pt>
                      <c:pt idx="15227">
                        <c:v>388.07339905784801</c:v>
                      </c:pt>
                      <c:pt idx="15228">
                        <c:v>388.048885799407</c:v>
                      </c:pt>
                      <c:pt idx="15229">
                        <c:v>388.04205027713999</c:v>
                      </c:pt>
                      <c:pt idx="15230">
                        <c:v>388.03893305463498</c:v>
                      </c:pt>
                      <c:pt idx="15231">
                        <c:v>388.03885064110699</c:v>
                      </c:pt>
                      <c:pt idx="15232">
                        <c:v>388.03528639465497</c:v>
                      </c:pt>
                      <c:pt idx="15233">
                        <c:v>388.03211867081399</c:v>
                      </c:pt>
                      <c:pt idx="15234">
                        <c:v>388.02932496417202</c:v>
                      </c:pt>
                      <c:pt idx="15235">
                        <c:v>388.028456399427</c:v>
                      </c:pt>
                      <c:pt idx="15236">
                        <c:v>388.02837643325603</c:v>
                      </c:pt>
                      <c:pt idx="15237">
                        <c:v>388.02833773684699</c:v>
                      </c:pt>
                      <c:pt idx="15238">
                        <c:v>388.027723868512</c:v>
                      </c:pt>
                      <c:pt idx="15239">
                        <c:v>388.027135723058</c:v>
                      </c:pt>
                      <c:pt idx="15240">
                        <c:v>388.02538065951398</c:v>
                      </c:pt>
                      <c:pt idx="15241">
                        <c:v>388.02533334973401</c:v>
                      </c:pt>
                      <c:pt idx="15242">
                        <c:v>388.024871163054</c:v>
                      </c:pt>
                      <c:pt idx="15243">
                        <c:v>388.02467853390198</c:v>
                      </c:pt>
                      <c:pt idx="15244">
                        <c:v>388.02458049094798</c:v>
                      </c:pt>
                      <c:pt idx="15245">
                        <c:v>388.02281187722701</c:v>
                      </c:pt>
                      <c:pt idx="15246">
                        <c:v>388.02223853247898</c:v>
                      </c:pt>
                      <c:pt idx="15247">
                        <c:v>388.01633570272998</c:v>
                      </c:pt>
                      <c:pt idx="15248">
                        <c:v>388.00341619079398</c:v>
                      </c:pt>
                      <c:pt idx="15249">
                        <c:v>387.999003127832</c:v>
                      </c:pt>
                      <c:pt idx="15250">
                        <c:v>387.99107147927998</c:v>
                      </c:pt>
                      <c:pt idx="15251">
                        <c:v>387.98029487360901</c:v>
                      </c:pt>
                      <c:pt idx="15252">
                        <c:v>387.97233810856198</c:v>
                      </c:pt>
                      <c:pt idx="15253">
                        <c:v>387.94458131658001</c:v>
                      </c:pt>
                      <c:pt idx="15254">
                        <c:v>387.90492337560499</c:v>
                      </c:pt>
                      <c:pt idx="15255">
                        <c:v>387.89287496582199</c:v>
                      </c:pt>
                      <c:pt idx="15256">
                        <c:v>387.89224064053298</c:v>
                      </c:pt>
                      <c:pt idx="15257">
                        <c:v>387.86388869880398</c:v>
                      </c:pt>
                      <c:pt idx="15258">
                        <c:v>387.862203719006</c:v>
                      </c:pt>
                      <c:pt idx="15259">
                        <c:v>387.83755689856002</c:v>
                      </c:pt>
                      <c:pt idx="15260">
                        <c:v>387.82282579845401</c:v>
                      </c:pt>
                      <c:pt idx="15261">
                        <c:v>387.82146143491201</c:v>
                      </c:pt>
                      <c:pt idx="15262">
                        <c:v>387.82102946692299</c:v>
                      </c:pt>
                      <c:pt idx="15263">
                        <c:v>387.82061962090103</c:v>
                      </c:pt>
                      <c:pt idx="15264">
                        <c:v>387.82041987653201</c:v>
                      </c:pt>
                      <c:pt idx="15265">
                        <c:v>387.81774958984801</c:v>
                      </c:pt>
                      <c:pt idx="15266">
                        <c:v>387.81773420112802</c:v>
                      </c:pt>
                      <c:pt idx="15267">
                        <c:v>387.81767700317403</c:v>
                      </c:pt>
                      <c:pt idx="15268">
                        <c:v>387.815114452665</c:v>
                      </c:pt>
                      <c:pt idx="15269">
                        <c:v>387.811543667786</c:v>
                      </c:pt>
                      <c:pt idx="15270">
                        <c:v>387.80767862534799</c:v>
                      </c:pt>
                      <c:pt idx="15271">
                        <c:v>387.76549683572199</c:v>
                      </c:pt>
                      <c:pt idx="15272">
                        <c:v>387.76221683943697</c:v>
                      </c:pt>
                      <c:pt idx="15273">
                        <c:v>387.75668278621299</c:v>
                      </c:pt>
                      <c:pt idx="15274">
                        <c:v>387.73398559158301</c:v>
                      </c:pt>
                      <c:pt idx="15275">
                        <c:v>387.73061603103503</c:v>
                      </c:pt>
                      <c:pt idx="15276">
                        <c:v>387.730008330619</c:v>
                      </c:pt>
                      <c:pt idx="15277">
                        <c:v>387.70484840130803</c:v>
                      </c:pt>
                      <c:pt idx="15278">
                        <c:v>387.70394176749198</c:v>
                      </c:pt>
                      <c:pt idx="15279">
                        <c:v>387.698097112065</c:v>
                      </c:pt>
                      <c:pt idx="15280">
                        <c:v>387.69756331120902</c:v>
                      </c:pt>
                      <c:pt idx="15281">
                        <c:v>387.69678855669099</c:v>
                      </c:pt>
                      <c:pt idx="15282">
                        <c:v>387.68967845429802</c:v>
                      </c:pt>
                      <c:pt idx="15283">
                        <c:v>387.68253861088101</c:v>
                      </c:pt>
                      <c:pt idx="15284">
                        <c:v>387.674975538686</c:v>
                      </c:pt>
                      <c:pt idx="15285">
                        <c:v>387.65569023306898</c:v>
                      </c:pt>
                      <c:pt idx="15286">
                        <c:v>387.641399908869</c:v>
                      </c:pt>
                      <c:pt idx="15287">
                        <c:v>387.63818801581402</c:v>
                      </c:pt>
                      <c:pt idx="15288">
                        <c:v>387.62235031284501</c:v>
                      </c:pt>
                      <c:pt idx="15289">
                        <c:v>387.61921097535998</c:v>
                      </c:pt>
                      <c:pt idx="15290">
                        <c:v>387.60445019490402</c:v>
                      </c:pt>
                      <c:pt idx="15291">
                        <c:v>387.60200275100198</c:v>
                      </c:pt>
                      <c:pt idx="15292">
                        <c:v>387.59836930233098</c:v>
                      </c:pt>
                      <c:pt idx="15293">
                        <c:v>387.57739050586503</c:v>
                      </c:pt>
                      <c:pt idx="15294">
                        <c:v>387.56314397927002</c:v>
                      </c:pt>
                      <c:pt idx="15295">
                        <c:v>387.55449759219101</c:v>
                      </c:pt>
                      <c:pt idx="15296">
                        <c:v>387.55012778460798</c:v>
                      </c:pt>
                      <c:pt idx="15297">
                        <c:v>387.50003795744902</c:v>
                      </c:pt>
                      <c:pt idx="15298">
                        <c:v>387.48918118170798</c:v>
                      </c:pt>
                      <c:pt idx="15299">
                        <c:v>387.48908418804598</c:v>
                      </c:pt>
                      <c:pt idx="15300">
                        <c:v>387.484091215207</c:v>
                      </c:pt>
                      <c:pt idx="15301">
                        <c:v>387.45855380030798</c:v>
                      </c:pt>
                      <c:pt idx="15302">
                        <c:v>387.45406770252202</c:v>
                      </c:pt>
                      <c:pt idx="15303">
                        <c:v>387.447838478108</c:v>
                      </c:pt>
                      <c:pt idx="15304">
                        <c:v>387.41509508498098</c:v>
                      </c:pt>
                      <c:pt idx="15305">
                        <c:v>387.41122101341199</c:v>
                      </c:pt>
                      <c:pt idx="15306">
                        <c:v>387.402551554235</c:v>
                      </c:pt>
                      <c:pt idx="15307">
                        <c:v>387.39921623692499</c:v>
                      </c:pt>
                      <c:pt idx="15308">
                        <c:v>387.39364539756099</c:v>
                      </c:pt>
                      <c:pt idx="15309">
                        <c:v>387.39045681631802</c:v>
                      </c:pt>
                      <c:pt idx="15310">
                        <c:v>387.38490520191499</c:v>
                      </c:pt>
                      <c:pt idx="15311">
                        <c:v>387.379873695448</c:v>
                      </c:pt>
                      <c:pt idx="15312">
                        <c:v>387.32998988033</c:v>
                      </c:pt>
                      <c:pt idx="15313">
                        <c:v>387.32868662613703</c:v>
                      </c:pt>
                      <c:pt idx="15314">
                        <c:v>387.31315166285299</c:v>
                      </c:pt>
                      <c:pt idx="15315">
                        <c:v>387.31281539485002</c:v>
                      </c:pt>
                      <c:pt idx="15316">
                        <c:v>387.27942987801299</c:v>
                      </c:pt>
                      <c:pt idx="15317">
                        <c:v>387.26980917600798</c:v>
                      </c:pt>
                      <c:pt idx="15318">
                        <c:v>387.23228482246702</c:v>
                      </c:pt>
                      <c:pt idx="15319">
                        <c:v>387.22018926440001</c:v>
                      </c:pt>
                      <c:pt idx="15320">
                        <c:v>387.21033289352403</c:v>
                      </c:pt>
                      <c:pt idx="15321">
                        <c:v>387.206171796354</c:v>
                      </c:pt>
                      <c:pt idx="15322">
                        <c:v>387.20455769465599</c:v>
                      </c:pt>
                      <c:pt idx="15323">
                        <c:v>387.201802942364</c:v>
                      </c:pt>
                      <c:pt idx="15324">
                        <c:v>387.20130934583699</c:v>
                      </c:pt>
                      <c:pt idx="15325">
                        <c:v>387.20130246970598</c:v>
                      </c:pt>
                      <c:pt idx="15326">
                        <c:v>387.19802834879602</c:v>
                      </c:pt>
                      <c:pt idx="15327">
                        <c:v>387.19602017800298</c:v>
                      </c:pt>
                      <c:pt idx="15328">
                        <c:v>387.19591831969302</c:v>
                      </c:pt>
                      <c:pt idx="15329">
                        <c:v>387.195915629571</c:v>
                      </c:pt>
                      <c:pt idx="15330">
                        <c:v>387.19495730463802</c:v>
                      </c:pt>
                      <c:pt idx="15331">
                        <c:v>387.19451343566197</c:v>
                      </c:pt>
                      <c:pt idx="15332">
                        <c:v>387.19426325489502</c:v>
                      </c:pt>
                      <c:pt idx="15333">
                        <c:v>387.19380733358201</c:v>
                      </c:pt>
                      <c:pt idx="15334">
                        <c:v>387.19233563672299</c:v>
                      </c:pt>
                      <c:pt idx="15335">
                        <c:v>387.188556458081</c:v>
                      </c:pt>
                      <c:pt idx="15336">
                        <c:v>387.18058824465697</c:v>
                      </c:pt>
                      <c:pt idx="15337">
                        <c:v>387.17266456015301</c:v>
                      </c:pt>
                      <c:pt idx="15338">
                        <c:v>387.14324209810201</c:v>
                      </c:pt>
                      <c:pt idx="15339">
                        <c:v>387.12055681381298</c:v>
                      </c:pt>
                      <c:pt idx="15340">
                        <c:v>387.10184787711199</c:v>
                      </c:pt>
                      <c:pt idx="15341">
                        <c:v>387.070860018161</c:v>
                      </c:pt>
                      <c:pt idx="15342">
                        <c:v>387.05045968646601</c:v>
                      </c:pt>
                      <c:pt idx="15343">
                        <c:v>387.01325351939403</c:v>
                      </c:pt>
                      <c:pt idx="15344">
                        <c:v>387.01279486367099</c:v>
                      </c:pt>
                      <c:pt idx="15345">
                        <c:v>387.00928843266598</c:v>
                      </c:pt>
                      <c:pt idx="15346">
                        <c:v>387.005514664038</c:v>
                      </c:pt>
                      <c:pt idx="15347">
                        <c:v>387.00013327887399</c:v>
                      </c:pt>
                      <c:pt idx="15348">
                        <c:v>386.99962979572899</c:v>
                      </c:pt>
                      <c:pt idx="15349">
                        <c:v>386.99821257458001</c:v>
                      </c:pt>
                      <c:pt idx="15350">
                        <c:v>386.99796776063499</c:v>
                      </c:pt>
                      <c:pt idx="15351">
                        <c:v>386.99726695217402</c:v>
                      </c:pt>
                      <c:pt idx="15352">
                        <c:v>386.99567180228502</c:v>
                      </c:pt>
                      <c:pt idx="15353">
                        <c:v>386.99515762278401</c:v>
                      </c:pt>
                      <c:pt idx="15354">
                        <c:v>386.99456642829199</c:v>
                      </c:pt>
                      <c:pt idx="15355">
                        <c:v>386.994544356858</c:v>
                      </c:pt>
                      <c:pt idx="15356">
                        <c:v>386.99441229724999</c:v>
                      </c:pt>
                      <c:pt idx="15357">
                        <c:v>386.993169762707</c:v>
                      </c:pt>
                      <c:pt idx="15358">
                        <c:v>386.99130426374302</c:v>
                      </c:pt>
                      <c:pt idx="15359">
                        <c:v>386.990537616827</c:v>
                      </c:pt>
                      <c:pt idx="15360">
                        <c:v>386.98912287398701</c:v>
                      </c:pt>
                      <c:pt idx="15361">
                        <c:v>386.98867018306203</c:v>
                      </c:pt>
                      <c:pt idx="15362">
                        <c:v>386.98840505397698</c:v>
                      </c:pt>
                      <c:pt idx="15363">
                        <c:v>386.98815523738301</c:v>
                      </c:pt>
                      <c:pt idx="15364">
                        <c:v>386.98785216615198</c:v>
                      </c:pt>
                      <c:pt idx="15365">
                        <c:v>386.98755903094099</c:v>
                      </c:pt>
                      <c:pt idx="15366">
                        <c:v>386.98724214470798</c:v>
                      </c:pt>
                      <c:pt idx="15367">
                        <c:v>386.98680344089598</c:v>
                      </c:pt>
                      <c:pt idx="15368">
                        <c:v>386.98449410593702</c:v>
                      </c:pt>
                      <c:pt idx="15369">
                        <c:v>386.98447079409601</c:v>
                      </c:pt>
                      <c:pt idx="15370">
                        <c:v>386.97836290276302</c:v>
                      </c:pt>
                      <c:pt idx="15371">
                        <c:v>386.97753284268703</c:v>
                      </c:pt>
                      <c:pt idx="15372">
                        <c:v>386.97652637644097</c:v>
                      </c:pt>
                      <c:pt idx="15373">
                        <c:v>386.96461408876303</c:v>
                      </c:pt>
                      <c:pt idx="15374">
                        <c:v>386.93796499180002</c:v>
                      </c:pt>
                      <c:pt idx="15375">
                        <c:v>386.93011629959102</c:v>
                      </c:pt>
                      <c:pt idx="15376">
                        <c:v>386.92566573816703</c:v>
                      </c:pt>
                      <c:pt idx="15377">
                        <c:v>386.91318468537702</c:v>
                      </c:pt>
                      <c:pt idx="15378">
                        <c:v>386.90224181474201</c:v>
                      </c:pt>
                      <c:pt idx="15379">
                        <c:v>386.88318421393802</c:v>
                      </c:pt>
                      <c:pt idx="15380">
                        <c:v>386.88223273133201</c:v>
                      </c:pt>
                      <c:pt idx="15381">
                        <c:v>386.87946558131898</c:v>
                      </c:pt>
                      <c:pt idx="15382">
                        <c:v>386.87872705111801</c:v>
                      </c:pt>
                      <c:pt idx="15383">
                        <c:v>386.87603792873301</c:v>
                      </c:pt>
                      <c:pt idx="15384">
                        <c:v>386.84864689849701</c:v>
                      </c:pt>
                      <c:pt idx="15385">
                        <c:v>386.839081069842</c:v>
                      </c:pt>
                      <c:pt idx="15386">
                        <c:v>386.83651329984599</c:v>
                      </c:pt>
                      <c:pt idx="15387">
                        <c:v>386.83164141816502</c:v>
                      </c:pt>
                      <c:pt idx="15388">
                        <c:v>386.824614055366</c:v>
                      </c:pt>
                      <c:pt idx="15389">
                        <c:v>386.804497720467</c:v>
                      </c:pt>
                      <c:pt idx="15390">
                        <c:v>386.79410698867798</c:v>
                      </c:pt>
                      <c:pt idx="15391">
                        <c:v>386.78497189525302</c:v>
                      </c:pt>
                      <c:pt idx="15392">
                        <c:v>386.78184735052099</c:v>
                      </c:pt>
                      <c:pt idx="15393">
                        <c:v>386.75819895371302</c:v>
                      </c:pt>
                      <c:pt idx="15394">
                        <c:v>386.751644136354</c:v>
                      </c:pt>
                      <c:pt idx="15395">
                        <c:v>386.73531563423398</c:v>
                      </c:pt>
                      <c:pt idx="15396">
                        <c:v>386.73370800017301</c:v>
                      </c:pt>
                      <c:pt idx="15397">
                        <c:v>386.73156250505298</c:v>
                      </c:pt>
                      <c:pt idx="15398">
                        <c:v>386.73026431169501</c:v>
                      </c:pt>
                      <c:pt idx="15399">
                        <c:v>386.72001108048602</c:v>
                      </c:pt>
                      <c:pt idx="15400">
                        <c:v>386.71690127765498</c:v>
                      </c:pt>
                      <c:pt idx="15401">
                        <c:v>386.70487971339298</c:v>
                      </c:pt>
                      <c:pt idx="15402">
                        <c:v>386.67454778818001</c:v>
                      </c:pt>
                      <c:pt idx="15403">
                        <c:v>386.67297717359901</c:v>
                      </c:pt>
                      <c:pt idx="15404">
                        <c:v>386.665967681815</c:v>
                      </c:pt>
                      <c:pt idx="15405">
                        <c:v>386.66006469274498</c:v>
                      </c:pt>
                      <c:pt idx="15406">
                        <c:v>386.65979869517298</c:v>
                      </c:pt>
                      <c:pt idx="15407">
                        <c:v>386.659319624658</c:v>
                      </c:pt>
                      <c:pt idx="15408">
                        <c:v>386.64028708553099</c:v>
                      </c:pt>
                      <c:pt idx="15409">
                        <c:v>386.63626630691198</c:v>
                      </c:pt>
                      <c:pt idx="15410">
                        <c:v>386.63459301538501</c:v>
                      </c:pt>
                      <c:pt idx="15411">
                        <c:v>386.63270884570898</c:v>
                      </c:pt>
                      <c:pt idx="15412">
                        <c:v>386.62657219743301</c:v>
                      </c:pt>
                      <c:pt idx="15413">
                        <c:v>386.62218364211299</c:v>
                      </c:pt>
                      <c:pt idx="15414">
                        <c:v>386.610604266314</c:v>
                      </c:pt>
                      <c:pt idx="15415">
                        <c:v>386.60861792633898</c:v>
                      </c:pt>
                      <c:pt idx="15416">
                        <c:v>386.60134406849397</c:v>
                      </c:pt>
                      <c:pt idx="15417">
                        <c:v>386.57605219879099</c:v>
                      </c:pt>
                      <c:pt idx="15418">
                        <c:v>386.566823348524</c:v>
                      </c:pt>
                      <c:pt idx="15419">
                        <c:v>386.551267598545</c:v>
                      </c:pt>
                      <c:pt idx="15420">
                        <c:v>386.53697301370602</c:v>
                      </c:pt>
                      <c:pt idx="15421">
                        <c:v>386.52142390745001</c:v>
                      </c:pt>
                      <c:pt idx="15422">
                        <c:v>386.51966031974098</c:v>
                      </c:pt>
                      <c:pt idx="15423">
                        <c:v>386.51947524550201</c:v>
                      </c:pt>
                      <c:pt idx="15424">
                        <c:v>386.51645050464901</c:v>
                      </c:pt>
                      <c:pt idx="15425">
                        <c:v>386.49498964321299</c:v>
                      </c:pt>
                      <c:pt idx="15426">
                        <c:v>386.49194997036199</c:v>
                      </c:pt>
                      <c:pt idx="15427">
                        <c:v>386.47857200125998</c:v>
                      </c:pt>
                      <c:pt idx="15428">
                        <c:v>386.43617963173699</c:v>
                      </c:pt>
                      <c:pt idx="15429">
                        <c:v>386.43603802390601</c:v>
                      </c:pt>
                      <c:pt idx="15430">
                        <c:v>386.43252508940498</c:v>
                      </c:pt>
                      <c:pt idx="15431">
                        <c:v>386.43116343517102</c:v>
                      </c:pt>
                      <c:pt idx="15432">
                        <c:v>386.42550918144002</c:v>
                      </c:pt>
                      <c:pt idx="15433">
                        <c:v>386.38874217694303</c:v>
                      </c:pt>
                      <c:pt idx="15434">
                        <c:v>386.38319097360602</c:v>
                      </c:pt>
                      <c:pt idx="15435">
                        <c:v>386.37377361261298</c:v>
                      </c:pt>
                      <c:pt idx="15436">
                        <c:v>386.37067523447502</c:v>
                      </c:pt>
                      <c:pt idx="15437">
                        <c:v>386.36311820711802</c:v>
                      </c:pt>
                      <c:pt idx="15438">
                        <c:v>386.35591402773298</c:v>
                      </c:pt>
                      <c:pt idx="15439">
                        <c:v>386.32095203275099</c:v>
                      </c:pt>
                      <c:pt idx="15440">
                        <c:v>386.31940011744899</c:v>
                      </c:pt>
                      <c:pt idx="15441">
                        <c:v>386.30741903709401</c:v>
                      </c:pt>
                      <c:pt idx="15442">
                        <c:v>386.29410510076099</c:v>
                      </c:pt>
                      <c:pt idx="15443">
                        <c:v>386.28231013502699</c:v>
                      </c:pt>
                      <c:pt idx="15444">
                        <c:v>386.27109930981402</c:v>
                      </c:pt>
                      <c:pt idx="15445">
                        <c:v>386.26921971526099</c:v>
                      </c:pt>
                      <c:pt idx="15446">
                        <c:v>386.25954701419698</c:v>
                      </c:pt>
                      <c:pt idx="15447">
                        <c:v>386.25040258814897</c:v>
                      </c:pt>
                      <c:pt idx="15448">
                        <c:v>386.248987250992</c:v>
                      </c:pt>
                      <c:pt idx="15449">
                        <c:v>386.21759626868902</c:v>
                      </c:pt>
                      <c:pt idx="15450">
                        <c:v>386.21443133133198</c:v>
                      </c:pt>
                      <c:pt idx="15451">
                        <c:v>386.21412568291697</c:v>
                      </c:pt>
                      <c:pt idx="15452">
                        <c:v>386.17762906915999</c:v>
                      </c:pt>
                      <c:pt idx="15453">
                        <c:v>386.16984431577799</c:v>
                      </c:pt>
                      <c:pt idx="15454">
                        <c:v>386.16606911609398</c:v>
                      </c:pt>
                      <c:pt idx="15455">
                        <c:v>386.14176336006699</c:v>
                      </c:pt>
                      <c:pt idx="15456">
                        <c:v>386.12456597453797</c:v>
                      </c:pt>
                      <c:pt idx="15457">
                        <c:v>386.11724211718098</c:v>
                      </c:pt>
                      <c:pt idx="15458">
                        <c:v>386.110730332792</c:v>
                      </c:pt>
                      <c:pt idx="15459">
                        <c:v>386.10788022454301</c:v>
                      </c:pt>
                      <c:pt idx="15460">
                        <c:v>386.08823659606003</c:v>
                      </c:pt>
                      <c:pt idx="15461">
                        <c:v>386.08778696542998</c:v>
                      </c:pt>
                      <c:pt idx="15462">
                        <c:v>386.04760040301301</c:v>
                      </c:pt>
                      <c:pt idx="15463">
                        <c:v>386.04232415495397</c:v>
                      </c:pt>
                      <c:pt idx="15464">
                        <c:v>386.02228823610398</c:v>
                      </c:pt>
                      <c:pt idx="15465">
                        <c:v>386.00280438331799</c:v>
                      </c:pt>
                      <c:pt idx="15466">
                        <c:v>386.001543637238</c:v>
                      </c:pt>
                      <c:pt idx="15467">
                        <c:v>385.992300948001</c:v>
                      </c:pt>
                      <c:pt idx="15468">
                        <c:v>385.99175983963499</c:v>
                      </c:pt>
                      <c:pt idx="15469">
                        <c:v>385.99022001614799</c:v>
                      </c:pt>
                      <c:pt idx="15470">
                        <c:v>385.97679375230803</c:v>
                      </c:pt>
                      <c:pt idx="15471">
                        <c:v>385.96783180732899</c:v>
                      </c:pt>
                      <c:pt idx="15472">
                        <c:v>385.94341877634702</c:v>
                      </c:pt>
                      <c:pt idx="15473">
                        <c:v>385.93027631388799</c:v>
                      </c:pt>
                      <c:pt idx="15474">
                        <c:v>385.91644740419099</c:v>
                      </c:pt>
                      <c:pt idx="15475">
                        <c:v>385.90337409829601</c:v>
                      </c:pt>
                      <c:pt idx="15476">
                        <c:v>385.87688978921602</c:v>
                      </c:pt>
                      <c:pt idx="15477">
                        <c:v>385.86385316980801</c:v>
                      </c:pt>
                      <c:pt idx="15478">
                        <c:v>385.81745004084701</c:v>
                      </c:pt>
                      <c:pt idx="15479">
                        <c:v>385.77937373883498</c:v>
                      </c:pt>
                      <c:pt idx="15480">
                        <c:v>385.77651921786901</c:v>
                      </c:pt>
                      <c:pt idx="15481">
                        <c:v>385.76489915052798</c:v>
                      </c:pt>
                      <c:pt idx="15482">
                        <c:v>385.75006197439899</c:v>
                      </c:pt>
                      <c:pt idx="15483">
                        <c:v>385.72072292949599</c:v>
                      </c:pt>
                      <c:pt idx="15484">
                        <c:v>385.707419006176</c:v>
                      </c:pt>
                      <c:pt idx="15485">
                        <c:v>385.68626554622898</c:v>
                      </c:pt>
                      <c:pt idx="15486">
                        <c:v>385.67352905831899</c:v>
                      </c:pt>
                      <c:pt idx="15487">
                        <c:v>385.66007532183198</c:v>
                      </c:pt>
                      <c:pt idx="15488">
                        <c:v>385.633604056259</c:v>
                      </c:pt>
                      <c:pt idx="15489">
                        <c:v>385.630496455659</c:v>
                      </c:pt>
                      <c:pt idx="15490">
                        <c:v>385.62030269538502</c:v>
                      </c:pt>
                      <c:pt idx="15491">
                        <c:v>385.58579806067502</c:v>
                      </c:pt>
                      <c:pt idx="15492">
                        <c:v>385.58559853331502</c:v>
                      </c:pt>
                      <c:pt idx="15493">
                        <c:v>385.58085649052703</c:v>
                      </c:pt>
                      <c:pt idx="15494">
                        <c:v>385.56944407272402</c:v>
                      </c:pt>
                      <c:pt idx="15495">
                        <c:v>385.560866814017</c:v>
                      </c:pt>
                      <c:pt idx="15496">
                        <c:v>385.53963506747402</c:v>
                      </c:pt>
                      <c:pt idx="15497">
                        <c:v>385.530801142271</c:v>
                      </c:pt>
                      <c:pt idx="15498">
                        <c:v>385.48895217694502</c:v>
                      </c:pt>
                      <c:pt idx="15499">
                        <c:v>385.47704195476098</c:v>
                      </c:pt>
                      <c:pt idx="15500">
                        <c:v>385.46157727728001</c:v>
                      </c:pt>
                      <c:pt idx="15501">
                        <c:v>385.46137249771698</c:v>
                      </c:pt>
                      <c:pt idx="15502">
                        <c:v>385.46043307421002</c:v>
                      </c:pt>
                      <c:pt idx="15503">
                        <c:v>385.45305958919198</c:v>
                      </c:pt>
                      <c:pt idx="15504">
                        <c:v>385.44381327437497</c:v>
                      </c:pt>
                      <c:pt idx="15505">
                        <c:v>385.43684458579901</c:v>
                      </c:pt>
                      <c:pt idx="15506">
                        <c:v>385.422266860756</c:v>
                      </c:pt>
                      <c:pt idx="15507">
                        <c:v>385.41014577971299</c:v>
                      </c:pt>
                      <c:pt idx="15508">
                        <c:v>385.35385569818999</c:v>
                      </c:pt>
                      <c:pt idx="15509">
                        <c:v>385.338862165877</c:v>
                      </c:pt>
                      <c:pt idx="15510">
                        <c:v>385.33170090905998</c:v>
                      </c:pt>
                      <c:pt idx="15511">
                        <c:v>385.31377478857701</c:v>
                      </c:pt>
                      <c:pt idx="15512">
                        <c:v>385.30332867073997</c:v>
                      </c:pt>
                      <c:pt idx="15513">
                        <c:v>385.29500145021802</c:v>
                      </c:pt>
                      <c:pt idx="15514">
                        <c:v>385.29161890614603</c:v>
                      </c:pt>
                      <c:pt idx="15515">
                        <c:v>385.28212465291199</c:v>
                      </c:pt>
                      <c:pt idx="15516">
                        <c:v>385.266401099939</c:v>
                      </c:pt>
                      <c:pt idx="15517">
                        <c:v>385.26067474480197</c:v>
                      </c:pt>
                      <c:pt idx="15518">
                        <c:v>385.25406383540297</c:v>
                      </c:pt>
                      <c:pt idx="15519">
                        <c:v>385.25406383540297</c:v>
                      </c:pt>
                      <c:pt idx="15520">
                        <c:v>385.24989387216999</c:v>
                      </c:pt>
                      <c:pt idx="15521">
                        <c:v>385.24475932734299</c:v>
                      </c:pt>
                      <c:pt idx="15522">
                        <c:v>385.244465466512</c:v>
                      </c:pt>
                      <c:pt idx="15523">
                        <c:v>385.243009570335</c:v>
                      </c:pt>
                      <c:pt idx="15524">
                        <c:v>385.24205078432999</c:v>
                      </c:pt>
                      <c:pt idx="15525">
                        <c:v>385.23023422602103</c:v>
                      </c:pt>
                      <c:pt idx="15526">
                        <c:v>385.22822718339501</c:v>
                      </c:pt>
                      <c:pt idx="15527">
                        <c:v>385.194004013133</c:v>
                      </c:pt>
                      <c:pt idx="15528">
                        <c:v>385.18681264059398</c:v>
                      </c:pt>
                      <c:pt idx="15529">
                        <c:v>385.179756151459</c:v>
                      </c:pt>
                      <c:pt idx="15530">
                        <c:v>385.17944657819402</c:v>
                      </c:pt>
                      <c:pt idx="15531">
                        <c:v>385.143540625566</c:v>
                      </c:pt>
                      <c:pt idx="15532">
                        <c:v>385.128827925336</c:v>
                      </c:pt>
                      <c:pt idx="15533">
                        <c:v>385.10277381006898</c:v>
                      </c:pt>
                      <c:pt idx="15534">
                        <c:v>385.07673005699399</c:v>
                      </c:pt>
                      <c:pt idx="15535">
                        <c:v>385.07015623799202</c:v>
                      </c:pt>
                      <c:pt idx="15536">
                        <c:v>385.05919061612002</c:v>
                      </c:pt>
                      <c:pt idx="15537">
                        <c:v>385.040557985063</c:v>
                      </c:pt>
                      <c:pt idx="15538">
                        <c:v>385.040386101769</c:v>
                      </c:pt>
                      <c:pt idx="15539">
                        <c:v>385.03422561325698</c:v>
                      </c:pt>
                      <c:pt idx="15540">
                        <c:v>385.02438664826298</c:v>
                      </c:pt>
                      <c:pt idx="15541">
                        <c:v>385.02088231387199</c:v>
                      </c:pt>
                      <c:pt idx="15542">
                        <c:v>385.01542267326602</c:v>
                      </c:pt>
                      <c:pt idx="15543">
                        <c:v>385.01286114242401</c:v>
                      </c:pt>
                      <c:pt idx="15544">
                        <c:v>385.00721757330598</c:v>
                      </c:pt>
                      <c:pt idx="15545">
                        <c:v>385.00335136777397</c:v>
                      </c:pt>
                      <c:pt idx="15546">
                        <c:v>384.99961509983302</c:v>
                      </c:pt>
                      <c:pt idx="15547">
                        <c:v>384.99899153309798</c:v>
                      </c:pt>
                      <c:pt idx="15548">
                        <c:v>384.97256744373902</c:v>
                      </c:pt>
                      <c:pt idx="15549">
                        <c:v>384.96416886664201</c:v>
                      </c:pt>
                      <c:pt idx="15550">
                        <c:v>384.92144110408401</c:v>
                      </c:pt>
                      <c:pt idx="15551">
                        <c:v>384.91491065128599</c:v>
                      </c:pt>
                      <c:pt idx="15552">
                        <c:v>384.89458529056799</c:v>
                      </c:pt>
                      <c:pt idx="15553">
                        <c:v>384.88203170701001</c:v>
                      </c:pt>
                      <c:pt idx="15554">
                        <c:v>384.85525653962998</c:v>
                      </c:pt>
                      <c:pt idx="15555">
                        <c:v>384.81918984622098</c:v>
                      </c:pt>
                      <c:pt idx="15556">
                        <c:v>384.80543317108499</c:v>
                      </c:pt>
                      <c:pt idx="15557">
                        <c:v>384.80319020536302</c:v>
                      </c:pt>
                      <c:pt idx="15558">
                        <c:v>384.79384938004603</c:v>
                      </c:pt>
                      <c:pt idx="15559">
                        <c:v>384.793229058544</c:v>
                      </c:pt>
                      <c:pt idx="15560">
                        <c:v>384.78593561263102</c:v>
                      </c:pt>
                      <c:pt idx="15561">
                        <c:v>384.76269124101202</c:v>
                      </c:pt>
                      <c:pt idx="15562">
                        <c:v>384.75369519448401</c:v>
                      </c:pt>
                      <c:pt idx="15563">
                        <c:v>384.75237002985301</c:v>
                      </c:pt>
                      <c:pt idx="15564">
                        <c:v>384.752014621135</c:v>
                      </c:pt>
                      <c:pt idx="15565">
                        <c:v>384.75171371827298</c:v>
                      </c:pt>
                      <c:pt idx="15566">
                        <c:v>384.75005734241</c:v>
                      </c:pt>
                      <c:pt idx="15567">
                        <c:v>384.74638889129398</c:v>
                      </c:pt>
                      <c:pt idx="15568">
                        <c:v>384.74448277749502</c:v>
                      </c:pt>
                      <c:pt idx="15569">
                        <c:v>384.741340873176</c:v>
                      </c:pt>
                      <c:pt idx="15570">
                        <c:v>384.72550975616099</c:v>
                      </c:pt>
                      <c:pt idx="15571">
                        <c:v>384.72517358440803</c:v>
                      </c:pt>
                      <c:pt idx="15572">
                        <c:v>384.72475287899999</c:v>
                      </c:pt>
                      <c:pt idx="15573">
                        <c:v>384.72089454801898</c:v>
                      </c:pt>
                      <c:pt idx="15574">
                        <c:v>384.70783495427997</c:v>
                      </c:pt>
                      <c:pt idx="15575">
                        <c:v>384.70734491262601</c:v>
                      </c:pt>
                      <c:pt idx="15576">
                        <c:v>384.70727437901797</c:v>
                      </c:pt>
                      <c:pt idx="15577">
                        <c:v>384.70642860570001</c:v>
                      </c:pt>
                      <c:pt idx="15578">
                        <c:v>384.69166490947703</c:v>
                      </c:pt>
                      <c:pt idx="15579">
                        <c:v>384.66829003889399</c:v>
                      </c:pt>
                      <c:pt idx="15580">
                        <c:v>384.64788629232697</c:v>
                      </c:pt>
                      <c:pt idx="15581">
                        <c:v>384.645910799479</c:v>
                      </c:pt>
                      <c:pt idx="15582">
                        <c:v>384.644320605281</c:v>
                      </c:pt>
                      <c:pt idx="15583">
                        <c:v>384.62232683069499</c:v>
                      </c:pt>
                      <c:pt idx="15584">
                        <c:v>384.60511305041399</c:v>
                      </c:pt>
                      <c:pt idx="15585">
                        <c:v>384.59448967124399</c:v>
                      </c:pt>
                      <c:pt idx="15586">
                        <c:v>384.58470437513603</c:v>
                      </c:pt>
                      <c:pt idx="15587">
                        <c:v>384.572719009075</c:v>
                      </c:pt>
                      <c:pt idx="15588">
                        <c:v>384.57176819919101</c:v>
                      </c:pt>
                      <c:pt idx="15589">
                        <c:v>384.57005701183402</c:v>
                      </c:pt>
                      <c:pt idx="15590">
                        <c:v>384.55413096483198</c:v>
                      </c:pt>
                      <c:pt idx="15591">
                        <c:v>384.55393702914199</c:v>
                      </c:pt>
                      <c:pt idx="15592">
                        <c:v>384.54388436004501</c:v>
                      </c:pt>
                      <c:pt idx="15593">
                        <c:v>384.54318892584899</c:v>
                      </c:pt>
                      <c:pt idx="15594">
                        <c:v>384.54222244755101</c:v>
                      </c:pt>
                      <c:pt idx="15595">
                        <c:v>384.54017416577398</c:v>
                      </c:pt>
                      <c:pt idx="15596">
                        <c:v>384.53757664281198</c:v>
                      </c:pt>
                      <c:pt idx="15597">
                        <c:v>384.53593149424398</c:v>
                      </c:pt>
                      <c:pt idx="15598">
                        <c:v>384.53534404992598</c:v>
                      </c:pt>
                      <c:pt idx="15599">
                        <c:v>384.53478740961401</c:v>
                      </c:pt>
                      <c:pt idx="15600">
                        <c:v>384.52844975588999</c:v>
                      </c:pt>
                      <c:pt idx="15601">
                        <c:v>384.52747875182303</c:v>
                      </c:pt>
                      <c:pt idx="15602">
                        <c:v>384.52087195301402</c:v>
                      </c:pt>
                      <c:pt idx="15603">
                        <c:v>384.50059752560298</c:v>
                      </c:pt>
                      <c:pt idx="15604">
                        <c:v>384.49045222989099</c:v>
                      </c:pt>
                      <c:pt idx="15605">
                        <c:v>384.48420211437002</c:v>
                      </c:pt>
                      <c:pt idx="15606">
                        <c:v>384.46967320201099</c:v>
                      </c:pt>
                      <c:pt idx="15607">
                        <c:v>384.457552375771</c:v>
                      </c:pt>
                      <c:pt idx="15608">
                        <c:v>384.444746331847</c:v>
                      </c:pt>
                      <c:pt idx="15609">
                        <c:v>384.442157837043</c:v>
                      </c:pt>
                      <c:pt idx="15610">
                        <c:v>384.437236479349</c:v>
                      </c:pt>
                      <c:pt idx="15611">
                        <c:v>384.43316304323901</c:v>
                      </c:pt>
                      <c:pt idx="15612">
                        <c:v>384.41995004819199</c:v>
                      </c:pt>
                      <c:pt idx="15613">
                        <c:v>384.41034869453699</c:v>
                      </c:pt>
                      <c:pt idx="15614">
                        <c:v>384.40036634390998</c:v>
                      </c:pt>
                      <c:pt idx="15615">
                        <c:v>384.39696917508201</c:v>
                      </c:pt>
                      <c:pt idx="15616">
                        <c:v>384.39383116727203</c:v>
                      </c:pt>
                      <c:pt idx="15617">
                        <c:v>384.38154421627797</c:v>
                      </c:pt>
                      <c:pt idx="15618">
                        <c:v>384.371823419961</c:v>
                      </c:pt>
                      <c:pt idx="15619">
                        <c:v>384.35961947913802</c:v>
                      </c:pt>
                      <c:pt idx="15620">
                        <c:v>384.35516623447899</c:v>
                      </c:pt>
                      <c:pt idx="15621">
                        <c:v>384.34979738173399</c:v>
                      </c:pt>
                      <c:pt idx="15622">
                        <c:v>384.34888705963499</c:v>
                      </c:pt>
                      <c:pt idx="15623">
                        <c:v>384.34453175314098</c:v>
                      </c:pt>
                      <c:pt idx="15624">
                        <c:v>384.322126574621</c:v>
                      </c:pt>
                      <c:pt idx="15625">
                        <c:v>384.32080336480902</c:v>
                      </c:pt>
                      <c:pt idx="15626">
                        <c:v>384.26321911121403</c:v>
                      </c:pt>
                      <c:pt idx="15627">
                        <c:v>384.23097468076401</c:v>
                      </c:pt>
                      <c:pt idx="15628">
                        <c:v>384.22085811923199</c:v>
                      </c:pt>
                      <c:pt idx="15629">
                        <c:v>384.21212144930502</c:v>
                      </c:pt>
                      <c:pt idx="15630">
                        <c:v>384.18615442903001</c:v>
                      </c:pt>
                      <c:pt idx="15631">
                        <c:v>384.17639720949199</c:v>
                      </c:pt>
                      <c:pt idx="15632">
                        <c:v>384.174898973827</c:v>
                      </c:pt>
                      <c:pt idx="15633">
                        <c:v>384.16369821728199</c:v>
                      </c:pt>
                      <c:pt idx="15634">
                        <c:v>384.16172708031303</c:v>
                      </c:pt>
                      <c:pt idx="15635">
                        <c:v>384.15816112529001</c:v>
                      </c:pt>
                      <c:pt idx="15636">
                        <c:v>384.13567081592601</c:v>
                      </c:pt>
                      <c:pt idx="15637">
                        <c:v>384.12895699702801</c:v>
                      </c:pt>
                      <c:pt idx="15638">
                        <c:v>384.12626457718801</c:v>
                      </c:pt>
                      <c:pt idx="15639">
                        <c:v>384.11722167558298</c:v>
                      </c:pt>
                      <c:pt idx="15640">
                        <c:v>384.100104203385</c:v>
                      </c:pt>
                      <c:pt idx="15641">
                        <c:v>384.08869943236601</c:v>
                      </c:pt>
                      <c:pt idx="15642">
                        <c:v>383.99572921720602</c:v>
                      </c:pt>
                      <c:pt idx="15643">
                        <c:v>383.97580482447302</c:v>
                      </c:pt>
                      <c:pt idx="15644">
                        <c:v>383.96765466183899</c:v>
                      </c:pt>
                      <c:pt idx="15645">
                        <c:v>383.96761075412701</c:v>
                      </c:pt>
                      <c:pt idx="15646">
                        <c:v>383.9623321734</c:v>
                      </c:pt>
                      <c:pt idx="15647">
                        <c:v>383.95179122809702</c:v>
                      </c:pt>
                      <c:pt idx="15648">
                        <c:v>383.94701713418999</c:v>
                      </c:pt>
                      <c:pt idx="15649">
                        <c:v>383.92328662760599</c:v>
                      </c:pt>
                      <c:pt idx="15650">
                        <c:v>383.90692224340597</c:v>
                      </c:pt>
                      <c:pt idx="15651">
                        <c:v>383.90452608786399</c:v>
                      </c:pt>
                      <c:pt idx="15652">
                        <c:v>383.90221792176197</c:v>
                      </c:pt>
                      <c:pt idx="15653">
                        <c:v>383.89681365347701</c:v>
                      </c:pt>
                      <c:pt idx="15654">
                        <c:v>383.89412833523602</c:v>
                      </c:pt>
                      <c:pt idx="15655">
                        <c:v>383.88818116184501</c:v>
                      </c:pt>
                      <c:pt idx="15656">
                        <c:v>383.87723001594702</c:v>
                      </c:pt>
                      <c:pt idx="15657">
                        <c:v>383.84688965043199</c:v>
                      </c:pt>
                      <c:pt idx="15658">
                        <c:v>383.83856406870802</c:v>
                      </c:pt>
                      <c:pt idx="15659">
                        <c:v>383.83299859815401</c:v>
                      </c:pt>
                      <c:pt idx="15660">
                        <c:v>383.83144062580902</c:v>
                      </c:pt>
                      <c:pt idx="15661">
                        <c:v>383.81990861568801</c:v>
                      </c:pt>
                      <c:pt idx="15662">
                        <c:v>383.81971871073802</c:v>
                      </c:pt>
                      <c:pt idx="15663">
                        <c:v>383.806501109289</c:v>
                      </c:pt>
                      <c:pt idx="15664">
                        <c:v>383.75339889006102</c:v>
                      </c:pt>
                      <c:pt idx="15665">
                        <c:v>383.75244583421801</c:v>
                      </c:pt>
                      <c:pt idx="15666">
                        <c:v>383.74674681683098</c:v>
                      </c:pt>
                      <c:pt idx="15667">
                        <c:v>383.70869505738898</c:v>
                      </c:pt>
                      <c:pt idx="15668">
                        <c:v>383.68527933220298</c:v>
                      </c:pt>
                      <c:pt idx="15669">
                        <c:v>383.65141893736399</c:v>
                      </c:pt>
                      <c:pt idx="15670">
                        <c:v>383.62536272194001</c:v>
                      </c:pt>
                      <c:pt idx="15671">
                        <c:v>383.62228662697697</c:v>
                      </c:pt>
                      <c:pt idx="15672">
                        <c:v>383.620475416467</c:v>
                      </c:pt>
                      <c:pt idx="15673">
                        <c:v>383.60768209518602</c:v>
                      </c:pt>
                      <c:pt idx="15674">
                        <c:v>383.60719986203401</c:v>
                      </c:pt>
                      <c:pt idx="15675">
                        <c:v>383.57486072520101</c:v>
                      </c:pt>
                      <c:pt idx="15676">
                        <c:v>383.57440246723399</c:v>
                      </c:pt>
                      <c:pt idx="15677">
                        <c:v>383.571329615266</c:v>
                      </c:pt>
                      <c:pt idx="15678">
                        <c:v>383.56196494686498</c:v>
                      </c:pt>
                      <c:pt idx="15679">
                        <c:v>383.54300902713697</c:v>
                      </c:pt>
                      <c:pt idx="15680">
                        <c:v>383.54272951843802</c:v>
                      </c:pt>
                      <c:pt idx="15681">
                        <c:v>383.52808513671999</c:v>
                      </c:pt>
                      <c:pt idx="15682">
                        <c:v>383.499805471277</c:v>
                      </c:pt>
                      <c:pt idx="15683">
                        <c:v>383.476728493395</c:v>
                      </c:pt>
                      <c:pt idx="15684">
                        <c:v>383.46887866358901</c:v>
                      </c:pt>
                      <c:pt idx="15685">
                        <c:v>383.46272834325202</c:v>
                      </c:pt>
                      <c:pt idx="15686">
                        <c:v>383.45026645159902</c:v>
                      </c:pt>
                      <c:pt idx="15687">
                        <c:v>383.44253556675898</c:v>
                      </c:pt>
                      <c:pt idx="15688">
                        <c:v>383.41584932015502</c:v>
                      </c:pt>
                      <c:pt idx="15689">
                        <c:v>383.41347640239599</c:v>
                      </c:pt>
                      <c:pt idx="15690">
                        <c:v>383.33050916331001</c:v>
                      </c:pt>
                      <c:pt idx="15691">
                        <c:v>383.32096899904798</c:v>
                      </c:pt>
                      <c:pt idx="15692">
                        <c:v>383.31563813267798</c:v>
                      </c:pt>
                      <c:pt idx="15693">
                        <c:v>383.30797501132901</c:v>
                      </c:pt>
                      <c:pt idx="15694">
                        <c:v>383.29735476902403</c:v>
                      </c:pt>
                      <c:pt idx="15695">
                        <c:v>383.29167162811802</c:v>
                      </c:pt>
                      <c:pt idx="15696">
                        <c:v>383.22247288302702</c:v>
                      </c:pt>
                      <c:pt idx="15697">
                        <c:v>383.20676403746103</c:v>
                      </c:pt>
                      <c:pt idx="15698">
                        <c:v>383.16787307513499</c:v>
                      </c:pt>
                      <c:pt idx="15699">
                        <c:v>383.16262638614501</c:v>
                      </c:pt>
                      <c:pt idx="15700">
                        <c:v>383.146056846448</c:v>
                      </c:pt>
                      <c:pt idx="15701">
                        <c:v>383.14227976203301</c:v>
                      </c:pt>
                      <c:pt idx="15702">
                        <c:v>383.13963175517398</c:v>
                      </c:pt>
                      <c:pt idx="15703">
                        <c:v>383.11880136703502</c:v>
                      </c:pt>
                      <c:pt idx="15704">
                        <c:v>383.11122589798299</c:v>
                      </c:pt>
                      <c:pt idx="15705">
                        <c:v>383.10131713973698</c:v>
                      </c:pt>
                      <c:pt idx="15706">
                        <c:v>383.09402817989502</c:v>
                      </c:pt>
                      <c:pt idx="15707">
                        <c:v>383.07105117494098</c:v>
                      </c:pt>
                      <c:pt idx="15708">
                        <c:v>383.06918845068401</c:v>
                      </c:pt>
                      <c:pt idx="15709">
                        <c:v>383.062956342593</c:v>
                      </c:pt>
                      <c:pt idx="15710">
                        <c:v>383.06282480435198</c:v>
                      </c:pt>
                      <c:pt idx="15711">
                        <c:v>383.05974905576301</c:v>
                      </c:pt>
                      <c:pt idx="15712">
                        <c:v>383.05946857232698</c:v>
                      </c:pt>
                      <c:pt idx="15713">
                        <c:v>383.05330579901999</c:v>
                      </c:pt>
                      <c:pt idx="15714">
                        <c:v>383.02515466385302</c:v>
                      </c:pt>
                      <c:pt idx="15715">
                        <c:v>383.01708113053297</c:v>
                      </c:pt>
                      <c:pt idx="15716">
                        <c:v>383.00195129093999</c:v>
                      </c:pt>
                      <c:pt idx="15717">
                        <c:v>382.99624797903698</c:v>
                      </c:pt>
                      <c:pt idx="15718">
                        <c:v>382.948817832477</c:v>
                      </c:pt>
                      <c:pt idx="15719">
                        <c:v>382.93140490822202</c:v>
                      </c:pt>
                      <c:pt idx="15720">
                        <c:v>382.905242493608</c:v>
                      </c:pt>
                      <c:pt idx="15721">
                        <c:v>382.86083681233703</c:v>
                      </c:pt>
                      <c:pt idx="15722">
                        <c:v>382.85115726743402</c:v>
                      </c:pt>
                      <c:pt idx="15723">
                        <c:v>382.84657551821101</c:v>
                      </c:pt>
                      <c:pt idx="15724">
                        <c:v>382.84496201145498</c:v>
                      </c:pt>
                      <c:pt idx="15725">
                        <c:v>382.82150185468299</c:v>
                      </c:pt>
                      <c:pt idx="15726">
                        <c:v>382.79692638476598</c:v>
                      </c:pt>
                      <c:pt idx="15727">
                        <c:v>382.79183133076702</c:v>
                      </c:pt>
                      <c:pt idx="15728">
                        <c:v>382.79177072933197</c:v>
                      </c:pt>
                      <c:pt idx="15729">
                        <c:v>382.77564156772002</c:v>
                      </c:pt>
                      <c:pt idx="15730">
                        <c:v>382.76002758694699</c:v>
                      </c:pt>
                      <c:pt idx="15731">
                        <c:v>382.748962336913</c:v>
                      </c:pt>
                      <c:pt idx="15732">
                        <c:v>382.73372221219898</c:v>
                      </c:pt>
                      <c:pt idx="15733">
                        <c:v>382.731547627976</c:v>
                      </c:pt>
                      <c:pt idx="15734">
                        <c:v>382.70691431923802</c:v>
                      </c:pt>
                      <c:pt idx="15735">
                        <c:v>382.69863932271602</c:v>
                      </c:pt>
                      <c:pt idx="15736">
                        <c:v>382.69398424885401</c:v>
                      </c:pt>
                      <c:pt idx="15737">
                        <c:v>382.69240615984199</c:v>
                      </c:pt>
                      <c:pt idx="15738">
                        <c:v>382.69195369848899</c:v>
                      </c:pt>
                      <c:pt idx="15739">
                        <c:v>382.67112546331703</c:v>
                      </c:pt>
                      <c:pt idx="15740">
                        <c:v>382.66324089768</c:v>
                      </c:pt>
                      <c:pt idx="15741">
                        <c:v>382.656238792247</c:v>
                      </c:pt>
                      <c:pt idx="15742">
                        <c:v>382.65586609033102</c:v>
                      </c:pt>
                      <c:pt idx="15743">
                        <c:v>382.64787022661102</c:v>
                      </c:pt>
                      <c:pt idx="15744">
                        <c:v>382.61253954848598</c:v>
                      </c:pt>
                      <c:pt idx="15745">
                        <c:v>382.59907449543101</c:v>
                      </c:pt>
                      <c:pt idx="15746">
                        <c:v>382.56404028478403</c:v>
                      </c:pt>
                      <c:pt idx="15747">
                        <c:v>382.55512507004897</c:v>
                      </c:pt>
                      <c:pt idx="15748">
                        <c:v>382.538979424807</c:v>
                      </c:pt>
                      <c:pt idx="15749">
                        <c:v>382.538676117313</c:v>
                      </c:pt>
                      <c:pt idx="15750">
                        <c:v>382.53575567895501</c:v>
                      </c:pt>
                      <c:pt idx="15751">
                        <c:v>382.529780684012</c:v>
                      </c:pt>
                      <c:pt idx="15752">
                        <c:v>382.52459374065802</c:v>
                      </c:pt>
                      <c:pt idx="15753">
                        <c:v>382.46552148655297</c:v>
                      </c:pt>
                      <c:pt idx="15754">
                        <c:v>382.46505764962598</c:v>
                      </c:pt>
                      <c:pt idx="15755">
                        <c:v>382.45983768298498</c:v>
                      </c:pt>
                      <c:pt idx="15756">
                        <c:v>382.45026778654398</c:v>
                      </c:pt>
                      <c:pt idx="15757">
                        <c:v>382.41324341249901</c:v>
                      </c:pt>
                      <c:pt idx="15758">
                        <c:v>382.39654644858501</c:v>
                      </c:pt>
                      <c:pt idx="15759">
                        <c:v>382.393274508589</c:v>
                      </c:pt>
                      <c:pt idx="15760">
                        <c:v>382.36938723165201</c:v>
                      </c:pt>
                      <c:pt idx="15761">
                        <c:v>382.35736669151601</c:v>
                      </c:pt>
                      <c:pt idx="15762">
                        <c:v>382.29675397006997</c:v>
                      </c:pt>
                      <c:pt idx="15763">
                        <c:v>382.292184877252</c:v>
                      </c:pt>
                      <c:pt idx="15764">
                        <c:v>382.26703382111702</c:v>
                      </c:pt>
                      <c:pt idx="15765">
                        <c:v>382.22720803732199</c:v>
                      </c:pt>
                      <c:pt idx="15766">
                        <c:v>382.22259068014603</c:v>
                      </c:pt>
                      <c:pt idx="15767">
                        <c:v>382.21698837173</c:v>
                      </c:pt>
                      <c:pt idx="15768">
                        <c:v>382.21698837173</c:v>
                      </c:pt>
                      <c:pt idx="15769">
                        <c:v>382.18689483866001</c:v>
                      </c:pt>
                      <c:pt idx="15770">
                        <c:v>382.18624400830703</c:v>
                      </c:pt>
                      <c:pt idx="15771">
                        <c:v>382.17881762104599</c:v>
                      </c:pt>
                      <c:pt idx="15772">
                        <c:v>382.14897161062203</c:v>
                      </c:pt>
                      <c:pt idx="15773">
                        <c:v>382.12135742316002</c:v>
                      </c:pt>
                      <c:pt idx="15774">
                        <c:v>382.09948064678701</c:v>
                      </c:pt>
                      <c:pt idx="15775">
                        <c:v>382.07089201909702</c:v>
                      </c:pt>
                      <c:pt idx="15776">
                        <c:v>382.05372590823202</c:v>
                      </c:pt>
                      <c:pt idx="15777">
                        <c:v>382.03985760995698</c:v>
                      </c:pt>
                      <c:pt idx="15778">
                        <c:v>382.032442440002</c:v>
                      </c:pt>
                      <c:pt idx="15779">
                        <c:v>382.02024977707703</c:v>
                      </c:pt>
                      <c:pt idx="15780">
                        <c:v>382.01392612168797</c:v>
                      </c:pt>
                      <c:pt idx="15781">
                        <c:v>381.907383326689</c:v>
                      </c:pt>
                      <c:pt idx="15782">
                        <c:v>381.89308641919098</c:v>
                      </c:pt>
                      <c:pt idx="15783">
                        <c:v>381.88449430620699</c:v>
                      </c:pt>
                      <c:pt idx="15784">
                        <c:v>381.883616132079</c:v>
                      </c:pt>
                      <c:pt idx="15785">
                        <c:v>381.875132973088</c:v>
                      </c:pt>
                      <c:pt idx="15786">
                        <c:v>381.86843910262201</c:v>
                      </c:pt>
                      <c:pt idx="15787">
                        <c:v>381.851841267466</c:v>
                      </c:pt>
                      <c:pt idx="15788">
                        <c:v>381.83809356898098</c:v>
                      </c:pt>
                      <c:pt idx="15789">
                        <c:v>381.81414791409202</c:v>
                      </c:pt>
                      <c:pt idx="15790">
                        <c:v>381.79993437759498</c:v>
                      </c:pt>
                      <c:pt idx="15791">
                        <c:v>381.72617225457401</c:v>
                      </c:pt>
                      <c:pt idx="15792">
                        <c:v>381.72385422554299</c:v>
                      </c:pt>
                      <c:pt idx="15793">
                        <c:v>381.71869190882302</c:v>
                      </c:pt>
                      <c:pt idx="15794">
                        <c:v>381.71105308531799</c:v>
                      </c:pt>
                      <c:pt idx="15795">
                        <c:v>381.68090092016098</c:v>
                      </c:pt>
                      <c:pt idx="15796">
                        <c:v>381.67633630655598</c:v>
                      </c:pt>
                      <c:pt idx="15797">
                        <c:v>381.67488198196202</c:v>
                      </c:pt>
                      <c:pt idx="15798">
                        <c:v>381.66938333066298</c:v>
                      </c:pt>
                      <c:pt idx="15799">
                        <c:v>381.60919017357497</c:v>
                      </c:pt>
                      <c:pt idx="15800">
                        <c:v>381.60166825373102</c:v>
                      </c:pt>
                      <c:pt idx="15801">
                        <c:v>381.59129736683298</c:v>
                      </c:pt>
                      <c:pt idx="15802">
                        <c:v>381.53714937374002</c:v>
                      </c:pt>
                      <c:pt idx="15803">
                        <c:v>381.51584838861498</c:v>
                      </c:pt>
                      <c:pt idx="15804">
                        <c:v>381.51435584336599</c:v>
                      </c:pt>
                      <c:pt idx="15805">
                        <c:v>381.51254629465899</c:v>
                      </c:pt>
                      <c:pt idx="15806">
                        <c:v>381.49775237988598</c:v>
                      </c:pt>
                      <c:pt idx="15807">
                        <c:v>381.46976198933999</c:v>
                      </c:pt>
                      <c:pt idx="15808">
                        <c:v>381.45267961712699</c:v>
                      </c:pt>
                      <c:pt idx="15809">
                        <c:v>381.43198428869101</c:v>
                      </c:pt>
                      <c:pt idx="15810">
                        <c:v>381.42563513650202</c:v>
                      </c:pt>
                      <c:pt idx="15811">
                        <c:v>381.41515640151101</c:v>
                      </c:pt>
                      <c:pt idx="15812">
                        <c:v>381.38844177219403</c:v>
                      </c:pt>
                      <c:pt idx="15813">
                        <c:v>381.38080810465101</c:v>
                      </c:pt>
                      <c:pt idx="15814">
                        <c:v>381.37804685105101</c:v>
                      </c:pt>
                      <c:pt idx="15815">
                        <c:v>381.36686952475497</c:v>
                      </c:pt>
                      <c:pt idx="15816">
                        <c:v>381.344632957984</c:v>
                      </c:pt>
                      <c:pt idx="15817">
                        <c:v>381.34463091538998</c:v>
                      </c:pt>
                      <c:pt idx="15818">
                        <c:v>381.34402153711699</c:v>
                      </c:pt>
                      <c:pt idx="15819">
                        <c:v>381.310402311617</c:v>
                      </c:pt>
                      <c:pt idx="15820">
                        <c:v>381.27901070183998</c:v>
                      </c:pt>
                      <c:pt idx="15821">
                        <c:v>381.275718731778</c:v>
                      </c:pt>
                      <c:pt idx="15822">
                        <c:v>381.26284922338101</c:v>
                      </c:pt>
                      <c:pt idx="15823">
                        <c:v>381.25304843979899</c:v>
                      </c:pt>
                      <c:pt idx="15824">
                        <c:v>381.22956867443099</c:v>
                      </c:pt>
                      <c:pt idx="15825">
                        <c:v>381.21837219652099</c:v>
                      </c:pt>
                      <c:pt idx="15826">
                        <c:v>381.18087519578899</c:v>
                      </c:pt>
                      <c:pt idx="15827">
                        <c:v>381.14048512398</c:v>
                      </c:pt>
                      <c:pt idx="15828">
                        <c:v>381.13154100326102</c:v>
                      </c:pt>
                      <c:pt idx="15829">
                        <c:v>381.12379901676201</c:v>
                      </c:pt>
                      <c:pt idx="15830">
                        <c:v>381.052261127512</c:v>
                      </c:pt>
                      <c:pt idx="15831">
                        <c:v>381.05168610017398</c:v>
                      </c:pt>
                      <c:pt idx="15832">
                        <c:v>380.97539161642197</c:v>
                      </c:pt>
                      <c:pt idx="15833">
                        <c:v>380.953904786804</c:v>
                      </c:pt>
                      <c:pt idx="15834">
                        <c:v>380.91421390395402</c:v>
                      </c:pt>
                      <c:pt idx="15835">
                        <c:v>380.91080613230702</c:v>
                      </c:pt>
                      <c:pt idx="15836">
                        <c:v>380.89223096119599</c:v>
                      </c:pt>
                      <c:pt idx="15837">
                        <c:v>380.88193370472197</c:v>
                      </c:pt>
                      <c:pt idx="15838">
                        <c:v>380.85044078065101</c:v>
                      </c:pt>
                      <c:pt idx="15839">
                        <c:v>380.84717384698399</c:v>
                      </c:pt>
                      <c:pt idx="15840">
                        <c:v>380.78683709890203</c:v>
                      </c:pt>
                      <c:pt idx="15841">
                        <c:v>380.78043968093101</c:v>
                      </c:pt>
                      <c:pt idx="15842">
                        <c:v>380.77565875183501</c:v>
                      </c:pt>
                      <c:pt idx="15843">
                        <c:v>380.72500419641602</c:v>
                      </c:pt>
                      <c:pt idx="15844">
                        <c:v>380.71542559649203</c:v>
                      </c:pt>
                      <c:pt idx="15845">
                        <c:v>380.71470499103901</c:v>
                      </c:pt>
                      <c:pt idx="15846">
                        <c:v>380.71225269518902</c:v>
                      </c:pt>
                      <c:pt idx="15847">
                        <c:v>380.70936559737299</c:v>
                      </c:pt>
                      <c:pt idx="15848">
                        <c:v>380.70306091183198</c:v>
                      </c:pt>
                      <c:pt idx="15849">
                        <c:v>380.69327564431097</c:v>
                      </c:pt>
                      <c:pt idx="15850">
                        <c:v>380.69253035528402</c:v>
                      </c:pt>
                      <c:pt idx="15851">
                        <c:v>380.68860264978798</c:v>
                      </c:pt>
                      <c:pt idx="15852">
                        <c:v>380.672672393715</c:v>
                      </c:pt>
                      <c:pt idx="15853">
                        <c:v>380.59545400343899</c:v>
                      </c:pt>
                      <c:pt idx="15854">
                        <c:v>380.52699059392802</c:v>
                      </c:pt>
                      <c:pt idx="15855">
                        <c:v>380.51790380407601</c:v>
                      </c:pt>
                      <c:pt idx="15856">
                        <c:v>380.510076347253</c:v>
                      </c:pt>
                      <c:pt idx="15857">
                        <c:v>380.50539534236998</c:v>
                      </c:pt>
                      <c:pt idx="15858">
                        <c:v>380.391435707602</c:v>
                      </c:pt>
                      <c:pt idx="15859">
                        <c:v>380.30844845119202</c:v>
                      </c:pt>
                      <c:pt idx="15860">
                        <c:v>380.252890424859</c:v>
                      </c:pt>
                      <c:pt idx="15861">
                        <c:v>380.25222053577198</c:v>
                      </c:pt>
                      <c:pt idx="15862">
                        <c:v>380.22586454762802</c:v>
                      </c:pt>
                      <c:pt idx="15863">
                        <c:v>380.22579052001402</c:v>
                      </c:pt>
                      <c:pt idx="15864">
                        <c:v>380.21170241326399</c:v>
                      </c:pt>
                      <c:pt idx="15865">
                        <c:v>380.176296865903</c:v>
                      </c:pt>
                      <c:pt idx="15866">
                        <c:v>380.17242481261002</c:v>
                      </c:pt>
                      <c:pt idx="15867">
                        <c:v>380.16717341774398</c:v>
                      </c:pt>
                      <c:pt idx="15868">
                        <c:v>380.13929513666898</c:v>
                      </c:pt>
                      <c:pt idx="15869">
                        <c:v>380.13906006286697</c:v>
                      </c:pt>
                      <c:pt idx="15870">
                        <c:v>380.13308843784</c:v>
                      </c:pt>
                      <c:pt idx="15871">
                        <c:v>380.12651608250599</c:v>
                      </c:pt>
                      <c:pt idx="15872">
                        <c:v>380.11823176335201</c:v>
                      </c:pt>
                      <c:pt idx="15873">
                        <c:v>380.06980316684297</c:v>
                      </c:pt>
                      <c:pt idx="15874">
                        <c:v>380.04691752704002</c:v>
                      </c:pt>
                      <c:pt idx="15875">
                        <c:v>379.932016259428</c:v>
                      </c:pt>
                      <c:pt idx="15876">
                        <c:v>379.93199957624199</c:v>
                      </c:pt>
                      <c:pt idx="15877">
                        <c:v>379.93177506638199</c:v>
                      </c:pt>
                      <c:pt idx="15878">
                        <c:v>379.931761668315</c:v>
                      </c:pt>
                      <c:pt idx="15879">
                        <c:v>379.931742829499</c:v>
                      </c:pt>
                      <c:pt idx="15880">
                        <c:v>379.92200003092597</c:v>
                      </c:pt>
                      <c:pt idx="15881">
                        <c:v>379.83642374911301</c:v>
                      </c:pt>
                      <c:pt idx="15882">
                        <c:v>379.818587973729</c:v>
                      </c:pt>
                      <c:pt idx="15883">
                        <c:v>379.79567467347903</c:v>
                      </c:pt>
                      <c:pt idx="15884">
                        <c:v>379.776508725719</c:v>
                      </c:pt>
                      <c:pt idx="15885">
                        <c:v>379.71807993272301</c:v>
                      </c:pt>
                      <c:pt idx="15886">
                        <c:v>379.71785887892003</c:v>
                      </c:pt>
                      <c:pt idx="15887">
                        <c:v>379.71774725102199</c:v>
                      </c:pt>
                      <c:pt idx="15888">
                        <c:v>379.717723947313</c:v>
                      </c:pt>
                      <c:pt idx="15889">
                        <c:v>379.71624661047201</c:v>
                      </c:pt>
                      <c:pt idx="15890">
                        <c:v>379.715303790414</c:v>
                      </c:pt>
                      <c:pt idx="15891">
                        <c:v>379.71480748179198</c:v>
                      </c:pt>
                      <c:pt idx="15892">
                        <c:v>379.71468881397197</c:v>
                      </c:pt>
                      <c:pt idx="15893">
                        <c:v>379.71360395732199</c:v>
                      </c:pt>
                      <c:pt idx="15894">
                        <c:v>379.71355977453902</c:v>
                      </c:pt>
                      <c:pt idx="15895">
                        <c:v>379.71350498041397</c:v>
                      </c:pt>
                      <c:pt idx="15896">
                        <c:v>379.713229128585</c:v>
                      </c:pt>
                      <c:pt idx="15897">
                        <c:v>379.71280593380902</c:v>
                      </c:pt>
                      <c:pt idx="15898">
                        <c:v>379.71278871052698</c:v>
                      </c:pt>
                      <c:pt idx="15899">
                        <c:v>379.71263637462698</c:v>
                      </c:pt>
                      <c:pt idx="15900">
                        <c:v>379.71220034870697</c:v>
                      </c:pt>
                      <c:pt idx="15901">
                        <c:v>379.70429145693703</c:v>
                      </c:pt>
                      <c:pt idx="15902">
                        <c:v>379.70217603104999</c:v>
                      </c:pt>
                      <c:pt idx="15903">
                        <c:v>379.701646689303</c:v>
                      </c:pt>
                      <c:pt idx="15904">
                        <c:v>379.701150315186</c:v>
                      </c:pt>
                      <c:pt idx="15905">
                        <c:v>379.70039359754497</c:v>
                      </c:pt>
                      <c:pt idx="15906">
                        <c:v>379.69981913978302</c:v>
                      </c:pt>
                      <c:pt idx="15907">
                        <c:v>379.699387141535</c:v>
                      </c:pt>
                      <c:pt idx="15908">
                        <c:v>379.69805438586297</c:v>
                      </c:pt>
                      <c:pt idx="15909">
                        <c:v>379.69616650807001</c:v>
                      </c:pt>
                      <c:pt idx="15910">
                        <c:v>379.64521155101301</c:v>
                      </c:pt>
                      <c:pt idx="15911">
                        <c:v>379.63977519535803</c:v>
                      </c:pt>
                      <c:pt idx="15912">
                        <c:v>379.597579759128</c:v>
                      </c:pt>
                      <c:pt idx="15913">
                        <c:v>379.51169578363402</c:v>
                      </c:pt>
                      <c:pt idx="15914">
                        <c:v>379.51126439540099</c:v>
                      </c:pt>
                      <c:pt idx="15915">
                        <c:v>379.51039232293101</c:v>
                      </c:pt>
                      <c:pt idx="15916">
                        <c:v>379.50860244117501</c:v>
                      </c:pt>
                      <c:pt idx="15917">
                        <c:v>379.50837642417503</c:v>
                      </c:pt>
                      <c:pt idx="15918">
                        <c:v>379.507856491599</c:v>
                      </c:pt>
                      <c:pt idx="15919">
                        <c:v>379.50759147211397</c:v>
                      </c:pt>
                      <c:pt idx="15920">
                        <c:v>379.507206383133</c:v>
                      </c:pt>
                      <c:pt idx="15921">
                        <c:v>379.50718348009298</c:v>
                      </c:pt>
                      <c:pt idx="15922">
                        <c:v>379.50711161812501</c:v>
                      </c:pt>
                      <c:pt idx="15923">
                        <c:v>379.50693743163902</c:v>
                      </c:pt>
                      <c:pt idx="15924">
                        <c:v>379.506926828612</c:v>
                      </c:pt>
                      <c:pt idx="15925">
                        <c:v>379.50676406586098</c:v>
                      </c:pt>
                      <c:pt idx="15926">
                        <c:v>379.50637773812002</c:v>
                      </c:pt>
                      <c:pt idx="15927">
                        <c:v>379.50584407612098</c:v>
                      </c:pt>
                      <c:pt idx="15928">
                        <c:v>379.50581611024802</c:v>
                      </c:pt>
                      <c:pt idx="15929">
                        <c:v>379.50574927930103</c:v>
                      </c:pt>
                      <c:pt idx="15930">
                        <c:v>379.50537335586898</c:v>
                      </c:pt>
                      <c:pt idx="15931">
                        <c:v>379.50287968880798</c:v>
                      </c:pt>
                      <c:pt idx="15932">
                        <c:v>379.500045483083</c:v>
                      </c:pt>
                      <c:pt idx="15933">
                        <c:v>379.499267267216</c:v>
                      </c:pt>
                      <c:pt idx="15934">
                        <c:v>379.49459874264801</c:v>
                      </c:pt>
                      <c:pt idx="15935">
                        <c:v>379.494366748056</c:v>
                      </c:pt>
                      <c:pt idx="15936">
                        <c:v>379.49412304378802</c:v>
                      </c:pt>
                      <c:pt idx="15937">
                        <c:v>379.49366077363698</c:v>
                      </c:pt>
                      <c:pt idx="15938">
                        <c:v>379.49362080361601</c:v>
                      </c:pt>
                      <c:pt idx="15939">
                        <c:v>379.49331988170798</c:v>
                      </c:pt>
                      <c:pt idx="15940">
                        <c:v>379.49270930600397</c:v>
                      </c:pt>
                      <c:pt idx="15941">
                        <c:v>379.49232163642802</c:v>
                      </c:pt>
                      <c:pt idx="15942">
                        <c:v>379.49229006324401</c:v>
                      </c:pt>
                      <c:pt idx="15943">
                        <c:v>379.49031757682502</c:v>
                      </c:pt>
                      <c:pt idx="15944">
                        <c:v>379.48699496847098</c:v>
                      </c:pt>
                      <c:pt idx="15945">
                        <c:v>379.48522599787401</c:v>
                      </c:pt>
                      <c:pt idx="15946">
                        <c:v>379.483195966643</c:v>
                      </c:pt>
                      <c:pt idx="15947">
                        <c:v>379.48154375605202</c:v>
                      </c:pt>
                      <c:pt idx="15948">
                        <c:v>379.44029258389003</c:v>
                      </c:pt>
                      <c:pt idx="15949">
                        <c:v>379.43201765198501</c:v>
                      </c:pt>
                      <c:pt idx="15950">
                        <c:v>379.40540078252002</c:v>
                      </c:pt>
                      <c:pt idx="15951">
                        <c:v>379.380647795627</c:v>
                      </c:pt>
                      <c:pt idx="15952">
                        <c:v>379.363196632886</c:v>
                      </c:pt>
                      <c:pt idx="15953">
                        <c:v>379.31219649364999</c:v>
                      </c:pt>
                      <c:pt idx="15954">
                        <c:v>379.312087488126</c:v>
                      </c:pt>
                      <c:pt idx="15955">
                        <c:v>379.300630370492</c:v>
                      </c:pt>
                      <c:pt idx="15956">
                        <c:v>379.23707667254502</c:v>
                      </c:pt>
                      <c:pt idx="15957">
                        <c:v>379.21072317052898</c:v>
                      </c:pt>
                      <c:pt idx="15958">
                        <c:v>379.19907405653601</c:v>
                      </c:pt>
                      <c:pt idx="15959">
                        <c:v>379.185186338211</c:v>
                      </c:pt>
                      <c:pt idx="15960">
                        <c:v>379.11330625396198</c:v>
                      </c:pt>
                      <c:pt idx="15961">
                        <c:v>379.05935185703299</c:v>
                      </c:pt>
                      <c:pt idx="15962">
                        <c:v>379.03909022174099</c:v>
                      </c:pt>
                      <c:pt idx="15963">
                        <c:v>379.03161919862703</c:v>
                      </c:pt>
                      <c:pt idx="15964">
                        <c:v>378.94676798252402</c:v>
                      </c:pt>
                      <c:pt idx="15965">
                        <c:v>378.88747358691398</c:v>
                      </c:pt>
                      <c:pt idx="15966">
                        <c:v>378.87830840488499</c:v>
                      </c:pt>
                      <c:pt idx="15967">
                        <c:v>378.85517908466699</c:v>
                      </c:pt>
                      <c:pt idx="15968">
                        <c:v>378.85178240760001</c:v>
                      </c:pt>
                      <c:pt idx="15969">
                        <c:v>378.84356251586098</c:v>
                      </c:pt>
                      <c:pt idx="15970">
                        <c:v>378.824428829054</c:v>
                      </c:pt>
                      <c:pt idx="15971">
                        <c:v>378.81568159858301</c:v>
                      </c:pt>
                      <c:pt idx="15972">
                        <c:v>378.80418275339503</c:v>
                      </c:pt>
                      <c:pt idx="15973">
                        <c:v>378.80074000244298</c:v>
                      </c:pt>
                      <c:pt idx="15974">
                        <c:v>378.68140960599601</c:v>
                      </c:pt>
                      <c:pt idx="15975">
                        <c:v>378.679472168568</c:v>
                      </c:pt>
                      <c:pt idx="15976">
                        <c:v>378.67827157483998</c:v>
                      </c:pt>
                      <c:pt idx="15977">
                        <c:v>378.65401726810597</c:v>
                      </c:pt>
                      <c:pt idx="15978">
                        <c:v>378.64949233553398</c:v>
                      </c:pt>
                      <c:pt idx="15979">
                        <c:v>378.60847225265701</c:v>
                      </c:pt>
                      <c:pt idx="15980">
                        <c:v>378.56870742053297</c:v>
                      </c:pt>
                      <c:pt idx="15981">
                        <c:v>378.54870837443002</c:v>
                      </c:pt>
                      <c:pt idx="15982">
                        <c:v>378.53194027109703</c:v>
                      </c:pt>
                      <c:pt idx="15983">
                        <c:v>378.48743197855202</c:v>
                      </c:pt>
                      <c:pt idx="15984">
                        <c:v>378.47911403178</c:v>
                      </c:pt>
                      <c:pt idx="15985">
                        <c:v>378.39266247888298</c:v>
                      </c:pt>
                      <c:pt idx="15986">
                        <c:v>378.388419611703</c:v>
                      </c:pt>
                      <c:pt idx="15987">
                        <c:v>378.33670787480401</c:v>
                      </c:pt>
                      <c:pt idx="15988">
                        <c:v>378.32282769475199</c:v>
                      </c:pt>
                      <c:pt idx="15989">
                        <c:v>378.32104009723002</c:v>
                      </c:pt>
                      <c:pt idx="15990">
                        <c:v>378.300594287568</c:v>
                      </c:pt>
                      <c:pt idx="15991">
                        <c:v>378.285174333989</c:v>
                      </c:pt>
                      <c:pt idx="15992">
                        <c:v>378.28271104579699</c:v>
                      </c:pt>
                      <c:pt idx="15993">
                        <c:v>378.2826042081</c:v>
                      </c:pt>
                      <c:pt idx="15994">
                        <c:v>378.28062657889097</c:v>
                      </c:pt>
                      <c:pt idx="15995">
                        <c:v>378.22683714904298</c:v>
                      </c:pt>
                      <c:pt idx="15996">
                        <c:v>378.21681402436002</c:v>
                      </c:pt>
                      <c:pt idx="15997">
                        <c:v>378.20730454237201</c:v>
                      </c:pt>
                      <c:pt idx="15998">
                        <c:v>378.157160501151</c:v>
                      </c:pt>
                      <c:pt idx="15999">
                        <c:v>378.14722117853103</c:v>
                      </c:pt>
                      <c:pt idx="16000">
                        <c:v>378.08764940927898</c:v>
                      </c:pt>
                      <c:pt idx="16001">
                        <c:v>378.08600963129197</c:v>
                      </c:pt>
                      <c:pt idx="16002">
                        <c:v>378.06861522044699</c:v>
                      </c:pt>
                      <c:pt idx="16003">
                        <c:v>378.068011199419</c:v>
                      </c:pt>
                      <c:pt idx="16004">
                        <c:v>378.06610007282501</c:v>
                      </c:pt>
                      <c:pt idx="16005">
                        <c:v>378.064666380765</c:v>
                      </c:pt>
                      <c:pt idx="16006">
                        <c:v>378.06297059082601</c:v>
                      </c:pt>
                      <c:pt idx="16007">
                        <c:v>378.04077447982598</c:v>
                      </c:pt>
                      <c:pt idx="16008">
                        <c:v>378.02126017223998</c:v>
                      </c:pt>
                      <c:pt idx="16009">
                        <c:v>377.99771524660503</c:v>
                      </c:pt>
                      <c:pt idx="16010">
                        <c:v>377.997668592021</c:v>
                      </c:pt>
                      <c:pt idx="16011">
                        <c:v>377.95197353069898</c:v>
                      </c:pt>
                      <c:pt idx="16012">
                        <c:v>377.932323583026</c:v>
                      </c:pt>
                      <c:pt idx="16013">
                        <c:v>377.908258580248</c:v>
                      </c:pt>
                      <c:pt idx="16014">
                        <c:v>377.86043259128297</c:v>
                      </c:pt>
                      <c:pt idx="16015">
                        <c:v>377.86015939319202</c:v>
                      </c:pt>
                      <c:pt idx="16016">
                        <c:v>377.85845685003801</c:v>
                      </c:pt>
                      <c:pt idx="16017">
                        <c:v>377.85231028374801</c:v>
                      </c:pt>
                      <c:pt idx="16018">
                        <c:v>377.84953340293401</c:v>
                      </c:pt>
                      <c:pt idx="16019">
                        <c:v>377.84612993717002</c:v>
                      </c:pt>
                      <c:pt idx="16020">
                        <c:v>377.835429056968</c:v>
                      </c:pt>
                      <c:pt idx="16021">
                        <c:v>377.80604629982599</c:v>
                      </c:pt>
                      <c:pt idx="16022">
                        <c:v>377.80541659721501</c:v>
                      </c:pt>
                      <c:pt idx="16023">
                        <c:v>377.80406818173901</c:v>
                      </c:pt>
                      <c:pt idx="16024">
                        <c:v>377.802017220724</c:v>
                      </c:pt>
                      <c:pt idx="16025">
                        <c:v>377.76331141063901</c:v>
                      </c:pt>
                      <c:pt idx="16026">
                        <c:v>377.75536916928201</c:v>
                      </c:pt>
                      <c:pt idx="16027">
                        <c:v>377.72116116216898</c:v>
                      </c:pt>
                      <c:pt idx="16028">
                        <c:v>377.69642724660503</c:v>
                      </c:pt>
                      <c:pt idx="16029">
                        <c:v>377.69291505989401</c:v>
                      </c:pt>
                      <c:pt idx="16030">
                        <c:v>377.67586741519</c:v>
                      </c:pt>
                      <c:pt idx="16031">
                        <c:v>377.64663250338799</c:v>
                      </c:pt>
                      <c:pt idx="16032">
                        <c:v>377.63307270605998</c:v>
                      </c:pt>
                      <c:pt idx="16033">
                        <c:v>377.61547585636998</c:v>
                      </c:pt>
                      <c:pt idx="16034">
                        <c:v>377.59750726444202</c:v>
                      </c:pt>
                      <c:pt idx="16035">
                        <c:v>377.538167735922</c:v>
                      </c:pt>
                      <c:pt idx="16036">
                        <c:v>377.46521973868801</c:v>
                      </c:pt>
                      <c:pt idx="16037">
                        <c:v>377.446231843497</c:v>
                      </c:pt>
                      <c:pt idx="16038">
                        <c:v>377.425805256817</c:v>
                      </c:pt>
                      <c:pt idx="16039">
                        <c:v>377.40707718681699</c:v>
                      </c:pt>
                      <c:pt idx="16040">
                        <c:v>377.362420127603</c:v>
                      </c:pt>
                      <c:pt idx="16041">
                        <c:v>377.35249664253303</c:v>
                      </c:pt>
                      <c:pt idx="16042">
                        <c:v>377.34770077591202</c:v>
                      </c:pt>
                      <c:pt idx="16043">
                        <c:v>377.33908806790703</c:v>
                      </c:pt>
                      <c:pt idx="16044">
                        <c:v>377.30352336069899</c:v>
                      </c:pt>
                      <c:pt idx="16045">
                        <c:v>377.28719020218199</c:v>
                      </c:pt>
                      <c:pt idx="16046">
                        <c:v>377.27242511071898</c:v>
                      </c:pt>
                      <c:pt idx="16047">
                        <c:v>377.27022946906999</c:v>
                      </c:pt>
                      <c:pt idx="16048">
                        <c:v>377.25046023326303</c:v>
                      </c:pt>
                      <c:pt idx="16049">
                        <c:v>377.24592627898699</c:v>
                      </c:pt>
                      <c:pt idx="16050">
                        <c:v>377.24557509601999</c:v>
                      </c:pt>
                      <c:pt idx="16051">
                        <c:v>377.23939279519101</c:v>
                      </c:pt>
                      <c:pt idx="16052">
                        <c:v>377.22890683812398</c:v>
                      </c:pt>
                      <c:pt idx="16053">
                        <c:v>377.17822439697801</c:v>
                      </c:pt>
                      <c:pt idx="16054">
                        <c:v>377.157147597966</c:v>
                      </c:pt>
                      <c:pt idx="16055">
                        <c:v>377.11113957792702</c:v>
                      </c:pt>
                      <c:pt idx="16056">
                        <c:v>377.07516670780802</c:v>
                      </c:pt>
                      <c:pt idx="16057">
                        <c:v>377.06345723643102</c:v>
                      </c:pt>
                      <c:pt idx="16058">
                        <c:v>377.044268580486</c:v>
                      </c:pt>
                      <c:pt idx="16059">
                        <c:v>377.04271045631202</c:v>
                      </c:pt>
                      <c:pt idx="16060">
                        <c:v>377.04093238112398</c:v>
                      </c:pt>
                      <c:pt idx="16061">
                        <c:v>377.040169798742</c:v>
                      </c:pt>
                      <c:pt idx="16062">
                        <c:v>377.03783387041199</c:v>
                      </c:pt>
                      <c:pt idx="16063">
                        <c:v>377.03353809319299</c:v>
                      </c:pt>
                      <c:pt idx="16064">
                        <c:v>376.992025599957</c:v>
                      </c:pt>
                      <c:pt idx="16065">
                        <c:v>376.95580375724802</c:v>
                      </c:pt>
                      <c:pt idx="16066">
                        <c:v>376.86021840982602</c:v>
                      </c:pt>
                      <c:pt idx="16067">
                        <c:v>376.86009301592799</c:v>
                      </c:pt>
                      <c:pt idx="16068">
                        <c:v>376.86001898166899</c:v>
                      </c:pt>
                      <c:pt idx="16069">
                        <c:v>376.859782331237</c:v>
                      </c:pt>
                      <c:pt idx="16070">
                        <c:v>376.85948151738302</c:v>
                      </c:pt>
                      <c:pt idx="16071">
                        <c:v>376.77472505097501</c:v>
                      </c:pt>
                      <c:pt idx="16072">
                        <c:v>376.73751848785997</c:v>
                      </c:pt>
                      <c:pt idx="16073">
                        <c:v>376.72151679914901</c:v>
                      </c:pt>
                      <c:pt idx="16074">
                        <c:v>376.71297642207202</c:v>
                      </c:pt>
                      <c:pt idx="16075">
                        <c:v>376.68011656516597</c:v>
                      </c:pt>
                      <c:pt idx="16076">
                        <c:v>376.678265337119</c:v>
                      </c:pt>
                      <c:pt idx="16077">
                        <c:v>376.67823786766002</c:v>
                      </c:pt>
                      <c:pt idx="16078">
                        <c:v>376.65293892629899</c:v>
                      </c:pt>
                      <c:pt idx="16079">
                        <c:v>376.65273578614898</c:v>
                      </c:pt>
                      <c:pt idx="16080">
                        <c:v>376.65252637538202</c:v>
                      </c:pt>
                      <c:pt idx="16081">
                        <c:v>376.65249076164798</c:v>
                      </c:pt>
                      <c:pt idx="16082">
                        <c:v>376.65246985806601</c:v>
                      </c:pt>
                      <c:pt idx="16083">
                        <c:v>376.65223165860903</c:v>
                      </c:pt>
                      <c:pt idx="16084">
                        <c:v>376.65220613160301</c:v>
                      </c:pt>
                      <c:pt idx="16085">
                        <c:v>376.64601455689802</c:v>
                      </c:pt>
                      <c:pt idx="16086">
                        <c:v>376.57616144872901</c:v>
                      </c:pt>
                      <c:pt idx="16087">
                        <c:v>376.531998277806</c:v>
                      </c:pt>
                      <c:pt idx="16088">
                        <c:v>376.47375091161598</c:v>
                      </c:pt>
                      <c:pt idx="16089">
                        <c:v>376.45460598342299</c:v>
                      </c:pt>
                      <c:pt idx="16090">
                        <c:v>376.44243221890201</c:v>
                      </c:pt>
                      <c:pt idx="16091">
                        <c:v>376.43946840636102</c:v>
                      </c:pt>
                      <c:pt idx="16092">
                        <c:v>376.43560127354999</c:v>
                      </c:pt>
                      <c:pt idx="16093">
                        <c:v>376.43540511042602</c:v>
                      </c:pt>
                      <c:pt idx="16094">
                        <c:v>376.43517484053899</c:v>
                      </c:pt>
                      <c:pt idx="16095">
                        <c:v>376.43429341974502</c:v>
                      </c:pt>
                      <c:pt idx="16096">
                        <c:v>376.43410423770803</c:v>
                      </c:pt>
                      <c:pt idx="16097">
                        <c:v>376.433410891059</c:v>
                      </c:pt>
                      <c:pt idx="16098">
                        <c:v>376.43322363873</c:v>
                      </c:pt>
                      <c:pt idx="16099">
                        <c:v>376.43314976176902</c:v>
                      </c:pt>
                      <c:pt idx="16100">
                        <c:v>376.43254875286601</c:v>
                      </c:pt>
                      <c:pt idx="16101">
                        <c:v>376.43200417372498</c:v>
                      </c:pt>
                      <c:pt idx="16102">
                        <c:v>376.42873321227</c:v>
                      </c:pt>
                      <c:pt idx="16103">
                        <c:v>376.42816633278602</c:v>
                      </c:pt>
                      <c:pt idx="16104">
                        <c:v>376.42762676962701</c:v>
                      </c:pt>
                      <c:pt idx="16105">
                        <c:v>376.42738604393799</c:v>
                      </c:pt>
                      <c:pt idx="16106">
                        <c:v>376.422063320625</c:v>
                      </c:pt>
                      <c:pt idx="16107">
                        <c:v>376.38074109418699</c:v>
                      </c:pt>
                      <c:pt idx="16108">
                        <c:v>376.35319693209698</c:v>
                      </c:pt>
                      <c:pt idx="16109">
                        <c:v>376.23940122505297</c:v>
                      </c:pt>
                      <c:pt idx="16110">
                        <c:v>376.235960553898</c:v>
                      </c:pt>
                      <c:pt idx="16111">
                        <c:v>376.234333184886</c:v>
                      </c:pt>
                      <c:pt idx="16112">
                        <c:v>376.23372886262501</c:v>
                      </c:pt>
                      <c:pt idx="16113">
                        <c:v>376.23138354532398</c:v>
                      </c:pt>
                      <c:pt idx="16114">
                        <c:v>376.23022218186497</c:v>
                      </c:pt>
                      <c:pt idx="16115">
                        <c:v>376.22950736687102</c:v>
                      </c:pt>
                      <c:pt idx="16116">
                        <c:v>376.22775102714701</c:v>
                      </c:pt>
                      <c:pt idx="16117">
                        <c:v>376.22726488450201</c:v>
                      </c:pt>
                      <c:pt idx="16118">
                        <c:v>376.22595478839401</c:v>
                      </c:pt>
                      <c:pt idx="16119">
                        <c:v>376.22566877302899</c:v>
                      </c:pt>
                      <c:pt idx="16120">
                        <c:v>376.22271668158697</c:v>
                      </c:pt>
                      <c:pt idx="16121">
                        <c:v>376.22118744987102</c:v>
                      </c:pt>
                      <c:pt idx="16122">
                        <c:v>376.22046424612802</c:v>
                      </c:pt>
                      <c:pt idx="16123">
                        <c:v>376.21787685477699</c:v>
                      </c:pt>
                      <c:pt idx="16124">
                        <c:v>376.21239918465898</c:v>
                      </c:pt>
                      <c:pt idx="16125">
                        <c:v>376.185451150755</c:v>
                      </c:pt>
                      <c:pt idx="16126">
                        <c:v>376.18335823603201</c:v>
                      </c:pt>
                      <c:pt idx="16127">
                        <c:v>376.16811697682499</c:v>
                      </c:pt>
                      <c:pt idx="16128">
                        <c:v>376.11318716568201</c:v>
                      </c:pt>
                      <c:pt idx="16129">
                        <c:v>376.07766994637598</c:v>
                      </c:pt>
                      <c:pt idx="16130">
                        <c:v>376.05876668328602</c:v>
                      </c:pt>
                      <c:pt idx="16131">
                        <c:v>376.05588528974198</c:v>
                      </c:pt>
                      <c:pt idx="16132">
                        <c:v>376.01457226059</c:v>
                      </c:pt>
                      <c:pt idx="16133">
                        <c:v>375.952341716013</c:v>
                      </c:pt>
                      <c:pt idx="16134">
                        <c:v>375.89168783973298</c:v>
                      </c:pt>
                      <c:pt idx="16135">
                        <c:v>375.88628015703603</c:v>
                      </c:pt>
                      <c:pt idx="16136">
                        <c:v>375.85593909719</c:v>
                      </c:pt>
                      <c:pt idx="16137">
                        <c:v>375.85206690340198</c:v>
                      </c:pt>
                      <c:pt idx="16138">
                        <c:v>375.798964730119</c:v>
                      </c:pt>
                      <c:pt idx="16139">
                        <c:v>375.796392027656</c:v>
                      </c:pt>
                      <c:pt idx="16140">
                        <c:v>375.731462722625</c:v>
                      </c:pt>
                      <c:pt idx="16141">
                        <c:v>375.71939300131402</c:v>
                      </c:pt>
                      <c:pt idx="16142">
                        <c:v>375.69072106212201</c:v>
                      </c:pt>
                      <c:pt idx="16143">
                        <c:v>375.68367635250701</c:v>
                      </c:pt>
                      <c:pt idx="16144">
                        <c:v>375.68352211310798</c:v>
                      </c:pt>
                      <c:pt idx="16145">
                        <c:v>375.631561197412</c:v>
                      </c:pt>
                      <c:pt idx="16146">
                        <c:v>375.59127242782301</c:v>
                      </c:pt>
                      <c:pt idx="16147">
                        <c:v>375.57697770998402</c:v>
                      </c:pt>
                      <c:pt idx="16148">
                        <c:v>375.564422870996</c:v>
                      </c:pt>
                      <c:pt idx="16149">
                        <c:v>375.546727104414</c:v>
                      </c:pt>
                      <c:pt idx="16150">
                        <c:v>375.52836321955402</c:v>
                      </c:pt>
                      <c:pt idx="16151">
                        <c:v>375.52002838818402</c:v>
                      </c:pt>
                      <c:pt idx="16152">
                        <c:v>375.51040807706698</c:v>
                      </c:pt>
                      <c:pt idx="16153">
                        <c:v>375.50657412090698</c:v>
                      </c:pt>
                      <c:pt idx="16154">
                        <c:v>375.47174700040603</c:v>
                      </c:pt>
                      <c:pt idx="16155">
                        <c:v>375.421647012893</c:v>
                      </c:pt>
                      <c:pt idx="16156">
                        <c:v>375.387094232278</c:v>
                      </c:pt>
                      <c:pt idx="16157">
                        <c:v>375.36734356708001</c:v>
                      </c:pt>
                      <c:pt idx="16158">
                        <c:v>375.32159086740398</c:v>
                      </c:pt>
                      <c:pt idx="16159">
                        <c:v>375.25730358901598</c:v>
                      </c:pt>
                      <c:pt idx="16160">
                        <c:v>375.25723465323199</c:v>
                      </c:pt>
                      <c:pt idx="16161">
                        <c:v>375.252734363782</c:v>
                      </c:pt>
                      <c:pt idx="16162">
                        <c:v>375.24829572403098</c:v>
                      </c:pt>
                      <c:pt idx="16163">
                        <c:v>375.20127496923698</c:v>
                      </c:pt>
                      <c:pt idx="16164">
                        <c:v>375.18853825004499</c:v>
                      </c:pt>
                      <c:pt idx="16165">
                        <c:v>375.15959947879202</c:v>
                      </c:pt>
                      <c:pt idx="16166">
                        <c:v>375.15133306625899</c:v>
                      </c:pt>
                      <c:pt idx="16167">
                        <c:v>375.10161983486898</c:v>
                      </c:pt>
                      <c:pt idx="16168">
                        <c:v>375.10105065926302</c:v>
                      </c:pt>
                      <c:pt idx="16169">
                        <c:v>375.09549404943499</c:v>
                      </c:pt>
                      <c:pt idx="16170">
                        <c:v>375.05592484751202</c:v>
                      </c:pt>
                      <c:pt idx="16171">
                        <c:v>375.02974323937599</c:v>
                      </c:pt>
                      <c:pt idx="16172">
                        <c:v>374.966724349625</c:v>
                      </c:pt>
                      <c:pt idx="16173">
                        <c:v>374.948460906028</c:v>
                      </c:pt>
                      <c:pt idx="16174">
                        <c:v>374.92873327000001</c:v>
                      </c:pt>
                      <c:pt idx="16175">
                        <c:v>374.92128992279902</c:v>
                      </c:pt>
                      <c:pt idx="16176">
                        <c:v>374.84235494334803</c:v>
                      </c:pt>
                      <c:pt idx="16177">
                        <c:v>374.83503066988402</c:v>
                      </c:pt>
                      <c:pt idx="16178">
                        <c:v>374.81828571163697</c:v>
                      </c:pt>
                      <c:pt idx="16179">
                        <c:v>374.78743183996897</c:v>
                      </c:pt>
                      <c:pt idx="16180">
                        <c:v>374.74991321084298</c:v>
                      </c:pt>
                      <c:pt idx="16181">
                        <c:v>374.72562395372699</c:v>
                      </c:pt>
                      <c:pt idx="16182">
                        <c:v>374.72159890455401</c:v>
                      </c:pt>
                      <c:pt idx="16183">
                        <c:v>374.62547294616098</c:v>
                      </c:pt>
                      <c:pt idx="16184">
                        <c:v>374.60992902869702</c:v>
                      </c:pt>
                      <c:pt idx="16185">
                        <c:v>374.59120823693399</c:v>
                      </c:pt>
                      <c:pt idx="16186">
                        <c:v>374.58495579667999</c:v>
                      </c:pt>
                      <c:pt idx="16187">
                        <c:v>374.57111846165299</c:v>
                      </c:pt>
                      <c:pt idx="16188">
                        <c:v>374.54299976939001</c:v>
                      </c:pt>
                      <c:pt idx="16189">
                        <c:v>374.508195062852</c:v>
                      </c:pt>
                      <c:pt idx="16190">
                        <c:v>374.50819311736802</c:v>
                      </c:pt>
                      <c:pt idx="16191">
                        <c:v>374.50271225676499</c:v>
                      </c:pt>
                      <c:pt idx="16192">
                        <c:v>374.46114519209402</c:v>
                      </c:pt>
                      <c:pt idx="16193">
                        <c:v>374.43935755615303</c:v>
                      </c:pt>
                      <c:pt idx="16194">
                        <c:v>374.42003354223698</c:v>
                      </c:pt>
                      <c:pt idx="16195">
                        <c:v>374.381764827084</c:v>
                      </c:pt>
                      <c:pt idx="16196">
                        <c:v>374.35059168600901</c:v>
                      </c:pt>
                      <c:pt idx="16197">
                        <c:v>374.31198138586598</c:v>
                      </c:pt>
                      <c:pt idx="16198">
                        <c:v>374.30562978837099</c:v>
                      </c:pt>
                      <c:pt idx="16199">
                        <c:v>374.29199713826</c:v>
                      </c:pt>
                      <c:pt idx="16200">
                        <c:v>374.29096474670501</c:v>
                      </c:pt>
                      <c:pt idx="16201">
                        <c:v>374.25569737387798</c:v>
                      </c:pt>
                      <c:pt idx="16202">
                        <c:v>374.21194476542098</c:v>
                      </c:pt>
                      <c:pt idx="16203">
                        <c:v>374.200060570581</c:v>
                      </c:pt>
                      <c:pt idx="16204">
                        <c:v>374.199043372012</c:v>
                      </c:pt>
                      <c:pt idx="16205">
                        <c:v>374.18236644469198</c:v>
                      </c:pt>
                      <c:pt idx="16206">
                        <c:v>374.17966840493398</c:v>
                      </c:pt>
                      <c:pt idx="16207">
                        <c:v>374.17105359183103</c:v>
                      </c:pt>
                      <c:pt idx="16208">
                        <c:v>374.15866544391002</c:v>
                      </c:pt>
                      <c:pt idx="16209">
                        <c:v>374.138359164409</c:v>
                      </c:pt>
                      <c:pt idx="16210">
                        <c:v>374.10466982488998</c:v>
                      </c:pt>
                      <c:pt idx="16211">
                        <c:v>374.10466982488998</c:v>
                      </c:pt>
                      <c:pt idx="16212">
                        <c:v>374.10466982488998</c:v>
                      </c:pt>
                      <c:pt idx="16213">
                        <c:v>374.10374671934397</c:v>
                      </c:pt>
                      <c:pt idx="16214">
                        <c:v>374.07518589833097</c:v>
                      </c:pt>
                      <c:pt idx="16215">
                        <c:v>373.95475962779102</c:v>
                      </c:pt>
                      <c:pt idx="16216">
                        <c:v>373.95360091426102</c:v>
                      </c:pt>
                      <c:pt idx="16217">
                        <c:v>373.94865565927699</c:v>
                      </c:pt>
                      <c:pt idx="16218">
                        <c:v>373.94067962473599</c:v>
                      </c:pt>
                      <c:pt idx="16219">
                        <c:v>373.927896248808</c:v>
                      </c:pt>
                      <c:pt idx="16220">
                        <c:v>373.85521548501998</c:v>
                      </c:pt>
                      <c:pt idx="16221">
                        <c:v>373.83598287241699</c:v>
                      </c:pt>
                      <c:pt idx="16222">
                        <c:v>373.79654385707198</c:v>
                      </c:pt>
                      <c:pt idx="16223">
                        <c:v>373.77658508246901</c:v>
                      </c:pt>
                      <c:pt idx="16224">
                        <c:v>373.76628825723299</c:v>
                      </c:pt>
                      <c:pt idx="16225">
                        <c:v>373.70096969725898</c:v>
                      </c:pt>
                      <c:pt idx="16226">
                        <c:v>373.66174927332298</c:v>
                      </c:pt>
                      <c:pt idx="16227">
                        <c:v>373.63696861522902</c:v>
                      </c:pt>
                      <c:pt idx="16228">
                        <c:v>373.60643135382401</c:v>
                      </c:pt>
                      <c:pt idx="16229">
                        <c:v>373.55658033335402</c:v>
                      </c:pt>
                      <c:pt idx="16230">
                        <c:v>373.543302728686</c:v>
                      </c:pt>
                      <c:pt idx="16231">
                        <c:v>373.52687078153201</c:v>
                      </c:pt>
                      <c:pt idx="16232">
                        <c:v>373.446936197497</c:v>
                      </c:pt>
                      <c:pt idx="16233">
                        <c:v>373.435885531888</c:v>
                      </c:pt>
                      <c:pt idx="16234">
                        <c:v>373.39836476250701</c:v>
                      </c:pt>
                      <c:pt idx="16235">
                        <c:v>373.394437417897</c:v>
                      </c:pt>
                      <c:pt idx="16236">
                        <c:v>373.37889894192602</c:v>
                      </c:pt>
                      <c:pt idx="16237">
                        <c:v>373.34960728202401</c:v>
                      </c:pt>
                      <c:pt idx="16238">
                        <c:v>373.34491966169298</c:v>
                      </c:pt>
                      <c:pt idx="16239">
                        <c:v>373.34400183126701</c:v>
                      </c:pt>
                      <c:pt idx="16240">
                        <c:v>373.340496373973</c:v>
                      </c:pt>
                      <c:pt idx="16241">
                        <c:v>373.31344920694801</c:v>
                      </c:pt>
                      <c:pt idx="16242">
                        <c:v>373.23420104138302</c:v>
                      </c:pt>
                      <c:pt idx="16243">
                        <c:v>373.21178569156598</c:v>
                      </c:pt>
                      <c:pt idx="16244">
                        <c:v>373.18426325422399</c:v>
                      </c:pt>
                      <c:pt idx="16245">
                        <c:v>373.15244015254802</c:v>
                      </c:pt>
                      <c:pt idx="16246">
                        <c:v>373.11196247163298</c:v>
                      </c:pt>
                      <c:pt idx="16247">
                        <c:v>373.10976691671402</c:v>
                      </c:pt>
                      <c:pt idx="16248">
                        <c:v>373.04823529328399</c:v>
                      </c:pt>
                      <c:pt idx="16249">
                        <c:v>373.04198931335901</c:v>
                      </c:pt>
                      <c:pt idx="16250">
                        <c:v>373.02541024158802</c:v>
                      </c:pt>
                      <c:pt idx="16251">
                        <c:v>373.02519579567002</c:v>
                      </c:pt>
                      <c:pt idx="16252">
                        <c:v>373.00227414826298</c:v>
                      </c:pt>
                      <c:pt idx="16253">
                        <c:v>372.94150592201902</c:v>
                      </c:pt>
                      <c:pt idx="16254">
                        <c:v>372.92071743438299</c:v>
                      </c:pt>
                      <c:pt idx="16255">
                        <c:v>372.90224600475699</c:v>
                      </c:pt>
                      <c:pt idx="16256">
                        <c:v>372.81814977005598</c:v>
                      </c:pt>
                      <c:pt idx="16257">
                        <c:v>372.81811771509399</c:v>
                      </c:pt>
                      <c:pt idx="16258">
                        <c:v>372.81790099279101</c:v>
                      </c:pt>
                      <c:pt idx="16259">
                        <c:v>372.81788114298001</c:v>
                      </c:pt>
                      <c:pt idx="16260">
                        <c:v>372.80593888905702</c:v>
                      </c:pt>
                      <c:pt idx="16261">
                        <c:v>372.79311506184303</c:v>
                      </c:pt>
                      <c:pt idx="16262">
                        <c:v>372.762342805591</c:v>
                      </c:pt>
                      <c:pt idx="16263">
                        <c:v>372.75514574980599</c:v>
                      </c:pt>
                      <c:pt idx="16264">
                        <c:v>372.74096594601201</c:v>
                      </c:pt>
                      <c:pt idx="16265">
                        <c:v>372.72450054418698</c:v>
                      </c:pt>
                      <c:pt idx="16266">
                        <c:v>372.68534977045499</c:v>
                      </c:pt>
                      <c:pt idx="16267">
                        <c:v>372.60490211339197</c:v>
                      </c:pt>
                      <c:pt idx="16268">
                        <c:v>372.603889035164</c:v>
                      </c:pt>
                      <c:pt idx="16269">
                        <c:v>372.603104515025</c:v>
                      </c:pt>
                      <c:pt idx="16270">
                        <c:v>372.60210734953</c:v>
                      </c:pt>
                      <c:pt idx="16271">
                        <c:v>372.60109106140402</c:v>
                      </c:pt>
                      <c:pt idx="16272">
                        <c:v>372.60087722505898</c:v>
                      </c:pt>
                      <c:pt idx="16273">
                        <c:v>372.59991446890302</c:v>
                      </c:pt>
                      <c:pt idx="16274">
                        <c:v>372.59825802104399</c:v>
                      </c:pt>
                      <c:pt idx="16275">
                        <c:v>372.59813462274798</c:v>
                      </c:pt>
                      <c:pt idx="16276">
                        <c:v>372.59740200286501</c:v>
                      </c:pt>
                      <c:pt idx="16277">
                        <c:v>372.59730151490697</c:v>
                      </c:pt>
                      <c:pt idx="16278">
                        <c:v>372.596643710553</c:v>
                      </c:pt>
                      <c:pt idx="16279">
                        <c:v>372.596406579487</c:v>
                      </c:pt>
                      <c:pt idx="16280">
                        <c:v>372.596317038373</c:v>
                      </c:pt>
                      <c:pt idx="16281">
                        <c:v>372.59527125397</c:v>
                      </c:pt>
                      <c:pt idx="16282">
                        <c:v>372.58832237765898</c:v>
                      </c:pt>
                      <c:pt idx="16283">
                        <c:v>372.573978736426</c:v>
                      </c:pt>
                      <c:pt idx="16284">
                        <c:v>372.560031121463</c:v>
                      </c:pt>
                      <c:pt idx="16285">
                        <c:v>372.53924183973498</c:v>
                      </c:pt>
                      <c:pt idx="16286">
                        <c:v>372.522961222655</c:v>
                      </c:pt>
                      <c:pt idx="16287">
                        <c:v>372.50993481411399</c:v>
                      </c:pt>
                      <c:pt idx="16288">
                        <c:v>372.48037240007</c:v>
                      </c:pt>
                      <c:pt idx="16289">
                        <c:v>372.47196148705501</c:v>
                      </c:pt>
                      <c:pt idx="16290">
                        <c:v>372.42946604833202</c:v>
                      </c:pt>
                      <c:pt idx="16291">
                        <c:v>372.42724449270003</c:v>
                      </c:pt>
                      <c:pt idx="16292">
                        <c:v>372.40502246838298</c:v>
                      </c:pt>
                      <c:pt idx="16293">
                        <c:v>372.40022320979699</c:v>
                      </c:pt>
                      <c:pt idx="16294">
                        <c:v>372.396944002071</c:v>
                      </c:pt>
                      <c:pt idx="16295">
                        <c:v>372.39629203337302</c:v>
                      </c:pt>
                      <c:pt idx="16296">
                        <c:v>372.395636810952</c:v>
                      </c:pt>
                      <c:pt idx="16297">
                        <c:v>372.39416918567201</c:v>
                      </c:pt>
                      <c:pt idx="16298">
                        <c:v>372.39238178942401</c:v>
                      </c:pt>
                      <c:pt idx="16299">
                        <c:v>372.391417637985</c:v>
                      </c:pt>
                      <c:pt idx="16300">
                        <c:v>372.39136106914799</c:v>
                      </c:pt>
                      <c:pt idx="16301">
                        <c:v>372.39048164263102</c:v>
                      </c:pt>
                      <c:pt idx="16302">
                        <c:v>372.390432149106</c:v>
                      </c:pt>
                      <c:pt idx="16303">
                        <c:v>372.38971715108499</c:v>
                      </c:pt>
                      <c:pt idx="16304">
                        <c:v>372.38957672297403</c:v>
                      </c:pt>
                      <c:pt idx="16305">
                        <c:v>372.38942262948501</c:v>
                      </c:pt>
                      <c:pt idx="16306">
                        <c:v>372.38805041294103</c:v>
                      </c:pt>
                      <c:pt idx="16307">
                        <c:v>372.38556892282099</c:v>
                      </c:pt>
                      <c:pt idx="16308">
                        <c:v>372.38453808132198</c:v>
                      </c:pt>
                      <c:pt idx="16309">
                        <c:v>372.36993974235901</c:v>
                      </c:pt>
                      <c:pt idx="16310">
                        <c:v>372.366123015021</c:v>
                      </c:pt>
                      <c:pt idx="16311">
                        <c:v>372.33383616787302</c:v>
                      </c:pt>
                      <c:pt idx="16312">
                        <c:v>372.28641970185498</c:v>
                      </c:pt>
                      <c:pt idx="16313">
                        <c:v>372.24990012366197</c:v>
                      </c:pt>
                      <c:pt idx="16314">
                        <c:v>372.17195085885902</c:v>
                      </c:pt>
                      <c:pt idx="16315">
                        <c:v>372.08649679456499</c:v>
                      </c:pt>
                      <c:pt idx="16316">
                        <c:v>372.04031072223</c:v>
                      </c:pt>
                      <c:pt idx="16317">
                        <c:v>372.03307244680701</c:v>
                      </c:pt>
                      <c:pt idx="16318">
                        <c:v>372.01625753069999</c:v>
                      </c:pt>
                      <c:pt idx="16319">
                        <c:v>371.93631394590602</c:v>
                      </c:pt>
                      <c:pt idx="16320">
                        <c:v>371.898483735117</c:v>
                      </c:pt>
                      <c:pt idx="16321">
                        <c:v>371.885423373653</c:v>
                      </c:pt>
                      <c:pt idx="16322">
                        <c:v>371.87615423230199</c:v>
                      </c:pt>
                      <c:pt idx="16323">
                        <c:v>371.86028067165199</c:v>
                      </c:pt>
                      <c:pt idx="16324">
                        <c:v>371.82262974974202</c:v>
                      </c:pt>
                      <c:pt idx="16325">
                        <c:v>371.81916725073199</c:v>
                      </c:pt>
                      <c:pt idx="16326">
                        <c:v>371.81060329799601</c:v>
                      </c:pt>
                      <c:pt idx="16327">
                        <c:v>371.80018060484099</c:v>
                      </c:pt>
                      <c:pt idx="16328">
                        <c:v>371.78600440269702</c:v>
                      </c:pt>
                      <c:pt idx="16329">
                        <c:v>371.70364961814897</c:v>
                      </c:pt>
                      <c:pt idx="16330">
                        <c:v>371.69680569015901</c:v>
                      </c:pt>
                      <c:pt idx="16331">
                        <c:v>371.66768456934398</c:v>
                      </c:pt>
                      <c:pt idx="16332">
                        <c:v>371.66177135712098</c:v>
                      </c:pt>
                      <c:pt idx="16333">
                        <c:v>371.65807309731201</c:v>
                      </c:pt>
                      <c:pt idx="16334">
                        <c:v>371.65493835086198</c:v>
                      </c:pt>
                      <c:pt idx="16335">
                        <c:v>371.65159685298698</c:v>
                      </c:pt>
                      <c:pt idx="16336">
                        <c:v>371.64426576234501</c:v>
                      </c:pt>
                      <c:pt idx="16337">
                        <c:v>371.640549136461</c:v>
                      </c:pt>
                      <c:pt idx="16338">
                        <c:v>371.63731051505601</c:v>
                      </c:pt>
                      <c:pt idx="16339">
                        <c:v>371.63087440836301</c:v>
                      </c:pt>
                      <c:pt idx="16340">
                        <c:v>371.62911250561501</c:v>
                      </c:pt>
                      <c:pt idx="16341">
                        <c:v>371.61549363327703</c:v>
                      </c:pt>
                      <c:pt idx="16342">
                        <c:v>371.61130393729502</c:v>
                      </c:pt>
                      <c:pt idx="16343">
                        <c:v>371.60793463286899</c:v>
                      </c:pt>
                      <c:pt idx="16344">
                        <c:v>371.60609175315102</c:v>
                      </c:pt>
                      <c:pt idx="16345">
                        <c:v>371.602915620761</c:v>
                      </c:pt>
                      <c:pt idx="16346">
                        <c:v>371.58870296443001</c:v>
                      </c:pt>
                      <c:pt idx="16347">
                        <c:v>371.58857191673098</c:v>
                      </c:pt>
                      <c:pt idx="16348">
                        <c:v>371.57251033119798</c:v>
                      </c:pt>
                      <c:pt idx="16349">
                        <c:v>371.54939055743802</c:v>
                      </c:pt>
                      <c:pt idx="16350">
                        <c:v>371.53738927235298</c:v>
                      </c:pt>
                      <c:pt idx="16351">
                        <c:v>371.53049431994998</c:v>
                      </c:pt>
                      <c:pt idx="16352">
                        <c:v>371.51148181330598</c:v>
                      </c:pt>
                      <c:pt idx="16353">
                        <c:v>371.50056712766701</c:v>
                      </c:pt>
                      <c:pt idx="16354">
                        <c:v>371.498680726283</c:v>
                      </c:pt>
                      <c:pt idx="16355">
                        <c:v>371.48531967186699</c:v>
                      </c:pt>
                      <c:pt idx="16356">
                        <c:v>371.48442599062997</c:v>
                      </c:pt>
                      <c:pt idx="16357">
                        <c:v>371.44610246180901</c:v>
                      </c:pt>
                      <c:pt idx="16358">
                        <c:v>371.44495999118402</c:v>
                      </c:pt>
                      <c:pt idx="16359">
                        <c:v>371.41725730702399</c:v>
                      </c:pt>
                      <c:pt idx="16360">
                        <c:v>371.41702298137699</c:v>
                      </c:pt>
                      <c:pt idx="16361">
                        <c:v>371.41192556666101</c:v>
                      </c:pt>
                      <c:pt idx="16362">
                        <c:v>371.26983560935798</c:v>
                      </c:pt>
                      <c:pt idx="16363">
                        <c:v>371.25269847689702</c:v>
                      </c:pt>
                      <c:pt idx="16364">
                        <c:v>371.22971909786702</c:v>
                      </c:pt>
                      <c:pt idx="16365">
                        <c:v>371.21095160944702</c:v>
                      </c:pt>
                      <c:pt idx="16366">
                        <c:v>371.20009796737901</c:v>
                      </c:pt>
                      <c:pt idx="16367">
                        <c:v>371.17107992875799</c:v>
                      </c:pt>
                      <c:pt idx="16368">
                        <c:v>371.16545514474097</c:v>
                      </c:pt>
                      <c:pt idx="16369">
                        <c:v>371.10962699459702</c:v>
                      </c:pt>
                      <c:pt idx="16370">
                        <c:v>371.047675143817</c:v>
                      </c:pt>
                      <c:pt idx="16371">
                        <c:v>371.04186382460301</c:v>
                      </c:pt>
                      <c:pt idx="16372">
                        <c:v>371.04080722747301</c:v>
                      </c:pt>
                      <c:pt idx="16373">
                        <c:v>371.03771141399301</c:v>
                      </c:pt>
                      <c:pt idx="16374">
                        <c:v>371.03349139003899</c:v>
                      </c:pt>
                      <c:pt idx="16375">
                        <c:v>371.03270910243498</c:v>
                      </c:pt>
                      <c:pt idx="16376">
                        <c:v>371.03180977780897</c:v>
                      </c:pt>
                      <c:pt idx="16377">
                        <c:v>371.00820689980497</c:v>
                      </c:pt>
                      <c:pt idx="16378">
                        <c:v>370.99278619395</c:v>
                      </c:pt>
                      <c:pt idx="16379">
                        <c:v>370.99278619395</c:v>
                      </c:pt>
                      <c:pt idx="16380">
                        <c:v>370.99278619395</c:v>
                      </c:pt>
                      <c:pt idx="16381">
                        <c:v>370.92105740602102</c:v>
                      </c:pt>
                      <c:pt idx="16382">
                        <c:v>370.83174027388401</c:v>
                      </c:pt>
                      <c:pt idx="16383">
                        <c:v>370.83060607024998</c:v>
                      </c:pt>
                      <c:pt idx="16384">
                        <c:v>370.82330614004297</c:v>
                      </c:pt>
                      <c:pt idx="16385">
                        <c:v>370.81078856949699</c:v>
                      </c:pt>
                      <c:pt idx="16386">
                        <c:v>370.80672211451599</c:v>
                      </c:pt>
                      <c:pt idx="16387">
                        <c:v>370.79952682717197</c:v>
                      </c:pt>
                      <c:pt idx="16388">
                        <c:v>370.70692741152601</c:v>
                      </c:pt>
                      <c:pt idx="16389">
                        <c:v>370.68439501082901</c:v>
                      </c:pt>
                      <c:pt idx="16390">
                        <c:v>370.64723006922299</c:v>
                      </c:pt>
                      <c:pt idx="16391">
                        <c:v>370.547041131816</c:v>
                      </c:pt>
                      <c:pt idx="16392">
                        <c:v>370.53520646307697</c:v>
                      </c:pt>
                      <c:pt idx="16393">
                        <c:v>370.46692267024201</c:v>
                      </c:pt>
                      <c:pt idx="16394">
                        <c:v>370.42585311918998</c:v>
                      </c:pt>
                      <c:pt idx="16395">
                        <c:v>370.39574308764497</c:v>
                      </c:pt>
                      <c:pt idx="16396">
                        <c:v>370.38921170374499</c:v>
                      </c:pt>
                      <c:pt idx="16397">
                        <c:v>370.26153976387002</c:v>
                      </c:pt>
                      <c:pt idx="16398">
                        <c:v>370.25384439435999</c:v>
                      </c:pt>
                      <c:pt idx="16399">
                        <c:v>370.22201615230898</c:v>
                      </c:pt>
                      <c:pt idx="16400">
                        <c:v>370.09674230602502</c:v>
                      </c:pt>
                      <c:pt idx="16401">
                        <c:v>370.08925642408099</c:v>
                      </c:pt>
                      <c:pt idx="16402">
                        <c:v>370.07401286385999</c:v>
                      </c:pt>
                      <c:pt idx="16403">
                        <c:v>370.05943885034497</c:v>
                      </c:pt>
                      <c:pt idx="16404">
                        <c:v>370.058309845189</c:v>
                      </c:pt>
                      <c:pt idx="16405">
                        <c:v>370.05419454140701</c:v>
                      </c:pt>
                      <c:pt idx="16406">
                        <c:v>370.05093436784603</c:v>
                      </c:pt>
                      <c:pt idx="16407">
                        <c:v>370.04659299910497</c:v>
                      </c:pt>
                      <c:pt idx="16408">
                        <c:v>369.96159461705901</c:v>
                      </c:pt>
                      <c:pt idx="16409">
                        <c:v>369.95525549683703</c:v>
                      </c:pt>
                      <c:pt idx="16410">
                        <c:v>369.92065363285502</c:v>
                      </c:pt>
                      <c:pt idx="16411">
                        <c:v>369.91366210356699</c:v>
                      </c:pt>
                      <c:pt idx="16412">
                        <c:v>369.81037768958203</c:v>
                      </c:pt>
                      <c:pt idx="16413">
                        <c:v>369.79611105805702</c:v>
                      </c:pt>
                      <c:pt idx="16414">
                        <c:v>369.70640005088802</c:v>
                      </c:pt>
                      <c:pt idx="16415">
                        <c:v>369.70636894508198</c:v>
                      </c:pt>
                      <c:pt idx="16416">
                        <c:v>369.65713283122898</c:v>
                      </c:pt>
                      <c:pt idx="16417">
                        <c:v>369.60092726358903</c:v>
                      </c:pt>
                      <c:pt idx="16418">
                        <c:v>369.55185027015602</c:v>
                      </c:pt>
                      <c:pt idx="16419">
                        <c:v>369.53499591418102</c:v>
                      </c:pt>
                      <c:pt idx="16420">
                        <c:v>369.53000834670701</c:v>
                      </c:pt>
                      <c:pt idx="16421">
                        <c:v>369.52214991535902</c:v>
                      </c:pt>
                      <c:pt idx="16422">
                        <c:v>369.49293841357701</c:v>
                      </c:pt>
                      <c:pt idx="16423">
                        <c:v>369.49141712978297</c:v>
                      </c:pt>
                      <c:pt idx="16424">
                        <c:v>369.49139213911002</c:v>
                      </c:pt>
                      <c:pt idx="16425">
                        <c:v>369.49012215355498</c:v>
                      </c:pt>
                      <c:pt idx="16426">
                        <c:v>369.48890945753999</c:v>
                      </c:pt>
                      <c:pt idx="16427">
                        <c:v>369.48813633284601</c:v>
                      </c:pt>
                      <c:pt idx="16428">
                        <c:v>369.487684702347</c:v>
                      </c:pt>
                      <c:pt idx="16429">
                        <c:v>369.48573664806901</c:v>
                      </c:pt>
                      <c:pt idx="16430">
                        <c:v>369.480660683991</c:v>
                      </c:pt>
                      <c:pt idx="16431">
                        <c:v>369.48001112907099</c:v>
                      </c:pt>
                      <c:pt idx="16432">
                        <c:v>369.47905072329399</c:v>
                      </c:pt>
                      <c:pt idx="16433">
                        <c:v>369.47631203508303</c:v>
                      </c:pt>
                      <c:pt idx="16434">
                        <c:v>369.47582170170801</c:v>
                      </c:pt>
                      <c:pt idx="16435">
                        <c:v>369.475547610207</c:v>
                      </c:pt>
                      <c:pt idx="16436">
                        <c:v>369.47344032216802</c:v>
                      </c:pt>
                      <c:pt idx="16437">
                        <c:v>369.46937152006302</c:v>
                      </c:pt>
                      <c:pt idx="16438">
                        <c:v>369.46867972653098</c:v>
                      </c:pt>
                      <c:pt idx="16439">
                        <c:v>369.46641428147899</c:v>
                      </c:pt>
                      <c:pt idx="16440">
                        <c:v>369.46140893356301</c:v>
                      </c:pt>
                      <c:pt idx="16441">
                        <c:v>369.45377973778801</c:v>
                      </c:pt>
                      <c:pt idx="16442">
                        <c:v>369.36931641238101</c:v>
                      </c:pt>
                      <c:pt idx="16443">
                        <c:v>369.35209021211699</c:v>
                      </c:pt>
                      <c:pt idx="16444">
                        <c:v>369.32279453501798</c:v>
                      </c:pt>
                      <c:pt idx="16445">
                        <c:v>369.28486778164</c:v>
                      </c:pt>
                      <c:pt idx="16446">
                        <c:v>369.28274948843801</c:v>
                      </c:pt>
                      <c:pt idx="16447">
                        <c:v>369.282205033612</c:v>
                      </c:pt>
                      <c:pt idx="16448">
                        <c:v>369.281272354929</c:v>
                      </c:pt>
                      <c:pt idx="16449">
                        <c:v>369.28102445029299</c:v>
                      </c:pt>
                      <c:pt idx="16450">
                        <c:v>369.280479481383</c:v>
                      </c:pt>
                      <c:pt idx="16451">
                        <c:v>369.27771630926298</c:v>
                      </c:pt>
                      <c:pt idx="16452">
                        <c:v>369.27511868630501</c:v>
                      </c:pt>
                      <c:pt idx="16453">
                        <c:v>369.27366314424103</c:v>
                      </c:pt>
                      <c:pt idx="16454">
                        <c:v>369.27323433233602</c:v>
                      </c:pt>
                      <c:pt idx="16455">
                        <c:v>369.27294136841698</c:v>
                      </c:pt>
                      <c:pt idx="16456">
                        <c:v>369.27243968657598</c:v>
                      </c:pt>
                      <c:pt idx="16457">
                        <c:v>369.27209493312898</c:v>
                      </c:pt>
                      <c:pt idx="16458">
                        <c:v>369.27160265657602</c:v>
                      </c:pt>
                      <c:pt idx="16459">
                        <c:v>369.26974441128903</c:v>
                      </c:pt>
                      <c:pt idx="16460">
                        <c:v>369.26827413974002</c:v>
                      </c:pt>
                      <c:pt idx="16461">
                        <c:v>369.26582064808298</c:v>
                      </c:pt>
                      <c:pt idx="16462">
                        <c:v>369.26560367265103</c:v>
                      </c:pt>
                      <c:pt idx="16463">
                        <c:v>369.26502580572298</c:v>
                      </c:pt>
                      <c:pt idx="16464">
                        <c:v>369.26488868439901</c:v>
                      </c:pt>
                      <c:pt idx="16465">
                        <c:v>369.26481685216203</c:v>
                      </c:pt>
                      <c:pt idx="16466">
                        <c:v>369.26469470136499</c:v>
                      </c:pt>
                      <c:pt idx="16467">
                        <c:v>369.26295181310599</c:v>
                      </c:pt>
                      <c:pt idx="16468">
                        <c:v>369.26239721835202</c:v>
                      </c:pt>
                      <c:pt idx="16469">
                        <c:v>369.26104488577499</c:v>
                      </c:pt>
                      <c:pt idx="16470">
                        <c:v>369.25855773925701</c:v>
                      </c:pt>
                      <c:pt idx="16471">
                        <c:v>369.25845967860198</c:v>
                      </c:pt>
                      <c:pt idx="16472">
                        <c:v>369.25778030286398</c:v>
                      </c:pt>
                      <c:pt idx="16473">
                        <c:v>369.25030337499402</c:v>
                      </c:pt>
                      <c:pt idx="16474">
                        <c:v>369.22623149435498</c:v>
                      </c:pt>
                      <c:pt idx="16475">
                        <c:v>369.174446458945</c:v>
                      </c:pt>
                      <c:pt idx="16476">
                        <c:v>369.145573432589</c:v>
                      </c:pt>
                      <c:pt idx="16477">
                        <c:v>369.14040548900698</c:v>
                      </c:pt>
                      <c:pt idx="16478">
                        <c:v>369.09502363130798</c:v>
                      </c:pt>
                      <c:pt idx="16479">
                        <c:v>369.04191445458599</c:v>
                      </c:pt>
                      <c:pt idx="16480">
                        <c:v>369.02776405699001</c:v>
                      </c:pt>
                      <c:pt idx="16481">
                        <c:v>369.025344307323</c:v>
                      </c:pt>
                      <c:pt idx="16482">
                        <c:v>369.02281342861801</c:v>
                      </c:pt>
                      <c:pt idx="16483">
                        <c:v>369.00468995876702</c:v>
                      </c:pt>
                      <c:pt idx="16484">
                        <c:v>368.97967653814499</c:v>
                      </c:pt>
                      <c:pt idx="16485">
                        <c:v>368.96677844697598</c:v>
                      </c:pt>
                      <c:pt idx="16486">
                        <c:v>368.94972412489602</c:v>
                      </c:pt>
                      <c:pt idx="16487">
                        <c:v>368.94924222673802</c:v>
                      </c:pt>
                      <c:pt idx="16488">
                        <c:v>368.898602078458</c:v>
                      </c:pt>
                      <c:pt idx="16489">
                        <c:v>368.83409836502801</c:v>
                      </c:pt>
                      <c:pt idx="16490">
                        <c:v>368.80410990142099</c:v>
                      </c:pt>
                      <c:pt idx="16491">
                        <c:v>368.78741823071198</c:v>
                      </c:pt>
                      <c:pt idx="16492">
                        <c:v>368.77450042573003</c:v>
                      </c:pt>
                      <c:pt idx="16493">
                        <c:v>368.76067085067001</c:v>
                      </c:pt>
                      <c:pt idx="16494">
                        <c:v>368.71812455531102</c:v>
                      </c:pt>
                      <c:pt idx="16495">
                        <c:v>368.63616698379798</c:v>
                      </c:pt>
                      <c:pt idx="16496">
                        <c:v>368.63335901692301</c:v>
                      </c:pt>
                      <c:pt idx="16497">
                        <c:v>368.630061819628</c:v>
                      </c:pt>
                      <c:pt idx="16498">
                        <c:v>368.61741616971898</c:v>
                      </c:pt>
                      <c:pt idx="16499">
                        <c:v>368.61635256290202</c:v>
                      </c:pt>
                      <c:pt idx="16500">
                        <c:v>368.61357630858703</c:v>
                      </c:pt>
                      <c:pt idx="16501">
                        <c:v>368.56180237138102</c:v>
                      </c:pt>
                      <c:pt idx="16502">
                        <c:v>368.55497543818598</c:v>
                      </c:pt>
                      <c:pt idx="16503">
                        <c:v>368.55452901990702</c:v>
                      </c:pt>
                      <c:pt idx="16504">
                        <c:v>368.543319151167</c:v>
                      </c:pt>
                      <c:pt idx="16505">
                        <c:v>368.368346263604</c:v>
                      </c:pt>
                      <c:pt idx="16506">
                        <c:v>368.365871796747</c:v>
                      </c:pt>
                      <c:pt idx="16507">
                        <c:v>368.36335720091898</c:v>
                      </c:pt>
                      <c:pt idx="16508">
                        <c:v>368.35604181525503</c:v>
                      </c:pt>
                      <c:pt idx="16509">
                        <c:v>368.35355860566699</c:v>
                      </c:pt>
                      <c:pt idx="16510">
                        <c:v>368.34954138545203</c:v>
                      </c:pt>
                      <c:pt idx="16511">
                        <c:v>368.32729934121397</c:v>
                      </c:pt>
                      <c:pt idx="16512">
                        <c:v>368.316283242976</c:v>
                      </c:pt>
                      <c:pt idx="16513">
                        <c:v>368.28898842444198</c:v>
                      </c:pt>
                      <c:pt idx="16514">
                        <c:v>368.25692563228</c:v>
                      </c:pt>
                      <c:pt idx="16515">
                        <c:v>368.24118079865099</c:v>
                      </c:pt>
                      <c:pt idx="16516">
                        <c:v>368.23547713923102</c:v>
                      </c:pt>
                      <c:pt idx="16517">
                        <c:v>368.21773406779198</c:v>
                      </c:pt>
                      <c:pt idx="16518">
                        <c:v>368.20396053167201</c:v>
                      </c:pt>
                      <c:pt idx="16519">
                        <c:v>368.10840560838</c:v>
                      </c:pt>
                      <c:pt idx="16520">
                        <c:v>368.04079499557099</c:v>
                      </c:pt>
                      <c:pt idx="16521">
                        <c:v>368.03841466694303</c:v>
                      </c:pt>
                      <c:pt idx="16522">
                        <c:v>367.99718378046799</c:v>
                      </c:pt>
                      <c:pt idx="16523">
                        <c:v>367.96256397765399</c:v>
                      </c:pt>
                      <c:pt idx="16524">
                        <c:v>367.93660080873599</c:v>
                      </c:pt>
                      <c:pt idx="16525">
                        <c:v>367.933871494583</c:v>
                      </c:pt>
                      <c:pt idx="16526">
                        <c:v>367.90065885278801</c:v>
                      </c:pt>
                      <c:pt idx="16527">
                        <c:v>367.88151227242003</c:v>
                      </c:pt>
                      <c:pt idx="16528">
                        <c:v>367.875432665706</c:v>
                      </c:pt>
                      <c:pt idx="16529">
                        <c:v>367.868329593917</c:v>
                      </c:pt>
                      <c:pt idx="16530">
                        <c:v>367.86393040376601</c:v>
                      </c:pt>
                      <c:pt idx="16531">
                        <c:v>367.85758807473798</c:v>
                      </c:pt>
                      <c:pt idx="16532">
                        <c:v>367.85462881730098</c:v>
                      </c:pt>
                      <c:pt idx="16533">
                        <c:v>367.84118911598603</c:v>
                      </c:pt>
                      <c:pt idx="16534">
                        <c:v>367.80201663511298</c:v>
                      </c:pt>
                      <c:pt idx="16535">
                        <c:v>367.79442995896397</c:v>
                      </c:pt>
                      <c:pt idx="16536">
                        <c:v>367.73040947446702</c:v>
                      </c:pt>
                      <c:pt idx="16537">
                        <c:v>367.66263059142102</c:v>
                      </c:pt>
                      <c:pt idx="16538">
                        <c:v>367.65950003441498</c:v>
                      </c:pt>
                      <c:pt idx="16539">
                        <c:v>367.65816254141498</c:v>
                      </c:pt>
                      <c:pt idx="16540">
                        <c:v>367.654520032844</c:v>
                      </c:pt>
                      <c:pt idx="16541">
                        <c:v>367.64865578086301</c:v>
                      </c:pt>
                      <c:pt idx="16542">
                        <c:v>367.63828822301002</c:v>
                      </c:pt>
                      <c:pt idx="16543">
                        <c:v>367.580308194037</c:v>
                      </c:pt>
                      <c:pt idx="16544">
                        <c:v>367.57791787430102</c:v>
                      </c:pt>
                      <c:pt idx="16545">
                        <c:v>367.56551535701698</c:v>
                      </c:pt>
                      <c:pt idx="16546">
                        <c:v>367.56148103553602</c:v>
                      </c:pt>
                      <c:pt idx="16547">
                        <c:v>367.51435383969903</c:v>
                      </c:pt>
                      <c:pt idx="16548">
                        <c:v>367.513465378793</c:v>
                      </c:pt>
                      <c:pt idx="16549">
                        <c:v>367.49804939078001</c:v>
                      </c:pt>
                      <c:pt idx="16550">
                        <c:v>367.44592252426298</c:v>
                      </c:pt>
                      <c:pt idx="16551">
                        <c:v>367.439168913733</c:v>
                      </c:pt>
                      <c:pt idx="16552">
                        <c:v>367.43500682485598</c:v>
                      </c:pt>
                      <c:pt idx="16553">
                        <c:v>367.43112676504097</c:v>
                      </c:pt>
                      <c:pt idx="16554">
                        <c:v>367.41075369345202</c:v>
                      </c:pt>
                      <c:pt idx="16555">
                        <c:v>367.34474833197299</c:v>
                      </c:pt>
                      <c:pt idx="16556">
                        <c:v>367.336853797456</c:v>
                      </c:pt>
                      <c:pt idx="16557">
                        <c:v>367.202243081517</c:v>
                      </c:pt>
                      <c:pt idx="16558">
                        <c:v>367.177595649973</c:v>
                      </c:pt>
                      <c:pt idx="16559">
                        <c:v>367.17671556667</c:v>
                      </c:pt>
                      <c:pt idx="16560">
                        <c:v>367.17245766104998</c:v>
                      </c:pt>
                      <c:pt idx="16561">
                        <c:v>367.10202695321698</c:v>
                      </c:pt>
                      <c:pt idx="16562">
                        <c:v>367.09876310648599</c:v>
                      </c:pt>
                      <c:pt idx="16563">
                        <c:v>366.995200942407</c:v>
                      </c:pt>
                      <c:pt idx="16564">
                        <c:v>366.913906877339</c:v>
                      </c:pt>
                      <c:pt idx="16565">
                        <c:v>366.91376466370798</c:v>
                      </c:pt>
                      <c:pt idx="16566">
                        <c:v>366.881646892768</c:v>
                      </c:pt>
                      <c:pt idx="16567">
                        <c:v>366.86372960215698</c:v>
                      </c:pt>
                      <c:pt idx="16568">
                        <c:v>366.86261439571501</c:v>
                      </c:pt>
                      <c:pt idx="16569">
                        <c:v>366.84674212209001</c:v>
                      </c:pt>
                      <c:pt idx="16570">
                        <c:v>366.75134845240302</c:v>
                      </c:pt>
                      <c:pt idx="16571">
                        <c:v>366.72897122161203</c:v>
                      </c:pt>
                      <c:pt idx="16572">
                        <c:v>366.69811967752401</c:v>
                      </c:pt>
                      <c:pt idx="16573">
                        <c:v>366.693081284031</c:v>
                      </c:pt>
                      <c:pt idx="16574">
                        <c:v>366.69180911159401</c:v>
                      </c:pt>
                      <c:pt idx="16575">
                        <c:v>366.57761482252198</c:v>
                      </c:pt>
                      <c:pt idx="16576">
                        <c:v>366.55065717847401</c:v>
                      </c:pt>
                      <c:pt idx="16577">
                        <c:v>366.545085349847</c:v>
                      </c:pt>
                      <c:pt idx="16578">
                        <c:v>366.543921781233</c:v>
                      </c:pt>
                      <c:pt idx="16579">
                        <c:v>366.54354396125001</c:v>
                      </c:pt>
                      <c:pt idx="16580">
                        <c:v>366.54338785004398</c:v>
                      </c:pt>
                      <c:pt idx="16581">
                        <c:v>366.54017091593198</c:v>
                      </c:pt>
                      <c:pt idx="16582">
                        <c:v>366.53593723613301</c:v>
                      </c:pt>
                      <c:pt idx="16583">
                        <c:v>366.48462062577198</c:v>
                      </c:pt>
                      <c:pt idx="16584">
                        <c:v>366.40251381936503</c:v>
                      </c:pt>
                      <c:pt idx="16585">
                        <c:v>366.40084942462698</c:v>
                      </c:pt>
                      <c:pt idx="16586">
                        <c:v>366.36931553390298</c:v>
                      </c:pt>
                      <c:pt idx="16587">
                        <c:v>366.30504398457202</c:v>
                      </c:pt>
                      <c:pt idx="16588">
                        <c:v>366.29282914362</c:v>
                      </c:pt>
                      <c:pt idx="16589">
                        <c:v>366.29028737428501</c:v>
                      </c:pt>
                      <c:pt idx="16590">
                        <c:v>366.180335750572</c:v>
                      </c:pt>
                      <c:pt idx="16591">
                        <c:v>366.16601295708398</c:v>
                      </c:pt>
                      <c:pt idx="16592">
                        <c:v>366.09267774460301</c:v>
                      </c:pt>
                      <c:pt idx="16593">
                        <c:v>366.07712503412398</c:v>
                      </c:pt>
                      <c:pt idx="16594">
                        <c:v>366.07579266385602</c:v>
                      </c:pt>
                      <c:pt idx="16595">
                        <c:v>366.07450155184898</c:v>
                      </c:pt>
                      <c:pt idx="16596">
                        <c:v>366.07177918585597</c:v>
                      </c:pt>
                      <c:pt idx="16597">
                        <c:v>366.07174472592101</c:v>
                      </c:pt>
                      <c:pt idx="16598">
                        <c:v>366.04906331306302</c:v>
                      </c:pt>
                      <c:pt idx="16599">
                        <c:v>366.02545435739199</c:v>
                      </c:pt>
                      <c:pt idx="16600">
                        <c:v>366.020618570794</c:v>
                      </c:pt>
                      <c:pt idx="16601">
                        <c:v>366.00128586078802</c:v>
                      </c:pt>
                      <c:pt idx="16602">
                        <c:v>365.99346567394798</c:v>
                      </c:pt>
                      <c:pt idx="16603">
                        <c:v>365.98257213216198</c:v>
                      </c:pt>
                      <c:pt idx="16604">
                        <c:v>365.93873800471698</c:v>
                      </c:pt>
                      <c:pt idx="16605">
                        <c:v>365.91271180323002</c:v>
                      </c:pt>
                      <c:pt idx="16606">
                        <c:v>365.90503755277399</c:v>
                      </c:pt>
                      <c:pt idx="16607">
                        <c:v>365.90476346053902</c:v>
                      </c:pt>
                      <c:pt idx="16608">
                        <c:v>365.89423582383699</c:v>
                      </c:pt>
                      <c:pt idx="16609">
                        <c:v>365.88795598854699</c:v>
                      </c:pt>
                      <c:pt idx="16610">
                        <c:v>365.88445724944802</c:v>
                      </c:pt>
                      <c:pt idx="16611">
                        <c:v>365.87680155299898</c:v>
                      </c:pt>
                      <c:pt idx="16612">
                        <c:v>365.860808905049</c:v>
                      </c:pt>
                      <c:pt idx="16613">
                        <c:v>365.85754268839997</c:v>
                      </c:pt>
                      <c:pt idx="16614">
                        <c:v>365.853513220031</c:v>
                      </c:pt>
                      <c:pt idx="16615">
                        <c:v>365.85235218473201</c:v>
                      </c:pt>
                      <c:pt idx="16616">
                        <c:v>365.85174417728001</c:v>
                      </c:pt>
                      <c:pt idx="16617">
                        <c:v>365.85127164001102</c:v>
                      </c:pt>
                      <c:pt idx="16618">
                        <c:v>365.85045779790198</c:v>
                      </c:pt>
                      <c:pt idx="16619">
                        <c:v>365.84937264267001</c:v>
                      </c:pt>
                      <c:pt idx="16620">
                        <c:v>365.84871532330499</c:v>
                      </c:pt>
                      <c:pt idx="16621">
                        <c:v>365.84464236549002</c:v>
                      </c:pt>
                      <c:pt idx="16622">
                        <c:v>365.84046407360501</c:v>
                      </c:pt>
                      <c:pt idx="16623">
                        <c:v>365.82785106787497</c:v>
                      </c:pt>
                      <c:pt idx="16624">
                        <c:v>365.67005921641999</c:v>
                      </c:pt>
                      <c:pt idx="16625">
                        <c:v>365.65318320666302</c:v>
                      </c:pt>
                      <c:pt idx="16626">
                        <c:v>365.64742658396602</c:v>
                      </c:pt>
                      <c:pt idx="16627">
                        <c:v>365.64696111469902</c:v>
                      </c:pt>
                      <c:pt idx="16628">
                        <c:v>365.64559696506302</c:v>
                      </c:pt>
                      <c:pt idx="16629">
                        <c:v>365.64552006766701</c:v>
                      </c:pt>
                      <c:pt idx="16630">
                        <c:v>365.64453216752702</c:v>
                      </c:pt>
                      <c:pt idx="16631">
                        <c:v>365.643720160508</c:v>
                      </c:pt>
                      <c:pt idx="16632">
                        <c:v>365.64264073727998</c:v>
                      </c:pt>
                      <c:pt idx="16633">
                        <c:v>365.63665711422198</c:v>
                      </c:pt>
                      <c:pt idx="16634">
                        <c:v>365.61470962429001</c:v>
                      </c:pt>
                      <c:pt idx="16635">
                        <c:v>365.54619150506397</c:v>
                      </c:pt>
                      <c:pt idx="16636">
                        <c:v>365.409241886936</c:v>
                      </c:pt>
                      <c:pt idx="16637">
                        <c:v>365.390391379297</c:v>
                      </c:pt>
                      <c:pt idx="16638">
                        <c:v>365.32848729503303</c:v>
                      </c:pt>
                      <c:pt idx="16639">
                        <c:v>365.30175514112699</c:v>
                      </c:pt>
                      <c:pt idx="16640">
                        <c:v>365.28790255365902</c:v>
                      </c:pt>
                      <c:pt idx="16641">
                        <c:v>365.28739501744701</c:v>
                      </c:pt>
                      <c:pt idx="16642">
                        <c:v>365.27928558206298</c:v>
                      </c:pt>
                      <c:pt idx="16643">
                        <c:v>365.27097889215901</c:v>
                      </c:pt>
                      <c:pt idx="16644">
                        <c:v>365.246392764679</c:v>
                      </c:pt>
                      <c:pt idx="16645">
                        <c:v>365.23603573030499</c:v>
                      </c:pt>
                      <c:pt idx="16646">
                        <c:v>365.18812080185802</c:v>
                      </c:pt>
                      <c:pt idx="16647">
                        <c:v>365.17702988327801</c:v>
                      </c:pt>
                      <c:pt idx="16648">
                        <c:v>365.16797386580203</c:v>
                      </c:pt>
                      <c:pt idx="16649">
                        <c:v>365.13403136076897</c:v>
                      </c:pt>
                      <c:pt idx="16650">
                        <c:v>365.10888549201098</c:v>
                      </c:pt>
                      <c:pt idx="16651">
                        <c:v>365.09625027775701</c:v>
                      </c:pt>
                      <c:pt idx="16652">
                        <c:v>365.08313737918701</c:v>
                      </c:pt>
                      <c:pt idx="16653">
                        <c:v>365.07122433759099</c:v>
                      </c:pt>
                      <c:pt idx="16654">
                        <c:v>365.03666095502803</c:v>
                      </c:pt>
                      <c:pt idx="16655">
                        <c:v>364.91309919415102</c:v>
                      </c:pt>
                      <c:pt idx="16656">
                        <c:v>364.91147777641402</c:v>
                      </c:pt>
                      <c:pt idx="16657">
                        <c:v>364.81683396167102</c:v>
                      </c:pt>
                      <c:pt idx="16658">
                        <c:v>364.79542323079301</c:v>
                      </c:pt>
                      <c:pt idx="16659">
                        <c:v>364.78739032165998</c:v>
                      </c:pt>
                      <c:pt idx="16660">
                        <c:v>364.77578720114798</c:v>
                      </c:pt>
                      <c:pt idx="16661">
                        <c:v>364.76097328222397</c:v>
                      </c:pt>
                      <c:pt idx="16662">
                        <c:v>364.72894274243203</c:v>
                      </c:pt>
                      <c:pt idx="16663">
                        <c:v>364.68857629358502</c:v>
                      </c:pt>
                      <c:pt idx="16664">
                        <c:v>364.60043626217401</c:v>
                      </c:pt>
                      <c:pt idx="16665">
                        <c:v>364.58978252973799</c:v>
                      </c:pt>
                      <c:pt idx="16666">
                        <c:v>364.54329711022001</c:v>
                      </c:pt>
                      <c:pt idx="16667">
                        <c:v>364.52623220304702</c:v>
                      </c:pt>
                      <c:pt idx="16668">
                        <c:v>364.512982052729</c:v>
                      </c:pt>
                      <c:pt idx="16669">
                        <c:v>364.44268170675201</c:v>
                      </c:pt>
                      <c:pt idx="16670">
                        <c:v>364.41142538462702</c:v>
                      </c:pt>
                      <c:pt idx="16671">
                        <c:v>364.39594512457597</c:v>
                      </c:pt>
                      <c:pt idx="16672">
                        <c:v>364.388164081723</c:v>
                      </c:pt>
                      <c:pt idx="16673">
                        <c:v>364.38183845396497</c:v>
                      </c:pt>
                      <c:pt idx="16674">
                        <c:v>364.37393371153701</c:v>
                      </c:pt>
                      <c:pt idx="16675">
                        <c:v>364.33020701046502</c:v>
                      </c:pt>
                      <c:pt idx="16676">
                        <c:v>364.29597067427</c:v>
                      </c:pt>
                      <c:pt idx="16677">
                        <c:v>364.28429604375901</c:v>
                      </c:pt>
                      <c:pt idx="16678">
                        <c:v>364.26315073042002</c:v>
                      </c:pt>
                      <c:pt idx="16679">
                        <c:v>364.25853568059</c:v>
                      </c:pt>
                      <c:pt idx="16680">
                        <c:v>364.25416877035201</c:v>
                      </c:pt>
                      <c:pt idx="16681">
                        <c:v>364.24699526629598</c:v>
                      </c:pt>
                      <c:pt idx="16682">
                        <c:v>364.23949115445998</c:v>
                      </c:pt>
                      <c:pt idx="16683">
                        <c:v>364.22648582855197</c:v>
                      </c:pt>
                      <c:pt idx="16684">
                        <c:v>364.22463718294603</c:v>
                      </c:pt>
                      <c:pt idx="16685">
                        <c:v>364.222311030946</c:v>
                      </c:pt>
                      <c:pt idx="16686">
                        <c:v>364.20187843649001</c:v>
                      </c:pt>
                      <c:pt idx="16687">
                        <c:v>364.18819733826098</c:v>
                      </c:pt>
                      <c:pt idx="16688">
                        <c:v>364.17449620104799</c:v>
                      </c:pt>
                      <c:pt idx="16689">
                        <c:v>364.17390616214601</c:v>
                      </c:pt>
                      <c:pt idx="16690">
                        <c:v>364.16243518070303</c:v>
                      </c:pt>
                      <c:pt idx="16691">
                        <c:v>364.15362802890502</c:v>
                      </c:pt>
                      <c:pt idx="16692">
                        <c:v>364.14031202958301</c:v>
                      </c:pt>
                      <c:pt idx="16693">
                        <c:v>364.12155257132599</c:v>
                      </c:pt>
                      <c:pt idx="16694">
                        <c:v>364.10579944145701</c:v>
                      </c:pt>
                      <c:pt idx="16695">
                        <c:v>364.101130781309</c:v>
                      </c:pt>
                      <c:pt idx="16696">
                        <c:v>364.09176680040599</c:v>
                      </c:pt>
                      <c:pt idx="16697">
                        <c:v>364.06313655927403</c:v>
                      </c:pt>
                      <c:pt idx="16698">
                        <c:v>364.04333018747798</c:v>
                      </c:pt>
                      <c:pt idx="16699">
                        <c:v>364.04287514720198</c:v>
                      </c:pt>
                      <c:pt idx="16700">
                        <c:v>363.98535195196598</c:v>
                      </c:pt>
                      <c:pt idx="16701">
                        <c:v>363.98067292533102</c:v>
                      </c:pt>
                      <c:pt idx="16702">
                        <c:v>363.96653056366</c:v>
                      </c:pt>
                      <c:pt idx="16703">
                        <c:v>363.941471812477</c:v>
                      </c:pt>
                      <c:pt idx="16704">
                        <c:v>363.941453311933</c:v>
                      </c:pt>
                      <c:pt idx="16705">
                        <c:v>363.92931656483898</c:v>
                      </c:pt>
                      <c:pt idx="16706">
                        <c:v>363.92885849842099</c:v>
                      </c:pt>
                      <c:pt idx="16707">
                        <c:v>363.86777638983801</c:v>
                      </c:pt>
                      <c:pt idx="16708">
                        <c:v>363.846974907157</c:v>
                      </c:pt>
                      <c:pt idx="16709">
                        <c:v>363.71853847440798</c:v>
                      </c:pt>
                      <c:pt idx="16710">
                        <c:v>363.71559503152099</c:v>
                      </c:pt>
                      <c:pt idx="16711">
                        <c:v>363.70610014169603</c:v>
                      </c:pt>
                      <c:pt idx="16712">
                        <c:v>363.66204595318999</c:v>
                      </c:pt>
                      <c:pt idx="16713">
                        <c:v>363.65398140625399</c:v>
                      </c:pt>
                      <c:pt idx="16714">
                        <c:v>363.65086905376597</c:v>
                      </c:pt>
                      <c:pt idx="16715">
                        <c:v>363.63028187941302</c:v>
                      </c:pt>
                      <c:pt idx="16716">
                        <c:v>363.56608057299098</c:v>
                      </c:pt>
                      <c:pt idx="16717">
                        <c:v>363.54455007937901</c:v>
                      </c:pt>
                      <c:pt idx="16718">
                        <c:v>363.48142609606401</c:v>
                      </c:pt>
                      <c:pt idx="16719">
                        <c:v>363.45238617517902</c:v>
                      </c:pt>
                      <c:pt idx="16720">
                        <c:v>363.43464701680398</c:v>
                      </c:pt>
                      <c:pt idx="16721">
                        <c:v>363.42896678217301</c:v>
                      </c:pt>
                      <c:pt idx="16722">
                        <c:v>363.42793143425598</c:v>
                      </c:pt>
                      <c:pt idx="16723">
                        <c:v>363.33539067285301</c:v>
                      </c:pt>
                      <c:pt idx="16724">
                        <c:v>363.33381683425199</c:v>
                      </c:pt>
                      <c:pt idx="16725">
                        <c:v>363.31803212153801</c:v>
                      </c:pt>
                      <c:pt idx="16726">
                        <c:v>363.28817655518901</c:v>
                      </c:pt>
                      <c:pt idx="16727">
                        <c:v>363.28509269382698</c:v>
                      </c:pt>
                      <c:pt idx="16728">
                        <c:v>363.267819049168</c:v>
                      </c:pt>
                      <c:pt idx="16729">
                        <c:v>363.207105686641</c:v>
                      </c:pt>
                      <c:pt idx="16730">
                        <c:v>363.18059072293897</c:v>
                      </c:pt>
                      <c:pt idx="16731">
                        <c:v>363.12653971962499</c:v>
                      </c:pt>
                      <c:pt idx="16732">
                        <c:v>363.126511280854</c:v>
                      </c:pt>
                      <c:pt idx="16733">
                        <c:v>363.122706006486</c:v>
                      </c:pt>
                      <c:pt idx="16734">
                        <c:v>363.110327006977</c:v>
                      </c:pt>
                      <c:pt idx="16735">
                        <c:v>363.07383282702699</c:v>
                      </c:pt>
                      <c:pt idx="16736">
                        <c:v>362.906291614005</c:v>
                      </c:pt>
                      <c:pt idx="16737">
                        <c:v>362.90551102945602</c:v>
                      </c:pt>
                      <c:pt idx="16738">
                        <c:v>362.90448116520099</c:v>
                      </c:pt>
                      <c:pt idx="16739">
                        <c:v>362.90431832073</c:v>
                      </c:pt>
                      <c:pt idx="16740">
                        <c:v>362.90362263016902</c:v>
                      </c:pt>
                      <c:pt idx="16741">
                        <c:v>362.89989024207603</c:v>
                      </c:pt>
                      <c:pt idx="16742">
                        <c:v>362.89746466631698</c:v>
                      </c:pt>
                      <c:pt idx="16743">
                        <c:v>362.88984103001201</c:v>
                      </c:pt>
                      <c:pt idx="16744">
                        <c:v>362.88976895605401</c:v>
                      </c:pt>
                      <c:pt idx="16745">
                        <c:v>362.80676719420597</c:v>
                      </c:pt>
                      <c:pt idx="16746">
                        <c:v>362.79595601773701</c:v>
                      </c:pt>
                      <c:pt idx="16747">
                        <c:v>362.79125134969399</c:v>
                      </c:pt>
                      <c:pt idx="16748">
                        <c:v>362.76820980519199</c:v>
                      </c:pt>
                      <c:pt idx="16749">
                        <c:v>362.75893475137701</c:v>
                      </c:pt>
                      <c:pt idx="16750">
                        <c:v>362.69761109704598</c:v>
                      </c:pt>
                      <c:pt idx="16751">
                        <c:v>362.69674589192903</c:v>
                      </c:pt>
                      <c:pt idx="16752">
                        <c:v>362.69353324911901</c:v>
                      </c:pt>
                      <c:pt idx="16753">
                        <c:v>362.68663760070098</c:v>
                      </c:pt>
                      <c:pt idx="16754">
                        <c:v>362.68308964588499</c:v>
                      </c:pt>
                      <c:pt idx="16755">
                        <c:v>362.67483260069798</c:v>
                      </c:pt>
                      <c:pt idx="16756">
                        <c:v>362.639412860699</c:v>
                      </c:pt>
                      <c:pt idx="16757">
                        <c:v>362.62286569571103</c:v>
                      </c:pt>
                      <c:pt idx="16758">
                        <c:v>362.61244010827699</c:v>
                      </c:pt>
                      <c:pt idx="16759">
                        <c:v>362.46862289335797</c:v>
                      </c:pt>
                      <c:pt idx="16760">
                        <c:v>362.46356261137402</c:v>
                      </c:pt>
                      <c:pt idx="16761">
                        <c:v>362.46023435736601</c:v>
                      </c:pt>
                      <c:pt idx="16762">
                        <c:v>362.43912132722897</c:v>
                      </c:pt>
                      <c:pt idx="16763">
                        <c:v>362.43092411628402</c:v>
                      </c:pt>
                      <c:pt idx="16764">
                        <c:v>362.42953974143097</c:v>
                      </c:pt>
                      <c:pt idx="16765">
                        <c:v>362.42704585640701</c:v>
                      </c:pt>
                      <c:pt idx="16766">
                        <c:v>362.41221357722702</c:v>
                      </c:pt>
                      <c:pt idx="16767">
                        <c:v>362.40527150442102</c:v>
                      </c:pt>
                      <c:pt idx="16768">
                        <c:v>362.38693699640299</c:v>
                      </c:pt>
                      <c:pt idx="16769">
                        <c:v>362.37901190111597</c:v>
                      </c:pt>
                      <c:pt idx="16770">
                        <c:v>362.37430142007298</c:v>
                      </c:pt>
                      <c:pt idx="16771">
                        <c:v>362.26795383308001</c:v>
                      </c:pt>
                      <c:pt idx="16772">
                        <c:v>362.257696710777</c:v>
                      </c:pt>
                      <c:pt idx="16773">
                        <c:v>362.22782534347101</c:v>
                      </c:pt>
                      <c:pt idx="16774">
                        <c:v>362.21665559121698</c:v>
                      </c:pt>
                      <c:pt idx="16775">
                        <c:v>362.13977117108197</c:v>
                      </c:pt>
                      <c:pt idx="16776">
                        <c:v>362.07784243639998</c:v>
                      </c:pt>
                      <c:pt idx="16777">
                        <c:v>362.04951027068302</c:v>
                      </c:pt>
                      <c:pt idx="16778">
                        <c:v>362.009485903447</c:v>
                      </c:pt>
                      <c:pt idx="16779">
                        <c:v>361.97503231304302</c:v>
                      </c:pt>
                      <c:pt idx="16780">
                        <c:v>361.93902462246803</c:v>
                      </c:pt>
                      <c:pt idx="16781">
                        <c:v>361.83738502266101</c:v>
                      </c:pt>
                      <c:pt idx="16782">
                        <c:v>361.83650721053101</c:v>
                      </c:pt>
                      <c:pt idx="16783">
                        <c:v>361.830651644547</c:v>
                      </c:pt>
                      <c:pt idx="16784">
                        <c:v>361.82947978307902</c:v>
                      </c:pt>
                      <c:pt idx="16785">
                        <c:v>361.82728558712</c:v>
                      </c:pt>
                      <c:pt idx="16786">
                        <c:v>361.82494150403602</c:v>
                      </c:pt>
                      <c:pt idx="16787">
                        <c:v>361.82136089335501</c:v>
                      </c:pt>
                      <c:pt idx="16788">
                        <c:v>361.80832912713498</c:v>
                      </c:pt>
                      <c:pt idx="16789">
                        <c:v>361.807826032717</c:v>
                      </c:pt>
                      <c:pt idx="16790">
                        <c:v>361.80480066330398</c:v>
                      </c:pt>
                      <c:pt idx="16791">
                        <c:v>361.802613295274</c:v>
                      </c:pt>
                      <c:pt idx="16792">
                        <c:v>361.77765607492501</c:v>
                      </c:pt>
                      <c:pt idx="16793">
                        <c:v>361.73474847403702</c:v>
                      </c:pt>
                      <c:pt idx="16794">
                        <c:v>361.72983821078299</c:v>
                      </c:pt>
                      <c:pt idx="16795">
                        <c:v>361.726953429194</c:v>
                      </c:pt>
                      <c:pt idx="16796">
                        <c:v>361.689811480863</c:v>
                      </c:pt>
                      <c:pt idx="16797">
                        <c:v>361.68882867234998</c:v>
                      </c:pt>
                      <c:pt idx="16798">
                        <c:v>361.68577715730498</c:v>
                      </c:pt>
                      <c:pt idx="16799">
                        <c:v>361.68104662053901</c:v>
                      </c:pt>
                      <c:pt idx="16800">
                        <c:v>361.67822352403601</c:v>
                      </c:pt>
                      <c:pt idx="16801">
                        <c:v>361.63798888890699</c:v>
                      </c:pt>
                      <c:pt idx="16802">
                        <c:v>361.610542137783</c:v>
                      </c:pt>
                      <c:pt idx="16803">
                        <c:v>361.60289053723301</c:v>
                      </c:pt>
                      <c:pt idx="16804">
                        <c:v>361.57116253365803</c:v>
                      </c:pt>
                      <c:pt idx="16805">
                        <c:v>361.570381533432</c:v>
                      </c:pt>
                      <c:pt idx="16806">
                        <c:v>361.557808430612</c:v>
                      </c:pt>
                      <c:pt idx="16807">
                        <c:v>361.51172405152198</c:v>
                      </c:pt>
                      <c:pt idx="16808">
                        <c:v>361.49762782348199</c:v>
                      </c:pt>
                      <c:pt idx="16809">
                        <c:v>361.43194306417001</c:v>
                      </c:pt>
                      <c:pt idx="16810">
                        <c:v>361.39594030394102</c:v>
                      </c:pt>
                      <c:pt idx="16811">
                        <c:v>361.326719607661</c:v>
                      </c:pt>
                      <c:pt idx="16812">
                        <c:v>361.27999322529399</c:v>
                      </c:pt>
                      <c:pt idx="16813">
                        <c:v>361.24233883493002</c:v>
                      </c:pt>
                      <c:pt idx="16814">
                        <c:v>361.237043733794</c:v>
                      </c:pt>
                      <c:pt idx="16815">
                        <c:v>361.21567872339398</c:v>
                      </c:pt>
                      <c:pt idx="16816">
                        <c:v>361.21315707446701</c:v>
                      </c:pt>
                      <c:pt idx="16817">
                        <c:v>361.20776255766299</c:v>
                      </c:pt>
                      <c:pt idx="16818">
                        <c:v>361.18572446232002</c:v>
                      </c:pt>
                      <c:pt idx="16819">
                        <c:v>361.17713947687798</c:v>
                      </c:pt>
                      <c:pt idx="16820">
                        <c:v>361.174167809285</c:v>
                      </c:pt>
                      <c:pt idx="16821">
                        <c:v>361.16210590145698</c:v>
                      </c:pt>
                      <c:pt idx="16822">
                        <c:v>361.13634830608498</c:v>
                      </c:pt>
                      <c:pt idx="16823">
                        <c:v>361.07748204718501</c:v>
                      </c:pt>
                      <c:pt idx="16824">
                        <c:v>361.03533542210403</c:v>
                      </c:pt>
                      <c:pt idx="16825">
                        <c:v>361.019356864136</c:v>
                      </c:pt>
                      <c:pt idx="16826">
                        <c:v>361.013538265563</c:v>
                      </c:pt>
                      <c:pt idx="16827">
                        <c:v>360.98851659506602</c:v>
                      </c:pt>
                      <c:pt idx="16828">
                        <c:v>360.97051500532399</c:v>
                      </c:pt>
                      <c:pt idx="16829">
                        <c:v>360.96918822441199</c:v>
                      </c:pt>
                      <c:pt idx="16830">
                        <c:v>360.96312343576898</c:v>
                      </c:pt>
                      <c:pt idx="16831">
                        <c:v>360.96189380150599</c:v>
                      </c:pt>
                      <c:pt idx="16832">
                        <c:v>360.96134362369298</c:v>
                      </c:pt>
                      <c:pt idx="16833">
                        <c:v>360.95027998779801</c:v>
                      </c:pt>
                      <c:pt idx="16834">
                        <c:v>360.947099362713</c:v>
                      </c:pt>
                      <c:pt idx="16835">
                        <c:v>360.946551533432</c:v>
                      </c:pt>
                      <c:pt idx="16836">
                        <c:v>360.93770730904203</c:v>
                      </c:pt>
                      <c:pt idx="16837">
                        <c:v>360.93616866129298</c:v>
                      </c:pt>
                      <c:pt idx="16838">
                        <c:v>360.93467865911902</c:v>
                      </c:pt>
                      <c:pt idx="16839">
                        <c:v>360.847687940394</c:v>
                      </c:pt>
                      <c:pt idx="16840">
                        <c:v>360.83122398133202</c:v>
                      </c:pt>
                      <c:pt idx="16841">
                        <c:v>360.81830954873601</c:v>
                      </c:pt>
                      <c:pt idx="16842">
                        <c:v>360.79443490559203</c:v>
                      </c:pt>
                      <c:pt idx="16843">
                        <c:v>360.74632030498901</c:v>
                      </c:pt>
                      <c:pt idx="16844">
                        <c:v>360.74197873259698</c:v>
                      </c:pt>
                      <c:pt idx="16845">
                        <c:v>360.62327990436501</c:v>
                      </c:pt>
                      <c:pt idx="16846">
                        <c:v>360.54074000558802</c:v>
                      </c:pt>
                      <c:pt idx="16847">
                        <c:v>360.54037649059097</c:v>
                      </c:pt>
                      <c:pt idx="16848">
                        <c:v>360.51420075842299</c:v>
                      </c:pt>
                      <c:pt idx="16849">
                        <c:v>360.511338514572</c:v>
                      </c:pt>
                      <c:pt idx="16850">
                        <c:v>360.50884321741501</c:v>
                      </c:pt>
                      <c:pt idx="16851">
                        <c:v>360.46244928812501</c:v>
                      </c:pt>
                      <c:pt idx="16852">
                        <c:v>360.41905463048801</c:v>
                      </c:pt>
                      <c:pt idx="16853">
                        <c:v>360.32175910099897</c:v>
                      </c:pt>
                      <c:pt idx="16854">
                        <c:v>360.30870517507799</c:v>
                      </c:pt>
                      <c:pt idx="16855">
                        <c:v>360.29781713539501</c:v>
                      </c:pt>
                      <c:pt idx="16856">
                        <c:v>360.20263091051402</c:v>
                      </c:pt>
                      <c:pt idx="16857">
                        <c:v>360.191414373138</c:v>
                      </c:pt>
                      <c:pt idx="16858">
                        <c:v>360.14042042910802</c:v>
                      </c:pt>
                      <c:pt idx="16859">
                        <c:v>360.12567857282198</c:v>
                      </c:pt>
                      <c:pt idx="16860">
                        <c:v>360.12293233505602</c:v>
                      </c:pt>
                      <c:pt idx="16861">
                        <c:v>360.111106827502</c:v>
                      </c:pt>
                      <c:pt idx="16862">
                        <c:v>360.07689634479499</c:v>
                      </c:pt>
                      <c:pt idx="16863">
                        <c:v>360.06013355735899</c:v>
                      </c:pt>
                      <c:pt idx="16864">
                        <c:v>360.04939114425702</c:v>
                      </c:pt>
                      <c:pt idx="16865">
                        <c:v>360.04850661231598</c:v>
                      </c:pt>
                      <c:pt idx="16866">
                        <c:v>360.02156534324001</c:v>
                      </c:pt>
                      <c:pt idx="16867">
                        <c:v>359.99178782588001</c:v>
                      </c:pt>
                      <c:pt idx="16868">
                        <c:v>359.98724623983702</c:v>
                      </c:pt>
                      <c:pt idx="16869">
                        <c:v>359.94306429767897</c:v>
                      </c:pt>
                      <c:pt idx="16870">
                        <c:v>359.94163976864098</c:v>
                      </c:pt>
                      <c:pt idx="16871">
                        <c:v>359.91833839852598</c:v>
                      </c:pt>
                      <c:pt idx="16872">
                        <c:v>359.90751528466899</c:v>
                      </c:pt>
                      <c:pt idx="16873">
                        <c:v>359.88929228627097</c:v>
                      </c:pt>
                      <c:pt idx="16874">
                        <c:v>359.86688941518798</c:v>
                      </c:pt>
                      <c:pt idx="16875">
                        <c:v>359.82139169354002</c:v>
                      </c:pt>
                      <c:pt idx="16876">
                        <c:v>359.81281803943398</c:v>
                      </c:pt>
                      <c:pt idx="16877">
                        <c:v>359.80084014366003</c:v>
                      </c:pt>
                      <c:pt idx="16878">
                        <c:v>359.75257192610201</c:v>
                      </c:pt>
                      <c:pt idx="16879">
                        <c:v>359.67376623350799</c:v>
                      </c:pt>
                      <c:pt idx="16880">
                        <c:v>359.56533863303298</c:v>
                      </c:pt>
                      <c:pt idx="16881">
                        <c:v>359.53417473446001</c:v>
                      </c:pt>
                      <c:pt idx="16882">
                        <c:v>359.477014979572</c:v>
                      </c:pt>
                      <c:pt idx="16883">
                        <c:v>359.47476595021197</c:v>
                      </c:pt>
                      <c:pt idx="16884">
                        <c:v>359.46936736051498</c:v>
                      </c:pt>
                      <c:pt idx="16885">
                        <c:v>359.46574135513703</c:v>
                      </c:pt>
                      <c:pt idx="16886">
                        <c:v>359.433922892407</c:v>
                      </c:pt>
                      <c:pt idx="16887">
                        <c:v>359.38337196109001</c:v>
                      </c:pt>
                      <c:pt idx="16888">
                        <c:v>359.37813498500901</c:v>
                      </c:pt>
                      <c:pt idx="16889">
                        <c:v>359.36549719346903</c:v>
                      </c:pt>
                      <c:pt idx="16890">
                        <c:v>359.35411326307502</c:v>
                      </c:pt>
                      <c:pt idx="16891">
                        <c:v>359.35257132347198</c:v>
                      </c:pt>
                      <c:pt idx="16892">
                        <c:v>359.29854199469202</c:v>
                      </c:pt>
                      <c:pt idx="16893">
                        <c:v>359.28400056571002</c:v>
                      </c:pt>
                      <c:pt idx="16894">
                        <c:v>359.26989996609899</c:v>
                      </c:pt>
                      <c:pt idx="16895">
                        <c:v>359.26673340612001</c:v>
                      </c:pt>
                      <c:pt idx="16896">
                        <c:v>359.26410775967702</c:v>
                      </c:pt>
                      <c:pt idx="16897">
                        <c:v>359.24711375513601</c:v>
                      </c:pt>
                      <c:pt idx="16898">
                        <c:v>359.23790287769299</c:v>
                      </c:pt>
                      <c:pt idx="16899">
                        <c:v>359.23450983750303</c:v>
                      </c:pt>
                      <c:pt idx="16900">
                        <c:v>359.23024057516199</c:v>
                      </c:pt>
                      <c:pt idx="16901">
                        <c:v>359.22280645175499</c:v>
                      </c:pt>
                      <c:pt idx="16902">
                        <c:v>359.21890316497598</c:v>
                      </c:pt>
                      <c:pt idx="16903">
                        <c:v>359.18182807519503</c:v>
                      </c:pt>
                      <c:pt idx="16904">
                        <c:v>359.15673012474798</c:v>
                      </c:pt>
                      <c:pt idx="16905">
                        <c:v>359.15651223571001</c:v>
                      </c:pt>
                      <c:pt idx="16906">
                        <c:v>359.129024986145</c:v>
                      </c:pt>
                      <c:pt idx="16907">
                        <c:v>359.11282122609902</c:v>
                      </c:pt>
                      <c:pt idx="16908">
                        <c:v>359.11032792055403</c:v>
                      </c:pt>
                      <c:pt idx="16909">
                        <c:v>359.09693584787402</c:v>
                      </c:pt>
                      <c:pt idx="16910">
                        <c:v>359.07136496504199</c:v>
                      </c:pt>
                      <c:pt idx="16911">
                        <c:v>359.06738939369598</c:v>
                      </c:pt>
                      <c:pt idx="16912">
                        <c:v>359.05234458589001</c:v>
                      </c:pt>
                      <c:pt idx="16913">
                        <c:v>359.05220628591201</c:v>
                      </c:pt>
                      <c:pt idx="16914">
                        <c:v>359.04883457715698</c:v>
                      </c:pt>
                      <c:pt idx="16915">
                        <c:v>358.97135069851402</c:v>
                      </c:pt>
                      <c:pt idx="16916">
                        <c:v>358.96754665113599</c:v>
                      </c:pt>
                      <c:pt idx="16917">
                        <c:v>358.91195599008302</c:v>
                      </c:pt>
                      <c:pt idx="16918">
                        <c:v>358.85076968077198</c:v>
                      </c:pt>
                      <c:pt idx="16919">
                        <c:v>358.82090594727498</c:v>
                      </c:pt>
                      <c:pt idx="16920">
                        <c:v>358.78169472075098</c:v>
                      </c:pt>
                      <c:pt idx="16921">
                        <c:v>358.77077076481203</c:v>
                      </c:pt>
                      <c:pt idx="16922">
                        <c:v>358.68355189755698</c:v>
                      </c:pt>
                      <c:pt idx="16923">
                        <c:v>358.65069485338199</c:v>
                      </c:pt>
                      <c:pt idx="16924">
                        <c:v>358.64659646741501</c:v>
                      </c:pt>
                      <c:pt idx="16925">
                        <c:v>358.63889196455602</c:v>
                      </c:pt>
                      <c:pt idx="16926">
                        <c:v>358.632827827467</c:v>
                      </c:pt>
                      <c:pt idx="16927">
                        <c:v>358.62989336299501</c:v>
                      </c:pt>
                      <c:pt idx="16928">
                        <c:v>358.629857344063</c:v>
                      </c:pt>
                      <c:pt idx="16929">
                        <c:v>358.62380944585499</c:v>
                      </c:pt>
                      <c:pt idx="16930">
                        <c:v>358.61950659595402</c:v>
                      </c:pt>
                      <c:pt idx="16931">
                        <c:v>358.60740260248099</c:v>
                      </c:pt>
                      <c:pt idx="16932">
                        <c:v>358.59962910307303</c:v>
                      </c:pt>
                      <c:pt idx="16933">
                        <c:v>358.599347727392</c:v>
                      </c:pt>
                      <c:pt idx="16934">
                        <c:v>358.591031376226</c:v>
                      </c:pt>
                      <c:pt idx="16935">
                        <c:v>358.562116343865</c:v>
                      </c:pt>
                      <c:pt idx="16936">
                        <c:v>358.53227116443202</c:v>
                      </c:pt>
                      <c:pt idx="16937">
                        <c:v>358.51891724917601</c:v>
                      </c:pt>
                      <c:pt idx="16938">
                        <c:v>358.506145078754</c:v>
                      </c:pt>
                      <c:pt idx="16939">
                        <c:v>358.466351357576</c:v>
                      </c:pt>
                      <c:pt idx="16940">
                        <c:v>358.40777997702497</c:v>
                      </c:pt>
                      <c:pt idx="16941">
                        <c:v>358.39881580309998</c:v>
                      </c:pt>
                      <c:pt idx="16942">
                        <c:v>358.38372672123597</c:v>
                      </c:pt>
                      <c:pt idx="16943">
                        <c:v>358.36263795722402</c:v>
                      </c:pt>
                      <c:pt idx="16944">
                        <c:v>358.31136271661802</c:v>
                      </c:pt>
                      <c:pt idx="16945">
                        <c:v>358.280460930667</c:v>
                      </c:pt>
                      <c:pt idx="16946">
                        <c:v>358.14741612599897</c:v>
                      </c:pt>
                      <c:pt idx="16947">
                        <c:v>358.12527925576899</c:v>
                      </c:pt>
                      <c:pt idx="16948">
                        <c:v>358.060573709896</c:v>
                      </c:pt>
                      <c:pt idx="16949">
                        <c:v>358.04160491466803</c:v>
                      </c:pt>
                      <c:pt idx="16950">
                        <c:v>358.03408737738499</c:v>
                      </c:pt>
                      <c:pt idx="16951">
                        <c:v>358.01585935265501</c:v>
                      </c:pt>
                      <c:pt idx="16952">
                        <c:v>358.01306939313503</c:v>
                      </c:pt>
                      <c:pt idx="16953">
                        <c:v>357.93972581543301</c:v>
                      </c:pt>
                      <c:pt idx="16954">
                        <c:v>357.90499515821699</c:v>
                      </c:pt>
                      <c:pt idx="16955">
                        <c:v>357.87030358081</c:v>
                      </c:pt>
                      <c:pt idx="16956">
                        <c:v>357.86954689333697</c:v>
                      </c:pt>
                      <c:pt idx="16957">
                        <c:v>357.82797601571002</c:v>
                      </c:pt>
                      <c:pt idx="16958">
                        <c:v>357.80937235162003</c:v>
                      </c:pt>
                      <c:pt idx="16959">
                        <c:v>357.806716973596</c:v>
                      </c:pt>
                      <c:pt idx="16960">
                        <c:v>357.76879002348898</c:v>
                      </c:pt>
                      <c:pt idx="16961">
                        <c:v>357.76265936158302</c:v>
                      </c:pt>
                      <c:pt idx="16962">
                        <c:v>357.76248745594597</c:v>
                      </c:pt>
                      <c:pt idx="16963">
                        <c:v>357.70252455871702</c:v>
                      </c:pt>
                      <c:pt idx="16964">
                        <c:v>357.68255446472602</c:v>
                      </c:pt>
                      <c:pt idx="16965">
                        <c:v>357.65760673037403</c:v>
                      </c:pt>
                      <c:pt idx="16966">
                        <c:v>357.62448610544698</c:v>
                      </c:pt>
                      <c:pt idx="16967">
                        <c:v>357.61618531786303</c:v>
                      </c:pt>
                      <c:pt idx="16968">
                        <c:v>357.59989395514901</c:v>
                      </c:pt>
                      <c:pt idx="16969">
                        <c:v>357.59820951407198</c:v>
                      </c:pt>
                      <c:pt idx="16970">
                        <c:v>357.58526418165201</c:v>
                      </c:pt>
                      <c:pt idx="16971">
                        <c:v>357.584273612488</c:v>
                      </c:pt>
                      <c:pt idx="16972">
                        <c:v>357.582092958548</c:v>
                      </c:pt>
                      <c:pt idx="16973">
                        <c:v>357.58073066314199</c:v>
                      </c:pt>
                      <c:pt idx="16974">
                        <c:v>357.571001621851</c:v>
                      </c:pt>
                      <c:pt idx="16975">
                        <c:v>357.56881688545599</c:v>
                      </c:pt>
                      <c:pt idx="16976">
                        <c:v>357.56056887861803</c:v>
                      </c:pt>
                      <c:pt idx="16977">
                        <c:v>357.55338199625601</c:v>
                      </c:pt>
                      <c:pt idx="16978">
                        <c:v>357.55236529825999</c:v>
                      </c:pt>
                      <c:pt idx="16979">
                        <c:v>357.49949172042398</c:v>
                      </c:pt>
                      <c:pt idx="16980">
                        <c:v>357.46964230427699</c:v>
                      </c:pt>
                      <c:pt idx="16981">
                        <c:v>357.395052113757</c:v>
                      </c:pt>
                      <c:pt idx="16982">
                        <c:v>357.35569687310999</c:v>
                      </c:pt>
                      <c:pt idx="16983">
                        <c:v>357.35124854767997</c:v>
                      </c:pt>
                      <c:pt idx="16984">
                        <c:v>357.31609123180499</c:v>
                      </c:pt>
                      <c:pt idx="16985">
                        <c:v>357.295784328249</c:v>
                      </c:pt>
                      <c:pt idx="16986">
                        <c:v>357.23652915346503</c:v>
                      </c:pt>
                      <c:pt idx="16987">
                        <c:v>357.19897985023101</c:v>
                      </c:pt>
                      <c:pt idx="16988">
                        <c:v>357.18329250943799</c:v>
                      </c:pt>
                      <c:pt idx="16989">
                        <c:v>357.17397756305201</c:v>
                      </c:pt>
                      <c:pt idx="16990">
                        <c:v>357.16150367544799</c:v>
                      </c:pt>
                      <c:pt idx="16991">
                        <c:v>357.12235681945498</c:v>
                      </c:pt>
                      <c:pt idx="16992">
                        <c:v>357.03687915446397</c:v>
                      </c:pt>
                      <c:pt idx="16993">
                        <c:v>356.983262829772</c:v>
                      </c:pt>
                      <c:pt idx="16994">
                        <c:v>356.963212100372</c:v>
                      </c:pt>
                      <c:pt idx="16995">
                        <c:v>356.95147963898501</c:v>
                      </c:pt>
                      <c:pt idx="16996">
                        <c:v>356.94293005329598</c:v>
                      </c:pt>
                      <c:pt idx="16997">
                        <c:v>356.93564167387899</c:v>
                      </c:pt>
                      <c:pt idx="16998">
                        <c:v>356.84575408735901</c:v>
                      </c:pt>
                      <c:pt idx="16999">
                        <c:v>356.76938478197798</c:v>
                      </c:pt>
                      <c:pt idx="17000">
                        <c:v>356.721182784772</c:v>
                      </c:pt>
                      <c:pt idx="17001">
                        <c:v>356.61866735173197</c:v>
                      </c:pt>
                      <c:pt idx="17002">
                        <c:v>356.52578306309601</c:v>
                      </c:pt>
                      <c:pt idx="17003">
                        <c:v>356.51774572986699</c:v>
                      </c:pt>
                      <c:pt idx="17004">
                        <c:v>356.45524891619402</c:v>
                      </c:pt>
                      <c:pt idx="17005">
                        <c:v>356.40567913452497</c:v>
                      </c:pt>
                      <c:pt idx="17006">
                        <c:v>356.40373229109701</c:v>
                      </c:pt>
                      <c:pt idx="17007">
                        <c:v>356.40094820195498</c:v>
                      </c:pt>
                      <c:pt idx="17008">
                        <c:v>356.398339646838</c:v>
                      </c:pt>
                      <c:pt idx="17009">
                        <c:v>356.37869268737597</c:v>
                      </c:pt>
                      <c:pt idx="17010">
                        <c:v>356.36829428375398</c:v>
                      </c:pt>
                      <c:pt idx="17011">
                        <c:v>356.32825360412397</c:v>
                      </c:pt>
                      <c:pt idx="17012">
                        <c:v>356.27331720727699</c:v>
                      </c:pt>
                      <c:pt idx="17013">
                        <c:v>356.23278512397098</c:v>
                      </c:pt>
                      <c:pt idx="17014">
                        <c:v>356.22121037061999</c:v>
                      </c:pt>
                      <c:pt idx="17015">
                        <c:v>356.22073502469402</c:v>
                      </c:pt>
                      <c:pt idx="17016">
                        <c:v>356.20694874934998</c:v>
                      </c:pt>
                      <c:pt idx="17017">
                        <c:v>356.187054275599</c:v>
                      </c:pt>
                      <c:pt idx="17018">
                        <c:v>356.159055165236</c:v>
                      </c:pt>
                      <c:pt idx="17019">
                        <c:v>356.152037161066</c:v>
                      </c:pt>
                      <c:pt idx="17020">
                        <c:v>356.14576672281498</c:v>
                      </c:pt>
                      <c:pt idx="17021">
                        <c:v>356.14572556354199</c:v>
                      </c:pt>
                      <c:pt idx="17022">
                        <c:v>356.13898819601297</c:v>
                      </c:pt>
                      <c:pt idx="17023">
                        <c:v>356.136974423666</c:v>
                      </c:pt>
                      <c:pt idx="17024">
                        <c:v>356.10710107604001</c:v>
                      </c:pt>
                      <c:pt idx="17025">
                        <c:v>356.03465303992101</c:v>
                      </c:pt>
                      <c:pt idx="17026">
                        <c:v>356.022930862831</c:v>
                      </c:pt>
                      <c:pt idx="17027">
                        <c:v>356.01735583834602</c:v>
                      </c:pt>
                      <c:pt idx="17028">
                        <c:v>356.00999176246199</c:v>
                      </c:pt>
                      <c:pt idx="17029">
                        <c:v>355.99778757389601</c:v>
                      </c:pt>
                      <c:pt idx="17030">
                        <c:v>355.98954247815499</c:v>
                      </c:pt>
                      <c:pt idx="17031">
                        <c:v>355.98468763022299</c:v>
                      </c:pt>
                      <c:pt idx="17032">
                        <c:v>355.97283524043098</c:v>
                      </c:pt>
                      <c:pt idx="17033">
                        <c:v>355.94770444077801</c:v>
                      </c:pt>
                      <c:pt idx="17034">
                        <c:v>355.94401077747898</c:v>
                      </c:pt>
                      <c:pt idx="17035">
                        <c:v>355.941834737558</c:v>
                      </c:pt>
                      <c:pt idx="17036">
                        <c:v>355.94178654979902</c:v>
                      </c:pt>
                      <c:pt idx="17037">
                        <c:v>355.937820005937</c:v>
                      </c:pt>
                      <c:pt idx="17038">
                        <c:v>355.93511383848602</c:v>
                      </c:pt>
                      <c:pt idx="17039">
                        <c:v>355.93483994151399</c:v>
                      </c:pt>
                      <c:pt idx="17040">
                        <c:v>355.92624915497299</c:v>
                      </c:pt>
                      <c:pt idx="17041">
                        <c:v>355.91743138829401</c:v>
                      </c:pt>
                      <c:pt idx="17042">
                        <c:v>355.917410604145</c:v>
                      </c:pt>
                      <c:pt idx="17043">
                        <c:v>355.91546638209502</c:v>
                      </c:pt>
                      <c:pt idx="17044">
                        <c:v>355.861622178034</c:v>
                      </c:pt>
                      <c:pt idx="17045">
                        <c:v>355.82282454285701</c:v>
                      </c:pt>
                      <c:pt idx="17046">
                        <c:v>355.82201893177103</c:v>
                      </c:pt>
                      <c:pt idx="17047">
                        <c:v>355.80515967464402</c:v>
                      </c:pt>
                      <c:pt idx="17048">
                        <c:v>355.77691010072499</c:v>
                      </c:pt>
                      <c:pt idx="17049">
                        <c:v>355.77635206264398</c:v>
                      </c:pt>
                      <c:pt idx="17050">
                        <c:v>355.76969784837701</c:v>
                      </c:pt>
                      <c:pt idx="17051">
                        <c:v>355.76548234547698</c:v>
                      </c:pt>
                      <c:pt idx="17052">
                        <c:v>355.76104336430802</c:v>
                      </c:pt>
                      <c:pt idx="17053">
                        <c:v>355.73492701101799</c:v>
                      </c:pt>
                      <c:pt idx="17054">
                        <c:v>355.68530232479202</c:v>
                      </c:pt>
                      <c:pt idx="17055">
                        <c:v>355.65224029401702</c:v>
                      </c:pt>
                      <c:pt idx="17056">
                        <c:v>355.60107724154398</c:v>
                      </c:pt>
                      <c:pt idx="17057">
                        <c:v>355.58920458370699</c:v>
                      </c:pt>
                      <c:pt idx="17058">
                        <c:v>355.58239758675199</c:v>
                      </c:pt>
                      <c:pt idx="17059">
                        <c:v>355.46891474605297</c:v>
                      </c:pt>
                      <c:pt idx="17060">
                        <c:v>355.46026919507301</c:v>
                      </c:pt>
                      <c:pt idx="17061">
                        <c:v>355.45962418138799</c:v>
                      </c:pt>
                      <c:pt idx="17062">
                        <c:v>355.45749736005803</c:v>
                      </c:pt>
                      <c:pt idx="17063">
                        <c:v>355.44686722195502</c:v>
                      </c:pt>
                      <c:pt idx="17064">
                        <c:v>355.44175485471101</c:v>
                      </c:pt>
                      <c:pt idx="17065">
                        <c:v>355.39957570062103</c:v>
                      </c:pt>
                      <c:pt idx="17066">
                        <c:v>355.36435604768002</c:v>
                      </c:pt>
                      <c:pt idx="17067">
                        <c:v>355.35007027622203</c:v>
                      </c:pt>
                      <c:pt idx="17068">
                        <c:v>355.33259846502898</c:v>
                      </c:pt>
                      <c:pt idx="17069">
                        <c:v>355.32357469591398</c:v>
                      </c:pt>
                      <c:pt idx="17070">
                        <c:v>355.26742106697702</c:v>
                      </c:pt>
                      <c:pt idx="17071">
                        <c:v>355.26717865357102</c:v>
                      </c:pt>
                      <c:pt idx="17072">
                        <c:v>355.244205136944</c:v>
                      </c:pt>
                      <c:pt idx="17073">
                        <c:v>355.24108268152202</c:v>
                      </c:pt>
                      <c:pt idx="17074">
                        <c:v>355.22156442037999</c:v>
                      </c:pt>
                      <c:pt idx="17075">
                        <c:v>355.20728856593701</c:v>
                      </c:pt>
                      <c:pt idx="17076">
                        <c:v>355.17988972648197</c:v>
                      </c:pt>
                      <c:pt idx="17077">
                        <c:v>355.17112897197597</c:v>
                      </c:pt>
                      <c:pt idx="17078">
                        <c:v>355.120286318399</c:v>
                      </c:pt>
                      <c:pt idx="17079">
                        <c:v>355.09783698945199</c:v>
                      </c:pt>
                      <c:pt idx="17080">
                        <c:v>355.08557465325703</c:v>
                      </c:pt>
                      <c:pt idx="17081">
                        <c:v>355.08524902736201</c:v>
                      </c:pt>
                      <c:pt idx="17082">
                        <c:v>355.06884326927798</c:v>
                      </c:pt>
                      <c:pt idx="17083">
                        <c:v>355.057951997663</c:v>
                      </c:pt>
                      <c:pt idx="17084">
                        <c:v>354.994939775143</c:v>
                      </c:pt>
                      <c:pt idx="17085">
                        <c:v>354.98355433412399</c:v>
                      </c:pt>
                      <c:pt idx="17086">
                        <c:v>354.96861676445201</c:v>
                      </c:pt>
                      <c:pt idx="17087">
                        <c:v>354.94282646704198</c:v>
                      </c:pt>
                      <c:pt idx="17088">
                        <c:v>354.93747574379</c:v>
                      </c:pt>
                      <c:pt idx="17089">
                        <c:v>354.87147449952602</c:v>
                      </c:pt>
                      <c:pt idx="17090">
                        <c:v>354.85523850632302</c:v>
                      </c:pt>
                      <c:pt idx="17091">
                        <c:v>354.83598255162099</c:v>
                      </c:pt>
                      <c:pt idx="17092">
                        <c:v>354.802810176484</c:v>
                      </c:pt>
                      <c:pt idx="17093">
                        <c:v>354.79950193485098</c:v>
                      </c:pt>
                      <c:pt idx="17094">
                        <c:v>354.79791271070098</c:v>
                      </c:pt>
                      <c:pt idx="17095">
                        <c:v>354.79672349515499</c:v>
                      </c:pt>
                      <c:pt idx="17096">
                        <c:v>354.77676808584101</c:v>
                      </c:pt>
                      <c:pt idx="17097">
                        <c:v>354.76646855676501</c:v>
                      </c:pt>
                      <c:pt idx="17098">
                        <c:v>354.74408517095299</c:v>
                      </c:pt>
                      <c:pt idx="17099">
                        <c:v>354.68297626245197</c:v>
                      </c:pt>
                      <c:pt idx="17100">
                        <c:v>354.66359184106602</c:v>
                      </c:pt>
                      <c:pt idx="17101">
                        <c:v>354.66289215601603</c:v>
                      </c:pt>
                      <c:pt idx="17102">
                        <c:v>354.662838037239</c:v>
                      </c:pt>
                      <c:pt idx="17103">
                        <c:v>354.64009993048001</c:v>
                      </c:pt>
                      <c:pt idx="17104">
                        <c:v>354.58827149986303</c:v>
                      </c:pt>
                      <c:pt idx="17105">
                        <c:v>354.57895920444099</c:v>
                      </c:pt>
                      <c:pt idx="17106">
                        <c:v>354.56811507989499</c:v>
                      </c:pt>
                      <c:pt idx="17107">
                        <c:v>354.55607518763702</c:v>
                      </c:pt>
                      <c:pt idx="17108">
                        <c:v>354.52492125583399</c:v>
                      </c:pt>
                      <c:pt idx="17109">
                        <c:v>354.50071556935501</c:v>
                      </c:pt>
                      <c:pt idx="17110">
                        <c:v>354.49846282728299</c:v>
                      </c:pt>
                      <c:pt idx="17111">
                        <c:v>354.46081403320602</c:v>
                      </c:pt>
                      <c:pt idx="17112">
                        <c:v>354.45876675590802</c:v>
                      </c:pt>
                      <c:pt idx="17113">
                        <c:v>354.44844444800202</c:v>
                      </c:pt>
                      <c:pt idx="17114">
                        <c:v>354.44139975936201</c:v>
                      </c:pt>
                      <c:pt idx="17115">
                        <c:v>354.43027240569501</c:v>
                      </c:pt>
                      <c:pt idx="17116">
                        <c:v>354.41520600908302</c:v>
                      </c:pt>
                      <c:pt idx="17117">
                        <c:v>354.39949826212001</c:v>
                      </c:pt>
                      <c:pt idx="17118">
                        <c:v>354.393455702045</c:v>
                      </c:pt>
                      <c:pt idx="17119">
                        <c:v>354.372588990797</c:v>
                      </c:pt>
                      <c:pt idx="17120">
                        <c:v>354.26503422819098</c:v>
                      </c:pt>
                      <c:pt idx="17121">
                        <c:v>354.25213905818498</c:v>
                      </c:pt>
                      <c:pt idx="17122">
                        <c:v>354.23354212917201</c:v>
                      </c:pt>
                      <c:pt idx="17123">
                        <c:v>354.23079972332499</c:v>
                      </c:pt>
                      <c:pt idx="17124">
                        <c:v>354.21195962955301</c:v>
                      </c:pt>
                      <c:pt idx="17125">
                        <c:v>354.20884729457299</c:v>
                      </c:pt>
                      <c:pt idx="17126">
                        <c:v>354.20515179607298</c:v>
                      </c:pt>
                      <c:pt idx="17127">
                        <c:v>354.20182043136901</c:v>
                      </c:pt>
                      <c:pt idx="17128">
                        <c:v>354.20165298960302</c:v>
                      </c:pt>
                      <c:pt idx="17129">
                        <c:v>354.17440571665702</c:v>
                      </c:pt>
                      <c:pt idx="17130">
                        <c:v>354.17226976412701</c:v>
                      </c:pt>
                      <c:pt idx="17131">
                        <c:v>354.14104449565701</c:v>
                      </c:pt>
                      <c:pt idx="17132">
                        <c:v>354.10852419877398</c:v>
                      </c:pt>
                      <c:pt idx="17133">
                        <c:v>354.09293872261799</c:v>
                      </c:pt>
                      <c:pt idx="17134">
                        <c:v>354.08958109876698</c:v>
                      </c:pt>
                      <c:pt idx="17135">
                        <c:v>354.064758326831</c:v>
                      </c:pt>
                      <c:pt idx="17136">
                        <c:v>354.03622053249399</c:v>
                      </c:pt>
                      <c:pt idx="17137">
                        <c:v>354.03184127678998</c:v>
                      </c:pt>
                      <c:pt idx="17138">
                        <c:v>354.01490132464198</c:v>
                      </c:pt>
                      <c:pt idx="17139">
                        <c:v>354.01416184141101</c:v>
                      </c:pt>
                      <c:pt idx="17140">
                        <c:v>353.99350823680197</c:v>
                      </c:pt>
                      <c:pt idx="17141">
                        <c:v>353.976201827176</c:v>
                      </c:pt>
                      <c:pt idx="17142">
                        <c:v>353.967541106292</c:v>
                      </c:pt>
                      <c:pt idx="17143">
                        <c:v>353.92703400902798</c:v>
                      </c:pt>
                      <c:pt idx="17144">
                        <c:v>353.924919128196</c:v>
                      </c:pt>
                      <c:pt idx="17145">
                        <c:v>353.921640514807</c:v>
                      </c:pt>
                      <c:pt idx="17146">
                        <c:v>353.91766844705199</c:v>
                      </c:pt>
                      <c:pt idx="17147">
                        <c:v>353.91230454144898</c:v>
                      </c:pt>
                      <c:pt idx="17148">
                        <c:v>353.90239197627398</c:v>
                      </c:pt>
                      <c:pt idx="17149">
                        <c:v>353.87092956498498</c:v>
                      </c:pt>
                      <c:pt idx="17150">
                        <c:v>353.79282261096</c:v>
                      </c:pt>
                      <c:pt idx="17151">
                        <c:v>353.78996197363102</c:v>
                      </c:pt>
                      <c:pt idx="17152">
                        <c:v>353.77459247160198</c:v>
                      </c:pt>
                      <c:pt idx="17153">
                        <c:v>353.77322787314</c:v>
                      </c:pt>
                      <c:pt idx="17154">
                        <c:v>353.76929291956202</c:v>
                      </c:pt>
                      <c:pt idx="17155">
                        <c:v>353.65453657540598</c:v>
                      </c:pt>
                      <c:pt idx="17156">
                        <c:v>353.64427428501398</c:v>
                      </c:pt>
                      <c:pt idx="17157">
                        <c:v>353.62467839889501</c:v>
                      </c:pt>
                      <c:pt idx="17158">
                        <c:v>353.54942942498002</c:v>
                      </c:pt>
                      <c:pt idx="17159">
                        <c:v>353.53410067324398</c:v>
                      </c:pt>
                      <c:pt idx="17160">
                        <c:v>353.53135907462803</c:v>
                      </c:pt>
                      <c:pt idx="17161">
                        <c:v>353.465834761076</c:v>
                      </c:pt>
                      <c:pt idx="17162">
                        <c:v>353.46443990868698</c:v>
                      </c:pt>
                      <c:pt idx="17163">
                        <c:v>353.46319435449499</c:v>
                      </c:pt>
                      <c:pt idx="17164">
                        <c:v>353.46066457550302</c:v>
                      </c:pt>
                      <c:pt idx="17165">
                        <c:v>353.45951060203799</c:v>
                      </c:pt>
                      <c:pt idx="17166">
                        <c:v>353.45912803365002</c:v>
                      </c:pt>
                      <c:pt idx="17167">
                        <c:v>353.457708120353</c:v>
                      </c:pt>
                      <c:pt idx="17168">
                        <c:v>353.45647485144798</c:v>
                      </c:pt>
                      <c:pt idx="17169">
                        <c:v>353.45508036128098</c:v>
                      </c:pt>
                      <c:pt idx="17170">
                        <c:v>353.45464301846403</c:v>
                      </c:pt>
                      <c:pt idx="17171">
                        <c:v>353.449088117477</c:v>
                      </c:pt>
                      <c:pt idx="17172">
                        <c:v>353.448968489165</c:v>
                      </c:pt>
                      <c:pt idx="17173">
                        <c:v>353.44765516118002</c:v>
                      </c:pt>
                      <c:pt idx="17174">
                        <c:v>353.447326314029</c:v>
                      </c:pt>
                      <c:pt idx="17175">
                        <c:v>353.43491244128802</c:v>
                      </c:pt>
                      <c:pt idx="17176">
                        <c:v>353.434104329278</c:v>
                      </c:pt>
                      <c:pt idx="17177">
                        <c:v>353.429315811099</c:v>
                      </c:pt>
                      <c:pt idx="17178">
                        <c:v>353.42899563305201</c:v>
                      </c:pt>
                      <c:pt idx="17179">
                        <c:v>353.42608467557602</c:v>
                      </c:pt>
                      <c:pt idx="17180">
                        <c:v>353.42218501795003</c:v>
                      </c:pt>
                      <c:pt idx="17181">
                        <c:v>353.41867936230199</c:v>
                      </c:pt>
                      <c:pt idx="17182">
                        <c:v>353.41465287451098</c:v>
                      </c:pt>
                      <c:pt idx="17183">
                        <c:v>353.41293136577298</c:v>
                      </c:pt>
                      <c:pt idx="17184">
                        <c:v>353.406749595463</c:v>
                      </c:pt>
                      <c:pt idx="17185">
                        <c:v>353.40238162737899</c:v>
                      </c:pt>
                      <c:pt idx="17186">
                        <c:v>353.39969379610898</c:v>
                      </c:pt>
                      <c:pt idx="17187">
                        <c:v>353.38709343265498</c:v>
                      </c:pt>
                      <c:pt idx="17188">
                        <c:v>353.38709343265498</c:v>
                      </c:pt>
                      <c:pt idx="17189">
                        <c:v>353.38139635914899</c:v>
                      </c:pt>
                      <c:pt idx="17190">
                        <c:v>353.34739318006802</c:v>
                      </c:pt>
                      <c:pt idx="17191">
                        <c:v>353.33989327859501</c:v>
                      </c:pt>
                      <c:pt idx="17192">
                        <c:v>353.289926219336</c:v>
                      </c:pt>
                      <c:pt idx="17193">
                        <c:v>353.28663320132603</c:v>
                      </c:pt>
                      <c:pt idx="17194">
                        <c:v>353.28516331093999</c:v>
                      </c:pt>
                      <c:pt idx="17195">
                        <c:v>353.28380141951902</c:v>
                      </c:pt>
                      <c:pt idx="17196">
                        <c:v>353.281740092343</c:v>
                      </c:pt>
                      <c:pt idx="17197">
                        <c:v>353.27468646473</c:v>
                      </c:pt>
                      <c:pt idx="17198">
                        <c:v>353.26033858254902</c:v>
                      </c:pt>
                      <c:pt idx="17199">
                        <c:v>353.26014769279101</c:v>
                      </c:pt>
                      <c:pt idx="17200">
                        <c:v>353.25782882033201</c:v>
                      </c:pt>
                      <c:pt idx="17201">
                        <c:v>353.25559253561499</c:v>
                      </c:pt>
                      <c:pt idx="17202">
                        <c:v>353.251031782746</c:v>
                      </c:pt>
                      <c:pt idx="17203">
                        <c:v>353.24979925897702</c:v>
                      </c:pt>
                      <c:pt idx="17204">
                        <c:v>353.24904484176898</c:v>
                      </c:pt>
                      <c:pt idx="17205">
                        <c:v>353.24311669171601</c:v>
                      </c:pt>
                      <c:pt idx="17206">
                        <c:v>353.24225696016401</c:v>
                      </c:pt>
                      <c:pt idx="17207">
                        <c:v>353.24099044499098</c:v>
                      </c:pt>
                      <c:pt idx="17208">
                        <c:v>353.23889628068298</c:v>
                      </c:pt>
                      <c:pt idx="17209">
                        <c:v>353.23429381272501</c:v>
                      </c:pt>
                      <c:pt idx="17210">
                        <c:v>353.22733659361</c:v>
                      </c:pt>
                      <c:pt idx="17211">
                        <c:v>353.22702797509203</c:v>
                      </c:pt>
                      <c:pt idx="17212">
                        <c:v>353.22643546633299</c:v>
                      </c:pt>
                      <c:pt idx="17213">
                        <c:v>353.22544580191999</c:v>
                      </c:pt>
                      <c:pt idx="17214">
                        <c:v>353.22078340710601</c:v>
                      </c:pt>
                      <c:pt idx="17215">
                        <c:v>353.21847443414299</c:v>
                      </c:pt>
                      <c:pt idx="17216">
                        <c:v>353.21715704161198</c:v>
                      </c:pt>
                      <c:pt idx="17217">
                        <c:v>353.21507000928898</c:v>
                      </c:pt>
                      <c:pt idx="17218">
                        <c:v>353.21300586569299</c:v>
                      </c:pt>
                      <c:pt idx="17219">
                        <c:v>353.21282278482698</c:v>
                      </c:pt>
                      <c:pt idx="17220">
                        <c:v>353.21111912551999</c:v>
                      </c:pt>
                      <c:pt idx="17221">
                        <c:v>353.209581393279</c:v>
                      </c:pt>
                      <c:pt idx="17222">
                        <c:v>353.207440746575</c:v>
                      </c:pt>
                      <c:pt idx="17223">
                        <c:v>353.20351710688101</c:v>
                      </c:pt>
                      <c:pt idx="17224">
                        <c:v>353.20334412264998</c:v>
                      </c:pt>
                      <c:pt idx="17225">
                        <c:v>353.20040768138699</c:v>
                      </c:pt>
                      <c:pt idx="17226">
                        <c:v>353.19981338037798</c:v>
                      </c:pt>
                      <c:pt idx="17227">
                        <c:v>353.19929199936098</c:v>
                      </c:pt>
                      <c:pt idx="17228">
                        <c:v>353.19651339415702</c:v>
                      </c:pt>
                      <c:pt idx="17229">
                        <c:v>353.19529163244903</c:v>
                      </c:pt>
                      <c:pt idx="17230">
                        <c:v>353.19079765299898</c:v>
                      </c:pt>
                      <c:pt idx="17231">
                        <c:v>353.18819372938498</c:v>
                      </c:pt>
                      <c:pt idx="17232">
                        <c:v>353.18522851295103</c:v>
                      </c:pt>
                      <c:pt idx="17233">
                        <c:v>353.18205779531797</c:v>
                      </c:pt>
                      <c:pt idx="17234">
                        <c:v>353.17357868474897</c:v>
                      </c:pt>
                      <c:pt idx="17235">
                        <c:v>353.17115371016803</c:v>
                      </c:pt>
                      <c:pt idx="17236">
                        <c:v>353.13567077971999</c:v>
                      </c:pt>
                      <c:pt idx="17237">
                        <c:v>353.11324535188697</c:v>
                      </c:pt>
                      <c:pt idx="17238">
                        <c:v>353.11008271107602</c:v>
                      </c:pt>
                      <c:pt idx="17239">
                        <c:v>353.10382122986999</c:v>
                      </c:pt>
                      <c:pt idx="17240">
                        <c:v>353.09284154450802</c:v>
                      </c:pt>
                      <c:pt idx="17241">
                        <c:v>353.06870200870702</c:v>
                      </c:pt>
                      <c:pt idx="17242">
                        <c:v>353.05146493673499</c:v>
                      </c:pt>
                      <c:pt idx="17243">
                        <c:v>352.97150470776</c:v>
                      </c:pt>
                      <c:pt idx="17244">
                        <c:v>352.97110204503201</c:v>
                      </c:pt>
                      <c:pt idx="17245">
                        <c:v>352.96255747668499</c:v>
                      </c:pt>
                      <c:pt idx="17246">
                        <c:v>352.95014617983202</c:v>
                      </c:pt>
                      <c:pt idx="17247">
                        <c:v>352.90097659940102</c:v>
                      </c:pt>
                      <c:pt idx="17248">
                        <c:v>352.88842022890998</c:v>
                      </c:pt>
                      <c:pt idx="17249">
                        <c:v>352.885763147999</c:v>
                      </c:pt>
                      <c:pt idx="17250">
                        <c:v>352.873249064677</c:v>
                      </c:pt>
                      <c:pt idx="17251">
                        <c:v>352.816021038874</c:v>
                      </c:pt>
                      <c:pt idx="17252">
                        <c:v>352.763525905611</c:v>
                      </c:pt>
                      <c:pt idx="17253">
                        <c:v>352.743745267191</c:v>
                      </c:pt>
                      <c:pt idx="17254">
                        <c:v>352.71388140479701</c:v>
                      </c:pt>
                      <c:pt idx="17255">
                        <c:v>352.71269623863401</c:v>
                      </c:pt>
                      <c:pt idx="17256">
                        <c:v>352.66974628332503</c:v>
                      </c:pt>
                      <c:pt idx="17257">
                        <c:v>352.662108798622</c:v>
                      </c:pt>
                      <c:pt idx="17258">
                        <c:v>352.62869791036297</c:v>
                      </c:pt>
                      <c:pt idx="17259">
                        <c:v>352.62376783045198</c:v>
                      </c:pt>
                      <c:pt idx="17260">
                        <c:v>352.61960091976999</c:v>
                      </c:pt>
                      <c:pt idx="17261">
                        <c:v>352.60596781040499</c:v>
                      </c:pt>
                      <c:pt idx="17262">
                        <c:v>352.57641940468</c:v>
                      </c:pt>
                      <c:pt idx="17263">
                        <c:v>352.57445447707602</c:v>
                      </c:pt>
                      <c:pt idx="17264">
                        <c:v>352.55796354778897</c:v>
                      </c:pt>
                      <c:pt idx="17265">
                        <c:v>352.47034679676199</c:v>
                      </c:pt>
                      <c:pt idx="17266">
                        <c:v>352.470333413162</c:v>
                      </c:pt>
                      <c:pt idx="17267">
                        <c:v>352.469952943338</c:v>
                      </c:pt>
                      <c:pt idx="17268">
                        <c:v>352.46763020534098</c:v>
                      </c:pt>
                      <c:pt idx="17269">
                        <c:v>352.46330702570299</c:v>
                      </c:pt>
                      <c:pt idx="17270">
                        <c:v>352.46243666185097</c:v>
                      </c:pt>
                      <c:pt idx="17271">
                        <c:v>352.46204396544402</c:v>
                      </c:pt>
                      <c:pt idx="17272">
                        <c:v>352.45780227773599</c:v>
                      </c:pt>
                      <c:pt idx="17273">
                        <c:v>352.45525275002399</c:v>
                      </c:pt>
                      <c:pt idx="17274">
                        <c:v>352.45072275800101</c:v>
                      </c:pt>
                      <c:pt idx="17275">
                        <c:v>352.45050072399198</c:v>
                      </c:pt>
                      <c:pt idx="17276">
                        <c:v>352.44504307750702</c:v>
                      </c:pt>
                      <c:pt idx="17277">
                        <c:v>352.42997219951098</c:v>
                      </c:pt>
                      <c:pt idx="17278">
                        <c:v>352.41717440768798</c:v>
                      </c:pt>
                      <c:pt idx="17279">
                        <c:v>352.39383272408401</c:v>
                      </c:pt>
                      <c:pt idx="17280">
                        <c:v>352.381634916243</c:v>
                      </c:pt>
                      <c:pt idx="17281">
                        <c:v>352.37328147333</c:v>
                      </c:pt>
                      <c:pt idx="17282">
                        <c:v>352.35125594250701</c:v>
                      </c:pt>
                      <c:pt idx="17283">
                        <c:v>352.32864693732</c:v>
                      </c:pt>
                      <c:pt idx="17284">
                        <c:v>352.30154689081297</c:v>
                      </c:pt>
                      <c:pt idx="17285">
                        <c:v>352.29477371387702</c:v>
                      </c:pt>
                      <c:pt idx="17286">
                        <c:v>352.28669391078603</c:v>
                      </c:pt>
                      <c:pt idx="17287">
                        <c:v>352.284480574486</c:v>
                      </c:pt>
                      <c:pt idx="17288">
                        <c:v>352.28291875246401</c:v>
                      </c:pt>
                      <c:pt idx="17289">
                        <c:v>352.26688980276799</c:v>
                      </c:pt>
                      <c:pt idx="17290">
                        <c:v>352.26601988070797</c:v>
                      </c:pt>
                      <c:pt idx="17291">
                        <c:v>352.21289854078299</c:v>
                      </c:pt>
                      <c:pt idx="17292">
                        <c:v>352.21271957624703</c:v>
                      </c:pt>
                      <c:pt idx="17293">
                        <c:v>352.14007649708998</c:v>
                      </c:pt>
                      <c:pt idx="17294">
                        <c:v>352.10055593802599</c:v>
                      </c:pt>
                      <c:pt idx="17295">
                        <c:v>352.10028237068201</c:v>
                      </c:pt>
                      <c:pt idx="17296">
                        <c:v>352.09991893665199</c:v>
                      </c:pt>
                      <c:pt idx="17297">
                        <c:v>352.044741853559</c:v>
                      </c:pt>
                      <c:pt idx="17298">
                        <c:v>352.044275126586</c:v>
                      </c:pt>
                      <c:pt idx="17299">
                        <c:v>352.01189527798999</c:v>
                      </c:pt>
                      <c:pt idx="17300">
                        <c:v>352.00206934043302</c:v>
                      </c:pt>
                      <c:pt idx="17301">
                        <c:v>351.970369608456</c:v>
                      </c:pt>
                      <c:pt idx="17302">
                        <c:v>351.91243661689799</c:v>
                      </c:pt>
                      <c:pt idx="17303">
                        <c:v>351.88476522466698</c:v>
                      </c:pt>
                      <c:pt idx="17304">
                        <c:v>351.88476469963098</c:v>
                      </c:pt>
                      <c:pt idx="17305">
                        <c:v>351.88376250281902</c:v>
                      </c:pt>
                      <c:pt idx="17306">
                        <c:v>351.88059697753198</c:v>
                      </c:pt>
                      <c:pt idx="17307">
                        <c:v>351.876709145603</c:v>
                      </c:pt>
                      <c:pt idx="17308">
                        <c:v>351.87548367722599</c:v>
                      </c:pt>
                      <c:pt idx="17309">
                        <c:v>351.873299400581</c:v>
                      </c:pt>
                      <c:pt idx="17310">
                        <c:v>351.87294514460501</c:v>
                      </c:pt>
                      <c:pt idx="17311">
                        <c:v>351.83388472192001</c:v>
                      </c:pt>
                      <c:pt idx="17312">
                        <c:v>351.811655060345</c:v>
                      </c:pt>
                      <c:pt idx="17313">
                        <c:v>351.809789628744</c:v>
                      </c:pt>
                      <c:pt idx="17314">
                        <c:v>351.79299399763403</c:v>
                      </c:pt>
                      <c:pt idx="17315">
                        <c:v>351.77915953809702</c:v>
                      </c:pt>
                      <c:pt idx="17316">
                        <c:v>351.77746447929502</c:v>
                      </c:pt>
                      <c:pt idx="17317">
                        <c:v>351.75405809053899</c:v>
                      </c:pt>
                      <c:pt idx="17318">
                        <c:v>351.678352576951</c:v>
                      </c:pt>
                      <c:pt idx="17319">
                        <c:v>351.67679987266501</c:v>
                      </c:pt>
                      <c:pt idx="17320">
                        <c:v>351.65706251226601</c:v>
                      </c:pt>
                      <c:pt idx="17321">
                        <c:v>351.64935362347302</c:v>
                      </c:pt>
                      <c:pt idx="17322">
                        <c:v>351.63974634234199</c:v>
                      </c:pt>
                      <c:pt idx="17323">
                        <c:v>351.630703402888</c:v>
                      </c:pt>
                      <c:pt idx="17324">
                        <c:v>351.62669540333201</c:v>
                      </c:pt>
                      <c:pt idx="17325">
                        <c:v>351.56491083884998</c:v>
                      </c:pt>
                      <c:pt idx="17326">
                        <c:v>351.55968257081901</c:v>
                      </c:pt>
                      <c:pt idx="17327">
                        <c:v>351.55270336456903</c:v>
                      </c:pt>
                      <c:pt idx="17328">
                        <c:v>351.54974102170002</c:v>
                      </c:pt>
                      <c:pt idx="17329">
                        <c:v>351.54896381662098</c:v>
                      </c:pt>
                      <c:pt idx="17330">
                        <c:v>351.53572994649397</c:v>
                      </c:pt>
                      <c:pt idx="17331">
                        <c:v>351.532101559186</c:v>
                      </c:pt>
                      <c:pt idx="17332">
                        <c:v>351.529444801728</c:v>
                      </c:pt>
                      <c:pt idx="17333">
                        <c:v>351.52913358639501</c:v>
                      </c:pt>
                      <c:pt idx="17334">
                        <c:v>351.498513888677</c:v>
                      </c:pt>
                      <c:pt idx="17335">
                        <c:v>351.45472963406303</c:v>
                      </c:pt>
                      <c:pt idx="17336">
                        <c:v>351.40609015291898</c:v>
                      </c:pt>
                      <c:pt idx="17337">
                        <c:v>351.32636054892998</c:v>
                      </c:pt>
                      <c:pt idx="17338">
                        <c:v>351.262842036199</c:v>
                      </c:pt>
                      <c:pt idx="17339">
                        <c:v>351.23908467643201</c:v>
                      </c:pt>
                      <c:pt idx="17340">
                        <c:v>351.21339902637197</c:v>
                      </c:pt>
                      <c:pt idx="17341">
                        <c:v>351.20181814745598</c:v>
                      </c:pt>
                      <c:pt idx="17342">
                        <c:v>351.19969241702103</c:v>
                      </c:pt>
                      <c:pt idx="17343">
                        <c:v>351.19916122006998</c:v>
                      </c:pt>
                      <c:pt idx="17344">
                        <c:v>351.18573302544797</c:v>
                      </c:pt>
                      <c:pt idx="17345">
                        <c:v>351.18212039092498</c:v>
                      </c:pt>
                      <c:pt idx="17346">
                        <c:v>351.180403628411</c:v>
                      </c:pt>
                      <c:pt idx="17347">
                        <c:v>351.17671176296699</c:v>
                      </c:pt>
                      <c:pt idx="17348">
                        <c:v>351.17631277136798</c:v>
                      </c:pt>
                      <c:pt idx="17349">
                        <c:v>351.174854281232</c:v>
                      </c:pt>
                      <c:pt idx="17350">
                        <c:v>351.17430039624901</c:v>
                      </c:pt>
                      <c:pt idx="17351">
                        <c:v>351.17329538346598</c:v>
                      </c:pt>
                      <c:pt idx="17352">
                        <c:v>351.17284747718202</c:v>
                      </c:pt>
                      <c:pt idx="17353">
                        <c:v>351.17241823910098</c:v>
                      </c:pt>
                      <c:pt idx="17354">
                        <c:v>351.171757636351</c:v>
                      </c:pt>
                      <c:pt idx="17355">
                        <c:v>351.17104169636798</c:v>
                      </c:pt>
                      <c:pt idx="17356">
                        <c:v>351.16841580581701</c:v>
                      </c:pt>
                      <c:pt idx="17357">
                        <c:v>351.167259033091</c:v>
                      </c:pt>
                      <c:pt idx="17358">
                        <c:v>351.16693123445901</c:v>
                      </c:pt>
                      <c:pt idx="17359">
                        <c:v>351.16263572215502</c:v>
                      </c:pt>
                      <c:pt idx="17360">
                        <c:v>351.162203349354</c:v>
                      </c:pt>
                      <c:pt idx="17361">
                        <c:v>351.16168246566798</c:v>
                      </c:pt>
                      <c:pt idx="17362">
                        <c:v>351.16059328909</c:v>
                      </c:pt>
                      <c:pt idx="17363">
                        <c:v>351.16036321419898</c:v>
                      </c:pt>
                      <c:pt idx="17364">
                        <c:v>351.15785145786998</c:v>
                      </c:pt>
                      <c:pt idx="17365">
                        <c:v>351.15551155768702</c:v>
                      </c:pt>
                      <c:pt idx="17366">
                        <c:v>351.15412423451198</c:v>
                      </c:pt>
                      <c:pt idx="17367">
                        <c:v>351.15331477024603</c:v>
                      </c:pt>
                      <c:pt idx="17368">
                        <c:v>351.15229445759098</c:v>
                      </c:pt>
                      <c:pt idx="17369">
                        <c:v>351.15201950863297</c:v>
                      </c:pt>
                      <c:pt idx="17370">
                        <c:v>351.15180996928598</c:v>
                      </c:pt>
                      <c:pt idx="17371">
                        <c:v>351.150236573428</c:v>
                      </c:pt>
                      <c:pt idx="17372">
                        <c:v>351.14996151764097</c:v>
                      </c:pt>
                      <c:pt idx="17373">
                        <c:v>351.149913909151</c:v>
                      </c:pt>
                      <c:pt idx="17374">
                        <c:v>351.14982743622699</c:v>
                      </c:pt>
                      <c:pt idx="17375">
                        <c:v>351.14684464532098</c:v>
                      </c:pt>
                      <c:pt idx="17376">
                        <c:v>351.14583912318602</c:v>
                      </c:pt>
                      <c:pt idx="17377">
                        <c:v>351.145613151232</c:v>
                      </c:pt>
                      <c:pt idx="17378">
                        <c:v>351.14538425665302</c:v>
                      </c:pt>
                      <c:pt idx="17379">
                        <c:v>351.14432531076898</c:v>
                      </c:pt>
                      <c:pt idx="17380">
                        <c:v>351.14387169873902</c:v>
                      </c:pt>
                      <c:pt idx="17381">
                        <c:v>351.143746903313</c:v>
                      </c:pt>
                      <c:pt idx="17382">
                        <c:v>351.14338746205902</c:v>
                      </c:pt>
                      <c:pt idx="17383">
                        <c:v>351.14117308813098</c:v>
                      </c:pt>
                      <c:pt idx="17384">
                        <c:v>351.1411092088</c:v>
                      </c:pt>
                      <c:pt idx="17385">
                        <c:v>351.14076792187097</c:v>
                      </c:pt>
                      <c:pt idx="17386">
                        <c:v>351.13990092577598</c:v>
                      </c:pt>
                      <c:pt idx="17387">
                        <c:v>351.139763122857</c:v>
                      </c:pt>
                      <c:pt idx="17388">
                        <c:v>351.13971958171402</c:v>
                      </c:pt>
                      <c:pt idx="17389">
                        <c:v>351.13858541950998</c:v>
                      </c:pt>
                      <c:pt idx="17390">
                        <c:v>351.13779632367101</c:v>
                      </c:pt>
                      <c:pt idx="17391">
                        <c:v>351.13717547511197</c:v>
                      </c:pt>
                      <c:pt idx="17392">
                        <c:v>351.136656341812</c:v>
                      </c:pt>
                      <c:pt idx="17393">
                        <c:v>351.13660139851902</c:v>
                      </c:pt>
                      <c:pt idx="17394">
                        <c:v>351.13650844023601</c:v>
                      </c:pt>
                      <c:pt idx="17395">
                        <c:v>351.135011292402</c:v>
                      </c:pt>
                      <c:pt idx="17396">
                        <c:v>351.13448703838901</c:v>
                      </c:pt>
                      <c:pt idx="17397">
                        <c:v>351.13376237843499</c:v>
                      </c:pt>
                      <c:pt idx="17398">
                        <c:v>351.13291544856003</c:v>
                      </c:pt>
                      <c:pt idx="17399">
                        <c:v>351.130779963718</c:v>
                      </c:pt>
                      <c:pt idx="17400">
                        <c:v>351.129993392443</c:v>
                      </c:pt>
                      <c:pt idx="17401">
                        <c:v>351.129837252578</c:v>
                      </c:pt>
                      <c:pt idx="17402">
                        <c:v>351.12943504944701</c:v>
                      </c:pt>
                      <c:pt idx="17403">
                        <c:v>351.12942565561002</c:v>
                      </c:pt>
                      <c:pt idx="17404">
                        <c:v>351.12787665170902</c:v>
                      </c:pt>
                      <c:pt idx="17405">
                        <c:v>351.12781910280199</c:v>
                      </c:pt>
                      <c:pt idx="17406">
                        <c:v>351.12632166256202</c:v>
                      </c:pt>
                      <c:pt idx="17407">
                        <c:v>351.12463636516298</c:v>
                      </c:pt>
                      <c:pt idx="17408">
                        <c:v>351.12425227976399</c:v>
                      </c:pt>
                      <c:pt idx="17409">
                        <c:v>351.12205241341701</c:v>
                      </c:pt>
                      <c:pt idx="17410">
                        <c:v>351.11924115635497</c:v>
                      </c:pt>
                      <c:pt idx="17411">
                        <c:v>351.11860331532699</c:v>
                      </c:pt>
                      <c:pt idx="17412">
                        <c:v>351.113871736779</c:v>
                      </c:pt>
                      <c:pt idx="17413">
                        <c:v>351.11191151165002</c:v>
                      </c:pt>
                      <c:pt idx="17414">
                        <c:v>351.10730383916803</c:v>
                      </c:pt>
                      <c:pt idx="17415">
                        <c:v>351.07210955017399</c:v>
                      </c:pt>
                      <c:pt idx="17416">
                        <c:v>351.06308166792098</c:v>
                      </c:pt>
                      <c:pt idx="17417">
                        <c:v>351.04617632248102</c:v>
                      </c:pt>
                      <c:pt idx="17418">
                        <c:v>350.98133230495</c:v>
                      </c:pt>
                      <c:pt idx="17419">
                        <c:v>350.95440899971697</c:v>
                      </c:pt>
                      <c:pt idx="17420">
                        <c:v>350.93518776742297</c:v>
                      </c:pt>
                      <c:pt idx="17421">
                        <c:v>350.89972271797598</c:v>
                      </c:pt>
                      <c:pt idx="17422">
                        <c:v>350.89841529178398</c:v>
                      </c:pt>
                      <c:pt idx="17423">
                        <c:v>350.89791446326302</c:v>
                      </c:pt>
                      <c:pt idx="17424">
                        <c:v>350.89720733867102</c:v>
                      </c:pt>
                      <c:pt idx="17425">
                        <c:v>350.89566077971898</c:v>
                      </c:pt>
                      <c:pt idx="17426">
                        <c:v>350.89125620089698</c:v>
                      </c:pt>
                      <c:pt idx="17427">
                        <c:v>350.89028571071299</c:v>
                      </c:pt>
                      <c:pt idx="17428">
                        <c:v>350.88827039216</c:v>
                      </c:pt>
                      <c:pt idx="17429">
                        <c:v>350.872563984632</c:v>
                      </c:pt>
                      <c:pt idx="17430">
                        <c:v>350.84362645769102</c:v>
                      </c:pt>
                      <c:pt idx="17431">
                        <c:v>350.77768225820699</c:v>
                      </c:pt>
                      <c:pt idx="17432">
                        <c:v>350.769637273201</c:v>
                      </c:pt>
                      <c:pt idx="17433">
                        <c:v>350.76413646466199</c:v>
                      </c:pt>
                      <c:pt idx="17434">
                        <c:v>350.764031265288</c:v>
                      </c:pt>
                      <c:pt idx="17435">
                        <c:v>350.74312281501102</c:v>
                      </c:pt>
                      <c:pt idx="17436">
                        <c:v>350.69973015373898</c:v>
                      </c:pt>
                      <c:pt idx="17437">
                        <c:v>350.59433088258999</c:v>
                      </c:pt>
                      <c:pt idx="17438">
                        <c:v>350.59236609323699</c:v>
                      </c:pt>
                      <c:pt idx="17439">
                        <c:v>350.59042715078903</c:v>
                      </c:pt>
                      <c:pt idx="17440">
                        <c:v>350.58082804452403</c:v>
                      </c:pt>
                      <c:pt idx="17441">
                        <c:v>350.575590901787</c:v>
                      </c:pt>
                      <c:pt idx="17442">
                        <c:v>350.56887460897502</c:v>
                      </c:pt>
                      <c:pt idx="17443">
                        <c:v>350.55929771326203</c:v>
                      </c:pt>
                      <c:pt idx="17444">
                        <c:v>350.53764729419902</c:v>
                      </c:pt>
                      <c:pt idx="17445">
                        <c:v>350.51987602135898</c:v>
                      </c:pt>
                      <c:pt idx="17446">
                        <c:v>350.402764419432</c:v>
                      </c:pt>
                      <c:pt idx="17447">
                        <c:v>350.38500700474299</c:v>
                      </c:pt>
                      <c:pt idx="17448">
                        <c:v>350.37538749307703</c:v>
                      </c:pt>
                      <c:pt idx="17449">
                        <c:v>350.37352646424802</c:v>
                      </c:pt>
                      <c:pt idx="17450">
                        <c:v>350.33630725790601</c:v>
                      </c:pt>
                      <c:pt idx="17451">
                        <c:v>350.335529426584</c:v>
                      </c:pt>
                      <c:pt idx="17452">
                        <c:v>350.333362295928</c:v>
                      </c:pt>
                      <c:pt idx="17453">
                        <c:v>350.33205618229101</c:v>
                      </c:pt>
                      <c:pt idx="17454">
                        <c:v>350.330820705294</c:v>
                      </c:pt>
                      <c:pt idx="17455">
                        <c:v>350.32629345414898</c:v>
                      </c:pt>
                      <c:pt idx="17456">
                        <c:v>350.32521456691097</c:v>
                      </c:pt>
                      <c:pt idx="17457">
                        <c:v>350.32320178157102</c:v>
                      </c:pt>
                      <c:pt idx="17458">
                        <c:v>350.30324353484002</c:v>
                      </c:pt>
                      <c:pt idx="17459">
                        <c:v>350.29781106624398</c:v>
                      </c:pt>
                      <c:pt idx="17460">
                        <c:v>350.29523896443999</c:v>
                      </c:pt>
                      <c:pt idx="17461">
                        <c:v>350.26635197542998</c:v>
                      </c:pt>
                      <c:pt idx="17462">
                        <c:v>350.26545926885001</c:v>
                      </c:pt>
                      <c:pt idx="17463">
                        <c:v>350.26091078293399</c:v>
                      </c:pt>
                      <c:pt idx="17464">
                        <c:v>350.25818162930699</c:v>
                      </c:pt>
                      <c:pt idx="17465">
                        <c:v>350.25817912538099</c:v>
                      </c:pt>
                      <c:pt idx="17466">
                        <c:v>350.256866466676</c:v>
                      </c:pt>
                      <c:pt idx="17467">
                        <c:v>350.25591440788497</c:v>
                      </c:pt>
                      <c:pt idx="17468">
                        <c:v>350.25573003386597</c:v>
                      </c:pt>
                      <c:pt idx="17469">
                        <c:v>350.25555936689398</c:v>
                      </c:pt>
                      <c:pt idx="17470">
                        <c:v>350.252973437908</c:v>
                      </c:pt>
                      <c:pt idx="17471">
                        <c:v>350.25266214159899</c:v>
                      </c:pt>
                      <c:pt idx="17472">
                        <c:v>350.25259465576602</c:v>
                      </c:pt>
                      <c:pt idx="17473">
                        <c:v>350.25119807624401</c:v>
                      </c:pt>
                      <c:pt idx="17474">
                        <c:v>350.25116980747902</c:v>
                      </c:pt>
                      <c:pt idx="17475">
                        <c:v>350.250764672316</c:v>
                      </c:pt>
                      <c:pt idx="17476">
                        <c:v>350.25001083134902</c:v>
                      </c:pt>
                      <c:pt idx="17477">
                        <c:v>350.24813543403701</c:v>
                      </c:pt>
                      <c:pt idx="17478">
                        <c:v>350.246585495734</c:v>
                      </c:pt>
                      <c:pt idx="17479">
                        <c:v>350.245987684022</c:v>
                      </c:pt>
                      <c:pt idx="17480">
                        <c:v>350.24257059564701</c:v>
                      </c:pt>
                      <c:pt idx="17481">
                        <c:v>350.24198757615602</c:v>
                      </c:pt>
                      <c:pt idx="17482">
                        <c:v>350.24116709985702</c:v>
                      </c:pt>
                      <c:pt idx="17483">
                        <c:v>350.23903751918198</c:v>
                      </c:pt>
                      <c:pt idx="17484">
                        <c:v>350.23895057927302</c:v>
                      </c:pt>
                      <c:pt idx="17485">
                        <c:v>350.23635953241399</c:v>
                      </c:pt>
                      <c:pt idx="17486">
                        <c:v>350.23463822060802</c:v>
                      </c:pt>
                      <c:pt idx="17487">
                        <c:v>350.23307952306197</c:v>
                      </c:pt>
                      <c:pt idx="17488">
                        <c:v>350.232829846512</c:v>
                      </c:pt>
                      <c:pt idx="17489">
                        <c:v>350.231667427795</c:v>
                      </c:pt>
                      <c:pt idx="17490">
                        <c:v>350.23163941219798</c:v>
                      </c:pt>
                      <c:pt idx="17491">
                        <c:v>350.23162056506499</c:v>
                      </c:pt>
                      <c:pt idx="17492">
                        <c:v>350.23086125367701</c:v>
                      </c:pt>
                      <c:pt idx="17493">
                        <c:v>350.23036236186499</c:v>
                      </c:pt>
                      <c:pt idx="17494">
                        <c:v>350.22993550803102</c:v>
                      </c:pt>
                      <c:pt idx="17495">
                        <c:v>350.229660898509</c:v>
                      </c:pt>
                      <c:pt idx="17496">
                        <c:v>350.22818365871098</c:v>
                      </c:pt>
                      <c:pt idx="17497">
                        <c:v>350.22775210066601</c:v>
                      </c:pt>
                      <c:pt idx="17498">
                        <c:v>350.227518832633</c:v>
                      </c:pt>
                      <c:pt idx="17499">
                        <c:v>350.22704714127298</c:v>
                      </c:pt>
                      <c:pt idx="17500">
                        <c:v>350.22640624263198</c:v>
                      </c:pt>
                      <c:pt idx="17501">
                        <c:v>350.225239867006</c:v>
                      </c:pt>
                      <c:pt idx="17502">
                        <c:v>350.22340009318998</c:v>
                      </c:pt>
                      <c:pt idx="17503">
                        <c:v>350.22130707418398</c:v>
                      </c:pt>
                      <c:pt idx="17504">
                        <c:v>350.220913812714</c:v>
                      </c:pt>
                      <c:pt idx="17505">
                        <c:v>350.21699791826001</c:v>
                      </c:pt>
                      <c:pt idx="17506">
                        <c:v>350.21685794251698</c:v>
                      </c:pt>
                      <c:pt idx="17507">
                        <c:v>350.21574391225897</c:v>
                      </c:pt>
                      <c:pt idx="17508">
                        <c:v>350.21488414723098</c:v>
                      </c:pt>
                      <c:pt idx="17509">
                        <c:v>350.213984227335</c:v>
                      </c:pt>
                      <c:pt idx="17510">
                        <c:v>350.21360724131199</c:v>
                      </c:pt>
                      <c:pt idx="17511">
                        <c:v>350.21325702803603</c:v>
                      </c:pt>
                      <c:pt idx="17512">
                        <c:v>350.21250832670597</c:v>
                      </c:pt>
                      <c:pt idx="17513">
                        <c:v>350.21179484420099</c:v>
                      </c:pt>
                      <c:pt idx="17514">
                        <c:v>350.211386863538</c:v>
                      </c:pt>
                      <c:pt idx="17515">
                        <c:v>350.20955891775901</c:v>
                      </c:pt>
                      <c:pt idx="17516">
                        <c:v>350.20906376755602</c:v>
                      </c:pt>
                      <c:pt idx="17517">
                        <c:v>350.20857166787499</c:v>
                      </c:pt>
                      <c:pt idx="17518">
                        <c:v>350.20768443769998</c:v>
                      </c:pt>
                      <c:pt idx="17519">
                        <c:v>350.20521697478199</c:v>
                      </c:pt>
                      <c:pt idx="17520">
                        <c:v>350.20506458879299</c:v>
                      </c:pt>
                      <c:pt idx="17521">
                        <c:v>350.20433005193797</c:v>
                      </c:pt>
                      <c:pt idx="17522">
                        <c:v>350.200176196153</c:v>
                      </c:pt>
                      <c:pt idx="17523">
                        <c:v>350.19984712609897</c:v>
                      </c:pt>
                      <c:pt idx="17524">
                        <c:v>350.19617931494901</c:v>
                      </c:pt>
                      <c:pt idx="17525">
                        <c:v>350.19278408335998</c:v>
                      </c:pt>
                      <c:pt idx="17526">
                        <c:v>350.19243720765502</c:v>
                      </c:pt>
                      <c:pt idx="17527">
                        <c:v>350.19045065369698</c:v>
                      </c:pt>
                      <c:pt idx="17528">
                        <c:v>350.18856789485199</c:v>
                      </c:pt>
                      <c:pt idx="17529">
                        <c:v>350.179576440885</c:v>
                      </c:pt>
                      <c:pt idx="17530">
                        <c:v>350.17694284397402</c:v>
                      </c:pt>
                      <c:pt idx="17531">
                        <c:v>350.16577042586698</c:v>
                      </c:pt>
                      <c:pt idx="17532">
                        <c:v>350.16179469811999</c:v>
                      </c:pt>
                      <c:pt idx="17533">
                        <c:v>350.15547644119999</c:v>
                      </c:pt>
                      <c:pt idx="17534">
                        <c:v>350.145887065865</c:v>
                      </c:pt>
                      <c:pt idx="17535">
                        <c:v>350.120717156936</c:v>
                      </c:pt>
                      <c:pt idx="17536">
                        <c:v>350.11379483888902</c:v>
                      </c:pt>
                      <c:pt idx="17537">
                        <c:v>350.09841618201602</c:v>
                      </c:pt>
                      <c:pt idx="17538">
                        <c:v>350.09646704548499</c:v>
                      </c:pt>
                      <c:pt idx="17539">
                        <c:v>350.09336125711002</c:v>
                      </c:pt>
                      <c:pt idx="17540">
                        <c:v>350.091969150821</c:v>
                      </c:pt>
                      <c:pt idx="17541">
                        <c:v>350.08744071096498</c:v>
                      </c:pt>
                      <c:pt idx="17542">
                        <c:v>350.08370257019698</c:v>
                      </c:pt>
                      <c:pt idx="17543">
                        <c:v>350.07944364396798</c:v>
                      </c:pt>
                      <c:pt idx="17544">
                        <c:v>350.07911495433302</c:v>
                      </c:pt>
                      <c:pt idx="17545">
                        <c:v>350.06939216531998</c:v>
                      </c:pt>
                      <c:pt idx="17546">
                        <c:v>350.06511461773698</c:v>
                      </c:pt>
                      <c:pt idx="17547">
                        <c:v>350.06307657405</c:v>
                      </c:pt>
                      <c:pt idx="17548">
                        <c:v>350.05478738105103</c:v>
                      </c:pt>
                      <c:pt idx="17549">
                        <c:v>350.05039998780302</c:v>
                      </c:pt>
                      <c:pt idx="17550">
                        <c:v>350.03441430774802</c:v>
                      </c:pt>
                      <c:pt idx="17551">
                        <c:v>350.022963284762</c:v>
                      </c:pt>
                      <c:pt idx="17552">
                        <c:v>350.01097232338998</c:v>
                      </c:pt>
                      <c:pt idx="17553">
                        <c:v>349.96792727135897</c:v>
                      </c:pt>
                      <c:pt idx="17554">
                        <c:v>349.95275431764401</c:v>
                      </c:pt>
                      <c:pt idx="17555">
                        <c:v>349.93492659975101</c:v>
                      </c:pt>
                      <c:pt idx="17556">
                        <c:v>349.92894259914698</c:v>
                      </c:pt>
                      <c:pt idx="17557">
                        <c:v>349.92751497672702</c:v>
                      </c:pt>
                      <c:pt idx="17558">
                        <c:v>349.91224175854501</c:v>
                      </c:pt>
                      <c:pt idx="17559">
                        <c:v>349.91146686251102</c:v>
                      </c:pt>
                      <c:pt idx="17560">
                        <c:v>349.89660177000798</c:v>
                      </c:pt>
                      <c:pt idx="17561">
                        <c:v>349.88966862628899</c:v>
                      </c:pt>
                      <c:pt idx="17562">
                        <c:v>349.88245629640699</c:v>
                      </c:pt>
                      <c:pt idx="17563">
                        <c:v>349.86794731591499</c:v>
                      </c:pt>
                      <c:pt idx="17564">
                        <c:v>349.85224623232801</c:v>
                      </c:pt>
                      <c:pt idx="17565">
                        <c:v>349.80015128674199</c:v>
                      </c:pt>
                      <c:pt idx="17566">
                        <c:v>349.69711187841801</c:v>
                      </c:pt>
                      <c:pt idx="17567">
                        <c:v>349.68674951331502</c:v>
                      </c:pt>
                      <c:pt idx="17568">
                        <c:v>349.68533122066799</c:v>
                      </c:pt>
                      <c:pt idx="17569">
                        <c:v>349.68136078792901</c:v>
                      </c:pt>
                      <c:pt idx="17570">
                        <c:v>349.68003624803998</c:v>
                      </c:pt>
                      <c:pt idx="17571">
                        <c:v>349.668332270664</c:v>
                      </c:pt>
                      <c:pt idx="17572">
                        <c:v>349.66359507785899</c:v>
                      </c:pt>
                      <c:pt idx="17573">
                        <c:v>349.64555502783099</c:v>
                      </c:pt>
                      <c:pt idx="17574">
                        <c:v>349.64319460521199</c:v>
                      </c:pt>
                      <c:pt idx="17575">
                        <c:v>349.61545146142601</c:v>
                      </c:pt>
                      <c:pt idx="17576">
                        <c:v>349.614582805336</c:v>
                      </c:pt>
                      <c:pt idx="17577">
                        <c:v>349.57368818288199</c:v>
                      </c:pt>
                      <c:pt idx="17578">
                        <c:v>349.52101844545302</c:v>
                      </c:pt>
                      <c:pt idx="17579">
                        <c:v>349.52101352692398</c:v>
                      </c:pt>
                      <c:pt idx="17580">
                        <c:v>349.505501903202</c:v>
                      </c:pt>
                      <c:pt idx="17581">
                        <c:v>349.49474657154298</c:v>
                      </c:pt>
                      <c:pt idx="17582">
                        <c:v>349.490801704516</c:v>
                      </c:pt>
                      <c:pt idx="17583">
                        <c:v>349.48948659318597</c:v>
                      </c:pt>
                      <c:pt idx="17584">
                        <c:v>349.48617020162601</c:v>
                      </c:pt>
                      <c:pt idx="17585">
                        <c:v>349.46276184518598</c:v>
                      </c:pt>
                      <c:pt idx="17586">
                        <c:v>349.449095810046</c:v>
                      </c:pt>
                      <c:pt idx="17587">
                        <c:v>349.44622602962198</c:v>
                      </c:pt>
                      <c:pt idx="17588">
                        <c:v>349.44245627464397</c:v>
                      </c:pt>
                      <c:pt idx="17589">
                        <c:v>349.44167064878502</c:v>
                      </c:pt>
                      <c:pt idx="17590">
                        <c:v>349.43985734767602</c:v>
                      </c:pt>
                      <c:pt idx="17591">
                        <c:v>349.43953074801902</c:v>
                      </c:pt>
                      <c:pt idx="17592">
                        <c:v>349.43930835516898</c:v>
                      </c:pt>
                      <c:pt idx="17593">
                        <c:v>349.43929960168202</c:v>
                      </c:pt>
                      <c:pt idx="17594">
                        <c:v>349.43672483246598</c:v>
                      </c:pt>
                      <c:pt idx="17595">
                        <c:v>349.436563932475</c:v>
                      </c:pt>
                      <c:pt idx="17596">
                        <c:v>349.435539706187</c:v>
                      </c:pt>
                      <c:pt idx="17597">
                        <c:v>349.435511157728</c:v>
                      </c:pt>
                      <c:pt idx="17598">
                        <c:v>349.43546686342501</c:v>
                      </c:pt>
                      <c:pt idx="17599">
                        <c:v>349.43533895164597</c:v>
                      </c:pt>
                      <c:pt idx="17600">
                        <c:v>349.434080473861</c:v>
                      </c:pt>
                      <c:pt idx="17601">
                        <c:v>349.43330586641503</c:v>
                      </c:pt>
                      <c:pt idx="17602">
                        <c:v>349.43123139770802</c:v>
                      </c:pt>
                      <c:pt idx="17603">
                        <c:v>349.43005396436098</c:v>
                      </c:pt>
                      <c:pt idx="17604">
                        <c:v>349.42887071489599</c:v>
                      </c:pt>
                      <c:pt idx="17605">
                        <c:v>349.42870651172097</c:v>
                      </c:pt>
                      <c:pt idx="17606">
                        <c:v>349.42711770801498</c:v>
                      </c:pt>
                      <c:pt idx="17607">
                        <c:v>349.42675064606698</c:v>
                      </c:pt>
                      <c:pt idx="17608">
                        <c:v>349.42665411701199</c:v>
                      </c:pt>
                      <c:pt idx="17609">
                        <c:v>349.42526409603698</c:v>
                      </c:pt>
                      <c:pt idx="17610">
                        <c:v>349.42447780939801</c:v>
                      </c:pt>
                      <c:pt idx="17611">
                        <c:v>349.42358094745799</c:v>
                      </c:pt>
                      <c:pt idx="17612">
                        <c:v>349.421381870304</c:v>
                      </c:pt>
                      <c:pt idx="17613">
                        <c:v>349.42026025767001</c:v>
                      </c:pt>
                      <c:pt idx="17614">
                        <c:v>349.417645575422</c:v>
                      </c:pt>
                      <c:pt idx="17615">
                        <c:v>349.417448240037</c:v>
                      </c:pt>
                      <c:pt idx="17616">
                        <c:v>349.41683198702998</c:v>
                      </c:pt>
                      <c:pt idx="17617">
                        <c:v>349.41650656114803</c:v>
                      </c:pt>
                      <c:pt idx="17618">
                        <c:v>349.41607657584399</c:v>
                      </c:pt>
                      <c:pt idx="17619">
                        <c:v>349.41595213590301</c:v>
                      </c:pt>
                      <c:pt idx="17620">
                        <c:v>349.41558837482199</c:v>
                      </c:pt>
                      <c:pt idx="17621">
                        <c:v>349.41514871060298</c:v>
                      </c:pt>
                      <c:pt idx="17622">
                        <c:v>349.41503767066098</c:v>
                      </c:pt>
                      <c:pt idx="17623">
                        <c:v>349.41313975479898</c:v>
                      </c:pt>
                      <c:pt idx="17624">
                        <c:v>349.41266791129101</c:v>
                      </c:pt>
                      <c:pt idx="17625">
                        <c:v>349.41232728777999</c:v>
                      </c:pt>
                      <c:pt idx="17626">
                        <c:v>349.41220319920302</c:v>
                      </c:pt>
                      <c:pt idx="17627">
                        <c:v>349.41118815816799</c:v>
                      </c:pt>
                      <c:pt idx="17628">
                        <c:v>349.41009538928103</c:v>
                      </c:pt>
                      <c:pt idx="17629">
                        <c:v>349.40873639101699</c:v>
                      </c:pt>
                      <c:pt idx="17630">
                        <c:v>349.40632277586002</c:v>
                      </c:pt>
                      <c:pt idx="17631">
                        <c:v>349.40587558452802</c:v>
                      </c:pt>
                      <c:pt idx="17632">
                        <c:v>349.40315510166499</c:v>
                      </c:pt>
                      <c:pt idx="17633">
                        <c:v>349.40243666556398</c:v>
                      </c:pt>
                      <c:pt idx="17634">
                        <c:v>349.40108965590503</c:v>
                      </c:pt>
                      <c:pt idx="17635">
                        <c:v>349.400910968669</c:v>
                      </c:pt>
                      <c:pt idx="17636">
                        <c:v>349.40037859565501</c:v>
                      </c:pt>
                      <c:pt idx="17637">
                        <c:v>349.40032474456501</c:v>
                      </c:pt>
                      <c:pt idx="17638">
                        <c:v>349.39991734972301</c:v>
                      </c:pt>
                      <c:pt idx="17639">
                        <c:v>349.39896133712301</c:v>
                      </c:pt>
                      <c:pt idx="17640">
                        <c:v>349.39887023142097</c:v>
                      </c:pt>
                      <c:pt idx="17641">
                        <c:v>349.396978703032</c:v>
                      </c:pt>
                      <c:pt idx="17642">
                        <c:v>349.39683591900098</c:v>
                      </c:pt>
                      <c:pt idx="17643">
                        <c:v>349.39504547714</c:v>
                      </c:pt>
                      <c:pt idx="17644">
                        <c:v>349.39502956043498</c:v>
                      </c:pt>
                      <c:pt idx="17645">
                        <c:v>349.39434179963899</c:v>
                      </c:pt>
                      <c:pt idx="17646">
                        <c:v>349.39363125071401</c:v>
                      </c:pt>
                      <c:pt idx="17647">
                        <c:v>349.39125399269801</c:v>
                      </c:pt>
                      <c:pt idx="17648">
                        <c:v>349.39055650694002</c:v>
                      </c:pt>
                      <c:pt idx="17649">
                        <c:v>349.38994083958897</c:v>
                      </c:pt>
                      <c:pt idx="17650">
                        <c:v>349.386168148818</c:v>
                      </c:pt>
                      <c:pt idx="17651">
                        <c:v>349.38599226724</c:v>
                      </c:pt>
                      <c:pt idx="17652">
                        <c:v>349.382170210776</c:v>
                      </c:pt>
                      <c:pt idx="17653">
                        <c:v>349.37824401693098</c:v>
                      </c:pt>
                      <c:pt idx="17654">
                        <c:v>349.37774136218297</c:v>
                      </c:pt>
                      <c:pt idx="17655">
                        <c:v>349.374271716034</c:v>
                      </c:pt>
                      <c:pt idx="17656">
                        <c:v>349.36677174865798</c:v>
                      </c:pt>
                      <c:pt idx="17657">
                        <c:v>349.36425963888502</c:v>
                      </c:pt>
                      <c:pt idx="17658">
                        <c:v>349.36372667823798</c:v>
                      </c:pt>
                      <c:pt idx="17659">
                        <c:v>349.31369669297902</c:v>
                      </c:pt>
                      <c:pt idx="17660">
                        <c:v>349.31369669297902</c:v>
                      </c:pt>
                      <c:pt idx="17661">
                        <c:v>349.31369669297902</c:v>
                      </c:pt>
                      <c:pt idx="17662">
                        <c:v>349.31369669297902</c:v>
                      </c:pt>
                      <c:pt idx="17663">
                        <c:v>349.30793092236303</c:v>
                      </c:pt>
                      <c:pt idx="17664">
                        <c:v>349.27902709347399</c:v>
                      </c:pt>
                      <c:pt idx="17665">
                        <c:v>349.26175454215303</c:v>
                      </c:pt>
                      <c:pt idx="17666">
                        <c:v>349.25374469167502</c:v>
                      </c:pt>
                      <c:pt idx="17667">
                        <c:v>349.210744030238</c:v>
                      </c:pt>
                      <c:pt idx="17668">
                        <c:v>349.18099182330599</c:v>
                      </c:pt>
                      <c:pt idx="17669">
                        <c:v>349.141506920636</c:v>
                      </c:pt>
                      <c:pt idx="17670">
                        <c:v>349.12358697459803</c:v>
                      </c:pt>
                      <c:pt idx="17671">
                        <c:v>349.11222805869397</c:v>
                      </c:pt>
                      <c:pt idx="17672">
                        <c:v>349.07603589494801</c:v>
                      </c:pt>
                      <c:pt idx="17673">
                        <c:v>349.062838391458</c:v>
                      </c:pt>
                      <c:pt idx="17674">
                        <c:v>349.06079572902797</c:v>
                      </c:pt>
                      <c:pt idx="17675">
                        <c:v>349.03916521642901</c:v>
                      </c:pt>
                      <c:pt idx="17676">
                        <c:v>349.029674452064</c:v>
                      </c:pt>
                      <c:pt idx="17677">
                        <c:v>349.02530300690103</c:v>
                      </c:pt>
                      <c:pt idx="17678">
                        <c:v>348.99856395360001</c:v>
                      </c:pt>
                      <c:pt idx="17679">
                        <c:v>348.996735222231</c:v>
                      </c:pt>
                      <c:pt idx="17680">
                        <c:v>348.984929622957</c:v>
                      </c:pt>
                      <c:pt idx="17681">
                        <c:v>348.98431707787398</c:v>
                      </c:pt>
                      <c:pt idx="17682">
                        <c:v>348.98309866795103</c:v>
                      </c:pt>
                      <c:pt idx="17683">
                        <c:v>348.97256917124997</c:v>
                      </c:pt>
                      <c:pt idx="17684">
                        <c:v>348.966285829735</c:v>
                      </c:pt>
                      <c:pt idx="17685">
                        <c:v>348.93244786058898</c:v>
                      </c:pt>
                      <c:pt idx="17686">
                        <c:v>348.91351329400999</c:v>
                      </c:pt>
                      <c:pt idx="17687">
                        <c:v>348.90613029274402</c:v>
                      </c:pt>
                      <c:pt idx="17688">
                        <c:v>348.84972223192199</c:v>
                      </c:pt>
                      <c:pt idx="17689">
                        <c:v>348.82743917557201</c:v>
                      </c:pt>
                      <c:pt idx="17690">
                        <c:v>348.82710182750202</c:v>
                      </c:pt>
                      <c:pt idx="17691">
                        <c:v>348.82596028530401</c:v>
                      </c:pt>
                      <c:pt idx="17692">
                        <c:v>348.81803668141703</c:v>
                      </c:pt>
                      <c:pt idx="17693">
                        <c:v>348.81803668141703</c:v>
                      </c:pt>
                      <c:pt idx="17694">
                        <c:v>348.81803668141703</c:v>
                      </c:pt>
                      <c:pt idx="17695">
                        <c:v>348.81803668141703</c:v>
                      </c:pt>
                      <c:pt idx="17696">
                        <c:v>348.81803668141703</c:v>
                      </c:pt>
                      <c:pt idx="17697">
                        <c:v>348.81803668141703</c:v>
                      </c:pt>
                      <c:pt idx="17698">
                        <c:v>348.81367024131401</c:v>
                      </c:pt>
                      <c:pt idx="17699">
                        <c:v>348.81146914177998</c:v>
                      </c:pt>
                      <c:pt idx="17700">
                        <c:v>348.80668015807498</c:v>
                      </c:pt>
                      <c:pt idx="17701">
                        <c:v>348.73856271767499</c:v>
                      </c:pt>
                      <c:pt idx="17702">
                        <c:v>348.72003448847801</c:v>
                      </c:pt>
                      <c:pt idx="17703">
                        <c:v>348.70460218358198</c:v>
                      </c:pt>
                      <c:pt idx="17704">
                        <c:v>348.70173123234298</c:v>
                      </c:pt>
                      <c:pt idx="17705">
                        <c:v>348.67910153591703</c:v>
                      </c:pt>
                      <c:pt idx="17706">
                        <c:v>348.63522531376702</c:v>
                      </c:pt>
                      <c:pt idx="17707">
                        <c:v>348.61341655746003</c:v>
                      </c:pt>
                      <c:pt idx="17708">
                        <c:v>348.61281517819202</c:v>
                      </c:pt>
                      <c:pt idx="17709">
                        <c:v>348.59978451169002</c:v>
                      </c:pt>
                      <c:pt idx="17710">
                        <c:v>348.579704283382</c:v>
                      </c:pt>
                      <c:pt idx="17711">
                        <c:v>348.51009719007999</c:v>
                      </c:pt>
                      <c:pt idx="17712">
                        <c:v>348.499830895331</c:v>
                      </c:pt>
                      <c:pt idx="17713">
                        <c:v>348.49960301466598</c:v>
                      </c:pt>
                      <c:pt idx="17714">
                        <c:v>348.431921935628</c:v>
                      </c:pt>
                      <c:pt idx="17715">
                        <c:v>348.40581095995998</c:v>
                      </c:pt>
                      <c:pt idx="17716">
                        <c:v>348.40177357871403</c:v>
                      </c:pt>
                      <c:pt idx="17717">
                        <c:v>348.38939906498501</c:v>
                      </c:pt>
                      <c:pt idx="17718">
                        <c:v>348.35844828800799</c:v>
                      </c:pt>
                      <c:pt idx="17719">
                        <c:v>348.35200954374199</c:v>
                      </c:pt>
                      <c:pt idx="17720">
                        <c:v>348.34863443505498</c:v>
                      </c:pt>
                      <c:pt idx="17721">
                        <c:v>348.33141320054699</c:v>
                      </c:pt>
                      <c:pt idx="17722">
                        <c:v>348.28182554085703</c:v>
                      </c:pt>
                      <c:pt idx="17723">
                        <c:v>348.27452960633201</c:v>
                      </c:pt>
                      <c:pt idx="17724">
                        <c:v>348.27003807197701</c:v>
                      </c:pt>
                      <c:pt idx="17725">
                        <c:v>348.247238521697</c:v>
                      </c:pt>
                      <c:pt idx="17726">
                        <c:v>348.23753019616601</c:v>
                      </c:pt>
                      <c:pt idx="17727">
                        <c:v>348.22634187477701</c:v>
                      </c:pt>
                      <c:pt idx="17728">
                        <c:v>348.22550767518698</c:v>
                      </c:pt>
                      <c:pt idx="17729">
                        <c:v>348.225410679449</c:v>
                      </c:pt>
                      <c:pt idx="17730">
                        <c:v>348.22463285994598</c:v>
                      </c:pt>
                      <c:pt idx="17731">
                        <c:v>348.21519929653101</c:v>
                      </c:pt>
                      <c:pt idx="17732">
                        <c:v>348.20551077303298</c:v>
                      </c:pt>
                      <c:pt idx="17733">
                        <c:v>348.19797240806099</c:v>
                      </c:pt>
                      <c:pt idx="17734">
                        <c:v>348.19712319548398</c:v>
                      </c:pt>
                      <c:pt idx="17735">
                        <c:v>348.15650031455698</c:v>
                      </c:pt>
                      <c:pt idx="17736">
                        <c:v>348.15268640045502</c:v>
                      </c:pt>
                      <c:pt idx="17737">
                        <c:v>348.132343718539</c:v>
                      </c:pt>
                      <c:pt idx="17738">
                        <c:v>348.02917198858802</c:v>
                      </c:pt>
                      <c:pt idx="17739">
                        <c:v>348.02678094611701</c:v>
                      </c:pt>
                      <c:pt idx="17740">
                        <c:v>347.99435167599302</c:v>
                      </c:pt>
                      <c:pt idx="17741">
                        <c:v>347.97250702062797</c:v>
                      </c:pt>
                      <c:pt idx="17742">
                        <c:v>347.96495827249299</c:v>
                      </c:pt>
                      <c:pt idx="17743">
                        <c:v>347.93105070204803</c:v>
                      </c:pt>
                      <c:pt idx="17744">
                        <c:v>347.89912236081</c:v>
                      </c:pt>
                      <c:pt idx="17745">
                        <c:v>347.88150351387202</c:v>
                      </c:pt>
                      <c:pt idx="17746">
                        <c:v>347.871862979978</c:v>
                      </c:pt>
                      <c:pt idx="17747">
                        <c:v>347.81284118657101</c:v>
                      </c:pt>
                      <c:pt idx="17748">
                        <c:v>347.81106987972902</c:v>
                      </c:pt>
                      <c:pt idx="17749">
                        <c:v>347.80955895171002</c:v>
                      </c:pt>
                      <c:pt idx="17750">
                        <c:v>347.80907259387999</c:v>
                      </c:pt>
                      <c:pt idx="17751">
                        <c:v>347.80307303299099</c:v>
                      </c:pt>
                      <c:pt idx="17752">
                        <c:v>347.80076040317698</c:v>
                      </c:pt>
                      <c:pt idx="17753">
                        <c:v>347.79426598822198</c:v>
                      </c:pt>
                      <c:pt idx="17754">
                        <c:v>347.79081819117403</c:v>
                      </c:pt>
                      <c:pt idx="17755">
                        <c:v>347.79036099700301</c:v>
                      </c:pt>
                      <c:pt idx="17756">
                        <c:v>347.78526716328003</c:v>
                      </c:pt>
                      <c:pt idx="17757">
                        <c:v>347.785195279292</c:v>
                      </c:pt>
                      <c:pt idx="17758">
                        <c:v>347.78450398848202</c:v>
                      </c:pt>
                      <c:pt idx="17759">
                        <c:v>347.78390057672402</c:v>
                      </c:pt>
                      <c:pt idx="17760">
                        <c:v>347.78355085392099</c:v>
                      </c:pt>
                      <c:pt idx="17761">
                        <c:v>347.782594057273</c:v>
                      </c:pt>
                      <c:pt idx="17762">
                        <c:v>347.78257052403598</c:v>
                      </c:pt>
                      <c:pt idx="17763">
                        <c:v>347.78099325828998</c:v>
                      </c:pt>
                      <c:pt idx="17764">
                        <c:v>347.78061913495401</c:v>
                      </c:pt>
                      <c:pt idx="17765">
                        <c:v>347.78026004913102</c:v>
                      </c:pt>
                      <c:pt idx="17766">
                        <c:v>347.77850150884899</c:v>
                      </c:pt>
                      <c:pt idx="17767">
                        <c:v>347.77805357306897</c:v>
                      </c:pt>
                      <c:pt idx="17768">
                        <c:v>347.77664777957898</c:v>
                      </c:pt>
                      <c:pt idx="17769">
                        <c:v>347.77328495530401</c:v>
                      </c:pt>
                      <c:pt idx="17770">
                        <c:v>347.76493369200398</c:v>
                      </c:pt>
                      <c:pt idx="17771">
                        <c:v>347.76340078675599</c:v>
                      </c:pt>
                      <c:pt idx="17772">
                        <c:v>347.73881545551501</c:v>
                      </c:pt>
                      <c:pt idx="17773">
                        <c:v>347.73864856151101</c:v>
                      </c:pt>
                      <c:pt idx="17774">
                        <c:v>347.73831701221798</c:v>
                      </c:pt>
                      <c:pt idx="17775">
                        <c:v>347.73829052936202</c:v>
                      </c:pt>
                      <c:pt idx="17776">
                        <c:v>347.737882173988</c:v>
                      </c:pt>
                      <c:pt idx="17777">
                        <c:v>347.73658607337899</c:v>
                      </c:pt>
                      <c:pt idx="17778">
                        <c:v>347.729343801315</c:v>
                      </c:pt>
                      <c:pt idx="17779">
                        <c:v>347.70297537251503</c:v>
                      </c:pt>
                      <c:pt idx="17780">
                        <c:v>347.61968329225198</c:v>
                      </c:pt>
                      <c:pt idx="17781">
                        <c:v>347.60065888922099</c:v>
                      </c:pt>
                      <c:pt idx="17782">
                        <c:v>347.57829849390299</c:v>
                      </c:pt>
                      <c:pt idx="17783">
                        <c:v>347.57814941294498</c:v>
                      </c:pt>
                      <c:pt idx="17784">
                        <c:v>347.57773403945799</c:v>
                      </c:pt>
                      <c:pt idx="17785">
                        <c:v>347.57756647410002</c:v>
                      </c:pt>
                      <c:pt idx="17786">
                        <c:v>347.576940257361</c:v>
                      </c:pt>
                      <c:pt idx="17787">
                        <c:v>347.57684407311098</c:v>
                      </c:pt>
                      <c:pt idx="17788">
                        <c:v>347.57661994011698</c:v>
                      </c:pt>
                      <c:pt idx="17789">
                        <c:v>347.57572712830802</c:v>
                      </c:pt>
                      <c:pt idx="17790">
                        <c:v>347.57439838549499</c:v>
                      </c:pt>
                      <c:pt idx="17791">
                        <c:v>347.57435664842598</c:v>
                      </c:pt>
                      <c:pt idx="17792">
                        <c:v>347.57399487350199</c:v>
                      </c:pt>
                      <c:pt idx="17793">
                        <c:v>347.57326839706201</c:v>
                      </c:pt>
                      <c:pt idx="17794">
                        <c:v>347.57298625878798</c:v>
                      </c:pt>
                      <c:pt idx="17795">
                        <c:v>347.56968939196901</c:v>
                      </c:pt>
                      <c:pt idx="17796">
                        <c:v>347.56741991250999</c:v>
                      </c:pt>
                      <c:pt idx="17797">
                        <c:v>347.56699828305898</c:v>
                      </c:pt>
                      <c:pt idx="17798">
                        <c:v>347.56552015047998</c:v>
                      </c:pt>
                      <c:pt idx="17799">
                        <c:v>347.56211297263701</c:v>
                      </c:pt>
                      <c:pt idx="17800">
                        <c:v>347.562024177816</c:v>
                      </c:pt>
                      <c:pt idx="17801">
                        <c:v>347.56165931311199</c:v>
                      </c:pt>
                      <c:pt idx="17802">
                        <c:v>347.55359340462701</c:v>
                      </c:pt>
                      <c:pt idx="17803">
                        <c:v>347.54556605646798</c:v>
                      </c:pt>
                      <c:pt idx="17804">
                        <c:v>347.53157282916101</c:v>
                      </c:pt>
                      <c:pt idx="17805">
                        <c:v>347.53153164924299</c:v>
                      </c:pt>
                      <c:pt idx="17806">
                        <c:v>347.53146804775201</c:v>
                      </c:pt>
                      <c:pt idx="17807">
                        <c:v>347.53139882939303</c:v>
                      </c:pt>
                      <c:pt idx="17808">
                        <c:v>347.53109611623103</c:v>
                      </c:pt>
                      <c:pt idx="17809">
                        <c:v>347.53108560292799</c:v>
                      </c:pt>
                      <c:pt idx="17810">
                        <c:v>347.53098845252299</c:v>
                      </c:pt>
                      <c:pt idx="17811">
                        <c:v>347.53085435314199</c:v>
                      </c:pt>
                      <c:pt idx="17812">
                        <c:v>347.53065550903898</c:v>
                      </c:pt>
                      <c:pt idx="17813">
                        <c:v>347.53060661097902</c:v>
                      </c:pt>
                      <c:pt idx="17814">
                        <c:v>347.53056897970902</c:v>
                      </c:pt>
                      <c:pt idx="17815">
                        <c:v>347.53056431144398</c:v>
                      </c:pt>
                      <c:pt idx="17816">
                        <c:v>347.52928544012002</c:v>
                      </c:pt>
                      <c:pt idx="17817">
                        <c:v>347.52925624559902</c:v>
                      </c:pt>
                      <c:pt idx="17818">
                        <c:v>347.51486236456998</c:v>
                      </c:pt>
                      <c:pt idx="17819">
                        <c:v>347.50274518424601</c:v>
                      </c:pt>
                      <c:pt idx="17820">
                        <c:v>347.49930932381801</c:v>
                      </c:pt>
                      <c:pt idx="17821">
                        <c:v>347.47094515555</c:v>
                      </c:pt>
                      <c:pt idx="17822">
                        <c:v>347.42145145714102</c:v>
                      </c:pt>
                      <c:pt idx="17823">
                        <c:v>347.41782216479402</c:v>
                      </c:pt>
                      <c:pt idx="17824">
                        <c:v>347.397319810797</c:v>
                      </c:pt>
                      <c:pt idx="17825">
                        <c:v>347.38000172010601</c:v>
                      </c:pt>
                      <c:pt idx="17826">
                        <c:v>347.32815100433697</c:v>
                      </c:pt>
                      <c:pt idx="17827">
                        <c:v>347.32126255529698</c:v>
                      </c:pt>
                      <c:pt idx="17828">
                        <c:v>347.31786702184098</c:v>
                      </c:pt>
                      <c:pt idx="17829">
                        <c:v>347.31586370147301</c:v>
                      </c:pt>
                      <c:pt idx="17830">
                        <c:v>347.313831730137</c:v>
                      </c:pt>
                      <c:pt idx="17831">
                        <c:v>347.311597841702</c:v>
                      </c:pt>
                      <c:pt idx="17832">
                        <c:v>347.31020738312401</c:v>
                      </c:pt>
                      <c:pt idx="17833">
                        <c:v>347.30954825481098</c:v>
                      </c:pt>
                      <c:pt idx="17834">
                        <c:v>347.309376225292</c:v>
                      </c:pt>
                      <c:pt idx="17835">
                        <c:v>347.30876009895002</c:v>
                      </c:pt>
                      <c:pt idx="17836">
                        <c:v>347.30846611615698</c:v>
                      </c:pt>
                      <c:pt idx="17837">
                        <c:v>347.308390151879</c:v>
                      </c:pt>
                      <c:pt idx="17838">
                        <c:v>347.30809678395502</c:v>
                      </c:pt>
                      <c:pt idx="17839">
                        <c:v>347.30702438591902</c:v>
                      </c:pt>
                      <c:pt idx="17840">
                        <c:v>347.30678341316298</c:v>
                      </c:pt>
                      <c:pt idx="17841">
                        <c:v>347.30500179385598</c:v>
                      </c:pt>
                      <c:pt idx="17842">
                        <c:v>347.30381244493401</c:v>
                      </c:pt>
                      <c:pt idx="17843">
                        <c:v>347.30374678124201</c:v>
                      </c:pt>
                      <c:pt idx="17844">
                        <c:v>347.30346689067198</c:v>
                      </c:pt>
                      <c:pt idx="17845">
                        <c:v>347.30278148495</c:v>
                      </c:pt>
                      <c:pt idx="17846">
                        <c:v>347.30271205400101</c:v>
                      </c:pt>
                      <c:pt idx="17847">
                        <c:v>347.30269100486402</c:v>
                      </c:pt>
                      <c:pt idx="17848">
                        <c:v>347.302406391815</c:v>
                      </c:pt>
                      <c:pt idx="17849">
                        <c:v>347.302214411634</c:v>
                      </c:pt>
                      <c:pt idx="17850">
                        <c:v>347.30198118810398</c:v>
                      </c:pt>
                      <c:pt idx="17851">
                        <c:v>347.30177504121502</c:v>
                      </c:pt>
                      <c:pt idx="17852">
                        <c:v>347.30161185802899</c:v>
                      </c:pt>
                      <c:pt idx="17853">
                        <c:v>347.30126999274199</c:v>
                      </c:pt>
                      <c:pt idx="17854">
                        <c:v>347.30064093212502</c:v>
                      </c:pt>
                      <c:pt idx="17855">
                        <c:v>347.30053718946499</c:v>
                      </c:pt>
                      <c:pt idx="17856">
                        <c:v>347.29973022642201</c:v>
                      </c:pt>
                      <c:pt idx="17857">
                        <c:v>347.29971236708798</c:v>
                      </c:pt>
                      <c:pt idx="17858">
                        <c:v>347.29963030335603</c:v>
                      </c:pt>
                      <c:pt idx="17859">
                        <c:v>347.29938320715303</c:v>
                      </c:pt>
                      <c:pt idx="17860">
                        <c:v>347.29847093216</c:v>
                      </c:pt>
                      <c:pt idx="17861">
                        <c:v>347.29795972650498</c:v>
                      </c:pt>
                      <c:pt idx="17862">
                        <c:v>347.29687616109902</c:v>
                      </c:pt>
                      <c:pt idx="17863">
                        <c:v>347.29667647014497</c:v>
                      </c:pt>
                      <c:pt idx="17864">
                        <c:v>347.296436807443</c:v>
                      </c:pt>
                      <c:pt idx="17865">
                        <c:v>347.29586370747001</c:v>
                      </c:pt>
                      <c:pt idx="17866">
                        <c:v>347.29528064339598</c:v>
                      </c:pt>
                      <c:pt idx="17867">
                        <c:v>347.29491951088198</c:v>
                      </c:pt>
                      <c:pt idx="17868">
                        <c:v>347.29407145535498</c:v>
                      </c:pt>
                      <c:pt idx="17869">
                        <c:v>347.29373006129799</c:v>
                      </c:pt>
                      <c:pt idx="17870">
                        <c:v>347.29352958445003</c:v>
                      </c:pt>
                      <c:pt idx="17871">
                        <c:v>347.29335025989502</c:v>
                      </c:pt>
                      <c:pt idx="17872">
                        <c:v>347.292692068799</c:v>
                      </c:pt>
                      <c:pt idx="17873">
                        <c:v>347.29268924055202</c:v>
                      </c:pt>
                      <c:pt idx="17874">
                        <c:v>347.29225011225901</c:v>
                      </c:pt>
                      <c:pt idx="17875">
                        <c:v>347.292069018912</c:v>
                      </c:pt>
                      <c:pt idx="17876">
                        <c:v>347.29181707886897</c:v>
                      </c:pt>
                      <c:pt idx="17877">
                        <c:v>347.29167167537997</c:v>
                      </c:pt>
                      <c:pt idx="17878">
                        <c:v>347.29151240699002</c:v>
                      </c:pt>
                      <c:pt idx="17879">
                        <c:v>347.29100262798897</c:v>
                      </c:pt>
                      <c:pt idx="17880">
                        <c:v>347.29082898340499</c:v>
                      </c:pt>
                      <c:pt idx="17881">
                        <c:v>347.29076095133598</c:v>
                      </c:pt>
                      <c:pt idx="17882">
                        <c:v>347.29060196221297</c:v>
                      </c:pt>
                      <c:pt idx="17883">
                        <c:v>347.29006398347599</c:v>
                      </c:pt>
                      <c:pt idx="17884">
                        <c:v>347.29000771623703</c:v>
                      </c:pt>
                      <c:pt idx="17885">
                        <c:v>347.28989062525699</c:v>
                      </c:pt>
                      <c:pt idx="17886">
                        <c:v>347.28967094533198</c:v>
                      </c:pt>
                      <c:pt idx="17887">
                        <c:v>347.28950515037701</c:v>
                      </c:pt>
                      <c:pt idx="17888">
                        <c:v>347.28906467364999</c:v>
                      </c:pt>
                      <c:pt idx="17889">
                        <c:v>347.28902510778897</c:v>
                      </c:pt>
                      <c:pt idx="17890">
                        <c:v>347.288934375314</c:v>
                      </c:pt>
                      <c:pt idx="17891">
                        <c:v>347.28886997929698</c:v>
                      </c:pt>
                      <c:pt idx="17892">
                        <c:v>347.28873741482403</c:v>
                      </c:pt>
                      <c:pt idx="17893">
                        <c:v>347.28869038675799</c:v>
                      </c:pt>
                      <c:pt idx="17894">
                        <c:v>347.28819776876998</c:v>
                      </c:pt>
                      <c:pt idx="17895">
                        <c:v>347.28806445228099</c:v>
                      </c:pt>
                      <c:pt idx="17896">
                        <c:v>347.28790333837799</c:v>
                      </c:pt>
                      <c:pt idx="17897">
                        <c:v>347.28784879810098</c:v>
                      </c:pt>
                      <c:pt idx="17898">
                        <c:v>347.28784369146098</c:v>
                      </c:pt>
                      <c:pt idx="17899">
                        <c:v>347.28733757486901</c:v>
                      </c:pt>
                      <c:pt idx="17900">
                        <c:v>347.28693455581902</c:v>
                      </c:pt>
                      <c:pt idx="17901">
                        <c:v>347.28691823082102</c:v>
                      </c:pt>
                      <c:pt idx="17902">
                        <c:v>347.28687441221302</c:v>
                      </c:pt>
                      <c:pt idx="17903">
                        <c:v>347.28655632386801</c:v>
                      </c:pt>
                      <c:pt idx="17904">
                        <c:v>347.28631105606797</c:v>
                      </c:pt>
                      <c:pt idx="17905">
                        <c:v>347.28559264732399</c:v>
                      </c:pt>
                      <c:pt idx="17906">
                        <c:v>347.28531495573498</c:v>
                      </c:pt>
                      <c:pt idx="17907">
                        <c:v>347.285240523337</c:v>
                      </c:pt>
                      <c:pt idx="17908">
                        <c:v>347.28521879084798</c:v>
                      </c:pt>
                      <c:pt idx="17909">
                        <c:v>347.28498837771502</c:v>
                      </c:pt>
                      <c:pt idx="17910">
                        <c:v>347.28476293295603</c:v>
                      </c:pt>
                      <c:pt idx="17911">
                        <c:v>347.28430370730501</c:v>
                      </c:pt>
                      <c:pt idx="17912">
                        <c:v>347.284203692105</c:v>
                      </c:pt>
                      <c:pt idx="17913">
                        <c:v>347.28406523938799</c:v>
                      </c:pt>
                      <c:pt idx="17914">
                        <c:v>347.28279119763198</c:v>
                      </c:pt>
                      <c:pt idx="17915">
                        <c:v>347.28277009349102</c:v>
                      </c:pt>
                      <c:pt idx="17916">
                        <c:v>347.28266889443</c:v>
                      </c:pt>
                      <c:pt idx="17917">
                        <c:v>347.282402841698</c:v>
                      </c:pt>
                      <c:pt idx="17918">
                        <c:v>347.28212064032499</c:v>
                      </c:pt>
                      <c:pt idx="17919">
                        <c:v>347.28146216313502</c:v>
                      </c:pt>
                      <c:pt idx="17920">
                        <c:v>347.281397603355</c:v>
                      </c:pt>
                      <c:pt idx="17921">
                        <c:v>347.28139081829897</c:v>
                      </c:pt>
                      <c:pt idx="17922">
                        <c:v>347.28133749735798</c:v>
                      </c:pt>
                      <c:pt idx="17923">
                        <c:v>347.28126312363003</c:v>
                      </c:pt>
                      <c:pt idx="17924">
                        <c:v>347.28114489761299</c:v>
                      </c:pt>
                      <c:pt idx="17925">
                        <c:v>347.28103265796699</c:v>
                      </c:pt>
                      <c:pt idx="17926">
                        <c:v>347.28062656146199</c:v>
                      </c:pt>
                      <c:pt idx="17927">
                        <c:v>347.280146439536</c:v>
                      </c:pt>
                      <c:pt idx="17928">
                        <c:v>347.279941033103</c:v>
                      </c:pt>
                      <c:pt idx="17929">
                        <c:v>347.27989785573601</c:v>
                      </c:pt>
                      <c:pt idx="17930">
                        <c:v>347.27987881190302</c:v>
                      </c:pt>
                      <c:pt idx="17931">
                        <c:v>347.27986095597498</c:v>
                      </c:pt>
                      <c:pt idx="17932">
                        <c:v>347.27968268504401</c:v>
                      </c:pt>
                      <c:pt idx="17933">
                        <c:v>347.27952883932898</c:v>
                      </c:pt>
                      <c:pt idx="17934">
                        <c:v>347.27950543824898</c:v>
                      </c:pt>
                      <c:pt idx="17935">
                        <c:v>347.27937778144599</c:v>
                      </c:pt>
                      <c:pt idx="17936">
                        <c:v>347.27896587331998</c:v>
                      </c:pt>
                      <c:pt idx="17937">
                        <c:v>347.27883567214502</c:v>
                      </c:pt>
                      <c:pt idx="17938">
                        <c:v>347.278271621302</c:v>
                      </c:pt>
                      <c:pt idx="17939">
                        <c:v>347.27814824981101</c:v>
                      </c:pt>
                      <c:pt idx="17940">
                        <c:v>347.27804201484298</c:v>
                      </c:pt>
                      <c:pt idx="17941">
                        <c:v>347.277957762548</c:v>
                      </c:pt>
                      <c:pt idx="17942">
                        <c:v>347.27788429694601</c:v>
                      </c:pt>
                      <c:pt idx="17943">
                        <c:v>347.27785502990901</c:v>
                      </c:pt>
                      <c:pt idx="17944">
                        <c:v>347.27768381809602</c:v>
                      </c:pt>
                      <c:pt idx="17945">
                        <c:v>347.27734899333302</c:v>
                      </c:pt>
                      <c:pt idx="17946">
                        <c:v>347.27728502618203</c:v>
                      </c:pt>
                      <c:pt idx="17947">
                        <c:v>347.27721303132802</c:v>
                      </c:pt>
                      <c:pt idx="17948">
                        <c:v>347.27701148900798</c:v>
                      </c:pt>
                      <c:pt idx="17949">
                        <c:v>347.276653986447</c:v>
                      </c:pt>
                      <c:pt idx="17950">
                        <c:v>347.27643096929199</c:v>
                      </c:pt>
                      <c:pt idx="17951">
                        <c:v>347.27637463964601</c:v>
                      </c:pt>
                      <c:pt idx="17952">
                        <c:v>347.27603150706898</c:v>
                      </c:pt>
                      <c:pt idx="17953">
                        <c:v>347.27579963348097</c:v>
                      </c:pt>
                      <c:pt idx="17954">
                        <c:v>347.27579653362397</c:v>
                      </c:pt>
                      <c:pt idx="17955">
                        <c:v>347.27574417607599</c:v>
                      </c:pt>
                      <c:pt idx="17956">
                        <c:v>347.27558221900102</c:v>
                      </c:pt>
                      <c:pt idx="17957">
                        <c:v>347.27558076582602</c:v>
                      </c:pt>
                      <c:pt idx="17958">
                        <c:v>347.27555992689202</c:v>
                      </c:pt>
                      <c:pt idx="17959">
                        <c:v>347.275165002157</c:v>
                      </c:pt>
                      <c:pt idx="17960">
                        <c:v>347.27513425201101</c:v>
                      </c:pt>
                      <c:pt idx="17961">
                        <c:v>347.27475443869099</c:v>
                      </c:pt>
                      <c:pt idx="17962">
                        <c:v>347.27473732596798</c:v>
                      </c:pt>
                      <c:pt idx="17963">
                        <c:v>347.27442816529498</c:v>
                      </c:pt>
                      <c:pt idx="17964">
                        <c:v>347.27442639204901</c:v>
                      </c:pt>
                      <c:pt idx="17965">
                        <c:v>347.27400515204698</c:v>
                      </c:pt>
                      <c:pt idx="17966">
                        <c:v>347.273991859087</c:v>
                      </c:pt>
                      <c:pt idx="17967">
                        <c:v>347.27393228013898</c:v>
                      </c:pt>
                      <c:pt idx="17968">
                        <c:v>347.27377072361799</c:v>
                      </c:pt>
                      <c:pt idx="17969">
                        <c:v>347.27369299487998</c:v>
                      </c:pt>
                      <c:pt idx="17970">
                        <c:v>347.27292300624202</c:v>
                      </c:pt>
                      <c:pt idx="17971">
                        <c:v>347.27273089224201</c:v>
                      </c:pt>
                      <c:pt idx="17972">
                        <c:v>347.27241732070701</c:v>
                      </c:pt>
                      <c:pt idx="17973">
                        <c:v>347.27226468472099</c:v>
                      </c:pt>
                      <c:pt idx="17974">
                        <c:v>347.272068856435</c:v>
                      </c:pt>
                      <c:pt idx="17975">
                        <c:v>347.27174436464099</c:v>
                      </c:pt>
                      <c:pt idx="17976">
                        <c:v>347.27173404428498</c:v>
                      </c:pt>
                      <c:pt idx="17977">
                        <c:v>347.27168616182001</c:v>
                      </c:pt>
                      <c:pt idx="17978">
                        <c:v>347.27074626390203</c:v>
                      </c:pt>
                      <c:pt idx="17979">
                        <c:v>347.27057093292899</c:v>
                      </c:pt>
                      <c:pt idx="17980">
                        <c:v>347.27026029574102</c:v>
                      </c:pt>
                      <c:pt idx="17981">
                        <c:v>347.27015257812002</c:v>
                      </c:pt>
                      <c:pt idx="17982">
                        <c:v>347.26949183572299</c:v>
                      </c:pt>
                      <c:pt idx="17983">
                        <c:v>347.26932989566399</c:v>
                      </c:pt>
                      <c:pt idx="17984">
                        <c:v>347.269106367208</c:v>
                      </c:pt>
                      <c:pt idx="17985">
                        <c:v>347.26866264357898</c:v>
                      </c:pt>
                      <c:pt idx="17986">
                        <c:v>347.26836261922199</c:v>
                      </c:pt>
                      <c:pt idx="17987">
                        <c:v>347.26823972063897</c:v>
                      </c:pt>
                      <c:pt idx="17988">
                        <c:v>347.26812741692203</c:v>
                      </c:pt>
                      <c:pt idx="17989">
                        <c:v>347.26805876039799</c:v>
                      </c:pt>
                      <c:pt idx="17990">
                        <c:v>347.26798966763602</c:v>
                      </c:pt>
                      <c:pt idx="17991">
                        <c:v>347.26788928864801</c:v>
                      </c:pt>
                      <c:pt idx="17992">
                        <c:v>347.26775019772401</c:v>
                      </c:pt>
                      <c:pt idx="17993">
                        <c:v>347.26753437021199</c:v>
                      </c:pt>
                      <c:pt idx="17994">
                        <c:v>347.267518977956</c:v>
                      </c:pt>
                      <c:pt idx="17995">
                        <c:v>347.267184189837</c:v>
                      </c:pt>
                      <c:pt idx="17996">
                        <c:v>347.26689801542699</c:v>
                      </c:pt>
                      <c:pt idx="17997">
                        <c:v>347.26669679563099</c:v>
                      </c:pt>
                      <c:pt idx="17998">
                        <c:v>347.266678093596</c:v>
                      </c:pt>
                      <c:pt idx="17999">
                        <c:v>347.26656800258598</c:v>
                      </c:pt>
                      <c:pt idx="18000">
                        <c:v>347.26631137853002</c:v>
                      </c:pt>
                      <c:pt idx="18001">
                        <c:v>347.26620891654898</c:v>
                      </c:pt>
                      <c:pt idx="18002">
                        <c:v>347.26613962743102</c:v>
                      </c:pt>
                      <c:pt idx="18003">
                        <c:v>347.26593777616301</c:v>
                      </c:pt>
                      <c:pt idx="18004">
                        <c:v>347.26592481825099</c:v>
                      </c:pt>
                      <c:pt idx="18005">
                        <c:v>347.26588094580302</c:v>
                      </c:pt>
                      <c:pt idx="18006">
                        <c:v>347.265465794465</c:v>
                      </c:pt>
                      <c:pt idx="18007">
                        <c:v>347.26521636382603</c:v>
                      </c:pt>
                      <c:pt idx="18008">
                        <c:v>347.26488667705303</c:v>
                      </c:pt>
                      <c:pt idx="18009">
                        <c:v>347.26471666301398</c:v>
                      </c:pt>
                      <c:pt idx="18010">
                        <c:v>347.26470646240898</c:v>
                      </c:pt>
                      <c:pt idx="18011">
                        <c:v>347.264038357164</c:v>
                      </c:pt>
                      <c:pt idx="18012">
                        <c:v>347.26336132818699</c:v>
                      </c:pt>
                      <c:pt idx="18013">
                        <c:v>347.26302838823301</c:v>
                      </c:pt>
                      <c:pt idx="18014">
                        <c:v>347.262915991375</c:v>
                      </c:pt>
                      <c:pt idx="18015">
                        <c:v>347.26257706547102</c:v>
                      </c:pt>
                      <c:pt idx="18016">
                        <c:v>347.26227094511597</c:v>
                      </c:pt>
                      <c:pt idx="18017">
                        <c:v>347.26222366048199</c:v>
                      </c:pt>
                      <c:pt idx="18018">
                        <c:v>347.262162094622</c:v>
                      </c:pt>
                      <c:pt idx="18019">
                        <c:v>347.26195118890797</c:v>
                      </c:pt>
                      <c:pt idx="18020">
                        <c:v>347.261441275506</c:v>
                      </c:pt>
                      <c:pt idx="18021">
                        <c:v>347.26133404636403</c:v>
                      </c:pt>
                      <c:pt idx="18022">
                        <c:v>347.26107261454399</c:v>
                      </c:pt>
                      <c:pt idx="18023">
                        <c:v>347.26100636042997</c:v>
                      </c:pt>
                      <c:pt idx="18024">
                        <c:v>347.26087907283301</c:v>
                      </c:pt>
                      <c:pt idx="18025">
                        <c:v>347.26021806683099</c:v>
                      </c:pt>
                      <c:pt idx="18026">
                        <c:v>347.25968860118797</c:v>
                      </c:pt>
                      <c:pt idx="18027">
                        <c:v>347.25967750752</c:v>
                      </c:pt>
                      <c:pt idx="18028">
                        <c:v>347.259641748501</c:v>
                      </c:pt>
                      <c:pt idx="18029">
                        <c:v>347.25929842964598</c:v>
                      </c:pt>
                      <c:pt idx="18030">
                        <c:v>347.25898523402498</c:v>
                      </c:pt>
                      <c:pt idx="18031">
                        <c:v>347.25885133445399</c:v>
                      </c:pt>
                      <c:pt idx="18032">
                        <c:v>347.25882767783401</c:v>
                      </c:pt>
                      <c:pt idx="18033">
                        <c:v>347.25866697693698</c:v>
                      </c:pt>
                      <c:pt idx="18034">
                        <c:v>347.25863935533499</c:v>
                      </c:pt>
                      <c:pt idx="18035">
                        <c:v>347.25855040238099</c:v>
                      </c:pt>
                      <c:pt idx="18036">
                        <c:v>347.25833113399301</c:v>
                      </c:pt>
                      <c:pt idx="18037">
                        <c:v>347.25817248944702</c:v>
                      </c:pt>
                      <c:pt idx="18038">
                        <c:v>347.258052884714</c:v>
                      </c:pt>
                      <c:pt idx="18039">
                        <c:v>347.25783236262299</c:v>
                      </c:pt>
                      <c:pt idx="18040">
                        <c:v>347.25775702175002</c:v>
                      </c:pt>
                      <c:pt idx="18041">
                        <c:v>347.257704816961</c:v>
                      </c:pt>
                      <c:pt idx="18042">
                        <c:v>347.25744437744402</c:v>
                      </c:pt>
                      <c:pt idx="18043">
                        <c:v>347.25675090752901</c:v>
                      </c:pt>
                      <c:pt idx="18044">
                        <c:v>347.25654282226998</c:v>
                      </c:pt>
                      <c:pt idx="18045">
                        <c:v>347.25646165759002</c:v>
                      </c:pt>
                      <c:pt idx="18046">
                        <c:v>347.25610154337397</c:v>
                      </c:pt>
                      <c:pt idx="18047">
                        <c:v>347.25598399430299</c:v>
                      </c:pt>
                      <c:pt idx="18048">
                        <c:v>347.25587947495501</c:v>
                      </c:pt>
                      <c:pt idx="18049">
                        <c:v>347.25520937057303</c:v>
                      </c:pt>
                      <c:pt idx="18050">
                        <c:v>347.255144410696</c:v>
                      </c:pt>
                      <c:pt idx="18051">
                        <c:v>347.25512541343801</c:v>
                      </c:pt>
                      <c:pt idx="18052">
                        <c:v>347.25476153763498</c:v>
                      </c:pt>
                      <c:pt idx="18053">
                        <c:v>347.25456079441199</c:v>
                      </c:pt>
                      <c:pt idx="18054">
                        <c:v>347.25431304880101</c:v>
                      </c:pt>
                      <c:pt idx="18055">
                        <c:v>347.25431013665099</c:v>
                      </c:pt>
                      <c:pt idx="18056">
                        <c:v>347.25415633604001</c:v>
                      </c:pt>
                      <c:pt idx="18057">
                        <c:v>347.25357790490602</c:v>
                      </c:pt>
                      <c:pt idx="18058">
                        <c:v>347.25346134313202</c:v>
                      </c:pt>
                      <c:pt idx="18059">
                        <c:v>347.25327272523299</c:v>
                      </c:pt>
                      <c:pt idx="18060">
                        <c:v>347.25300026271299</c:v>
                      </c:pt>
                      <c:pt idx="18061">
                        <c:v>347.25299435900399</c:v>
                      </c:pt>
                      <c:pt idx="18062">
                        <c:v>347.25296232556298</c:v>
                      </c:pt>
                      <c:pt idx="18063">
                        <c:v>347.25283858705097</c:v>
                      </c:pt>
                      <c:pt idx="18064">
                        <c:v>347.252586969714</c:v>
                      </c:pt>
                      <c:pt idx="18065">
                        <c:v>347.25155375365398</c:v>
                      </c:pt>
                      <c:pt idx="18066">
                        <c:v>347.251409324799</c:v>
                      </c:pt>
                      <c:pt idx="18067">
                        <c:v>347.251386816582</c:v>
                      </c:pt>
                      <c:pt idx="18068">
                        <c:v>347.25138147714398</c:v>
                      </c:pt>
                      <c:pt idx="18069">
                        <c:v>347.25114338678202</c:v>
                      </c:pt>
                      <c:pt idx="18070">
                        <c:v>347.25103876464402</c:v>
                      </c:pt>
                      <c:pt idx="18071">
                        <c:v>347.250996681461</c:v>
                      </c:pt>
                      <c:pt idx="18072">
                        <c:v>347.25057862847399</c:v>
                      </c:pt>
                      <c:pt idx="18073">
                        <c:v>347.25027441002499</c:v>
                      </c:pt>
                      <c:pt idx="18074">
                        <c:v>347.25024583005001</c:v>
                      </c:pt>
                      <c:pt idx="18075">
                        <c:v>347.25013208145998</c:v>
                      </c:pt>
                      <c:pt idx="18076">
                        <c:v>347.25007863398201</c:v>
                      </c:pt>
                      <c:pt idx="18077">
                        <c:v>347.25003975887802</c:v>
                      </c:pt>
                      <c:pt idx="18078">
                        <c:v>347.24886999142899</c:v>
                      </c:pt>
                      <c:pt idx="18079">
                        <c:v>347.24870145690898</c:v>
                      </c:pt>
                      <c:pt idx="18080">
                        <c:v>347.24857487865</c:v>
                      </c:pt>
                      <c:pt idx="18081">
                        <c:v>347.24774438721403</c:v>
                      </c:pt>
                      <c:pt idx="18082">
                        <c:v>347.24762348655003</c:v>
                      </c:pt>
                      <c:pt idx="18083">
                        <c:v>347.24759219351603</c:v>
                      </c:pt>
                      <c:pt idx="18084">
                        <c:v>347.24755847130302</c:v>
                      </c:pt>
                      <c:pt idx="18085">
                        <c:v>347.24751512072203</c:v>
                      </c:pt>
                      <c:pt idx="18086">
                        <c:v>347.24739827472001</c:v>
                      </c:pt>
                      <c:pt idx="18087">
                        <c:v>347.24688374783102</c:v>
                      </c:pt>
                      <c:pt idx="18088">
                        <c:v>347.24682436241</c:v>
                      </c:pt>
                      <c:pt idx="18089">
                        <c:v>347.24633813309202</c:v>
                      </c:pt>
                      <c:pt idx="18090">
                        <c:v>347.24615944292299</c:v>
                      </c:pt>
                      <c:pt idx="18091">
                        <c:v>347.24583319636298</c:v>
                      </c:pt>
                      <c:pt idx="18092">
                        <c:v>347.24551364486302</c:v>
                      </c:pt>
                      <c:pt idx="18093">
                        <c:v>347.24499293938601</c:v>
                      </c:pt>
                      <c:pt idx="18094">
                        <c:v>347.24452259195101</c:v>
                      </c:pt>
                      <c:pt idx="18095">
                        <c:v>347.24403297093102</c:v>
                      </c:pt>
                      <c:pt idx="18096">
                        <c:v>347.24386260790999</c:v>
                      </c:pt>
                      <c:pt idx="18097">
                        <c:v>347.24372252844398</c:v>
                      </c:pt>
                      <c:pt idx="18098">
                        <c:v>347.24343021843799</c:v>
                      </c:pt>
                      <c:pt idx="18099">
                        <c:v>347.24308716726802</c:v>
                      </c:pt>
                      <c:pt idx="18100">
                        <c:v>347.24304277707802</c:v>
                      </c:pt>
                      <c:pt idx="18101">
                        <c:v>347.24289251525801</c:v>
                      </c:pt>
                      <c:pt idx="18102">
                        <c:v>347.24267685620202</c:v>
                      </c:pt>
                      <c:pt idx="18103">
                        <c:v>347.24254159802302</c:v>
                      </c:pt>
                      <c:pt idx="18104">
                        <c:v>347.24252217265098</c:v>
                      </c:pt>
                      <c:pt idx="18105">
                        <c:v>347.24218634249502</c:v>
                      </c:pt>
                      <c:pt idx="18106">
                        <c:v>347.24194366742802</c:v>
                      </c:pt>
                      <c:pt idx="18107">
                        <c:v>347.24181897253601</c:v>
                      </c:pt>
                      <c:pt idx="18108">
                        <c:v>347.24167807631699</c:v>
                      </c:pt>
                      <c:pt idx="18109">
                        <c:v>347.24155388947798</c:v>
                      </c:pt>
                      <c:pt idx="18110">
                        <c:v>347.24087647891298</c:v>
                      </c:pt>
                      <c:pt idx="18111">
                        <c:v>347.24061215086402</c:v>
                      </c:pt>
                      <c:pt idx="18112">
                        <c:v>347.24037599699301</c:v>
                      </c:pt>
                      <c:pt idx="18113">
                        <c:v>347.240241808115</c:v>
                      </c:pt>
                      <c:pt idx="18114">
                        <c:v>347.23999865649</c:v>
                      </c:pt>
                      <c:pt idx="18115">
                        <c:v>347.23958104008102</c:v>
                      </c:pt>
                      <c:pt idx="18116">
                        <c:v>347.23951384200302</c:v>
                      </c:pt>
                      <c:pt idx="18117">
                        <c:v>347.23947122271699</c:v>
                      </c:pt>
                      <c:pt idx="18118">
                        <c:v>347.23896895717098</c:v>
                      </c:pt>
                      <c:pt idx="18119">
                        <c:v>347.23879909601902</c:v>
                      </c:pt>
                      <c:pt idx="18120">
                        <c:v>347.23869868083602</c:v>
                      </c:pt>
                      <c:pt idx="18121">
                        <c:v>347.23857995388403</c:v>
                      </c:pt>
                      <c:pt idx="18122">
                        <c:v>347.23837979625898</c:v>
                      </c:pt>
                      <c:pt idx="18123">
                        <c:v>347.23783509821101</c:v>
                      </c:pt>
                      <c:pt idx="18124">
                        <c:v>347.23767095445402</c:v>
                      </c:pt>
                      <c:pt idx="18125">
                        <c:v>347.23735137252498</c:v>
                      </c:pt>
                      <c:pt idx="18126">
                        <c:v>347.23594289609201</c:v>
                      </c:pt>
                      <c:pt idx="18127">
                        <c:v>347.23579125342297</c:v>
                      </c:pt>
                      <c:pt idx="18128">
                        <c:v>347.23554510269798</c:v>
                      </c:pt>
                      <c:pt idx="18129">
                        <c:v>347.23544823555602</c:v>
                      </c:pt>
                      <c:pt idx="18130">
                        <c:v>347.23504555768301</c:v>
                      </c:pt>
                      <c:pt idx="18131">
                        <c:v>347.23428968453101</c:v>
                      </c:pt>
                      <c:pt idx="18132">
                        <c:v>347.23363686308898</c:v>
                      </c:pt>
                      <c:pt idx="18133">
                        <c:v>347.23349483852797</c:v>
                      </c:pt>
                      <c:pt idx="18134">
                        <c:v>347.23341514237597</c:v>
                      </c:pt>
                      <c:pt idx="18135">
                        <c:v>347.23336253327801</c:v>
                      </c:pt>
                      <c:pt idx="18136">
                        <c:v>347.23311523506197</c:v>
                      </c:pt>
                      <c:pt idx="18137">
                        <c:v>347.23306430899999</c:v>
                      </c:pt>
                      <c:pt idx="18138">
                        <c:v>347.23298222519799</c:v>
                      </c:pt>
                      <c:pt idx="18139">
                        <c:v>347.23292964609197</c:v>
                      </c:pt>
                      <c:pt idx="18140">
                        <c:v>347.23253272741101</c:v>
                      </c:pt>
                      <c:pt idx="18141">
                        <c:v>347.23218273591601</c:v>
                      </c:pt>
                      <c:pt idx="18142">
                        <c:v>347.23193255519499</c:v>
                      </c:pt>
                      <c:pt idx="18143">
                        <c:v>347.231523710582</c:v>
                      </c:pt>
                      <c:pt idx="18144">
                        <c:v>347.23142457934199</c:v>
                      </c:pt>
                      <c:pt idx="18145">
                        <c:v>347.23092141489298</c:v>
                      </c:pt>
                      <c:pt idx="18146">
                        <c:v>347.23075652516798</c:v>
                      </c:pt>
                      <c:pt idx="18147">
                        <c:v>347.23004577764902</c:v>
                      </c:pt>
                      <c:pt idx="18148">
                        <c:v>347.22976070944497</c:v>
                      </c:pt>
                      <c:pt idx="18149">
                        <c:v>347.22945854060498</c:v>
                      </c:pt>
                      <c:pt idx="18150">
                        <c:v>347.22931932036198</c:v>
                      </c:pt>
                      <c:pt idx="18151">
                        <c:v>347.228829353506</c:v>
                      </c:pt>
                      <c:pt idx="18152">
                        <c:v>347.22880401579999</c:v>
                      </c:pt>
                      <c:pt idx="18153">
                        <c:v>347.22856929085299</c:v>
                      </c:pt>
                      <c:pt idx="18154">
                        <c:v>347.228305316773</c:v>
                      </c:pt>
                      <c:pt idx="18155">
                        <c:v>347.22782408893602</c:v>
                      </c:pt>
                      <c:pt idx="18156">
                        <c:v>347.22759322776898</c:v>
                      </c:pt>
                      <c:pt idx="18157">
                        <c:v>347.22716453225098</c:v>
                      </c:pt>
                      <c:pt idx="18158">
                        <c:v>347.22666613380801</c:v>
                      </c:pt>
                      <c:pt idx="18159">
                        <c:v>347.226064463375</c:v>
                      </c:pt>
                      <c:pt idx="18160">
                        <c:v>347.22599027720702</c:v>
                      </c:pt>
                      <c:pt idx="18161">
                        <c:v>347.225960787053</c:v>
                      </c:pt>
                      <c:pt idx="18162">
                        <c:v>347.22543826173001</c:v>
                      </c:pt>
                      <c:pt idx="18163">
                        <c:v>347.22542254592997</c:v>
                      </c:pt>
                      <c:pt idx="18164">
                        <c:v>347.22535853377002</c:v>
                      </c:pt>
                      <c:pt idx="18165">
                        <c:v>347.224840848817</c:v>
                      </c:pt>
                      <c:pt idx="18166">
                        <c:v>347.22437807770802</c:v>
                      </c:pt>
                      <c:pt idx="18167">
                        <c:v>347.22435823494698</c:v>
                      </c:pt>
                      <c:pt idx="18168">
                        <c:v>347.22372499636799</c:v>
                      </c:pt>
                      <c:pt idx="18169">
                        <c:v>347.22355157161502</c:v>
                      </c:pt>
                      <c:pt idx="18170">
                        <c:v>347.223179873807</c:v>
                      </c:pt>
                      <c:pt idx="18171">
                        <c:v>347.22307654359599</c:v>
                      </c:pt>
                      <c:pt idx="18172">
                        <c:v>347.22304214836299</c:v>
                      </c:pt>
                      <c:pt idx="18173">
                        <c:v>347.22025059786898</c:v>
                      </c:pt>
                      <c:pt idx="18174">
                        <c:v>347.21967780410199</c:v>
                      </c:pt>
                      <c:pt idx="18175">
                        <c:v>347.219350363915</c:v>
                      </c:pt>
                      <c:pt idx="18176">
                        <c:v>347.218724237456</c:v>
                      </c:pt>
                      <c:pt idx="18177">
                        <c:v>347.21832435172399</c:v>
                      </c:pt>
                      <c:pt idx="18178">
                        <c:v>347.21693232948002</c:v>
                      </c:pt>
                      <c:pt idx="18179">
                        <c:v>347.216774243256</c:v>
                      </c:pt>
                      <c:pt idx="18180">
                        <c:v>347.216394843751</c:v>
                      </c:pt>
                      <c:pt idx="18181">
                        <c:v>347.21609492098298</c:v>
                      </c:pt>
                      <c:pt idx="18182">
                        <c:v>347.21570975271402</c:v>
                      </c:pt>
                      <c:pt idx="18183">
                        <c:v>347.21532381544301</c:v>
                      </c:pt>
                      <c:pt idx="18184">
                        <c:v>347.21502546560401</c:v>
                      </c:pt>
                      <c:pt idx="18185">
                        <c:v>347.21426720197599</c:v>
                      </c:pt>
                      <c:pt idx="18186">
                        <c:v>347.21382860476598</c:v>
                      </c:pt>
                      <c:pt idx="18187">
                        <c:v>347.21369914125597</c:v>
                      </c:pt>
                      <c:pt idx="18188">
                        <c:v>347.21276235437</c:v>
                      </c:pt>
                      <c:pt idx="18189">
                        <c:v>347.212274467508</c:v>
                      </c:pt>
                      <c:pt idx="18190">
                        <c:v>347.21170536426001</c:v>
                      </c:pt>
                      <c:pt idx="18191">
                        <c:v>347.211704639998</c:v>
                      </c:pt>
                      <c:pt idx="18192">
                        <c:v>347.21156306305397</c:v>
                      </c:pt>
                      <c:pt idx="18193">
                        <c:v>347.21121153971302</c:v>
                      </c:pt>
                      <c:pt idx="18194">
                        <c:v>347.20905206003499</c:v>
                      </c:pt>
                      <c:pt idx="18195">
                        <c:v>347.20880728635302</c:v>
                      </c:pt>
                      <c:pt idx="18196">
                        <c:v>347.208623532915</c:v>
                      </c:pt>
                      <c:pt idx="18197">
                        <c:v>347.20845137269401</c:v>
                      </c:pt>
                      <c:pt idx="18198">
                        <c:v>347.20755597049401</c:v>
                      </c:pt>
                      <c:pt idx="18199">
                        <c:v>347.20710844652598</c:v>
                      </c:pt>
                      <c:pt idx="18200">
                        <c:v>347.20619501440501</c:v>
                      </c:pt>
                      <c:pt idx="18201">
                        <c:v>347.20268083271702</c:v>
                      </c:pt>
                      <c:pt idx="18202">
                        <c:v>347.20236440550002</c:v>
                      </c:pt>
                      <c:pt idx="18203">
                        <c:v>347.20212319694701</c:v>
                      </c:pt>
                      <c:pt idx="18204">
                        <c:v>347.201569617507</c:v>
                      </c:pt>
                      <c:pt idx="18205">
                        <c:v>347.19918228893403</c:v>
                      </c:pt>
                      <c:pt idx="18206">
                        <c:v>347.195877706087</c:v>
                      </c:pt>
                      <c:pt idx="18207">
                        <c:v>347.192806357432</c:v>
                      </c:pt>
                      <c:pt idx="18208">
                        <c:v>347.192223763073</c:v>
                      </c:pt>
                      <c:pt idx="18209">
                        <c:v>347.19204003653698</c:v>
                      </c:pt>
                      <c:pt idx="18210">
                        <c:v>347.19128025981303</c:v>
                      </c:pt>
                      <c:pt idx="18211">
                        <c:v>347.18761633165599</c:v>
                      </c:pt>
                      <c:pt idx="18212">
                        <c:v>347.18243500228198</c:v>
                      </c:pt>
                      <c:pt idx="18213">
                        <c:v>347.18064579298999</c:v>
                      </c:pt>
                      <c:pt idx="18214">
                        <c:v>347.17187975634602</c:v>
                      </c:pt>
                      <c:pt idx="18215">
                        <c:v>347.169580042539</c:v>
                      </c:pt>
                      <c:pt idx="18216">
                        <c:v>347.169156080991</c:v>
                      </c:pt>
                      <c:pt idx="18217">
                        <c:v>347.16416378346298</c:v>
                      </c:pt>
                      <c:pt idx="18218">
                        <c:v>347.15126919659599</c:v>
                      </c:pt>
                      <c:pt idx="18219">
                        <c:v>347.14802925576299</c:v>
                      </c:pt>
                      <c:pt idx="18220">
                        <c:v>347.12765476370799</c:v>
                      </c:pt>
                      <c:pt idx="18221">
                        <c:v>347.12305441975798</c:v>
                      </c:pt>
                      <c:pt idx="18222">
                        <c:v>347.12145497618502</c:v>
                      </c:pt>
                      <c:pt idx="18223">
                        <c:v>347.11779870053601</c:v>
                      </c:pt>
                      <c:pt idx="18224">
                        <c:v>347.11161183915999</c:v>
                      </c:pt>
                      <c:pt idx="18225">
                        <c:v>347.11021550701503</c:v>
                      </c:pt>
                      <c:pt idx="18226">
                        <c:v>347.10959055797099</c:v>
                      </c:pt>
                      <c:pt idx="18227">
                        <c:v>347.107591788636</c:v>
                      </c:pt>
                      <c:pt idx="18228">
                        <c:v>347.10417864239997</c:v>
                      </c:pt>
                      <c:pt idx="18229">
                        <c:v>347.10364558721898</c:v>
                      </c:pt>
                      <c:pt idx="18230">
                        <c:v>347.103513181126</c:v>
                      </c:pt>
                      <c:pt idx="18231">
                        <c:v>347.10291559522</c:v>
                      </c:pt>
                      <c:pt idx="18232">
                        <c:v>347.10219122138</c:v>
                      </c:pt>
                      <c:pt idx="18233">
                        <c:v>347.10176991918797</c:v>
                      </c:pt>
                      <c:pt idx="18234">
                        <c:v>347.10143399721397</c:v>
                      </c:pt>
                      <c:pt idx="18235">
                        <c:v>347.10075325988703</c:v>
                      </c:pt>
                      <c:pt idx="18236">
                        <c:v>347.10039479364002</c:v>
                      </c:pt>
                      <c:pt idx="18237">
                        <c:v>347.10013440272201</c:v>
                      </c:pt>
                      <c:pt idx="18238">
                        <c:v>347.09891895076498</c:v>
                      </c:pt>
                      <c:pt idx="18239">
                        <c:v>347.09889288230698</c:v>
                      </c:pt>
                      <c:pt idx="18240">
                        <c:v>347.09763295181801</c:v>
                      </c:pt>
                      <c:pt idx="18241">
                        <c:v>347.09732280179298</c:v>
                      </c:pt>
                      <c:pt idx="18242">
                        <c:v>347.09713548565202</c:v>
                      </c:pt>
                      <c:pt idx="18243">
                        <c:v>347.09697605385998</c:v>
                      </c:pt>
                      <c:pt idx="18244">
                        <c:v>347.09685963165202</c:v>
                      </c:pt>
                      <c:pt idx="18245">
                        <c:v>347.09672639549399</c:v>
                      </c:pt>
                      <c:pt idx="18246">
                        <c:v>347.095968734422</c:v>
                      </c:pt>
                      <c:pt idx="18247">
                        <c:v>347.09595157253602</c:v>
                      </c:pt>
                      <c:pt idx="18248">
                        <c:v>347.095937601027</c:v>
                      </c:pt>
                      <c:pt idx="18249">
                        <c:v>347.09570583912102</c:v>
                      </c:pt>
                      <c:pt idx="18250">
                        <c:v>347.095670798524</c:v>
                      </c:pt>
                      <c:pt idx="18251">
                        <c:v>347.095400949843</c:v>
                      </c:pt>
                      <c:pt idx="18252">
                        <c:v>347.09489940895099</c:v>
                      </c:pt>
                      <c:pt idx="18253">
                        <c:v>347.09412802155401</c:v>
                      </c:pt>
                      <c:pt idx="18254">
                        <c:v>347.09326015184502</c:v>
                      </c:pt>
                      <c:pt idx="18255">
                        <c:v>347.09311805540398</c:v>
                      </c:pt>
                      <c:pt idx="18256">
                        <c:v>347.09292784617901</c:v>
                      </c:pt>
                      <c:pt idx="18257">
                        <c:v>347.09282403182999</c:v>
                      </c:pt>
                      <c:pt idx="18258">
                        <c:v>347.09248272657999</c:v>
                      </c:pt>
                      <c:pt idx="18259">
                        <c:v>347.09217164264902</c:v>
                      </c:pt>
                      <c:pt idx="18260">
                        <c:v>347.09203262370198</c:v>
                      </c:pt>
                      <c:pt idx="18261">
                        <c:v>347.09177584469001</c:v>
                      </c:pt>
                      <c:pt idx="18262">
                        <c:v>347.09131712707699</c:v>
                      </c:pt>
                      <c:pt idx="18263">
                        <c:v>347.090231520006</c:v>
                      </c:pt>
                      <c:pt idx="18264">
                        <c:v>347.08968186137298</c:v>
                      </c:pt>
                      <c:pt idx="18265">
                        <c:v>347.08957465364102</c:v>
                      </c:pt>
                      <c:pt idx="18266">
                        <c:v>347.08942972798701</c:v>
                      </c:pt>
                      <c:pt idx="18267">
                        <c:v>347.08895874382102</c:v>
                      </c:pt>
                      <c:pt idx="18268">
                        <c:v>347.08889516450699</c:v>
                      </c:pt>
                      <c:pt idx="18269">
                        <c:v>347.088537675878</c:v>
                      </c:pt>
                      <c:pt idx="18270">
                        <c:v>347.08794282683698</c:v>
                      </c:pt>
                      <c:pt idx="18271">
                        <c:v>347.086981623984</c:v>
                      </c:pt>
                      <c:pt idx="18272">
                        <c:v>347.08670857906401</c:v>
                      </c:pt>
                      <c:pt idx="18273">
                        <c:v>347.08605417493402</c:v>
                      </c:pt>
                      <c:pt idx="18274">
                        <c:v>347.08581657834998</c:v>
                      </c:pt>
                      <c:pt idx="18275">
                        <c:v>347.08579265160398</c:v>
                      </c:pt>
                      <c:pt idx="18276">
                        <c:v>347.08543579196999</c:v>
                      </c:pt>
                      <c:pt idx="18277">
                        <c:v>347.084767031409</c:v>
                      </c:pt>
                      <c:pt idx="18278">
                        <c:v>347.08453134186499</c:v>
                      </c:pt>
                      <c:pt idx="18279">
                        <c:v>347.08424141377299</c:v>
                      </c:pt>
                      <c:pt idx="18280">
                        <c:v>347.08403333831097</c:v>
                      </c:pt>
                      <c:pt idx="18281">
                        <c:v>347.08398037650898</c:v>
                      </c:pt>
                      <c:pt idx="18282">
                        <c:v>347.08395668381399</c:v>
                      </c:pt>
                      <c:pt idx="18283">
                        <c:v>347.08370587995603</c:v>
                      </c:pt>
                      <c:pt idx="18284">
                        <c:v>347.083693441766</c:v>
                      </c:pt>
                      <c:pt idx="18285">
                        <c:v>347.08333578975299</c:v>
                      </c:pt>
                      <c:pt idx="18286">
                        <c:v>347.08308987389103</c:v>
                      </c:pt>
                      <c:pt idx="18287">
                        <c:v>347.08298141998699</c:v>
                      </c:pt>
                      <c:pt idx="18288">
                        <c:v>347.08291632501601</c:v>
                      </c:pt>
                      <c:pt idx="18289">
                        <c:v>347.08284834258097</c:v>
                      </c:pt>
                      <c:pt idx="18290">
                        <c:v>347.08269342920897</c:v>
                      </c:pt>
                      <c:pt idx="18291">
                        <c:v>347.08261411494101</c:v>
                      </c:pt>
                      <c:pt idx="18292">
                        <c:v>347.08242156304101</c:v>
                      </c:pt>
                      <c:pt idx="18293">
                        <c:v>347.08239748424</c:v>
                      </c:pt>
                      <c:pt idx="18294">
                        <c:v>347.08236056180698</c:v>
                      </c:pt>
                      <c:pt idx="18295">
                        <c:v>347.08206230376499</c:v>
                      </c:pt>
                      <c:pt idx="18296">
                        <c:v>347.081836240266</c:v>
                      </c:pt>
                      <c:pt idx="18297">
                        <c:v>347.08171453731302</c:v>
                      </c:pt>
                      <c:pt idx="18298">
                        <c:v>347.08146611839101</c:v>
                      </c:pt>
                      <c:pt idx="18299">
                        <c:v>347.08143183075703</c:v>
                      </c:pt>
                      <c:pt idx="18300">
                        <c:v>347.081368845925</c:v>
                      </c:pt>
                      <c:pt idx="18301">
                        <c:v>347.08117791596499</c:v>
                      </c:pt>
                      <c:pt idx="18302">
                        <c:v>347.08116146197</c:v>
                      </c:pt>
                      <c:pt idx="18303">
                        <c:v>347.08108971186999</c:v>
                      </c:pt>
                      <c:pt idx="18304">
                        <c:v>347.08099043211098</c:v>
                      </c:pt>
                      <c:pt idx="18305">
                        <c:v>347.08094635365097</c:v>
                      </c:pt>
                      <c:pt idx="18306">
                        <c:v>347.08084141644599</c:v>
                      </c:pt>
                      <c:pt idx="18307">
                        <c:v>347.08078431087199</c:v>
                      </c:pt>
                      <c:pt idx="18308">
                        <c:v>347.08059905148798</c:v>
                      </c:pt>
                      <c:pt idx="18309">
                        <c:v>347.08047520229297</c:v>
                      </c:pt>
                      <c:pt idx="18310">
                        <c:v>347.08043545809602</c:v>
                      </c:pt>
                      <c:pt idx="18311">
                        <c:v>347.08021323514799</c:v>
                      </c:pt>
                      <c:pt idx="18312">
                        <c:v>347.08006603888998</c:v>
                      </c:pt>
                      <c:pt idx="18313">
                        <c:v>347.07911035233201</c:v>
                      </c:pt>
                      <c:pt idx="18314">
                        <c:v>347.07909843624901</c:v>
                      </c:pt>
                      <c:pt idx="18315">
                        <c:v>347.079059574258</c:v>
                      </c:pt>
                      <c:pt idx="18316">
                        <c:v>347.07904142383302</c:v>
                      </c:pt>
                      <c:pt idx="18317">
                        <c:v>347.07857766607702</c:v>
                      </c:pt>
                      <c:pt idx="18318">
                        <c:v>347.07856659984498</c:v>
                      </c:pt>
                      <c:pt idx="18319">
                        <c:v>347.07780418634098</c:v>
                      </c:pt>
                      <c:pt idx="18320">
                        <c:v>347.07731154088299</c:v>
                      </c:pt>
                      <c:pt idx="18321">
                        <c:v>347.07706990421701</c:v>
                      </c:pt>
                      <c:pt idx="18322">
                        <c:v>347.07659077626403</c:v>
                      </c:pt>
                      <c:pt idx="18323">
                        <c:v>347.07635831031098</c:v>
                      </c:pt>
                      <c:pt idx="18324">
                        <c:v>347.076178329073</c:v>
                      </c:pt>
                      <c:pt idx="18325">
                        <c:v>347.07604707748902</c:v>
                      </c:pt>
                      <c:pt idx="18326">
                        <c:v>347.07590998398001</c:v>
                      </c:pt>
                      <c:pt idx="18327">
                        <c:v>347.07585648616902</c:v>
                      </c:pt>
                      <c:pt idx="18328">
                        <c:v>347.07564197457401</c:v>
                      </c:pt>
                      <c:pt idx="18329">
                        <c:v>347.075198450681</c:v>
                      </c:pt>
                      <c:pt idx="18330">
                        <c:v>347.07484760601801</c:v>
                      </c:pt>
                      <c:pt idx="18331">
                        <c:v>347.07462013521399</c:v>
                      </c:pt>
                      <c:pt idx="18332">
                        <c:v>347.07453911783301</c:v>
                      </c:pt>
                      <c:pt idx="18333">
                        <c:v>347.07423185978399</c:v>
                      </c:pt>
                      <c:pt idx="18334">
                        <c:v>347.07412736760801</c:v>
                      </c:pt>
                      <c:pt idx="18335">
                        <c:v>347.07394014531297</c:v>
                      </c:pt>
                      <c:pt idx="18336">
                        <c:v>347.07368278042901</c:v>
                      </c:pt>
                      <c:pt idx="18337">
                        <c:v>347.07366328309303</c:v>
                      </c:pt>
                      <c:pt idx="18338">
                        <c:v>347.07356985512803</c:v>
                      </c:pt>
                      <c:pt idx="18339">
                        <c:v>347.07350150023399</c:v>
                      </c:pt>
                      <c:pt idx="18340">
                        <c:v>347.073416370541</c:v>
                      </c:pt>
                      <c:pt idx="18341">
                        <c:v>347.07332046167301</c:v>
                      </c:pt>
                      <c:pt idx="18342">
                        <c:v>347.07307974254098</c:v>
                      </c:pt>
                      <c:pt idx="18343">
                        <c:v>347.07305373289302</c:v>
                      </c:pt>
                      <c:pt idx="18344">
                        <c:v>347.07301838075398</c:v>
                      </c:pt>
                      <c:pt idx="18345">
                        <c:v>347.07286390337498</c:v>
                      </c:pt>
                      <c:pt idx="18346">
                        <c:v>347.07218449342599</c:v>
                      </c:pt>
                      <c:pt idx="18347">
                        <c:v>347.07198331921899</c:v>
                      </c:pt>
                      <c:pt idx="18348">
                        <c:v>347.07193826502498</c:v>
                      </c:pt>
                      <c:pt idx="18349">
                        <c:v>347.07181572756002</c:v>
                      </c:pt>
                      <c:pt idx="18350">
                        <c:v>347.07166280913299</c:v>
                      </c:pt>
                      <c:pt idx="18351">
                        <c:v>347.07158362028298</c:v>
                      </c:pt>
                      <c:pt idx="18352">
                        <c:v>347.07143667365102</c:v>
                      </c:pt>
                      <c:pt idx="18353">
                        <c:v>347.07125860962299</c:v>
                      </c:pt>
                      <c:pt idx="18354">
                        <c:v>347.07123643653699</c:v>
                      </c:pt>
                      <c:pt idx="18355">
                        <c:v>347.07118169653199</c:v>
                      </c:pt>
                      <c:pt idx="18356">
                        <c:v>347.07102909659199</c:v>
                      </c:pt>
                      <c:pt idx="18357">
                        <c:v>347.07101238014002</c:v>
                      </c:pt>
                      <c:pt idx="18358">
                        <c:v>347.071004478676</c:v>
                      </c:pt>
                      <c:pt idx="18359">
                        <c:v>347.07097015297899</c:v>
                      </c:pt>
                      <c:pt idx="18360">
                        <c:v>347.07078887570998</c:v>
                      </c:pt>
                      <c:pt idx="18361">
                        <c:v>347.07067227683598</c:v>
                      </c:pt>
                      <c:pt idx="18362">
                        <c:v>347.07049513533201</c:v>
                      </c:pt>
                      <c:pt idx="18363">
                        <c:v>347.07031518067998</c:v>
                      </c:pt>
                      <c:pt idx="18364">
                        <c:v>347.07028753603498</c:v>
                      </c:pt>
                      <c:pt idx="18365">
                        <c:v>347.07019455482401</c:v>
                      </c:pt>
                      <c:pt idx="18366">
                        <c:v>347.07019061631701</c:v>
                      </c:pt>
                      <c:pt idx="18367">
                        <c:v>347.069921569276</c:v>
                      </c:pt>
                      <c:pt idx="18368">
                        <c:v>347.069515762891</c:v>
                      </c:pt>
                      <c:pt idx="18369">
                        <c:v>347.06946593411197</c:v>
                      </c:pt>
                      <c:pt idx="18370">
                        <c:v>347.06908754723798</c:v>
                      </c:pt>
                      <c:pt idx="18371">
                        <c:v>347.069034293009</c:v>
                      </c:pt>
                      <c:pt idx="18372">
                        <c:v>347.06897817374198</c:v>
                      </c:pt>
                      <c:pt idx="18373">
                        <c:v>347.06892612773902</c:v>
                      </c:pt>
                      <c:pt idx="18374">
                        <c:v>347.068730535746</c:v>
                      </c:pt>
                      <c:pt idx="18375">
                        <c:v>347.06870696572201</c:v>
                      </c:pt>
                      <c:pt idx="18376">
                        <c:v>347.06869414994901</c:v>
                      </c:pt>
                      <c:pt idx="18377">
                        <c:v>347.06850854916598</c:v>
                      </c:pt>
                      <c:pt idx="18378">
                        <c:v>347.06832000761</c:v>
                      </c:pt>
                      <c:pt idx="18379">
                        <c:v>347.068239777933</c:v>
                      </c:pt>
                      <c:pt idx="18380">
                        <c:v>347.06819109846799</c:v>
                      </c:pt>
                      <c:pt idx="18381">
                        <c:v>347.068014115072</c:v>
                      </c:pt>
                      <c:pt idx="18382">
                        <c:v>347.06771572641202</c:v>
                      </c:pt>
                      <c:pt idx="18383">
                        <c:v>347.067342852504</c:v>
                      </c:pt>
                      <c:pt idx="18384">
                        <c:v>347.067167047113</c:v>
                      </c:pt>
                      <c:pt idx="18385">
                        <c:v>347.06698794436898</c:v>
                      </c:pt>
                      <c:pt idx="18386">
                        <c:v>347.06696903680199</c:v>
                      </c:pt>
                      <c:pt idx="18387">
                        <c:v>347.06691827357599</c:v>
                      </c:pt>
                      <c:pt idx="18388">
                        <c:v>347.066854411875</c:v>
                      </c:pt>
                      <c:pt idx="18389">
                        <c:v>347.06681949235599</c:v>
                      </c:pt>
                      <c:pt idx="18390">
                        <c:v>347.06572326509001</c:v>
                      </c:pt>
                      <c:pt idx="18391">
                        <c:v>347.06570090170499</c:v>
                      </c:pt>
                      <c:pt idx="18392">
                        <c:v>347.06523004835202</c:v>
                      </c:pt>
                      <c:pt idx="18393">
                        <c:v>347.06496237280197</c:v>
                      </c:pt>
                      <c:pt idx="18394">
                        <c:v>347.06486125317502</c:v>
                      </c:pt>
                      <c:pt idx="18395">
                        <c:v>347.06482398584302</c:v>
                      </c:pt>
                      <c:pt idx="18396">
                        <c:v>347.06475650173098</c:v>
                      </c:pt>
                      <c:pt idx="18397">
                        <c:v>347.06445448436398</c:v>
                      </c:pt>
                      <c:pt idx="18398">
                        <c:v>347.06396347537702</c:v>
                      </c:pt>
                      <c:pt idx="18399">
                        <c:v>347.06387006115</c:v>
                      </c:pt>
                      <c:pt idx="18400">
                        <c:v>347.06384239790702</c:v>
                      </c:pt>
                      <c:pt idx="18401">
                        <c:v>347.06369851754602</c:v>
                      </c:pt>
                      <c:pt idx="18402">
                        <c:v>347.06359447676499</c:v>
                      </c:pt>
                      <c:pt idx="18403">
                        <c:v>347.06355703756702</c:v>
                      </c:pt>
                      <c:pt idx="18404">
                        <c:v>347.06339289372698</c:v>
                      </c:pt>
                      <c:pt idx="18405">
                        <c:v>347.06334667847801</c:v>
                      </c:pt>
                      <c:pt idx="18406">
                        <c:v>347.063117363061</c:v>
                      </c:pt>
                      <c:pt idx="18407">
                        <c:v>347.06309222829901</c:v>
                      </c:pt>
                      <c:pt idx="18408">
                        <c:v>347.062829781348</c:v>
                      </c:pt>
                      <c:pt idx="18409">
                        <c:v>347.06270271088403</c:v>
                      </c:pt>
                      <c:pt idx="18410">
                        <c:v>347.06269501256202</c:v>
                      </c:pt>
                      <c:pt idx="18411">
                        <c:v>347.06261294158497</c:v>
                      </c:pt>
                      <c:pt idx="18412">
                        <c:v>347.06244078006898</c:v>
                      </c:pt>
                      <c:pt idx="18413">
                        <c:v>347.06231107257503</c:v>
                      </c:pt>
                      <c:pt idx="18414">
                        <c:v>347.06212885794798</c:v>
                      </c:pt>
                      <c:pt idx="18415">
                        <c:v>347.06138061383001</c:v>
                      </c:pt>
                      <c:pt idx="18416">
                        <c:v>347.06135147888398</c:v>
                      </c:pt>
                      <c:pt idx="18417">
                        <c:v>347.06116168821598</c:v>
                      </c:pt>
                      <c:pt idx="18418">
                        <c:v>347.06103649916901</c:v>
                      </c:pt>
                      <c:pt idx="18419">
                        <c:v>347.06073459005802</c:v>
                      </c:pt>
                      <c:pt idx="18420">
                        <c:v>347.06023448983399</c:v>
                      </c:pt>
                      <c:pt idx="18421">
                        <c:v>347.059625269013</c:v>
                      </c:pt>
                      <c:pt idx="18422">
                        <c:v>347.05953657271402</c:v>
                      </c:pt>
                      <c:pt idx="18423">
                        <c:v>347.05906245519202</c:v>
                      </c:pt>
                      <c:pt idx="18424">
                        <c:v>347.05892726336998</c:v>
                      </c:pt>
                      <c:pt idx="18425">
                        <c:v>347.05892348648501</c:v>
                      </c:pt>
                      <c:pt idx="18426">
                        <c:v>347.05880048919602</c:v>
                      </c:pt>
                      <c:pt idx="18427">
                        <c:v>347.05858833355501</c:v>
                      </c:pt>
                      <c:pt idx="18428">
                        <c:v>347.05855895138598</c:v>
                      </c:pt>
                      <c:pt idx="18429">
                        <c:v>347.05818314787803</c:v>
                      </c:pt>
                      <c:pt idx="18430">
                        <c:v>347.05792879320001</c:v>
                      </c:pt>
                      <c:pt idx="18431">
                        <c:v>347.05751580668198</c:v>
                      </c:pt>
                      <c:pt idx="18432">
                        <c:v>347.05748308595503</c:v>
                      </c:pt>
                      <c:pt idx="18433">
                        <c:v>347.057362716407</c:v>
                      </c:pt>
                      <c:pt idx="18434">
                        <c:v>347.05727291124998</c:v>
                      </c:pt>
                      <c:pt idx="18435">
                        <c:v>347.05715096981498</c:v>
                      </c:pt>
                      <c:pt idx="18436">
                        <c:v>347.05704411488801</c:v>
                      </c:pt>
                      <c:pt idx="18437">
                        <c:v>347.05646463209501</c:v>
                      </c:pt>
                      <c:pt idx="18438">
                        <c:v>347.05633919134698</c:v>
                      </c:pt>
                      <c:pt idx="18439">
                        <c:v>347.05628530893301</c:v>
                      </c:pt>
                      <c:pt idx="18440">
                        <c:v>347.05615764569899</c:v>
                      </c:pt>
                      <c:pt idx="18441">
                        <c:v>347.05593682310598</c:v>
                      </c:pt>
                      <c:pt idx="18442">
                        <c:v>347.05591270217502</c:v>
                      </c:pt>
                      <c:pt idx="18443">
                        <c:v>347.05567476964899</c:v>
                      </c:pt>
                      <c:pt idx="18444">
                        <c:v>347.05557306511702</c:v>
                      </c:pt>
                      <c:pt idx="18445">
                        <c:v>347.055300843483</c:v>
                      </c:pt>
                      <c:pt idx="18446">
                        <c:v>347.05513619846801</c:v>
                      </c:pt>
                      <c:pt idx="18447">
                        <c:v>347.05509192896301</c:v>
                      </c:pt>
                      <c:pt idx="18448">
                        <c:v>347.05499363010898</c:v>
                      </c:pt>
                      <c:pt idx="18449">
                        <c:v>347.05494090447002</c:v>
                      </c:pt>
                      <c:pt idx="18450">
                        <c:v>347.054816580492</c:v>
                      </c:pt>
                      <c:pt idx="18451">
                        <c:v>347.05481207067299</c:v>
                      </c:pt>
                      <c:pt idx="18452">
                        <c:v>347.05480231162397</c:v>
                      </c:pt>
                      <c:pt idx="18453">
                        <c:v>347.05480106904901</c:v>
                      </c:pt>
                      <c:pt idx="18454">
                        <c:v>347.05476879220402</c:v>
                      </c:pt>
                      <c:pt idx="18455">
                        <c:v>347.05469569737699</c:v>
                      </c:pt>
                      <c:pt idx="18456">
                        <c:v>347.05466607172798</c:v>
                      </c:pt>
                      <c:pt idx="18457">
                        <c:v>347.05448542324501</c:v>
                      </c:pt>
                      <c:pt idx="18458">
                        <c:v>347.05440009029502</c:v>
                      </c:pt>
                      <c:pt idx="18459">
                        <c:v>347.05364754106301</c:v>
                      </c:pt>
                      <c:pt idx="18460">
                        <c:v>347.053630839736</c:v>
                      </c:pt>
                      <c:pt idx="18461">
                        <c:v>347.05345763159102</c:v>
                      </c:pt>
                      <c:pt idx="18462">
                        <c:v>347.053240063543</c:v>
                      </c:pt>
                      <c:pt idx="18463">
                        <c:v>347.05308229739097</c:v>
                      </c:pt>
                      <c:pt idx="18464">
                        <c:v>347.05253965271203</c:v>
                      </c:pt>
                      <c:pt idx="18465">
                        <c:v>347.05250502804603</c:v>
                      </c:pt>
                      <c:pt idx="18466">
                        <c:v>347.05248951688901</c:v>
                      </c:pt>
                      <c:pt idx="18467">
                        <c:v>347.05187274179201</c:v>
                      </c:pt>
                      <c:pt idx="18468">
                        <c:v>347.05164866107998</c:v>
                      </c:pt>
                      <c:pt idx="18469">
                        <c:v>347.05162741828798</c:v>
                      </c:pt>
                      <c:pt idx="18470">
                        <c:v>347.05156289763499</c:v>
                      </c:pt>
                      <c:pt idx="18471">
                        <c:v>347.05142514794301</c:v>
                      </c:pt>
                      <c:pt idx="18472">
                        <c:v>347.051414778788</c:v>
                      </c:pt>
                      <c:pt idx="18473">
                        <c:v>347.05122605553498</c:v>
                      </c:pt>
                      <c:pt idx="18474">
                        <c:v>347.05097153226899</c:v>
                      </c:pt>
                      <c:pt idx="18475">
                        <c:v>347.05094882859299</c:v>
                      </c:pt>
                      <c:pt idx="18476">
                        <c:v>347.05054285265999</c:v>
                      </c:pt>
                      <c:pt idx="18477">
                        <c:v>347.05034410954499</c:v>
                      </c:pt>
                      <c:pt idx="18478">
                        <c:v>347.050338537512</c:v>
                      </c:pt>
                      <c:pt idx="18479">
                        <c:v>347.050295786682</c:v>
                      </c:pt>
                      <c:pt idx="18480">
                        <c:v>347.050168106569</c:v>
                      </c:pt>
                      <c:pt idx="18481">
                        <c:v>347.05005897515599</c:v>
                      </c:pt>
                      <c:pt idx="18482">
                        <c:v>347.05002875513998</c:v>
                      </c:pt>
                      <c:pt idx="18483">
                        <c:v>347.04986581997099</c:v>
                      </c:pt>
                      <c:pt idx="18484">
                        <c:v>347.04956635322901</c:v>
                      </c:pt>
                      <c:pt idx="18485">
                        <c:v>347.04956015753203</c:v>
                      </c:pt>
                      <c:pt idx="18486">
                        <c:v>347.04953139615498</c:v>
                      </c:pt>
                      <c:pt idx="18487">
                        <c:v>347.04927393998298</c:v>
                      </c:pt>
                      <c:pt idx="18488">
                        <c:v>347.04846797913598</c:v>
                      </c:pt>
                      <c:pt idx="18489">
                        <c:v>347.04845758279299</c:v>
                      </c:pt>
                      <c:pt idx="18490">
                        <c:v>347.04823812453998</c:v>
                      </c:pt>
                      <c:pt idx="18491">
                        <c:v>347.048190708753</c:v>
                      </c:pt>
                      <c:pt idx="18492">
                        <c:v>347.04807664918502</c:v>
                      </c:pt>
                      <c:pt idx="18493">
                        <c:v>347.04790946009501</c:v>
                      </c:pt>
                      <c:pt idx="18494">
                        <c:v>347.04775418091799</c:v>
                      </c:pt>
                      <c:pt idx="18495">
                        <c:v>347.04773614627101</c:v>
                      </c:pt>
                      <c:pt idx="18496">
                        <c:v>347.04773097590902</c:v>
                      </c:pt>
                      <c:pt idx="18497">
                        <c:v>347.04765427401901</c:v>
                      </c:pt>
                      <c:pt idx="18498">
                        <c:v>347.04746020893799</c:v>
                      </c:pt>
                      <c:pt idx="18499">
                        <c:v>347.04714880796502</c:v>
                      </c:pt>
                      <c:pt idx="18500">
                        <c:v>347.04695817235699</c:v>
                      </c:pt>
                      <c:pt idx="18501">
                        <c:v>347.04689612386602</c:v>
                      </c:pt>
                      <c:pt idx="18502">
                        <c:v>347.04684388563999</c:v>
                      </c:pt>
                      <c:pt idx="18503">
                        <c:v>347.04682500624699</c:v>
                      </c:pt>
                      <c:pt idx="18504">
                        <c:v>347.04672264383299</c:v>
                      </c:pt>
                      <c:pt idx="18505">
                        <c:v>347.04667717593099</c:v>
                      </c:pt>
                      <c:pt idx="18506">
                        <c:v>347.04615434483298</c:v>
                      </c:pt>
                      <c:pt idx="18507">
                        <c:v>347.04595249025698</c:v>
                      </c:pt>
                      <c:pt idx="18508">
                        <c:v>347.045864148487</c:v>
                      </c:pt>
                      <c:pt idx="18509">
                        <c:v>347.04553205051502</c:v>
                      </c:pt>
                      <c:pt idx="18510">
                        <c:v>347.04551289291697</c:v>
                      </c:pt>
                      <c:pt idx="18511">
                        <c:v>347.04548045964498</c:v>
                      </c:pt>
                      <c:pt idx="18512">
                        <c:v>347.04537613525099</c:v>
                      </c:pt>
                      <c:pt idx="18513">
                        <c:v>347.04521908404098</c:v>
                      </c:pt>
                      <c:pt idx="18514">
                        <c:v>347.04515877297302</c:v>
                      </c:pt>
                      <c:pt idx="18515">
                        <c:v>347.044713671605</c:v>
                      </c:pt>
                      <c:pt idx="18516">
                        <c:v>347.044555502251</c:v>
                      </c:pt>
                      <c:pt idx="18517">
                        <c:v>347.044510889246</c:v>
                      </c:pt>
                      <c:pt idx="18518">
                        <c:v>347.04449024634101</c:v>
                      </c:pt>
                      <c:pt idx="18519">
                        <c:v>347.04437473545602</c:v>
                      </c:pt>
                      <c:pt idx="18520">
                        <c:v>347.04398199083499</c:v>
                      </c:pt>
                      <c:pt idx="18521">
                        <c:v>347.04366007315201</c:v>
                      </c:pt>
                      <c:pt idx="18522">
                        <c:v>347.04348818211298</c:v>
                      </c:pt>
                      <c:pt idx="18523">
                        <c:v>347.04316324111602</c:v>
                      </c:pt>
                      <c:pt idx="18524">
                        <c:v>347.042917764077</c:v>
                      </c:pt>
                      <c:pt idx="18525">
                        <c:v>347.04277507511603</c:v>
                      </c:pt>
                      <c:pt idx="18526">
                        <c:v>347.04257481070999</c:v>
                      </c:pt>
                      <c:pt idx="18527">
                        <c:v>347.04239682821799</c:v>
                      </c:pt>
                      <c:pt idx="18528">
                        <c:v>347.04225920312399</c:v>
                      </c:pt>
                      <c:pt idx="18529">
                        <c:v>347.041997916784</c:v>
                      </c:pt>
                      <c:pt idx="18530">
                        <c:v>347.04192864685899</c:v>
                      </c:pt>
                      <c:pt idx="18531">
                        <c:v>347.04182761404297</c:v>
                      </c:pt>
                      <c:pt idx="18532">
                        <c:v>347.04178730312998</c:v>
                      </c:pt>
                      <c:pt idx="18533">
                        <c:v>347.04176911898003</c:v>
                      </c:pt>
                      <c:pt idx="18534">
                        <c:v>347.04104833482302</c:v>
                      </c:pt>
                      <c:pt idx="18535">
                        <c:v>347.04102834619601</c:v>
                      </c:pt>
                      <c:pt idx="18536">
                        <c:v>347.040988629357</c:v>
                      </c:pt>
                      <c:pt idx="18537">
                        <c:v>347.04098290079702</c:v>
                      </c:pt>
                      <c:pt idx="18538">
                        <c:v>347.04080945359198</c:v>
                      </c:pt>
                      <c:pt idx="18539">
                        <c:v>347.040403190794</c:v>
                      </c:pt>
                      <c:pt idx="18540">
                        <c:v>347.04017897041598</c:v>
                      </c:pt>
                      <c:pt idx="18541">
                        <c:v>347.03999819807501</c:v>
                      </c:pt>
                      <c:pt idx="18542">
                        <c:v>347.03996236166103</c:v>
                      </c:pt>
                      <c:pt idx="18543">
                        <c:v>347.03994905812999</c:v>
                      </c:pt>
                      <c:pt idx="18544">
                        <c:v>347.03971678602699</c:v>
                      </c:pt>
                      <c:pt idx="18545">
                        <c:v>347.03954306188399</c:v>
                      </c:pt>
                      <c:pt idx="18546">
                        <c:v>347.03946788804097</c:v>
                      </c:pt>
                      <c:pt idx="18547">
                        <c:v>347.03942646173903</c:v>
                      </c:pt>
                      <c:pt idx="18548">
                        <c:v>347.03906296849402</c:v>
                      </c:pt>
                      <c:pt idx="18549">
                        <c:v>347.03889874188098</c:v>
                      </c:pt>
                      <c:pt idx="18550">
                        <c:v>347.03882003674698</c:v>
                      </c:pt>
                      <c:pt idx="18551">
                        <c:v>347.03858098722901</c:v>
                      </c:pt>
                      <c:pt idx="18552">
                        <c:v>347.03857521067602</c:v>
                      </c:pt>
                      <c:pt idx="18553">
                        <c:v>347.038513108323</c:v>
                      </c:pt>
                      <c:pt idx="18554">
                        <c:v>347.038338147464</c:v>
                      </c:pt>
                      <c:pt idx="18555">
                        <c:v>347.03764786283699</c:v>
                      </c:pt>
                      <c:pt idx="18556">
                        <c:v>347.03734341901099</c:v>
                      </c:pt>
                      <c:pt idx="18557">
                        <c:v>347.03732445204298</c:v>
                      </c:pt>
                      <c:pt idx="18558">
                        <c:v>347.03712060855003</c:v>
                      </c:pt>
                      <c:pt idx="18559">
                        <c:v>347.03686015614397</c:v>
                      </c:pt>
                      <c:pt idx="18560">
                        <c:v>347.036607681443</c:v>
                      </c:pt>
                      <c:pt idx="18561">
                        <c:v>347.036487502113</c:v>
                      </c:pt>
                      <c:pt idx="18562">
                        <c:v>347.03646248788101</c:v>
                      </c:pt>
                      <c:pt idx="18563">
                        <c:v>347.03628154950798</c:v>
                      </c:pt>
                      <c:pt idx="18564">
                        <c:v>347.03608962288001</c:v>
                      </c:pt>
                      <c:pt idx="18565">
                        <c:v>347.036040386016</c:v>
                      </c:pt>
                      <c:pt idx="18566">
                        <c:v>347.03597815459699</c:v>
                      </c:pt>
                      <c:pt idx="18567">
                        <c:v>347.03554603427801</c:v>
                      </c:pt>
                      <c:pt idx="18568">
                        <c:v>347.03541982563701</c:v>
                      </c:pt>
                      <c:pt idx="18569">
                        <c:v>347.03524596479502</c:v>
                      </c:pt>
                      <c:pt idx="18570">
                        <c:v>347.03490801199803</c:v>
                      </c:pt>
                      <c:pt idx="18571">
                        <c:v>347.03482457340499</c:v>
                      </c:pt>
                      <c:pt idx="18572">
                        <c:v>347.03470039385599</c:v>
                      </c:pt>
                      <c:pt idx="18573">
                        <c:v>347.034698098533</c:v>
                      </c:pt>
                      <c:pt idx="18574">
                        <c:v>347.03451540318099</c:v>
                      </c:pt>
                      <c:pt idx="18575">
                        <c:v>347.03415258200903</c:v>
                      </c:pt>
                      <c:pt idx="18576">
                        <c:v>347.03326527476497</c:v>
                      </c:pt>
                      <c:pt idx="18577">
                        <c:v>347.03323587357499</c:v>
                      </c:pt>
                      <c:pt idx="18578">
                        <c:v>347.03301799503703</c:v>
                      </c:pt>
                      <c:pt idx="18579">
                        <c:v>347.032654499535</c:v>
                      </c:pt>
                      <c:pt idx="18580">
                        <c:v>347.03263621983598</c:v>
                      </c:pt>
                      <c:pt idx="18581">
                        <c:v>347.03251259607299</c:v>
                      </c:pt>
                      <c:pt idx="18582">
                        <c:v>347.03246380100501</c:v>
                      </c:pt>
                      <c:pt idx="18583">
                        <c:v>347.03226666228898</c:v>
                      </c:pt>
                      <c:pt idx="18584">
                        <c:v>347.03212703387197</c:v>
                      </c:pt>
                      <c:pt idx="18585">
                        <c:v>347.03180571101899</c:v>
                      </c:pt>
                      <c:pt idx="18586">
                        <c:v>347.031483042319</c:v>
                      </c:pt>
                      <c:pt idx="18587">
                        <c:v>347.03147585264998</c:v>
                      </c:pt>
                      <c:pt idx="18588">
                        <c:v>347.03136622999102</c:v>
                      </c:pt>
                      <c:pt idx="18589">
                        <c:v>347.031274163597</c:v>
                      </c:pt>
                      <c:pt idx="18590">
                        <c:v>347.03078311467999</c:v>
                      </c:pt>
                      <c:pt idx="18591">
                        <c:v>347.03078025034398</c:v>
                      </c:pt>
                      <c:pt idx="18592">
                        <c:v>347.03072798613402</c:v>
                      </c:pt>
                      <c:pt idx="18593">
                        <c:v>347.03061397418099</c:v>
                      </c:pt>
                      <c:pt idx="18594">
                        <c:v>347.03051159833097</c:v>
                      </c:pt>
                      <c:pt idx="18595">
                        <c:v>347.03039891865001</c:v>
                      </c:pt>
                      <c:pt idx="18596">
                        <c:v>347.03028542220699</c:v>
                      </c:pt>
                      <c:pt idx="18597">
                        <c:v>347.03013345397198</c:v>
                      </c:pt>
                      <c:pt idx="18598">
                        <c:v>347.029672751801</c:v>
                      </c:pt>
                      <c:pt idx="18599">
                        <c:v>347.02958434345601</c:v>
                      </c:pt>
                      <c:pt idx="18600">
                        <c:v>347.029304015523</c:v>
                      </c:pt>
                      <c:pt idx="18601">
                        <c:v>347.02924464945602</c:v>
                      </c:pt>
                      <c:pt idx="18602">
                        <c:v>347.02903531074998</c:v>
                      </c:pt>
                      <c:pt idx="18603">
                        <c:v>347.02890060370498</c:v>
                      </c:pt>
                      <c:pt idx="18604">
                        <c:v>347.028678201932</c:v>
                      </c:pt>
                      <c:pt idx="18605">
                        <c:v>347.02857176508002</c:v>
                      </c:pt>
                      <c:pt idx="18606">
                        <c:v>347.02846323031099</c:v>
                      </c:pt>
                      <c:pt idx="18607">
                        <c:v>347.02840833674099</c:v>
                      </c:pt>
                      <c:pt idx="18608">
                        <c:v>347.028329536321</c:v>
                      </c:pt>
                      <c:pt idx="18609">
                        <c:v>347.02831459874398</c:v>
                      </c:pt>
                      <c:pt idx="18610">
                        <c:v>347.02830191747898</c:v>
                      </c:pt>
                      <c:pt idx="18611">
                        <c:v>347.02773652267098</c:v>
                      </c:pt>
                      <c:pt idx="18612">
                        <c:v>347.02725824432798</c:v>
                      </c:pt>
                      <c:pt idx="18613">
                        <c:v>347.02705633705199</c:v>
                      </c:pt>
                      <c:pt idx="18614">
                        <c:v>347.02704370569398</c:v>
                      </c:pt>
                      <c:pt idx="18615">
                        <c:v>347.02680941280698</c:v>
                      </c:pt>
                      <c:pt idx="18616">
                        <c:v>347.02679107670201</c:v>
                      </c:pt>
                      <c:pt idx="18617">
                        <c:v>347.026477306223</c:v>
                      </c:pt>
                      <c:pt idx="18618">
                        <c:v>347.02623911859502</c:v>
                      </c:pt>
                      <c:pt idx="18619">
                        <c:v>347.026174841547</c:v>
                      </c:pt>
                      <c:pt idx="18620">
                        <c:v>347.02597121943199</c:v>
                      </c:pt>
                      <c:pt idx="18621">
                        <c:v>347.025711726819</c:v>
                      </c:pt>
                      <c:pt idx="18622">
                        <c:v>347.02560535379399</c:v>
                      </c:pt>
                      <c:pt idx="18623">
                        <c:v>347.02506117509699</c:v>
                      </c:pt>
                      <c:pt idx="18624">
                        <c:v>347.02494557066399</c:v>
                      </c:pt>
                      <c:pt idx="18625">
                        <c:v>347.02465885081898</c:v>
                      </c:pt>
                      <c:pt idx="18626">
                        <c:v>347.02419440217301</c:v>
                      </c:pt>
                      <c:pt idx="18627">
                        <c:v>347.024135592905</c:v>
                      </c:pt>
                      <c:pt idx="18628">
                        <c:v>347.02378298265501</c:v>
                      </c:pt>
                      <c:pt idx="18629">
                        <c:v>347.02362523407697</c:v>
                      </c:pt>
                      <c:pt idx="18630">
                        <c:v>347.02318665071698</c:v>
                      </c:pt>
                      <c:pt idx="18631">
                        <c:v>347.02302960281702</c:v>
                      </c:pt>
                      <c:pt idx="18632">
                        <c:v>347.02266455697003</c:v>
                      </c:pt>
                      <c:pt idx="18633">
                        <c:v>347.02260127254999</c:v>
                      </c:pt>
                      <c:pt idx="18634">
                        <c:v>347.02249242092699</c:v>
                      </c:pt>
                      <c:pt idx="18635">
                        <c:v>347.02227571510298</c:v>
                      </c:pt>
                      <c:pt idx="18636">
                        <c:v>347.02221477268603</c:v>
                      </c:pt>
                      <c:pt idx="18637">
                        <c:v>347.02182650220402</c:v>
                      </c:pt>
                      <c:pt idx="18638">
                        <c:v>347.02163124021598</c:v>
                      </c:pt>
                      <c:pt idx="18639">
                        <c:v>347.021626531305</c:v>
                      </c:pt>
                      <c:pt idx="18640">
                        <c:v>347.02160955742801</c:v>
                      </c:pt>
                      <c:pt idx="18641">
                        <c:v>347.02141877474401</c:v>
                      </c:pt>
                      <c:pt idx="18642">
                        <c:v>347.02139157106598</c:v>
                      </c:pt>
                      <c:pt idx="18643">
                        <c:v>347.021378034794</c:v>
                      </c:pt>
                      <c:pt idx="18644">
                        <c:v>347.02135749539798</c:v>
                      </c:pt>
                      <c:pt idx="18645">
                        <c:v>347.02110411125301</c:v>
                      </c:pt>
                      <c:pt idx="18646">
                        <c:v>347.02106116884499</c:v>
                      </c:pt>
                      <c:pt idx="18647">
                        <c:v>347.02075565376202</c:v>
                      </c:pt>
                      <c:pt idx="18648">
                        <c:v>347.02030499843102</c:v>
                      </c:pt>
                      <c:pt idx="18649">
                        <c:v>347.02008041831402</c:v>
                      </c:pt>
                      <c:pt idx="18650">
                        <c:v>347.020068574334</c:v>
                      </c:pt>
                      <c:pt idx="18651">
                        <c:v>347.019756082676</c:v>
                      </c:pt>
                      <c:pt idx="18652">
                        <c:v>347.019379990554</c:v>
                      </c:pt>
                      <c:pt idx="18653">
                        <c:v>347.01887279846898</c:v>
                      </c:pt>
                      <c:pt idx="18654">
                        <c:v>347.018546841015</c:v>
                      </c:pt>
                      <c:pt idx="18655">
                        <c:v>347.01843305963803</c:v>
                      </c:pt>
                      <c:pt idx="18656">
                        <c:v>347.01835037967902</c:v>
                      </c:pt>
                      <c:pt idx="18657">
                        <c:v>347.01783979777298</c:v>
                      </c:pt>
                      <c:pt idx="18658">
                        <c:v>347.01747309590701</c:v>
                      </c:pt>
                      <c:pt idx="18659">
                        <c:v>347.01741127915801</c:v>
                      </c:pt>
                      <c:pt idx="18660">
                        <c:v>347.01731146977301</c:v>
                      </c:pt>
                      <c:pt idx="18661">
                        <c:v>347.017116865655</c:v>
                      </c:pt>
                      <c:pt idx="18662">
                        <c:v>347.01692462547902</c:v>
                      </c:pt>
                      <c:pt idx="18663">
                        <c:v>347.01690395296799</c:v>
                      </c:pt>
                      <c:pt idx="18664">
                        <c:v>347.01688080268298</c:v>
                      </c:pt>
                      <c:pt idx="18665">
                        <c:v>347.016750314869</c:v>
                      </c:pt>
                      <c:pt idx="18666">
                        <c:v>347.01648724068502</c:v>
                      </c:pt>
                      <c:pt idx="18667">
                        <c:v>347.01558496287998</c:v>
                      </c:pt>
                      <c:pt idx="18668">
                        <c:v>347.015460959412</c:v>
                      </c:pt>
                      <c:pt idx="18669">
                        <c:v>347.015448736721</c:v>
                      </c:pt>
                      <c:pt idx="18670">
                        <c:v>347.01484612498598</c:v>
                      </c:pt>
                      <c:pt idx="18671">
                        <c:v>347.01482779161398</c:v>
                      </c:pt>
                      <c:pt idx="18672">
                        <c:v>347.01465896470597</c:v>
                      </c:pt>
                      <c:pt idx="18673">
                        <c:v>347.01455778866602</c:v>
                      </c:pt>
                      <c:pt idx="18674">
                        <c:v>347.01421961747297</c:v>
                      </c:pt>
                      <c:pt idx="18675">
                        <c:v>347.014208735556</c:v>
                      </c:pt>
                      <c:pt idx="18676">
                        <c:v>347.01406729475002</c:v>
                      </c:pt>
                      <c:pt idx="18677">
                        <c:v>347.01354861810597</c:v>
                      </c:pt>
                      <c:pt idx="18678">
                        <c:v>347.01353581996699</c:v>
                      </c:pt>
                      <c:pt idx="18679">
                        <c:v>347.01336461983101</c:v>
                      </c:pt>
                      <c:pt idx="18680">
                        <c:v>347.01329526677301</c:v>
                      </c:pt>
                      <c:pt idx="18681">
                        <c:v>347.01302051931799</c:v>
                      </c:pt>
                      <c:pt idx="18682">
                        <c:v>347.01275448596698</c:v>
                      </c:pt>
                      <c:pt idx="18683">
                        <c:v>347.01265320229498</c:v>
                      </c:pt>
                      <c:pt idx="18684">
                        <c:v>347.01162684526099</c:v>
                      </c:pt>
                      <c:pt idx="18685">
                        <c:v>347.01156780069499</c:v>
                      </c:pt>
                      <c:pt idx="18686">
                        <c:v>347.011349553456</c:v>
                      </c:pt>
                      <c:pt idx="18687">
                        <c:v>347.01114695165199</c:v>
                      </c:pt>
                      <c:pt idx="18688">
                        <c:v>347.01101331962298</c:v>
                      </c:pt>
                      <c:pt idx="18689">
                        <c:v>347.01098373018999</c:v>
                      </c:pt>
                      <c:pt idx="18690">
                        <c:v>347.01097133276897</c:v>
                      </c:pt>
                      <c:pt idx="18691">
                        <c:v>347.01064729453901</c:v>
                      </c:pt>
                      <c:pt idx="18692">
                        <c:v>347.009886592084</c:v>
                      </c:pt>
                      <c:pt idx="18693">
                        <c:v>347.00933211505401</c:v>
                      </c:pt>
                      <c:pt idx="18694">
                        <c:v>347.00892885931302</c:v>
                      </c:pt>
                      <c:pt idx="18695">
                        <c:v>347.00883036978701</c:v>
                      </c:pt>
                      <c:pt idx="18696">
                        <c:v>347.00843153246598</c:v>
                      </c:pt>
                      <c:pt idx="18697">
                        <c:v>347.00785636529503</c:v>
                      </c:pt>
                      <c:pt idx="18698">
                        <c:v>347.00716788654302</c:v>
                      </c:pt>
                      <c:pt idx="18699">
                        <c:v>347.00650345310697</c:v>
                      </c:pt>
                      <c:pt idx="18700">
                        <c:v>347.00632133847</c:v>
                      </c:pt>
                      <c:pt idx="18701">
                        <c:v>347.006296208187</c:v>
                      </c:pt>
                      <c:pt idx="18702">
                        <c:v>347.00615231667899</c:v>
                      </c:pt>
                      <c:pt idx="18703">
                        <c:v>347.005315659046</c:v>
                      </c:pt>
                      <c:pt idx="18704">
                        <c:v>347.00500673494798</c:v>
                      </c:pt>
                      <c:pt idx="18705">
                        <c:v>347.00477011667999</c:v>
                      </c:pt>
                      <c:pt idx="18706">
                        <c:v>347.00471551488698</c:v>
                      </c:pt>
                      <c:pt idx="18707">
                        <c:v>347.00401815271402</c:v>
                      </c:pt>
                      <c:pt idx="18708">
                        <c:v>347.003916343497</c:v>
                      </c:pt>
                      <c:pt idx="18709">
                        <c:v>347.00389728208899</c:v>
                      </c:pt>
                      <c:pt idx="18710">
                        <c:v>347.003633175076</c:v>
                      </c:pt>
                      <c:pt idx="18711">
                        <c:v>347.00294614614501</c:v>
                      </c:pt>
                      <c:pt idx="18712">
                        <c:v>347.00266372101203</c:v>
                      </c:pt>
                      <c:pt idx="18713">
                        <c:v>347.00265159388402</c:v>
                      </c:pt>
                      <c:pt idx="18714">
                        <c:v>347.00228115374102</c:v>
                      </c:pt>
                      <c:pt idx="18715">
                        <c:v>347.00164420905401</c:v>
                      </c:pt>
                      <c:pt idx="18716">
                        <c:v>346.9999577872</c:v>
                      </c:pt>
                      <c:pt idx="18717">
                        <c:v>346.99987197683203</c:v>
                      </c:pt>
                      <c:pt idx="18718">
                        <c:v>346.99979919393098</c:v>
                      </c:pt>
                      <c:pt idx="18719">
                        <c:v>346.99978023704699</c:v>
                      </c:pt>
                      <c:pt idx="18720">
                        <c:v>346.99937267038899</c:v>
                      </c:pt>
                      <c:pt idx="18721">
                        <c:v>346.99931619616899</c:v>
                      </c:pt>
                      <c:pt idx="18722">
                        <c:v>346.998516080625</c:v>
                      </c:pt>
                      <c:pt idx="18723">
                        <c:v>346.99757872012299</c:v>
                      </c:pt>
                      <c:pt idx="18724">
                        <c:v>346.99689453807298</c:v>
                      </c:pt>
                      <c:pt idx="18725">
                        <c:v>346.99602553986699</c:v>
                      </c:pt>
                      <c:pt idx="18726">
                        <c:v>346.99540734853798</c:v>
                      </c:pt>
                      <c:pt idx="18727">
                        <c:v>346.994776971178</c:v>
                      </c:pt>
                      <c:pt idx="18728">
                        <c:v>346.99379952214201</c:v>
                      </c:pt>
                      <c:pt idx="18729">
                        <c:v>346.99071442213199</c:v>
                      </c:pt>
                      <c:pt idx="18730">
                        <c:v>346.99021098779099</c:v>
                      </c:pt>
                      <c:pt idx="18731">
                        <c:v>346.99015509950698</c:v>
                      </c:pt>
                      <c:pt idx="18732">
                        <c:v>346.98972504548101</c:v>
                      </c:pt>
                      <c:pt idx="18733">
                        <c:v>346.98938496538602</c:v>
                      </c:pt>
                      <c:pt idx="18734">
                        <c:v>346.98915076568898</c:v>
                      </c:pt>
                      <c:pt idx="18735">
                        <c:v>346.986742547782</c:v>
                      </c:pt>
                      <c:pt idx="18736">
                        <c:v>346.98320305836199</c:v>
                      </c:pt>
                      <c:pt idx="18737">
                        <c:v>346.98070413967201</c:v>
                      </c:pt>
                      <c:pt idx="18738">
                        <c:v>346.98002844091098</c:v>
                      </c:pt>
                      <c:pt idx="18739">
                        <c:v>346.97993440443503</c:v>
                      </c:pt>
                      <c:pt idx="18740">
                        <c:v>346.97873299206702</c:v>
                      </c:pt>
                      <c:pt idx="18741">
                        <c:v>346.97007381347402</c:v>
                      </c:pt>
                      <c:pt idx="18742">
                        <c:v>346.96782299008203</c:v>
                      </c:pt>
                      <c:pt idx="18743">
                        <c:v>346.96333969635702</c:v>
                      </c:pt>
                      <c:pt idx="18744">
                        <c:v>346.94219321517602</c:v>
                      </c:pt>
                      <c:pt idx="18745">
                        <c:v>346.92881262228798</c:v>
                      </c:pt>
                      <c:pt idx="18746">
                        <c:v>346.85917296433797</c:v>
                      </c:pt>
                      <c:pt idx="18747">
                        <c:v>346.85508680604897</c:v>
                      </c:pt>
                      <c:pt idx="18748">
                        <c:v>346.81198544514598</c:v>
                      </c:pt>
                      <c:pt idx="18749">
                        <c:v>346.74782336959203</c:v>
                      </c:pt>
                      <c:pt idx="18750">
                        <c:v>346.69061361763801</c:v>
                      </c:pt>
                      <c:pt idx="18751">
                        <c:v>346.66974821287198</c:v>
                      </c:pt>
                      <c:pt idx="18752">
                        <c:v>346.657563228882</c:v>
                      </c:pt>
                      <c:pt idx="18753">
                        <c:v>346.65704274646902</c:v>
                      </c:pt>
                      <c:pt idx="18754">
                        <c:v>346.649395735577</c:v>
                      </c:pt>
                      <c:pt idx="18755">
                        <c:v>346.64006982485301</c:v>
                      </c:pt>
                      <c:pt idx="18756">
                        <c:v>346.62789037595297</c:v>
                      </c:pt>
                      <c:pt idx="18757">
                        <c:v>346.59700172514903</c:v>
                      </c:pt>
                      <c:pt idx="18758">
                        <c:v>346.53909940851099</c:v>
                      </c:pt>
                      <c:pt idx="18759">
                        <c:v>346.51204072138597</c:v>
                      </c:pt>
                      <c:pt idx="18760">
                        <c:v>346.491365255772</c:v>
                      </c:pt>
                      <c:pt idx="18761">
                        <c:v>346.45976339083501</c:v>
                      </c:pt>
                      <c:pt idx="18762">
                        <c:v>346.41861669916898</c:v>
                      </c:pt>
                      <c:pt idx="18763">
                        <c:v>346.36866556984</c:v>
                      </c:pt>
                      <c:pt idx="18764">
                        <c:v>346.31482068003697</c:v>
                      </c:pt>
                      <c:pt idx="18765">
                        <c:v>346.300303230103</c:v>
                      </c:pt>
                      <c:pt idx="18766">
                        <c:v>346.28701907890797</c:v>
                      </c:pt>
                      <c:pt idx="18767">
                        <c:v>346.21902330497801</c:v>
                      </c:pt>
                      <c:pt idx="18768">
                        <c:v>346.21721856380498</c:v>
                      </c:pt>
                      <c:pt idx="18769">
                        <c:v>346.17141524302298</c:v>
                      </c:pt>
                      <c:pt idx="18770">
                        <c:v>346.15243541788601</c:v>
                      </c:pt>
                      <c:pt idx="18771">
                        <c:v>346.08887481514199</c:v>
                      </c:pt>
                      <c:pt idx="18772">
                        <c:v>346.07402907106302</c:v>
                      </c:pt>
                      <c:pt idx="18773">
                        <c:v>346.06593743072898</c:v>
                      </c:pt>
                      <c:pt idx="18774">
                        <c:v>345.85992521634398</c:v>
                      </c:pt>
                      <c:pt idx="18775">
                        <c:v>345.83125506074401</c:v>
                      </c:pt>
                      <c:pt idx="18776">
                        <c:v>345.80643607680503</c:v>
                      </c:pt>
                      <c:pt idx="18777">
                        <c:v>345.80323563185698</c:v>
                      </c:pt>
                      <c:pt idx="18778">
                        <c:v>345.77268728966601</c:v>
                      </c:pt>
                      <c:pt idx="18779">
                        <c:v>345.76902489152701</c:v>
                      </c:pt>
                      <c:pt idx="18780">
                        <c:v>345.57649462800998</c:v>
                      </c:pt>
                      <c:pt idx="18781">
                        <c:v>345.54474557252701</c:v>
                      </c:pt>
                      <c:pt idx="18782">
                        <c:v>345.53880774784</c:v>
                      </c:pt>
                      <c:pt idx="18783">
                        <c:v>345.44634851691501</c:v>
                      </c:pt>
                      <c:pt idx="18784">
                        <c:v>345.43400651830001</c:v>
                      </c:pt>
                      <c:pt idx="18785">
                        <c:v>345.40469523817501</c:v>
                      </c:pt>
                      <c:pt idx="18786">
                        <c:v>345.39550697494599</c:v>
                      </c:pt>
                      <c:pt idx="18787">
                        <c:v>345.235311052285</c:v>
                      </c:pt>
                      <c:pt idx="18788">
                        <c:v>345.22827295139899</c:v>
                      </c:pt>
                      <c:pt idx="18789">
                        <c:v>345.15831892541598</c:v>
                      </c:pt>
                      <c:pt idx="18790">
                        <c:v>345.06135194432301</c:v>
                      </c:pt>
                      <c:pt idx="18791">
                        <c:v>344.99983404223298</c:v>
                      </c:pt>
                      <c:pt idx="18792">
                        <c:v>344.96204676636899</c:v>
                      </c:pt>
                      <c:pt idx="18793">
                        <c:v>344.95749663837302</c:v>
                      </c:pt>
                      <c:pt idx="18794">
                        <c:v>344.93175981503498</c:v>
                      </c:pt>
                      <c:pt idx="18795">
                        <c:v>344.89157527515999</c:v>
                      </c:pt>
                      <c:pt idx="18796">
                        <c:v>344.82235410845698</c:v>
                      </c:pt>
                      <c:pt idx="18797">
                        <c:v>344.79941026957403</c:v>
                      </c:pt>
                      <c:pt idx="18798">
                        <c:v>344.79248920807299</c:v>
                      </c:pt>
                      <c:pt idx="18799">
                        <c:v>344.767479604237</c:v>
                      </c:pt>
                      <c:pt idx="18800">
                        <c:v>344.72961024529502</c:v>
                      </c:pt>
                      <c:pt idx="18801">
                        <c:v>344.71127226630898</c:v>
                      </c:pt>
                      <c:pt idx="18802">
                        <c:v>344.69695870500402</c:v>
                      </c:pt>
                      <c:pt idx="18803">
                        <c:v>344.65765463734698</c:v>
                      </c:pt>
                      <c:pt idx="18804">
                        <c:v>344.64695029697998</c:v>
                      </c:pt>
                      <c:pt idx="18805">
                        <c:v>344.62316391100399</c:v>
                      </c:pt>
                      <c:pt idx="18806">
                        <c:v>344.59897595197498</c:v>
                      </c:pt>
                      <c:pt idx="18807">
                        <c:v>344.53344895354599</c:v>
                      </c:pt>
                      <c:pt idx="18808">
                        <c:v>344.42682543290999</c:v>
                      </c:pt>
                      <c:pt idx="18809">
                        <c:v>344.42114878581901</c:v>
                      </c:pt>
                      <c:pt idx="18810">
                        <c:v>344.35465154605902</c:v>
                      </c:pt>
                      <c:pt idx="18811">
                        <c:v>344.27416791115502</c:v>
                      </c:pt>
                      <c:pt idx="18812">
                        <c:v>344.26972727973299</c:v>
                      </c:pt>
                      <c:pt idx="18813">
                        <c:v>344.23411379352399</c:v>
                      </c:pt>
                      <c:pt idx="18814">
                        <c:v>344.20192989982098</c:v>
                      </c:pt>
                      <c:pt idx="18815">
                        <c:v>344.094982958863</c:v>
                      </c:pt>
                      <c:pt idx="18816">
                        <c:v>344.08457451522003</c:v>
                      </c:pt>
                      <c:pt idx="18817">
                        <c:v>344.07424961058598</c:v>
                      </c:pt>
                      <c:pt idx="18818">
                        <c:v>344.04851958999598</c:v>
                      </c:pt>
                      <c:pt idx="18819">
                        <c:v>344.043057632027</c:v>
                      </c:pt>
                      <c:pt idx="18820">
                        <c:v>343.98806573684902</c:v>
                      </c:pt>
                      <c:pt idx="18821">
                        <c:v>343.92293137891699</c:v>
                      </c:pt>
                      <c:pt idx="18822">
                        <c:v>343.87371918405898</c:v>
                      </c:pt>
                      <c:pt idx="18823">
                        <c:v>343.87356276916398</c:v>
                      </c:pt>
                      <c:pt idx="18824">
                        <c:v>343.86912735760399</c:v>
                      </c:pt>
                      <c:pt idx="18825">
                        <c:v>343.84133002899802</c:v>
                      </c:pt>
                      <c:pt idx="18826">
                        <c:v>343.78520269862798</c:v>
                      </c:pt>
                      <c:pt idx="18827">
                        <c:v>343.78304717705703</c:v>
                      </c:pt>
                      <c:pt idx="18828">
                        <c:v>343.74997260387102</c:v>
                      </c:pt>
                      <c:pt idx="18829">
                        <c:v>343.74208783769899</c:v>
                      </c:pt>
                      <c:pt idx="18830">
                        <c:v>343.73984150813499</c:v>
                      </c:pt>
                      <c:pt idx="18831">
                        <c:v>343.73714063001398</c:v>
                      </c:pt>
                      <c:pt idx="18832">
                        <c:v>343.71230866433802</c:v>
                      </c:pt>
                      <c:pt idx="18833">
                        <c:v>343.659010517063</c:v>
                      </c:pt>
                      <c:pt idx="18834">
                        <c:v>343.63205727953198</c:v>
                      </c:pt>
                      <c:pt idx="18835">
                        <c:v>343.55558077129098</c:v>
                      </c:pt>
                      <c:pt idx="18836">
                        <c:v>343.55050015156399</c:v>
                      </c:pt>
                      <c:pt idx="18837">
                        <c:v>343.50242680010001</c:v>
                      </c:pt>
                      <c:pt idx="18838">
                        <c:v>343.498909181248</c:v>
                      </c:pt>
                      <c:pt idx="18839">
                        <c:v>343.41943938712097</c:v>
                      </c:pt>
                      <c:pt idx="18840">
                        <c:v>343.40475282088499</c:v>
                      </c:pt>
                      <c:pt idx="18841">
                        <c:v>343.368441802635</c:v>
                      </c:pt>
                      <c:pt idx="18842">
                        <c:v>343.352564789285</c:v>
                      </c:pt>
                      <c:pt idx="18843">
                        <c:v>343.31515189041897</c:v>
                      </c:pt>
                      <c:pt idx="18844">
                        <c:v>343.290960887192</c:v>
                      </c:pt>
                      <c:pt idx="18845">
                        <c:v>343.28993051206498</c:v>
                      </c:pt>
                      <c:pt idx="18846">
                        <c:v>343.14732060445999</c:v>
                      </c:pt>
                      <c:pt idx="18847">
                        <c:v>343.13176577919103</c:v>
                      </c:pt>
                      <c:pt idx="18848">
                        <c:v>343.069327099627</c:v>
                      </c:pt>
                      <c:pt idx="18849">
                        <c:v>343.04868367183701</c:v>
                      </c:pt>
                      <c:pt idx="18850">
                        <c:v>342.974766946812</c:v>
                      </c:pt>
                      <c:pt idx="18851">
                        <c:v>342.956415438259</c:v>
                      </c:pt>
                      <c:pt idx="18852">
                        <c:v>342.87040774562098</c:v>
                      </c:pt>
                      <c:pt idx="18853">
                        <c:v>342.85269761449501</c:v>
                      </c:pt>
                      <c:pt idx="18854">
                        <c:v>342.77647252059</c:v>
                      </c:pt>
                      <c:pt idx="18855">
                        <c:v>342.72075603152501</c:v>
                      </c:pt>
                      <c:pt idx="18856">
                        <c:v>342.68432304295902</c:v>
                      </c:pt>
                      <c:pt idx="18857">
                        <c:v>342.61763828372801</c:v>
                      </c:pt>
                      <c:pt idx="18858">
                        <c:v>342.54154583104099</c:v>
                      </c:pt>
                      <c:pt idx="18859">
                        <c:v>342.51785336325003</c:v>
                      </c:pt>
                      <c:pt idx="18860">
                        <c:v>342.49640092636099</c:v>
                      </c:pt>
                      <c:pt idx="18861">
                        <c:v>342.381119331771</c:v>
                      </c:pt>
                      <c:pt idx="18862">
                        <c:v>342.37395802089299</c:v>
                      </c:pt>
                      <c:pt idx="18863">
                        <c:v>342.35710054955803</c:v>
                      </c:pt>
                      <c:pt idx="18864">
                        <c:v>342.30765088226298</c:v>
                      </c:pt>
                      <c:pt idx="18865">
                        <c:v>342.28372046543001</c:v>
                      </c:pt>
                      <c:pt idx="18866">
                        <c:v>342.277362522136</c:v>
                      </c:pt>
                      <c:pt idx="18867">
                        <c:v>342.21248426923199</c:v>
                      </c:pt>
                      <c:pt idx="18868">
                        <c:v>342.20822026234998</c:v>
                      </c:pt>
                      <c:pt idx="18869">
                        <c:v>342.20046596311602</c:v>
                      </c:pt>
                      <c:pt idx="18870">
                        <c:v>342.176423407078</c:v>
                      </c:pt>
                      <c:pt idx="18871">
                        <c:v>342.16825892063798</c:v>
                      </c:pt>
                      <c:pt idx="18872">
                        <c:v>342.16108938412702</c:v>
                      </c:pt>
                      <c:pt idx="18873">
                        <c:v>342.10669206703398</c:v>
                      </c:pt>
                      <c:pt idx="18874">
                        <c:v>342.10086850208</c:v>
                      </c:pt>
                      <c:pt idx="18875">
                        <c:v>342.093884529805</c:v>
                      </c:pt>
                      <c:pt idx="18876">
                        <c:v>341.99320607993502</c:v>
                      </c:pt>
                      <c:pt idx="18877">
                        <c:v>341.93600928310502</c:v>
                      </c:pt>
                      <c:pt idx="18878">
                        <c:v>341.881023272709</c:v>
                      </c:pt>
                      <c:pt idx="18879">
                        <c:v>341.878467517476</c:v>
                      </c:pt>
                      <c:pt idx="18880">
                        <c:v>341.78037238673102</c:v>
                      </c:pt>
                      <c:pt idx="18881">
                        <c:v>341.76754914832702</c:v>
                      </c:pt>
                      <c:pt idx="18882">
                        <c:v>341.75856961220398</c:v>
                      </c:pt>
                      <c:pt idx="18883">
                        <c:v>341.748754076539</c:v>
                      </c:pt>
                      <c:pt idx="18884">
                        <c:v>341.74415931443002</c:v>
                      </c:pt>
                      <c:pt idx="18885">
                        <c:v>341.73244717970402</c:v>
                      </c:pt>
                      <c:pt idx="18886">
                        <c:v>341.66479495629102</c:v>
                      </c:pt>
                      <c:pt idx="18887">
                        <c:v>341.57932995674503</c:v>
                      </c:pt>
                      <c:pt idx="18888">
                        <c:v>341.56133282992499</c:v>
                      </c:pt>
                      <c:pt idx="18889">
                        <c:v>341.55445076273998</c:v>
                      </c:pt>
                      <c:pt idx="18890">
                        <c:v>341.51508028092201</c:v>
                      </c:pt>
                      <c:pt idx="18891">
                        <c:v>341.49478927303602</c:v>
                      </c:pt>
                      <c:pt idx="18892">
                        <c:v>341.47305524962502</c:v>
                      </c:pt>
                      <c:pt idx="18893">
                        <c:v>341.46605756248999</c:v>
                      </c:pt>
                      <c:pt idx="18894">
                        <c:v>341.45624993052598</c:v>
                      </c:pt>
                      <c:pt idx="18895">
                        <c:v>341.44796340403201</c:v>
                      </c:pt>
                      <c:pt idx="18896">
                        <c:v>341.41901654830002</c:v>
                      </c:pt>
                      <c:pt idx="18897">
                        <c:v>341.38140768301503</c:v>
                      </c:pt>
                      <c:pt idx="18898">
                        <c:v>341.328932404228</c:v>
                      </c:pt>
                      <c:pt idx="18899">
                        <c:v>341.305372810986</c:v>
                      </c:pt>
                      <c:pt idx="18900">
                        <c:v>341.265473675978</c:v>
                      </c:pt>
                      <c:pt idx="18901">
                        <c:v>341.19875250733099</c:v>
                      </c:pt>
                      <c:pt idx="18902">
                        <c:v>341.07856444051203</c:v>
                      </c:pt>
                      <c:pt idx="18903">
                        <c:v>341.07254658234302</c:v>
                      </c:pt>
                      <c:pt idx="18904">
                        <c:v>341.04352363510901</c:v>
                      </c:pt>
                      <c:pt idx="18905">
                        <c:v>341.01584119387098</c:v>
                      </c:pt>
                      <c:pt idx="18906">
                        <c:v>341.00254532226</c:v>
                      </c:pt>
                      <c:pt idx="18907">
                        <c:v>340.998678388803</c:v>
                      </c:pt>
                      <c:pt idx="18908">
                        <c:v>340.96771526448902</c:v>
                      </c:pt>
                      <c:pt idx="18909">
                        <c:v>340.92503997339901</c:v>
                      </c:pt>
                      <c:pt idx="18910">
                        <c:v>340.877876466195</c:v>
                      </c:pt>
                      <c:pt idx="18911">
                        <c:v>340.857848337993</c:v>
                      </c:pt>
                      <c:pt idx="18912">
                        <c:v>340.83292626940801</c:v>
                      </c:pt>
                      <c:pt idx="18913">
                        <c:v>340.79483112552401</c:v>
                      </c:pt>
                      <c:pt idx="18914">
                        <c:v>340.74779065750499</c:v>
                      </c:pt>
                      <c:pt idx="18915">
                        <c:v>340.68011650621702</c:v>
                      </c:pt>
                      <c:pt idx="18916">
                        <c:v>340.60925363835298</c:v>
                      </c:pt>
                      <c:pt idx="18917">
                        <c:v>340.538740216257</c:v>
                      </c:pt>
                      <c:pt idx="18918">
                        <c:v>340.50087761617198</c:v>
                      </c:pt>
                      <c:pt idx="18919">
                        <c:v>340.47771718967198</c:v>
                      </c:pt>
                      <c:pt idx="18920">
                        <c:v>340.44129358387698</c:v>
                      </c:pt>
                      <c:pt idx="18921">
                        <c:v>340.43588585060098</c:v>
                      </c:pt>
                      <c:pt idx="18922">
                        <c:v>340.42521110018902</c:v>
                      </c:pt>
                      <c:pt idx="18923">
                        <c:v>340.26353220640101</c:v>
                      </c:pt>
                      <c:pt idx="18924">
                        <c:v>340.26124457898999</c:v>
                      </c:pt>
                      <c:pt idx="18925">
                        <c:v>340.17562206555499</c:v>
                      </c:pt>
                      <c:pt idx="18926">
                        <c:v>340.13150317684699</c:v>
                      </c:pt>
                      <c:pt idx="18927">
                        <c:v>340.09816370182898</c:v>
                      </c:pt>
                      <c:pt idx="18928">
                        <c:v>340.056634587031</c:v>
                      </c:pt>
                      <c:pt idx="18929">
                        <c:v>340.05301865619799</c:v>
                      </c:pt>
                      <c:pt idx="18930">
                        <c:v>340.050098390904</c:v>
                      </c:pt>
                      <c:pt idx="18931">
                        <c:v>339.93841539856601</c:v>
                      </c:pt>
                      <c:pt idx="18932">
                        <c:v>339.87131338719502</c:v>
                      </c:pt>
                      <c:pt idx="18933">
                        <c:v>339.848915443816</c:v>
                      </c:pt>
                      <c:pt idx="18934">
                        <c:v>339.84348995069001</c:v>
                      </c:pt>
                      <c:pt idx="18935">
                        <c:v>339.83274954288402</c:v>
                      </c:pt>
                      <c:pt idx="18936">
                        <c:v>339.78963795521901</c:v>
                      </c:pt>
                      <c:pt idx="18937">
                        <c:v>339.77884261997099</c:v>
                      </c:pt>
                      <c:pt idx="18938">
                        <c:v>339.778672334617</c:v>
                      </c:pt>
                      <c:pt idx="18939">
                        <c:v>339.77654954531198</c:v>
                      </c:pt>
                      <c:pt idx="18940">
                        <c:v>339.75072772955002</c:v>
                      </c:pt>
                      <c:pt idx="18941">
                        <c:v>339.61830674870401</c:v>
                      </c:pt>
                      <c:pt idx="18942">
                        <c:v>339.61141748805301</c:v>
                      </c:pt>
                      <c:pt idx="18943">
                        <c:v>339.60464068109798</c:v>
                      </c:pt>
                      <c:pt idx="18944">
                        <c:v>339.53590183981902</c:v>
                      </c:pt>
                      <c:pt idx="18945">
                        <c:v>339.50958369086101</c:v>
                      </c:pt>
                      <c:pt idx="18946">
                        <c:v>339.42463333303698</c:v>
                      </c:pt>
                      <c:pt idx="18947">
                        <c:v>339.40289147241202</c:v>
                      </c:pt>
                      <c:pt idx="18948">
                        <c:v>339.36046868593399</c:v>
                      </c:pt>
                      <c:pt idx="18949">
                        <c:v>339.32611983300001</c:v>
                      </c:pt>
                      <c:pt idx="18950">
                        <c:v>339.31095388928298</c:v>
                      </c:pt>
                      <c:pt idx="18951">
                        <c:v>339.25221556289603</c:v>
                      </c:pt>
                      <c:pt idx="18952">
                        <c:v>339.037622593256</c:v>
                      </c:pt>
                      <c:pt idx="18953">
                        <c:v>339.015985747211</c:v>
                      </c:pt>
                      <c:pt idx="18954">
                        <c:v>338.86573462049398</c:v>
                      </c:pt>
                      <c:pt idx="18955">
                        <c:v>338.82141665969499</c:v>
                      </c:pt>
                      <c:pt idx="18956">
                        <c:v>338.81990565191501</c:v>
                      </c:pt>
                      <c:pt idx="18957">
                        <c:v>338.81667072896403</c:v>
                      </c:pt>
                      <c:pt idx="18958">
                        <c:v>338.74846998736399</c:v>
                      </c:pt>
                      <c:pt idx="18959">
                        <c:v>338.73595095023597</c:v>
                      </c:pt>
                      <c:pt idx="18960">
                        <c:v>338.71229696309302</c:v>
                      </c:pt>
                      <c:pt idx="18961">
                        <c:v>338.70155458201401</c:v>
                      </c:pt>
                      <c:pt idx="18962">
                        <c:v>338.61666924164598</c:v>
                      </c:pt>
                      <c:pt idx="18963">
                        <c:v>338.541220168743</c:v>
                      </c:pt>
                      <c:pt idx="18964">
                        <c:v>338.54024975113202</c:v>
                      </c:pt>
                      <c:pt idx="18965">
                        <c:v>338.52471773688399</c:v>
                      </c:pt>
                      <c:pt idx="18966">
                        <c:v>338.42743850534401</c:v>
                      </c:pt>
                      <c:pt idx="18967">
                        <c:v>338.41000757988297</c:v>
                      </c:pt>
                      <c:pt idx="18968">
                        <c:v>338.37940125399899</c:v>
                      </c:pt>
                      <c:pt idx="18969">
                        <c:v>338.36331012086299</c:v>
                      </c:pt>
                      <c:pt idx="18970">
                        <c:v>338.32968861356699</c:v>
                      </c:pt>
                      <c:pt idx="18971">
                        <c:v>338.286582388314</c:v>
                      </c:pt>
                      <c:pt idx="18972">
                        <c:v>338.26348118108501</c:v>
                      </c:pt>
                      <c:pt idx="18973">
                        <c:v>338.25122759543001</c:v>
                      </c:pt>
                      <c:pt idx="18974">
                        <c:v>338.215928822237</c:v>
                      </c:pt>
                      <c:pt idx="18975">
                        <c:v>338.15690259547301</c:v>
                      </c:pt>
                      <c:pt idx="18976">
                        <c:v>338.09946639421798</c:v>
                      </c:pt>
                      <c:pt idx="18977">
                        <c:v>338.08513170199302</c:v>
                      </c:pt>
                      <c:pt idx="18978">
                        <c:v>338.07820989878797</c:v>
                      </c:pt>
                      <c:pt idx="18979">
                        <c:v>338.06112395136103</c:v>
                      </c:pt>
                      <c:pt idx="18980">
                        <c:v>338.01433686440998</c:v>
                      </c:pt>
                      <c:pt idx="18981">
                        <c:v>338.009003894096</c:v>
                      </c:pt>
                      <c:pt idx="18982">
                        <c:v>337.94105651155701</c:v>
                      </c:pt>
                      <c:pt idx="18983">
                        <c:v>337.92534753121902</c:v>
                      </c:pt>
                      <c:pt idx="18984">
                        <c:v>337.90807011283698</c:v>
                      </c:pt>
                      <c:pt idx="18985">
                        <c:v>337.83156392078399</c:v>
                      </c:pt>
                      <c:pt idx="18986">
                        <c:v>337.82604790337098</c:v>
                      </c:pt>
                      <c:pt idx="18987">
                        <c:v>337.791535648082</c:v>
                      </c:pt>
                      <c:pt idx="18988">
                        <c:v>337.761921165415</c:v>
                      </c:pt>
                      <c:pt idx="18989">
                        <c:v>337.75748283104002</c:v>
                      </c:pt>
                      <c:pt idx="18990">
                        <c:v>337.72046379123998</c:v>
                      </c:pt>
                      <c:pt idx="18991">
                        <c:v>337.58032784323802</c:v>
                      </c:pt>
                      <c:pt idx="18992">
                        <c:v>337.56140350573401</c:v>
                      </c:pt>
                      <c:pt idx="18993">
                        <c:v>337.53312554808701</c:v>
                      </c:pt>
                      <c:pt idx="18994">
                        <c:v>337.51851541097301</c:v>
                      </c:pt>
                      <c:pt idx="18995">
                        <c:v>337.429785078468</c:v>
                      </c:pt>
                      <c:pt idx="18996">
                        <c:v>337.31518995322602</c:v>
                      </c:pt>
                      <c:pt idx="18997">
                        <c:v>337.25737036717499</c:v>
                      </c:pt>
                      <c:pt idx="18998">
                        <c:v>337.25410767415099</c:v>
                      </c:pt>
                      <c:pt idx="18999">
                        <c:v>337.25354853704698</c:v>
                      </c:pt>
                      <c:pt idx="19000">
                        <c:v>337.23988679816802</c:v>
                      </c:pt>
                      <c:pt idx="19001">
                        <c:v>337.23621189861598</c:v>
                      </c:pt>
                      <c:pt idx="19002">
                        <c:v>337.22285864329302</c:v>
                      </c:pt>
                      <c:pt idx="19003">
                        <c:v>337.18836206699598</c:v>
                      </c:pt>
                      <c:pt idx="19004">
                        <c:v>337.18172799639802</c:v>
                      </c:pt>
                      <c:pt idx="19005">
                        <c:v>337.17374285568701</c:v>
                      </c:pt>
                      <c:pt idx="19006">
                        <c:v>337.144015180579</c:v>
                      </c:pt>
                      <c:pt idx="19007">
                        <c:v>337.142794388281</c:v>
                      </c:pt>
                      <c:pt idx="19008">
                        <c:v>337.127340455965</c:v>
                      </c:pt>
                      <c:pt idx="19009">
                        <c:v>337.09719198182898</c:v>
                      </c:pt>
                      <c:pt idx="19010">
                        <c:v>337.01169459259398</c:v>
                      </c:pt>
                      <c:pt idx="19011">
                        <c:v>336.97202517692898</c:v>
                      </c:pt>
                      <c:pt idx="19012">
                        <c:v>336.967404790579</c:v>
                      </c:pt>
                      <c:pt idx="19013">
                        <c:v>336.958554787141</c:v>
                      </c:pt>
                      <c:pt idx="19014">
                        <c:v>336.920758568709</c:v>
                      </c:pt>
                      <c:pt idx="19015">
                        <c:v>336.91475313831302</c:v>
                      </c:pt>
                      <c:pt idx="19016">
                        <c:v>336.84489133234598</c:v>
                      </c:pt>
                      <c:pt idx="19017">
                        <c:v>336.84356559599797</c:v>
                      </c:pt>
                      <c:pt idx="19018">
                        <c:v>336.82826687840998</c:v>
                      </c:pt>
                      <c:pt idx="19019">
                        <c:v>336.80934055144701</c:v>
                      </c:pt>
                      <c:pt idx="19020">
                        <c:v>336.70694370695202</c:v>
                      </c:pt>
                      <c:pt idx="19021">
                        <c:v>336.64265752269603</c:v>
                      </c:pt>
                      <c:pt idx="19022">
                        <c:v>336.59945697075102</c:v>
                      </c:pt>
                      <c:pt idx="19023">
                        <c:v>336.59741246669</c:v>
                      </c:pt>
                      <c:pt idx="19024">
                        <c:v>336.53995069454697</c:v>
                      </c:pt>
                      <c:pt idx="19025">
                        <c:v>336.53987064185702</c:v>
                      </c:pt>
                      <c:pt idx="19026">
                        <c:v>336.53805588149902</c:v>
                      </c:pt>
                      <c:pt idx="19027">
                        <c:v>336.53803266357801</c:v>
                      </c:pt>
                      <c:pt idx="19028">
                        <c:v>336.53674687220001</c:v>
                      </c:pt>
                      <c:pt idx="19029">
                        <c:v>336.48809602924001</c:v>
                      </c:pt>
                      <c:pt idx="19030">
                        <c:v>336.46444212240698</c:v>
                      </c:pt>
                      <c:pt idx="19031">
                        <c:v>336.46276830532997</c:v>
                      </c:pt>
                      <c:pt idx="19032">
                        <c:v>336.43826596841302</c:v>
                      </c:pt>
                      <c:pt idx="19033">
                        <c:v>336.41219177042501</c:v>
                      </c:pt>
                      <c:pt idx="19034">
                        <c:v>336.287347335981</c:v>
                      </c:pt>
                      <c:pt idx="19035">
                        <c:v>336.282098228275</c:v>
                      </c:pt>
                      <c:pt idx="19036">
                        <c:v>336.26556801894498</c:v>
                      </c:pt>
                      <c:pt idx="19037">
                        <c:v>336.239267527663</c:v>
                      </c:pt>
                      <c:pt idx="19038">
                        <c:v>336.237892100002</c:v>
                      </c:pt>
                      <c:pt idx="19039">
                        <c:v>336.16240636376</c:v>
                      </c:pt>
                      <c:pt idx="19040">
                        <c:v>336.04952709264001</c:v>
                      </c:pt>
                      <c:pt idx="19041">
                        <c:v>335.99052298065902</c:v>
                      </c:pt>
                      <c:pt idx="19042">
                        <c:v>335.84360339705802</c:v>
                      </c:pt>
                      <c:pt idx="19043">
                        <c:v>335.81936769390899</c:v>
                      </c:pt>
                      <c:pt idx="19044">
                        <c:v>335.81824077151902</c:v>
                      </c:pt>
                      <c:pt idx="19045">
                        <c:v>335.78267916868299</c:v>
                      </c:pt>
                      <c:pt idx="19046">
                        <c:v>335.77835012994598</c:v>
                      </c:pt>
                      <c:pt idx="19047">
                        <c:v>335.74740718912</c:v>
                      </c:pt>
                      <c:pt idx="19048">
                        <c:v>335.71120309571398</c:v>
                      </c:pt>
                      <c:pt idx="19049">
                        <c:v>335.70524150268699</c:v>
                      </c:pt>
                      <c:pt idx="19050">
                        <c:v>335.70380563074099</c:v>
                      </c:pt>
                      <c:pt idx="19051">
                        <c:v>335.63601160921303</c:v>
                      </c:pt>
                      <c:pt idx="19052">
                        <c:v>335.61866734710702</c:v>
                      </c:pt>
                      <c:pt idx="19053">
                        <c:v>335.61375699609101</c:v>
                      </c:pt>
                      <c:pt idx="19054">
                        <c:v>335.58465647182601</c:v>
                      </c:pt>
                      <c:pt idx="19055">
                        <c:v>335.56438302310602</c:v>
                      </c:pt>
                      <c:pt idx="19056">
                        <c:v>335.435595235797</c:v>
                      </c:pt>
                      <c:pt idx="19057">
                        <c:v>335.26720820331701</c:v>
                      </c:pt>
                      <c:pt idx="19058">
                        <c:v>335.24024253106103</c:v>
                      </c:pt>
                      <c:pt idx="19059">
                        <c:v>335.23062678072102</c:v>
                      </c:pt>
                      <c:pt idx="19060">
                        <c:v>335.21218024251198</c:v>
                      </c:pt>
                      <c:pt idx="19061">
                        <c:v>335.18053403478302</c:v>
                      </c:pt>
                      <c:pt idx="19062">
                        <c:v>335.08220528282101</c:v>
                      </c:pt>
                      <c:pt idx="19063">
                        <c:v>335.08109001134397</c:v>
                      </c:pt>
                      <c:pt idx="19064">
                        <c:v>335.04975764868999</c:v>
                      </c:pt>
                      <c:pt idx="19065">
                        <c:v>334.976349164525</c:v>
                      </c:pt>
                      <c:pt idx="19066">
                        <c:v>334.97436782725299</c:v>
                      </c:pt>
                      <c:pt idx="19067">
                        <c:v>334.93011503558199</c:v>
                      </c:pt>
                      <c:pt idx="19068">
                        <c:v>334.925384070512</c:v>
                      </c:pt>
                      <c:pt idx="19069">
                        <c:v>334.91393544182</c:v>
                      </c:pt>
                      <c:pt idx="19070">
                        <c:v>334.912982214549</c:v>
                      </c:pt>
                      <c:pt idx="19071">
                        <c:v>334.898012171311</c:v>
                      </c:pt>
                      <c:pt idx="19072">
                        <c:v>334.87488786590001</c:v>
                      </c:pt>
                      <c:pt idx="19073">
                        <c:v>334.85567292031999</c:v>
                      </c:pt>
                      <c:pt idx="19074">
                        <c:v>334.85122470551198</c:v>
                      </c:pt>
                      <c:pt idx="19075">
                        <c:v>334.813442449391</c:v>
                      </c:pt>
                      <c:pt idx="19076">
                        <c:v>334.78491251964698</c:v>
                      </c:pt>
                      <c:pt idx="19077">
                        <c:v>334.75357962217203</c:v>
                      </c:pt>
                      <c:pt idx="19078">
                        <c:v>334.71737057366499</c:v>
                      </c:pt>
                      <c:pt idx="19079">
                        <c:v>334.59134906779502</c:v>
                      </c:pt>
                      <c:pt idx="19080">
                        <c:v>334.57012126384899</c:v>
                      </c:pt>
                      <c:pt idx="19081">
                        <c:v>334.53961947148701</c:v>
                      </c:pt>
                      <c:pt idx="19082">
                        <c:v>334.53853787419399</c:v>
                      </c:pt>
                      <c:pt idx="19083">
                        <c:v>334.53472983483903</c:v>
                      </c:pt>
                      <c:pt idx="19084">
                        <c:v>334.52382717839401</c:v>
                      </c:pt>
                      <c:pt idx="19085">
                        <c:v>334.51077189996897</c:v>
                      </c:pt>
                      <c:pt idx="19086">
                        <c:v>334.48380223201798</c:v>
                      </c:pt>
                      <c:pt idx="19087">
                        <c:v>334.45049768785299</c:v>
                      </c:pt>
                      <c:pt idx="19088">
                        <c:v>334.37524260627902</c:v>
                      </c:pt>
                      <c:pt idx="19089">
                        <c:v>334.32586364943899</c:v>
                      </c:pt>
                      <c:pt idx="19090">
                        <c:v>334.27262997103099</c:v>
                      </c:pt>
                      <c:pt idx="19091">
                        <c:v>334.27155003857399</c:v>
                      </c:pt>
                      <c:pt idx="19092">
                        <c:v>334.249043296271</c:v>
                      </c:pt>
                      <c:pt idx="19093">
                        <c:v>334.15018654223599</c:v>
                      </c:pt>
                      <c:pt idx="19094">
                        <c:v>334.13038259199902</c:v>
                      </c:pt>
                      <c:pt idx="19095">
                        <c:v>333.99848645788597</c:v>
                      </c:pt>
                      <c:pt idx="19096">
                        <c:v>333.98446260451601</c:v>
                      </c:pt>
                      <c:pt idx="19097">
                        <c:v>333.97470958179002</c:v>
                      </c:pt>
                      <c:pt idx="19098">
                        <c:v>333.93191390981099</c:v>
                      </c:pt>
                      <c:pt idx="19099">
                        <c:v>333.893354405313</c:v>
                      </c:pt>
                      <c:pt idx="19100">
                        <c:v>333.85369634170797</c:v>
                      </c:pt>
                      <c:pt idx="19101">
                        <c:v>333.81745588546897</c:v>
                      </c:pt>
                      <c:pt idx="19102">
                        <c:v>333.79928369022701</c:v>
                      </c:pt>
                      <c:pt idx="19103">
                        <c:v>333.77359214129598</c:v>
                      </c:pt>
                      <c:pt idx="19104">
                        <c:v>333.73859178664298</c:v>
                      </c:pt>
                      <c:pt idx="19105">
                        <c:v>333.63284830824102</c:v>
                      </c:pt>
                      <c:pt idx="19106">
                        <c:v>333.623988528143</c:v>
                      </c:pt>
                      <c:pt idx="19107">
                        <c:v>333.59005342551399</c:v>
                      </c:pt>
                      <c:pt idx="19108">
                        <c:v>333.50558676646</c:v>
                      </c:pt>
                      <c:pt idx="19109">
                        <c:v>333.499217657521</c:v>
                      </c:pt>
                      <c:pt idx="19110">
                        <c:v>333.49384314485701</c:v>
                      </c:pt>
                      <c:pt idx="19111">
                        <c:v>333.38692079298897</c:v>
                      </c:pt>
                      <c:pt idx="19112">
                        <c:v>333.30984291665197</c:v>
                      </c:pt>
                      <c:pt idx="19113">
                        <c:v>333.30129533815398</c:v>
                      </c:pt>
                      <c:pt idx="19114">
                        <c:v>333.24048407068398</c:v>
                      </c:pt>
                      <c:pt idx="19115">
                        <c:v>333.23703540134301</c:v>
                      </c:pt>
                      <c:pt idx="19116">
                        <c:v>333.21687667640902</c:v>
                      </c:pt>
                      <c:pt idx="19117">
                        <c:v>333.21670643970401</c:v>
                      </c:pt>
                      <c:pt idx="19118">
                        <c:v>333.19061770912202</c:v>
                      </c:pt>
                      <c:pt idx="19119">
                        <c:v>333.08464254020402</c:v>
                      </c:pt>
                      <c:pt idx="19120">
                        <c:v>333.03635631276802</c:v>
                      </c:pt>
                      <c:pt idx="19121">
                        <c:v>333.01217662052102</c:v>
                      </c:pt>
                      <c:pt idx="19122">
                        <c:v>332.93223673692802</c:v>
                      </c:pt>
                      <c:pt idx="19123">
                        <c:v>332.82004228072401</c:v>
                      </c:pt>
                      <c:pt idx="19124">
                        <c:v>332.814128296246</c:v>
                      </c:pt>
                      <c:pt idx="19125">
                        <c:v>332.70444223320999</c:v>
                      </c:pt>
                      <c:pt idx="19126">
                        <c:v>332.67877343208602</c:v>
                      </c:pt>
                      <c:pt idx="19127">
                        <c:v>332.63362678678197</c:v>
                      </c:pt>
                      <c:pt idx="19128">
                        <c:v>332.62750065071401</c:v>
                      </c:pt>
                      <c:pt idx="19129">
                        <c:v>332.58331789909499</c:v>
                      </c:pt>
                      <c:pt idx="19130">
                        <c:v>332.57720802393499</c:v>
                      </c:pt>
                      <c:pt idx="19131">
                        <c:v>332.52707943450099</c:v>
                      </c:pt>
                      <c:pt idx="19132">
                        <c:v>332.49126477043598</c:v>
                      </c:pt>
                      <c:pt idx="19133">
                        <c:v>332.48817833739901</c:v>
                      </c:pt>
                      <c:pt idx="19134">
                        <c:v>332.47157776827299</c:v>
                      </c:pt>
                      <c:pt idx="19135">
                        <c:v>332.44202039756698</c:v>
                      </c:pt>
                      <c:pt idx="19136">
                        <c:v>332.39370675339899</c:v>
                      </c:pt>
                      <c:pt idx="19137">
                        <c:v>332.37147452586203</c:v>
                      </c:pt>
                      <c:pt idx="19138">
                        <c:v>332.358709838707</c:v>
                      </c:pt>
                      <c:pt idx="19139">
                        <c:v>332.35380482879498</c:v>
                      </c:pt>
                      <c:pt idx="19140">
                        <c:v>332.35224107652698</c:v>
                      </c:pt>
                      <c:pt idx="19141">
                        <c:v>332.34129445191098</c:v>
                      </c:pt>
                      <c:pt idx="19142">
                        <c:v>332.27702035750701</c:v>
                      </c:pt>
                      <c:pt idx="19143">
                        <c:v>332.24577014037402</c:v>
                      </c:pt>
                      <c:pt idx="19144">
                        <c:v>332.20308498228798</c:v>
                      </c:pt>
                      <c:pt idx="19145">
                        <c:v>332.19534415164998</c:v>
                      </c:pt>
                      <c:pt idx="19146">
                        <c:v>332.173517864443</c:v>
                      </c:pt>
                      <c:pt idx="19147">
                        <c:v>332.14720755876198</c:v>
                      </c:pt>
                      <c:pt idx="19148">
                        <c:v>332.08040783564297</c:v>
                      </c:pt>
                      <c:pt idx="19149">
                        <c:v>332.066128211874</c:v>
                      </c:pt>
                      <c:pt idx="19150">
                        <c:v>332.06382804095199</c:v>
                      </c:pt>
                      <c:pt idx="19151">
                        <c:v>332.02976472879902</c:v>
                      </c:pt>
                      <c:pt idx="19152">
                        <c:v>332.01643941298897</c:v>
                      </c:pt>
                      <c:pt idx="19153">
                        <c:v>332.01488289431899</c:v>
                      </c:pt>
                      <c:pt idx="19154">
                        <c:v>332.00853143619003</c:v>
                      </c:pt>
                      <c:pt idx="19155">
                        <c:v>331.98029699504701</c:v>
                      </c:pt>
                      <c:pt idx="19156">
                        <c:v>331.94849387449801</c:v>
                      </c:pt>
                      <c:pt idx="19157">
                        <c:v>331.92884520255399</c:v>
                      </c:pt>
                      <c:pt idx="19158">
                        <c:v>331.92387051867797</c:v>
                      </c:pt>
                      <c:pt idx="19159">
                        <c:v>331.89625444863799</c:v>
                      </c:pt>
                      <c:pt idx="19160">
                        <c:v>331.76355918395899</c:v>
                      </c:pt>
                      <c:pt idx="19161">
                        <c:v>331.71802545166099</c:v>
                      </c:pt>
                      <c:pt idx="19162">
                        <c:v>331.71204864099099</c:v>
                      </c:pt>
                      <c:pt idx="19163">
                        <c:v>331.68119006520902</c:v>
                      </c:pt>
                      <c:pt idx="19164">
                        <c:v>331.67047090061601</c:v>
                      </c:pt>
                      <c:pt idx="19165">
                        <c:v>331.66569388659099</c:v>
                      </c:pt>
                      <c:pt idx="19166">
                        <c:v>331.619392874673</c:v>
                      </c:pt>
                      <c:pt idx="19167">
                        <c:v>331.60545469153402</c:v>
                      </c:pt>
                      <c:pt idx="19168">
                        <c:v>331.59247516980201</c:v>
                      </c:pt>
                      <c:pt idx="19169">
                        <c:v>331.583487976095</c:v>
                      </c:pt>
                      <c:pt idx="19170">
                        <c:v>331.52842982245301</c:v>
                      </c:pt>
                      <c:pt idx="19171">
                        <c:v>331.50279472357897</c:v>
                      </c:pt>
                      <c:pt idx="19172">
                        <c:v>331.49323914508199</c:v>
                      </c:pt>
                      <c:pt idx="19173">
                        <c:v>331.49114138735899</c:v>
                      </c:pt>
                      <c:pt idx="19174">
                        <c:v>331.449895628371</c:v>
                      </c:pt>
                      <c:pt idx="19175">
                        <c:v>331.43439787882602</c:v>
                      </c:pt>
                      <c:pt idx="19176">
                        <c:v>331.43336384387902</c:v>
                      </c:pt>
                      <c:pt idx="19177">
                        <c:v>331.39625366380898</c:v>
                      </c:pt>
                      <c:pt idx="19178">
                        <c:v>331.39510604127997</c:v>
                      </c:pt>
                      <c:pt idx="19179">
                        <c:v>331.36217863616798</c:v>
                      </c:pt>
                      <c:pt idx="19180">
                        <c:v>331.35042941056997</c:v>
                      </c:pt>
                      <c:pt idx="19181">
                        <c:v>331.33329672728797</c:v>
                      </c:pt>
                      <c:pt idx="19182">
                        <c:v>331.290375390603</c:v>
                      </c:pt>
                      <c:pt idx="19183">
                        <c:v>331.25843772409303</c:v>
                      </c:pt>
                      <c:pt idx="19184">
                        <c:v>331.20477759713901</c:v>
                      </c:pt>
                      <c:pt idx="19185">
                        <c:v>331.20307849499102</c:v>
                      </c:pt>
                      <c:pt idx="19186">
                        <c:v>331.14082632365103</c:v>
                      </c:pt>
                      <c:pt idx="19187">
                        <c:v>331.11110748053301</c:v>
                      </c:pt>
                      <c:pt idx="19188">
                        <c:v>331.09624517374601</c:v>
                      </c:pt>
                      <c:pt idx="19189">
                        <c:v>331.09197559525802</c:v>
                      </c:pt>
                      <c:pt idx="19190">
                        <c:v>331.085737023104</c:v>
                      </c:pt>
                      <c:pt idx="19191">
                        <c:v>331.00163973956103</c:v>
                      </c:pt>
                      <c:pt idx="19192">
                        <c:v>330.90152377378803</c:v>
                      </c:pt>
                      <c:pt idx="19193">
                        <c:v>330.88414157604097</c:v>
                      </c:pt>
                      <c:pt idx="19194">
                        <c:v>330.87102979505602</c:v>
                      </c:pt>
                      <c:pt idx="19195">
                        <c:v>330.85820908425302</c:v>
                      </c:pt>
                      <c:pt idx="19196">
                        <c:v>330.813999028485</c:v>
                      </c:pt>
                      <c:pt idx="19197">
                        <c:v>330.81066562081998</c:v>
                      </c:pt>
                      <c:pt idx="19198">
                        <c:v>330.80271971192701</c:v>
                      </c:pt>
                      <c:pt idx="19199">
                        <c:v>330.77003051002299</c:v>
                      </c:pt>
                      <c:pt idx="19200">
                        <c:v>330.76659968340903</c:v>
                      </c:pt>
                      <c:pt idx="19201">
                        <c:v>330.74954581758197</c:v>
                      </c:pt>
                      <c:pt idx="19202">
                        <c:v>330.72556362741602</c:v>
                      </c:pt>
                      <c:pt idx="19203">
                        <c:v>330.64353406779099</c:v>
                      </c:pt>
                      <c:pt idx="19204">
                        <c:v>330.637785447525</c:v>
                      </c:pt>
                      <c:pt idx="19205">
                        <c:v>330.63108119167401</c:v>
                      </c:pt>
                      <c:pt idx="19206">
                        <c:v>330.624669606049</c:v>
                      </c:pt>
                      <c:pt idx="19207">
                        <c:v>330.62117995181097</c:v>
                      </c:pt>
                      <c:pt idx="19208">
                        <c:v>330.61268480818802</c:v>
                      </c:pt>
                      <c:pt idx="19209">
                        <c:v>330.60488297220502</c:v>
                      </c:pt>
                      <c:pt idx="19210">
                        <c:v>330.57668653849998</c:v>
                      </c:pt>
                      <c:pt idx="19211">
                        <c:v>330.53894228945398</c:v>
                      </c:pt>
                      <c:pt idx="19212">
                        <c:v>330.52588858869098</c:v>
                      </c:pt>
                      <c:pt idx="19213">
                        <c:v>330.51688317406501</c:v>
                      </c:pt>
                      <c:pt idx="19214">
                        <c:v>330.48658282779201</c:v>
                      </c:pt>
                      <c:pt idx="19215">
                        <c:v>330.48618253903902</c:v>
                      </c:pt>
                      <c:pt idx="19216">
                        <c:v>330.45154084294597</c:v>
                      </c:pt>
                      <c:pt idx="19217">
                        <c:v>330.43635889339203</c:v>
                      </c:pt>
                      <c:pt idx="19218">
                        <c:v>330.431887781939</c:v>
                      </c:pt>
                      <c:pt idx="19219">
                        <c:v>330.42698933661802</c:v>
                      </c:pt>
                      <c:pt idx="19220">
                        <c:v>330.42291583279098</c:v>
                      </c:pt>
                      <c:pt idx="19221">
                        <c:v>330.37180290587702</c:v>
                      </c:pt>
                      <c:pt idx="19222">
                        <c:v>330.34657819075801</c:v>
                      </c:pt>
                      <c:pt idx="19223">
                        <c:v>330.29992090684698</c:v>
                      </c:pt>
                      <c:pt idx="19224">
                        <c:v>330.23574264139899</c:v>
                      </c:pt>
                      <c:pt idx="19225">
                        <c:v>330.22190909641301</c:v>
                      </c:pt>
                      <c:pt idx="19226">
                        <c:v>330.16857646941997</c:v>
                      </c:pt>
                      <c:pt idx="19227">
                        <c:v>330.16780074046699</c:v>
                      </c:pt>
                      <c:pt idx="19228">
                        <c:v>330.11454881651503</c:v>
                      </c:pt>
                      <c:pt idx="19229">
                        <c:v>330.10893992747202</c:v>
                      </c:pt>
                      <c:pt idx="19230">
                        <c:v>330.07902217257902</c:v>
                      </c:pt>
                      <c:pt idx="19231">
                        <c:v>330.05509316331302</c:v>
                      </c:pt>
                      <c:pt idx="19232">
                        <c:v>330.03798301638</c:v>
                      </c:pt>
                      <c:pt idx="19233">
                        <c:v>330.02642636272299</c:v>
                      </c:pt>
                      <c:pt idx="19234">
                        <c:v>330.00822498044499</c:v>
                      </c:pt>
                      <c:pt idx="19235">
                        <c:v>329.98869917184402</c:v>
                      </c:pt>
                      <c:pt idx="19236">
                        <c:v>329.988134933276</c:v>
                      </c:pt>
                      <c:pt idx="19237">
                        <c:v>329.984444553782</c:v>
                      </c:pt>
                      <c:pt idx="19238">
                        <c:v>329.95022766467099</c:v>
                      </c:pt>
                      <c:pt idx="19239">
                        <c:v>329.911022766504</c:v>
                      </c:pt>
                      <c:pt idx="19240">
                        <c:v>329.88030654642199</c:v>
                      </c:pt>
                      <c:pt idx="19241">
                        <c:v>329.86012325299203</c:v>
                      </c:pt>
                      <c:pt idx="19242">
                        <c:v>329.82850323087501</c:v>
                      </c:pt>
                      <c:pt idx="19243">
                        <c:v>329.81553701751602</c:v>
                      </c:pt>
                      <c:pt idx="19244">
                        <c:v>329.776713954645</c:v>
                      </c:pt>
                      <c:pt idx="19245">
                        <c:v>329.76570511478701</c:v>
                      </c:pt>
                      <c:pt idx="19246">
                        <c:v>329.75997906446202</c:v>
                      </c:pt>
                      <c:pt idx="19247">
                        <c:v>329.734937048917</c:v>
                      </c:pt>
                      <c:pt idx="19248">
                        <c:v>329.664783974469</c:v>
                      </c:pt>
                      <c:pt idx="19249">
                        <c:v>329.63962969597901</c:v>
                      </c:pt>
                      <c:pt idx="19250">
                        <c:v>329.622028703924</c:v>
                      </c:pt>
                      <c:pt idx="19251">
                        <c:v>329.621672443367</c:v>
                      </c:pt>
                      <c:pt idx="19252">
                        <c:v>329.58920981615398</c:v>
                      </c:pt>
                      <c:pt idx="19253">
                        <c:v>329.58287690686399</c:v>
                      </c:pt>
                      <c:pt idx="19254">
                        <c:v>329.57250245995601</c:v>
                      </c:pt>
                      <c:pt idx="19255">
                        <c:v>329.55386153140898</c:v>
                      </c:pt>
                      <c:pt idx="19256">
                        <c:v>329.552124050771</c:v>
                      </c:pt>
                      <c:pt idx="19257">
                        <c:v>329.55113506215503</c:v>
                      </c:pt>
                      <c:pt idx="19258">
                        <c:v>329.518290898435</c:v>
                      </c:pt>
                      <c:pt idx="19259">
                        <c:v>329.51265816420999</c:v>
                      </c:pt>
                      <c:pt idx="19260">
                        <c:v>329.48121849857802</c:v>
                      </c:pt>
                      <c:pt idx="19261">
                        <c:v>329.47832908470002</c:v>
                      </c:pt>
                      <c:pt idx="19262">
                        <c:v>329.47042330294602</c:v>
                      </c:pt>
                      <c:pt idx="19263">
                        <c:v>329.43222585567298</c:v>
                      </c:pt>
                      <c:pt idx="19264">
                        <c:v>329.43065150847798</c:v>
                      </c:pt>
                      <c:pt idx="19265">
                        <c:v>329.41247135773898</c:v>
                      </c:pt>
                      <c:pt idx="19266">
                        <c:v>329.41028894860199</c:v>
                      </c:pt>
                      <c:pt idx="19267">
                        <c:v>329.38263812286499</c:v>
                      </c:pt>
                      <c:pt idx="19268">
                        <c:v>329.36923048939201</c:v>
                      </c:pt>
                      <c:pt idx="19269">
                        <c:v>329.36789144421999</c:v>
                      </c:pt>
                      <c:pt idx="19270">
                        <c:v>329.36532235890098</c:v>
                      </c:pt>
                      <c:pt idx="19271">
                        <c:v>329.350077552475</c:v>
                      </c:pt>
                      <c:pt idx="19272">
                        <c:v>329.34965041921498</c:v>
                      </c:pt>
                      <c:pt idx="19273">
                        <c:v>329.32345758513901</c:v>
                      </c:pt>
                      <c:pt idx="19274">
                        <c:v>329.31756474466602</c:v>
                      </c:pt>
                      <c:pt idx="19275">
                        <c:v>329.308396003258</c:v>
                      </c:pt>
                      <c:pt idx="19276">
                        <c:v>329.30315400562398</c:v>
                      </c:pt>
                      <c:pt idx="19277">
                        <c:v>329.26990895487597</c:v>
                      </c:pt>
                      <c:pt idx="19278">
                        <c:v>329.24537154061397</c:v>
                      </c:pt>
                      <c:pt idx="19279">
                        <c:v>329.22383741874302</c:v>
                      </c:pt>
                      <c:pt idx="19280">
                        <c:v>329.21826006380098</c:v>
                      </c:pt>
                      <c:pt idx="19281">
                        <c:v>329.20275531119597</c:v>
                      </c:pt>
                      <c:pt idx="19282">
                        <c:v>329.17352314409499</c:v>
                      </c:pt>
                      <c:pt idx="19283">
                        <c:v>329.16624087408002</c:v>
                      </c:pt>
                      <c:pt idx="19284">
                        <c:v>329.15529615187899</c:v>
                      </c:pt>
                      <c:pt idx="19285">
                        <c:v>329.14773048039001</c:v>
                      </c:pt>
                      <c:pt idx="19286">
                        <c:v>329.13406303475</c:v>
                      </c:pt>
                      <c:pt idx="19287">
                        <c:v>329.12495359614002</c:v>
                      </c:pt>
                      <c:pt idx="19288">
                        <c:v>329.11841301171899</c:v>
                      </c:pt>
                      <c:pt idx="19289">
                        <c:v>329.10865813946901</c:v>
                      </c:pt>
                      <c:pt idx="19290">
                        <c:v>329.09776353373701</c:v>
                      </c:pt>
                      <c:pt idx="19291">
                        <c:v>329.04358537090798</c:v>
                      </c:pt>
                      <c:pt idx="19292">
                        <c:v>329.04083449595203</c:v>
                      </c:pt>
                      <c:pt idx="19293">
                        <c:v>329.03417456023698</c:v>
                      </c:pt>
                      <c:pt idx="19294">
                        <c:v>329.01206778526301</c:v>
                      </c:pt>
                      <c:pt idx="19295">
                        <c:v>329.000467192217</c:v>
                      </c:pt>
                      <c:pt idx="19296">
                        <c:v>328.991103659994</c:v>
                      </c:pt>
                      <c:pt idx="19297">
                        <c:v>328.99005739644701</c:v>
                      </c:pt>
                      <c:pt idx="19298">
                        <c:v>328.91617033514501</c:v>
                      </c:pt>
                      <c:pt idx="19299">
                        <c:v>328.85681595525898</c:v>
                      </c:pt>
                      <c:pt idx="19300">
                        <c:v>328.83412209869101</c:v>
                      </c:pt>
                      <c:pt idx="19301">
                        <c:v>328.78627052599199</c:v>
                      </c:pt>
                      <c:pt idx="19302">
                        <c:v>328.77695864942598</c:v>
                      </c:pt>
                      <c:pt idx="19303">
                        <c:v>328.75789707665098</c:v>
                      </c:pt>
                      <c:pt idx="19304">
                        <c:v>328.74867891861197</c:v>
                      </c:pt>
                      <c:pt idx="19305">
                        <c:v>328.721388029948</c:v>
                      </c:pt>
                      <c:pt idx="19306">
                        <c:v>328.71899442507703</c:v>
                      </c:pt>
                      <c:pt idx="19307">
                        <c:v>328.70922661619699</c:v>
                      </c:pt>
                      <c:pt idx="19308">
                        <c:v>328.707914674699</c:v>
                      </c:pt>
                      <c:pt idx="19309">
                        <c:v>328.698851714417</c:v>
                      </c:pt>
                      <c:pt idx="19310">
                        <c:v>328.67523886197199</c:v>
                      </c:pt>
                      <c:pt idx="19311">
                        <c:v>328.667037477696</c:v>
                      </c:pt>
                      <c:pt idx="19312">
                        <c:v>328.61475256364702</c:v>
                      </c:pt>
                      <c:pt idx="19313">
                        <c:v>328.60853620231302</c:v>
                      </c:pt>
                      <c:pt idx="19314">
                        <c:v>328.58589406847699</c:v>
                      </c:pt>
                      <c:pt idx="19315">
                        <c:v>328.57123366292598</c:v>
                      </c:pt>
                      <c:pt idx="19316">
                        <c:v>328.55350043517598</c:v>
                      </c:pt>
                      <c:pt idx="19317">
                        <c:v>328.55017819681302</c:v>
                      </c:pt>
                      <c:pt idx="19318">
                        <c:v>328.51712721279102</c:v>
                      </c:pt>
                      <c:pt idx="19319">
                        <c:v>328.506645700501</c:v>
                      </c:pt>
                      <c:pt idx="19320">
                        <c:v>328.43551872749401</c:v>
                      </c:pt>
                      <c:pt idx="19321">
                        <c:v>328.39909682476298</c:v>
                      </c:pt>
                      <c:pt idx="19322">
                        <c:v>328.38161683157603</c:v>
                      </c:pt>
                      <c:pt idx="19323">
                        <c:v>328.36886096136402</c:v>
                      </c:pt>
                      <c:pt idx="19324">
                        <c:v>328.36009495602298</c:v>
                      </c:pt>
                      <c:pt idx="19325">
                        <c:v>328.27362889570799</c:v>
                      </c:pt>
                      <c:pt idx="19326">
                        <c:v>328.25892728423798</c:v>
                      </c:pt>
                      <c:pt idx="19327">
                        <c:v>328.23351674847999</c:v>
                      </c:pt>
                      <c:pt idx="19328">
                        <c:v>328.22489479322201</c:v>
                      </c:pt>
                      <c:pt idx="19329">
                        <c:v>328.22339173256501</c:v>
                      </c:pt>
                      <c:pt idx="19330">
                        <c:v>328.13306712779399</c:v>
                      </c:pt>
                      <c:pt idx="19331">
                        <c:v>328.129506139098</c:v>
                      </c:pt>
                      <c:pt idx="19332">
                        <c:v>328.11184310345197</c:v>
                      </c:pt>
                      <c:pt idx="19333">
                        <c:v>328.07637088539798</c:v>
                      </c:pt>
                      <c:pt idx="19334">
                        <c:v>328.07040677690401</c:v>
                      </c:pt>
                      <c:pt idx="19335">
                        <c:v>328.05407123935697</c:v>
                      </c:pt>
                      <c:pt idx="19336">
                        <c:v>327.969253133476</c:v>
                      </c:pt>
                      <c:pt idx="19337">
                        <c:v>327.96299371622302</c:v>
                      </c:pt>
                      <c:pt idx="19338">
                        <c:v>327.94533542599203</c:v>
                      </c:pt>
                      <c:pt idx="19339">
                        <c:v>327.91783299066702</c:v>
                      </c:pt>
                      <c:pt idx="19340">
                        <c:v>327.91097040900598</c:v>
                      </c:pt>
                      <c:pt idx="19341">
                        <c:v>327.90929483378</c:v>
                      </c:pt>
                      <c:pt idx="19342">
                        <c:v>327.90548974300799</c:v>
                      </c:pt>
                      <c:pt idx="19343">
                        <c:v>327.901984862392</c:v>
                      </c:pt>
                      <c:pt idx="19344">
                        <c:v>327.88607230687597</c:v>
                      </c:pt>
                      <c:pt idx="19345">
                        <c:v>327.88156638446998</c:v>
                      </c:pt>
                      <c:pt idx="19346">
                        <c:v>327.867916927306</c:v>
                      </c:pt>
                      <c:pt idx="19347">
                        <c:v>327.86363532330103</c:v>
                      </c:pt>
                      <c:pt idx="19348">
                        <c:v>327.831498148582</c:v>
                      </c:pt>
                      <c:pt idx="19349">
                        <c:v>327.81064593760601</c:v>
                      </c:pt>
                      <c:pt idx="19350">
                        <c:v>327.74743241603801</c:v>
                      </c:pt>
                      <c:pt idx="19351">
                        <c:v>327.74687664647001</c:v>
                      </c:pt>
                      <c:pt idx="19352">
                        <c:v>327.73537770439998</c:v>
                      </c:pt>
                      <c:pt idx="19353">
                        <c:v>327.72285739087198</c:v>
                      </c:pt>
                      <c:pt idx="19354">
                        <c:v>327.68126275924902</c:v>
                      </c:pt>
                      <c:pt idx="19355">
                        <c:v>327.67495616453601</c:v>
                      </c:pt>
                      <c:pt idx="19356">
                        <c:v>327.66762865527699</c:v>
                      </c:pt>
                      <c:pt idx="19357">
                        <c:v>327.66009993713698</c:v>
                      </c:pt>
                      <c:pt idx="19358">
                        <c:v>327.61969321521798</c:v>
                      </c:pt>
                      <c:pt idx="19359">
                        <c:v>327.58459114453001</c:v>
                      </c:pt>
                      <c:pt idx="19360">
                        <c:v>327.55759994439899</c:v>
                      </c:pt>
                      <c:pt idx="19361">
                        <c:v>327.51666686568097</c:v>
                      </c:pt>
                      <c:pt idx="19362">
                        <c:v>327.48529825299801</c:v>
                      </c:pt>
                      <c:pt idx="19363">
                        <c:v>327.45994821118501</c:v>
                      </c:pt>
                      <c:pt idx="19364">
                        <c:v>327.43009396848902</c:v>
                      </c:pt>
                      <c:pt idx="19365">
                        <c:v>327.42852776985399</c:v>
                      </c:pt>
                      <c:pt idx="19366">
                        <c:v>327.42832343462999</c:v>
                      </c:pt>
                      <c:pt idx="19367">
                        <c:v>327.37931001935101</c:v>
                      </c:pt>
                      <c:pt idx="19368">
                        <c:v>327.373356288406</c:v>
                      </c:pt>
                      <c:pt idx="19369">
                        <c:v>327.36333336666701</c:v>
                      </c:pt>
                      <c:pt idx="19370">
                        <c:v>327.35965453166602</c:v>
                      </c:pt>
                      <c:pt idx="19371">
                        <c:v>327.35660664207597</c:v>
                      </c:pt>
                      <c:pt idx="19372">
                        <c:v>327.333353884497</c:v>
                      </c:pt>
                      <c:pt idx="19373">
                        <c:v>327.32188715549501</c:v>
                      </c:pt>
                      <c:pt idx="19374">
                        <c:v>327.31432604545398</c:v>
                      </c:pt>
                      <c:pt idx="19375">
                        <c:v>327.29946225549298</c:v>
                      </c:pt>
                      <c:pt idx="19376">
                        <c:v>327.29616346230898</c:v>
                      </c:pt>
                      <c:pt idx="19377">
                        <c:v>327.27513494218601</c:v>
                      </c:pt>
                      <c:pt idx="19378">
                        <c:v>327.24163237056399</c:v>
                      </c:pt>
                      <c:pt idx="19379">
                        <c:v>327.23728228027301</c:v>
                      </c:pt>
                      <c:pt idx="19380">
                        <c:v>327.23058104255398</c:v>
                      </c:pt>
                      <c:pt idx="19381">
                        <c:v>327.185372105216</c:v>
                      </c:pt>
                      <c:pt idx="19382">
                        <c:v>327.17645733470403</c:v>
                      </c:pt>
                      <c:pt idx="19383">
                        <c:v>327.17027519548998</c:v>
                      </c:pt>
                      <c:pt idx="19384">
                        <c:v>327.15868694708701</c:v>
                      </c:pt>
                      <c:pt idx="19385">
                        <c:v>327.15576673661002</c:v>
                      </c:pt>
                      <c:pt idx="19386">
                        <c:v>327.116638795222</c:v>
                      </c:pt>
                      <c:pt idx="19387">
                        <c:v>327.112150812077</c:v>
                      </c:pt>
                      <c:pt idx="19388">
                        <c:v>327.10822501892699</c:v>
                      </c:pt>
                      <c:pt idx="19389">
                        <c:v>327.09728425747198</c:v>
                      </c:pt>
                      <c:pt idx="19390">
                        <c:v>327.097172454636</c:v>
                      </c:pt>
                      <c:pt idx="19391">
                        <c:v>327.08267621916298</c:v>
                      </c:pt>
                      <c:pt idx="19392">
                        <c:v>327.075188117859</c:v>
                      </c:pt>
                      <c:pt idx="19393">
                        <c:v>327.07487969612902</c:v>
                      </c:pt>
                      <c:pt idx="19394">
                        <c:v>327.06841327951798</c:v>
                      </c:pt>
                      <c:pt idx="19395">
                        <c:v>327.05930565806</c:v>
                      </c:pt>
                      <c:pt idx="19396">
                        <c:v>327.05019191938197</c:v>
                      </c:pt>
                      <c:pt idx="19397">
                        <c:v>327.037635859906</c:v>
                      </c:pt>
                      <c:pt idx="19398">
                        <c:v>327.00822242232499</c:v>
                      </c:pt>
                      <c:pt idx="19399">
                        <c:v>326.97594520314601</c:v>
                      </c:pt>
                      <c:pt idx="19400">
                        <c:v>326.928189870891</c:v>
                      </c:pt>
                      <c:pt idx="19401">
                        <c:v>326.92074367413801</c:v>
                      </c:pt>
                      <c:pt idx="19402">
                        <c:v>326.89034051421203</c:v>
                      </c:pt>
                      <c:pt idx="19403">
                        <c:v>326.89030126042798</c:v>
                      </c:pt>
                      <c:pt idx="19404">
                        <c:v>326.889841844317</c:v>
                      </c:pt>
                      <c:pt idx="19405">
                        <c:v>326.88321892781698</c:v>
                      </c:pt>
                      <c:pt idx="19406">
                        <c:v>326.87326136352698</c:v>
                      </c:pt>
                      <c:pt idx="19407">
                        <c:v>326.86827544783802</c:v>
                      </c:pt>
                      <c:pt idx="19408">
                        <c:v>326.84001472172099</c:v>
                      </c:pt>
                      <c:pt idx="19409">
                        <c:v>326.71151761649998</c:v>
                      </c:pt>
                      <c:pt idx="19410">
                        <c:v>326.689593051386</c:v>
                      </c:pt>
                      <c:pt idx="19411">
                        <c:v>326.680996317373</c:v>
                      </c:pt>
                      <c:pt idx="19412">
                        <c:v>326.66888214468503</c:v>
                      </c:pt>
                      <c:pt idx="19413">
                        <c:v>326.66868228583297</c:v>
                      </c:pt>
                      <c:pt idx="19414">
                        <c:v>326.63982622275699</c:v>
                      </c:pt>
                      <c:pt idx="19415">
                        <c:v>326.614787948068</c:v>
                      </c:pt>
                      <c:pt idx="19416">
                        <c:v>326.57510447306601</c:v>
                      </c:pt>
                      <c:pt idx="19417">
                        <c:v>326.571597344427</c:v>
                      </c:pt>
                      <c:pt idx="19418">
                        <c:v>326.568079046702</c:v>
                      </c:pt>
                      <c:pt idx="19419">
                        <c:v>326.55659352252502</c:v>
                      </c:pt>
                      <c:pt idx="19420">
                        <c:v>326.54891116835699</c:v>
                      </c:pt>
                      <c:pt idx="19421">
                        <c:v>326.51680272533099</c:v>
                      </c:pt>
                      <c:pt idx="19422">
                        <c:v>326.46353864252302</c:v>
                      </c:pt>
                      <c:pt idx="19423">
                        <c:v>326.46183267378001</c:v>
                      </c:pt>
                      <c:pt idx="19424">
                        <c:v>326.43527894205999</c:v>
                      </c:pt>
                      <c:pt idx="19425">
                        <c:v>326.432436240632</c:v>
                      </c:pt>
                      <c:pt idx="19426">
                        <c:v>326.42331277870699</c:v>
                      </c:pt>
                      <c:pt idx="19427">
                        <c:v>326.42041037382</c:v>
                      </c:pt>
                      <c:pt idx="19428">
                        <c:v>326.41021359250101</c:v>
                      </c:pt>
                      <c:pt idx="19429">
                        <c:v>326.37341908287902</c:v>
                      </c:pt>
                      <c:pt idx="19430">
                        <c:v>326.350114675459</c:v>
                      </c:pt>
                      <c:pt idx="19431">
                        <c:v>326.34013076331502</c:v>
                      </c:pt>
                      <c:pt idx="19432">
                        <c:v>326.30690858038298</c:v>
                      </c:pt>
                      <c:pt idx="19433">
                        <c:v>326.30543475161301</c:v>
                      </c:pt>
                      <c:pt idx="19434">
                        <c:v>326.27473877151499</c:v>
                      </c:pt>
                      <c:pt idx="19435">
                        <c:v>326.26617428003198</c:v>
                      </c:pt>
                      <c:pt idx="19436">
                        <c:v>326.25838189209401</c:v>
                      </c:pt>
                      <c:pt idx="19437">
                        <c:v>326.22353528013701</c:v>
                      </c:pt>
                      <c:pt idx="19438">
                        <c:v>326.22287810397597</c:v>
                      </c:pt>
                      <c:pt idx="19439">
                        <c:v>326.21539501547102</c:v>
                      </c:pt>
                      <c:pt idx="19440">
                        <c:v>326.19401809856799</c:v>
                      </c:pt>
                      <c:pt idx="19441">
                        <c:v>326.18502489508597</c:v>
                      </c:pt>
                      <c:pt idx="19442">
                        <c:v>326.15450800572199</c:v>
                      </c:pt>
                      <c:pt idx="19443">
                        <c:v>326.14506321859898</c:v>
                      </c:pt>
                      <c:pt idx="19444">
                        <c:v>326.113089621244</c:v>
                      </c:pt>
                      <c:pt idx="19445">
                        <c:v>326.09598186213299</c:v>
                      </c:pt>
                      <c:pt idx="19446">
                        <c:v>326.06291135186399</c:v>
                      </c:pt>
                      <c:pt idx="19447">
                        <c:v>326.05610868722198</c:v>
                      </c:pt>
                      <c:pt idx="19448">
                        <c:v>326.05139348089102</c:v>
                      </c:pt>
                      <c:pt idx="19449">
                        <c:v>326.028696918891</c:v>
                      </c:pt>
                      <c:pt idx="19450">
                        <c:v>326.02721814695099</c:v>
                      </c:pt>
                      <c:pt idx="19451">
                        <c:v>325.99168807421302</c:v>
                      </c:pt>
                      <c:pt idx="19452">
                        <c:v>325.98840076693301</c:v>
                      </c:pt>
                      <c:pt idx="19453">
                        <c:v>325.95072929946502</c:v>
                      </c:pt>
                      <c:pt idx="19454">
                        <c:v>325.93913812829999</c:v>
                      </c:pt>
                      <c:pt idx="19455">
                        <c:v>325.91164495988698</c:v>
                      </c:pt>
                      <c:pt idx="19456">
                        <c:v>325.90460991980399</c:v>
                      </c:pt>
                      <c:pt idx="19457">
                        <c:v>325.89179269186502</c:v>
                      </c:pt>
                      <c:pt idx="19458">
                        <c:v>325.891213518109</c:v>
                      </c:pt>
                      <c:pt idx="19459">
                        <c:v>325.885815864412</c:v>
                      </c:pt>
                      <c:pt idx="19460">
                        <c:v>325.86856004639498</c:v>
                      </c:pt>
                      <c:pt idx="19461">
                        <c:v>325.86092388931598</c:v>
                      </c:pt>
                      <c:pt idx="19462">
                        <c:v>325.86002185536398</c:v>
                      </c:pt>
                      <c:pt idx="19463">
                        <c:v>325.854559938965</c:v>
                      </c:pt>
                      <c:pt idx="19464">
                        <c:v>325.839504009265</c:v>
                      </c:pt>
                      <c:pt idx="19465">
                        <c:v>325.78016515237198</c:v>
                      </c:pt>
                      <c:pt idx="19466">
                        <c:v>325.77335667697298</c:v>
                      </c:pt>
                      <c:pt idx="19467">
                        <c:v>325.74994197580003</c:v>
                      </c:pt>
                      <c:pt idx="19468">
                        <c:v>325.71129645692901</c:v>
                      </c:pt>
                      <c:pt idx="19469">
                        <c:v>325.70460170449297</c:v>
                      </c:pt>
                      <c:pt idx="19470">
                        <c:v>325.664071572539</c:v>
                      </c:pt>
                      <c:pt idx="19471">
                        <c:v>325.627082611221</c:v>
                      </c:pt>
                      <c:pt idx="19472">
                        <c:v>325.62435756946599</c:v>
                      </c:pt>
                      <c:pt idx="19473">
                        <c:v>325.59912966837902</c:v>
                      </c:pt>
                      <c:pt idx="19474">
                        <c:v>325.58071593919601</c:v>
                      </c:pt>
                      <c:pt idx="19475">
                        <c:v>325.54688923377</c:v>
                      </c:pt>
                      <c:pt idx="19476">
                        <c:v>325.544980041195</c:v>
                      </c:pt>
                      <c:pt idx="19477">
                        <c:v>325.534952455243</c:v>
                      </c:pt>
                      <c:pt idx="19478">
                        <c:v>325.52004361439703</c:v>
                      </c:pt>
                      <c:pt idx="19479">
                        <c:v>325.51510261566301</c:v>
                      </c:pt>
                      <c:pt idx="19480">
                        <c:v>325.51207909477</c:v>
                      </c:pt>
                      <c:pt idx="19481">
                        <c:v>325.49770711184499</c:v>
                      </c:pt>
                      <c:pt idx="19482">
                        <c:v>325.476805648256</c:v>
                      </c:pt>
                      <c:pt idx="19483">
                        <c:v>325.47064870010098</c:v>
                      </c:pt>
                      <c:pt idx="19484">
                        <c:v>325.47063332374398</c:v>
                      </c:pt>
                      <c:pt idx="19485">
                        <c:v>325.470627339251</c:v>
                      </c:pt>
                      <c:pt idx="19486">
                        <c:v>325.46769516573897</c:v>
                      </c:pt>
                      <c:pt idx="19487">
                        <c:v>325.45809448359603</c:v>
                      </c:pt>
                      <c:pt idx="19488">
                        <c:v>325.45098222394103</c:v>
                      </c:pt>
                      <c:pt idx="19489">
                        <c:v>325.44025732974097</c:v>
                      </c:pt>
                      <c:pt idx="19490">
                        <c:v>325.43287046611101</c:v>
                      </c:pt>
                      <c:pt idx="19491">
                        <c:v>325.39188495583198</c:v>
                      </c:pt>
                      <c:pt idx="19492">
                        <c:v>325.39083235879099</c:v>
                      </c:pt>
                      <c:pt idx="19493">
                        <c:v>325.38269608887202</c:v>
                      </c:pt>
                      <c:pt idx="19494">
                        <c:v>325.35947605838999</c:v>
                      </c:pt>
                      <c:pt idx="19495">
                        <c:v>325.35364756091599</c:v>
                      </c:pt>
                      <c:pt idx="19496">
                        <c:v>325.34839138881398</c:v>
                      </c:pt>
                      <c:pt idx="19497">
                        <c:v>325.33890295983701</c:v>
                      </c:pt>
                      <c:pt idx="19498">
                        <c:v>325.33852577044098</c:v>
                      </c:pt>
                      <c:pt idx="19499">
                        <c:v>325.32198440908297</c:v>
                      </c:pt>
                      <c:pt idx="19500">
                        <c:v>325.31743563167498</c:v>
                      </c:pt>
                      <c:pt idx="19501">
                        <c:v>325.30757677942802</c:v>
                      </c:pt>
                      <c:pt idx="19502">
                        <c:v>325.30436290079598</c:v>
                      </c:pt>
                      <c:pt idx="19503">
                        <c:v>325.29568031960599</c:v>
                      </c:pt>
                      <c:pt idx="19504">
                        <c:v>325.26478721457499</c:v>
                      </c:pt>
                      <c:pt idx="19505">
                        <c:v>325.264473256928</c:v>
                      </c:pt>
                      <c:pt idx="19506">
                        <c:v>325.26329388239498</c:v>
                      </c:pt>
                      <c:pt idx="19507">
                        <c:v>325.25526019892197</c:v>
                      </c:pt>
                      <c:pt idx="19508">
                        <c:v>325.24894735274302</c:v>
                      </c:pt>
                      <c:pt idx="19509">
                        <c:v>325.22562643931201</c:v>
                      </c:pt>
                      <c:pt idx="19510">
                        <c:v>325.22489803686</c:v>
                      </c:pt>
                      <c:pt idx="19511">
                        <c:v>325.21868570640299</c:v>
                      </c:pt>
                      <c:pt idx="19512">
                        <c:v>325.213747535712</c:v>
                      </c:pt>
                      <c:pt idx="19513">
                        <c:v>325.20042363929298</c:v>
                      </c:pt>
                      <c:pt idx="19514">
                        <c:v>325.20007841326401</c:v>
                      </c:pt>
                      <c:pt idx="19515">
                        <c:v>325.167916464288</c:v>
                      </c:pt>
                      <c:pt idx="19516">
                        <c:v>325.16709946224802</c:v>
                      </c:pt>
                      <c:pt idx="19517">
                        <c:v>325.16626560558097</c:v>
                      </c:pt>
                      <c:pt idx="19518">
                        <c:v>325.16456154182401</c:v>
                      </c:pt>
                      <c:pt idx="19519">
                        <c:v>325.16191507499298</c:v>
                      </c:pt>
                      <c:pt idx="19520">
                        <c:v>325.14949393322098</c:v>
                      </c:pt>
                      <c:pt idx="19521">
                        <c:v>325.13624240658203</c:v>
                      </c:pt>
                      <c:pt idx="19522">
                        <c:v>325.11202179175598</c:v>
                      </c:pt>
                      <c:pt idx="19523">
                        <c:v>325.110308916382</c:v>
                      </c:pt>
                      <c:pt idx="19524">
                        <c:v>325.05605073565101</c:v>
                      </c:pt>
                      <c:pt idx="19525">
                        <c:v>325.050802510408</c:v>
                      </c:pt>
                      <c:pt idx="19526">
                        <c:v>325.02903191530902</c:v>
                      </c:pt>
                      <c:pt idx="19527">
                        <c:v>325.02355443816498</c:v>
                      </c:pt>
                      <c:pt idx="19528">
                        <c:v>325.02143672939798</c:v>
                      </c:pt>
                      <c:pt idx="19529">
                        <c:v>325.01953692630798</c:v>
                      </c:pt>
                      <c:pt idx="19530">
                        <c:v>325.00003665913601</c:v>
                      </c:pt>
                      <c:pt idx="19531">
                        <c:v>324.993532556204</c:v>
                      </c:pt>
                      <c:pt idx="19532">
                        <c:v>324.97831936417401</c:v>
                      </c:pt>
                      <c:pt idx="19533">
                        <c:v>324.96996264613102</c:v>
                      </c:pt>
                      <c:pt idx="19534">
                        <c:v>324.95269487214102</c:v>
                      </c:pt>
                      <c:pt idx="19535">
                        <c:v>324.94202038529397</c:v>
                      </c:pt>
                      <c:pt idx="19536">
                        <c:v>324.94179592343102</c:v>
                      </c:pt>
                      <c:pt idx="19537">
                        <c:v>324.93147412053202</c:v>
                      </c:pt>
                      <c:pt idx="19538">
                        <c:v>324.92823043409498</c:v>
                      </c:pt>
                      <c:pt idx="19539">
                        <c:v>324.92478369498599</c:v>
                      </c:pt>
                      <c:pt idx="19540">
                        <c:v>324.9207035979</c:v>
                      </c:pt>
                      <c:pt idx="19541">
                        <c:v>324.91997063323799</c:v>
                      </c:pt>
                      <c:pt idx="19542">
                        <c:v>324.91159915072598</c:v>
                      </c:pt>
                      <c:pt idx="19543">
                        <c:v>324.90721112204602</c:v>
                      </c:pt>
                      <c:pt idx="19544">
                        <c:v>324.89847571449502</c:v>
                      </c:pt>
                      <c:pt idx="19545">
                        <c:v>324.884756511408</c:v>
                      </c:pt>
                      <c:pt idx="19546">
                        <c:v>324.88071532225501</c:v>
                      </c:pt>
                      <c:pt idx="19547">
                        <c:v>324.87468609906801</c:v>
                      </c:pt>
                      <c:pt idx="19548">
                        <c:v>324.874571630704</c:v>
                      </c:pt>
                      <c:pt idx="19549">
                        <c:v>324.85198561630301</c:v>
                      </c:pt>
                      <c:pt idx="19550">
                        <c:v>324.84475282425097</c:v>
                      </c:pt>
                      <c:pt idx="19551">
                        <c:v>324.84336499710702</c:v>
                      </c:pt>
                      <c:pt idx="19552">
                        <c:v>324.82162999286697</c:v>
                      </c:pt>
                      <c:pt idx="19553">
                        <c:v>324.77713565162202</c:v>
                      </c:pt>
                      <c:pt idx="19554">
                        <c:v>324.77688073796298</c:v>
                      </c:pt>
                      <c:pt idx="19555">
                        <c:v>324.77408143372202</c:v>
                      </c:pt>
                      <c:pt idx="19556">
                        <c:v>324.77156368669898</c:v>
                      </c:pt>
                      <c:pt idx="19557">
                        <c:v>324.764255668391</c:v>
                      </c:pt>
                      <c:pt idx="19558">
                        <c:v>324.76357938282899</c:v>
                      </c:pt>
                      <c:pt idx="19559">
                        <c:v>324.73274619311502</c:v>
                      </c:pt>
                      <c:pt idx="19560">
                        <c:v>324.72970090004401</c:v>
                      </c:pt>
                      <c:pt idx="19561">
                        <c:v>324.65733090907401</c:v>
                      </c:pt>
                      <c:pt idx="19562">
                        <c:v>324.650826483429</c:v>
                      </c:pt>
                      <c:pt idx="19563">
                        <c:v>324.64798864215697</c:v>
                      </c:pt>
                      <c:pt idx="19564">
                        <c:v>324.62546113683402</c:v>
                      </c:pt>
                      <c:pt idx="19565">
                        <c:v>324.618810737697</c:v>
                      </c:pt>
                      <c:pt idx="19566">
                        <c:v>324.61601597314302</c:v>
                      </c:pt>
                      <c:pt idx="19567">
                        <c:v>324.61126226587601</c:v>
                      </c:pt>
                      <c:pt idx="19568">
                        <c:v>324.58956086163801</c:v>
                      </c:pt>
                      <c:pt idx="19569">
                        <c:v>324.58848476860402</c:v>
                      </c:pt>
                      <c:pt idx="19570">
                        <c:v>324.57916995337598</c:v>
                      </c:pt>
                      <c:pt idx="19571">
                        <c:v>324.56411555690403</c:v>
                      </c:pt>
                      <c:pt idx="19572">
                        <c:v>324.55666570180102</c:v>
                      </c:pt>
                      <c:pt idx="19573">
                        <c:v>324.55647058848302</c:v>
                      </c:pt>
                      <c:pt idx="19574">
                        <c:v>324.55509992103998</c:v>
                      </c:pt>
                      <c:pt idx="19575">
                        <c:v>324.51700075720998</c:v>
                      </c:pt>
                      <c:pt idx="19576">
                        <c:v>324.51470146307901</c:v>
                      </c:pt>
                      <c:pt idx="19577">
                        <c:v>324.50072162533201</c:v>
                      </c:pt>
                      <c:pt idx="19578">
                        <c:v>324.471678383918</c:v>
                      </c:pt>
                      <c:pt idx="19579">
                        <c:v>324.46442852034698</c:v>
                      </c:pt>
                      <c:pt idx="19580">
                        <c:v>324.44863200733499</c:v>
                      </c:pt>
                      <c:pt idx="19581">
                        <c:v>324.44435098753303</c:v>
                      </c:pt>
                      <c:pt idx="19582">
                        <c:v>324.432092483281</c:v>
                      </c:pt>
                      <c:pt idx="19583">
                        <c:v>324.42178675394598</c:v>
                      </c:pt>
                      <c:pt idx="19584">
                        <c:v>324.36735112984599</c:v>
                      </c:pt>
                      <c:pt idx="19585">
                        <c:v>324.358490817583</c:v>
                      </c:pt>
                      <c:pt idx="19586">
                        <c:v>324.313968149836</c:v>
                      </c:pt>
                      <c:pt idx="19587">
                        <c:v>324.300781877855</c:v>
                      </c:pt>
                      <c:pt idx="19588">
                        <c:v>324.29909828599199</c:v>
                      </c:pt>
                      <c:pt idx="19589">
                        <c:v>324.29205633995502</c:v>
                      </c:pt>
                      <c:pt idx="19590">
                        <c:v>324.28138703610398</c:v>
                      </c:pt>
                      <c:pt idx="19591">
                        <c:v>324.26985908344699</c:v>
                      </c:pt>
                      <c:pt idx="19592">
                        <c:v>324.25823166678703</c:v>
                      </c:pt>
                      <c:pt idx="19593">
                        <c:v>324.24931374835899</c:v>
                      </c:pt>
                      <c:pt idx="19594">
                        <c:v>324.24558602653002</c:v>
                      </c:pt>
                      <c:pt idx="19595">
                        <c:v>324.21645961233003</c:v>
                      </c:pt>
                      <c:pt idx="19596">
                        <c:v>324.19056287264698</c:v>
                      </c:pt>
                      <c:pt idx="19597">
                        <c:v>324.18036385770102</c:v>
                      </c:pt>
                      <c:pt idx="19598">
                        <c:v>324.17441268345402</c:v>
                      </c:pt>
                      <c:pt idx="19599">
                        <c:v>324.16788917337601</c:v>
                      </c:pt>
                      <c:pt idx="19600">
                        <c:v>324.16050711217503</c:v>
                      </c:pt>
                      <c:pt idx="19601">
                        <c:v>324.15996303093601</c:v>
                      </c:pt>
                      <c:pt idx="19602">
                        <c:v>324.159856647396</c:v>
                      </c:pt>
                      <c:pt idx="19603">
                        <c:v>324.15980093272498</c:v>
                      </c:pt>
                      <c:pt idx="19604">
                        <c:v>324.15952134004601</c:v>
                      </c:pt>
                      <c:pt idx="19605">
                        <c:v>324.15708514923699</c:v>
                      </c:pt>
                      <c:pt idx="19606">
                        <c:v>324.15260100461001</c:v>
                      </c:pt>
                      <c:pt idx="19607">
                        <c:v>324.13514197351299</c:v>
                      </c:pt>
                      <c:pt idx="19608">
                        <c:v>324.08302514924401</c:v>
                      </c:pt>
                      <c:pt idx="19609">
                        <c:v>324.08246043060899</c:v>
                      </c:pt>
                      <c:pt idx="19610">
                        <c:v>324.08244587348099</c:v>
                      </c:pt>
                      <c:pt idx="19611">
                        <c:v>324.07948853077198</c:v>
                      </c:pt>
                      <c:pt idx="19612">
                        <c:v>324.06240052391797</c:v>
                      </c:pt>
                      <c:pt idx="19613">
                        <c:v>324.05973891034398</c:v>
                      </c:pt>
                      <c:pt idx="19614">
                        <c:v>324.03289285153699</c:v>
                      </c:pt>
                      <c:pt idx="19615">
                        <c:v>324.02211883027297</c:v>
                      </c:pt>
                      <c:pt idx="19616">
                        <c:v>323.99148469190101</c:v>
                      </c:pt>
                      <c:pt idx="19617">
                        <c:v>323.98614458926897</c:v>
                      </c:pt>
                      <c:pt idx="19618">
                        <c:v>323.95698493093198</c:v>
                      </c:pt>
                      <c:pt idx="19619">
                        <c:v>323.95437841235599</c:v>
                      </c:pt>
                      <c:pt idx="19620">
                        <c:v>323.95338755461802</c:v>
                      </c:pt>
                      <c:pt idx="19621">
                        <c:v>323.95286653895101</c:v>
                      </c:pt>
                      <c:pt idx="19622">
                        <c:v>323.95226578752198</c:v>
                      </c:pt>
                      <c:pt idx="19623">
                        <c:v>323.95212421239103</c:v>
                      </c:pt>
                      <c:pt idx="19624">
                        <c:v>323.95212407084102</c:v>
                      </c:pt>
                      <c:pt idx="19625">
                        <c:v>323.95203706997597</c:v>
                      </c:pt>
                      <c:pt idx="19626">
                        <c:v>323.93899907670601</c:v>
                      </c:pt>
                      <c:pt idx="19627">
                        <c:v>323.909987150446</c:v>
                      </c:pt>
                      <c:pt idx="19628">
                        <c:v>323.90816568515601</c:v>
                      </c:pt>
                      <c:pt idx="19629">
                        <c:v>323.88113726805199</c:v>
                      </c:pt>
                      <c:pt idx="19630">
                        <c:v>323.86188397245297</c:v>
                      </c:pt>
                      <c:pt idx="19631">
                        <c:v>323.85500739142901</c:v>
                      </c:pt>
                      <c:pt idx="19632">
                        <c:v>323.83052402734501</c:v>
                      </c:pt>
                      <c:pt idx="19633">
                        <c:v>323.81993661665399</c:v>
                      </c:pt>
                      <c:pt idx="19634">
                        <c:v>323.81664759696298</c:v>
                      </c:pt>
                      <c:pt idx="19635">
                        <c:v>323.78726864984799</c:v>
                      </c:pt>
                      <c:pt idx="19636">
                        <c:v>323.773622892699</c:v>
                      </c:pt>
                      <c:pt idx="19637">
                        <c:v>323.75765716339401</c:v>
                      </c:pt>
                      <c:pt idx="19638">
                        <c:v>323.75719170560399</c:v>
                      </c:pt>
                      <c:pt idx="19639">
                        <c:v>323.754889032432</c:v>
                      </c:pt>
                      <c:pt idx="19640">
                        <c:v>323.74455615814799</c:v>
                      </c:pt>
                      <c:pt idx="19641">
                        <c:v>323.740092571101</c:v>
                      </c:pt>
                      <c:pt idx="19642">
                        <c:v>323.737399266453</c:v>
                      </c:pt>
                      <c:pt idx="19643">
                        <c:v>323.73693478540099</c:v>
                      </c:pt>
                      <c:pt idx="19644">
                        <c:v>323.727745524108</c:v>
                      </c:pt>
                      <c:pt idx="19645">
                        <c:v>323.72407444642101</c:v>
                      </c:pt>
                      <c:pt idx="19646">
                        <c:v>323.71726181316802</c:v>
                      </c:pt>
                      <c:pt idx="19647">
                        <c:v>323.71308102107002</c:v>
                      </c:pt>
                      <c:pt idx="19648">
                        <c:v>323.69983523484302</c:v>
                      </c:pt>
                      <c:pt idx="19649">
                        <c:v>323.69943163431498</c:v>
                      </c:pt>
                      <c:pt idx="19650">
                        <c:v>323.697970079681</c:v>
                      </c:pt>
                      <c:pt idx="19651">
                        <c:v>323.69252921054698</c:v>
                      </c:pt>
                      <c:pt idx="19652">
                        <c:v>323.69221974577698</c:v>
                      </c:pt>
                      <c:pt idx="19653">
                        <c:v>323.69180946063199</c:v>
                      </c:pt>
                      <c:pt idx="19654">
                        <c:v>323.68135009465198</c:v>
                      </c:pt>
                      <c:pt idx="19655">
                        <c:v>323.66779843538501</c:v>
                      </c:pt>
                      <c:pt idx="19656">
                        <c:v>323.65244893497601</c:v>
                      </c:pt>
                      <c:pt idx="19657">
                        <c:v>323.61454269499399</c:v>
                      </c:pt>
                      <c:pt idx="19658">
                        <c:v>323.611355092324</c:v>
                      </c:pt>
                      <c:pt idx="19659">
                        <c:v>323.59214870942498</c:v>
                      </c:pt>
                      <c:pt idx="19660">
                        <c:v>323.58864821490101</c:v>
                      </c:pt>
                      <c:pt idx="19661">
                        <c:v>323.559619719956</c:v>
                      </c:pt>
                      <c:pt idx="19662">
                        <c:v>323.55327569138302</c:v>
                      </c:pt>
                      <c:pt idx="19663">
                        <c:v>323.52273838551901</c:v>
                      </c:pt>
                      <c:pt idx="19664">
                        <c:v>323.50784609284199</c:v>
                      </c:pt>
                      <c:pt idx="19665">
                        <c:v>323.50737852412999</c:v>
                      </c:pt>
                      <c:pt idx="19666">
                        <c:v>323.506120022743</c:v>
                      </c:pt>
                      <c:pt idx="19667">
                        <c:v>323.50416002161899</c:v>
                      </c:pt>
                      <c:pt idx="19668">
                        <c:v>323.5029026574</c:v>
                      </c:pt>
                      <c:pt idx="19669">
                        <c:v>323.49940517928297</c:v>
                      </c:pt>
                      <c:pt idx="19670">
                        <c:v>323.49843185357798</c:v>
                      </c:pt>
                      <c:pt idx="19671">
                        <c:v>323.48732314653</c:v>
                      </c:pt>
                      <c:pt idx="19672">
                        <c:v>323.48571838233403</c:v>
                      </c:pt>
                      <c:pt idx="19673">
                        <c:v>323.48454477883899</c:v>
                      </c:pt>
                      <c:pt idx="19674">
                        <c:v>323.48338264394403</c:v>
                      </c:pt>
                      <c:pt idx="19675">
                        <c:v>323.46526644991502</c:v>
                      </c:pt>
                      <c:pt idx="19676">
                        <c:v>323.464362523055</c:v>
                      </c:pt>
                      <c:pt idx="19677">
                        <c:v>323.43514135678799</c:v>
                      </c:pt>
                      <c:pt idx="19678">
                        <c:v>323.423458836279</c:v>
                      </c:pt>
                      <c:pt idx="19679">
                        <c:v>323.38791268386598</c:v>
                      </c:pt>
                      <c:pt idx="19680">
                        <c:v>323.33009524918998</c:v>
                      </c:pt>
                      <c:pt idx="19681">
                        <c:v>323.28789660545402</c:v>
                      </c:pt>
                      <c:pt idx="19682">
                        <c:v>323.28032165700102</c:v>
                      </c:pt>
                      <c:pt idx="19683">
                        <c:v>323.27660836953697</c:v>
                      </c:pt>
                      <c:pt idx="19684">
                        <c:v>323.25452692948198</c:v>
                      </c:pt>
                      <c:pt idx="19685">
                        <c:v>323.232094481442</c:v>
                      </c:pt>
                      <c:pt idx="19686">
                        <c:v>323.23176465335098</c:v>
                      </c:pt>
                      <c:pt idx="19687">
                        <c:v>323.21667540462198</c:v>
                      </c:pt>
                      <c:pt idx="19688">
                        <c:v>323.19047349893799</c:v>
                      </c:pt>
                      <c:pt idx="19689">
                        <c:v>323.17400298111801</c:v>
                      </c:pt>
                      <c:pt idx="19690">
                        <c:v>323.16425267888701</c:v>
                      </c:pt>
                      <c:pt idx="19691">
                        <c:v>323.15596629556399</c:v>
                      </c:pt>
                      <c:pt idx="19692">
                        <c:v>323.14716923907503</c:v>
                      </c:pt>
                      <c:pt idx="19693">
                        <c:v>323.14185060718597</c:v>
                      </c:pt>
                      <c:pt idx="19694">
                        <c:v>323.138717937884</c:v>
                      </c:pt>
                      <c:pt idx="19695">
                        <c:v>323.12567498977501</c:v>
                      </c:pt>
                      <c:pt idx="19696">
                        <c:v>323.12566687607801</c:v>
                      </c:pt>
                      <c:pt idx="19697">
                        <c:v>323.11223083469099</c:v>
                      </c:pt>
                      <c:pt idx="19698">
                        <c:v>323.09712831362998</c:v>
                      </c:pt>
                      <c:pt idx="19699">
                        <c:v>323.09615342989002</c:v>
                      </c:pt>
                      <c:pt idx="19700">
                        <c:v>323.08569904619702</c:v>
                      </c:pt>
                      <c:pt idx="19701">
                        <c:v>323.06504485363303</c:v>
                      </c:pt>
                      <c:pt idx="19702">
                        <c:v>323.06035408407598</c:v>
                      </c:pt>
                      <c:pt idx="19703">
                        <c:v>323.04541245509</c:v>
                      </c:pt>
                      <c:pt idx="19704">
                        <c:v>323.038565593285</c:v>
                      </c:pt>
                      <c:pt idx="19705">
                        <c:v>323.033890333123</c:v>
                      </c:pt>
                      <c:pt idx="19706">
                        <c:v>323.03197584817099</c:v>
                      </c:pt>
                      <c:pt idx="19707">
                        <c:v>322.97864279028602</c:v>
                      </c:pt>
                      <c:pt idx="19708">
                        <c:v>322.967733393971</c:v>
                      </c:pt>
                      <c:pt idx="19709">
                        <c:v>322.967289116774</c:v>
                      </c:pt>
                      <c:pt idx="19710">
                        <c:v>322.93317143779001</c:v>
                      </c:pt>
                      <c:pt idx="19711">
                        <c:v>322.888496846316</c:v>
                      </c:pt>
                      <c:pt idx="19712">
                        <c:v>322.79379913230599</c:v>
                      </c:pt>
                      <c:pt idx="19713">
                        <c:v>322.78599528703597</c:v>
                      </c:pt>
                      <c:pt idx="19714">
                        <c:v>322.744649792308</c:v>
                      </c:pt>
                      <c:pt idx="19715">
                        <c:v>322.73260021254401</c:v>
                      </c:pt>
                      <c:pt idx="19716">
                        <c:v>322.70705869979599</c:v>
                      </c:pt>
                      <c:pt idx="19717">
                        <c:v>322.70670654720101</c:v>
                      </c:pt>
                      <c:pt idx="19718">
                        <c:v>322.70443952053898</c:v>
                      </c:pt>
                      <c:pt idx="19719">
                        <c:v>322.69896110972201</c:v>
                      </c:pt>
                      <c:pt idx="19720">
                        <c:v>322.68884682588902</c:v>
                      </c:pt>
                      <c:pt idx="19721">
                        <c:v>322.67168467802901</c:v>
                      </c:pt>
                      <c:pt idx="19722">
                        <c:v>322.64673641575098</c:v>
                      </c:pt>
                      <c:pt idx="19723">
                        <c:v>322.62344654437101</c:v>
                      </c:pt>
                      <c:pt idx="19724">
                        <c:v>322.618874012883</c:v>
                      </c:pt>
                      <c:pt idx="19725">
                        <c:v>322.61653127705802</c:v>
                      </c:pt>
                      <c:pt idx="19726">
                        <c:v>322.61020760674103</c:v>
                      </c:pt>
                      <c:pt idx="19727">
                        <c:v>322.590080862631</c:v>
                      </c:pt>
                      <c:pt idx="19728">
                        <c:v>322.57836896398101</c:v>
                      </c:pt>
                      <c:pt idx="19729">
                        <c:v>322.57092777243003</c:v>
                      </c:pt>
                      <c:pt idx="19730">
                        <c:v>322.56962435499798</c:v>
                      </c:pt>
                      <c:pt idx="19731">
                        <c:v>322.54169835333499</c:v>
                      </c:pt>
                      <c:pt idx="19732">
                        <c:v>322.52403342193901</c:v>
                      </c:pt>
                      <c:pt idx="19733">
                        <c:v>322.52275815616798</c:v>
                      </c:pt>
                      <c:pt idx="19734">
                        <c:v>322.51584954436601</c:v>
                      </c:pt>
                      <c:pt idx="19735">
                        <c:v>322.51240616354602</c:v>
                      </c:pt>
                      <c:pt idx="19736">
                        <c:v>322.51040316938099</c:v>
                      </c:pt>
                      <c:pt idx="19737">
                        <c:v>322.477705110915</c:v>
                      </c:pt>
                      <c:pt idx="19738">
                        <c:v>322.43077730035702</c:v>
                      </c:pt>
                      <c:pt idx="19739">
                        <c:v>322.376858975662</c:v>
                      </c:pt>
                      <c:pt idx="19740">
                        <c:v>322.37327284824499</c:v>
                      </c:pt>
                      <c:pt idx="19741">
                        <c:v>322.31900363986</c:v>
                      </c:pt>
                      <c:pt idx="19742">
                        <c:v>322.30744331002199</c:v>
                      </c:pt>
                      <c:pt idx="19743">
                        <c:v>322.30243792055802</c:v>
                      </c:pt>
                      <c:pt idx="19744">
                        <c:v>322.27518657495699</c:v>
                      </c:pt>
                      <c:pt idx="19745">
                        <c:v>322.25686358316699</c:v>
                      </c:pt>
                      <c:pt idx="19746">
                        <c:v>322.219514657557</c:v>
                      </c:pt>
                      <c:pt idx="19747">
                        <c:v>322.17217560324502</c:v>
                      </c:pt>
                      <c:pt idx="19748">
                        <c:v>322.16938528931098</c:v>
                      </c:pt>
                      <c:pt idx="19749">
                        <c:v>322.13750757711801</c:v>
                      </c:pt>
                      <c:pt idx="19750">
                        <c:v>322.07757215969502</c:v>
                      </c:pt>
                      <c:pt idx="19751">
                        <c:v>322.06541740555701</c:v>
                      </c:pt>
                      <c:pt idx="19752">
                        <c:v>322.05873440504502</c:v>
                      </c:pt>
                      <c:pt idx="19753">
                        <c:v>322.03274712138301</c:v>
                      </c:pt>
                      <c:pt idx="19754">
                        <c:v>322.02153042677401</c:v>
                      </c:pt>
                      <c:pt idx="19755">
                        <c:v>321.91523894387501</c:v>
                      </c:pt>
                      <c:pt idx="19756">
                        <c:v>321.82884115276198</c:v>
                      </c:pt>
                      <c:pt idx="19757">
                        <c:v>321.81585865269801</c:v>
                      </c:pt>
                      <c:pt idx="19758">
                        <c:v>321.80914907451398</c:v>
                      </c:pt>
                      <c:pt idx="19759">
                        <c:v>321.75082124361899</c:v>
                      </c:pt>
                      <c:pt idx="19760">
                        <c:v>321.73977346582501</c:v>
                      </c:pt>
                      <c:pt idx="19761">
                        <c:v>321.69275994579903</c:v>
                      </c:pt>
                      <c:pt idx="19762">
                        <c:v>321.69022973359898</c:v>
                      </c:pt>
                      <c:pt idx="19763">
                        <c:v>321.67466871675799</c:v>
                      </c:pt>
                      <c:pt idx="19764">
                        <c:v>321.63582128367898</c:v>
                      </c:pt>
                      <c:pt idx="19765">
                        <c:v>321.59623244384898</c:v>
                      </c:pt>
                      <c:pt idx="19766">
                        <c:v>321.538968045736</c:v>
                      </c:pt>
                      <c:pt idx="19767">
                        <c:v>321.46715502677898</c:v>
                      </c:pt>
                      <c:pt idx="19768">
                        <c:v>321.464493436753</c:v>
                      </c:pt>
                      <c:pt idx="19769">
                        <c:v>321.45498115882401</c:v>
                      </c:pt>
                      <c:pt idx="19770">
                        <c:v>321.44729574271997</c:v>
                      </c:pt>
                      <c:pt idx="19771">
                        <c:v>321.44150512667898</c:v>
                      </c:pt>
                      <c:pt idx="19772">
                        <c:v>321.42817226511499</c:v>
                      </c:pt>
                      <c:pt idx="19773">
                        <c:v>321.41677207782902</c:v>
                      </c:pt>
                      <c:pt idx="19774">
                        <c:v>321.40872763528199</c:v>
                      </c:pt>
                      <c:pt idx="19775">
                        <c:v>321.39885730859498</c:v>
                      </c:pt>
                      <c:pt idx="19776">
                        <c:v>321.38604830825898</c:v>
                      </c:pt>
                      <c:pt idx="19777">
                        <c:v>321.37554785957798</c:v>
                      </c:pt>
                      <c:pt idx="19778">
                        <c:v>321.35758525436501</c:v>
                      </c:pt>
                      <c:pt idx="19779">
                        <c:v>321.353789259915</c:v>
                      </c:pt>
                      <c:pt idx="19780">
                        <c:v>321.35180118861001</c:v>
                      </c:pt>
                      <c:pt idx="19781">
                        <c:v>321.34787018448998</c:v>
                      </c:pt>
                      <c:pt idx="19782">
                        <c:v>321.34284057511502</c:v>
                      </c:pt>
                      <c:pt idx="19783">
                        <c:v>321.33310720878302</c:v>
                      </c:pt>
                      <c:pt idx="19784">
                        <c:v>321.32987427447301</c:v>
                      </c:pt>
                      <c:pt idx="19785">
                        <c:v>321.32942163863902</c:v>
                      </c:pt>
                      <c:pt idx="19786">
                        <c:v>321.29825997171901</c:v>
                      </c:pt>
                      <c:pt idx="19787">
                        <c:v>321.28690357848001</c:v>
                      </c:pt>
                      <c:pt idx="19788">
                        <c:v>321.28668043963501</c:v>
                      </c:pt>
                      <c:pt idx="19789">
                        <c:v>321.280134782831</c:v>
                      </c:pt>
                      <c:pt idx="19790">
                        <c:v>321.27775608569698</c:v>
                      </c:pt>
                      <c:pt idx="19791">
                        <c:v>321.27593961740899</c:v>
                      </c:pt>
                      <c:pt idx="19792">
                        <c:v>321.26242456028302</c:v>
                      </c:pt>
                      <c:pt idx="19793">
                        <c:v>321.24556401810401</c:v>
                      </c:pt>
                      <c:pt idx="19794">
                        <c:v>321.24393691314498</c:v>
                      </c:pt>
                      <c:pt idx="19795">
                        <c:v>321.230973163876</c:v>
                      </c:pt>
                      <c:pt idx="19796">
                        <c:v>321.221253854113</c:v>
                      </c:pt>
                      <c:pt idx="19797">
                        <c:v>321.20970192826701</c:v>
                      </c:pt>
                      <c:pt idx="19798">
                        <c:v>321.20927534124502</c:v>
                      </c:pt>
                      <c:pt idx="19799">
                        <c:v>321.20869257340303</c:v>
                      </c:pt>
                      <c:pt idx="19800">
                        <c:v>321.19562159762899</c:v>
                      </c:pt>
                      <c:pt idx="19801">
                        <c:v>321.192632850466</c:v>
                      </c:pt>
                      <c:pt idx="19802">
                        <c:v>321.18520576269401</c:v>
                      </c:pt>
                      <c:pt idx="19803">
                        <c:v>321.16052199992203</c:v>
                      </c:pt>
                      <c:pt idx="19804">
                        <c:v>321.14306984671299</c:v>
                      </c:pt>
                      <c:pt idx="19805">
                        <c:v>321.13485056628099</c:v>
                      </c:pt>
                      <c:pt idx="19806">
                        <c:v>321.10036791551198</c:v>
                      </c:pt>
                      <c:pt idx="19807">
                        <c:v>321.07864477800302</c:v>
                      </c:pt>
                      <c:pt idx="19808">
                        <c:v>321.07179065336902</c:v>
                      </c:pt>
                      <c:pt idx="19809">
                        <c:v>321.03885042578401</c:v>
                      </c:pt>
                      <c:pt idx="19810">
                        <c:v>321.03041263981902</c:v>
                      </c:pt>
                      <c:pt idx="19811">
                        <c:v>321.01878846560101</c:v>
                      </c:pt>
                      <c:pt idx="19812">
                        <c:v>320.98920041834702</c:v>
                      </c:pt>
                      <c:pt idx="19813">
                        <c:v>320.97891310416202</c:v>
                      </c:pt>
                      <c:pt idx="19814">
                        <c:v>320.936028090192</c:v>
                      </c:pt>
                      <c:pt idx="19815">
                        <c:v>320.93104829187001</c:v>
                      </c:pt>
                      <c:pt idx="19816">
                        <c:v>320.910017279025</c:v>
                      </c:pt>
                      <c:pt idx="19817">
                        <c:v>320.90127057540502</c:v>
                      </c:pt>
                      <c:pt idx="19818">
                        <c:v>320.892164241839</c:v>
                      </c:pt>
                      <c:pt idx="19819">
                        <c:v>320.88593382940797</c:v>
                      </c:pt>
                      <c:pt idx="19820">
                        <c:v>320.88541405982602</c:v>
                      </c:pt>
                      <c:pt idx="19821">
                        <c:v>320.87977718148699</c:v>
                      </c:pt>
                      <c:pt idx="19822">
                        <c:v>320.84236409717698</c:v>
                      </c:pt>
                      <c:pt idx="19823">
                        <c:v>320.84125885240201</c:v>
                      </c:pt>
                      <c:pt idx="19824">
                        <c:v>320.83404881230899</c:v>
                      </c:pt>
                      <c:pt idx="19825">
                        <c:v>320.82963861651302</c:v>
                      </c:pt>
                      <c:pt idx="19826">
                        <c:v>320.81812133393902</c:v>
                      </c:pt>
                      <c:pt idx="19827">
                        <c:v>320.814160905324</c:v>
                      </c:pt>
                      <c:pt idx="19828">
                        <c:v>320.81409961678702</c:v>
                      </c:pt>
                      <c:pt idx="19829">
                        <c:v>320.80873024113902</c:v>
                      </c:pt>
                      <c:pt idx="19830">
                        <c:v>320.78627918753199</c:v>
                      </c:pt>
                      <c:pt idx="19831">
                        <c:v>320.78098273690802</c:v>
                      </c:pt>
                      <c:pt idx="19832">
                        <c:v>320.77691014196898</c:v>
                      </c:pt>
                      <c:pt idx="19833">
                        <c:v>320.77552498934699</c:v>
                      </c:pt>
                      <c:pt idx="19834">
                        <c:v>320.769607011647</c:v>
                      </c:pt>
                      <c:pt idx="19835">
                        <c:v>320.767152182649</c:v>
                      </c:pt>
                      <c:pt idx="19836">
                        <c:v>320.76118881667702</c:v>
                      </c:pt>
                      <c:pt idx="19837">
                        <c:v>320.75790429211003</c:v>
                      </c:pt>
                      <c:pt idx="19838">
                        <c:v>320.756772024876</c:v>
                      </c:pt>
                      <c:pt idx="19839">
                        <c:v>320.75391967869501</c:v>
                      </c:pt>
                      <c:pt idx="19840">
                        <c:v>320.73830541621601</c:v>
                      </c:pt>
                      <c:pt idx="19841">
                        <c:v>320.734621146265</c:v>
                      </c:pt>
                      <c:pt idx="19842">
                        <c:v>320.72485322666603</c:v>
                      </c:pt>
                      <c:pt idx="19843">
                        <c:v>320.722470705381</c:v>
                      </c:pt>
                      <c:pt idx="19844">
                        <c:v>320.68361336904002</c:v>
                      </c:pt>
                      <c:pt idx="19845">
                        <c:v>320.641969326896</c:v>
                      </c:pt>
                      <c:pt idx="19846">
                        <c:v>320.63088032968699</c:v>
                      </c:pt>
                      <c:pt idx="19847">
                        <c:v>320.61432098896</c:v>
                      </c:pt>
                      <c:pt idx="19848">
                        <c:v>320.61413466739702</c:v>
                      </c:pt>
                      <c:pt idx="19849">
                        <c:v>320.61314105009802</c:v>
                      </c:pt>
                      <c:pt idx="19850">
                        <c:v>320.610830714381</c:v>
                      </c:pt>
                      <c:pt idx="19851">
                        <c:v>320.60657935669502</c:v>
                      </c:pt>
                      <c:pt idx="19852">
                        <c:v>320.60541670924698</c:v>
                      </c:pt>
                      <c:pt idx="19853">
                        <c:v>320.60355598368898</c:v>
                      </c:pt>
                      <c:pt idx="19854">
                        <c:v>320.60047402192203</c:v>
                      </c:pt>
                      <c:pt idx="19855">
                        <c:v>320.59591484970298</c:v>
                      </c:pt>
                      <c:pt idx="19856">
                        <c:v>320.59105880827701</c:v>
                      </c:pt>
                      <c:pt idx="19857">
                        <c:v>320.58518761285399</c:v>
                      </c:pt>
                      <c:pt idx="19858">
                        <c:v>320.57180198624798</c:v>
                      </c:pt>
                      <c:pt idx="19859">
                        <c:v>320.53687495243997</c:v>
                      </c:pt>
                      <c:pt idx="19860">
                        <c:v>320.52568039158899</c:v>
                      </c:pt>
                      <c:pt idx="19861">
                        <c:v>320.51474816461302</c:v>
                      </c:pt>
                      <c:pt idx="19862">
                        <c:v>320.50274361983702</c:v>
                      </c:pt>
                      <c:pt idx="19863">
                        <c:v>320.50029393595901</c:v>
                      </c:pt>
                      <c:pt idx="19864">
                        <c:v>320.490050149973</c:v>
                      </c:pt>
                      <c:pt idx="19865">
                        <c:v>320.48908301466901</c:v>
                      </c:pt>
                      <c:pt idx="19866">
                        <c:v>320.48293417960701</c:v>
                      </c:pt>
                      <c:pt idx="19867">
                        <c:v>320.47741956250201</c:v>
                      </c:pt>
                      <c:pt idx="19868">
                        <c:v>320.46396491912799</c:v>
                      </c:pt>
                      <c:pt idx="19869">
                        <c:v>320.45682430985198</c:v>
                      </c:pt>
                      <c:pt idx="19870">
                        <c:v>320.44944307345901</c:v>
                      </c:pt>
                      <c:pt idx="19871">
                        <c:v>320.44673013209598</c:v>
                      </c:pt>
                      <c:pt idx="19872">
                        <c:v>320.42586867771303</c:v>
                      </c:pt>
                      <c:pt idx="19873">
                        <c:v>320.42447376919603</c:v>
                      </c:pt>
                      <c:pt idx="19874">
                        <c:v>320.40456303202899</c:v>
                      </c:pt>
                      <c:pt idx="19875">
                        <c:v>320.39726114297099</c:v>
                      </c:pt>
                      <c:pt idx="19876">
                        <c:v>320.385915875781</c:v>
                      </c:pt>
                      <c:pt idx="19877">
                        <c:v>320.38228886226301</c:v>
                      </c:pt>
                      <c:pt idx="19878">
                        <c:v>320.36372559840299</c:v>
                      </c:pt>
                      <c:pt idx="19879">
                        <c:v>320.35719511897599</c:v>
                      </c:pt>
                      <c:pt idx="19880">
                        <c:v>320.34426995341602</c:v>
                      </c:pt>
                      <c:pt idx="19881">
                        <c:v>320.33693191986703</c:v>
                      </c:pt>
                      <c:pt idx="19882">
                        <c:v>320.333727805146</c:v>
                      </c:pt>
                      <c:pt idx="19883">
                        <c:v>320.31211110426801</c:v>
                      </c:pt>
                      <c:pt idx="19884">
                        <c:v>320.30882750978299</c:v>
                      </c:pt>
                      <c:pt idx="19885">
                        <c:v>320.30439060264803</c:v>
                      </c:pt>
                      <c:pt idx="19886">
                        <c:v>320.30109219073199</c:v>
                      </c:pt>
                      <c:pt idx="19887">
                        <c:v>320.29990814035898</c:v>
                      </c:pt>
                      <c:pt idx="19888">
                        <c:v>320.29961707583999</c:v>
                      </c:pt>
                      <c:pt idx="19889">
                        <c:v>320.29566338151102</c:v>
                      </c:pt>
                      <c:pt idx="19890">
                        <c:v>320.294968040345</c:v>
                      </c:pt>
                      <c:pt idx="19891">
                        <c:v>320.29234763447897</c:v>
                      </c:pt>
                      <c:pt idx="19892">
                        <c:v>320.27120793110998</c:v>
                      </c:pt>
                      <c:pt idx="19893">
                        <c:v>320.268495644957</c:v>
                      </c:pt>
                      <c:pt idx="19894">
                        <c:v>320.26758110482001</c:v>
                      </c:pt>
                      <c:pt idx="19895">
                        <c:v>320.255656863289</c:v>
                      </c:pt>
                      <c:pt idx="19896">
                        <c:v>320.25564098566201</c:v>
                      </c:pt>
                      <c:pt idx="19897">
                        <c:v>320.25387623774498</c:v>
                      </c:pt>
                      <c:pt idx="19898">
                        <c:v>320.23425886117201</c:v>
                      </c:pt>
                      <c:pt idx="19899">
                        <c:v>320.22819871728097</c:v>
                      </c:pt>
                      <c:pt idx="19900">
                        <c:v>320.22687390006303</c:v>
                      </c:pt>
                      <c:pt idx="19901">
                        <c:v>320.224315420511</c:v>
                      </c:pt>
                      <c:pt idx="19902">
                        <c:v>320.222807241559</c:v>
                      </c:pt>
                      <c:pt idx="19903">
                        <c:v>320.21548916031003</c:v>
                      </c:pt>
                      <c:pt idx="19904">
                        <c:v>320.21432026431302</c:v>
                      </c:pt>
                      <c:pt idx="19905">
                        <c:v>320.21393833885202</c:v>
                      </c:pt>
                      <c:pt idx="19906">
                        <c:v>320.21354766161897</c:v>
                      </c:pt>
                      <c:pt idx="19907">
                        <c:v>320.21261905566502</c:v>
                      </c:pt>
                      <c:pt idx="19908">
                        <c:v>320.21111433597201</c:v>
                      </c:pt>
                      <c:pt idx="19909">
                        <c:v>320.20774803997898</c:v>
                      </c:pt>
                      <c:pt idx="19910">
                        <c:v>320.20419637593602</c:v>
                      </c:pt>
                      <c:pt idx="19911">
                        <c:v>320.203325577241</c:v>
                      </c:pt>
                      <c:pt idx="19912">
                        <c:v>320.20025155563599</c:v>
                      </c:pt>
                      <c:pt idx="19913">
                        <c:v>320.19181243857702</c:v>
                      </c:pt>
                      <c:pt idx="19914">
                        <c:v>320.19014279626202</c:v>
                      </c:pt>
                      <c:pt idx="19915">
                        <c:v>320.174616718219</c:v>
                      </c:pt>
                      <c:pt idx="19916">
                        <c:v>320.17137008769299</c:v>
                      </c:pt>
                      <c:pt idx="19917">
                        <c:v>320.17055202783303</c:v>
                      </c:pt>
                      <c:pt idx="19918">
                        <c:v>320.16204373318601</c:v>
                      </c:pt>
                      <c:pt idx="19919">
                        <c:v>320.15842849756899</c:v>
                      </c:pt>
                      <c:pt idx="19920">
                        <c:v>320.15470000822597</c:v>
                      </c:pt>
                      <c:pt idx="19921">
                        <c:v>320.15015312470803</c:v>
                      </c:pt>
                      <c:pt idx="19922">
                        <c:v>320.14466652483799</c:v>
                      </c:pt>
                      <c:pt idx="19923">
                        <c:v>320.142883655589</c:v>
                      </c:pt>
                      <c:pt idx="19924">
                        <c:v>320.140814108418</c:v>
                      </c:pt>
                      <c:pt idx="19925">
                        <c:v>320.14000077076702</c:v>
                      </c:pt>
                      <c:pt idx="19926">
                        <c:v>320.13898301037699</c:v>
                      </c:pt>
                      <c:pt idx="19927">
                        <c:v>320.13745053571699</c:v>
                      </c:pt>
                      <c:pt idx="19928">
                        <c:v>320.136939966856</c:v>
                      </c:pt>
                      <c:pt idx="19929">
                        <c:v>320.132459037469</c:v>
                      </c:pt>
                      <c:pt idx="19930">
                        <c:v>320.12818776471102</c:v>
                      </c:pt>
                      <c:pt idx="19931">
                        <c:v>320.12378594281898</c:v>
                      </c:pt>
                      <c:pt idx="19932">
                        <c:v>320.12142216816301</c:v>
                      </c:pt>
                      <c:pt idx="19933">
                        <c:v>320.10633178730501</c:v>
                      </c:pt>
                      <c:pt idx="19934">
                        <c:v>320.10622321426899</c:v>
                      </c:pt>
                      <c:pt idx="19935">
                        <c:v>320.10332617977502</c:v>
                      </c:pt>
                      <c:pt idx="19936">
                        <c:v>320.10247621063399</c:v>
                      </c:pt>
                      <c:pt idx="19937">
                        <c:v>320.10011229590202</c:v>
                      </c:pt>
                      <c:pt idx="19938">
                        <c:v>320.09977504073601</c:v>
                      </c:pt>
                      <c:pt idx="19939">
                        <c:v>320.09114848674398</c:v>
                      </c:pt>
                      <c:pt idx="19940">
                        <c:v>320.08962742342101</c:v>
                      </c:pt>
                      <c:pt idx="19941">
                        <c:v>320.08368232956502</c:v>
                      </c:pt>
                      <c:pt idx="19942">
                        <c:v>320.07992781787902</c:v>
                      </c:pt>
                      <c:pt idx="19943">
                        <c:v>320.07723490047601</c:v>
                      </c:pt>
                      <c:pt idx="19944">
                        <c:v>320.07359856760502</c:v>
                      </c:pt>
                      <c:pt idx="19945">
                        <c:v>320.06951434499001</c:v>
                      </c:pt>
                      <c:pt idx="19946">
                        <c:v>320.06947739257402</c:v>
                      </c:pt>
                      <c:pt idx="19947">
                        <c:v>320.06288464894101</c:v>
                      </c:pt>
                      <c:pt idx="19948">
                        <c:v>320.06199470989299</c:v>
                      </c:pt>
                      <c:pt idx="19949">
                        <c:v>320.06001554148003</c:v>
                      </c:pt>
                      <c:pt idx="19950">
                        <c:v>320.05753074136101</c:v>
                      </c:pt>
                      <c:pt idx="19951">
                        <c:v>320.05524726313399</c:v>
                      </c:pt>
                      <c:pt idx="19952">
                        <c:v>320.053021806907</c:v>
                      </c:pt>
                      <c:pt idx="19953">
                        <c:v>320.05168884826401</c:v>
                      </c:pt>
                      <c:pt idx="19954">
                        <c:v>320.04901389047399</c:v>
                      </c:pt>
                      <c:pt idx="19955">
                        <c:v>320.04729778917698</c:v>
                      </c:pt>
                      <c:pt idx="19956">
                        <c:v>320.04688418532498</c:v>
                      </c:pt>
                      <c:pt idx="19957">
                        <c:v>320.04607873166401</c:v>
                      </c:pt>
                      <c:pt idx="19958">
                        <c:v>320.04494171552801</c:v>
                      </c:pt>
                      <c:pt idx="19959">
                        <c:v>320.04134156725797</c:v>
                      </c:pt>
                      <c:pt idx="19960">
                        <c:v>320.03823640399702</c:v>
                      </c:pt>
                      <c:pt idx="19961">
                        <c:v>320.03532094513201</c:v>
                      </c:pt>
                      <c:pt idx="19962">
                        <c:v>320.03448558730003</c:v>
                      </c:pt>
                      <c:pt idx="19963">
                        <c:v>320.02651503987602</c:v>
                      </c:pt>
                      <c:pt idx="19964">
                        <c:v>320.01487529957501</c:v>
                      </c:pt>
                      <c:pt idx="19965">
                        <c:v>320.00675658645298</c:v>
                      </c:pt>
                      <c:pt idx="19966">
                        <c:v>320.006528122487</c:v>
                      </c:pt>
                      <c:pt idx="19967">
                        <c:v>319.98835306075199</c:v>
                      </c:pt>
                      <c:pt idx="19968">
                        <c:v>319.97925831379598</c:v>
                      </c:pt>
                      <c:pt idx="19969">
                        <c:v>319.97478517857297</c:v>
                      </c:pt>
                      <c:pt idx="19970">
                        <c:v>319.97298471634502</c:v>
                      </c:pt>
                      <c:pt idx="19971">
                        <c:v>319.972198295228</c:v>
                      </c:pt>
                      <c:pt idx="19972">
                        <c:v>319.972168107747</c:v>
                      </c:pt>
                      <c:pt idx="19973">
                        <c:v>319.96576493780498</c:v>
                      </c:pt>
                      <c:pt idx="19974">
                        <c:v>319.957111141121</c:v>
                      </c:pt>
                      <c:pt idx="19975">
                        <c:v>319.94762869041199</c:v>
                      </c:pt>
                      <c:pt idx="19976">
                        <c:v>319.92020188653601</c:v>
                      </c:pt>
                      <c:pt idx="19977">
                        <c:v>319.91246445742797</c:v>
                      </c:pt>
                      <c:pt idx="19978">
                        <c:v>319.91041623790602</c:v>
                      </c:pt>
                      <c:pt idx="19979">
                        <c:v>319.90952969017098</c:v>
                      </c:pt>
                      <c:pt idx="19980">
                        <c:v>319.90379663583002</c:v>
                      </c:pt>
                      <c:pt idx="19981">
                        <c:v>319.89151734116899</c:v>
                      </c:pt>
                      <c:pt idx="19982">
                        <c:v>319.88375286244701</c:v>
                      </c:pt>
                      <c:pt idx="19983">
                        <c:v>319.88162682610198</c:v>
                      </c:pt>
                      <c:pt idx="19984">
                        <c:v>319.876410983695</c:v>
                      </c:pt>
                      <c:pt idx="19985">
                        <c:v>319.86911912223798</c:v>
                      </c:pt>
                      <c:pt idx="19986">
                        <c:v>319.86623128597898</c:v>
                      </c:pt>
                      <c:pt idx="19987">
                        <c:v>319.865423858322</c:v>
                      </c:pt>
                      <c:pt idx="19988">
                        <c:v>319.86219600483702</c:v>
                      </c:pt>
                      <c:pt idx="19989">
                        <c:v>319.860604137976</c:v>
                      </c:pt>
                      <c:pt idx="19990">
                        <c:v>319.85943506025598</c:v>
                      </c:pt>
                      <c:pt idx="19991">
                        <c:v>319.85226462631999</c:v>
                      </c:pt>
                      <c:pt idx="19992">
                        <c:v>319.84366816355703</c:v>
                      </c:pt>
                      <c:pt idx="19993">
                        <c:v>319.84323140687599</c:v>
                      </c:pt>
                      <c:pt idx="19994">
                        <c:v>319.84235378184002</c:v>
                      </c:pt>
                      <c:pt idx="19995">
                        <c:v>319.84190109365301</c:v>
                      </c:pt>
                      <c:pt idx="19996">
                        <c:v>319.839603449967</c:v>
                      </c:pt>
                      <c:pt idx="19997">
                        <c:v>319.83708299796501</c:v>
                      </c:pt>
                      <c:pt idx="19998">
                        <c:v>319.82237569210901</c:v>
                      </c:pt>
                      <c:pt idx="19999">
                        <c:v>319.82134816703399</c:v>
                      </c:pt>
                      <c:pt idx="20000">
                        <c:v>319.814561290038</c:v>
                      </c:pt>
                      <c:pt idx="20001">
                        <c:v>319.79136537729102</c:v>
                      </c:pt>
                      <c:pt idx="20002">
                        <c:v>319.760237096818</c:v>
                      </c:pt>
                      <c:pt idx="20003">
                        <c:v>319.75834513313799</c:v>
                      </c:pt>
                      <c:pt idx="20004">
                        <c:v>319.75765071365799</c:v>
                      </c:pt>
                      <c:pt idx="20005">
                        <c:v>319.757371812271</c:v>
                      </c:pt>
                      <c:pt idx="20006">
                        <c:v>319.73563907735701</c:v>
                      </c:pt>
                      <c:pt idx="20007">
                        <c:v>319.73087546226901</c:v>
                      </c:pt>
                      <c:pt idx="20008">
                        <c:v>319.72985187210497</c:v>
                      </c:pt>
                      <c:pt idx="20009">
                        <c:v>319.70436733872401</c:v>
                      </c:pt>
                      <c:pt idx="20010">
                        <c:v>319.69450287309502</c:v>
                      </c:pt>
                      <c:pt idx="20011">
                        <c:v>319.67766234604699</c:v>
                      </c:pt>
                      <c:pt idx="20012">
                        <c:v>319.64776168391501</c:v>
                      </c:pt>
                      <c:pt idx="20013">
                        <c:v>319.63648256144802</c:v>
                      </c:pt>
                      <c:pt idx="20014">
                        <c:v>319.63443949741497</c:v>
                      </c:pt>
                      <c:pt idx="20015">
                        <c:v>319.59586064372297</c:v>
                      </c:pt>
                      <c:pt idx="20016">
                        <c:v>319.57923110274299</c:v>
                      </c:pt>
                      <c:pt idx="20017">
                        <c:v>319.57837693105802</c:v>
                      </c:pt>
                      <c:pt idx="20018">
                        <c:v>319.55518520795198</c:v>
                      </c:pt>
                      <c:pt idx="20019">
                        <c:v>319.52009227039099</c:v>
                      </c:pt>
                      <c:pt idx="20020">
                        <c:v>319.51666259198799</c:v>
                      </c:pt>
                      <c:pt idx="20021">
                        <c:v>319.45735232137901</c:v>
                      </c:pt>
                      <c:pt idx="20022">
                        <c:v>319.452399036918</c:v>
                      </c:pt>
                      <c:pt idx="20023">
                        <c:v>319.393110549754</c:v>
                      </c:pt>
                      <c:pt idx="20024">
                        <c:v>319.39087698697801</c:v>
                      </c:pt>
                      <c:pt idx="20025">
                        <c:v>319.387805708016</c:v>
                      </c:pt>
                      <c:pt idx="20026">
                        <c:v>319.37287674433298</c:v>
                      </c:pt>
                      <c:pt idx="20027">
                        <c:v>319.33882173817699</c:v>
                      </c:pt>
                      <c:pt idx="20028">
                        <c:v>319.31345832794</c:v>
                      </c:pt>
                      <c:pt idx="20029">
                        <c:v>319.31212115604302</c:v>
                      </c:pt>
                      <c:pt idx="20030">
                        <c:v>319.311062589899</c:v>
                      </c:pt>
                      <c:pt idx="20031">
                        <c:v>319.27730015114298</c:v>
                      </c:pt>
                      <c:pt idx="20032">
                        <c:v>319.21704577493898</c:v>
                      </c:pt>
                      <c:pt idx="20033">
                        <c:v>319.216405027961</c:v>
                      </c:pt>
                      <c:pt idx="20034">
                        <c:v>319.20733601242802</c:v>
                      </c:pt>
                      <c:pt idx="20035">
                        <c:v>319.19950052715598</c:v>
                      </c:pt>
                      <c:pt idx="20036">
                        <c:v>319.14474295673</c:v>
                      </c:pt>
                      <c:pt idx="20037">
                        <c:v>319.126735186514</c:v>
                      </c:pt>
                      <c:pt idx="20038">
                        <c:v>319.11496360558402</c:v>
                      </c:pt>
                      <c:pt idx="20039">
                        <c:v>319.08144916737803</c:v>
                      </c:pt>
                      <c:pt idx="20040">
                        <c:v>319.06828695496603</c:v>
                      </c:pt>
                      <c:pt idx="20041">
                        <c:v>319.04398250326301</c:v>
                      </c:pt>
                      <c:pt idx="20042">
                        <c:v>319.04291472871898</c:v>
                      </c:pt>
                      <c:pt idx="20043">
                        <c:v>319.04262555949498</c:v>
                      </c:pt>
                      <c:pt idx="20044">
                        <c:v>319.04026765083103</c:v>
                      </c:pt>
                      <c:pt idx="20045">
                        <c:v>319.03750625041999</c:v>
                      </c:pt>
                      <c:pt idx="20046">
                        <c:v>319.03254182404299</c:v>
                      </c:pt>
                      <c:pt idx="20047">
                        <c:v>319.016125322839</c:v>
                      </c:pt>
                      <c:pt idx="20048">
                        <c:v>318.98487204979602</c:v>
                      </c:pt>
                      <c:pt idx="20049">
                        <c:v>318.98112352070802</c:v>
                      </c:pt>
                      <c:pt idx="20050">
                        <c:v>318.96329641780801</c:v>
                      </c:pt>
                      <c:pt idx="20051">
                        <c:v>318.960005920377</c:v>
                      </c:pt>
                      <c:pt idx="20052">
                        <c:v>318.92266510211999</c:v>
                      </c:pt>
                      <c:pt idx="20053">
                        <c:v>318.90910744864902</c:v>
                      </c:pt>
                      <c:pt idx="20054">
                        <c:v>318.879878698244</c:v>
                      </c:pt>
                      <c:pt idx="20055">
                        <c:v>318.87737949504901</c:v>
                      </c:pt>
                      <c:pt idx="20056">
                        <c:v>318.83090877065803</c:v>
                      </c:pt>
                      <c:pt idx="20057">
                        <c:v>318.82783930702197</c:v>
                      </c:pt>
                      <c:pt idx="20058">
                        <c:v>318.82029888227299</c:v>
                      </c:pt>
                      <c:pt idx="20059">
                        <c:v>318.802256409432</c:v>
                      </c:pt>
                      <c:pt idx="20060">
                        <c:v>318.67262275212198</c:v>
                      </c:pt>
                      <c:pt idx="20061">
                        <c:v>318.64329303093803</c:v>
                      </c:pt>
                      <c:pt idx="20062">
                        <c:v>318.61967320666997</c:v>
                      </c:pt>
                      <c:pt idx="20063">
                        <c:v>318.561030381075</c:v>
                      </c:pt>
                      <c:pt idx="20064">
                        <c:v>318.55209933980098</c:v>
                      </c:pt>
                      <c:pt idx="20065">
                        <c:v>318.53417332266997</c:v>
                      </c:pt>
                      <c:pt idx="20066">
                        <c:v>318.52387472149701</c:v>
                      </c:pt>
                      <c:pt idx="20067">
                        <c:v>318.505876144811</c:v>
                      </c:pt>
                      <c:pt idx="20068">
                        <c:v>318.47872595923201</c:v>
                      </c:pt>
                      <c:pt idx="20069">
                        <c:v>318.450719959862</c:v>
                      </c:pt>
                      <c:pt idx="20070">
                        <c:v>318.42553258409799</c:v>
                      </c:pt>
                      <c:pt idx="20071">
                        <c:v>318.41319077848601</c:v>
                      </c:pt>
                      <c:pt idx="20072">
                        <c:v>318.368801664199</c:v>
                      </c:pt>
                      <c:pt idx="20073">
                        <c:v>318.32108820582499</c:v>
                      </c:pt>
                      <c:pt idx="20074">
                        <c:v>318.28609895341799</c:v>
                      </c:pt>
                      <c:pt idx="20075">
                        <c:v>318.21495994896298</c:v>
                      </c:pt>
                      <c:pt idx="20076">
                        <c:v>318.21198747105001</c:v>
                      </c:pt>
                      <c:pt idx="20077">
                        <c:v>318.15773134473602</c:v>
                      </c:pt>
                      <c:pt idx="20078">
                        <c:v>318.15710051795298</c:v>
                      </c:pt>
                      <c:pt idx="20079">
                        <c:v>318.143514203037</c:v>
                      </c:pt>
                      <c:pt idx="20080">
                        <c:v>318.118678259955</c:v>
                      </c:pt>
                      <c:pt idx="20081">
                        <c:v>318.11110916934098</c:v>
                      </c:pt>
                      <c:pt idx="20082">
                        <c:v>318.06445257501201</c:v>
                      </c:pt>
                      <c:pt idx="20083">
                        <c:v>318.06437065949598</c:v>
                      </c:pt>
                      <c:pt idx="20084">
                        <c:v>318.06221358203697</c:v>
                      </c:pt>
                      <c:pt idx="20085">
                        <c:v>318.04773763777303</c:v>
                      </c:pt>
                      <c:pt idx="20086">
                        <c:v>317.95377109179998</c:v>
                      </c:pt>
                      <c:pt idx="20087">
                        <c:v>317.92914717601099</c:v>
                      </c:pt>
                      <c:pt idx="20088">
                        <c:v>317.90752112913901</c:v>
                      </c:pt>
                      <c:pt idx="20089">
                        <c:v>317.897163578056</c:v>
                      </c:pt>
                      <c:pt idx="20090">
                        <c:v>317.89668412138701</c:v>
                      </c:pt>
                      <c:pt idx="20091">
                        <c:v>317.896134877029</c:v>
                      </c:pt>
                      <c:pt idx="20092">
                        <c:v>317.884484464114</c:v>
                      </c:pt>
                      <c:pt idx="20093">
                        <c:v>317.87826885802798</c:v>
                      </c:pt>
                      <c:pt idx="20094">
                        <c:v>317.86255642935203</c:v>
                      </c:pt>
                      <c:pt idx="20095">
                        <c:v>317.85473252952602</c:v>
                      </c:pt>
                      <c:pt idx="20096">
                        <c:v>317.84333438989</c:v>
                      </c:pt>
                      <c:pt idx="20097">
                        <c:v>317.84035189168998</c:v>
                      </c:pt>
                      <c:pt idx="20098">
                        <c:v>317.81370033687898</c:v>
                      </c:pt>
                      <c:pt idx="20099">
                        <c:v>317.79667350750901</c:v>
                      </c:pt>
                      <c:pt idx="20100">
                        <c:v>317.794631617986</c:v>
                      </c:pt>
                      <c:pt idx="20101">
                        <c:v>317.75490601179501</c:v>
                      </c:pt>
                      <c:pt idx="20102">
                        <c:v>317.73049230885903</c:v>
                      </c:pt>
                      <c:pt idx="20103">
                        <c:v>317.69748598201102</c:v>
                      </c:pt>
                      <c:pt idx="20104">
                        <c:v>317.69291845044302</c:v>
                      </c:pt>
                      <c:pt idx="20105">
                        <c:v>317.69231950457601</c:v>
                      </c:pt>
                      <c:pt idx="20106">
                        <c:v>317.67671915433601</c:v>
                      </c:pt>
                      <c:pt idx="20107">
                        <c:v>317.65176097336001</c:v>
                      </c:pt>
                      <c:pt idx="20108">
                        <c:v>317.60254626517599</c:v>
                      </c:pt>
                      <c:pt idx="20109">
                        <c:v>317.59819686221698</c:v>
                      </c:pt>
                      <c:pt idx="20110">
                        <c:v>317.59066050228802</c:v>
                      </c:pt>
                      <c:pt idx="20111">
                        <c:v>317.57910942022102</c:v>
                      </c:pt>
                      <c:pt idx="20112">
                        <c:v>317.55336339758298</c:v>
                      </c:pt>
                      <c:pt idx="20113">
                        <c:v>317.517203154551</c:v>
                      </c:pt>
                      <c:pt idx="20114">
                        <c:v>317.49266526118299</c:v>
                      </c:pt>
                      <c:pt idx="20115">
                        <c:v>317.48317752977499</c:v>
                      </c:pt>
                      <c:pt idx="20116">
                        <c:v>317.42746751800399</c:v>
                      </c:pt>
                      <c:pt idx="20117">
                        <c:v>317.41479879717298</c:v>
                      </c:pt>
                      <c:pt idx="20118">
                        <c:v>317.412781799909</c:v>
                      </c:pt>
                      <c:pt idx="20119">
                        <c:v>317.39555405552801</c:v>
                      </c:pt>
                      <c:pt idx="20120">
                        <c:v>317.35108740496003</c:v>
                      </c:pt>
                      <c:pt idx="20121">
                        <c:v>317.31131044820103</c:v>
                      </c:pt>
                      <c:pt idx="20122">
                        <c:v>317.29109301376798</c:v>
                      </c:pt>
                      <c:pt idx="20123">
                        <c:v>317.28075719311897</c:v>
                      </c:pt>
                      <c:pt idx="20124">
                        <c:v>317.19721795924102</c:v>
                      </c:pt>
                      <c:pt idx="20125">
                        <c:v>317.17275293067598</c:v>
                      </c:pt>
                      <c:pt idx="20126">
                        <c:v>317.15340627465099</c:v>
                      </c:pt>
                      <c:pt idx="20127">
                        <c:v>317.10139659838302</c:v>
                      </c:pt>
                      <c:pt idx="20128">
                        <c:v>317.09574692024501</c:v>
                      </c:pt>
                      <c:pt idx="20129">
                        <c:v>317.04160381349402</c:v>
                      </c:pt>
                      <c:pt idx="20130">
                        <c:v>317.03152086653802</c:v>
                      </c:pt>
                      <c:pt idx="20131">
                        <c:v>317.005849483362</c:v>
                      </c:pt>
                      <c:pt idx="20132">
                        <c:v>316.99150996713001</c:v>
                      </c:pt>
                      <c:pt idx="20133">
                        <c:v>316.96235611830099</c:v>
                      </c:pt>
                      <c:pt idx="20134">
                        <c:v>316.951395035426</c:v>
                      </c:pt>
                      <c:pt idx="20135">
                        <c:v>316.93633746213402</c:v>
                      </c:pt>
                      <c:pt idx="20136">
                        <c:v>316.92201367996302</c:v>
                      </c:pt>
                      <c:pt idx="20137">
                        <c:v>316.92034300504099</c:v>
                      </c:pt>
                      <c:pt idx="20138">
                        <c:v>316.91983503194501</c:v>
                      </c:pt>
                      <c:pt idx="20139">
                        <c:v>316.91549692235202</c:v>
                      </c:pt>
                      <c:pt idx="20140">
                        <c:v>316.89885797111498</c:v>
                      </c:pt>
                      <c:pt idx="20141">
                        <c:v>316.88370260786297</c:v>
                      </c:pt>
                      <c:pt idx="20142">
                        <c:v>316.858126075006</c:v>
                      </c:pt>
                      <c:pt idx="20143">
                        <c:v>316.84276522615897</c:v>
                      </c:pt>
                      <c:pt idx="20144">
                        <c:v>316.82582052582501</c:v>
                      </c:pt>
                      <c:pt idx="20145">
                        <c:v>316.82137223310599</c:v>
                      </c:pt>
                      <c:pt idx="20146">
                        <c:v>316.812364017834</c:v>
                      </c:pt>
                      <c:pt idx="20147">
                        <c:v>316.78585305388799</c:v>
                      </c:pt>
                      <c:pt idx="20148">
                        <c:v>316.769296241392</c:v>
                      </c:pt>
                      <c:pt idx="20149">
                        <c:v>316.74673479565598</c:v>
                      </c:pt>
                      <c:pt idx="20150">
                        <c:v>316.62795232392801</c:v>
                      </c:pt>
                      <c:pt idx="20151">
                        <c:v>316.604956596666</c:v>
                      </c:pt>
                      <c:pt idx="20152">
                        <c:v>316.572593273118</c:v>
                      </c:pt>
                      <c:pt idx="20153">
                        <c:v>316.52998053703698</c:v>
                      </c:pt>
                      <c:pt idx="20154">
                        <c:v>316.504040180083</c:v>
                      </c:pt>
                      <c:pt idx="20155">
                        <c:v>316.49037548223998</c:v>
                      </c:pt>
                      <c:pt idx="20156">
                        <c:v>316.45741361583401</c:v>
                      </c:pt>
                      <c:pt idx="20157">
                        <c:v>316.42839334449098</c:v>
                      </c:pt>
                      <c:pt idx="20158">
                        <c:v>316.42423326995498</c:v>
                      </c:pt>
                      <c:pt idx="20159">
                        <c:v>316.41042368309598</c:v>
                      </c:pt>
                      <c:pt idx="20160">
                        <c:v>316.36558310261</c:v>
                      </c:pt>
                      <c:pt idx="20161">
                        <c:v>316.35822434589102</c:v>
                      </c:pt>
                      <c:pt idx="20162">
                        <c:v>316.35034111354599</c:v>
                      </c:pt>
                      <c:pt idx="20163">
                        <c:v>316.34546089103497</c:v>
                      </c:pt>
                      <c:pt idx="20164">
                        <c:v>316.30832749633299</c:v>
                      </c:pt>
                      <c:pt idx="20165">
                        <c:v>316.30720170736799</c:v>
                      </c:pt>
                      <c:pt idx="20166">
                        <c:v>316.28584427319203</c:v>
                      </c:pt>
                      <c:pt idx="20167">
                        <c:v>316.28351540917203</c:v>
                      </c:pt>
                      <c:pt idx="20168">
                        <c:v>316.27249992368701</c:v>
                      </c:pt>
                      <c:pt idx="20169">
                        <c:v>316.20686440385799</c:v>
                      </c:pt>
                      <c:pt idx="20170">
                        <c:v>316.20610465948999</c:v>
                      </c:pt>
                      <c:pt idx="20171">
                        <c:v>316.19035570101403</c:v>
                      </c:pt>
                      <c:pt idx="20172">
                        <c:v>316.13019748955003</c:v>
                      </c:pt>
                      <c:pt idx="20173">
                        <c:v>316.12208917069501</c:v>
                      </c:pt>
                      <c:pt idx="20174">
                        <c:v>316.11323018141002</c:v>
                      </c:pt>
                      <c:pt idx="20175">
                        <c:v>316.11285013300699</c:v>
                      </c:pt>
                      <c:pt idx="20176">
                        <c:v>316.10117970062799</c:v>
                      </c:pt>
                      <c:pt idx="20177">
                        <c:v>316.09957957776197</c:v>
                      </c:pt>
                      <c:pt idx="20178">
                        <c:v>316.09278997207798</c:v>
                      </c:pt>
                      <c:pt idx="20179">
                        <c:v>316.04764760098499</c:v>
                      </c:pt>
                      <c:pt idx="20180">
                        <c:v>316.04180472919199</c:v>
                      </c:pt>
                      <c:pt idx="20181">
                        <c:v>316.041250854466</c:v>
                      </c:pt>
                      <c:pt idx="20182">
                        <c:v>316.04087513971598</c:v>
                      </c:pt>
                      <c:pt idx="20183">
                        <c:v>316.04066995390599</c:v>
                      </c:pt>
                      <c:pt idx="20184">
                        <c:v>316.03914439111298</c:v>
                      </c:pt>
                      <c:pt idx="20185">
                        <c:v>316.01183009298398</c:v>
                      </c:pt>
                      <c:pt idx="20186">
                        <c:v>315.99688280391399</c:v>
                      </c:pt>
                      <c:pt idx="20187">
                        <c:v>315.99142525691798</c:v>
                      </c:pt>
                      <c:pt idx="20188">
                        <c:v>315.98611679119603</c:v>
                      </c:pt>
                      <c:pt idx="20189">
                        <c:v>315.97838009319599</c:v>
                      </c:pt>
                      <c:pt idx="20190">
                        <c:v>315.96940168793401</c:v>
                      </c:pt>
                      <c:pt idx="20191">
                        <c:v>315.96921695266201</c:v>
                      </c:pt>
                      <c:pt idx="20192">
                        <c:v>315.963798772693</c:v>
                      </c:pt>
                      <c:pt idx="20193">
                        <c:v>315.94940253423601</c:v>
                      </c:pt>
                      <c:pt idx="20194">
                        <c:v>315.93310926392701</c:v>
                      </c:pt>
                      <c:pt idx="20195">
                        <c:v>315.93111345980299</c:v>
                      </c:pt>
                      <c:pt idx="20196">
                        <c:v>315.92580546337899</c:v>
                      </c:pt>
                      <c:pt idx="20197">
                        <c:v>315.90250195503</c:v>
                      </c:pt>
                      <c:pt idx="20198">
                        <c:v>315.89304929522501</c:v>
                      </c:pt>
                      <c:pt idx="20199">
                        <c:v>315.89205972679702</c:v>
                      </c:pt>
                      <c:pt idx="20200">
                        <c:v>315.88367860743398</c:v>
                      </c:pt>
                      <c:pt idx="20201">
                        <c:v>315.88246744060501</c:v>
                      </c:pt>
                      <c:pt idx="20202">
                        <c:v>315.87292771776299</c:v>
                      </c:pt>
                      <c:pt idx="20203">
                        <c:v>315.86793497613701</c:v>
                      </c:pt>
                      <c:pt idx="20204">
                        <c:v>315.85676678158302</c:v>
                      </c:pt>
                      <c:pt idx="20205">
                        <c:v>315.853879096323</c:v>
                      </c:pt>
                      <c:pt idx="20206">
                        <c:v>315.852926190387</c:v>
                      </c:pt>
                      <c:pt idx="20207">
                        <c:v>315.85261754637497</c:v>
                      </c:pt>
                      <c:pt idx="20208">
                        <c:v>315.85210971127702</c:v>
                      </c:pt>
                      <c:pt idx="20209">
                        <c:v>315.85074336499503</c:v>
                      </c:pt>
                      <c:pt idx="20210">
                        <c:v>315.84461565766998</c:v>
                      </c:pt>
                      <c:pt idx="20211">
                        <c:v>315.84357618807798</c:v>
                      </c:pt>
                      <c:pt idx="20212">
                        <c:v>315.83666337522601</c:v>
                      </c:pt>
                      <c:pt idx="20213">
                        <c:v>315.83641471087998</c:v>
                      </c:pt>
                      <c:pt idx="20214">
                        <c:v>315.83140573886197</c:v>
                      </c:pt>
                      <c:pt idx="20215">
                        <c:v>315.826734043844</c:v>
                      </c:pt>
                      <c:pt idx="20216">
                        <c:v>315.82505804058002</c:v>
                      </c:pt>
                      <c:pt idx="20217">
                        <c:v>315.81800135102401</c:v>
                      </c:pt>
                      <c:pt idx="20218">
                        <c:v>315.81494523330099</c:v>
                      </c:pt>
                      <c:pt idx="20219">
                        <c:v>315.81184782445399</c:v>
                      </c:pt>
                      <c:pt idx="20220">
                        <c:v>315.81161173042199</c:v>
                      </c:pt>
                      <c:pt idx="20221">
                        <c:v>315.810703279564</c:v>
                      </c:pt>
                      <c:pt idx="20222">
                        <c:v>315.80290737658999</c:v>
                      </c:pt>
                      <c:pt idx="20223">
                        <c:v>315.798411977765</c:v>
                      </c:pt>
                      <c:pt idx="20224">
                        <c:v>315.795216958693</c:v>
                      </c:pt>
                      <c:pt idx="20225">
                        <c:v>315.79397254379103</c:v>
                      </c:pt>
                      <c:pt idx="20226">
                        <c:v>315.79326291983801</c:v>
                      </c:pt>
                      <c:pt idx="20227">
                        <c:v>315.789650210866</c:v>
                      </c:pt>
                      <c:pt idx="20228">
                        <c:v>315.78355870686102</c:v>
                      </c:pt>
                      <c:pt idx="20229">
                        <c:v>315.78313759085398</c:v>
                      </c:pt>
                      <c:pt idx="20230">
                        <c:v>315.78084927801802</c:v>
                      </c:pt>
                      <c:pt idx="20231">
                        <c:v>315.77920067390602</c:v>
                      </c:pt>
                      <c:pt idx="20232">
                        <c:v>315.77647761784499</c:v>
                      </c:pt>
                      <c:pt idx="20233">
                        <c:v>315.768083197301</c:v>
                      </c:pt>
                      <c:pt idx="20234">
                        <c:v>315.76800981482597</c:v>
                      </c:pt>
                      <c:pt idx="20235">
                        <c:v>315.76240423659601</c:v>
                      </c:pt>
                      <c:pt idx="20236">
                        <c:v>315.75366272407399</c:v>
                      </c:pt>
                      <c:pt idx="20237">
                        <c:v>315.74969907842501</c:v>
                      </c:pt>
                      <c:pt idx="20238">
                        <c:v>315.745900589553</c:v>
                      </c:pt>
                      <c:pt idx="20239">
                        <c:v>315.74299606433402</c:v>
                      </c:pt>
                      <c:pt idx="20240">
                        <c:v>315.72722816141999</c:v>
                      </c:pt>
                      <c:pt idx="20241">
                        <c:v>315.71920841595198</c:v>
                      </c:pt>
                      <c:pt idx="20242">
                        <c:v>315.71643543397801</c:v>
                      </c:pt>
                      <c:pt idx="20243">
                        <c:v>315.71167841351303</c:v>
                      </c:pt>
                      <c:pt idx="20244">
                        <c:v>315.70681184431203</c:v>
                      </c:pt>
                      <c:pt idx="20245">
                        <c:v>315.70524701796802</c:v>
                      </c:pt>
                      <c:pt idx="20246">
                        <c:v>315.70090726841499</c:v>
                      </c:pt>
                      <c:pt idx="20247">
                        <c:v>315.69330265234697</c:v>
                      </c:pt>
                      <c:pt idx="20248">
                        <c:v>315.69109300841899</c:v>
                      </c:pt>
                      <c:pt idx="20249">
                        <c:v>315.68139172652099</c:v>
                      </c:pt>
                      <c:pt idx="20250">
                        <c:v>315.67529509938203</c:v>
                      </c:pt>
                      <c:pt idx="20251">
                        <c:v>315.67468967018402</c:v>
                      </c:pt>
                      <c:pt idx="20252">
                        <c:v>315.66926144826198</c:v>
                      </c:pt>
                      <c:pt idx="20253">
                        <c:v>315.66447347349799</c:v>
                      </c:pt>
                      <c:pt idx="20254">
                        <c:v>315.66232860899299</c:v>
                      </c:pt>
                      <c:pt idx="20255">
                        <c:v>315.661318413277</c:v>
                      </c:pt>
                      <c:pt idx="20256">
                        <c:v>315.65763068018202</c:v>
                      </c:pt>
                      <c:pt idx="20257">
                        <c:v>315.652646993085</c:v>
                      </c:pt>
                      <c:pt idx="20258">
                        <c:v>315.64496007866899</c:v>
                      </c:pt>
                      <c:pt idx="20259">
                        <c:v>315.63604692235299</c:v>
                      </c:pt>
                      <c:pt idx="20260">
                        <c:v>315.63433550715098</c:v>
                      </c:pt>
                      <c:pt idx="20261">
                        <c:v>315.63020345956699</c:v>
                      </c:pt>
                      <c:pt idx="20262">
                        <c:v>315.62527328869498</c:v>
                      </c:pt>
                      <c:pt idx="20263">
                        <c:v>315.61389661436601</c:v>
                      </c:pt>
                      <c:pt idx="20264">
                        <c:v>315.60908154070898</c:v>
                      </c:pt>
                      <c:pt idx="20265">
                        <c:v>315.60178151146903</c:v>
                      </c:pt>
                      <c:pt idx="20266">
                        <c:v>315.57799133212501</c:v>
                      </c:pt>
                      <c:pt idx="20267">
                        <c:v>315.57335510596602</c:v>
                      </c:pt>
                      <c:pt idx="20268">
                        <c:v>315.57303601074398</c:v>
                      </c:pt>
                      <c:pt idx="20269">
                        <c:v>315.57254978184199</c:v>
                      </c:pt>
                      <c:pt idx="20270">
                        <c:v>315.56776582479699</c:v>
                      </c:pt>
                      <c:pt idx="20271">
                        <c:v>315.55366497809001</c:v>
                      </c:pt>
                      <c:pt idx="20272">
                        <c:v>315.54760638034901</c:v>
                      </c:pt>
                      <c:pt idx="20273">
                        <c:v>315.54548862183702</c:v>
                      </c:pt>
                      <c:pt idx="20274">
                        <c:v>315.54305057630199</c:v>
                      </c:pt>
                      <c:pt idx="20275">
                        <c:v>315.53864819725499</c:v>
                      </c:pt>
                      <c:pt idx="20276">
                        <c:v>315.53490987534201</c:v>
                      </c:pt>
                      <c:pt idx="20277">
                        <c:v>315.53187055040701</c:v>
                      </c:pt>
                      <c:pt idx="20278">
                        <c:v>315.53139683365902</c:v>
                      </c:pt>
                      <c:pt idx="20279">
                        <c:v>315.531368611338</c:v>
                      </c:pt>
                      <c:pt idx="20280">
                        <c:v>315.52904588366602</c:v>
                      </c:pt>
                      <c:pt idx="20281">
                        <c:v>315.526240552015</c:v>
                      </c:pt>
                      <c:pt idx="20282">
                        <c:v>315.52514886581901</c:v>
                      </c:pt>
                      <c:pt idx="20283">
                        <c:v>315.52350646114701</c:v>
                      </c:pt>
                      <c:pt idx="20284">
                        <c:v>315.522477380971</c:v>
                      </c:pt>
                      <c:pt idx="20285">
                        <c:v>315.51825613854601</c:v>
                      </c:pt>
                      <c:pt idx="20286">
                        <c:v>315.51789942747001</c:v>
                      </c:pt>
                      <c:pt idx="20287">
                        <c:v>315.51464700744202</c:v>
                      </c:pt>
                      <c:pt idx="20288">
                        <c:v>315.51442737263102</c:v>
                      </c:pt>
                      <c:pt idx="20289">
                        <c:v>315.51190376684599</c:v>
                      </c:pt>
                      <c:pt idx="20290">
                        <c:v>315.51154453643301</c:v>
                      </c:pt>
                      <c:pt idx="20291">
                        <c:v>315.510408104899</c:v>
                      </c:pt>
                      <c:pt idx="20292">
                        <c:v>315.50954847096602</c:v>
                      </c:pt>
                      <c:pt idx="20293">
                        <c:v>315.50544485320302</c:v>
                      </c:pt>
                      <c:pt idx="20294">
                        <c:v>315.503518637909</c:v>
                      </c:pt>
                      <c:pt idx="20295">
                        <c:v>315.50212237345602</c:v>
                      </c:pt>
                      <c:pt idx="20296">
                        <c:v>315.49574085912502</c:v>
                      </c:pt>
                      <c:pt idx="20297">
                        <c:v>315.49431396203801</c:v>
                      </c:pt>
                      <c:pt idx="20298">
                        <c:v>315.49030398704599</c:v>
                      </c:pt>
                      <c:pt idx="20299">
                        <c:v>315.488511019952</c:v>
                      </c:pt>
                      <c:pt idx="20300">
                        <c:v>315.48434690226901</c:v>
                      </c:pt>
                      <c:pt idx="20301">
                        <c:v>315.48286353177099</c:v>
                      </c:pt>
                      <c:pt idx="20302">
                        <c:v>315.480468043999</c:v>
                      </c:pt>
                      <c:pt idx="20303">
                        <c:v>315.47992443747802</c:v>
                      </c:pt>
                      <c:pt idx="20304">
                        <c:v>315.47487422324701</c:v>
                      </c:pt>
                      <c:pt idx="20305">
                        <c:v>315.464026271455</c:v>
                      </c:pt>
                      <c:pt idx="20306">
                        <c:v>315.45321117226899</c:v>
                      </c:pt>
                      <c:pt idx="20307">
                        <c:v>315.45159469349102</c:v>
                      </c:pt>
                      <c:pt idx="20308">
                        <c:v>315.45031635073599</c:v>
                      </c:pt>
                      <c:pt idx="20309">
                        <c:v>315.44989908411702</c:v>
                      </c:pt>
                      <c:pt idx="20310">
                        <c:v>315.448231450695</c:v>
                      </c:pt>
                      <c:pt idx="20311">
                        <c:v>315.44744473316098</c:v>
                      </c:pt>
                      <c:pt idx="20312">
                        <c:v>315.44273321039702</c:v>
                      </c:pt>
                      <c:pt idx="20313">
                        <c:v>315.43596148501302</c:v>
                      </c:pt>
                      <c:pt idx="20314">
                        <c:v>315.43521956113699</c:v>
                      </c:pt>
                      <c:pt idx="20315">
                        <c:v>315.433688910954</c:v>
                      </c:pt>
                      <c:pt idx="20316">
                        <c:v>315.43326546752797</c:v>
                      </c:pt>
                      <c:pt idx="20317">
                        <c:v>315.43217507835902</c:v>
                      </c:pt>
                      <c:pt idx="20318">
                        <c:v>315.431557053505</c:v>
                      </c:pt>
                      <c:pt idx="20319">
                        <c:v>315.429653431943</c:v>
                      </c:pt>
                      <c:pt idx="20320">
                        <c:v>315.42760667204601</c:v>
                      </c:pt>
                      <c:pt idx="20321">
                        <c:v>315.426227564687</c:v>
                      </c:pt>
                      <c:pt idx="20322">
                        <c:v>315.42402758397299</c:v>
                      </c:pt>
                      <c:pt idx="20323">
                        <c:v>315.42299458193497</c:v>
                      </c:pt>
                      <c:pt idx="20324">
                        <c:v>315.42026172678601</c:v>
                      </c:pt>
                      <c:pt idx="20325">
                        <c:v>315.42020151926101</c:v>
                      </c:pt>
                      <c:pt idx="20326">
                        <c:v>315.41704369949201</c:v>
                      </c:pt>
                      <c:pt idx="20327">
                        <c:v>315.41581685135498</c:v>
                      </c:pt>
                      <c:pt idx="20328">
                        <c:v>315.40743297182001</c:v>
                      </c:pt>
                      <c:pt idx="20329">
                        <c:v>315.40532634629199</c:v>
                      </c:pt>
                      <c:pt idx="20330">
                        <c:v>315.40436053185903</c:v>
                      </c:pt>
                      <c:pt idx="20331">
                        <c:v>315.39978908528599</c:v>
                      </c:pt>
                      <c:pt idx="20332">
                        <c:v>315.39619846485198</c:v>
                      </c:pt>
                      <c:pt idx="20333">
                        <c:v>315.38712554076</c:v>
                      </c:pt>
                      <c:pt idx="20334">
                        <c:v>315.38441786493502</c:v>
                      </c:pt>
                      <c:pt idx="20335">
                        <c:v>315.38183186209397</c:v>
                      </c:pt>
                      <c:pt idx="20336">
                        <c:v>315.38017871485602</c:v>
                      </c:pt>
                      <c:pt idx="20337">
                        <c:v>315.37873679396398</c:v>
                      </c:pt>
                      <c:pt idx="20338">
                        <c:v>315.37277423246002</c:v>
                      </c:pt>
                      <c:pt idx="20339">
                        <c:v>315.36658452094099</c:v>
                      </c:pt>
                      <c:pt idx="20340">
                        <c:v>315.36584309992497</c:v>
                      </c:pt>
                      <c:pt idx="20341">
                        <c:v>315.35947176899401</c:v>
                      </c:pt>
                      <c:pt idx="20342">
                        <c:v>315.359416684883</c:v>
                      </c:pt>
                      <c:pt idx="20343">
                        <c:v>315.355255339481</c:v>
                      </c:pt>
                      <c:pt idx="20344">
                        <c:v>315.35063999897801</c:v>
                      </c:pt>
                      <c:pt idx="20345">
                        <c:v>315.34961837255099</c:v>
                      </c:pt>
                      <c:pt idx="20346">
                        <c:v>315.349359316434</c:v>
                      </c:pt>
                      <c:pt idx="20347">
                        <c:v>315.34662437917899</c:v>
                      </c:pt>
                      <c:pt idx="20348">
                        <c:v>315.34379300647402</c:v>
                      </c:pt>
                      <c:pt idx="20349">
                        <c:v>315.34330601037101</c:v>
                      </c:pt>
                      <c:pt idx="20350">
                        <c:v>315.33884724346098</c:v>
                      </c:pt>
                      <c:pt idx="20351">
                        <c:v>315.335331790873</c:v>
                      </c:pt>
                      <c:pt idx="20352">
                        <c:v>315.33047385937101</c:v>
                      </c:pt>
                      <c:pt idx="20353">
                        <c:v>315.326764382379</c:v>
                      </c:pt>
                      <c:pt idx="20354">
                        <c:v>315.32393770756602</c:v>
                      </c:pt>
                      <c:pt idx="20355">
                        <c:v>315.32088059817897</c:v>
                      </c:pt>
                      <c:pt idx="20356">
                        <c:v>315.31744869956901</c:v>
                      </c:pt>
                      <c:pt idx="20357">
                        <c:v>315.31378303553299</c:v>
                      </c:pt>
                      <c:pt idx="20358">
                        <c:v>315.30945361532599</c:v>
                      </c:pt>
                      <c:pt idx="20359">
                        <c:v>315.304034844998</c:v>
                      </c:pt>
                      <c:pt idx="20360">
                        <c:v>315.30196588856302</c:v>
                      </c:pt>
                      <c:pt idx="20361">
                        <c:v>315.30185709809098</c:v>
                      </c:pt>
                      <c:pt idx="20362">
                        <c:v>315.29857179130897</c:v>
                      </c:pt>
                      <c:pt idx="20363">
                        <c:v>315.296666589214</c:v>
                      </c:pt>
                      <c:pt idx="20364">
                        <c:v>315.29663122620599</c:v>
                      </c:pt>
                      <c:pt idx="20365">
                        <c:v>315.29653081764599</c:v>
                      </c:pt>
                      <c:pt idx="20366">
                        <c:v>315.29399880554598</c:v>
                      </c:pt>
                      <c:pt idx="20367">
                        <c:v>315.29308665048802</c:v>
                      </c:pt>
                      <c:pt idx="20368">
                        <c:v>315.29225151198199</c:v>
                      </c:pt>
                      <c:pt idx="20369">
                        <c:v>315.29040131189402</c:v>
                      </c:pt>
                      <c:pt idx="20370">
                        <c:v>315.28467829643199</c:v>
                      </c:pt>
                      <c:pt idx="20371">
                        <c:v>315.28207299183998</c:v>
                      </c:pt>
                      <c:pt idx="20372">
                        <c:v>315.28199844401598</c:v>
                      </c:pt>
                      <c:pt idx="20373">
                        <c:v>315.276828838651</c:v>
                      </c:pt>
                      <c:pt idx="20374">
                        <c:v>315.27582716976502</c:v>
                      </c:pt>
                      <c:pt idx="20375">
                        <c:v>315.274948186475</c:v>
                      </c:pt>
                      <c:pt idx="20376">
                        <c:v>315.27421725697502</c:v>
                      </c:pt>
                      <c:pt idx="20377">
                        <c:v>315.27254814082397</c:v>
                      </c:pt>
                      <c:pt idx="20378">
                        <c:v>315.27007959637803</c:v>
                      </c:pt>
                      <c:pt idx="20379">
                        <c:v>315.26763956193997</c:v>
                      </c:pt>
                      <c:pt idx="20380">
                        <c:v>315.26621127877701</c:v>
                      </c:pt>
                      <c:pt idx="20381">
                        <c:v>315.26578252486399</c:v>
                      </c:pt>
                      <c:pt idx="20382">
                        <c:v>315.25702598651401</c:v>
                      </c:pt>
                      <c:pt idx="20383">
                        <c:v>315.25606266360001</c:v>
                      </c:pt>
                      <c:pt idx="20384">
                        <c:v>315.24794702356002</c:v>
                      </c:pt>
                      <c:pt idx="20385">
                        <c:v>315.24478147932899</c:v>
                      </c:pt>
                      <c:pt idx="20386">
                        <c:v>315.24310540212502</c:v>
                      </c:pt>
                      <c:pt idx="20387">
                        <c:v>315.24069486824197</c:v>
                      </c:pt>
                      <c:pt idx="20388">
                        <c:v>315.23761309552799</c:v>
                      </c:pt>
                      <c:pt idx="20389">
                        <c:v>315.23097809836599</c:v>
                      </c:pt>
                      <c:pt idx="20390">
                        <c:v>315.22690048502898</c:v>
                      </c:pt>
                      <c:pt idx="20391">
                        <c:v>315.214619786985</c:v>
                      </c:pt>
                      <c:pt idx="20392">
                        <c:v>315.20525278475901</c:v>
                      </c:pt>
                      <c:pt idx="20393">
                        <c:v>315.20506378806698</c:v>
                      </c:pt>
                      <c:pt idx="20394">
                        <c:v>315.20401468826299</c:v>
                      </c:pt>
                      <c:pt idx="20395">
                        <c:v>315.20308508249798</c:v>
                      </c:pt>
                      <c:pt idx="20396">
                        <c:v>315.20219352597502</c:v>
                      </c:pt>
                      <c:pt idx="20397">
                        <c:v>315.20139287969698</c:v>
                      </c:pt>
                      <c:pt idx="20398">
                        <c:v>315.19840727696601</c:v>
                      </c:pt>
                      <c:pt idx="20399">
                        <c:v>315.19432698393399</c:v>
                      </c:pt>
                      <c:pt idx="20400">
                        <c:v>315.18946074519801</c:v>
                      </c:pt>
                      <c:pt idx="20401">
                        <c:v>315.17408605127798</c:v>
                      </c:pt>
                      <c:pt idx="20402">
                        <c:v>315.16239324005898</c:v>
                      </c:pt>
                      <c:pt idx="20403">
                        <c:v>315.15605701797301</c:v>
                      </c:pt>
                      <c:pt idx="20404">
                        <c:v>315.14893013552597</c:v>
                      </c:pt>
                      <c:pt idx="20405">
                        <c:v>315.14771006483397</c:v>
                      </c:pt>
                      <c:pt idx="20406">
                        <c:v>315.14076150924899</c:v>
                      </c:pt>
                      <c:pt idx="20407">
                        <c:v>315.13741018902698</c:v>
                      </c:pt>
                      <c:pt idx="20408">
                        <c:v>315.13195675980302</c:v>
                      </c:pt>
                      <c:pt idx="20409">
                        <c:v>315.13040833640599</c:v>
                      </c:pt>
                      <c:pt idx="20410">
                        <c:v>315.09260443120002</c:v>
                      </c:pt>
                      <c:pt idx="20411">
                        <c:v>315.090076609547</c:v>
                      </c:pt>
                      <c:pt idx="20412">
                        <c:v>315.08942510832998</c:v>
                      </c:pt>
                      <c:pt idx="20413">
                        <c:v>315.08402496030499</c:v>
                      </c:pt>
                      <c:pt idx="20414">
                        <c:v>315.07554286426398</c:v>
                      </c:pt>
                      <c:pt idx="20415">
                        <c:v>315.06921090688598</c:v>
                      </c:pt>
                      <c:pt idx="20416">
                        <c:v>315.06180466698203</c:v>
                      </c:pt>
                      <c:pt idx="20417">
                        <c:v>315.03713955759099</c:v>
                      </c:pt>
                      <c:pt idx="20418">
                        <c:v>315.03021247118801</c:v>
                      </c:pt>
                      <c:pt idx="20419">
                        <c:v>315.028660458959</c:v>
                      </c:pt>
                      <c:pt idx="20420">
                        <c:v>315.01742389992302</c:v>
                      </c:pt>
                      <c:pt idx="20421">
                        <c:v>315.001584090449</c:v>
                      </c:pt>
                      <c:pt idx="20422">
                        <c:v>314.97651635118598</c:v>
                      </c:pt>
                      <c:pt idx="20423">
                        <c:v>314.93839451750102</c:v>
                      </c:pt>
                      <c:pt idx="20424">
                        <c:v>314.92154068692798</c:v>
                      </c:pt>
                      <c:pt idx="20425">
                        <c:v>314.91923639775501</c:v>
                      </c:pt>
                      <c:pt idx="20426">
                        <c:v>314.90671448468999</c:v>
                      </c:pt>
                      <c:pt idx="20427">
                        <c:v>314.86736165164501</c:v>
                      </c:pt>
                      <c:pt idx="20428">
                        <c:v>314.864647585743</c:v>
                      </c:pt>
                      <c:pt idx="20429">
                        <c:v>314.86001606150501</c:v>
                      </c:pt>
                      <c:pt idx="20430">
                        <c:v>314.83642389923199</c:v>
                      </c:pt>
                      <c:pt idx="20431">
                        <c:v>314.814179686724</c:v>
                      </c:pt>
                      <c:pt idx="20432">
                        <c:v>314.80252908389701</c:v>
                      </c:pt>
                      <c:pt idx="20433">
                        <c:v>314.76273770274901</c:v>
                      </c:pt>
                      <c:pt idx="20434">
                        <c:v>314.74911507239801</c:v>
                      </c:pt>
                      <c:pt idx="20435">
                        <c:v>314.72067490745201</c:v>
                      </c:pt>
                      <c:pt idx="20436">
                        <c:v>314.716412756887</c:v>
                      </c:pt>
                      <c:pt idx="20437">
                        <c:v>314.71294945065898</c:v>
                      </c:pt>
                      <c:pt idx="20438">
                        <c:v>314.70311186689401</c:v>
                      </c:pt>
                      <c:pt idx="20439">
                        <c:v>314.70184539860497</c:v>
                      </c:pt>
                      <c:pt idx="20440">
                        <c:v>314.69464505410701</c:v>
                      </c:pt>
                      <c:pt idx="20441">
                        <c:v>314.69163073445299</c:v>
                      </c:pt>
                      <c:pt idx="20442">
                        <c:v>314.68885388517702</c:v>
                      </c:pt>
                      <c:pt idx="20443">
                        <c:v>314.68597374935598</c:v>
                      </c:pt>
                      <c:pt idx="20444">
                        <c:v>314.672814097188</c:v>
                      </c:pt>
                      <c:pt idx="20445">
                        <c:v>314.65865582070001</c:v>
                      </c:pt>
                      <c:pt idx="20446">
                        <c:v>314.64076788865901</c:v>
                      </c:pt>
                      <c:pt idx="20447">
                        <c:v>314.58794983127501</c:v>
                      </c:pt>
                      <c:pt idx="20448">
                        <c:v>314.559853581852</c:v>
                      </c:pt>
                      <c:pt idx="20449">
                        <c:v>314.55510450937197</c:v>
                      </c:pt>
                      <c:pt idx="20450">
                        <c:v>314.54477460992001</c:v>
                      </c:pt>
                      <c:pt idx="20451">
                        <c:v>314.519901529614</c:v>
                      </c:pt>
                      <c:pt idx="20452">
                        <c:v>314.48222151674798</c:v>
                      </c:pt>
                      <c:pt idx="20453">
                        <c:v>314.46280137889198</c:v>
                      </c:pt>
                      <c:pt idx="20454">
                        <c:v>314.401333551866</c:v>
                      </c:pt>
                      <c:pt idx="20455">
                        <c:v>314.34301258826599</c:v>
                      </c:pt>
                      <c:pt idx="20456">
                        <c:v>314.25795675303101</c:v>
                      </c:pt>
                      <c:pt idx="20457">
                        <c:v>314.254764142375</c:v>
                      </c:pt>
                      <c:pt idx="20458">
                        <c:v>314.246968946192</c:v>
                      </c:pt>
                      <c:pt idx="20459">
                        <c:v>314.22527147169001</c:v>
                      </c:pt>
                      <c:pt idx="20460">
                        <c:v>314.188023984398</c:v>
                      </c:pt>
                      <c:pt idx="20461">
                        <c:v>314.12457645622499</c:v>
                      </c:pt>
                      <c:pt idx="20462">
                        <c:v>314.120097638868</c:v>
                      </c:pt>
                      <c:pt idx="20463">
                        <c:v>314.09090615409502</c:v>
                      </c:pt>
                      <c:pt idx="20464">
                        <c:v>314.036181585816</c:v>
                      </c:pt>
                      <c:pt idx="20465">
                        <c:v>314.01874501721801</c:v>
                      </c:pt>
                      <c:pt idx="20466">
                        <c:v>314.01708043488799</c:v>
                      </c:pt>
                      <c:pt idx="20467">
                        <c:v>314.00252635793998</c:v>
                      </c:pt>
                      <c:pt idx="20468">
                        <c:v>313.98550701767198</c:v>
                      </c:pt>
                      <c:pt idx="20469">
                        <c:v>313.98345894433697</c:v>
                      </c:pt>
                      <c:pt idx="20470">
                        <c:v>313.98194754604498</c:v>
                      </c:pt>
                      <c:pt idx="20471">
                        <c:v>313.977413145659</c:v>
                      </c:pt>
                      <c:pt idx="20472">
                        <c:v>313.96325438446701</c:v>
                      </c:pt>
                      <c:pt idx="20473">
                        <c:v>313.96157592465102</c:v>
                      </c:pt>
                      <c:pt idx="20474">
                        <c:v>313.953183991267</c:v>
                      </c:pt>
                      <c:pt idx="20475">
                        <c:v>313.91299695479898</c:v>
                      </c:pt>
                      <c:pt idx="20476">
                        <c:v>313.90659422017097</c:v>
                      </c:pt>
                      <c:pt idx="20477">
                        <c:v>313.87005615521599</c:v>
                      </c:pt>
                      <c:pt idx="20478">
                        <c:v>313.85143881882499</c:v>
                      </c:pt>
                      <c:pt idx="20479">
                        <c:v>313.789684657816</c:v>
                      </c:pt>
                      <c:pt idx="20480">
                        <c:v>313.719838245669</c:v>
                      </c:pt>
                      <c:pt idx="20481">
                        <c:v>313.71407787363302</c:v>
                      </c:pt>
                      <c:pt idx="20482">
                        <c:v>313.67095309798202</c:v>
                      </c:pt>
                      <c:pt idx="20483">
                        <c:v>313.66153753114401</c:v>
                      </c:pt>
                      <c:pt idx="20484">
                        <c:v>313.60123185142101</c:v>
                      </c:pt>
                      <c:pt idx="20485">
                        <c:v>313.56072505185</c:v>
                      </c:pt>
                      <c:pt idx="20486">
                        <c:v>313.55016733264603</c:v>
                      </c:pt>
                      <c:pt idx="20487">
                        <c:v>313.482310147362</c:v>
                      </c:pt>
                      <c:pt idx="20488">
                        <c:v>313.47716368339297</c:v>
                      </c:pt>
                      <c:pt idx="20489">
                        <c:v>313.39758271227998</c:v>
                      </c:pt>
                      <c:pt idx="20490">
                        <c:v>313.38858242297198</c:v>
                      </c:pt>
                      <c:pt idx="20491">
                        <c:v>313.34642759348901</c:v>
                      </c:pt>
                      <c:pt idx="20492">
                        <c:v>313.33005569717699</c:v>
                      </c:pt>
                      <c:pt idx="20493">
                        <c:v>313.25674978143002</c:v>
                      </c:pt>
                      <c:pt idx="20494">
                        <c:v>313.20943152314999</c:v>
                      </c:pt>
                      <c:pt idx="20495">
                        <c:v>313.20923662995398</c:v>
                      </c:pt>
                      <c:pt idx="20496">
                        <c:v>313.18838548261198</c:v>
                      </c:pt>
                      <c:pt idx="20497">
                        <c:v>313.18378559474002</c:v>
                      </c:pt>
                      <c:pt idx="20498">
                        <c:v>313.08503360345901</c:v>
                      </c:pt>
                      <c:pt idx="20499">
                        <c:v>313.04268336205502</c:v>
                      </c:pt>
                      <c:pt idx="20500">
                        <c:v>313.005104745957</c:v>
                      </c:pt>
                      <c:pt idx="20501">
                        <c:v>312.99638287107803</c:v>
                      </c:pt>
                      <c:pt idx="20502">
                        <c:v>312.98051534996102</c:v>
                      </c:pt>
                      <c:pt idx="20503">
                        <c:v>312.975023954802</c:v>
                      </c:pt>
                      <c:pt idx="20504">
                        <c:v>312.964711210058</c:v>
                      </c:pt>
                      <c:pt idx="20505">
                        <c:v>312.95991697343402</c:v>
                      </c:pt>
                      <c:pt idx="20506">
                        <c:v>312.94097848201199</c:v>
                      </c:pt>
                      <c:pt idx="20507">
                        <c:v>312.91642890925198</c:v>
                      </c:pt>
                      <c:pt idx="20508">
                        <c:v>312.89168638295803</c:v>
                      </c:pt>
                      <c:pt idx="20509">
                        <c:v>312.87516191937198</c:v>
                      </c:pt>
                      <c:pt idx="20510">
                        <c:v>312.86962362261499</c:v>
                      </c:pt>
                      <c:pt idx="20511">
                        <c:v>312.843404037124</c:v>
                      </c:pt>
                      <c:pt idx="20512">
                        <c:v>312.839110498217</c:v>
                      </c:pt>
                      <c:pt idx="20513">
                        <c:v>312.73378611404303</c:v>
                      </c:pt>
                      <c:pt idx="20514">
                        <c:v>312.71411344392197</c:v>
                      </c:pt>
                      <c:pt idx="20515">
                        <c:v>312.63800445068301</c:v>
                      </c:pt>
                      <c:pt idx="20516">
                        <c:v>312.61321892083299</c:v>
                      </c:pt>
                      <c:pt idx="20517">
                        <c:v>312.57198280967702</c:v>
                      </c:pt>
                      <c:pt idx="20518">
                        <c:v>312.54013316479802</c:v>
                      </c:pt>
                      <c:pt idx="20519">
                        <c:v>312.53376690691903</c:v>
                      </c:pt>
                      <c:pt idx="20520">
                        <c:v>312.51875889349401</c:v>
                      </c:pt>
                      <c:pt idx="20521">
                        <c:v>312.51784325243199</c:v>
                      </c:pt>
                      <c:pt idx="20522">
                        <c:v>312.50707181684999</c:v>
                      </c:pt>
                      <c:pt idx="20523">
                        <c:v>312.50499375571098</c:v>
                      </c:pt>
                      <c:pt idx="20524">
                        <c:v>312.44921256804901</c:v>
                      </c:pt>
                      <c:pt idx="20525">
                        <c:v>312.42293628792999</c:v>
                      </c:pt>
                      <c:pt idx="20526">
                        <c:v>312.40257291576103</c:v>
                      </c:pt>
                      <c:pt idx="20527">
                        <c:v>312.31548620416203</c:v>
                      </c:pt>
                      <c:pt idx="20528">
                        <c:v>312.295841087675</c:v>
                      </c:pt>
                      <c:pt idx="20529">
                        <c:v>312.29578635174698</c:v>
                      </c:pt>
                      <c:pt idx="20530">
                        <c:v>312.263163334051</c:v>
                      </c:pt>
                      <c:pt idx="20531">
                        <c:v>312.14866386049198</c:v>
                      </c:pt>
                      <c:pt idx="20532">
                        <c:v>312.12279637789402</c:v>
                      </c:pt>
                      <c:pt idx="20533">
                        <c:v>312.11518315722702</c:v>
                      </c:pt>
                      <c:pt idx="20534">
                        <c:v>312.10964767909502</c:v>
                      </c:pt>
                      <c:pt idx="20535">
                        <c:v>312.09284251917802</c:v>
                      </c:pt>
                      <c:pt idx="20536">
                        <c:v>312.08984885708497</c:v>
                      </c:pt>
                      <c:pt idx="20537">
                        <c:v>312.081798566217</c:v>
                      </c:pt>
                      <c:pt idx="20538">
                        <c:v>312.07820599017202</c:v>
                      </c:pt>
                      <c:pt idx="20539">
                        <c:v>312.06079588476001</c:v>
                      </c:pt>
                      <c:pt idx="20540">
                        <c:v>312.05107585211999</c:v>
                      </c:pt>
                      <c:pt idx="20541">
                        <c:v>312.04884197081401</c:v>
                      </c:pt>
                      <c:pt idx="20542">
                        <c:v>312.040673221666</c:v>
                      </c:pt>
                      <c:pt idx="20543">
                        <c:v>312.017106491368</c:v>
                      </c:pt>
                      <c:pt idx="20544">
                        <c:v>311.99374094601802</c:v>
                      </c:pt>
                      <c:pt idx="20545">
                        <c:v>311.99093451489699</c:v>
                      </c:pt>
                      <c:pt idx="20546">
                        <c:v>311.96503354567398</c:v>
                      </c:pt>
                      <c:pt idx="20547">
                        <c:v>311.92569716881599</c:v>
                      </c:pt>
                      <c:pt idx="20548">
                        <c:v>311.75257394064897</c:v>
                      </c:pt>
                      <c:pt idx="20549">
                        <c:v>311.72749904410898</c:v>
                      </c:pt>
                      <c:pt idx="20550">
                        <c:v>311.717866366576</c:v>
                      </c:pt>
                      <c:pt idx="20551">
                        <c:v>311.68028684919398</c:v>
                      </c:pt>
                      <c:pt idx="20552">
                        <c:v>311.626057389192</c:v>
                      </c:pt>
                      <c:pt idx="20553">
                        <c:v>311.58878578862999</c:v>
                      </c:pt>
                      <c:pt idx="20554">
                        <c:v>311.51846452969897</c:v>
                      </c:pt>
                      <c:pt idx="20555">
                        <c:v>311.51569176178299</c:v>
                      </c:pt>
                      <c:pt idx="20556">
                        <c:v>311.50926257046802</c:v>
                      </c:pt>
                      <c:pt idx="20557">
                        <c:v>311.50755825042398</c:v>
                      </c:pt>
                      <c:pt idx="20558">
                        <c:v>311.43101835631097</c:v>
                      </c:pt>
                      <c:pt idx="20559">
                        <c:v>311.42117363122497</c:v>
                      </c:pt>
                      <c:pt idx="20560">
                        <c:v>311.41647673559601</c:v>
                      </c:pt>
                      <c:pt idx="20561">
                        <c:v>311.38343211430799</c:v>
                      </c:pt>
                      <c:pt idx="20562">
                        <c:v>311.37661691217897</c:v>
                      </c:pt>
                      <c:pt idx="20563">
                        <c:v>311.35667387035198</c:v>
                      </c:pt>
                      <c:pt idx="20564">
                        <c:v>311.356109603915</c:v>
                      </c:pt>
                      <c:pt idx="20565">
                        <c:v>311.33376917655198</c:v>
                      </c:pt>
                      <c:pt idx="20566">
                        <c:v>311.31850774020103</c:v>
                      </c:pt>
                      <c:pt idx="20567">
                        <c:v>311.31807267566802</c:v>
                      </c:pt>
                      <c:pt idx="20568">
                        <c:v>311.30145397573801</c:v>
                      </c:pt>
                      <c:pt idx="20569">
                        <c:v>311.24161850921899</c:v>
                      </c:pt>
                      <c:pt idx="20570">
                        <c:v>311.21663790397002</c:v>
                      </c:pt>
                      <c:pt idx="20571">
                        <c:v>311.21655876370698</c:v>
                      </c:pt>
                      <c:pt idx="20572">
                        <c:v>311.21597426705398</c:v>
                      </c:pt>
                      <c:pt idx="20573">
                        <c:v>311.21585705365197</c:v>
                      </c:pt>
                      <c:pt idx="20574">
                        <c:v>311.214490747426</c:v>
                      </c:pt>
                      <c:pt idx="20575">
                        <c:v>311.20685144534201</c:v>
                      </c:pt>
                      <c:pt idx="20576">
                        <c:v>311.19356400862603</c:v>
                      </c:pt>
                      <c:pt idx="20577">
                        <c:v>311.17546038182599</c:v>
                      </c:pt>
                      <c:pt idx="20578">
                        <c:v>311.174659055684</c:v>
                      </c:pt>
                      <c:pt idx="20579">
                        <c:v>311.17402212199403</c:v>
                      </c:pt>
                      <c:pt idx="20580">
                        <c:v>311.15743004767899</c:v>
                      </c:pt>
                      <c:pt idx="20581">
                        <c:v>311.15062591032</c:v>
                      </c:pt>
                      <c:pt idx="20582">
                        <c:v>311.14808882592098</c:v>
                      </c:pt>
                      <c:pt idx="20583">
                        <c:v>311.12895017673799</c:v>
                      </c:pt>
                      <c:pt idx="20584">
                        <c:v>311.10882193384401</c:v>
                      </c:pt>
                      <c:pt idx="20585">
                        <c:v>311.10688888782602</c:v>
                      </c:pt>
                      <c:pt idx="20586">
                        <c:v>311.10631803134402</c:v>
                      </c:pt>
                      <c:pt idx="20587">
                        <c:v>311.10015483083401</c:v>
                      </c:pt>
                      <c:pt idx="20588">
                        <c:v>311.089830020813</c:v>
                      </c:pt>
                      <c:pt idx="20589">
                        <c:v>311.08973012564297</c:v>
                      </c:pt>
                      <c:pt idx="20590">
                        <c:v>311.08962178598699</c:v>
                      </c:pt>
                      <c:pt idx="20591">
                        <c:v>311.079934368333</c:v>
                      </c:pt>
                      <c:pt idx="20592">
                        <c:v>311.07528082169199</c:v>
                      </c:pt>
                      <c:pt idx="20593">
                        <c:v>311.07415375347</c:v>
                      </c:pt>
                      <c:pt idx="20594">
                        <c:v>311.03347486003503</c:v>
                      </c:pt>
                      <c:pt idx="20595">
                        <c:v>310.99170746755999</c:v>
                      </c:pt>
                      <c:pt idx="20596">
                        <c:v>310.96702015312098</c:v>
                      </c:pt>
                      <c:pt idx="20597">
                        <c:v>310.95796011778202</c:v>
                      </c:pt>
                      <c:pt idx="20598">
                        <c:v>310.940322899112</c:v>
                      </c:pt>
                      <c:pt idx="20599">
                        <c:v>310.928324697775</c:v>
                      </c:pt>
                      <c:pt idx="20600">
                        <c:v>310.91929010392198</c:v>
                      </c:pt>
                      <c:pt idx="20601">
                        <c:v>310.91631813221102</c:v>
                      </c:pt>
                      <c:pt idx="20602">
                        <c:v>310.90566205005598</c:v>
                      </c:pt>
                      <c:pt idx="20603">
                        <c:v>310.889194468119</c:v>
                      </c:pt>
                      <c:pt idx="20604">
                        <c:v>310.86239214051699</c:v>
                      </c:pt>
                      <c:pt idx="20605">
                        <c:v>310.86164221437798</c:v>
                      </c:pt>
                      <c:pt idx="20606">
                        <c:v>310.85214366490402</c:v>
                      </c:pt>
                      <c:pt idx="20607">
                        <c:v>310.81684494592901</c:v>
                      </c:pt>
                      <c:pt idx="20608">
                        <c:v>310.76827353842498</c:v>
                      </c:pt>
                      <c:pt idx="20609">
                        <c:v>310.74837841573299</c:v>
                      </c:pt>
                      <c:pt idx="20610">
                        <c:v>310.736598486643</c:v>
                      </c:pt>
                      <c:pt idx="20611">
                        <c:v>310.71839975623402</c:v>
                      </c:pt>
                      <c:pt idx="20612">
                        <c:v>310.71552690859801</c:v>
                      </c:pt>
                      <c:pt idx="20613">
                        <c:v>310.70367624466201</c:v>
                      </c:pt>
                      <c:pt idx="20614">
                        <c:v>310.68826877294902</c:v>
                      </c:pt>
                      <c:pt idx="20615">
                        <c:v>310.65888779693898</c:v>
                      </c:pt>
                      <c:pt idx="20616">
                        <c:v>310.65271115296002</c:v>
                      </c:pt>
                      <c:pt idx="20617">
                        <c:v>310.62849889908</c:v>
                      </c:pt>
                      <c:pt idx="20618">
                        <c:v>310.6073175322</c:v>
                      </c:pt>
                      <c:pt idx="20619">
                        <c:v>310.57161164701398</c:v>
                      </c:pt>
                      <c:pt idx="20620">
                        <c:v>310.53232685992702</c:v>
                      </c:pt>
                      <c:pt idx="20621">
                        <c:v>310.472130144358</c:v>
                      </c:pt>
                      <c:pt idx="20622">
                        <c:v>310.45081120866001</c:v>
                      </c:pt>
                      <c:pt idx="20623">
                        <c:v>310.42761493822798</c:v>
                      </c:pt>
                      <c:pt idx="20624">
                        <c:v>310.35857612045299</c:v>
                      </c:pt>
                      <c:pt idx="20625">
                        <c:v>310.342295400377</c:v>
                      </c:pt>
                      <c:pt idx="20626">
                        <c:v>310.33774259605201</c:v>
                      </c:pt>
                      <c:pt idx="20627">
                        <c:v>310.29921783079999</c:v>
                      </c:pt>
                      <c:pt idx="20628">
                        <c:v>310.269376419266</c:v>
                      </c:pt>
                      <c:pt idx="20629">
                        <c:v>310.26357968302</c:v>
                      </c:pt>
                      <c:pt idx="20630">
                        <c:v>310.25122863922002</c:v>
                      </c:pt>
                      <c:pt idx="20631">
                        <c:v>310.24429194297102</c:v>
                      </c:pt>
                      <c:pt idx="20632">
                        <c:v>310.22012730929998</c:v>
                      </c:pt>
                      <c:pt idx="20633">
                        <c:v>310.21253313508498</c:v>
                      </c:pt>
                      <c:pt idx="20634">
                        <c:v>310.21227824169102</c:v>
                      </c:pt>
                      <c:pt idx="20635">
                        <c:v>310.192869557123</c:v>
                      </c:pt>
                      <c:pt idx="20636">
                        <c:v>310.150060644767</c:v>
                      </c:pt>
                      <c:pt idx="20637">
                        <c:v>310.13686378107298</c:v>
                      </c:pt>
                      <c:pt idx="20638">
                        <c:v>310.13533045478198</c:v>
                      </c:pt>
                      <c:pt idx="20639">
                        <c:v>310.12403089951101</c:v>
                      </c:pt>
                      <c:pt idx="20640">
                        <c:v>310.11083675989602</c:v>
                      </c:pt>
                      <c:pt idx="20641">
                        <c:v>310.06501037414</c:v>
                      </c:pt>
                      <c:pt idx="20642">
                        <c:v>310.01683308700802</c:v>
                      </c:pt>
                      <c:pt idx="20643">
                        <c:v>309.941678949927</c:v>
                      </c:pt>
                      <c:pt idx="20644">
                        <c:v>309.918398647061</c:v>
                      </c:pt>
                      <c:pt idx="20645">
                        <c:v>309.91819930028799</c:v>
                      </c:pt>
                      <c:pt idx="20646">
                        <c:v>309.913087928967</c:v>
                      </c:pt>
                      <c:pt idx="20647">
                        <c:v>309.90582350111202</c:v>
                      </c:pt>
                      <c:pt idx="20648">
                        <c:v>309.89700980724899</c:v>
                      </c:pt>
                      <c:pt idx="20649">
                        <c:v>309.89548451421803</c:v>
                      </c:pt>
                      <c:pt idx="20650">
                        <c:v>309.85666372181998</c:v>
                      </c:pt>
                      <c:pt idx="20651">
                        <c:v>309.843315014285</c:v>
                      </c:pt>
                      <c:pt idx="20652">
                        <c:v>309.83045548305699</c:v>
                      </c:pt>
                      <c:pt idx="20653">
                        <c:v>309.82257419845001</c:v>
                      </c:pt>
                      <c:pt idx="20654">
                        <c:v>309.81185997710099</c:v>
                      </c:pt>
                      <c:pt idx="20655">
                        <c:v>309.80152460270102</c:v>
                      </c:pt>
                      <c:pt idx="20656">
                        <c:v>309.757997610117</c:v>
                      </c:pt>
                      <c:pt idx="20657">
                        <c:v>309.72140894537898</c:v>
                      </c:pt>
                      <c:pt idx="20658">
                        <c:v>309.71713211738501</c:v>
                      </c:pt>
                      <c:pt idx="20659">
                        <c:v>309.63877648027102</c:v>
                      </c:pt>
                      <c:pt idx="20660">
                        <c:v>309.62997027516502</c:v>
                      </c:pt>
                      <c:pt idx="20661">
                        <c:v>309.62313497617902</c:v>
                      </c:pt>
                      <c:pt idx="20662">
                        <c:v>309.60608209256998</c:v>
                      </c:pt>
                      <c:pt idx="20663">
                        <c:v>309.60091297427402</c:v>
                      </c:pt>
                      <c:pt idx="20664">
                        <c:v>309.59916897785598</c:v>
                      </c:pt>
                      <c:pt idx="20665">
                        <c:v>309.59608750008198</c:v>
                      </c:pt>
                      <c:pt idx="20666">
                        <c:v>309.58800968733402</c:v>
                      </c:pt>
                      <c:pt idx="20667">
                        <c:v>309.53747965144203</c:v>
                      </c:pt>
                      <c:pt idx="20668">
                        <c:v>309.51605041087902</c:v>
                      </c:pt>
                      <c:pt idx="20669">
                        <c:v>309.51077072665902</c:v>
                      </c:pt>
                      <c:pt idx="20670">
                        <c:v>309.49976880757401</c:v>
                      </c:pt>
                      <c:pt idx="20671">
                        <c:v>309.48923233641199</c:v>
                      </c:pt>
                      <c:pt idx="20672">
                        <c:v>309.46333416750502</c:v>
                      </c:pt>
                      <c:pt idx="20673">
                        <c:v>309.44034265577301</c:v>
                      </c:pt>
                      <c:pt idx="20674">
                        <c:v>309.39236403323298</c:v>
                      </c:pt>
                      <c:pt idx="20675">
                        <c:v>309.37789035707198</c:v>
                      </c:pt>
                      <c:pt idx="20676">
                        <c:v>309.370007920354</c:v>
                      </c:pt>
                      <c:pt idx="20677">
                        <c:v>309.36943601251301</c:v>
                      </c:pt>
                      <c:pt idx="20678">
                        <c:v>309.35714745555799</c:v>
                      </c:pt>
                      <c:pt idx="20679">
                        <c:v>309.35510205000799</c:v>
                      </c:pt>
                      <c:pt idx="20680">
                        <c:v>309.34510925000598</c:v>
                      </c:pt>
                      <c:pt idx="20681">
                        <c:v>309.342326092853</c:v>
                      </c:pt>
                      <c:pt idx="20682">
                        <c:v>309.34167891377899</c:v>
                      </c:pt>
                      <c:pt idx="20683">
                        <c:v>309.312272837357</c:v>
                      </c:pt>
                      <c:pt idx="20684">
                        <c:v>309.30389685887002</c:v>
                      </c:pt>
                      <c:pt idx="20685">
                        <c:v>309.29731231341998</c:v>
                      </c:pt>
                      <c:pt idx="20686">
                        <c:v>309.29709453396799</c:v>
                      </c:pt>
                      <c:pt idx="20687">
                        <c:v>309.27925348239398</c:v>
                      </c:pt>
                      <c:pt idx="20688">
                        <c:v>309.252085990024</c:v>
                      </c:pt>
                      <c:pt idx="20689">
                        <c:v>309.22207720642803</c:v>
                      </c:pt>
                      <c:pt idx="20690">
                        <c:v>309.21765139673698</c:v>
                      </c:pt>
                      <c:pt idx="20691">
                        <c:v>309.21332801510698</c:v>
                      </c:pt>
                      <c:pt idx="20692">
                        <c:v>309.19456967204502</c:v>
                      </c:pt>
                      <c:pt idx="20693">
                        <c:v>309.19399683069901</c:v>
                      </c:pt>
                      <c:pt idx="20694">
                        <c:v>309.177021467526</c:v>
                      </c:pt>
                      <c:pt idx="20695">
                        <c:v>309.17504832056102</c:v>
                      </c:pt>
                      <c:pt idx="20696">
                        <c:v>309.16549167814202</c:v>
                      </c:pt>
                      <c:pt idx="20697">
                        <c:v>309.13580180528902</c:v>
                      </c:pt>
                      <c:pt idx="20698">
                        <c:v>309.11373124855902</c:v>
                      </c:pt>
                      <c:pt idx="20699">
                        <c:v>309.10392544873298</c:v>
                      </c:pt>
                      <c:pt idx="20700">
                        <c:v>309.09081044008599</c:v>
                      </c:pt>
                      <c:pt idx="20701">
                        <c:v>309.08003742694899</c:v>
                      </c:pt>
                      <c:pt idx="20702">
                        <c:v>309.06924857919898</c:v>
                      </c:pt>
                      <c:pt idx="20703">
                        <c:v>309.00918005609202</c:v>
                      </c:pt>
                      <c:pt idx="20704">
                        <c:v>308.93796434367499</c:v>
                      </c:pt>
                      <c:pt idx="20705">
                        <c:v>308.93729362041</c:v>
                      </c:pt>
                      <c:pt idx="20706">
                        <c:v>308.92702224360499</c:v>
                      </c:pt>
                      <c:pt idx="20707">
                        <c:v>308.91524131200202</c:v>
                      </c:pt>
                      <c:pt idx="20708">
                        <c:v>308.83571866043098</c:v>
                      </c:pt>
                      <c:pt idx="20709">
                        <c:v>308.795745113083</c:v>
                      </c:pt>
                      <c:pt idx="20710">
                        <c:v>308.73363082166298</c:v>
                      </c:pt>
                      <c:pt idx="20711">
                        <c:v>308.71403541056702</c:v>
                      </c:pt>
                      <c:pt idx="20712">
                        <c:v>308.71040208377599</c:v>
                      </c:pt>
                      <c:pt idx="20713">
                        <c:v>308.69913260424801</c:v>
                      </c:pt>
                      <c:pt idx="20714">
                        <c:v>308.67716490383498</c:v>
                      </c:pt>
                      <c:pt idx="20715">
                        <c:v>308.66570954608898</c:v>
                      </c:pt>
                      <c:pt idx="20716">
                        <c:v>308.648784303968</c:v>
                      </c:pt>
                      <c:pt idx="20717">
                        <c:v>308.64112130118201</c:v>
                      </c:pt>
                      <c:pt idx="20718">
                        <c:v>308.635053446131</c:v>
                      </c:pt>
                      <c:pt idx="20719">
                        <c:v>308.63369202814999</c:v>
                      </c:pt>
                      <c:pt idx="20720">
                        <c:v>308.62313436296398</c:v>
                      </c:pt>
                      <c:pt idx="20721">
                        <c:v>308.61050863320003</c:v>
                      </c:pt>
                      <c:pt idx="20722">
                        <c:v>308.59923718409198</c:v>
                      </c:pt>
                      <c:pt idx="20723">
                        <c:v>308.59902724557298</c:v>
                      </c:pt>
                      <c:pt idx="20724">
                        <c:v>308.59527603352899</c:v>
                      </c:pt>
                      <c:pt idx="20725">
                        <c:v>308.58745055886601</c:v>
                      </c:pt>
                      <c:pt idx="20726">
                        <c:v>308.58198103102097</c:v>
                      </c:pt>
                      <c:pt idx="20727">
                        <c:v>308.577919572128</c:v>
                      </c:pt>
                      <c:pt idx="20728">
                        <c:v>308.56709394872303</c:v>
                      </c:pt>
                      <c:pt idx="20729">
                        <c:v>308.54001240557801</c:v>
                      </c:pt>
                      <c:pt idx="20730">
                        <c:v>308.53448030859403</c:v>
                      </c:pt>
                      <c:pt idx="20731">
                        <c:v>308.52631155712498</c:v>
                      </c:pt>
                      <c:pt idx="20732">
                        <c:v>308.49729274782601</c:v>
                      </c:pt>
                      <c:pt idx="20733">
                        <c:v>308.48554962698103</c:v>
                      </c:pt>
                      <c:pt idx="20734">
                        <c:v>308.477007062496</c:v>
                      </c:pt>
                      <c:pt idx="20735">
                        <c:v>308.44837838982897</c:v>
                      </c:pt>
                      <c:pt idx="20736">
                        <c:v>308.39538837661502</c:v>
                      </c:pt>
                      <c:pt idx="20737">
                        <c:v>308.38506058486303</c:v>
                      </c:pt>
                      <c:pt idx="20738">
                        <c:v>308.35049715189001</c:v>
                      </c:pt>
                      <c:pt idx="20739">
                        <c:v>308.33907000297899</c:v>
                      </c:pt>
                      <c:pt idx="20740">
                        <c:v>308.33688101040599</c:v>
                      </c:pt>
                      <c:pt idx="20741">
                        <c:v>308.33146774459698</c:v>
                      </c:pt>
                      <c:pt idx="20742">
                        <c:v>308.33013424096401</c:v>
                      </c:pt>
                      <c:pt idx="20743">
                        <c:v>308.32579676971102</c:v>
                      </c:pt>
                      <c:pt idx="20744">
                        <c:v>308.32419041368399</c:v>
                      </c:pt>
                      <c:pt idx="20745">
                        <c:v>308.32404635033799</c:v>
                      </c:pt>
                      <c:pt idx="20746">
                        <c:v>308.31098538513203</c:v>
                      </c:pt>
                      <c:pt idx="20747">
                        <c:v>308.30597205449197</c:v>
                      </c:pt>
                      <c:pt idx="20748">
                        <c:v>308.265225530311</c:v>
                      </c:pt>
                      <c:pt idx="20749">
                        <c:v>308.26474386041502</c:v>
                      </c:pt>
                      <c:pt idx="20750">
                        <c:v>308.25142930457798</c:v>
                      </c:pt>
                      <c:pt idx="20751">
                        <c:v>308.24769637311198</c:v>
                      </c:pt>
                      <c:pt idx="20752">
                        <c:v>308.23410270035902</c:v>
                      </c:pt>
                      <c:pt idx="20753">
                        <c:v>308.228853222748</c:v>
                      </c:pt>
                      <c:pt idx="20754">
                        <c:v>308.22609646171497</c:v>
                      </c:pt>
                      <c:pt idx="20755">
                        <c:v>308.17767882076998</c:v>
                      </c:pt>
                      <c:pt idx="20756">
                        <c:v>308.17058887662603</c:v>
                      </c:pt>
                      <c:pt idx="20757">
                        <c:v>308.16742013680403</c:v>
                      </c:pt>
                      <c:pt idx="20758">
                        <c:v>308.16638981864202</c:v>
                      </c:pt>
                      <c:pt idx="20759">
                        <c:v>308.13225761811401</c:v>
                      </c:pt>
                      <c:pt idx="20760">
                        <c:v>308.10779416251199</c:v>
                      </c:pt>
                      <c:pt idx="20761">
                        <c:v>308.06375143727797</c:v>
                      </c:pt>
                      <c:pt idx="20762">
                        <c:v>308.05959101033699</c:v>
                      </c:pt>
                      <c:pt idx="20763">
                        <c:v>308.05628788262902</c:v>
                      </c:pt>
                      <c:pt idx="20764">
                        <c:v>308.04705456425199</c:v>
                      </c:pt>
                      <c:pt idx="20765">
                        <c:v>308.04052998796499</c:v>
                      </c:pt>
                      <c:pt idx="20766">
                        <c:v>308.02041358732401</c:v>
                      </c:pt>
                      <c:pt idx="20767">
                        <c:v>308.018047862402</c:v>
                      </c:pt>
                      <c:pt idx="20768">
                        <c:v>307.99144595070499</c:v>
                      </c:pt>
                      <c:pt idx="20769">
                        <c:v>307.990430518739</c:v>
                      </c:pt>
                      <c:pt idx="20770">
                        <c:v>307.93170993134601</c:v>
                      </c:pt>
                      <c:pt idx="20771">
                        <c:v>307.92087525953002</c:v>
                      </c:pt>
                      <c:pt idx="20772">
                        <c:v>307.90347063077297</c:v>
                      </c:pt>
                      <c:pt idx="20773">
                        <c:v>307.88629681532399</c:v>
                      </c:pt>
                      <c:pt idx="20774">
                        <c:v>307.882361842531</c:v>
                      </c:pt>
                      <c:pt idx="20775">
                        <c:v>307.85816208841902</c:v>
                      </c:pt>
                      <c:pt idx="20776">
                        <c:v>307.84475650871099</c:v>
                      </c:pt>
                      <c:pt idx="20777">
                        <c:v>307.83265563424698</c:v>
                      </c:pt>
                      <c:pt idx="20778">
                        <c:v>307.817328167943</c:v>
                      </c:pt>
                      <c:pt idx="20779">
                        <c:v>307.81280122428598</c:v>
                      </c:pt>
                      <c:pt idx="20780">
                        <c:v>307.80996707727797</c:v>
                      </c:pt>
                      <c:pt idx="20781">
                        <c:v>307.799444415952</c:v>
                      </c:pt>
                      <c:pt idx="20782">
                        <c:v>307.79129489105998</c:v>
                      </c:pt>
                      <c:pt idx="20783">
                        <c:v>307.78476697068601</c:v>
                      </c:pt>
                      <c:pt idx="20784">
                        <c:v>307.78177055296402</c:v>
                      </c:pt>
                      <c:pt idx="20785">
                        <c:v>307.75664281189898</c:v>
                      </c:pt>
                      <c:pt idx="20786">
                        <c:v>307.752142518526</c:v>
                      </c:pt>
                      <c:pt idx="20787">
                        <c:v>307.73185492259</c:v>
                      </c:pt>
                      <c:pt idx="20788">
                        <c:v>307.69900033963</c:v>
                      </c:pt>
                      <c:pt idx="20789">
                        <c:v>307.68904757745099</c:v>
                      </c:pt>
                      <c:pt idx="20790">
                        <c:v>307.64453338475801</c:v>
                      </c:pt>
                      <c:pt idx="20791">
                        <c:v>307.63577568699702</c:v>
                      </c:pt>
                      <c:pt idx="20792">
                        <c:v>307.62975023753199</c:v>
                      </c:pt>
                      <c:pt idx="20793">
                        <c:v>307.62430486918998</c:v>
                      </c:pt>
                      <c:pt idx="20794">
                        <c:v>307.58819164357402</c:v>
                      </c:pt>
                      <c:pt idx="20795">
                        <c:v>307.55713545309402</c:v>
                      </c:pt>
                      <c:pt idx="20796">
                        <c:v>307.55298376753802</c:v>
                      </c:pt>
                      <c:pt idx="20797">
                        <c:v>307.54875929902403</c:v>
                      </c:pt>
                      <c:pt idx="20798">
                        <c:v>307.49615161568602</c:v>
                      </c:pt>
                      <c:pt idx="20799">
                        <c:v>307.49353057144202</c:v>
                      </c:pt>
                      <c:pt idx="20800">
                        <c:v>307.48511738487201</c:v>
                      </c:pt>
                      <c:pt idx="20801">
                        <c:v>307.456187144392</c:v>
                      </c:pt>
                      <c:pt idx="20802">
                        <c:v>307.43661916914999</c:v>
                      </c:pt>
                      <c:pt idx="20803">
                        <c:v>307.42257571747803</c:v>
                      </c:pt>
                      <c:pt idx="20804">
                        <c:v>307.39054281768699</c:v>
                      </c:pt>
                      <c:pt idx="20805">
                        <c:v>307.385254994484</c:v>
                      </c:pt>
                      <c:pt idx="20806">
                        <c:v>307.34328808779497</c:v>
                      </c:pt>
                      <c:pt idx="20807">
                        <c:v>307.33721343372702</c:v>
                      </c:pt>
                      <c:pt idx="20808">
                        <c:v>307.330363464443</c:v>
                      </c:pt>
                      <c:pt idx="20809">
                        <c:v>307.271025505637</c:v>
                      </c:pt>
                      <c:pt idx="20810">
                        <c:v>307.25525210351299</c:v>
                      </c:pt>
                      <c:pt idx="20811">
                        <c:v>307.17418914760299</c:v>
                      </c:pt>
                      <c:pt idx="20812">
                        <c:v>307.16154684743299</c:v>
                      </c:pt>
                      <c:pt idx="20813">
                        <c:v>307.15155710464097</c:v>
                      </c:pt>
                      <c:pt idx="20814">
                        <c:v>307.15072065374397</c:v>
                      </c:pt>
                      <c:pt idx="20815">
                        <c:v>307.14391258532999</c:v>
                      </c:pt>
                      <c:pt idx="20816">
                        <c:v>307.13705306665202</c:v>
                      </c:pt>
                      <c:pt idx="20817">
                        <c:v>307.12471778049297</c:v>
                      </c:pt>
                      <c:pt idx="20818">
                        <c:v>307.10283605280699</c:v>
                      </c:pt>
                      <c:pt idx="20819">
                        <c:v>307.09539199691699</c:v>
                      </c:pt>
                      <c:pt idx="20820">
                        <c:v>307.05731216371601</c:v>
                      </c:pt>
                      <c:pt idx="20821">
                        <c:v>307.04380499237499</c:v>
                      </c:pt>
                      <c:pt idx="20822">
                        <c:v>307.02514183913598</c:v>
                      </c:pt>
                      <c:pt idx="20823">
                        <c:v>306.99213234072602</c:v>
                      </c:pt>
                      <c:pt idx="20824">
                        <c:v>306.99186467817998</c:v>
                      </c:pt>
                      <c:pt idx="20825">
                        <c:v>306.99018617703098</c:v>
                      </c:pt>
                      <c:pt idx="20826">
                        <c:v>306.98473001422502</c:v>
                      </c:pt>
                      <c:pt idx="20827">
                        <c:v>306.97871895633801</c:v>
                      </c:pt>
                      <c:pt idx="20828">
                        <c:v>306.95593777473601</c:v>
                      </c:pt>
                      <c:pt idx="20829">
                        <c:v>306.95292748705401</c:v>
                      </c:pt>
                      <c:pt idx="20830">
                        <c:v>306.94150866978902</c:v>
                      </c:pt>
                      <c:pt idx="20831">
                        <c:v>306.928150958976</c:v>
                      </c:pt>
                      <c:pt idx="20832">
                        <c:v>306.920909178253</c:v>
                      </c:pt>
                      <c:pt idx="20833">
                        <c:v>306.920373003929</c:v>
                      </c:pt>
                      <c:pt idx="20834">
                        <c:v>306.89116350646901</c:v>
                      </c:pt>
                      <c:pt idx="20835">
                        <c:v>306.88448698530601</c:v>
                      </c:pt>
                      <c:pt idx="20836">
                        <c:v>306.86622451969902</c:v>
                      </c:pt>
                      <c:pt idx="20837">
                        <c:v>306.86410392618802</c:v>
                      </c:pt>
                      <c:pt idx="20838">
                        <c:v>306.83275690874399</c:v>
                      </c:pt>
                      <c:pt idx="20839">
                        <c:v>306.83043809529698</c:v>
                      </c:pt>
                      <c:pt idx="20840">
                        <c:v>306.82817614676998</c:v>
                      </c:pt>
                      <c:pt idx="20841">
                        <c:v>306.79720409445702</c:v>
                      </c:pt>
                      <c:pt idx="20842">
                        <c:v>306.793000086608</c:v>
                      </c:pt>
                      <c:pt idx="20843">
                        <c:v>306.77815981718402</c:v>
                      </c:pt>
                      <c:pt idx="20844">
                        <c:v>306.76948127807901</c:v>
                      </c:pt>
                      <c:pt idx="20845">
                        <c:v>306.76367193725099</c:v>
                      </c:pt>
                      <c:pt idx="20846">
                        <c:v>306.74269569714397</c:v>
                      </c:pt>
                      <c:pt idx="20847">
                        <c:v>306.72359183527698</c:v>
                      </c:pt>
                      <c:pt idx="20848">
                        <c:v>306.71654040188599</c:v>
                      </c:pt>
                      <c:pt idx="20849">
                        <c:v>306.71618176869703</c:v>
                      </c:pt>
                      <c:pt idx="20850">
                        <c:v>306.687922474103</c:v>
                      </c:pt>
                      <c:pt idx="20851">
                        <c:v>306.68539649124699</c:v>
                      </c:pt>
                      <c:pt idx="20852">
                        <c:v>306.684186105354</c:v>
                      </c:pt>
                      <c:pt idx="20853">
                        <c:v>306.67344262205597</c:v>
                      </c:pt>
                      <c:pt idx="20854">
                        <c:v>306.66591437700902</c:v>
                      </c:pt>
                      <c:pt idx="20855">
                        <c:v>306.64402087643498</c:v>
                      </c:pt>
                      <c:pt idx="20856">
                        <c:v>306.63307989495303</c:v>
                      </c:pt>
                      <c:pt idx="20857">
                        <c:v>306.632520148195</c:v>
                      </c:pt>
                      <c:pt idx="20858">
                        <c:v>306.61998344461</c:v>
                      </c:pt>
                      <c:pt idx="20859">
                        <c:v>306.61550948542299</c:v>
                      </c:pt>
                      <c:pt idx="20860">
                        <c:v>306.61184115666299</c:v>
                      </c:pt>
                      <c:pt idx="20861">
                        <c:v>306.60310441838601</c:v>
                      </c:pt>
                      <c:pt idx="20862">
                        <c:v>306.5992868678</c:v>
                      </c:pt>
                      <c:pt idx="20863">
                        <c:v>306.581093599459</c:v>
                      </c:pt>
                      <c:pt idx="20864">
                        <c:v>306.58006094568299</c:v>
                      </c:pt>
                      <c:pt idx="20865">
                        <c:v>306.57710479750602</c:v>
                      </c:pt>
                      <c:pt idx="20866">
                        <c:v>306.57654908929698</c:v>
                      </c:pt>
                      <c:pt idx="20867">
                        <c:v>306.57047054691702</c:v>
                      </c:pt>
                      <c:pt idx="20868">
                        <c:v>306.56904085574899</c:v>
                      </c:pt>
                      <c:pt idx="20869">
                        <c:v>306.56732404236999</c:v>
                      </c:pt>
                      <c:pt idx="20870">
                        <c:v>306.56687739064301</c:v>
                      </c:pt>
                      <c:pt idx="20871">
                        <c:v>306.56413546396402</c:v>
                      </c:pt>
                      <c:pt idx="20872">
                        <c:v>306.55946534270601</c:v>
                      </c:pt>
                      <c:pt idx="20873">
                        <c:v>306.55178238793599</c:v>
                      </c:pt>
                      <c:pt idx="20874">
                        <c:v>306.54780196649199</c:v>
                      </c:pt>
                      <c:pt idx="20875">
                        <c:v>306.54638922995701</c:v>
                      </c:pt>
                      <c:pt idx="20876">
                        <c:v>306.54087823009002</c:v>
                      </c:pt>
                      <c:pt idx="20877">
                        <c:v>306.538740906062</c:v>
                      </c:pt>
                      <c:pt idx="20878">
                        <c:v>306.52959424591501</c:v>
                      </c:pt>
                      <c:pt idx="20879">
                        <c:v>306.52758366788697</c:v>
                      </c:pt>
                      <c:pt idx="20880">
                        <c:v>306.52708149220001</c:v>
                      </c:pt>
                      <c:pt idx="20881">
                        <c:v>306.497970382988</c:v>
                      </c:pt>
                      <c:pt idx="20882">
                        <c:v>306.48779611326</c:v>
                      </c:pt>
                      <c:pt idx="20883">
                        <c:v>306.478441850536</c:v>
                      </c:pt>
                      <c:pt idx="20884">
                        <c:v>306.47823014288002</c:v>
                      </c:pt>
                      <c:pt idx="20885">
                        <c:v>306.46128022085497</c:v>
                      </c:pt>
                      <c:pt idx="20886">
                        <c:v>306.45698238192</c:v>
                      </c:pt>
                      <c:pt idx="20887">
                        <c:v>306.45352259987698</c:v>
                      </c:pt>
                      <c:pt idx="20888">
                        <c:v>306.45332004452098</c:v>
                      </c:pt>
                      <c:pt idx="20889">
                        <c:v>306.445734018792</c:v>
                      </c:pt>
                      <c:pt idx="20890">
                        <c:v>306.44144991730201</c:v>
                      </c:pt>
                      <c:pt idx="20891">
                        <c:v>306.42249347172401</c:v>
                      </c:pt>
                      <c:pt idx="20892">
                        <c:v>306.41404946570702</c:v>
                      </c:pt>
                      <c:pt idx="20893">
                        <c:v>306.41332445294302</c:v>
                      </c:pt>
                      <c:pt idx="20894">
                        <c:v>306.40535453935598</c:v>
                      </c:pt>
                      <c:pt idx="20895">
                        <c:v>306.40399442051898</c:v>
                      </c:pt>
                      <c:pt idx="20896">
                        <c:v>306.40062944275297</c:v>
                      </c:pt>
                      <c:pt idx="20897">
                        <c:v>306.394835685511</c:v>
                      </c:pt>
                      <c:pt idx="20898">
                        <c:v>306.38783962817899</c:v>
                      </c:pt>
                      <c:pt idx="20899">
                        <c:v>306.38651239554201</c:v>
                      </c:pt>
                      <c:pt idx="20900">
                        <c:v>306.38075568550499</c:v>
                      </c:pt>
                      <c:pt idx="20901">
                        <c:v>306.37712151545702</c:v>
                      </c:pt>
                      <c:pt idx="20902">
                        <c:v>306.37386186564203</c:v>
                      </c:pt>
                      <c:pt idx="20903">
                        <c:v>306.37113911695701</c:v>
                      </c:pt>
                      <c:pt idx="20904">
                        <c:v>306.36899990727699</c:v>
                      </c:pt>
                      <c:pt idx="20905">
                        <c:v>306.36242093819499</c:v>
                      </c:pt>
                      <c:pt idx="20906">
                        <c:v>306.36038806453098</c:v>
                      </c:pt>
                      <c:pt idx="20907">
                        <c:v>306.35476686227798</c:v>
                      </c:pt>
                      <c:pt idx="20908">
                        <c:v>306.33944916672101</c:v>
                      </c:pt>
                      <c:pt idx="20909">
                        <c:v>306.32526175040999</c:v>
                      </c:pt>
                      <c:pt idx="20910">
                        <c:v>306.31573930661301</c:v>
                      </c:pt>
                      <c:pt idx="20911">
                        <c:v>306.31511480072299</c:v>
                      </c:pt>
                      <c:pt idx="20912">
                        <c:v>306.31241812707799</c:v>
                      </c:pt>
                      <c:pt idx="20913">
                        <c:v>306.31190864679598</c:v>
                      </c:pt>
                      <c:pt idx="20914">
                        <c:v>306.29292595186303</c:v>
                      </c:pt>
                      <c:pt idx="20915">
                        <c:v>306.28816570871402</c:v>
                      </c:pt>
                      <c:pt idx="20916">
                        <c:v>306.28612070562701</c:v>
                      </c:pt>
                      <c:pt idx="20917">
                        <c:v>306.28432869039898</c:v>
                      </c:pt>
                      <c:pt idx="20918">
                        <c:v>306.283882132504</c:v>
                      </c:pt>
                      <c:pt idx="20919">
                        <c:v>306.272877114707</c:v>
                      </c:pt>
                      <c:pt idx="20920">
                        <c:v>306.27042963990698</c:v>
                      </c:pt>
                      <c:pt idx="20921">
                        <c:v>306.26017368881003</c:v>
                      </c:pt>
                      <c:pt idx="20922">
                        <c:v>306.24746449734999</c:v>
                      </c:pt>
                      <c:pt idx="20923">
                        <c:v>306.24212965864001</c:v>
                      </c:pt>
                      <c:pt idx="20924">
                        <c:v>306.23953210731702</c:v>
                      </c:pt>
                      <c:pt idx="20925">
                        <c:v>306.238963704708</c:v>
                      </c:pt>
                      <c:pt idx="20926">
                        <c:v>306.23793571195102</c:v>
                      </c:pt>
                      <c:pt idx="20927">
                        <c:v>306.23294522017602</c:v>
                      </c:pt>
                      <c:pt idx="20928">
                        <c:v>306.231905754754</c:v>
                      </c:pt>
                      <c:pt idx="20929">
                        <c:v>306.22997291875799</c:v>
                      </c:pt>
                      <c:pt idx="20930">
                        <c:v>306.22784832082903</c:v>
                      </c:pt>
                      <c:pt idx="20931">
                        <c:v>306.22255524249999</c:v>
                      </c:pt>
                      <c:pt idx="20932">
                        <c:v>306.22062658732801</c:v>
                      </c:pt>
                      <c:pt idx="20933">
                        <c:v>306.20942807032799</c:v>
                      </c:pt>
                      <c:pt idx="20934">
                        <c:v>306.20636702886299</c:v>
                      </c:pt>
                      <c:pt idx="20935">
                        <c:v>306.18326933755799</c:v>
                      </c:pt>
                      <c:pt idx="20936">
                        <c:v>306.17170014699502</c:v>
                      </c:pt>
                      <c:pt idx="20937">
                        <c:v>306.16939107229899</c:v>
                      </c:pt>
                      <c:pt idx="20938">
                        <c:v>306.16817534147299</c:v>
                      </c:pt>
                      <c:pt idx="20939">
                        <c:v>306.16449477972799</c:v>
                      </c:pt>
                      <c:pt idx="20940">
                        <c:v>306.16052005743597</c:v>
                      </c:pt>
                      <c:pt idx="20941">
                        <c:v>306.157637100447</c:v>
                      </c:pt>
                      <c:pt idx="20942">
                        <c:v>306.15093636886502</c:v>
                      </c:pt>
                      <c:pt idx="20943">
                        <c:v>306.149744861405</c:v>
                      </c:pt>
                      <c:pt idx="20944">
                        <c:v>306.14169402067103</c:v>
                      </c:pt>
                      <c:pt idx="20945">
                        <c:v>306.10931841422598</c:v>
                      </c:pt>
                      <c:pt idx="20946">
                        <c:v>306.10458788416798</c:v>
                      </c:pt>
                      <c:pt idx="20947">
                        <c:v>306.10360227487303</c:v>
                      </c:pt>
                      <c:pt idx="20948">
                        <c:v>306.08847811343202</c:v>
                      </c:pt>
                      <c:pt idx="20949">
                        <c:v>306.07285513761701</c:v>
                      </c:pt>
                      <c:pt idx="20950">
                        <c:v>306.051538186014</c:v>
                      </c:pt>
                      <c:pt idx="20951">
                        <c:v>306.05150793814897</c:v>
                      </c:pt>
                      <c:pt idx="20952">
                        <c:v>306.03871120336902</c:v>
                      </c:pt>
                      <c:pt idx="20953">
                        <c:v>306.037598976156</c:v>
                      </c:pt>
                      <c:pt idx="20954">
                        <c:v>306.03374883189298</c:v>
                      </c:pt>
                      <c:pt idx="20955">
                        <c:v>306.03151723158697</c:v>
                      </c:pt>
                      <c:pt idx="20956">
                        <c:v>306.02247283043999</c:v>
                      </c:pt>
                      <c:pt idx="20957">
                        <c:v>306.02137702622599</c:v>
                      </c:pt>
                      <c:pt idx="20958">
                        <c:v>306.00630428852998</c:v>
                      </c:pt>
                      <c:pt idx="20959">
                        <c:v>306.00322221689299</c:v>
                      </c:pt>
                      <c:pt idx="20960">
                        <c:v>305.99979361101299</c:v>
                      </c:pt>
                      <c:pt idx="20961">
                        <c:v>305.97910028972802</c:v>
                      </c:pt>
                      <c:pt idx="20962">
                        <c:v>305.96745378825602</c:v>
                      </c:pt>
                      <c:pt idx="20963">
                        <c:v>305.94798688463601</c:v>
                      </c:pt>
                      <c:pt idx="20964">
                        <c:v>305.94615727294502</c:v>
                      </c:pt>
                      <c:pt idx="20965">
                        <c:v>305.94276783277297</c:v>
                      </c:pt>
                      <c:pt idx="20966">
                        <c:v>305.91921171262402</c:v>
                      </c:pt>
                      <c:pt idx="20967">
                        <c:v>305.91758342430597</c:v>
                      </c:pt>
                      <c:pt idx="20968">
                        <c:v>305.91137564210601</c:v>
                      </c:pt>
                      <c:pt idx="20969">
                        <c:v>305.88734919766199</c:v>
                      </c:pt>
                      <c:pt idx="20970">
                        <c:v>305.88113685592401</c:v>
                      </c:pt>
                      <c:pt idx="20971">
                        <c:v>305.87754375158801</c:v>
                      </c:pt>
                      <c:pt idx="20972">
                        <c:v>305.869576705719</c:v>
                      </c:pt>
                      <c:pt idx="20973">
                        <c:v>305.86565524527998</c:v>
                      </c:pt>
                      <c:pt idx="20974">
                        <c:v>305.85276242996201</c:v>
                      </c:pt>
                      <c:pt idx="20975">
                        <c:v>305.84535423735701</c:v>
                      </c:pt>
                      <c:pt idx="20976">
                        <c:v>305.844437929751</c:v>
                      </c:pt>
                      <c:pt idx="20977">
                        <c:v>305.83131115047098</c:v>
                      </c:pt>
                      <c:pt idx="20978">
                        <c:v>305.83093104563102</c:v>
                      </c:pt>
                      <c:pt idx="20979">
                        <c:v>305.82722870267202</c:v>
                      </c:pt>
                      <c:pt idx="20980">
                        <c:v>305.81562070919898</c:v>
                      </c:pt>
                      <c:pt idx="20981">
                        <c:v>305.81344394828</c:v>
                      </c:pt>
                      <c:pt idx="20982">
                        <c:v>305.79958344676402</c:v>
                      </c:pt>
                      <c:pt idx="20983">
                        <c:v>305.74853765727602</c:v>
                      </c:pt>
                      <c:pt idx="20984">
                        <c:v>305.704663583166</c:v>
                      </c:pt>
                      <c:pt idx="20985">
                        <c:v>305.68922198191399</c:v>
                      </c:pt>
                      <c:pt idx="20986">
                        <c:v>305.672676506691</c:v>
                      </c:pt>
                      <c:pt idx="20987">
                        <c:v>305.67023556315701</c:v>
                      </c:pt>
                      <c:pt idx="20988">
                        <c:v>305.65155531458203</c:v>
                      </c:pt>
                      <c:pt idx="20989">
                        <c:v>305.64529741120498</c:v>
                      </c:pt>
                      <c:pt idx="20990">
                        <c:v>305.638665709691</c:v>
                      </c:pt>
                      <c:pt idx="20991">
                        <c:v>305.63747043144798</c:v>
                      </c:pt>
                      <c:pt idx="20992">
                        <c:v>305.62558705429802</c:v>
                      </c:pt>
                      <c:pt idx="20993">
                        <c:v>305.62403777209403</c:v>
                      </c:pt>
                      <c:pt idx="20994">
                        <c:v>305.622434311022</c:v>
                      </c:pt>
                      <c:pt idx="20995">
                        <c:v>305.61792537594698</c:v>
                      </c:pt>
                      <c:pt idx="20996">
                        <c:v>305.60155814231598</c:v>
                      </c:pt>
                      <c:pt idx="20997">
                        <c:v>305.58495854377497</c:v>
                      </c:pt>
                      <c:pt idx="20998">
                        <c:v>305.57596765990002</c:v>
                      </c:pt>
                      <c:pt idx="20999">
                        <c:v>305.55141682255697</c:v>
                      </c:pt>
                      <c:pt idx="21000">
                        <c:v>305.54965665320998</c:v>
                      </c:pt>
                      <c:pt idx="21001">
                        <c:v>305.52925529993598</c:v>
                      </c:pt>
                      <c:pt idx="21002">
                        <c:v>305.52251316441499</c:v>
                      </c:pt>
                      <c:pt idx="21003">
                        <c:v>305.51374571457899</c:v>
                      </c:pt>
                      <c:pt idx="21004">
                        <c:v>305.51077478674898</c:v>
                      </c:pt>
                      <c:pt idx="21005">
                        <c:v>305.50321463012199</c:v>
                      </c:pt>
                      <c:pt idx="21006">
                        <c:v>305.493836867543</c:v>
                      </c:pt>
                      <c:pt idx="21007">
                        <c:v>305.49140531433198</c:v>
                      </c:pt>
                      <c:pt idx="21008">
                        <c:v>305.488666583076</c:v>
                      </c:pt>
                      <c:pt idx="21009">
                        <c:v>305.48436895627202</c:v>
                      </c:pt>
                      <c:pt idx="21010">
                        <c:v>305.47170322030303</c:v>
                      </c:pt>
                      <c:pt idx="21011">
                        <c:v>305.46523312908101</c:v>
                      </c:pt>
                      <c:pt idx="21012">
                        <c:v>305.44223837547497</c:v>
                      </c:pt>
                      <c:pt idx="21013">
                        <c:v>305.42256366635002</c:v>
                      </c:pt>
                      <c:pt idx="21014">
                        <c:v>305.36842420755499</c:v>
                      </c:pt>
                      <c:pt idx="21015">
                        <c:v>305.36164793706803</c:v>
                      </c:pt>
                      <c:pt idx="21016">
                        <c:v>305.35415272295103</c:v>
                      </c:pt>
                      <c:pt idx="21017">
                        <c:v>305.32710086425197</c:v>
                      </c:pt>
                      <c:pt idx="21018">
                        <c:v>305.32404953125001</c:v>
                      </c:pt>
                      <c:pt idx="21019">
                        <c:v>305.32010006432103</c:v>
                      </c:pt>
                      <c:pt idx="21020">
                        <c:v>305.30023314551698</c:v>
                      </c:pt>
                      <c:pt idx="21021">
                        <c:v>305.29501052648902</c:v>
                      </c:pt>
                      <c:pt idx="21022">
                        <c:v>305.29319968362199</c:v>
                      </c:pt>
                      <c:pt idx="21023">
                        <c:v>305.283304513762</c:v>
                      </c:pt>
                      <c:pt idx="21024">
                        <c:v>305.26332973127398</c:v>
                      </c:pt>
                      <c:pt idx="21025">
                        <c:v>305.26053967546102</c:v>
                      </c:pt>
                      <c:pt idx="21026">
                        <c:v>305.25287100628702</c:v>
                      </c:pt>
                      <c:pt idx="21027">
                        <c:v>305.23084700267901</c:v>
                      </c:pt>
                      <c:pt idx="21028">
                        <c:v>305.22808562407101</c:v>
                      </c:pt>
                      <c:pt idx="21029">
                        <c:v>305.22252012076802</c:v>
                      </c:pt>
                      <c:pt idx="21030">
                        <c:v>305.21603715907298</c:v>
                      </c:pt>
                      <c:pt idx="21031">
                        <c:v>305.190997364358</c:v>
                      </c:pt>
                      <c:pt idx="21032">
                        <c:v>305.18786792361402</c:v>
                      </c:pt>
                      <c:pt idx="21033">
                        <c:v>305.18193721930601</c:v>
                      </c:pt>
                      <c:pt idx="21034">
                        <c:v>305.17482794720502</c:v>
                      </c:pt>
                      <c:pt idx="21035">
                        <c:v>305.15872817455602</c:v>
                      </c:pt>
                      <c:pt idx="21036">
                        <c:v>305.13354801381701</c:v>
                      </c:pt>
                      <c:pt idx="21037">
                        <c:v>305.13351086732303</c:v>
                      </c:pt>
                      <c:pt idx="21038">
                        <c:v>305.12458042204099</c:v>
                      </c:pt>
                      <c:pt idx="21039">
                        <c:v>305.105544334424</c:v>
                      </c:pt>
                      <c:pt idx="21040">
                        <c:v>305.10188027850398</c:v>
                      </c:pt>
                      <c:pt idx="21041">
                        <c:v>305.09306276604002</c:v>
                      </c:pt>
                      <c:pt idx="21042">
                        <c:v>305.09126349616997</c:v>
                      </c:pt>
                      <c:pt idx="21043">
                        <c:v>305.083221448355</c:v>
                      </c:pt>
                      <c:pt idx="21044">
                        <c:v>305.07965914048299</c:v>
                      </c:pt>
                      <c:pt idx="21045">
                        <c:v>305.07774330844597</c:v>
                      </c:pt>
                      <c:pt idx="21046">
                        <c:v>305.076881675197</c:v>
                      </c:pt>
                      <c:pt idx="21047">
                        <c:v>305.07340237479099</c:v>
                      </c:pt>
                      <c:pt idx="21048">
                        <c:v>305.07293639178403</c:v>
                      </c:pt>
                      <c:pt idx="21049">
                        <c:v>305.06849521097098</c:v>
                      </c:pt>
                      <c:pt idx="21050">
                        <c:v>305.05653981535897</c:v>
                      </c:pt>
                      <c:pt idx="21051">
                        <c:v>305.05032460931801</c:v>
                      </c:pt>
                      <c:pt idx="21052">
                        <c:v>305.04861954271598</c:v>
                      </c:pt>
                      <c:pt idx="21053">
                        <c:v>305.04350745463</c:v>
                      </c:pt>
                      <c:pt idx="21054">
                        <c:v>305.03882894167998</c:v>
                      </c:pt>
                      <c:pt idx="21055">
                        <c:v>305.03394800655502</c:v>
                      </c:pt>
                      <c:pt idx="21056">
                        <c:v>305.02348182759101</c:v>
                      </c:pt>
                      <c:pt idx="21057">
                        <c:v>305.01821777673598</c:v>
                      </c:pt>
                      <c:pt idx="21058">
                        <c:v>305.015361597479</c:v>
                      </c:pt>
                      <c:pt idx="21059">
                        <c:v>304.995676971455</c:v>
                      </c:pt>
                      <c:pt idx="21060">
                        <c:v>304.99287287360403</c:v>
                      </c:pt>
                      <c:pt idx="21061">
                        <c:v>304.99282905736999</c:v>
                      </c:pt>
                      <c:pt idx="21062">
                        <c:v>304.98136917832898</c:v>
                      </c:pt>
                      <c:pt idx="21063">
                        <c:v>304.97750515875202</c:v>
                      </c:pt>
                      <c:pt idx="21064">
                        <c:v>304.966663779214</c:v>
                      </c:pt>
                      <c:pt idx="21065">
                        <c:v>304.944585967835</c:v>
                      </c:pt>
                      <c:pt idx="21066">
                        <c:v>304.94272076691698</c:v>
                      </c:pt>
                      <c:pt idx="21067">
                        <c:v>304.93902223833902</c:v>
                      </c:pt>
                      <c:pt idx="21068">
                        <c:v>304.93794724397401</c:v>
                      </c:pt>
                      <c:pt idx="21069">
                        <c:v>304.93239653197202</c:v>
                      </c:pt>
                      <c:pt idx="21070">
                        <c:v>304.924620428124</c:v>
                      </c:pt>
                      <c:pt idx="21071">
                        <c:v>304.92333350933802</c:v>
                      </c:pt>
                      <c:pt idx="21072">
                        <c:v>304.92264182426101</c:v>
                      </c:pt>
                      <c:pt idx="21073">
                        <c:v>304.92152632927599</c:v>
                      </c:pt>
                      <c:pt idx="21074">
                        <c:v>304.91737345997501</c:v>
                      </c:pt>
                      <c:pt idx="21075">
                        <c:v>304.912613012017</c:v>
                      </c:pt>
                      <c:pt idx="21076">
                        <c:v>304.910925675165</c:v>
                      </c:pt>
                      <c:pt idx="21077">
                        <c:v>304.89570139121503</c:v>
                      </c:pt>
                      <c:pt idx="21078">
                        <c:v>304.89544737390997</c:v>
                      </c:pt>
                      <c:pt idx="21079">
                        <c:v>304.89433983123502</c:v>
                      </c:pt>
                      <c:pt idx="21080">
                        <c:v>304.88824252373502</c:v>
                      </c:pt>
                      <c:pt idx="21081">
                        <c:v>304.87490788380398</c:v>
                      </c:pt>
                      <c:pt idx="21082">
                        <c:v>304.87053218773201</c:v>
                      </c:pt>
                      <c:pt idx="21083">
                        <c:v>304.86260957271702</c:v>
                      </c:pt>
                      <c:pt idx="21084">
                        <c:v>304.85234724836499</c:v>
                      </c:pt>
                      <c:pt idx="21085">
                        <c:v>304.84951693395601</c:v>
                      </c:pt>
                      <c:pt idx="21086">
                        <c:v>304.83796698162098</c:v>
                      </c:pt>
                      <c:pt idx="21087">
                        <c:v>304.83365849334899</c:v>
                      </c:pt>
                      <c:pt idx="21088">
                        <c:v>304.82363016826298</c:v>
                      </c:pt>
                      <c:pt idx="21089">
                        <c:v>304.81866030997901</c:v>
                      </c:pt>
                      <c:pt idx="21090">
                        <c:v>304.81749458342898</c:v>
                      </c:pt>
                      <c:pt idx="21091">
                        <c:v>304.811372660975</c:v>
                      </c:pt>
                      <c:pt idx="21092">
                        <c:v>304.81057871577798</c:v>
                      </c:pt>
                      <c:pt idx="21093">
                        <c:v>304.81003685324498</c:v>
                      </c:pt>
                      <c:pt idx="21094">
                        <c:v>304.80657537496899</c:v>
                      </c:pt>
                      <c:pt idx="21095">
                        <c:v>304.805327182859</c:v>
                      </c:pt>
                      <c:pt idx="21096">
                        <c:v>304.79926502023301</c:v>
                      </c:pt>
                      <c:pt idx="21097">
                        <c:v>304.79880438762399</c:v>
                      </c:pt>
                      <c:pt idx="21098">
                        <c:v>304.79552863151702</c:v>
                      </c:pt>
                      <c:pt idx="21099">
                        <c:v>304.79475872217898</c:v>
                      </c:pt>
                      <c:pt idx="21100">
                        <c:v>304.793107223368</c:v>
                      </c:pt>
                      <c:pt idx="21101">
                        <c:v>304.78231592532097</c:v>
                      </c:pt>
                      <c:pt idx="21102">
                        <c:v>304.77655135814098</c:v>
                      </c:pt>
                      <c:pt idx="21103">
                        <c:v>304.77652135908897</c:v>
                      </c:pt>
                      <c:pt idx="21104">
                        <c:v>304.77279875239901</c:v>
                      </c:pt>
                      <c:pt idx="21105">
                        <c:v>304.76577109290997</c:v>
                      </c:pt>
                      <c:pt idx="21106">
                        <c:v>304.75640999036102</c:v>
                      </c:pt>
                      <c:pt idx="21107">
                        <c:v>304.75620494928597</c:v>
                      </c:pt>
                      <c:pt idx="21108">
                        <c:v>304.74826322754097</c:v>
                      </c:pt>
                      <c:pt idx="21109">
                        <c:v>304.74265822350702</c:v>
                      </c:pt>
                      <c:pt idx="21110">
                        <c:v>304.73955652631599</c:v>
                      </c:pt>
                      <c:pt idx="21111">
                        <c:v>304.73444426893201</c:v>
                      </c:pt>
                      <c:pt idx="21112">
                        <c:v>304.69658383048699</c:v>
                      </c:pt>
                      <c:pt idx="21113">
                        <c:v>304.69556894203401</c:v>
                      </c:pt>
                      <c:pt idx="21114">
                        <c:v>304.693808110166</c:v>
                      </c:pt>
                      <c:pt idx="21115">
                        <c:v>304.68785378374901</c:v>
                      </c:pt>
                      <c:pt idx="21116">
                        <c:v>304.680268953812</c:v>
                      </c:pt>
                      <c:pt idx="21117">
                        <c:v>304.67035199549002</c:v>
                      </c:pt>
                      <c:pt idx="21118">
                        <c:v>304.66832003189302</c:v>
                      </c:pt>
                      <c:pt idx="21119">
                        <c:v>304.65461931105398</c:v>
                      </c:pt>
                      <c:pt idx="21120">
                        <c:v>304.64758336234098</c:v>
                      </c:pt>
                      <c:pt idx="21121">
                        <c:v>304.63819539058198</c:v>
                      </c:pt>
                      <c:pt idx="21122">
                        <c:v>304.62170549421597</c:v>
                      </c:pt>
                      <c:pt idx="21123">
                        <c:v>304.62108585186701</c:v>
                      </c:pt>
                      <c:pt idx="21124">
                        <c:v>304.580649752542</c:v>
                      </c:pt>
                      <c:pt idx="21125">
                        <c:v>304.575835601449</c:v>
                      </c:pt>
                      <c:pt idx="21126">
                        <c:v>304.57403721065799</c:v>
                      </c:pt>
                      <c:pt idx="21127">
                        <c:v>304.56047891058</c:v>
                      </c:pt>
                      <c:pt idx="21128">
                        <c:v>304.557571832382</c:v>
                      </c:pt>
                      <c:pt idx="21129">
                        <c:v>304.52257081825701</c:v>
                      </c:pt>
                      <c:pt idx="21130">
                        <c:v>304.52193783524001</c:v>
                      </c:pt>
                      <c:pt idx="21131">
                        <c:v>304.50006935261598</c:v>
                      </c:pt>
                      <c:pt idx="21132">
                        <c:v>304.49328484529798</c:v>
                      </c:pt>
                      <c:pt idx="21133">
                        <c:v>304.479409552579</c:v>
                      </c:pt>
                      <c:pt idx="21134">
                        <c:v>304.474564161221</c:v>
                      </c:pt>
                      <c:pt idx="21135">
                        <c:v>304.46850030637597</c:v>
                      </c:pt>
                      <c:pt idx="21136">
                        <c:v>304.44238482440699</c:v>
                      </c:pt>
                      <c:pt idx="21137">
                        <c:v>304.41838195717298</c:v>
                      </c:pt>
                      <c:pt idx="21138">
                        <c:v>304.40132394418202</c:v>
                      </c:pt>
                      <c:pt idx="21139">
                        <c:v>304.37419726505499</c:v>
                      </c:pt>
                      <c:pt idx="21140">
                        <c:v>304.36899446641098</c:v>
                      </c:pt>
                      <c:pt idx="21141">
                        <c:v>304.360711748131</c:v>
                      </c:pt>
                      <c:pt idx="21142">
                        <c:v>304.32960696487902</c:v>
                      </c:pt>
                      <c:pt idx="21143">
                        <c:v>304.295902551121</c:v>
                      </c:pt>
                      <c:pt idx="21144">
                        <c:v>304.27084680188102</c:v>
                      </c:pt>
                      <c:pt idx="21145">
                        <c:v>304.26831344624799</c:v>
                      </c:pt>
                      <c:pt idx="21146">
                        <c:v>304.26829957835201</c:v>
                      </c:pt>
                      <c:pt idx="21147">
                        <c:v>304.26201468911103</c:v>
                      </c:pt>
                      <c:pt idx="21148">
                        <c:v>304.246298333597</c:v>
                      </c:pt>
                      <c:pt idx="21149">
                        <c:v>304.23692813138899</c:v>
                      </c:pt>
                      <c:pt idx="21150">
                        <c:v>304.19079717013102</c:v>
                      </c:pt>
                      <c:pt idx="21151">
                        <c:v>304.18694337500199</c:v>
                      </c:pt>
                      <c:pt idx="21152">
                        <c:v>304.17225182042898</c:v>
                      </c:pt>
                      <c:pt idx="21153">
                        <c:v>304.15106749506998</c:v>
                      </c:pt>
                      <c:pt idx="21154">
                        <c:v>304.150804432217</c:v>
                      </c:pt>
                      <c:pt idx="21155">
                        <c:v>304.15076878891301</c:v>
                      </c:pt>
                      <c:pt idx="21156">
                        <c:v>304.14975472345401</c:v>
                      </c:pt>
                      <c:pt idx="21157">
                        <c:v>304.13808552538899</c:v>
                      </c:pt>
                      <c:pt idx="21158">
                        <c:v>304.13054367669002</c:v>
                      </c:pt>
                      <c:pt idx="21159">
                        <c:v>304.12835013636601</c:v>
                      </c:pt>
                      <c:pt idx="21160">
                        <c:v>304.11856966462398</c:v>
                      </c:pt>
                      <c:pt idx="21161">
                        <c:v>304.09729481505201</c:v>
                      </c:pt>
                      <c:pt idx="21162">
                        <c:v>304.07726658142201</c:v>
                      </c:pt>
                      <c:pt idx="21163">
                        <c:v>304.06995724799299</c:v>
                      </c:pt>
                      <c:pt idx="21164">
                        <c:v>304.05592841191799</c:v>
                      </c:pt>
                      <c:pt idx="21165">
                        <c:v>304.04823339218302</c:v>
                      </c:pt>
                      <c:pt idx="21166">
                        <c:v>304.01489893056601</c:v>
                      </c:pt>
                      <c:pt idx="21167">
                        <c:v>304.00737799335798</c:v>
                      </c:pt>
                      <c:pt idx="21168">
                        <c:v>304.006703054718</c:v>
                      </c:pt>
                      <c:pt idx="21169">
                        <c:v>303.990618272924</c:v>
                      </c:pt>
                      <c:pt idx="21170">
                        <c:v>303.98573260330301</c:v>
                      </c:pt>
                      <c:pt idx="21171">
                        <c:v>303.94968377718197</c:v>
                      </c:pt>
                      <c:pt idx="21172">
                        <c:v>303.93234023143702</c:v>
                      </c:pt>
                      <c:pt idx="21173">
                        <c:v>303.92402585580697</c:v>
                      </c:pt>
                      <c:pt idx="21174">
                        <c:v>303.918355639678</c:v>
                      </c:pt>
                      <c:pt idx="21175">
                        <c:v>303.91499490949599</c:v>
                      </c:pt>
                      <c:pt idx="21176">
                        <c:v>303.90866768346501</c:v>
                      </c:pt>
                      <c:pt idx="21177">
                        <c:v>303.89892563449803</c:v>
                      </c:pt>
                      <c:pt idx="21178">
                        <c:v>303.87897698302999</c:v>
                      </c:pt>
                      <c:pt idx="21179">
                        <c:v>303.87297281088502</c:v>
                      </c:pt>
                      <c:pt idx="21180">
                        <c:v>303.87087375800502</c:v>
                      </c:pt>
                      <c:pt idx="21181">
                        <c:v>303.85133972123401</c:v>
                      </c:pt>
                      <c:pt idx="21182">
                        <c:v>303.84523879693199</c:v>
                      </c:pt>
                      <c:pt idx="21183">
                        <c:v>303.837398755734</c:v>
                      </c:pt>
                      <c:pt idx="21184">
                        <c:v>303.820948105149</c:v>
                      </c:pt>
                      <c:pt idx="21185">
                        <c:v>303.79384232574699</c:v>
                      </c:pt>
                      <c:pt idx="21186">
                        <c:v>303.78814720376101</c:v>
                      </c:pt>
                      <c:pt idx="21187">
                        <c:v>303.78325940302898</c:v>
                      </c:pt>
                      <c:pt idx="21188">
                        <c:v>303.78220871032897</c:v>
                      </c:pt>
                      <c:pt idx="21189">
                        <c:v>303.779299521101</c:v>
                      </c:pt>
                      <c:pt idx="21190">
                        <c:v>303.76965363678897</c:v>
                      </c:pt>
                      <c:pt idx="21191">
                        <c:v>303.76079977927202</c:v>
                      </c:pt>
                      <c:pt idx="21192">
                        <c:v>303.75972667622801</c:v>
                      </c:pt>
                      <c:pt idx="21193">
                        <c:v>303.752192860278</c:v>
                      </c:pt>
                      <c:pt idx="21194">
                        <c:v>303.74227813519099</c:v>
                      </c:pt>
                      <c:pt idx="21195">
                        <c:v>303.72196254490501</c:v>
                      </c:pt>
                      <c:pt idx="21196">
                        <c:v>303.71545974791599</c:v>
                      </c:pt>
                      <c:pt idx="21197">
                        <c:v>303.71327058046899</c:v>
                      </c:pt>
                      <c:pt idx="21198">
                        <c:v>303.71224274915801</c:v>
                      </c:pt>
                      <c:pt idx="21199">
                        <c:v>303.70396317844501</c:v>
                      </c:pt>
                      <c:pt idx="21200">
                        <c:v>303.70328213396402</c:v>
                      </c:pt>
                      <c:pt idx="21201">
                        <c:v>303.70016104823799</c:v>
                      </c:pt>
                      <c:pt idx="21202">
                        <c:v>303.69901792747299</c:v>
                      </c:pt>
                      <c:pt idx="21203">
                        <c:v>303.69511103692298</c:v>
                      </c:pt>
                      <c:pt idx="21204">
                        <c:v>303.69232820887902</c:v>
                      </c:pt>
                      <c:pt idx="21205">
                        <c:v>303.69188149263198</c:v>
                      </c:pt>
                      <c:pt idx="21206">
                        <c:v>303.65363665069799</c:v>
                      </c:pt>
                      <c:pt idx="21207">
                        <c:v>303.64854769396499</c:v>
                      </c:pt>
                      <c:pt idx="21208">
                        <c:v>303.636156939101</c:v>
                      </c:pt>
                      <c:pt idx="21209">
                        <c:v>303.63285446739798</c:v>
                      </c:pt>
                      <c:pt idx="21210">
                        <c:v>303.62661784037601</c:v>
                      </c:pt>
                      <c:pt idx="21211">
                        <c:v>303.61720308892399</c:v>
                      </c:pt>
                      <c:pt idx="21212">
                        <c:v>303.600574229568</c:v>
                      </c:pt>
                      <c:pt idx="21213">
                        <c:v>303.59970437675901</c:v>
                      </c:pt>
                      <c:pt idx="21214">
                        <c:v>303.59717219278099</c:v>
                      </c:pt>
                      <c:pt idx="21215">
                        <c:v>303.58328435601902</c:v>
                      </c:pt>
                      <c:pt idx="21216">
                        <c:v>303.57006209748999</c:v>
                      </c:pt>
                      <c:pt idx="21217">
                        <c:v>303.56620672971297</c:v>
                      </c:pt>
                      <c:pt idx="21218">
                        <c:v>303.56535095575202</c:v>
                      </c:pt>
                      <c:pt idx="21219">
                        <c:v>303.55233391747498</c:v>
                      </c:pt>
                      <c:pt idx="21220">
                        <c:v>303.53739935302701</c:v>
                      </c:pt>
                      <c:pt idx="21221">
                        <c:v>303.53564428063601</c:v>
                      </c:pt>
                      <c:pt idx="21222">
                        <c:v>303.53274822786</c:v>
                      </c:pt>
                      <c:pt idx="21223">
                        <c:v>303.52986433882</c:v>
                      </c:pt>
                      <c:pt idx="21224">
                        <c:v>303.51322346785503</c:v>
                      </c:pt>
                      <c:pt idx="21225">
                        <c:v>303.46077907601</c:v>
                      </c:pt>
                      <c:pt idx="21226">
                        <c:v>303.45405742824198</c:v>
                      </c:pt>
                      <c:pt idx="21227">
                        <c:v>303.44288376958099</c:v>
                      </c:pt>
                      <c:pt idx="21228">
                        <c:v>303.43984421865798</c:v>
                      </c:pt>
                      <c:pt idx="21229">
                        <c:v>303.43675023608102</c:v>
                      </c:pt>
                      <c:pt idx="21230">
                        <c:v>303.43047878278799</c:v>
                      </c:pt>
                      <c:pt idx="21231">
                        <c:v>303.39593433428001</c:v>
                      </c:pt>
                      <c:pt idx="21232">
                        <c:v>303.377456102971</c:v>
                      </c:pt>
                      <c:pt idx="21233">
                        <c:v>303.31092051881399</c:v>
                      </c:pt>
                      <c:pt idx="21234">
                        <c:v>303.22184247618799</c:v>
                      </c:pt>
                      <c:pt idx="21235">
                        <c:v>303.20393767899202</c:v>
                      </c:pt>
                      <c:pt idx="21236">
                        <c:v>303.16138082545899</c:v>
                      </c:pt>
                      <c:pt idx="21237">
                        <c:v>303.13056506643898</c:v>
                      </c:pt>
                      <c:pt idx="21238">
                        <c:v>303.11538422893898</c:v>
                      </c:pt>
                      <c:pt idx="21239">
                        <c:v>303.10598459582201</c:v>
                      </c:pt>
                      <c:pt idx="21240">
                        <c:v>303.10527795965999</c:v>
                      </c:pt>
                      <c:pt idx="21241">
                        <c:v>303.10301271217099</c:v>
                      </c:pt>
                      <c:pt idx="21242">
                        <c:v>303.07070219272498</c:v>
                      </c:pt>
                      <c:pt idx="21243">
                        <c:v>303.03880822759498</c:v>
                      </c:pt>
                      <c:pt idx="21244">
                        <c:v>303.00961897998297</c:v>
                      </c:pt>
                      <c:pt idx="21245">
                        <c:v>302.99673164998302</c:v>
                      </c:pt>
                      <c:pt idx="21246">
                        <c:v>302.97431801279703</c:v>
                      </c:pt>
                      <c:pt idx="21247">
                        <c:v>302.963519236629</c:v>
                      </c:pt>
                      <c:pt idx="21248">
                        <c:v>302.94397748718899</c:v>
                      </c:pt>
                      <c:pt idx="21249">
                        <c:v>302.939518533757</c:v>
                      </c:pt>
                      <c:pt idx="21250">
                        <c:v>302.91909278088599</c:v>
                      </c:pt>
                      <c:pt idx="21251">
                        <c:v>302.91752492053001</c:v>
                      </c:pt>
                      <c:pt idx="21252">
                        <c:v>302.89554357531301</c:v>
                      </c:pt>
                      <c:pt idx="21253">
                        <c:v>302.83953880691399</c:v>
                      </c:pt>
                      <c:pt idx="21254">
                        <c:v>302.83584907773297</c:v>
                      </c:pt>
                      <c:pt idx="21255">
                        <c:v>302.78797584787497</c:v>
                      </c:pt>
                      <c:pt idx="21256">
                        <c:v>302.74796523801803</c:v>
                      </c:pt>
                      <c:pt idx="21257">
                        <c:v>302.73236648607502</c:v>
                      </c:pt>
                      <c:pt idx="21258">
                        <c:v>302.73020132349001</c:v>
                      </c:pt>
                      <c:pt idx="21259">
                        <c:v>302.713555017543</c:v>
                      </c:pt>
                      <c:pt idx="21260">
                        <c:v>302.70732988014402</c:v>
                      </c:pt>
                      <c:pt idx="21261">
                        <c:v>302.67156645352702</c:v>
                      </c:pt>
                      <c:pt idx="21262">
                        <c:v>302.65488130263202</c:v>
                      </c:pt>
                      <c:pt idx="21263">
                        <c:v>302.637681041934</c:v>
                      </c:pt>
                      <c:pt idx="21264">
                        <c:v>302.61419218973998</c:v>
                      </c:pt>
                      <c:pt idx="21265">
                        <c:v>302.59450098356598</c:v>
                      </c:pt>
                      <c:pt idx="21266">
                        <c:v>302.58452477089401</c:v>
                      </c:pt>
                      <c:pt idx="21267">
                        <c:v>302.55216482236301</c:v>
                      </c:pt>
                      <c:pt idx="21268">
                        <c:v>302.54945811500397</c:v>
                      </c:pt>
                      <c:pt idx="21269">
                        <c:v>302.54013094437897</c:v>
                      </c:pt>
                      <c:pt idx="21270">
                        <c:v>302.50401417252999</c:v>
                      </c:pt>
                      <c:pt idx="21271">
                        <c:v>302.50387870242997</c:v>
                      </c:pt>
                      <c:pt idx="21272">
                        <c:v>302.49375766325198</c:v>
                      </c:pt>
                      <c:pt idx="21273">
                        <c:v>302.48876547431701</c:v>
                      </c:pt>
                      <c:pt idx="21274">
                        <c:v>302.45422226781398</c:v>
                      </c:pt>
                      <c:pt idx="21275">
                        <c:v>302.44121130882701</c:v>
                      </c:pt>
                      <c:pt idx="21276">
                        <c:v>302.42676939476002</c:v>
                      </c:pt>
                      <c:pt idx="21277">
                        <c:v>302.42066331857302</c:v>
                      </c:pt>
                      <c:pt idx="21278">
                        <c:v>302.36553010273298</c:v>
                      </c:pt>
                      <c:pt idx="21279">
                        <c:v>302.36496597348997</c:v>
                      </c:pt>
                      <c:pt idx="21280">
                        <c:v>302.32067499106802</c:v>
                      </c:pt>
                      <c:pt idx="21281">
                        <c:v>302.31948162151599</c:v>
                      </c:pt>
                      <c:pt idx="21282">
                        <c:v>302.28218999852498</c:v>
                      </c:pt>
                      <c:pt idx="21283">
                        <c:v>302.25768112331298</c:v>
                      </c:pt>
                      <c:pt idx="21284">
                        <c:v>302.23127430753402</c:v>
                      </c:pt>
                      <c:pt idx="21285">
                        <c:v>302.23099327418998</c:v>
                      </c:pt>
                      <c:pt idx="21286">
                        <c:v>302.21300033052597</c:v>
                      </c:pt>
                      <c:pt idx="21287">
                        <c:v>302.21253953453697</c:v>
                      </c:pt>
                      <c:pt idx="21288">
                        <c:v>302.19763103326397</c:v>
                      </c:pt>
                      <c:pt idx="21289">
                        <c:v>302.16949678278502</c:v>
                      </c:pt>
                      <c:pt idx="21290">
                        <c:v>302.157823259765</c:v>
                      </c:pt>
                      <c:pt idx="21291">
                        <c:v>302.15610462550802</c:v>
                      </c:pt>
                      <c:pt idx="21292">
                        <c:v>302.12416644943198</c:v>
                      </c:pt>
                      <c:pt idx="21293">
                        <c:v>302.120117283193</c:v>
                      </c:pt>
                      <c:pt idx="21294">
                        <c:v>302.06379092318599</c:v>
                      </c:pt>
                      <c:pt idx="21295">
                        <c:v>302.06034777405</c:v>
                      </c:pt>
                      <c:pt idx="21296">
                        <c:v>302.053342834342</c:v>
                      </c:pt>
                      <c:pt idx="21297">
                        <c:v>301.95242956862302</c:v>
                      </c:pt>
                      <c:pt idx="21298">
                        <c:v>301.95236792029499</c:v>
                      </c:pt>
                      <c:pt idx="21299">
                        <c:v>301.93904528289403</c:v>
                      </c:pt>
                      <c:pt idx="21300">
                        <c:v>301.938447784819</c:v>
                      </c:pt>
                      <c:pt idx="21301">
                        <c:v>301.93036051536097</c:v>
                      </c:pt>
                      <c:pt idx="21302">
                        <c:v>301.91431371546901</c:v>
                      </c:pt>
                      <c:pt idx="21303">
                        <c:v>301.90717883719998</c:v>
                      </c:pt>
                      <c:pt idx="21304">
                        <c:v>301.88877658477401</c:v>
                      </c:pt>
                      <c:pt idx="21305">
                        <c:v>301.88373033265799</c:v>
                      </c:pt>
                      <c:pt idx="21306">
                        <c:v>301.86859732384301</c:v>
                      </c:pt>
                      <c:pt idx="21307">
                        <c:v>301.86356847296503</c:v>
                      </c:pt>
                      <c:pt idx="21308">
                        <c:v>301.85480500961302</c:v>
                      </c:pt>
                      <c:pt idx="21309">
                        <c:v>301.84846309541001</c:v>
                      </c:pt>
                      <c:pt idx="21310">
                        <c:v>301.82911152380501</c:v>
                      </c:pt>
                      <c:pt idx="21311">
                        <c:v>301.81329027075702</c:v>
                      </c:pt>
                      <c:pt idx="21312">
                        <c:v>301.80055833153801</c:v>
                      </c:pt>
                      <c:pt idx="21313">
                        <c:v>301.79965549596102</c:v>
                      </c:pt>
                      <c:pt idx="21314">
                        <c:v>301.781350349457</c:v>
                      </c:pt>
                      <c:pt idx="21315">
                        <c:v>301.78092464154003</c:v>
                      </c:pt>
                      <c:pt idx="21316">
                        <c:v>301.75393880913799</c:v>
                      </c:pt>
                      <c:pt idx="21317">
                        <c:v>301.69028156489702</c:v>
                      </c:pt>
                      <c:pt idx="21318">
                        <c:v>301.68994660315599</c:v>
                      </c:pt>
                      <c:pt idx="21319">
                        <c:v>301.66374699565398</c:v>
                      </c:pt>
                      <c:pt idx="21320">
                        <c:v>301.64139897588399</c:v>
                      </c:pt>
                      <c:pt idx="21321">
                        <c:v>301.63731975999701</c:v>
                      </c:pt>
                      <c:pt idx="21322">
                        <c:v>301.63360625691899</c:v>
                      </c:pt>
                      <c:pt idx="21323">
                        <c:v>301.628495294125</c:v>
                      </c:pt>
                      <c:pt idx="21324">
                        <c:v>301.625870513824</c:v>
                      </c:pt>
                      <c:pt idx="21325">
                        <c:v>301.624046515918</c:v>
                      </c:pt>
                      <c:pt idx="21326">
                        <c:v>301.62069720906999</c:v>
                      </c:pt>
                      <c:pt idx="21327">
                        <c:v>301.61077420574901</c:v>
                      </c:pt>
                      <c:pt idx="21328">
                        <c:v>301.608456420224</c:v>
                      </c:pt>
                      <c:pt idx="21329">
                        <c:v>301.60737411672602</c:v>
                      </c:pt>
                      <c:pt idx="21330">
                        <c:v>301.60676669648802</c:v>
                      </c:pt>
                      <c:pt idx="21331">
                        <c:v>301.59919323834799</c:v>
                      </c:pt>
                      <c:pt idx="21332">
                        <c:v>301.59907641616297</c:v>
                      </c:pt>
                      <c:pt idx="21333">
                        <c:v>301.58707675777703</c:v>
                      </c:pt>
                      <c:pt idx="21334">
                        <c:v>301.576037955679</c:v>
                      </c:pt>
                      <c:pt idx="21335">
                        <c:v>301.57083094298503</c:v>
                      </c:pt>
                      <c:pt idx="21336">
                        <c:v>301.570251382496</c:v>
                      </c:pt>
                      <c:pt idx="21337">
                        <c:v>301.56340069067301</c:v>
                      </c:pt>
                      <c:pt idx="21338">
                        <c:v>301.55885075031898</c:v>
                      </c:pt>
                      <c:pt idx="21339">
                        <c:v>301.55500708100999</c:v>
                      </c:pt>
                      <c:pt idx="21340">
                        <c:v>301.51346541994599</c:v>
                      </c:pt>
                      <c:pt idx="21341">
                        <c:v>301.48597905521802</c:v>
                      </c:pt>
                      <c:pt idx="21342">
                        <c:v>301.483610301917</c:v>
                      </c:pt>
                      <c:pt idx="21343">
                        <c:v>301.46734772330399</c:v>
                      </c:pt>
                      <c:pt idx="21344">
                        <c:v>301.44707161333002</c:v>
                      </c:pt>
                      <c:pt idx="21345">
                        <c:v>301.43009689268899</c:v>
                      </c:pt>
                      <c:pt idx="21346">
                        <c:v>301.42968581805502</c:v>
                      </c:pt>
                      <c:pt idx="21347">
                        <c:v>301.41844894213</c:v>
                      </c:pt>
                      <c:pt idx="21348">
                        <c:v>301.41552595981102</c:v>
                      </c:pt>
                      <c:pt idx="21349">
                        <c:v>301.413281470161</c:v>
                      </c:pt>
                      <c:pt idx="21350">
                        <c:v>301.41188993425101</c:v>
                      </c:pt>
                      <c:pt idx="21351">
                        <c:v>301.40798348653902</c:v>
                      </c:pt>
                      <c:pt idx="21352">
                        <c:v>301.40506334202797</c:v>
                      </c:pt>
                      <c:pt idx="21353">
                        <c:v>301.40229864574098</c:v>
                      </c:pt>
                      <c:pt idx="21354">
                        <c:v>301.39382839258201</c:v>
                      </c:pt>
                      <c:pt idx="21355">
                        <c:v>301.38863988861999</c:v>
                      </c:pt>
                      <c:pt idx="21356">
                        <c:v>301.38776706735598</c:v>
                      </c:pt>
                      <c:pt idx="21357">
                        <c:v>301.38391391197598</c:v>
                      </c:pt>
                      <c:pt idx="21358">
                        <c:v>301.36441227670599</c:v>
                      </c:pt>
                      <c:pt idx="21359">
                        <c:v>301.362102897439</c:v>
                      </c:pt>
                      <c:pt idx="21360">
                        <c:v>301.35151660229502</c:v>
                      </c:pt>
                      <c:pt idx="21361">
                        <c:v>301.34964517244703</c:v>
                      </c:pt>
                      <c:pt idx="21362">
                        <c:v>301.34498013185498</c:v>
                      </c:pt>
                      <c:pt idx="21363">
                        <c:v>301.344013153329</c:v>
                      </c:pt>
                      <c:pt idx="21364">
                        <c:v>301.33871429421902</c:v>
                      </c:pt>
                      <c:pt idx="21365">
                        <c:v>301.32863990959402</c:v>
                      </c:pt>
                      <c:pt idx="21366">
                        <c:v>301.320516246267</c:v>
                      </c:pt>
                      <c:pt idx="21367">
                        <c:v>301.31893006615098</c:v>
                      </c:pt>
                      <c:pt idx="21368">
                        <c:v>301.31592434499498</c:v>
                      </c:pt>
                      <c:pt idx="21369">
                        <c:v>301.30371773593203</c:v>
                      </c:pt>
                      <c:pt idx="21370">
                        <c:v>301.29807013834898</c:v>
                      </c:pt>
                      <c:pt idx="21371">
                        <c:v>301.293742245739</c:v>
                      </c:pt>
                      <c:pt idx="21372">
                        <c:v>301.28846238272098</c:v>
                      </c:pt>
                      <c:pt idx="21373">
                        <c:v>301.28175071202998</c:v>
                      </c:pt>
                      <c:pt idx="21374">
                        <c:v>301.270772968497</c:v>
                      </c:pt>
                      <c:pt idx="21375">
                        <c:v>301.26568789407798</c:v>
                      </c:pt>
                      <c:pt idx="21376">
                        <c:v>301.25693372581401</c:v>
                      </c:pt>
                      <c:pt idx="21377">
                        <c:v>301.250218342506</c:v>
                      </c:pt>
                      <c:pt idx="21378">
                        <c:v>301.24793605084301</c:v>
                      </c:pt>
                      <c:pt idx="21379">
                        <c:v>301.2414948201</c:v>
                      </c:pt>
                      <c:pt idx="21380">
                        <c:v>301.22729855872302</c:v>
                      </c:pt>
                      <c:pt idx="21381">
                        <c:v>301.21233932502298</c:v>
                      </c:pt>
                      <c:pt idx="21382">
                        <c:v>301.20360849245202</c:v>
                      </c:pt>
                      <c:pt idx="21383">
                        <c:v>301.20006250084498</c:v>
                      </c:pt>
                      <c:pt idx="21384">
                        <c:v>301.19190662749003</c:v>
                      </c:pt>
                      <c:pt idx="21385">
                        <c:v>301.181266467657</c:v>
                      </c:pt>
                      <c:pt idx="21386">
                        <c:v>301.172555389666</c:v>
                      </c:pt>
                      <c:pt idx="21387">
                        <c:v>301.16405164882099</c:v>
                      </c:pt>
                      <c:pt idx="21388">
                        <c:v>301.16066057209702</c:v>
                      </c:pt>
                      <c:pt idx="21389">
                        <c:v>301.15533226910998</c:v>
                      </c:pt>
                      <c:pt idx="21390">
                        <c:v>301.13973544983202</c:v>
                      </c:pt>
                      <c:pt idx="21391">
                        <c:v>301.13633201238201</c:v>
                      </c:pt>
                      <c:pt idx="21392">
                        <c:v>301.13289801920598</c:v>
                      </c:pt>
                      <c:pt idx="21393">
                        <c:v>301.12674679150399</c:v>
                      </c:pt>
                      <c:pt idx="21394">
                        <c:v>301.111001611446</c:v>
                      </c:pt>
                      <c:pt idx="21395">
                        <c:v>301.10175990680898</c:v>
                      </c:pt>
                      <c:pt idx="21396">
                        <c:v>301.09885825493598</c:v>
                      </c:pt>
                      <c:pt idx="21397">
                        <c:v>301.09584965109599</c:v>
                      </c:pt>
                      <c:pt idx="21398">
                        <c:v>301.09108710566102</c:v>
                      </c:pt>
                      <c:pt idx="21399">
                        <c:v>301.09007021681299</c:v>
                      </c:pt>
                      <c:pt idx="21400">
                        <c:v>301.07216001902998</c:v>
                      </c:pt>
                      <c:pt idx="21401">
                        <c:v>301.054548445178</c:v>
                      </c:pt>
                      <c:pt idx="21402">
                        <c:v>301.03761928191801</c:v>
                      </c:pt>
                      <c:pt idx="21403">
                        <c:v>301.03136737212702</c:v>
                      </c:pt>
                      <c:pt idx="21404">
                        <c:v>301.00592018488402</c:v>
                      </c:pt>
                      <c:pt idx="21405">
                        <c:v>301.00417722942899</c:v>
                      </c:pt>
                      <c:pt idx="21406">
                        <c:v>300.99778335295201</c:v>
                      </c:pt>
                      <c:pt idx="21407">
                        <c:v>300.98733823718197</c:v>
                      </c:pt>
                      <c:pt idx="21408">
                        <c:v>300.96997813033897</c:v>
                      </c:pt>
                      <c:pt idx="21409">
                        <c:v>300.96854143803</c:v>
                      </c:pt>
                      <c:pt idx="21410">
                        <c:v>300.96439885621999</c:v>
                      </c:pt>
                      <c:pt idx="21411">
                        <c:v>300.96302604063698</c:v>
                      </c:pt>
                      <c:pt idx="21412">
                        <c:v>300.95373325750001</c:v>
                      </c:pt>
                      <c:pt idx="21413">
                        <c:v>300.952212773702</c:v>
                      </c:pt>
                      <c:pt idx="21414">
                        <c:v>300.94327933564</c:v>
                      </c:pt>
                      <c:pt idx="21415">
                        <c:v>300.94256857452802</c:v>
                      </c:pt>
                      <c:pt idx="21416">
                        <c:v>300.93579568005401</c:v>
                      </c:pt>
                      <c:pt idx="21417">
                        <c:v>300.935691836432</c:v>
                      </c:pt>
                      <c:pt idx="21418">
                        <c:v>300.93203365955998</c:v>
                      </c:pt>
                      <c:pt idx="21419">
                        <c:v>300.919583036056</c:v>
                      </c:pt>
                      <c:pt idx="21420">
                        <c:v>300.89058010402499</c:v>
                      </c:pt>
                      <c:pt idx="21421">
                        <c:v>300.86963824400402</c:v>
                      </c:pt>
                      <c:pt idx="21422">
                        <c:v>300.86876726061598</c:v>
                      </c:pt>
                      <c:pt idx="21423">
                        <c:v>300.86713959363499</c:v>
                      </c:pt>
                      <c:pt idx="21424">
                        <c:v>300.86000729160997</c:v>
                      </c:pt>
                      <c:pt idx="21425">
                        <c:v>300.82789391234797</c:v>
                      </c:pt>
                      <c:pt idx="21426">
                        <c:v>300.80921741669101</c:v>
                      </c:pt>
                      <c:pt idx="21427">
                        <c:v>300.799692244234</c:v>
                      </c:pt>
                      <c:pt idx="21428">
                        <c:v>300.797158560355</c:v>
                      </c:pt>
                      <c:pt idx="21429">
                        <c:v>300.78739690504199</c:v>
                      </c:pt>
                      <c:pt idx="21430">
                        <c:v>300.76482714074598</c:v>
                      </c:pt>
                      <c:pt idx="21431">
                        <c:v>300.76151331282699</c:v>
                      </c:pt>
                      <c:pt idx="21432">
                        <c:v>300.755806363516</c:v>
                      </c:pt>
                      <c:pt idx="21433">
                        <c:v>300.75393316428699</c:v>
                      </c:pt>
                      <c:pt idx="21434">
                        <c:v>300.74724826176998</c:v>
                      </c:pt>
                      <c:pt idx="21435">
                        <c:v>300.73143154614098</c:v>
                      </c:pt>
                      <c:pt idx="21436">
                        <c:v>300.623186417878</c:v>
                      </c:pt>
                      <c:pt idx="21437">
                        <c:v>300.61258771321201</c:v>
                      </c:pt>
                      <c:pt idx="21438">
                        <c:v>300.612529284598</c:v>
                      </c:pt>
                      <c:pt idx="21439">
                        <c:v>300.598523446228</c:v>
                      </c:pt>
                      <c:pt idx="21440">
                        <c:v>300.57229255367099</c:v>
                      </c:pt>
                      <c:pt idx="21441">
                        <c:v>300.55636444274</c:v>
                      </c:pt>
                      <c:pt idx="21442">
                        <c:v>300.55510975425398</c:v>
                      </c:pt>
                      <c:pt idx="21443">
                        <c:v>300.54680173642498</c:v>
                      </c:pt>
                      <c:pt idx="21444">
                        <c:v>300.50720119797302</c:v>
                      </c:pt>
                      <c:pt idx="21445">
                        <c:v>300.48640775077502</c:v>
                      </c:pt>
                      <c:pt idx="21446">
                        <c:v>300.48276061545698</c:v>
                      </c:pt>
                      <c:pt idx="21447">
                        <c:v>300.46921274005302</c:v>
                      </c:pt>
                      <c:pt idx="21448">
                        <c:v>300.44962771589002</c:v>
                      </c:pt>
                      <c:pt idx="21449">
                        <c:v>300.41465701134399</c:v>
                      </c:pt>
                      <c:pt idx="21450">
                        <c:v>300.40702732345301</c:v>
                      </c:pt>
                      <c:pt idx="21451">
                        <c:v>300.36320986091903</c:v>
                      </c:pt>
                      <c:pt idx="21452">
                        <c:v>300.35602284681897</c:v>
                      </c:pt>
                      <c:pt idx="21453">
                        <c:v>300.34116445425201</c:v>
                      </c:pt>
                      <c:pt idx="21454">
                        <c:v>300.21090281939399</c:v>
                      </c:pt>
                      <c:pt idx="21455">
                        <c:v>300.08827632967899</c:v>
                      </c:pt>
                      <c:pt idx="21456">
                        <c:v>300.08426299841199</c:v>
                      </c:pt>
                      <c:pt idx="21457">
                        <c:v>300.02843142721701</c:v>
                      </c:pt>
                      <c:pt idx="21458">
                        <c:v>299.98830228658102</c:v>
                      </c:pt>
                      <c:pt idx="21459">
                        <c:v>299.98271590669998</c:v>
                      </c:pt>
                      <c:pt idx="21460">
                        <c:v>299.96377914451</c:v>
                      </c:pt>
                      <c:pt idx="21461">
                        <c:v>299.86333015719401</c:v>
                      </c:pt>
                      <c:pt idx="21462">
                        <c:v>299.86067282616602</c:v>
                      </c:pt>
                      <c:pt idx="21463">
                        <c:v>299.80193018296097</c:v>
                      </c:pt>
                      <c:pt idx="21464">
                        <c:v>299.77348964815599</c:v>
                      </c:pt>
                      <c:pt idx="21465">
                        <c:v>299.68528884122298</c:v>
                      </c:pt>
                      <c:pt idx="21466">
                        <c:v>299.68146239316502</c:v>
                      </c:pt>
                      <c:pt idx="21467">
                        <c:v>299.66848039551797</c:v>
                      </c:pt>
                      <c:pt idx="21468">
                        <c:v>299.665957074196</c:v>
                      </c:pt>
                      <c:pt idx="21469">
                        <c:v>299.661453046985</c:v>
                      </c:pt>
                      <c:pt idx="21470">
                        <c:v>299.57693774885303</c:v>
                      </c:pt>
                      <c:pt idx="21471">
                        <c:v>299.52822974264302</c:v>
                      </c:pt>
                      <c:pt idx="21472">
                        <c:v>299.48031042000798</c:v>
                      </c:pt>
                      <c:pt idx="21473">
                        <c:v>299.47304361131398</c:v>
                      </c:pt>
                      <c:pt idx="21474">
                        <c:v>299.471225893228</c:v>
                      </c:pt>
                      <c:pt idx="21475">
                        <c:v>299.46939807712999</c:v>
                      </c:pt>
                      <c:pt idx="21476">
                        <c:v>299.46449231428898</c:v>
                      </c:pt>
                      <c:pt idx="21477">
                        <c:v>299.46295923216002</c:v>
                      </c:pt>
                      <c:pt idx="21478">
                        <c:v>299.41348789008299</c:v>
                      </c:pt>
                      <c:pt idx="21479">
                        <c:v>299.409767442587</c:v>
                      </c:pt>
                      <c:pt idx="21480">
                        <c:v>299.39997770893001</c:v>
                      </c:pt>
                      <c:pt idx="21481">
                        <c:v>299.34393711725897</c:v>
                      </c:pt>
                      <c:pt idx="21482">
                        <c:v>299.33231384395799</c:v>
                      </c:pt>
                      <c:pt idx="21483">
                        <c:v>299.32716669966402</c:v>
                      </c:pt>
                      <c:pt idx="21484">
                        <c:v>299.27725441819098</c:v>
                      </c:pt>
                      <c:pt idx="21485">
                        <c:v>299.27702497408399</c:v>
                      </c:pt>
                      <c:pt idx="21486">
                        <c:v>299.26922395995899</c:v>
                      </c:pt>
                      <c:pt idx="21487">
                        <c:v>299.26063686024901</c:v>
                      </c:pt>
                      <c:pt idx="21488">
                        <c:v>299.24363205584302</c:v>
                      </c:pt>
                      <c:pt idx="21489">
                        <c:v>299.22152019296499</c:v>
                      </c:pt>
                      <c:pt idx="21490">
                        <c:v>299.19574769707998</c:v>
                      </c:pt>
                      <c:pt idx="21491">
                        <c:v>299.18493561734903</c:v>
                      </c:pt>
                      <c:pt idx="21492">
                        <c:v>299.170403496755</c:v>
                      </c:pt>
                      <c:pt idx="21493">
                        <c:v>299.157831092717</c:v>
                      </c:pt>
                      <c:pt idx="21494">
                        <c:v>299.14637496320103</c:v>
                      </c:pt>
                      <c:pt idx="21495">
                        <c:v>299.14464840042399</c:v>
                      </c:pt>
                      <c:pt idx="21496">
                        <c:v>299.13613901706202</c:v>
                      </c:pt>
                      <c:pt idx="21497">
                        <c:v>299.12378375165002</c:v>
                      </c:pt>
                      <c:pt idx="21498">
                        <c:v>299.12261484463102</c:v>
                      </c:pt>
                      <c:pt idx="21499">
                        <c:v>299.12016394531503</c:v>
                      </c:pt>
                      <c:pt idx="21500">
                        <c:v>299.08545619020202</c:v>
                      </c:pt>
                      <c:pt idx="21501">
                        <c:v>299.06296763980401</c:v>
                      </c:pt>
                      <c:pt idx="21502">
                        <c:v>299.06291327465198</c:v>
                      </c:pt>
                      <c:pt idx="21503">
                        <c:v>299.05601791613998</c:v>
                      </c:pt>
                      <c:pt idx="21504">
                        <c:v>299.03722946170302</c:v>
                      </c:pt>
                      <c:pt idx="21505">
                        <c:v>299.02640715830802</c:v>
                      </c:pt>
                      <c:pt idx="21506">
                        <c:v>299.009500354137</c:v>
                      </c:pt>
                      <c:pt idx="21507">
                        <c:v>298.98925101399698</c:v>
                      </c:pt>
                      <c:pt idx="21508">
                        <c:v>298.98634548781399</c:v>
                      </c:pt>
                      <c:pt idx="21509">
                        <c:v>298.939856838124</c:v>
                      </c:pt>
                      <c:pt idx="21510">
                        <c:v>298.92247110576898</c:v>
                      </c:pt>
                      <c:pt idx="21511">
                        <c:v>298.92245484650198</c:v>
                      </c:pt>
                      <c:pt idx="21512">
                        <c:v>298.92019666713702</c:v>
                      </c:pt>
                      <c:pt idx="21513">
                        <c:v>298.90870897285203</c:v>
                      </c:pt>
                      <c:pt idx="21514">
                        <c:v>298.89782023499498</c:v>
                      </c:pt>
                      <c:pt idx="21515">
                        <c:v>298.89636954688501</c:v>
                      </c:pt>
                      <c:pt idx="21516">
                        <c:v>298.89424524375403</c:v>
                      </c:pt>
                      <c:pt idx="21517">
                        <c:v>298.87791793481898</c:v>
                      </c:pt>
                      <c:pt idx="21518">
                        <c:v>298.85132624027602</c:v>
                      </c:pt>
                      <c:pt idx="21519">
                        <c:v>298.83377416657999</c:v>
                      </c:pt>
                      <c:pt idx="21520">
                        <c:v>298.83207168437701</c:v>
                      </c:pt>
                      <c:pt idx="21521">
                        <c:v>298.81672382857897</c:v>
                      </c:pt>
                      <c:pt idx="21522">
                        <c:v>298.791258992081</c:v>
                      </c:pt>
                      <c:pt idx="21523">
                        <c:v>298.78106598611799</c:v>
                      </c:pt>
                      <c:pt idx="21524">
                        <c:v>298.77458259756798</c:v>
                      </c:pt>
                      <c:pt idx="21525">
                        <c:v>298.765306805634</c:v>
                      </c:pt>
                      <c:pt idx="21526">
                        <c:v>298.72837957260498</c:v>
                      </c:pt>
                      <c:pt idx="21527">
                        <c:v>298.71855968837099</c:v>
                      </c:pt>
                      <c:pt idx="21528">
                        <c:v>298.67162945437201</c:v>
                      </c:pt>
                      <c:pt idx="21529">
                        <c:v>298.63395629444</c:v>
                      </c:pt>
                      <c:pt idx="21530">
                        <c:v>298.63378829524902</c:v>
                      </c:pt>
                      <c:pt idx="21531">
                        <c:v>298.617915365226</c:v>
                      </c:pt>
                      <c:pt idx="21532">
                        <c:v>298.61692327412601</c:v>
                      </c:pt>
                      <c:pt idx="21533">
                        <c:v>298.59796995502097</c:v>
                      </c:pt>
                      <c:pt idx="21534">
                        <c:v>298.58549558909601</c:v>
                      </c:pt>
                      <c:pt idx="21535">
                        <c:v>298.55081517647102</c:v>
                      </c:pt>
                      <c:pt idx="21536">
                        <c:v>298.54792751714803</c:v>
                      </c:pt>
                      <c:pt idx="21537">
                        <c:v>298.51407432585</c:v>
                      </c:pt>
                      <c:pt idx="21538">
                        <c:v>298.50985490916298</c:v>
                      </c:pt>
                      <c:pt idx="21539">
                        <c:v>298.50497389279701</c:v>
                      </c:pt>
                      <c:pt idx="21540">
                        <c:v>298.45830686977803</c:v>
                      </c:pt>
                      <c:pt idx="21541">
                        <c:v>298.44641498187599</c:v>
                      </c:pt>
                      <c:pt idx="21542">
                        <c:v>298.43861560826798</c:v>
                      </c:pt>
                      <c:pt idx="21543">
                        <c:v>298.430671060164</c:v>
                      </c:pt>
                      <c:pt idx="21544">
                        <c:v>298.41760858228201</c:v>
                      </c:pt>
                      <c:pt idx="21545">
                        <c:v>298.36650809159801</c:v>
                      </c:pt>
                      <c:pt idx="21546">
                        <c:v>298.35664742545799</c:v>
                      </c:pt>
                      <c:pt idx="21547">
                        <c:v>298.35384378551402</c:v>
                      </c:pt>
                      <c:pt idx="21548">
                        <c:v>298.235069529231</c:v>
                      </c:pt>
                      <c:pt idx="21549">
                        <c:v>298.21070154782399</c:v>
                      </c:pt>
                      <c:pt idx="21550">
                        <c:v>298.202969394256</c:v>
                      </c:pt>
                      <c:pt idx="21551">
                        <c:v>298.15973723818001</c:v>
                      </c:pt>
                      <c:pt idx="21552">
                        <c:v>298.14922302518698</c:v>
                      </c:pt>
                      <c:pt idx="21553">
                        <c:v>298.14619209716301</c:v>
                      </c:pt>
                      <c:pt idx="21554">
                        <c:v>298.11312426614501</c:v>
                      </c:pt>
                      <c:pt idx="21555">
                        <c:v>298.09675666400398</c:v>
                      </c:pt>
                      <c:pt idx="21556">
                        <c:v>298.06672551782498</c:v>
                      </c:pt>
                      <c:pt idx="21557">
                        <c:v>298.02389674705699</c:v>
                      </c:pt>
                      <c:pt idx="21558">
                        <c:v>298.00342108682798</c:v>
                      </c:pt>
                      <c:pt idx="21559">
                        <c:v>297.98219388092798</c:v>
                      </c:pt>
                      <c:pt idx="21560">
                        <c:v>297.97827214198099</c:v>
                      </c:pt>
                      <c:pt idx="21561">
                        <c:v>297.965330826529</c:v>
                      </c:pt>
                      <c:pt idx="21562">
                        <c:v>297.93982093274099</c:v>
                      </c:pt>
                      <c:pt idx="21563">
                        <c:v>297.91580705105901</c:v>
                      </c:pt>
                      <c:pt idx="21564">
                        <c:v>297.88867198391603</c:v>
                      </c:pt>
                      <c:pt idx="21565">
                        <c:v>297.88432814860499</c:v>
                      </c:pt>
                      <c:pt idx="21566">
                        <c:v>297.83630364650998</c:v>
                      </c:pt>
                      <c:pt idx="21567">
                        <c:v>297.80390744178698</c:v>
                      </c:pt>
                      <c:pt idx="21568">
                        <c:v>297.65726389071602</c:v>
                      </c:pt>
                      <c:pt idx="21569">
                        <c:v>297.64330480900003</c:v>
                      </c:pt>
                      <c:pt idx="21570">
                        <c:v>297.622981791028</c:v>
                      </c:pt>
                      <c:pt idx="21571">
                        <c:v>297.61262369952999</c:v>
                      </c:pt>
                      <c:pt idx="21572">
                        <c:v>297.60558279299198</c:v>
                      </c:pt>
                      <c:pt idx="21573">
                        <c:v>297.56335837837997</c:v>
                      </c:pt>
                      <c:pt idx="21574">
                        <c:v>297.53690430395301</c:v>
                      </c:pt>
                      <c:pt idx="21575">
                        <c:v>297.51202228059498</c:v>
                      </c:pt>
                      <c:pt idx="21576">
                        <c:v>297.46947225459797</c:v>
                      </c:pt>
                      <c:pt idx="21577">
                        <c:v>297.46624842097498</c:v>
                      </c:pt>
                      <c:pt idx="21578">
                        <c:v>297.46237836643098</c:v>
                      </c:pt>
                      <c:pt idx="21579">
                        <c:v>297.45643109817399</c:v>
                      </c:pt>
                      <c:pt idx="21580">
                        <c:v>297.453360143596</c:v>
                      </c:pt>
                      <c:pt idx="21581">
                        <c:v>297.44308454718998</c:v>
                      </c:pt>
                      <c:pt idx="21582">
                        <c:v>297.41711198553298</c:v>
                      </c:pt>
                      <c:pt idx="21583">
                        <c:v>297.40116311028601</c:v>
                      </c:pt>
                      <c:pt idx="21584">
                        <c:v>297.392134231265</c:v>
                      </c:pt>
                      <c:pt idx="21585">
                        <c:v>297.38285061166101</c:v>
                      </c:pt>
                      <c:pt idx="21586">
                        <c:v>297.376059344834</c:v>
                      </c:pt>
                      <c:pt idx="21587">
                        <c:v>297.35360104628302</c:v>
                      </c:pt>
                      <c:pt idx="21588">
                        <c:v>297.340342727348</c:v>
                      </c:pt>
                      <c:pt idx="21589">
                        <c:v>297.28911092361</c:v>
                      </c:pt>
                      <c:pt idx="21590">
                        <c:v>297.255072274116</c:v>
                      </c:pt>
                      <c:pt idx="21591">
                        <c:v>297.24023810060203</c:v>
                      </c:pt>
                      <c:pt idx="21592">
                        <c:v>297.22556994600501</c:v>
                      </c:pt>
                      <c:pt idx="21593">
                        <c:v>297.21865663443498</c:v>
                      </c:pt>
                      <c:pt idx="21594">
                        <c:v>297.18887168961697</c:v>
                      </c:pt>
                      <c:pt idx="21595">
                        <c:v>297.13611869697502</c:v>
                      </c:pt>
                      <c:pt idx="21596">
                        <c:v>297.11108149569401</c:v>
                      </c:pt>
                      <c:pt idx="21597">
                        <c:v>297.09121222527301</c:v>
                      </c:pt>
                      <c:pt idx="21598">
                        <c:v>297.07347140479601</c:v>
                      </c:pt>
                      <c:pt idx="21599">
                        <c:v>297.05176390866001</c:v>
                      </c:pt>
                      <c:pt idx="21600">
                        <c:v>297.02640953475401</c:v>
                      </c:pt>
                      <c:pt idx="21601">
                        <c:v>297.02546313721098</c:v>
                      </c:pt>
                      <c:pt idx="21602">
                        <c:v>297.02519220441002</c:v>
                      </c:pt>
                      <c:pt idx="21603">
                        <c:v>296.99562590898501</c:v>
                      </c:pt>
                      <c:pt idx="21604">
                        <c:v>296.98439947515999</c:v>
                      </c:pt>
                      <c:pt idx="21605">
                        <c:v>296.97452165845499</c:v>
                      </c:pt>
                      <c:pt idx="21606">
                        <c:v>296.90894816356098</c:v>
                      </c:pt>
                      <c:pt idx="21607">
                        <c:v>296.89234009469402</c:v>
                      </c:pt>
                      <c:pt idx="21608">
                        <c:v>296.88442968612799</c:v>
                      </c:pt>
                      <c:pt idx="21609">
                        <c:v>296.83873024117702</c:v>
                      </c:pt>
                      <c:pt idx="21610">
                        <c:v>296.80144132043699</c:v>
                      </c:pt>
                      <c:pt idx="21611">
                        <c:v>296.72955629125801</c:v>
                      </c:pt>
                      <c:pt idx="21612">
                        <c:v>296.71658739229201</c:v>
                      </c:pt>
                      <c:pt idx="21613">
                        <c:v>296.673490572307</c:v>
                      </c:pt>
                      <c:pt idx="21614">
                        <c:v>296.64903938880599</c:v>
                      </c:pt>
                      <c:pt idx="21615">
                        <c:v>296.63833621103902</c:v>
                      </c:pt>
                      <c:pt idx="21616">
                        <c:v>296.61282851655898</c:v>
                      </c:pt>
                      <c:pt idx="21617">
                        <c:v>296.60042140489202</c:v>
                      </c:pt>
                      <c:pt idx="21618">
                        <c:v>296.593770237142</c:v>
                      </c:pt>
                      <c:pt idx="21619">
                        <c:v>296.58050653092198</c:v>
                      </c:pt>
                      <c:pt idx="21620">
                        <c:v>296.43651176480898</c:v>
                      </c:pt>
                      <c:pt idx="21621">
                        <c:v>296.39815015295</c:v>
                      </c:pt>
                      <c:pt idx="21622">
                        <c:v>296.38983453803598</c:v>
                      </c:pt>
                      <c:pt idx="21623">
                        <c:v>296.33871211449298</c:v>
                      </c:pt>
                      <c:pt idx="21624">
                        <c:v>296.33146152726601</c:v>
                      </c:pt>
                      <c:pt idx="21625">
                        <c:v>296.326600355925</c:v>
                      </c:pt>
                      <c:pt idx="21626">
                        <c:v>296.24685878000798</c:v>
                      </c:pt>
                      <c:pt idx="21627">
                        <c:v>296.24335961448003</c:v>
                      </c:pt>
                      <c:pt idx="21628">
                        <c:v>296.229113790734</c:v>
                      </c:pt>
                      <c:pt idx="21629">
                        <c:v>296.193387994712</c:v>
                      </c:pt>
                      <c:pt idx="21630">
                        <c:v>296.145744617226</c:v>
                      </c:pt>
                      <c:pt idx="21631">
                        <c:v>296.14152738051899</c:v>
                      </c:pt>
                      <c:pt idx="21632">
                        <c:v>296.13314926994002</c:v>
                      </c:pt>
                      <c:pt idx="21633">
                        <c:v>296.12611925170597</c:v>
                      </c:pt>
                      <c:pt idx="21634">
                        <c:v>296.06629875306999</c:v>
                      </c:pt>
                      <c:pt idx="21635">
                        <c:v>296.05508687410099</c:v>
                      </c:pt>
                      <c:pt idx="21636">
                        <c:v>296.049606736101</c:v>
                      </c:pt>
                      <c:pt idx="21637">
                        <c:v>296.01537690975101</c:v>
                      </c:pt>
                      <c:pt idx="21638">
                        <c:v>295.990198053548</c:v>
                      </c:pt>
                      <c:pt idx="21639">
                        <c:v>295.97679478219402</c:v>
                      </c:pt>
                      <c:pt idx="21640">
                        <c:v>295.97309987493998</c:v>
                      </c:pt>
                      <c:pt idx="21641">
                        <c:v>295.95172700900702</c:v>
                      </c:pt>
                      <c:pt idx="21642">
                        <c:v>295.92141075871501</c:v>
                      </c:pt>
                      <c:pt idx="21643">
                        <c:v>295.88800067947301</c:v>
                      </c:pt>
                      <c:pt idx="21644">
                        <c:v>295.85174472638801</c:v>
                      </c:pt>
                      <c:pt idx="21645">
                        <c:v>295.815715458059</c:v>
                      </c:pt>
                      <c:pt idx="21646">
                        <c:v>295.80403360891398</c:v>
                      </c:pt>
                      <c:pt idx="21647">
                        <c:v>295.78927273624299</c:v>
                      </c:pt>
                      <c:pt idx="21648">
                        <c:v>295.76845662251901</c:v>
                      </c:pt>
                      <c:pt idx="21649">
                        <c:v>295.76766997559503</c:v>
                      </c:pt>
                      <c:pt idx="21650">
                        <c:v>295.70010206265403</c:v>
                      </c:pt>
                      <c:pt idx="21651">
                        <c:v>295.696525811615</c:v>
                      </c:pt>
                      <c:pt idx="21652">
                        <c:v>295.68834650201097</c:v>
                      </c:pt>
                      <c:pt idx="21653">
                        <c:v>295.683644623372</c:v>
                      </c:pt>
                      <c:pt idx="21654">
                        <c:v>295.65307817462002</c:v>
                      </c:pt>
                      <c:pt idx="21655">
                        <c:v>295.60870106962801</c:v>
                      </c:pt>
                      <c:pt idx="21656">
                        <c:v>295.56156096627001</c:v>
                      </c:pt>
                      <c:pt idx="21657">
                        <c:v>295.55341007430002</c:v>
                      </c:pt>
                      <c:pt idx="21658">
                        <c:v>295.54630553840599</c:v>
                      </c:pt>
                      <c:pt idx="21659">
                        <c:v>295.544585805596</c:v>
                      </c:pt>
                      <c:pt idx="21660">
                        <c:v>295.51289517712098</c:v>
                      </c:pt>
                      <c:pt idx="21661">
                        <c:v>295.49246836059001</c:v>
                      </c:pt>
                      <c:pt idx="21662">
                        <c:v>295.39711548167998</c:v>
                      </c:pt>
                      <c:pt idx="21663">
                        <c:v>295.36709745374702</c:v>
                      </c:pt>
                      <c:pt idx="21664">
                        <c:v>295.348036703719</c:v>
                      </c:pt>
                      <c:pt idx="21665">
                        <c:v>295.30067851476099</c:v>
                      </c:pt>
                      <c:pt idx="21666">
                        <c:v>295.27053824857501</c:v>
                      </c:pt>
                      <c:pt idx="21667">
                        <c:v>295.22692859299298</c:v>
                      </c:pt>
                      <c:pt idx="21668">
                        <c:v>295.22519148177298</c:v>
                      </c:pt>
                      <c:pt idx="21669">
                        <c:v>295.20532533959101</c:v>
                      </c:pt>
                      <c:pt idx="21670">
                        <c:v>295.19746043124098</c:v>
                      </c:pt>
                      <c:pt idx="21671">
                        <c:v>295.17364778437002</c:v>
                      </c:pt>
                      <c:pt idx="21672">
                        <c:v>295.14980245180402</c:v>
                      </c:pt>
                      <c:pt idx="21673">
                        <c:v>295.12177370435199</c:v>
                      </c:pt>
                      <c:pt idx="21674">
                        <c:v>295.116909013152</c:v>
                      </c:pt>
                      <c:pt idx="21675">
                        <c:v>295.04777204538698</c:v>
                      </c:pt>
                      <c:pt idx="21676">
                        <c:v>295.01644660727402</c:v>
                      </c:pt>
                      <c:pt idx="21677">
                        <c:v>295.007512163218</c:v>
                      </c:pt>
                      <c:pt idx="21678">
                        <c:v>294.96837147256798</c:v>
                      </c:pt>
                      <c:pt idx="21679">
                        <c:v>294.966396984536</c:v>
                      </c:pt>
                      <c:pt idx="21680">
                        <c:v>294.963080433649</c:v>
                      </c:pt>
                      <c:pt idx="21681">
                        <c:v>294.962344296673</c:v>
                      </c:pt>
                      <c:pt idx="21682">
                        <c:v>294.83433395424498</c:v>
                      </c:pt>
                      <c:pt idx="21683">
                        <c:v>294.80845409374598</c:v>
                      </c:pt>
                      <c:pt idx="21684">
                        <c:v>294.80815094538099</c:v>
                      </c:pt>
                      <c:pt idx="21685">
                        <c:v>294.79850946884801</c:v>
                      </c:pt>
                      <c:pt idx="21686">
                        <c:v>294.78910424657499</c:v>
                      </c:pt>
                      <c:pt idx="21687">
                        <c:v>294.776647218677</c:v>
                      </c:pt>
                      <c:pt idx="21688">
                        <c:v>294.76194336523201</c:v>
                      </c:pt>
                      <c:pt idx="21689">
                        <c:v>294.739104498063</c:v>
                      </c:pt>
                      <c:pt idx="21690">
                        <c:v>294.73588454557199</c:v>
                      </c:pt>
                      <c:pt idx="21691">
                        <c:v>294.72869264439697</c:v>
                      </c:pt>
                      <c:pt idx="21692">
                        <c:v>294.71072867574901</c:v>
                      </c:pt>
                      <c:pt idx="21693">
                        <c:v>294.70335410175301</c:v>
                      </c:pt>
                      <c:pt idx="21694">
                        <c:v>294.69276327429998</c:v>
                      </c:pt>
                      <c:pt idx="21695">
                        <c:v>294.69083972194301</c:v>
                      </c:pt>
                      <c:pt idx="21696">
                        <c:v>294.638330538741</c:v>
                      </c:pt>
                      <c:pt idx="21697">
                        <c:v>294.62060512519099</c:v>
                      </c:pt>
                      <c:pt idx="21698">
                        <c:v>294.57827404340799</c:v>
                      </c:pt>
                      <c:pt idx="21699">
                        <c:v>294.566333615806</c:v>
                      </c:pt>
                      <c:pt idx="21700">
                        <c:v>294.56074630581702</c:v>
                      </c:pt>
                      <c:pt idx="21701">
                        <c:v>294.50022664663402</c:v>
                      </c:pt>
                      <c:pt idx="21702">
                        <c:v>294.47357411245099</c:v>
                      </c:pt>
                      <c:pt idx="21703">
                        <c:v>294.42693356795598</c:v>
                      </c:pt>
                      <c:pt idx="21704">
                        <c:v>294.400274592058</c:v>
                      </c:pt>
                      <c:pt idx="21705">
                        <c:v>294.39069971234102</c:v>
                      </c:pt>
                      <c:pt idx="21706">
                        <c:v>294.385900057051</c:v>
                      </c:pt>
                      <c:pt idx="21707">
                        <c:v>294.30000527694801</c:v>
                      </c:pt>
                      <c:pt idx="21708">
                        <c:v>294.286520391571</c:v>
                      </c:pt>
                      <c:pt idx="21709">
                        <c:v>294.25666931818199</c:v>
                      </c:pt>
                      <c:pt idx="21710">
                        <c:v>294.24121277520402</c:v>
                      </c:pt>
                      <c:pt idx="21711">
                        <c:v>294.22398801180799</c:v>
                      </c:pt>
                      <c:pt idx="21712">
                        <c:v>294.20874096010999</c:v>
                      </c:pt>
                      <c:pt idx="21713">
                        <c:v>294.206876826898</c:v>
                      </c:pt>
                      <c:pt idx="21714">
                        <c:v>294.20544666344898</c:v>
                      </c:pt>
                      <c:pt idx="21715">
                        <c:v>294.17541454003299</c:v>
                      </c:pt>
                      <c:pt idx="21716">
                        <c:v>294.16943682158001</c:v>
                      </c:pt>
                      <c:pt idx="21717">
                        <c:v>294.15870370667102</c:v>
                      </c:pt>
                      <c:pt idx="21718">
                        <c:v>294.106594799162</c:v>
                      </c:pt>
                      <c:pt idx="21719">
                        <c:v>294.06784494592603</c:v>
                      </c:pt>
                      <c:pt idx="21720">
                        <c:v>293.995719862859</c:v>
                      </c:pt>
                      <c:pt idx="21721">
                        <c:v>293.99533416953398</c:v>
                      </c:pt>
                      <c:pt idx="21722">
                        <c:v>293.94051048608901</c:v>
                      </c:pt>
                      <c:pt idx="21723">
                        <c:v>293.913304406468</c:v>
                      </c:pt>
                      <c:pt idx="21724">
                        <c:v>293.884947020379</c:v>
                      </c:pt>
                      <c:pt idx="21725">
                        <c:v>293.83979564382003</c:v>
                      </c:pt>
                      <c:pt idx="21726">
                        <c:v>293.81059439423802</c:v>
                      </c:pt>
                      <c:pt idx="21727">
                        <c:v>293.79119295739201</c:v>
                      </c:pt>
                      <c:pt idx="21728">
                        <c:v>293.65401408937402</c:v>
                      </c:pt>
                      <c:pt idx="21729">
                        <c:v>293.61722686189597</c:v>
                      </c:pt>
                      <c:pt idx="21730">
                        <c:v>293.55152721055998</c:v>
                      </c:pt>
                      <c:pt idx="21731">
                        <c:v>293.54594985173998</c:v>
                      </c:pt>
                      <c:pt idx="21732">
                        <c:v>293.54516309937202</c:v>
                      </c:pt>
                      <c:pt idx="21733">
                        <c:v>293.52706448552902</c:v>
                      </c:pt>
                      <c:pt idx="21734">
                        <c:v>293.39913881858899</c:v>
                      </c:pt>
                      <c:pt idx="21735">
                        <c:v>293.395074905993</c:v>
                      </c:pt>
                      <c:pt idx="21736">
                        <c:v>293.34121452386199</c:v>
                      </c:pt>
                      <c:pt idx="21737">
                        <c:v>293.30345753648697</c:v>
                      </c:pt>
                      <c:pt idx="21738">
                        <c:v>293.28247776730399</c:v>
                      </c:pt>
                      <c:pt idx="21739">
                        <c:v>293.25924033533602</c:v>
                      </c:pt>
                      <c:pt idx="21740">
                        <c:v>293.22887537555602</c:v>
                      </c:pt>
                      <c:pt idx="21741">
                        <c:v>293.166326229172</c:v>
                      </c:pt>
                      <c:pt idx="21742">
                        <c:v>293.16608647899398</c:v>
                      </c:pt>
                      <c:pt idx="21743">
                        <c:v>293.12849738957999</c:v>
                      </c:pt>
                      <c:pt idx="21744">
                        <c:v>293.10725598936102</c:v>
                      </c:pt>
                      <c:pt idx="21745">
                        <c:v>293.087736888444</c:v>
                      </c:pt>
                      <c:pt idx="21746">
                        <c:v>293.04928918600501</c:v>
                      </c:pt>
                      <c:pt idx="21747">
                        <c:v>293.00043049104499</c:v>
                      </c:pt>
                      <c:pt idx="21748">
                        <c:v>292.98490050339302</c:v>
                      </c:pt>
                      <c:pt idx="21749">
                        <c:v>292.89327793785799</c:v>
                      </c:pt>
                      <c:pt idx="21750">
                        <c:v>292.88238721642</c:v>
                      </c:pt>
                      <c:pt idx="21751">
                        <c:v>292.86979595291598</c:v>
                      </c:pt>
                      <c:pt idx="21752">
                        <c:v>292.84796638761799</c:v>
                      </c:pt>
                      <c:pt idx="21753">
                        <c:v>292.835450670282</c:v>
                      </c:pt>
                      <c:pt idx="21754">
                        <c:v>292.804617107723</c:v>
                      </c:pt>
                      <c:pt idx="21755">
                        <c:v>292.77684181974701</c:v>
                      </c:pt>
                      <c:pt idx="21756">
                        <c:v>292.76585073505299</c:v>
                      </c:pt>
                      <c:pt idx="21757">
                        <c:v>292.74537671000098</c:v>
                      </c:pt>
                      <c:pt idx="21758">
                        <c:v>292.71694905420901</c:v>
                      </c:pt>
                      <c:pt idx="21759">
                        <c:v>292.701721868005</c:v>
                      </c:pt>
                      <c:pt idx="21760">
                        <c:v>292.67775858554802</c:v>
                      </c:pt>
                      <c:pt idx="21761">
                        <c:v>292.67447552423698</c:v>
                      </c:pt>
                      <c:pt idx="21762">
                        <c:v>292.66759826695699</c:v>
                      </c:pt>
                      <c:pt idx="21763">
                        <c:v>292.61998722586901</c:v>
                      </c:pt>
                      <c:pt idx="21764">
                        <c:v>292.58586527893101</c:v>
                      </c:pt>
                      <c:pt idx="21765">
                        <c:v>292.56867787537999</c:v>
                      </c:pt>
                      <c:pt idx="21766">
                        <c:v>292.54337263807901</c:v>
                      </c:pt>
                      <c:pt idx="21767">
                        <c:v>292.52453795120698</c:v>
                      </c:pt>
                      <c:pt idx="21768">
                        <c:v>292.515344751307</c:v>
                      </c:pt>
                      <c:pt idx="21769">
                        <c:v>292.51196216254698</c:v>
                      </c:pt>
                      <c:pt idx="21770">
                        <c:v>292.502747768078</c:v>
                      </c:pt>
                      <c:pt idx="21771">
                        <c:v>292.458649697434</c:v>
                      </c:pt>
                      <c:pt idx="21772">
                        <c:v>292.439404078363</c:v>
                      </c:pt>
                      <c:pt idx="21773">
                        <c:v>292.43918540885301</c:v>
                      </c:pt>
                      <c:pt idx="21774">
                        <c:v>292.42888492644897</c:v>
                      </c:pt>
                      <c:pt idx="21775">
                        <c:v>292.41723001819298</c:v>
                      </c:pt>
                      <c:pt idx="21776">
                        <c:v>292.413030119452</c:v>
                      </c:pt>
                      <c:pt idx="21777">
                        <c:v>292.38954345920399</c:v>
                      </c:pt>
                      <c:pt idx="21778">
                        <c:v>292.386633266167</c:v>
                      </c:pt>
                      <c:pt idx="21779">
                        <c:v>292.35204607595398</c:v>
                      </c:pt>
                      <c:pt idx="21780">
                        <c:v>292.32576079989298</c:v>
                      </c:pt>
                      <c:pt idx="21781">
                        <c:v>292.25429619660702</c:v>
                      </c:pt>
                      <c:pt idx="21782">
                        <c:v>292.23867086430602</c:v>
                      </c:pt>
                      <c:pt idx="21783">
                        <c:v>292.20195539594499</c:v>
                      </c:pt>
                      <c:pt idx="21784">
                        <c:v>292.19504989078899</c:v>
                      </c:pt>
                      <c:pt idx="21785">
                        <c:v>292.17662328515098</c:v>
                      </c:pt>
                      <c:pt idx="21786">
                        <c:v>292.07916293328702</c:v>
                      </c:pt>
                      <c:pt idx="21787">
                        <c:v>292.05771069811601</c:v>
                      </c:pt>
                      <c:pt idx="21788">
                        <c:v>292.035646455137</c:v>
                      </c:pt>
                      <c:pt idx="21789">
                        <c:v>292.00434093199999</c:v>
                      </c:pt>
                      <c:pt idx="21790">
                        <c:v>291.98241153247801</c:v>
                      </c:pt>
                      <c:pt idx="21791">
                        <c:v>291.98072143249902</c:v>
                      </c:pt>
                      <c:pt idx="21792">
                        <c:v>291.97125422089198</c:v>
                      </c:pt>
                      <c:pt idx="21793">
                        <c:v>291.96183236212602</c:v>
                      </c:pt>
                      <c:pt idx="21794">
                        <c:v>291.91645468412003</c:v>
                      </c:pt>
                      <c:pt idx="21795">
                        <c:v>291.89912910026601</c:v>
                      </c:pt>
                      <c:pt idx="21796">
                        <c:v>291.88170030640799</c:v>
                      </c:pt>
                      <c:pt idx="21797">
                        <c:v>291.87721106651998</c:v>
                      </c:pt>
                      <c:pt idx="21798">
                        <c:v>291.867361108502</c:v>
                      </c:pt>
                      <c:pt idx="21799">
                        <c:v>291.79274846247398</c:v>
                      </c:pt>
                      <c:pt idx="21800">
                        <c:v>291.78129210656198</c:v>
                      </c:pt>
                      <c:pt idx="21801">
                        <c:v>291.78070258381501</c:v>
                      </c:pt>
                      <c:pt idx="21802">
                        <c:v>291.767287618404</c:v>
                      </c:pt>
                      <c:pt idx="21803">
                        <c:v>291.76509949588598</c:v>
                      </c:pt>
                      <c:pt idx="21804">
                        <c:v>291.74900271341801</c:v>
                      </c:pt>
                      <c:pt idx="21805">
                        <c:v>291.7318188822</c:v>
                      </c:pt>
                      <c:pt idx="21806">
                        <c:v>291.69734396809798</c:v>
                      </c:pt>
                      <c:pt idx="21807">
                        <c:v>291.69239111349702</c:v>
                      </c:pt>
                      <c:pt idx="21808">
                        <c:v>291.663774544516</c:v>
                      </c:pt>
                      <c:pt idx="21809">
                        <c:v>291.601370973992</c:v>
                      </c:pt>
                      <c:pt idx="21810">
                        <c:v>291.57553520404201</c:v>
                      </c:pt>
                      <c:pt idx="21811">
                        <c:v>291.56763315639603</c:v>
                      </c:pt>
                      <c:pt idx="21812">
                        <c:v>291.560452840354</c:v>
                      </c:pt>
                      <c:pt idx="21813">
                        <c:v>291.54328264018898</c:v>
                      </c:pt>
                      <c:pt idx="21814">
                        <c:v>291.50253229644801</c:v>
                      </c:pt>
                      <c:pt idx="21815">
                        <c:v>291.48319011123101</c:v>
                      </c:pt>
                      <c:pt idx="21816">
                        <c:v>291.44930030880403</c:v>
                      </c:pt>
                      <c:pt idx="21817">
                        <c:v>291.44724912204299</c:v>
                      </c:pt>
                      <c:pt idx="21818">
                        <c:v>291.284462490772</c:v>
                      </c:pt>
                      <c:pt idx="21819">
                        <c:v>291.26867068756599</c:v>
                      </c:pt>
                      <c:pt idx="21820">
                        <c:v>291.221747653818</c:v>
                      </c:pt>
                      <c:pt idx="21821">
                        <c:v>291.19088751029199</c:v>
                      </c:pt>
                      <c:pt idx="21822">
                        <c:v>291.10993027805898</c:v>
                      </c:pt>
                      <c:pt idx="21823">
                        <c:v>291.10230666600398</c:v>
                      </c:pt>
                      <c:pt idx="21824">
                        <c:v>291.06734694093802</c:v>
                      </c:pt>
                      <c:pt idx="21825">
                        <c:v>291.00317363709399</c:v>
                      </c:pt>
                      <c:pt idx="21826">
                        <c:v>291.00095266530298</c:v>
                      </c:pt>
                      <c:pt idx="21827">
                        <c:v>290.98606628057701</c:v>
                      </c:pt>
                      <c:pt idx="21828">
                        <c:v>290.97748273575002</c:v>
                      </c:pt>
                      <c:pt idx="21829">
                        <c:v>290.94118980968602</c:v>
                      </c:pt>
                      <c:pt idx="21830">
                        <c:v>290.911544620575</c:v>
                      </c:pt>
                      <c:pt idx="21831">
                        <c:v>290.89205653492502</c:v>
                      </c:pt>
                      <c:pt idx="21832">
                        <c:v>290.87715569642899</c:v>
                      </c:pt>
                      <c:pt idx="21833">
                        <c:v>290.84966317525999</c:v>
                      </c:pt>
                      <c:pt idx="21834">
                        <c:v>290.750774452955</c:v>
                      </c:pt>
                      <c:pt idx="21835">
                        <c:v>290.73228500374</c:v>
                      </c:pt>
                      <c:pt idx="21836">
                        <c:v>290.69247199266198</c:v>
                      </c:pt>
                      <c:pt idx="21837">
                        <c:v>290.582426397642</c:v>
                      </c:pt>
                      <c:pt idx="21838">
                        <c:v>290.57895400431897</c:v>
                      </c:pt>
                      <c:pt idx="21839">
                        <c:v>290.57856625941901</c:v>
                      </c:pt>
                      <c:pt idx="21840">
                        <c:v>290.56691572303998</c:v>
                      </c:pt>
                      <c:pt idx="21841">
                        <c:v>290.542879137255</c:v>
                      </c:pt>
                      <c:pt idx="21842">
                        <c:v>290.53306859230298</c:v>
                      </c:pt>
                      <c:pt idx="21843">
                        <c:v>290.50770331880801</c:v>
                      </c:pt>
                      <c:pt idx="21844">
                        <c:v>290.382864555526</c:v>
                      </c:pt>
                      <c:pt idx="21845">
                        <c:v>290.37110050078502</c:v>
                      </c:pt>
                      <c:pt idx="21846">
                        <c:v>290.32270627051798</c:v>
                      </c:pt>
                      <c:pt idx="21847">
                        <c:v>290.31954000849998</c:v>
                      </c:pt>
                      <c:pt idx="21848">
                        <c:v>290.30235512560301</c:v>
                      </c:pt>
                      <c:pt idx="21849">
                        <c:v>290.26633600927602</c:v>
                      </c:pt>
                      <c:pt idx="21850">
                        <c:v>290.24318086131098</c:v>
                      </c:pt>
                      <c:pt idx="21851">
                        <c:v>290.23213572487299</c:v>
                      </c:pt>
                      <c:pt idx="21852">
                        <c:v>290.21523224611298</c:v>
                      </c:pt>
                      <c:pt idx="21853">
                        <c:v>290.20650318788302</c:v>
                      </c:pt>
                      <c:pt idx="21854">
                        <c:v>290.18521768272802</c:v>
                      </c:pt>
                      <c:pt idx="21855">
                        <c:v>290.17397979215599</c:v>
                      </c:pt>
                      <c:pt idx="21856">
                        <c:v>290.13102038401399</c:v>
                      </c:pt>
                      <c:pt idx="21857">
                        <c:v>290.11897239753102</c:v>
                      </c:pt>
                      <c:pt idx="21858">
                        <c:v>290.11351237818002</c:v>
                      </c:pt>
                      <c:pt idx="21859">
                        <c:v>290.053038900763</c:v>
                      </c:pt>
                      <c:pt idx="21860">
                        <c:v>290.040218140192</c:v>
                      </c:pt>
                      <c:pt idx="21861">
                        <c:v>289.98017818654301</c:v>
                      </c:pt>
                      <c:pt idx="21862">
                        <c:v>289.975414720245</c:v>
                      </c:pt>
                      <c:pt idx="21863">
                        <c:v>289.95382757701498</c:v>
                      </c:pt>
                      <c:pt idx="21864">
                        <c:v>289.91638778221801</c:v>
                      </c:pt>
                      <c:pt idx="21865">
                        <c:v>289.90579504747302</c:v>
                      </c:pt>
                      <c:pt idx="21866">
                        <c:v>289.90143363940098</c:v>
                      </c:pt>
                      <c:pt idx="21867">
                        <c:v>289.893066587492</c:v>
                      </c:pt>
                      <c:pt idx="21868">
                        <c:v>289.88458221933303</c:v>
                      </c:pt>
                      <c:pt idx="21869">
                        <c:v>289.88436393303402</c:v>
                      </c:pt>
                      <c:pt idx="21870">
                        <c:v>289.87095417902702</c:v>
                      </c:pt>
                      <c:pt idx="21871">
                        <c:v>289.82896745221598</c:v>
                      </c:pt>
                      <c:pt idx="21872">
                        <c:v>289.75337082929201</c:v>
                      </c:pt>
                      <c:pt idx="21873">
                        <c:v>289.73913545563403</c:v>
                      </c:pt>
                      <c:pt idx="21874">
                        <c:v>289.73005776097</c:v>
                      </c:pt>
                      <c:pt idx="21875">
                        <c:v>289.71299550568801</c:v>
                      </c:pt>
                      <c:pt idx="21876">
                        <c:v>289.64484461005497</c:v>
                      </c:pt>
                      <c:pt idx="21877">
                        <c:v>289.622077447565</c:v>
                      </c:pt>
                      <c:pt idx="21878">
                        <c:v>289.59442749361398</c:v>
                      </c:pt>
                      <c:pt idx="21879">
                        <c:v>289.58591141345499</c:v>
                      </c:pt>
                      <c:pt idx="21880">
                        <c:v>289.47854959720701</c:v>
                      </c:pt>
                      <c:pt idx="21881">
                        <c:v>289.47027176985199</c:v>
                      </c:pt>
                      <c:pt idx="21882">
                        <c:v>289.46728049974098</c:v>
                      </c:pt>
                      <c:pt idx="21883">
                        <c:v>289.44775916345202</c:v>
                      </c:pt>
                      <c:pt idx="21884">
                        <c:v>289.42403534412603</c:v>
                      </c:pt>
                      <c:pt idx="21885">
                        <c:v>289.39321490466898</c:v>
                      </c:pt>
                      <c:pt idx="21886">
                        <c:v>289.35803551357799</c:v>
                      </c:pt>
                      <c:pt idx="21887">
                        <c:v>289.355662489351</c:v>
                      </c:pt>
                      <c:pt idx="21888">
                        <c:v>289.32757933784097</c:v>
                      </c:pt>
                      <c:pt idx="21889">
                        <c:v>289.26025003068798</c:v>
                      </c:pt>
                      <c:pt idx="21890">
                        <c:v>289.19434468940898</c:v>
                      </c:pt>
                      <c:pt idx="21891">
                        <c:v>289.18300246394801</c:v>
                      </c:pt>
                      <c:pt idx="21892">
                        <c:v>289.15942897551599</c:v>
                      </c:pt>
                      <c:pt idx="21893">
                        <c:v>289.15390568468598</c:v>
                      </c:pt>
                      <c:pt idx="21894">
                        <c:v>289.14636793861598</c:v>
                      </c:pt>
                      <c:pt idx="21895">
                        <c:v>289.10819712689801</c:v>
                      </c:pt>
                      <c:pt idx="21896">
                        <c:v>289.078833528313</c:v>
                      </c:pt>
                      <c:pt idx="21897">
                        <c:v>289.07832608986803</c:v>
                      </c:pt>
                      <c:pt idx="21898">
                        <c:v>289.03811221177199</c:v>
                      </c:pt>
                      <c:pt idx="21899">
                        <c:v>289.017132755528</c:v>
                      </c:pt>
                      <c:pt idx="21900">
                        <c:v>288.98992361664199</c:v>
                      </c:pt>
                      <c:pt idx="21901">
                        <c:v>288.985211892834</c:v>
                      </c:pt>
                      <c:pt idx="21902">
                        <c:v>288.98007621558799</c:v>
                      </c:pt>
                      <c:pt idx="21903">
                        <c:v>288.97093796977902</c:v>
                      </c:pt>
                      <c:pt idx="21904">
                        <c:v>288.95567093020799</c:v>
                      </c:pt>
                      <c:pt idx="21905">
                        <c:v>288.90260264348098</c:v>
                      </c:pt>
                      <c:pt idx="21906">
                        <c:v>288.89408816503902</c:v>
                      </c:pt>
                      <c:pt idx="21907">
                        <c:v>288.85744190829399</c:v>
                      </c:pt>
                      <c:pt idx="21908">
                        <c:v>288.850721467879</c:v>
                      </c:pt>
                      <c:pt idx="21909">
                        <c:v>288.84677793183897</c:v>
                      </c:pt>
                      <c:pt idx="21910">
                        <c:v>288.80251186446901</c:v>
                      </c:pt>
                      <c:pt idx="21911">
                        <c:v>288.78604024536702</c:v>
                      </c:pt>
                      <c:pt idx="21912">
                        <c:v>288.66862917670898</c:v>
                      </c:pt>
                      <c:pt idx="21913">
                        <c:v>288.64786390918903</c:v>
                      </c:pt>
                      <c:pt idx="21914">
                        <c:v>288.60708991563502</c:v>
                      </c:pt>
                      <c:pt idx="21915">
                        <c:v>288.59541924900299</c:v>
                      </c:pt>
                      <c:pt idx="21916">
                        <c:v>288.58358848874201</c:v>
                      </c:pt>
                      <c:pt idx="21917">
                        <c:v>288.566115166592</c:v>
                      </c:pt>
                      <c:pt idx="21918">
                        <c:v>288.545299604825</c:v>
                      </c:pt>
                      <c:pt idx="21919">
                        <c:v>288.53583534528002</c:v>
                      </c:pt>
                      <c:pt idx="21920">
                        <c:v>288.52080128820103</c:v>
                      </c:pt>
                      <c:pt idx="21921">
                        <c:v>288.502742828208</c:v>
                      </c:pt>
                      <c:pt idx="21922">
                        <c:v>288.36872886420099</c:v>
                      </c:pt>
                      <c:pt idx="21923">
                        <c:v>288.34025103692602</c:v>
                      </c:pt>
                      <c:pt idx="21924">
                        <c:v>288.33952375500797</c:v>
                      </c:pt>
                      <c:pt idx="21925">
                        <c:v>288.30087191474001</c:v>
                      </c:pt>
                      <c:pt idx="21926">
                        <c:v>288.296616093902</c:v>
                      </c:pt>
                      <c:pt idx="21927">
                        <c:v>288.24161506538701</c:v>
                      </c:pt>
                      <c:pt idx="21928">
                        <c:v>288.22360432306499</c:v>
                      </c:pt>
                      <c:pt idx="21929">
                        <c:v>288.15629357082997</c:v>
                      </c:pt>
                      <c:pt idx="21930">
                        <c:v>288.12518448684102</c:v>
                      </c:pt>
                      <c:pt idx="21931">
                        <c:v>288.05010725580701</c:v>
                      </c:pt>
                      <c:pt idx="21932">
                        <c:v>288.040333903386</c:v>
                      </c:pt>
                      <c:pt idx="21933">
                        <c:v>288.03723524950198</c:v>
                      </c:pt>
                      <c:pt idx="21934">
                        <c:v>288.01888760237603</c:v>
                      </c:pt>
                      <c:pt idx="21935">
                        <c:v>288.00449315065799</c:v>
                      </c:pt>
                      <c:pt idx="21936">
                        <c:v>288.00177898310301</c:v>
                      </c:pt>
                      <c:pt idx="21937">
                        <c:v>287.969865007365</c:v>
                      </c:pt>
                      <c:pt idx="21938">
                        <c:v>287.95783704742098</c:v>
                      </c:pt>
                      <c:pt idx="21939">
                        <c:v>287.81681228187</c:v>
                      </c:pt>
                      <c:pt idx="21940">
                        <c:v>287.72134768075</c:v>
                      </c:pt>
                      <c:pt idx="21941">
                        <c:v>287.70897610766099</c:v>
                      </c:pt>
                      <c:pt idx="21942">
                        <c:v>287.639217480068</c:v>
                      </c:pt>
                      <c:pt idx="21943">
                        <c:v>287.63099701000499</c:v>
                      </c:pt>
                      <c:pt idx="21944">
                        <c:v>287.60944170375598</c:v>
                      </c:pt>
                      <c:pt idx="21945">
                        <c:v>287.53463282508397</c:v>
                      </c:pt>
                      <c:pt idx="21946">
                        <c:v>287.49303668811098</c:v>
                      </c:pt>
                      <c:pt idx="21947">
                        <c:v>287.39678595790599</c:v>
                      </c:pt>
                      <c:pt idx="21948">
                        <c:v>287.37005656490999</c:v>
                      </c:pt>
                      <c:pt idx="21949">
                        <c:v>287.27127958512699</c:v>
                      </c:pt>
                      <c:pt idx="21950">
                        <c:v>287.24205812073501</c:v>
                      </c:pt>
                      <c:pt idx="21951">
                        <c:v>287.23557803626602</c:v>
                      </c:pt>
                      <c:pt idx="21952">
                        <c:v>287.13575713494203</c:v>
                      </c:pt>
                      <c:pt idx="21953">
                        <c:v>287.133032880489</c:v>
                      </c:pt>
                      <c:pt idx="21954">
                        <c:v>287.08940765426098</c:v>
                      </c:pt>
                      <c:pt idx="21955">
                        <c:v>287.06976303566302</c:v>
                      </c:pt>
                      <c:pt idx="21956">
                        <c:v>287.05603733827502</c:v>
                      </c:pt>
                      <c:pt idx="21957">
                        <c:v>287.04406827862198</c:v>
                      </c:pt>
                      <c:pt idx="21958">
                        <c:v>287.04235817090301</c:v>
                      </c:pt>
                      <c:pt idx="21959">
                        <c:v>287.03148884112301</c:v>
                      </c:pt>
                      <c:pt idx="21960">
                        <c:v>287.02417311452302</c:v>
                      </c:pt>
                      <c:pt idx="21961">
                        <c:v>286.98984236454999</c:v>
                      </c:pt>
                      <c:pt idx="21962">
                        <c:v>286.987429582983</c:v>
                      </c:pt>
                      <c:pt idx="21963">
                        <c:v>286.968181033517</c:v>
                      </c:pt>
                      <c:pt idx="21964">
                        <c:v>286.95833122047401</c:v>
                      </c:pt>
                      <c:pt idx="21965">
                        <c:v>286.89448892859099</c:v>
                      </c:pt>
                      <c:pt idx="21966">
                        <c:v>286.882917926201</c:v>
                      </c:pt>
                      <c:pt idx="21967">
                        <c:v>286.80311308371802</c:v>
                      </c:pt>
                      <c:pt idx="21968">
                        <c:v>286.80151220570599</c:v>
                      </c:pt>
                      <c:pt idx="21969">
                        <c:v>286.70413115860401</c:v>
                      </c:pt>
                      <c:pt idx="21970">
                        <c:v>286.672374056075</c:v>
                      </c:pt>
                      <c:pt idx="21971">
                        <c:v>286.63086487507502</c:v>
                      </c:pt>
                      <c:pt idx="21972">
                        <c:v>286.55918894618799</c:v>
                      </c:pt>
                      <c:pt idx="21973">
                        <c:v>286.53944863585002</c:v>
                      </c:pt>
                      <c:pt idx="21974">
                        <c:v>286.53860444365898</c:v>
                      </c:pt>
                      <c:pt idx="21975">
                        <c:v>286.52809919662798</c:v>
                      </c:pt>
                      <c:pt idx="21976">
                        <c:v>286.51056326683801</c:v>
                      </c:pt>
                      <c:pt idx="21977">
                        <c:v>286.486187659493</c:v>
                      </c:pt>
                      <c:pt idx="21978">
                        <c:v>286.46645406573401</c:v>
                      </c:pt>
                      <c:pt idx="21979">
                        <c:v>286.38535021932199</c:v>
                      </c:pt>
                      <c:pt idx="21980">
                        <c:v>286.35445497204</c:v>
                      </c:pt>
                      <c:pt idx="21981">
                        <c:v>286.34925724707898</c:v>
                      </c:pt>
                      <c:pt idx="21982">
                        <c:v>286.34250577087801</c:v>
                      </c:pt>
                      <c:pt idx="21983">
                        <c:v>286.33166957159801</c:v>
                      </c:pt>
                      <c:pt idx="21984">
                        <c:v>286.32540928572001</c:v>
                      </c:pt>
                      <c:pt idx="21985">
                        <c:v>286.32505455515502</c:v>
                      </c:pt>
                      <c:pt idx="21986">
                        <c:v>286.32130373374901</c:v>
                      </c:pt>
                      <c:pt idx="21987">
                        <c:v>286.31278374850501</c:v>
                      </c:pt>
                      <c:pt idx="21988">
                        <c:v>286.22701598411498</c:v>
                      </c:pt>
                      <c:pt idx="21989">
                        <c:v>286.16140538404397</c:v>
                      </c:pt>
                      <c:pt idx="21990">
                        <c:v>286.14886044647</c:v>
                      </c:pt>
                      <c:pt idx="21991">
                        <c:v>286.13551945827999</c:v>
                      </c:pt>
                      <c:pt idx="21992">
                        <c:v>286.09084010477898</c:v>
                      </c:pt>
                      <c:pt idx="21993">
                        <c:v>286.06753078082198</c:v>
                      </c:pt>
                      <c:pt idx="21994">
                        <c:v>286.05061840955898</c:v>
                      </c:pt>
                      <c:pt idx="21995">
                        <c:v>286.03274398083602</c:v>
                      </c:pt>
                      <c:pt idx="21996">
                        <c:v>285.98328486417</c:v>
                      </c:pt>
                      <c:pt idx="21997">
                        <c:v>285.953455450013</c:v>
                      </c:pt>
                      <c:pt idx="21998">
                        <c:v>285.93216533784499</c:v>
                      </c:pt>
                      <c:pt idx="21999">
                        <c:v>285.93121886909501</c:v>
                      </c:pt>
                      <c:pt idx="22000">
                        <c:v>285.88383731560998</c:v>
                      </c:pt>
                      <c:pt idx="22001">
                        <c:v>285.85995001909998</c:v>
                      </c:pt>
                      <c:pt idx="22002">
                        <c:v>285.84943206903603</c:v>
                      </c:pt>
                      <c:pt idx="22003">
                        <c:v>285.78206289250198</c:v>
                      </c:pt>
                      <c:pt idx="22004">
                        <c:v>285.75948705265898</c:v>
                      </c:pt>
                      <c:pt idx="22005">
                        <c:v>285.75917375414099</c:v>
                      </c:pt>
                      <c:pt idx="22006">
                        <c:v>285.69664884105401</c:v>
                      </c:pt>
                      <c:pt idx="22007">
                        <c:v>285.69076219699701</c:v>
                      </c:pt>
                      <c:pt idx="22008">
                        <c:v>285.66026962102598</c:v>
                      </c:pt>
                      <c:pt idx="22009">
                        <c:v>285.64474296908003</c:v>
                      </c:pt>
                      <c:pt idx="22010">
                        <c:v>285.63884184298701</c:v>
                      </c:pt>
                      <c:pt idx="22011">
                        <c:v>285.62333765594099</c:v>
                      </c:pt>
                      <c:pt idx="22012">
                        <c:v>285.62148179604202</c:v>
                      </c:pt>
                      <c:pt idx="22013">
                        <c:v>285.616719654262</c:v>
                      </c:pt>
                      <c:pt idx="22014">
                        <c:v>285.59597580680901</c:v>
                      </c:pt>
                      <c:pt idx="22015">
                        <c:v>285.58868595819899</c:v>
                      </c:pt>
                      <c:pt idx="22016">
                        <c:v>285.54371286255002</c:v>
                      </c:pt>
                      <c:pt idx="22017">
                        <c:v>285.52834264760497</c:v>
                      </c:pt>
                      <c:pt idx="22018">
                        <c:v>285.46624718586497</c:v>
                      </c:pt>
                      <c:pt idx="22019">
                        <c:v>285.43680478007099</c:v>
                      </c:pt>
                      <c:pt idx="22020">
                        <c:v>285.37822911347303</c:v>
                      </c:pt>
                      <c:pt idx="22021">
                        <c:v>285.33264257920001</c:v>
                      </c:pt>
                      <c:pt idx="22022">
                        <c:v>285.28975307050001</c:v>
                      </c:pt>
                      <c:pt idx="22023">
                        <c:v>285.28398588604102</c:v>
                      </c:pt>
                      <c:pt idx="22024">
                        <c:v>285.26592987022599</c:v>
                      </c:pt>
                      <c:pt idx="22025">
                        <c:v>285.24690769774497</c:v>
                      </c:pt>
                      <c:pt idx="22026">
                        <c:v>285.23431349477499</c:v>
                      </c:pt>
                      <c:pt idx="22027">
                        <c:v>285.189798671105</c:v>
                      </c:pt>
                      <c:pt idx="22028">
                        <c:v>285.17258303828402</c:v>
                      </c:pt>
                      <c:pt idx="22029">
                        <c:v>285.16750868206498</c:v>
                      </c:pt>
                      <c:pt idx="22030">
                        <c:v>285.09003349993901</c:v>
                      </c:pt>
                      <c:pt idx="22031">
                        <c:v>285.08583101899399</c:v>
                      </c:pt>
                      <c:pt idx="22032">
                        <c:v>285.002909853115</c:v>
                      </c:pt>
                      <c:pt idx="22033">
                        <c:v>284.995427472438</c:v>
                      </c:pt>
                      <c:pt idx="22034">
                        <c:v>284.968024094822</c:v>
                      </c:pt>
                      <c:pt idx="22035">
                        <c:v>284.95477251355999</c:v>
                      </c:pt>
                      <c:pt idx="22036">
                        <c:v>284.93198597177201</c:v>
                      </c:pt>
                      <c:pt idx="22037">
                        <c:v>284.90458464850798</c:v>
                      </c:pt>
                      <c:pt idx="22038">
                        <c:v>284.90386509806001</c:v>
                      </c:pt>
                      <c:pt idx="22039">
                        <c:v>284.88821206372199</c:v>
                      </c:pt>
                      <c:pt idx="22040">
                        <c:v>284.844487122499</c:v>
                      </c:pt>
                      <c:pt idx="22041">
                        <c:v>284.81560686157002</c:v>
                      </c:pt>
                      <c:pt idx="22042">
                        <c:v>284.805276237236</c:v>
                      </c:pt>
                      <c:pt idx="22043">
                        <c:v>284.80043435498902</c:v>
                      </c:pt>
                      <c:pt idx="22044">
                        <c:v>284.79374034646798</c:v>
                      </c:pt>
                      <c:pt idx="22045">
                        <c:v>284.76885569394199</c:v>
                      </c:pt>
                      <c:pt idx="22046">
                        <c:v>284.74022770582297</c:v>
                      </c:pt>
                      <c:pt idx="22047">
                        <c:v>284.68957059124699</c:v>
                      </c:pt>
                      <c:pt idx="22048">
                        <c:v>284.67258190148902</c:v>
                      </c:pt>
                      <c:pt idx="22049">
                        <c:v>284.648647333545</c:v>
                      </c:pt>
                      <c:pt idx="22050">
                        <c:v>284.63498702191299</c:v>
                      </c:pt>
                      <c:pt idx="22051">
                        <c:v>284.61166046150601</c:v>
                      </c:pt>
                      <c:pt idx="22052">
                        <c:v>284.530873301697</c:v>
                      </c:pt>
                      <c:pt idx="22053">
                        <c:v>284.50571302688098</c:v>
                      </c:pt>
                      <c:pt idx="22054">
                        <c:v>284.48312308395401</c:v>
                      </c:pt>
                      <c:pt idx="22055">
                        <c:v>284.42624562815797</c:v>
                      </c:pt>
                      <c:pt idx="22056">
                        <c:v>284.42575900503903</c:v>
                      </c:pt>
                      <c:pt idx="22057">
                        <c:v>284.40518337400499</c:v>
                      </c:pt>
                      <c:pt idx="22058">
                        <c:v>284.39354832571399</c:v>
                      </c:pt>
                      <c:pt idx="22059">
                        <c:v>284.37225566502201</c:v>
                      </c:pt>
                      <c:pt idx="22060">
                        <c:v>284.32079503789203</c:v>
                      </c:pt>
                      <c:pt idx="22061">
                        <c:v>284.31841195059201</c:v>
                      </c:pt>
                      <c:pt idx="22062">
                        <c:v>284.30527002880302</c:v>
                      </c:pt>
                      <c:pt idx="22063">
                        <c:v>284.300541479488</c:v>
                      </c:pt>
                      <c:pt idx="22064">
                        <c:v>284.25807140124698</c:v>
                      </c:pt>
                      <c:pt idx="22065">
                        <c:v>284.22286810974401</c:v>
                      </c:pt>
                      <c:pt idx="22066">
                        <c:v>284.22216158273199</c:v>
                      </c:pt>
                      <c:pt idx="22067">
                        <c:v>284.15723405089602</c:v>
                      </c:pt>
                      <c:pt idx="22068">
                        <c:v>284.14345361562602</c:v>
                      </c:pt>
                      <c:pt idx="22069">
                        <c:v>284.11985085121</c:v>
                      </c:pt>
                      <c:pt idx="22070">
                        <c:v>284.11450584252799</c:v>
                      </c:pt>
                      <c:pt idx="22071">
                        <c:v>284.10775252376197</c:v>
                      </c:pt>
                      <c:pt idx="22072">
                        <c:v>284.07655338881801</c:v>
                      </c:pt>
                      <c:pt idx="22073">
                        <c:v>284.07398534499299</c:v>
                      </c:pt>
                      <c:pt idx="22074">
                        <c:v>284.06056615896398</c:v>
                      </c:pt>
                      <c:pt idx="22075">
                        <c:v>284.03515734969699</c:v>
                      </c:pt>
                      <c:pt idx="22076">
                        <c:v>284.03414597415599</c:v>
                      </c:pt>
                      <c:pt idx="22077">
                        <c:v>283.97290517328901</c:v>
                      </c:pt>
                      <c:pt idx="22078">
                        <c:v>283.95505546517199</c:v>
                      </c:pt>
                      <c:pt idx="22079">
                        <c:v>283.94539267952803</c:v>
                      </c:pt>
                      <c:pt idx="22080">
                        <c:v>283.92374880454099</c:v>
                      </c:pt>
                      <c:pt idx="22081">
                        <c:v>283.9136216293</c:v>
                      </c:pt>
                      <c:pt idx="22082">
                        <c:v>283.88605210136899</c:v>
                      </c:pt>
                      <c:pt idx="22083">
                        <c:v>283.87556878332202</c:v>
                      </c:pt>
                      <c:pt idx="22084">
                        <c:v>283.864232129014</c:v>
                      </c:pt>
                      <c:pt idx="22085">
                        <c:v>283.82700714424601</c:v>
                      </c:pt>
                      <c:pt idx="22086">
                        <c:v>283.79631614597798</c:v>
                      </c:pt>
                      <c:pt idx="22087">
                        <c:v>283.79541267122801</c:v>
                      </c:pt>
                      <c:pt idx="22088">
                        <c:v>283.75675815015597</c:v>
                      </c:pt>
                      <c:pt idx="22089">
                        <c:v>283.64471152889098</c:v>
                      </c:pt>
                      <c:pt idx="22090">
                        <c:v>283.61654950979499</c:v>
                      </c:pt>
                      <c:pt idx="22091">
                        <c:v>283.53851702167998</c:v>
                      </c:pt>
                      <c:pt idx="22092">
                        <c:v>283.48073422924602</c:v>
                      </c:pt>
                      <c:pt idx="22093">
                        <c:v>283.46167386398503</c:v>
                      </c:pt>
                      <c:pt idx="22094">
                        <c:v>283.440617882087</c:v>
                      </c:pt>
                      <c:pt idx="22095">
                        <c:v>283.42438020881298</c:v>
                      </c:pt>
                      <c:pt idx="22096">
                        <c:v>283.395105808241</c:v>
                      </c:pt>
                      <c:pt idx="22097">
                        <c:v>283.39326132870502</c:v>
                      </c:pt>
                      <c:pt idx="22098">
                        <c:v>283.38636645573598</c:v>
                      </c:pt>
                      <c:pt idx="22099">
                        <c:v>283.36169268497702</c:v>
                      </c:pt>
                      <c:pt idx="22100">
                        <c:v>283.33921516646802</c:v>
                      </c:pt>
                      <c:pt idx="22101">
                        <c:v>283.32171040884299</c:v>
                      </c:pt>
                      <c:pt idx="22102">
                        <c:v>283.27942425262501</c:v>
                      </c:pt>
                      <c:pt idx="22103">
                        <c:v>283.26372057845401</c:v>
                      </c:pt>
                      <c:pt idx="22104">
                        <c:v>283.23584808458298</c:v>
                      </c:pt>
                      <c:pt idx="22105">
                        <c:v>283.19523614210601</c:v>
                      </c:pt>
                      <c:pt idx="22106">
                        <c:v>283.189339570193</c:v>
                      </c:pt>
                      <c:pt idx="22107">
                        <c:v>283.18663056329302</c:v>
                      </c:pt>
                      <c:pt idx="22108">
                        <c:v>283.16203594805501</c:v>
                      </c:pt>
                      <c:pt idx="22109">
                        <c:v>283.15303052824203</c:v>
                      </c:pt>
                      <c:pt idx="22110">
                        <c:v>283.14795358121199</c:v>
                      </c:pt>
                      <c:pt idx="22111">
                        <c:v>283.14407656219402</c:v>
                      </c:pt>
                      <c:pt idx="22112">
                        <c:v>283.11605102617</c:v>
                      </c:pt>
                      <c:pt idx="22113">
                        <c:v>283.045334135693</c:v>
                      </c:pt>
                      <c:pt idx="22114">
                        <c:v>283.02589377537498</c:v>
                      </c:pt>
                      <c:pt idx="22115">
                        <c:v>283.00044715913998</c:v>
                      </c:pt>
                      <c:pt idx="22116">
                        <c:v>282.99621090857897</c:v>
                      </c:pt>
                      <c:pt idx="22117">
                        <c:v>282.96766316521399</c:v>
                      </c:pt>
                      <c:pt idx="22118">
                        <c:v>282.93676687530802</c:v>
                      </c:pt>
                      <c:pt idx="22119">
                        <c:v>282.865815069875</c:v>
                      </c:pt>
                      <c:pt idx="22120">
                        <c:v>282.85488360999</c:v>
                      </c:pt>
                      <c:pt idx="22121">
                        <c:v>282.82342928602401</c:v>
                      </c:pt>
                      <c:pt idx="22122">
                        <c:v>282.76397889004301</c:v>
                      </c:pt>
                      <c:pt idx="22123">
                        <c:v>282.75908878075302</c:v>
                      </c:pt>
                      <c:pt idx="22124">
                        <c:v>282.73537253738499</c:v>
                      </c:pt>
                      <c:pt idx="22125">
                        <c:v>282.723137104557</c:v>
                      </c:pt>
                      <c:pt idx="22126">
                        <c:v>282.71367529492801</c:v>
                      </c:pt>
                      <c:pt idx="22127">
                        <c:v>282.67794226133299</c:v>
                      </c:pt>
                      <c:pt idx="22128">
                        <c:v>282.672994673468</c:v>
                      </c:pt>
                      <c:pt idx="22129">
                        <c:v>282.59350003806998</c:v>
                      </c:pt>
                      <c:pt idx="22130">
                        <c:v>282.59312408511499</c:v>
                      </c:pt>
                      <c:pt idx="22131">
                        <c:v>282.578243146136</c:v>
                      </c:pt>
                      <c:pt idx="22132">
                        <c:v>282.568498940295</c:v>
                      </c:pt>
                      <c:pt idx="22133">
                        <c:v>282.56675630426798</c:v>
                      </c:pt>
                      <c:pt idx="22134">
                        <c:v>282.55560090006099</c:v>
                      </c:pt>
                      <c:pt idx="22135">
                        <c:v>282.54722501204901</c:v>
                      </c:pt>
                      <c:pt idx="22136">
                        <c:v>282.51469141700898</c:v>
                      </c:pt>
                      <c:pt idx="22137">
                        <c:v>282.51243070945202</c:v>
                      </c:pt>
                      <c:pt idx="22138">
                        <c:v>282.49850926211798</c:v>
                      </c:pt>
                      <c:pt idx="22139">
                        <c:v>282.487016080844</c:v>
                      </c:pt>
                      <c:pt idx="22140">
                        <c:v>282.48656394087499</c:v>
                      </c:pt>
                      <c:pt idx="22141">
                        <c:v>282.42078703251502</c:v>
                      </c:pt>
                      <c:pt idx="22142">
                        <c:v>282.34239487227501</c:v>
                      </c:pt>
                      <c:pt idx="22143">
                        <c:v>282.333039290866</c:v>
                      </c:pt>
                      <c:pt idx="22144">
                        <c:v>282.31695106865402</c:v>
                      </c:pt>
                      <c:pt idx="22145">
                        <c:v>282.28310647457698</c:v>
                      </c:pt>
                      <c:pt idx="22146">
                        <c:v>282.257892873537</c:v>
                      </c:pt>
                      <c:pt idx="22147">
                        <c:v>282.20624106021802</c:v>
                      </c:pt>
                      <c:pt idx="22148">
                        <c:v>282.150728821462</c:v>
                      </c:pt>
                      <c:pt idx="22149">
                        <c:v>282.07809297445999</c:v>
                      </c:pt>
                      <c:pt idx="22150">
                        <c:v>282.06574868017901</c:v>
                      </c:pt>
                      <c:pt idx="22151">
                        <c:v>282.06395197681297</c:v>
                      </c:pt>
                      <c:pt idx="22152">
                        <c:v>282.02689885503401</c:v>
                      </c:pt>
                      <c:pt idx="22153">
                        <c:v>282.02425349919503</c:v>
                      </c:pt>
                      <c:pt idx="22154">
                        <c:v>282.02164053456698</c:v>
                      </c:pt>
                      <c:pt idx="22155">
                        <c:v>282.00485284920097</c:v>
                      </c:pt>
                      <c:pt idx="22156">
                        <c:v>282.00113861850599</c:v>
                      </c:pt>
                      <c:pt idx="22157">
                        <c:v>281.98023330285503</c:v>
                      </c:pt>
                      <c:pt idx="22158">
                        <c:v>281.95136846068698</c:v>
                      </c:pt>
                      <c:pt idx="22159">
                        <c:v>281.916433245181</c:v>
                      </c:pt>
                      <c:pt idx="22160">
                        <c:v>281.904096606689</c:v>
                      </c:pt>
                      <c:pt idx="22161">
                        <c:v>281.88012394054698</c:v>
                      </c:pt>
                      <c:pt idx="22162">
                        <c:v>281.77926013821201</c:v>
                      </c:pt>
                      <c:pt idx="22163">
                        <c:v>281.72871644886499</c:v>
                      </c:pt>
                      <c:pt idx="22164">
                        <c:v>281.70970950717998</c:v>
                      </c:pt>
                      <c:pt idx="22165">
                        <c:v>281.63103114246502</c:v>
                      </c:pt>
                      <c:pt idx="22166">
                        <c:v>281.58029881920203</c:v>
                      </c:pt>
                      <c:pt idx="22167">
                        <c:v>281.49450447718499</c:v>
                      </c:pt>
                      <c:pt idx="22168">
                        <c:v>281.46201503283498</c:v>
                      </c:pt>
                      <c:pt idx="22169">
                        <c:v>281.45904823167598</c:v>
                      </c:pt>
                      <c:pt idx="22170">
                        <c:v>281.45230350549502</c:v>
                      </c:pt>
                      <c:pt idx="22171">
                        <c:v>281.433049285729</c:v>
                      </c:pt>
                      <c:pt idx="22172">
                        <c:v>281.429006229435</c:v>
                      </c:pt>
                      <c:pt idx="22173">
                        <c:v>281.35016552464401</c:v>
                      </c:pt>
                      <c:pt idx="22174">
                        <c:v>281.296199942285</c:v>
                      </c:pt>
                      <c:pt idx="22175">
                        <c:v>281.26943246888601</c:v>
                      </c:pt>
                      <c:pt idx="22176">
                        <c:v>281.25464060015997</c:v>
                      </c:pt>
                      <c:pt idx="22177">
                        <c:v>281.24150364388203</c:v>
                      </c:pt>
                      <c:pt idx="22178">
                        <c:v>281.24073958724</c:v>
                      </c:pt>
                      <c:pt idx="22179">
                        <c:v>281.23915120483298</c:v>
                      </c:pt>
                      <c:pt idx="22180">
                        <c:v>281.08311827405601</c:v>
                      </c:pt>
                      <c:pt idx="22181">
                        <c:v>281.07396694580001</c:v>
                      </c:pt>
                      <c:pt idx="22182">
                        <c:v>281.04626475433099</c:v>
                      </c:pt>
                      <c:pt idx="22183">
                        <c:v>280.97687410814501</c:v>
                      </c:pt>
                      <c:pt idx="22184">
                        <c:v>280.973891142718</c:v>
                      </c:pt>
                      <c:pt idx="22185">
                        <c:v>280.94174512135902</c:v>
                      </c:pt>
                      <c:pt idx="22186">
                        <c:v>280.89630481944698</c:v>
                      </c:pt>
                      <c:pt idx="22187">
                        <c:v>280.87118139369397</c:v>
                      </c:pt>
                      <c:pt idx="22188">
                        <c:v>280.85421832184699</c:v>
                      </c:pt>
                      <c:pt idx="22189">
                        <c:v>280.79784164807199</c:v>
                      </c:pt>
                      <c:pt idx="22190">
                        <c:v>280.76922453202701</c:v>
                      </c:pt>
                      <c:pt idx="22191">
                        <c:v>280.76165443567902</c:v>
                      </c:pt>
                      <c:pt idx="22192">
                        <c:v>280.76128690001201</c:v>
                      </c:pt>
                      <c:pt idx="22193">
                        <c:v>280.71052881989698</c:v>
                      </c:pt>
                      <c:pt idx="22194">
                        <c:v>280.60824032111299</c:v>
                      </c:pt>
                      <c:pt idx="22195">
                        <c:v>280.60066778685803</c:v>
                      </c:pt>
                      <c:pt idx="22196">
                        <c:v>280.57351056502199</c:v>
                      </c:pt>
                      <c:pt idx="22197">
                        <c:v>280.55145951369099</c:v>
                      </c:pt>
                      <c:pt idx="22198">
                        <c:v>280.53354162079302</c:v>
                      </c:pt>
                      <c:pt idx="22199">
                        <c:v>280.518474544936</c:v>
                      </c:pt>
                      <c:pt idx="22200">
                        <c:v>280.49659031189901</c:v>
                      </c:pt>
                      <c:pt idx="22201">
                        <c:v>280.44427150520301</c:v>
                      </c:pt>
                      <c:pt idx="22202">
                        <c:v>280.43249978280699</c:v>
                      </c:pt>
                      <c:pt idx="22203">
                        <c:v>280.408214512261</c:v>
                      </c:pt>
                      <c:pt idx="22204">
                        <c:v>280.40759691430702</c:v>
                      </c:pt>
                      <c:pt idx="22205">
                        <c:v>280.35729743578702</c:v>
                      </c:pt>
                      <c:pt idx="22206">
                        <c:v>280.30474251192902</c:v>
                      </c:pt>
                      <c:pt idx="22207">
                        <c:v>280.29491198790203</c:v>
                      </c:pt>
                      <c:pt idx="22208">
                        <c:v>280.28270064045699</c:v>
                      </c:pt>
                      <c:pt idx="22209">
                        <c:v>280.21394061587</c:v>
                      </c:pt>
                      <c:pt idx="22210">
                        <c:v>280.19398753945802</c:v>
                      </c:pt>
                      <c:pt idx="22211">
                        <c:v>280.18419302138801</c:v>
                      </c:pt>
                      <c:pt idx="22212">
                        <c:v>280.14049115604399</c:v>
                      </c:pt>
                      <c:pt idx="22213">
                        <c:v>280.13320695569899</c:v>
                      </c:pt>
                      <c:pt idx="22214">
                        <c:v>280.06657303924101</c:v>
                      </c:pt>
                      <c:pt idx="22215">
                        <c:v>279.99981568349</c:v>
                      </c:pt>
                      <c:pt idx="22216">
                        <c:v>279.988602712214</c:v>
                      </c:pt>
                      <c:pt idx="22217">
                        <c:v>279.98310384682497</c:v>
                      </c:pt>
                      <c:pt idx="22218">
                        <c:v>279.94598803303597</c:v>
                      </c:pt>
                      <c:pt idx="22219">
                        <c:v>279.90326418078098</c:v>
                      </c:pt>
                      <c:pt idx="22220">
                        <c:v>279.77549911828999</c:v>
                      </c:pt>
                      <c:pt idx="22221">
                        <c:v>279.75839783227298</c:v>
                      </c:pt>
                      <c:pt idx="22222">
                        <c:v>279.728783253176</c:v>
                      </c:pt>
                      <c:pt idx="22223">
                        <c:v>279.72506622643999</c:v>
                      </c:pt>
                      <c:pt idx="22224">
                        <c:v>279.71371828708999</c:v>
                      </c:pt>
                      <c:pt idx="22225">
                        <c:v>279.71132829319498</c:v>
                      </c:pt>
                      <c:pt idx="22226">
                        <c:v>279.69342824994499</c:v>
                      </c:pt>
                      <c:pt idx="22227">
                        <c:v>279.62887955653702</c:v>
                      </c:pt>
                      <c:pt idx="22228">
                        <c:v>279.62365378363</c:v>
                      </c:pt>
                      <c:pt idx="22229">
                        <c:v>279.584124450285</c:v>
                      </c:pt>
                      <c:pt idx="22230">
                        <c:v>279.57230545908902</c:v>
                      </c:pt>
                      <c:pt idx="22231">
                        <c:v>279.52248343686699</c:v>
                      </c:pt>
                      <c:pt idx="22232">
                        <c:v>279.520149960884</c:v>
                      </c:pt>
                      <c:pt idx="22233">
                        <c:v>279.49350500739001</c:v>
                      </c:pt>
                      <c:pt idx="22234">
                        <c:v>279.46286629499298</c:v>
                      </c:pt>
                      <c:pt idx="22235">
                        <c:v>279.45005456565701</c:v>
                      </c:pt>
                      <c:pt idx="22236">
                        <c:v>279.44943739137602</c:v>
                      </c:pt>
                      <c:pt idx="22237">
                        <c:v>279.43831197010002</c:v>
                      </c:pt>
                      <c:pt idx="22238">
                        <c:v>279.332789331708</c:v>
                      </c:pt>
                      <c:pt idx="22239">
                        <c:v>279.29224665404701</c:v>
                      </c:pt>
                      <c:pt idx="22240">
                        <c:v>279.28607479452899</c:v>
                      </c:pt>
                      <c:pt idx="22241">
                        <c:v>279.27615661484703</c:v>
                      </c:pt>
                      <c:pt idx="22242">
                        <c:v>279.26004774692899</c:v>
                      </c:pt>
                      <c:pt idx="22243">
                        <c:v>279.205551038463</c:v>
                      </c:pt>
                      <c:pt idx="22244">
                        <c:v>279.11291010536303</c:v>
                      </c:pt>
                      <c:pt idx="22245">
                        <c:v>279.101083815518</c:v>
                      </c:pt>
                      <c:pt idx="22246">
                        <c:v>279.06913112607998</c:v>
                      </c:pt>
                      <c:pt idx="22247">
                        <c:v>279.02078125512998</c:v>
                      </c:pt>
                      <c:pt idx="22248">
                        <c:v>279.00399897348001</c:v>
                      </c:pt>
                      <c:pt idx="22249">
                        <c:v>278.964017938582</c:v>
                      </c:pt>
                      <c:pt idx="22250">
                        <c:v>278.95067032622097</c:v>
                      </c:pt>
                      <c:pt idx="22251">
                        <c:v>278.93861697129302</c:v>
                      </c:pt>
                      <c:pt idx="22252">
                        <c:v>278.837882207951</c:v>
                      </c:pt>
                      <c:pt idx="22253">
                        <c:v>278.83351882491002</c:v>
                      </c:pt>
                      <c:pt idx="22254">
                        <c:v>278.79996109716399</c:v>
                      </c:pt>
                      <c:pt idx="22255">
                        <c:v>278.79926012968002</c:v>
                      </c:pt>
                      <c:pt idx="22256">
                        <c:v>278.76461905807099</c:v>
                      </c:pt>
                      <c:pt idx="22257">
                        <c:v>278.65101315410101</c:v>
                      </c:pt>
                      <c:pt idx="22258">
                        <c:v>278.62445815141001</c:v>
                      </c:pt>
                      <c:pt idx="22259">
                        <c:v>278.60903190820699</c:v>
                      </c:pt>
                      <c:pt idx="22260">
                        <c:v>278.58417106366801</c:v>
                      </c:pt>
                      <c:pt idx="22261">
                        <c:v>278.54398263344501</c:v>
                      </c:pt>
                      <c:pt idx="22262">
                        <c:v>278.54329549592899</c:v>
                      </c:pt>
                      <c:pt idx="22263">
                        <c:v>278.52448325096202</c:v>
                      </c:pt>
                      <c:pt idx="22264">
                        <c:v>278.47212001633397</c:v>
                      </c:pt>
                      <c:pt idx="22265">
                        <c:v>278.467140672504</c:v>
                      </c:pt>
                      <c:pt idx="22266">
                        <c:v>278.46669678374298</c:v>
                      </c:pt>
                      <c:pt idx="22267">
                        <c:v>278.43840255489198</c:v>
                      </c:pt>
                      <c:pt idx="22268">
                        <c:v>278.437993347857</c:v>
                      </c:pt>
                      <c:pt idx="22269">
                        <c:v>278.41739946099898</c:v>
                      </c:pt>
                      <c:pt idx="22270">
                        <c:v>278.38371838524102</c:v>
                      </c:pt>
                      <c:pt idx="22271">
                        <c:v>278.38153279346</c:v>
                      </c:pt>
                      <c:pt idx="22272">
                        <c:v>278.36316991088501</c:v>
                      </c:pt>
                      <c:pt idx="22273">
                        <c:v>278.34795504136798</c:v>
                      </c:pt>
                      <c:pt idx="22274">
                        <c:v>278.343941087296</c:v>
                      </c:pt>
                      <c:pt idx="22275">
                        <c:v>278.31504668528697</c:v>
                      </c:pt>
                      <c:pt idx="22276">
                        <c:v>278.30426501145098</c:v>
                      </c:pt>
                      <c:pt idx="22277">
                        <c:v>278.28817639272802</c:v>
                      </c:pt>
                      <c:pt idx="22278">
                        <c:v>278.28284355115699</c:v>
                      </c:pt>
                      <c:pt idx="22279">
                        <c:v>278.28098803000699</c:v>
                      </c:pt>
                      <c:pt idx="22280">
                        <c:v>278.25650831032499</c:v>
                      </c:pt>
                      <c:pt idx="22281">
                        <c:v>278.20240953278</c:v>
                      </c:pt>
                      <c:pt idx="22282">
                        <c:v>278.20183237703401</c:v>
                      </c:pt>
                      <c:pt idx="22283">
                        <c:v>278.133592923035</c:v>
                      </c:pt>
                      <c:pt idx="22284">
                        <c:v>278.12697359156903</c:v>
                      </c:pt>
                      <c:pt idx="22285">
                        <c:v>278.08668500918498</c:v>
                      </c:pt>
                      <c:pt idx="22286">
                        <c:v>278.07341216387903</c:v>
                      </c:pt>
                      <c:pt idx="22287">
                        <c:v>278.047035306677</c:v>
                      </c:pt>
                      <c:pt idx="22288">
                        <c:v>278.04672730358601</c:v>
                      </c:pt>
                      <c:pt idx="22289">
                        <c:v>278.01397391764198</c:v>
                      </c:pt>
                      <c:pt idx="22290">
                        <c:v>277.998010667394</c:v>
                      </c:pt>
                      <c:pt idx="22291">
                        <c:v>277.974384484967</c:v>
                      </c:pt>
                      <c:pt idx="22292">
                        <c:v>277.950871659283</c:v>
                      </c:pt>
                      <c:pt idx="22293">
                        <c:v>277.86737892654202</c:v>
                      </c:pt>
                      <c:pt idx="22294">
                        <c:v>277.85387445639299</c:v>
                      </c:pt>
                      <c:pt idx="22295">
                        <c:v>277.82235858349998</c:v>
                      </c:pt>
                      <c:pt idx="22296">
                        <c:v>277.81703091164701</c:v>
                      </c:pt>
                      <c:pt idx="22297">
                        <c:v>277.78182951336299</c:v>
                      </c:pt>
                      <c:pt idx="22298">
                        <c:v>277.71621037255301</c:v>
                      </c:pt>
                      <c:pt idx="22299">
                        <c:v>277.70318330472401</c:v>
                      </c:pt>
                      <c:pt idx="22300">
                        <c:v>277.68326112028598</c:v>
                      </c:pt>
                      <c:pt idx="22301">
                        <c:v>277.63568023870999</c:v>
                      </c:pt>
                      <c:pt idx="22302">
                        <c:v>277.63401199398203</c:v>
                      </c:pt>
                      <c:pt idx="22303">
                        <c:v>277.59314080005402</c:v>
                      </c:pt>
                      <c:pt idx="22304">
                        <c:v>277.585003651683</c:v>
                      </c:pt>
                      <c:pt idx="22305">
                        <c:v>277.57884804026799</c:v>
                      </c:pt>
                      <c:pt idx="22306">
                        <c:v>277.51730511526603</c:v>
                      </c:pt>
                      <c:pt idx="22307">
                        <c:v>277.499835804756</c:v>
                      </c:pt>
                      <c:pt idx="22308">
                        <c:v>277.45775651960503</c:v>
                      </c:pt>
                      <c:pt idx="22309">
                        <c:v>277.37618623444803</c:v>
                      </c:pt>
                      <c:pt idx="22310">
                        <c:v>277.333623822074</c:v>
                      </c:pt>
                      <c:pt idx="22311">
                        <c:v>277.32966077313301</c:v>
                      </c:pt>
                      <c:pt idx="22312">
                        <c:v>277.32862918594498</c:v>
                      </c:pt>
                      <c:pt idx="22313">
                        <c:v>277.32182851060298</c:v>
                      </c:pt>
                      <c:pt idx="22314">
                        <c:v>277.31763312390302</c:v>
                      </c:pt>
                      <c:pt idx="22315">
                        <c:v>277.29503865017102</c:v>
                      </c:pt>
                      <c:pt idx="22316">
                        <c:v>277.29002969195102</c:v>
                      </c:pt>
                      <c:pt idx="22317">
                        <c:v>277.27294059673</c:v>
                      </c:pt>
                      <c:pt idx="22318">
                        <c:v>277.22106125395698</c:v>
                      </c:pt>
                      <c:pt idx="22319">
                        <c:v>277.21400154126502</c:v>
                      </c:pt>
                      <c:pt idx="22320">
                        <c:v>277.183696878219</c:v>
                      </c:pt>
                      <c:pt idx="22321">
                        <c:v>277.17383835943298</c:v>
                      </c:pt>
                      <c:pt idx="22322">
                        <c:v>277.16593196743599</c:v>
                      </c:pt>
                      <c:pt idx="22323">
                        <c:v>277.15799870502502</c:v>
                      </c:pt>
                      <c:pt idx="22324">
                        <c:v>277.153763408587</c:v>
                      </c:pt>
                      <c:pt idx="22325">
                        <c:v>277.08166407469298</c:v>
                      </c:pt>
                      <c:pt idx="22326">
                        <c:v>277.062407739452</c:v>
                      </c:pt>
                      <c:pt idx="22327">
                        <c:v>277.05136204303398</c:v>
                      </c:pt>
                      <c:pt idx="22328">
                        <c:v>277.00807353700401</c:v>
                      </c:pt>
                      <c:pt idx="22329">
                        <c:v>276.928765631977</c:v>
                      </c:pt>
                      <c:pt idx="22330">
                        <c:v>276.82924635217501</c:v>
                      </c:pt>
                      <c:pt idx="22331">
                        <c:v>276.77635467079102</c:v>
                      </c:pt>
                      <c:pt idx="22332">
                        <c:v>276.72313806695399</c:v>
                      </c:pt>
                      <c:pt idx="22333">
                        <c:v>276.70188415286799</c:v>
                      </c:pt>
                      <c:pt idx="22334">
                        <c:v>276.639734318698</c:v>
                      </c:pt>
                      <c:pt idx="22335">
                        <c:v>276.629477401646</c:v>
                      </c:pt>
                      <c:pt idx="22336">
                        <c:v>276.56533455869101</c:v>
                      </c:pt>
                      <c:pt idx="22337">
                        <c:v>276.55993820725899</c:v>
                      </c:pt>
                      <c:pt idx="22338">
                        <c:v>276.51672799355998</c:v>
                      </c:pt>
                      <c:pt idx="22339">
                        <c:v>276.46826973592198</c:v>
                      </c:pt>
                      <c:pt idx="22340">
                        <c:v>276.43203723408999</c:v>
                      </c:pt>
                      <c:pt idx="22341">
                        <c:v>276.41976230675903</c:v>
                      </c:pt>
                      <c:pt idx="22342">
                        <c:v>276.37719294504001</c:v>
                      </c:pt>
                      <c:pt idx="22343">
                        <c:v>276.366075558511</c:v>
                      </c:pt>
                      <c:pt idx="22344">
                        <c:v>276.323878368436</c:v>
                      </c:pt>
                      <c:pt idx="22345">
                        <c:v>276.25542003824597</c:v>
                      </c:pt>
                      <c:pt idx="22346">
                        <c:v>276.23319982334499</c:v>
                      </c:pt>
                      <c:pt idx="22347">
                        <c:v>276.22489295307003</c:v>
                      </c:pt>
                      <c:pt idx="22348">
                        <c:v>276.205446029803</c:v>
                      </c:pt>
                      <c:pt idx="22349">
                        <c:v>276.141159555846</c:v>
                      </c:pt>
                      <c:pt idx="22350">
                        <c:v>276.007391798708</c:v>
                      </c:pt>
                      <c:pt idx="22351">
                        <c:v>275.93053127574302</c:v>
                      </c:pt>
                      <c:pt idx="22352">
                        <c:v>275.91838050811299</c:v>
                      </c:pt>
                      <c:pt idx="22353">
                        <c:v>275.90718271882901</c:v>
                      </c:pt>
                      <c:pt idx="22354">
                        <c:v>275.86044322168402</c:v>
                      </c:pt>
                      <c:pt idx="22355">
                        <c:v>275.85040507341699</c:v>
                      </c:pt>
                      <c:pt idx="22356">
                        <c:v>275.84645144184998</c:v>
                      </c:pt>
                      <c:pt idx="22357">
                        <c:v>275.81783684990597</c:v>
                      </c:pt>
                      <c:pt idx="22358">
                        <c:v>275.80176179136402</c:v>
                      </c:pt>
                      <c:pt idx="22359">
                        <c:v>275.77828513624399</c:v>
                      </c:pt>
                      <c:pt idx="22360">
                        <c:v>275.76315262200097</c:v>
                      </c:pt>
                      <c:pt idx="22361">
                        <c:v>275.70160227328103</c:v>
                      </c:pt>
                      <c:pt idx="22362">
                        <c:v>275.69973692755201</c:v>
                      </c:pt>
                      <c:pt idx="22363">
                        <c:v>275.61726254605401</c:v>
                      </c:pt>
                      <c:pt idx="22364">
                        <c:v>275.540373290243</c:v>
                      </c:pt>
                      <c:pt idx="22365">
                        <c:v>275.51767707577301</c:v>
                      </c:pt>
                      <c:pt idx="22366">
                        <c:v>275.44662312028601</c:v>
                      </c:pt>
                      <c:pt idx="22367">
                        <c:v>275.44024612529603</c:v>
                      </c:pt>
                      <c:pt idx="22368">
                        <c:v>275.42188323328401</c:v>
                      </c:pt>
                      <c:pt idx="22369">
                        <c:v>275.31929156177398</c:v>
                      </c:pt>
                      <c:pt idx="22370">
                        <c:v>275.31665382586402</c:v>
                      </c:pt>
                      <c:pt idx="22371">
                        <c:v>275.27523444445802</c:v>
                      </c:pt>
                      <c:pt idx="22372">
                        <c:v>275.23311344610698</c:v>
                      </c:pt>
                      <c:pt idx="22373">
                        <c:v>275.17764000999398</c:v>
                      </c:pt>
                      <c:pt idx="22374">
                        <c:v>275.16073160269099</c:v>
                      </c:pt>
                      <c:pt idx="22375">
                        <c:v>275.12912695580002</c:v>
                      </c:pt>
                      <c:pt idx="22376">
                        <c:v>275.12303387771698</c:v>
                      </c:pt>
                      <c:pt idx="22377">
                        <c:v>275.11839925054602</c:v>
                      </c:pt>
                      <c:pt idx="22378">
                        <c:v>275.039920529234</c:v>
                      </c:pt>
                      <c:pt idx="22379">
                        <c:v>275.03043015086098</c:v>
                      </c:pt>
                      <c:pt idx="22380">
                        <c:v>275.00753071603498</c:v>
                      </c:pt>
                      <c:pt idx="22381">
                        <c:v>275.002641680012</c:v>
                      </c:pt>
                      <c:pt idx="22382">
                        <c:v>275.00116731130902</c:v>
                      </c:pt>
                      <c:pt idx="22383">
                        <c:v>274.96688122817602</c:v>
                      </c:pt>
                      <c:pt idx="22384">
                        <c:v>274.93490480493301</c:v>
                      </c:pt>
                      <c:pt idx="22385">
                        <c:v>274.875493034204</c:v>
                      </c:pt>
                      <c:pt idx="22386">
                        <c:v>274.78824825989801</c:v>
                      </c:pt>
                      <c:pt idx="22387">
                        <c:v>274.77129691446402</c:v>
                      </c:pt>
                      <c:pt idx="22388">
                        <c:v>274.76562930945897</c:v>
                      </c:pt>
                      <c:pt idx="22389">
                        <c:v>274.75389932941903</c:v>
                      </c:pt>
                      <c:pt idx="22390">
                        <c:v>274.74136528419399</c:v>
                      </c:pt>
                      <c:pt idx="22391">
                        <c:v>274.72579915131001</c:v>
                      </c:pt>
                      <c:pt idx="22392">
                        <c:v>274.71895982845803</c:v>
                      </c:pt>
                      <c:pt idx="22393">
                        <c:v>274.683186949998</c:v>
                      </c:pt>
                      <c:pt idx="22394">
                        <c:v>274.68150337275199</c:v>
                      </c:pt>
                      <c:pt idx="22395">
                        <c:v>274.620734885724</c:v>
                      </c:pt>
                      <c:pt idx="22396">
                        <c:v>274.60850525775402</c:v>
                      </c:pt>
                      <c:pt idx="22397">
                        <c:v>274.60335402688298</c:v>
                      </c:pt>
                      <c:pt idx="22398">
                        <c:v>274.594820023029</c:v>
                      </c:pt>
                      <c:pt idx="22399">
                        <c:v>274.58910372960202</c:v>
                      </c:pt>
                      <c:pt idx="22400">
                        <c:v>274.58023917010701</c:v>
                      </c:pt>
                      <c:pt idx="22401">
                        <c:v>274.56507854803698</c:v>
                      </c:pt>
                      <c:pt idx="22402">
                        <c:v>274.53899525308498</c:v>
                      </c:pt>
                      <c:pt idx="22403">
                        <c:v>274.48990250915199</c:v>
                      </c:pt>
                      <c:pt idx="22404">
                        <c:v>274.452790921462</c:v>
                      </c:pt>
                      <c:pt idx="22405">
                        <c:v>274.44032161361099</c:v>
                      </c:pt>
                      <c:pt idx="22406">
                        <c:v>274.43744775135599</c:v>
                      </c:pt>
                      <c:pt idx="22407">
                        <c:v>274.39522180508698</c:v>
                      </c:pt>
                      <c:pt idx="22408">
                        <c:v>274.37223808895902</c:v>
                      </c:pt>
                      <c:pt idx="22409">
                        <c:v>274.31726866154401</c:v>
                      </c:pt>
                      <c:pt idx="22410">
                        <c:v>274.30172448367802</c:v>
                      </c:pt>
                      <c:pt idx="22411">
                        <c:v>274.29261193318303</c:v>
                      </c:pt>
                      <c:pt idx="22412">
                        <c:v>274.23573486402501</c:v>
                      </c:pt>
                      <c:pt idx="22413">
                        <c:v>274.21200394997999</c:v>
                      </c:pt>
                      <c:pt idx="22414">
                        <c:v>274.20666368508103</c:v>
                      </c:pt>
                      <c:pt idx="22415">
                        <c:v>274.20367757803899</c:v>
                      </c:pt>
                      <c:pt idx="22416">
                        <c:v>274.19095225789601</c:v>
                      </c:pt>
                      <c:pt idx="22417">
                        <c:v>274.18197081495799</c:v>
                      </c:pt>
                      <c:pt idx="22418">
                        <c:v>274.16177052791801</c:v>
                      </c:pt>
                      <c:pt idx="22419">
                        <c:v>274.15574593917103</c:v>
                      </c:pt>
                      <c:pt idx="22420">
                        <c:v>274.117802938262</c:v>
                      </c:pt>
                      <c:pt idx="22421">
                        <c:v>274.10524454527598</c:v>
                      </c:pt>
                      <c:pt idx="22422">
                        <c:v>274.00380016297299</c:v>
                      </c:pt>
                      <c:pt idx="22423">
                        <c:v>273.99543611792598</c:v>
                      </c:pt>
                      <c:pt idx="22424">
                        <c:v>273.98854918464502</c:v>
                      </c:pt>
                      <c:pt idx="22425">
                        <c:v>273.97335877947398</c:v>
                      </c:pt>
                      <c:pt idx="22426">
                        <c:v>273.884542996883</c:v>
                      </c:pt>
                      <c:pt idx="22427">
                        <c:v>273.84478388510797</c:v>
                      </c:pt>
                      <c:pt idx="22428">
                        <c:v>273.836421978864</c:v>
                      </c:pt>
                      <c:pt idx="22429">
                        <c:v>273.73674027948198</c:v>
                      </c:pt>
                      <c:pt idx="22430">
                        <c:v>273.72858842724702</c:v>
                      </c:pt>
                      <c:pt idx="22431">
                        <c:v>273.67805574161002</c:v>
                      </c:pt>
                      <c:pt idx="22432">
                        <c:v>273.67355732366798</c:v>
                      </c:pt>
                      <c:pt idx="22433">
                        <c:v>273.67058336744799</c:v>
                      </c:pt>
                      <c:pt idx="22434">
                        <c:v>273.65481233054999</c:v>
                      </c:pt>
                      <c:pt idx="22435">
                        <c:v>273.64211793260102</c:v>
                      </c:pt>
                      <c:pt idx="22436">
                        <c:v>273.59958169569097</c:v>
                      </c:pt>
                      <c:pt idx="22437">
                        <c:v>273.595134102928</c:v>
                      </c:pt>
                      <c:pt idx="22438">
                        <c:v>273.57271222718498</c:v>
                      </c:pt>
                      <c:pt idx="22439">
                        <c:v>273.54679394436198</c:v>
                      </c:pt>
                      <c:pt idx="22440">
                        <c:v>273.514884707384</c:v>
                      </c:pt>
                      <c:pt idx="22441">
                        <c:v>273.505841270291</c:v>
                      </c:pt>
                      <c:pt idx="22442">
                        <c:v>273.48772312160702</c:v>
                      </c:pt>
                      <c:pt idx="22443">
                        <c:v>273.484196769817</c:v>
                      </c:pt>
                      <c:pt idx="22444">
                        <c:v>273.46696056490299</c:v>
                      </c:pt>
                      <c:pt idx="22445">
                        <c:v>273.44479978608501</c:v>
                      </c:pt>
                      <c:pt idx="22446">
                        <c:v>273.376860418798</c:v>
                      </c:pt>
                      <c:pt idx="22447">
                        <c:v>273.34715427904098</c:v>
                      </c:pt>
                      <c:pt idx="22448">
                        <c:v>273.34529837563298</c:v>
                      </c:pt>
                      <c:pt idx="22449">
                        <c:v>273.34304850932898</c:v>
                      </c:pt>
                      <c:pt idx="22450">
                        <c:v>273.32472350324798</c:v>
                      </c:pt>
                      <c:pt idx="22451">
                        <c:v>273.30487647987502</c:v>
                      </c:pt>
                      <c:pt idx="22452">
                        <c:v>273.280469471586</c:v>
                      </c:pt>
                      <c:pt idx="22453">
                        <c:v>273.16643040320503</c:v>
                      </c:pt>
                      <c:pt idx="22454">
                        <c:v>273.12013386040201</c:v>
                      </c:pt>
                      <c:pt idx="22455">
                        <c:v>273.08175168177797</c:v>
                      </c:pt>
                      <c:pt idx="22456">
                        <c:v>273.06791479102998</c:v>
                      </c:pt>
                      <c:pt idx="22457">
                        <c:v>273.05948917137101</c:v>
                      </c:pt>
                      <c:pt idx="22458">
                        <c:v>272.97653650383199</c:v>
                      </c:pt>
                      <c:pt idx="22459">
                        <c:v>272.975188663457</c:v>
                      </c:pt>
                      <c:pt idx="22460">
                        <c:v>272.94963916172298</c:v>
                      </c:pt>
                      <c:pt idx="22461">
                        <c:v>272.84876393561598</c:v>
                      </c:pt>
                      <c:pt idx="22462">
                        <c:v>272.84574512713999</c:v>
                      </c:pt>
                      <c:pt idx="22463">
                        <c:v>272.81451326261703</c:v>
                      </c:pt>
                      <c:pt idx="22464">
                        <c:v>272.805931729272</c:v>
                      </c:pt>
                      <c:pt idx="22465">
                        <c:v>272.72539702741699</c:v>
                      </c:pt>
                      <c:pt idx="22466">
                        <c:v>272.67500227380998</c:v>
                      </c:pt>
                      <c:pt idx="22467">
                        <c:v>272.66677074617297</c:v>
                      </c:pt>
                      <c:pt idx="22468">
                        <c:v>272.65382205117299</c:v>
                      </c:pt>
                      <c:pt idx="22469">
                        <c:v>272.635765931246</c:v>
                      </c:pt>
                      <c:pt idx="22470">
                        <c:v>272.633925806778</c:v>
                      </c:pt>
                      <c:pt idx="22471">
                        <c:v>272.52374393764302</c:v>
                      </c:pt>
                      <c:pt idx="22472">
                        <c:v>272.439244747256</c:v>
                      </c:pt>
                      <c:pt idx="22473">
                        <c:v>272.42714935044</c:v>
                      </c:pt>
                      <c:pt idx="22474">
                        <c:v>272.393714526125</c:v>
                      </c:pt>
                      <c:pt idx="22475">
                        <c:v>272.381771903036</c:v>
                      </c:pt>
                      <c:pt idx="22476">
                        <c:v>272.29159978493198</c:v>
                      </c:pt>
                      <c:pt idx="22477">
                        <c:v>272.28981094274701</c:v>
                      </c:pt>
                      <c:pt idx="22478">
                        <c:v>272.286065938928</c:v>
                      </c:pt>
                      <c:pt idx="22479">
                        <c:v>272.241700788537</c:v>
                      </c:pt>
                      <c:pt idx="22480">
                        <c:v>272.18191432853502</c:v>
                      </c:pt>
                      <c:pt idx="22481">
                        <c:v>272.16993100977299</c:v>
                      </c:pt>
                      <c:pt idx="22482">
                        <c:v>272.081969167458</c:v>
                      </c:pt>
                      <c:pt idx="22483">
                        <c:v>272.07640071773301</c:v>
                      </c:pt>
                      <c:pt idx="22484">
                        <c:v>272.07239007491802</c:v>
                      </c:pt>
                      <c:pt idx="22485">
                        <c:v>272.04630796437101</c:v>
                      </c:pt>
                      <c:pt idx="22486">
                        <c:v>271.98608648616897</c:v>
                      </c:pt>
                      <c:pt idx="22487">
                        <c:v>271.95112947345399</c:v>
                      </c:pt>
                      <c:pt idx="22488">
                        <c:v>271.84663707742402</c:v>
                      </c:pt>
                      <c:pt idx="22489">
                        <c:v>271.84497454568702</c:v>
                      </c:pt>
                      <c:pt idx="22490">
                        <c:v>271.81701082961899</c:v>
                      </c:pt>
                      <c:pt idx="22491">
                        <c:v>271.78800983144401</c:v>
                      </c:pt>
                      <c:pt idx="22492">
                        <c:v>271.784054604022</c:v>
                      </c:pt>
                      <c:pt idx="22493">
                        <c:v>271.77702692439902</c:v>
                      </c:pt>
                      <c:pt idx="22494">
                        <c:v>271.73714906739099</c:v>
                      </c:pt>
                      <c:pt idx="22495">
                        <c:v>271.73628712260302</c:v>
                      </c:pt>
                      <c:pt idx="22496">
                        <c:v>271.728003395722</c:v>
                      </c:pt>
                      <c:pt idx="22497">
                        <c:v>271.72410131048599</c:v>
                      </c:pt>
                      <c:pt idx="22498">
                        <c:v>271.67357534510103</c:v>
                      </c:pt>
                      <c:pt idx="22499">
                        <c:v>271.61332135639901</c:v>
                      </c:pt>
                      <c:pt idx="22500">
                        <c:v>271.59697807319799</c:v>
                      </c:pt>
                      <c:pt idx="22501">
                        <c:v>271.594517027103</c:v>
                      </c:pt>
                      <c:pt idx="22502">
                        <c:v>271.56572255053101</c:v>
                      </c:pt>
                      <c:pt idx="22503">
                        <c:v>271.55728659773501</c:v>
                      </c:pt>
                      <c:pt idx="22504">
                        <c:v>271.51990224194498</c:v>
                      </c:pt>
                      <c:pt idx="22505">
                        <c:v>271.45737114640502</c:v>
                      </c:pt>
                      <c:pt idx="22506">
                        <c:v>271.45173844247603</c:v>
                      </c:pt>
                      <c:pt idx="22507">
                        <c:v>271.43571112355397</c:v>
                      </c:pt>
                      <c:pt idx="22508">
                        <c:v>271.39275454126101</c:v>
                      </c:pt>
                      <c:pt idx="22509">
                        <c:v>271.39070300203502</c:v>
                      </c:pt>
                      <c:pt idx="22510">
                        <c:v>271.34250283934898</c:v>
                      </c:pt>
                      <c:pt idx="22511">
                        <c:v>271.33148623496402</c:v>
                      </c:pt>
                      <c:pt idx="22512">
                        <c:v>271.32878089251801</c:v>
                      </c:pt>
                      <c:pt idx="22513">
                        <c:v>271.31808341233102</c:v>
                      </c:pt>
                      <c:pt idx="22514">
                        <c:v>271.29691897099599</c:v>
                      </c:pt>
                      <c:pt idx="22515">
                        <c:v>271.25317627413699</c:v>
                      </c:pt>
                      <c:pt idx="22516">
                        <c:v>271.24182892108502</c:v>
                      </c:pt>
                      <c:pt idx="22517">
                        <c:v>271.20357604397299</c:v>
                      </c:pt>
                      <c:pt idx="22518">
                        <c:v>271.196703011571</c:v>
                      </c:pt>
                      <c:pt idx="22519">
                        <c:v>271.18262362350902</c:v>
                      </c:pt>
                      <c:pt idx="22520">
                        <c:v>271.142159769523</c:v>
                      </c:pt>
                      <c:pt idx="22521">
                        <c:v>271.13500707375601</c:v>
                      </c:pt>
                      <c:pt idx="22522">
                        <c:v>271.12394519055198</c:v>
                      </c:pt>
                      <c:pt idx="22523">
                        <c:v>271.07974711363499</c:v>
                      </c:pt>
                      <c:pt idx="22524">
                        <c:v>271.05689183012299</c:v>
                      </c:pt>
                      <c:pt idx="22525">
                        <c:v>271.05374480722003</c:v>
                      </c:pt>
                      <c:pt idx="22526">
                        <c:v>271.04980340749597</c:v>
                      </c:pt>
                      <c:pt idx="22527">
                        <c:v>271.036302472584</c:v>
                      </c:pt>
                      <c:pt idx="22528">
                        <c:v>271.01831975136099</c:v>
                      </c:pt>
                      <c:pt idx="22529">
                        <c:v>271.015169955413</c:v>
                      </c:pt>
                      <c:pt idx="22530">
                        <c:v>270.99212701876502</c:v>
                      </c:pt>
                      <c:pt idx="22531">
                        <c:v>270.979375640694</c:v>
                      </c:pt>
                      <c:pt idx="22532">
                        <c:v>270.94462694299398</c:v>
                      </c:pt>
                      <c:pt idx="22533">
                        <c:v>270.94150542004502</c:v>
                      </c:pt>
                      <c:pt idx="22534">
                        <c:v>270.86557651930599</c:v>
                      </c:pt>
                      <c:pt idx="22535">
                        <c:v>270.84671558471899</c:v>
                      </c:pt>
                      <c:pt idx="22536">
                        <c:v>270.84642431305201</c:v>
                      </c:pt>
                      <c:pt idx="22537">
                        <c:v>270.83137121091602</c:v>
                      </c:pt>
                      <c:pt idx="22538">
                        <c:v>270.81740241221701</c:v>
                      </c:pt>
                      <c:pt idx="22539">
                        <c:v>270.75907086916698</c:v>
                      </c:pt>
                      <c:pt idx="22540">
                        <c:v>270.72804514959302</c:v>
                      </c:pt>
                      <c:pt idx="22541">
                        <c:v>270.724659826238</c:v>
                      </c:pt>
                      <c:pt idx="22542">
                        <c:v>270.71225196469499</c:v>
                      </c:pt>
                      <c:pt idx="22543">
                        <c:v>270.69181420050597</c:v>
                      </c:pt>
                      <c:pt idx="22544">
                        <c:v>270.67975334632399</c:v>
                      </c:pt>
                      <c:pt idx="22545">
                        <c:v>270.665630582971</c:v>
                      </c:pt>
                      <c:pt idx="22546">
                        <c:v>270.65166487422402</c:v>
                      </c:pt>
                      <c:pt idx="22547">
                        <c:v>270.61483756586398</c:v>
                      </c:pt>
                      <c:pt idx="22548">
                        <c:v>270.58824241649398</c:v>
                      </c:pt>
                      <c:pt idx="22549">
                        <c:v>270.58220197447599</c:v>
                      </c:pt>
                      <c:pt idx="22550">
                        <c:v>270.567906862212</c:v>
                      </c:pt>
                      <c:pt idx="22551">
                        <c:v>270.53604409896502</c:v>
                      </c:pt>
                      <c:pt idx="22552">
                        <c:v>270.51114729537801</c:v>
                      </c:pt>
                      <c:pt idx="22553">
                        <c:v>270.48782497782702</c:v>
                      </c:pt>
                      <c:pt idx="22554">
                        <c:v>270.47565130895498</c:v>
                      </c:pt>
                      <c:pt idx="22555">
                        <c:v>270.468045303765</c:v>
                      </c:pt>
                      <c:pt idx="22556">
                        <c:v>270.45197425068199</c:v>
                      </c:pt>
                      <c:pt idx="22557">
                        <c:v>270.44605953291</c:v>
                      </c:pt>
                      <c:pt idx="22558">
                        <c:v>270.41862643661</c:v>
                      </c:pt>
                      <c:pt idx="22559">
                        <c:v>270.40881451919603</c:v>
                      </c:pt>
                      <c:pt idx="22560">
                        <c:v>270.401226256065</c:v>
                      </c:pt>
                      <c:pt idx="22561">
                        <c:v>270.36649512714399</c:v>
                      </c:pt>
                      <c:pt idx="22562">
                        <c:v>270.34812050101698</c:v>
                      </c:pt>
                      <c:pt idx="22563">
                        <c:v>270.34609739649898</c:v>
                      </c:pt>
                      <c:pt idx="22564">
                        <c:v>270.34484997374898</c:v>
                      </c:pt>
                      <c:pt idx="22565">
                        <c:v>270.34227956770297</c:v>
                      </c:pt>
                      <c:pt idx="22566">
                        <c:v>270.33060384410601</c:v>
                      </c:pt>
                      <c:pt idx="22567">
                        <c:v>270.30369354368497</c:v>
                      </c:pt>
                      <c:pt idx="22568">
                        <c:v>270.283263671236</c:v>
                      </c:pt>
                      <c:pt idx="22569">
                        <c:v>270.262007966635</c:v>
                      </c:pt>
                      <c:pt idx="22570">
                        <c:v>270.19767240631199</c:v>
                      </c:pt>
                      <c:pt idx="22571">
                        <c:v>270.19007296601899</c:v>
                      </c:pt>
                      <c:pt idx="22572">
                        <c:v>270.15271239100298</c:v>
                      </c:pt>
                      <c:pt idx="22573">
                        <c:v>270.05703390489799</c:v>
                      </c:pt>
                      <c:pt idx="22574">
                        <c:v>270.04885247619302</c:v>
                      </c:pt>
                      <c:pt idx="22575">
                        <c:v>270.04353705046498</c:v>
                      </c:pt>
                      <c:pt idx="22576">
                        <c:v>269.99477503297902</c:v>
                      </c:pt>
                      <c:pt idx="22577">
                        <c:v>269.94993641028401</c:v>
                      </c:pt>
                      <c:pt idx="22578">
                        <c:v>269.833120151272</c:v>
                      </c:pt>
                      <c:pt idx="22579">
                        <c:v>269.70288944064202</c:v>
                      </c:pt>
                      <c:pt idx="22580">
                        <c:v>269.58698214088298</c:v>
                      </c:pt>
                      <c:pt idx="22581">
                        <c:v>269.57705932571503</c:v>
                      </c:pt>
                      <c:pt idx="22582">
                        <c:v>269.56663439246398</c:v>
                      </c:pt>
                      <c:pt idx="22583">
                        <c:v>269.53403929036301</c:v>
                      </c:pt>
                      <c:pt idx="22584">
                        <c:v>269.49329866444498</c:v>
                      </c:pt>
                      <c:pt idx="22585">
                        <c:v>269.48410574415499</c:v>
                      </c:pt>
                      <c:pt idx="22586">
                        <c:v>269.47961749122902</c:v>
                      </c:pt>
                      <c:pt idx="22587">
                        <c:v>269.46794703605701</c:v>
                      </c:pt>
                      <c:pt idx="22588">
                        <c:v>269.46038801677599</c:v>
                      </c:pt>
                      <c:pt idx="22589">
                        <c:v>269.44257502951598</c:v>
                      </c:pt>
                      <c:pt idx="22590">
                        <c:v>269.40748495793201</c:v>
                      </c:pt>
                      <c:pt idx="22591">
                        <c:v>269.37920030803701</c:v>
                      </c:pt>
                      <c:pt idx="22592">
                        <c:v>269.36773849013599</c:v>
                      </c:pt>
                      <c:pt idx="22593">
                        <c:v>269.33760667490901</c:v>
                      </c:pt>
                      <c:pt idx="22594">
                        <c:v>269.333959294973</c:v>
                      </c:pt>
                      <c:pt idx="22595">
                        <c:v>269.31824383686097</c:v>
                      </c:pt>
                      <c:pt idx="22596">
                        <c:v>269.31650863934402</c:v>
                      </c:pt>
                      <c:pt idx="22597">
                        <c:v>269.31559024164397</c:v>
                      </c:pt>
                      <c:pt idx="22598">
                        <c:v>269.30916462677197</c:v>
                      </c:pt>
                      <c:pt idx="22599">
                        <c:v>269.30118117718399</c:v>
                      </c:pt>
                      <c:pt idx="22600">
                        <c:v>269.26647869727702</c:v>
                      </c:pt>
                      <c:pt idx="22601">
                        <c:v>269.23367832619499</c:v>
                      </c:pt>
                      <c:pt idx="22602">
                        <c:v>269.19136380827302</c:v>
                      </c:pt>
                      <c:pt idx="22603">
                        <c:v>269.18107902139201</c:v>
                      </c:pt>
                      <c:pt idx="22604">
                        <c:v>269.15133355689898</c:v>
                      </c:pt>
                      <c:pt idx="22605">
                        <c:v>269.14081112426402</c:v>
                      </c:pt>
                      <c:pt idx="22606">
                        <c:v>269.07052882892401</c:v>
                      </c:pt>
                      <c:pt idx="22607">
                        <c:v>269.06408374351798</c:v>
                      </c:pt>
                      <c:pt idx="22608">
                        <c:v>269.01856645682898</c:v>
                      </c:pt>
                      <c:pt idx="22609">
                        <c:v>268.956549795527</c:v>
                      </c:pt>
                      <c:pt idx="22610">
                        <c:v>268.90934168943699</c:v>
                      </c:pt>
                      <c:pt idx="22611">
                        <c:v>268.90567104597898</c:v>
                      </c:pt>
                      <c:pt idx="22612">
                        <c:v>268.90338286943103</c:v>
                      </c:pt>
                      <c:pt idx="22613">
                        <c:v>268.87833251124499</c:v>
                      </c:pt>
                      <c:pt idx="22614">
                        <c:v>268.86276511821501</c:v>
                      </c:pt>
                      <c:pt idx="22615">
                        <c:v>268.85437292429401</c:v>
                      </c:pt>
                      <c:pt idx="22616">
                        <c:v>268.85353246048601</c:v>
                      </c:pt>
                      <c:pt idx="22617">
                        <c:v>268.84447460991402</c:v>
                      </c:pt>
                      <c:pt idx="22618">
                        <c:v>268.82656542138699</c:v>
                      </c:pt>
                      <c:pt idx="22619">
                        <c:v>268.71409825569498</c:v>
                      </c:pt>
                      <c:pt idx="22620">
                        <c:v>268.704013633329</c:v>
                      </c:pt>
                      <c:pt idx="22621">
                        <c:v>268.68817802076802</c:v>
                      </c:pt>
                      <c:pt idx="22622">
                        <c:v>268.64244716470199</c:v>
                      </c:pt>
                      <c:pt idx="22623">
                        <c:v>268.57848865814299</c:v>
                      </c:pt>
                      <c:pt idx="22624">
                        <c:v>268.53951590938101</c:v>
                      </c:pt>
                      <c:pt idx="22625">
                        <c:v>268.51943779930701</c:v>
                      </c:pt>
                      <c:pt idx="22626">
                        <c:v>268.48416905485999</c:v>
                      </c:pt>
                      <c:pt idx="22627">
                        <c:v>268.46616618308298</c:v>
                      </c:pt>
                      <c:pt idx="22628">
                        <c:v>268.44846324211602</c:v>
                      </c:pt>
                      <c:pt idx="22629">
                        <c:v>268.409626727187</c:v>
                      </c:pt>
                      <c:pt idx="22630">
                        <c:v>268.40159416834302</c:v>
                      </c:pt>
                      <c:pt idx="22631">
                        <c:v>268.397707802247</c:v>
                      </c:pt>
                      <c:pt idx="22632">
                        <c:v>268.36622770265302</c:v>
                      </c:pt>
                      <c:pt idx="22633">
                        <c:v>268.35277327536801</c:v>
                      </c:pt>
                      <c:pt idx="22634">
                        <c:v>268.34886492276001</c:v>
                      </c:pt>
                      <c:pt idx="22635">
                        <c:v>268.33799820316199</c:v>
                      </c:pt>
                      <c:pt idx="22636">
                        <c:v>268.31321143701001</c:v>
                      </c:pt>
                      <c:pt idx="22637">
                        <c:v>268.24271208434402</c:v>
                      </c:pt>
                      <c:pt idx="22638">
                        <c:v>268.218099652386</c:v>
                      </c:pt>
                      <c:pt idx="22639">
                        <c:v>268.18806554635302</c:v>
                      </c:pt>
                      <c:pt idx="22640">
                        <c:v>268.15470744577601</c:v>
                      </c:pt>
                      <c:pt idx="22641">
                        <c:v>268.13616471337599</c:v>
                      </c:pt>
                      <c:pt idx="22642">
                        <c:v>268.10781306564797</c:v>
                      </c:pt>
                      <c:pt idx="22643">
                        <c:v>268.09806391031299</c:v>
                      </c:pt>
                      <c:pt idx="22644">
                        <c:v>268.09161697813101</c:v>
                      </c:pt>
                      <c:pt idx="22645">
                        <c:v>268.08953734191903</c:v>
                      </c:pt>
                      <c:pt idx="22646">
                        <c:v>268.00533786938098</c:v>
                      </c:pt>
                      <c:pt idx="22647">
                        <c:v>267.98388850210603</c:v>
                      </c:pt>
                      <c:pt idx="22648">
                        <c:v>267.98248251622999</c:v>
                      </c:pt>
                      <c:pt idx="22649">
                        <c:v>267.980261971147</c:v>
                      </c:pt>
                      <c:pt idx="22650">
                        <c:v>267.97458620385697</c:v>
                      </c:pt>
                      <c:pt idx="22651">
                        <c:v>267.93716723717398</c:v>
                      </c:pt>
                      <c:pt idx="22652">
                        <c:v>267.90829822098198</c:v>
                      </c:pt>
                      <c:pt idx="22653">
                        <c:v>267.86602281587898</c:v>
                      </c:pt>
                      <c:pt idx="22654">
                        <c:v>267.81839337762102</c:v>
                      </c:pt>
                      <c:pt idx="22655">
                        <c:v>267.808191411434</c:v>
                      </c:pt>
                      <c:pt idx="22656">
                        <c:v>267.79494755635898</c:v>
                      </c:pt>
                      <c:pt idx="22657">
                        <c:v>267.744696682285</c:v>
                      </c:pt>
                      <c:pt idx="22658">
                        <c:v>267.68613965720198</c:v>
                      </c:pt>
                      <c:pt idx="22659">
                        <c:v>267.673830238927</c:v>
                      </c:pt>
                      <c:pt idx="22660">
                        <c:v>267.669703187084</c:v>
                      </c:pt>
                      <c:pt idx="22661">
                        <c:v>267.64705249338101</c:v>
                      </c:pt>
                      <c:pt idx="22662">
                        <c:v>267.64371685154902</c:v>
                      </c:pt>
                      <c:pt idx="22663">
                        <c:v>267.57926070914101</c:v>
                      </c:pt>
                      <c:pt idx="22664">
                        <c:v>267.57446780599298</c:v>
                      </c:pt>
                      <c:pt idx="22665">
                        <c:v>267.55565358818501</c:v>
                      </c:pt>
                      <c:pt idx="22666">
                        <c:v>267.54100679780203</c:v>
                      </c:pt>
                      <c:pt idx="22667">
                        <c:v>267.54100551027602</c:v>
                      </c:pt>
                      <c:pt idx="22668">
                        <c:v>267.502512566983</c:v>
                      </c:pt>
                      <c:pt idx="22669">
                        <c:v>267.48247784318198</c:v>
                      </c:pt>
                      <c:pt idx="22670">
                        <c:v>267.44462964905398</c:v>
                      </c:pt>
                      <c:pt idx="22671">
                        <c:v>267.44460228683698</c:v>
                      </c:pt>
                      <c:pt idx="22672">
                        <c:v>267.41919923577098</c:v>
                      </c:pt>
                      <c:pt idx="22673">
                        <c:v>267.35476203647897</c:v>
                      </c:pt>
                      <c:pt idx="22674">
                        <c:v>267.29834632205899</c:v>
                      </c:pt>
                      <c:pt idx="22675">
                        <c:v>267.27988521278297</c:v>
                      </c:pt>
                      <c:pt idx="22676">
                        <c:v>267.26876618843301</c:v>
                      </c:pt>
                      <c:pt idx="22677">
                        <c:v>267.243985292876</c:v>
                      </c:pt>
                      <c:pt idx="22678">
                        <c:v>267.23630372922202</c:v>
                      </c:pt>
                      <c:pt idx="22679">
                        <c:v>267.09388832255399</c:v>
                      </c:pt>
                      <c:pt idx="22680">
                        <c:v>267.070612559567</c:v>
                      </c:pt>
                      <c:pt idx="22681">
                        <c:v>267.06595050590602</c:v>
                      </c:pt>
                      <c:pt idx="22682">
                        <c:v>267.03833229312801</c:v>
                      </c:pt>
                      <c:pt idx="22683">
                        <c:v>266.992561196179</c:v>
                      </c:pt>
                      <c:pt idx="22684">
                        <c:v>266.926483992805</c:v>
                      </c:pt>
                      <c:pt idx="22685">
                        <c:v>266.92135158593499</c:v>
                      </c:pt>
                      <c:pt idx="22686">
                        <c:v>266.89452126360499</c:v>
                      </c:pt>
                      <c:pt idx="22687">
                        <c:v>266.881681483281</c:v>
                      </c:pt>
                      <c:pt idx="22688">
                        <c:v>266.86523176522002</c:v>
                      </c:pt>
                      <c:pt idx="22689">
                        <c:v>266.841559044912</c:v>
                      </c:pt>
                      <c:pt idx="22690">
                        <c:v>266.83975785194298</c:v>
                      </c:pt>
                      <c:pt idx="22691">
                        <c:v>266.82143401276397</c:v>
                      </c:pt>
                      <c:pt idx="22692">
                        <c:v>266.78979007791298</c:v>
                      </c:pt>
                      <c:pt idx="22693">
                        <c:v>266.78425741921001</c:v>
                      </c:pt>
                      <c:pt idx="22694">
                        <c:v>266.77351811500398</c:v>
                      </c:pt>
                      <c:pt idx="22695">
                        <c:v>266.70984468876298</c:v>
                      </c:pt>
                      <c:pt idx="22696">
                        <c:v>266.650349584254</c:v>
                      </c:pt>
                      <c:pt idx="22697">
                        <c:v>266.62926545051403</c:v>
                      </c:pt>
                      <c:pt idx="22698">
                        <c:v>266.53353958141003</c:v>
                      </c:pt>
                      <c:pt idx="22699">
                        <c:v>266.52976192190499</c:v>
                      </c:pt>
                      <c:pt idx="22700">
                        <c:v>266.49333212507702</c:v>
                      </c:pt>
                      <c:pt idx="22701">
                        <c:v>266.49113510723703</c:v>
                      </c:pt>
                      <c:pt idx="22702">
                        <c:v>266.48163922597098</c:v>
                      </c:pt>
                      <c:pt idx="22703">
                        <c:v>266.433701315608</c:v>
                      </c:pt>
                      <c:pt idx="22704">
                        <c:v>266.42853634663498</c:v>
                      </c:pt>
                      <c:pt idx="22705">
                        <c:v>266.42736814237401</c:v>
                      </c:pt>
                      <c:pt idx="22706">
                        <c:v>266.41619081070797</c:v>
                      </c:pt>
                      <c:pt idx="22707">
                        <c:v>266.346098411757</c:v>
                      </c:pt>
                      <c:pt idx="22708">
                        <c:v>266.33881097229198</c:v>
                      </c:pt>
                      <c:pt idx="22709">
                        <c:v>266.33340105278597</c:v>
                      </c:pt>
                      <c:pt idx="22710">
                        <c:v>266.33164240389101</c:v>
                      </c:pt>
                      <c:pt idx="22711">
                        <c:v>266.32073945449599</c:v>
                      </c:pt>
                      <c:pt idx="22712">
                        <c:v>266.25881976419703</c:v>
                      </c:pt>
                      <c:pt idx="22713">
                        <c:v>266.210319949319</c:v>
                      </c:pt>
                      <c:pt idx="22714">
                        <c:v>266.143152355376</c:v>
                      </c:pt>
                      <c:pt idx="22715">
                        <c:v>266.12816512319199</c:v>
                      </c:pt>
                      <c:pt idx="22716">
                        <c:v>266.08512457976298</c:v>
                      </c:pt>
                      <c:pt idx="22717">
                        <c:v>266.06855646606402</c:v>
                      </c:pt>
                      <c:pt idx="22718">
                        <c:v>266.06125573366802</c:v>
                      </c:pt>
                      <c:pt idx="22719">
                        <c:v>266.05752589123898</c:v>
                      </c:pt>
                      <c:pt idx="22720">
                        <c:v>266.02203264039798</c:v>
                      </c:pt>
                      <c:pt idx="22721">
                        <c:v>266.001058180965</c:v>
                      </c:pt>
                      <c:pt idx="22722">
                        <c:v>265.977007738439</c:v>
                      </c:pt>
                      <c:pt idx="22723">
                        <c:v>265.95542735044899</c:v>
                      </c:pt>
                      <c:pt idx="22724">
                        <c:v>265.950256330603</c:v>
                      </c:pt>
                      <c:pt idx="22725">
                        <c:v>265.938460011404</c:v>
                      </c:pt>
                      <c:pt idx="22726">
                        <c:v>265.93696430121997</c:v>
                      </c:pt>
                      <c:pt idx="22727">
                        <c:v>265.89873416497102</c:v>
                      </c:pt>
                      <c:pt idx="22728">
                        <c:v>265.88646350371801</c:v>
                      </c:pt>
                      <c:pt idx="22729">
                        <c:v>265.85299396738799</c:v>
                      </c:pt>
                      <c:pt idx="22730">
                        <c:v>265.82854641408699</c:v>
                      </c:pt>
                      <c:pt idx="22731">
                        <c:v>265.82618223013299</c:v>
                      </c:pt>
                      <c:pt idx="22732">
                        <c:v>265.787068177935</c:v>
                      </c:pt>
                      <c:pt idx="22733">
                        <c:v>265.78453472220099</c:v>
                      </c:pt>
                      <c:pt idx="22734">
                        <c:v>265.76621041682301</c:v>
                      </c:pt>
                      <c:pt idx="22735">
                        <c:v>265.74920159917201</c:v>
                      </c:pt>
                      <c:pt idx="22736">
                        <c:v>265.73206480921402</c:v>
                      </c:pt>
                      <c:pt idx="22737">
                        <c:v>265.720790123158</c:v>
                      </c:pt>
                      <c:pt idx="22738">
                        <c:v>265.68863583985598</c:v>
                      </c:pt>
                      <c:pt idx="22739">
                        <c:v>265.67089152660498</c:v>
                      </c:pt>
                      <c:pt idx="22740">
                        <c:v>265.670656867091</c:v>
                      </c:pt>
                      <c:pt idx="22741">
                        <c:v>265.65851690487199</c:v>
                      </c:pt>
                      <c:pt idx="22742">
                        <c:v>265.65481159190801</c:v>
                      </c:pt>
                      <c:pt idx="22743">
                        <c:v>265.56893965548699</c:v>
                      </c:pt>
                      <c:pt idx="22744">
                        <c:v>265.54788072036803</c:v>
                      </c:pt>
                      <c:pt idx="22745">
                        <c:v>265.52983541793799</c:v>
                      </c:pt>
                      <c:pt idx="22746">
                        <c:v>265.49972854076998</c:v>
                      </c:pt>
                      <c:pt idx="22747">
                        <c:v>265.48835464253301</c:v>
                      </c:pt>
                      <c:pt idx="22748">
                        <c:v>265.482389916481</c:v>
                      </c:pt>
                      <c:pt idx="22749">
                        <c:v>265.47875506081198</c:v>
                      </c:pt>
                      <c:pt idx="22750">
                        <c:v>265.43243664662901</c:v>
                      </c:pt>
                      <c:pt idx="22751">
                        <c:v>265.42998285708597</c:v>
                      </c:pt>
                      <c:pt idx="22752">
                        <c:v>265.39074158835501</c:v>
                      </c:pt>
                      <c:pt idx="22753">
                        <c:v>265.38377251926403</c:v>
                      </c:pt>
                      <c:pt idx="22754">
                        <c:v>265.37141137516801</c:v>
                      </c:pt>
                      <c:pt idx="22755">
                        <c:v>265.36333636466202</c:v>
                      </c:pt>
                      <c:pt idx="22756">
                        <c:v>265.34502297794398</c:v>
                      </c:pt>
                      <c:pt idx="22757">
                        <c:v>265.33527279365597</c:v>
                      </c:pt>
                      <c:pt idx="22758">
                        <c:v>265.29235957020597</c:v>
                      </c:pt>
                      <c:pt idx="22759">
                        <c:v>265.27555494119002</c:v>
                      </c:pt>
                      <c:pt idx="22760">
                        <c:v>265.26627683763701</c:v>
                      </c:pt>
                      <c:pt idx="22761">
                        <c:v>265.25922399827601</c:v>
                      </c:pt>
                      <c:pt idx="22762">
                        <c:v>265.23538140778197</c:v>
                      </c:pt>
                      <c:pt idx="22763">
                        <c:v>265.227530398819</c:v>
                      </c:pt>
                      <c:pt idx="22764">
                        <c:v>265.22163670704799</c:v>
                      </c:pt>
                      <c:pt idx="22765">
                        <c:v>265.19382334303401</c:v>
                      </c:pt>
                      <c:pt idx="22766">
                        <c:v>265.17862765724601</c:v>
                      </c:pt>
                      <c:pt idx="22767">
                        <c:v>265.152237954594</c:v>
                      </c:pt>
                      <c:pt idx="22768">
                        <c:v>265.11292802601798</c:v>
                      </c:pt>
                      <c:pt idx="22769">
                        <c:v>265.068088827503</c:v>
                      </c:pt>
                      <c:pt idx="22770">
                        <c:v>265.05131979653299</c:v>
                      </c:pt>
                      <c:pt idx="22771">
                        <c:v>264.93312146405299</c:v>
                      </c:pt>
                      <c:pt idx="22772">
                        <c:v>264.90936870114598</c:v>
                      </c:pt>
                      <c:pt idx="22773">
                        <c:v>264.880786629868</c:v>
                      </c:pt>
                      <c:pt idx="22774">
                        <c:v>264.87943811946002</c:v>
                      </c:pt>
                      <c:pt idx="22775">
                        <c:v>264.86907581393598</c:v>
                      </c:pt>
                      <c:pt idx="22776">
                        <c:v>264.86743273471001</c:v>
                      </c:pt>
                      <c:pt idx="22777">
                        <c:v>264.85828028863199</c:v>
                      </c:pt>
                      <c:pt idx="22778">
                        <c:v>264.85158399143103</c:v>
                      </c:pt>
                      <c:pt idx="22779">
                        <c:v>264.85071854554099</c:v>
                      </c:pt>
                      <c:pt idx="22780">
                        <c:v>264.84196912354298</c:v>
                      </c:pt>
                      <c:pt idx="22781">
                        <c:v>264.81645469376502</c:v>
                      </c:pt>
                      <c:pt idx="22782">
                        <c:v>264.76336861993798</c:v>
                      </c:pt>
                      <c:pt idx="22783">
                        <c:v>264.72794230844801</c:v>
                      </c:pt>
                      <c:pt idx="22784">
                        <c:v>264.72404150964701</c:v>
                      </c:pt>
                      <c:pt idx="22785">
                        <c:v>264.69910230551699</c:v>
                      </c:pt>
                      <c:pt idx="22786">
                        <c:v>264.65205978816698</c:v>
                      </c:pt>
                      <c:pt idx="22787">
                        <c:v>264.62042070944398</c:v>
                      </c:pt>
                      <c:pt idx="22788">
                        <c:v>264.59158895189103</c:v>
                      </c:pt>
                      <c:pt idx="22789">
                        <c:v>264.57128814862602</c:v>
                      </c:pt>
                      <c:pt idx="22790">
                        <c:v>264.556828959695</c:v>
                      </c:pt>
                      <c:pt idx="22791">
                        <c:v>264.55297466765899</c:v>
                      </c:pt>
                      <c:pt idx="22792">
                        <c:v>264.53986410507702</c:v>
                      </c:pt>
                      <c:pt idx="22793">
                        <c:v>264.53706902629398</c:v>
                      </c:pt>
                      <c:pt idx="22794">
                        <c:v>264.45205045543702</c:v>
                      </c:pt>
                      <c:pt idx="22795">
                        <c:v>264.38118119196503</c:v>
                      </c:pt>
                      <c:pt idx="22796">
                        <c:v>264.37552400785898</c:v>
                      </c:pt>
                      <c:pt idx="22797">
                        <c:v>264.34775379446597</c:v>
                      </c:pt>
                      <c:pt idx="22798">
                        <c:v>264.23941065565202</c:v>
                      </c:pt>
                      <c:pt idx="22799">
                        <c:v>264.23709489100497</c:v>
                      </c:pt>
                      <c:pt idx="22800">
                        <c:v>264.22064612363499</c:v>
                      </c:pt>
                      <c:pt idx="22801">
                        <c:v>264.21904275269799</c:v>
                      </c:pt>
                      <c:pt idx="22802">
                        <c:v>264.17242834109197</c:v>
                      </c:pt>
                      <c:pt idx="22803">
                        <c:v>264.16995895624001</c:v>
                      </c:pt>
                      <c:pt idx="22804">
                        <c:v>264.140038310676</c:v>
                      </c:pt>
                      <c:pt idx="22805">
                        <c:v>264.11961696468001</c:v>
                      </c:pt>
                      <c:pt idx="22806">
                        <c:v>264.115893437495</c:v>
                      </c:pt>
                      <c:pt idx="22807">
                        <c:v>264.09992492428802</c:v>
                      </c:pt>
                      <c:pt idx="22808">
                        <c:v>264.09431742520297</c:v>
                      </c:pt>
                      <c:pt idx="22809">
                        <c:v>264.081014758923</c:v>
                      </c:pt>
                      <c:pt idx="22810">
                        <c:v>264.00807921436501</c:v>
                      </c:pt>
                      <c:pt idx="22811">
                        <c:v>263.90832771346697</c:v>
                      </c:pt>
                      <c:pt idx="22812">
                        <c:v>263.85730370365201</c:v>
                      </c:pt>
                      <c:pt idx="22813">
                        <c:v>263.83914527400299</c:v>
                      </c:pt>
                      <c:pt idx="22814">
                        <c:v>263.81757626549597</c:v>
                      </c:pt>
                      <c:pt idx="22815">
                        <c:v>263.814428651318</c:v>
                      </c:pt>
                      <c:pt idx="22816">
                        <c:v>263.80951384124501</c:v>
                      </c:pt>
                      <c:pt idx="22817">
                        <c:v>263.685373952578</c:v>
                      </c:pt>
                      <c:pt idx="22818">
                        <c:v>263.68420917047598</c:v>
                      </c:pt>
                      <c:pt idx="22819">
                        <c:v>263.67628482791798</c:v>
                      </c:pt>
                      <c:pt idx="22820">
                        <c:v>263.66954516268999</c:v>
                      </c:pt>
                      <c:pt idx="22821">
                        <c:v>263.66549831187501</c:v>
                      </c:pt>
                      <c:pt idx="22822">
                        <c:v>263.63812634895601</c:v>
                      </c:pt>
                      <c:pt idx="22823">
                        <c:v>263.61483119139098</c:v>
                      </c:pt>
                      <c:pt idx="22824">
                        <c:v>263.59730598016</c:v>
                      </c:pt>
                      <c:pt idx="22825">
                        <c:v>263.57801358234502</c:v>
                      </c:pt>
                      <c:pt idx="22826">
                        <c:v>263.56100544951403</c:v>
                      </c:pt>
                      <c:pt idx="22827">
                        <c:v>263.55555347893397</c:v>
                      </c:pt>
                      <c:pt idx="22828">
                        <c:v>263.53896049016299</c:v>
                      </c:pt>
                      <c:pt idx="22829">
                        <c:v>263.52448917333101</c:v>
                      </c:pt>
                      <c:pt idx="22830">
                        <c:v>263.393843452471</c:v>
                      </c:pt>
                      <c:pt idx="22831">
                        <c:v>263.39127034040303</c:v>
                      </c:pt>
                      <c:pt idx="22832">
                        <c:v>263.39012213951997</c:v>
                      </c:pt>
                      <c:pt idx="22833">
                        <c:v>263.372717633886</c:v>
                      </c:pt>
                      <c:pt idx="22834">
                        <c:v>263.36078577925201</c:v>
                      </c:pt>
                      <c:pt idx="22835">
                        <c:v>263.35157005326198</c:v>
                      </c:pt>
                      <c:pt idx="22836">
                        <c:v>263.32687970107997</c:v>
                      </c:pt>
                      <c:pt idx="22837">
                        <c:v>263.32048939736097</c:v>
                      </c:pt>
                      <c:pt idx="22838">
                        <c:v>263.30221062284801</c:v>
                      </c:pt>
                      <c:pt idx="22839">
                        <c:v>263.29904377177098</c:v>
                      </c:pt>
                      <c:pt idx="22840">
                        <c:v>263.29625846345999</c:v>
                      </c:pt>
                      <c:pt idx="22841">
                        <c:v>263.27306744844202</c:v>
                      </c:pt>
                      <c:pt idx="22842">
                        <c:v>263.262987880021</c:v>
                      </c:pt>
                      <c:pt idx="22843">
                        <c:v>263.24651181402203</c:v>
                      </c:pt>
                      <c:pt idx="22844">
                        <c:v>263.22198458585899</c:v>
                      </c:pt>
                      <c:pt idx="22845">
                        <c:v>263.21832431381199</c:v>
                      </c:pt>
                      <c:pt idx="22846">
                        <c:v>263.17870606603998</c:v>
                      </c:pt>
                      <c:pt idx="22847">
                        <c:v>263.16444911767701</c:v>
                      </c:pt>
                      <c:pt idx="22848">
                        <c:v>263.152873286518</c:v>
                      </c:pt>
                      <c:pt idx="22849">
                        <c:v>263.093415314764</c:v>
                      </c:pt>
                      <c:pt idx="22850">
                        <c:v>263.05885605680299</c:v>
                      </c:pt>
                      <c:pt idx="22851">
                        <c:v>263.02953313135703</c:v>
                      </c:pt>
                      <c:pt idx="22852">
                        <c:v>262.99347659218898</c:v>
                      </c:pt>
                      <c:pt idx="22853">
                        <c:v>262.989112671724</c:v>
                      </c:pt>
                      <c:pt idx="22854">
                        <c:v>262.98703512923299</c:v>
                      </c:pt>
                      <c:pt idx="22855">
                        <c:v>262.94520489936099</c:v>
                      </c:pt>
                      <c:pt idx="22856">
                        <c:v>262.93026211359597</c:v>
                      </c:pt>
                      <c:pt idx="22857">
                        <c:v>262.91736723346202</c:v>
                      </c:pt>
                      <c:pt idx="22858">
                        <c:v>262.86875519722201</c:v>
                      </c:pt>
                      <c:pt idx="22859">
                        <c:v>262.85896313450002</c:v>
                      </c:pt>
                      <c:pt idx="22860">
                        <c:v>262.84502739126498</c:v>
                      </c:pt>
                      <c:pt idx="22861">
                        <c:v>262.83164934701</c:v>
                      </c:pt>
                      <c:pt idx="22862">
                        <c:v>262.82806662480601</c:v>
                      </c:pt>
                      <c:pt idx="22863">
                        <c:v>262.80225647733698</c:v>
                      </c:pt>
                      <c:pt idx="22864">
                        <c:v>262.78177273785599</c:v>
                      </c:pt>
                      <c:pt idx="22865">
                        <c:v>262.7345174102</c:v>
                      </c:pt>
                      <c:pt idx="22866">
                        <c:v>262.68657411040903</c:v>
                      </c:pt>
                      <c:pt idx="22867">
                        <c:v>262.611358576687</c:v>
                      </c:pt>
                      <c:pt idx="22868">
                        <c:v>262.61030961725498</c:v>
                      </c:pt>
                      <c:pt idx="22869">
                        <c:v>262.58924878377502</c:v>
                      </c:pt>
                      <c:pt idx="22870">
                        <c:v>262.58115045896398</c:v>
                      </c:pt>
                      <c:pt idx="22871">
                        <c:v>262.58028137001702</c:v>
                      </c:pt>
                      <c:pt idx="22872">
                        <c:v>262.54637481195499</c:v>
                      </c:pt>
                      <c:pt idx="22873">
                        <c:v>262.54007730174101</c:v>
                      </c:pt>
                      <c:pt idx="22874">
                        <c:v>262.53505200316999</c:v>
                      </c:pt>
                      <c:pt idx="22875">
                        <c:v>262.52046937307</c:v>
                      </c:pt>
                      <c:pt idx="22876">
                        <c:v>262.51436225632898</c:v>
                      </c:pt>
                      <c:pt idx="22877">
                        <c:v>262.50636927186702</c:v>
                      </c:pt>
                      <c:pt idx="22878">
                        <c:v>262.45637747865499</c:v>
                      </c:pt>
                      <c:pt idx="22879">
                        <c:v>262.44924479638001</c:v>
                      </c:pt>
                      <c:pt idx="22880">
                        <c:v>262.44842654910502</c:v>
                      </c:pt>
                      <c:pt idx="22881">
                        <c:v>262.37027597364602</c:v>
                      </c:pt>
                      <c:pt idx="22882">
                        <c:v>262.34413829690601</c:v>
                      </c:pt>
                      <c:pt idx="22883">
                        <c:v>262.34267060800897</c:v>
                      </c:pt>
                      <c:pt idx="22884">
                        <c:v>262.33746318478802</c:v>
                      </c:pt>
                      <c:pt idx="22885">
                        <c:v>262.33118915590302</c:v>
                      </c:pt>
                      <c:pt idx="22886">
                        <c:v>262.24135906918002</c:v>
                      </c:pt>
                      <c:pt idx="22887">
                        <c:v>262.23972065206101</c:v>
                      </c:pt>
                      <c:pt idx="22888">
                        <c:v>262.20606599441402</c:v>
                      </c:pt>
                      <c:pt idx="22889">
                        <c:v>262.19650438493699</c:v>
                      </c:pt>
                      <c:pt idx="22890">
                        <c:v>262.19088059513302</c:v>
                      </c:pt>
                      <c:pt idx="22891">
                        <c:v>262.16629859475</c:v>
                      </c:pt>
                      <c:pt idx="22892">
                        <c:v>262.14042880340901</c:v>
                      </c:pt>
                      <c:pt idx="22893">
                        <c:v>262.12720595925401</c:v>
                      </c:pt>
                      <c:pt idx="22894">
                        <c:v>262.122971388591</c:v>
                      </c:pt>
                      <c:pt idx="22895">
                        <c:v>262.109144945406</c:v>
                      </c:pt>
                      <c:pt idx="22896">
                        <c:v>262.09335913336503</c:v>
                      </c:pt>
                      <c:pt idx="22897">
                        <c:v>262.08630107700498</c:v>
                      </c:pt>
                      <c:pt idx="22898">
                        <c:v>262.064858643148</c:v>
                      </c:pt>
                      <c:pt idx="22899">
                        <c:v>262.00095762615501</c:v>
                      </c:pt>
                      <c:pt idx="22900">
                        <c:v>261.992494064928</c:v>
                      </c:pt>
                      <c:pt idx="22901">
                        <c:v>261.93040589657699</c:v>
                      </c:pt>
                      <c:pt idx="22902">
                        <c:v>261.90149998801598</c:v>
                      </c:pt>
                      <c:pt idx="22903">
                        <c:v>261.83089273028099</c:v>
                      </c:pt>
                      <c:pt idx="22904">
                        <c:v>261.80236167948198</c:v>
                      </c:pt>
                      <c:pt idx="22905">
                        <c:v>261.751147707028</c:v>
                      </c:pt>
                      <c:pt idx="22906">
                        <c:v>261.74930728933202</c:v>
                      </c:pt>
                      <c:pt idx="22907">
                        <c:v>261.65934304260702</c:v>
                      </c:pt>
                      <c:pt idx="22908">
                        <c:v>261.64744424600002</c:v>
                      </c:pt>
                      <c:pt idx="22909">
                        <c:v>261.61625446730199</c:v>
                      </c:pt>
                      <c:pt idx="22910">
                        <c:v>261.59882111181298</c:v>
                      </c:pt>
                      <c:pt idx="22911">
                        <c:v>261.58936615462898</c:v>
                      </c:pt>
                      <c:pt idx="22912">
                        <c:v>261.57732004043902</c:v>
                      </c:pt>
                      <c:pt idx="22913">
                        <c:v>261.56762521488503</c:v>
                      </c:pt>
                      <c:pt idx="22914">
                        <c:v>261.553576065801</c:v>
                      </c:pt>
                      <c:pt idx="22915">
                        <c:v>261.51959973493001</c:v>
                      </c:pt>
                      <c:pt idx="22916">
                        <c:v>261.50023491182901</c:v>
                      </c:pt>
                      <c:pt idx="22917">
                        <c:v>261.45169359989598</c:v>
                      </c:pt>
                      <c:pt idx="22918">
                        <c:v>261.42889812048799</c:v>
                      </c:pt>
                      <c:pt idx="22919">
                        <c:v>261.42270970134598</c:v>
                      </c:pt>
                      <c:pt idx="22920">
                        <c:v>261.41585553498402</c:v>
                      </c:pt>
                      <c:pt idx="22921">
                        <c:v>261.41577313801298</c:v>
                      </c:pt>
                      <c:pt idx="22922">
                        <c:v>261.40479167353601</c:v>
                      </c:pt>
                      <c:pt idx="22923">
                        <c:v>261.39060912900999</c:v>
                      </c:pt>
                      <c:pt idx="22924">
                        <c:v>261.32140355427498</c:v>
                      </c:pt>
                      <c:pt idx="22925">
                        <c:v>261.28273072057198</c:v>
                      </c:pt>
                      <c:pt idx="22926">
                        <c:v>261.24363995662901</c:v>
                      </c:pt>
                      <c:pt idx="22927">
                        <c:v>261.18679634058401</c:v>
                      </c:pt>
                      <c:pt idx="22928">
                        <c:v>261.17164905100998</c:v>
                      </c:pt>
                      <c:pt idx="22929">
                        <c:v>261.169341156141</c:v>
                      </c:pt>
                      <c:pt idx="22930">
                        <c:v>261.16546907231401</c:v>
                      </c:pt>
                      <c:pt idx="22931">
                        <c:v>261.164701832601</c:v>
                      </c:pt>
                      <c:pt idx="22932">
                        <c:v>261.14763232285298</c:v>
                      </c:pt>
                      <c:pt idx="22933">
                        <c:v>261.09969335686498</c:v>
                      </c:pt>
                      <c:pt idx="22934">
                        <c:v>261.08470036554502</c:v>
                      </c:pt>
                      <c:pt idx="22935">
                        <c:v>261.07783089964897</c:v>
                      </c:pt>
                      <c:pt idx="22936">
                        <c:v>261.06810665548397</c:v>
                      </c:pt>
                      <c:pt idx="22937">
                        <c:v>261.04772034279398</c:v>
                      </c:pt>
                      <c:pt idx="22938">
                        <c:v>261.02312834348601</c:v>
                      </c:pt>
                      <c:pt idx="22939">
                        <c:v>261.01648732307598</c:v>
                      </c:pt>
                      <c:pt idx="22940">
                        <c:v>260.99343763140899</c:v>
                      </c:pt>
                      <c:pt idx="22941">
                        <c:v>260.98484088380502</c:v>
                      </c:pt>
                      <c:pt idx="22942">
                        <c:v>260.93949515987299</c:v>
                      </c:pt>
                      <c:pt idx="22943">
                        <c:v>260.93795438922399</c:v>
                      </c:pt>
                      <c:pt idx="22944">
                        <c:v>260.904951317398</c:v>
                      </c:pt>
                      <c:pt idx="22945">
                        <c:v>260.82170618088202</c:v>
                      </c:pt>
                      <c:pt idx="22946">
                        <c:v>260.80741911049302</c:v>
                      </c:pt>
                      <c:pt idx="22947">
                        <c:v>260.80593822655902</c:v>
                      </c:pt>
                      <c:pt idx="22948">
                        <c:v>260.79170855518998</c:v>
                      </c:pt>
                      <c:pt idx="22949">
                        <c:v>260.77993997137702</c:v>
                      </c:pt>
                      <c:pt idx="22950">
                        <c:v>260.735366959403</c:v>
                      </c:pt>
                      <c:pt idx="22951">
                        <c:v>260.70727317193598</c:v>
                      </c:pt>
                      <c:pt idx="22952">
                        <c:v>260.68662373794598</c:v>
                      </c:pt>
                      <c:pt idx="22953">
                        <c:v>260.64459975850099</c:v>
                      </c:pt>
                      <c:pt idx="22954">
                        <c:v>260.58904223953903</c:v>
                      </c:pt>
                      <c:pt idx="22955">
                        <c:v>260.56957532009801</c:v>
                      </c:pt>
                      <c:pt idx="22956">
                        <c:v>260.54684288239298</c:v>
                      </c:pt>
                      <c:pt idx="22957">
                        <c:v>260.54184379721102</c:v>
                      </c:pt>
                      <c:pt idx="22958">
                        <c:v>260.50043292664901</c:v>
                      </c:pt>
                      <c:pt idx="22959">
                        <c:v>260.37909876401801</c:v>
                      </c:pt>
                      <c:pt idx="22960">
                        <c:v>260.34773301398201</c:v>
                      </c:pt>
                      <c:pt idx="22961">
                        <c:v>260.27405506160602</c:v>
                      </c:pt>
                      <c:pt idx="22962">
                        <c:v>260.25278821955101</c:v>
                      </c:pt>
                      <c:pt idx="22963">
                        <c:v>260.23253478782698</c:v>
                      </c:pt>
                      <c:pt idx="22964">
                        <c:v>260.21547971462201</c:v>
                      </c:pt>
                      <c:pt idx="22965">
                        <c:v>260.21513915851398</c:v>
                      </c:pt>
                      <c:pt idx="22966">
                        <c:v>260.21401491489598</c:v>
                      </c:pt>
                      <c:pt idx="22967">
                        <c:v>260.15373762637</c:v>
                      </c:pt>
                      <c:pt idx="22968">
                        <c:v>260.14494403220999</c:v>
                      </c:pt>
                      <c:pt idx="22969">
                        <c:v>260.10723769549099</c:v>
                      </c:pt>
                      <c:pt idx="22970">
                        <c:v>260.09409257365701</c:v>
                      </c:pt>
                      <c:pt idx="22971">
                        <c:v>260.05692792783299</c:v>
                      </c:pt>
                      <c:pt idx="22972">
                        <c:v>260.027228751422</c:v>
                      </c:pt>
                      <c:pt idx="22973">
                        <c:v>260.01201315426999</c:v>
                      </c:pt>
                      <c:pt idx="22974">
                        <c:v>259.99809235791997</c:v>
                      </c:pt>
                      <c:pt idx="22975">
                        <c:v>259.97507993031797</c:v>
                      </c:pt>
                      <c:pt idx="22976">
                        <c:v>259.93446302305301</c:v>
                      </c:pt>
                      <c:pt idx="22977">
                        <c:v>259.88588782994901</c:v>
                      </c:pt>
                      <c:pt idx="22978">
                        <c:v>259.87692631623401</c:v>
                      </c:pt>
                      <c:pt idx="22979">
                        <c:v>259.82369647858297</c:v>
                      </c:pt>
                      <c:pt idx="22980">
                        <c:v>259.78583905374001</c:v>
                      </c:pt>
                      <c:pt idx="22981">
                        <c:v>259.745711243583</c:v>
                      </c:pt>
                      <c:pt idx="22982">
                        <c:v>259.71277212828301</c:v>
                      </c:pt>
                      <c:pt idx="22983">
                        <c:v>259.645423209809</c:v>
                      </c:pt>
                      <c:pt idx="22984">
                        <c:v>259.62283141336098</c:v>
                      </c:pt>
                      <c:pt idx="22985">
                        <c:v>259.60816427425198</c:v>
                      </c:pt>
                      <c:pt idx="22986">
                        <c:v>259.59236207880201</c:v>
                      </c:pt>
                      <c:pt idx="22987">
                        <c:v>259.586132984676</c:v>
                      </c:pt>
                      <c:pt idx="22988">
                        <c:v>259.55242868528097</c:v>
                      </c:pt>
                      <c:pt idx="22989">
                        <c:v>259.53722456589497</c:v>
                      </c:pt>
                      <c:pt idx="22990">
                        <c:v>259.48641102570298</c:v>
                      </c:pt>
                      <c:pt idx="22991">
                        <c:v>259.48477287198398</c:v>
                      </c:pt>
                      <c:pt idx="22992">
                        <c:v>259.38783872498499</c:v>
                      </c:pt>
                      <c:pt idx="22993">
                        <c:v>259.26615682499602</c:v>
                      </c:pt>
                      <c:pt idx="22994">
                        <c:v>259.26439115386501</c:v>
                      </c:pt>
                      <c:pt idx="22995">
                        <c:v>259.244544119468</c:v>
                      </c:pt>
                      <c:pt idx="22996">
                        <c:v>259.23963286690901</c:v>
                      </c:pt>
                      <c:pt idx="22997">
                        <c:v>259.17265471657799</c:v>
                      </c:pt>
                      <c:pt idx="22998">
                        <c:v>259.14843405404201</c:v>
                      </c:pt>
                      <c:pt idx="22999">
                        <c:v>259.14050244574599</c:v>
                      </c:pt>
                      <c:pt idx="23000">
                        <c:v>259.039585131097</c:v>
                      </c:pt>
                      <c:pt idx="23001">
                        <c:v>259.01300887379398</c:v>
                      </c:pt>
                      <c:pt idx="23002">
                        <c:v>258.99090244562899</c:v>
                      </c:pt>
                      <c:pt idx="23003">
                        <c:v>258.97294169314</c:v>
                      </c:pt>
                      <c:pt idx="23004">
                        <c:v>258.95966510439098</c:v>
                      </c:pt>
                      <c:pt idx="23005">
                        <c:v>258.95654419877502</c:v>
                      </c:pt>
                      <c:pt idx="23006">
                        <c:v>258.92843559661998</c:v>
                      </c:pt>
                      <c:pt idx="23007">
                        <c:v>258.83860316263298</c:v>
                      </c:pt>
                      <c:pt idx="23008">
                        <c:v>258.81604983368698</c:v>
                      </c:pt>
                      <c:pt idx="23009">
                        <c:v>258.811982740323</c:v>
                      </c:pt>
                      <c:pt idx="23010">
                        <c:v>258.78038040936099</c:v>
                      </c:pt>
                      <c:pt idx="23011">
                        <c:v>258.66449947625699</c:v>
                      </c:pt>
                      <c:pt idx="23012">
                        <c:v>258.664308196994</c:v>
                      </c:pt>
                      <c:pt idx="23013">
                        <c:v>258.63206539809198</c:v>
                      </c:pt>
                      <c:pt idx="23014">
                        <c:v>258.62068465815798</c:v>
                      </c:pt>
                      <c:pt idx="23015">
                        <c:v>258.61838085039</c:v>
                      </c:pt>
                      <c:pt idx="23016">
                        <c:v>258.610504459742</c:v>
                      </c:pt>
                      <c:pt idx="23017">
                        <c:v>258.60988106214398</c:v>
                      </c:pt>
                      <c:pt idx="23018">
                        <c:v>258.60548317154002</c:v>
                      </c:pt>
                      <c:pt idx="23019">
                        <c:v>258.593898920068</c:v>
                      </c:pt>
                      <c:pt idx="23020">
                        <c:v>258.59386832742899</c:v>
                      </c:pt>
                      <c:pt idx="23021">
                        <c:v>258.56508150890801</c:v>
                      </c:pt>
                      <c:pt idx="23022">
                        <c:v>258.47892323454897</c:v>
                      </c:pt>
                      <c:pt idx="23023">
                        <c:v>258.35294955996</c:v>
                      </c:pt>
                      <c:pt idx="23024">
                        <c:v>258.349546894676</c:v>
                      </c:pt>
                      <c:pt idx="23025">
                        <c:v>258.345685727545</c:v>
                      </c:pt>
                      <c:pt idx="23026">
                        <c:v>258.339678267382</c:v>
                      </c:pt>
                      <c:pt idx="23027">
                        <c:v>258.31582955662202</c:v>
                      </c:pt>
                      <c:pt idx="23028">
                        <c:v>258.31095473196501</c:v>
                      </c:pt>
                      <c:pt idx="23029">
                        <c:v>258.29568308087897</c:v>
                      </c:pt>
                      <c:pt idx="23030">
                        <c:v>258.22410101039998</c:v>
                      </c:pt>
                      <c:pt idx="23031">
                        <c:v>258.18144705487902</c:v>
                      </c:pt>
                      <c:pt idx="23032">
                        <c:v>258.17651625861703</c:v>
                      </c:pt>
                      <c:pt idx="23033">
                        <c:v>258.16871106061001</c:v>
                      </c:pt>
                      <c:pt idx="23034">
                        <c:v>258.09419124294402</c:v>
                      </c:pt>
                      <c:pt idx="23035">
                        <c:v>258.08748795600798</c:v>
                      </c:pt>
                      <c:pt idx="23036">
                        <c:v>258.06728903716902</c:v>
                      </c:pt>
                      <c:pt idx="23037">
                        <c:v>258.06464557063202</c:v>
                      </c:pt>
                      <c:pt idx="23038">
                        <c:v>258.01717863736201</c:v>
                      </c:pt>
                      <c:pt idx="23039">
                        <c:v>258.00400425745897</c:v>
                      </c:pt>
                      <c:pt idx="23040">
                        <c:v>257.99197510305299</c:v>
                      </c:pt>
                      <c:pt idx="23041">
                        <c:v>257.97087478864199</c:v>
                      </c:pt>
                      <c:pt idx="23042">
                        <c:v>257.909599016399</c:v>
                      </c:pt>
                      <c:pt idx="23043">
                        <c:v>257.85316365416099</c:v>
                      </c:pt>
                      <c:pt idx="23044">
                        <c:v>257.83733097160302</c:v>
                      </c:pt>
                      <c:pt idx="23045">
                        <c:v>257.814498991991</c:v>
                      </c:pt>
                      <c:pt idx="23046">
                        <c:v>257.75371539984701</c:v>
                      </c:pt>
                      <c:pt idx="23047">
                        <c:v>257.74131575582601</c:v>
                      </c:pt>
                      <c:pt idx="23048">
                        <c:v>257.71734331927399</c:v>
                      </c:pt>
                      <c:pt idx="23049">
                        <c:v>257.71456772214998</c:v>
                      </c:pt>
                      <c:pt idx="23050">
                        <c:v>257.71292135631597</c:v>
                      </c:pt>
                      <c:pt idx="23051">
                        <c:v>257.68232130406102</c:v>
                      </c:pt>
                      <c:pt idx="23052">
                        <c:v>257.65742631621998</c:v>
                      </c:pt>
                      <c:pt idx="23053">
                        <c:v>257.626475205688</c:v>
                      </c:pt>
                      <c:pt idx="23054">
                        <c:v>257.59511511716801</c:v>
                      </c:pt>
                      <c:pt idx="23055">
                        <c:v>257.56009120878099</c:v>
                      </c:pt>
                      <c:pt idx="23056">
                        <c:v>257.54165814758898</c:v>
                      </c:pt>
                      <c:pt idx="23057">
                        <c:v>257.51819748336101</c:v>
                      </c:pt>
                      <c:pt idx="23058">
                        <c:v>257.49929729705201</c:v>
                      </c:pt>
                      <c:pt idx="23059">
                        <c:v>257.48337185379103</c:v>
                      </c:pt>
                      <c:pt idx="23060">
                        <c:v>257.48216582438801</c:v>
                      </c:pt>
                      <c:pt idx="23061">
                        <c:v>257.42684779356</c:v>
                      </c:pt>
                      <c:pt idx="23062">
                        <c:v>257.41381001688001</c:v>
                      </c:pt>
                      <c:pt idx="23063">
                        <c:v>257.40548139121302</c:v>
                      </c:pt>
                      <c:pt idx="23064">
                        <c:v>257.39919772363299</c:v>
                      </c:pt>
                      <c:pt idx="23065">
                        <c:v>257.36752989316199</c:v>
                      </c:pt>
                      <c:pt idx="23066">
                        <c:v>257.298619343562</c:v>
                      </c:pt>
                      <c:pt idx="23067">
                        <c:v>257.29265603656199</c:v>
                      </c:pt>
                      <c:pt idx="23068">
                        <c:v>257.22691594757401</c:v>
                      </c:pt>
                      <c:pt idx="23069">
                        <c:v>257.177804024907</c:v>
                      </c:pt>
                      <c:pt idx="23070">
                        <c:v>257.15399163164</c:v>
                      </c:pt>
                      <c:pt idx="23071">
                        <c:v>257.137199320077</c:v>
                      </c:pt>
                      <c:pt idx="23072">
                        <c:v>257.004091241975</c:v>
                      </c:pt>
                      <c:pt idx="23073">
                        <c:v>257.00274410201598</c:v>
                      </c:pt>
                      <c:pt idx="23074">
                        <c:v>257.00185222533099</c:v>
                      </c:pt>
                      <c:pt idx="23075">
                        <c:v>256.994996116621</c:v>
                      </c:pt>
                      <c:pt idx="23076">
                        <c:v>256.94473257414802</c:v>
                      </c:pt>
                      <c:pt idx="23077">
                        <c:v>256.85549190316499</c:v>
                      </c:pt>
                      <c:pt idx="23078">
                        <c:v>256.852710984841</c:v>
                      </c:pt>
                      <c:pt idx="23079">
                        <c:v>256.78948248612801</c:v>
                      </c:pt>
                      <c:pt idx="23080">
                        <c:v>256.765279088451</c:v>
                      </c:pt>
                      <c:pt idx="23081">
                        <c:v>256.63082094632301</c:v>
                      </c:pt>
                      <c:pt idx="23082">
                        <c:v>256.60981397349701</c:v>
                      </c:pt>
                      <c:pt idx="23083">
                        <c:v>256.60542034285999</c:v>
                      </c:pt>
                      <c:pt idx="23084">
                        <c:v>256.58637825037403</c:v>
                      </c:pt>
                      <c:pt idx="23085">
                        <c:v>256.563404486487</c:v>
                      </c:pt>
                      <c:pt idx="23086">
                        <c:v>256.56199786709999</c:v>
                      </c:pt>
                      <c:pt idx="23087">
                        <c:v>256.52561550793803</c:v>
                      </c:pt>
                      <c:pt idx="23088">
                        <c:v>256.49965394758698</c:v>
                      </c:pt>
                      <c:pt idx="23089">
                        <c:v>256.49499748029899</c:v>
                      </c:pt>
                      <c:pt idx="23090">
                        <c:v>256.49183181547801</c:v>
                      </c:pt>
                      <c:pt idx="23091">
                        <c:v>256.49079925196099</c:v>
                      </c:pt>
                      <c:pt idx="23092">
                        <c:v>256.468970099469</c:v>
                      </c:pt>
                      <c:pt idx="23093">
                        <c:v>256.454639957052</c:v>
                      </c:pt>
                      <c:pt idx="23094">
                        <c:v>256.42938016207398</c:v>
                      </c:pt>
                      <c:pt idx="23095">
                        <c:v>256.42363917242102</c:v>
                      </c:pt>
                      <c:pt idx="23096">
                        <c:v>256.40194049242098</c:v>
                      </c:pt>
                      <c:pt idx="23097">
                        <c:v>256.36083620867998</c:v>
                      </c:pt>
                      <c:pt idx="23098">
                        <c:v>256.35759699860898</c:v>
                      </c:pt>
                      <c:pt idx="23099">
                        <c:v>256.35085246154</c:v>
                      </c:pt>
                      <c:pt idx="23100">
                        <c:v>256.29386725944698</c:v>
                      </c:pt>
                      <c:pt idx="23101">
                        <c:v>256.223830203494</c:v>
                      </c:pt>
                      <c:pt idx="23102">
                        <c:v>256.20039275291703</c:v>
                      </c:pt>
                      <c:pt idx="23103">
                        <c:v>256.15795270660902</c:v>
                      </c:pt>
                      <c:pt idx="23104">
                        <c:v>256.15410850420699</c:v>
                      </c:pt>
                      <c:pt idx="23105">
                        <c:v>256.01231713105199</c:v>
                      </c:pt>
                      <c:pt idx="23106">
                        <c:v>255.93919944476599</c:v>
                      </c:pt>
                      <c:pt idx="23107">
                        <c:v>255.93762538960101</c:v>
                      </c:pt>
                      <c:pt idx="23108">
                        <c:v>255.89421204507201</c:v>
                      </c:pt>
                      <c:pt idx="23109">
                        <c:v>255.86122974298399</c:v>
                      </c:pt>
                      <c:pt idx="23110">
                        <c:v>255.852948931317</c:v>
                      </c:pt>
                      <c:pt idx="23111">
                        <c:v>255.77523798646499</c:v>
                      </c:pt>
                      <c:pt idx="23112">
                        <c:v>255.76065306170599</c:v>
                      </c:pt>
                      <c:pt idx="23113">
                        <c:v>255.75668075110201</c:v>
                      </c:pt>
                      <c:pt idx="23114">
                        <c:v>255.71081535007301</c:v>
                      </c:pt>
                      <c:pt idx="23115">
                        <c:v>255.70792738556401</c:v>
                      </c:pt>
                      <c:pt idx="23116">
                        <c:v>255.68774001546399</c:v>
                      </c:pt>
                      <c:pt idx="23117">
                        <c:v>255.683109125122</c:v>
                      </c:pt>
                      <c:pt idx="23118">
                        <c:v>255.67156524281</c:v>
                      </c:pt>
                      <c:pt idx="23119">
                        <c:v>255.61013799239399</c:v>
                      </c:pt>
                      <c:pt idx="23120">
                        <c:v>255.597775339381</c:v>
                      </c:pt>
                      <c:pt idx="23121">
                        <c:v>255.55047673427401</c:v>
                      </c:pt>
                      <c:pt idx="23122">
                        <c:v>255.53458693836399</c:v>
                      </c:pt>
                      <c:pt idx="23123">
                        <c:v>255.50731861131899</c:v>
                      </c:pt>
                      <c:pt idx="23124">
                        <c:v>255.48262212733201</c:v>
                      </c:pt>
                      <c:pt idx="23125">
                        <c:v>255.48093161790399</c:v>
                      </c:pt>
                      <c:pt idx="23126">
                        <c:v>255.46950601752499</c:v>
                      </c:pt>
                      <c:pt idx="23127">
                        <c:v>255.465379923814</c:v>
                      </c:pt>
                      <c:pt idx="23128">
                        <c:v>255.35230078905499</c:v>
                      </c:pt>
                      <c:pt idx="23129">
                        <c:v>255.34027870419899</c:v>
                      </c:pt>
                      <c:pt idx="23130">
                        <c:v>255.338735708813</c:v>
                      </c:pt>
                      <c:pt idx="23131">
                        <c:v>255.327654235214</c:v>
                      </c:pt>
                      <c:pt idx="23132">
                        <c:v>255.32312258123301</c:v>
                      </c:pt>
                      <c:pt idx="23133">
                        <c:v>255.22744122299699</c:v>
                      </c:pt>
                      <c:pt idx="23134">
                        <c:v>255.22720265717601</c:v>
                      </c:pt>
                      <c:pt idx="23135">
                        <c:v>255.201545672691</c:v>
                      </c:pt>
                      <c:pt idx="23136">
                        <c:v>255.197849120375</c:v>
                      </c:pt>
                      <c:pt idx="23137">
                        <c:v>255.114753881203</c:v>
                      </c:pt>
                      <c:pt idx="23138">
                        <c:v>255.10309573074201</c:v>
                      </c:pt>
                      <c:pt idx="23139">
                        <c:v>255.07884787274699</c:v>
                      </c:pt>
                      <c:pt idx="23140">
                        <c:v>255.0347606519</c:v>
                      </c:pt>
                      <c:pt idx="23141">
                        <c:v>254.99628908739101</c:v>
                      </c:pt>
                      <c:pt idx="23142">
                        <c:v>254.97735171027901</c:v>
                      </c:pt>
                      <c:pt idx="23143">
                        <c:v>254.921718678948</c:v>
                      </c:pt>
                      <c:pt idx="23144">
                        <c:v>254.90254134782899</c:v>
                      </c:pt>
                      <c:pt idx="23145">
                        <c:v>254.841471053368</c:v>
                      </c:pt>
                      <c:pt idx="23146">
                        <c:v>254.818954097779</c:v>
                      </c:pt>
                      <c:pt idx="23147">
                        <c:v>254.790749041108</c:v>
                      </c:pt>
                      <c:pt idx="23148">
                        <c:v>254.77606399572699</c:v>
                      </c:pt>
                      <c:pt idx="23149">
                        <c:v>254.75340695164101</c:v>
                      </c:pt>
                      <c:pt idx="23150">
                        <c:v>254.736978646392</c:v>
                      </c:pt>
                      <c:pt idx="23151">
                        <c:v>254.693891661614</c:v>
                      </c:pt>
                      <c:pt idx="23152">
                        <c:v>254.62902501566199</c:v>
                      </c:pt>
                      <c:pt idx="23153">
                        <c:v>254.58079027455801</c:v>
                      </c:pt>
                      <c:pt idx="23154">
                        <c:v>254.575382697658</c:v>
                      </c:pt>
                      <c:pt idx="23155">
                        <c:v>254.548405575386</c:v>
                      </c:pt>
                      <c:pt idx="23156">
                        <c:v>254.54773746906699</c:v>
                      </c:pt>
                      <c:pt idx="23157">
                        <c:v>254.52842243061099</c:v>
                      </c:pt>
                      <c:pt idx="23158">
                        <c:v>254.51094346008401</c:v>
                      </c:pt>
                      <c:pt idx="23159">
                        <c:v>254.49125299917199</c:v>
                      </c:pt>
                      <c:pt idx="23160">
                        <c:v>254.479899145118</c:v>
                      </c:pt>
                      <c:pt idx="23161">
                        <c:v>254.435234696761</c:v>
                      </c:pt>
                      <c:pt idx="23162">
                        <c:v>254.43471281211501</c:v>
                      </c:pt>
                      <c:pt idx="23163">
                        <c:v>254.42702259066999</c:v>
                      </c:pt>
                      <c:pt idx="23164">
                        <c:v>254.37516745400299</c:v>
                      </c:pt>
                      <c:pt idx="23165">
                        <c:v>254.37137574739199</c:v>
                      </c:pt>
                      <c:pt idx="23166">
                        <c:v>254.33810050486099</c:v>
                      </c:pt>
                      <c:pt idx="23167">
                        <c:v>254.27359977261901</c:v>
                      </c:pt>
                      <c:pt idx="23168">
                        <c:v>254.21977752616999</c:v>
                      </c:pt>
                      <c:pt idx="23169">
                        <c:v>254.18978765959</c:v>
                      </c:pt>
                      <c:pt idx="23170">
                        <c:v>254.16342157975001</c:v>
                      </c:pt>
                      <c:pt idx="23171">
                        <c:v>254.140293436901</c:v>
                      </c:pt>
                      <c:pt idx="23172">
                        <c:v>254.11721892399399</c:v>
                      </c:pt>
                      <c:pt idx="23173">
                        <c:v>254.111974150999</c:v>
                      </c:pt>
                      <c:pt idx="23174">
                        <c:v>254.10520755881399</c:v>
                      </c:pt>
                      <c:pt idx="23175">
                        <c:v>254.096472980295</c:v>
                      </c:pt>
                      <c:pt idx="23176">
                        <c:v>254.09573619526199</c:v>
                      </c:pt>
                      <c:pt idx="23177">
                        <c:v>254.078612167275</c:v>
                      </c:pt>
                      <c:pt idx="23178">
                        <c:v>254.05257556235799</c:v>
                      </c:pt>
                      <c:pt idx="23179">
                        <c:v>254.00657891236199</c:v>
                      </c:pt>
                      <c:pt idx="23180">
                        <c:v>253.99522005618499</c:v>
                      </c:pt>
                      <c:pt idx="23181">
                        <c:v>253.956459481537</c:v>
                      </c:pt>
                      <c:pt idx="23182">
                        <c:v>253.95383376821101</c:v>
                      </c:pt>
                      <c:pt idx="23183">
                        <c:v>253.95339460953599</c:v>
                      </c:pt>
                      <c:pt idx="23184">
                        <c:v>253.950443316991</c:v>
                      </c:pt>
                      <c:pt idx="23185">
                        <c:v>253.915593145651</c:v>
                      </c:pt>
                      <c:pt idx="23186">
                        <c:v>253.90526666857201</c:v>
                      </c:pt>
                      <c:pt idx="23187">
                        <c:v>253.90478712214099</c:v>
                      </c:pt>
                      <c:pt idx="23188">
                        <c:v>253.85030005147701</c:v>
                      </c:pt>
                      <c:pt idx="23189">
                        <c:v>253.82508689129199</c:v>
                      </c:pt>
                      <c:pt idx="23190">
                        <c:v>253.80197536292999</c:v>
                      </c:pt>
                      <c:pt idx="23191">
                        <c:v>253.78859692844699</c:v>
                      </c:pt>
                      <c:pt idx="23192">
                        <c:v>253.757526371929</c:v>
                      </c:pt>
                      <c:pt idx="23193">
                        <c:v>253.75109039433701</c:v>
                      </c:pt>
                      <c:pt idx="23194">
                        <c:v>253.68251431081899</c:v>
                      </c:pt>
                      <c:pt idx="23195">
                        <c:v>253.63872962181199</c:v>
                      </c:pt>
                      <c:pt idx="23196">
                        <c:v>253.63047793509199</c:v>
                      </c:pt>
                      <c:pt idx="23197">
                        <c:v>253.58847808196899</c:v>
                      </c:pt>
                      <c:pt idx="23198">
                        <c:v>253.57812734539601</c:v>
                      </c:pt>
                      <c:pt idx="23199">
                        <c:v>253.577320398116</c:v>
                      </c:pt>
                      <c:pt idx="23200">
                        <c:v>253.56464516368899</c:v>
                      </c:pt>
                      <c:pt idx="23201">
                        <c:v>253.564366076678</c:v>
                      </c:pt>
                      <c:pt idx="23202">
                        <c:v>253.53946775991699</c:v>
                      </c:pt>
                      <c:pt idx="23203">
                        <c:v>253.471062554615</c:v>
                      </c:pt>
                      <c:pt idx="23204">
                        <c:v>253.44646806662601</c:v>
                      </c:pt>
                      <c:pt idx="23205">
                        <c:v>253.357077741936</c:v>
                      </c:pt>
                      <c:pt idx="23206">
                        <c:v>253.32906644538301</c:v>
                      </c:pt>
                      <c:pt idx="23207">
                        <c:v>253.20297007380501</c:v>
                      </c:pt>
                      <c:pt idx="23208">
                        <c:v>253.163945257054</c:v>
                      </c:pt>
                      <c:pt idx="23209">
                        <c:v>253.16200900017699</c:v>
                      </c:pt>
                      <c:pt idx="23210">
                        <c:v>253.14115726278899</c:v>
                      </c:pt>
                      <c:pt idx="23211">
                        <c:v>253.13616351944799</c:v>
                      </c:pt>
                      <c:pt idx="23212">
                        <c:v>253.11438498371299</c:v>
                      </c:pt>
                      <c:pt idx="23213">
                        <c:v>253.11423906686801</c:v>
                      </c:pt>
                      <c:pt idx="23214">
                        <c:v>253.080029186611</c:v>
                      </c:pt>
                      <c:pt idx="23215">
                        <c:v>253.06994702341899</c:v>
                      </c:pt>
                      <c:pt idx="23216">
                        <c:v>252.95805025553099</c:v>
                      </c:pt>
                      <c:pt idx="23217">
                        <c:v>252.910863453144</c:v>
                      </c:pt>
                      <c:pt idx="23218">
                        <c:v>252.82827728952401</c:v>
                      </c:pt>
                      <c:pt idx="23219">
                        <c:v>252.822692996244</c:v>
                      </c:pt>
                      <c:pt idx="23220">
                        <c:v>252.81204145324301</c:v>
                      </c:pt>
                      <c:pt idx="23221">
                        <c:v>252.787601190461</c:v>
                      </c:pt>
                      <c:pt idx="23222">
                        <c:v>252.723038857201</c:v>
                      </c:pt>
                      <c:pt idx="23223">
                        <c:v>252.61460641185499</c:v>
                      </c:pt>
                      <c:pt idx="23224">
                        <c:v>252.581815492522</c:v>
                      </c:pt>
                      <c:pt idx="23225">
                        <c:v>252.46796135282801</c:v>
                      </c:pt>
                      <c:pt idx="23226">
                        <c:v>252.441387822455</c:v>
                      </c:pt>
                      <c:pt idx="23227">
                        <c:v>252.40961532540101</c:v>
                      </c:pt>
                      <c:pt idx="23228">
                        <c:v>252.35244539447601</c:v>
                      </c:pt>
                      <c:pt idx="23229">
                        <c:v>252.34629677496201</c:v>
                      </c:pt>
                      <c:pt idx="23230">
                        <c:v>252.34564587011801</c:v>
                      </c:pt>
                      <c:pt idx="23231">
                        <c:v>252.29142814965601</c:v>
                      </c:pt>
                      <c:pt idx="23232">
                        <c:v>252.241227127744</c:v>
                      </c:pt>
                      <c:pt idx="23233">
                        <c:v>252.21233903469701</c:v>
                      </c:pt>
                      <c:pt idx="23234">
                        <c:v>252.207779486535</c:v>
                      </c:pt>
                      <c:pt idx="23235">
                        <c:v>252.19647814607799</c:v>
                      </c:pt>
                      <c:pt idx="23236">
                        <c:v>252.123342248998</c:v>
                      </c:pt>
                      <c:pt idx="23237">
                        <c:v>252.12149035620999</c:v>
                      </c:pt>
                      <c:pt idx="23238">
                        <c:v>252.11682291719501</c:v>
                      </c:pt>
                      <c:pt idx="23239">
                        <c:v>252.102169423644</c:v>
                      </c:pt>
                      <c:pt idx="23240">
                        <c:v>252.05043837974401</c:v>
                      </c:pt>
                      <c:pt idx="23241">
                        <c:v>252.013930562057</c:v>
                      </c:pt>
                      <c:pt idx="23242">
                        <c:v>251.99435533395101</c:v>
                      </c:pt>
                      <c:pt idx="23243">
                        <c:v>251.987199372334</c:v>
                      </c:pt>
                      <c:pt idx="23244">
                        <c:v>251.95296534351601</c:v>
                      </c:pt>
                      <c:pt idx="23245">
                        <c:v>251.93642808821099</c:v>
                      </c:pt>
                      <c:pt idx="23246">
                        <c:v>251.92583126268201</c:v>
                      </c:pt>
                      <c:pt idx="23247">
                        <c:v>251.898813893355</c:v>
                      </c:pt>
                      <c:pt idx="23248">
                        <c:v>251.886141380384</c:v>
                      </c:pt>
                      <c:pt idx="23249">
                        <c:v>251.88039159894501</c:v>
                      </c:pt>
                      <c:pt idx="23250">
                        <c:v>251.833089454392</c:v>
                      </c:pt>
                      <c:pt idx="23251">
                        <c:v>251.78798422815399</c:v>
                      </c:pt>
                      <c:pt idx="23252">
                        <c:v>251.76789987147399</c:v>
                      </c:pt>
                      <c:pt idx="23253">
                        <c:v>251.76583998823099</c:v>
                      </c:pt>
                      <c:pt idx="23254">
                        <c:v>251.70470205652799</c:v>
                      </c:pt>
                      <c:pt idx="23255">
                        <c:v>251.681282975561</c:v>
                      </c:pt>
                      <c:pt idx="23256">
                        <c:v>251.677492297491</c:v>
                      </c:pt>
                      <c:pt idx="23257">
                        <c:v>251.67739170130901</c:v>
                      </c:pt>
                      <c:pt idx="23258">
                        <c:v>251.67183495651901</c:v>
                      </c:pt>
                      <c:pt idx="23259">
                        <c:v>251.628308684172</c:v>
                      </c:pt>
                      <c:pt idx="23260">
                        <c:v>251.60434563638901</c:v>
                      </c:pt>
                      <c:pt idx="23261">
                        <c:v>251.595518804444</c:v>
                      </c:pt>
                      <c:pt idx="23262">
                        <c:v>251.57870638291101</c:v>
                      </c:pt>
                      <c:pt idx="23263">
                        <c:v>251.553169624307</c:v>
                      </c:pt>
                      <c:pt idx="23264">
                        <c:v>251.52916098361999</c:v>
                      </c:pt>
                      <c:pt idx="23265">
                        <c:v>251.511771468641</c:v>
                      </c:pt>
                      <c:pt idx="23266">
                        <c:v>251.45896630335801</c:v>
                      </c:pt>
                      <c:pt idx="23267">
                        <c:v>251.43847477563</c:v>
                      </c:pt>
                      <c:pt idx="23268">
                        <c:v>251.423629410237</c:v>
                      </c:pt>
                      <c:pt idx="23269">
                        <c:v>251.384834524469</c:v>
                      </c:pt>
                      <c:pt idx="23270">
                        <c:v>251.32135801879301</c:v>
                      </c:pt>
                      <c:pt idx="23271">
                        <c:v>251.30803344853601</c:v>
                      </c:pt>
                      <c:pt idx="23272">
                        <c:v>251.22305589421401</c:v>
                      </c:pt>
                      <c:pt idx="23273">
                        <c:v>251.20943553141399</c:v>
                      </c:pt>
                      <c:pt idx="23274">
                        <c:v>251.197112680874</c:v>
                      </c:pt>
                      <c:pt idx="23275">
                        <c:v>251.194256214923</c:v>
                      </c:pt>
                      <c:pt idx="23276">
                        <c:v>251.180886399657</c:v>
                      </c:pt>
                      <c:pt idx="23277">
                        <c:v>251.16124334578399</c:v>
                      </c:pt>
                      <c:pt idx="23278">
                        <c:v>251.15028200665199</c:v>
                      </c:pt>
                      <c:pt idx="23279">
                        <c:v>251.133700851914</c:v>
                      </c:pt>
                      <c:pt idx="23280">
                        <c:v>251.131607518594</c:v>
                      </c:pt>
                      <c:pt idx="23281">
                        <c:v>251.08304181334799</c:v>
                      </c:pt>
                      <c:pt idx="23282">
                        <c:v>251.07240639332099</c:v>
                      </c:pt>
                      <c:pt idx="23283">
                        <c:v>251.026317803761</c:v>
                      </c:pt>
                      <c:pt idx="23284">
                        <c:v>251.01153580614599</c:v>
                      </c:pt>
                      <c:pt idx="23285">
                        <c:v>251.004385533148</c:v>
                      </c:pt>
                      <c:pt idx="23286">
                        <c:v>251.00238912411299</c:v>
                      </c:pt>
                      <c:pt idx="23287">
                        <c:v>250.92074532143999</c:v>
                      </c:pt>
                      <c:pt idx="23288">
                        <c:v>250.91698609558799</c:v>
                      </c:pt>
                      <c:pt idx="23289">
                        <c:v>250.90481240528399</c:v>
                      </c:pt>
                      <c:pt idx="23290">
                        <c:v>250.87638451379999</c:v>
                      </c:pt>
                      <c:pt idx="23291">
                        <c:v>250.86992303393899</c:v>
                      </c:pt>
                      <c:pt idx="23292">
                        <c:v>250.84665385002501</c:v>
                      </c:pt>
                      <c:pt idx="23293">
                        <c:v>250.838590889611</c:v>
                      </c:pt>
                      <c:pt idx="23294">
                        <c:v>250.819452373281</c:v>
                      </c:pt>
                      <c:pt idx="23295">
                        <c:v>250.76831364750501</c:v>
                      </c:pt>
                      <c:pt idx="23296">
                        <c:v>250.75720162878901</c:v>
                      </c:pt>
                      <c:pt idx="23297">
                        <c:v>250.75656529274301</c:v>
                      </c:pt>
                      <c:pt idx="23298">
                        <c:v>250.71523815770399</c:v>
                      </c:pt>
                      <c:pt idx="23299">
                        <c:v>250.69726114430699</c:v>
                      </c:pt>
                      <c:pt idx="23300">
                        <c:v>250.65871163604899</c:v>
                      </c:pt>
                      <c:pt idx="23301">
                        <c:v>250.60408802188499</c:v>
                      </c:pt>
                      <c:pt idx="23302">
                        <c:v>250.58983824914901</c:v>
                      </c:pt>
                      <c:pt idx="23303">
                        <c:v>250.52447514473801</c:v>
                      </c:pt>
                      <c:pt idx="23304">
                        <c:v>250.524121645799</c:v>
                      </c:pt>
                      <c:pt idx="23305">
                        <c:v>250.46659525747</c:v>
                      </c:pt>
                      <c:pt idx="23306">
                        <c:v>250.45575134218399</c:v>
                      </c:pt>
                      <c:pt idx="23307">
                        <c:v>250.41322982527501</c:v>
                      </c:pt>
                      <c:pt idx="23308">
                        <c:v>250.404572239088</c:v>
                      </c:pt>
                      <c:pt idx="23309">
                        <c:v>250.402549256486</c:v>
                      </c:pt>
                      <c:pt idx="23310">
                        <c:v>250.39490467196899</c:v>
                      </c:pt>
                      <c:pt idx="23311">
                        <c:v>250.380838018166</c:v>
                      </c:pt>
                      <c:pt idx="23312">
                        <c:v>250.362365835471</c:v>
                      </c:pt>
                      <c:pt idx="23313">
                        <c:v>250.32861967677599</c:v>
                      </c:pt>
                      <c:pt idx="23314">
                        <c:v>250.32606214277499</c:v>
                      </c:pt>
                      <c:pt idx="23315">
                        <c:v>250.31969802042599</c:v>
                      </c:pt>
                      <c:pt idx="23316">
                        <c:v>250.24350947994199</c:v>
                      </c:pt>
                      <c:pt idx="23317">
                        <c:v>250.16840296736501</c:v>
                      </c:pt>
                      <c:pt idx="23318">
                        <c:v>250.16645542110999</c:v>
                      </c:pt>
                      <c:pt idx="23319">
                        <c:v>250.150105415957</c:v>
                      </c:pt>
                      <c:pt idx="23320">
                        <c:v>250.12947731006301</c:v>
                      </c:pt>
                      <c:pt idx="23321">
                        <c:v>250.127818290455</c:v>
                      </c:pt>
                      <c:pt idx="23322">
                        <c:v>250.12441385191599</c:v>
                      </c:pt>
                      <c:pt idx="23323">
                        <c:v>250.123301549183</c:v>
                      </c:pt>
                      <c:pt idx="23324">
                        <c:v>250.11545577813999</c:v>
                      </c:pt>
                      <c:pt idx="23325">
                        <c:v>250.07336090947999</c:v>
                      </c:pt>
                      <c:pt idx="23326">
                        <c:v>250.06117230970301</c:v>
                      </c:pt>
                      <c:pt idx="23327">
                        <c:v>250.059057606387</c:v>
                      </c:pt>
                      <c:pt idx="23328">
                        <c:v>250.017679802413</c:v>
                      </c:pt>
                      <c:pt idx="23329">
                        <c:v>250.01760790895699</c:v>
                      </c:pt>
                      <c:pt idx="23330">
                        <c:v>250.00658765459801</c:v>
                      </c:pt>
                      <c:pt idx="23331">
                        <c:v>250.002997421423</c:v>
                      </c:pt>
                      <c:pt idx="23332">
                        <c:v>249.97011085704</c:v>
                      </c:pt>
                      <c:pt idx="23333">
                        <c:v>249.945628959597</c:v>
                      </c:pt>
                      <c:pt idx="23334">
                        <c:v>249.92772480822299</c:v>
                      </c:pt>
                      <c:pt idx="23335">
                        <c:v>249.91019622348401</c:v>
                      </c:pt>
                      <c:pt idx="23336">
                        <c:v>249.87819900461199</c:v>
                      </c:pt>
                      <c:pt idx="23337">
                        <c:v>249.858739338037</c:v>
                      </c:pt>
                      <c:pt idx="23338">
                        <c:v>249.845890346662</c:v>
                      </c:pt>
                      <c:pt idx="23339">
                        <c:v>249.83912510863399</c:v>
                      </c:pt>
                      <c:pt idx="23340">
                        <c:v>249.82614489812099</c:v>
                      </c:pt>
                      <c:pt idx="23341">
                        <c:v>249.79514797280899</c:v>
                      </c:pt>
                      <c:pt idx="23342">
                        <c:v>249.759811768438</c:v>
                      </c:pt>
                      <c:pt idx="23343">
                        <c:v>249.748255796644</c:v>
                      </c:pt>
                      <c:pt idx="23344">
                        <c:v>249.69387665644501</c:v>
                      </c:pt>
                      <c:pt idx="23345">
                        <c:v>249.689167870055</c:v>
                      </c:pt>
                      <c:pt idx="23346">
                        <c:v>249.67799606052401</c:v>
                      </c:pt>
                      <c:pt idx="23347">
                        <c:v>249.62276985227001</c:v>
                      </c:pt>
                      <c:pt idx="23348">
                        <c:v>249.59122907253899</c:v>
                      </c:pt>
                      <c:pt idx="23349">
                        <c:v>249.57730008180201</c:v>
                      </c:pt>
                      <c:pt idx="23350">
                        <c:v>249.574086161059</c:v>
                      </c:pt>
                      <c:pt idx="23351">
                        <c:v>249.56995947475201</c:v>
                      </c:pt>
                      <c:pt idx="23352">
                        <c:v>249.569332492765</c:v>
                      </c:pt>
                      <c:pt idx="23353">
                        <c:v>249.53634370902</c:v>
                      </c:pt>
                      <c:pt idx="23354">
                        <c:v>249.533413738299</c:v>
                      </c:pt>
                      <c:pt idx="23355">
                        <c:v>249.51424635743899</c:v>
                      </c:pt>
                      <c:pt idx="23356">
                        <c:v>249.50383606149501</c:v>
                      </c:pt>
                      <c:pt idx="23357">
                        <c:v>249.499028941619</c:v>
                      </c:pt>
                      <c:pt idx="23358">
                        <c:v>249.494885409733</c:v>
                      </c:pt>
                      <c:pt idx="23359">
                        <c:v>249.489880506171</c:v>
                      </c:pt>
                      <c:pt idx="23360">
                        <c:v>249.46331337701801</c:v>
                      </c:pt>
                      <c:pt idx="23361">
                        <c:v>249.377895535004</c:v>
                      </c:pt>
                      <c:pt idx="23362">
                        <c:v>249.33121107052901</c:v>
                      </c:pt>
                      <c:pt idx="23363">
                        <c:v>249.29626655327999</c:v>
                      </c:pt>
                      <c:pt idx="23364">
                        <c:v>249.290683201479</c:v>
                      </c:pt>
                      <c:pt idx="23365">
                        <c:v>249.232738914566</c:v>
                      </c:pt>
                      <c:pt idx="23366">
                        <c:v>249.10228985901799</c:v>
                      </c:pt>
                      <c:pt idx="23367">
                        <c:v>249.09998447727199</c:v>
                      </c:pt>
                      <c:pt idx="23368">
                        <c:v>249.09780942632599</c:v>
                      </c:pt>
                      <c:pt idx="23369">
                        <c:v>249.09010714020201</c:v>
                      </c:pt>
                      <c:pt idx="23370">
                        <c:v>249.06956916238801</c:v>
                      </c:pt>
                      <c:pt idx="23371">
                        <c:v>249.05853384931001</c:v>
                      </c:pt>
                      <c:pt idx="23372">
                        <c:v>248.96456118605701</c:v>
                      </c:pt>
                      <c:pt idx="23373">
                        <c:v>248.95640414664501</c:v>
                      </c:pt>
                      <c:pt idx="23374">
                        <c:v>248.81866882971499</c:v>
                      </c:pt>
                      <c:pt idx="23375">
                        <c:v>248.78770643413799</c:v>
                      </c:pt>
                      <c:pt idx="23376">
                        <c:v>248.77785409706999</c:v>
                      </c:pt>
                      <c:pt idx="23377">
                        <c:v>248.77076396879301</c:v>
                      </c:pt>
                      <c:pt idx="23378">
                        <c:v>248.700099886846</c:v>
                      </c:pt>
                      <c:pt idx="23379">
                        <c:v>248.679166245956</c:v>
                      </c:pt>
                      <c:pt idx="23380">
                        <c:v>248.63987248748401</c:v>
                      </c:pt>
                      <c:pt idx="23381">
                        <c:v>248.590085893256</c:v>
                      </c:pt>
                      <c:pt idx="23382">
                        <c:v>248.57468305097501</c:v>
                      </c:pt>
                      <c:pt idx="23383">
                        <c:v>248.492944992688</c:v>
                      </c:pt>
                      <c:pt idx="23384">
                        <c:v>248.46735503988799</c:v>
                      </c:pt>
                      <c:pt idx="23385">
                        <c:v>248.44756563045999</c:v>
                      </c:pt>
                      <c:pt idx="23386">
                        <c:v>248.445611435963</c:v>
                      </c:pt>
                      <c:pt idx="23387">
                        <c:v>248.43944848024401</c:v>
                      </c:pt>
                      <c:pt idx="23388">
                        <c:v>248.437672521791</c:v>
                      </c:pt>
                      <c:pt idx="23389">
                        <c:v>248.42980573991599</c:v>
                      </c:pt>
                      <c:pt idx="23390">
                        <c:v>248.40912342599199</c:v>
                      </c:pt>
                      <c:pt idx="23391">
                        <c:v>248.37278028612499</c:v>
                      </c:pt>
                      <c:pt idx="23392">
                        <c:v>248.35145448670099</c:v>
                      </c:pt>
                      <c:pt idx="23393">
                        <c:v>248.32339191197201</c:v>
                      </c:pt>
                      <c:pt idx="23394">
                        <c:v>248.281618513186</c:v>
                      </c:pt>
                      <c:pt idx="23395">
                        <c:v>248.27591994252199</c:v>
                      </c:pt>
                      <c:pt idx="23396">
                        <c:v>248.26175173700301</c:v>
                      </c:pt>
                      <c:pt idx="23397">
                        <c:v>248.26173606939699</c:v>
                      </c:pt>
                      <c:pt idx="23398">
                        <c:v>248.24695810731501</c:v>
                      </c:pt>
                      <c:pt idx="23399">
                        <c:v>248.226699132086</c:v>
                      </c:pt>
                      <c:pt idx="23400">
                        <c:v>248.170650443249</c:v>
                      </c:pt>
                      <c:pt idx="23401">
                        <c:v>248.16294725212001</c:v>
                      </c:pt>
                      <c:pt idx="23402">
                        <c:v>248.14840285425899</c:v>
                      </c:pt>
                      <c:pt idx="23403">
                        <c:v>248.10505857636599</c:v>
                      </c:pt>
                      <c:pt idx="23404">
                        <c:v>247.99124111115799</c:v>
                      </c:pt>
                      <c:pt idx="23405">
                        <c:v>247.976371671527</c:v>
                      </c:pt>
                      <c:pt idx="23406">
                        <c:v>247.967564817355</c:v>
                      </c:pt>
                      <c:pt idx="23407">
                        <c:v>247.95118911337099</c:v>
                      </c:pt>
                      <c:pt idx="23408">
                        <c:v>247.90577059811599</c:v>
                      </c:pt>
                      <c:pt idx="23409">
                        <c:v>247.90273173084199</c:v>
                      </c:pt>
                      <c:pt idx="23410">
                        <c:v>247.85244710397001</c:v>
                      </c:pt>
                      <c:pt idx="23411">
                        <c:v>247.81851859435901</c:v>
                      </c:pt>
                      <c:pt idx="23412">
                        <c:v>247.720223496518</c:v>
                      </c:pt>
                      <c:pt idx="23413">
                        <c:v>247.71456612620599</c:v>
                      </c:pt>
                      <c:pt idx="23414">
                        <c:v>247.64828734652701</c:v>
                      </c:pt>
                      <c:pt idx="23415">
                        <c:v>247.64541299042</c:v>
                      </c:pt>
                      <c:pt idx="23416">
                        <c:v>247.63986375022901</c:v>
                      </c:pt>
                      <c:pt idx="23417">
                        <c:v>247.51556643526399</c:v>
                      </c:pt>
                      <c:pt idx="23418">
                        <c:v>247.502169186647</c:v>
                      </c:pt>
                      <c:pt idx="23419">
                        <c:v>247.50171756561599</c:v>
                      </c:pt>
                      <c:pt idx="23420">
                        <c:v>247.487160981074</c:v>
                      </c:pt>
                      <c:pt idx="23421">
                        <c:v>247.48394421665901</c:v>
                      </c:pt>
                      <c:pt idx="23422">
                        <c:v>247.47137731912099</c:v>
                      </c:pt>
                      <c:pt idx="23423">
                        <c:v>247.469924867424</c:v>
                      </c:pt>
                      <c:pt idx="23424">
                        <c:v>247.456728581806</c:v>
                      </c:pt>
                      <c:pt idx="23425">
                        <c:v>247.45202214009399</c:v>
                      </c:pt>
                      <c:pt idx="23426">
                        <c:v>247.42608817181599</c:v>
                      </c:pt>
                      <c:pt idx="23427">
                        <c:v>247.42437348272099</c:v>
                      </c:pt>
                      <c:pt idx="23428">
                        <c:v>247.343956662534</c:v>
                      </c:pt>
                      <c:pt idx="23429">
                        <c:v>247.338801850468</c:v>
                      </c:pt>
                      <c:pt idx="23430">
                        <c:v>247.31344296960501</c:v>
                      </c:pt>
                      <c:pt idx="23431">
                        <c:v>247.30388600660501</c:v>
                      </c:pt>
                      <c:pt idx="23432">
                        <c:v>247.29384027038</c:v>
                      </c:pt>
                      <c:pt idx="23433">
                        <c:v>247.250182128647</c:v>
                      </c:pt>
                      <c:pt idx="23434">
                        <c:v>247.206547382108</c:v>
                      </c:pt>
                      <c:pt idx="23435">
                        <c:v>247.18490326941699</c:v>
                      </c:pt>
                      <c:pt idx="23436">
                        <c:v>247.14786821904701</c:v>
                      </c:pt>
                      <c:pt idx="23437">
                        <c:v>247.14210495632801</c:v>
                      </c:pt>
                      <c:pt idx="23438">
                        <c:v>247.133279479115</c:v>
                      </c:pt>
                      <c:pt idx="23439">
                        <c:v>247.12385738383199</c:v>
                      </c:pt>
                      <c:pt idx="23440">
                        <c:v>247.11703967107999</c:v>
                      </c:pt>
                      <c:pt idx="23441">
                        <c:v>247.096706943567</c:v>
                      </c:pt>
                      <c:pt idx="23442">
                        <c:v>247.05021024538999</c:v>
                      </c:pt>
                      <c:pt idx="23443">
                        <c:v>247.00118469008899</c:v>
                      </c:pt>
                      <c:pt idx="23444">
                        <c:v>246.93964675991501</c:v>
                      </c:pt>
                      <c:pt idx="23445">
                        <c:v>246.88745175977999</c:v>
                      </c:pt>
                      <c:pt idx="23446">
                        <c:v>246.85531334563899</c:v>
                      </c:pt>
                      <c:pt idx="23447">
                        <c:v>246.83476645941099</c:v>
                      </c:pt>
                      <c:pt idx="23448">
                        <c:v>246.803305312471</c:v>
                      </c:pt>
                      <c:pt idx="23449">
                        <c:v>246.78130103529901</c:v>
                      </c:pt>
                      <c:pt idx="23450">
                        <c:v>246.740416462421</c:v>
                      </c:pt>
                      <c:pt idx="23451">
                        <c:v>246.73782379561601</c:v>
                      </c:pt>
                      <c:pt idx="23452">
                        <c:v>246.72363666688301</c:v>
                      </c:pt>
                      <c:pt idx="23453">
                        <c:v>246.71680410315301</c:v>
                      </c:pt>
                      <c:pt idx="23454">
                        <c:v>246.693256564211</c:v>
                      </c:pt>
                      <c:pt idx="23455">
                        <c:v>246.62345608015201</c:v>
                      </c:pt>
                      <c:pt idx="23456">
                        <c:v>246.60926230959601</c:v>
                      </c:pt>
                      <c:pt idx="23457">
                        <c:v>246.59654216858601</c:v>
                      </c:pt>
                      <c:pt idx="23458">
                        <c:v>246.58440291684201</c:v>
                      </c:pt>
                      <c:pt idx="23459">
                        <c:v>246.51741543798801</c:v>
                      </c:pt>
                      <c:pt idx="23460">
                        <c:v>246.490546786252</c:v>
                      </c:pt>
                      <c:pt idx="23461">
                        <c:v>246.46146125683501</c:v>
                      </c:pt>
                      <c:pt idx="23462">
                        <c:v>246.44093411527999</c:v>
                      </c:pt>
                      <c:pt idx="23463">
                        <c:v>246.43154287317901</c:v>
                      </c:pt>
                      <c:pt idx="23464">
                        <c:v>246.40561443911699</c:v>
                      </c:pt>
                      <c:pt idx="23465">
                        <c:v>246.354557164027</c:v>
                      </c:pt>
                      <c:pt idx="23466">
                        <c:v>246.34820197952499</c:v>
                      </c:pt>
                      <c:pt idx="23467">
                        <c:v>246.33846863843701</c:v>
                      </c:pt>
                      <c:pt idx="23468">
                        <c:v>246.28452060908799</c:v>
                      </c:pt>
                      <c:pt idx="23469">
                        <c:v>246.24827944642701</c:v>
                      </c:pt>
                      <c:pt idx="23470">
                        <c:v>246.17595931084199</c:v>
                      </c:pt>
                      <c:pt idx="23471">
                        <c:v>246.12121598990799</c:v>
                      </c:pt>
                      <c:pt idx="23472">
                        <c:v>246.10248811064201</c:v>
                      </c:pt>
                      <c:pt idx="23473">
                        <c:v>246.09784007211201</c:v>
                      </c:pt>
                      <c:pt idx="23474">
                        <c:v>246.08337326063599</c:v>
                      </c:pt>
                      <c:pt idx="23475">
                        <c:v>246.057320139399</c:v>
                      </c:pt>
                      <c:pt idx="23476">
                        <c:v>245.99371313818301</c:v>
                      </c:pt>
                      <c:pt idx="23477">
                        <c:v>245.98396830481701</c:v>
                      </c:pt>
                      <c:pt idx="23478">
                        <c:v>245.967851688152</c:v>
                      </c:pt>
                      <c:pt idx="23479">
                        <c:v>245.95770909851501</c:v>
                      </c:pt>
                      <c:pt idx="23480">
                        <c:v>245.95268860754601</c:v>
                      </c:pt>
                      <c:pt idx="23481">
                        <c:v>245.93415697520001</c:v>
                      </c:pt>
                      <c:pt idx="23482">
                        <c:v>245.88459937555101</c:v>
                      </c:pt>
                      <c:pt idx="23483">
                        <c:v>245.883858792875</c:v>
                      </c:pt>
                      <c:pt idx="23484">
                        <c:v>245.87656744186199</c:v>
                      </c:pt>
                      <c:pt idx="23485">
                        <c:v>245.86495471066999</c:v>
                      </c:pt>
                      <c:pt idx="23486">
                        <c:v>245.862772139936</c:v>
                      </c:pt>
                      <c:pt idx="23487">
                        <c:v>245.85309560047301</c:v>
                      </c:pt>
                      <c:pt idx="23488">
                        <c:v>245.80627788802801</c:v>
                      </c:pt>
                      <c:pt idx="23489">
                        <c:v>245.77975072501599</c:v>
                      </c:pt>
                      <c:pt idx="23490">
                        <c:v>245.76446243909999</c:v>
                      </c:pt>
                      <c:pt idx="23491">
                        <c:v>245.76413370175001</c:v>
                      </c:pt>
                      <c:pt idx="23492">
                        <c:v>245.739492796279</c:v>
                      </c:pt>
                      <c:pt idx="23493">
                        <c:v>245.72124228478299</c:v>
                      </c:pt>
                      <c:pt idx="23494">
                        <c:v>245.70623495868799</c:v>
                      </c:pt>
                      <c:pt idx="23495">
                        <c:v>245.69608294235101</c:v>
                      </c:pt>
                      <c:pt idx="23496">
                        <c:v>245.64717520646801</c:v>
                      </c:pt>
                      <c:pt idx="23497">
                        <c:v>245.60111664754299</c:v>
                      </c:pt>
                      <c:pt idx="23498">
                        <c:v>245.600368568363</c:v>
                      </c:pt>
                      <c:pt idx="23499">
                        <c:v>245.541126764485</c:v>
                      </c:pt>
                      <c:pt idx="23500">
                        <c:v>245.53359892752701</c:v>
                      </c:pt>
                      <c:pt idx="23501">
                        <c:v>245.533135587092</c:v>
                      </c:pt>
                      <c:pt idx="23502">
                        <c:v>245.52657342156499</c:v>
                      </c:pt>
                      <c:pt idx="23503">
                        <c:v>245.50134216929001</c:v>
                      </c:pt>
                      <c:pt idx="23504">
                        <c:v>245.49324418196099</c:v>
                      </c:pt>
                      <c:pt idx="23505">
                        <c:v>245.478791976905</c:v>
                      </c:pt>
                      <c:pt idx="23506">
                        <c:v>245.47870436159599</c:v>
                      </c:pt>
                      <c:pt idx="23507">
                        <c:v>245.47658625262801</c:v>
                      </c:pt>
                      <c:pt idx="23508">
                        <c:v>245.455980302999</c:v>
                      </c:pt>
                      <c:pt idx="23509">
                        <c:v>245.430496120529</c:v>
                      </c:pt>
                      <c:pt idx="23510">
                        <c:v>245.402877220145</c:v>
                      </c:pt>
                      <c:pt idx="23511">
                        <c:v>245.39949001161401</c:v>
                      </c:pt>
                      <c:pt idx="23512">
                        <c:v>245.38856994937001</c:v>
                      </c:pt>
                      <c:pt idx="23513">
                        <c:v>245.33094224673499</c:v>
                      </c:pt>
                      <c:pt idx="23514">
                        <c:v>245.30758738756899</c:v>
                      </c:pt>
                      <c:pt idx="23515">
                        <c:v>245.28503984928</c:v>
                      </c:pt>
                      <c:pt idx="23516">
                        <c:v>245.27754062218801</c:v>
                      </c:pt>
                      <c:pt idx="23517">
                        <c:v>245.25025696360601</c:v>
                      </c:pt>
                      <c:pt idx="23518">
                        <c:v>245.192811861943</c:v>
                      </c:pt>
                      <c:pt idx="23519">
                        <c:v>245.10487591059501</c:v>
                      </c:pt>
                      <c:pt idx="23520">
                        <c:v>245.09319727009901</c:v>
                      </c:pt>
                      <c:pt idx="23521">
                        <c:v>245.05974627369901</c:v>
                      </c:pt>
                      <c:pt idx="23522">
                        <c:v>245.048657316245</c:v>
                      </c:pt>
                      <c:pt idx="23523">
                        <c:v>245.02179296216701</c:v>
                      </c:pt>
                      <c:pt idx="23524">
                        <c:v>244.99862409236599</c:v>
                      </c:pt>
                      <c:pt idx="23525">
                        <c:v>244.95726272787701</c:v>
                      </c:pt>
                      <c:pt idx="23526">
                        <c:v>244.89775874918399</c:v>
                      </c:pt>
                      <c:pt idx="23527">
                        <c:v>244.88009331982499</c:v>
                      </c:pt>
                      <c:pt idx="23528">
                        <c:v>244.87799250949701</c:v>
                      </c:pt>
                      <c:pt idx="23529">
                        <c:v>244.87498839061601</c:v>
                      </c:pt>
                      <c:pt idx="23530">
                        <c:v>244.84444147999901</c:v>
                      </c:pt>
                      <c:pt idx="23531">
                        <c:v>244.84255963810301</c:v>
                      </c:pt>
                      <c:pt idx="23532">
                        <c:v>244.841880607783</c:v>
                      </c:pt>
                      <c:pt idx="23533">
                        <c:v>244.83432779782399</c:v>
                      </c:pt>
                      <c:pt idx="23534">
                        <c:v>244.78695641911301</c:v>
                      </c:pt>
                      <c:pt idx="23535">
                        <c:v>244.76269848161701</c:v>
                      </c:pt>
                      <c:pt idx="23536">
                        <c:v>244.73875508117499</c:v>
                      </c:pt>
                      <c:pt idx="23537">
                        <c:v>244.706274343475</c:v>
                      </c:pt>
                      <c:pt idx="23538">
                        <c:v>244.61996964672699</c:v>
                      </c:pt>
                      <c:pt idx="23539">
                        <c:v>244.61768883468599</c:v>
                      </c:pt>
                      <c:pt idx="23540">
                        <c:v>244.59118688204501</c:v>
                      </c:pt>
                      <c:pt idx="23541">
                        <c:v>244.579142866338</c:v>
                      </c:pt>
                      <c:pt idx="23542">
                        <c:v>244.53433552928999</c:v>
                      </c:pt>
                      <c:pt idx="23543">
                        <c:v>244.52634455308501</c:v>
                      </c:pt>
                      <c:pt idx="23544">
                        <c:v>244.497553409261</c:v>
                      </c:pt>
                      <c:pt idx="23545">
                        <c:v>244.47763889974101</c:v>
                      </c:pt>
                      <c:pt idx="23546">
                        <c:v>244.47253353552</c:v>
                      </c:pt>
                      <c:pt idx="23547">
                        <c:v>244.46553869642301</c:v>
                      </c:pt>
                      <c:pt idx="23548">
                        <c:v>244.449140471166</c:v>
                      </c:pt>
                      <c:pt idx="23549">
                        <c:v>244.44065286229201</c:v>
                      </c:pt>
                      <c:pt idx="23550">
                        <c:v>244.41430108590899</c:v>
                      </c:pt>
                      <c:pt idx="23551">
                        <c:v>244.369558361793</c:v>
                      </c:pt>
                      <c:pt idx="23552">
                        <c:v>244.355568400539</c:v>
                      </c:pt>
                      <c:pt idx="23553">
                        <c:v>244.35459664157099</c:v>
                      </c:pt>
                      <c:pt idx="23554">
                        <c:v>244.33536667352601</c:v>
                      </c:pt>
                      <c:pt idx="23555">
                        <c:v>244.29342788825301</c:v>
                      </c:pt>
                      <c:pt idx="23556">
                        <c:v>244.27140998519999</c:v>
                      </c:pt>
                      <c:pt idx="23557">
                        <c:v>244.237358622291</c:v>
                      </c:pt>
                      <c:pt idx="23558">
                        <c:v>244.20130464310299</c:v>
                      </c:pt>
                      <c:pt idx="23559">
                        <c:v>244.178183828409</c:v>
                      </c:pt>
                      <c:pt idx="23560">
                        <c:v>244.17062825954201</c:v>
                      </c:pt>
                      <c:pt idx="23561">
                        <c:v>244.15579569076999</c:v>
                      </c:pt>
                      <c:pt idx="23562">
                        <c:v>244.140327519133</c:v>
                      </c:pt>
                      <c:pt idx="23563">
                        <c:v>244.12003877983901</c:v>
                      </c:pt>
                      <c:pt idx="23564">
                        <c:v>244.11226099689799</c:v>
                      </c:pt>
                      <c:pt idx="23565">
                        <c:v>244.08248999339401</c:v>
                      </c:pt>
                      <c:pt idx="23566">
                        <c:v>244.057917711324</c:v>
                      </c:pt>
                      <c:pt idx="23567">
                        <c:v>243.99066189470099</c:v>
                      </c:pt>
                      <c:pt idx="23568">
                        <c:v>243.98500076101701</c:v>
                      </c:pt>
                      <c:pt idx="23569">
                        <c:v>243.937034280462</c:v>
                      </c:pt>
                      <c:pt idx="23570">
                        <c:v>243.91474798142701</c:v>
                      </c:pt>
                      <c:pt idx="23571">
                        <c:v>243.874288984396</c:v>
                      </c:pt>
                      <c:pt idx="23572">
                        <c:v>243.873649561185</c:v>
                      </c:pt>
                      <c:pt idx="23573">
                        <c:v>243.86045340054</c:v>
                      </c:pt>
                      <c:pt idx="23574">
                        <c:v>243.85051559067901</c:v>
                      </c:pt>
                      <c:pt idx="23575">
                        <c:v>243.84751844959899</c:v>
                      </c:pt>
                      <c:pt idx="23576">
                        <c:v>243.83593615621399</c:v>
                      </c:pt>
                      <c:pt idx="23577">
                        <c:v>243.82001268238699</c:v>
                      </c:pt>
                      <c:pt idx="23578">
                        <c:v>243.78497044463799</c:v>
                      </c:pt>
                      <c:pt idx="23579">
                        <c:v>243.781710839867</c:v>
                      </c:pt>
                      <c:pt idx="23580">
                        <c:v>243.751589630756</c:v>
                      </c:pt>
                      <c:pt idx="23581">
                        <c:v>243.71533322204101</c:v>
                      </c:pt>
                      <c:pt idx="23582">
                        <c:v>243.715151510195</c:v>
                      </c:pt>
                      <c:pt idx="23583">
                        <c:v>243.71266931015799</c:v>
                      </c:pt>
                      <c:pt idx="23584">
                        <c:v>243.64955523792301</c:v>
                      </c:pt>
                      <c:pt idx="23585">
                        <c:v>243.54275955239001</c:v>
                      </c:pt>
                      <c:pt idx="23586">
                        <c:v>243.53769433423599</c:v>
                      </c:pt>
                      <c:pt idx="23587">
                        <c:v>243.53309907529999</c:v>
                      </c:pt>
                      <c:pt idx="23588">
                        <c:v>243.52052691421301</c:v>
                      </c:pt>
                      <c:pt idx="23589">
                        <c:v>243.49130892907101</c:v>
                      </c:pt>
                      <c:pt idx="23590">
                        <c:v>243.43823601880001</c:v>
                      </c:pt>
                      <c:pt idx="23591">
                        <c:v>243.40221963728101</c:v>
                      </c:pt>
                      <c:pt idx="23592">
                        <c:v>243.338409572947</c:v>
                      </c:pt>
                      <c:pt idx="23593">
                        <c:v>243.329984802068</c:v>
                      </c:pt>
                      <c:pt idx="23594">
                        <c:v>243.29849033496799</c:v>
                      </c:pt>
                      <c:pt idx="23595">
                        <c:v>243.28050446010499</c:v>
                      </c:pt>
                      <c:pt idx="23596">
                        <c:v>243.19809442895999</c:v>
                      </c:pt>
                      <c:pt idx="23597">
                        <c:v>243.15495515506899</c:v>
                      </c:pt>
                      <c:pt idx="23598">
                        <c:v>243.09910051925399</c:v>
                      </c:pt>
                      <c:pt idx="23599">
                        <c:v>243.093138202088</c:v>
                      </c:pt>
                      <c:pt idx="23600">
                        <c:v>243.088026599708</c:v>
                      </c:pt>
                      <c:pt idx="23601">
                        <c:v>243.044709179059</c:v>
                      </c:pt>
                      <c:pt idx="23602">
                        <c:v>243.03231748564701</c:v>
                      </c:pt>
                      <c:pt idx="23603">
                        <c:v>243.024146197292</c:v>
                      </c:pt>
                      <c:pt idx="23604">
                        <c:v>243.00555793335801</c:v>
                      </c:pt>
                      <c:pt idx="23605">
                        <c:v>242.94899482895701</c:v>
                      </c:pt>
                      <c:pt idx="23606">
                        <c:v>242.909891842512</c:v>
                      </c:pt>
                      <c:pt idx="23607">
                        <c:v>242.888988981273</c:v>
                      </c:pt>
                      <c:pt idx="23608">
                        <c:v>242.87001118913</c:v>
                      </c:pt>
                      <c:pt idx="23609">
                        <c:v>242.83334059023201</c:v>
                      </c:pt>
                      <c:pt idx="23610">
                        <c:v>242.69861135578401</c:v>
                      </c:pt>
                      <c:pt idx="23611">
                        <c:v>242.690375069308</c:v>
                      </c:pt>
                      <c:pt idx="23612">
                        <c:v>242.68311512987799</c:v>
                      </c:pt>
                      <c:pt idx="23613">
                        <c:v>242.66643347141601</c:v>
                      </c:pt>
                      <c:pt idx="23614">
                        <c:v>242.65549810247501</c:v>
                      </c:pt>
                      <c:pt idx="23615">
                        <c:v>242.635383658991</c:v>
                      </c:pt>
                      <c:pt idx="23616">
                        <c:v>242.621109461423</c:v>
                      </c:pt>
                      <c:pt idx="23617">
                        <c:v>242.58490945335799</c:v>
                      </c:pt>
                      <c:pt idx="23618">
                        <c:v>242.56896974036999</c:v>
                      </c:pt>
                      <c:pt idx="23619">
                        <c:v>242.553574929983</c:v>
                      </c:pt>
                      <c:pt idx="23620">
                        <c:v>242.543290911165</c:v>
                      </c:pt>
                      <c:pt idx="23621">
                        <c:v>242.46578170953799</c:v>
                      </c:pt>
                      <c:pt idx="23622">
                        <c:v>242.43153455065999</c:v>
                      </c:pt>
                      <c:pt idx="23623">
                        <c:v>242.42500171153301</c:v>
                      </c:pt>
                      <c:pt idx="23624">
                        <c:v>242.410350517338</c:v>
                      </c:pt>
                      <c:pt idx="23625">
                        <c:v>242.37624535886101</c:v>
                      </c:pt>
                      <c:pt idx="23626">
                        <c:v>242.35491385501501</c:v>
                      </c:pt>
                      <c:pt idx="23627">
                        <c:v>242.32690831156799</c:v>
                      </c:pt>
                      <c:pt idx="23628">
                        <c:v>242.31691144335599</c:v>
                      </c:pt>
                      <c:pt idx="23629">
                        <c:v>242.29853548806099</c:v>
                      </c:pt>
                      <c:pt idx="23630">
                        <c:v>242.294186178655</c:v>
                      </c:pt>
                      <c:pt idx="23631">
                        <c:v>242.257447463826</c:v>
                      </c:pt>
                      <c:pt idx="23632">
                        <c:v>242.15405403954301</c:v>
                      </c:pt>
                      <c:pt idx="23633">
                        <c:v>242.114514194354</c:v>
                      </c:pt>
                      <c:pt idx="23634">
                        <c:v>242.10254015254401</c:v>
                      </c:pt>
                      <c:pt idx="23635">
                        <c:v>242.10179984643901</c:v>
                      </c:pt>
                      <c:pt idx="23636">
                        <c:v>242.088732495492</c:v>
                      </c:pt>
                      <c:pt idx="23637">
                        <c:v>242.050825986212</c:v>
                      </c:pt>
                      <c:pt idx="23638">
                        <c:v>242.02527873664201</c:v>
                      </c:pt>
                      <c:pt idx="23639">
                        <c:v>241.999682460999</c:v>
                      </c:pt>
                      <c:pt idx="23640">
                        <c:v>241.99468925807199</c:v>
                      </c:pt>
                      <c:pt idx="23641">
                        <c:v>241.970349333304</c:v>
                      </c:pt>
                      <c:pt idx="23642">
                        <c:v>241.96136803023501</c:v>
                      </c:pt>
                      <c:pt idx="23643">
                        <c:v>241.93781676544401</c:v>
                      </c:pt>
                      <c:pt idx="23644">
                        <c:v>241.93101520052701</c:v>
                      </c:pt>
                      <c:pt idx="23645">
                        <c:v>241.92898081067199</c:v>
                      </c:pt>
                      <c:pt idx="23646">
                        <c:v>241.86418897941499</c:v>
                      </c:pt>
                      <c:pt idx="23647">
                        <c:v>241.80531663520799</c:v>
                      </c:pt>
                      <c:pt idx="23648">
                        <c:v>241.79910073051201</c:v>
                      </c:pt>
                      <c:pt idx="23649">
                        <c:v>241.78418022924899</c:v>
                      </c:pt>
                      <c:pt idx="23650">
                        <c:v>241.77575280465001</c:v>
                      </c:pt>
                      <c:pt idx="23651">
                        <c:v>241.77192152649499</c:v>
                      </c:pt>
                      <c:pt idx="23652">
                        <c:v>241.767017891915</c:v>
                      </c:pt>
                      <c:pt idx="23653">
                        <c:v>241.726505228756</c:v>
                      </c:pt>
                      <c:pt idx="23654">
                        <c:v>241.69093061886201</c:v>
                      </c:pt>
                      <c:pt idx="23655">
                        <c:v>241.65870680440699</c:v>
                      </c:pt>
                      <c:pt idx="23656">
                        <c:v>241.621850975228</c:v>
                      </c:pt>
                      <c:pt idx="23657">
                        <c:v>241.59735190800399</c:v>
                      </c:pt>
                      <c:pt idx="23658">
                        <c:v>241.59116030642801</c:v>
                      </c:pt>
                      <c:pt idx="23659">
                        <c:v>241.53577024674601</c:v>
                      </c:pt>
                      <c:pt idx="23660">
                        <c:v>241.528156231146</c:v>
                      </c:pt>
                      <c:pt idx="23661">
                        <c:v>241.51939570519301</c:v>
                      </c:pt>
                      <c:pt idx="23662">
                        <c:v>241.45454509129101</c:v>
                      </c:pt>
                      <c:pt idx="23663">
                        <c:v>241.32168386879101</c:v>
                      </c:pt>
                      <c:pt idx="23664">
                        <c:v>241.31261826915201</c:v>
                      </c:pt>
                      <c:pt idx="23665">
                        <c:v>241.308108060959</c:v>
                      </c:pt>
                      <c:pt idx="23666">
                        <c:v>241.29471970991199</c:v>
                      </c:pt>
                      <c:pt idx="23667">
                        <c:v>241.293402085092</c:v>
                      </c:pt>
                      <c:pt idx="23668">
                        <c:v>241.290128334645</c:v>
                      </c:pt>
                      <c:pt idx="23669">
                        <c:v>241.21857576619499</c:v>
                      </c:pt>
                      <c:pt idx="23670">
                        <c:v>240.959098923814</c:v>
                      </c:pt>
                      <c:pt idx="23671">
                        <c:v>240.95052783925601</c:v>
                      </c:pt>
                      <c:pt idx="23672">
                        <c:v>240.94068426896001</c:v>
                      </c:pt>
                      <c:pt idx="23673">
                        <c:v>240.923546744368</c:v>
                      </c:pt>
                      <c:pt idx="23674">
                        <c:v>240.89930737635501</c:v>
                      </c:pt>
                      <c:pt idx="23675">
                        <c:v>240.89856498540101</c:v>
                      </c:pt>
                      <c:pt idx="23676">
                        <c:v>240.78793576887199</c:v>
                      </c:pt>
                      <c:pt idx="23677">
                        <c:v>240.75328824339101</c:v>
                      </c:pt>
                      <c:pt idx="23678">
                        <c:v>240.70551474311799</c:v>
                      </c:pt>
                      <c:pt idx="23679">
                        <c:v>240.698418856248</c:v>
                      </c:pt>
                      <c:pt idx="23680">
                        <c:v>240.681279875158</c:v>
                      </c:pt>
                      <c:pt idx="23681">
                        <c:v>240.68056728574501</c:v>
                      </c:pt>
                      <c:pt idx="23682">
                        <c:v>240.661317416901</c:v>
                      </c:pt>
                      <c:pt idx="23683">
                        <c:v>240.647635702439</c:v>
                      </c:pt>
                      <c:pt idx="23684">
                        <c:v>240.628114404515</c:v>
                      </c:pt>
                      <c:pt idx="23685">
                        <c:v>240.58895619611701</c:v>
                      </c:pt>
                      <c:pt idx="23686">
                        <c:v>240.51514148144099</c:v>
                      </c:pt>
                      <c:pt idx="23687">
                        <c:v>240.50566501307401</c:v>
                      </c:pt>
                      <c:pt idx="23688">
                        <c:v>240.50359529264901</c:v>
                      </c:pt>
                      <c:pt idx="23689">
                        <c:v>240.46042940924801</c:v>
                      </c:pt>
                      <c:pt idx="23690">
                        <c:v>240.431339768089</c:v>
                      </c:pt>
                      <c:pt idx="23691">
                        <c:v>240.42792770994501</c:v>
                      </c:pt>
                      <c:pt idx="23692">
                        <c:v>240.413479554292</c:v>
                      </c:pt>
                      <c:pt idx="23693">
                        <c:v>240.39354337216301</c:v>
                      </c:pt>
                      <c:pt idx="23694">
                        <c:v>240.37986530021999</c:v>
                      </c:pt>
                      <c:pt idx="23695">
                        <c:v>240.28918920128999</c:v>
                      </c:pt>
                      <c:pt idx="23696">
                        <c:v>240.24201653296001</c:v>
                      </c:pt>
                      <c:pt idx="23697">
                        <c:v>240.22380771900001</c:v>
                      </c:pt>
                      <c:pt idx="23698">
                        <c:v>240.21722211361299</c:v>
                      </c:pt>
                      <c:pt idx="23699">
                        <c:v>240.21688186509999</c:v>
                      </c:pt>
                      <c:pt idx="23700">
                        <c:v>240.190985737728</c:v>
                      </c:pt>
                      <c:pt idx="23701">
                        <c:v>240.183214687424</c:v>
                      </c:pt>
                      <c:pt idx="23702">
                        <c:v>240.17011706317501</c:v>
                      </c:pt>
                      <c:pt idx="23703">
                        <c:v>240.15315326772699</c:v>
                      </c:pt>
                      <c:pt idx="23704">
                        <c:v>240.13024798202301</c:v>
                      </c:pt>
                      <c:pt idx="23705">
                        <c:v>240.12787283348001</c:v>
                      </c:pt>
                      <c:pt idx="23706">
                        <c:v>240.06827357808501</c:v>
                      </c:pt>
                      <c:pt idx="23707">
                        <c:v>240.014735550963</c:v>
                      </c:pt>
                      <c:pt idx="23708">
                        <c:v>239.98001429377601</c:v>
                      </c:pt>
                      <c:pt idx="23709">
                        <c:v>239.97694222710601</c:v>
                      </c:pt>
                      <c:pt idx="23710">
                        <c:v>239.934195943254</c:v>
                      </c:pt>
                      <c:pt idx="23711">
                        <c:v>239.923365250095</c:v>
                      </c:pt>
                      <c:pt idx="23712">
                        <c:v>239.90336135500601</c:v>
                      </c:pt>
                      <c:pt idx="23713">
                        <c:v>239.90164633678199</c:v>
                      </c:pt>
                      <c:pt idx="23714">
                        <c:v>239.878529380472</c:v>
                      </c:pt>
                      <c:pt idx="23715">
                        <c:v>239.862246151714</c:v>
                      </c:pt>
                      <c:pt idx="23716">
                        <c:v>239.85457191348701</c:v>
                      </c:pt>
                      <c:pt idx="23717">
                        <c:v>239.828023941391</c:v>
                      </c:pt>
                      <c:pt idx="23718">
                        <c:v>239.823096153161</c:v>
                      </c:pt>
                      <c:pt idx="23719">
                        <c:v>239.79978027566099</c:v>
                      </c:pt>
                      <c:pt idx="23720">
                        <c:v>239.741102279155</c:v>
                      </c:pt>
                      <c:pt idx="23721">
                        <c:v>239.71960096097899</c:v>
                      </c:pt>
                      <c:pt idx="23722">
                        <c:v>239.644655410458</c:v>
                      </c:pt>
                      <c:pt idx="23723">
                        <c:v>239.60126800835201</c:v>
                      </c:pt>
                      <c:pt idx="23724">
                        <c:v>239.595374691633</c:v>
                      </c:pt>
                      <c:pt idx="23725">
                        <c:v>239.55725333766401</c:v>
                      </c:pt>
                      <c:pt idx="23726">
                        <c:v>239.53599901843401</c:v>
                      </c:pt>
                      <c:pt idx="23727">
                        <c:v>239.51130584968899</c:v>
                      </c:pt>
                      <c:pt idx="23728">
                        <c:v>239.460375981347</c:v>
                      </c:pt>
                      <c:pt idx="23729">
                        <c:v>239.35998882081299</c:v>
                      </c:pt>
                      <c:pt idx="23730">
                        <c:v>239.310355604986</c:v>
                      </c:pt>
                      <c:pt idx="23731">
                        <c:v>239.298205529184</c:v>
                      </c:pt>
                      <c:pt idx="23732">
                        <c:v>239.292406160079</c:v>
                      </c:pt>
                      <c:pt idx="23733">
                        <c:v>239.28950756429001</c:v>
                      </c:pt>
                      <c:pt idx="23734">
                        <c:v>239.21214921165199</c:v>
                      </c:pt>
                      <c:pt idx="23735">
                        <c:v>239.208210813916</c:v>
                      </c:pt>
                      <c:pt idx="23736">
                        <c:v>239.18847184114799</c:v>
                      </c:pt>
                      <c:pt idx="23737">
                        <c:v>239.18213055482499</c:v>
                      </c:pt>
                      <c:pt idx="23738">
                        <c:v>239.156709065934</c:v>
                      </c:pt>
                      <c:pt idx="23739">
                        <c:v>239.14840473713301</c:v>
                      </c:pt>
                      <c:pt idx="23740">
                        <c:v>239.12823047603101</c:v>
                      </c:pt>
                      <c:pt idx="23741">
                        <c:v>239.09989093317</c:v>
                      </c:pt>
                      <c:pt idx="23742">
                        <c:v>239.093586292266</c:v>
                      </c:pt>
                      <c:pt idx="23743">
                        <c:v>239.07450097175499</c:v>
                      </c:pt>
                      <c:pt idx="23744">
                        <c:v>239.02937783167599</c:v>
                      </c:pt>
                      <c:pt idx="23745">
                        <c:v>238.99725496156199</c:v>
                      </c:pt>
                      <c:pt idx="23746">
                        <c:v>238.92040909333301</c:v>
                      </c:pt>
                      <c:pt idx="23747">
                        <c:v>238.90569729503301</c:v>
                      </c:pt>
                      <c:pt idx="23748">
                        <c:v>238.87844039234301</c:v>
                      </c:pt>
                      <c:pt idx="23749">
                        <c:v>238.86660623543199</c:v>
                      </c:pt>
                      <c:pt idx="23750">
                        <c:v>238.80528525639301</c:v>
                      </c:pt>
                      <c:pt idx="23751">
                        <c:v>238.789923873802</c:v>
                      </c:pt>
                      <c:pt idx="23752">
                        <c:v>238.73661946072201</c:v>
                      </c:pt>
                      <c:pt idx="23753">
                        <c:v>238.73586284388799</c:v>
                      </c:pt>
                      <c:pt idx="23754">
                        <c:v>238.731422593845</c:v>
                      </c:pt>
                      <c:pt idx="23755">
                        <c:v>238.64740041574899</c:v>
                      </c:pt>
                      <c:pt idx="23756">
                        <c:v>238.62319283286499</c:v>
                      </c:pt>
                      <c:pt idx="23757">
                        <c:v>238.585329677516</c:v>
                      </c:pt>
                      <c:pt idx="23758">
                        <c:v>238.530871018493</c:v>
                      </c:pt>
                      <c:pt idx="23759">
                        <c:v>238.48982684578499</c:v>
                      </c:pt>
                      <c:pt idx="23760">
                        <c:v>238.48283328866901</c:v>
                      </c:pt>
                      <c:pt idx="23761">
                        <c:v>238.42882037598099</c:v>
                      </c:pt>
                      <c:pt idx="23762">
                        <c:v>238.388350577018</c:v>
                      </c:pt>
                      <c:pt idx="23763">
                        <c:v>238.34294567966501</c:v>
                      </c:pt>
                      <c:pt idx="23764">
                        <c:v>238.33371309520601</c:v>
                      </c:pt>
                      <c:pt idx="23765">
                        <c:v>238.31322416464999</c:v>
                      </c:pt>
                      <c:pt idx="23766">
                        <c:v>238.29410079566401</c:v>
                      </c:pt>
                      <c:pt idx="23767">
                        <c:v>238.289259078268</c:v>
                      </c:pt>
                      <c:pt idx="23768">
                        <c:v>238.269306663534</c:v>
                      </c:pt>
                      <c:pt idx="23769">
                        <c:v>238.268070815008</c:v>
                      </c:pt>
                      <c:pt idx="23770">
                        <c:v>238.245914569722</c:v>
                      </c:pt>
                      <c:pt idx="23771">
                        <c:v>238.227270248254</c:v>
                      </c:pt>
                      <c:pt idx="23772">
                        <c:v>238.21359703184299</c:v>
                      </c:pt>
                      <c:pt idx="23773">
                        <c:v>238.159493914249</c:v>
                      </c:pt>
                      <c:pt idx="23774">
                        <c:v>238.145618704577</c:v>
                      </c:pt>
                      <c:pt idx="23775">
                        <c:v>238.089643115781</c:v>
                      </c:pt>
                      <c:pt idx="23776">
                        <c:v>238.08519492142199</c:v>
                      </c:pt>
                      <c:pt idx="23777">
                        <c:v>238.06961831664199</c:v>
                      </c:pt>
                      <c:pt idx="23778">
                        <c:v>238.05108954451799</c:v>
                      </c:pt>
                      <c:pt idx="23779">
                        <c:v>238.036913587572</c:v>
                      </c:pt>
                      <c:pt idx="23780">
                        <c:v>238.025229247288</c:v>
                      </c:pt>
                      <c:pt idx="23781">
                        <c:v>238.019540674024</c:v>
                      </c:pt>
                      <c:pt idx="23782">
                        <c:v>237.980074304059</c:v>
                      </c:pt>
                      <c:pt idx="23783">
                        <c:v>237.97047297313699</c:v>
                      </c:pt>
                      <c:pt idx="23784">
                        <c:v>237.96885050123299</c:v>
                      </c:pt>
                      <c:pt idx="23785">
                        <c:v>237.946999290278</c:v>
                      </c:pt>
                      <c:pt idx="23786">
                        <c:v>237.92307712639101</c:v>
                      </c:pt>
                      <c:pt idx="23787">
                        <c:v>237.90641077090299</c:v>
                      </c:pt>
                      <c:pt idx="23788">
                        <c:v>237.90483712988799</c:v>
                      </c:pt>
                      <c:pt idx="23789">
                        <c:v>237.896860513017</c:v>
                      </c:pt>
                      <c:pt idx="23790">
                        <c:v>237.88915812111699</c:v>
                      </c:pt>
                      <c:pt idx="23791">
                        <c:v>237.86989795003799</c:v>
                      </c:pt>
                      <c:pt idx="23792">
                        <c:v>237.85726159542901</c:v>
                      </c:pt>
                      <c:pt idx="23793">
                        <c:v>237.75796221558099</c:v>
                      </c:pt>
                      <c:pt idx="23794">
                        <c:v>237.75070202702901</c:v>
                      </c:pt>
                      <c:pt idx="23795">
                        <c:v>237.70247279194899</c:v>
                      </c:pt>
                      <c:pt idx="23796">
                        <c:v>237.66530536314599</c:v>
                      </c:pt>
                      <c:pt idx="23797">
                        <c:v>237.661945284658</c:v>
                      </c:pt>
                      <c:pt idx="23798">
                        <c:v>237.61021257242501</c:v>
                      </c:pt>
                      <c:pt idx="23799">
                        <c:v>237.505632293807</c:v>
                      </c:pt>
                      <c:pt idx="23800">
                        <c:v>237.488344832221</c:v>
                      </c:pt>
                      <c:pt idx="23801">
                        <c:v>237.46846164700301</c:v>
                      </c:pt>
                      <c:pt idx="23802">
                        <c:v>237.445404466447</c:v>
                      </c:pt>
                      <c:pt idx="23803">
                        <c:v>237.37227882319601</c:v>
                      </c:pt>
                      <c:pt idx="23804">
                        <c:v>237.36207389733201</c:v>
                      </c:pt>
                      <c:pt idx="23805">
                        <c:v>237.347919937754</c:v>
                      </c:pt>
                      <c:pt idx="23806">
                        <c:v>237.325280232403</c:v>
                      </c:pt>
                      <c:pt idx="23807">
                        <c:v>237.25773643813301</c:v>
                      </c:pt>
                      <c:pt idx="23808">
                        <c:v>237.25346597006401</c:v>
                      </c:pt>
                      <c:pt idx="23809">
                        <c:v>237.223541694088</c:v>
                      </c:pt>
                      <c:pt idx="23810">
                        <c:v>237.21460037072899</c:v>
                      </c:pt>
                      <c:pt idx="23811">
                        <c:v>237.19710936452501</c:v>
                      </c:pt>
                      <c:pt idx="23812">
                        <c:v>237.189090617831</c:v>
                      </c:pt>
                      <c:pt idx="23813">
                        <c:v>237.18138035745599</c:v>
                      </c:pt>
                      <c:pt idx="23814">
                        <c:v>237.160741074828</c:v>
                      </c:pt>
                      <c:pt idx="23815">
                        <c:v>237.13371373720699</c:v>
                      </c:pt>
                      <c:pt idx="23816">
                        <c:v>237.119833592357</c:v>
                      </c:pt>
                      <c:pt idx="23817">
                        <c:v>237.06887361205401</c:v>
                      </c:pt>
                      <c:pt idx="23818">
                        <c:v>237.06462929026</c:v>
                      </c:pt>
                      <c:pt idx="23819">
                        <c:v>237.04927810036699</c:v>
                      </c:pt>
                      <c:pt idx="23820">
                        <c:v>237.01757667184799</c:v>
                      </c:pt>
                      <c:pt idx="23821">
                        <c:v>237.00657426035801</c:v>
                      </c:pt>
                      <c:pt idx="23822">
                        <c:v>236.98921352235399</c:v>
                      </c:pt>
                      <c:pt idx="23823">
                        <c:v>236.95627442764999</c:v>
                      </c:pt>
                      <c:pt idx="23824">
                        <c:v>236.953364311716</c:v>
                      </c:pt>
                      <c:pt idx="23825">
                        <c:v>236.9161926015</c:v>
                      </c:pt>
                      <c:pt idx="23826">
                        <c:v>236.90478803346301</c:v>
                      </c:pt>
                      <c:pt idx="23827">
                        <c:v>236.84574125174899</c:v>
                      </c:pt>
                      <c:pt idx="23828">
                        <c:v>236.834234645067</c:v>
                      </c:pt>
                      <c:pt idx="23829">
                        <c:v>236.731323269364</c:v>
                      </c:pt>
                      <c:pt idx="23830">
                        <c:v>236.72797072737001</c:v>
                      </c:pt>
                      <c:pt idx="23831">
                        <c:v>236.702051581375</c:v>
                      </c:pt>
                      <c:pt idx="23832">
                        <c:v>236.655333601998</c:v>
                      </c:pt>
                      <c:pt idx="23833">
                        <c:v>236.631971239444</c:v>
                      </c:pt>
                      <c:pt idx="23834">
                        <c:v>236.48479064424799</c:v>
                      </c:pt>
                      <c:pt idx="23835">
                        <c:v>236.453141851227</c:v>
                      </c:pt>
                      <c:pt idx="23836">
                        <c:v>236.438570185537</c:v>
                      </c:pt>
                      <c:pt idx="23837">
                        <c:v>236.38315531354499</c:v>
                      </c:pt>
                      <c:pt idx="23838">
                        <c:v>236.37398709934101</c:v>
                      </c:pt>
                      <c:pt idx="23839">
                        <c:v>236.32695423692601</c:v>
                      </c:pt>
                      <c:pt idx="23840">
                        <c:v>236.30698637280199</c:v>
                      </c:pt>
                      <c:pt idx="23841">
                        <c:v>236.29357747652199</c:v>
                      </c:pt>
                      <c:pt idx="23842">
                        <c:v>236.235948946082</c:v>
                      </c:pt>
                      <c:pt idx="23843">
                        <c:v>236.213930113961</c:v>
                      </c:pt>
                      <c:pt idx="23844">
                        <c:v>236.19646034226301</c:v>
                      </c:pt>
                      <c:pt idx="23845">
                        <c:v>236.18024722988301</c:v>
                      </c:pt>
                      <c:pt idx="23846">
                        <c:v>236.15727578860199</c:v>
                      </c:pt>
                      <c:pt idx="23847">
                        <c:v>236.14426229355101</c:v>
                      </c:pt>
                      <c:pt idx="23848">
                        <c:v>236.135329479013</c:v>
                      </c:pt>
                      <c:pt idx="23849">
                        <c:v>236.07234873839801</c:v>
                      </c:pt>
                      <c:pt idx="23850">
                        <c:v>236.03216264235601</c:v>
                      </c:pt>
                      <c:pt idx="23851">
                        <c:v>236.024177337222</c:v>
                      </c:pt>
                      <c:pt idx="23852">
                        <c:v>236.01620164210399</c:v>
                      </c:pt>
                      <c:pt idx="23853">
                        <c:v>236.003027151059</c:v>
                      </c:pt>
                      <c:pt idx="23854">
                        <c:v>236.001350062786</c:v>
                      </c:pt>
                      <c:pt idx="23855">
                        <c:v>235.98315011022501</c:v>
                      </c:pt>
                      <c:pt idx="23856">
                        <c:v>235.96998928204101</c:v>
                      </c:pt>
                      <c:pt idx="23857">
                        <c:v>235.969257959374</c:v>
                      </c:pt>
                      <c:pt idx="23858">
                        <c:v>235.92490941897501</c:v>
                      </c:pt>
                      <c:pt idx="23859">
                        <c:v>235.90772688381</c:v>
                      </c:pt>
                      <c:pt idx="23860">
                        <c:v>235.901613257858</c:v>
                      </c:pt>
                      <c:pt idx="23861">
                        <c:v>235.89075344437501</c:v>
                      </c:pt>
                      <c:pt idx="23862">
                        <c:v>235.880772667537</c:v>
                      </c:pt>
                      <c:pt idx="23863">
                        <c:v>235.83647917124</c:v>
                      </c:pt>
                      <c:pt idx="23864">
                        <c:v>235.83582965929901</c:v>
                      </c:pt>
                      <c:pt idx="23865">
                        <c:v>235.82525568939701</c:v>
                      </c:pt>
                      <c:pt idx="23866">
                        <c:v>235.82409628911699</c:v>
                      </c:pt>
                      <c:pt idx="23867">
                        <c:v>235.808624647599</c:v>
                      </c:pt>
                      <c:pt idx="23868">
                        <c:v>235.80125058554401</c:v>
                      </c:pt>
                      <c:pt idx="23869">
                        <c:v>235.771961674453</c:v>
                      </c:pt>
                      <c:pt idx="23870">
                        <c:v>235.71880162396201</c:v>
                      </c:pt>
                      <c:pt idx="23871">
                        <c:v>235.70748635743499</c:v>
                      </c:pt>
                      <c:pt idx="23872">
                        <c:v>235.659163471868</c:v>
                      </c:pt>
                      <c:pt idx="23873">
                        <c:v>235.64608704758501</c:v>
                      </c:pt>
                      <c:pt idx="23874">
                        <c:v>235.636478809717</c:v>
                      </c:pt>
                      <c:pt idx="23875">
                        <c:v>235.57126356978901</c:v>
                      </c:pt>
                      <c:pt idx="23876">
                        <c:v>235.55691579725499</c:v>
                      </c:pt>
                      <c:pt idx="23877">
                        <c:v>235.52758631862099</c:v>
                      </c:pt>
                      <c:pt idx="23878">
                        <c:v>235.51056122378199</c:v>
                      </c:pt>
                      <c:pt idx="23879">
                        <c:v>235.498544782876</c:v>
                      </c:pt>
                      <c:pt idx="23880">
                        <c:v>235.487000306678</c:v>
                      </c:pt>
                      <c:pt idx="23881">
                        <c:v>235.472820466494</c:v>
                      </c:pt>
                      <c:pt idx="23882">
                        <c:v>235.46042308515501</c:v>
                      </c:pt>
                      <c:pt idx="23883">
                        <c:v>235.43449723465</c:v>
                      </c:pt>
                      <c:pt idx="23884">
                        <c:v>235.43221408628099</c:v>
                      </c:pt>
                      <c:pt idx="23885">
                        <c:v>235.410322329721</c:v>
                      </c:pt>
                      <c:pt idx="23886">
                        <c:v>235.39645805168001</c:v>
                      </c:pt>
                      <c:pt idx="23887">
                        <c:v>235.336324196612</c:v>
                      </c:pt>
                      <c:pt idx="23888">
                        <c:v>235.33349892855</c:v>
                      </c:pt>
                      <c:pt idx="23889">
                        <c:v>235.29612114119001</c:v>
                      </c:pt>
                      <c:pt idx="23890">
                        <c:v>235.24844018744099</c:v>
                      </c:pt>
                      <c:pt idx="23891">
                        <c:v>235.20492692187599</c:v>
                      </c:pt>
                      <c:pt idx="23892">
                        <c:v>235.181099367185</c:v>
                      </c:pt>
                      <c:pt idx="23893">
                        <c:v>235.160357711366</c:v>
                      </c:pt>
                      <c:pt idx="23894">
                        <c:v>235.146530265064</c:v>
                      </c:pt>
                      <c:pt idx="23895">
                        <c:v>235.106892858322</c:v>
                      </c:pt>
                      <c:pt idx="23896">
                        <c:v>235.08024752332301</c:v>
                      </c:pt>
                      <c:pt idx="23897">
                        <c:v>235.032334330102</c:v>
                      </c:pt>
                      <c:pt idx="23898">
                        <c:v>235.003479550229</c:v>
                      </c:pt>
                      <c:pt idx="23899">
                        <c:v>234.99376794176399</c:v>
                      </c:pt>
                      <c:pt idx="23900">
                        <c:v>234.98710574151701</c:v>
                      </c:pt>
                      <c:pt idx="23901">
                        <c:v>234.947024161586</c:v>
                      </c:pt>
                      <c:pt idx="23902">
                        <c:v>234.93931666135899</c:v>
                      </c:pt>
                      <c:pt idx="23903">
                        <c:v>234.921984185903</c:v>
                      </c:pt>
                      <c:pt idx="23904">
                        <c:v>234.866224004928</c:v>
                      </c:pt>
                      <c:pt idx="23905">
                        <c:v>234.85642862755401</c:v>
                      </c:pt>
                      <c:pt idx="23906">
                        <c:v>234.84748962541801</c:v>
                      </c:pt>
                      <c:pt idx="23907">
                        <c:v>234.828596223327</c:v>
                      </c:pt>
                      <c:pt idx="23908">
                        <c:v>234.80769756804</c:v>
                      </c:pt>
                      <c:pt idx="23909">
                        <c:v>234.80737854676099</c:v>
                      </c:pt>
                      <c:pt idx="23910">
                        <c:v>234.79436093187999</c:v>
                      </c:pt>
                      <c:pt idx="23911">
                        <c:v>234.755469605987</c:v>
                      </c:pt>
                      <c:pt idx="23912">
                        <c:v>234.71476263455401</c:v>
                      </c:pt>
                      <c:pt idx="23913">
                        <c:v>234.70069194932299</c:v>
                      </c:pt>
                      <c:pt idx="23914">
                        <c:v>234.68813840651401</c:v>
                      </c:pt>
                      <c:pt idx="23915">
                        <c:v>234.66641719254</c:v>
                      </c:pt>
                      <c:pt idx="23916">
                        <c:v>234.65002974836699</c:v>
                      </c:pt>
                      <c:pt idx="23917">
                        <c:v>234.569243749523</c:v>
                      </c:pt>
                      <c:pt idx="23918">
                        <c:v>234.50003949902199</c:v>
                      </c:pt>
                      <c:pt idx="23919">
                        <c:v>234.452810620115</c:v>
                      </c:pt>
                      <c:pt idx="23920">
                        <c:v>234.450891194603</c:v>
                      </c:pt>
                      <c:pt idx="23921">
                        <c:v>234.44453455701699</c:v>
                      </c:pt>
                      <c:pt idx="23922">
                        <c:v>234.44413753479299</c:v>
                      </c:pt>
                      <c:pt idx="23923">
                        <c:v>234.44176907531599</c:v>
                      </c:pt>
                      <c:pt idx="23924">
                        <c:v>234.408393771216</c:v>
                      </c:pt>
                      <c:pt idx="23925">
                        <c:v>234.39099217753801</c:v>
                      </c:pt>
                      <c:pt idx="23926">
                        <c:v>234.38968297182799</c:v>
                      </c:pt>
                      <c:pt idx="23927">
                        <c:v>234.32549600987099</c:v>
                      </c:pt>
                      <c:pt idx="23928">
                        <c:v>234.28797837358101</c:v>
                      </c:pt>
                      <c:pt idx="23929">
                        <c:v>234.25689895894001</c:v>
                      </c:pt>
                      <c:pt idx="23930">
                        <c:v>234.23457113760401</c:v>
                      </c:pt>
                      <c:pt idx="23931">
                        <c:v>234.228467640145</c:v>
                      </c:pt>
                      <c:pt idx="23932">
                        <c:v>234.22061462616099</c:v>
                      </c:pt>
                      <c:pt idx="23933">
                        <c:v>234.174683128005</c:v>
                      </c:pt>
                      <c:pt idx="23934">
                        <c:v>234.16939471674499</c:v>
                      </c:pt>
                      <c:pt idx="23935">
                        <c:v>234.097557540389</c:v>
                      </c:pt>
                      <c:pt idx="23936">
                        <c:v>234.06891448393199</c:v>
                      </c:pt>
                      <c:pt idx="23937">
                        <c:v>234.02966370238499</c:v>
                      </c:pt>
                      <c:pt idx="23938">
                        <c:v>234.02541170744101</c:v>
                      </c:pt>
                      <c:pt idx="23939">
                        <c:v>234.01399856873701</c:v>
                      </c:pt>
                      <c:pt idx="23940">
                        <c:v>234.011658539075</c:v>
                      </c:pt>
                      <c:pt idx="23941">
                        <c:v>233.999765060024</c:v>
                      </c:pt>
                      <c:pt idx="23942">
                        <c:v>233.98352297727399</c:v>
                      </c:pt>
                      <c:pt idx="23943">
                        <c:v>233.96883621092701</c:v>
                      </c:pt>
                      <c:pt idx="23944">
                        <c:v>233.96867025201701</c:v>
                      </c:pt>
                      <c:pt idx="23945">
                        <c:v>233.95203062133101</c:v>
                      </c:pt>
                      <c:pt idx="23946">
                        <c:v>233.93339661577701</c:v>
                      </c:pt>
                      <c:pt idx="23947">
                        <c:v>233.92572202454801</c:v>
                      </c:pt>
                      <c:pt idx="23948">
                        <c:v>233.91625027617499</c:v>
                      </c:pt>
                      <c:pt idx="23949">
                        <c:v>233.90711834848301</c:v>
                      </c:pt>
                      <c:pt idx="23950">
                        <c:v>233.84710753737701</c:v>
                      </c:pt>
                      <c:pt idx="23951">
                        <c:v>233.82476315788401</c:v>
                      </c:pt>
                      <c:pt idx="23952">
                        <c:v>233.80488026610001</c:v>
                      </c:pt>
                      <c:pt idx="23953">
                        <c:v>233.77070580935501</c:v>
                      </c:pt>
                      <c:pt idx="23954">
                        <c:v>233.74974672062399</c:v>
                      </c:pt>
                      <c:pt idx="23955">
                        <c:v>233.71783568819399</c:v>
                      </c:pt>
                      <c:pt idx="23956">
                        <c:v>233.63386493219201</c:v>
                      </c:pt>
                      <c:pt idx="23957">
                        <c:v>233.62177573343399</c:v>
                      </c:pt>
                      <c:pt idx="23958">
                        <c:v>233.57769440793501</c:v>
                      </c:pt>
                      <c:pt idx="23959">
                        <c:v>233.42172835491201</c:v>
                      </c:pt>
                      <c:pt idx="23960">
                        <c:v>233.42077588321899</c:v>
                      </c:pt>
                      <c:pt idx="23961">
                        <c:v>233.41241498783</c:v>
                      </c:pt>
                      <c:pt idx="23962">
                        <c:v>233.406698914332</c:v>
                      </c:pt>
                      <c:pt idx="23963">
                        <c:v>233.38969592787899</c:v>
                      </c:pt>
                      <c:pt idx="23964">
                        <c:v>233.38613292588201</c:v>
                      </c:pt>
                      <c:pt idx="23965">
                        <c:v>233.34162010203201</c:v>
                      </c:pt>
                      <c:pt idx="23966">
                        <c:v>233.29476753731399</c:v>
                      </c:pt>
                      <c:pt idx="23967">
                        <c:v>233.28436752561899</c:v>
                      </c:pt>
                      <c:pt idx="23968">
                        <c:v>233.279898291644</c:v>
                      </c:pt>
                      <c:pt idx="23969">
                        <c:v>233.24674885122801</c:v>
                      </c:pt>
                      <c:pt idx="23970">
                        <c:v>233.23059151681699</c:v>
                      </c:pt>
                      <c:pt idx="23971">
                        <c:v>233.208918857958</c:v>
                      </c:pt>
                      <c:pt idx="23972">
                        <c:v>233.16711327087401</c:v>
                      </c:pt>
                      <c:pt idx="23973">
                        <c:v>233.15915972520199</c:v>
                      </c:pt>
                      <c:pt idx="23974">
                        <c:v>233.09489550659899</c:v>
                      </c:pt>
                      <c:pt idx="23975">
                        <c:v>233.07709270472199</c:v>
                      </c:pt>
                      <c:pt idx="23976">
                        <c:v>233.07627007565799</c:v>
                      </c:pt>
                      <c:pt idx="23977">
                        <c:v>233.05782562182401</c:v>
                      </c:pt>
                      <c:pt idx="23978">
                        <c:v>233.021113432004</c:v>
                      </c:pt>
                      <c:pt idx="23979">
                        <c:v>233.02004095868199</c:v>
                      </c:pt>
                      <c:pt idx="23980">
                        <c:v>233.00870096910501</c:v>
                      </c:pt>
                      <c:pt idx="23981">
                        <c:v>232.986796209772</c:v>
                      </c:pt>
                      <c:pt idx="23982">
                        <c:v>232.946581018155</c:v>
                      </c:pt>
                      <c:pt idx="23983">
                        <c:v>232.93771328712</c:v>
                      </c:pt>
                      <c:pt idx="23984">
                        <c:v>232.907608996346</c:v>
                      </c:pt>
                      <c:pt idx="23985">
                        <c:v>232.887310365996</c:v>
                      </c:pt>
                      <c:pt idx="23986">
                        <c:v>232.873791197808</c:v>
                      </c:pt>
                      <c:pt idx="23987">
                        <c:v>232.858929686274</c:v>
                      </c:pt>
                      <c:pt idx="23988">
                        <c:v>232.82694104147501</c:v>
                      </c:pt>
                      <c:pt idx="23989">
                        <c:v>232.80972865998501</c:v>
                      </c:pt>
                      <c:pt idx="23990">
                        <c:v>232.78409254160999</c:v>
                      </c:pt>
                      <c:pt idx="23991">
                        <c:v>232.75834415461901</c:v>
                      </c:pt>
                      <c:pt idx="23992">
                        <c:v>232.73525966378801</c:v>
                      </c:pt>
                      <c:pt idx="23993">
                        <c:v>232.718626951007</c:v>
                      </c:pt>
                      <c:pt idx="23994">
                        <c:v>232.71668088526201</c:v>
                      </c:pt>
                      <c:pt idx="23995">
                        <c:v>232.69905171669299</c:v>
                      </c:pt>
                      <c:pt idx="23996">
                        <c:v>232.63745126301001</c:v>
                      </c:pt>
                      <c:pt idx="23997">
                        <c:v>232.58591955799801</c:v>
                      </c:pt>
                      <c:pt idx="23998">
                        <c:v>232.57759565998799</c:v>
                      </c:pt>
                      <c:pt idx="23999">
                        <c:v>232.575318906348</c:v>
                      </c:pt>
                      <c:pt idx="24000">
                        <c:v>232.51005741280099</c:v>
                      </c:pt>
                      <c:pt idx="24001">
                        <c:v>232.48479695905499</c:v>
                      </c:pt>
                      <c:pt idx="24002">
                        <c:v>232.438465048973</c:v>
                      </c:pt>
                      <c:pt idx="24003">
                        <c:v>232.415448201424</c:v>
                      </c:pt>
                      <c:pt idx="24004">
                        <c:v>232.37794361147999</c:v>
                      </c:pt>
                      <c:pt idx="24005">
                        <c:v>232.37441247481499</c:v>
                      </c:pt>
                      <c:pt idx="24006">
                        <c:v>232.37004321704899</c:v>
                      </c:pt>
                      <c:pt idx="24007">
                        <c:v>232.360855224315</c:v>
                      </c:pt>
                      <c:pt idx="24008">
                        <c:v>232.36031601724301</c:v>
                      </c:pt>
                      <c:pt idx="24009">
                        <c:v>232.326269005136</c:v>
                      </c:pt>
                      <c:pt idx="24010">
                        <c:v>232.28482843846399</c:v>
                      </c:pt>
                      <c:pt idx="24011">
                        <c:v>232.26988448914699</c:v>
                      </c:pt>
                      <c:pt idx="24012">
                        <c:v>232.25965289665999</c:v>
                      </c:pt>
                      <c:pt idx="24013">
                        <c:v>232.24880475217401</c:v>
                      </c:pt>
                      <c:pt idx="24014">
                        <c:v>232.235891706762</c:v>
                      </c:pt>
                      <c:pt idx="24015">
                        <c:v>232.22660574004601</c:v>
                      </c:pt>
                      <c:pt idx="24016">
                        <c:v>232.210356248983</c:v>
                      </c:pt>
                      <c:pt idx="24017">
                        <c:v>232.182204049305</c:v>
                      </c:pt>
                      <c:pt idx="24018">
                        <c:v>232.17720923215401</c:v>
                      </c:pt>
                      <c:pt idx="24019">
                        <c:v>232.11257991131399</c:v>
                      </c:pt>
                      <c:pt idx="24020">
                        <c:v>232.094185829477</c:v>
                      </c:pt>
                      <c:pt idx="24021">
                        <c:v>232.07017544953001</c:v>
                      </c:pt>
                      <c:pt idx="24022">
                        <c:v>231.93047637218399</c:v>
                      </c:pt>
                      <c:pt idx="24023">
                        <c:v>231.915224358903</c:v>
                      </c:pt>
                      <c:pt idx="24024">
                        <c:v>231.89553844503899</c:v>
                      </c:pt>
                      <c:pt idx="24025">
                        <c:v>231.88553371320299</c:v>
                      </c:pt>
                      <c:pt idx="24026">
                        <c:v>231.823887977091</c:v>
                      </c:pt>
                      <c:pt idx="24027">
                        <c:v>231.79753419836601</c:v>
                      </c:pt>
                      <c:pt idx="24028">
                        <c:v>231.79135422214901</c:v>
                      </c:pt>
                      <c:pt idx="24029">
                        <c:v>231.773248965172</c:v>
                      </c:pt>
                      <c:pt idx="24030">
                        <c:v>231.75416052735</c:v>
                      </c:pt>
                      <c:pt idx="24031">
                        <c:v>231.733912397631</c:v>
                      </c:pt>
                      <c:pt idx="24032">
                        <c:v>231.72788283534501</c:v>
                      </c:pt>
                      <c:pt idx="24033">
                        <c:v>231.716489344276</c:v>
                      </c:pt>
                      <c:pt idx="24034">
                        <c:v>231.68764378416299</c:v>
                      </c:pt>
                      <c:pt idx="24035">
                        <c:v>231.64144890800401</c:v>
                      </c:pt>
                      <c:pt idx="24036">
                        <c:v>231.58959457561099</c:v>
                      </c:pt>
                      <c:pt idx="24037">
                        <c:v>231.58630729590001</c:v>
                      </c:pt>
                      <c:pt idx="24038">
                        <c:v>231.57779894153299</c:v>
                      </c:pt>
                      <c:pt idx="24039">
                        <c:v>231.552651149979</c:v>
                      </c:pt>
                      <c:pt idx="24040">
                        <c:v>231.54324336753299</c:v>
                      </c:pt>
                      <c:pt idx="24041">
                        <c:v>231.50241000582901</c:v>
                      </c:pt>
                      <c:pt idx="24042">
                        <c:v>231.488119590287</c:v>
                      </c:pt>
                      <c:pt idx="24043">
                        <c:v>231.477475941064</c:v>
                      </c:pt>
                      <c:pt idx="24044">
                        <c:v>231.47146572732399</c:v>
                      </c:pt>
                      <c:pt idx="24045">
                        <c:v>231.462466754301</c:v>
                      </c:pt>
                      <c:pt idx="24046">
                        <c:v>231.453266159805</c:v>
                      </c:pt>
                      <c:pt idx="24047">
                        <c:v>231.43411097072899</c:v>
                      </c:pt>
                      <c:pt idx="24048">
                        <c:v>231.409780224191</c:v>
                      </c:pt>
                      <c:pt idx="24049">
                        <c:v>231.33854569880799</c:v>
                      </c:pt>
                      <c:pt idx="24050">
                        <c:v>231.32392511354001</c:v>
                      </c:pt>
                      <c:pt idx="24051">
                        <c:v>231.28270370166501</c:v>
                      </c:pt>
                      <c:pt idx="24052">
                        <c:v>231.26856213201901</c:v>
                      </c:pt>
                      <c:pt idx="24053">
                        <c:v>231.262861016936</c:v>
                      </c:pt>
                      <c:pt idx="24054">
                        <c:v>231.26048047713701</c:v>
                      </c:pt>
                      <c:pt idx="24055">
                        <c:v>231.25693430793899</c:v>
                      </c:pt>
                      <c:pt idx="24056">
                        <c:v>231.24993468798201</c:v>
                      </c:pt>
                      <c:pt idx="24057">
                        <c:v>231.16245192075999</c:v>
                      </c:pt>
                      <c:pt idx="24058">
                        <c:v>231.139711080328</c:v>
                      </c:pt>
                      <c:pt idx="24059">
                        <c:v>231.13513293598101</c:v>
                      </c:pt>
                      <c:pt idx="24060">
                        <c:v>231.107250508763</c:v>
                      </c:pt>
                      <c:pt idx="24061">
                        <c:v>231.09026958149099</c:v>
                      </c:pt>
                      <c:pt idx="24062">
                        <c:v>231.07396485036699</c:v>
                      </c:pt>
                      <c:pt idx="24063">
                        <c:v>230.978866069378</c:v>
                      </c:pt>
                      <c:pt idx="24064">
                        <c:v>230.95416961587401</c:v>
                      </c:pt>
                      <c:pt idx="24065">
                        <c:v>230.951996764694</c:v>
                      </c:pt>
                      <c:pt idx="24066">
                        <c:v>230.94413732366701</c:v>
                      </c:pt>
                      <c:pt idx="24067">
                        <c:v>230.89087010150701</c:v>
                      </c:pt>
                      <c:pt idx="24068">
                        <c:v>230.886756679694</c:v>
                      </c:pt>
                      <c:pt idx="24069">
                        <c:v>230.87683724943</c:v>
                      </c:pt>
                      <c:pt idx="24070">
                        <c:v>230.83698264975399</c:v>
                      </c:pt>
                      <c:pt idx="24071">
                        <c:v>230.81241860801401</c:v>
                      </c:pt>
                      <c:pt idx="24072">
                        <c:v>230.77814848013799</c:v>
                      </c:pt>
                      <c:pt idx="24073">
                        <c:v>230.764548182303</c:v>
                      </c:pt>
                      <c:pt idx="24074">
                        <c:v>230.69399462006299</c:v>
                      </c:pt>
                      <c:pt idx="24075">
                        <c:v>230.67235243539</c:v>
                      </c:pt>
                      <c:pt idx="24076">
                        <c:v>230.646838088376</c:v>
                      </c:pt>
                      <c:pt idx="24077">
                        <c:v>230.64269905774299</c:v>
                      </c:pt>
                      <c:pt idx="24078">
                        <c:v>230.62588297741499</c:v>
                      </c:pt>
                      <c:pt idx="24079">
                        <c:v>230.61755090167699</c:v>
                      </c:pt>
                      <c:pt idx="24080">
                        <c:v>230.60063459372299</c:v>
                      </c:pt>
                      <c:pt idx="24081">
                        <c:v>230.57503892149401</c:v>
                      </c:pt>
                      <c:pt idx="24082">
                        <c:v>230.52767014796501</c:v>
                      </c:pt>
                      <c:pt idx="24083">
                        <c:v>230.45242463106601</c:v>
                      </c:pt>
                      <c:pt idx="24084">
                        <c:v>230.44336825173099</c:v>
                      </c:pt>
                      <c:pt idx="24085">
                        <c:v>230.43792531700501</c:v>
                      </c:pt>
                      <c:pt idx="24086">
                        <c:v>230.437723542664</c:v>
                      </c:pt>
                      <c:pt idx="24087">
                        <c:v>230.43714699672799</c:v>
                      </c:pt>
                      <c:pt idx="24088">
                        <c:v>230.431332997038</c:v>
                      </c:pt>
                      <c:pt idx="24089">
                        <c:v>230.37922500113999</c:v>
                      </c:pt>
                      <c:pt idx="24090">
                        <c:v>230.36539097992599</c:v>
                      </c:pt>
                      <c:pt idx="24091">
                        <c:v>230.34579909446799</c:v>
                      </c:pt>
                      <c:pt idx="24092">
                        <c:v>230.29511655893401</c:v>
                      </c:pt>
                      <c:pt idx="24093">
                        <c:v>230.29063014073901</c:v>
                      </c:pt>
                      <c:pt idx="24094">
                        <c:v>230.28811498917099</c:v>
                      </c:pt>
                      <c:pt idx="24095">
                        <c:v>230.24210161287499</c:v>
                      </c:pt>
                      <c:pt idx="24096">
                        <c:v>230.16870260297</c:v>
                      </c:pt>
                      <c:pt idx="24097">
                        <c:v>230.135338581572</c:v>
                      </c:pt>
                      <c:pt idx="24098">
                        <c:v>230.02925719834801</c:v>
                      </c:pt>
                      <c:pt idx="24099">
                        <c:v>230.00207030323401</c:v>
                      </c:pt>
                      <c:pt idx="24100">
                        <c:v>230.001085712275</c:v>
                      </c:pt>
                      <c:pt idx="24101">
                        <c:v>229.996237374635</c:v>
                      </c:pt>
                      <c:pt idx="24102">
                        <c:v>229.990628826788</c:v>
                      </c:pt>
                      <c:pt idx="24103">
                        <c:v>229.90844581239801</c:v>
                      </c:pt>
                      <c:pt idx="24104">
                        <c:v>229.87191942807499</c:v>
                      </c:pt>
                      <c:pt idx="24105">
                        <c:v>229.83029636668701</c:v>
                      </c:pt>
                      <c:pt idx="24106">
                        <c:v>229.75288023238301</c:v>
                      </c:pt>
                      <c:pt idx="24107">
                        <c:v>229.74706434075199</c:v>
                      </c:pt>
                      <c:pt idx="24108">
                        <c:v>229.66632376426401</c:v>
                      </c:pt>
                      <c:pt idx="24109">
                        <c:v>229.65434111469301</c:v>
                      </c:pt>
                      <c:pt idx="24110">
                        <c:v>229.572856469518</c:v>
                      </c:pt>
                      <c:pt idx="24111">
                        <c:v>229.56823561163401</c:v>
                      </c:pt>
                      <c:pt idx="24112">
                        <c:v>229.56417587685999</c:v>
                      </c:pt>
                      <c:pt idx="24113">
                        <c:v>229.55833714246501</c:v>
                      </c:pt>
                      <c:pt idx="24114">
                        <c:v>229.557391272285</c:v>
                      </c:pt>
                      <c:pt idx="24115">
                        <c:v>229.55373166327601</c:v>
                      </c:pt>
                      <c:pt idx="24116">
                        <c:v>229.54749867300899</c:v>
                      </c:pt>
                      <c:pt idx="24117">
                        <c:v>229.54243357786601</c:v>
                      </c:pt>
                      <c:pt idx="24118">
                        <c:v>229.50920898858899</c:v>
                      </c:pt>
                      <c:pt idx="24119">
                        <c:v>229.507074183367</c:v>
                      </c:pt>
                      <c:pt idx="24120">
                        <c:v>229.47046310433601</c:v>
                      </c:pt>
                      <c:pt idx="24121">
                        <c:v>229.463815219514</c:v>
                      </c:pt>
                      <c:pt idx="24122">
                        <c:v>229.42133288649899</c:v>
                      </c:pt>
                      <c:pt idx="24123">
                        <c:v>229.396900314936</c:v>
                      </c:pt>
                      <c:pt idx="24124">
                        <c:v>229.359749097182</c:v>
                      </c:pt>
                      <c:pt idx="24125">
                        <c:v>229.30320709900701</c:v>
                      </c:pt>
                      <c:pt idx="24126">
                        <c:v>229.277766647146</c:v>
                      </c:pt>
                      <c:pt idx="24127">
                        <c:v>229.25878927473499</c:v>
                      </c:pt>
                      <c:pt idx="24128">
                        <c:v>229.247753555229</c:v>
                      </c:pt>
                      <c:pt idx="24129">
                        <c:v>229.16081259266099</c:v>
                      </c:pt>
                      <c:pt idx="24130">
                        <c:v>229.09921184471401</c:v>
                      </c:pt>
                      <c:pt idx="24131">
                        <c:v>229.09150844150199</c:v>
                      </c:pt>
                      <c:pt idx="24132">
                        <c:v>229.06636425065</c:v>
                      </c:pt>
                      <c:pt idx="24133">
                        <c:v>229.03160849354899</c:v>
                      </c:pt>
                      <c:pt idx="24134">
                        <c:v>229.01004761011299</c:v>
                      </c:pt>
                      <c:pt idx="24135">
                        <c:v>228.99300720491999</c:v>
                      </c:pt>
                      <c:pt idx="24136">
                        <c:v>228.99158212687701</c:v>
                      </c:pt>
                      <c:pt idx="24137">
                        <c:v>228.97860596194801</c:v>
                      </c:pt>
                      <c:pt idx="24138">
                        <c:v>228.92423545243199</c:v>
                      </c:pt>
                      <c:pt idx="24139">
                        <c:v>228.73566345467901</c:v>
                      </c:pt>
                      <c:pt idx="24140">
                        <c:v>228.72446381927799</c:v>
                      </c:pt>
                      <c:pt idx="24141">
                        <c:v>228.692834472198</c:v>
                      </c:pt>
                      <c:pt idx="24142">
                        <c:v>228.675112081755</c:v>
                      </c:pt>
                      <c:pt idx="24143">
                        <c:v>228.641213735035</c:v>
                      </c:pt>
                      <c:pt idx="24144">
                        <c:v>228.63441225489299</c:v>
                      </c:pt>
                      <c:pt idx="24145">
                        <c:v>228.61584766240699</c:v>
                      </c:pt>
                      <c:pt idx="24146">
                        <c:v>228.45520263122</c:v>
                      </c:pt>
                      <c:pt idx="24147">
                        <c:v>228.430090383296</c:v>
                      </c:pt>
                      <c:pt idx="24148">
                        <c:v>228.38451528315801</c:v>
                      </c:pt>
                      <c:pt idx="24149">
                        <c:v>228.383505361522</c:v>
                      </c:pt>
                      <c:pt idx="24150">
                        <c:v>228.373591380904</c:v>
                      </c:pt>
                      <c:pt idx="24151">
                        <c:v>228.366138246144</c:v>
                      </c:pt>
                      <c:pt idx="24152">
                        <c:v>228.35466661602501</c:v>
                      </c:pt>
                      <c:pt idx="24153">
                        <c:v>228.32952900827601</c:v>
                      </c:pt>
                      <c:pt idx="24154">
                        <c:v>228.32680721193199</c:v>
                      </c:pt>
                      <c:pt idx="24155">
                        <c:v>228.267810388827</c:v>
                      </c:pt>
                      <c:pt idx="24156">
                        <c:v>228.227528633807</c:v>
                      </c:pt>
                      <c:pt idx="24157">
                        <c:v>228.21834490548099</c:v>
                      </c:pt>
                      <c:pt idx="24158">
                        <c:v>228.17965163967301</c:v>
                      </c:pt>
                      <c:pt idx="24159">
                        <c:v>228.13925673268301</c:v>
                      </c:pt>
                      <c:pt idx="24160">
                        <c:v>228.11336822838899</c:v>
                      </c:pt>
                      <c:pt idx="24161">
                        <c:v>228.098900657607</c:v>
                      </c:pt>
                      <c:pt idx="24162">
                        <c:v>228.08470895526801</c:v>
                      </c:pt>
                      <c:pt idx="24163">
                        <c:v>228.033997509074</c:v>
                      </c:pt>
                      <c:pt idx="24164">
                        <c:v>227.95432590476599</c:v>
                      </c:pt>
                      <c:pt idx="24165">
                        <c:v>227.94582671064899</c:v>
                      </c:pt>
                      <c:pt idx="24166">
                        <c:v>227.924864740733</c:v>
                      </c:pt>
                      <c:pt idx="24167">
                        <c:v>227.892731633035</c:v>
                      </c:pt>
                      <c:pt idx="24168">
                        <c:v>227.84336939584699</c:v>
                      </c:pt>
                      <c:pt idx="24169">
                        <c:v>227.79613468070301</c:v>
                      </c:pt>
                      <c:pt idx="24170">
                        <c:v>227.754315989113</c:v>
                      </c:pt>
                      <c:pt idx="24171">
                        <c:v>227.70008471571199</c:v>
                      </c:pt>
                      <c:pt idx="24172">
                        <c:v>227.644047255435</c:v>
                      </c:pt>
                      <c:pt idx="24173">
                        <c:v>227.62921510130101</c:v>
                      </c:pt>
                      <c:pt idx="24174">
                        <c:v>227.62295841594499</c:v>
                      </c:pt>
                      <c:pt idx="24175">
                        <c:v>227.62294523022899</c:v>
                      </c:pt>
                      <c:pt idx="24176">
                        <c:v>227.59632532372299</c:v>
                      </c:pt>
                      <c:pt idx="24177">
                        <c:v>227.51632820295299</c:v>
                      </c:pt>
                      <c:pt idx="24178">
                        <c:v>227.49034679257699</c:v>
                      </c:pt>
                      <c:pt idx="24179">
                        <c:v>227.46944393303701</c:v>
                      </c:pt>
                      <c:pt idx="24180">
                        <c:v>227.463279636918</c:v>
                      </c:pt>
                      <c:pt idx="24181">
                        <c:v>227.43627926600399</c:v>
                      </c:pt>
                      <c:pt idx="24182">
                        <c:v>227.43213841169299</c:v>
                      </c:pt>
                      <c:pt idx="24183">
                        <c:v>227.42358255426899</c:v>
                      </c:pt>
                      <c:pt idx="24184">
                        <c:v>227.41307193546399</c:v>
                      </c:pt>
                      <c:pt idx="24185">
                        <c:v>227.40884868062099</c:v>
                      </c:pt>
                      <c:pt idx="24186">
                        <c:v>227.406919635501</c:v>
                      </c:pt>
                      <c:pt idx="24187">
                        <c:v>227.36790082751</c:v>
                      </c:pt>
                      <c:pt idx="24188">
                        <c:v>227.28526573595599</c:v>
                      </c:pt>
                      <c:pt idx="24189">
                        <c:v>227.22427989034699</c:v>
                      </c:pt>
                      <c:pt idx="24190">
                        <c:v>227.12580245052899</c:v>
                      </c:pt>
                      <c:pt idx="24191">
                        <c:v>227.123281757603</c:v>
                      </c:pt>
                      <c:pt idx="24192">
                        <c:v>227.100320913215</c:v>
                      </c:pt>
                      <c:pt idx="24193">
                        <c:v>227.064184187969</c:v>
                      </c:pt>
                      <c:pt idx="24194">
                        <c:v>227.04702615782199</c:v>
                      </c:pt>
                      <c:pt idx="24195">
                        <c:v>227.00508242814601</c:v>
                      </c:pt>
                      <c:pt idx="24196">
                        <c:v>226.995268798643</c:v>
                      </c:pt>
                      <c:pt idx="24197">
                        <c:v>226.93360507731501</c:v>
                      </c:pt>
                      <c:pt idx="24198">
                        <c:v>226.92587724521101</c:v>
                      </c:pt>
                      <c:pt idx="24199">
                        <c:v>226.89528124172199</c:v>
                      </c:pt>
                      <c:pt idx="24200">
                        <c:v>226.865778058248</c:v>
                      </c:pt>
                      <c:pt idx="24201">
                        <c:v>226.83365909800099</c:v>
                      </c:pt>
                      <c:pt idx="24202">
                        <c:v>226.794160292047</c:v>
                      </c:pt>
                      <c:pt idx="24203">
                        <c:v>226.79280166269601</c:v>
                      </c:pt>
                      <c:pt idx="24204">
                        <c:v>226.78533066774099</c:v>
                      </c:pt>
                      <c:pt idx="24205">
                        <c:v>226.77258731662599</c:v>
                      </c:pt>
                      <c:pt idx="24206">
                        <c:v>226.72958302685399</c:v>
                      </c:pt>
                      <c:pt idx="24207">
                        <c:v>226.72923615536499</c:v>
                      </c:pt>
                      <c:pt idx="24208">
                        <c:v>226.698780405984</c:v>
                      </c:pt>
                      <c:pt idx="24209">
                        <c:v>226.67855404925999</c:v>
                      </c:pt>
                      <c:pt idx="24210">
                        <c:v>226.66049708010601</c:v>
                      </c:pt>
                      <c:pt idx="24211">
                        <c:v>226.62903339901999</c:v>
                      </c:pt>
                      <c:pt idx="24212">
                        <c:v>226.603405354035</c:v>
                      </c:pt>
                      <c:pt idx="24213">
                        <c:v>226.570771440268</c:v>
                      </c:pt>
                      <c:pt idx="24214">
                        <c:v>226.54278219449901</c:v>
                      </c:pt>
                      <c:pt idx="24215">
                        <c:v>226.52394353746899</c:v>
                      </c:pt>
                      <c:pt idx="24216">
                        <c:v>226.49426783919799</c:v>
                      </c:pt>
                      <c:pt idx="24217">
                        <c:v>226.486233743338</c:v>
                      </c:pt>
                      <c:pt idx="24218">
                        <c:v>226.39176536272299</c:v>
                      </c:pt>
                      <c:pt idx="24219">
                        <c:v>226.379694201234</c:v>
                      </c:pt>
                      <c:pt idx="24220">
                        <c:v>226.34178472945001</c:v>
                      </c:pt>
                      <c:pt idx="24221">
                        <c:v>226.33478181480601</c:v>
                      </c:pt>
                      <c:pt idx="24222">
                        <c:v>226.297401752285</c:v>
                      </c:pt>
                      <c:pt idx="24223">
                        <c:v>226.26832526183199</c:v>
                      </c:pt>
                      <c:pt idx="24224">
                        <c:v>226.219274024942</c:v>
                      </c:pt>
                      <c:pt idx="24225">
                        <c:v>226.18384822914999</c:v>
                      </c:pt>
                      <c:pt idx="24226">
                        <c:v>226.12446875039899</c:v>
                      </c:pt>
                      <c:pt idx="24227">
                        <c:v>226.10024031412601</c:v>
                      </c:pt>
                      <c:pt idx="24228">
                        <c:v>226.08185552741901</c:v>
                      </c:pt>
                      <c:pt idx="24229">
                        <c:v>226.058154323883</c:v>
                      </c:pt>
                      <c:pt idx="24230">
                        <c:v>226.01860945628999</c:v>
                      </c:pt>
                      <c:pt idx="24231">
                        <c:v>225.99533436210501</c:v>
                      </c:pt>
                      <c:pt idx="24232">
                        <c:v>225.99086120892599</c:v>
                      </c:pt>
                      <c:pt idx="24233">
                        <c:v>225.954498065579</c:v>
                      </c:pt>
                      <c:pt idx="24234">
                        <c:v>225.89911702408901</c:v>
                      </c:pt>
                      <c:pt idx="24235">
                        <c:v>225.89251157062</c:v>
                      </c:pt>
                      <c:pt idx="24236">
                        <c:v>225.86580237652399</c:v>
                      </c:pt>
                      <c:pt idx="24237">
                        <c:v>225.84709846610599</c:v>
                      </c:pt>
                      <c:pt idx="24238">
                        <c:v>225.83201357599199</c:v>
                      </c:pt>
                      <c:pt idx="24239">
                        <c:v>225.770312030318</c:v>
                      </c:pt>
                      <c:pt idx="24240">
                        <c:v>225.742628536214</c:v>
                      </c:pt>
                      <c:pt idx="24241">
                        <c:v>225.703864290338</c:v>
                      </c:pt>
                      <c:pt idx="24242">
                        <c:v>225.703800846955</c:v>
                      </c:pt>
                      <c:pt idx="24243">
                        <c:v>225.69342074652999</c:v>
                      </c:pt>
                      <c:pt idx="24244">
                        <c:v>225.68573166412199</c:v>
                      </c:pt>
                      <c:pt idx="24245">
                        <c:v>225.67201382383701</c:v>
                      </c:pt>
                      <c:pt idx="24246">
                        <c:v>225.620314496942</c:v>
                      </c:pt>
                      <c:pt idx="24247">
                        <c:v>225.56434047541501</c:v>
                      </c:pt>
                      <c:pt idx="24248">
                        <c:v>225.54374753108101</c:v>
                      </c:pt>
                      <c:pt idx="24249">
                        <c:v>225.50013909186299</c:v>
                      </c:pt>
                      <c:pt idx="24250">
                        <c:v>225.464629429121</c:v>
                      </c:pt>
                      <c:pt idx="24251">
                        <c:v>225.45605800281501</c:v>
                      </c:pt>
                      <c:pt idx="24252">
                        <c:v>225.4518409559</c:v>
                      </c:pt>
                      <c:pt idx="24253">
                        <c:v>225.43550418375301</c:v>
                      </c:pt>
                      <c:pt idx="24254">
                        <c:v>225.41614667176901</c:v>
                      </c:pt>
                      <c:pt idx="24255">
                        <c:v>225.394537977857</c:v>
                      </c:pt>
                      <c:pt idx="24256">
                        <c:v>225.35622706862199</c:v>
                      </c:pt>
                      <c:pt idx="24257">
                        <c:v>225.30952679450701</c:v>
                      </c:pt>
                      <c:pt idx="24258">
                        <c:v>225.203634724994</c:v>
                      </c:pt>
                      <c:pt idx="24259">
                        <c:v>225.147095186082</c:v>
                      </c:pt>
                      <c:pt idx="24260">
                        <c:v>225.13552408329301</c:v>
                      </c:pt>
                      <c:pt idx="24261">
                        <c:v>225.090014580499</c:v>
                      </c:pt>
                      <c:pt idx="24262">
                        <c:v>225.083016745696</c:v>
                      </c:pt>
                      <c:pt idx="24263">
                        <c:v>225.064242171746</c:v>
                      </c:pt>
                      <c:pt idx="24264">
                        <c:v>225.04467029034601</c:v>
                      </c:pt>
                      <c:pt idx="24265">
                        <c:v>225.00670160846701</c:v>
                      </c:pt>
                      <c:pt idx="24266">
                        <c:v>224.98454217142699</c:v>
                      </c:pt>
                      <c:pt idx="24267">
                        <c:v>224.85948127103501</c:v>
                      </c:pt>
                      <c:pt idx="24268">
                        <c:v>224.84995477704001</c:v>
                      </c:pt>
                      <c:pt idx="24269">
                        <c:v>224.84727358378501</c:v>
                      </c:pt>
                      <c:pt idx="24270">
                        <c:v>224.80584695624901</c:v>
                      </c:pt>
                      <c:pt idx="24271">
                        <c:v>224.76844372642401</c:v>
                      </c:pt>
                      <c:pt idx="24272">
                        <c:v>224.74140246161801</c:v>
                      </c:pt>
                      <c:pt idx="24273">
                        <c:v>224.60464679279801</c:v>
                      </c:pt>
                      <c:pt idx="24274">
                        <c:v>224.60444026567501</c:v>
                      </c:pt>
                      <c:pt idx="24275">
                        <c:v>224.57550520095501</c:v>
                      </c:pt>
                      <c:pt idx="24276">
                        <c:v>224.57286635470501</c:v>
                      </c:pt>
                      <c:pt idx="24277">
                        <c:v>224.55671082607799</c:v>
                      </c:pt>
                      <c:pt idx="24278">
                        <c:v>224.55110542240601</c:v>
                      </c:pt>
                      <c:pt idx="24279">
                        <c:v>224.54470821294399</c:v>
                      </c:pt>
                      <c:pt idx="24280">
                        <c:v>224.49095638767699</c:v>
                      </c:pt>
                      <c:pt idx="24281">
                        <c:v>224.42886492841001</c:v>
                      </c:pt>
                      <c:pt idx="24282">
                        <c:v>224.416390839744</c:v>
                      </c:pt>
                      <c:pt idx="24283">
                        <c:v>224.379616692794</c:v>
                      </c:pt>
                      <c:pt idx="24284">
                        <c:v>224.33736659521401</c:v>
                      </c:pt>
                      <c:pt idx="24285">
                        <c:v>224.3257249202</c:v>
                      </c:pt>
                      <c:pt idx="24286">
                        <c:v>224.13747172966001</c:v>
                      </c:pt>
                      <c:pt idx="24287">
                        <c:v>224.08354012734401</c:v>
                      </c:pt>
                      <c:pt idx="24288">
                        <c:v>224.02435417108401</c:v>
                      </c:pt>
                      <c:pt idx="24289">
                        <c:v>223.94814761757399</c:v>
                      </c:pt>
                      <c:pt idx="24290">
                        <c:v>223.92822211661601</c:v>
                      </c:pt>
                      <c:pt idx="24291">
                        <c:v>223.924757129505</c:v>
                      </c:pt>
                      <c:pt idx="24292">
                        <c:v>223.86837315839301</c:v>
                      </c:pt>
                      <c:pt idx="24293">
                        <c:v>223.859582099383</c:v>
                      </c:pt>
                      <c:pt idx="24294">
                        <c:v>223.83832684121799</c:v>
                      </c:pt>
                      <c:pt idx="24295">
                        <c:v>223.80470136060899</c:v>
                      </c:pt>
                      <c:pt idx="24296">
                        <c:v>223.78840805105401</c:v>
                      </c:pt>
                      <c:pt idx="24297">
                        <c:v>223.786059602074</c:v>
                      </c:pt>
                      <c:pt idx="24298">
                        <c:v>223.67924941533201</c:v>
                      </c:pt>
                      <c:pt idx="24299">
                        <c:v>223.67515740812601</c:v>
                      </c:pt>
                      <c:pt idx="24300">
                        <c:v>223.623172875732</c:v>
                      </c:pt>
                      <c:pt idx="24301">
                        <c:v>223.615427418742</c:v>
                      </c:pt>
                      <c:pt idx="24302">
                        <c:v>223.54655787506701</c:v>
                      </c:pt>
                      <c:pt idx="24303">
                        <c:v>223.52110491982299</c:v>
                      </c:pt>
                      <c:pt idx="24304">
                        <c:v>223.510527302849</c:v>
                      </c:pt>
                      <c:pt idx="24305">
                        <c:v>223.50404890854301</c:v>
                      </c:pt>
                      <c:pt idx="24306">
                        <c:v>223.380455249579</c:v>
                      </c:pt>
                      <c:pt idx="24307">
                        <c:v>223.37437522268701</c:v>
                      </c:pt>
                      <c:pt idx="24308">
                        <c:v>223.36634415108099</c:v>
                      </c:pt>
                      <c:pt idx="24309">
                        <c:v>223.31700809522999</c:v>
                      </c:pt>
                      <c:pt idx="24310">
                        <c:v>223.29772727227001</c:v>
                      </c:pt>
                      <c:pt idx="24311">
                        <c:v>223.28774299184801</c:v>
                      </c:pt>
                      <c:pt idx="24312">
                        <c:v>223.22148253520101</c:v>
                      </c:pt>
                      <c:pt idx="24313">
                        <c:v>223.21584717517601</c:v>
                      </c:pt>
                      <c:pt idx="24314">
                        <c:v>223.18557591984001</c:v>
                      </c:pt>
                      <c:pt idx="24315">
                        <c:v>223.17765386575999</c:v>
                      </c:pt>
                      <c:pt idx="24316">
                        <c:v>223.1692642852</c:v>
                      </c:pt>
                      <c:pt idx="24317">
                        <c:v>223.11108333620601</c:v>
                      </c:pt>
                      <c:pt idx="24318">
                        <c:v>223.10851920020801</c:v>
                      </c:pt>
                      <c:pt idx="24319">
                        <c:v>223.09469367425501</c:v>
                      </c:pt>
                      <c:pt idx="24320">
                        <c:v>223.08349708972301</c:v>
                      </c:pt>
                      <c:pt idx="24321">
                        <c:v>223.01687392349299</c:v>
                      </c:pt>
                      <c:pt idx="24322">
                        <c:v>222.93352514258001</c:v>
                      </c:pt>
                      <c:pt idx="24323">
                        <c:v>222.928258886311</c:v>
                      </c:pt>
                      <c:pt idx="24324">
                        <c:v>222.90135810487101</c:v>
                      </c:pt>
                      <c:pt idx="24325">
                        <c:v>222.79678006531199</c:v>
                      </c:pt>
                      <c:pt idx="24326">
                        <c:v>222.75039612561099</c:v>
                      </c:pt>
                      <c:pt idx="24327">
                        <c:v>222.73766373397899</c:v>
                      </c:pt>
                      <c:pt idx="24328">
                        <c:v>222.71757942189899</c:v>
                      </c:pt>
                      <c:pt idx="24329">
                        <c:v>222.71492050113801</c:v>
                      </c:pt>
                      <c:pt idx="24330">
                        <c:v>222.68900597990401</c:v>
                      </c:pt>
                      <c:pt idx="24331">
                        <c:v>222.680258323853</c:v>
                      </c:pt>
                      <c:pt idx="24332">
                        <c:v>222.657895463514</c:v>
                      </c:pt>
                      <c:pt idx="24333">
                        <c:v>222.64713089768301</c:v>
                      </c:pt>
                      <c:pt idx="24334">
                        <c:v>222.639540941847</c:v>
                      </c:pt>
                      <c:pt idx="24335">
                        <c:v>222.562876023896</c:v>
                      </c:pt>
                      <c:pt idx="24336">
                        <c:v>222.54936807902601</c:v>
                      </c:pt>
                      <c:pt idx="24337">
                        <c:v>222.542049112738</c:v>
                      </c:pt>
                      <c:pt idx="24338">
                        <c:v>222.51038616048899</c:v>
                      </c:pt>
                      <c:pt idx="24339">
                        <c:v>222.506830688739</c:v>
                      </c:pt>
                      <c:pt idx="24340">
                        <c:v>222.47474118853199</c:v>
                      </c:pt>
                      <c:pt idx="24341">
                        <c:v>222.45149668002099</c:v>
                      </c:pt>
                      <c:pt idx="24342">
                        <c:v>222.44760192091599</c:v>
                      </c:pt>
                      <c:pt idx="24343">
                        <c:v>222.423175461347</c:v>
                      </c:pt>
                      <c:pt idx="24344">
                        <c:v>222.36249712293099</c:v>
                      </c:pt>
                      <c:pt idx="24345">
                        <c:v>222.34464290313801</c:v>
                      </c:pt>
                      <c:pt idx="24346">
                        <c:v>222.33706533752701</c:v>
                      </c:pt>
                      <c:pt idx="24347">
                        <c:v>222.31219959795001</c:v>
                      </c:pt>
                      <c:pt idx="24348">
                        <c:v>222.30779921358999</c:v>
                      </c:pt>
                      <c:pt idx="24349">
                        <c:v>222.29321829912601</c:v>
                      </c:pt>
                      <c:pt idx="24350">
                        <c:v>222.28034521113901</c:v>
                      </c:pt>
                      <c:pt idx="24351">
                        <c:v>222.278489080089</c:v>
                      </c:pt>
                      <c:pt idx="24352">
                        <c:v>222.27258750823501</c:v>
                      </c:pt>
                      <c:pt idx="24353">
                        <c:v>222.245005322791</c:v>
                      </c:pt>
                      <c:pt idx="24354">
                        <c:v>222.238378329657</c:v>
                      </c:pt>
                      <c:pt idx="24355">
                        <c:v>222.22482503509599</c:v>
                      </c:pt>
                      <c:pt idx="24356">
                        <c:v>222.22421101764601</c:v>
                      </c:pt>
                      <c:pt idx="24357">
                        <c:v>222.20218338197</c:v>
                      </c:pt>
                      <c:pt idx="24358">
                        <c:v>222.154606588581</c:v>
                      </c:pt>
                      <c:pt idx="24359">
                        <c:v>222.146673546594</c:v>
                      </c:pt>
                      <c:pt idx="24360">
                        <c:v>222.12845701281799</c:v>
                      </c:pt>
                      <c:pt idx="24361">
                        <c:v>222.11301341214099</c:v>
                      </c:pt>
                      <c:pt idx="24362">
                        <c:v>222.10633125843799</c:v>
                      </c:pt>
                      <c:pt idx="24363">
                        <c:v>222.087925411013</c:v>
                      </c:pt>
                      <c:pt idx="24364">
                        <c:v>221.946485193716</c:v>
                      </c:pt>
                      <c:pt idx="24365">
                        <c:v>221.92936238403999</c:v>
                      </c:pt>
                      <c:pt idx="24366">
                        <c:v>221.90424633110999</c:v>
                      </c:pt>
                      <c:pt idx="24367">
                        <c:v>221.87718900475301</c:v>
                      </c:pt>
                      <c:pt idx="24368">
                        <c:v>221.808748926324</c:v>
                      </c:pt>
                      <c:pt idx="24369">
                        <c:v>221.744236263868</c:v>
                      </c:pt>
                      <c:pt idx="24370">
                        <c:v>221.730736094863</c:v>
                      </c:pt>
                      <c:pt idx="24371">
                        <c:v>221.728647639001</c:v>
                      </c:pt>
                      <c:pt idx="24372">
                        <c:v>221.70659657662799</c:v>
                      </c:pt>
                      <c:pt idx="24373">
                        <c:v>221.703266507579</c:v>
                      </c:pt>
                      <c:pt idx="24374">
                        <c:v>221.694999771748</c:v>
                      </c:pt>
                      <c:pt idx="24375">
                        <c:v>221.66784064488999</c:v>
                      </c:pt>
                      <c:pt idx="24376">
                        <c:v>221.62792431170701</c:v>
                      </c:pt>
                      <c:pt idx="24377">
                        <c:v>221.62673845231299</c:v>
                      </c:pt>
                      <c:pt idx="24378">
                        <c:v>221.61363478891701</c:v>
                      </c:pt>
                      <c:pt idx="24379">
                        <c:v>221.515733597723</c:v>
                      </c:pt>
                      <c:pt idx="24380">
                        <c:v>221.433975773844</c:v>
                      </c:pt>
                      <c:pt idx="24381">
                        <c:v>221.401888590613</c:v>
                      </c:pt>
                      <c:pt idx="24382">
                        <c:v>221.328847162372</c:v>
                      </c:pt>
                      <c:pt idx="24383">
                        <c:v>221.31170940438599</c:v>
                      </c:pt>
                      <c:pt idx="24384">
                        <c:v>221.308255160904</c:v>
                      </c:pt>
                      <c:pt idx="24385">
                        <c:v>221.262843051977</c:v>
                      </c:pt>
                      <c:pt idx="24386">
                        <c:v>221.240910342744</c:v>
                      </c:pt>
                      <c:pt idx="24387">
                        <c:v>221.23935215463399</c:v>
                      </c:pt>
                      <c:pt idx="24388">
                        <c:v>221.13155214292399</c:v>
                      </c:pt>
                      <c:pt idx="24389">
                        <c:v>221.12729139771099</c:v>
                      </c:pt>
                      <c:pt idx="24390">
                        <c:v>221.113677113227</c:v>
                      </c:pt>
                      <c:pt idx="24391">
                        <c:v>221.11236068200901</c:v>
                      </c:pt>
                      <c:pt idx="24392">
                        <c:v>221.05074153189699</c:v>
                      </c:pt>
                      <c:pt idx="24393">
                        <c:v>221.03444293742399</c:v>
                      </c:pt>
                      <c:pt idx="24394">
                        <c:v>221.00643725122001</c:v>
                      </c:pt>
                      <c:pt idx="24395">
                        <c:v>221.00350213079301</c:v>
                      </c:pt>
                      <c:pt idx="24396">
                        <c:v>220.94665464353599</c:v>
                      </c:pt>
                      <c:pt idx="24397">
                        <c:v>220.94128625802401</c:v>
                      </c:pt>
                      <c:pt idx="24398">
                        <c:v>220.93119797693399</c:v>
                      </c:pt>
                      <c:pt idx="24399">
                        <c:v>220.90457376721901</c:v>
                      </c:pt>
                      <c:pt idx="24400">
                        <c:v>220.88605212681901</c:v>
                      </c:pt>
                      <c:pt idx="24401">
                        <c:v>220.82508127813199</c:v>
                      </c:pt>
                      <c:pt idx="24402">
                        <c:v>220.82075568539199</c:v>
                      </c:pt>
                      <c:pt idx="24403">
                        <c:v>220.818885456717</c:v>
                      </c:pt>
                      <c:pt idx="24404">
                        <c:v>220.81083585591099</c:v>
                      </c:pt>
                      <c:pt idx="24405">
                        <c:v>220.74991365470299</c:v>
                      </c:pt>
                      <c:pt idx="24406">
                        <c:v>220.739151460063</c:v>
                      </c:pt>
                      <c:pt idx="24407">
                        <c:v>220.73137280570299</c:v>
                      </c:pt>
                      <c:pt idx="24408">
                        <c:v>220.69911878268701</c:v>
                      </c:pt>
                      <c:pt idx="24409">
                        <c:v>220.660448276822</c:v>
                      </c:pt>
                      <c:pt idx="24410">
                        <c:v>220.633912856367</c:v>
                      </c:pt>
                      <c:pt idx="24411">
                        <c:v>220.61500226510901</c:v>
                      </c:pt>
                      <c:pt idx="24412">
                        <c:v>220.60558802205799</c:v>
                      </c:pt>
                      <c:pt idx="24413">
                        <c:v>220.59320375874501</c:v>
                      </c:pt>
                      <c:pt idx="24414">
                        <c:v>220.57939040760999</c:v>
                      </c:pt>
                      <c:pt idx="24415">
                        <c:v>220.56758470430501</c:v>
                      </c:pt>
                      <c:pt idx="24416">
                        <c:v>220.53807159230601</c:v>
                      </c:pt>
                      <c:pt idx="24417">
                        <c:v>220.52548142811901</c:v>
                      </c:pt>
                      <c:pt idx="24418">
                        <c:v>220.49427596567699</c:v>
                      </c:pt>
                      <c:pt idx="24419">
                        <c:v>220.48197342726201</c:v>
                      </c:pt>
                      <c:pt idx="24420">
                        <c:v>220.47827021216099</c:v>
                      </c:pt>
                      <c:pt idx="24421">
                        <c:v>220.44127484382</c:v>
                      </c:pt>
                      <c:pt idx="24422">
                        <c:v>220.43948925684299</c:v>
                      </c:pt>
                      <c:pt idx="24423">
                        <c:v>220.39224739719799</c:v>
                      </c:pt>
                      <c:pt idx="24424">
                        <c:v>220.387051391406</c:v>
                      </c:pt>
                      <c:pt idx="24425">
                        <c:v>220.380270723427</c:v>
                      </c:pt>
                      <c:pt idx="24426">
                        <c:v>220.340591649299</c:v>
                      </c:pt>
                      <c:pt idx="24427">
                        <c:v>220.327793372803</c:v>
                      </c:pt>
                      <c:pt idx="24428">
                        <c:v>220.30121593897499</c:v>
                      </c:pt>
                      <c:pt idx="24429">
                        <c:v>220.29491737339799</c:v>
                      </c:pt>
                      <c:pt idx="24430">
                        <c:v>220.275837545076</c:v>
                      </c:pt>
                      <c:pt idx="24431">
                        <c:v>220.27054371418399</c:v>
                      </c:pt>
                      <c:pt idx="24432">
                        <c:v>220.17613123030699</c:v>
                      </c:pt>
                      <c:pt idx="24433">
                        <c:v>220.17076037023099</c:v>
                      </c:pt>
                      <c:pt idx="24434">
                        <c:v>220.12246140320701</c:v>
                      </c:pt>
                      <c:pt idx="24435">
                        <c:v>220.11522172876701</c:v>
                      </c:pt>
                      <c:pt idx="24436">
                        <c:v>220.11145784800101</c:v>
                      </c:pt>
                      <c:pt idx="24437">
                        <c:v>220.07163892864099</c:v>
                      </c:pt>
                      <c:pt idx="24438">
                        <c:v>220.05953070036901</c:v>
                      </c:pt>
                      <c:pt idx="24439">
                        <c:v>219.86753190534</c:v>
                      </c:pt>
                      <c:pt idx="24440">
                        <c:v>219.85033101795599</c:v>
                      </c:pt>
                      <c:pt idx="24441">
                        <c:v>219.829808575062</c:v>
                      </c:pt>
                      <c:pt idx="24442">
                        <c:v>219.813348774556</c:v>
                      </c:pt>
                      <c:pt idx="24443">
                        <c:v>219.79341857602699</c:v>
                      </c:pt>
                      <c:pt idx="24444">
                        <c:v>219.75995892007501</c:v>
                      </c:pt>
                      <c:pt idx="24445">
                        <c:v>219.74916407350599</c:v>
                      </c:pt>
                      <c:pt idx="24446">
                        <c:v>219.747932793469</c:v>
                      </c:pt>
                      <c:pt idx="24447">
                        <c:v>219.73627473801901</c:v>
                      </c:pt>
                      <c:pt idx="24448">
                        <c:v>219.67980321362899</c:v>
                      </c:pt>
                      <c:pt idx="24449">
                        <c:v>219.64526435705901</c:v>
                      </c:pt>
                      <c:pt idx="24450">
                        <c:v>219.63691566828601</c:v>
                      </c:pt>
                      <c:pt idx="24451">
                        <c:v>219.635903644162</c:v>
                      </c:pt>
                      <c:pt idx="24452">
                        <c:v>219.605332041606</c:v>
                      </c:pt>
                      <c:pt idx="24453">
                        <c:v>219.58472607266299</c:v>
                      </c:pt>
                      <c:pt idx="24454">
                        <c:v>219.579504477847</c:v>
                      </c:pt>
                      <c:pt idx="24455">
                        <c:v>219.57615170842101</c:v>
                      </c:pt>
                      <c:pt idx="24456">
                        <c:v>219.56468002360401</c:v>
                      </c:pt>
                      <c:pt idx="24457">
                        <c:v>219.56181045649899</c:v>
                      </c:pt>
                      <c:pt idx="24458">
                        <c:v>219.56160360086099</c:v>
                      </c:pt>
                      <c:pt idx="24459">
                        <c:v>219.53095053615999</c:v>
                      </c:pt>
                      <c:pt idx="24460">
                        <c:v>219.53076729771101</c:v>
                      </c:pt>
                      <c:pt idx="24461">
                        <c:v>219.524654091532</c:v>
                      </c:pt>
                      <c:pt idx="24462">
                        <c:v>219.50251380679401</c:v>
                      </c:pt>
                      <c:pt idx="24463">
                        <c:v>219.44866370765899</c:v>
                      </c:pt>
                      <c:pt idx="24464">
                        <c:v>219.426388782603</c:v>
                      </c:pt>
                      <c:pt idx="24465">
                        <c:v>219.37033355177499</c:v>
                      </c:pt>
                      <c:pt idx="24466">
                        <c:v>219.351048702448</c:v>
                      </c:pt>
                      <c:pt idx="24467">
                        <c:v>219.323037405419</c:v>
                      </c:pt>
                      <c:pt idx="24468">
                        <c:v>219.306564384963</c:v>
                      </c:pt>
                      <c:pt idx="24469">
                        <c:v>219.30221291367801</c:v>
                      </c:pt>
                      <c:pt idx="24470">
                        <c:v>219.282453504091</c:v>
                      </c:pt>
                      <c:pt idx="24471">
                        <c:v>219.26427871220599</c:v>
                      </c:pt>
                      <c:pt idx="24472">
                        <c:v>219.25295146963799</c:v>
                      </c:pt>
                      <c:pt idx="24473">
                        <c:v>219.24528765637299</c:v>
                      </c:pt>
                      <c:pt idx="24474">
                        <c:v>219.2335440338</c:v>
                      </c:pt>
                      <c:pt idx="24475">
                        <c:v>219.23220635970901</c:v>
                      </c:pt>
                      <c:pt idx="24476">
                        <c:v>219.19309440941501</c:v>
                      </c:pt>
                      <c:pt idx="24477">
                        <c:v>219.16378119574699</c:v>
                      </c:pt>
                      <c:pt idx="24478">
                        <c:v>219.16321189793501</c:v>
                      </c:pt>
                      <c:pt idx="24479">
                        <c:v>219.11484760330799</c:v>
                      </c:pt>
                      <c:pt idx="24480">
                        <c:v>219.06962174222701</c:v>
                      </c:pt>
                      <c:pt idx="24481">
                        <c:v>219.049323631607</c:v>
                      </c:pt>
                      <c:pt idx="24482">
                        <c:v>219.01207321707</c:v>
                      </c:pt>
                      <c:pt idx="24483">
                        <c:v>218.99471908714801</c:v>
                      </c:pt>
                      <c:pt idx="24484">
                        <c:v>218.989092974946</c:v>
                      </c:pt>
                      <c:pt idx="24485">
                        <c:v>218.95528923459199</c:v>
                      </c:pt>
                      <c:pt idx="24486">
                        <c:v>218.83359374966901</c:v>
                      </c:pt>
                      <c:pt idx="24487">
                        <c:v>218.83155793020799</c:v>
                      </c:pt>
                      <c:pt idx="24488">
                        <c:v>218.77039196702</c:v>
                      </c:pt>
                      <c:pt idx="24489">
                        <c:v>218.756778075239</c:v>
                      </c:pt>
                      <c:pt idx="24490">
                        <c:v>218.74261233885099</c:v>
                      </c:pt>
                      <c:pt idx="24491">
                        <c:v>218.704540063276</c:v>
                      </c:pt>
                      <c:pt idx="24492">
                        <c:v>218.68107812138101</c:v>
                      </c:pt>
                      <c:pt idx="24493">
                        <c:v>218.60773880529899</c:v>
                      </c:pt>
                      <c:pt idx="24494">
                        <c:v>218.58636527804799</c:v>
                      </c:pt>
                      <c:pt idx="24495">
                        <c:v>218.53060114384601</c:v>
                      </c:pt>
                      <c:pt idx="24496">
                        <c:v>218.52472594440499</c:v>
                      </c:pt>
                      <c:pt idx="24497">
                        <c:v>218.47886536280899</c:v>
                      </c:pt>
                      <c:pt idx="24498">
                        <c:v>218.42080437266901</c:v>
                      </c:pt>
                      <c:pt idx="24499">
                        <c:v>218.37111186133299</c:v>
                      </c:pt>
                      <c:pt idx="24500">
                        <c:v>218.34035199572699</c:v>
                      </c:pt>
                      <c:pt idx="24501">
                        <c:v>218.33745392714999</c:v>
                      </c:pt>
                      <c:pt idx="24502">
                        <c:v>218.291373837431</c:v>
                      </c:pt>
                      <c:pt idx="24503">
                        <c:v>218.287582202571</c:v>
                      </c:pt>
                      <c:pt idx="24504">
                        <c:v>218.25877335114001</c:v>
                      </c:pt>
                      <c:pt idx="24505">
                        <c:v>218.24962683688301</c:v>
                      </c:pt>
                      <c:pt idx="24506">
                        <c:v>218.24523444842899</c:v>
                      </c:pt>
                      <c:pt idx="24507">
                        <c:v>218.14407804147501</c:v>
                      </c:pt>
                      <c:pt idx="24508">
                        <c:v>218.136071830323</c:v>
                      </c:pt>
                      <c:pt idx="24509">
                        <c:v>218.12887769035601</c:v>
                      </c:pt>
                      <c:pt idx="24510">
                        <c:v>218.094502396026</c:v>
                      </c:pt>
                      <c:pt idx="24511">
                        <c:v>218.09231094772301</c:v>
                      </c:pt>
                      <c:pt idx="24512">
                        <c:v>218.067132569943</c:v>
                      </c:pt>
                      <c:pt idx="24513">
                        <c:v>218.023036998062</c:v>
                      </c:pt>
                      <c:pt idx="24514">
                        <c:v>217.98926814043</c:v>
                      </c:pt>
                      <c:pt idx="24515">
                        <c:v>217.97859062093301</c:v>
                      </c:pt>
                      <c:pt idx="24516">
                        <c:v>217.962284545225</c:v>
                      </c:pt>
                      <c:pt idx="24517">
                        <c:v>217.879529339074</c:v>
                      </c:pt>
                      <c:pt idx="24518">
                        <c:v>217.79392605325799</c:v>
                      </c:pt>
                      <c:pt idx="24519">
                        <c:v>217.78787336480599</c:v>
                      </c:pt>
                      <c:pt idx="24520">
                        <c:v>217.76861294605101</c:v>
                      </c:pt>
                      <c:pt idx="24521">
                        <c:v>217.754740309635</c:v>
                      </c:pt>
                      <c:pt idx="24522">
                        <c:v>217.74691781158299</c:v>
                      </c:pt>
                      <c:pt idx="24523">
                        <c:v>217.72009653859101</c:v>
                      </c:pt>
                      <c:pt idx="24524">
                        <c:v>217.68470773707801</c:v>
                      </c:pt>
                      <c:pt idx="24525">
                        <c:v>217.58748193572501</c:v>
                      </c:pt>
                      <c:pt idx="24526">
                        <c:v>217.57019237370201</c:v>
                      </c:pt>
                      <c:pt idx="24527">
                        <c:v>217.558620529244</c:v>
                      </c:pt>
                      <c:pt idx="24528">
                        <c:v>217.54684628700801</c:v>
                      </c:pt>
                      <c:pt idx="24529">
                        <c:v>217.54356409803401</c:v>
                      </c:pt>
                      <c:pt idx="24530">
                        <c:v>217.51852058653199</c:v>
                      </c:pt>
                      <c:pt idx="24531">
                        <c:v>217.49393503130301</c:v>
                      </c:pt>
                      <c:pt idx="24532">
                        <c:v>217.49106297643601</c:v>
                      </c:pt>
                      <c:pt idx="24533">
                        <c:v>217.476778225521</c:v>
                      </c:pt>
                      <c:pt idx="24534">
                        <c:v>217.46886702566599</c:v>
                      </c:pt>
                      <c:pt idx="24535">
                        <c:v>217.275335112996</c:v>
                      </c:pt>
                      <c:pt idx="24536">
                        <c:v>217.255506886723</c:v>
                      </c:pt>
                      <c:pt idx="24537">
                        <c:v>217.247838638947</c:v>
                      </c:pt>
                      <c:pt idx="24538">
                        <c:v>217.07421797995599</c:v>
                      </c:pt>
                      <c:pt idx="24539">
                        <c:v>217.06229886796299</c:v>
                      </c:pt>
                      <c:pt idx="24540">
                        <c:v>216.94887456630599</c:v>
                      </c:pt>
                      <c:pt idx="24541">
                        <c:v>216.916370328733</c:v>
                      </c:pt>
                      <c:pt idx="24542">
                        <c:v>216.85978451203201</c:v>
                      </c:pt>
                      <c:pt idx="24543">
                        <c:v>216.83424079950899</c:v>
                      </c:pt>
                      <c:pt idx="24544">
                        <c:v>216.80793279612601</c:v>
                      </c:pt>
                      <c:pt idx="24545">
                        <c:v>216.789870861742</c:v>
                      </c:pt>
                      <c:pt idx="24546">
                        <c:v>216.78861725128201</c:v>
                      </c:pt>
                      <c:pt idx="24547">
                        <c:v>216.74099058815199</c:v>
                      </c:pt>
                      <c:pt idx="24548">
                        <c:v>216.7274207147</c:v>
                      </c:pt>
                      <c:pt idx="24549">
                        <c:v>216.67858246857901</c:v>
                      </c:pt>
                      <c:pt idx="24550">
                        <c:v>216.666480525499</c:v>
                      </c:pt>
                      <c:pt idx="24551">
                        <c:v>216.571479374961</c:v>
                      </c:pt>
                      <c:pt idx="24552">
                        <c:v>216.54614935369699</c:v>
                      </c:pt>
                      <c:pt idx="24553">
                        <c:v>216.51981442092301</c:v>
                      </c:pt>
                      <c:pt idx="24554">
                        <c:v>216.506178305351</c:v>
                      </c:pt>
                      <c:pt idx="24555">
                        <c:v>216.50120388419299</c:v>
                      </c:pt>
                      <c:pt idx="24556">
                        <c:v>216.479894748519</c:v>
                      </c:pt>
                      <c:pt idx="24557">
                        <c:v>216.42548338278601</c:v>
                      </c:pt>
                      <c:pt idx="24558">
                        <c:v>216.31918439568599</c:v>
                      </c:pt>
                      <c:pt idx="24559">
                        <c:v>216.28703443869401</c:v>
                      </c:pt>
                      <c:pt idx="24560">
                        <c:v>216.26625096967999</c:v>
                      </c:pt>
                      <c:pt idx="24561">
                        <c:v>216.22233098899</c:v>
                      </c:pt>
                      <c:pt idx="24562">
                        <c:v>216.147871610658</c:v>
                      </c:pt>
                      <c:pt idx="24563">
                        <c:v>216.144158225712</c:v>
                      </c:pt>
                      <c:pt idx="24564">
                        <c:v>216.11070407072501</c:v>
                      </c:pt>
                      <c:pt idx="24565">
                        <c:v>216.07285017675201</c:v>
                      </c:pt>
                      <c:pt idx="24566">
                        <c:v>216.03741472616301</c:v>
                      </c:pt>
                      <c:pt idx="24567">
                        <c:v>216.02094284347501</c:v>
                      </c:pt>
                      <c:pt idx="24568">
                        <c:v>216.01933457764201</c:v>
                      </c:pt>
                      <c:pt idx="24569">
                        <c:v>216.00507141906201</c:v>
                      </c:pt>
                      <c:pt idx="24570">
                        <c:v>215.952960631331</c:v>
                      </c:pt>
                      <c:pt idx="24571">
                        <c:v>215.84834753726099</c:v>
                      </c:pt>
                      <c:pt idx="24572">
                        <c:v>215.834510778083</c:v>
                      </c:pt>
                      <c:pt idx="24573">
                        <c:v>215.81761889030099</c:v>
                      </c:pt>
                      <c:pt idx="24574">
                        <c:v>215.78174953472899</c:v>
                      </c:pt>
                      <c:pt idx="24575">
                        <c:v>215.748652443645</c:v>
                      </c:pt>
                      <c:pt idx="24576">
                        <c:v>215.745439643271</c:v>
                      </c:pt>
                      <c:pt idx="24577">
                        <c:v>215.73772616328401</c:v>
                      </c:pt>
                      <c:pt idx="24578">
                        <c:v>215.689755193689</c:v>
                      </c:pt>
                      <c:pt idx="24579">
                        <c:v>215.608027839561</c:v>
                      </c:pt>
                      <c:pt idx="24580">
                        <c:v>215.55429713543199</c:v>
                      </c:pt>
                      <c:pt idx="24581">
                        <c:v>215.48750861009299</c:v>
                      </c:pt>
                      <c:pt idx="24582">
                        <c:v>215.48013458735201</c:v>
                      </c:pt>
                      <c:pt idx="24583">
                        <c:v>215.39382341553599</c:v>
                      </c:pt>
                      <c:pt idx="24584">
                        <c:v>215.340201411208</c:v>
                      </c:pt>
                      <c:pt idx="24585">
                        <c:v>215.31648295095999</c:v>
                      </c:pt>
                      <c:pt idx="24586">
                        <c:v>215.30166525848</c:v>
                      </c:pt>
                      <c:pt idx="24587">
                        <c:v>215.290423675651</c:v>
                      </c:pt>
                      <c:pt idx="24588">
                        <c:v>215.18370411798</c:v>
                      </c:pt>
                      <c:pt idx="24589">
                        <c:v>215.139623690169</c:v>
                      </c:pt>
                      <c:pt idx="24590">
                        <c:v>215.124485409035</c:v>
                      </c:pt>
                      <c:pt idx="24591">
                        <c:v>215.116523160475</c:v>
                      </c:pt>
                      <c:pt idx="24592">
                        <c:v>215.03797446574899</c:v>
                      </c:pt>
                      <c:pt idx="24593">
                        <c:v>215.01336779689601</c:v>
                      </c:pt>
                      <c:pt idx="24594">
                        <c:v>215.00359304914301</c:v>
                      </c:pt>
                      <c:pt idx="24595">
                        <c:v>214.96934425121299</c:v>
                      </c:pt>
                      <c:pt idx="24596">
                        <c:v>214.96369323726</c:v>
                      </c:pt>
                      <c:pt idx="24597">
                        <c:v>214.95495179675601</c:v>
                      </c:pt>
                      <c:pt idx="24598">
                        <c:v>214.914743161659</c:v>
                      </c:pt>
                      <c:pt idx="24599">
                        <c:v>214.90437497191201</c:v>
                      </c:pt>
                      <c:pt idx="24600">
                        <c:v>214.903950655903</c:v>
                      </c:pt>
                      <c:pt idx="24601">
                        <c:v>214.88024176448701</c:v>
                      </c:pt>
                      <c:pt idx="24602">
                        <c:v>214.81925422284499</c:v>
                      </c:pt>
                      <c:pt idx="24603">
                        <c:v>214.81037935805199</c:v>
                      </c:pt>
                      <c:pt idx="24604">
                        <c:v>214.809056977154</c:v>
                      </c:pt>
                      <c:pt idx="24605">
                        <c:v>214.74389207249601</c:v>
                      </c:pt>
                      <c:pt idx="24606">
                        <c:v>214.67033192391199</c:v>
                      </c:pt>
                      <c:pt idx="24607">
                        <c:v>214.586099520506</c:v>
                      </c:pt>
                      <c:pt idx="24608">
                        <c:v>214.572958294714</c:v>
                      </c:pt>
                      <c:pt idx="24609">
                        <c:v>214.53459523654701</c:v>
                      </c:pt>
                      <c:pt idx="24610">
                        <c:v>214.50870037929499</c:v>
                      </c:pt>
                      <c:pt idx="24611">
                        <c:v>214.49603720243701</c:v>
                      </c:pt>
                      <c:pt idx="24612">
                        <c:v>214.495723899642</c:v>
                      </c:pt>
                      <c:pt idx="24613">
                        <c:v>214.48283834276</c:v>
                      </c:pt>
                      <c:pt idx="24614">
                        <c:v>214.46077828588199</c:v>
                      </c:pt>
                      <c:pt idx="24615">
                        <c:v>214.44436024187499</c:v>
                      </c:pt>
                      <c:pt idx="24616">
                        <c:v>214.42634467870701</c:v>
                      </c:pt>
                      <c:pt idx="24617">
                        <c:v>214.41931897442399</c:v>
                      </c:pt>
                      <c:pt idx="24618">
                        <c:v>214.393296449904</c:v>
                      </c:pt>
                      <c:pt idx="24619">
                        <c:v>214.388135253576</c:v>
                      </c:pt>
                      <c:pt idx="24620">
                        <c:v>214.36483016166</c:v>
                      </c:pt>
                      <c:pt idx="24621">
                        <c:v>214.36328896168101</c:v>
                      </c:pt>
                      <c:pt idx="24622">
                        <c:v>214.36235235681099</c:v>
                      </c:pt>
                      <c:pt idx="24623">
                        <c:v>214.35244092926499</c:v>
                      </c:pt>
                      <c:pt idx="24624">
                        <c:v>214.324447688323</c:v>
                      </c:pt>
                      <c:pt idx="24625">
                        <c:v>214.308705989429</c:v>
                      </c:pt>
                      <c:pt idx="24626">
                        <c:v>214.30353426780599</c:v>
                      </c:pt>
                      <c:pt idx="24627">
                        <c:v>214.27042434856301</c:v>
                      </c:pt>
                      <c:pt idx="24628">
                        <c:v>214.218416296545</c:v>
                      </c:pt>
                      <c:pt idx="24629">
                        <c:v>214.20054317003601</c:v>
                      </c:pt>
                      <c:pt idx="24630">
                        <c:v>214.19669659894001</c:v>
                      </c:pt>
                      <c:pt idx="24631">
                        <c:v>214.127751039142</c:v>
                      </c:pt>
                      <c:pt idx="24632">
                        <c:v>214.08485379842199</c:v>
                      </c:pt>
                      <c:pt idx="24633">
                        <c:v>214.064274377077</c:v>
                      </c:pt>
                      <c:pt idx="24634">
                        <c:v>213.94643639678199</c:v>
                      </c:pt>
                      <c:pt idx="24635">
                        <c:v>213.922456105968</c:v>
                      </c:pt>
                      <c:pt idx="24636">
                        <c:v>213.90643432415499</c:v>
                      </c:pt>
                      <c:pt idx="24637">
                        <c:v>213.89049738980299</c:v>
                      </c:pt>
                      <c:pt idx="24638">
                        <c:v>213.86907535886601</c:v>
                      </c:pt>
                      <c:pt idx="24639">
                        <c:v>213.86645171996199</c:v>
                      </c:pt>
                      <c:pt idx="24640">
                        <c:v>213.84771372338901</c:v>
                      </c:pt>
                      <c:pt idx="24641">
                        <c:v>213.76281287245999</c:v>
                      </c:pt>
                      <c:pt idx="24642">
                        <c:v>213.74200323810999</c:v>
                      </c:pt>
                      <c:pt idx="24643">
                        <c:v>213.67807850288301</c:v>
                      </c:pt>
                      <c:pt idx="24644">
                        <c:v>213.64014280703501</c:v>
                      </c:pt>
                      <c:pt idx="24645">
                        <c:v>213.6391220424</c:v>
                      </c:pt>
                      <c:pt idx="24646">
                        <c:v>213.63077986421101</c:v>
                      </c:pt>
                      <c:pt idx="24647">
                        <c:v>213.606407397993</c:v>
                      </c:pt>
                      <c:pt idx="24648">
                        <c:v>213.582673893021</c:v>
                      </c:pt>
                      <c:pt idx="24649">
                        <c:v>213.57453795335499</c:v>
                      </c:pt>
                      <c:pt idx="24650">
                        <c:v>213.566429361254</c:v>
                      </c:pt>
                      <c:pt idx="24651">
                        <c:v>213.53220105102301</c:v>
                      </c:pt>
                      <c:pt idx="24652">
                        <c:v>213.51060752126699</c:v>
                      </c:pt>
                      <c:pt idx="24653">
                        <c:v>213.445190144202</c:v>
                      </c:pt>
                      <c:pt idx="24654">
                        <c:v>213.31644140648399</c:v>
                      </c:pt>
                      <c:pt idx="24655">
                        <c:v>213.31267492180999</c:v>
                      </c:pt>
                      <c:pt idx="24656">
                        <c:v>213.254101346684</c:v>
                      </c:pt>
                      <c:pt idx="24657">
                        <c:v>213.18483177380199</c:v>
                      </c:pt>
                      <c:pt idx="24658">
                        <c:v>213.16990592206301</c:v>
                      </c:pt>
                      <c:pt idx="24659">
                        <c:v>213.124882112904</c:v>
                      </c:pt>
                      <c:pt idx="24660">
                        <c:v>213.11579790529899</c:v>
                      </c:pt>
                      <c:pt idx="24661">
                        <c:v>213.10855103812401</c:v>
                      </c:pt>
                      <c:pt idx="24662">
                        <c:v>213.09184875919701</c:v>
                      </c:pt>
                      <c:pt idx="24663">
                        <c:v>213.004862663805</c:v>
                      </c:pt>
                      <c:pt idx="24664">
                        <c:v>212.993305375831</c:v>
                      </c:pt>
                      <c:pt idx="24665">
                        <c:v>212.96463032966699</c:v>
                      </c:pt>
                      <c:pt idx="24666">
                        <c:v>212.949932070263</c:v>
                      </c:pt>
                      <c:pt idx="24667">
                        <c:v>212.94221095999001</c:v>
                      </c:pt>
                      <c:pt idx="24668">
                        <c:v>212.933211205096</c:v>
                      </c:pt>
                      <c:pt idx="24669">
                        <c:v>212.92684593407401</c:v>
                      </c:pt>
                      <c:pt idx="24670">
                        <c:v>212.92044839237701</c:v>
                      </c:pt>
                      <c:pt idx="24671">
                        <c:v>212.90551441997499</c:v>
                      </c:pt>
                      <c:pt idx="24672">
                        <c:v>212.88836350577299</c:v>
                      </c:pt>
                      <c:pt idx="24673">
                        <c:v>212.85121794277001</c:v>
                      </c:pt>
                      <c:pt idx="24674">
                        <c:v>212.735971659271</c:v>
                      </c:pt>
                      <c:pt idx="24675">
                        <c:v>212.728329448886</c:v>
                      </c:pt>
                      <c:pt idx="24676">
                        <c:v>212.718269257533</c:v>
                      </c:pt>
                      <c:pt idx="24677">
                        <c:v>212.710461654558</c:v>
                      </c:pt>
                      <c:pt idx="24678">
                        <c:v>212.690520195348</c:v>
                      </c:pt>
                      <c:pt idx="24679">
                        <c:v>212.64097246848399</c:v>
                      </c:pt>
                      <c:pt idx="24680">
                        <c:v>212.63645820221001</c:v>
                      </c:pt>
                      <c:pt idx="24681">
                        <c:v>212.597029492769</c:v>
                      </c:pt>
                      <c:pt idx="24682">
                        <c:v>212.571536252502</c:v>
                      </c:pt>
                      <c:pt idx="24683">
                        <c:v>212.56735919005899</c:v>
                      </c:pt>
                      <c:pt idx="24684">
                        <c:v>212.540581213434</c:v>
                      </c:pt>
                      <c:pt idx="24685">
                        <c:v>212.49917181231999</c:v>
                      </c:pt>
                      <c:pt idx="24686">
                        <c:v>212.49892096106399</c:v>
                      </c:pt>
                      <c:pt idx="24687">
                        <c:v>212.49255885943299</c:v>
                      </c:pt>
                      <c:pt idx="24688">
                        <c:v>212.47952969254101</c:v>
                      </c:pt>
                      <c:pt idx="24689">
                        <c:v>212.447967441522</c:v>
                      </c:pt>
                      <c:pt idx="24690">
                        <c:v>212.44608689403699</c:v>
                      </c:pt>
                      <c:pt idx="24691">
                        <c:v>212.421080617635</c:v>
                      </c:pt>
                      <c:pt idx="24692">
                        <c:v>212.420397859535</c:v>
                      </c:pt>
                      <c:pt idx="24693">
                        <c:v>212.37279482670601</c:v>
                      </c:pt>
                      <c:pt idx="24694">
                        <c:v>212.336150417071</c:v>
                      </c:pt>
                      <c:pt idx="24695">
                        <c:v>212.25429489259901</c:v>
                      </c:pt>
                      <c:pt idx="24696">
                        <c:v>212.19774225402901</c:v>
                      </c:pt>
                      <c:pt idx="24697">
                        <c:v>212.178496890166</c:v>
                      </c:pt>
                      <c:pt idx="24698">
                        <c:v>212.11426809663701</c:v>
                      </c:pt>
                      <c:pt idx="24699">
                        <c:v>212.06353730641101</c:v>
                      </c:pt>
                      <c:pt idx="24700">
                        <c:v>212.044908742171</c:v>
                      </c:pt>
                      <c:pt idx="24701">
                        <c:v>211.98808311152101</c:v>
                      </c:pt>
                      <c:pt idx="24702">
                        <c:v>211.90218376328801</c:v>
                      </c:pt>
                      <c:pt idx="24703">
                        <c:v>211.79878014599799</c:v>
                      </c:pt>
                      <c:pt idx="24704">
                        <c:v>211.79637328386701</c:v>
                      </c:pt>
                      <c:pt idx="24705">
                        <c:v>211.733706183549</c:v>
                      </c:pt>
                      <c:pt idx="24706">
                        <c:v>211.67414611722</c:v>
                      </c:pt>
                      <c:pt idx="24707">
                        <c:v>211.66980667755499</c:v>
                      </c:pt>
                      <c:pt idx="24708">
                        <c:v>211.66533279803701</c:v>
                      </c:pt>
                      <c:pt idx="24709">
                        <c:v>211.660744337024</c:v>
                      </c:pt>
                      <c:pt idx="24710">
                        <c:v>211.572575739434</c:v>
                      </c:pt>
                      <c:pt idx="24711">
                        <c:v>211.53135862522399</c:v>
                      </c:pt>
                      <c:pt idx="24712">
                        <c:v>211.46948698527001</c:v>
                      </c:pt>
                      <c:pt idx="24713">
                        <c:v>211.46809938947899</c:v>
                      </c:pt>
                      <c:pt idx="24714">
                        <c:v>211.46194902200699</c:v>
                      </c:pt>
                      <c:pt idx="24715">
                        <c:v>211.45129899579999</c:v>
                      </c:pt>
                      <c:pt idx="24716">
                        <c:v>211.42758241894501</c:v>
                      </c:pt>
                      <c:pt idx="24717">
                        <c:v>211.36095519941099</c:v>
                      </c:pt>
                      <c:pt idx="24718">
                        <c:v>211.34138695449201</c:v>
                      </c:pt>
                      <c:pt idx="24719">
                        <c:v>211.337478964284</c:v>
                      </c:pt>
                      <c:pt idx="24720">
                        <c:v>211.30237636061699</c:v>
                      </c:pt>
                      <c:pt idx="24721">
                        <c:v>211.29477579860099</c:v>
                      </c:pt>
                      <c:pt idx="24722">
                        <c:v>211.272255194633</c:v>
                      </c:pt>
                      <c:pt idx="24723">
                        <c:v>211.24280238850201</c:v>
                      </c:pt>
                      <c:pt idx="24724">
                        <c:v>211.175357376938</c:v>
                      </c:pt>
                      <c:pt idx="24725">
                        <c:v>211.16181530145701</c:v>
                      </c:pt>
                      <c:pt idx="24726">
                        <c:v>211.13386668282999</c:v>
                      </c:pt>
                      <c:pt idx="24727">
                        <c:v>211.131749016616</c:v>
                      </c:pt>
                      <c:pt idx="24728">
                        <c:v>211.13148232866101</c:v>
                      </c:pt>
                      <c:pt idx="24729">
                        <c:v>211.05386259474301</c:v>
                      </c:pt>
                      <c:pt idx="24730">
                        <c:v>211.04910442898699</c:v>
                      </c:pt>
                      <c:pt idx="24731">
                        <c:v>211.01074619105901</c:v>
                      </c:pt>
                      <c:pt idx="24732">
                        <c:v>210.985723686347</c:v>
                      </c:pt>
                      <c:pt idx="24733">
                        <c:v>210.872332509649</c:v>
                      </c:pt>
                      <c:pt idx="24734">
                        <c:v>210.87127572902099</c:v>
                      </c:pt>
                      <c:pt idx="24735">
                        <c:v>210.85251639731001</c:v>
                      </c:pt>
                      <c:pt idx="24736">
                        <c:v>210.82588723489599</c:v>
                      </c:pt>
                      <c:pt idx="24737">
                        <c:v>210.825516968117</c:v>
                      </c:pt>
                      <c:pt idx="24738">
                        <c:v>210.80519543711699</c:v>
                      </c:pt>
                      <c:pt idx="24739">
                        <c:v>210.796551483792</c:v>
                      </c:pt>
                      <c:pt idx="24740">
                        <c:v>210.70134301457099</c:v>
                      </c:pt>
                      <c:pt idx="24741">
                        <c:v>210.66285260934501</c:v>
                      </c:pt>
                      <c:pt idx="24742">
                        <c:v>210.54827810266499</c:v>
                      </c:pt>
                      <c:pt idx="24743">
                        <c:v>210.49627712069599</c:v>
                      </c:pt>
                      <c:pt idx="24744">
                        <c:v>210.46703804666001</c:v>
                      </c:pt>
                      <c:pt idx="24745">
                        <c:v>210.41820526675201</c:v>
                      </c:pt>
                      <c:pt idx="24746">
                        <c:v>210.36247199582499</c:v>
                      </c:pt>
                      <c:pt idx="24747">
                        <c:v>210.34058627208501</c:v>
                      </c:pt>
                      <c:pt idx="24748">
                        <c:v>210.33900564197199</c:v>
                      </c:pt>
                      <c:pt idx="24749">
                        <c:v>210.31645812902099</c:v>
                      </c:pt>
                      <c:pt idx="24750">
                        <c:v>210.25792422825</c:v>
                      </c:pt>
                      <c:pt idx="24751">
                        <c:v>210.23951559692799</c:v>
                      </c:pt>
                      <c:pt idx="24752">
                        <c:v>210.201529124036</c:v>
                      </c:pt>
                      <c:pt idx="24753">
                        <c:v>210.19964743248201</c:v>
                      </c:pt>
                      <c:pt idx="24754">
                        <c:v>210.14011430910799</c:v>
                      </c:pt>
                      <c:pt idx="24755">
                        <c:v>210.10023071704299</c:v>
                      </c:pt>
                      <c:pt idx="24756">
                        <c:v>210.076592569029</c:v>
                      </c:pt>
                      <c:pt idx="24757">
                        <c:v>210.03639861275701</c:v>
                      </c:pt>
                      <c:pt idx="24758">
                        <c:v>209.99443757234599</c:v>
                      </c:pt>
                      <c:pt idx="24759">
                        <c:v>209.95734027172301</c:v>
                      </c:pt>
                      <c:pt idx="24760">
                        <c:v>209.95457782149199</c:v>
                      </c:pt>
                      <c:pt idx="24761">
                        <c:v>209.934813867461</c:v>
                      </c:pt>
                      <c:pt idx="24762">
                        <c:v>209.932760531084</c:v>
                      </c:pt>
                      <c:pt idx="24763">
                        <c:v>209.886875166484</c:v>
                      </c:pt>
                      <c:pt idx="24764">
                        <c:v>209.8357135153</c:v>
                      </c:pt>
                      <c:pt idx="24765">
                        <c:v>209.833179233274</c:v>
                      </c:pt>
                      <c:pt idx="24766">
                        <c:v>209.73758033338601</c:v>
                      </c:pt>
                      <c:pt idx="24767">
                        <c:v>209.700412011916</c:v>
                      </c:pt>
                      <c:pt idx="24768">
                        <c:v>209.69851470288199</c:v>
                      </c:pt>
                      <c:pt idx="24769">
                        <c:v>209.68956669323001</c:v>
                      </c:pt>
                      <c:pt idx="24770">
                        <c:v>209.64498094626299</c:v>
                      </c:pt>
                      <c:pt idx="24771">
                        <c:v>209.622918711474</c:v>
                      </c:pt>
                      <c:pt idx="24772">
                        <c:v>209.57506664086799</c:v>
                      </c:pt>
                      <c:pt idx="24773">
                        <c:v>209.539568684714</c:v>
                      </c:pt>
                      <c:pt idx="24774">
                        <c:v>209.535673695387</c:v>
                      </c:pt>
                      <c:pt idx="24775">
                        <c:v>209.497204636963</c:v>
                      </c:pt>
                      <c:pt idx="24776">
                        <c:v>209.42915075183799</c:v>
                      </c:pt>
                      <c:pt idx="24777">
                        <c:v>209.40741445722099</c:v>
                      </c:pt>
                      <c:pt idx="24778">
                        <c:v>209.40370520390201</c:v>
                      </c:pt>
                      <c:pt idx="24779">
                        <c:v>209.35911183738199</c:v>
                      </c:pt>
                      <c:pt idx="24780">
                        <c:v>209.35816874987299</c:v>
                      </c:pt>
                      <c:pt idx="24781">
                        <c:v>209.34083736369999</c:v>
                      </c:pt>
                      <c:pt idx="24782">
                        <c:v>209.32168061730201</c:v>
                      </c:pt>
                      <c:pt idx="24783">
                        <c:v>209.28225359682801</c:v>
                      </c:pt>
                      <c:pt idx="24784">
                        <c:v>209.26582494629</c:v>
                      </c:pt>
                      <c:pt idx="24785">
                        <c:v>209.222777828923</c:v>
                      </c:pt>
                      <c:pt idx="24786">
                        <c:v>209.15261004127899</c:v>
                      </c:pt>
                      <c:pt idx="24787">
                        <c:v>209.11152365360701</c:v>
                      </c:pt>
                      <c:pt idx="24788">
                        <c:v>209.10695718631999</c:v>
                      </c:pt>
                      <c:pt idx="24789">
                        <c:v>209.09847458865701</c:v>
                      </c:pt>
                      <c:pt idx="24790">
                        <c:v>209.07219438605401</c:v>
                      </c:pt>
                      <c:pt idx="24791">
                        <c:v>209.061885828085</c:v>
                      </c:pt>
                      <c:pt idx="24792">
                        <c:v>208.95332088124999</c:v>
                      </c:pt>
                      <c:pt idx="24793">
                        <c:v>208.94340201514399</c:v>
                      </c:pt>
                      <c:pt idx="24794">
                        <c:v>208.931031758091</c:v>
                      </c:pt>
                      <c:pt idx="24795">
                        <c:v>208.929022361801</c:v>
                      </c:pt>
                      <c:pt idx="24796">
                        <c:v>208.926212647612</c:v>
                      </c:pt>
                      <c:pt idx="24797">
                        <c:v>208.92237976912</c:v>
                      </c:pt>
                      <c:pt idx="24798">
                        <c:v>208.89597789739699</c:v>
                      </c:pt>
                      <c:pt idx="24799">
                        <c:v>208.89551346592799</c:v>
                      </c:pt>
                      <c:pt idx="24800">
                        <c:v>208.865955976131</c:v>
                      </c:pt>
                      <c:pt idx="24801">
                        <c:v>208.77685717806</c:v>
                      </c:pt>
                      <c:pt idx="24802">
                        <c:v>208.72465054145201</c:v>
                      </c:pt>
                      <c:pt idx="24803">
                        <c:v>208.69643227603501</c:v>
                      </c:pt>
                      <c:pt idx="24804">
                        <c:v>208.651630798036</c:v>
                      </c:pt>
                      <c:pt idx="24805">
                        <c:v>208.64835012644201</c:v>
                      </c:pt>
                      <c:pt idx="24806">
                        <c:v>208.62424107447401</c:v>
                      </c:pt>
                      <c:pt idx="24807">
                        <c:v>208.62423854401101</c:v>
                      </c:pt>
                      <c:pt idx="24808">
                        <c:v>208.50240206279699</c:v>
                      </c:pt>
                      <c:pt idx="24809">
                        <c:v>208.49798285178801</c:v>
                      </c:pt>
                      <c:pt idx="24810">
                        <c:v>208.427237254072</c:v>
                      </c:pt>
                      <c:pt idx="24811">
                        <c:v>208.34738406431401</c:v>
                      </c:pt>
                      <c:pt idx="24812">
                        <c:v>208.338348710367</c:v>
                      </c:pt>
                      <c:pt idx="24813">
                        <c:v>208.30349809437701</c:v>
                      </c:pt>
                      <c:pt idx="24814">
                        <c:v>208.25567407525301</c:v>
                      </c:pt>
                      <c:pt idx="24815">
                        <c:v>208.228298657019</c:v>
                      </c:pt>
                      <c:pt idx="24816">
                        <c:v>208.21022008590501</c:v>
                      </c:pt>
                      <c:pt idx="24817">
                        <c:v>208.18038490516199</c:v>
                      </c:pt>
                      <c:pt idx="24818">
                        <c:v>208.12343821244099</c:v>
                      </c:pt>
                      <c:pt idx="24819">
                        <c:v>208.08825045924499</c:v>
                      </c:pt>
                      <c:pt idx="24820">
                        <c:v>208.08799674127599</c:v>
                      </c:pt>
                      <c:pt idx="24821">
                        <c:v>208.080153546128</c:v>
                      </c:pt>
                      <c:pt idx="24822">
                        <c:v>208.00840354160599</c:v>
                      </c:pt>
                      <c:pt idx="24823">
                        <c:v>207.95449075417</c:v>
                      </c:pt>
                      <c:pt idx="24824">
                        <c:v>207.90109651458499</c:v>
                      </c:pt>
                      <c:pt idx="24825">
                        <c:v>207.88983140987</c:v>
                      </c:pt>
                      <c:pt idx="24826">
                        <c:v>207.75582785525401</c:v>
                      </c:pt>
                      <c:pt idx="24827">
                        <c:v>207.74505132824001</c:v>
                      </c:pt>
                      <c:pt idx="24828">
                        <c:v>207.68631073998199</c:v>
                      </c:pt>
                      <c:pt idx="24829">
                        <c:v>207.67447060166401</c:v>
                      </c:pt>
                      <c:pt idx="24830">
                        <c:v>207.670771933699</c:v>
                      </c:pt>
                      <c:pt idx="24831">
                        <c:v>207.65229532843199</c:v>
                      </c:pt>
                      <c:pt idx="24832">
                        <c:v>207.628854187939</c:v>
                      </c:pt>
                      <c:pt idx="24833">
                        <c:v>207.542088588594</c:v>
                      </c:pt>
                      <c:pt idx="24834">
                        <c:v>207.52372274557499</c:v>
                      </c:pt>
                      <c:pt idx="24835">
                        <c:v>207.51974134397</c:v>
                      </c:pt>
                      <c:pt idx="24836">
                        <c:v>207.498165744874</c:v>
                      </c:pt>
                      <c:pt idx="24837">
                        <c:v>207.46831167688799</c:v>
                      </c:pt>
                      <c:pt idx="24838">
                        <c:v>207.45042662398799</c:v>
                      </c:pt>
                      <c:pt idx="24839">
                        <c:v>207.36054472734</c:v>
                      </c:pt>
                      <c:pt idx="24840">
                        <c:v>207.346032931369</c:v>
                      </c:pt>
                      <c:pt idx="24841">
                        <c:v>207.27600617484299</c:v>
                      </c:pt>
                      <c:pt idx="24842">
                        <c:v>207.18976874762299</c:v>
                      </c:pt>
                      <c:pt idx="24843">
                        <c:v>207.176229407498</c:v>
                      </c:pt>
                      <c:pt idx="24844">
                        <c:v>207.157381925832</c:v>
                      </c:pt>
                      <c:pt idx="24845">
                        <c:v>207.02763507179699</c:v>
                      </c:pt>
                      <c:pt idx="24846">
                        <c:v>206.964651496844</c:v>
                      </c:pt>
                      <c:pt idx="24847">
                        <c:v>206.93951834126301</c:v>
                      </c:pt>
                      <c:pt idx="24848">
                        <c:v>206.89084559079899</c:v>
                      </c:pt>
                      <c:pt idx="24849">
                        <c:v>206.85945152295301</c:v>
                      </c:pt>
                      <c:pt idx="24850">
                        <c:v>206.85755034352599</c:v>
                      </c:pt>
                      <c:pt idx="24851">
                        <c:v>206.83735072780601</c:v>
                      </c:pt>
                      <c:pt idx="24852">
                        <c:v>206.80829595991</c:v>
                      </c:pt>
                      <c:pt idx="24853">
                        <c:v>206.80532625007399</c:v>
                      </c:pt>
                      <c:pt idx="24854">
                        <c:v>206.75982485415099</c:v>
                      </c:pt>
                      <c:pt idx="24855">
                        <c:v>206.74306381098401</c:v>
                      </c:pt>
                      <c:pt idx="24856">
                        <c:v>206.74096714647001</c:v>
                      </c:pt>
                      <c:pt idx="24857">
                        <c:v>206.72006440466899</c:v>
                      </c:pt>
                      <c:pt idx="24858">
                        <c:v>206.68586223446701</c:v>
                      </c:pt>
                      <c:pt idx="24859">
                        <c:v>206.656495429068</c:v>
                      </c:pt>
                      <c:pt idx="24860">
                        <c:v>206.63526688069399</c:v>
                      </c:pt>
                      <c:pt idx="24861">
                        <c:v>206.62240990371299</c:v>
                      </c:pt>
                      <c:pt idx="24862">
                        <c:v>206.57273335232699</c:v>
                      </c:pt>
                      <c:pt idx="24863">
                        <c:v>206.49516085349001</c:v>
                      </c:pt>
                      <c:pt idx="24864">
                        <c:v>206.49387722722801</c:v>
                      </c:pt>
                      <c:pt idx="24865">
                        <c:v>206.477740031564</c:v>
                      </c:pt>
                      <c:pt idx="24866">
                        <c:v>206.468531173814</c:v>
                      </c:pt>
                      <c:pt idx="24867">
                        <c:v>206.43165750577299</c:v>
                      </c:pt>
                      <c:pt idx="24868">
                        <c:v>206.425821317746</c:v>
                      </c:pt>
                      <c:pt idx="24869">
                        <c:v>206.39024548135001</c:v>
                      </c:pt>
                      <c:pt idx="24870">
                        <c:v>206.32167637600801</c:v>
                      </c:pt>
                      <c:pt idx="24871">
                        <c:v>206.29785612405601</c:v>
                      </c:pt>
                      <c:pt idx="24872">
                        <c:v>206.28919585036201</c:v>
                      </c:pt>
                      <c:pt idx="24873">
                        <c:v>206.21998591187199</c:v>
                      </c:pt>
                      <c:pt idx="24874">
                        <c:v>206.19836073515501</c:v>
                      </c:pt>
                      <c:pt idx="24875">
                        <c:v>206.179369107459</c:v>
                      </c:pt>
                      <c:pt idx="24876">
                        <c:v>206.17279248203999</c:v>
                      </c:pt>
                      <c:pt idx="24877">
                        <c:v>206.16704319830799</c:v>
                      </c:pt>
                      <c:pt idx="24878">
                        <c:v>206.16357989613499</c:v>
                      </c:pt>
                      <c:pt idx="24879">
                        <c:v>206.15212495659901</c:v>
                      </c:pt>
                      <c:pt idx="24880">
                        <c:v>206.123858971506</c:v>
                      </c:pt>
                      <c:pt idx="24881">
                        <c:v>206.109429844289</c:v>
                      </c:pt>
                      <c:pt idx="24882">
                        <c:v>206.08289143640499</c:v>
                      </c:pt>
                      <c:pt idx="24883">
                        <c:v>206.04397153885699</c:v>
                      </c:pt>
                      <c:pt idx="24884">
                        <c:v>206.03576674734501</c:v>
                      </c:pt>
                      <c:pt idx="24885">
                        <c:v>206.03415992064799</c:v>
                      </c:pt>
                      <c:pt idx="24886">
                        <c:v>205.984466069403</c:v>
                      </c:pt>
                      <c:pt idx="24887">
                        <c:v>205.97290041234001</c:v>
                      </c:pt>
                      <c:pt idx="24888">
                        <c:v>205.91903877699099</c:v>
                      </c:pt>
                      <c:pt idx="24889">
                        <c:v>205.86664410671</c:v>
                      </c:pt>
                      <c:pt idx="24890">
                        <c:v>205.84791146136101</c:v>
                      </c:pt>
                      <c:pt idx="24891">
                        <c:v>205.832745872126</c:v>
                      </c:pt>
                      <c:pt idx="24892">
                        <c:v>205.79801409419099</c:v>
                      </c:pt>
                      <c:pt idx="24893">
                        <c:v>205.75891175158401</c:v>
                      </c:pt>
                      <c:pt idx="24894">
                        <c:v>205.75860336867899</c:v>
                      </c:pt>
                      <c:pt idx="24895">
                        <c:v>205.74196776373299</c:v>
                      </c:pt>
                      <c:pt idx="24896">
                        <c:v>205.72207238146601</c:v>
                      </c:pt>
                      <c:pt idx="24897">
                        <c:v>205.71747735993301</c:v>
                      </c:pt>
                      <c:pt idx="24898">
                        <c:v>205.716562130543</c:v>
                      </c:pt>
                      <c:pt idx="24899">
                        <c:v>205.70155900303399</c:v>
                      </c:pt>
                      <c:pt idx="24900">
                        <c:v>205.696431436838</c:v>
                      </c:pt>
                      <c:pt idx="24901">
                        <c:v>205.612443041288</c:v>
                      </c:pt>
                      <c:pt idx="24902">
                        <c:v>205.547991815448</c:v>
                      </c:pt>
                      <c:pt idx="24903">
                        <c:v>205.50896290693399</c:v>
                      </c:pt>
                      <c:pt idx="24904">
                        <c:v>205.48718283408999</c:v>
                      </c:pt>
                      <c:pt idx="24905">
                        <c:v>205.48389156557201</c:v>
                      </c:pt>
                      <c:pt idx="24906">
                        <c:v>205.46613396327999</c:v>
                      </c:pt>
                      <c:pt idx="24907">
                        <c:v>205.465994592519</c:v>
                      </c:pt>
                      <c:pt idx="24908">
                        <c:v>205.44230775626801</c:v>
                      </c:pt>
                      <c:pt idx="24909">
                        <c:v>205.41321445090799</c:v>
                      </c:pt>
                      <c:pt idx="24910">
                        <c:v>205.358211501006</c:v>
                      </c:pt>
                      <c:pt idx="24911">
                        <c:v>205.30771016309899</c:v>
                      </c:pt>
                      <c:pt idx="24912">
                        <c:v>205.30417664876899</c:v>
                      </c:pt>
                      <c:pt idx="24913">
                        <c:v>205.29552870399201</c:v>
                      </c:pt>
                      <c:pt idx="24914">
                        <c:v>205.27387755768899</c:v>
                      </c:pt>
                      <c:pt idx="24915">
                        <c:v>205.200653746108</c:v>
                      </c:pt>
                      <c:pt idx="24916">
                        <c:v>205.18331913655001</c:v>
                      </c:pt>
                      <c:pt idx="24917">
                        <c:v>205.10444031748199</c:v>
                      </c:pt>
                      <c:pt idx="24918">
                        <c:v>205.0992543534</c:v>
                      </c:pt>
                      <c:pt idx="24919">
                        <c:v>205.05620186623401</c:v>
                      </c:pt>
                      <c:pt idx="24920">
                        <c:v>205.00681351928699</c:v>
                      </c:pt>
                      <c:pt idx="24921">
                        <c:v>204.93820157592501</c:v>
                      </c:pt>
                      <c:pt idx="24922">
                        <c:v>204.92708736606099</c:v>
                      </c:pt>
                      <c:pt idx="24923">
                        <c:v>204.89889306527999</c:v>
                      </c:pt>
                      <c:pt idx="24924">
                        <c:v>204.86236746242699</c:v>
                      </c:pt>
                      <c:pt idx="24925">
                        <c:v>204.83072808983599</c:v>
                      </c:pt>
                      <c:pt idx="24926">
                        <c:v>204.81450862256099</c:v>
                      </c:pt>
                      <c:pt idx="24927">
                        <c:v>204.682071533521</c:v>
                      </c:pt>
                      <c:pt idx="24928">
                        <c:v>204.679819999567</c:v>
                      </c:pt>
                      <c:pt idx="24929">
                        <c:v>204.62920432030501</c:v>
                      </c:pt>
                      <c:pt idx="24930">
                        <c:v>204.58373976629599</c:v>
                      </c:pt>
                      <c:pt idx="24931">
                        <c:v>204.499208730493</c:v>
                      </c:pt>
                      <c:pt idx="24932">
                        <c:v>204.47338340871801</c:v>
                      </c:pt>
                      <c:pt idx="24933">
                        <c:v>204.45078813950801</c:v>
                      </c:pt>
                      <c:pt idx="24934">
                        <c:v>204.44490998626401</c:v>
                      </c:pt>
                      <c:pt idx="24935">
                        <c:v>204.441781945543</c:v>
                      </c:pt>
                      <c:pt idx="24936">
                        <c:v>204.43830390326801</c:v>
                      </c:pt>
                      <c:pt idx="24937">
                        <c:v>204.35876663708001</c:v>
                      </c:pt>
                      <c:pt idx="24938">
                        <c:v>204.342099530301</c:v>
                      </c:pt>
                      <c:pt idx="24939">
                        <c:v>204.324040099059</c:v>
                      </c:pt>
                      <c:pt idx="24940">
                        <c:v>204.28659937667001</c:v>
                      </c:pt>
                      <c:pt idx="24941">
                        <c:v>204.210770739504</c:v>
                      </c:pt>
                      <c:pt idx="24942">
                        <c:v>204.15216797670601</c:v>
                      </c:pt>
                      <c:pt idx="24943">
                        <c:v>204.102201177837</c:v>
                      </c:pt>
                      <c:pt idx="24944">
                        <c:v>204.09286083410601</c:v>
                      </c:pt>
                      <c:pt idx="24945">
                        <c:v>204.090323878145</c:v>
                      </c:pt>
                      <c:pt idx="24946">
                        <c:v>204.06006642198301</c:v>
                      </c:pt>
                      <c:pt idx="24947">
                        <c:v>203.97669210618</c:v>
                      </c:pt>
                      <c:pt idx="24948">
                        <c:v>203.967790575213</c:v>
                      </c:pt>
                      <c:pt idx="24949">
                        <c:v>203.95854424345899</c:v>
                      </c:pt>
                      <c:pt idx="24950">
                        <c:v>203.937036223132</c:v>
                      </c:pt>
                      <c:pt idx="24951">
                        <c:v>203.88656406829099</c:v>
                      </c:pt>
                      <c:pt idx="24952">
                        <c:v>203.874566050574</c:v>
                      </c:pt>
                      <c:pt idx="24953">
                        <c:v>203.85521149574899</c:v>
                      </c:pt>
                      <c:pt idx="24954">
                        <c:v>203.81875443787101</c:v>
                      </c:pt>
                      <c:pt idx="24955">
                        <c:v>203.765336319357</c:v>
                      </c:pt>
                      <c:pt idx="24956">
                        <c:v>203.723946126995</c:v>
                      </c:pt>
                      <c:pt idx="24957">
                        <c:v>203.71349082901801</c:v>
                      </c:pt>
                      <c:pt idx="24958">
                        <c:v>203.70472077635</c:v>
                      </c:pt>
                      <c:pt idx="24959">
                        <c:v>203.62814251161501</c:v>
                      </c:pt>
                      <c:pt idx="24960">
                        <c:v>203.61050345001499</c:v>
                      </c:pt>
                      <c:pt idx="24961">
                        <c:v>203.54407189166699</c:v>
                      </c:pt>
                      <c:pt idx="24962">
                        <c:v>203.53434434347199</c:v>
                      </c:pt>
                      <c:pt idx="24963">
                        <c:v>203.52586543532499</c:v>
                      </c:pt>
                      <c:pt idx="24964">
                        <c:v>203.47427776026299</c:v>
                      </c:pt>
                      <c:pt idx="24965">
                        <c:v>203.44280452891701</c:v>
                      </c:pt>
                      <c:pt idx="24966">
                        <c:v>203.40819350877999</c:v>
                      </c:pt>
                      <c:pt idx="24967">
                        <c:v>203.36288527350499</c:v>
                      </c:pt>
                      <c:pt idx="24968">
                        <c:v>203.35094715324601</c:v>
                      </c:pt>
                      <c:pt idx="24969">
                        <c:v>203.34479430823399</c:v>
                      </c:pt>
                      <c:pt idx="24970">
                        <c:v>203.23981064463501</c:v>
                      </c:pt>
                      <c:pt idx="24971">
                        <c:v>203.185516140967</c:v>
                      </c:pt>
                      <c:pt idx="24972">
                        <c:v>203.12883634694199</c:v>
                      </c:pt>
                      <c:pt idx="24973">
                        <c:v>203.11052713169599</c:v>
                      </c:pt>
                      <c:pt idx="24974">
                        <c:v>203.09792783754</c:v>
                      </c:pt>
                      <c:pt idx="24975">
                        <c:v>203.095398557453</c:v>
                      </c:pt>
                      <c:pt idx="24976">
                        <c:v>203.074729518152</c:v>
                      </c:pt>
                      <c:pt idx="24977">
                        <c:v>203.06617794034</c:v>
                      </c:pt>
                      <c:pt idx="24978">
                        <c:v>203.01352815943099</c:v>
                      </c:pt>
                      <c:pt idx="24979">
                        <c:v>202.92022884787099</c:v>
                      </c:pt>
                      <c:pt idx="24980">
                        <c:v>202.918988988932</c:v>
                      </c:pt>
                      <c:pt idx="24981">
                        <c:v>202.864833311323</c:v>
                      </c:pt>
                      <c:pt idx="24982">
                        <c:v>202.79565629023801</c:v>
                      </c:pt>
                      <c:pt idx="24983">
                        <c:v>202.79284146652401</c:v>
                      </c:pt>
                      <c:pt idx="24984">
                        <c:v>202.73061920923999</c:v>
                      </c:pt>
                      <c:pt idx="24985">
                        <c:v>202.69063477212799</c:v>
                      </c:pt>
                      <c:pt idx="24986">
                        <c:v>202.58429235416199</c:v>
                      </c:pt>
                      <c:pt idx="24987">
                        <c:v>202.56316459593199</c:v>
                      </c:pt>
                      <c:pt idx="24988">
                        <c:v>202.56100073198999</c:v>
                      </c:pt>
                      <c:pt idx="24989">
                        <c:v>202.539068143668</c:v>
                      </c:pt>
                      <c:pt idx="24990">
                        <c:v>202.53744528324199</c:v>
                      </c:pt>
                      <c:pt idx="24991">
                        <c:v>202.51544554124499</c:v>
                      </c:pt>
                      <c:pt idx="24992">
                        <c:v>202.45348960321499</c:v>
                      </c:pt>
                      <c:pt idx="24993">
                        <c:v>202.38551472371199</c:v>
                      </c:pt>
                      <c:pt idx="24994">
                        <c:v>202.360978490821</c:v>
                      </c:pt>
                      <c:pt idx="24995">
                        <c:v>202.319555261478</c:v>
                      </c:pt>
                      <c:pt idx="24996">
                        <c:v>202.298591931385</c:v>
                      </c:pt>
                      <c:pt idx="24997">
                        <c:v>202.290993730422</c:v>
                      </c:pt>
                      <c:pt idx="24998">
                        <c:v>202.28171872569499</c:v>
                      </c:pt>
                      <c:pt idx="24999">
                        <c:v>202.28121357741401</c:v>
                      </c:pt>
                      <c:pt idx="25000">
                        <c:v>202.272110486114</c:v>
                      </c:pt>
                      <c:pt idx="25001">
                        <c:v>202.232481611249</c:v>
                      </c:pt>
                      <c:pt idx="25002">
                        <c:v>202.22450170905299</c:v>
                      </c:pt>
                      <c:pt idx="25003">
                        <c:v>202.195328307913</c:v>
                      </c:pt>
                      <c:pt idx="25004">
                        <c:v>202.15901369459499</c:v>
                      </c:pt>
                      <c:pt idx="25005">
                        <c:v>202.14302794453801</c:v>
                      </c:pt>
                      <c:pt idx="25006">
                        <c:v>202.10471328523801</c:v>
                      </c:pt>
                      <c:pt idx="25007">
                        <c:v>202.05229980749601</c:v>
                      </c:pt>
                      <c:pt idx="25008">
                        <c:v>202.00308548122601</c:v>
                      </c:pt>
                      <c:pt idx="25009">
                        <c:v>201.97925381150799</c:v>
                      </c:pt>
                      <c:pt idx="25010">
                        <c:v>201.88981028447799</c:v>
                      </c:pt>
                      <c:pt idx="25011">
                        <c:v>201.887809369167</c:v>
                      </c:pt>
                      <c:pt idx="25012">
                        <c:v>201.86312215821999</c:v>
                      </c:pt>
                      <c:pt idx="25013">
                        <c:v>201.86246939153</c:v>
                      </c:pt>
                      <c:pt idx="25014">
                        <c:v>201.86127899741601</c:v>
                      </c:pt>
                      <c:pt idx="25015">
                        <c:v>201.801330090341</c:v>
                      </c:pt>
                      <c:pt idx="25016">
                        <c:v>201.78397759140699</c:v>
                      </c:pt>
                      <c:pt idx="25017">
                        <c:v>201.77557165297</c:v>
                      </c:pt>
                      <c:pt idx="25018">
                        <c:v>201.68821940339899</c:v>
                      </c:pt>
                      <c:pt idx="25019">
                        <c:v>201.68622872207999</c:v>
                      </c:pt>
                      <c:pt idx="25020">
                        <c:v>201.679915923777</c:v>
                      </c:pt>
                      <c:pt idx="25021">
                        <c:v>201.67966483504799</c:v>
                      </c:pt>
                      <c:pt idx="25022">
                        <c:v>201.64528915685401</c:v>
                      </c:pt>
                      <c:pt idx="25023">
                        <c:v>201.60440176685501</c:v>
                      </c:pt>
                      <c:pt idx="25024">
                        <c:v>201.59978284543399</c:v>
                      </c:pt>
                      <c:pt idx="25025">
                        <c:v>201.58004818970599</c:v>
                      </c:pt>
                      <c:pt idx="25026">
                        <c:v>201.54142401056299</c:v>
                      </c:pt>
                      <c:pt idx="25027">
                        <c:v>201.46462422436801</c:v>
                      </c:pt>
                      <c:pt idx="25028">
                        <c:v>201.45074927369501</c:v>
                      </c:pt>
                      <c:pt idx="25029">
                        <c:v>201.39011836826799</c:v>
                      </c:pt>
                      <c:pt idx="25030">
                        <c:v>201.32196153060599</c:v>
                      </c:pt>
                      <c:pt idx="25031">
                        <c:v>201.30984281635801</c:v>
                      </c:pt>
                      <c:pt idx="25032">
                        <c:v>201.30188884673001</c:v>
                      </c:pt>
                      <c:pt idx="25033">
                        <c:v>201.28556139323899</c:v>
                      </c:pt>
                      <c:pt idx="25034">
                        <c:v>201.267751160909</c:v>
                      </c:pt>
                      <c:pt idx="25035">
                        <c:v>201.24980565291199</c:v>
                      </c:pt>
                      <c:pt idx="25036">
                        <c:v>201.22235636239699</c:v>
                      </c:pt>
                      <c:pt idx="25037">
                        <c:v>201.203305391443</c:v>
                      </c:pt>
                      <c:pt idx="25038">
                        <c:v>201.19104345652599</c:v>
                      </c:pt>
                      <c:pt idx="25039">
                        <c:v>201.089465849557</c:v>
                      </c:pt>
                      <c:pt idx="25040">
                        <c:v>201.00531421466999</c:v>
                      </c:pt>
                      <c:pt idx="25041">
                        <c:v>200.93300363803499</c:v>
                      </c:pt>
                      <c:pt idx="25042">
                        <c:v>200.861883563237</c:v>
                      </c:pt>
                      <c:pt idx="25043">
                        <c:v>200.847740936528</c:v>
                      </c:pt>
                      <c:pt idx="25044">
                        <c:v>200.84053619433999</c:v>
                      </c:pt>
                      <c:pt idx="25045">
                        <c:v>200.82117756861601</c:v>
                      </c:pt>
                      <c:pt idx="25046">
                        <c:v>200.81399263234499</c:v>
                      </c:pt>
                      <c:pt idx="25047">
                        <c:v>200.81261691986501</c:v>
                      </c:pt>
                      <c:pt idx="25048">
                        <c:v>200.76763970359099</c:v>
                      </c:pt>
                      <c:pt idx="25049">
                        <c:v>200.724607861088</c:v>
                      </c:pt>
                      <c:pt idx="25050">
                        <c:v>200.71700687806199</c:v>
                      </c:pt>
                      <c:pt idx="25051">
                        <c:v>200.71586545602801</c:v>
                      </c:pt>
                      <c:pt idx="25052">
                        <c:v>200.713684283981</c:v>
                      </c:pt>
                      <c:pt idx="25053">
                        <c:v>200.71169252313999</c:v>
                      </c:pt>
                      <c:pt idx="25054">
                        <c:v>200.69002617809801</c:v>
                      </c:pt>
                      <c:pt idx="25055">
                        <c:v>200.64996297154599</c:v>
                      </c:pt>
                      <c:pt idx="25056">
                        <c:v>200.62434499653099</c:v>
                      </c:pt>
                      <c:pt idx="25057">
                        <c:v>200.62013725442301</c:v>
                      </c:pt>
                      <c:pt idx="25058">
                        <c:v>200.615851155055</c:v>
                      </c:pt>
                      <c:pt idx="25059">
                        <c:v>200.612460068953</c:v>
                      </c:pt>
                      <c:pt idx="25060">
                        <c:v>200.574464514765</c:v>
                      </c:pt>
                      <c:pt idx="25061">
                        <c:v>200.56642208617299</c:v>
                      </c:pt>
                      <c:pt idx="25062">
                        <c:v>200.523210726966</c:v>
                      </c:pt>
                      <c:pt idx="25063">
                        <c:v>200.49623807780799</c:v>
                      </c:pt>
                      <c:pt idx="25064">
                        <c:v>200.46727979996601</c:v>
                      </c:pt>
                      <c:pt idx="25065">
                        <c:v>200.46238612303901</c:v>
                      </c:pt>
                      <c:pt idx="25066">
                        <c:v>200.456926630976</c:v>
                      </c:pt>
                      <c:pt idx="25067">
                        <c:v>200.446741199255</c:v>
                      </c:pt>
                      <c:pt idx="25068">
                        <c:v>200.30839893016301</c:v>
                      </c:pt>
                      <c:pt idx="25069">
                        <c:v>200.29831656063101</c:v>
                      </c:pt>
                      <c:pt idx="25070">
                        <c:v>200.25925562354601</c:v>
                      </c:pt>
                      <c:pt idx="25071">
                        <c:v>200.25098639810301</c:v>
                      </c:pt>
                      <c:pt idx="25072">
                        <c:v>200.23586738974799</c:v>
                      </c:pt>
                      <c:pt idx="25073">
                        <c:v>200.21669391243799</c:v>
                      </c:pt>
                      <c:pt idx="25074">
                        <c:v>200.21100265354099</c:v>
                      </c:pt>
                      <c:pt idx="25075">
                        <c:v>200.20812559063901</c:v>
                      </c:pt>
                      <c:pt idx="25076">
                        <c:v>200.20594975413499</c:v>
                      </c:pt>
                      <c:pt idx="25077">
                        <c:v>200.18718465722401</c:v>
                      </c:pt>
                      <c:pt idx="25078">
                        <c:v>200.186903167053</c:v>
                      </c:pt>
                      <c:pt idx="25079">
                        <c:v>200.16685685061199</c:v>
                      </c:pt>
                      <c:pt idx="25080">
                        <c:v>200.16103257711799</c:v>
                      </c:pt>
                      <c:pt idx="25081">
                        <c:v>200.15673692906799</c:v>
                      </c:pt>
                      <c:pt idx="25082">
                        <c:v>200.071936711402</c:v>
                      </c:pt>
                      <c:pt idx="25083">
                        <c:v>200.044201184445</c:v>
                      </c:pt>
                      <c:pt idx="25084">
                        <c:v>200.04263403586299</c:v>
                      </c:pt>
                      <c:pt idx="25085">
                        <c:v>199.98501940906101</c:v>
                      </c:pt>
                      <c:pt idx="25086">
                        <c:v>199.96595046141201</c:v>
                      </c:pt>
                      <c:pt idx="25087">
                        <c:v>199.92378283734101</c:v>
                      </c:pt>
                      <c:pt idx="25088">
                        <c:v>199.90919403336599</c:v>
                      </c:pt>
                      <c:pt idx="25089">
                        <c:v>199.815587841877</c:v>
                      </c:pt>
                      <c:pt idx="25090">
                        <c:v>199.81156070438399</c:v>
                      </c:pt>
                      <c:pt idx="25091">
                        <c:v>199.76512232316699</c:v>
                      </c:pt>
                      <c:pt idx="25092">
                        <c:v>199.74176281497299</c:v>
                      </c:pt>
                      <c:pt idx="25093">
                        <c:v>199.70824665654899</c:v>
                      </c:pt>
                      <c:pt idx="25094">
                        <c:v>199.64445276431499</c:v>
                      </c:pt>
                      <c:pt idx="25095">
                        <c:v>199.59893798392201</c:v>
                      </c:pt>
                      <c:pt idx="25096">
                        <c:v>199.59272869973901</c:v>
                      </c:pt>
                      <c:pt idx="25097">
                        <c:v>199.580659279516</c:v>
                      </c:pt>
                      <c:pt idx="25098">
                        <c:v>199.55432401888501</c:v>
                      </c:pt>
                      <c:pt idx="25099">
                        <c:v>199.50965286739699</c:v>
                      </c:pt>
                      <c:pt idx="25100">
                        <c:v>199.50823090160301</c:v>
                      </c:pt>
                      <c:pt idx="25101">
                        <c:v>199.42289786245999</c:v>
                      </c:pt>
                      <c:pt idx="25102">
                        <c:v>199.34893746026401</c:v>
                      </c:pt>
                      <c:pt idx="25103">
                        <c:v>199.327282205301</c:v>
                      </c:pt>
                      <c:pt idx="25104">
                        <c:v>199.318911943069</c:v>
                      </c:pt>
                      <c:pt idx="25105">
                        <c:v>199.29401869242301</c:v>
                      </c:pt>
                      <c:pt idx="25106">
                        <c:v>199.273013435482</c:v>
                      </c:pt>
                      <c:pt idx="25107">
                        <c:v>199.27072485675501</c:v>
                      </c:pt>
                      <c:pt idx="25108">
                        <c:v>199.25031892675801</c:v>
                      </c:pt>
                      <c:pt idx="25109">
                        <c:v>199.249065384522</c:v>
                      </c:pt>
                      <c:pt idx="25110">
                        <c:v>199.20379247586499</c:v>
                      </c:pt>
                      <c:pt idx="25111">
                        <c:v>199.17630796249</c:v>
                      </c:pt>
                      <c:pt idx="25112">
                        <c:v>199.17323362106401</c:v>
                      </c:pt>
                      <c:pt idx="25113">
                        <c:v>199.16995406301101</c:v>
                      </c:pt>
                      <c:pt idx="25114">
                        <c:v>199.058159293476</c:v>
                      </c:pt>
                      <c:pt idx="25115">
                        <c:v>199.02950963539399</c:v>
                      </c:pt>
                      <c:pt idx="25116">
                        <c:v>199.010902439207</c:v>
                      </c:pt>
                      <c:pt idx="25117">
                        <c:v>199.01042866658901</c:v>
                      </c:pt>
                      <c:pt idx="25118">
                        <c:v>198.988303696831</c:v>
                      </c:pt>
                      <c:pt idx="25119">
                        <c:v>198.95218415801901</c:v>
                      </c:pt>
                      <c:pt idx="25120">
                        <c:v>198.894146731001</c:v>
                      </c:pt>
                      <c:pt idx="25121">
                        <c:v>198.84489756737199</c:v>
                      </c:pt>
                      <c:pt idx="25122">
                        <c:v>198.83200941888899</c:v>
                      </c:pt>
                      <c:pt idx="25123">
                        <c:v>198.81923687942799</c:v>
                      </c:pt>
                      <c:pt idx="25124">
                        <c:v>198.80274536216899</c:v>
                      </c:pt>
                      <c:pt idx="25125">
                        <c:v>198.6825840262</c:v>
                      </c:pt>
                      <c:pt idx="25126">
                        <c:v>198.60860059919</c:v>
                      </c:pt>
                      <c:pt idx="25127">
                        <c:v>198.573630372102</c:v>
                      </c:pt>
                      <c:pt idx="25128">
                        <c:v>198.564045075134</c:v>
                      </c:pt>
                      <c:pt idx="25129">
                        <c:v>198.49495582208101</c:v>
                      </c:pt>
                      <c:pt idx="25130">
                        <c:v>198.49422246792</c:v>
                      </c:pt>
                      <c:pt idx="25131">
                        <c:v>198.45715092266201</c:v>
                      </c:pt>
                      <c:pt idx="25132">
                        <c:v>198.44024965107801</c:v>
                      </c:pt>
                      <c:pt idx="25133">
                        <c:v>198.351320514375</c:v>
                      </c:pt>
                      <c:pt idx="25134">
                        <c:v>198.316053906001</c:v>
                      </c:pt>
                      <c:pt idx="25135">
                        <c:v>198.30201809406901</c:v>
                      </c:pt>
                      <c:pt idx="25136">
                        <c:v>198.26868173105001</c:v>
                      </c:pt>
                      <c:pt idx="25137">
                        <c:v>198.26678000992399</c:v>
                      </c:pt>
                      <c:pt idx="25138">
                        <c:v>198.249520930904</c:v>
                      </c:pt>
                      <c:pt idx="25139">
                        <c:v>198.22726040901</c:v>
                      </c:pt>
                      <c:pt idx="25140">
                        <c:v>198.22500592000901</c:v>
                      </c:pt>
                      <c:pt idx="25141">
                        <c:v>198.21684375066701</c:v>
                      </c:pt>
                      <c:pt idx="25142">
                        <c:v>198.15033300730599</c:v>
                      </c:pt>
                      <c:pt idx="25143">
                        <c:v>198.126016693476</c:v>
                      </c:pt>
                      <c:pt idx="25144">
                        <c:v>198.10704465935501</c:v>
                      </c:pt>
                      <c:pt idx="25145">
                        <c:v>198.09845398809099</c:v>
                      </c:pt>
                      <c:pt idx="25146">
                        <c:v>197.979226132371</c:v>
                      </c:pt>
                      <c:pt idx="25147">
                        <c:v>197.978753615838</c:v>
                      </c:pt>
                      <c:pt idx="25148">
                        <c:v>197.92722292539301</c:v>
                      </c:pt>
                      <c:pt idx="25149">
                        <c:v>197.913432709039</c:v>
                      </c:pt>
                      <c:pt idx="25150">
                        <c:v>197.91016143410201</c:v>
                      </c:pt>
                      <c:pt idx="25151">
                        <c:v>197.89132778388799</c:v>
                      </c:pt>
                      <c:pt idx="25152">
                        <c:v>197.86481124926499</c:v>
                      </c:pt>
                      <c:pt idx="25153">
                        <c:v>197.84479132839601</c:v>
                      </c:pt>
                      <c:pt idx="25154">
                        <c:v>197.836466232774</c:v>
                      </c:pt>
                      <c:pt idx="25155">
                        <c:v>197.766625399894</c:v>
                      </c:pt>
                      <c:pt idx="25156">
                        <c:v>197.74564086556799</c:v>
                      </c:pt>
                      <c:pt idx="25157">
                        <c:v>197.74346909982401</c:v>
                      </c:pt>
                      <c:pt idx="25158">
                        <c:v>197.72651914920601</c:v>
                      </c:pt>
                      <c:pt idx="25159">
                        <c:v>197.69315248927501</c:v>
                      </c:pt>
                      <c:pt idx="25160">
                        <c:v>197.691228345208</c:v>
                      </c:pt>
                      <c:pt idx="25161">
                        <c:v>197.672531620885</c:v>
                      </c:pt>
                      <c:pt idx="25162">
                        <c:v>197.66045938887601</c:v>
                      </c:pt>
                      <c:pt idx="25163">
                        <c:v>197.659380105461</c:v>
                      </c:pt>
                      <c:pt idx="25164">
                        <c:v>197.65706815326601</c:v>
                      </c:pt>
                      <c:pt idx="25165">
                        <c:v>197.62803299082401</c:v>
                      </c:pt>
                      <c:pt idx="25166">
                        <c:v>197.50879680870801</c:v>
                      </c:pt>
                      <c:pt idx="25167">
                        <c:v>197.48389697325501</c:v>
                      </c:pt>
                      <c:pt idx="25168">
                        <c:v>197.47183350069</c:v>
                      </c:pt>
                      <c:pt idx="25169">
                        <c:v>197.46436324454601</c:v>
                      </c:pt>
                      <c:pt idx="25170">
                        <c:v>197.44134025937299</c:v>
                      </c:pt>
                      <c:pt idx="25171">
                        <c:v>197.43958818411301</c:v>
                      </c:pt>
                      <c:pt idx="25172">
                        <c:v>197.397857983488</c:v>
                      </c:pt>
                      <c:pt idx="25173">
                        <c:v>197.350689134101</c:v>
                      </c:pt>
                      <c:pt idx="25174">
                        <c:v>197.33751369527599</c:v>
                      </c:pt>
                      <c:pt idx="25175">
                        <c:v>197.33649942946801</c:v>
                      </c:pt>
                      <c:pt idx="25176">
                        <c:v>197.311188331572</c:v>
                      </c:pt>
                      <c:pt idx="25177">
                        <c:v>197.24708450294199</c:v>
                      </c:pt>
                      <c:pt idx="25178">
                        <c:v>197.22330783625901</c:v>
                      </c:pt>
                      <c:pt idx="25179">
                        <c:v>197.167029782323</c:v>
                      </c:pt>
                      <c:pt idx="25180">
                        <c:v>197.138961033519</c:v>
                      </c:pt>
                      <c:pt idx="25181">
                        <c:v>197.128324288247</c:v>
                      </c:pt>
                      <c:pt idx="25182">
                        <c:v>197.08447881905599</c:v>
                      </c:pt>
                      <c:pt idx="25183">
                        <c:v>197.08135028565499</c:v>
                      </c:pt>
                      <c:pt idx="25184">
                        <c:v>196.989746674793</c:v>
                      </c:pt>
                      <c:pt idx="25185">
                        <c:v>196.96135809391299</c:v>
                      </c:pt>
                      <c:pt idx="25186">
                        <c:v>196.93181748795399</c:v>
                      </c:pt>
                      <c:pt idx="25187">
                        <c:v>196.90927218408001</c:v>
                      </c:pt>
                      <c:pt idx="25188">
                        <c:v>196.85660462496099</c:v>
                      </c:pt>
                      <c:pt idx="25189">
                        <c:v>196.838021452633</c:v>
                      </c:pt>
                      <c:pt idx="25190">
                        <c:v>196.83024657714</c:v>
                      </c:pt>
                      <c:pt idx="25191">
                        <c:v>196.82848690556</c:v>
                      </c:pt>
                      <c:pt idx="25192">
                        <c:v>196.76285183453501</c:v>
                      </c:pt>
                      <c:pt idx="25193">
                        <c:v>196.74750683855899</c:v>
                      </c:pt>
                      <c:pt idx="25194">
                        <c:v>196.73972606394801</c:v>
                      </c:pt>
                      <c:pt idx="25195">
                        <c:v>196.606464361647</c:v>
                      </c:pt>
                      <c:pt idx="25196">
                        <c:v>196.59088422608701</c:v>
                      </c:pt>
                      <c:pt idx="25197">
                        <c:v>196.55766222470601</c:v>
                      </c:pt>
                      <c:pt idx="25198">
                        <c:v>196.550683470352</c:v>
                      </c:pt>
                      <c:pt idx="25199">
                        <c:v>196.54264394050199</c:v>
                      </c:pt>
                      <c:pt idx="25200">
                        <c:v>196.52964690359599</c:v>
                      </c:pt>
                      <c:pt idx="25201">
                        <c:v>196.510929247467</c:v>
                      </c:pt>
                      <c:pt idx="25202">
                        <c:v>196.48197829255099</c:v>
                      </c:pt>
                      <c:pt idx="25203">
                        <c:v>196.31807504488199</c:v>
                      </c:pt>
                      <c:pt idx="25204">
                        <c:v>196.31559068468999</c:v>
                      </c:pt>
                      <c:pt idx="25205">
                        <c:v>196.301703239929</c:v>
                      </c:pt>
                      <c:pt idx="25206">
                        <c:v>196.29311380985999</c:v>
                      </c:pt>
                      <c:pt idx="25207">
                        <c:v>196.28950710268401</c:v>
                      </c:pt>
                      <c:pt idx="25208">
                        <c:v>196.28457763206501</c:v>
                      </c:pt>
                      <c:pt idx="25209">
                        <c:v>196.259647234319</c:v>
                      </c:pt>
                      <c:pt idx="25210">
                        <c:v>196.246222800288</c:v>
                      </c:pt>
                      <c:pt idx="25211">
                        <c:v>196.24399928718699</c:v>
                      </c:pt>
                      <c:pt idx="25212">
                        <c:v>196.16180966959899</c:v>
                      </c:pt>
                      <c:pt idx="25213">
                        <c:v>196.11923527620499</c:v>
                      </c:pt>
                      <c:pt idx="25214">
                        <c:v>196.117884292312</c:v>
                      </c:pt>
                      <c:pt idx="25215">
                        <c:v>196.09999824958399</c:v>
                      </c:pt>
                      <c:pt idx="25216">
                        <c:v>196.095030098313</c:v>
                      </c:pt>
                      <c:pt idx="25217">
                        <c:v>196.090897439613</c:v>
                      </c:pt>
                      <c:pt idx="25218">
                        <c:v>196.080080886443</c:v>
                      </c:pt>
                      <c:pt idx="25219">
                        <c:v>196.075346916277</c:v>
                      </c:pt>
                      <c:pt idx="25220">
                        <c:v>196.041177255902</c:v>
                      </c:pt>
                      <c:pt idx="25221">
                        <c:v>196.03685984380701</c:v>
                      </c:pt>
                      <c:pt idx="25222">
                        <c:v>195.994476942049</c:v>
                      </c:pt>
                      <c:pt idx="25223">
                        <c:v>195.97663820355001</c:v>
                      </c:pt>
                      <c:pt idx="25224">
                        <c:v>195.93153079419801</c:v>
                      </c:pt>
                      <c:pt idx="25225">
                        <c:v>195.90709831557601</c:v>
                      </c:pt>
                      <c:pt idx="25226">
                        <c:v>195.889910931533</c:v>
                      </c:pt>
                      <c:pt idx="25227">
                        <c:v>195.88906207228001</c:v>
                      </c:pt>
                      <c:pt idx="25228">
                        <c:v>195.86964157784399</c:v>
                      </c:pt>
                      <c:pt idx="25229">
                        <c:v>195.86704869701799</c:v>
                      </c:pt>
                      <c:pt idx="25230">
                        <c:v>195.86547102177201</c:v>
                      </c:pt>
                      <c:pt idx="25231">
                        <c:v>195.79742775766201</c:v>
                      </c:pt>
                      <c:pt idx="25232">
                        <c:v>195.77196088099899</c:v>
                      </c:pt>
                      <c:pt idx="25233">
                        <c:v>195.72025279764199</c:v>
                      </c:pt>
                      <c:pt idx="25234">
                        <c:v>195.715312592206</c:v>
                      </c:pt>
                      <c:pt idx="25235">
                        <c:v>195.68922971655201</c:v>
                      </c:pt>
                      <c:pt idx="25236">
                        <c:v>195.67079983131299</c:v>
                      </c:pt>
                      <c:pt idx="25237">
                        <c:v>195.600388425304</c:v>
                      </c:pt>
                      <c:pt idx="25238">
                        <c:v>195.593895370833</c:v>
                      </c:pt>
                      <c:pt idx="25239">
                        <c:v>195.589380207619</c:v>
                      </c:pt>
                      <c:pt idx="25240">
                        <c:v>195.57866357497301</c:v>
                      </c:pt>
                      <c:pt idx="25241">
                        <c:v>195.52283752813</c:v>
                      </c:pt>
                      <c:pt idx="25242">
                        <c:v>195.47635104080501</c:v>
                      </c:pt>
                      <c:pt idx="25243">
                        <c:v>195.46016844921201</c:v>
                      </c:pt>
                      <c:pt idx="25244">
                        <c:v>195.40964979363201</c:v>
                      </c:pt>
                      <c:pt idx="25245">
                        <c:v>195.35155812783299</c:v>
                      </c:pt>
                      <c:pt idx="25246">
                        <c:v>195.283375859313</c:v>
                      </c:pt>
                      <c:pt idx="25247">
                        <c:v>195.25987342784001</c:v>
                      </c:pt>
                      <c:pt idx="25248">
                        <c:v>195.236794547816</c:v>
                      </c:pt>
                      <c:pt idx="25249">
                        <c:v>195.235481415279</c:v>
                      </c:pt>
                      <c:pt idx="25250">
                        <c:v>195.208319995702</c:v>
                      </c:pt>
                      <c:pt idx="25251">
                        <c:v>195.174210911302</c:v>
                      </c:pt>
                      <c:pt idx="25252">
                        <c:v>195.15004806409999</c:v>
                      </c:pt>
                      <c:pt idx="25253">
                        <c:v>195.150041642095</c:v>
                      </c:pt>
                      <c:pt idx="25254">
                        <c:v>195.14881147883801</c:v>
                      </c:pt>
                      <c:pt idx="25255">
                        <c:v>195.14699429100801</c:v>
                      </c:pt>
                      <c:pt idx="25256">
                        <c:v>195.14649071966701</c:v>
                      </c:pt>
                      <c:pt idx="25257">
                        <c:v>195.12370745407799</c:v>
                      </c:pt>
                      <c:pt idx="25258">
                        <c:v>195.06602633393399</c:v>
                      </c:pt>
                      <c:pt idx="25259">
                        <c:v>195.05384021803201</c:v>
                      </c:pt>
                      <c:pt idx="25260">
                        <c:v>195.04942674314</c:v>
                      </c:pt>
                      <c:pt idx="25261">
                        <c:v>195.016456506797</c:v>
                      </c:pt>
                      <c:pt idx="25262">
                        <c:v>195.01069665962501</c:v>
                      </c:pt>
                      <c:pt idx="25263">
                        <c:v>195.00594649294001</c:v>
                      </c:pt>
                      <c:pt idx="25264">
                        <c:v>194.98025785688299</c:v>
                      </c:pt>
                      <c:pt idx="25265">
                        <c:v>194.94864580908299</c:v>
                      </c:pt>
                      <c:pt idx="25266">
                        <c:v>194.939262639502</c:v>
                      </c:pt>
                      <c:pt idx="25267">
                        <c:v>194.844870828344</c:v>
                      </c:pt>
                      <c:pt idx="25268">
                        <c:v>194.83786735659899</c:v>
                      </c:pt>
                      <c:pt idx="25269">
                        <c:v>194.82013347215499</c:v>
                      </c:pt>
                      <c:pt idx="25270">
                        <c:v>194.770148901336</c:v>
                      </c:pt>
                      <c:pt idx="25271">
                        <c:v>194.73310211849301</c:v>
                      </c:pt>
                      <c:pt idx="25272">
                        <c:v>194.73126257783201</c:v>
                      </c:pt>
                      <c:pt idx="25273">
                        <c:v>194.68238219067601</c:v>
                      </c:pt>
                      <c:pt idx="25274">
                        <c:v>194.65834122102299</c:v>
                      </c:pt>
                      <c:pt idx="25275">
                        <c:v>194.637632561271</c:v>
                      </c:pt>
                      <c:pt idx="25276">
                        <c:v>194.59286661777799</c:v>
                      </c:pt>
                      <c:pt idx="25277">
                        <c:v>194.58770866178801</c:v>
                      </c:pt>
                      <c:pt idx="25278">
                        <c:v>194.58478385761001</c:v>
                      </c:pt>
                      <c:pt idx="25279">
                        <c:v>194.54178561035201</c:v>
                      </c:pt>
                      <c:pt idx="25280">
                        <c:v>194.528391835772</c:v>
                      </c:pt>
                      <c:pt idx="25281">
                        <c:v>194.524860726192</c:v>
                      </c:pt>
                      <c:pt idx="25282">
                        <c:v>194.518261092215</c:v>
                      </c:pt>
                      <c:pt idx="25283">
                        <c:v>194.44793280130301</c:v>
                      </c:pt>
                      <c:pt idx="25284">
                        <c:v>194.43356139059699</c:v>
                      </c:pt>
                      <c:pt idx="25285">
                        <c:v>194.393794596725</c:v>
                      </c:pt>
                      <c:pt idx="25286">
                        <c:v>194.32024833983101</c:v>
                      </c:pt>
                      <c:pt idx="25287">
                        <c:v>194.315486502422</c:v>
                      </c:pt>
                      <c:pt idx="25288">
                        <c:v>194.256923059938</c:v>
                      </c:pt>
                      <c:pt idx="25289">
                        <c:v>194.256542585967</c:v>
                      </c:pt>
                      <c:pt idx="25290">
                        <c:v>194.23999810631</c:v>
                      </c:pt>
                      <c:pt idx="25291">
                        <c:v>194.19236857501599</c:v>
                      </c:pt>
                      <c:pt idx="25292">
                        <c:v>194.18127921932501</c:v>
                      </c:pt>
                      <c:pt idx="25293">
                        <c:v>194.17656799965101</c:v>
                      </c:pt>
                      <c:pt idx="25294">
                        <c:v>194.17651018655999</c:v>
                      </c:pt>
                      <c:pt idx="25295">
                        <c:v>194.16670106719101</c:v>
                      </c:pt>
                      <c:pt idx="25296">
                        <c:v>194.15183002374101</c:v>
                      </c:pt>
                      <c:pt idx="25297">
                        <c:v>194.146248871273</c:v>
                      </c:pt>
                      <c:pt idx="25298">
                        <c:v>194.130209772147</c:v>
                      </c:pt>
                      <c:pt idx="25299">
                        <c:v>194.12955549129799</c:v>
                      </c:pt>
                      <c:pt idx="25300">
                        <c:v>194.10337736705799</c:v>
                      </c:pt>
                      <c:pt idx="25301">
                        <c:v>194.09956327529699</c:v>
                      </c:pt>
                      <c:pt idx="25302">
                        <c:v>194.066574292551</c:v>
                      </c:pt>
                      <c:pt idx="25303">
                        <c:v>194.00887631147501</c:v>
                      </c:pt>
                      <c:pt idx="25304">
                        <c:v>193.938625979725</c:v>
                      </c:pt>
                      <c:pt idx="25305">
                        <c:v>193.88537499753599</c:v>
                      </c:pt>
                      <c:pt idx="25306">
                        <c:v>193.86567304391099</c:v>
                      </c:pt>
                      <c:pt idx="25307">
                        <c:v>193.85850577849101</c:v>
                      </c:pt>
                      <c:pt idx="25308">
                        <c:v>193.84555813858799</c:v>
                      </c:pt>
                      <c:pt idx="25309">
                        <c:v>193.83532310418499</c:v>
                      </c:pt>
                      <c:pt idx="25310">
                        <c:v>193.798913075332</c:v>
                      </c:pt>
                      <c:pt idx="25311">
                        <c:v>193.756655975998</c:v>
                      </c:pt>
                      <c:pt idx="25312">
                        <c:v>193.719950264555</c:v>
                      </c:pt>
                      <c:pt idx="25313">
                        <c:v>193.71253167440099</c:v>
                      </c:pt>
                      <c:pt idx="25314">
                        <c:v>193.705480411949</c:v>
                      </c:pt>
                      <c:pt idx="25315">
                        <c:v>193.69127454049701</c:v>
                      </c:pt>
                      <c:pt idx="25316">
                        <c:v>193.68703692795199</c:v>
                      </c:pt>
                      <c:pt idx="25317">
                        <c:v>193.590107107618</c:v>
                      </c:pt>
                      <c:pt idx="25318">
                        <c:v>193.57367596213601</c:v>
                      </c:pt>
                      <c:pt idx="25319">
                        <c:v>193.55010019036601</c:v>
                      </c:pt>
                      <c:pt idx="25320">
                        <c:v>193.530445534433</c:v>
                      </c:pt>
                      <c:pt idx="25321">
                        <c:v>193.524164894922</c:v>
                      </c:pt>
                      <c:pt idx="25322">
                        <c:v>193.486648586901</c:v>
                      </c:pt>
                      <c:pt idx="25323">
                        <c:v>193.476617080274</c:v>
                      </c:pt>
                      <c:pt idx="25324">
                        <c:v>193.455086420285</c:v>
                      </c:pt>
                      <c:pt idx="25325">
                        <c:v>193.40652562198699</c:v>
                      </c:pt>
                      <c:pt idx="25326">
                        <c:v>193.364038977999</c:v>
                      </c:pt>
                      <c:pt idx="25327">
                        <c:v>193.343428952967</c:v>
                      </c:pt>
                      <c:pt idx="25328">
                        <c:v>193.32805300348201</c:v>
                      </c:pt>
                      <c:pt idx="25329">
                        <c:v>193.318437366632</c:v>
                      </c:pt>
                      <c:pt idx="25330">
                        <c:v>193.31181143699101</c:v>
                      </c:pt>
                      <c:pt idx="25331">
                        <c:v>193.24780496504201</c:v>
                      </c:pt>
                      <c:pt idx="25332">
                        <c:v>193.20107334135301</c:v>
                      </c:pt>
                      <c:pt idx="25333">
                        <c:v>193.09338109987399</c:v>
                      </c:pt>
                      <c:pt idx="25334">
                        <c:v>193.036799467516</c:v>
                      </c:pt>
                      <c:pt idx="25335">
                        <c:v>193.015850742917</c:v>
                      </c:pt>
                      <c:pt idx="25336">
                        <c:v>192.98065701674199</c:v>
                      </c:pt>
                      <c:pt idx="25337">
                        <c:v>192.979289822727</c:v>
                      </c:pt>
                      <c:pt idx="25338">
                        <c:v>192.969290869476</c:v>
                      </c:pt>
                      <c:pt idx="25339">
                        <c:v>192.91211816314001</c:v>
                      </c:pt>
                      <c:pt idx="25340">
                        <c:v>192.875419831785</c:v>
                      </c:pt>
                      <c:pt idx="25341">
                        <c:v>192.79472623603101</c:v>
                      </c:pt>
                      <c:pt idx="25342">
                        <c:v>192.75425940596801</c:v>
                      </c:pt>
                      <c:pt idx="25343">
                        <c:v>192.727176932654</c:v>
                      </c:pt>
                      <c:pt idx="25344">
                        <c:v>192.705142672134</c:v>
                      </c:pt>
                      <c:pt idx="25345">
                        <c:v>192.703303907514</c:v>
                      </c:pt>
                      <c:pt idx="25346">
                        <c:v>192.69926235744501</c:v>
                      </c:pt>
                      <c:pt idx="25347">
                        <c:v>192.69430702687001</c:v>
                      </c:pt>
                      <c:pt idx="25348">
                        <c:v>192.630537338876</c:v>
                      </c:pt>
                      <c:pt idx="25349">
                        <c:v>192.60823140984701</c:v>
                      </c:pt>
                      <c:pt idx="25350">
                        <c:v>192.54888822767001</c:v>
                      </c:pt>
                      <c:pt idx="25351">
                        <c:v>192.53599716558099</c:v>
                      </c:pt>
                      <c:pt idx="25352">
                        <c:v>192.50550497924499</c:v>
                      </c:pt>
                      <c:pt idx="25353">
                        <c:v>192.48002797215099</c:v>
                      </c:pt>
                      <c:pt idx="25354">
                        <c:v>192.47793830386601</c:v>
                      </c:pt>
                      <c:pt idx="25355">
                        <c:v>192.38901570036299</c:v>
                      </c:pt>
                      <c:pt idx="25356">
                        <c:v>192.31480159449401</c:v>
                      </c:pt>
                      <c:pt idx="25357">
                        <c:v>192.302865146069</c:v>
                      </c:pt>
                      <c:pt idx="25358">
                        <c:v>192.284178364002</c:v>
                      </c:pt>
                      <c:pt idx="25359">
                        <c:v>192.268793596026</c:v>
                      </c:pt>
                      <c:pt idx="25360">
                        <c:v>192.26417129072399</c:v>
                      </c:pt>
                      <c:pt idx="25361">
                        <c:v>192.14714588465901</c:v>
                      </c:pt>
                      <c:pt idx="25362">
                        <c:v>192.097759876656</c:v>
                      </c:pt>
                      <c:pt idx="25363">
                        <c:v>192.08358645394799</c:v>
                      </c:pt>
                      <c:pt idx="25364">
                        <c:v>192.05678240936399</c:v>
                      </c:pt>
                      <c:pt idx="25365">
                        <c:v>191.979795996566</c:v>
                      </c:pt>
                      <c:pt idx="25366">
                        <c:v>191.97262655321899</c:v>
                      </c:pt>
                      <c:pt idx="25367">
                        <c:v>191.940707153934</c:v>
                      </c:pt>
                      <c:pt idx="25368">
                        <c:v>191.923574010832</c:v>
                      </c:pt>
                      <c:pt idx="25369">
                        <c:v>191.909892798188</c:v>
                      </c:pt>
                      <c:pt idx="25370">
                        <c:v>191.86318006549601</c:v>
                      </c:pt>
                      <c:pt idx="25371">
                        <c:v>191.798425644958</c:v>
                      </c:pt>
                      <c:pt idx="25372">
                        <c:v>191.7810000554</c:v>
                      </c:pt>
                      <c:pt idx="25373">
                        <c:v>191.774017940665</c:v>
                      </c:pt>
                      <c:pt idx="25374">
                        <c:v>191.76579518335299</c:v>
                      </c:pt>
                      <c:pt idx="25375">
                        <c:v>191.74078404558699</c:v>
                      </c:pt>
                      <c:pt idx="25376">
                        <c:v>191.728747468937</c:v>
                      </c:pt>
                      <c:pt idx="25377">
                        <c:v>191.71344138983099</c:v>
                      </c:pt>
                      <c:pt idx="25378">
                        <c:v>191.66902112230301</c:v>
                      </c:pt>
                      <c:pt idx="25379">
                        <c:v>191.665190428041</c:v>
                      </c:pt>
                      <c:pt idx="25380">
                        <c:v>191.66126527422699</c:v>
                      </c:pt>
                      <c:pt idx="25381">
                        <c:v>191.66115395748901</c:v>
                      </c:pt>
                      <c:pt idx="25382">
                        <c:v>191.618566677904</c:v>
                      </c:pt>
                      <c:pt idx="25383">
                        <c:v>191.61295033305899</c:v>
                      </c:pt>
                      <c:pt idx="25384">
                        <c:v>191.609095749972</c:v>
                      </c:pt>
                      <c:pt idx="25385">
                        <c:v>191.57229777432499</c:v>
                      </c:pt>
                      <c:pt idx="25386">
                        <c:v>191.52337569301801</c:v>
                      </c:pt>
                      <c:pt idx="25387">
                        <c:v>191.51535777452901</c:v>
                      </c:pt>
                      <c:pt idx="25388">
                        <c:v>191.48798206271999</c:v>
                      </c:pt>
                      <c:pt idx="25389">
                        <c:v>191.40780161991199</c:v>
                      </c:pt>
                      <c:pt idx="25390">
                        <c:v>191.34268976747299</c:v>
                      </c:pt>
                      <c:pt idx="25391">
                        <c:v>191.287774269566</c:v>
                      </c:pt>
                      <c:pt idx="25392">
                        <c:v>191.28692714865701</c:v>
                      </c:pt>
                      <c:pt idx="25393">
                        <c:v>191.21034271901101</c:v>
                      </c:pt>
                      <c:pt idx="25394">
                        <c:v>191.20330315173101</c:v>
                      </c:pt>
                      <c:pt idx="25395">
                        <c:v>191.19834792179299</c:v>
                      </c:pt>
                      <c:pt idx="25396">
                        <c:v>191.13369689366201</c:v>
                      </c:pt>
                      <c:pt idx="25397">
                        <c:v>191.097919890545</c:v>
                      </c:pt>
                      <c:pt idx="25398">
                        <c:v>191.09162478909201</c:v>
                      </c:pt>
                      <c:pt idx="25399">
                        <c:v>191.08819339229501</c:v>
                      </c:pt>
                      <c:pt idx="25400">
                        <c:v>191.07704734391601</c:v>
                      </c:pt>
                      <c:pt idx="25401">
                        <c:v>191.06018824230301</c:v>
                      </c:pt>
                      <c:pt idx="25402">
                        <c:v>191.03148225664799</c:v>
                      </c:pt>
                      <c:pt idx="25403">
                        <c:v>191.00753079092499</c:v>
                      </c:pt>
                      <c:pt idx="25404">
                        <c:v>191.004052709582</c:v>
                      </c:pt>
                      <c:pt idx="25405">
                        <c:v>190.996329610099</c:v>
                      </c:pt>
                      <c:pt idx="25406">
                        <c:v>190.98044180758799</c:v>
                      </c:pt>
                      <c:pt idx="25407">
                        <c:v>190.93533522012501</c:v>
                      </c:pt>
                      <c:pt idx="25408">
                        <c:v>190.90128828138899</c:v>
                      </c:pt>
                      <c:pt idx="25409">
                        <c:v>190.88206122879899</c:v>
                      </c:pt>
                      <c:pt idx="25410">
                        <c:v>190.874440814476</c:v>
                      </c:pt>
                      <c:pt idx="25411">
                        <c:v>190.84850259436601</c:v>
                      </c:pt>
                      <c:pt idx="25412">
                        <c:v>190.783432830083</c:v>
                      </c:pt>
                      <c:pt idx="25413">
                        <c:v>190.78010574324301</c:v>
                      </c:pt>
                      <c:pt idx="25414">
                        <c:v>190.696851080253</c:v>
                      </c:pt>
                      <c:pt idx="25415">
                        <c:v>190.66503425592799</c:v>
                      </c:pt>
                      <c:pt idx="25416">
                        <c:v>190.65785157984101</c:v>
                      </c:pt>
                      <c:pt idx="25417">
                        <c:v>190.63373177822999</c:v>
                      </c:pt>
                      <c:pt idx="25418">
                        <c:v>190.62768562388999</c:v>
                      </c:pt>
                      <c:pt idx="25419">
                        <c:v>190.61424593632799</c:v>
                      </c:pt>
                      <c:pt idx="25420">
                        <c:v>190.610834255387</c:v>
                      </c:pt>
                      <c:pt idx="25421">
                        <c:v>190.545902376051</c:v>
                      </c:pt>
                      <c:pt idx="25422">
                        <c:v>190.545573237029</c:v>
                      </c:pt>
                      <c:pt idx="25423">
                        <c:v>190.537218216713</c:v>
                      </c:pt>
                      <c:pt idx="25424">
                        <c:v>190.52742984543701</c:v>
                      </c:pt>
                      <c:pt idx="25425">
                        <c:v>190.484607328566</c:v>
                      </c:pt>
                      <c:pt idx="25426">
                        <c:v>190.482283724284</c:v>
                      </c:pt>
                      <c:pt idx="25427">
                        <c:v>190.42074484455</c:v>
                      </c:pt>
                      <c:pt idx="25428">
                        <c:v>190.41394727339701</c:v>
                      </c:pt>
                      <c:pt idx="25429">
                        <c:v>190.37383402065501</c:v>
                      </c:pt>
                      <c:pt idx="25430">
                        <c:v>190.356012385762</c:v>
                      </c:pt>
                      <c:pt idx="25431">
                        <c:v>190.28944958085799</c:v>
                      </c:pt>
                      <c:pt idx="25432">
                        <c:v>190.22464392361499</c:v>
                      </c:pt>
                      <c:pt idx="25433">
                        <c:v>190.204769836335</c:v>
                      </c:pt>
                      <c:pt idx="25434">
                        <c:v>190.198779470261</c:v>
                      </c:pt>
                      <c:pt idx="25435">
                        <c:v>190.16746604614701</c:v>
                      </c:pt>
                      <c:pt idx="25436">
                        <c:v>190.090119732402</c:v>
                      </c:pt>
                      <c:pt idx="25437">
                        <c:v>190.07453790719299</c:v>
                      </c:pt>
                      <c:pt idx="25438">
                        <c:v>190.02825752647701</c:v>
                      </c:pt>
                      <c:pt idx="25439">
                        <c:v>190.005916979657</c:v>
                      </c:pt>
                      <c:pt idx="25440">
                        <c:v>189.988666763563</c:v>
                      </c:pt>
                      <c:pt idx="25441">
                        <c:v>189.95990516719499</c:v>
                      </c:pt>
                      <c:pt idx="25442">
                        <c:v>189.83881312979801</c:v>
                      </c:pt>
                      <c:pt idx="25443">
                        <c:v>189.830684964554</c:v>
                      </c:pt>
                      <c:pt idx="25444">
                        <c:v>189.822567663228</c:v>
                      </c:pt>
                      <c:pt idx="25445">
                        <c:v>189.77891774882201</c:v>
                      </c:pt>
                      <c:pt idx="25446">
                        <c:v>189.76043955021001</c:v>
                      </c:pt>
                      <c:pt idx="25447">
                        <c:v>189.73568836387699</c:v>
                      </c:pt>
                      <c:pt idx="25448">
                        <c:v>189.72536901493001</c:v>
                      </c:pt>
                      <c:pt idx="25449">
                        <c:v>189.70727023433301</c:v>
                      </c:pt>
                      <c:pt idx="25450">
                        <c:v>189.65728956182301</c:v>
                      </c:pt>
                      <c:pt idx="25451">
                        <c:v>189.63881079844799</c:v>
                      </c:pt>
                      <c:pt idx="25452">
                        <c:v>189.63821920309999</c:v>
                      </c:pt>
                      <c:pt idx="25453">
                        <c:v>189.62099050236699</c:v>
                      </c:pt>
                      <c:pt idx="25454">
                        <c:v>189.53764295415601</c:v>
                      </c:pt>
                      <c:pt idx="25455">
                        <c:v>189.511863361465</c:v>
                      </c:pt>
                      <c:pt idx="25456">
                        <c:v>189.49683936250401</c:v>
                      </c:pt>
                      <c:pt idx="25457">
                        <c:v>189.489407563398</c:v>
                      </c:pt>
                      <c:pt idx="25458">
                        <c:v>189.48168162063499</c:v>
                      </c:pt>
                      <c:pt idx="25459">
                        <c:v>189.45542462725101</c:v>
                      </c:pt>
                      <c:pt idx="25460">
                        <c:v>189.41678558229501</c:v>
                      </c:pt>
                      <c:pt idx="25461">
                        <c:v>189.38726129292201</c:v>
                      </c:pt>
                      <c:pt idx="25462">
                        <c:v>189.35034503406001</c:v>
                      </c:pt>
                      <c:pt idx="25463">
                        <c:v>189.27609772274101</c:v>
                      </c:pt>
                      <c:pt idx="25464">
                        <c:v>189.22450355378101</c:v>
                      </c:pt>
                      <c:pt idx="25465">
                        <c:v>189.19162309922501</c:v>
                      </c:pt>
                      <c:pt idx="25466">
                        <c:v>189.16064069088199</c:v>
                      </c:pt>
                      <c:pt idx="25467">
                        <c:v>189.14410447271499</c:v>
                      </c:pt>
                      <c:pt idx="25468">
                        <c:v>189.106245297984</c:v>
                      </c:pt>
                      <c:pt idx="25469">
                        <c:v>189.10383144383999</c:v>
                      </c:pt>
                      <c:pt idx="25470">
                        <c:v>189.10030632451699</c:v>
                      </c:pt>
                      <c:pt idx="25471">
                        <c:v>189.06563992634</c:v>
                      </c:pt>
                      <c:pt idx="25472">
                        <c:v>189.05536005585199</c:v>
                      </c:pt>
                      <c:pt idx="25473">
                        <c:v>189.045984260578</c:v>
                      </c:pt>
                      <c:pt idx="25474">
                        <c:v>189.038024555004</c:v>
                      </c:pt>
                      <c:pt idx="25475">
                        <c:v>189.02429201438201</c:v>
                      </c:pt>
                      <c:pt idx="25476">
                        <c:v>189.01352147523701</c:v>
                      </c:pt>
                      <c:pt idx="25477">
                        <c:v>188.99947794592299</c:v>
                      </c:pt>
                      <c:pt idx="25478">
                        <c:v>188.97742203796801</c:v>
                      </c:pt>
                      <c:pt idx="25479">
                        <c:v>188.96900964779101</c:v>
                      </c:pt>
                      <c:pt idx="25480">
                        <c:v>188.96642682080099</c:v>
                      </c:pt>
                      <c:pt idx="25481">
                        <c:v>188.96291091644099</c:v>
                      </c:pt>
                      <c:pt idx="25482">
                        <c:v>188.95541915834301</c:v>
                      </c:pt>
                      <c:pt idx="25483">
                        <c:v>188.94064710139199</c:v>
                      </c:pt>
                      <c:pt idx="25484">
                        <c:v>188.916450140141</c:v>
                      </c:pt>
                      <c:pt idx="25485">
                        <c:v>188.88038920806201</c:v>
                      </c:pt>
                      <c:pt idx="25486">
                        <c:v>188.879104976458</c:v>
                      </c:pt>
                      <c:pt idx="25487">
                        <c:v>188.86342816254299</c:v>
                      </c:pt>
                      <c:pt idx="25488">
                        <c:v>188.83058063116101</c:v>
                      </c:pt>
                      <c:pt idx="25489">
                        <c:v>188.807599887485</c:v>
                      </c:pt>
                      <c:pt idx="25490">
                        <c:v>188.76413056096101</c:v>
                      </c:pt>
                      <c:pt idx="25491">
                        <c:v>188.702430398845</c:v>
                      </c:pt>
                      <c:pt idx="25492">
                        <c:v>188.698414716363</c:v>
                      </c:pt>
                      <c:pt idx="25493">
                        <c:v>188.677892180274</c:v>
                      </c:pt>
                      <c:pt idx="25494">
                        <c:v>188.664992016111</c:v>
                      </c:pt>
                      <c:pt idx="25495">
                        <c:v>188.64270045646199</c:v>
                      </c:pt>
                      <c:pt idx="25496">
                        <c:v>188.64231073104301</c:v>
                      </c:pt>
                      <c:pt idx="25497">
                        <c:v>188.638424858647</c:v>
                      </c:pt>
                      <c:pt idx="25498">
                        <c:v>188.633430822832</c:v>
                      </c:pt>
                      <c:pt idx="25499">
                        <c:v>188.61071722059199</c:v>
                      </c:pt>
                      <c:pt idx="25500">
                        <c:v>188.58993754217599</c:v>
                      </c:pt>
                      <c:pt idx="25501">
                        <c:v>188.56835696330401</c:v>
                      </c:pt>
                      <c:pt idx="25502">
                        <c:v>188.54564404755499</c:v>
                      </c:pt>
                      <c:pt idx="25503">
                        <c:v>188.50525088922899</c:v>
                      </c:pt>
                      <c:pt idx="25504">
                        <c:v>188.466587743453</c:v>
                      </c:pt>
                      <c:pt idx="25505">
                        <c:v>188.40467079078499</c:v>
                      </c:pt>
                      <c:pt idx="25506">
                        <c:v>188.404426986819</c:v>
                      </c:pt>
                      <c:pt idx="25507">
                        <c:v>188.37972597421199</c:v>
                      </c:pt>
                      <c:pt idx="25508">
                        <c:v>188.32018103091099</c:v>
                      </c:pt>
                      <c:pt idx="25509">
                        <c:v>188.315808904318</c:v>
                      </c:pt>
                      <c:pt idx="25510">
                        <c:v>188.30296437338299</c:v>
                      </c:pt>
                      <c:pt idx="25511">
                        <c:v>188.29631903806299</c:v>
                      </c:pt>
                      <c:pt idx="25512">
                        <c:v>188.29379314821</c:v>
                      </c:pt>
                      <c:pt idx="25513">
                        <c:v>188.290825145507</c:v>
                      </c:pt>
                      <c:pt idx="25514">
                        <c:v>188.26323326399199</c:v>
                      </c:pt>
                      <c:pt idx="25515">
                        <c:v>188.25823352393601</c:v>
                      </c:pt>
                      <c:pt idx="25516">
                        <c:v>188.25394484607099</c:v>
                      </c:pt>
                      <c:pt idx="25517">
                        <c:v>188.24279852326799</c:v>
                      </c:pt>
                      <c:pt idx="25518">
                        <c:v>188.229674970524</c:v>
                      </c:pt>
                      <c:pt idx="25519">
                        <c:v>188.17509215252099</c:v>
                      </c:pt>
                      <c:pt idx="25520">
                        <c:v>188.15097275435599</c:v>
                      </c:pt>
                      <c:pt idx="25521">
                        <c:v>188.129521289911</c:v>
                      </c:pt>
                      <c:pt idx="25522">
                        <c:v>188.091762401507</c:v>
                      </c:pt>
                      <c:pt idx="25523">
                        <c:v>188.07943205397001</c:v>
                      </c:pt>
                      <c:pt idx="25524">
                        <c:v>188.049624136001</c:v>
                      </c:pt>
                      <c:pt idx="25525">
                        <c:v>188.03040627805899</c:v>
                      </c:pt>
                      <c:pt idx="25526">
                        <c:v>187.96382716385</c:v>
                      </c:pt>
                      <c:pt idx="25527">
                        <c:v>187.906337105479</c:v>
                      </c:pt>
                      <c:pt idx="25528">
                        <c:v>187.89578660353999</c:v>
                      </c:pt>
                      <c:pt idx="25529">
                        <c:v>187.89469325931</c:v>
                      </c:pt>
                      <c:pt idx="25530">
                        <c:v>187.88651926925601</c:v>
                      </c:pt>
                      <c:pt idx="25531">
                        <c:v>187.84546691311601</c:v>
                      </c:pt>
                      <c:pt idx="25532">
                        <c:v>187.76741163655601</c:v>
                      </c:pt>
                      <c:pt idx="25533">
                        <c:v>187.757920951237</c:v>
                      </c:pt>
                      <c:pt idx="25534">
                        <c:v>187.737081080249</c:v>
                      </c:pt>
                      <c:pt idx="25535">
                        <c:v>187.70779880010801</c:v>
                      </c:pt>
                      <c:pt idx="25536">
                        <c:v>187.68877697555499</c:v>
                      </c:pt>
                      <c:pt idx="25537">
                        <c:v>187.64726225220801</c:v>
                      </c:pt>
                      <c:pt idx="25538">
                        <c:v>187.61529272813499</c:v>
                      </c:pt>
                      <c:pt idx="25539">
                        <c:v>187.60317818700801</c:v>
                      </c:pt>
                      <c:pt idx="25540">
                        <c:v>187.59140952902499</c:v>
                      </c:pt>
                      <c:pt idx="25541">
                        <c:v>187.580024473295</c:v>
                      </c:pt>
                      <c:pt idx="25542">
                        <c:v>187.56060699827299</c:v>
                      </c:pt>
                      <c:pt idx="25543">
                        <c:v>187.54927594549801</c:v>
                      </c:pt>
                      <c:pt idx="25544">
                        <c:v>187.536035743068</c:v>
                      </c:pt>
                      <c:pt idx="25545">
                        <c:v>187.523238490371</c:v>
                      </c:pt>
                      <c:pt idx="25546">
                        <c:v>187.507864707469</c:v>
                      </c:pt>
                      <c:pt idx="25547">
                        <c:v>187.48799614045001</c:v>
                      </c:pt>
                      <c:pt idx="25548">
                        <c:v>187.464414326021</c:v>
                      </c:pt>
                      <c:pt idx="25549">
                        <c:v>187.44438504371399</c:v>
                      </c:pt>
                      <c:pt idx="25550">
                        <c:v>187.42439856728399</c:v>
                      </c:pt>
                      <c:pt idx="25551">
                        <c:v>187.411467453488</c:v>
                      </c:pt>
                      <c:pt idx="25552">
                        <c:v>187.405838167122</c:v>
                      </c:pt>
                      <c:pt idx="25553">
                        <c:v>187.379626228192</c:v>
                      </c:pt>
                      <c:pt idx="25554">
                        <c:v>187.33147675758201</c:v>
                      </c:pt>
                      <c:pt idx="25555">
                        <c:v>187.28333329076699</c:v>
                      </c:pt>
                      <c:pt idx="25556">
                        <c:v>187.26415018578501</c:v>
                      </c:pt>
                      <c:pt idx="25557">
                        <c:v>187.231608675296</c:v>
                      </c:pt>
                      <c:pt idx="25558">
                        <c:v>187.21683859366101</c:v>
                      </c:pt>
                      <c:pt idx="25559">
                        <c:v>187.21043691999299</c:v>
                      </c:pt>
                      <c:pt idx="25560">
                        <c:v>187.18440395852201</c:v>
                      </c:pt>
                      <c:pt idx="25561">
                        <c:v>187.16661288586801</c:v>
                      </c:pt>
                      <c:pt idx="25562">
                        <c:v>187.12359876221501</c:v>
                      </c:pt>
                      <c:pt idx="25563">
                        <c:v>187.00953945811699</c:v>
                      </c:pt>
                      <c:pt idx="25564">
                        <c:v>186.99927498635199</c:v>
                      </c:pt>
                      <c:pt idx="25565">
                        <c:v>186.94370475395499</c:v>
                      </c:pt>
                      <c:pt idx="25566">
                        <c:v>186.930132788599</c:v>
                      </c:pt>
                      <c:pt idx="25567">
                        <c:v>186.89661302993301</c:v>
                      </c:pt>
                      <c:pt idx="25568">
                        <c:v>186.87817405626899</c:v>
                      </c:pt>
                      <c:pt idx="25569">
                        <c:v>186.82531580914301</c:v>
                      </c:pt>
                      <c:pt idx="25570">
                        <c:v>186.817939576485</c:v>
                      </c:pt>
                      <c:pt idx="25571">
                        <c:v>186.79374932966701</c:v>
                      </c:pt>
                      <c:pt idx="25572">
                        <c:v>186.76670674015199</c:v>
                      </c:pt>
                      <c:pt idx="25573">
                        <c:v>186.72836832190399</c:v>
                      </c:pt>
                      <c:pt idx="25574">
                        <c:v>186.716712930016</c:v>
                      </c:pt>
                      <c:pt idx="25575">
                        <c:v>186.712120501832</c:v>
                      </c:pt>
                      <c:pt idx="25576">
                        <c:v>186.68444544398201</c:v>
                      </c:pt>
                      <c:pt idx="25577">
                        <c:v>186.67661709391399</c:v>
                      </c:pt>
                      <c:pt idx="25578">
                        <c:v>186.64504219858301</c:v>
                      </c:pt>
                      <c:pt idx="25579">
                        <c:v>186.63448983875</c:v>
                      </c:pt>
                      <c:pt idx="25580">
                        <c:v>186.617985643107</c:v>
                      </c:pt>
                      <c:pt idx="25581">
                        <c:v>186.59851372645099</c:v>
                      </c:pt>
                      <c:pt idx="25582">
                        <c:v>186.59556426750399</c:v>
                      </c:pt>
                      <c:pt idx="25583">
                        <c:v>186.58990298005401</c:v>
                      </c:pt>
                      <c:pt idx="25584">
                        <c:v>186.52724611766101</c:v>
                      </c:pt>
                      <c:pt idx="25585">
                        <c:v>186.52421291992101</c:v>
                      </c:pt>
                      <c:pt idx="25586">
                        <c:v>186.500664338571</c:v>
                      </c:pt>
                      <c:pt idx="25587">
                        <c:v>186.494268964811</c:v>
                      </c:pt>
                      <c:pt idx="25588">
                        <c:v>186.45304251776599</c:v>
                      </c:pt>
                      <c:pt idx="25589">
                        <c:v>186.42502562961801</c:v>
                      </c:pt>
                      <c:pt idx="25590">
                        <c:v>186.395172403765</c:v>
                      </c:pt>
                      <c:pt idx="25591">
                        <c:v>186.35914074527199</c:v>
                      </c:pt>
                      <c:pt idx="25592">
                        <c:v>186.30076376051301</c:v>
                      </c:pt>
                      <c:pt idx="25593">
                        <c:v>186.265152544334</c:v>
                      </c:pt>
                      <c:pt idx="25594">
                        <c:v>186.19414400792499</c:v>
                      </c:pt>
                      <c:pt idx="25595">
                        <c:v>186.185839896066</c:v>
                      </c:pt>
                      <c:pt idx="25596">
                        <c:v>186.17919328115801</c:v>
                      </c:pt>
                      <c:pt idx="25597">
                        <c:v>186.170830038665</c:v>
                      </c:pt>
                      <c:pt idx="25598">
                        <c:v>186.12473056009901</c:v>
                      </c:pt>
                      <c:pt idx="25599">
                        <c:v>186.08019221074599</c:v>
                      </c:pt>
                      <c:pt idx="25600">
                        <c:v>186.01998739579801</c:v>
                      </c:pt>
                      <c:pt idx="25601">
                        <c:v>185.99316772971801</c:v>
                      </c:pt>
                      <c:pt idx="25602">
                        <c:v>185.95521134847701</c:v>
                      </c:pt>
                      <c:pt idx="25603">
                        <c:v>185.95433008811</c:v>
                      </c:pt>
                      <c:pt idx="25604">
                        <c:v>185.948745736436</c:v>
                      </c:pt>
                      <c:pt idx="25605">
                        <c:v>185.85441803584399</c:v>
                      </c:pt>
                      <c:pt idx="25606">
                        <c:v>185.80727691992499</c:v>
                      </c:pt>
                      <c:pt idx="25607">
                        <c:v>185.75996573035701</c:v>
                      </c:pt>
                      <c:pt idx="25608">
                        <c:v>185.75845873169601</c:v>
                      </c:pt>
                      <c:pt idx="25609">
                        <c:v>185.74634117707501</c:v>
                      </c:pt>
                      <c:pt idx="25610">
                        <c:v>185.74072660223499</c:v>
                      </c:pt>
                      <c:pt idx="25611">
                        <c:v>185.73772848490199</c:v>
                      </c:pt>
                      <c:pt idx="25612">
                        <c:v>185.733426697901</c:v>
                      </c:pt>
                      <c:pt idx="25613">
                        <c:v>185.709364579523</c:v>
                      </c:pt>
                      <c:pt idx="25614">
                        <c:v>185.69810098338701</c:v>
                      </c:pt>
                      <c:pt idx="25615">
                        <c:v>185.68492022618</c:v>
                      </c:pt>
                      <c:pt idx="25616">
                        <c:v>185.68253796849899</c:v>
                      </c:pt>
                      <c:pt idx="25617">
                        <c:v>185.64358155672201</c:v>
                      </c:pt>
                      <c:pt idx="25618">
                        <c:v>185.625646305819</c:v>
                      </c:pt>
                      <c:pt idx="25619">
                        <c:v>185.586417754552</c:v>
                      </c:pt>
                      <c:pt idx="25620">
                        <c:v>185.55359215254501</c:v>
                      </c:pt>
                      <c:pt idx="25621">
                        <c:v>185.51175384738099</c:v>
                      </c:pt>
                      <c:pt idx="25622">
                        <c:v>185.49506090819099</c:v>
                      </c:pt>
                      <c:pt idx="25623">
                        <c:v>185.42778540364901</c:v>
                      </c:pt>
                      <c:pt idx="25624">
                        <c:v>185.42188868551301</c:v>
                      </c:pt>
                      <c:pt idx="25625">
                        <c:v>185.40248700244899</c:v>
                      </c:pt>
                      <c:pt idx="25626">
                        <c:v>185.361298801586</c:v>
                      </c:pt>
                      <c:pt idx="25627">
                        <c:v>185.334424331381</c:v>
                      </c:pt>
                      <c:pt idx="25628">
                        <c:v>185.321407805105</c:v>
                      </c:pt>
                      <c:pt idx="25629">
                        <c:v>185.31804463920301</c:v>
                      </c:pt>
                      <c:pt idx="25630">
                        <c:v>185.288132499206</c:v>
                      </c:pt>
                      <c:pt idx="25631">
                        <c:v>185.236484404398</c:v>
                      </c:pt>
                      <c:pt idx="25632">
                        <c:v>185.21682571488799</c:v>
                      </c:pt>
                      <c:pt idx="25633">
                        <c:v>185.181442360088</c:v>
                      </c:pt>
                      <c:pt idx="25634">
                        <c:v>185.167402518009</c:v>
                      </c:pt>
                      <c:pt idx="25635">
                        <c:v>185.114068298342</c:v>
                      </c:pt>
                      <c:pt idx="25636">
                        <c:v>185.097462223089</c:v>
                      </c:pt>
                      <c:pt idx="25637">
                        <c:v>184.99437800399801</c:v>
                      </c:pt>
                      <c:pt idx="25638">
                        <c:v>184.979189680807</c:v>
                      </c:pt>
                      <c:pt idx="25639">
                        <c:v>184.89054326186599</c:v>
                      </c:pt>
                      <c:pt idx="25640">
                        <c:v>184.87387299820799</c:v>
                      </c:pt>
                      <c:pt idx="25641">
                        <c:v>184.862548120128</c:v>
                      </c:pt>
                      <c:pt idx="25642">
                        <c:v>184.79841889858801</c:v>
                      </c:pt>
                      <c:pt idx="25643">
                        <c:v>184.75869547994</c:v>
                      </c:pt>
                      <c:pt idx="25644">
                        <c:v>184.73130022764201</c:v>
                      </c:pt>
                      <c:pt idx="25645">
                        <c:v>184.70679687838901</c:v>
                      </c:pt>
                      <c:pt idx="25646">
                        <c:v>184.706287534756</c:v>
                      </c:pt>
                      <c:pt idx="25647">
                        <c:v>184.70217532632299</c:v>
                      </c:pt>
                      <c:pt idx="25648">
                        <c:v>184.682797615673</c:v>
                      </c:pt>
                      <c:pt idx="25649">
                        <c:v>184.67130433534999</c:v>
                      </c:pt>
                      <c:pt idx="25650">
                        <c:v>184.671219180165</c:v>
                      </c:pt>
                      <c:pt idx="25651">
                        <c:v>184.653532805819</c:v>
                      </c:pt>
                      <c:pt idx="25652">
                        <c:v>184.60036887776701</c:v>
                      </c:pt>
                      <c:pt idx="25653">
                        <c:v>184.577942168297</c:v>
                      </c:pt>
                      <c:pt idx="25654">
                        <c:v>184.552543487675</c:v>
                      </c:pt>
                      <c:pt idx="25655">
                        <c:v>184.529805218776</c:v>
                      </c:pt>
                      <c:pt idx="25656">
                        <c:v>184.505398202842</c:v>
                      </c:pt>
                      <c:pt idx="25657">
                        <c:v>184.493174032859</c:v>
                      </c:pt>
                      <c:pt idx="25658">
                        <c:v>184.47007777197999</c:v>
                      </c:pt>
                      <c:pt idx="25659">
                        <c:v>184.438413905868</c:v>
                      </c:pt>
                      <c:pt idx="25660">
                        <c:v>184.39774394591399</c:v>
                      </c:pt>
                      <c:pt idx="25661">
                        <c:v>184.37085000322301</c:v>
                      </c:pt>
                      <c:pt idx="25662">
                        <c:v>184.305304876447</c:v>
                      </c:pt>
                      <c:pt idx="25663">
                        <c:v>184.29650593456199</c:v>
                      </c:pt>
                      <c:pt idx="25664">
                        <c:v>184.25843944907899</c:v>
                      </c:pt>
                      <c:pt idx="25665">
                        <c:v>184.23532238292501</c:v>
                      </c:pt>
                      <c:pt idx="25666">
                        <c:v>184.22895857474799</c:v>
                      </c:pt>
                      <c:pt idx="25667">
                        <c:v>184.183583144772</c:v>
                      </c:pt>
                      <c:pt idx="25668">
                        <c:v>184.181703167233</c:v>
                      </c:pt>
                      <c:pt idx="25669">
                        <c:v>184.173418769172</c:v>
                      </c:pt>
                      <c:pt idx="25670">
                        <c:v>184.10940573480499</c:v>
                      </c:pt>
                      <c:pt idx="25671">
                        <c:v>184.05008890819599</c:v>
                      </c:pt>
                      <c:pt idx="25672">
                        <c:v>184.048491726142</c:v>
                      </c:pt>
                      <c:pt idx="25673">
                        <c:v>184.01905098787299</c:v>
                      </c:pt>
                      <c:pt idx="25674">
                        <c:v>183.967315208999</c:v>
                      </c:pt>
                      <c:pt idx="25675">
                        <c:v>183.956761344791</c:v>
                      </c:pt>
                      <c:pt idx="25676">
                        <c:v>183.93423730024901</c:v>
                      </c:pt>
                      <c:pt idx="25677">
                        <c:v>183.93383996649101</c:v>
                      </c:pt>
                      <c:pt idx="25678">
                        <c:v>183.92514090766099</c:v>
                      </c:pt>
                      <c:pt idx="25679">
                        <c:v>183.90351398241401</c:v>
                      </c:pt>
                      <c:pt idx="25680">
                        <c:v>183.88058356074799</c:v>
                      </c:pt>
                      <c:pt idx="25681">
                        <c:v>183.71082268828201</c:v>
                      </c:pt>
                      <c:pt idx="25682">
                        <c:v>183.700151815136</c:v>
                      </c:pt>
                      <c:pt idx="25683">
                        <c:v>183.699833935252</c:v>
                      </c:pt>
                      <c:pt idx="25684">
                        <c:v>183.65998487173599</c:v>
                      </c:pt>
                      <c:pt idx="25685">
                        <c:v>183.65429030080699</c:v>
                      </c:pt>
                      <c:pt idx="25686">
                        <c:v>183.64128101225501</c:v>
                      </c:pt>
                      <c:pt idx="25687">
                        <c:v>183.633336938778</c:v>
                      </c:pt>
                      <c:pt idx="25688">
                        <c:v>183.50544305936799</c:v>
                      </c:pt>
                      <c:pt idx="25689">
                        <c:v>183.48709224982801</c:v>
                      </c:pt>
                      <c:pt idx="25690">
                        <c:v>183.450072583658</c:v>
                      </c:pt>
                      <c:pt idx="25691">
                        <c:v>183.441877318048</c:v>
                      </c:pt>
                      <c:pt idx="25692">
                        <c:v>183.42561133376799</c:v>
                      </c:pt>
                      <c:pt idx="25693">
                        <c:v>183.33575058017399</c:v>
                      </c:pt>
                      <c:pt idx="25694">
                        <c:v>183.260293972288</c:v>
                      </c:pt>
                      <c:pt idx="25695">
                        <c:v>183.24063513192499</c:v>
                      </c:pt>
                      <c:pt idx="25696">
                        <c:v>183.19901510848001</c:v>
                      </c:pt>
                      <c:pt idx="25697">
                        <c:v>183.16765166932399</c:v>
                      </c:pt>
                      <c:pt idx="25698">
                        <c:v>183.16279361979801</c:v>
                      </c:pt>
                      <c:pt idx="25699">
                        <c:v>183.134972860451</c:v>
                      </c:pt>
                      <c:pt idx="25700">
                        <c:v>183.11765350954201</c:v>
                      </c:pt>
                      <c:pt idx="25701">
                        <c:v>183.07203270340301</c:v>
                      </c:pt>
                      <c:pt idx="25702">
                        <c:v>183.07188350482701</c:v>
                      </c:pt>
                      <c:pt idx="25703">
                        <c:v>183.04914337411299</c:v>
                      </c:pt>
                      <c:pt idx="25704">
                        <c:v>183.00933486300099</c:v>
                      </c:pt>
                      <c:pt idx="25705">
                        <c:v>183.00237367274201</c:v>
                      </c:pt>
                      <c:pt idx="25706">
                        <c:v>182.89636585799099</c:v>
                      </c:pt>
                      <c:pt idx="25707">
                        <c:v>182.88417975585</c:v>
                      </c:pt>
                      <c:pt idx="25708">
                        <c:v>182.851983431787</c:v>
                      </c:pt>
                      <c:pt idx="25709">
                        <c:v>182.84755199291999</c:v>
                      </c:pt>
                      <c:pt idx="25710">
                        <c:v>182.82769140194</c:v>
                      </c:pt>
                      <c:pt idx="25711">
                        <c:v>182.82615006713101</c:v>
                      </c:pt>
                      <c:pt idx="25712">
                        <c:v>182.82262221014301</c:v>
                      </c:pt>
                      <c:pt idx="25713">
                        <c:v>182.81271777193101</c:v>
                      </c:pt>
                      <c:pt idx="25714">
                        <c:v>182.76939202299801</c:v>
                      </c:pt>
                      <c:pt idx="25715">
                        <c:v>182.768117866822</c:v>
                      </c:pt>
                      <c:pt idx="25716">
                        <c:v>182.748145267561</c:v>
                      </c:pt>
                      <c:pt idx="25717">
                        <c:v>182.74681463095999</c:v>
                      </c:pt>
                      <c:pt idx="25718">
                        <c:v>182.680389929706</c:v>
                      </c:pt>
                      <c:pt idx="25719">
                        <c:v>182.65311210253199</c:v>
                      </c:pt>
                      <c:pt idx="25720">
                        <c:v>182.63916977789501</c:v>
                      </c:pt>
                      <c:pt idx="25721">
                        <c:v>182.59859407538801</c:v>
                      </c:pt>
                      <c:pt idx="25722">
                        <c:v>182.56801292896901</c:v>
                      </c:pt>
                      <c:pt idx="25723">
                        <c:v>182.55762286733599</c:v>
                      </c:pt>
                      <c:pt idx="25724">
                        <c:v>182.47451906828601</c:v>
                      </c:pt>
                      <c:pt idx="25725">
                        <c:v>182.46888897791601</c:v>
                      </c:pt>
                      <c:pt idx="25726">
                        <c:v>182.46384644933201</c:v>
                      </c:pt>
                      <c:pt idx="25727">
                        <c:v>182.45569201971</c:v>
                      </c:pt>
                      <c:pt idx="25728">
                        <c:v>182.43482417630699</c:v>
                      </c:pt>
                      <c:pt idx="25729">
                        <c:v>182.40207665603501</c:v>
                      </c:pt>
                      <c:pt idx="25730">
                        <c:v>182.38311112118299</c:v>
                      </c:pt>
                      <c:pt idx="25731">
                        <c:v>182.33634925778699</c:v>
                      </c:pt>
                      <c:pt idx="25732">
                        <c:v>182.26602237063</c:v>
                      </c:pt>
                      <c:pt idx="25733">
                        <c:v>182.24260273413699</c:v>
                      </c:pt>
                      <c:pt idx="25734">
                        <c:v>182.19079420691901</c:v>
                      </c:pt>
                      <c:pt idx="25735">
                        <c:v>182.19054977364101</c:v>
                      </c:pt>
                      <c:pt idx="25736">
                        <c:v>182.15680534713499</c:v>
                      </c:pt>
                      <c:pt idx="25737">
                        <c:v>182.14714163161199</c:v>
                      </c:pt>
                      <c:pt idx="25738">
                        <c:v>182.14461248906699</c:v>
                      </c:pt>
                      <c:pt idx="25739">
                        <c:v>182.143295944454</c:v>
                      </c:pt>
                      <c:pt idx="25740">
                        <c:v>182.10370418257301</c:v>
                      </c:pt>
                      <c:pt idx="25741">
                        <c:v>182.08987312040901</c:v>
                      </c:pt>
                      <c:pt idx="25742">
                        <c:v>182.04960541383701</c:v>
                      </c:pt>
                      <c:pt idx="25743">
                        <c:v>182.02268758322799</c:v>
                      </c:pt>
                      <c:pt idx="25744">
                        <c:v>182.02111705265699</c:v>
                      </c:pt>
                      <c:pt idx="25745">
                        <c:v>182.00120974023599</c:v>
                      </c:pt>
                      <c:pt idx="25746">
                        <c:v>181.956645164706</c:v>
                      </c:pt>
                      <c:pt idx="25747">
                        <c:v>181.95488794598</c:v>
                      </c:pt>
                      <c:pt idx="25748">
                        <c:v>181.950494668511</c:v>
                      </c:pt>
                      <c:pt idx="25749">
                        <c:v>181.929681862275</c:v>
                      </c:pt>
                      <c:pt idx="25750">
                        <c:v>181.91756206686401</c:v>
                      </c:pt>
                      <c:pt idx="25751">
                        <c:v>181.889933797597</c:v>
                      </c:pt>
                      <c:pt idx="25752">
                        <c:v>181.86477724722999</c:v>
                      </c:pt>
                      <c:pt idx="25753">
                        <c:v>181.846511028187</c:v>
                      </c:pt>
                      <c:pt idx="25754">
                        <c:v>181.845967288922</c:v>
                      </c:pt>
                      <c:pt idx="25755">
                        <c:v>181.800743961205</c:v>
                      </c:pt>
                      <c:pt idx="25756">
                        <c:v>181.78450894208001</c:v>
                      </c:pt>
                      <c:pt idx="25757">
                        <c:v>181.778477646342</c:v>
                      </c:pt>
                      <c:pt idx="25758">
                        <c:v>181.69467762504399</c:v>
                      </c:pt>
                      <c:pt idx="25759">
                        <c:v>181.641595358617</c:v>
                      </c:pt>
                      <c:pt idx="25760">
                        <c:v>181.63503870535499</c:v>
                      </c:pt>
                      <c:pt idx="25761">
                        <c:v>181.57300217194901</c:v>
                      </c:pt>
                      <c:pt idx="25762">
                        <c:v>181.568668503433</c:v>
                      </c:pt>
                      <c:pt idx="25763">
                        <c:v>181.55571168246701</c:v>
                      </c:pt>
                      <c:pt idx="25764">
                        <c:v>181.547008672186</c:v>
                      </c:pt>
                      <c:pt idx="25765">
                        <c:v>181.54131719627199</c:v>
                      </c:pt>
                      <c:pt idx="25766">
                        <c:v>181.49471358737799</c:v>
                      </c:pt>
                      <c:pt idx="25767">
                        <c:v>181.42009059492699</c:v>
                      </c:pt>
                      <c:pt idx="25768">
                        <c:v>181.326240965323</c:v>
                      </c:pt>
                      <c:pt idx="25769">
                        <c:v>181.29648802198699</c:v>
                      </c:pt>
                      <c:pt idx="25770">
                        <c:v>181.294142406188</c:v>
                      </c:pt>
                      <c:pt idx="25771">
                        <c:v>181.263888300979</c:v>
                      </c:pt>
                      <c:pt idx="25772">
                        <c:v>181.25681166838999</c:v>
                      </c:pt>
                      <c:pt idx="25773">
                        <c:v>181.245279321998</c:v>
                      </c:pt>
                      <c:pt idx="25774">
                        <c:v>181.240835278633</c:v>
                      </c:pt>
                      <c:pt idx="25775">
                        <c:v>181.22455619159399</c:v>
                      </c:pt>
                      <c:pt idx="25776">
                        <c:v>181.21719978593401</c:v>
                      </c:pt>
                      <c:pt idx="25777">
                        <c:v>181.206197430028</c:v>
                      </c:pt>
                      <c:pt idx="25778">
                        <c:v>181.20490544354601</c:v>
                      </c:pt>
                      <c:pt idx="25779">
                        <c:v>181.195000017708</c:v>
                      </c:pt>
                      <c:pt idx="25780">
                        <c:v>181.16791687449</c:v>
                      </c:pt>
                      <c:pt idx="25781">
                        <c:v>181.166374906111</c:v>
                      </c:pt>
                      <c:pt idx="25782">
                        <c:v>181.15544617281199</c:v>
                      </c:pt>
                      <c:pt idx="25783">
                        <c:v>181.144805045434</c:v>
                      </c:pt>
                      <c:pt idx="25784">
                        <c:v>181.144461555536</c:v>
                      </c:pt>
                      <c:pt idx="25785">
                        <c:v>181.13742900522999</c:v>
                      </c:pt>
                      <c:pt idx="25786">
                        <c:v>181.11886261847999</c:v>
                      </c:pt>
                      <c:pt idx="25787">
                        <c:v>181.117724931748</c:v>
                      </c:pt>
                      <c:pt idx="25788">
                        <c:v>181.09523370015799</c:v>
                      </c:pt>
                      <c:pt idx="25789">
                        <c:v>181.08715069462701</c:v>
                      </c:pt>
                      <c:pt idx="25790">
                        <c:v>181.05687578020701</c:v>
                      </c:pt>
                      <c:pt idx="25791">
                        <c:v>181.04893765611601</c:v>
                      </c:pt>
                      <c:pt idx="25792">
                        <c:v>181.04578338886299</c:v>
                      </c:pt>
                      <c:pt idx="25793">
                        <c:v>181.043542370403</c:v>
                      </c:pt>
                      <c:pt idx="25794">
                        <c:v>181.025143476436</c:v>
                      </c:pt>
                      <c:pt idx="25795">
                        <c:v>181.00594052392299</c:v>
                      </c:pt>
                      <c:pt idx="25796">
                        <c:v>180.998683729448</c:v>
                      </c:pt>
                      <c:pt idx="25797">
                        <c:v>180.98543350896901</c:v>
                      </c:pt>
                      <c:pt idx="25798">
                        <c:v>180.98541120789901</c:v>
                      </c:pt>
                      <c:pt idx="25799">
                        <c:v>180.97051879579701</c:v>
                      </c:pt>
                      <c:pt idx="25800">
                        <c:v>180.96223680984801</c:v>
                      </c:pt>
                      <c:pt idx="25801">
                        <c:v>180.95793231464</c:v>
                      </c:pt>
                      <c:pt idx="25802">
                        <c:v>180.945315800689</c:v>
                      </c:pt>
                      <c:pt idx="25803">
                        <c:v>180.90659354792299</c:v>
                      </c:pt>
                      <c:pt idx="25804">
                        <c:v>180.89916470179799</c:v>
                      </c:pt>
                      <c:pt idx="25805">
                        <c:v>180.86861063197301</c:v>
                      </c:pt>
                      <c:pt idx="25806">
                        <c:v>180.85912703439999</c:v>
                      </c:pt>
                      <c:pt idx="25807">
                        <c:v>180.81223865872099</c:v>
                      </c:pt>
                      <c:pt idx="25808">
                        <c:v>180.800880650187</c:v>
                      </c:pt>
                      <c:pt idx="25809">
                        <c:v>180.762368658074</c:v>
                      </c:pt>
                      <c:pt idx="25810">
                        <c:v>180.75019912849501</c:v>
                      </c:pt>
                      <c:pt idx="25811">
                        <c:v>180.69086491524499</c:v>
                      </c:pt>
                      <c:pt idx="25812">
                        <c:v>180.68198539118899</c:v>
                      </c:pt>
                      <c:pt idx="25813">
                        <c:v>180.67827919679399</c:v>
                      </c:pt>
                      <c:pt idx="25814">
                        <c:v>180.674388242584</c:v>
                      </c:pt>
                      <c:pt idx="25815">
                        <c:v>180.67031838597299</c:v>
                      </c:pt>
                      <c:pt idx="25816">
                        <c:v>180.65542087042999</c:v>
                      </c:pt>
                      <c:pt idx="25817">
                        <c:v>180.65419102135399</c:v>
                      </c:pt>
                      <c:pt idx="25818">
                        <c:v>180.628100182835</c:v>
                      </c:pt>
                      <c:pt idx="25819">
                        <c:v>180.61538372874199</c:v>
                      </c:pt>
                      <c:pt idx="25820">
                        <c:v>180.61520321853101</c:v>
                      </c:pt>
                      <c:pt idx="25821">
                        <c:v>180.60730954190001</c:v>
                      </c:pt>
                      <c:pt idx="25822">
                        <c:v>180.605421857511</c:v>
                      </c:pt>
                      <c:pt idx="25823">
                        <c:v>180.60000736558899</c:v>
                      </c:pt>
                      <c:pt idx="25824">
                        <c:v>180.59906786128599</c:v>
                      </c:pt>
                      <c:pt idx="25825">
                        <c:v>180.58939059832699</c:v>
                      </c:pt>
                      <c:pt idx="25826">
                        <c:v>180.580509210408</c:v>
                      </c:pt>
                      <c:pt idx="25827">
                        <c:v>180.578882885041</c:v>
                      </c:pt>
                      <c:pt idx="25828">
                        <c:v>180.578076444581</c:v>
                      </c:pt>
                      <c:pt idx="25829">
                        <c:v>180.57753215739999</c:v>
                      </c:pt>
                      <c:pt idx="25830">
                        <c:v>180.55482610440001</c:v>
                      </c:pt>
                      <c:pt idx="25831">
                        <c:v>180.55098368542599</c:v>
                      </c:pt>
                      <c:pt idx="25832">
                        <c:v>180.49142054636999</c:v>
                      </c:pt>
                      <c:pt idx="25833">
                        <c:v>180.48782207452501</c:v>
                      </c:pt>
                      <c:pt idx="25834">
                        <c:v>180.475204177173</c:v>
                      </c:pt>
                      <c:pt idx="25835">
                        <c:v>180.463422933088</c:v>
                      </c:pt>
                      <c:pt idx="25836">
                        <c:v>180.447773564139</c:v>
                      </c:pt>
                      <c:pt idx="25837">
                        <c:v>180.43937945144</c:v>
                      </c:pt>
                      <c:pt idx="25838">
                        <c:v>180.438766080916</c:v>
                      </c:pt>
                      <c:pt idx="25839">
                        <c:v>180.43815854088001</c:v>
                      </c:pt>
                      <c:pt idx="25840">
                        <c:v>180.42435587803499</c:v>
                      </c:pt>
                      <c:pt idx="25841">
                        <c:v>180.42145139342699</c:v>
                      </c:pt>
                      <c:pt idx="25842">
                        <c:v>180.409718683123</c:v>
                      </c:pt>
                      <c:pt idx="25843">
                        <c:v>180.39496960638701</c:v>
                      </c:pt>
                      <c:pt idx="25844">
                        <c:v>180.39439016710199</c:v>
                      </c:pt>
                      <c:pt idx="25845">
                        <c:v>180.39321426079201</c:v>
                      </c:pt>
                      <c:pt idx="25846">
                        <c:v>180.39125854028001</c:v>
                      </c:pt>
                      <c:pt idx="25847">
                        <c:v>180.389223565462</c:v>
                      </c:pt>
                      <c:pt idx="25848">
                        <c:v>180.38500606247601</c:v>
                      </c:pt>
                      <c:pt idx="25849">
                        <c:v>180.38272111122001</c:v>
                      </c:pt>
                      <c:pt idx="25850">
                        <c:v>180.382621806586</c:v>
                      </c:pt>
                      <c:pt idx="25851">
                        <c:v>180.37080968784699</c:v>
                      </c:pt>
                      <c:pt idx="25852">
                        <c:v>180.36250717808201</c:v>
                      </c:pt>
                      <c:pt idx="25853">
                        <c:v>180.36199718171099</c:v>
                      </c:pt>
                      <c:pt idx="25854">
                        <c:v>180.35008443686201</c:v>
                      </c:pt>
                      <c:pt idx="25855">
                        <c:v>180.34970684052399</c:v>
                      </c:pt>
                      <c:pt idx="25856">
                        <c:v>180.33714823860299</c:v>
                      </c:pt>
                      <c:pt idx="25857">
                        <c:v>180.32712674139199</c:v>
                      </c:pt>
                      <c:pt idx="25858">
                        <c:v>180.323799373318</c:v>
                      </c:pt>
                      <c:pt idx="25859">
                        <c:v>180.27687312166901</c:v>
                      </c:pt>
                      <c:pt idx="25860">
                        <c:v>180.26436698522599</c:v>
                      </c:pt>
                      <c:pt idx="25861">
                        <c:v>180.226691231838</c:v>
                      </c:pt>
                      <c:pt idx="25862">
                        <c:v>180.21461377178301</c:v>
                      </c:pt>
                      <c:pt idx="25863">
                        <c:v>180.170443781214</c:v>
                      </c:pt>
                      <c:pt idx="25864">
                        <c:v>180.152839245156</c:v>
                      </c:pt>
                      <c:pt idx="25865">
                        <c:v>180.09697979632301</c:v>
                      </c:pt>
                      <c:pt idx="25866">
                        <c:v>180.01312646543499</c:v>
                      </c:pt>
                      <c:pt idx="25867">
                        <c:v>179.99543445073201</c:v>
                      </c:pt>
                      <c:pt idx="25868">
                        <c:v>179.983631906157</c:v>
                      </c:pt>
                      <c:pt idx="25869">
                        <c:v>179.96760990669699</c:v>
                      </c:pt>
                      <c:pt idx="25870">
                        <c:v>179.95698435308799</c:v>
                      </c:pt>
                      <c:pt idx="25871">
                        <c:v>179.85556581447599</c:v>
                      </c:pt>
                      <c:pt idx="25872">
                        <c:v>179.83116960325299</c:v>
                      </c:pt>
                      <c:pt idx="25873">
                        <c:v>179.78540321178301</c:v>
                      </c:pt>
                      <c:pt idx="25874">
                        <c:v>179.78403521839999</c:v>
                      </c:pt>
                      <c:pt idx="25875">
                        <c:v>179.73478326101301</c:v>
                      </c:pt>
                      <c:pt idx="25876">
                        <c:v>179.734313318522</c:v>
                      </c:pt>
                      <c:pt idx="25877">
                        <c:v>179.730973367008</c:v>
                      </c:pt>
                      <c:pt idx="25878">
                        <c:v>179.71880882494901</c:v>
                      </c:pt>
                      <c:pt idx="25879">
                        <c:v>179.67362347629501</c:v>
                      </c:pt>
                      <c:pt idx="25880">
                        <c:v>179.669905287782</c:v>
                      </c:pt>
                      <c:pt idx="25881">
                        <c:v>179.667655710589</c:v>
                      </c:pt>
                      <c:pt idx="25882">
                        <c:v>179.64822359270599</c:v>
                      </c:pt>
                      <c:pt idx="25883">
                        <c:v>179.64157840734299</c:v>
                      </c:pt>
                      <c:pt idx="25884">
                        <c:v>179.63877386181099</c:v>
                      </c:pt>
                      <c:pt idx="25885">
                        <c:v>179.613158807068</c:v>
                      </c:pt>
                      <c:pt idx="25886">
                        <c:v>179.61044870568099</c:v>
                      </c:pt>
                      <c:pt idx="25887">
                        <c:v>179.57695259430699</c:v>
                      </c:pt>
                      <c:pt idx="25888">
                        <c:v>179.568785426706</c:v>
                      </c:pt>
                      <c:pt idx="25889">
                        <c:v>179.54963002199599</c:v>
                      </c:pt>
                      <c:pt idx="25890">
                        <c:v>179.54746956660699</c:v>
                      </c:pt>
                      <c:pt idx="25891">
                        <c:v>179.54570341684999</c:v>
                      </c:pt>
                      <c:pt idx="25892">
                        <c:v>179.543758008081</c:v>
                      </c:pt>
                      <c:pt idx="25893">
                        <c:v>179.518651075778</c:v>
                      </c:pt>
                      <c:pt idx="25894">
                        <c:v>179.50272449668699</c:v>
                      </c:pt>
                      <c:pt idx="25895">
                        <c:v>179.47518999153399</c:v>
                      </c:pt>
                      <c:pt idx="25896">
                        <c:v>179.474524149747</c:v>
                      </c:pt>
                      <c:pt idx="25897">
                        <c:v>179.37909382790701</c:v>
                      </c:pt>
                      <c:pt idx="25898">
                        <c:v>179.30366250130601</c:v>
                      </c:pt>
                      <c:pt idx="25899">
                        <c:v>179.28959333778701</c:v>
                      </c:pt>
                      <c:pt idx="25900">
                        <c:v>179.26504719346801</c:v>
                      </c:pt>
                      <c:pt idx="25901">
                        <c:v>179.25251410960101</c:v>
                      </c:pt>
                      <c:pt idx="25902">
                        <c:v>179.247882080426</c:v>
                      </c:pt>
                      <c:pt idx="25903">
                        <c:v>179.240719246125</c:v>
                      </c:pt>
                      <c:pt idx="25904">
                        <c:v>179.19012987301701</c:v>
                      </c:pt>
                      <c:pt idx="25905">
                        <c:v>179.17767707212599</c:v>
                      </c:pt>
                      <c:pt idx="25906">
                        <c:v>179.17334988835299</c:v>
                      </c:pt>
                      <c:pt idx="25907">
                        <c:v>179.135366942106</c:v>
                      </c:pt>
                      <c:pt idx="25908">
                        <c:v>179.10938933876099</c:v>
                      </c:pt>
                      <c:pt idx="25909">
                        <c:v>179.096816389222</c:v>
                      </c:pt>
                      <c:pt idx="25910">
                        <c:v>179.092076933019</c:v>
                      </c:pt>
                      <c:pt idx="25911">
                        <c:v>179.06706487483299</c:v>
                      </c:pt>
                      <c:pt idx="25912">
                        <c:v>179.05396738003699</c:v>
                      </c:pt>
                      <c:pt idx="25913">
                        <c:v>178.97016497908999</c:v>
                      </c:pt>
                      <c:pt idx="25914">
                        <c:v>178.94693826009501</c:v>
                      </c:pt>
                      <c:pt idx="25915">
                        <c:v>178.92194626212401</c:v>
                      </c:pt>
                      <c:pt idx="25916">
                        <c:v>178.87588417980399</c:v>
                      </c:pt>
                      <c:pt idx="25917">
                        <c:v>178.845563907621</c:v>
                      </c:pt>
                      <c:pt idx="25918">
                        <c:v>178.842541132045</c:v>
                      </c:pt>
                      <c:pt idx="25919">
                        <c:v>178.83421585977601</c:v>
                      </c:pt>
                      <c:pt idx="25920">
                        <c:v>178.824539342034</c:v>
                      </c:pt>
                      <c:pt idx="25921">
                        <c:v>178.81624994680601</c:v>
                      </c:pt>
                      <c:pt idx="25922">
                        <c:v>178.734488532483</c:v>
                      </c:pt>
                      <c:pt idx="25923">
                        <c:v>178.714340645725</c:v>
                      </c:pt>
                      <c:pt idx="25924">
                        <c:v>178.711466900847</c:v>
                      </c:pt>
                      <c:pt idx="25925">
                        <c:v>178.570276329726</c:v>
                      </c:pt>
                      <c:pt idx="25926">
                        <c:v>178.566413313027</c:v>
                      </c:pt>
                      <c:pt idx="25927">
                        <c:v>178.556956953888</c:v>
                      </c:pt>
                      <c:pt idx="25928">
                        <c:v>178.552414480648</c:v>
                      </c:pt>
                      <c:pt idx="25929">
                        <c:v>178.53569555339101</c:v>
                      </c:pt>
                      <c:pt idx="25930">
                        <c:v>178.50385131808201</c:v>
                      </c:pt>
                      <c:pt idx="25931">
                        <c:v>178.484444722917</c:v>
                      </c:pt>
                      <c:pt idx="25932">
                        <c:v>178.44858017161599</c:v>
                      </c:pt>
                      <c:pt idx="25933">
                        <c:v>178.43577252401499</c:v>
                      </c:pt>
                      <c:pt idx="25934">
                        <c:v>178.41554681480699</c:v>
                      </c:pt>
                      <c:pt idx="25935">
                        <c:v>178.391214573561</c:v>
                      </c:pt>
                      <c:pt idx="25936">
                        <c:v>178.37563380269901</c:v>
                      </c:pt>
                      <c:pt idx="25937">
                        <c:v>178.37037922507301</c:v>
                      </c:pt>
                      <c:pt idx="25938">
                        <c:v>178.358770966582</c:v>
                      </c:pt>
                      <c:pt idx="25939">
                        <c:v>178.29588702536</c:v>
                      </c:pt>
                      <c:pt idx="25940">
                        <c:v>178.25907294014999</c:v>
                      </c:pt>
                      <c:pt idx="25941">
                        <c:v>178.24801681794301</c:v>
                      </c:pt>
                      <c:pt idx="25942">
                        <c:v>178.23815328304201</c:v>
                      </c:pt>
                      <c:pt idx="25943">
                        <c:v>178.22394717767099</c:v>
                      </c:pt>
                      <c:pt idx="25944">
                        <c:v>178.22138145557301</c:v>
                      </c:pt>
                      <c:pt idx="25945">
                        <c:v>178.218496168836</c:v>
                      </c:pt>
                      <c:pt idx="25946">
                        <c:v>178.211321815763</c:v>
                      </c:pt>
                      <c:pt idx="25947">
                        <c:v>178.16788911797499</c:v>
                      </c:pt>
                      <c:pt idx="25948">
                        <c:v>178.167634207075</c:v>
                      </c:pt>
                      <c:pt idx="25949">
                        <c:v>178.11995991880599</c:v>
                      </c:pt>
                      <c:pt idx="25950">
                        <c:v>178.113314818448</c:v>
                      </c:pt>
                      <c:pt idx="25951">
                        <c:v>178.088191233321</c:v>
                      </c:pt>
                      <c:pt idx="25952">
                        <c:v>178.07619269813199</c:v>
                      </c:pt>
                      <c:pt idx="25953">
                        <c:v>178.076118242864</c:v>
                      </c:pt>
                      <c:pt idx="25954">
                        <c:v>178.072067295008</c:v>
                      </c:pt>
                      <c:pt idx="25955">
                        <c:v>178.03289368225299</c:v>
                      </c:pt>
                      <c:pt idx="25956">
                        <c:v>178.00852559703699</c:v>
                      </c:pt>
                      <c:pt idx="25957">
                        <c:v>177.99507164270099</c:v>
                      </c:pt>
                      <c:pt idx="25958">
                        <c:v>177.985031738668</c:v>
                      </c:pt>
                      <c:pt idx="25959">
                        <c:v>177.98060794227399</c:v>
                      </c:pt>
                      <c:pt idx="25960">
                        <c:v>177.841956280142</c:v>
                      </c:pt>
                      <c:pt idx="25961">
                        <c:v>177.83965743766399</c:v>
                      </c:pt>
                      <c:pt idx="25962">
                        <c:v>177.83310293253101</c:v>
                      </c:pt>
                      <c:pt idx="25963">
                        <c:v>177.830346318941</c:v>
                      </c:pt>
                      <c:pt idx="25964">
                        <c:v>177.80977644823</c:v>
                      </c:pt>
                      <c:pt idx="25965">
                        <c:v>177.804440945018</c:v>
                      </c:pt>
                      <c:pt idx="25966">
                        <c:v>177.782898084761</c:v>
                      </c:pt>
                      <c:pt idx="25967">
                        <c:v>177.78191427963</c:v>
                      </c:pt>
                      <c:pt idx="25968">
                        <c:v>177.75634564984099</c:v>
                      </c:pt>
                      <c:pt idx="25969">
                        <c:v>177.747215970448</c:v>
                      </c:pt>
                      <c:pt idx="25970">
                        <c:v>177.72261046131101</c:v>
                      </c:pt>
                      <c:pt idx="25971">
                        <c:v>177.71899906039701</c:v>
                      </c:pt>
                      <c:pt idx="25972">
                        <c:v>177.69505954012601</c:v>
                      </c:pt>
                      <c:pt idx="25973">
                        <c:v>177.65077275187099</c:v>
                      </c:pt>
                      <c:pt idx="25974">
                        <c:v>177.64369873153899</c:v>
                      </c:pt>
                      <c:pt idx="25975">
                        <c:v>177.633483180967</c:v>
                      </c:pt>
                      <c:pt idx="25976">
                        <c:v>177.62275858165901</c:v>
                      </c:pt>
                      <c:pt idx="25977">
                        <c:v>177.599738928405</c:v>
                      </c:pt>
                      <c:pt idx="25978">
                        <c:v>177.55611992515901</c:v>
                      </c:pt>
                      <c:pt idx="25979">
                        <c:v>177.52223835079599</c:v>
                      </c:pt>
                      <c:pt idx="25980">
                        <c:v>177.46302353498001</c:v>
                      </c:pt>
                      <c:pt idx="25981">
                        <c:v>177.45668839832601</c:v>
                      </c:pt>
                      <c:pt idx="25982">
                        <c:v>177.414752126324</c:v>
                      </c:pt>
                      <c:pt idx="25983">
                        <c:v>177.34425138751499</c:v>
                      </c:pt>
                      <c:pt idx="25984">
                        <c:v>177.33565579049599</c:v>
                      </c:pt>
                      <c:pt idx="25985">
                        <c:v>177.326653347773</c:v>
                      </c:pt>
                      <c:pt idx="25986">
                        <c:v>177.32410765497499</c:v>
                      </c:pt>
                      <c:pt idx="25987">
                        <c:v>177.318825088278</c:v>
                      </c:pt>
                      <c:pt idx="25988">
                        <c:v>177.295136088383</c:v>
                      </c:pt>
                      <c:pt idx="25989">
                        <c:v>177.23991204717601</c:v>
                      </c:pt>
                      <c:pt idx="25990">
                        <c:v>177.23420298410699</c:v>
                      </c:pt>
                      <c:pt idx="25991">
                        <c:v>177.212377080279</c:v>
                      </c:pt>
                      <c:pt idx="25992">
                        <c:v>177.20789428141899</c:v>
                      </c:pt>
                      <c:pt idx="25993">
                        <c:v>177.196924494912</c:v>
                      </c:pt>
                      <c:pt idx="25994">
                        <c:v>177.19013419041701</c:v>
                      </c:pt>
                      <c:pt idx="25995">
                        <c:v>177.17804181115099</c:v>
                      </c:pt>
                      <c:pt idx="25996">
                        <c:v>177.141701575003</c:v>
                      </c:pt>
                      <c:pt idx="25997">
                        <c:v>177.132766652052</c:v>
                      </c:pt>
                      <c:pt idx="25998">
                        <c:v>177.13237630705601</c:v>
                      </c:pt>
                      <c:pt idx="25999">
                        <c:v>177.11321633574701</c:v>
                      </c:pt>
                      <c:pt idx="26000">
                        <c:v>177.08774906277699</c:v>
                      </c:pt>
                      <c:pt idx="26001">
                        <c:v>177.069290481845</c:v>
                      </c:pt>
                      <c:pt idx="26002">
                        <c:v>177.064463646749</c:v>
                      </c:pt>
                      <c:pt idx="26003">
                        <c:v>177.04473486576001</c:v>
                      </c:pt>
                      <c:pt idx="26004">
                        <c:v>177.037936751215</c:v>
                      </c:pt>
                      <c:pt idx="26005">
                        <c:v>177.02498846690099</c:v>
                      </c:pt>
                      <c:pt idx="26006">
                        <c:v>177.02078478274299</c:v>
                      </c:pt>
                      <c:pt idx="26007">
                        <c:v>176.99337642664599</c:v>
                      </c:pt>
                      <c:pt idx="26008">
                        <c:v>176.98952910674899</c:v>
                      </c:pt>
                      <c:pt idx="26009">
                        <c:v>176.95506179963499</c:v>
                      </c:pt>
                      <c:pt idx="26010">
                        <c:v>176.94312452966301</c:v>
                      </c:pt>
                      <c:pt idx="26011">
                        <c:v>176.88908226310599</c:v>
                      </c:pt>
                      <c:pt idx="26012">
                        <c:v>176.88107677248999</c:v>
                      </c:pt>
                      <c:pt idx="26013">
                        <c:v>176.88101015641601</c:v>
                      </c:pt>
                      <c:pt idx="26014">
                        <c:v>176.86278849759</c:v>
                      </c:pt>
                      <c:pt idx="26015">
                        <c:v>176.85610571364799</c:v>
                      </c:pt>
                      <c:pt idx="26016">
                        <c:v>176.85574804211501</c:v>
                      </c:pt>
                      <c:pt idx="26017">
                        <c:v>176.85335906213399</c:v>
                      </c:pt>
                      <c:pt idx="26018">
                        <c:v>176.83023407168201</c:v>
                      </c:pt>
                      <c:pt idx="26019">
                        <c:v>176.821115611381</c:v>
                      </c:pt>
                      <c:pt idx="26020">
                        <c:v>176.79171008617499</c:v>
                      </c:pt>
                      <c:pt idx="26021">
                        <c:v>176.728478570579</c:v>
                      </c:pt>
                      <c:pt idx="26022">
                        <c:v>176.709158088213</c:v>
                      </c:pt>
                      <c:pt idx="26023">
                        <c:v>176.659527131423</c:v>
                      </c:pt>
                      <c:pt idx="26024">
                        <c:v>176.65019251292401</c:v>
                      </c:pt>
                      <c:pt idx="26025">
                        <c:v>176.610522568325</c:v>
                      </c:pt>
                      <c:pt idx="26026">
                        <c:v>176.60195868512099</c:v>
                      </c:pt>
                      <c:pt idx="26027">
                        <c:v>176.57154682771301</c:v>
                      </c:pt>
                      <c:pt idx="26028">
                        <c:v>176.53541746646599</c:v>
                      </c:pt>
                      <c:pt idx="26029">
                        <c:v>176.533924388928</c:v>
                      </c:pt>
                      <c:pt idx="26030">
                        <c:v>176.53290680607699</c:v>
                      </c:pt>
                      <c:pt idx="26031">
                        <c:v>176.51205292792</c:v>
                      </c:pt>
                      <c:pt idx="26032">
                        <c:v>176.49200563413399</c:v>
                      </c:pt>
                      <c:pt idx="26033">
                        <c:v>176.46638855439301</c:v>
                      </c:pt>
                      <c:pt idx="26034">
                        <c:v>176.43269761181801</c:v>
                      </c:pt>
                      <c:pt idx="26035">
                        <c:v>176.42908834889499</c:v>
                      </c:pt>
                      <c:pt idx="26036">
                        <c:v>176.42546785988301</c:v>
                      </c:pt>
                      <c:pt idx="26037">
                        <c:v>176.42239162841901</c:v>
                      </c:pt>
                      <c:pt idx="26038">
                        <c:v>176.404364682807</c:v>
                      </c:pt>
                      <c:pt idx="26039">
                        <c:v>176.315663863206</c:v>
                      </c:pt>
                      <c:pt idx="26040">
                        <c:v>176.27806301237399</c:v>
                      </c:pt>
                      <c:pt idx="26041">
                        <c:v>176.225324729855</c:v>
                      </c:pt>
                      <c:pt idx="26042">
                        <c:v>176.161532533312</c:v>
                      </c:pt>
                      <c:pt idx="26043">
                        <c:v>176.146449567438</c:v>
                      </c:pt>
                      <c:pt idx="26044">
                        <c:v>176.129594019015</c:v>
                      </c:pt>
                      <c:pt idx="26045">
                        <c:v>176.11278669974101</c:v>
                      </c:pt>
                      <c:pt idx="26046">
                        <c:v>176.09555051336599</c:v>
                      </c:pt>
                      <c:pt idx="26047">
                        <c:v>176.063501855521</c:v>
                      </c:pt>
                      <c:pt idx="26048">
                        <c:v>176.058436716166</c:v>
                      </c:pt>
                      <c:pt idx="26049">
                        <c:v>176.04939347448899</c:v>
                      </c:pt>
                      <c:pt idx="26050">
                        <c:v>176.01148222619801</c:v>
                      </c:pt>
                      <c:pt idx="26051">
                        <c:v>175.97809097887799</c:v>
                      </c:pt>
                      <c:pt idx="26052">
                        <c:v>175.9760902308</c:v>
                      </c:pt>
                      <c:pt idx="26053">
                        <c:v>175.94968144572499</c:v>
                      </c:pt>
                      <c:pt idx="26054">
                        <c:v>175.897200986878</c:v>
                      </c:pt>
                      <c:pt idx="26055">
                        <c:v>175.88400435943001</c:v>
                      </c:pt>
                      <c:pt idx="26056">
                        <c:v>175.860474102317</c:v>
                      </c:pt>
                      <c:pt idx="26057">
                        <c:v>175.838053653994</c:v>
                      </c:pt>
                      <c:pt idx="26058">
                        <c:v>175.766414012947</c:v>
                      </c:pt>
                      <c:pt idx="26059">
                        <c:v>175.76060850809401</c:v>
                      </c:pt>
                      <c:pt idx="26060">
                        <c:v>175.74343660821401</c:v>
                      </c:pt>
                      <c:pt idx="26061">
                        <c:v>175.74231948180901</c:v>
                      </c:pt>
                      <c:pt idx="26062">
                        <c:v>175.73923972622299</c:v>
                      </c:pt>
                      <c:pt idx="26063">
                        <c:v>175.72737446295699</c:v>
                      </c:pt>
                      <c:pt idx="26064">
                        <c:v>175.71412889105301</c:v>
                      </c:pt>
                      <c:pt idx="26065">
                        <c:v>175.70902385618299</c:v>
                      </c:pt>
                      <c:pt idx="26066">
                        <c:v>175.707750932262</c:v>
                      </c:pt>
                      <c:pt idx="26067">
                        <c:v>175.70627498261001</c:v>
                      </c:pt>
                      <c:pt idx="26068">
                        <c:v>175.68465937194</c:v>
                      </c:pt>
                      <c:pt idx="26069">
                        <c:v>175.57654775611999</c:v>
                      </c:pt>
                      <c:pt idx="26070">
                        <c:v>175.55780768673301</c:v>
                      </c:pt>
                      <c:pt idx="26071">
                        <c:v>175.52977238451601</c:v>
                      </c:pt>
                      <c:pt idx="26072">
                        <c:v>175.47294730306501</c:v>
                      </c:pt>
                      <c:pt idx="26073">
                        <c:v>175.457374277578</c:v>
                      </c:pt>
                      <c:pt idx="26074">
                        <c:v>175.45653446539899</c:v>
                      </c:pt>
                      <c:pt idx="26075">
                        <c:v>175.436449364993</c:v>
                      </c:pt>
                      <c:pt idx="26076">
                        <c:v>175.395790575446</c:v>
                      </c:pt>
                      <c:pt idx="26077">
                        <c:v>175.393490961201</c:v>
                      </c:pt>
                      <c:pt idx="26078">
                        <c:v>175.33554027402599</c:v>
                      </c:pt>
                      <c:pt idx="26079">
                        <c:v>175.27631925676999</c:v>
                      </c:pt>
                      <c:pt idx="26080">
                        <c:v>175.26321784365501</c:v>
                      </c:pt>
                      <c:pt idx="26081">
                        <c:v>175.256422799376</c:v>
                      </c:pt>
                      <c:pt idx="26082">
                        <c:v>175.196049845967</c:v>
                      </c:pt>
                      <c:pt idx="26083">
                        <c:v>175.192984127198</c:v>
                      </c:pt>
                      <c:pt idx="26084">
                        <c:v>175.18172866620199</c:v>
                      </c:pt>
                      <c:pt idx="26085">
                        <c:v>175.17889747860701</c:v>
                      </c:pt>
                      <c:pt idx="26086">
                        <c:v>175.093096006053</c:v>
                      </c:pt>
                      <c:pt idx="26087">
                        <c:v>175.03004985531899</c:v>
                      </c:pt>
                      <c:pt idx="26088">
                        <c:v>174.99203461050601</c:v>
                      </c:pt>
                      <c:pt idx="26089">
                        <c:v>174.97905311286701</c:v>
                      </c:pt>
                      <c:pt idx="26090">
                        <c:v>174.97564382824399</c:v>
                      </c:pt>
                      <c:pt idx="26091">
                        <c:v>174.942470397064</c:v>
                      </c:pt>
                      <c:pt idx="26092">
                        <c:v>174.91132496834501</c:v>
                      </c:pt>
                      <c:pt idx="26093">
                        <c:v>174.822615625531</c:v>
                      </c:pt>
                      <c:pt idx="26094">
                        <c:v>174.79946368920801</c:v>
                      </c:pt>
                      <c:pt idx="26095">
                        <c:v>174.79217391337201</c:v>
                      </c:pt>
                      <c:pt idx="26096">
                        <c:v>174.758156833215</c:v>
                      </c:pt>
                      <c:pt idx="26097">
                        <c:v>174.74346973055501</c:v>
                      </c:pt>
                      <c:pt idx="26098">
                        <c:v>174.66591798494599</c:v>
                      </c:pt>
                      <c:pt idx="26099">
                        <c:v>174.59806258353899</c:v>
                      </c:pt>
                      <c:pt idx="26100">
                        <c:v>174.56488435769</c:v>
                      </c:pt>
                      <c:pt idx="26101">
                        <c:v>174.48560079513501</c:v>
                      </c:pt>
                      <c:pt idx="26102">
                        <c:v>174.46520448027101</c:v>
                      </c:pt>
                      <c:pt idx="26103">
                        <c:v>174.44662366565601</c:v>
                      </c:pt>
                      <c:pt idx="26104">
                        <c:v>174.418332023522</c:v>
                      </c:pt>
                      <c:pt idx="26105">
                        <c:v>174.412478343217</c:v>
                      </c:pt>
                      <c:pt idx="26106">
                        <c:v>174.40267452907901</c:v>
                      </c:pt>
                      <c:pt idx="26107">
                        <c:v>174.376762146283</c:v>
                      </c:pt>
                      <c:pt idx="26108">
                        <c:v>174.31926699937199</c:v>
                      </c:pt>
                      <c:pt idx="26109">
                        <c:v>174.312473653935</c:v>
                      </c:pt>
                      <c:pt idx="26110">
                        <c:v>174.29985908707201</c:v>
                      </c:pt>
                      <c:pt idx="26111">
                        <c:v>174.26351251869499</c:v>
                      </c:pt>
                      <c:pt idx="26112">
                        <c:v>174.226575086163</c:v>
                      </c:pt>
                      <c:pt idx="26113">
                        <c:v>174.20614518978701</c:v>
                      </c:pt>
                      <c:pt idx="26114">
                        <c:v>174.19079616443</c:v>
                      </c:pt>
                      <c:pt idx="26115">
                        <c:v>174.189923868813</c:v>
                      </c:pt>
                      <c:pt idx="26116">
                        <c:v>174.167684052852</c:v>
                      </c:pt>
                      <c:pt idx="26117">
                        <c:v>174.150743268822</c:v>
                      </c:pt>
                      <c:pt idx="26118">
                        <c:v>174.12661814053101</c:v>
                      </c:pt>
                      <c:pt idx="26119">
                        <c:v>174.080683034115</c:v>
                      </c:pt>
                      <c:pt idx="26120">
                        <c:v>174.04751680386599</c:v>
                      </c:pt>
                      <c:pt idx="26121">
                        <c:v>174.04714190343</c:v>
                      </c:pt>
                      <c:pt idx="26122">
                        <c:v>174.016533649807</c:v>
                      </c:pt>
                      <c:pt idx="26123">
                        <c:v>174.015077333303</c:v>
                      </c:pt>
                      <c:pt idx="26124">
                        <c:v>173.98989810087099</c:v>
                      </c:pt>
                      <c:pt idx="26125">
                        <c:v>173.97405928991699</c:v>
                      </c:pt>
                      <c:pt idx="26126">
                        <c:v>173.966295212891</c:v>
                      </c:pt>
                      <c:pt idx="26127">
                        <c:v>173.96312791041001</c:v>
                      </c:pt>
                      <c:pt idx="26128">
                        <c:v>173.95081501290099</c:v>
                      </c:pt>
                      <c:pt idx="26129">
                        <c:v>173.93445941776301</c:v>
                      </c:pt>
                      <c:pt idx="26130">
                        <c:v>173.86201064809799</c:v>
                      </c:pt>
                      <c:pt idx="26131">
                        <c:v>173.83049227562401</c:v>
                      </c:pt>
                      <c:pt idx="26132">
                        <c:v>173.786667273483</c:v>
                      </c:pt>
                      <c:pt idx="26133">
                        <c:v>173.76044994569699</c:v>
                      </c:pt>
                      <c:pt idx="26134">
                        <c:v>173.72047788698899</c:v>
                      </c:pt>
                      <c:pt idx="26135">
                        <c:v>173.67186707771199</c:v>
                      </c:pt>
                      <c:pt idx="26136">
                        <c:v>173.66557807450801</c:v>
                      </c:pt>
                      <c:pt idx="26137">
                        <c:v>173.53337107743101</c:v>
                      </c:pt>
                      <c:pt idx="26138">
                        <c:v>173.52858706418999</c:v>
                      </c:pt>
                      <c:pt idx="26139">
                        <c:v>173.514426573674</c:v>
                      </c:pt>
                      <c:pt idx="26140">
                        <c:v>173.41313054130501</c:v>
                      </c:pt>
                      <c:pt idx="26141">
                        <c:v>173.412776675251</c:v>
                      </c:pt>
                      <c:pt idx="26142">
                        <c:v>173.39600280476799</c:v>
                      </c:pt>
                      <c:pt idx="26143">
                        <c:v>173.385383165451</c:v>
                      </c:pt>
                      <c:pt idx="26144">
                        <c:v>173.34883126696499</c:v>
                      </c:pt>
                      <c:pt idx="26145">
                        <c:v>173.33986397433401</c:v>
                      </c:pt>
                      <c:pt idx="26146">
                        <c:v>173.33684094607301</c:v>
                      </c:pt>
                      <c:pt idx="26147">
                        <c:v>173.31405899091399</c:v>
                      </c:pt>
                      <c:pt idx="26148">
                        <c:v>173.311126067803</c:v>
                      </c:pt>
                      <c:pt idx="26149">
                        <c:v>173.28182444845001</c:v>
                      </c:pt>
                      <c:pt idx="26150">
                        <c:v>173.19604464166</c:v>
                      </c:pt>
                      <c:pt idx="26151">
                        <c:v>173.190475166379</c:v>
                      </c:pt>
                      <c:pt idx="26152">
                        <c:v>173.18464248621001</c:v>
                      </c:pt>
                      <c:pt idx="26153">
                        <c:v>173.09358810590001</c:v>
                      </c:pt>
                      <c:pt idx="26154">
                        <c:v>173.09243586415499</c:v>
                      </c:pt>
                      <c:pt idx="26155">
                        <c:v>173.07037938500901</c:v>
                      </c:pt>
                      <c:pt idx="26156">
                        <c:v>173.06601078938999</c:v>
                      </c:pt>
                      <c:pt idx="26157">
                        <c:v>173.04747929069401</c:v>
                      </c:pt>
                      <c:pt idx="26158">
                        <c:v>173.01029653551399</c:v>
                      </c:pt>
                      <c:pt idx="26159">
                        <c:v>172.97939313616601</c:v>
                      </c:pt>
                      <c:pt idx="26160">
                        <c:v>172.97309699954201</c:v>
                      </c:pt>
                      <c:pt idx="26161">
                        <c:v>172.94886616945601</c:v>
                      </c:pt>
                      <c:pt idx="26162">
                        <c:v>172.93922836954701</c:v>
                      </c:pt>
                      <c:pt idx="26163">
                        <c:v>172.93906171811599</c:v>
                      </c:pt>
                      <c:pt idx="26164">
                        <c:v>172.893526066486</c:v>
                      </c:pt>
                      <c:pt idx="26165">
                        <c:v>172.81177571720701</c:v>
                      </c:pt>
                      <c:pt idx="26166">
                        <c:v>172.81153002648401</c:v>
                      </c:pt>
                      <c:pt idx="26167">
                        <c:v>172.797281156552</c:v>
                      </c:pt>
                      <c:pt idx="26168">
                        <c:v>172.777985654486</c:v>
                      </c:pt>
                      <c:pt idx="26169">
                        <c:v>172.76253644316199</c:v>
                      </c:pt>
                      <c:pt idx="26170">
                        <c:v>172.71861180851801</c:v>
                      </c:pt>
                      <c:pt idx="26171">
                        <c:v>172.67962099515799</c:v>
                      </c:pt>
                      <c:pt idx="26172">
                        <c:v>172.64288032956799</c:v>
                      </c:pt>
                      <c:pt idx="26173">
                        <c:v>172.60364282863</c:v>
                      </c:pt>
                      <c:pt idx="26174">
                        <c:v>172.594014320073</c:v>
                      </c:pt>
                      <c:pt idx="26175">
                        <c:v>172.58583332201499</c:v>
                      </c:pt>
                      <c:pt idx="26176">
                        <c:v>172.579430179947</c:v>
                      </c:pt>
                      <c:pt idx="26177">
                        <c:v>172.57743868440801</c:v>
                      </c:pt>
                      <c:pt idx="26178">
                        <c:v>172.54449297534501</c:v>
                      </c:pt>
                      <c:pt idx="26179">
                        <c:v>172.54065106529299</c:v>
                      </c:pt>
                      <c:pt idx="26180">
                        <c:v>172.49603020617599</c:v>
                      </c:pt>
                      <c:pt idx="26181">
                        <c:v>172.49603020617599</c:v>
                      </c:pt>
                      <c:pt idx="26182">
                        <c:v>172.45328544382301</c:v>
                      </c:pt>
                      <c:pt idx="26183">
                        <c:v>172.39678902156001</c:v>
                      </c:pt>
                      <c:pt idx="26184">
                        <c:v>172.358072695082</c:v>
                      </c:pt>
                      <c:pt idx="26185">
                        <c:v>172.28472082178399</c:v>
                      </c:pt>
                      <c:pt idx="26186">
                        <c:v>172.243915798063</c:v>
                      </c:pt>
                      <c:pt idx="26187">
                        <c:v>172.193200201971</c:v>
                      </c:pt>
                      <c:pt idx="26188">
                        <c:v>172.17407540869701</c:v>
                      </c:pt>
                      <c:pt idx="26189">
                        <c:v>172.14005873690601</c:v>
                      </c:pt>
                      <c:pt idx="26190">
                        <c:v>172.11646728776699</c:v>
                      </c:pt>
                      <c:pt idx="26191">
                        <c:v>172.07797750506401</c:v>
                      </c:pt>
                      <c:pt idx="26192">
                        <c:v>172.05914335145999</c:v>
                      </c:pt>
                      <c:pt idx="26193">
                        <c:v>172.05358048487199</c:v>
                      </c:pt>
                      <c:pt idx="26194">
                        <c:v>172.004796841743</c:v>
                      </c:pt>
                      <c:pt idx="26195">
                        <c:v>171.92857832017299</c:v>
                      </c:pt>
                      <c:pt idx="26196">
                        <c:v>171.92264670345901</c:v>
                      </c:pt>
                      <c:pt idx="26197">
                        <c:v>171.88264461067101</c:v>
                      </c:pt>
                      <c:pt idx="26198">
                        <c:v>171.85727586014301</c:v>
                      </c:pt>
                      <c:pt idx="26199">
                        <c:v>171.84579512770699</c:v>
                      </c:pt>
                      <c:pt idx="26200">
                        <c:v>171.811698680077</c:v>
                      </c:pt>
                      <c:pt idx="26201">
                        <c:v>171.80985109573101</c:v>
                      </c:pt>
                      <c:pt idx="26202">
                        <c:v>171.800480554552</c:v>
                      </c:pt>
                      <c:pt idx="26203">
                        <c:v>171.75691030301101</c:v>
                      </c:pt>
                      <c:pt idx="26204">
                        <c:v>171.73531844566301</c:v>
                      </c:pt>
                      <c:pt idx="26205">
                        <c:v>171.72397983239199</c:v>
                      </c:pt>
                      <c:pt idx="26206">
                        <c:v>171.7158551853</c:v>
                      </c:pt>
                      <c:pt idx="26207">
                        <c:v>171.71583261729899</c:v>
                      </c:pt>
                      <c:pt idx="26208">
                        <c:v>171.70580447334601</c:v>
                      </c:pt>
                      <c:pt idx="26209">
                        <c:v>171.69530123786299</c:v>
                      </c:pt>
                      <c:pt idx="26210">
                        <c:v>171.64324313120599</c:v>
                      </c:pt>
                      <c:pt idx="26211">
                        <c:v>171.640339967568</c:v>
                      </c:pt>
                      <c:pt idx="26212">
                        <c:v>171.62486078125701</c:v>
                      </c:pt>
                      <c:pt idx="26213">
                        <c:v>171.57267804007699</c:v>
                      </c:pt>
                      <c:pt idx="26214">
                        <c:v>171.57267804007699</c:v>
                      </c:pt>
                      <c:pt idx="26215">
                        <c:v>171.56888229817</c:v>
                      </c:pt>
                      <c:pt idx="26216">
                        <c:v>171.56736930905001</c:v>
                      </c:pt>
                      <c:pt idx="26217">
                        <c:v>171.563403936264</c:v>
                      </c:pt>
                      <c:pt idx="26218">
                        <c:v>171.56322830537701</c:v>
                      </c:pt>
                      <c:pt idx="26219">
                        <c:v>171.56189258259701</c:v>
                      </c:pt>
                      <c:pt idx="26220">
                        <c:v>171.48207129632601</c:v>
                      </c:pt>
                      <c:pt idx="26221">
                        <c:v>171.466814666266</c:v>
                      </c:pt>
                      <c:pt idx="26222">
                        <c:v>171.463849483774</c:v>
                      </c:pt>
                      <c:pt idx="26223">
                        <c:v>171.45528349408499</c:v>
                      </c:pt>
                      <c:pt idx="26224">
                        <c:v>171.438078383456</c:v>
                      </c:pt>
                      <c:pt idx="26225">
                        <c:v>171.41659566322099</c:v>
                      </c:pt>
                      <c:pt idx="26226">
                        <c:v>171.40715498300199</c:v>
                      </c:pt>
                      <c:pt idx="26227">
                        <c:v>171.399585112284</c:v>
                      </c:pt>
                      <c:pt idx="26228">
                        <c:v>171.39659264679901</c:v>
                      </c:pt>
                      <c:pt idx="26229">
                        <c:v>171.386543450559</c:v>
                      </c:pt>
                      <c:pt idx="26230">
                        <c:v>171.380955435159</c:v>
                      </c:pt>
                      <c:pt idx="26231">
                        <c:v>171.36351872740499</c:v>
                      </c:pt>
                      <c:pt idx="26232">
                        <c:v>171.34087838090301</c:v>
                      </c:pt>
                      <c:pt idx="26233">
                        <c:v>171.336695660201</c:v>
                      </c:pt>
                      <c:pt idx="26234">
                        <c:v>171.328789542316</c:v>
                      </c:pt>
                      <c:pt idx="26235">
                        <c:v>171.29232002863199</c:v>
                      </c:pt>
                      <c:pt idx="26236">
                        <c:v>171.288603118884</c:v>
                      </c:pt>
                      <c:pt idx="26237">
                        <c:v>171.28567569169701</c:v>
                      </c:pt>
                      <c:pt idx="26238">
                        <c:v>171.25245167990801</c:v>
                      </c:pt>
                      <c:pt idx="26239">
                        <c:v>171.24755939089701</c:v>
                      </c:pt>
                      <c:pt idx="26240">
                        <c:v>171.234430092921</c:v>
                      </c:pt>
                      <c:pt idx="26241">
                        <c:v>171.20950691611401</c:v>
                      </c:pt>
                      <c:pt idx="26242">
                        <c:v>171.191828785811</c:v>
                      </c:pt>
                      <c:pt idx="26243">
                        <c:v>171.181200251451</c:v>
                      </c:pt>
                      <c:pt idx="26244">
                        <c:v>171.17186214982499</c:v>
                      </c:pt>
                      <c:pt idx="26245">
                        <c:v>171.157806838536</c:v>
                      </c:pt>
                      <c:pt idx="26246">
                        <c:v>171.12721352288099</c:v>
                      </c:pt>
                      <c:pt idx="26247">
                        <c:v>171.122748078672</c:v>
                      </c:pt>
                      <c:pt idx="26248">
                        <c:v>171.10506184412</c:v>
                      </c:pt>
                      <c:pt idx="26249">
                        <c:v>171.07421068107601</c:v>
                      </c:pt>
                      <c:pt idx="26250">
                        <c:v>171.03809163289301</c:v>
                      </c:pt>
                      <c:pt idx="26251">
                        <c:v>171.03172463018899</c:v>
                      </c:pt>
                      <c:pt idx="26252">
                        <c:v>171.019890888307</c:v>
                      </c:pt>
                      <c:pt idx="26253">
                        <c:v>170.985053636098</c:v>
                      </c:pt>
                      <c:pt idx="26254">
                        <c:v>170.97840089795201</c:v>
                      </c:pt>
                      <c:pt idx="26255">
                        <c:v>170.97060834433699</c:v>
                      </c:pt>
                      <c:pt idx="26256">
                        <c:v>170.96884740583599</c:v>
                      </c:pt>
                      <c:pt idx="26257">
                        <c:v>170.95594150636899</c:v>
                      </c:pt>
                      <c:pt idx="26258">
                        <c:v>170.94593404633</c:v>
                      </c:pt>
                      <c:pt idx="26259">
                        <c:v>170.93984996082801</c:v>
                      </c:pt>
                      <c:pt idx="26260">
                        <c:v>170.934133500565</c:v>
                      </c:pt>
                      <c:pt idx="26261">
                        <c:v>170.87568029102499</c:v>
                      </c:pt>
                      <c:pt idx="26262">
                        <c:v>170.86137568676199</c:v>
                      </c:pt>
                      <c:pt idx="26263">
                        <c:v>170.860654212659</c:v>
                      </c:pt>
                      <c:pt idx="26264">
                        <c:v>170.83369272526301</c:v>
                      </c:pt>
                      <c:pt idx="26265">
                        <c:v>170.82112214572999</c:v>
                      </c:pt>
                      <c:pt idx="26266">
                        <c:v>170.82112214572999</c:v>
                      </c:pt>
                      <c:pt idx="26267">
                        <c:v>170.81119144662199</c:v>
                      </c:pt>
                      <c:pt idx="26268">
                        <c:v>170.80100299080399</c:v>
                      </c:pt>
                      <c:pt idx="26269">
                        <c:v>170.76339250603101</c:v>
                      </c:pt>
                      <c:pt idx="26270">
                        <c:v>170.75744677906499</c:v>
                      </c:pt>
                      <c:pt idx="26271">
                        <c:v>170.73879841531399</c:v>
                      </c:pt>
                      <c:pt idx="26272">
                        <c:v>170.73874505826601</c:v>
                      </c:pt>
                      <c:pt idx="26273">
                        <c:v>170.730836973724</c:v>
                      </c:pt>
                      <c:pt idx="26274">
                        <c:v>170.72305803306099</c:v>
                      </c:pt>
                      <c:pt idx="26275">
                        <c:v>170.69755636382001</c:v>
                      </c:pt>
                      <c:pt idx="26276">
                        <c:v>170.686468851223</c:v>
                      </c:pt>
                      <c:pt idx="26277">
                        <c:v>170.66778640344501</c:v>
                      </c:pt>
                      <c:pt idx="26278">
                        <c:v>170.64103702318999</c:v>
                      </c:pt>
                      <c:pt idx="26279">
                        <c:v>170.63088667001901</c:v>
                      </c:pt>
                      <c:pt idx="26280">
                        <c:v>170.60736489711999</c:v>
                      </c:pt>
                      <c:pt idx="26281">
                        <c:v>170.58259140407301</c:v>
                      </c:pt>
                      <c:pt idx="26282">
                        <c:v>170.56125215169001</c:v>
                      </c:pt>
                      <c:pt idx="26283">
                        <c:v>170.55621264818799</c:v>
                      </c:pt>
                      <c:pt idx="26284">
                        <c:v>170.54014242712799</c:v>
                      </c:pt>
                      <c:pt idx="26285">
                        <c:v>170.53528539671001</c:v>
                      </c:pt>
                      <c:pt idx="26286">
                        <c:v>170.53135800288899</c:v>
                      </c:pt>
                      <c:pt idx="26287">
                        <c:v>170.517879049344</c:v>
                      </c:pt>
                      <c:pt idx="26288">
                        <c:v>170.513881818236</c:v>
                      </c:pt>
                      <c:pt idx="26289">
                        <c:v>170.50094109860001</c:v>
                      </c:pt>
                      <c:pt idx="26290">
                        <c:v>170.49816334966499</c:v>
                      </c:pt>
                      <c:pt idx="26291">
                        <c:v>170.44079528160901</c:v>
                      </c:pt>
                      <c:pt idx="26292">
                        <c:v>170.42463880339901</c:v>
                      </c:pt>
                      <c:pt idx="26293">
                        <c:v>170.40461654443001</c:v>
                      </c:pt>
                      <c:pt idx="26294">
                        <c:v>170.401294575338</c:v>
                      </c:pt>
                      <c:pt idx="26295">
                        <c:v>170.37948826129801</c:v>
                      </c:pt>
                      <c:pt idx="26296">
                        <c:v>170.36822858653201</c:v>
                      </c:pt>
                      <c:pt idx="26297">
                        <c:v>170.34509601184601</c:v>
                      </c:pt>
                      <c:pt idx="26298">
                        <c:v>170.33165929519501</c:v>
                      </c:pt>
                      <c:pt idx="26299">
                        <c:v>170.31677962632199</c:v>
                      </c:pt>
                      <c:pt idx="26300">
                        <c:v>170.29717698558699</c:v>
                      </c:pt>
                      <c:pt idx="26301">
                        <c:v>170.29243642365401</c:v>
                      </c:pt>
                      <c:pt idx="26302">
                        <c:v>170.28645062102399</c:v>
                      </c:pt>
                      <c:pt idx="26303">
                        <c:v>170.27264321433699</c:v>
                      </c:pt>
                      <c:pt idx="26304">
                        <c:v>170.26594845589599</c:v>
                      </c:pt>
                      <c:pt idx="26305">
                        <c:v>170.25628351385899</c:v>
                      </c:pt>
                      <c:pt idx="26306">
                        <c:v>170.21513942505501</c:v>
                      </c:pt>
                      <c:pt idx="26307">
                        <c:v>170.167572466172</c:v>
                      </c:pt>
                      <c:pt idx="26308">
                        <c:v>170.15576608533999</c:v>
                      </c:pt>
                      <c:pt idx="26309">
                        <c:v>170.12318891589899</c:v>
                      </c:pt>
                      <c:pt idx="26310">
                        <c:v>170.11106487809499</c:v>
                      </c:pt>
                      <c:pt idx="26311">
                        <c:v>170.109968877326</c:v>
                      </c:pt>
                      <c:pt idx="26312">
                        <c:v>170.109784601624</c:v>
                      </c:pt>
                      <c:pt idx="26313">
                        <c:v>170.08822892257101</c:v>
                      </c:pt>
                      <c:pt idx="26314">
                        <c:v>170.06308263814199</c:v>
                      </c:pt>
                      <c:pt idx="26315">
                        <c:v>170.05012571537</c:v>
                      </c:pt>
                      <c:pt idx="26316">
                        <c:v>170.02475236912699</c:v>
                      </c:pt>
                      <c:pt idx="26317">
                        <c:v>170.02267845200001</c:v>
                      </c:pt>
                      <c:pt idx="26318">
                        <c:v>170.01200891744799</c:v>
                      </c:pt>
                      <c:pt idx="26319">
                        <c:v>169.99743903842699</c:v>
                      </c:pt>
                      <c:pt idx="26320">
                        <c:v>169.98768592089201</c:v>
                      </c:pt>
                      <c:pt idx="26321">
                        <c:v>169.97372746081899</c:v>
                      </c:pt>
                      <c:pt idx="26322">
                        <c:v>169.956942349787</c:v>
                      </c:pt>
                      <c:pt idx="26323">
                        <c:v>169.946849260574</c:v>
                      </c:pt>
                      <c:pt idx="26324">
                        <c:v>169.945261057766</c:v>
                      </c:pt>
                      <c:pt idx="26325">
                        <c:v>169.94074016539599</c:v>
                      </c:pt>
                      <c:pt idx="26326">
                        <c:v>169.914047272446</c:v>
                      </c:pt>
                      <c:pt idx="26327">
                        <c:v>169.89716182036301</c:v>
                      </c:pt>
                      <c:pt idx="26328">
                        <c:v>169.89183483872301</c:v>
                      </c:pt>
                      <c:pt idx="26329">
                        <c:v>169.80750675425901</c:v>
                      </c:pt>
                      <c:pt idx="26330">
                        <c:v>169.797848271362</c:v>
                      </c:pt>
                      <c:pt idx="26331">
                        <c:v>169.79129103753201</c:v>
                      </c:pt>
                      <c:pt idx="26332">
                        <c:v>169.77049445463399</c:v>
                      </c:pt>
                      <c:pt idx="26333">
                        <c:v>169.74780671866699</c:v>
                      </c:pt>
                      <c:pt idx="26334">
                        <c:v>169.73796064229899</c:v>
                      </c:pt>
                      <c:pt idx="26335">
                        <c:v>169.73390213645499</c:v>
                      </c:pt>
                      <c:pt idx="26336">
                        <c:v>169.72321953480599</c:v>
                      </c:pt>
                      <c:pt idx="26337">
                        <c:v>169.70121406803699</c:v>
                      </c:pt>
                      <c:pt idx="26338">
                        <c:v>169.65746442864301</c:v>
                      </c:pt>
                      <c:pt idx="26339">
                        <c:v>169.650593753311</c:v>
                      </c:pt>
                      <c:pt idx="26340">
                        <c:v>169.601580165727</c:v>
                      </c:pt>
                      <c:pt idx="26341">
                        <c:v>169.59637365601</c:v>
                      </c:pt>
                      <c:pt idx="26342">
                        <c:v>169.58299504835199</c:v>
                      </c:pt>
                      <c:pt idx="26343">
                        <c:v>169.54116437943301</c:v>
                      </c:pt>
                      <c:pt idx="26344">
                        <c:v>169.53460177117901</c:v>
                      </c:pt>
                      <c:pt idx="26345">
                        <c:v>169.51957413942699</c:v>
                      </c:pt>
                      <c:pt idx="26346">
                        <c:v>169.500157371737</c:v>
                      </c:pt>
                      <c:pt idx="26347">
                        <c:v>169.44002620681101</c:v>
                      </c:pt>
                      <c:pt idx="26348">
                        <c:v>169.43452570181799</c:v>
                      </c:pt>
                      <c:pt idx="26349">
                        <c:v>169.432261212817</c:v>
                      </c:pt>
                      <c:pt idx="26350">
                        <c:v>169.42527951522999</c:v>
                      </c:pt>
                      <c:pt idx="26351">
                        <c:v>169.41473114726799</c:v>
                      </c:pt>
                      <c:pt idx="26352">
                        <c:v>169.40240368084699</c:v>
                      </c:pt>
                      <c:pt idx="26353">
                        <c:v>169.36534261083301</c:v>
                      </c:pt>
                      <c:pt idx="26354">
                        <c:v>169.337995595818</c:v>
                      </c:pt>
                      <c:pt idx="26355">
                        <c:v>169.330569878571</c:v>
                      </c:pt>
                      <c:pt idx="26356">
                        <c:v>169.313167370971</c:v>
                      </c:pt>
                      <c:pt idx="26357">
                        <c:v>169.27004459269199</c:v>
                      </c:pt>
                      <c:pt idx="26358">
                        <c:v>169.265792996503</c:v>
                      </c:pt>
                      <c:pt idx="26359">
                        <c:v>169.25033219229499</c:v>
                      </c:pt>
                      <c:pt idx="26360">
                        <c:v>169.23955272399499</c:v>
                      </c:pt>
                      <c:pt idx="26361">
                        <c:v>169.237733386824</c:v>
                      </c:pt>
                      <c:pt idx="26362">
                        <c:v>169.207734015228</c:v>
                      </c:pt>
                      <c:pt idx="26363">
                        <c:v>169.16304891558099</c:v>
                      </c:pt>
                      <c:pt idx="26364">
                        <c:v>169.13529674020501</c:v>
                      </c:pt>
                      <c:pt idx="26365">
                        <c:v>169.13458235340499</c:v>
                      </c:pt>
                      <c:pt idx="26366">
                        <c:v>169.10402085211001</c:v>
                      </c:pt>
                      <c:pt idx="26367">
                        <c:v>169.100172862471</c:v>
                      </c:pt>
                      <c:pt idx="26368">
                        <c:v>169.09711765775199</c:v>
                      </c:pt>
                      <c:pt idx="26369">
                        <c:v>169.09191899328101</c:v>
                      </c:pt>
                      <c:pt idx="26370">
                        <c:v>169.07802406624501</c:v>
                      </c:pt>
                      <c:pt idx="26371">
                        <c:v>169.07649826896599</c:v>
                      </c:pt>
                      <c:pt idx="26372">
                        <c:v>169.07237728241901</c:v>
                      </c:pt>
                      <c:pt idx="26373">
                        <c:v>169.062190120427</c:v>
                      </c:pt>
                      <c:pt idx="26374">
                        <c:v>169.060560555602</c:v>
                      </c:pt>
                      <c:pt idx="26375">
                        <c:v>169.03167930597101</c:v>
                      </c:pt>
                      <c:pt idx="26376">
                        <c:v>169.00213931919501</c:v>
                      </c:pt>
                      <c:pt idx="26377">
                        <c:v>168.99830591012</c:v>
                      </c:pt>
                      <c:pt idx="26378">
                        <c:v>168.990918704254</c:v>
                      </c:pt>
                      <c:pt idx="26379">
                        <c:v>168.97257626973001</c:v>
                      </c:pt>
                      <c:pt idx="26380">
                        <c:v>168.96750885745999</c:v>
                      </c:pt>
                      <c:pt idx="26381">
                        <c:v>168.94437052932599</c:v>
                      </c:pt>
                      <c:pt idx="26382">
                        <c:v>168.93549329547801</c:v>
                      </c:pt>
                      <c:pt idx="26383">
                        <c:v>168.92479618962599</c:v>
                      </c:pt>
                      <c:pt idx="26384">
                        <c:v>168.92198740748299</c:v>
                      </c:pt>
                      <c:pt idx="26385">
                        <c:v>168.908421062549</c:v>
                      </c:pt>
                      <c:pt idx="26386">
                        <c:v>168.877587968157</c:v>
                      </c:pt>
                      <c:pt idx="26387">
                        <c:v>168.87333225373899</c:v>
                      </c:pt>
                      <c:pt idx="26388">
                        <c:v>168.860380392921</c:v>
                      </c:pt>
                      <c:pt idx="26389">
                        <c:v>168.858334601444</c:v>
                      </c:pt>
                      <c:pt idx="26390">
                        <c:v>168.85520474893201</c:v>
                      </c:pt>
                      <c:pt idx="26391">
                        <c:v>168.81483354329001</c:v>
                      </c:pt>
                      <c:pt idx="26392">
                        <c:v>168.79240659115399</c:v>
                      </c:pt>
                      <c:pt idx="26393">
                        <c:v>168.79235500257701</c:v>
                      </c:pt>
                      <c:pt idx="26394">
                        <c:v>168.791252948269</c:v>
                      </c:pt>
                      <c:pt idx="26395">
                        <c:v>168.78919439194999</c:v>
                      </c:pt>
                      <c:pt idx="26396">
                        <c:v>168.78252179952099</c:v>
                      </c:pt>
                      <c:pt idx="26397">
                        <c:v>168.77613442841101</c:v>
                      </c:pt>
                      <c:pt idx="26398">
                        <c:v>168.77114999974299</c:v>
                      </c:pt>
                      <c:pt idx="26399">
                        <c:v>168.76714406745501</c:v>
                      </c:pt>
                      <c:pt idx="26400">
                        <c:v>168.76124525972199</c:v>
                      </c:pt>
                      <c:pt idx="26401">
                        <c:v>168.76072090401101</c:v>
                      </c:pt>
                      <c:pt idx="26402">
                        <c:v>168.72262073821699</c:v>
                      </c:pt>
                      <c:pt idx="26403">
                        <c:v>168.72169518850899</c:v>
                      </c:pt>
                      <c:pt idx="26404">
                        <c:v>168.70980311538099</c:v>
                      </c:pt>
                      <c:pt idx="26405">
                        <c:v>168.70713543235999</c:v>
                      </c:pt>
                      <c:pt idx="26406">
                        <c:v>168.65407562162</c:v>
                      </c:pt>
                      <c:pt idx="26407">
                        <c:v>168.654037449329</c:v>
                      </c:pt>
                      <c:pt idx="26408">
                        <c:v>168.63488244192101</c:v>
                      </c:pt>
                      <c:pt idx="26409">
                        <c:v>168.63326615831599</c:v>
                      </c:pt>
                      <c:pt idx="26410">
                        <c:v>168.62951894652599</c:v>
                      </c:pt>
                      <c:pt idx="26411">
                        <c:v>168.626549067246</c:v>
                      </c:pt>
                      <c:pt idx="26412">
                        <c:v>168.59068956753001</c:v>
                      </c:pt>
                      <c:pt idx="26413">
                        <c:v>168.58479268509501</c:v>
                      </c:pt>
                      <c:pt idx="26414">
                        <c:v>168.53916604922</c:v>
                      </c:pt>
                      <c:pt idx="26415">
                        <c:v>168.51328064543301</c:v>
                      </c:pt>
                      <c:pt idx="26416">
                        <c:v>168.50542227317101</c:v>
                      </c:pt>
                      <c:pt idx="26417">
                        <c:v>168.50519436391801</c:v>
                      </c:pt>
                      <c:pt idx="26418">
                        <c:v>168.48001188225601</c:v>
                      </c:pt>
                      <c:pt idx="26419">
                        <c:v>168.42181422370001</c:v>
                      </c:pt>
                      <c:pt idx="26420">
                        <c:v>168.41590739197599</c:v>
                      </c:pt>
                      <c:pt idx="26421">
                        <c:v>168.391310159711</c:v>
                      </c:pt>
                      <c:pt idx="26422">
                        <c:v>168.387829401875</c:v>
                      </c:pt>
                      <c:pt idx="26423">
                        <c:v>168.38758096461601</c:v>
                      </c:pt>
                      <c:pt idx="26424">
                        <c:v>168.38640202903201</c:v>
                      </c:pt>
                      <c:pt idx="26425">
                        <c:v>168.377351289182</c:v>
                      </c:pt>
                      <c:pt idx="26426">
                        <c:v>168.368714971754</c:v>
                      </c:pt>
                      <c:pt idx="26427">
                        <c:v>168.342322118721</c:v>
                      </c:pt>
                      <c:pt idx="26428">
                        <c:v>168.31232475502799</c:v>
                      </c:pt>
                      <c:pt idx="26429">
                        <c:v>168.29855860329101</c:v>
                      </c:pt>
                      <c:pt idx="26430">
                        <c:v>168.29332505140499</c:v>
                      </c:pt>
                      <c:pt idx="26431">
                        <c:v>168.29239087564599</c:v>
                      </c:pt>
                      <c:pt idx="26432">
                        <c:v>168.28691915798001</c:v>
                      </c:pt>
                      <c:pt idx="26433">
                        <c:v>168.28548582113899</c:v>
                      </c:pt>
                      <c:pt idx="26434">
                        <c:v>168.26022887096701</c:v>
                      </c:pt>
                      <c:pt idx="26435">
                        <c:v>168.211215226966</c:v>
                      </c:pt>
                      <c:pt idx="26436">
                        <c:v>168.194889937461</c:v>
                      </c:pt>
                      <c:pt idx="26437">
                        <c:v>168.14618068201699</c:v>
                      </c:pt>
                      <c:pt idx="26438">
                        <c:v>168.13508380362501</c:v>
                      </c:pt>
                      <c:pt idx="26439">
                        <c:v>168.119632845512</c:v>
                      </c:pt>
                      <c:pt idx="26440">
                        <c:v>168.114592870118</c:v>
                      </c:pt>
                      <c:pt idx="26441">
                        <c:v>168.102359687491</c:v>
                      </c:pt>
                      <c:pt idx="26442">
                        <c:v>168.08259146904501</c:v>
                      </c:pt>
                      <c:pt idx="26443">
                        <c:v>168.069418525922</c:v>
                      </c:pt>
                      <c:pt idx="26444">
                        <c:v>168.05994178066501</c:v>
                      </c:pt>
                      <c:pt idx="26445">
                        <c:v>168.053809997293</c:v>
                      </c:pt>
                      <c:pt idx="26446">
                        <c:v>168.02165919473001</c:v>
                      </c:pt>
                      <c:pt idx="26447">
                        <c:v>167.99272534098199</c:v>
                      </c:pt>
                      <c:pt idx="26448">
                        <c:v>167.991220122214</c:v>
                      </c:pt>
                      <c:pt idx="26449">
                        <c:v>167.981423652659</c:v>
                      </c:pt>
                      <c:pt idx="26450">
                        <c:v>167.963179049302</c:v>
                      </c:pt>
                      <c:pt idx="26451">
                        <c:v>167.96020617603901</c:v>
                      </c:pt>
                      <c:pt idx="26452">
                        <c:v>167.93866616724799</c:v>
                      </c:pt>
                      <c:pt idx="26453">
                        <c:v>167.93847728512199</c:v>
                      </c:pt>
                      <c:pt idx="26454">
                        <c:v>167.938255015213</c:v>
                      </c:pt>
                      <c:pt idx="26455">
                        <c:v>167.93822062814601</c:v>
                      </c:pt>
                      <c:pt idx="26456">
                        <c:v>167.93819695893799</c:v>
                      </c:pt>
                      <c:pt idx="26457">
                        <c:v>167.937983164587</c:v>
                      </c:pt>
                      <c:pt idx="26458">
                        <c:v>167.91322059376799</c:v>
                      </c:pt>
                      <c:pt idx="26459">
                        <c:v>167.88152715387</c:v>
                      </c:pt>
                      <c:pt idx="26460">
                        <c:v>167.87931799628601</c:v>
                      </c:pt>
                      <c:pt idx="26461">
                        <c:v>167.85777576697399</c:v>
                      </c:pt>
                      <c:pt idx="26462">
                        <c:v>167.85597297418201</c:v>
                      </c:pt>
                      <c:pt idx="26463">
                        <c:v>167.851424468537</c:v>
                      </c:pt>
                      <c:pt idx="26464">
                        <c:v>167.84208390937499</c:v>
                      </c:pt>
                      <c:pt idx="26465">
                        <c:v>167.82753188248401</c:v>
                      </c:pt>
                      <c:pt idx="26466">
                        <c:v>167.768785702473</c:v>
                      </c:pt>
                      <c:pt idx="26467">
                        <c:v>167.76868235270001</c:v>
                      </c:pt>
                      <c:pt idx="26468">
                        <c:v>167.74964210294601</c:v>
                      </c:pt>
                      <c:pt idx="26469">
                        <c:v>167.749427169396</c:v>
                      </c:pt>
                      <c:pt idx="26470">
                        <c:v>167.73677107296501</c:v>
                      </c:pt>
                      <c:pt idx="26471">
                        <c:v>167.72424298387199</c:v>
                      </c:pt>
                      <c:pt idx="26472">
                        <c:v>167.70764204654299</c:v>
                      </c:pt>
                      <c:pt idx="26473">
                        <c:v>167.70764204654299</c:v>
                      </c:pt>
                      <c:pt idx="26474">
                        <c:v>167.699603082045</c:v>
                      </c:pt>
                      <c:pt idx="26475">
                        <c:v>167.68833019695199</c:v>
                      </c:pt>
                      <c:pt idx="26476">
                        <c:v>167.60674664609499</c:v>
                      </c:pt>
                      <c:pt idx="26477">
                        <c:v>167.60282238558401</c:v>
                      </c:pt>
                      <c:pt idx="26478">
                        <c:v>167.580108574923</c:v>
                      </c:pt>
                      <c:pt idx="26479">
                        <c:v>167.57812963560499</c:v>
                      </c:pt>
                      <c:pt idx="26480">
                        <c:v>167.54921207100699</c:v>
                      </c:pt>
                      <c:pt idx="26481">
                        <c:v>167.54790549277701</c:v>
                      </c:pt>
                      <c:pt idx="26482">
                        <c:v>167.54690688209999</c:v>
                      </c:pt>
                      <c:pt idx="26483">
                        <c:v>167.54681805281601</c:v>
                      </c:pt>
                      <c:pt idx="26484">
                        <c:v>167.53703719004301</c:v>
                      </c:pt>
                      <c:pt idx="26485">
                        <c:v>167.52784982236599</c:v>
                      </c:pt>
                      <c:pt idx="26486">
                        <c:v>167.52064001146999</c:v>
                      </c:pt>
                      <c:pt idx="26487">
                        <c:v>167.519452562129</c:v>
                      </c:pt>
                      <c:pt idx="26488">
                        <c:v>167.515384582807</c:v>
                      </c:pt>
                      <c:pt idx="26489">
                        <c:v>167.49085405690801</c:v>
                      </c:pt>
                      <c:pt idx="26490">
                        <c:v>167.46995855906599</c:v>
                      </c:pt>
                      <c:pt idx="26491">
                        <c:v>167.46038980068201</c:v>
                      </c:pt>
                      <c:pt idx="26492">
                        <c:v>167.45798101833</c:v>
                      </c:pt>
                      <c:pt idx="26493">
                        <c:v>167.44799995376701</c:v>
                      </c:pt>
                      <c:pt idx="26494">
                        <c:v>167.44641240263201</c:v>
                      </c:pt>
                      <c:pt idx="26495">
                        <c:v>167.38259740046499</c:v>
                      </c:pt>
                      <c:pt idx="26496">
                        <c:v>167.37724838876599</c:v>
                      </c:pt>
                      <c:pt idx="26497">
                        <c:v>167.36917835021899</c:v>
                      </c:pt>
                      <c:pt idx="26498">
                        <c:v>167.353044443534</c:v>
                      </c:pt>
                      <c:pt idx="26499">
                        <c:v>167.320376669837</c:v>
                      </c:pt>
                      <c:pt idx="26500">
                        <c:v>167.314129203786</c:v>
                      </c:pt>
                      <c:pt idx="26501">
                        <c:v>167.29237213391301</c:v>
                      </c:pt>
                      <c:pt idx="26502">
                        <c:v>167.270144885191</c:v>
                      </c:pt>
                      <c:pt idx="26503">
                        <c:v>167.23918298754199</c:v>
                      </c:pt>
                      <c:pt idx="26504">
                        <c:v>167.22515426389899</c:v>
                      </c:pt>
                      <c:pt idx="26505">
                        <c:v>167.20805126769</c:v>
                      </c:pt>
                      <c:pt idx="26506">
                        <c:v>167.19685608354399</c:v>
                      </c:pt>
                      <c:pt idx="26507">
                        <c:v>167.17719805385499</c:v>
                      </c:pt>
                      <c:pt idx="26508">
                        <c:v>167.158145182016</c:v>
                      </c:pt>
                      <c:pt idx="26509">
                        <c:v>167.14781920766299</c:v>
                      </c:pt>
                      <c:pt idx="26510">
                        <c:v>167.14344932397299</c:v>
                      </c:pt>
                      <c:pt idx="26511">
                        <c:v>167.142421315527</c:v>
                      </c:pt>
                      <c:pt idx="26512">
                        <c:v>167.107224288075</c:v>
                      </c:pt>
                      <c:pt idx="26513">
                        <c:v>167.10122739212201</c:v>
                      </c:pt>
                      <c:pt idx="26514">
                        <c:v>167.10096530693801</c:v>
                      </c:pt>
                      <c:pt idx="26515">
                        <c:v>167.10094159920601</c:v>
                      </c:pt>
                      <c:pt idx="26516">
                        <c:v>167.100757059644</c:v>
                      </c:pt>
                      <c:pt idx="26517">
                        <c:v>167.07829926938999</c:v>
                      </c:pt>
                      <c:pt idx="26518">
                        <c:v>167.04579195565901</c:v>
                      </c:pt>
                      <c:pt idx="26519">
                        <c:v>167.02181479616499</c:v>
                      </c:pt>
                      <c:pt idx="26520">
                        <c:v>167.01004632296801</c:v>
                      </c:pt>
                      <c:pt idx="26521">
                        <c:v>166.974446336212</c:v>
                      </c:pt>
                      <c:pt idx="26522">
                        <c:v>166.960574157905</c:v>
                      </c:pt>
                      <c:pt idx="26523">
                        <c:v>166.933635918688</c:v>
                      </c:pt>
                      <c:pt idx="26524">
                        <c:v>166.92033975096399</c:v>
                      </c:pt>
                      <c:pt idx="26525">
                        <c:v>166.89719650819799</c:v>
                      </c:pt>
                      <c:pt idx="26526">
                        <c:v>166.870768537933</c:v>
                      </c:pt>
                      <c:pt idx="26527">
                        <c:v>166.866533116341</c:v>
                      </c:pt>
                      <c:pt idx="26528">
                        <c:v>166.86614588069901</c:v>
                      </c:pt>
                      <c:pt idx="26529">
                        <c:v>166.861143047837</c:v>
                      </c:pt>
                      <c:pt idx="26530">
                        <c:v>166.858411223682</c:v>
                      </c:pt>
                      <c:pt idx="26531">
                        <c:v>166.84504605417999</c:v>
                      </c:pt>
                      <c:pt idx="26532">
                        <c:v>166.832730529337</c:v>
                      </c:pt>
                      <c:pt idx="26533">
                        <c:v>166.819187665725</c:v>
                      </c:pt>
                      <c:pt idx="26534">
                        <c:v>166.81554006829199</c:v>
                      </c:pt>
                      <c:pt idx="26535">
                        <c:v>166.814204877577</c:v>
                      </c:pt>
                      <c:pt idx="26536">
                        <c:v>166.7871964014</c:v>
                      </c:pt>
                      <c:pt idx="26537">
                        <c:v>166.75915653081401</c:v>
                      </c:pt>
                      <c:pt idx="26538">
                        <c:v>166.751909891</c:v>
                      </c:pt>
                      <c:pt idx="26539">
                        <c:v>166.73357109847899</c:v>
                      </c:pt>
                      <c:pt idx="26540">
                        <c:v>166.73122453953701</c:v>
                      </c:pt>
                      <c:pt idx="26541">
                        <c:v>166.655315369215</c:v>
                      </c:pt>
                      <c:pt idx="26542">
                        <c:v>166.64919479244901</c:v>
                      </c:pt>
                      <c:pt idx="26543">
                        <c:v>166.64578715886</c:v>
                      </c:pt>
                      <c:pt idx="26544">
                        <c:v>166.63816216611701</c:v>
                      </c:pt>
                      <c:pt idx="26545">
                        <c:v>166.61709359786701</c:v>
                      </c:pt>
                      <c:pt idx="26546">
                        <c:v>166.602882527834</c:v>
                      </c:pt>
                      <c:pt idx="26547">
                        <c:v>166.55285336237199</c:v>
                      </c:pt>
                      <c:pt idx="26548">
                        <c:v>166.54220602877299</c:v>
                      </c:pt>
                      <c:pt idx="26549">
                        <c:v>166.52295046592599</c:v>
                      </c:pt>
                      <c:pt idx="26550">
                        <c:v>166.51638516255301</c:v>
                      </c:pt>
                      <c:pt idx="26551">
                        <c:v>166.50530066144199</c:v>
                      </c:pt>
                      <c:pt idx="26552">
                        <c:v>166.50495179468101</c:v>
                      </c:pt>
                      <c:pt idx="26553">
                        <c:v>166.49980741911301</c:v>
                      </c:pt>
                      <c:pt idx="26554">
                        <c:v>166.498974595645</c:v>
                      </c:pt>
                      <c:pt idx="26555">
                        <c:v>166.48094174992701</c:v>
                      </c:pt>
                      <c:pt idx="26556">
                        <c:v>166.45221027817701</c:v>
                      </c:pt>
                      <c:pt idx="26557">
                        <c:v>166.435936559266</c:v>
                      </c:pt>
                      <c:pt idx="26558">
                        <c:v>166.42117054113899</c:v>
                      </c:pt>
                      <c:pt idx="26559">
                        <c:v>166.42103570813299</c:v>
                      </c:pt>
                      <c:pt idx="26560">
                        <c:v>166.41546847030801</c:v>
                      </c:pt>
                      <c:pt idx="26561">
                        <c:v>166.414609451724</c:v>
                      </c:pt>
                      <c:pt idx="26562">
                        <c:v>166.403071908009</c:v>
                      </c:pt>
                      <c:pt idx="26563">
                        <c:v>166.38457507969599</c:v>
                      </c:pt>
                      <c:pt idx="26564">
                        <c:v>166.38161235361201</c:v>
                      </c:pt>
                      <c:pt idx="26565">
                        <c:v>166.376403723968</c:v>
                      </c:pt>
                      <c:pt idx="26566">
                        <c:v>166.36521153392999</c:v>
                      </c:pt>
                      <c:pt idx="26567">
                        <c:v>166.34975123472199</c:v>
                      </c:pt>
                      <c:pt idx="26568">
                        <c:v>166.342358397091</c:v>
                      </c:pt>
                      <c:pt idx="26569">
                        <c:v>166.33967111912699</c:v>
                      </c:pt>
                      <c:pt idx="26570">
                        <c:v>166.27957893786501</c:v>
                      </c:pt>
                      <c:pt idx="26571">
                        <c:v>166.27364236047401</c:v>
                      </c:pt>
                      <c:pt idx="26572">
                        <c:v>166.26912426852499</c:v>
                      </c:pt>
                      <c:pt idx="26573">
                        <c:v>166.26907000780099</c:v>
                      </c:pt>
                      <c:pt idx="26574">
                        <c:v>166.265541938144</c:v>
                      </c:pt>
                      <c:pt idx="26575">
                        <c:v>166.264260007562</c:v>
                      </c:pt>
                      <c:pt idx="26576">
                        <c:v>166.25868037071501</c:v>
                      </c:pt>
                      <c:pt idx="26577">
                        <c:v>166.24905227193</c:v>
                      </c:pt>
                      <c:pt idx="26578">
                        <c:v>166.23040456342599</c:v>
                      </c:pt>
                      <c:pt idx="26579">
                        <c:v>166.16410796622</c:v>
                      </c:pt>
                      <c:pt idx="26580">
                        <c:v>166.15458473672899</c:v>
                      </c:pt>
                      <c:pt idx="26581">
                        <c:v>166.15249899484701</c:v>
                      </c:pt>
                      <c:pt idx="26582">
                        <c:v>166.14584352189499</c:v>
                      </c:pt>
                      <c:pt idx="26583">
                        <c:v>166.13442018548801</c:v>
                      </c:pt>
                      <c:pt idx="26584">
                        <c:v>166.12850491217</c:v>
                      </c:pt>
                      <c:pt idx="26585">
                        <c:v>166.11702407237499</c:v>
                      </c:pt>
                      <c:pt idx="26586">
                        <c:v>166.111146016796</c:v>
                      </c:pt>
                      <c:pt idx="26587">
                        <c:v>166.09684329887099</c:v>
                      </c:pt>
                      <c:pt idx="26588">
                        <c:v>166.08417052898</c:v>
                      </c:pt>
                      <c:pt idx="26589">
                        <c:v>166.076229996557</c:v>
                      </c:pt>
                      <c:pt idx="26590">
                        <c:v>166.054544491272</c:v>
                      </c:pt>
                      <c:pt idx="26591">
                        <c:v>166.04920162040699</c:v>
                      </c:pt>
                      <c:pt idx="26592">
                        <c:v>166.04588592858701</c:v>
                      </c:pt>
                      <c:pt idx="26593">
                        <c:v>166.04222588931</c:v>
                      </c:pt>
                      <c:pt idx="26594">
                        <c:v>166.04039614941601</c:v>
                      </c:pt>
                      <c:pt idx="26595">
                        <c:v>166.02170512228801</c:v>
                      </c:pt>
                      <c:pt idx="26596">
                        <c:v>166.01873888247999</c:v>
                      </c:pt>
                      <c:pt idx="26597">
                        <c:v>166.01802351921</c:v>
                      </c:pt>
                      <c:pt idx="26598">
                        <c:v>165.99797895416199</c:v>
                      </c:pt>
                      <c:pt idx="26599">
                        <c:v>165.997609394714</c:v>
                      </c:pt>
                      <c:pt idx="26600">
                        <c:v>165.98440353873301</c:v>
                      </c:pt>
                      <c:pt idx="26601">
                        <c:v>165.98438960252</c:v>
                      </c:pt>
                      <c:pt idx="26602">
                        <c:v>165.96930765027</c:v>
                      </c:pt>
                      <c:pt idx="26603">
                        <c:v>165.968425962678</c:v>
                      </c:pt>
                      <c:pt idx="26604">
                        <c:v>165.96025407835799</c:v>
                      </c:pt>
                      <c:pt idx="26605">
                        <c:v>165.948873691486</c:v>
                      </c:pt>
                      <c:pt idx="26606">
                        <c:v>165.92418992346799</c:v>
                      </c:pt>
                      <c:pt idx="26607">
                        <c:v>165.88992214172501</c:v>
                      </c:pt>
                      <c:pt idx="26608">
                        <c:v>165.856726517608</c:v>
                      </c:pt>
                      <c:pt idx="26609">
                        <c:v>165.85204297257599</c:v>
                      </c:pt>
                      <c:pt idx="26610">
                        <c:v>165.838544611343</c:v>
                      </c:pt>
                      <c:pt idx="26611">
                        <c:v>165.83363517159799</c:v>
                      </c:pt>
                      <c:pt idx="26612">
                        <c:v>165.826623469456</c:v>
                      </c:pt>
                      <c:pt idx="26613">
                        <c:v>165.82237193447699</c:v>
                      </c:pt>
                      <c:pt idx="26614">
                        <c:v>165.81809848428301</c:v>
                      </c:pt>
                      <c:pt idx="26615">
                        <c:v>165.81098166821999</c:v>
                      </c:pt>
                      <c:pt idx="26616">
                        <c:v>165.78294967149799</c:v>
                      </c:pt>
                      <c:pt idx="26617">
                        <c:v>165.76804362553199</c:v>
                      </c:pt>
                      <c:pt idx="26618">
                        <c:v>165.755515729949</c:v>
                      </c:pt>
                      <c:pt idx="26619">
                        <c:v>165.74601607317899</c:v>
                      </c:pt>
                      <c:pt idx="26620">
                        <c:v>165.72966457392999</c:v>
                      </c:pt>
                      <c:pt idx="26621">
                        <c:v>165.70657994001701</c:v>
                      </c:pt>
                      <c:pt idx="26622">
                        <c:v>165.69640440388801</c:v>
                      </c:pt>
                      <c:pt idx="26623">
                        <c:v>165.692741090222</c:v>
                      </c:pt>
                      <c:pt idx="26624">
                        <c:v>165.66565741438799</c:v>
                      </c:pt>
                      <c:pt idx="26625">
                        <c:v>165.651734411555</c:v>
                      </c:pt>
                      <c:pt idx="26626">
                        <c:v>165.626508670475</c:v>
                      </c:pt>
                      <c:pt idx="26627">
                        <c:v>165.58553577367701</c:v>
                      </c:pt>
                      <c:pt idx="26628">
                        <c:v>165.58131840421601</c:v>
                      </c:pt>
                      <c:pt idx="26629">
                        <c:v>165.56817605163801</c:v>
                      </c:pt>
                      <c:pt idx="26630">
                        <c:v>165.563337867591</c:v>
                      </c:pt>
                      <c:pt idx="26631">
                        <c:v>165.56246489448</c:v>
                      </c:pt>
                      <c:pt idx="26632">
                        <c:v>165.55822608911299</c:v>
                      </c:pt>
                      <c:pt idx="26633">
                        <c:v>165.54886335142399</c:v>
                      </c:pt>
                      <c:pt idx="26634">
                        <c:v>165.518016951242</c:v>
                      </c:pt>
                      <c:pt idx="26635">
                        <c:v>165.508493592805</c:v>
                      </c:pt>
                      <c:pt idx="26636">
                        <c:v>165.49801957576</c:v>
                      </c:pt>
                      <c:pt idx="26637">
                        <c:v>165.493649846246</c:v>
                      </c:pt>
                      <c:pt idx="26638">
                        <c:v>165.465385662768</c:v>
                      </c:pt>
                      <c:pt idx="26639">
                        <c:v>165.45617878172601</c:v>
                      </c:pt>
                      <c:pt idx="26640">
                        <c:v>165.451916206199</c:v>
                      </c:pt>
                      <c:pt idx="26641">
                        <c:v>165.434047392206</c:v>
                      </c:pt>
                      <c:pt idx="26642">
                        <c:v>165.43323909516801</c:v>
                      </c:pt>
                      <c:pt idx="26643">
                        <c:v>165.43025248325199</c:v>
                      </c:pt>
                      <c:pt idx="26644">
                        <c:v>165.381530316126</c:v>
                      </c:pt>
                      <c:pt idx="26645">
                        <c:v>165.34841169936101</c:v>
                      </c:pt>
                      <c:pt idx="26646">
                        <c:v>165.31299008110301</c:v>
                      </c:pt>
                      <c:pt idx="26647">
                        <c:v>165.306525497721</c:v>
                      </c:pt>
                      <c:pt idx="26648">
                        <c:v>165.29718776928999</c:v>
                      </c:pt>
                      <c:pt idx="26649">
                        <c:v>165.29673426381399</c:v>
                      </c:pt>
                      <c:pt idx="26650">
                        <c:v>165.29261579312299</c:v>
                      </c:pt>
                      <c:pt idx="26651">
                        <c:v>165.28986284893199</c:v>
                      </c:pt>
                      <c:pt idx="26652">
                        <c:v>165.28229953397999</c:v>
                      </c:pt>
                      <c:pt idx="26653">
                        <c:v>165.272724926911</c:v>
                      </c:pt>
                      <c:pt idx="26654">
                        <c:v>165.24700803216601</c:v>
                      </c:pt>
                      <c:pt idx="26655">
                        <c:v>165.236755768568</c:v>
                      </c:pt>
                      <c:pt idx="26656">
                        <c:v>165.22221242447301</c:v>
                      </c:pt>
                      <c:pt idx="26657">
                        <c:v>165.214954070159</c:v>
                      </c:pt>
                      <c:pt idx="26658">
                        <c:v>165.20810538114199</c:v>
                      </c:pt>
                      <c:pt idx="26659">
                        <c:v>165.20782436149801</c:v>
                      </c:pt>
                      <c:pt idx="26660">
                        <c:v>165.20623007281901</c:v>
                      </c:pt>
                      <c:pt idx="26661">
                        <c:v>165.176017364302</c:v>
                      </c:pt>
                      <c:pt idx="26662">
                        <c:v>165.14574940017101</c:v>
                      </c:pt>
                      <c:pt idx="26663">
                        <c:v>165.14380967197599</c:v>
                      </c:pt>
                      <c:pt idx="26664">
                        <c:v>165.13515937051301</c:v>
                      </c:pt>
                      <c:pt idx="26665">
                        <c:v>165.106163819816</c:v>
                      </c:pt>
                      <c:pt idx="26666">
                        <c:v>165.10351833539599</c:v>
                      </c:pt>
                      <c:pt idx="26667">
                        <c:v>165.07193836930199</c:v>
                      </c:pt>
                      <c:pt idx="26668">
                        <c:v>165.06792837020399</c:v>
                      </c:pt>
                      <c:pt idx="26669">
                        <c:v>165.05515092850101</c:v>
                      </c:pt>
                      <c:pt idx="26670">
                        <c:v>165.018457331419</c:v>
                      </c:pt>
                      <c:pt idx="26671">
                        <c:v>165.00143717465599</c:v>
                      </c:pt>
                      <c:pt idx="26672">
                        <c:v>165.000122100786</c:v>
                      </c:pt>
                      <c:pt idx="26673">
                        <c:v>164.999713218284</c:v>
                      </c:pt>
                      <c:pt idx="26674">
                        <c:v>164.993306715724</c:v>
                      </c:pt>
                      <c:pt idx="26675">
                        <c:v>164.98224189560301</c:v>
                      </c:pt>
                      <c:pt idx="26676">
                        <c:v>164.982156129879</c:v>
                      </c:pt>
                      <c:pt idx="26677">
                        <c:v>164.972652006804</c:v>
                      </c:pt>
                      <c:pt idx="26678">
                        <c:v>164.96826980276799</c:v>
                      </c:pt>
                      <c:pt idx="26679">
                        <c:v>164.94194844135501</c:v>
                      </c:pt>
                      <c:pt idx="26680">
                        <c:v>164.93457280666399</c:v>
                      </c:pt>
                      <c:pt idx="26681">
                        <c:v>164.918537863186</c:v>
                      </c:pt>
                      <c:pt idx="26682">
                        <c:v>164.84960297132901</c:v>
                      </c:pt>
                      <c:pt idx="26683">
                        <c:v>164.814455707522</c:v>
                      </c:pt>
                      <c:pt idx="26684">
                        <c:v>164.79195055390699</c:v>
                      </c:pt>
                      <c:pt idx="26685">
                        <c:v>164.78255584161499</c:v>
                      </c:pt>
                      <c:pt idx="26686">
                        <c:v>164.77813513293501</c:v>
                      </c:pt>
                      <c:pt idx="26687">
                        <c:v>164.77746424475501</c:v>
                      </c:pt>
                      <c:pt idx="26688">
                        <c:v>164.76344539193099</c:v>
                      </c:pt>
                      <c:pt idx="26689">
                        <c:v>164.761474256219</c:v>
                      </c:pt>
                      <c:pt idx="26690">
                        <c:v>164.74304303518301</c:v>
                      </c:pt>
                      <c:pt idx="26691">
                        <c:v>164.74248265820299</c:v>
                      </c:pt>
                      <c:pt idx="26692">
                        <c:v>164.739193178005</c:v>
                      </c:pt>
                      <c:pt idx="26693">
                        <c:v>164.737395084166</c:v>
                      </c:pt>
                      <c:pt idx="26694">
                        <c:v>164.72961462590001</c:v>
                      </c:pt>
                      <c:pt idx="26695">
                        <c:v>164.707157193895</c:v>
                      </c:pt>
                      <c:pt idx="26696">
                        <c:v>164.70148456291301</c:v>
                      </c:pt>
                      <c:pt idx="26697">
                        <c:v>164.69220741380099</c:v>
                      </c:pt>
                      <c:pt idx="26698">
                        <c:v>164.686856579893</c:v>
                      </c:pt>
                      <c:pt idx="26699">
                        <c:v>164.68671032785599</c:v>
                      </c:pt>
                      <c:pt idx="26700">
                        <c:v>164.68670679464901</c:v>
                      </c:pt>
                      <c:pt idx="26701">
                        <c:v>164.65617445883399</c:v>
                      </c:pt>
                      <c:pt idx="26702">
                        <c:v>164.65299535183101</c:v>
                      </c:pt>
                      <c:pt idx="26703">
                        <c:v>164.635651694796</c:v>
                      </c:pt>
                      <c:pt idx="26704">
                        <c:v>164.59833029280301</c:v>
                      </c:pt>
                      <c:pt idx="26705">
                        <c:v>164.53404804789699</c:v>
                      </c:pt>
                      <c:pt idx="26706">
                        <c:v>164.52457726956101</c:v>
                      </c:pt>
                      <c:pt idx="26707">
                        <c:v>164.52440700631999</c:v>
                      </c:pt>
                      <c:pt idx="26708">
                        <c:v>164.52006058702699</c:v>
                      </c:pt>
                      <c:pt idx="26709">
                        <c:v>164.51921385401701</c:v>
                      </c:pt>
                      <c:pt idx="26710">
                        <c:v>164.49623426318001</c:v>
                      </c:pt>
                      <c:pt idx="26711">
                        <c:v>164.478906967249</c:v>
                      </c:pt>
                      <c:pt idx="26712">
                        <c:v>164.47873899521099</c:v>
                      </c:pt>
                      <c:pt idx="26713">
                        <c:v>164.461227427708</c:v>
                      </c:pt>
                      <c:pt idx="26714">
                        <c:v>164.44027343995401</c:v>
                      </c:pt>
                      <c:pt idx="26715">
                        <c:v>164.431611214111</c:v>
                      </c:pt>
                      <c:pt idx="26716">
                        <c:v>164.41293963009801</c:v>
                      </c:pt>
                      <c:pt idx="26717">
                        <c:v>164.397210901086</c:v>
                      </c:pt>
                      <c:pt idx="26718">
                        <c:v>164.39396622334701</c:v>
                      </c:pt>
                      <c:pt idx="26719">
                        <c:v>164.37977717061699</c:v>
                      </c:pt>
                      <c:pt idx="26720">
                        <c:v>164.35182673095699</c:v>
                      </c:pt>
                      <c:pt idx="26721">
                        <c:v>164.339247678573</c:v>
                      </c:pt>
                      <c:pt idx="26722">
                        <c:v>164.30725257570001</c:v>
                      </c:pt>
                      <c:pt idx="26723">
                        <c:v>164.29238993157699</c:v>
                      </c:pt>
                      <c:pt idx="26724">
                        <c:v>164.27786428855001</c:v>
                      </c:pt>
                      <c:pt idx="26725">
                        <c:v>164.27158864180899</c:v>
                      </c:pt>
                      <c:pt idx="26726">
                        <c:v>164.241249673901</c:v>
                      </c:pt>
                      <c:pt idx="26727">
                        <c:v>164.23065992689101</c:v>
                      </c:pt>
                      <c:pt idx="26728">
                        <c:v>164.21963343414001</c:v>
                      </c:pt>
                      <c:pt idx="26729">
                        <c:v>164.20719744181699</c:v>
                      </c:pt>
                      <c:pt idx="26730">
                        <c:v>164.194431235634</c:v>
                      </c:pt>
                      <c:pt idx="26731">
                        <c:v>164.190911507441</c:v>
                      </c:pt>
                      <c:pt idx="26732">
                        <c:v>164.180777559663</c:v>
                      </c:pt>
                      <c:pt idx="26733">
                        <c:v>164.17963339704099</c:v>
                      </c:pt>
                      <c:pt idx="26734">
                        <c:v>164.15007988552301</c:v>
                      </c:pt>
                      <c:pt idx="26735">
                        <c:v>164.146323328085</c:v>
                      </c:pt>
                      <c:pt idx="26736">
                        <c:v>164.14227159048801</c:v>
                      </c:pt>
                      <c:pt idx="26737">
                        <c:v>164.139201103989</c:v>
                      </c:pt>
                      <c:pt idx="26738">
                        <c:v>164.125228167345</c:v>
                      </c:pt>
                      <c:pt idx="26739">
                        <c:v>164.069432179937</c:v>
                      </c:pt>
                      <c:pt idx="26740">
                        <c:v>164.047414899139</c:v>
                      </c:pt>
                      <c:pt idx="26741">
                        <c:v>164.03038597309299</c:v>
                      </c:pt>
                      <c:pt idx="26742">
                        <c:v>164.01415322613201</c:v>
                      </c:pt>
                      <c:pt idx="26743">
                        <c:v>164.00751563455</c:v>
                      </c:pt>
                      <c:pt idx="26744">
                        <c:v>163.99991796843699</c:v>
                      </c:pt>
                      <c:pt idx="26745">
                        <c:v>163.994383744359</c:v>
                      </c:pt>
                      <c:pt idx="26746">
                        <c:v>163.984787169302</c:v>
                      </c:pt>
                      <c:pt idx="26747">
                        <c:v>163.94930869105801</c:v>
                      </c:pt>
                      <c:pt idx="26748">
                        <c:v>163.914927571193</c:v>
                      </c:pt>
                      <c:pt idx="26749">
                        <c:v>163.863701195696</c:v>
                      </c:pt>
                      <c:pt idx="26750">
                        <c:v>163.82014493072299</c:v>
                      </c:pt>
                      <c:pt idx="26751">
                        <c:v>163.776137671642</c:v>
                      </c:pt>
                      <c:pt idx="26752">
                        <c:v>163.75790426275501</c:v>
                      </c:pt>
                      <c:pt idx="26753">
                        <c:v>163.72570157598901</c:v>
                      </c:pt>
                      <c:pt idx="26754">
                        <c:v>163.71698887980401</c:v>
                      </c:pt>
                      <c:pt idx="26755">
                        <c:v>163.71007980887501</c:v>
                      </c:pt>
                      <c:pt idx="26756">
                        <c:v>163.69879798169501</c:v>
                      </c:pt>
                      <c:pt idx="26757">
                        <c:v>163.68775770280001</c:v>
                      </c:pt>
                      <c:pt idx="26758">
                        <c:v>163.68309807700999</c:v>
                      </c:pt>
                      <c:pt idx="26759">
                        <c:v>163.676353700709</c:v>
                      </c:pt>
                      <c:pt idx="26760">
                        <c:v>163.67193454304601</c:v>
                      </c:pt>
                      <c:pt idx="26761">
                        <c:v>163.66005517313101</c:v>
                      </c:pt>
                      <c:pt idx="26762">
                        <c:v>163.610402374871</c:v>
                      </c:pt>
                      <c:pt idx="26763">
                        <c:v>163.589389966672</c:v>
                      </c:pt>
                      <c:pt idx="26764">
                        <c:v>163.58781975683499</c:v>
                      </c:pt>
                      <c:pt idx="26765">
                        <c:v>163.56702794626699</c:v>
                      </c:pt>
                      <c:pt idx="26766">
                        <c:v>163.547576256437</c:v>
                      </c:pt>
                      <c:pt idx="26767">
                        <c:v>163.51571245155</c:v>
                      </c:pt>
                      <c:pt idx="26768">
                        <c:v>163.512132650778</c:v>
                      </c:pt>
                      <c:pt idx="26769">
                        <c:v>163.511896951453</c:v>
                      </c:pt>
                      <c:pt idx="26770">
                        <c:v>163.50748518746701</c:v>
                      </c:pt>
                      <c:pt idx="26771">
                        <c:v>163.50742585320799</c:v>
                      </c:pt>
                      <c:pt idx="26772">
                        <c:v>163.50707082234601</c:v>
                      </c:pt>
                      <c:pt idx="26773">
                        <c:v>163.50585350884799</c:v>
                      </c:pt>
                      <c:pt idx="26774">
                        <c:v>163.50301628766599</c:v>
                      </c:pt>
                      <c:pt idx="26775">
                        <c:v>163.502962000163</c:v>
                      </c:pt>
                      <c:pt idx="26776">
                        <c:v>163.50082587867001</c:v>
                      </c:pt>
                      <c:pt idx="26777">
                        <c:v>163.496468376124</c:v>
                      </c:pt>
                      <c:pt idx="26778">
                        <c:v>163.49575636778201</c:v>
                      </c:pt>
                      <c:pt idx="26779">
                        <c:v>163.488695265801</c:v>
                      </c:pt>
                      <c:pt idx="26780">
                        <c:v>163.471673203368</c:v>
                      </c:pt>
                      <c:pt idx="26781">
                        <c:v>163.470598208718</c:v>
                      </c:pt>
                      <c:pt idx="26782">
                        <c:v>163.46924631676501</c:v>
                      </c:pt>
                      <c:pt idx="26783">
                        <c:v>163.428975040578</c:v>
                      </c:pt>
                      <c:pt idx="26784">
                        <c:v>163.35342599263399</c:v>
                      </c:pt>
                      <c:pt idx="26785">
                        <c:v>163.35121188002401</c:v>
                      </c:pt>
                      <c:pt idx="26786">
                        <c:v>163.31761596504899</c:v>
                      </c:pt>
                      <c:pt idx="26787">
                        <c:v>163.31681245636599</c:v>
                      </c:pt>
                      <c:pt idx="26788">
                        <c:v>163.306428626806</c:v>
                      </c:pt>
                      <c:pt idx="26789">
                        <c:v>163.30465098146399</c:v>
                      </c:pt>
                      <c:pt idx="26790">
                        <c:v>163.30425180758499</c:v>
                      </c:pt>
                      <c:pt idx="26791">
                        <c:v>163.291700446909</c:v>
                      </c:pt>
                      <c:pt idx="26792">
                        <c:v>163.28780923452399</c:v>
                      </c:pt>
                      <c:pt idx="26793">
                        <c:v>163.28685947313201</c:v>
                      </c:pt>
                      <c:pt idx="26794">
                        <c:v>163.280321216244</c:v>
                      </c:pt>
                      <c:pt idx="26795">
                        <c:v>163.275097778549</c:v>
                      </c:pt>
                      <c:pt idx="26796">
                        <c:v>163.26008469854901</c:v>
                      </c:pt>
                      <c:pt idx="26797">
                        <c:v>163.24980937894</c:v>
                      </c:pt>
                      <c:pt idx="26798">
                        <c:v>163.24490594688999</c:v>
                      </c:pt>
                      <c:pt idx="26799">
                        <c:v>163.21926273292999</c:v>
                      </c:pt>
                      <c:pt idx="26800">
                        <c:v>163.217152000792</c:v>
                      </c:pt>
                      <c:pt idx="26801">
                        <c:v>163.19911480960499</c:v>
                      </c:pt>
                      <c:pt idx="26802">
                        <c:v>163.18803533143799</c:v>
                      </c:pt>
                      <c:pt idx="26803">
                        <c:v>163.186986863888</c:v>
                      </c:pt>
                      <c:pt idx="26804">
                        <c:v>163.18157915343301</c:v>
                      </c:pt>
                      <c:pt idx="26805">
                        <c:v>163.17150453322299</c:v>
                      </c:pt>
                      <c:pt idx="26806">
                        <c:v>163.150812832382</c:v>
                      </c:pt>
                      <c:pt idx="26807">
                        <c:v>163.14876239688201</c:v>
                      </c:pt>
                      <c:pt idx="26808">
                        <c:v>163.132012619481</c:v>
                      </c:pt>
                      <c:pt idx="26809">
                        <c:v>163.09997235325201</c:v>
                      </c:pt>
                      <c:pt idx="26810">
                        <c:v>163.07909182988701</c:v>
                      </c:pt>
                      <c:pt idx="26811">
                        <c:v>163.07268729912099</c:v>
                      </c:pt>
                      <c:pt idx="26812">
                        <c:v>163.065500825767</c:v>
                      </c:pt>
                      <c:pt idx="26813">
                        <c:v>163.064861745857</c:v>
                      </c:pt>
                      <c:pt idx="26814">
                        <c:v>163.06138759949101</c:v>
                      </c:pt>
                      <c:pt idx="26815">
                        <c:v>163.061359507871</c:v>
                      </c:pt>
                      <c:pt idx="26816">
                        <c:v>163.06135711201799</c:v>
                      </c:pt>
                      <c:pt idx="26817">
                        <c:v>163.061344856517</c:v>
                      </c:pt>
                      <c:pt idx="26818">
                        <c:v>163.059699493441</c:v>
                      </c:pt>
                      <c:pt idx="26819">
                        <c:v>162.990482393159</c:v>
                      </c:pt>
                      <c:pt idx="26820">
                        <c:v>162.972125747825</c:v>
                      </c:pt>
                      <c:pt idx="26821">
                        <c:v>162.96273090050701</c:v>
                      </c:pt>
                      <c:pt idx="26822">
                        <c:v>162.96273090050701</c:v>
                      </c:pt>
                      <c:pt idx="26823">
                        <c:v>162.96273090050701</c:v>
                      </c:pt>
                      <c:pt idx="26824">
                        <c:v>162.96273090050701</c:v>
                      </c:pt>
                      <c:pt idx="26825">
                        <c:v>162.95272803379001</c:v>
                      </c:pt>
                      <c:pt idx="26826">
                        <c:v>162.94121014824401</c:v>
                      </c:pt>
                      <c:pt idx="26827">
                        <c:v>162.931186661965</c:v>
                      </c:pt>
                      <c:pt idx="26828">
                        <c:v>162.92200625216401</c:v>
                      </c:pt>
                      <c:pt idx="26829">
                        <c:v>162.917489023374</c:v>
                      </c:pt>
                      <c:pt idx="26830">
                        <c:v>162.913600937767</c:v>
                      </c:pt>
                      <c:pt idx="26831">
                        <c:v>162.91119447336899</c:v>
                      </c:pt>
                      <c:pt idx="26832">
                        <c:v>162.86359876787901</c:v>
                      </c:pt>
                      <c:pt idx="26833">
                        <c:v>162.854398274423</c:v>
                      </c:pt>
                      <c:pt idx="26834">
                        <c:v>162.85408778056001</c:v>
                      </c:pt>
                      <c:pt idx="26835">
                        <c:v>162.85408778056001</c:v>
                      </c:pt>
                      <c:pt idx="26836">
                        <c:v>162.85408778056001</c:v>
                      </c:pt>
                      <c:pt idx="26837">
                        <c:v>162.85408778056001</c:v>
                      </c:pt>
                      <c:pt idx="26838">
                        <c:v>162.85408778056001</c:v>
                      </c:pt>
                      <c:pt idx="26839">
                        <c:v>162.85408778056001</c:v>
                      </c:pt>
                      <c:pt idx="26840">
                        <c:v>162.85235591631701</c:v>
                      </c:pt>
                      <c:pt idx="26841">
                        <c:v>162.82649061822201</c:v>
                      </c:pt>
                      <c:pt idx="26842">
                        <c:v>162.80127182138401</c:v>
                      </c:pt>
                      <c:pt idx="26843">
                        <c:v>162.76281199415101</c:v>
                      </c:pt>
                      <c:pt idx="26844">
                        <c:v>162.74915414927901</c:v>
                      </c:pt>
                      <c:pt idx="26845">
                        <c:v>162.733808935593</c:v>
                      </c:pt>
                      <c:pt idx="26846">
                        <c:v>162.73189762551101</c:v>
                      </c:pt>
                      <c:pt idx="26847">
                        <c:v>162.72672849856599</c:v>
                      </c:pt>
                      <c:pt idx="26848">
                        <c:v>162.72396743054799</c:v>
                      </c:pt>
                      <c:pt idx="26849">
                        <c:v>162.71222405086201</c:v>
                      </c:pt>
                      <c:pt idx="26850">
                        <c:v>162.67729428250499</c:v>
                      </c:pt>
                      <c:pt idx="26851">
                        <c:v>162.67523398996801</c:v>
                      </c:pt>
                      <c:pt idx="26852">
                        <c:v>162.67006788584899</c:v>
                      </c:pt>
                      <c:pt idx="26853">
                        <c:v>162.667998428396</c:v>
                      </c:pt>
                      <c:pt idx="26854">
                        <c:v>162.661850699513</c:v>
                      </c:pt>
                      <c:pt idx="26855">
                        <c:v>162.63497351818901</c:v>
                      </c:pt>
                      <c:pt idx="26856">
                        <c:v>162.60799364114499</c:v>
                      </c:pt>
                      <c:pt idx="26857">
                        <c:v>162.60378763783899</c:v>
                      </c:pt>
                      <c:pt idx="26858">
                        <c:v>162.601986301209</c:v>
                      </c:pt>
                      <c:pt idx="26859">
                        <c:v>162.55374467982699</c:v>
                      </c:pt>
                      <c:pt idx="26860">
                        <c:v>162.55329702426999</c:v>
                      </c:pt>
                      <c:pt idx="26861">
                        <c:v>162.55115663816301</c:v>
                      </c:pt>
                      <c:pt idx="26862">
                        <c:v>162.53620580893099</c:v>
                      </c:pt>
                      <c:pt idx="26863">
                        <c:v>162.53081016406901</c:v>
                      </c:pt>
                      <c:pt idx="26864">
                        <c:v>162.529638083859</c:v>
                      </c:pt>
                      <c:pt idx="26865">
                        <c:v>162.48158048001599</c:v>
                      </c:pt>
                      <c:pt idx="26866">
                        <c:v>162.478734276263</c:v>
                      </c:pt>
                      <c:pt idx="26867">
                        <c:v>162.47538661018299</c:v>
                      </c:pt>
                      <c:pt idx="26868">
                        <c:v>162.473347687336</c:v>
                      </c:pt>
                      <c:pt idx="26869">
                        <c:v>162.45637374462299</c:v>
                      </c:pt>
                      <c:pt idx="26870">
                        <c:v>162.45492936514401</c:v>
                      </c:pt>
                      <c:pt idx="26871">
                        <c:v>162.42971193936401</c:v>
                      </c:pt>
                      <c:pt idx="26872">
                        <c:v>162.41970309431099</c:v>
                      </c:pt>
                      <c:pt idx="26873">
                        <c:v>162.37389437892199</c:v>
                      </c:pt>
                      <c:pt idx="26874">
                        <c:v>162.37069451325999</c:v>
                      </c:pt>
                      <c:pt idx="26875">
                        <c:v>162.37050536993999</c:v>
                      </c:pt>
                      <c:pt idx="26876">
                        <c:v>162.36559313495101</c:v>
                      </c:pt>
                      <c:pt idx="26877">
                        <c:v>162.362729973771</c:v>
                      </c:pt>
                      <c:pt idx="26878">
                        <c:v>162.355736420868</c:v>
                      </c:pt>
                      <c:pt idx="26879">
                        <c:v>162.35384309184099</c:v>
                      </c:pt>
                      <c:pt idx="26880">
                        <c:v>162.34037069707199</c:v>
                      </c:pt>
                      <c:pt idx="26881">
                        <c:v>162.30901572538599</c:v>
                      </c:pt>
                      <c:pt idx="26882">
                        <c:v>162.29679882209999</c:v>
                      </c:pt>
                      <c:pt idx="26883">
                        <c:v>162.29127105373999</c:v>
                      </c:pt>
                      <c:pt idx="26884">
                        <c:v>162.27454174308301</c:v>
                      </c:pt>
                      <c:pt idx="26885">
                        <c:v>162.23577732808101</c:v>
                      </c:pt>
                      <c:pt idx="26886">
                        <c:v>162.22911868881201</c:v>
                      </c:pt>
                      <c:pt idx="26887">
                        <c:v>162.22880207863301</c:v>
                      </c:pt>
                      <c:pt idx="26888">
                        <c:v>162.22174252166499</c:v>
                      </c:pt>
                      <c:pt idx="26889">
                        <c:v>162.20710561439901</c:v>
                      </c:pt>
                      <c:pt idx="26890">
                        <c:v>162.19443342989899</c:v>
                      </c:pt>
                      <c:pt idx="26891">
                        <c:v>162.17477533048799</c:v>
                      </c:pt>
                      <c:pt idx="26892">
                        <c:v>162.16978115858799</c:v>
                      </c:pt>
                      <c:pt idx="26893">
                        <c:v>162.14324526815699</c:v>
                      </c:pt>
                      <c:pt idx="26894">
                        <c:v>162.13709059383299</c:v>
                      </c:pt>
                      <c:pt idx="26895">
                        <c:v>162.12864000679201</c:v>
                      </c:pt>
                      <c:pt idx="26896">
                        <c:v>162.06603150403799</c:v>
                      </c:pt>
                      <c:pt idx="26897">
                        <c:v>162.03507881584301</c:v>
                      </c:pt>
                      <c:pt idx="26898">
                        <c:v>162.019799747126</c:v>
                      </c:pt>
                      <c:pt idx="26899">
                        <c:v>162.016330233074</c:v>
                      </c:pt>
                      <c:pt idx="26900">
                        <c:v>161.98806603965201</c:v>
                      </c:pt>
                      <c:pt idx="26901">
                        <c:v>161.978088590466</c:v>
                      </c:pt>
                      <c:pt idx="26902">
                        <c:v>161.94749058660199</c:v>
                      </c:pt>
                      <c:pt idx="26903">
                        <c:v>161.92399935548599</c:v>
                      </c:pt>
                      <c:pt idx="26904">
                        <c:v>161.92106032867801</c:v>
                      </c:pt>
                      <c:pt idx="26905">
                        <c:v>161.88304602854501</c:v>
                      </c:pt>
                      <c:pt idx="26906">
                        <c:v>161.87340114013</c:v>
                      </c:pt>
                      <c:pt idx="26907">
                        <c:v>161.87280264489601</c:v>
                      </c:pt>
                      <c:pt idx="26908">
                        <c:v>161.86849184623799</c:v>
                      </c:pt>
                      <c:pt idx="26909">
                        <c:v>161.85361417973999</c:v>
                      </c:pt>
                      <c:pt idx="26910">
                        <c:v>161.85197714506199</c:v>
                      </c:pt>
                      <c:pt idx="26911">
                        <c:v>161.850474381814</c:v>
                      </c:pt>
                      <c:pt idx="26912">
                        <c:v>161.848772692566</c:v>
                      </c:pt>
                      <c:pt idx="26913">
                        <c:v>161.84317045964099</c:v>
                      </c:pt>
                      <c:pt idx="26914">
                        <c:v>161.84275868945201</c:v>
                      </c:pt>
                      <c:pt idx="26915">
                        <c:v>161.83084816384701</c:v>
                      </c:pt>
                      <c:pt idx="26916">
                        <c:v>161.82388991586899</c:v>
                      </c:pt>
                      <c:pt idx="26917">
                        <c:v>161.80552818398701</c:v>
                      </c:pt>
                      <c:pt idx="26918">
                        <c:v>161.79173542593099</c:v>
                      </c:pt>
                      <c:pt idx="26919">
                        <c:v>161.77961676078499</c:v>
                      </c:pt>
                      <c:pt idx="26920">
                        <c:v>161.77430168143499</c:v>
                      </c:pt>
                      <c:pt idx="26921">
                        <c:v>161.774146296498</c:v>
                      </c:pt>
                      <c:pt idx="26922">
                        <c:v>161.77388437484299</c:v>
                      </c:pt>
                      <c:pt idx="26923">
                        <c:v>161.773842820385</c:v>
                      </c:pt>
                      <c:pt idx="26924">
                        <c:v>161.77253942142201</c:v>
                      </c:pt>
                      <c:pt idx="26925">
                        <c:v>161.749188140651</c:v>
                      </c:pt>
                      <c:pt idx="26926">
                        <c:v>161.74863154141201</c:v>
                      </c:pt>
                      <c:pt idx="26927">
                        <c:v>161.748485285399</c:v>
                      </c:pt>
                      <c:pt idx="26928">
                        <c:v>161.74845445695399</c:v>
                      </c:pt>
                      <c:pt idx="26929">
                        <c:v>161.748402917893</c:v>
                      </c:pt>
                      <c:pt idx="26930">
                        <c:v>161.73756586779399</c:v>
                      </c:pt>
                      <c:pt idx="26931">
                        <c:v>161.72988186033501</c:v>
                      </c:pt>
                      <c:pt idx="26932">
                        <c:v>161.726241033668</c:v>
                      </c:pt>
                      <c:pt idx="26933">
                        <c:v>161.697804538687</c:v>
                      </c:pt>
                      <c:pt idx="26934">
                        <c:v>161.67509233569501</c:v>
                      </c:pt>
                      <c:pt idx="26935">
                        <c:v>161.67464780272201</c:v>
                      </c:pt>
                      <c:pt idx="26936">
                        <c:v>161.62682773150999</c:v>
                      </c:pt>
                      <c:pt idx="26937">
                        <c:v>161.58196151899301</c:v>
                      </c:pt>
                      <c:pt idx="26938">
                        <c:v>161.56750246509699</c:v>
                      </c:pt>
                      <c:pt idx="26939">
                        <c:v>161.567307169071</c:v>
                      </c:pt>
                      <c:pt idx="26940">
                        <c:v>161.567075550124</c:v>
                      </c:pt>
                      <c:pt idx="26941">
                        <c:v>161.566991336527</c:v>
                      </c:pt>
                      <c:pt idx="26942">
                        <c:v>161.56685309910799</c:v>
                      </c:pt>
                      <c:pt idx="26943">
                        <c:v>161.56658317596899</c:v>
                      </c:pt>
                      <c:pt idx="26944">
                        <c:v>161.566200219237</c:v>
                      </c:pt>
                      <c:pt idx="26945">
                        <c:v>161.566193400749</c:v>
                      </c:pt>
                      <c:pt idx="26946">
                        <c:v>161.56530960661399</c:v>
                      </c:pt>
                      <c:pt idx="26947">
                        <c:v>161.55399098958901</c:v>
                      </c:pt>
                      <c:pt idx="26948">
                        <c:v>161.543865681612</c:v>
                      </c:pt>
                      <c:pt idx="26949">
                        <c:v>161.54340829874201</c:v>
                      </c:pt>
                      <c:pt idx="26950">
                        <c:v>161.542264727587</c:v>
                      </c:pt>
                      <c:pt idx="26951">
                        <c:v>161.54120511676899</c:v>
                      </c:pt>
                      <c:pt idx="26952">
                        <c:v>161.541189308377</c:v>
                      </c:pt>
                      <c:pt idx="26953">
                        <c:v>161.52819857627401</c:v>
                      </c:pt>
                      <c:pt idx="26954">
                        <c:v>161.457310784919</c:v>
                      </c:pt>
                      <c:pt idx="26955">
                        <c:v>161.448727313766</c:v>
                      </c:pt>
                      <c:pt idx="26956">
                        <c:v>161.42645201186099</c:v>
                      </c:pt>
                      <c:pt idx="26957">
                        <c:v>161.407381444538</c:v>
                      </c:pt>
                      <c:pt idx="26958">
                        <c:v>161.39308157832201</c:v>
                      </c:pt>
                      <c:pt idx="26959">
                        <c:v>161.39245948266</c:v>
                      </c:pt>
                      <c:pt idx="26960">
                        <c:v>161.36016945692899</c:v>
                      </c:pt>
                      <c:pt idx="26961">
                        <c:v>161.34752035467699</c:v>
                      </c:pt>
                      <c:pt idx="26962">
                        <c:v>161.32395647366999</c:v>
                      </c:pt>
                      <c:pt idx="26963">
                        <c:v>161.32365618643399</c:v>
                      </c:pt>
                      <c:pt idx="26964">
                        <c:v>161.32347427154201</c:v>
                      </c:pt>
                      <c:pt idx="26965">
                        <c:v>161.323384801495</c:v>
                      </c:pt>
                      <c:pt idx="26966">
                        <c:v>161.32304167952799</c:v>
                      </c:pt>
                      <c:pt idx="26967">
                        <c:v>161.322765291699</c:v>
                      </c:pt>
                      <c:pt idx="26968">
                        <c:v>161.32201862797001</c:v>
                      </c:pt>
                      <c:pt idx="26969">
                        <c:v>161.31930344982399</c:v>
                      </c:pt>
                      <c:pt idx="26970">
                        <c:v>161.31907844451001</c:v>
                      </c:pt>
                      <c:pt idx="26971">
                        <c:v>161.31844692416399</c:v>
                      </c:pt>
                      <c:pt idx="26972">
                        <c:v>161.31491436778001</c:v>
                      </c:pt>
                      <c:pt idx="26973">
                        <c:v>161.312577573184</c:v>
                      </c:pt>
                      <c:pt idx="26974">
                        <c:v>161.31150314555299</c:v>
                      </c:pt>
                      <c:pt idx="26975">
                        <c:v>161.30772894861499</c:v>
                      </c:pt>
                      <c:pt idx="26976">
                        <c:v>161.30590478162</c:v>
                      </c:pt>
                      <c:pt idx="26977">
                        <c:v>161.305760886906</c:v>
                      </c:pt>
                      <c:pt idx="26978">
                        <c:v>161.30344234984801</c:v>
                      </c:pt>
                      <c:pt idx="26979">
                        <c:v>161.30308229211701</c:v>
                      </c:pt>
                      <c:pt idx="26980">
                        <c:v>161.30009714492999</c:v>
                      </c:pt>
                      <c:pt idx="26981">
                        <c:v>161.300033790155</c:v>
                      </c:pt>
                      <c:pt idx="26982">
                        <c:v>161.299573918779</c:v>
                      </c:pt>
                      <c:pt idx="26983">
                        <c:v>161.298776068743</c:v>
                      </c:pt>
                      <c:pt idx="26984">
                        <c:v>161.29791113200201</c:v>
                      </c:pt>
                      <c:pt idx="26985">
                        <c:v>161.29629425189199</c:v>
                      </c:pt>
                      <c:pt idx="26986">
                        <c:v>161.296223103687</c:v>
                      </c:pt>
                      <c:pt idx="26987">
                        <c:v>161.29427913857799</c:v>
                      </c:pt>
                      <c:pt idx="26988">
                        <c:v>161.29382785611699</c:v>
                      </c:pt>
                      <c:pt idx="26989">
                        <c:v>161.28819520426501</c:v>
                      </c:pt>
                      <c:pt idx="26990">
                        <c:v>161.285317567416</c:v>
                      </c:pt>
                      <c:pt idx="26991">
                        <c:v>161.28468006006</c:v>
                      </c:pt>
                      <c:pt idx="26992">
                        <c:v>161.283427270289</c:v>
                      </c:pt>
                      <c:pt idx="26993">
                        <c:v>161.28309351334499</c:v>
                      </c:pt>
                      <c:pt idx="26994">
                        <c:v>161.28185766407699</c:v>
                      </c:pt>
                      <c:pt idx="26995">
                        <c:v>161.28158400698601</c:v>
                      </c:pt>
                      <c:pt idx="26996">
                        <c:v>161.28019669499099</c:v>
                      </c:pt>
                      <c:pt idx="26997">
                        <c:v>161.277815506618</c:v>
                      </c:pt>
                      <c:pt idx="26998">
                        <c:v>161.273098562493</c:v>
                      </c:pt>
                      <c:pt idx="26999">
                        <c:v>161.268568997681</c:v>
                      </c:pt>
                      <c:pt idx="27000">
                        <c:v>161.26594303485399</c:v>
                      </c:pt>
                      <c:pt idx="27001">
                        <c:v>161.264614825536</c:v>
                      </c:pt>
                      <c:pt idx="27002">
                        <c:v>161.260249649814</c:v>
                      </c:pt>
                      <c:pt idx="27003">
                        <c:v>161.26017377179301</c:v>
                      </c:pt>
                      <c:pt idx="27004">
                        <c:v>161.25852072024699</c:v>
                      </c:pt>
                      <c:pt idx="27005">
                        <c:v>161.25122305142099</c:v>
                      </c:pt>
                      <c:pt idx="27006">
                        <c:v>161.250879996956</c:v>
                      </c:pt>
                      <c:pt idx="27007">
                        <c:v>161.25074432492499</c:v>
                      </c:pt>
                      <c:pt idx="27008">
                        <c:v>161.23594382630299</c:v>
                      </c:pt>
                      <c:pt idx="27009">
                        <c:v>161.22736231122099</c:v>
                      </c:pt>
                      <c:pt idx="27010">
                        <c:v>161.227199290416</c:v>
                      </c:pt>
                      <c:pt idx="27011">
                        <c:v>161.22662050944399</c:v>
                      </c:pt>
                      <c:pt idx="27012">
                        <c:v>161.21966870476399</c:v>
                      </c:pt>
                      <c:pt idx="27013">
                        <c:v>161.21308470495799</c:v>
                      </c:pt>
                      <c:pt idx="27014">
                        <c:v>161.211011247198</c:v>
                      </c:pt>
                      <c:pt idx="27015">
                        <c:v>161.20522883292199</c:v>
                      </c:pt>
                      <c:pt idx="27016">
                        <c:v>161.16147405028599</c:v>
                      </c:pt>
                      <c:pt idx="27017">
                        <c:v>161.161010241177</c:v>
                      </c:pt>
                      <c:pt idx="27018">
                        <c:v>161.15149537844599</c:v>
                      </c:pt>
                      <c:pt idx="27019">
                        <c:v>161.135879762851</c:v>
                      </c:pt>
                      <c:pt idx="27020">
                        <c:v>161.11774708992701</c:v>
                      </c:pt>
                      <c:pt idx="27021">
                        <c:v>161.11336181350899</c:v>
                      </c:pt>
                      <c:pt idx="27022">
                        <c:v>161.11315954018301</c:v>
                      </c:pt>
                      <c:pt idx="27023">
                        <c:v>161.11080123170399</c:v>
                      </c:pt>
                      <c:pt idx="27024">
                        <c:v>161.10902968174199</c:v>
                      </c:pt>
                      <c:pt idx="27025">
                        <c:v>161.10863561335401</c:v>
                      </c:pt>
                      <c:pt idx="27026">
                        <c:v>161.10659592425799</c:v>
                      </c:pt>
                      <c:pt idx="27027">
                        <c:v>161.105040169864</c:v>
                      </c:pt>
                      <c:pt idx="27028">
                        <c:v>161.10489661626701</c:v>
                      </c:pt>
                      <c:pt idx="27029">
                        <c:v>161.104409550105</c:v>
                      </c:pt>
                      <c:pt idx="27030">
                        <c:v>161.10207431104499</c:v>
                      </c:pt>
                      <c:pt idx="27031">
                        <c:v>161.10178699914599</c:v>
                      </c:pt>
                      <c:pt idx="27032">
                        <c:v>161.10031424157501</c:v>
                      </c:pt>
                      <c:pt idx="27033">
                        <c:v>161.10010074829</c:v>
                      </c:pt>
                      <c:pt idx="27034">
                        <c:v>161.09863187491001</c:v>
                      </c:pt>
                      <c:pt idx="27035">
                        <c:v>161.09690339059</c:v>
                      </c:pt>
                      <c:pt idx="27036">
                        <c:v>161.094583349343</c:v>
                      </c:pt>
                      <c:pt idx="27037">
                        <c:v>161.094512959035</c:v>
                      </c:pt>
                      <c:pt idx="27038">
                        <c:v>161.09420989128901</c:v>
                      </c:pt>
                      <c:pt idx="27039">
                        <c:v>161.09262147530399</c:v>
                      </c:pt>
                      <c:pt idx="27040">
                        <c:v>161.09034283625999</c:v>
                      </c:pt>
                      <c:pt idx="27041">
                        <c:v>161.08774532263701</c:v>
                      </c:pt>
                      <c:pt idx="27042">
                        <c:v>161.08535503004001</c:v>
                      </c:pt>
                      <c:pt idx="27043">
                        <c:v>161.081560654703</c:v>
                      </c:pt>
                      <c:pt idx="27044">
                        <c:v>161.07990167565799</c:v>
                      </c:pt>
                      <c:pt idx="27045">
                        <c:v>161.07906252449899</c:v>
                      </c:pt>
                      <c:pt idx="27046">
                        <c:v>161.073844899297</c:v>
                      </c:pt>
                      <c:pt idx="27047">
                        <c:v>161.07312719815801</c:v>
                      </c:pt>
                      <c:pt idx="27048">
                        <c:v>161.07308847907001</c:v>
                      </c:pt>
                      <c:pt idx="27049">
                        <c:v>161.07154723492701</c:v>
                      </c:pt>
                      <c:pt idx="27050">
                        <c:v>161.071129023059</c:v>
                      </c:pt>
                      <c:pt idx="27051">
                        <c:v>161.06813722362699</c:v>
                      </c:pt>
                      <c:pt idx="27052">
                        <c:v>161.06282666839601</c:v>
                      </c:pt>
                      <c:pt idx="27053">
                        <c:v>161.06218471142901</c:v>
                      </c:pt>
                      <c:pt idx="27054">
                        <c:v>161.05812458079299</c:v>
                      </c:pt>
                      <c:pt idx="27055">
                        <c:v>161.056195761315</c:v>
                      </c:pt>
                      <c:pt idx="27056">
                        <c:v>161.05455511460801</c:v>
                      </c:pt>
                      <c:pt idx="27057">
                        <c:v>161.03722937978699</c:v>
                      </c:pt>
                      <c:pt idx="27058">
                        <c:v>161.03015405611501</c:v>
                      </c:pt>
                      <c:pt idx="27059">
                        <c:v>161.02990555787099</c:v>
                      </c:pt>
                      <c:pt idx="27060">
                        <c:v>161.02541034589299</c:v>
                      </c:pt>
                      <c:pt idx="27061">
                        <c:v>161.02117904683399</c:v>
                      </c:pt>
                      <c:pt idx="27062">
                        <c:v>161.00007605580601</c:v>
                      </c:pt>
                      <c:pt idx="27063">
                        <c:v>160.993097404042</c:v>
                      </c:pt>
                      <c:pt idx="27064">
                        <c:v>160.941363342627</c:v>
                      </c:pt>
                      <c:pt idx="27065">
                        <c:v>160.913314723089</c:v>
                      </c:pt>
                      <c:pt idx="27066">
                        <c:v>160.909668283017</c:v>
                      </c:pt>
                      <c:pt idx="27067">
                        <c:v>160.90229591308201</c:v>
                      </c:pt>
                      <c:pt idx="27068">
                        <c:v>160.86267522787799</c:v>
                      </c:pt>
                      <c:pt idx="27069">
                        <c:v>160.85387892812199</c:v>
                      </c:pt>
                      <c:pt idx="27070">
                        <c:v>160.85277415091099</c:v>
                      </c:pt>
                      <c:pt idx="27071">
                        <c:v>160.82868186969699</c:v>
                      </c:pt>
                      <c:pt idx="27072">
                        <c:v>160.81361373447501</c:v>
                      </c:pt>
                      <c:pt idx="27073">
                        <c:v>160.81255194994301</c:v>
                      </c:pt>
                      <c:pt idx="27074">
                        <c:v>160.752988313494</c:v>
                      </c:pt>
                      <c:pt idx="27075">
                        <c:v>160.74596147671301</c:v>
                      </c:pt>
                      <c:pt idx="27076">
                        <c:v>160.74324466256999</c:v>
                      </c:pt>
                      <c:pt idx="27077">
                        <c:v>160.73952783566401</c:v>
                      </c:pt>
                      <c:pt idx="27078">
                        <c:v>160.73111164884801</c:v>
                      </c:pt>
                      <c:pt idx="27079">
                        <c:v>160.70289670643001</c:v>
                      </c:pt>
                      <c:pt idx="27080">
                        <c:v>160.67951806850701</c:v>
                      </c:pt>
                      <c:pt idx="27081">
                        <c:v>160.66263830843201</c:v>
                      </c:pt>
                      <c:pt idx="27082">
                        <c:v>160.63490423486201</c:v>
                      </c:pt>
                      <c:pt idx="27083">
                        <c:v>160.56971186466299</c:v>
                      </c:pt>
                      <c:pt idx="27084">
                        <c:v>160.56426817644601</c:v>
                      </c:pt>
                      <c:pt idx="27085">
                        <c:v>160.56372566728899</c:v>
                      </c:pt>
                      <c:pt idx="27086">
                        <c:v>160.547838688029</c:v>
                      </c:pt>
                      <c:pt idx="27087">
                        <c:v>160.547539301196</c:v>
                      </c:pt>
                      <c:pt idx="27088">
                        <c:v>160.532676292932</c:v>
                      </c:pt>
                      <c:pt idx="27089">
                        <c:v>160.49678964485301</c:v>
                      </c:pt>
                      <c:pt idx="27090">
                        <c:v>160.484962484579</c:v>
                      </c:pt>
                      <c:pt idx="27091">
                        <c:v>160.48390915417099</c:v>
                      </c:pt>
                      <c:pt idx="27092">
                        <c:v>160.480625215435</c:v>
                      </c:pt>
                      <c:pt idx="27093">
                        <c:v>160.449904700757</c:v>
                      </c:pt>
                      <c:pt idx="27094">
                        <c:v>160.424877857919</c:v>
                      </c:pt>
                      <c:pt idx="27095">
                        <c:v>160.36449876096501</c:v>
                      </c:pt>
                      <c:pt idx="27096">
                        <c:v>160.35376487224201</c:v>
                      </c:pt>
                      <c:pt idx="27097">
                        <c:v>160.30983865176901</c:v>
                      </c:pt>
                      <c:pt idx="27098">
                        <c:v>160.26006082256299</c:v>
                      </c:pt>
                      <c:pt idx="27099">
                        <c:v>160.25873694008899</c:v>
                      </c:pt>
                      <c:pt idx="27100">
                        <c:v>160.22351863043099</c:v>
                      </c:pt>
                      <c:pt idx="27101">
                        <c:v>160.20991883347801</c:v>
                      </c:pt>
                      <c:pt idx="27102">
                        <c:v>160.19174323601399</c:v>
                      </c:pt>
                      <c:pt idx="27103">
                        <c:v>160.17300972181701</c:v>
                      </c:pt>
                      <c:pt idx="27104">
                        <c:v>160.151408635694</c:v>
                      </c:pt>
                      <c:pt idx="27105">
                        <c:v>160.140591022058</c:v>
                      </c:pt>
                      <c:pt idx="27106">
                        <c:v>160.12348284032601</c:v>
                      </c:pt>
                      <c:pt idx="27107">
                        <c:v>160.04019644182901</c:v>
                      </c:pt>
                      <c:pt idx="27108">
                        <c:v>160.01828006704801</c:v>
                      </c:pt>
                      <c:pt idx="27109">
                        <c:v>159.982802736618</c:v>
                      </c:pt>
                      <c:pt idx="27110">
                        <c:v>159.97474911219501</c:v>
                      </c:pt>
                      <c:pt idx="27111">
                        <c:v>159.959218724257</c:v>
                      </c:pt>
                      <c:pt idx="27112">
                        <c:v>159.92604992594201</c:v>
                      </c:pt>
                      <c:pt idx="27113">
                        <c:v>159.89507429027199</c:v>
                      </c:pt>
                      <c:pt idx="27114">
                        <c:v>159.888941025517</c:v>
                      </c:pt>
                      <c:pt idx="27115">
                        <c:v>159.86126414217199</c:v>
                      </c:pt>
                      <c:pt idx="27116">
                        <c:v>159.855466817805</c:v>
                      </c:pt>
                      <c:pt idx="27117">
                        <c:v>159.85492548784899</c:v>
                      </c:pt>
                      <c:pt idx="27118">
                        <c:v>159.85472037754101</c:v>
                      </c:pt>
                      <c:pt idx="27119">
                        <c:v>159.84359638298699</c:v>
                      </c:pt>
                      <c:pt idx="27120">
                        <c:v>159.84289509514201</c:v>
                      </c:pt>
                      <c:pt idx="27121">
                        <c:v>159.84246805553499</c:v>
                      </c:pt>
                      <c:pt idx="27122">
                        <c:v>159.752927500043</c:v>
                      </c:pt>
                      <c:pt idx="27123">
                        <c:v>159.72264707871801</c:v>
                      </c:pt>
                      <c:pt idx="27124">
                        <c:v>159.69586173126601</c:v>
                      </c:pt>
                      <c:pt idx="27125">
                        <c:v>159.69055861048699</c:v>
                      </c:pt>
                      <c:pt idx="27126">
                        <c:v>159.67345652925201</c:v>
                      </c:pt>
                      <c:pt idx="27127">
                        <c:v>159.62233199140999</c:v>
                      </c:pt>
                      <c:pt idx="27128">
                        <c:v>159.618954241046</c:v>
                      </c:pt>
                      <c:pt idx="27129">
                        <c:v>159.61287403138201</c:v>
                      </c:pt>
                      <c:pt idx="27130">
                        <c:v>159.58858914079099</c:v>
                      </c:pt>
                      <c:pt idx="27131">
                        <c:v>159.57583404562101</c:v>
                      </c:pt>
                      <c:pt idx="27132">
                        <c:v>159.565438952459</c:v>
                      </c:pt>
                      <c:pt idx="27133">
                        <c:v>159.556806794094</c:v>
                      </c:pt>
                      <c:pt idx="27134">
                        <c:v>159.51911607658101</c:v>
                      </c:pt>
                      <c:pt idx="27135">
                        <c:v>159.50971954483401</c:v>
                      </c:pt>
                      <c:pt idx="27136">
                        <c:v>159.507329231342</c:v>
                      </c:pt>
                      <c:pt idx="27137">
                        <c:v>159.50400083254701</c:v>
                      </c:pt>
                      <c:pt idx="27138">
                        <c:v>159.47575224704801</c:v>
                      </c:pt>
                      <c:pt idx="27139">
                        <c:v>159.44893981516699</c:v>
                      </c:pt>
                      <c:pt idx="27140">
                        <c:v>159.40024014135301</c:v>
                      </c:pt>
                      <c:pt idx="27141">
                        <c:v>159.354448510769</c:v>
                      </c:pt>
                      <c:pt idx="27142">
                        <c:v>159.342081959626</c:v>
                      </c:pt>
                      <c:pt idx="27143">
                        <c:v>159.34149827215401</c:v>
                      </c:pt>
                      <c:pt idx="27144">
                        <c:v>159.33833925739799</c:v>
                      </c:pt>
                      <c:pt idx="27145">
                        <c:v>159.337528342528</c:v>
                      </c:pt>
                      <c:pt idx="27146">
                        <c:v>159.31518100277501</c:v>
                      </c:pt>
                      <c:pt idx="27147">
                        <c:v>159.30901540967099</c:v>
                      </c:pt>
                      <c:pt idx="27148">
                        <c:v>159.28703403426201</c:v>
                      </c:pt>
                      <c:pt idx="27149">
                        <c:v>159.26705599230701</c:v>
                      </c:pt>
                      <c:pt idx="27150">
                        <c:v>159.239597146406</c:v>
                      </c:pt>
                      <c:pt idx="27151">
                        <c:v>159.19212197670001</c:v>
                      </c:pt>
                      <c:pt idx="27152">
                        <c:v>159.13808761477</c:v>
                      </c:pt>
                      <c:pt idx="27153">
                        <c:v>159.134300804492</c:v>
                      </c:pt>
                      <c:pt idx="27154">
                        <c:v>159.09471343865499</c:v>
                      </c:pt>
                      <c:pt idx="27155">
                        <c:v>159.04596245709101</c:v>
                      </c:pt>
                      <c:pt idx="27156">
                        <c:v>159.036063734397</c:v>
                      </c:pt>
                      <c:pt idx="27157">
                        <c:v>159.03459823022601</c:v>
                      </c:pt>
                      <c:pt idx="27158">
                        <c:v>159.02975820417899</c:v>
                      </c:pt>
                      <c:pt idx="27159">
                        <c:v>159.00662175042501</c:v>
                      </c:pt>
                      <c:pt idx="27160">
                        <c:v>158.92714408323999</c:v>
                      </c:pt>
                      <c:pt idx="27161">
                        <c:v>158.91688482923601</c:v>
                      </c:pt>
                      <c:pt idx="27162">
                        <c:v>158.90676949547699</c:v>
                      </c:pt>
                      <c:pt idx="27163">
                        <c:v>158.90164931069</c:v>
                      </c:pt>
                      <c:pt idx="27164">
                        <c:v>158.90145225441799</c:v>
                      </c:pt>
                      <c:pt idx="27165">
                        <c:v>158.852848181632</c:v>
                      </c:pt>
                      <c:pt idx="27166">
                        <c:v>158.84682775202799</c:v>
                      </c:pt>
                      <c:pt idx="27167">
                        <c:v>158.845733196266</c:v>
                      </c:pt>
                      <c:pt idx="27168">
                        <c:v>158.818235799137</c:v>
                      </c:pt>
                      <c:pt idx="27169">
                        <c:v>158.774960060681</c:v>
                      </c:pt>
                      <c:pt idx="27170">
                        <c:v>158.75899375471499</c:v>
                      </c:pt>
                      <c:pt idx="27171">
                        <c:v>158.747782207526</c:v>
                      </c:pt>
                      <c:pt idx="27172">
                        <c:v>158.732474726769</c:v>
                      </c:pt>
                      <c:pt idx="27173">
                        <c:v>158.72540805662399</c:v>
                      </c:pt>
                      <c:pt idx="27174">
                        <c:v>158.723275990025</c:v>
                      </c:pt>
                      <c:pt idx="27175">
                        <c:v>158.717142228569</c:v>
                      </c:pt>
                      <c:pt idx="27176">
                        <c:v>158.694339763523</c:v>
                      </c:pt>
                      <c:pt idx="27177">
                        <c:v>158.67496911515201</c:v>
                      </c:pt>
                      <c:pt idx="27178">
                        <c:v>158.629503113721</c:v>
                      </c:pt>
                      <c:pt idx="27179">
                        <c:v>158.6287535427</c:v>
                      </c:pt>
                      <c:pt idx="27180">
                        <c:v>158.60892384879801</c:v>
                      </c:pt>
                      <c:pt idx="27181">
                        <c:v>158.574225165553</c:v>
                      </c:pt>
                      <c:pt idx="27182">
                        <c:v>158.561595108077</c:v>
                      </c:pt>
                      <c:pt idx="27183">
                        <c:v>158.52179100268901</c:v>
                      </c:pt>
                      <c:pt idx="27184">
                        <c:v>158.52151039034899</c:v>
                      </c:pt>
                      <c:pt idx="27185">
                        <c:v>158.47990932163501</c:v>
                      </c:pt>
                      <c:pt idx="27186">
                        <c:v>158.34588853339801</c:v>
                      </c:pt>
                      <c:pt idx="27187">
                        <c:v>158.27964492132</c:v>
                      </c:pt>
                      <c:pt idx="27188">
                        <c:v>158.26548420103501</c:v>
                      </c:pt>
                      <c:pt idx="27189">
                        <c:v>158.259189894792</c:v>
                      </c:pt>
                      <c:pt idx="27190">
                        <c:v>158.216668848224</c:v>
                      </c:pt>
                      <c:pt idx="27191">
                        <c:v>158.20740779566199</c:v>
                      </c:pt>
                      <c:pt idx="27192">
                        <c:v>158.20249001167301</c:v>
                      </c:pt>
                      <c:pt idx="27193">
                        <c:v>158.19487114516701</c:v>
                      </c:pt>
                      <c:pt idx="27194">
                        <c:v>158.165692538933</c:v>
                      </c:pt>
                      <c:pt idx="27195">
                        <c:v>158.16236731777499</c:v>
                      </c:pt>
                      <c:pt idx="27196">
                        <c:v>158.15451535987799</c:v>
                      </c:pt>
                      <c:pt idx="27197">
                        <c:v>158.14742375781299</c:v>
                      </c:pt>
                      <c:pt idx="27198">
                        <c:v>158.12539351064899</c:v>
                      </c:pt>
                      <c:pt idx="27199">
                        <c:v>158.11270263155799</c:v>
                      </c:pt>
                      <c:pt idx="27200">
                        <c:v>158.10075476875801</c:v>
                      </c:pt>
                      <c:pt idx="27201">
                        <c:v>158.021528970845</c:v>
                      </c:pt>
                      <c:pt idx="27202">
                        <c:v>157.97048448557899</c:v>
                      </c:pt>
                      <c:pt idx="27203">
                        <c:v>157.956520620069</c:v>
                      </c:pt>
                      <c:pt idx="27204">
                        <c:v>157.93308793570301</c:v>
                      </c:pt>
                      <c:pt idx="27205">
                        <c:v>157.90685446568699</c:v>
                      </c:pt>
                      <c:pt idx="27206">
                        <c:v>157.89391646221</c:v>
                      </c:pt>
                      <c:pt idx="27207">
                        <c:v>157.88563387584</c:v>
                      </c:pt>
                      <c:pt idx="27208">
                        <c:v>157.87072025520101</c:v>
                      </c:pt>
                      <c:pt idx="27209">
                        <c:v>157.84976965083001</c:v>
                      </c:pt>
                      <c:pt idx="27210">
                        <c:v>157.823019600024</c:v>
                      </c:pt>
                      <c:pt idx="27211">
                        <c:v>157.79025836539901</c:v>
                      </c:pt>
                      <c:pt idx="27212">
                        <c:v>157.774105395368</c:v>
                      </c:pt>
                      <c:pt idx="27213">
                        <c:v>157.732093824603</c:v>
                      </c:pt>
                      <c:pt idx="27214">
                        <c:v>157.708560276752</c:v>
                      </c:pt>
                      <c:pt idx="27215">
                        <c:v>157.706240971884</c:v>
                      </c:pt>
                      <c:pt idx="27216">
                        <c:v>157.68901250811001</c:v>
                      </c:pt>
                      <c:pt idx="27217">
                        <c:v>157.664267909291</c:v>
                      </c:pt>
                      <c:pt idx="27218">
                        <c:v>157.65184344398099</c:v>
                      </c:pt>
                      <c:pt idx="27219">
                        <c:v>157.64686440901301</c:v>
                      </c:pt>
                      <c:pt idx="27220">
                        <c:v>157.64395201328099</c:v>
                      </c:pt>
                      <c:pt idx="27221">
                        <c:v>157.61447470788099</c:v>
                      </c:pt>
                      <c:pt idx="27222">
                        <c:v>157.60833641677701</c:v>
                      </c:pt>
                      <c:pt idx="27223">
                        <c:v>157.60587818918901</c:v>
                      </c:pt>
                      <c:pt idx="27224">
                        <c:v>157.59917517007699</c:v>
                      </c:pt>
                      <c:pt idx="27225">
                        <c:v>157.56357058948501</c:v>
                      </c:pt>
                      <c:pt idx="27226">
                        <c:v>157.55317192106699</c:v>
                      </c:pt>
                      <c:pt idx="27227">
                        <c:v>157.49366723051801</c:v>
                      </c:pt>
                      <c:pt idx="27228">
                        <c:v>157.472254447984</c:v>
                      </c:pt>
                      <c:pt idx="27229">
                        <c:v>157.40601102470501</c:v>
                      </c:pt>
                      <c:pt idx="27230">
                        <c:v>157.38863131597901</c:v>
                      </c:pt>
                      <c:pt idx="27231">
                        <c:v>157.379999949233</c:v>
                      </c:pt>
                      <c:pt idx="27232">
                        <c:v>157.33205217503701</c:v>
                      </c:pt>
                      <c:pt idx="27233">
                        <c:v>157.30155092680999</c:v>
                      </c:pt>
                      <c:pt idx="27234">
                        <c:v>157.269849583179</c:v>
                      </c:pt>
                      <c:pt idx="27235">
                        <c:v>157.24020044244301</c:v>
                      </c:pt>
                      <c:pt idx="27236">
                        <c:v>157.232267521605</c:v>
                      </c:pt>
                      <c:pt idx="27237">
                        <c:v>157.18460038482499</c:v>
                      </c:pt>
                      <c:pt idx="27238">
                        <c:v>157.15418426836499</c:v>
                      </c:pt>
                      <c:pt idx="27239">
                        <c:v>157.15264833942001</c:v>
                      </c:pt>
                      <c:pt idx="27240">
                        <c:v>157.15154501830801</c:v>
                      </c:pt>
                      <c:pt idx="27241">
                        <c:v>157.12857263938599</c:v>
                      </c:pt>
                      <c:pt idx="27242">
                        <c:v>157.08695256043001</c:v>
                      </c:pt>
                      <c:pt idx="27243">
                        <c:v>157.07540347756699</c:v>
                      </c:pt>
                      <c:pt idx="27244">
                        <c:v>157.07513251772801</c:v>
                      </c:pt>
                      <c:pt idx="27245">
                        <c:v>156.98155416741</c:v>
                      </c:pt>
                      <c:pt idx="27246">
                        <c:v>156.95793252137801</c:v>
                      </c:pt>
                      <c:pt idx="27247">
                        <c:v>156.898802892665</c:v>
                      </c:pt>
                      <c:pt idx="27248">
                        <c:v>156.88342080365501</c:v>
                      </c:pt>
                      <c:pt idx="27249">
                        <c:v>156.869611355323</c:v>
                      </c:pt>
                      <c:pt idx="27250">
                        <c:v>156.86430216624399</c:v>
                      </c:pt>
                      <c:pt idx="27251">
                        <c:v>156.845037240023</c:v>
                      </c:pt>
                      <c:pt idx="27252">
                        <c:v>156.84076070849301</c:v>
                      </c:pt>
                      <c:pt idx="27253">
                        <c:v>156.81429415884301</c:v>
                      </c:pt>
                      <c:pt idx="27254">
                        <c:v>156.802082300509</c:v>
                      </c:pt>
                      <c:pt idx="27255">
                        <c:v>156.71187297368601</c:v>
                      </c:pt>
                      <c:pt idx="27256">
                        <c:v>156.68331171067999</c:v>
                      </c:pt>
                      <c:pt idx="27257">
                        <c:v>156.67516213584</c:v>
                      </c:pt>
                      <c:pt idx="27258">
                        <c:v>156.652167779341</c:v>
                      </c:pt>
                      <c:pt idx="27259">
                        <c:v>156.622838561832</c:v>
                      </c:pt>
                      <c:pt idx="27260">
                        <c:v>156.57813179171399</c:v>
                      </c:pt>
                      <c:pt idx="27261">
                        <c:v>156.503752904545</c:v>
                      </c:pt>
                      <c:pt idx="27262">
                        <c:v>156.45939890230599</c:v>
                      </c:pt>
                      <c:pt idx="27263">
                        <c:v>156.45746557657401</c:v>
                      </c:pt>
                      <c:pt idx="27264">
                        <c:v>156.44918939191999</c:v>
                      </c:pt>
                      <c:pt idx="27265">
                        <c:v>156.444033976513</c:v>
                      </c:pt>
                      <c:pt idx="27266">
                        <c:v>156.392922427196</c:v>
                      </c:pt>
                      <c:pt idx="27267">
                        <c:v>156.374068424417</c:v>
                      </c:pt>
                      <c:pt idx="27268">
                        <c:v>156.36457973330201</c:v>
                      </c:pt>
                      <c:pt idx="27269">
                        <c:v>156.35244167771901</c:v>
                      </c:pt>
                      <c:pt idx="27270">
                        <c:v>156.34926947353799</c:v>
                      </c:pt>
                      <c:pt idx="27271">
                        <c:v>156.34494876799701</c:v>
                      </c:pt>
                      <c:pt idx="27272">
                        <c:v>156.32259508425199</c:v>
                      </c:pt>
                      <c:pt idx="27273">
                        <c:v>156.29715652541401</c:v>
                      </c:pt>
                      <c:pt idx="27274">
                        <c:v>156.288902922761</c:v>
                      </c:pt>
                      <c:pt idx="27275">
                        <c:v>156.25838822348601</c:v>
                      </c:pt>
                      <c:pt idx="27276">
                        <c:v>156.25402253383399</c:v>
                      </c:pt>
                      <c:pt idx="27277">
                        <c:v>156.20904685412199</c:v>
                      </c:pt>
                      <c:pt idx="27278">
                        <c:v>156.20490191934499</c:v>
                      </c:pt>
                      <c:pt idx="27279">
                        <c:v>156.172858930378</c:v>
                      </c:pt>
                      <c:pt idx="27280">
                        <c:v>156.16228109707799</c:v>
                      </c:pt>
                      <c:pt idx="27281">
                        <c:v>156.155593215539</c:v>
                      </c:pt>
                      <c:pt idx="27282">
                        <c:v>156.14791461647201</c:v>
                      </c:pt>
                      <c:pt idx="27283">
                        <c:v>156.10112077182501</c:v>
                      </c:pt>
                      <c:pt idx="27284">
                        <c:v>156.09208063442199</c:v>
                      </c:pt>
                      <c:pt idx="27285">
                        <c:v>156.018672629816</c:v>
                      </c:pt>
                      <c:pt idx="27286">
                        <c:v>155.99963161526799</c:v>
                      </c:pt>
                      <c:pt idx="27287">
                        <c:v>155.961326817611</c:v>
                      </c:pt>
                      <c:pt idx="27288">
                        <c:v>155.95452842006199</c:v>
                      </c:pt>
                      <c:pt idx="27289">
                        <c:v>155.95054817967599</c:v>
                      </c:pt>
                      <c:pt idx="27290">
                        <c:v>155.948877704045</c:v>
                      </c:pt>
                      <c:pt idx="27291">
                        <c:v>155.94639547847299</c:v>
                      </c:pt>
                      <c:pt idx="27292">
                        <c:v>155.93429495824199</c:v>
                      </c:pt>
                      <c:pt idx="27293">
                        <c:v>155.92414853517801</c:v>
                      </c:pt>
                      <c:pt idx="27294">
                        <c:v>155.88295757319801</c:v>
                      </c:pt>
                      <c:pt idx="27295">
                        <c:v>155.87184725034899</c:v>
                      </c:pt>
                      <c:pt idx="27296">
                        <c:v>155.83021875779201</c:v>
                      </c:pt>
                      <c:pt idx="27297">
                        <c:v>155.79897234516699</c:v>
                      </c:pt>
                      <c:pt idx="27298">
                        <c:v>155.79019609612001</c:v>
                      </c:pt>
                      <c:pt idx="27299">
                        <c:v>155.76526827968999</c:v>
                      </c:pt>
                      <c:pt idx="27300">
                        <c:v>155.75869305487601</c:v>
                      </c:pt>
                      <c:pt idx="27301">
                        <c:v>155.74038891163801</c:v>
                      </c:pt>
                      <c:pt idx="27302">
                        <c:v>155.68393813917999</c:v>
                      </c:pt>
                      <c:pt idx="27303">
                        <c:v>155.68053934309299</c:v>
                      </c:pt>
                      <c:pt idx="27304">
                        <c:v>155.66978506531399</c:v>
                      </c:pt>
                      <c:pt idx="27305">
                        <c:v>155.652811518568</c:v>
                      </c:pt>
                      <c:pt idx="27306">
                        <c:v>155.61174502304701</c:v>
                      </c:pt>
                      <c:pt idx="27307">
                        <c:v>155.52646220020901</c:v>
                      </c:pt>
                      <c:pt idx="27308">
                        <c:v>155.504677846774</c:v>
                      </c:pt>
                      <c:pt idx="27309">
                        <c:v>155.49219258947201</c:v>
                      </c:pt>
                      <c:pt idx="27310">
                        <c:v>155.46149325454999</c:v>
                      </c:pt>
                      <c:pt idx="27311">
                        <c:v>155.45273129961899</c:v>
                      </c:pt>
                      <c:pt idx="27312">
                        <c:v>155.434793313195</c:v>
                      </c:pt>
                      <c:pt idx="27313">
                        <c:v>155.42345090656499</c:v>
                      </c:pt>
                      <c:pt idx="27314">
                        <c:v>155.406371167251</c:v>
                      </c:pt>
                      <c:pt idx="27315">
                        <c:v>155.314783562847</c:v>
                      </c:pt>
                      <c:pt idx="27316">
                        <c:v>155.294949523029</c:v>
                      </c:pt>
                      <c:pt idx="27317">
                        <c:v>155.23782220323599</c:v>
                      </c:pt>
                      <c:pt idx="27318">
                        <c:v>155.21080701390099</c:v>
                      </c:pt>
                      <c:pt idx="27319">
                        <c:v>155.207476651924</c:v>
                      </c:pt>
                      <c:pt idx="27320">
                        <c:v>155.17931510081499</c:v>
                      </c:pt>
                      <c:pt idx="27321">
                        <c:v>155.163098118862</c:v>
                      </c:pt>
                      <c:pt idx="27322">
                        <c:v>155.15279004809599</c:v>
                      </c:pt>
                      <c:pt idx="27323">
                        <c:v>155.14978311249499</c:v>
                      </c:pt>
                      <c:pt idx="27324">
                        <c:v>155.148853886437</c:v>
                      </c:pt>
                      <c:pt idx="27325">
                        <c:v>155.14456976454301</c:v>
                      </c:pt>
                      <c:pt idx="27326">
                        <c:v>155.124746328561</c:v>
                      </c:pt>
                      <c:pt idx="27327">
                        <c:v>155.11413913558701</c:v>
                      </c:pt>
                      <c:pt idx="27328">
                        <c:v>155.10365218924201</c:v>
                      </c:pt>
                      <c:pt idx="27329">
                        <c:v>155.09900113262501</c:v>
                      </c:pt>
                      <c:pt idx="27330">
                        <c:v>155.08271902855199</c:v>
                      </c:pt>
                      <c:pt idx="27331">
                        <c:v>155.03428806802199</c:v>
                      </c:pt>
                      <c:pt idx="27332">
                        <c:v>155.003664190091</c:v>
                      </c:pt>
                      <c:pt idx="27333">
                        <c:v>154.99473994954801</c:v>
                      </c:pt>
                      <c:pt idx="27334">
                        <c:v>154.976309191902</c:v>
                      </c:pt>
                      <c:pt idx="27335">
                        <c:v>154.94547426054501</c:v>
                      </c:pt>
                      <c:pt idx="27336">
                        <c:v>154.92741305541</c:v>
                      </c:pt>
                      <c:pt idx="27337">
                        <c:v>154.90237937693601</c:v>
                      </c:pt>
                      <c:pt idx="27338">
                        <c:v>154.88668661826</c:v>
                      </c:pt>
                      <c:pt idx="27339">
                        <c:v>154.88094182448799</c:v>
                      </c:pt>
                      <c:pt idx="27340">
                        <c:v>154.84471855539999</c:v>
                      </c:pt>
                      <c:pt idx="27341">
                        <c:v>154.83608601906499</c:v>
                      </c:pt>
                      <c:pt idx="27342">
                        <c:v>154.82075336465999</c:v>
                      </c:pt>
                      <c:pt idx="27343">
                        <c:v>154.80797079911801</c:v>
                      </c:pt>
                      <c:pt idx="27344">
                        <c:v>154.77849811254799</c:v>
                      </c:pt>
                      <c:pt idx="27345">
                        <c:v>154.776277588901</c:v>
                      </c:pt>
                      <c:pt idx="27346">
                        <c:v>154.7717012617</c:v>
                      </c:pt>
                      <c:pt idx="27347">
                        <c:v>154.733617770085</c:v>
                      </c:pt>
                      <c:pt idx="27348">
                        <c:v>154.73019040135301</c:v>
                      </c:pt>
                      <c:pt idx="27349">
                        <c:v>154.72537828124399</c:v>
                      </c:pt>
                      <c:pt idx="27350">
                        <c:v>154.70740375336899</c:v>
                      </c:pt>
                      <c:pt idx="27351">
                        <c:v>154.704252824685</c:v>
                      </c:pt>
                      <c:pt idx="27352">
                        <c:v>154.701226239118</c:v>
                      </c:pt>
                      <c:pt idx="27353">
                        <c:v>154.69771063548501</c:v>
                      </c:pt>
                      <c:pt idx="27354">
                        <c:v>154.67922525754199</c:v>
                      </c:pt>
                      <c:pt idx="27355">
                        <c:v>154.65081723707999</c:v>
                      </c:pt>
                      <c:pt idx="27356">
                        <c:v>154.62672029858899</c:v>
                      </c:pt>
                      <c:pt idx="27357">
                        <c:v>154.61765902770199</c:v>
                      </c:pt>
                      <c:pt idx="27358">
                        <c:v>154.59536681953301</c:v>
                      </c:pt>
                      <c:pt idx="27359">
                        <c:v>154.570659035093</c:v>
                      </c:pt>
                      <c:pt idx="27360">
                        <c:v>154.54490841454</c:v>
                      </c:pt>
                      <c:pt idx="27361">
                        <c:v>154.52769672727899</c:v>
                      </c:pt>
                      <c:pt idx="27362">
                        <c:v>154.51811942475399</c:v>
                      </c:pt>
                      <c:pt idx="27363">
                        <c:v>154.517073170733</c:v>
                      </c:pt>
                      <c:pt idx="27364">
                        <c:v>154.49230984928101</c:v>
                      </c:pt>
                      <c:pt idx="27365">
                        <c:v>154.491771253602</c:v>
                      </c:pt>
                      <c:pt idx="27366">
                        <c:v>154.48757382811101</c:v>
                      </c:pt>
                      <c:pt idx="27367">
                        <c:v>154.470888748704</c:v>
                      </c:pt>
                      <c:pt idx="27368">
                        <c:v>154.47032030560999</c:v>
                      </c:pt>
                      <c:pt idx="27369">
                        <c:v>154.45544602902299</c:v>
                      </c:pt>
                      <c:pt idx="27370">
                        <c:v>154.454667440343</c:v>
                      </c:pt>
                      <c:pt idx="27371">
                        <c:v>154.426548410984</c:v>
                      </c:pt>
                      <c:pt idx="27372">
                        <c:v>154.405565217396</c:v>
                      </c:pt>
                      <c:pt idx="27373">
                        <c:v>154.39940564350701</c:v>
                      </c:pt>
                      <c:pt idx="27374">
                        <c:v>154.38577325286099</c:v>
                      </c:pt>
                      <c:pt idx="27375">
                        <c:v>154.365237839863</c:v>
                      </c:pt>
                      <c:pt idx="27376">
                        <c:v>154.31093792233401</c:v>
                      </c:pt>
                      <c:pt idx="27377">
                        <c:v>154.281983473997</c:v>
                      </c:pt>
                      <c:pt idx="27378">
                        <c:v>154.25429700319501</c:v>
                      </c:pt>
                      <c:pt idx="27379">
                        <c:v>154.23861094511699</c:v>
                      </c:pt>
                      <c:pt idx="27380">
                        <c:v>154.237690038583</c:v>
                      </c:pt>
                      <c:pt idx="27381">
                        <c:v>154.22340428565701</c:v>
                      </c:pt>
                      <c:pt idx="27382">
                        <c:v>154.20476309375201</c:v>
                      </c:pt>
                      <c:pt idx="27383">
                        <c:v>154.20350675165699</c:v>
                      </c:pt>
                      <c:pt idx="27384">
                        <c:v>154.177936188784</c:v>
                      </c:pt>
                      <c:pt idx="27385">
                        <c:v>154.171976959652</c:v>
                      </c:pt>
                      <c:pt idx="27386">
                        <c:v>154.15434874477799</c:v>
                      </c:pt>
                      <c:pt idx="27387">
                        <c:v>154.14818323525699</c:v>
                      </c:pt>
                      <c:pt idx="27388">
                        <c:v>154.13517319945899</c:v>
                      </c:pt>
                      <c:pt idx="27389">
                        <c:v>154.09800225901901</c:v>
                      </c:pt>
                      <c:pt idx="27390">
                        <c:v>154.094736167771</c:v>
                      </c:pt>
                      <c:pt idx="27391">
                        <c:v>154.08182475812299</c:v>
                      </c:pt>
                      <c:pt idx="27392">
                        <c:v>154.042175369105</c:v>
                      </c:pt>
                      <c:pt idx="27393">
                        <c:v>154.02873398546799</c:v>
                      </c:pt>
                      <c:pt idx="27394">
                        <c:v>154.02426435289499</c:v>
                      </c:pt>
                      <c:pt idx="27395">
                        <c:v>153.99815756926401</c:v>
                      </c:pt>
                      <c:pt idx="27396">
                        <c:v>153.968701470795</c:v>
                      </c:pt>
                      <c:pt idx="27397">
                        <c:v>153.96416141842101</c:v>
                      </c:pt>
                      <c:pt idx="27398">
                        <c:v>153.959607196554</c:v>
                      </c:pt>
                      <c:pt idx="27399">
                        <c:v>153.95073429588399</c:v>
                      </c:pt>
                      <c:pt idx="27400">
                        <c:v>153.94521322657201</c:v>
                      </c:pt>
                      <c:pt idx="27401">
                        <c:v>153.89188164381</c:v>
                      </c:pt>
                      <c:pt idx="27402">
                        <c:v>153.88196504095899</c:v>
                      </c:pt>
                      <c:pt idx="27403">
                        <c:v>153.854197194672</c:v>
                      </c:pt>
                      <c:pt idx="27404">
                        <c:v>153.85407122274</c:v>
                      </c:pt>
                      <c:pt idx="27405">
                        <c:v>153.804968136133</c:v>
                      </c:pt>
                      <c:pt idx="27406">
                        <c:v>153.79636913588999</c:v>
                      </c:pt>
                      <c:pt idx="27407">
                        <c:v>153.794009210708</c:v>
                      </c:pt>
                      <c:pt idx="27408">
                        <c:v>153.78374193574601</c:v>
                      </c:pt>
                      <c:pt idx="27409">
                        <c:v>153.75949192496799</c:v>
                      </c:pt>
                      <c:pt idx="27410">
                        <c:v>153.74604276628699</c:v>
                      </c:pt>
                      <c:pt idx="27411">
                        <c:v>153.72952109508299</c:v>
                      </c:pt>
                      <c:pt idx="27412">
                        <c:v>153.72937971619999</c:v>
                      </c:pt>
                      <c:pt idx="27413">
                        <c:v>153.72892293759901</c:v>
                      </c:pt>
                      <c:pt idx="27414">
                        <c:v>153.687216386589</c:v>
                      </c:pt>
                      <c:pt idx="27415">
                        <c:v>153.639704334844</c:v>
                      </c:pt>
                      <c:pt idx="27416">
                        <c:v>153.636759334922</c:v>
                      </c:pt>
                      <c:pt idx="27417">
                        <c:v>153.63666412180299</c:v>
                      </c:pt>
                      <c:pt idx="27418">
                        <c:v>153.58539705179001</c:v>
                      </c:pt>
                      <c:pt idx="27419">
                        <c:v>153.57821306938499</c:v>
                      </c:pt>
                      <c:pt idx="27420">
                        <c:v>153.52760813562199</c:v>
                      </c:pt>
                      <c:pt idx="27421">
                        <c:v>153.48675278657501</c:v>
                      </c:pt>
                      <c:pt idx="27422">
                        <c:v>153.48239211862801</c:v>
                      </c:pt>
                      <c:pt idx="27423">
                        <c:v>153.481327040325</c:v>
                      </c:pt>
                      <c:pt idx="27424">
                        <c:v>153.473350476007</c:v>
                      </c:pt>
                      <c:pt idx="27425">
                        <c:v>153.450984245694</c:v>
                      </c:pt>
                      <c:pt idx="27426">
                        <c:v>153.39386334214299</c:v>
                      </c:pt>
                      <c:pt idx="27427">
                        <c:v>153.38037512647301</c:v>
                      </c:pt>
                      <c:pt idx="27428">
                        <c:v>153.37685900885</c:v>
                      </c:pt>
                      <c:pt idx="27429">
                        <c:v>153.356044036687</c:v>
                      </c:pt>
                      <c:pt idx="27430">
                        <c:v>153.32489009387601</c:v>
                      </c:pt>
                      <c:pt idx="27431">
                        <c:v>153.32324846867999</c:v>
                      </c:pt>
                      <c:pt idx="27432">
                        <c:v>153.32301076710201</c:v>
                      </c:pt>
                      <c:pt idx="27433">
                        <c:v>153.31236489011101</c:v>
                      </c:pt>
                      <c:pt idx="27434">
                        <c:v>153.300083698485</c:v>
                      </c:pt>
                      <c:pt idx="27435">
                        <c:v>153.294678801202</c:v>
                      </c:pt>
                      <c:pt idx="27436">
                        <c:v>153.28673598493401</c:v>
                      </c:pt>
                      <c:pt idx="27437">
                        <c:v>153.26891567027499</c:v>
                      </c:pt>
                      <c:pt idx="27438">
                        <c:v>153.23954160619499</c:v>
                      </c:pt>
                      <c:pt idx="27439">
                        <c:v>153.23582739457001</c:v>
                      </c:pt>
                      <c:pt idx="27440">
                        <c:v>153.21159556005799</c:v>
                      </c:pt>
                      <c:pt idx="27441">
                        <c:v>153.18765867241299</c:v>
                      </c:pt>
                      <c:pt idx="27442">
                        <c:v>153.17360141582799</c:v>
                      </c:pt>
                      <c:pt idx="27443">
                        <c:v>153.08997380992599</c:v>
                      </c:pt>
                      <c:pt idx="27444">
                        <c:v>153.07715064534401</c:v>
                      </c:pt>
                      <c:pt idx="27445">
                        <c:v>153.06416665617601</c:v>
                      </c:pt>
                      <c:pt idx="27446">
                        <c:v>153.05970098889699</c:v>
                      </c:pt>
                      <c:pt idx="27447">
                        <c:v>153.03997823912599</c:v>
                      </c:pt>
                      <c:pt idx="27448">
                        <c:v>153.037591058717</c:v>
                      </c:pt>
                      <c:pt idx="27449">
                        <c:v>153.02157598425799</c:v>
                      </c:pt>
                      <c:pt idx="27450">
                        <c:v>152.979121343598</c:v>
                      </c:pt>
                      <c:pt idx="27451">
                        <c:v>152.950647685842</c:v>
                      </c:pt>
                      <c:pt idx="27452">
                        <c:v>152.94967169173299</c:v>
                      </c:pt>
                      <c:pt idx="27453">
                        <c:v>152.91844743105099</c:v>
                      </c:pt>
                      <c:pt idx="27454">
                        <c:v>152.90507077203901</c:v>
                      </c:pt>
                      <c:pt idx="27455">
                        <c:v>152.87071332389701</c:v>
                      </c:pt>
                      <c:pt idx="27456">
                        <c:v>152.84908461799901</c:v>
                      </c:pt>
                      <c:pt idx="27457">
                        <c:v>152.842570737198</c:v>
                      </c:pt>
                      <c:pt idx="27458">
                        <c:v>152.838389064209</c:v>
                      </c:pt>
                      <c:pt idx="27459">
                        <c:v>152.816737336637</c:v>
                      </c:pt>
                      <c:pt idx="27460">
                        <c:v>152.798499240594</c:v>
                      </c:pt>
                      <c:pt idx="27461">
                        <c:v>152.79773928489001</c:v>
                      </c:pt>
                      <c:pt idx="27462">
                        <c:v>152.781585720078</c:v>
                      </c:pt>
                      <c:pt idx="27463">
                        <c:v>152.735555569333</c:v>
                      </c:pt>
                      <c:pt idx="27464">
                        <c:v>152.65990788400899</c:v>
                      </c:pt>
                      <c:pt idx="27465">
                        <c:v>152.656312493081</c:v>
                      </c:pt>
                      <c:pt idx="27466">
                        <c:v>152.64329654196399</c:v>
                      </c:pt>
                      <c:pt idx="27467">
                        <c:v>152.63748073011399</c:v>
                      </c:pt>
                      <c:pt idx="27468">
                        <c:v>152.61660031983601</c:v>
                      </c:pt>
                      <c:pt idx="27469">
                        <c:v>152.604368252569</c:v>
                      </c:pt>
                      <c:pt idx="27470">
                        <c:v>152.59177413335101</c:v>
                      </c:pt>
                      <c:pt idx="27471">
                        <c:v>152.57045337595599</c:v>
                      </c:pt>
                      <c:pt idx="27472">
                        <c:v>152.53610279492199</c:v>
                      </c:pt>
                      <c:pt idx="27473">
                        <c:v>152.482655171012</c:v>
                      </c:pt>
                      <c:pt idx="27474">
                        <c:v>152.46225657280399</c:v>
                      </c:pt>
                      <c:pt idx="27475">
                        <c:v>152.44373500120901</c:v>
                      </c:pt>
                      <c:pt idx="27476">
                        <c:v>152.423466856587</c:v>
                      </c:pt>
                      <c:pt idx="27477">
                        <c:v>152.421984375975</c:v>
                      </c:pt>
                      <c:pt idx="27478">
                        <c:v>152.39558656986901</c:v>
                      </c:pt>
                      <c:pt idx="27479">
                        <c:v>152.37683414107201</c:v>
                      </c:pt>
                      <c:pt idx="27480">
                        <c:v>152.35786220861399</c:v>
                      </c:pt>
                      <c:pt idx="27481">
                        <c:v>152.35251403034701</c:v>
                      </c:pt>
                      <c:pt idx="27482">
                        <c:v>152.347773692804</c:v>
                      </c:pt>
                      <c:pt idx="27483">
                        <c:v>152.34747973020001</c:v>
                      </c:pt>
                      <c:pt idx="27484">
                        <c:v>152.32891721728501</c:v>
                      </c:pt>
                      <c:pt idx="27485">
                        <c:v>152.31121937400101</c:v>
                      </c:pt>
                      <c:pt idx="27486">
                        <c:v>152.310580784076</c:v>
                      </c:pt>
                      <c:pt idx="27487">
                        <c:v>152.28949946728</c:v>
                      </c:pt>
                      <c:pt idx="27488">
                        <c:v>152.26581175368099</c:v>
                      </c:pt>
                      <c:pt idx="27489">
                        <c:v>152.25216183689199</c:v>
                      </c:pt>
                      <c:pt idx="27490">
                        <c:v>152.247317950103</c:v>
                      </c:pt>
                      <c:pt idx="27491">
                        <c:v>152.22617942003501</c:v>
                      </c:pt>
                      <c:pt idx="27492">
                        <c:v>152.198850675106</c:v>
                      </c:pt>
                      <c:pt idx="27493">
                        <c:v>152.18802037664099</c:v>
                      </c:pt>
                      <c:pt idx="27494">
                        <c:v>152.18493802261401</c:v>
                      </c:pt>
                      <c:pt idx="27495">
                        <c:v>152.136804631237</c:v>
                      </c:pt>
                      <c:pt idx="27496">
                        <c:v>152.12646615213001</c:v>
                      </c:pt>
                      <c:pt idx="27497">
                        <c:v>152.11082983881701</c:v>
                      </c:pt>
                      <c:pt idx="27498">
                        <c:v>152.086795862131</c:v>
                      </c:pt>
                      <c:pt idx="27499">
                        <c:v>152.065543720948</c:v>
                      </c:pt>
                      <c:pt idx="27500">
                        <c:v>152.05448387134001</c:v>
                      </c:pt>
                      <c:pt idx="27501">
                        <c:v>152.01900877944101</c:v>
                      </c:pt>
                      <c:pt idx="27502">
                        <c:v>151.96104751559099</c:v>
                      </c:pt>
                      <c:pt idx="27503">
                        <c:v>151.94217637939701</c:v>
                      </c:pt>
                      <c:pt idx="27504">
                        <c:v>151.94143860517499</c:v>
                      </c:pt>
                      <c:pt idx="27505">
                        <c:v>151.89753299365299</c:v>
                      </c:pt>
                      <c:pt idx="27506">
                        <c:v>151.88147729430699</c:v>
                      </c:pt>
                      <c:pt idx="27507">
                        <c:v>151.83986797105001</c:v>
                      </c:pt>
                      <c:pt idx="27508">
                        <c:v>151.82299952426899</c:v>
                      </c:pt>
                      <c:pt idx="27509">
                        <c:v>151.80529184985599</c:v>
                      </c:pt>
                      <c:pt idx="27510">
                        <c:v>151.792367093043</c:v>
                      </c:pt>
                      <c:pt idx="27511">
                        <c:v>151.785715539714</c:v>
                      </c:pt>
                      <c:pt idx="27512">
                        <c:v>151.78180499122701</c:v>
                      </c:pt>
                      <c:pt idx="27513">
                        <c:v>151.775047049688</c:v>
                      </c:pt>
                      <c:pt idx="27514">
                        <c:v>151.773206665864</c:v>
                      </c:pt>
                      <c:pt idx="27515">
                        <c:v>151.75830263277899</c:v>
                      </c:pt>
                      <c:pt idx="27516">
                        <c:v>151.740550149022</c:v>
                      </c:pt>
                      <c:pt idx="27517">
                        <c:v>151.739913624645</c:v>
                      </c:pt>
                      <c:pt idx="27518">
                        <c:v>151.57709756774901</c:v>
                      </c:pt>
                      <c:pt idx="27519">
                        <c:v>151.544029562384</c:v>
                      </c:pt>
                      <c:pt idx="27520">
                        <c:v>151.495998927149</c:v>
                      </c:pt>
                      <c:pt idx="27521">
                        <c:v>151.484983065119</c:v>
                      </c:pt>
                      <c:pt idx="27522">
                        <c:v>151.43456189746701</c:v>
                      </c:pt>
                      <c:pt idx="27523">
                        <c:v>151.41704827354599</c:v>
                      </c:pt>
                      <c:pt idx="27524">
                        <c:v>151.41513495439699</c:v>
                      </c:pt>
                      <c:pt idx="27525">
                        <c:v>151.38671044566101</c:v>
                      </c:pt>
                      <c:pt idx="27526">
                        <c:v>151.350426171815</c:v>
                      </c:pt>
                      <c:pt idx="27527">
                        <c:v>151.34422365109401</c:v>
                      </c:pt>
                      <c:pt idx="27528">
                        <c:v>151.29065038608601</c:v>
                      </c:pt>
                      <c:pt idx="27529">
                        <c:v>151.27040702341299</c:v>
                      </c:pt>
                      <c:pt idx="27530">
                        <c:v>151.24781010082</c:v>
                      </c:pt>
                      <c:pt idx="27531">
                        <c:v>151.22456285208</c:v>
                      </c:pt>
                      <c:pt idx="27532">
                        <c:v>151.20383749857999</c:v>
                      </c:pt>
                      <c:pt idx="27533">
                        <c:v>151.193111178756</c:v>
                      </c:pt>
                      <c:pt idx="27534">
                        <c:v>151.185411360263</c:v>
                      </c:pt>
                      <c:pt idx="27535">
                        <c:v>151.115731290555</c:v>
                      </c:pt>
                      <c:pt idx="27536">
                        <c:v>151.107445290789</c:v>
                      </c:pt>
                      <c:pt idx="27537">
                        <c:v>151.099188259496</c:v>
                      </c:pt>
                      <c:pt idx="27538">
                        <c:v>151.08257090842301</c:v>
                      </c:pt>
                      <c:pt idx="27539">
                        <c:v>151.06949290764399</c:v>
                      </c:pt>
                      <c:pt idx="27540">
                        <c:v>151.066020583247</c:v>
                      </c:pt>
                      <c:pt idx="27541">
                        <c:v>151.023582511726</c:v>
                      </c:pt>
                      <c:pt idx="27542">
                        <c:v>151.01285022227901</c:v>
                      </c:pt>
                      <c:pt idx="27543">
                        <c:v>151.00323224232801</c:v>
                      </c:pt>
                      <c:pt idx="27544">
                        <c:v>150.984547486889</c:v>
                      </c:pt>
                      <c:pt idx="27545">
                        <c:v>150.96286105440601</c:v>
                      </c:pt>
                      <c:pt idx="27546">
                        <c:v>150.95223109012099</c:v>
                      </c:pt>
                      <c:pt idx="27547">
                        <c:v>150.936510143779</c:v>
                      </c:pt>
                      <c:pt idx="27548">
                        <c:v>150.85523864497199</c:v>
                      </c:pt>
                      <c:pt idx="27549">
                        <c:v>150.83642681922001</c:v>
                      </c:pt>
                      <c:pt idx="27550">
                        <c:v>150.80473306473201</c:v>
                      </c:pt>
                      <c:pt idx="27551">
                        <c:v>150.78056482669399</c:v>
                      </c:pt>
                      <c:pt idx="27552">
                        <c:v>150.76793084367699</c:v>
                      </c:pt>
                      <c:pt idx="27553">
                        <c:v>150.76178841228301</c:v>
                      </c:pt>
                      <c:pt idx="27554">
                        <c:v>150.753915535376</c:v>
                      </c:pt>
                      <c:pt idx="27555">
                        <c:v>150.74810363546499</c:v>
                      </c:pt>
                      <c:pt idx="27556">
                        <c:v>150.70731818498501</c:v>
                      </c:pt>
                      <c:pt idx="27557">
                        <c:v>150.65907880079999</c:v>
                      </c:pt>
                      <c:pt idx="27558">
                        <c:v>150.65531640003201</c:v>
                      </c:pt>
                      <c:pt idx="27559">
                        <c:v>150.653510087494</c:v>
                      </c:pt>
                      <c:pt idx="27560">
                        <c:v>150.62840548927099</c:v>
                      </c:pt>
                      <c:pt idx="27561">
                        <c:v>150.61761585002</c:v>
                      </c:pt>
                      <c:pt idx="27562">
                        <c:v>150.587641103305</c:v>
                      </c:pt>
                      <c:pt idx="27563">
                        <c:v>150.51473036789801</c:v>
                      </c:pt>
                      <c:pt idx="27564">
                        <c:v>150.511735681267</c:v>
                      </c:pt>
                      <c:pt idx="27565">
                        <c:v>150.50865511424499</c:v>
                      </c:pt>
                      <c:pt idx="27566">
                        <c:v>150.41395822705101</c:v>
                      </c:pt>
                      <c:pt idx="27567">
                        <c:v>150.40620060436001</c:v>
                      </c:pt>
                      <c:pt idx="27568">
                        <c:v>150.32538854436299</c:v>
                      </c:pt>
                      <c:pt idx="27569">
                        <c:v>150.29146603766301</c:v>
                      </c:pt>
                      <c:pt idx="27570">
                        <c:v>150.28531809906301</c:v>
                      </c:pt>
                      <c:pt idx="27571">
                        <c:v>150.27112455727999</c:v>
                      </c:pt>
                      <c:pt idx="27572">
                        <c:v>150.24002784724499</c:v>
                      </c:pt>
                      <c:pt idx="27573">
                        <c:v>150.208969916294</c:v>
                      </c:pt>
                      <c:pt idx="27574">
                        <c:v>150.20286457264501</c:v>
                      </c:pt>
                      <c:pt idx="27575">
                        <c:v>150.172064802287</c:v>
                      </c:pt>
                      <c:pt idx="27576">
                        <c:v>150.14471168061999</c:v>
                      </c:pt>
                      <c:pt idx="27577">
                        <c:v>150.141372838537</c:v>
                      </c:pt>
                      <c:pt idx="27578">
                        <c:v>150.13164839509301</c:v>
                      </c:pt>
                      <c:pt idx="27579">
                        <c:v>150.110162093155</c:v>
                      </c:pt>
                      <c:pt idx="27580">
                        <c:v>150.076392491847</c:v>
                      </c:pt>
                      <c:pt idx="27581">
                        <c:v>150.060405382239</c:v>
                      </c:pt>
                      <c:pt idx="27582">
                        <c:v>150.026445242075</c:v>
                      </c:pt>
                      <c:pt idx="27583">
                        <c:v>150.00625927130699</c:v>
                      </c:pt>
                      <c:pt idx="27584">
                        <c:v>150.00476549807999</c:v>
                      </c:pt>
                      <c:pt idx="27585">
                        <c:v>149.993716282202</c:v>
                      </c:pt>
                      <c:pt idx="27586">
                        <c:v>149.98476451211599</c:v>
                      </c:pt>
                      <c:pt idx="27587">
                        <c:v>149.96784779290601</c:v>
                      </c:pt>
                      <c:pt idx="27588">
                        <c:v>149.963471052975</c:v>
                      </c:pt>
                      <c:pt idx="27589">
                        <c:v>149.96196307679199</c:v>
                      </c:pt>
                      <c:pt idx="27590">
                        <c:v>149.935312506744</c:v>
                      </c:pt>
                      <c:pt idx="27591">
                        <c:v>149.92015174430301</c:v>
                      </c:pt>
                      <c:pt idx="27592">
                        <c:v>149.88033367716201</c:v>
                      </c:pt>
                      <c:pt idx="27593">
                        <c:v>149.87056883167401</c:v>
                      </c:pt>
                      <c:pt idx="27594">
                        <c:v>149.86401616862199</c:v>
                      </c:pt>
                      <c:pt idx="27595">
                        <c:v>149.85554586569</c:v>
                      </c:pt>
                      <c:pt idx="27596">
                        <c:v>149.84207938031699</c:v>
                      </c:pt>
                      <c:pt idx="27597">
                        <c:v>149.82189157444401</c:v>
                      </c:pt>
                      <c:pt idx="27598">
                        <c:v>149.80432372673599</c:v>
                      </c:pt>
                      <c:pt idx="27599">
                        <c:v>149.80011265882899</c:v>
                      </c:pt>
                      <c:pt idx="27600">
                        <c:v>149.777093482856</c:v>
                      </c:pt>
                      <c:pt idx="27601">
                        <c:v>149.69545419833801</c:v>
                      </c:pt>
                      <c:pt idx="27602">
                        <c:v>149.67704220448999</c:v>
                      </c:pt>
                      <c:pt idx="27603">
                        <c:v>149.56574015074801</c:v>
                      </c:pt>
                      <c:pt idx="27604">
                        <c:v>149.526745330203</c:v>
                      </c:pt>
                      <c:pt idx="27605">
                        <c:v>149.490642823494</c:v>
                      </c:pt>
                      <c:pt idx="27606">
                        <c:v>149.43858088899</c:v>
                      </c:pt>
                      <c:pt idx="27607">
                        <c:v>149.368110809397</c:v>
                      </c:pt>
                      <c:pt idx="27608">
                        <c:v>149.33804684528801</c:v>
                      </c:pt>
                      <c:pt idx="27609">
                        <c:v>149.319607407598</c:v>
                      </c:pt>
                      <c:pt idx="27610">
                        <c:v>149.31728186891601</c:v>
                      </c:pt>
                      <c:pt idx="27611">
                        <c:v>149.295309871467</c:v>
                      </c:pt>
                      <c:pt idx="27612">
                        <c:v>149.270435107597</c:v>
                      </c:pt>
                      <c:pt idx="27613">
                        <c:v>149.23096437022201</c:v>
                      </c:pt>
                      <c:pt idx="27614">
                        <c:v>149.21846927344799</c:v>
                      </c:pt>
                      <c:pt idx="27615">
                        <c:v>149.215558681544</c:v>
                      </c:pt>
                      <c:pt idx="27616">
                        <c:v>149.21440407379799</c:v>
                      </c:pt>
                      <c:pt idx="27617">
                        <c:v>149.197312844153</c:v>
                      </c:pt>
                      <c:pt idx="27618">
                        <c:v>149.19058115169301</c:v>
                      </c:pt>
                      <c:pt idx="27619">
                        <c:v>149.18836720905699</c:v>
                      </c:pt>
                      <c:pt idx="27620">
                        <c:v>149.16894034274901</c:v>
                      </c:pt>
                      <c:pt idx="27621">
                        <c:v>149.12135905984499</c:v>
                      </c:pt>
                      <c:pt idx="27622">
                        <c:v>149.10298607387301</c:v>
                      </c:pt>
                      <c:pt idx="27623">
                        <c:v>149.08514284825901</c:v>
                      </c:pt>
                      <c:pt idx="27624">
                        <c:v>149.08511912016601</c:v>
                      </c:pt>
                      <c:pt idx="27625">
                        <c:v>149.06379847685301</c:v>
                      </c:pt>
                      <c:pt idx="27626">
                        <c:v>149.060262688162</c:v>
                      </c:pt>
                      <c:pt idx="27627">
                        <c:v>149.04971368793201</c:v>
                      </c:pt>
                      <c:pt idx="27628">
                        <c:v>149.032456744157</c:v>
                      </c:pt>
                      <c:pt idx="27629">
                        <c:v>149.02743980432101</c:v>
                      </c:pt>
                      <c:pt idx="27630">
                        <c:v>148.99348114335999</c:v>
                      </c:pt>
                      <c:pt idx="27631">
                        <c:v>148.98503261380301</c:v>
                      </c:pt>
                      <c:pt idx="27632">
                        <c:v>148.980976120647</c:v>
                      </c:pt>
                      <c:pt idx="27633">
                        <c:v>148.94655531862401</c:v>
                      </c:pt>
                      <c:pt idx="27634">
                        <c:v>148.92637205774599</c:v>
                      </c:pt>
                      <c:pt idx="27635">
                        <c:v>148.925863680351</c:v>
                      </c:pt>
                      <c:pt idx="27636">
                        <c:v>148.91949948907401</c:v>
                      </c:pt>
                      <c:pt idx="27637">
                        <c:v>148.87847862807499</c:v>
                      </c:pt>
                      <c:pt idx="27638">
                        <c:v>148.855811724521</c:v>
                      </c:pt>
                      <c:pt idx="27639">
                        <c:v>148.83959289629601</c:v>
                      </c:pt>
                      <c:pt idx="27640">
                        <c:v>148.83006332687799</c:v>
                      </c:pt>
                      <c:pt idx="27641">
                        <c:v>148.82948195458499</c:v>
                      </c:pt>
                      <c:pt idx="27642">
                        <c:v>148.778719751615</c:v>
                      </c:pt>
                      <c:pt idx="27643">
                        <c:v>148.70850852641601</c:v>
                      </c:pt>
                      <c:pt idx="27644">
                        <c:v>148.66602293258501</c:v>
                      </c:pt>
                      <c:pt idx="27645">
                        <c:v>148.65536431812501</c:v>
                      </c:pt>
                      <c:pt idx="27646">
                        <c:v>148.605859073083</c:v>
                      </c:pt>
                      <c:pt idx="27647">
                        <c:v>148.595092071088</c:v>
                      </c:pt>
                      <c:pt idx="27648">
                        <c:v>148.56423454470499</c:v>
                      </c:pt>
                      <c:pt idx="27649">
                        <c:v>148.50791276801399</c:v>
                      </c:pt>
                      <c:pt idx="27650">
                        <c:v>148.47916579341</c:v>
                      </c:pt>
                      <c:pt idx="27651">
                        <c:v>148.44482713657001</c:v>
                      </c:pt>
                      <c:pt idx="27652">
                        <c:v>148.409112024107</c:v>
                      </c:pt>
                      <c:pt idx="27653">
                        <c:v>148.405287197755</c:v>
                      </c:pt>
                      <c:pt idx="27654">
                        <c:v>148.384394982462</c:v>
                      </c:pt>
                      <c:pt idx="27655">
                        <c:v>148.370939357662</c:v>
                      </c:pt>
                      <c:pt idx="27656">
                        <c:v>148.36713142062499</c:v>
                      </c:pt>
                      <c:pt idx="27657">
                        <c:v>148.35699854598801</c:v>
                      </c:pt>
                      <c:pt idx="27658">
                        <c:v>148.344835076354</c:v>
                      </c:pt>
                      <c:pt idx="27659">
                        <c:v>148.305162587571</c:v>
                      </c:pt>
                      <c:pt idx="27660">
                        <c:v>148.296561931414</c:v>
                      </c:pt>
                      <c:pt idx="27661">
                        <c:v>148.293706939066</c:v>
                      </c:pt>
                      <c:pt idx="27662">
                        <c:v>148.29178917502</c:v>
                      </c:pt>
                      <c:pt idx="27663">
                        <c:v>148.16007316586499</c:v>
                      </c:pt>
                      <c:pt idx="27664">
                        <c:v>148.132191260426</c:v>
                      </c:pt>
                      <c:pt idx="27665">
                        <c:v>148.12435621029201</c:v>
                      </c:pt>
                      <c:pt idx="27666">
                        <c:v>148.12257431834701</c:v>
                      </c:pt>
                      <c:pt idx="27667">
                        <c:v>148.05916026991</c:v>
                      </c:pt>
                      <c:pt idx="27668">
                        <c:v>148.04534543265601</c:v>
                      </c:pt>
                      <c:pt idx="27669">
                        <c:v>148.01229862554899</c:v>
                      </c:pt>
                      <c:pt idx="27670">
                        <c:v>148.00903254518099</c:v>
                      </c:pt>
                      <c:pt idx="27671">
                        <c:v>148.00819520743599</c:v>
                      </c:pt>
                      <c:pt idx="27672">
                        <c:v>147.98444377380699</c:v>
                      </c:pt>
                      <c:pt idx="27673">
                        <c:v>147.952704057788</c:v>
                      </c:pt>
                      <c:pt idx="27674">
                        <c:v>147.93441471902401</c:v>
                      </c:pt>
                      <c:pt idx="27675">
                        <c:v>147.92392296022999</c:v>
                      </c:pt>
                      <c:pt idx="27676">
                        <c:v>147.90707608722801</c:v>
                      </c:pt>
                      <c:pt idx="27677">
                        <c:v>147.897064084547</c:v>
                      </c:pt>
                      <c:pt idx="27678">
                        <c:v>147.81723790976099</c:v>
                      </c:pt>
                      <c:pt idx="27679">
                        <c:v>147.80307090858099</c:v>
                      </c:pt>
                      <c:pt idx="27680">
                        <c:v>147.704304607268</c:v>
                      </c:pt>
                      <c:pt idx="27681">
                        <c:v>147.69388598198501</c:v>
                      </c:pt>
                      <c:pt idx="27682">
                        <c:v>147.67341593294799</c:v>
                      </c:pt>
                      <c:pt idx="27683">
                        <c:v>147.65904406322099</c:v>
                      </c:pt>
                      <c:pt idx="27684">
                        <c:v>147.65620708940699</c:v>
                      </c:pt>
                      <c:pt idx="27685">
                        <c:v>147.65414590784499</c:v>
                      </c:pt>
                      <c:pt idx="27686">
                        <c:v>147.580610802254</c:v>
                      </c:pt>
                      <c:pt idx="27687">
                        <c:v>147.554630631539</c:v>
                      </c:pt>
                      <c:pt idx="27688">
                        <c:v>147.53903030426901</c:v>
                      </c:pt>
                      <c:pt idx="27689">
                        <c:v>147.52817074158801</c:v>
                      </c:pt>
                      <c:pt idx="27690">
                        <c:v>147.48155746111601</c:v>
                      </c:pt>
                      <c:pt idx="27691">
                        <c:v>147.43884766981799</c:v>
                      </c:pt>
                      <c:pt idx="27692">
                        <c:v>147.42282156644299</c:v>
                      </c:pt>
                      <c:pt idx="27693">
                        <c:v>147.413140188282</c:v>
                      </c:pt>
                      <c:pt idx="27694">
                        <c:v>147.375108509623</c:v>
                      </c:pt>
                      <c:pt idx="27695">
                        <c:v>147.33762922512099</c:v>
                      </c:pt>
                      <c:pt idx="27696">
                        <c:v>147.32706273695001</c:v>
                      </c:pt>
                      <c:pt idx="27697">
                        <c:v>147.28262663050299</c:v>
                      </c:pt>
                      <c:pt idx="27698">
                        <c:v>147.26574533356501</c:v>
                      </c:pt>
                      <c:pt idx="27699">
                        <c:v>147.2640175368</c:v>
                      </c:pt>
                      <c:pt idx="27700">
                        <c:v>147.24820947800501</c:v>
                      </c:pt>
                      <c:pt idx="27701">
                        <c:v>147.21245414465201</c:v>
                      </c:pt>
                      <c:pt idx="27702">
                        <c:v>147.17918825958299</c:v>
                      </c:pt>
                      <c:pt idx="27703">
                        <c:v>147.14113816486201</c:v>
                      </c:pt>
                      <c:pt idx="27704">
                        <c:v>147.08967831431499</c:v>
                      </c:pt>
                      <c:pt idx="27705">
                        <c:v>147.02791667246299</c:v>
                      </c:pt>
                      <c:pt idx="27706">
                        <c:v>146.93536422319301</c:v>
                      </c:pt>
                      <c:pt idx="27707">
                        <c:v>146.91353075997301</c:v>
                      </c:pt>
                      <c:pt idx="27708">
                        <c:v>146.859550176189</c:v>
                      </c:pt>
                      <c:pt idx="27709">
                        <c:v>146.76801090394699</c:v>
                      </c:pt>
                      <c:pt idx="27710">
                        <c:v>146.738504525807</c:v>
                      </c:pt>
                      <c:pt idx="27711">
                        <c:v>146.67221489225599</c:v>
                      </c:pt>
                      <c:pt idx="27712">
                        <c:v>146.66212004428201</c:v>
                      </c:pt>
                      <c:pt idx="27713">
                        <c:v>146.65405444116001</c:v>
                      </c:pt>
                      <c:pt idx="27714">
                        <c:v>146.60122539967301</c:v>
                      </c:pt>
                      <c:pt idx="27715">
                        <c:v>146.592762895096</c:v>
                      </c:pt>
                      <c:pt idx="27716">
                        <c:v>146.49833996079099</c:v>
                      </c:pt>
                      <c:pt idx="27717">
                        <c:v>146.49060897513601</c:v>
                      </c:pt>
                      <c:pt idx="27718">
                        <c:v>146.43425618477099</c:v>
                      </c:pt>
                      <c:pt idx="27719">
                        <c:v>146.407647274195</c:v>
                      </c:pt>
                      <c:pt idx="27720">
                        <c:v>146.382560686901</c:v>
                      </c:pt>
                      <c:pt idx="27721">
                        <c:v>146.35729628032701</c:v>
                      </c:pt>
                      <c:pt idx="27722">
                        <c:v>146.350189256812</c:v>
                      </c:pt>
                      <c:pt idx="27723">
                        <c:v>146.33362137341101</c:v>
                      </c:pt>
                      <c:pt idx="27724">
                        <c:v>146.264866099356</c:v>
                      </c:pt>
                      <c:pt idx="27725">
                        <c:v>146.262497601413</c:v>
                      </c:pt>
                      <c:pt idx="27726">
                        <c:v>146.24911623285999</c:v>
                      </c:pt>
                      <c:pt idx="27727">
                        <c:v>146.23032576244699</c:v>
                      </c:pt>
                      <c:pt idx="27728">
                        <c:v>146.222369843503</c:v>
                      </c:pt>
                      <c:pt idx="27729">
                        <c:v>146.21466691300699</c:v>
                      </c:pt>
                      <c:pt idx="27730">
                        <c:v>146.20737452358</c:v>
                      </c:pt>
                      <c:pt idx="27731">
                        <c:v>146.15806368822501</c:v>
                      </c:pt>
                      <c:pt idx="27732">
                        <c:v>146.13032392305499</c:v>
                      </c:pt>
                      <c:pt idx="27733">
                        <c:v>146.117867522485</c:v>
                      </c:pt>
                      <c:pt idx="27734">
                        <c:v>146.10977125950799</c:v>
                      </c:pt>
                      <c:pt idx="27735">
                        <c:v>146.091886877077</c:v>
                      </c:pt>
                      <c:pt idx="27736">
                        <c:v>146.074001789687</c:v>
                      </c:pt>
                      <c:pt idx="27737">
                        <c:v>146.06532522336499</c:v>
                      </c:pt>
                      <c:pt idx="27738">
                        <c:v>146.05890774933101</c:v>
                      </c:pt>
                      <c:pt idx="27739">
                        <c:v>146.057488065661</c:v>
                      </c:pt>
                      <c:pt idx="27740">
                        <c:v>146.048730397181</c:v>
                      </c:pt>
                      <c:pt idx="27741">
                        <c:v>146.03825720951201</c:v>
                      </c:pt>
                      <c:pt idx="27742">
                        <c:v>146.03272618710801</c:v>
                      </c:pt>
                      <c:pt idx="27743">
                        <c:v>146.021738071854</c:v>
                      </c:pt>
                      <c:pt idx="27744">
                        <c:v>145.984113879397</c:v>
                      </c:pt>
                      <c:pt idx="27745">
                        <c:v>145.93041847643701</c:v>
                      </c:pt>
                      <c:pt idx="27746">
                        <c:v>145.91838371590299</c:v>
                      </c:pt>
                      <c:pt idx="27747">
                        <c:v>145.88876162831099</c:v>
                      </c:pt>
                      <c:pt idx="27748">
                        <c:v>145.86611188246499</c:v>
                      </c:pt>
                      <c:pt idx="27749">
                        <c:v>145.85761104329799</c:v>
                      </c:pt>
                      <c:pt idx="27750">
                        <c:v>145.82291299238301</c:v>
                      </c:pt>
                      <c:pt idx="27751">
                        <c:v>145.743708020642</c:v>
                      </c:pt>
                      <c:pt idx="27752">
                        <c:v>145.740609718672</c:v>
                      </c:pt>
                      <c:pt idx="27753">
                        <c:v>145.74002242328299</c:v>
                      </c:pt>
                      <c:pt idx="27754">
                        <c:v>145.72437564250899</c:v>
                      </c:pt>
                      <c:pt idx="27755">
                        <c:v>145.71577436032601</c:v>
                      </c:pt>
                      <c:pt idx="27756">
                        <c:v>145.71190652177</c:v>
                      </c:pt>
                      <c:pt idx="27757">
                        <c:v>145.65775982066</c:v>
                      </c:pt>
                      <c:pt idx="27758">
                        <c:v>145.65264560161</c:v>
                      </c:pt>
                      <c:pt idx="27759">
                        <c:v>145.606183160157</c:v>
                      </c:pt>
                      <c:pt idx="27760">
                        <c:v>145.58925859583499</c:v>
                      </c:pt>
                      <c:pt idx="27761">
                        <c:v>145.51889688701101</c:v>
                      </c:pt>
                      <c:pt idx="27762">
                        <c:v>145.481078255472</c:v>
                      </c:pt>
                      <c:pt idx="27763">
                        <c:v>145.47654361776901</c:v>
                      </c:pt>
                      <c:pt idx="27764">
                        <c:v>145.45126508057399</c:v>
                      </c:pt>
                      <c:pt idx="27765">
                        <c:v>145.40302631164801</c:v>
                      </c:pt>
                      <c:pt idx="27766">
                        <c:v>145.34494780978201</c:v>
                      </c:pt>
                      <c:pt idx="27767">
                        <c:v>145.32281974062599</c:v>
                      </c:pt>
                      <c:pt idx="27768">
                        <c:v>145.29211997517501</c:v>
                      </c:pt>
                      <c:pt idx="27769">
                        <c:v>145.262816314167</c:v>
                      </c:pt>
                      <c:pt idx="27770">
                        <c:v>145.24075883304999</c:v>
                      </c:pt>
                      <c:pt idx="27771">
                        <c:v>145.17979527713399</c:v>
                      </c:pt>
                      <c:pt idx="27772">
                        <c:v>145.17119104461</c:v>
                      </c:pt>
                      <c:pt idx="27773">
                        <c:v>145.143353277069</c:v>
                      </c:pt>
                      <c:pt idx="27774">
                        <c:v>145.063024472439</c:v>
                      </c:pt>
                      <c:pt idx="27775">
                        <c:v>145.041465639731</c:v>
                      </c:pt>
                      <c:pt idx="27776">
                        <c:v>145.035348314939</c:v>
                      </c:pt>
                      <c:pt idx="27777">
                        <c:v>145.01572072330401</c:v>
                      </c:pt>
                      <c:pt idx="27778">
                        <c:v>145.00150896092899</c:v>
                      </c:pt>
                      <c:pt idx="27779">
                        <c:v>144.98173166327101</c:v>
                      </c:pt>
                      <c:pt idx="27780">
                        <c:v>144.958684243313</c:v>
                      </c:pt>
                      <c:pt idx="27781">
                        <c:v>144.95702631935399</c:v>
                      </c:pt>
                      <c:pt idx="27782">
                        <c:v>144.955707751369</c:v>
                      </c:pt>
                      <c:pt idx="27783">
                        <c:v>144.95085411379401</c:v>
                      </c:pt>
                      <c:pt idx="27784">
                        <c:v>144.94030650906899</c:v>
                      </c:pt>
                      <c:pt idx="27785">
                        <c:v>144.915835454731</c:v>
                      </c:pt>
                      <c:pt idx="27786">
                        <c:v>144.90032167963301</c:v>
                      </c:pt>
                      <c:pt idx="27787">
                        <c:v>144.849612084504</c:v>
                      </c:pt>
                      <c:pt idx="27788">
                        <c:v>144.82841646779701</c:v>
                      </c:pt>
                      <c:pt idx="27789">
                        <c:v>144.801060713505</c:v>
                      </c:pt>
                      <c:pt idx="27790">
                        <c:v>144.739775835519</c:v>
                      </c:pt>
                      <c:pt idx="27791">
                        <c:v>144.73653585055999</c:v>
                      </c:pt>
                      <c:pt idx="27792">
                        <c:v>144.72310134915699</c:v>
                      </c:pt>
                      <c:pt idx="27793">
                        <c:v>144.696248701851</c:v>
                      </c:pt>
                      <c:pt idx="27794">
                        <c:v>144.66283535596401</c:v>
                      </c:pt>
                      <c:pt idx="27795">
                        <c:v>144.64581807397201</c:v>
                      </c:pt>
                      <c:pt idx="27796">
                        <c:v>144.63591503669801</c:v>
                      </c:pt>
                      <c:pt idx="27797">
                        <c:v>144.63382930232001</c:v>
                      </c:pt>
                      <c:pt idx="27798">
                        <c:v>144.62903881364099</c:v>
                      </c:pt>
                      <c:pt idx="27799">
                        <c:v>144.62388607248101</c:v>
                      </c:pt>
                      <c:pt idx="27800">
                        <c:v>144.61150566166401</c:v>
                      </c:pt>
                      <c:pt idx="27801">
                        <c:v>144.606897051939</c:v>
                      </c:pt>
                      <c:pt idx="27802">
                        <c:v>144.58121603490301</c:v>
                      </c:pt>
                      <c:pt idx="27803">
                        <c:v>144.55563914324199</c:v>
                      </c:pt>
                      <c:pt idx="27804">
                        <c:v>144.51825621653299</c:v>
                      </c:pt>
                      <c:pt idx="27805">
                        <c:v>144.50104912251601</c:v>
                      </c:pt>
                      <c:pt idx="27806">
                        <c:v>144.499454139882</c:v>
                      </c:pt>
                      <c:pt idx="27807">
                        <c:v>144.48092921339301</c:v>
                      </c:pt>
                      <c:pt idx="27808">
                        <c:v>144.47831694080301</c:v>
                      </c:pt>
                      <c:pt idx="27809">
                        <c:v>144.45344501607599</c:v>
                      </c:pt>
                      <c:pt idx="27810">
                        <c:v>144.446808847515</c:v>
                      </c:pt>
                      <c:pt idx="27811">
                        <c:v>144.435190373463</c:v>
                      </c:pt>
                      <c:pt idx="27812">
                        <c:v>144.41195993978999</c:v>
                      </c:pt>
                      <c:pt idx="27813">
                        <c:v>144.374257478603</c:v>
                      </c:pt>
                      <c:pt idx="27814">
                        <c:v>144.362761670059</c:v>
                      </c:pt>
                      <c:pt idx="27815">
                        <c:v>144.34422627754299</c:v>
                      </c:pt>
                      <c:pt idx="27816">
                        <c:v>144.31552667910299</c:v>
                      </c:pt>
                      <c:pt idx="27817">
                        <c:v>144.30637060418701</c:v>
                      </c:pt>
                      <c:pt idx="27818">
                        <c:v>144.30214232878399</c:v>
                      </c:pt>
                      <c:pt idx="27819">
                        <c:v>144.290166056896</c:v>
                      </c:pt>
                      <c:pt idx="27820">
                        <c:v>144.27485602078201</c:v>
                      </c:pt>
                      <c:pt idx="27821">
                        <c:v>144.268704227233</c:v>
                      </c:pt>
                      <c:pt idx="27822">
                        <c:v>144.23902523795101</c:v>
                      </c:pt>
                      <c:pt idx="27823">
                        <c:v>144.21305451089299</c:v>
                      </c:pt>
                      <c:pt idx="27824">
                        <c:v>144.19262107994101</c:v>
                      </c:pt>
                      <c:pt idx="27825">
                        <c:v>144.17801274001499</c:v>
                      </c:pt>
                      <c:pt idx="27826">
                        <c:v>144.13523262678399</c:v>
                      </c:pt>
                      <c:pt idx="27827">
                        <c:v>144.09459291199599</c:v>
                      </c:pt>
                      <c:pt idx="27828">
                        <c:v>144.07570585040699</c:v>
                      </c:pt>
                      <c:pt idx="27829">
                        <c:v>144.04137854864101</c:v>
                      </c:pt>
                      <c:pt idx="27830">
                        <c:v>144.039535726732</c:v>
                      </c:pt>
                      <c:pt idx="27831">
                        <c:v>144.031923671421</c:v>
                      </c:pt>
                      <c:pt idx="27832">
                        <c:v>144.017352598218</c:v>
                      </c:pt>
                      <c:pt idx="27833">
                        <c:v>143.99144988003101</c:v>
                      </c:pt>
                      <c:pt idx="27834">
                        <c:v>143.981798832046</c:v>
                      </c:pt>
                      <c:pt idx="27835">
                        <c:v>143.974424225902</c:v>
                      </c:pt>
                      <c:pt idx="27836">
                        <c:v>143.93091212065499</c:v>
                      </c:pt>
                      <c:pt idx="27837">
                        <c:v>143.88434818937299</c:v>
                      </c:pt>
                      <c:pt idx="27838">
                        <c:v>143.84125016162699</c:v>
                      </c:pt>
                      <c:pt idx="27839">
                        <c:v>143.78729523884201</c:v>
                      </c:pt>
                      <c:pt idx="27840">
                        <c:v>143.77504079098799</c:v>
                      </c:pt>
                      <c:pt idx="27841">
                        <c:v>143.77480100051901</c:v>
                      </c:pt>
                      <c:pt idx="27842">
                        <c:v>143.77287310277001</c:v>
                      </c:pt>
                      <c:pt idx="27843">
                        <c:v>143.64182492368101</c:v>
                      </c:pt>
                      <c:pt idx="27844">
                        <c:v>143.64049343836101</c:v>
                      </c:pt>
                      <c:pt idx="27845">
                        <c:v>143.63256656304</c:v>
                      </c:pt>
                      <c:pt idx="27846">
                        <c:v>143.62900994736401</c:v>
                      </c:pt>
                      <c:pt idx="27847">
                        <c:v>143.62578867267999</c:v>
                      </c:pt>
                      <c:pt idx="27848">
                        <c:v>143.62462570712799</c:v>
                      </c:pt>
                      <c:pt idx="27849">
                        <c:v>143.623859916556</c:v>
                      </c:pt>
                      <c:pt idx="27850">
                        <c:v>143.57984792853401</c:v>
                      </c:pt>
                      <c:pt idx="27851">
                        <c:v>143.53598931042799</c:v>
                      </c:pt>
                      <c:pt idx="27852">
                        <c:v>143.52129139782099</c:v>
                      </c:pt>
                      <c:pt idx="27853">
                        <c:v>143.49997630341599</c:v>
                      </c:pt>
                      <c:pt idx="27854">
                        <c:v>143.46975986861901</c:v>
                      </c:pt>
                      <c:pt idx="27855">
                        <c:v>143.466924288065</c:v>
                      </c:pt>
                      <c:pt idx="27856">
                        <c:v>143.43341595982</c:v>
                      </c:pt>
                      <c:pt idx="27857">
                        <c:v>143.42733788444099</c:v>
                      </c:pt>
                      <c:pt idx="27858">
                        <c:v>143.418866345444</c:v>
                      </c:pt>
                      <c:pt idx="27859">
                        <c:v>143.34722743108401</c:v>
                      </c:pt>
                      <c:pt idx="27860">
                        <c:v>143.31859655156501</c:v>
                      </c:pt>
                      <c:pt idx="27861">
                        <c:v>143.28515498905699</c:v>
                      </c:pt>
                      <c:pt idx="27862">
                        <c:v>143.255974438327</c:v>
                      </c:pt>
                      <c:pt idx="27863">
                        <c:v>143.240211203233</c:v>
                      </c:pt>
                      <c:pt idx="27864">
                        <c:v>143.18682371174401</c:v>
                      </c:pt>
                      <c:pt idx="27865">
                        <c:v>143.16887104098001</c:v>
                      </c:pt>
                      <c:pt idx="27866">
                        <c:v>143.14709708326001</c:v>
                      </c:pt>
                      <c:pt idx="27867">
                        <c:v>143.13065148165799</c:v>
                      </c:pt>
                      <c:pt idx="27868">
                        <c:v>143.045874839292</c:v>
                      </c:pt>
                      <c:pt idx="27869">
                        <c:v>143.01334228885801</c:v>
                      </c:pt>
                      <c:pt idx="27870">
                        <c:v>143.00276010913299</c:v>
                      </c:pt>
                      <c:pt idx="27871">
                        <c:v>142.93220663500199</c:v>
                      </c:pt>
                      <c:pt idx="27872">
                        <c:v>142.908513774467</c:v>
                      </c:pt>
                      <c:pt idx="27873">
                        <c:v>142.85029198590499</c:v>
                      </c:pt>
                      <c:pt idx="27874">
                        <c:v>142.84934056088801</c:v>
                      </c:pt>
                      <c:pt idx="27875">
                        <c:v>142.83930626397199</c:v>
                      </c:pt>
                      <c:pt idx="27876">
                        <c:v>142.779860398306</c:v>
                      </c:pt>
                      <c:pt idx="27877">
                        <c:v>142.67069211940699</c:v>
                      </c:pt>
                      <c:pt idx="27878">
                        <c:v>142.62590082772101</c:v>
                      </c:pt>
                      <c:pt idx="27879">
                        <c:v>142.62079072723401</c:v>
                      </c:pt>
                      <c:pt idx="27880">
                        <c:v>142.58442267551001</c:v>
                      </c:pt>
                      <c:pt idx="27881">
                        <c:v>142.583156695751</c:v>
                      </c:pt>
                      <c:pt idx="27882">
                        <c:v>142.54872389411</c:v>
                      </c:pt>
                      <c:pt idx="27883">
                        <c:v>142.53474716731901</c:v>
                      </c:pt>
                      <c:pt idx="27884">
                        <c:v>142.528349638999</c:v>
                      </c:pt>
                      <c:pt idx="27885">
                        <c:v>142.51717599523599</c:v>
                      </c:pt>
                      <c:pt idx="27886">
                        <c:v>142.46343296936701</c:v>
                      </c:pt>
                      <c:pt idx="27887">
                        <c:v>142.45055253424701</c:v>
                      </c:pt>
                      <c:pt idx="27888">
                        <c:v>142.406238100422</c:v>
                      </c:pt>
                      <c:pt idx="27889">
                        <c:v>142.32892048467201</c:v>
                      </c:pt>
                      <c:pt idx="27890">
                        <c:v>142.31275305887101</c:v>
                      </c:pt>
                      <c:pt idx="27891">
                        <c:v>142.28874978844399</c:v>
                      </c:pt>
                      <c:pt idx="27892">
                        <c:v>142.19762728615299</c:v>
                      </c:pt>
                      <c:pt idx="27893">
                        <c:v>142.17558316934799</c:v>
                      </c:pt>
                      <c:pt idx="27894">
                        <c:v>142.15333606711201</c:v>
                      </c:pt>
                      <c:pt idx="27895">
                        <c:v>142.09579470543301</c:v>
                      </c:pt>
                      <c:pt idx="27896">
                        <c:v>142.079066026578</c:v>
                      </c:pt>
                      <c:pt idx="27897">
                        <c:v>142.04740240417701</c:v>
                      </c:pt>
                      <c:pt idx="27898">
                        <c:v>142.02909128607001</c:v>
                      </c:pt>
                      <c:pt idx="27899">
                        <c:v>142.00940061877299</c:v>
                      </c:pt>
                      <c:pt idx="27900">
                        <c:v>141.965030053379</c:v>
                      </c:pt>
                      <c:pt idx="27901">
                        <c:v>141.899227915247</c:v>
                      </c:pt>
                      <c:pt idx="27902">
                        <c:v>141.88895705986101</c:v>
                      </c:pt>
                      <c:pt idx="27903">
                        <c:v>141.86392165964301</c:v>
                      </c:pt>
                      <c:pt idx="27904">
                        <c:v>141.85861531995599</c:v>
                      </c:pt>
                      <c:pt idx="27905">
                        <c:v>141.801477307043</c:v>
                      </c:pt>
                      <c:pt idx="27906">
                        <c:v>141.77892921935899</c:v>
                      </c:pt>
                      <c:pt idx="27907">
                        <c:v>141.76054875778701</c:v>
                      </c:pt>
                      <c:pt idx="27908">
                        <c:v>141.734993614958</c:v>
                      </c:pt>
                      <c:pt idx="27909">
                        <c:v>141.696642770007</c:v>
                      </c:pt>
                      <c:pt idx="27910">
                        <c:v>141.68891626703899</c:v>
                      </c:pt>
                      <c:pt idx="27911">
                        <c:v>141.67226341082099</c:v>
                      </c:pt>
                      <c:pt idx="27912">
                        <c:v>141.65858858044999</c:v>
                      </c:pt>
                      <c:pt idx="27913">
                        <c:v>141.64510174391901</c:v>
                      </c:pt>
                      <c:pt idx="27914">
                        <c:v>141.63972977211799</c:v>
                      </c:pt>
                      <c:pt idx="27915">
                        <c:v>141.635551243648</c:v>
                      </c:pt>
                      <c:pt idx="27916">
                        <c:v>141.61503867748101</c:v>
                      </c:pt>
                      <c:pt idx="27917">
                        <c:v>141.61496630611401</c:v>
                      </c:pt>
                      <c:pt idx="27918">
                        <c:v>141.609426244399</c:v>
                      </c:pt>
                      <c:pt idx="27919">
                        <c:v>141.606080520831</c:v>
                      </c:pt>
                      <c:pt idx="27920">
                        <c:v>141.60375381869599</c:v>
                      </c:pt>
                      <c:pt idx="27921">
                        <c:v>141.60110292638399</c:v>
                      </c:pt>
                      <c:pt idx="27922">
                        <c:v>141.592905760539</c:v>
                      </c:pt>
                      <c:pt idx="27923">
                        <c:v>141.59260905173099</c:v>
                      </c:pt>
                      <c:pt idx="27924">
                        <c:v>141.58863104080899</c:v>
                      </c:pt>
                      <c:pt idx="27925">
                        <c:v>141.572204184946</c:v>
                      </c:pt>
                      <c:pt idx="27926">
                        <c:v>141.569993400133</c:v>
                      </c:pt>
                      <c:pt idx="27927">
                        <c:v>141.568800095988</c:v>
                      </c:pt>
                      <c:pt idx="27928">
                        <c:v>141.48657959968801</c:v>
                      </c:pt>
                      <c:pt idx="27929">
                        <c:v>141.46466291559099</c:v>
                      </c:pt>
                      <c:pt idx="27930">
                        <c:v>141.44425352417599</c:v>
                      </c:pt>
                      <c:pt idx="27931">
                        <c:v>141.43746538718801</c:v>
                      </c:pt>
                      <c:pt idx="27932">
                        <c:v>141.43594175875501</c:v>
                      </c:pt>
                      <c:pt idx="27933">
                        <c:v>141.428977808594</c:v>
                      </c:pt>
                      <c:pt idx="27934">
                        <c:v>141.428946637911</c:v>
                      </c:pt>
                      <c:pt idx="27935">
                        <c:v>141.41978139751799</c:v>
                      </c:pt>
                      <c:pt idx="27936">
                        <c:v>141.40588292721301</c:v>
                      </c:pt>
                      <c:pt idx="27937">
                        <c:v>141.40213984553699</c:v>
                      </c:pt>
                      <c:pt idx="27938">
                        <c:v>141.39956902845299</c:v>
                      </c:pt>
                      <c:pt idx="27939">
                        <c:v>141.39352063007499</c:v>
                      </c:pt>
                      <c:pt idx="27940">
                        <c:v>141.38803315551399</c:v>
                      </c:pt>
                      <c:pt idx="27941">
                        <c:v>141.37749503187399</c:v>
                      </c:pt>
                      <c:pt idx="27942">
                        <c:v>141.37429012240699</c:v>
                      </c:pt>
                      <c:pt idx="27943">
                        <c:v>141.36509828540599</c:v>
                      </c:pt>
                      <c:pt idx="27944">
                        <c:v>141.35849604906701</c:v>
                      </c:pt>
                      <c:pt idx="27945">
                        <c:v>141.35804952091999</c:v>
                      </c:pt>
                      <c:pt idx="27946">
                        <c:v>141.35617077002101</c:v>
                      </c:pt>
                      <c:pt idx="27947">
                        <c:v>141.354283614081</c:v>
                      </c:pt>
                      <c:pt idx="27948">
                        <c:v>141.33074246051899</c:v>
                      </c:pt>
                      <c:pt idx="27949">
                        <c:v>141.31758772015701</c:v>
                      </c:pt>
                      <c:pt idx="27950">
                        <c:v>141.302934798796</c:v>
                      </c:pt>
                      <c:pt idx="27951">
                        <c:v>141.299063710909</c:v>
                      </c:pt>
                      <c:pt idx="27952">
                        <c:v>141.26221014534701</c:v>
                      </c:pt>
                      <c:pt idx="27953">
                        <c:v>141.17928307188501</c:v>
                      </c:pt>
                      <c:pt idx="27954">
                        <c:v>141.17581265215901</c:v>
                      </c:pt>
                      <c:pt idx="27955">
                        <c:v>141.159406977548</c:v>
                      </c:pt>
                      <c:pt idx="27956">
                        <c:v>141.145920347214</c:v>
                      </c:pt>
                      <c:pt idx="27957">
                        <c:v>141.144091539854</c:v>
                      </c:pt>
                      <c:pt idx="27958">
                        <c:v>141.140915283071</c:v>
                      </c:pt>
                      <c:pt idx="27959">
                        <c:v>141.13885666243399</c:v>
                      </c:pt>
                      <c:pt idx="27960">
                        <c:v>141.13202952396199</c:v>
                      </c:pt>
                      <c:pt idx="27961">
                        <c:v>141.13097477872299</c:v>
                      </c:pt>
                      <c:pt idx="27962">
                        <c:v>141.12647542593101</c:v>
                      </c:pt>
                      <c:pt idx="27963">
                        <c:v>141.124325213557</c:v>
                      </c:pt>
                      <c:pt idx="27964">
                        <c:v>141.121916666125</c:v>
                      </c:pt>
                      <c:pt idx="27965">
                        <c:v>141.12084049988701</c:v>
                      </c:pt>
                      <c:pt idx="27966">
                        <c:v>141.11731914731999</c:v>
                      </c:pt>
                      <c:pt idx="27967">
                        <c:v>141.11656441939701</c:v>
                      </c:pt>
                      <c:pt idx="27968">
                        <c:v>141.10762653859601</c:v>
                      </c:pt>
                      <c:pt idx="27969">
                        <c:v>141.036903703386</c:v>
                      </c:pt>
                      <c:pt idx="27970">
                        <c:v>141.02789701949999</c:v>
                      </c:pt>
                      <c:pt idx="27971">
                        <c:v>141.01677676137001</c:v>
                      </c:pt>
                      <c:pt idx="27972">
                        <c:v>141.002059023182</c:v>
                      </c:pt>
                      <c:pt idx="27973">
                        <c:v>140.965929541371</c:v>
                      </c:pt>
                      <c:pt idx="27974">
                        <c:v>140.95161651920299</c:v>
                      </c:pt>
                      <c:pt idx="27975">
                        <c:v>140.93946640197501</c:v>
                      </c:pt>
                      <c:pt idx="27976">
                        <c:v>140.938054938118</c:v>
                      </c:pt>
                      <c:pt idx="27977">
                        <c:v>140.937111021779</c:v>
                      </c:pt>
                      <c:pt idx="27978">
                        <c:v>140.93459500881599</c:v>
                      </c:pt>
                      <c:pt idx="27979">
                        <c:v>140.934556129919</c:v>
                      </c:pt>
                      <c:pt idx="27980">
                        <c:v>140.93340479155299</c:v>
                      </c:pt>
                      <c:pt idx="27981">
                        <c:v>140.93314427221199</c:v>
                      </c:pt>
                      <c:pt idx="27982">
                        <c:v>140.92964250821899</c:v>
                      </c:pt>
                      <c:pt idx="27983">
                        <c:v>140.927646855272</c:v>
                      </c:pt>
                      <c:pt idx="27984">
                        <c:v>140.92525111973299</c:v>
                      </c:pt>
                      <c:pt idx="27985">
                        <c:v>140.91815434743501</c:v>
                      </c:pt>
                      <c:pt idx="27986">
                        <c:v>140.91603054605</c:v>
                      </c:pt>
                      <c:pt idx="27987">
                        <c:v>140.91273906557601</c:v>
                      </c:pt>
                      <c:pt idx="27988">
                        <c:v>140.907627877284</c:v>
                      </c:pt>
                      <c:pt idx="27989">
                        <c:v>140.89080998808299</c:v>
                      </c:pt>
                      <c:pt idx="27990">
                        <c:v>140.83164849984601</c:v>
                      </c:pt>
                      <c:pt idx="27991">
                        <c:v>140.82351057954099</c:v>
                      </c:pt>
                      <c:pt idx="27992">
                        <c:v>140.820698622458</c:v>
                      </c:pt>
                      <c:pt idx="27993">
                        <c:v>140.774141113539</c:v>
                      </c:pt>
                      <c:pt idx="27994">
                        <c:v>140.747658576003</c:v>
                      </c:pt>
                      <c:pt idx="27995">
                        <c:v>140.72107713886899</c:v>
                      </c:pt>
                      <c:pt idx="27996">
                        <c:v>140.706696073351</c:v>
                      </c:pt>
                      <c:pt idx="27997">
                        <c:v>140.706217912168</c:v>
                      </c:pt>
                      <c:pt idx="27998">
                        <c:v>140.68004127511799</c:v>
                      </c:pt>
                      <c:pt idx="27999">
                        <c:v>140.586759579671</c:v>
                      </c:pt>
                      <c:pt idx="28000">
                        <c:v>140.50968337835999</c:v>
                      </c:pt>
                      <c:pt idx="28001">
                        <c:v>140.50877471195901</c:v>
                      </c:pt>
                      <c:pt idx="28002">
                        <c:v>140.502632593995</c:v>
                      </c:pt>
                      <c:pt idx="28003">
                        <c:v>140.496019589675</c:v>
                      </c:pt>
                      <c:pt idx="28004">
                        <c:v>140.48466020413699</c:v>
                      </c:pt>
                      <c:pt idx="28005">
                        <c:v>140.474783769612</c:v>
                      </c:pt>
                      <c:pt idx="28006">
                        <c:v>140.464079549959</c:v>
                      </c:pt>
                      <c:pt idx="28007">
                        <c:v>140.444210040857</c:v>
                      </c:pt>
                      <c:pt idx="28008">
                        <c:v>140.430472403186</c:v>
                      </c:pt>
                      <c:pt idx="28009">
                        <c:v>140.376284456219</c:v>
                      </c:pt>
                      <c:pt idx="28010">
                        <c:v>140.37508838121599</c:v>
                      </c:pt>
                      <c:pt idx="28011">
                        <c:v>140.36400376192401</c:v>
                      </c:pt>
                      <c:pt idx="28012">
                        <c:v>140.35981733277799</c:v>
                      </c:pt>
                      <c:pt idx="28013">
                        <c:v>140.346667616178</c:v>
                      </c:pt>
                      <c:pt idx="28014">
                        <c:v>140.28997695526999</c:v>
                      </c:pt>
                      <c:pt idx="28015">
                        <c:v>140.259454117639</c:v>
                      </c:pt>
                      <c:pt idx="28016">
                        <c:v>140.21532509834299</c:v>
                      </c:pt>
                      <c:pt idx="28017">
                        <c:v>140.19776850021199</c:v>
                      </c:pt>
                      <c:pt idx="28018">
                        <c:v>140.14734144086199</c:v>
                      </c:pt>
                      <c:pt idx="28019">
                        <c:v>140.14605298603999</c:v>
                      </c:pt>
                      <c:pt idx="28020">
                        <c:v>140.04729087063899</c:v>
                      </c:pt>
                      <c:pt idx="28021">
                        <c:v>140.03762137676799</c:v>
                      </c:pt>
                      <c:pt idx="28022">
                        <c:v>140.00576972935701</c:v>
                      </c:pt>
                      <c:pt idx="28023">
                        <c:v>140.00102644218899</c:v>
                      </c:pt>
                      <c:pt idx="28024">
                        <c:v>139.99907308428499</c:v>
                      </c:pt>
                      <c:pt idx="28025">
                        <c:v>139.99892157494301</c:v>
                      </c:pt>
                      <c:pt idx="28026">
                        <c:v>139.99865505223599</c:v>
                      </c:pt>
                      <c:pt idx="28027">
                        <c:v>139.99828034692899</c:v>
                      </c:pt>
                      <c:pt idx="28028">
                        <c:v>139.998066759593</c:v>
                      </c:pt>
                      <c:pt idx="28029">
                        <c:v>139.968067249352</c:v>
                      </c:pt>
                      <c:pt idx="28030">
                        <c:v>139.94159637916201</c:v>
                      </c:pt>
                      <c:pt idx="28031">
                        <c:v>139.917182114664</c:v>
                      </c:pt>
                      <c:pt idx="28032">
                        <c:v>139.88068927466</c:v>
                      </c:pt>
                      <c:pt idx="28033">
                        <c:v>139.875922255718</c:v>
                      </c:pt>
                      <c:pt idx="28034">
                        <c:v>139.872196456279</c:v>
                      </c:pt>
                      <c:pt idx="28035">
                        <c:v>139.84971907257901</c:v>
                      </c:pt>
                      <c:pt idx="28036">
                        <c:v>139.816100583001</c:v>
                      </c:pt>
                      <c:pt idx="28037">
                        <c:v>139.796029165752</c:v>
                      </c:pt>
                      <c:pt idx="28038">
                        <c:v>139.79273272216801</c:v>
                      </c:pt>
                      <c:pt idx="28039">
                        <c:v>139.79167098936</c:v>
                      </c:pt>
                      <c:pt idx="28040">
                        <c:v>139.79128771748501</c:v>
                      </c:pt>
                      <c:pt idx="28041">
                        <c:v>139.790881065977</c:v>
                      </c:pt>
                      <c:pt idx="28042">
                        <c:v>139.790654633532</c:v>
                      </c:pt>
                      <c:pt idx="28043">
                        <c:v>139.785266694559</c:v>
                      </c:pt>
                      <c:pt idx="28044">
                        <c:v>139.784654515158</c:v>
                      </c:pt>
                      <c:pt idx="28045">
                        <c:v>139.78220360989201</c:v>
                      </c:pt>
                      <c:pt idx="28046">
                        <c:v>139.70363004685299</c:v>
                      </c:pt>
                      <c:pt idx="28047">
                        <c:v>139.665064489331</c:v>
                      </c:pt>
                      <c:pt idx="28048">
                        <c:v>139.65805452807399</c:v>
                      </c:pt>
                      <c:pt idx="28049">
                        <c:v>139.56629205031999</c:v>
                      </c:pt>
                      <c:pt idx="28050">
                        <c:v>139.534589002133</c:v>
                      </c:pt>
                      <c:pt idx="28051">
                        <c:v>139.48306737593299</c:v>
                      </c:pt>
                      <c:pt idx="28052">
                        <c:v>139.477267258605</c:v>
                      </c:pt>
                      <c:pt idx="28053">
                        <c:v>139.47726612262801</c:v>
                      </c:pt>
                      <c:pt idx="28054">
                        <c:v>139.47684230167201</c:v>
                      </c:pt>
                      <c:pt idx="28055">
                        <c:v>139.476543255021</c:v>
                      </c:pt>
                      <c:pt idx="28056">
                        <c:v>139.47630220046699</c:v>
                      </c:pt>
                      <c:pt idx="28057">
                        <c:v>139.47044041250399</c:v>
                      </c:pt>
                      <c:pt idx="28058">
                        <c:v>139.45039813904401</c:v>
                      </c:pt>
                      <c:pt idx="28059">
                        <c:v>139.43582465805599</c:v>
                      </c:pt>
                      <c:pt idx="28060">
                        <c:v>139.38703042827299</c:v>
                      </c:pt>
                      <c:pt idx="28061">
                        <c:v>139.28127011620401</c:v>
                      </c:pt>
                      <c:pt idx="28062">
                        <c:v>139.27612338111501</c:v>
                      </c:pt>
                      <c:pt idx="28063">
                        <c:v>139.269895308804</c:v>
                      </c:pt>
                      <c:pt idx="28064">
                        <c:v>139.26987937416399</c:v>
                      </c:pt>
                      <c:pt idx="28065">
                        <c:v>139.26986681046699</c:v>
                      </c:pt>
                      <c:pt idx="28066">
                        <c:v>139.26956216084901</c:v>
                      </c:pt>
                      <c:pt idx="28067">
                        <c:v>139.269273836775</c:v>
                      </c:pt>
                      <c:pt idx="28068">
                        <c:v>139.26902308071999</c:v>
                      </c:pt>
                      <c:pt idx="28069">
                        <c:v>139.230459946612</c:v>
                      </c:pt>
                      <c:pt idx="28070">
                        <c:v>139.19907467208699</c:v>
                      </c:pt>
                      <c:pt idx="28071">
                        <c:v>139.120776919142</c:v>
                      </c:pt>
                      <c:pt idx="28072">
                        <c:v>139.094232729829</c:v>
                      </c:pt>
                      <c:pt idx="28073">
                        <c:v>139.08040999341301</c:v>
                      </c:pt>
                      <c:pt idx="28074">
                        <c:v>139.06016034252099</c:v>
                      </c:pt>
                      <c:pt idx="28075">
                        <c:v>139.02851522836801</c:v>
                      </c:pt>
                      <c:pt idx="28076">
                        <c:v>138.979907205654</c:v>
                      </c:pt>
                      <c:pt idx="28077">
                        <c:v>138.933416854547</c:v>
                      </c:pt>
                      <c:pt idx="28078">
                        <c:v>138.93124532058201</c:v>
                      </c:pt>
                      <c:pt idx="28079">
                        <c:v>138.92004924663499</c:v>
                      </c:pt>
                      <c:pt idx="28080">
                        <c:v>138.91839801215801</c:v>
                      </c:pt>
                      <c:pt idx="28081">
                        <c:v>138.88659481330799</c:v>
                      </c:pt>
                      <c:pt idx="28082">
                        <c:v>138.872135288745</c:v>
                      </c:pt>
                      <c:pt idx="28083">
                        <c:v>138.85833675130101</c:v>
                      </c:pt>
                      <c:pt idx="28084">
                        <c:v>138.84144652460799</c:v>
                      </c:pt>
                      <c:pt idx="28085">
                        <c:v>138.835905269048</c:v>
                      </c:pt>
                      <c:pt idx="28086">
                        <c:v>138.83075394178999</c:v>
                      </c:pt>
                      <c:pt idx="28087">
                        <c:v>138.78958481287199</c:v>
                      </c:pt>
                      <c:pt idx="28088">
                        <c:v>138.746180252106</c:v>
                      </c:pt>
                      <c:pt idx="28089">
                        <c:v>138.73385397635101</c:v>
                      </c:pt>
                      <c:pt idx="28090">
                        <c:v>138.660194913472</c:v>
                      </c:pt>
                      <c:pt idx="28091">
                        <c:v>138.65232316027701</c:v>
                      </c:pt>
                      <c:pt idx="28092">
                        <c:v>138.62942635072</c:v>
                      </c:pt>
                      <c:pt idx="28093">
                        <c:v>138.61450796443799</c:v>
                      </c:pt>
                      <c:pt idx="28094">
                        <c:v>138.58783290170601</c:v>
                      </c:pt>
                      <c:pt idx="28095">
                        <c:v>138.558444929129</c:v>
                      </c:pt>
                      <c:pt idx="28096">
                        <c:v>138.55559121238699</c:v>
                      </c:pt>
                      <c:pt idx="28097">
                        <c:v>138.473158432258</c:v>
                      </c:pt>
                      <c:pt idx="28098">
                        <c:v>138.38853953786801</c:v>
                      </c:pt>
                      <c:pt idx="28099">
                        <c:v>138.38114595239301</c:v>
                      </c:pt>
                      <c:pt idx="28100">
                        <c:v>138.36275478752199</c:v>
                      </c:pt>
                      <c:pt idx="28101">
                        <c:v>138.33363266511901</c:v>
                      </c:pt>
                      <c:pt idx="28102">
                        <c:v>138.32524800945899</c:v>
                      </c:pt>
                      <c:pt idx="28103">
                        <c:v>138.297242722965</c:v>
                      </c:pt>
                      <c:pt idx="28104">
                        <c:v>138.25184115982</c:v>
                      </c:pt>
                      <c:pt idx="28105">
                        <c:v>138.250773271474</c:v>
                      </c:pt>
                      <c:pt idx="28106">
                        <c:v>138.231469886517</c:v>
                      </c:pt>
                      <c:pt idx="28107">
                        <c:v>138.17940608084001</c:v>
                      </c:pt>
                      <c:pt idx="28108">
                        <c:v>138.17318388081</c:v>
                      </c:pt>
                      <c:pt idx="28109">
                        <c:v>138.07812291441999</c:v>
                      </c:pt>
                      <c:pt idx="28110">
                        <c:v>138.04880163799399</c:v>
                      </c:pt>
                      <c:pt idx="28111">
                        <c:v>137.97744863314401</c:v>
                      </c:pt>
                      <c:pt idx="28112">
                        <c:v>137.91028956421101</c:v>
                      </c:pt>
                      <c:pt idx="28113">
                        <c:v>137.90981094247701</c:v>
                      </c:pt>
                      <c:pt idx="28114">
                        <c:v>137.846559938415</c:v>
                      </c:pt>
                      <c:pt idx="28115">
                        <c:v>137.82778623207301</c:v>
                      </c:pt>
                      <c:pt idx="28116">
                        <c:v>137.80800784055799</c:v>
                      </c:pt>
                      <c:pt idx="28117">
                        <c:v>137.77372131700099</c:v>
                      </c:pt>
                      <c:pt idx="28118">
                        <c:v>137.75224098556399</c:v>
                      </c:pt>
                      <c:pt idx="28119">
                        <c:v>137.53996470470099</c:v>
                      </c:pt>
                      <c:pt idx="28120">
                        <c:v>137.38001363522699</c:v>
                      </c:pt>
                      <c:pt idx="28121">
                        <c:v>137.36814763024</c:v>
                      </c:pt>
                      <c:pt idx="28122">
                        <c:v>137.340855902812</c:v>
                      </c:pt>
                      <c:pt idx="28123">
                        <c:v>137.32957671366401</c:v>
                      </c:pt>
                      <c:pt idx="28124">
                        <c:v>137.28906549016199</c:v>
                      </c:pt>
                      <c:pt idx="28125">
                        <c:v>137.23613220389501</c:v>
                      </c:pt>
                      <c:pt idx="28126">
                        <c:v>137.17961208845301</c:v>
                      </c:pt>
                      <c:pt idx="28127">
                        <c:v>137.15400202948501</c:v>
                      </c:pt>
                      <c:pt idx="28128">
                        <c:v>137.13361519937899</c:v>
                      </c:pt>
                      <c:pt idx="28129">
                        <c:v>137.096463971883</c:v>
                      </c:pt>
                      <c:pt idx="28130">
                        <c:v>137.08558180859501</c:v>
                      </c:pt>
                      <c:pt idx="28131">
                        <c:v>137.06991959985999</c:v>
                      </c:pt>
                      <c:pt idx="28132">
                        <c:v>137.063326912756</c:v>
                      </c:pt>
                      <c:pt idx="28133">
                        <c:v>136.97550706571499</c:v>
                      </c:pt>
                      <c:pt idx="28134">
                        <c:v>136.972865312007</c:v>
                      </c:pt>
                      <c:pt idx="28135">
                        <c:v>136.930930204802</c:v>
                      </c:pt>
                      <c:pt idx="28136">
                        <c:v>136.89343459019099</c:v>
                      </c:pt>
                      <c:pt idx="28137">
                        <c:v>136.88775596350399</c:v>
                      </c:pt>
                      <c:pt idx="28138">
                        <c:v>136.82954042769501</c:v>
                      </c:pt>
                      <c:pt idx="28139">
                        <c:v>136.81000902535601</c:v>
                      </c:pt>
                      <c:pt idx="28140">
                        <c:v>136.76276216795799</c:v>
                      </c:pt>
                      <c:pt idx="28141">
                        <c:v>136.65125240425601</c:v>
                      </c:pt>
                      <c:pt idx="28142">
                        <c:v>136.645967558991</c:v>
                      </c:pt>
                      <c:pt idx="28143">
                        <c:v>136.61632742357901</c:v>
                      </c:pt>
                      <c:pt idx="28144">
                        <c:v>136.60893058751199</c:v>
                      </c:pt>
                      <c:pt idx="28145">
                        <c:v>136.413216561843</c:v>
                      </c:pt>
                      <c:pt idx="28146">
                        <c:v>136.392178982329</c:v>
                      </c:pt>
                      <c:pt idx="28147">
                        <c:v>136.370193039226</c:v>
                      </c:pt>
                      <c:pt idx="28148">
                        <c:v>136.35408177923901</c:v>
                      </c:pt>
                      <c:pt idx="28149">
                        <c:v>136.34940253661</c:v>
                      </c:pt>
                      <c:pt idx="28150">
                        <c:v>136.32409165250701</c:v>
                      </c:pt>
                      <c:pt idx="28151">
                        <c:v>136.322231260129</c:v>
                      </c:pt>
                      <c:pt idx="28152">
                        <c:v>136.27239177304</c:v>
                      </c:pt>
                      <c:pt idx="28153">
                        <c:v>136.25110396137799</c:v>
                      </c:pt>
                      <c:pt idx="28154">
                        <c:v>136.20184855970601</c:v>
                      </c:pt>
                      <c:pt idx="28155">
                        <c:v>136.196331985499</c:v>
                      </c:pt>
                      <c:pt idx="28156">
                        <c:v>136.195623974499</c:v>
                      </c:pt>
                      <c:pt idx="28157">
                        <c:v>136.159592520269</c:v>
                      </c:pt>
                      <c:pt idx="28158">
                        <c:v>136.148506242194</c:v>
                      </c:pt>
                      <c:pt idx="28159">
                        <c:v>135.99530930843599</c:v>
                      </c:pt>
                      <c:pt idx="28160">
                        <c:v>135.972028170529</c:v>
                      </c:pt>
                      <c:pt idx="28161">
                        <c:v>135.944116123969</c:v>
                      </c:pt>
                      <c:pt idx="28162">
                        <c:v>135.91032439231699</c:v>
                      </c:pt>
                      <c:pt idx="28163">
                        <c:v>135.821985342126</c:v>
                      </c:pt>
                      <c:pt idx="28164">
                        <c:v>135.817368856592</c:v>
                      </c:pt>
                      <c:pt idx="28165">
                        <c:v>135.806170748759</c:v>
                      </c:pt>
                      <c:pt idx="28166">
                        <c:v>135.777760740833</c:v>
                      </c:pt>
                      <c:pt idx="28167">
                        <c:v>135.77633722625899</c:v>
                      </c:pt>
                      <c:pt idx="28168">
                        <c:v>135.77163492171101</c:v>
                      </c:pt>
                      <c:pt idx="28169">
                        <c:v>135.74581721063899</c:v>
                      </c:pt>
                      <c:pt idx="28170">
                        <c:v>135.73096115625401</c:v>
                      </c:pt>
                      <c:pt idx="28171">
                        <c:v>135.68910411162699</c:v>
                      </c:pt>
                      <c:pt idx="28172">
                        <c:v>135.66858246604801</c:v>
                      </c:pt>
                      <c:pt idx="28173">
                        <c:v>135.60542902531799</c:v>
                      </c:pt>
                      <c:pt idx="28174">
                        <c:v>135.565125274091</c:v>
                      </c:pt>
                      <c:pt idx="28175">
                        <c:v>135.53470945176699</c:v>
                      </c:pt>
                      <c:pt idx="28176">
                        <c:v>135.52027868332999</c:v>
                      </c:pt>
                      <c:pt idx="28177">
                        <c:v>135.515153989872</c:v>
                      </c:pt>
                      <c:pt idx="28178">
                        <c:v>135.47017500196901</c:v>
                      </c:pt>
                      <c:pt idx="28179">
                        <c:v>135.43917248657701</c:v>
                      </c:pt>
                      <c:pt idx="28180">
                        <c:v>135.43236083252901</c:v>
                      </c:pt>
                      <c:pt idx="28181">
                        <c:v>135.402477503661</c:v>
                      </c:pt>
                      <c:pt idx="28182">
                        <c:v>135.382611080619</c:v>
                      </c:pt>
                      <c:pt idx="28183">
                        <c:v>135.27858175652599</c:v>
                      </c:pt>
                      <c:pt idx="28184">
                        <c:v>135.26764054262</c:v>
                      </c:pt>
                      <c:pt idx="28185">
                        <c:v>135.24158563317499</c:v>
                      </c:pt>
                      <c:pt idx="28186">
                        <c:v>135.22057834400599</c:v>
                      </c:pt>
                      <c:pt idx="28187">
                        <c:v>135.19389017008899</c:v>
                      </c:pt>
                      <c:pt idx="28188">
                        <c:v>135.132283338138</c:v>
                      </c:pt>
                      <c:pt idx="28189">
                        <c:v>135.03645864422</c:v>
                      </c:pt>
                      <c:pt idx="28190">
                        <c:v>135.01733480814701</c:v>
                      </c:pt>
                      <c:pt idx="28191">
                        <c:v>135.01345671486999</c:v>
                      </c:pt>
                      <c:pt idx="28192">
                        <c:v>134.97776756456699</c:v>
                      </c:pt>
                      <c:pt idx="28193">
                        <c:v>134.976083851147</c:v>
                      </c:pt>
                      <c:pt idx="28194">
                        <c:v>134.97186508642901</c:v>
                      </c:pt>
                      <c:pt idx="28195">
                        <c:v>134.89937427262501</c:v>
                      </c:pt>
                      <c:pt idx="28196">
                        <c:v>134.894889576764</c:v>
                      </c:pt>
                      <c:pt idx="28197">
                        <c:v>134.71812989034899</c:v>
                      </c:pt>
                      <c:pt idx="28198">
                        <c:v>134.66546784099401</c:v>
                      </c:pt>
                      <c:pt idx="28199">
                        <c:v>134.61840536001199</c:v>
                      </c:pt>
                      <c:pt idx="28200">
                        <c:v>134.60494886911101</c:v>
                      </c:pt>
                      <c:pt idx="28201">
                        <c:v>134.59593979241299</c:v>
                      </c:pt>
                      <c:pt idx="28202">
                        <c:v>134.575716421777</c:v>
                      </c:pt>
                      <c:pt idx="28203">
                        <c:v>134.50875675657201</c:v>
                      </c:pt>
                      <c:pt idx="28204">
                        <c:v>134.48917695943999</c:v>
                      </c:pt>
                      <c:pt idx="28205">
                        <c:v>134.463450636874</c:v>
                      </c:pt>
                      <c:pt idx="28206">
                        <c:v>134.38815070566699</c:v>
                      </c:pt>
                      <c:pt idx="28207">
                        <c:v>134.33219568437099</c:v>
                      </c:pt>
                      <c:pt idx="28208">
                        <c:v>134.28280839372201</c:v>
                      </c:pt>
                      <c:pt idx="28209">
                        <c:v>134.25773827286</c:v>
                      </c:pt>
                      <c:pt idx="28210">
                        <c:v>134.24143068313501</c:v>
                      </c:pt>
                      <c:pt idx="28211">
                        <c:v>134.22326029067699</c:v>
                      </c:pt>
                      <c:pt idx="28212">
                        <c:v>134.15377141996501</c:v>
                      </c:pt>
                      <c:pt idx="28213">
                        <c:v>134.150512090229</c:v>
                      </c:pt>
                      <c:pt idx="28214">
                        <c:v>134.13932548374601</c:v>
                      </c:pt>
                      <c:pt idx="28215">
                        <c:v>134.116958476604</c:v>
                      </c:pt>
                      <c:pt idx="28216">
                        <c:v>134.08516914597601</c:v>
                      </c:pt>
                      <c:pt idx="28217">
                        <c:v>134.04517900629301</c:v>
                      </c:pt>
                      <c:pt idx="28218">
                        <c:v>134.00310749653701</c:v>
                      </c:pt>
                      <c:pt idx="28219">
                        <c:v>133.96752215353499</c:v>
                      </c:pt>
                      <c:pt idx="28220">
                        <c:v>133.96671169307299</c:v>
                      </c:pt>
                      <c:pt idx="28221">
                        <c:v>133.96105931643501</c:v>
                      </c:pt>
                      <c:pt idx="28222">
                        <c:v>133.960579709358</c:v>
                      </c:pt>
                      <c:pt idx="28223">
                        <c:v>133.95301071908699</c:v>
                      </c:pt>
                      <c:pt idx="28224">
                        <c:v>133.916066327013</c:v>
                      </c:pt>
                      <c:pt idx="28225">
                        <c:v>133.908362003028</c:v>
                      </c:pt>
                      <c:pt idx="28226">
                        <c:v>133.88014997162</c:v>
                      </c:pt>
                      <c:pt idx="28227">
                        <c:v>133.74260759141899</c:v>
                      </c:pt>
                      <c:pt idx="28228">
                        <c:v>133.740923328957</c:v>
                      </c:pt>
                      <c:pt idx="28229">
                        <c:v>133.63994426701501</c:v>
                      </c:pt>
                      <c:pt idx="28230">
                        <c:v>133.62621055392199</c:v>
                      </c:pt>
                      <c:pt idx="28231">
                        <c:v>133.59693434550201</c:v>
                      </c:pt>
                      <c:pt idx="28232">
                        <c:v>133.58619093559301</c:v>
                      </c:pt>
                      <c:pt idx="28233">
                        <c:v>133.57736406466901</c:v>
                      </c:pt>
                      <c:pt idx="28234">
                        <c:v>133.57155267089999</c:v>
                      </c:pt>
                      <c:pt idx="28235">
                        <c:v>133.545436957909</c:v>
                      </c:pt>
                      <c:pt idx="28236">
                        <c:v>133.534422230762</c:v>
                      </c:pt>
                      <c:pt idx="28237">
                        <c:v>133.52134282146901</c:v>
                      </c:pt>
                      <c:pt idx="28238">
                        <c:v>133.518749046115</c:v>
                      </c:pt>
                      <c:pt idx="28239">
                        <c:v>133.50721330677101</c:v>
                      </c:pt>
                      <c:pt idx="28240">
                        <c:v>133.50349172602</c:v>
                      </c:pt>
                      <c:pt idx="28241">
                        <c:v>133.47880081937299</c:v>
                      </c:pt>
                      <c:pt idx="28242">
                        <c:v>133.468060230194</c:v>
                      </c:pt>
                      <c:pt idx="28243">
                        <c:v>133.373444892919</c:v>
                      </c:pt>
                      <c:pt idx="28244">
                        <c:v>133.36806905429901</c:v>
                      </c:pt>
                      <c:pt idx="28245">
                        <c:v>133.34173121394801</c:v>
                      </c:pt>
                      <c:pt idx="28246">
                        <c:v>133.248256542158</c:v>
                      </c:pt>
                      <c:pt idx="28247">
                        <c:v>133.20802635660499</c:v>
                      </c:pt>
                      <c:pt idx="28248">
                        <c:v>133.194928299552</c:v>
                      </c:pt>
                      <c:pt idx="28249">
                        <c:v>133.15930322652</c:v>
                      </c:pt>
                      <c:pt idx="28250">
                        <c:v>133.133254016243</c:v>
                      </c:pt>
                      <c:pt idx="28251">
                        <c:v>133.12204105735799</c:v>
                      </c:pt>
                      <c:pt idx="28252">
                        <c:v>133.11435950037199</c:v>
                      </c:pt>
                      <c:pt idx="28253">
                        <c:v>133.04114614837101</c:v>
                      </c:pt>
                      <c:pt idx="28254">
                        <c:v>133.00406908063701</c:v>
                      </c:pt>
                      <c:pt idx="28255">
                        <c:v>132.90670414363001</c:v>
                      </c:pt>
                      <c:pt idx="28256">
                        <c:v>132.90257291737001</c:v>
                      </c:pt>
                      <c:pt idx="28257">
                        <c:v>132.800022665933</c:v>
                      </c:pt>
                      <c:pt idx="28258">
                        <c:v>132.79468686097701</c:v>
                      </c:pt>
                      <c:pt idx="28259">
                        <c:v>132.72179620793</c:v>
                      </c:pt>
                      <c:pt idx="28260">
                        <c:v>132.71584858957701</c:v>
                      </c:pt>
                      <c:pt idx="28261">
                        <c:v>132.69994540887899</c:v>
                      </c:pt>
                      <c:pt idx="28262">
                        <c:v>132.67825444102601</c:v>
                      </c:pt>
                      <c:pt idx="28263">
                        <c:v>132.60059940317001</c:v>
                      </c:pt>
                      <c:pt idx="28264">
                        <c:v>132.56365909601899</c:v>
                      </c:pt>
                      <c:pt idx="28265">
                        <c:v>132.562693224572</c:v>
                      </c:pt>
                      <c:pt idx="28266">
                        <c:v>132.537705998745</c:v>
                      </c:pt>
                      <c:pt idx="28267">
                        <c:v>132.42088240195801</c:v>
                      </c:pt>
                      <c:pt idx="28268">
                        <c:v>132.41750645214901</c:v>
                      </c:pt>
                      <c:pt idx="28269">
                        <c:v>132.404739840178</c:v>
                      </c:pt>
                      <c:pt idx="28270">
                        <c:v>132.40164278498</c:v>
                      </c:pt>
                      <c:pt idx="28271">
                        <c:v>132.38195761224401</c:v>
                      </c:pt>
                      <c:pt idx="28272">
                        <c:v>132.31634301714899</c:v>
                      </c:pt>
                      <c:pt idx="28273">
                        <c:v>132.294550166541</c:v>
                      </c:pt>
                      <c:pt idx="28274">
                        <c:v>132.26355388587601</c:v>
                      </c:pt>
                      <c:pt idx="28275">
                        <c:v>132.255467363115</c:v>
                      </c:pt>
                      <c:pt idx="28276">
                        <c:v>132.255221951485</c:v>
                      </c:pt>
                      <c:pt idx="28277">
                        <c:v>132.24052143089801</c:v>
                      </c:pt>
                      <c:pt idx="28278">
                        <c:v>132.13691009683899</c:v>
                      </c:pt>
                      <c:pt idx="28279">
                        <c:v>132.05835677698801</c:v>
                      </c:pt>
                      <c:pt idx="28280">
                        <c:v>131.88935064604101</c:v>
                      </c:pt>
                      <c:pt idx="28281">
                        <c:v>131.877714640308</c:v>
                      </c:pt>
                      <c:pt idx="28282">
                        <c:v>131.805982172933</c:v>
                      </c:pt>
                      <c:pt idx="28283">
                        <c:v>131.77181655416999</c:v>
                      </c:pt>
                      <c:pt idx="28284">
                        <c:v>131.732658666069</c:v>
                      </c:pt>
                      <c:pt idx="28285">
                        <c:v>131.674658207509</c:v>
                      </c:pt>
                      <c:pt idx="28286">
                        <c:v>131.67402145997301</c:v>
                      </c:pt>
                      <c:pt idx="28287">
                        <c:v>131.671551491998</c:v>
                      </c:pt>
                      <c:pt idx="28288">
                        <c:v>131.56710881070001</c:v>
                      </c:pt>
                      <c:pt idx="28289">
                        <c:v>131.40748344059901</c:v>
                      </c:pt>
                      <c:pt idx="28290">
                        <c:v>131.339724471984</c:v>
                      </c:pt>
                      <c:pt idx="28291">
                        <c:v>131.33165229666599</c:v>
                      </c:pt>
                      <c:pt idx="28292">
                        <c:v>131.28384249399099</c:v>
                      </c:pt>
                      <c:pt idx="28293">
                        <c:v>131.26585216049699</c:v>
                      </c:pt>
                      <c:pt idx="28294">
                        <c:v>131.20465558668801</c:v>
                      </c:pt>
                      <c:pt idx="28295">
                        <c:v>131.16780530908301</c:v>
                      </c:pt>
                      <c:pt idx="28296">
                        <c:v>131.164994824676</c:v>
                      </c:pt>
                      <c:pt idx="28297">
                        <c:v>131.088103932965</c:v>
                      </c:pt>
                      <c:pt idx="28298">
                        <c:v>131.05670150484801</c:v>
                      </c:pt>
                      <c:pt idx="28299">
                        <c:v>131.00471322260501</c:v>
                      </c:pt>
                      <c:pt idx="28300">
                        <c:v>130.98293675378599</c:v>
                      </c:pt>
                      <c:pt idx="28301">
                        <c:v>130.91451682564701</c:v>
                      </c:pt>
                      <c:pt idx="28302">
                        <c:v>130.803943892326</c:v>
                      </c:pt>
                      <c:pt idx="28303">
                        <c:v>130.798930676943</c:v>
                      </c:pt>
                      <c:pt idx="28304">
                        <c:v>130.79773688444899</c:v>
                      </c:pt>
                      <c:pt idx="28305">
                        <c:v>130.79768474882101</c:v>
                      </c:pt>
                      <c:pt idx="28306">
                        <c:v>130.78209048782799</c:v>
                      </c:pt>
                      <c:pt idx="28307">
                        <c:v>130.77468824765199</c:v>
                      </c:pt>
                      <c:pt idx="28308">
                        <c:v>130.774144043126</c:v>
                      </c:pt>
                      <c:pt idx="28309">
                        <c:v>130.76688001248601</c:v>
                      </c:pt>
                      <c:pt idx="28310">
                        <c:v>130.70015296444001</c:v>
                      </c:pt>
                      <c:pt idx="28311">
                        <c:v>130.65801992160701</c:v>
                      </c:pt>
                      <c:pt idx="28312">
                        <c:v>130.65028150274199</c:v>
                      </c:pt>
                      <c:pt idx="28313">
                        <c:v>130.61335415006599</c:v>
                      </c:pt>
                      <c:pt idx="28314">
                        <c:v>130.605620812327</c:v>
                      </c:pt>
                      <c:pt idx="28315">
                        <c:v>130.59098484609601</c:v>
                      </c:pt>
                      <c:pt idx="28316">
                        <c:v>130.58947753779</c:v>
                      </c:pt>
                      <c:pt idx="28317">
                        <c:v>130.588833563061</c:v>
                      </c:pt>
                      <c:pt idx="28318">
                        <c:v>130.558953788157</c:v>
                      </c:pt>
                      <c:pt idx="28319">
                        <c:v>130.52169451264501</c:v>
                      </c:pt>
                      <c:pt idx="28320">
                        <c:v>130.51877998921501</c:v>
                      </c:pt>
                      <c:pt idx="28321">
                        <c:v>130.49847703593099</c:v>
                      </c:pt>
                      <c:pt idx="28322">
                        <c:v>130.39609667650799</c:v>
                      </c:pt>
                      <c:pt idx="28323">
                        <c:v>130.37232108287199</c:v>
                      </c:pt>
                      <c:pt idx="28324">
                        <c:v>130.368205930133</c:v>
                      </c:pt>
                      <c:pt idx="28325">
                        <c:v>130.346865859454</c:v>
                      </c:pt>
                      <c:pt idx="28326">
                        <c:v>130.332058384905</c:v>
                      </c:pt>
                      <c:pt idx="28327">
                        <c:v>130.32705737451201</c:v>
                      </c:pt>
                      <c:pt idx="28328">
                        <c:v>130.31235387621001</c:v>
                      </c:pt>
                      <c:pt idx="28329">
                        <c:v>130.29169529870001</c:v>
                      </c:pt>
                      <c:pt idx="28330">
                        <c:v>130.28990326079801</c:v>
                      </c:pt>
                      <c:pt idx="28331">
                        <c:v>130.27657195490201</c:v>
                      </c:pt>
                      <c:pt idx="28332">
                        <c:v>130.276543432691</c:v>
                      </c:pt>
                      <c:pt idx="28333">
                        <c:v>130.27636334732099</c:v>
                      </c:pt>
                      <c:pt idx="28334">
                        <c:v>130.263307149013</c:v>
                      </c:pt>
                      <c:pt idx="28335">
                        <c:v>130.23268243374599</c:v>
                      </c:pt>
                      <c:pt idx="28336">
                        <c:v>130.192995938574</c:v>
                      </c:pt>
                      <c:pt idx="28337">
                        <c:v>130.184179828585</c:v>
                      </c:pt>
                      <c:pt idx="28338">
                        <c:v>130.179311665603</c:v>
                      </c:pt>
                      <c:pt idx="28339">
                        <c:v>130.142576141945</c:v>
                      </c:pt>
                      <c:pt idx="28340">
                        <c:v>130.134384728725</c:v>
                      </c:pt>
                      <c:pt idx="28341">
                        <c:v>130.08499812160599</c:v>
                      </c:pt>
                      <c:pt idx="28342">
                        <c:v>130.08054944113101</c:v>
                      </c:pt>
                      <c:pt idx="28343">
                        <c:v>130.06112035314601</c:v>
                      </c:pt>
                      <c:pt idx="28344">
                        <c:v>130.01114645385999</c:v>
                      </c:pt>
                      <c:pt idx="28345">
                        <c:v>129.98766455049599</c:v>
                      </c:pt>
                      <c:pt idx="28346">
                        <c:v>129.97627630212901</c:v>
                      </c:pt>
                      <c:pt idx="28347">
                        <c:v>129.95607234227001</c:v>
                      </c:pt>
                      <c:pt idx="28348">
                        <c:v>129.90067295141401</c:v>
                      </c:pt>
                      <c:pt idx="28349">
                        <c:v>129.82340589661999</c:v>
                      </c:pt>
                      <c:pt idx="28350">
                        <c:v>129.81779065202599</c:v>
                      </c:pt>
                      <c:pt idx="28351">
                        <c:v>129.79891298560099</c:v>
                      </c:pt>
                      <c:pt idx="28352">
                        <c:v>129.79419994180799</c:v>
                      </c:pt>
                      <c:pt idx="28353">
                        <c:v>129.746295257985</c:v>
                      </c:pt>
                      <c:pt idx="28354">
                        <c:v>129.73902452410499</c:v>
                      </c:pt>
                      <c:pt idx="28355">
                        <c:v>129.717226071873</c:v>
                      </c:pt>
                      <c:pt idx="28356">
                        <c:v>129.71711641143</c:v>
                      </c:pt>
                      <c:pt idx="28357">
                        <c:v>129.713107147383</c:v>
                      </c:pt>
                      <c:pt idx="28358">
                        <c:v>129.694702714632</c:v>
                      </c:pt>
                      <c:pt idx="28359">
                        <c:v>129.68540133677999</c:v>
                      </c:pt>
                      <c:pt idx="28360">
                        <c:v>129.68533485444499</c:v>
                      </c:pt>
                      <c:pt idx="28361">
                        <c:v>129.61893837735201</c:v>
                      </c:pt>
                      <c:pt idx="28362">
                        <c:v>129.61573324830701</c:v>
                      </c:pt>
                      <c:pt idx="28363">
                        <c:v>129.61050796341499</c:v>
                      </c:pt>
                      <c:pt idx="28364">
                        <c:v>129.610232235403</c:v>
                      </c:pt>
                      <c:pt idx="28365">
                        <c:v>129.55039896031599</c:v>
                      </c:pt>
                      <c:pt idx="28366">
                        <c:v>129.523689345202</c:v>
                      </c:pt>
                      <c:pt idx="28367">
                        <c:v>129.499788460556</c:v>
                      </c:pt>
                      <c:pt idx="28368">
                        <c:v>129.47719937406799</c:v>
                      </c:pt>
                      <c:pt idx="28369">
                        <c:v>129.47698412967301</c:v>
                      </c:pt>
                      <c:pt idx="28370">
                        <c:v>129.431714306922</c:v>
                      </c:pt>
                      <c:pt idx="28371">
                        <c:v>129.36848894014801</c:v>
                      </c:pt>
                      <c:pt idx="28372">
                        <c:v>129.32706530111199</c:v>
                      </c:pt>
                      <c:pt idx="28373">
                        <c:v>129.22219182228901</c:v>
                      </c:pt>
                      <c:pt idx="28374">
                        <c:v>129.20004677163601</c:v>
                      </c:pt>
                      <c:pt idx="28375">
                        <c:v>129.17950952489701</c:v>
                      </c:pt>
                      <c:pt idx="28376">
                        <c:v>129.06994787142199</c:v>
                      </c:pt>
                      <c:pt idx="28377">
                        <c:v>129.061109926402</c:v>
                      </c:pt>
                      <c:pt idx="28378">
                        <c:v>129.05924738766501</c:v>
                      </c:pt>
                      <c:pt idx="28379">
                        <c:v>129.05905412809599</c:v>
                      </c:pt>
                      <c:pt idx="28380">
                        <c:v>129.02415592615</c:v>
                      </c:pt>
                      <c:pt idx="28381">
                        <c:v>128.939188485248</c:v>
                      </c:pt>
                      <c:pt idx="28382">
                        <c:v>128.91313446893599</c:v>
                      </c:pt>
                      <c:pt idx="28383">
                        <c:v>128.80577180642601</c:v>
                      </c:pt>
                      <c:pt idx="28384">
                        <c:v>128.79463806666101</c:v>
                      </c:pt>
                      <c:pt idx="28385">
                        <c:v>128.781428019402</c:v>
                      </c:pt>
                      <c:pt idx="28386">
                        <c:v>128.75120334054699</c:v>
                      </c:pt>
                      <c:pt idx="28387">
                        <c:v>128.74009249491701</c:v>
                      </c:pt>
                      <c:pt idx="28388">
                        <c:v>128.71409362507401</c:v>
                      </c:pt>
                      <c:pt idx="28389">
                        <c:v>128.70019185218999</c:v>
                      </c:pt>
                      <c:pt idx="28390">
                        <c:v>128.66856877815599</c:v>
                      </c:pt>
                      <c:pt idx="28391">
                        <c:v>128.59741434105101</c:v>
                      </c:pt>
                      <c:pt idx="28392">
                        <c:v>128.59177025095599</c:v>
                      </c:pt>
                      <c:pt idx="28393">
                        <c:v>128.52165598354799</c:v>
                      </c:pt>
                      <c:pt idx="28394">
                        <c:v>128.444907465223</c:v>
                      </c:pt>
                      <c:pt idx="28395">
                        <c:v>128.41070260268901</c:v>
                      </c:pt>
                      <c:pt idx="28396">
                        <c:v>128.40784482711001</c:v>
                      </c:pt>
                      <c:pt idx="28397">
                        <c:v>128.38891176127399</c:v>
                      </c:pt>
                      <c:pt idx="28398">
                        <c:v>128.38402399214499</c:v>
                      </c:pt>
                      <c:pt idx="28399">
                        <c:v>128.37473841454701</c:v>
                      </c:pt>
                      <c:pt idx="28400">
                        <c:v>128.37338216724601</c:v>
                      </c:pt>
                      <c:pt idx="28401">
                        <c:v>128.262959326832</c:v>
                      </c:pt>
                      <c:pt idx="28402">
                        <c:v>128.24361849538701</c:v>
                      </c:pt>
                      <c:pt idx="28403">
                        <c:v>128.17324621404001</c:v>
                      </c:pt>
                      <c:pt idx="28404">
                        <c:v>128.14337180849</c:v>
                      </c:pt>
                      <c:pt idx="28405">
                        <c:v>128.09705594993</c:v>
                      </c:pt>
                      <c:pt idx="28406">
                        <c:v>128.07935234513599</c:v>
                      </c:pt>
                      <c:pt idx="28407">
                        <c:v>128.00593388620999</c:v>
                      </c:pt>
                      <c:pt idx="28408">
                        <c:v>127.99970788015899</c:v>
                      </c:pt>
                      <c:pt idx="28409">
                        <c:v>127.99480202041499</c:v>
                      </c:pt>
                      <c:pt idx="28410">
                        <c:v>127.93437113341</c:v>
                      </c:pt>
                      <c:pt idx="28411">
                        <c:v>127.89557477370199</c:v>
                      </c:pt>
                      <c:pt idx="28412">
                        <c:v>127.891221457483</c:v>
                      </c:pt>
                      <c:pt idx="28413">
                        <c:v>127.873582939727</c:v>
                      </c:pt>
                      <c:pt idx="28414">
                        <c:v>127.83876877580499</c:v>
                      </c:pt>
                      <c:pt idx="28415">
                        <c:v>127.83516444548</c:v>
                      </c:pt>
                      <c:pt idx="28416">
                        <c:v>127.829035728402</c:v>
                      </c:pt>
                      <c:pt idx="28417">
                        <c:v>127.803529501727</c:v>
                      </c:pt>
                      <c:pt idx="28418">
                        <c:v>127.794198922294</c:v>
                      </c:pt>
                      <c:pt idx="28419">
                        <c:v>127.783471658422</c:v>
                      </c:pt>
                      <c:pt idx="28420">
                        <c:v>127.780019616332</c:v>
                      </c:pt>
                      <c:pt idx="28421">
                        <c:v>127.769718857714</c:v>
                      </c:pt>
                      <c:pt idx="28422">
                        <c:v>127.739009337588</c:v>
                      </c:pt>
                      <c:pt idx="28423">
                        <c:v>127.727137036877</c:v>
                      </c:pt>
                      <c:pt idx="28424">
                        <c:v>127.71150132162001</c:v>
                      </c:pt>
                      <c:pt idx="28425">
                        <c:v>127.69182419947001</c:v>
                      </c:pt>
                      <c:pt idx="28426">
                        <c:v>127.686478334271</c:v>
                      </c:pt>
                      <c:pt idx="28427">
                        <c:v>127.656639749552</c:v>
                      </c:pt>
                      <c:pt idx="28428">
                        <c:v>127.6312395771</c:v>
                      </c:pt>
                      <c:pt idx="28429">
                        <c:v>127.595980300888</c:v>
                      </c:pt>
                      <c:pt idx="28430">
                        <c:v>127.56143595149599</c:v>
                      </c:pt>
                      <c:pt idx="28431">
                        <c:v>127.543573226565</c:v>
                      </c:pt>
                      <c:pt idx="28432">
                        <c:v>127.52779862108299</c:v>
                      </c:pt>
                      <c:pt idx="28433">
                        <c:v>127.505593986294</c:v>
                      </c:pt>
                      <c:pt idx="28434">
                        <c:v>127.497639021338</c:v>
                      </c:pt>
                      <c:pt idx="28435">
                        <c:v>127.482341473074</c:v>
                      </c:pt>
                      <c:pt idx="28436">
                        <c:v>127.48026999576</c:v>
                      </c:pt>
                      <c:pt idx="28437">
                        <c:v>127.448823567771</c:v>
                      </c:pt>
                      <c:pt idx="28438">
                        <c:v>127.36090176277099</c:v>
                      </c:pt>
                      <c:pt idx="28439">
                        <c:v>127.345669331042</c:v>
                      </c:pt>
                      <c:pt idx="28440">
                        <c:v>127.33408644903901</c:v>
                      </c:pt>
                      <c:pt idx="28441">
                        <c:v>127.313821515741</c:v>
                      </c:pt>
                      <c:pt idx="28442">
                        <c:v>127.296481153903</c:v>
                      </c:pt>
                      <c:pt idx="28443">
                        <c:v>127.29555088086499</c:v>
                      </c:pt>
                      <c:pt idx="28444">
                        <c:v>127.291486978623</c:v>
                      </c:pt>
                      <c:pt idx="28445">
                        <c:v>127.284688797535</c:v>
                      </c:pt>
                      <c:pt idx="28446">
                        <c:v>127.230274501813</c:v>
                      </c:pt>
                      <c:pt idx="28447">
                        <c:v>127.200105873148</c:v>
                      </c:pt>
                      <c:pt idx="28448">
                        <c:v>127.161965683207</c:v>
                      </c:pt>
                      <c:pt idx="28449">
                        <c:v>127.11949206905599</c:v>
                      </c:pt>
                      <c:pt idx="28450">
                        <c:v>127.11088597075501</c:v>
                      </c:pt>
                      <c:pt idx="28451">
                        <c:v>127.081671887547</c:v>
                      </c:pt>
                      <c:pt idx="28452">
                        <c:v>127.03741620661501</c:v>
                      </c:pt>
                      <c:pt idx="28453">
                        <c:v>127.033559553826</c:v>
                      </c:pt>
                      <c:pt idx="28454">
                        <c:v>126.991601107656</c:v>
                      </c:pt>
                      <c:pt idx="28455">
                        <c:v>126.96570685470699</c:v>
                      </c:pt>
                      <c:pt idx="28456">
                        <c:v>126.935652817631</c:v>
                      </c:pt>
                      <c:pt idx="28457">
                        <c:v>126.91438088178199</c:v>
                      </c:pt>
                      <c:pt idx="28458">
                        <c:v>126.91032960391701</c:v>
                      </c:pt>
                      <c:pt idx="28459">
                        <c:v>126.863681800451</c:v>
                      </c:pt>
                      <c:pt idx="28460">
                        <c:v>126.86135231130299</c:v>
                      </c:pt>
                      <c:pt idx="28461">
                        <c:v>126.857887315799</c:v>
                      </c:pt>
                      <c:pt idx="28462">
                        <c:v>126.714066808502</c:v>
                      </c:pt>
                      <c:pt idx="28463">
                        <c:v>126.705617003779</c:v>
                      </c:pt>
                      <c:pt idx="28464">
                        <c:v>126.693058505274</c:v>
                      </c:pt>
                      <c:pt idx="28465">
                        <c:v>126.682638828363</c:v>
                      </c:pt>
                      <c:pt idx="28466">
                        <c:v>126.668407855461</c:v>
                      </c:pt>
                      <c:pt idx="28467">
                        <c:v>126.647915049508</c:v>
                      </c:pt>
                      <c:pt idx="28468">
                        <c:v>126.574574485638</c:v>
                      </c:pt>
                      <c:pt idx="28469">
                        <c:v>126.54020167631499</c:v>
                      </c:pt>
                      <c:pt idx="28470">
                        <c:v>126.482537373743</c:v>
                      </c:pt>
                      <c:pt idx="28471">
                        <c:v>126.439645685489</c:v>
                      </c:pt>
                      <c:pt idx="28472">
                        <c:v>126.377596140485</c:v>
                      </c:pt>
                      <c:pt idx="28473">
                        <c:v>126.34304940773301</c:v>
                      </c:pt>
                      <c:pt idx="28474">
                        <c:v>126.330093715346</c:v>
                      </c:pt>
                      <c:pt idx="28475">
                        <c:v>126.30390822230601</c:v>
                      </c:pt>
                      <c:pt idx="28476">
                        <c:v>126.24598981991799</c:v>
                      </c:pt>
                      <c:pt idx="28477">
                        <c:v>126.23808742732299</c:v>
                      </c:pt>
                      <c:pt idx="28478">
                        <c:v>125.969430975786</c:v>
                      </c:pt>
                      <c:pt idx="28479">
                        <c:v>125.9103649799</c:v>
                      </c:pt>
                      <c:pt idx="28480">
                        <c:v>125.84857998806901</c:v>
                      </c:pt>
                      <c:pt idx="28481">
                        <c:v>125.819511898032</c:v>
                      </c:pt>
                      <c:pt idx="28482">
                        <c:v>125.792333699008</c:v>
                      </c:pt>
                      <c:pt idx="28483">
                        <c:v>125.77784507862999</c:v>
                      </c:pt>
                      <c:pt idx="28484">
                        <c:v>125.777229093016</c:v>
                      </c:pt>
                      <c:pt idx="28485">
                        <c:v>125.774278633634</c:v>
                      </c:pt>
                      <c:pt idx="28486">
                        <c:v>125.717530822546</c:v>
                      </c:pt>
                      <c:pt idx="28487">
                        <c:v>125.702986869028</c:v>
                      </c:pt>
                      <c:pt idx="28488">
                        <c:v>125.58608838809199</c:v>
                      </c:pt>
                      <c:pt idx="28489">
                        <c:v>125.58428922185399</c:v>
                      </c:pt>
                      <c:pt idx="28490">
                        <c:v>125.523387008737</c:v>
                      </c:pt>
                      <c:pt idx="28491">
                        <c:v>125.52312315870201</c:v>
                      </c:pt>
                      <c:pt idx="28492">
                        <c:v>125.52058499685501</c:v>
                      </c:pt>
                      <c:pt idx="28493">
                        <c:v>125.455378483768</c:v>
                      </c:pt>
                      <c:pt idx="28494">
                        <c:v>125.45342491989</c:v>
                      </c:pt>
                      <c:pt idx="28495">
                        <c:v>125.44218486457299</c:v>
                      </c:pt>
                      <c:pt idx="28496">
                        <c:v>125.380053157405</c:v>
                      </c:pt>
                      <c:pt idx="28497">
                        <c:v>125.336246198265</c:v>
                      </c:pt>
                      <c:pt idx="28498">
                        <c:v>125.32251214387</c:v>
                      </c:pt>
                      <c:pt idx="28499">
                        <c:v>125.23870785784401</c:v>
                      </c:pt>
                      <c:pt idx="28500">
                        <c:v>125.125846451828</c:v>
                      </c:pt>
                      <c:pt idx="28501">
                        <c:v>125.12187970582001</c:v>
                      </c:pt>
                      <c:pt idx="28502">
                        <c:v>125.042008246444</c:v>
                      </c:pt>
                      <c:pt idx="28503">
                        <c:v>124.95106288992901</c:v>
                      </c:pt>
                      <c:pt idx="28504">
                        <c:v>124.922375521978</c:v>
                      </c:pt>
                      <c:pt idx="28505">
                        <c:v>124.920636525033</c:v>
                      </c:pt>
                      <c:pt idx="28506">
                        <c:v>124.915876852883</c:v>
                      </c:pt>
                      <c:pt idx="28507">
                        <c:v>124.879416410129</c:v>
                      </c:pt>
                      <c:pt idx="28508">
                        <c:v>124.839525537828</c:v>
                      </c:pt>
                      <c:pt idx="28509">
                        <c:v>124.82510104489199</c:v>
                      </c:pt>
                      <c:pt idx="28510">
                        <c:v>124.819579044375</c:v>
                      </c:pt>
                      <c:pt idx="28511">
                        <c:v>124.813679697279</c:v>
                      </c:pt>
                      <c:pt idx="28512">
                        <c:v>124.79211720764999</c:v>
                      </c:pt>
                      <c:pt idx="28513">
                        <c:v>124.749471026489</c:v>
                      </c:pt>
                      <c:pt idx="28514">
                        <c:v>124.711018938259</c:v>
                      </c:pt>
                      <c:pt idx="28515">
                        <c:v>124.70327277038901</c:v>
                      </c:pt>
                      <c:pt idx="28516">
                        <c:v>124.61671806375099</c:v>
                      </c:pt>
                      <c:pt idx="28517">
                        <c:v>124.51550670514899</c:v>
                      </c:pt>
                      <c:pt idx="28518">
                        <c:v>124.497001680111</c:v>
                      </c:pt>
                      <c:pt idx="28519">
                        <c:v>124.49298912359301</c:v>
                      </c:pt>
                      <c:pt idx="28520">
                        <c:v>124.47473206843</c:v>
                      </c:pt>
                      <c:pt idx="28521">
                        <c:v>124.469632918702</c:v>
                      </c:pt>
                      <c:pt idx="28522">
                        <c:v>124.393454422722</c:v>
                      </c:pt>
                      <c:pt idx="28523">
                        <c:v>124.372481220753</c:v>
                      </c:pt>
                      <c:pt idx="28524">
                        <c:v>124.349529351169</c:v>
                      </c:pt>
                      <c:pt idx="28525">
                        <c:v>124.347837083531</c:v>
                      </c:pt>
                      <c:pt idx="28526">
                        <c:v>124.27998876821</c:v>
                      </c:pt>
                      <c:pt idx="28527">
                        <c:v>124.270016037058</c:v>
                      </c:pt>
                      <c:pt idx="28528">
                        <c:v>124.19367273955299</c:v>
                      </c:pt>
                      <c:pt idx="28529">
                        <c:v>124.150552317704</c:v>
                      </c:pt>
                      <c:pt idx="28530">
                        <c:v>124.148346690525</c:v>
                      </c:pt>
                      <c:pt idx="28531">
                        <c:v>124.134330654709</c:v>
                      </c:pt>
                      <c:pt idx="28532">
                        <c:v>124.030544920157</c:v>
                      </c:pt>
                      <c:pt idx="28533">
                        <c:v>124.017508351937</c:v>
                      </c:pt>
                      <c:pt idx="28534">
                        <c:v>124.003458959011</c:v>
                      </c:pt>
                      <c:pt idx="28535">
                        <c:v>123.972919681672</c:v>
                      </c:pt>
                      <c:pt idx="28536">
                        <c:v>123.948112312606</c:v>
                      </c:pt>
                      <c:pt idx="28537">
                        <c:v>123.942171185734</c:v>
                      </c:pt>
                      <c:pt idx="28538">
                        <c:v>123.878877918859</c:v>
                      </c:pt>
                      <c:pt idx="28539">
                        <c:v>123.864589658022</c:v>
                      </c:pt>
                      <c:pt idx="28540">
                        <c:v>123.857850535132</c:v>
                      </c:pt>
                      <c:pt idx="28541">
                        <c:v>123.798340678572</c:v>
                      </c:pt>
                      <c:pt idx="28542">
                        <c:v>123.770138340798</c:v>
                      </c:pt>
                      <c:pt idx="28543">
                        <c:v>123.760919488071</c:v>
                      </c:pt>
                      <c:pt idx="28544">
                        <c:v>123.72396252899701</c:v>
                      </c:pt>
                      <c:pt idx="28545">
                        <c:v>123.721106663608</c:v>
                      </c:pt>
                      <c:pt idx="28546">
                        <c:v>123.70833289521499</c:v>
                      </c:pt>
                      <c:pt idx="28547">
                        <c:v>123.708093328144</c:v>
                      </c:pt>
                      <c:pt idx="28548">
                        <c:v>123.707933997976</c:v>
                      </c:pt>
                      <c:pt idx="28549">
                        <c:v>123.707792855604</c:v>
                      </c:pt>
                      <c:pt idx="28550">
                        <c:v>123.707749523217</c:v>
                      </c:pt>
                      <c:pt idx="28551">
                        <c:v>123.707738458504</c:v>
                      </c:pt>
                      <c:pt idx="28552">
                        <c:v>123.70772187633</c:v>
                      </c:pt>
                      <c:pt idx="28553">
                        <c:v>123.707719510236</c:v>
                      </c:pt>
                      <c:pt idx="28554">
                        <c:v>123.707715355969</c:v>
                      </c:pt>
                      <c:pt idx="28555">
                        <c:v>123.707634744144</c:v>
                      </c:pt>
                      <c:pt idx="28556">
                        <c:v>123.69014955737499</c:v>
                      </c:pt>
                      <c:pt idx="28557">
                        <c:v>123.63492877594</c:v>
                      </c:pt>
                      <c:pt idx="28558">
                        <c:v>123.586156707827</c:v>
                      </c:pt>
                      <c:pt idx="28559">
                        <c:v>123.575804641291</c:v>
                      </c:pt>
                      <c:pt idx="28560">
                        <c:v>123.573644250684</c:v>
                      </c:pt>
                      <c:pt idx="28561">
                        <c:v>123.564715372205</c:v>
                      </c:pt>
                      <c:pt idx="28562">
                        <c:v>123.524882421868</c:v>
                      </c:pt>
                      <c:pt idx="28563">
                        <c:v>123.501714432562</c:v>
                      </c:pt>
                      <c:pt idx="28564">
                        <c:v>123.50094111538699</c:v>
                      </c:pt>
                      <c:pt idx="28565">
                        <c:v>123.500898044414</c:v>
                      </c:pt>
                      <c:pt idx="28566">
                        <c:v>123.50071279496299</c:v>
                      </c:pt>
                      <c:pt idx="28567">
                        <c:v>123.50059278551601</c:v>
                      </c:pt>
                      <c:pt idx="28568">
                        <c:v>123.500406310686</c:v>
                      </c:pt>
                      <c:pt idx="28569">
                        <c:v>123.50038975506899</c:v>
                      </c:pt>
                      <c:pt idx="28570">
                        <c:v>123.50036345820401</c:v>
                      </c:pt>
                      <c:pt idx="28571">
                        <c:v>123.500322955135</c:v>
                      </c:pt>
                      <c:pt idx="28572">
                        <c:v>123.50028248417</c:v>
                      </c:pt>
                      <c:pt idx="28573">
                        <c:v>123.49997576046</c:v>
                      </c:pt>
                      <c:pt idx="28574">
                        <c:v>123.49941672921101</c:v>
                      </c:pt>
                      <c:pt idx="28575">
                        <c:v>123.499153979938</c:v>
                      </c:pt>
                      <c:pt idx="28576">
                        <c:v>123.49914934652701</c:v>
                      </c:pt>
                      <c:pt idx="28577">
                        <c:v>123.499141639492</c:v>
                      </c:pt>
                      <c:pt idx="28578">
                        <c:v>123.455221585234</c:v>
                      </c:pt>
                      <c:pt idx="28579">
                        <c:v>123.414314248401</c:v>
                      </c:pt>
                      <c:pt idx="28580">
                        <c:v>123.33105410910299</c:v>
                      </c:pt>
                      <c:pt idx="28581">
                        <c:v>123.32890804230701</c:v>
                      </c:pt>
                      <c:pt idx="28582">
                        <c:v>123.31542784848899</c:v>
                      </c:pt>
                      <c:pt idx="28583">
                        <c:v>123.284369829173</c:v>
                      </c:pt>
                      <c:pt idx="28584">
                        <c:v>123.273396498244</c:v>
                      </c:pt>
                      <c:pt idx="28585">
                        <c:v>123.228709812944</c:v>
                      </c:pt>
                      <c:pt idx="28586">
                        <c:v>123.210879221298</c:v>
                      </c:pt>
                      <c:pt idx="28587">
                        <c:v>123.194997337418</c:v>
                      </c:pt>
                      <c:pt idx="28588">
                        <c:v>123.19034670150199</c:v>
                      </c:pt>
                      <c:pt idx="28589">
                        <c:v>123.187546098588</c:v>
                      </c:pt>
                      <c:pt idx="28590">
                        <c:v>123.187256690111</c:v>
                      </c:pt>
                      <c:pt idx="28591">
                        <c:v>123.18720027828699</c:v>
                      </c:pt>
                      <c:pt idx="28592">
                        <c:v>123.18712891692</c:v>
                      </c:pt>
                      <c:pt idx="28593">
                        <c:v>123.186886189403</c:v>
                      </c:pt>
                      <c:pt idx="28594">
                        <c:v>123.186696428521</c:v>
                      </c:pt>
                      <c:pt idx="28595">
                        <c:v>123.18656442552501</c:v>
                      </c:pt>
                      <c:pt idx="28596">
                        <c:v>123.18653304145801</c:v>
                      </c:pt>
                      <c:pt idx="28597">
                        <c:v>123.186481027554</c:v>
                      </c:pt>
                      <c:pt idx="28598">
                        <c:v>123.186462933858</c:v>
                      </c:pt>
                      <c:pt idx="28599">
                        <c:v>123.186368865742</c:v>
                      </c:pt>
                      <c:pt idx="28600">
                        <c:v>123.186134764849</c:v>
                      </c:pt>
                      <c:pt idx="28601">
                        <c:v>123.104707923859</c:v>
                      </c:pt>
                      <c:pt idx="28602">
                        <c:v>123.07699385350899</c:v>
                      </c:pt>
                      <c:pt idx="28603">
                        <c:v>123.0405384088</c:v>
                      </c:pt>
                      <c:pt idx="28604">
                        <c:v>123.03976859854799</c:v>
                      </c:pt>
                      <c:pt idx="28605">
                        <c:v>123.018186034514</c:v>
                      </c:pt>
                      <c:pt idx="28606">
                        <c:v>123.01502454121901</c:v>
                      </c:pt>
                      <c:pt idx="28607">
                        <c:v>123.004134229492</c:v>
                      </c:pt>
                      <c:pt idx="28608">
                        <c:v>122.99686504898899</c:v>
                      </c:pt>
                      <c:pt idx="28609">
                        <c:v>122.99267536247299</c:v>
                      </c:pt>
                      <c:pt idx="28610">
                        <c:v>122.979937589865</c:v>
                      </c:pt>
                      <c:pt idx="28611">
                        <c:v>122.979838819457</c:v>
                      </c:pt>
                      <c:pt idx="28612">
                        <c:v>122.979532758895</c:v>
                      </c:pt>
                      <c:pt idx="28613">
                        <c:v>122.97918418152</c:v>
                      </c:pt>
                      <c:pt idx="28614">
                        <c:v>122.979166844606</c:v>
                      </c:pt>
                      <c:pt idx="28615">
                        <c:v>122.979122053315</c:v>
                      </c:pt>
                      <c:pt idx="28616">
                        <c:v>122.979119340822</c:v>
                      </c:pt>
                      <c:pt idx="28617">
                        <c:v>122.97910522129099</c:v>
                      </c:pt>
                      <c:pt idx="28618">
                        <c:v>122.979044879968</c:v>
                      </c:pt>
                      <c:pt idx="28619">
                        <c:v>122.97899347312401</c:v>
                      </c:pt>
                      <c:pt idx="28620">
                        <c:v>122.97876633713101</c:v>
                      </c:pt>
                      <c:pt idx="28621">
                        <c:v>122.978623606238</c:v>
                      </c:pt>
                      <c:pt idx="28622">
                        <c:v>122.978258130897</c:v>
                      </c:pt>
                      <c:pt idx="28623">
                        <c:v>122.95010454464401</c:v>
                      </c:pt>
                      <c:pt idx="28624">
                        <c:v>122.896239772618</c:v>
                      </c:pt>
                      <c:pt idx="28625">
                        <c:v>122.83935337298099</c:v>
                      </c:pt>
                      <c:pt idx="28626">
                        <c:v>122.831288560234</c:v>
                      </c:pt>
                      <c:pt idx="28627">
                        <c:v>122.82332055287</c:v>
                      </c:pt>
                      <c:pt idx="28628">
                        <c:v>122.779260795491</c:v>
                      </c:pt>
                      <c:pt idx="28629">
                        <c:v>122.737479774975</c:v>
                      </c:pt>
                      <c:pt idx="28630">
                        <c:v>122.734344097261</c:v>
                      </c:pt>
                      <c:pt idx="28631">
                        <c:v>122.728709879082</c:v>
                      </c:pt>
                      <c:pt idx="28632">
                        <c:v>122.70863181659099</c:v>
                      </c:pt>
                      <c:pt idx="28633">
                        <c:v>122.653417439923</c:v>
                      </c:pt>
                      <c:pt idx="28634">
                        <c:v>122.488983987925</c:v>
                      </c:pt>
                      <c:pt idx="28635">
                        <c:v>122.47807420663401</c:v>
                      </c:pt>
                      <c:pt idx="28636">
                        <c:v>122.460830356301</c:v>
                      </c:pt>
                      <c:pt idx="28637">
                        <c:v>122.387030506204</c:v>
                      </c:pt>
                      <c:pt idx="28638">
                        <c:v>122.30918847233001</c:v>
                      </c:pt>
                      <c:pt idx="28639">
                        <c:v>122.270541992749</c:v>
                      </c:pt>
                      <c:pt idx="28640">
                        <c:v>122.26865712819701</c:v>
                      </c:pt>
                      <c:pt idx="28641">
                        <c:v>122.23138799528699</c:v>
                      </c:pt>
                      <c:pt idx="28642">
                        <c:v>122.230812862592</c:v>
                      </c:pt>
                      <c:pt idx="28643">
                        <c:v>122.203017803013</c:v>
                      </c:pt>
                      <c:pt idx="28644">
                        <c:v>122.11838295146499</c:v>
                      </c:pt>
                      <c:pt idx="28645">
                        <c:v>122.097026139479</c:v>
                      </c:pt>
                      <c:pt idx="28646">
                        <c:v>122.096637632232</c:v>
                      </c:pt>
                      <c:pt idx="28647">
                        <c:v>122.08220886633001</c:v>
                      </c:pt>
                      <c:pt idx="28648">
                        <c:v>122.077205355185</c:v>
                      </c:pt>
                      <c:pt idx="28649">
                        <c:v>122.073032558424</c:v>
                      </c:pt>
                      <c:pt idx="28650">
                        <c:v>122.070426869907</c:v>
                      </c:pt>
                      <c:pt idx="28651">
                        <c:v>122.057867526699</c:v>
                      </c:pt>
                      <c:pt idx="28652">
                        <c:v>122.05390419803599</c:v>
                      </c:pt>
                      <c:pt idx="28653">
                        <c:v>122.05078988253</c:v>
                      </c:pt>
                      <c:pt idx="28654">
                        <c:v>122.025484837238</c:v>
                      </c:pt>
                      <c:pt idx="28655">
                        <c:v>122.019890719321</c:v>
                      </c:pt>
                      <c:pt idx="28656">
                        <c:v>121.98625381718399</c:v>
                      </c:pt>
                      <c:pt idx="28657">
                        <c:v>121.976051428601</c:v>
                      </c:pt>
                      <c:pt idx="28658">
                        <c:v>121.96995907718301</c:v>
                      </c:pt>
                      <c:pt idx="28659">
                        <c:v>121.96410095284401</c:v>
                      </c:pt>
                      <c:pt idx="28660">
                        <c:v>121.95251649395399</c:v>
                      </c:pt>
                      <c:pt idx="28661">
                        <c:v>121.946485907466</c:v>
                      </c:pt>
                      <c:pt idx="28662">
                        <c:v>121.934949549897</c:v>
                      </c:pt>
                      <c:pt idx="28663">
                        <c:v>121.93421039805401</c:v>
                      </c:pt>
                      <c:pt idx="28664">
                        <c:v>121.926822591329</c:v>
                      </c:pt>
                      <c:pt idx="28665">
                        <c:v>121.92594802528301</c:v>
                      </c:pt>
                      <c:pt idx="28666">
                        <c:v>121.924468449874</c:v>
                      </c:pt>
                      <c:pt idx="28667">
                        <c:v>121.92028596580801</c:v>
                      </c:pt>
                      <c:pt idx="28668">
                        <c:v>121.899961552036</c:v>
                      </c:pt>
                      <c:pt idx="28669">
                        <c:v>121.889550213756</c:v>
                      </c:pt>
                      <c:pt idx="28670">
                        <c:v>121.887017159591</c:v>
                      </c:pt>
                      <c:pt idx="28671">
                        <c:v>121.885822717444</c:v>
                      </c:pt>
                      <c:pt idx="28672">
                        <c:v>121.86046468851001</c:v>
                      </c:pt>
                      <c:pt idx="28673">
                        <c:v>121.850183659655</c:v>
                      </c:pt>
                      <c:pt idx="28674">
                        <c:v>121.84243227613</c:v>
                      </c:pt>
                      <c:pt idx="28675">
                        <c:v>121.837499550264</c:v>
                      </c:pt>
                      <c:pt idx="28676">
                        <c:v>121.83150867951299</c:v>
                      </c:pt>
                      <c:pt idx="28677">
                        <c:v>121.825568974406</c:v>
                      </c:pt>
                      <c:pt idx="28678">
                        <c:v>121.811491901507</c:v>
                      </c:pt>
                      <c:pt idx="28679">
                        <c:v>121.789852797102</c:v>
                      </c:pt>
                      <c:pt idx="28680">
                        <c:v>121.78308827585199</c:v>
                      </c:pt>
                      <c:pt idx="28681">
                        <c:v>121.775098200805</c:v>
                      </c:pt>
                      <c:pt idx="28682">
                        <c:v>121.763115039327</c:v>
                      </c:pt>
                      <c:pt idx="28683">
                        <c:v>121.744246890808</c:v>
                      </c:pt>
                      <c:pt idx="28684">
                        <c:v>121.737574392933</c:v>
                      </c:pt>
                      <c:pt idx="28685">
                        <c:v>121.73522442578501</c:v>
                      </c:pt>
                      <c:pt idx="28686">
                        <c:v>121.733254558171</c:v>
                      </c:pt>
                      <c:pt idx="28687">
                        <c:v>121.731653601259</c:v>
                      </c:pt>
                      <c:pt idx="28688">
                        <c:v>121.731320977827</c:v>
                      </c:pt>
                      <c:pt idx="28689">
                        <c:v>121.721648058748</c:v>
                      </c:pt>
                      <c:pt idx="28690">
                        <c:v>121.719425115918</c:v>
                      </c:pt>
                      <c:pt idx="28691">
                        <c:v>121.71535673471099</c:v>
                      </c:pt>
                      <c:pt idx="28692">
                        <c:v>121.714438169945</c:v>
                      </c:pt>
                      <c:pt idx="28693">
                        <c:v>121.71333941495899</c:v>
                      </c:pt>
                      <c:pt idx="28694">
                        <c:v>121.70861180315001</c:v>
                      </c:pt>
                      <c:pt idx="28695">
                        <c:v>121.707234311642</c:v>
                      </c:pt>
                      <c:pt idx="28696">
                        <c:v>121.704699686588</c:v>
                      </c:pt>
                      <c:pt idx="28697">
                        <c:v>121.704083746729</c:v>
                      </c:pt>
                      <c:pt idx="28698">
                        <c:v>121.701941779875</c:v>
                      </c:pt>
                      <c:pt idx="28699">
                        <c:v>121.69902025280101</c:v>
                      </c:pt>
                      <c:pt idx="28700">
                        <c:v>121.69599664702299</c:v>
                      </c:pt>
                      <c:pt idx="28701">
                        <c:v>121.676243014325</c:v>
                      </c:pt>
                      <c:pt idx="28702">
                        <c:v>121.670447654866</c:v>
                      </c:pt>
                      <c:pt idx="28703">
                        <c:v>121.670216082677</c:v>
                      </c:pt>
                      <c:pt idx="28704">
                        <c:v>121.66400814275001</c:v>
                      </c:pt>
                      <c:pt idx="28705">
                        <c:v>121.648432607828</c:v>
                      </c:pt>
                      <c:pt idx="28706">
                        <c:v>121.63717262697401</c:v>
                      </c:pt>
                      <c:pt idx="28707">
                        <c:v>121.630378472614</c:v>
                      </c:pt>
                      <c:pt idx="28708">
                        <c:v>121.62113067521901</c:v>
                      </c:pt>
                      <c:pt idx="28709">
                        <c:v>121.61485191217299</c:v>
                      </c:pt>
                      <c:pt idx="28710">
                        <c:v>121.614039394099</c:v>
                      </c:pt>
                      <c:pt idx="28711">
                        <c:v>121.612591212415</c:v>
                      </c:pt>
                      <c:pt idx="28712">
                        <c:v>121.605411563125</c:v>
                      </c:pt>
                      <c:pt idx="28713">
                        <c:v>121.59998107398999</c:v>
                      </c:pt>
                      <c:pt idx="28714">
                        <c:v>121.59856931831099</c:v>
                      </c:pt>
                      <c:pt idx="28715">
                        <c:v>121.58433158314</c:v>
                      </c:pt>
                      <c:pt idx="28716">
                        <c:v>121.574137797783</c:v>
                      </c:pt>
                      <c:pt idx="28717">
                        <c:v>121.565162975094</c:v>
                      </c:pt>
                      <c:pt idx="28718">
                        <c:v>121.554373452769</c:v>
                      </c:pt>
                      <c:pt idx="28719">
                        <c:v>121.54685616782299</c:v>
                      </c:pt>
                      <c:pt idx="28720">
                        <c:v>121.54418672833501</c:v>
                      </c:pt>
                      <c:pt idx="28721">
                        <c:v>121.53253647978001</c:v>
                      </c:pt>
                      <c:pt idx="28722">
                        <c:v>121.53198013284801</c:v>
                      </c:pt>
                      <c:pt idx="28723">
                        <c:v>121.519305580637</c:v>
                      </c:pt>
                      <c:pt idx="28724">
                        <c:v>121.51134072323001</c:v>
                      </c:pt>
                      <c:pt idx="28725">
                        <c:v>121.49819407405001</c:v>
                      </c:pt>
                      <c:pt idx="28726">
                        <c:v>121.49028287615801</c:v>
                      </c:pt>
                      <c:pt idx="28727">
                        <c:v>121.487722541268</c:v>
                      </c:pt>
                      <c:pt idx="28728">
                        <c:v>121.45853731471701</c:v>
                      </c:pt>
                      <c:pt idx="28729">
                        <c:v>121.455668050962</c:v>
                      </c:pt>
                      <c:pt idx="28730">
                        <c:v>121.42561386638501</c:v>
                      </c:pt>
                      <c:pt idx="28731">
                        <c:v>121.211965524633</c:v>
                      </c:pt>
                      <c:pt idx="28732">
                        <c:v>121.112100636151</c:v>
                      </c:pt>
                      <c:pt idx="28733">
                        <c:v>121.100430655571</c:v>
                      </c:pt>
                      <c:pt idx="28734">
                        <c:v>121.030251523069</c:v>
                      </c:pt>
                      <c:pt idx="28735">
                        <c:v>120.99652053793</c:v>
                      </c:pt>
                      <c:pt idx="28736">
                        <c:v>120.946786524939</c:v>
                      </c:pt>
                      <c:pt idx="28737">
                        <c:v>120.938815005621</c:v>
                      </c:pt>
                      <c:pt idx="28738">
                        <c:v>120.884224911339</c:v>
                      </c:pt>
                      <c:pt idx="28739">
                        <c:v>120.875117070754</c:v>
                      </c:pt>
                      <c:pt idx="28740">
                        <c:v>120.834521803665</c:v>
                      </c:pt>
                      <c:pt idx="28741">
                        <c:v>120.78057030206099</c:v>
                      </c:pt>
                      <c:pt idx="28742">
                        <c:v>120.775442322038</c:v>
                      </c:pt>
                      <c:pt idx="28743">
                        <c:v>120.740342972734</c:v>
                      </c:pt>
                      <c:pt idx="28744">
                        <c:v>120.68458682462099</c:v>
                      </c:pt>
                      <c:pt idx="28745">
                        <c:v>120.67254912080099</c:v>
                      </c:pt>
                      <c:pt idx="28746">
                        <c:v>120.638439361604</c:v>
                      </c:pt>
                      <c:pt idx="28747">
                        <c:v>120.52294444512</c:v>
                      </c:pt>
                      <c:pt idx="28748">
                        <c:v>120.502322875662</c:v>
                      </c:pt>
                      <c:pt idx="28749">
                        <c:v>120.485729929558</c:v>
                      </c:pt>
                      <c:pt idx="28750">
                        <c:v>120.354429391295</c:v>
                      </c:pt>
                      <c:pt idx="28751">
                        <c:v>120.243719933176</c:v>
                      </c:pt>
                      <c:pt idx="28752">
                        <c:v>120.18740865323799</c:v>
                      </c:pt>
                      <c:pt idx="28753">
                        <c:v>120.13322511696001</c:v>
                      </c:pt>
                      <c:pt idx="28754">
                        <c:v>120.05079259838701</c:v>
                      </c:pt>
                      <c:pt idx="28755">
                        <c:v>120.03446240712999</c:v>
                      </c:pt>
                      <c:pt idx="28756">
                        <c:v>120.00302722462899</c:v>
                      </c:pt>
                      <c:pt idx="28757">
                        <c:v>119.93948737005201</c:v>
                      </c:pt>
                      <c:pt idx="28758">
                        <c:v>119.93875321643</c:v>
                      </c:pt>
                      <c:pt idx="28759">
                        <c:v>119.870024535504</c:v>
                      </c:pt>
                      <c:pt idx="28760">
                        <c:v>119.834108861255</c:v>
                      </c:pt>
                      <c:pt idx="28761">
                        <c:v>119.82610744587301</c:v>
                      </c:pt>
                      <c:pt idx="28762">
                        <c:v>119.72544970212699</c:v>
                      </c:pt>
                      <c:pt idx="28763">
                        <c:v>119.653466810327</c:v>
                      </c:pt>
                      <c:pt idx="28764">
                        <c:v>119.63665660835299</c:v>
                      </c:pt>
                      <c:pt idx="28765">
                        <c:v>119.60022821435101</c:v>
                      </c:pt>
                      <c:pt idx="28766">
                        <c:v>119.593423246942</c:v>
                      </c:pt>
                      <c:pt idx="28767">
                        <c:v>119.56409527915901</c:v>
                      </c:pt>
                      <c:pt idx="28768">
                        <c:v>119.554265276264</c:v>
                      </c:pt>
                      <c:pt idx="28769">
                        <c:v>119.51437873072901</c:v>
                      </c:pt>
                      <c:pt idx="28770">
                        <c:v>119.495865487445</c:v>
                      </c:pt>
                      <c:pt idx="28771">
                        <c:v>119.491183066399</c:v>
                      </c:pt>
                      <c:pt idx="28772">
                        <c:v>119.464182965262</c:v>
                      </c:pt>
                      <c:pt idx="28773">
                        <c:v>119.450171725871</c:v>
                      </c:pt>
                      <c:pt idx="28774">
                        <c:v>119.40199344233601</c:v>
                      </c:pt>
                      <c:pt idx="28775">
                        <c:v>119.385398702225</c:v>
                      </c:pt>
                      <c:pt idx="28776">
                        <c:v>119.314169121304</c:v>
                      </c:pt>
                      <c:pt idx="28777">
                        <c:v>119.306589058188</c:v>
                      </c:pt>
                      <c:pt idx="28778">
                        <c:v>119.295842417392</c:v>
                      </c:pt>
                      <c:pt idx="28779">
                        <c:v>119.27563113736301</c:v>
                      </c:pt>
                      <c:pt idx="28780">
                        <c:v>119.265214456751</c:v>
                      </c:pt>
                      <c:pt idx="28781">
                        <c:v>119.177243848487</c:v>
                      </c:pt>
                      <c:pt idx="28782">
                        <c:v>119.161982145762</c:v>
                      </c:pt>
                      <c:pt idx="28783">
                        <c:v>119.111771445795</c:v>
                      </c:pt>
                      <c:pt idx="28784">
                        <c:v>119.054807015164</c:v>
                      </c:pt>
                      <c:pt idx="28785">
                        <c:v>119.03592134421299</c:v>
                      </c:pt>
                      <c:pt idx="28786">
                        <c:v>119.034304647225</c:v>
                      </c:pt>
                      <c:pt idx="28787">
                        <c:v>119.027331154652</c:v>
                      </c:pt>
                      <c:pt idx="28788">
                        <c:v>119.021950300491</c:v>
                      </c:pt>
                      <c:pt idx="28789">
                        <c:v>118.973273157387</c:v>
                      </c:pt>
                      <c:pt idx="28790">
                        <c:v>118.961448795659</c:v>
                      </c:pt>
                      <c:pt idx="28791">
                        <c:v>118.932968983005</c:v>
                      </c:pt>
                      <c:pt idx="28792">
                        <c:v>118.908208121953</c:v>
                      </c:pt>
                      <c:pt idx="28793">
                        <c:v>118.89526473788899</c:v>
                      </c:pt>
                      <c:pt idx="28794">
                        <c:v>118.80558477322</c:v>
                      </c:pt>
                      <c:pt idx="28795">
                        <c:v>118.76138351511599</c:v>
                      </c:pt>
                      <c:pt idx="28796">
                        <c:v>118.75386728666901</c:v>
                      </c:pt>
                      <c:pt idx="28797">
                        <c:v>118.710070088595</c:v>
                      </c:pt>
                      <c:pt idx="28798">
                        <c:v>118.637349599714</c:v>
                      </c:pt>
                      <c:pt idx="28799">
                        <c:v>118.626158396278</c:v>
                      </c:pt>
                      <c:pt idx="28800">
                        <c:v>118.61416339683301</c:v>
                      </c:pt>
                      <c:pt idx="28801">
                        <c:v>118.564167392641</c:v>
                      </c:pt>
                      <c:pt idx="28802">
                        <c:v>118.531981212574</c:v>
                      </c:pt>
                      <c:pt idx="28803">
                        <c:v>118.452126541423</c:v>
                      </c:pt>
                      <c:pt idx="28804">
                        <c:v>118.422896262264</c:v>
                      </c:pt>
                      <c:pt idx="28805">
                        <c:v>118.415636147162</c:v>
                      </c:pt>
                      <c:pt idx="28806">
                        <c:v>118.26987458948</c:v>
                      </c:pt>
                      <c:pt idx="28807">
                        <c:v>118.229568941743</c:v>
                      </c:pt>
                      <c:pt idx="28808">
                        <c:v>118.16007560423</c:v>
                      </c:pt>
                      <c:pt idx="28809">
                        <c:v>118.125881794889</c:v>
                      </c:pt>
                      <c:pt idx="28810">
                        <c:v>118.11121072646201</c:v>
                      </c:pt>
                      <c:pt idx="28811">
                        <c:v>118.094231821189</c:v>
                      </c:pt>
                      <c:pt idx="28812">
                        <c:v>118.094192958965</c:v>
                      </c:pt>
                      <c:pt idx="28813">
                        <c:v>118.037233824645</c:v>
                      </c:pt>
                      <c:pt idx="28814">
                        <c:v>118.01928095593399</c:v>
                      </c:pt>
                      <c:pt idx="28815">
                        <c:v>117.975441834561</c:v>
                      </c:pt>
                      <c:pt idx="28816">
                        <c:v>117.967453643326</c:v>
                      </c:pt>
                      <c:pt idx="28817">
                        <c:v>117.932346618361</c:v>
                      </c:pt>
                      <c:pt idx="28818">
                        <c:v>117.87895097786</c:v>
                      </c:pt>
                      <c:pt idx="28819">
                        <c:v>117.82585397804</c:v>
                      </c:pt>
                      <c:pt idx="28820">
                        <c:v>117.763569625279</c:v>
                      </c:pt>
                      <c:pt idx="28821">
                        <c:v>117.74233134087299</c:v>
                      </c:pt>
                      <c:pt idx="28822">
                        <c:v>117.70421825748799</c:v>
                      </c:pt>
                      <c:pt idx="28823">
                        <c:v>117.702957920985</c:v>
                      </c:pt>
                      <c:pt idx="28824">
                        <c:v>117.699551908484</c:v>
                      </c:pt>
                      <c:pt idx="28825">
                        <c:v>117.687613062729</c:v>
                      </c:pt>
                      <c:pt idx="28826">
                        <c:v>117.64697635857399</c:v>
                      </c:pt>
                      <c:pt idx="28827">
                        <c:v>117.618276331521</c:v>
                      </c:pt>
                      <c:pt idx="28828">
                        <c:v>117.572878636985</c:v>
                      </c:pt>
                      <c:pt idx="28829">
                        <c:v>117.54255640001701</c:v>
                      </c:pt>
                      <c:pt idx="28830">
                        <c:v>117.528652544954</c:v>
                      </c:pt>
                      <c:pt idx="28831">
                        <c:v>117.494311712159</c:v>
                      </c:pt>
                      <c:pt idx="28832">
                        <c:v>117.49302462604101</c:v>
                      </c:pt>
                      <c:pt idx="28833">
                        <c:v>117.483423479557</c:v>
                      </c:pt>
                      <c:pt idx="28834">
                        <c:v>117.47774582458401</c:v>
                      </c:pt>
                      <c:pt idx="28835">
                        <c:v>117.449979230162</c:v>
                      </c:pt>
                      <c:pt idx="28836">
                        <c:v>117.439180463122</c:v>
                      </c:pt>
                      <c:pt idx="28837">
                        <c:v>117.435730667713</c:v>
                      </c:pt>
                      <c:pt idx="28838">
                        <c:v>117.428856841852</c:v>
                      </c:pt>
                      <c:pt idx="28839">
                        <c:v>117.36877792488301</c:v>
                      </c:pt>
                      <c:pt idx="28840">
                        <c:v>117.332680278783</c:v>
                      </c:pt>
                      <c:pt idx="28841">
                        <c:v>117.28807423316</c:v>
                      </c:pt>
                      <c:pt idx="28842">
                        <c:v>117.27636618958699</c:v>
                      </c:pt>
                      <c:pt idx="28843">
                        <c:v>117.237417687788</c:v>
                      </c:pt>
                      <c:pt idx="28844">
                        <c:v>117.118653852796</c:v>
                      </c:pt>
                      <c:pt idx="28845">
                        <c:v>117.10583979923</c:v>
                      </c:pt>
                      <c:pt idx="28846">
                        <c:v>117.082467126729</c:v>
                      </c:pt>
                      <c:pt idx="28847">
                        <c:v>117.070115347385</c:v>
                      </c:pt>
                      <c:pt idx="28848">
                        <c:v>117.004303801364</c:v>
                      </c:pt>
                      <c:pt idx="28849">
                        <c:v>116.990469387904</c:v>
                      </c:pt>
                      <c:pt idx="28850">
                        <c:v>116.955622644211</c:v>
                      </c:pt>
                      <c:pt idx="28851">
                        <c:v>116.953171067764</c:v>
                      </c:pt>
                      <c:pt idx="28852">
                        <c:v>116.935700446917</c:v>
                      </c:pt>
                      <c:pt idx="28853">
                        <c:v>116.923040592322</c:v>
                      </c:pt>
                      <c:pt idx="28854">
                        <c:v>116.914567846138</c:v>
                      </c:pt>
                      <c:pt idx="28855">
                        <c:v>116.88619204699999</c:v>
                      </c:pt>
                      <c:pt idx="28856">
                        <c:v>116.82362143044</c:v>
                      </c:pt>
                      <c:pt idx="28857">
                        <c:v>116.779739847895</c:v>
                      </c:pt>
                      <c:pt idx="28858">
                        <c:v>116.74921441246499</c:v>
                      </c:pt>
                      <c:pt idx="28859">
                        <c:v>116.74153206625201</c:v>
                      </c:pt>
                      <c:pt idx="28860">
                        <c:v>116.731563480901</c:v>
                      </c:pt>
                      <c:pt idx="28861">
                        <c:v>116.727953307039</c:v>
                      </c:pt>
                      <c:pt idx="28862">
                        <c:v>116.721430435022</c:v>
                      </c:pt>
                      <c:pt idx="28863">
                        <c:v>116.599155306593</c:v>
                      </c:pt>
                      <c:pt idx="28864">
                        <c:v>116.51635059401499</c:v>
                      </c:pt>
                      <c:pt idx="28865">
                        <c:v>116.475044369843</c:v>
                      </c:pt>
                      <c:pt idx="28866">
                        <c:v>116.422101572625</c:v>
                      </c:pt>
                      <c:pt idx="28867">
                        <c:v>116.37260544804499</c:v>
                      </c:pt>
                      <c:pt idx="28868">
                        <c:v>116.32954312970401</c:v>
                      </c:pt>
                      <c:pt idx="28869">
                        <c:v>116.326139862426</c:v>
                      </c:pt>
                      <c:pt idx="28870">
                        <c:v>116.322298429184</c:v>
                      </c:pt>
                      <c:pt idx="28871">
                        <c:v>116.31778940261199</c:v>
                      </c:pt>
                      <c:pt idx="28872">
                        <c:v>116.290676295431</c:v>
                      </c:pt>
                      <c:pt idx="28873">
                        <c:v>116.287550496566</c:v>
                      </c:pt>
                      <c:pt idx="28874">
                        <c:v>116.271154234759</c:v>
                      </c:pt>
                      <c:pt idx="28875">
                        <c:v>116.248679366959</c:v>
                      </c:pt>
                      <c:pt idx="28876">
                        <c:v>116.23778266954</c:v>
                      </c:pt>
                      <c:pt idx="28877">
                        <c:v>116.228758817469</c:v>
                      </c:pt>
                      <c:pt idx="28878">
                        <c:v>116.22662462965501</c:v>
                      </c:pt>
                      <c:pt idx="28879">
                        <c:v>116.225317865815</c:v>
                      </c:pt>
                      <c:pt idx="28880">
                        <c:v>116.177915720223</c:v>
                      </c:pt>
                      <c:pt idx="28881">
                        <c:v>116.167865831767</c:v>
                      </c:pt>
                      <c:pt idx="28882">
                        <c:v>116.142962508972</c:v>
                      </c:pt>
                      <c:pt idx="28883">
                        <c:v>116.103691381304</c:v>
                      </c:pt>
                      <c:pt idx="28884">
                        <c:v>116.099506665099</c:v>
                      </c:pt>
                      <c:pt idx="28885">
                        <c:v>116.08289752160999</c:v>
                      </c:pt>
                      <c:pt idx="28886">
                        <c:v>116.082330923573</c:v>
                      </c:pt>
                      <c:pt idx="28887">
                        <c:v>116.07539724666201</c:v>
                      </c:pt>
                      <c:pt idx="28888">
                        <c:v>116.05965865024601</c:v>
                      </c:pt>
                      <c:pt idx="28889">
                        <c:v>116.038222995488</c:v>
                      </c:pt>
                      <c:pt idx="28890">
                        <c:v>116.032230405731</c:v>
                      </c:pt>
                      <c:pt idx="28891">
                        <c:v>116.031989087574</c:v>
                      </c:pt>
                      <c:pt idx="28892">
                        <c:v>116.006473828552</c:v>
                      </c:pt>
                      <c:pt idx="28893">
                        <c:v>115.991163350061</c:v>
                      </c:pt>
                      <c:pt idx="28894">
                        <c:v>115.986707560827</c:v>
                      </c:pt>
                      <c:pt idx="28895">
                        <c:v>115.978804196955</c:v>
                      </c:pt>
                      <c:pt idx="28896">
                        <c:v>115.97742734333799</c:v>
                      </c:pt>
                      <c:pt idx="28897">
                        <c:v>115.973139748801</c:v>
                      </c:pt>
                      <c:pt idx="28898">
                        <c:v>115.939044936562</c:v>
                      </c:pt>
                      <c:pt idx="28899">
                        <c:v>115.929542467377</c:v>
                      </c:pt>
                      <c:pt idx="28900">
                        <c:v>115.91015628996099</c:v>
                      </c:pt>
                      <c:pt idx="28901">
                        <c:v>115.89386357685299</c:v>
                      </c:pt>
                      <c:pt idx="28902">
                        <c:v>115.866008610484</c:v>
                      </c:pt>
                      <c:pt idx="28903">
                        <c:v>115.855318864533</c:v>
                      </c:pt>
                      <c:pt idx="28904">
                        <c:v>115.855045533305</c:v>
                      </c:pt>
                      <c:pt idx="28905">
                        <c:v>115.85496884658301</c:v>
                      </c:pt>
                      <c:pt idx="28906">
                        <c:v>115.828361200668</c:v>
                      </c:pt>
                      <c:pt idx="28907">
                        <c:v>115.813798864478</c:v>
                      </c:pt>
                      <c:pt idx="28908">
                        <c:v>115.78242404169301</c:v>
                      </c:pt>
                      <c:pt idx="28909">
                        <c:v>115.76713486614599</c:v>
                      </c:pt>
                      <c:pt idx="28910">
                        <c:v>115.766991838718</c:v>
                      </c:pt>
                      <c:pt idx="28911">
                        <c:v>115.760806594713</c:v>
                      </c:pt>
                      <c:pt idx="28912">
                        <c:v>115.747276272051</c:v>
                      </c:pt>
                      <c:pt idx="28913">
                        <c:v>115.744317055538</c:v>
                      </c:pt>
                      <c:pt idx="28914">
                        <c:v>115.73452773077101</c:v>
                      </c:pt>
                      <c:pt idx="28915">
                        <c:v>115.731212874755</c:v>
                      </c:pt>
                      <c:pt idx="28916">
                        <c:v>115.731151788632</c:v>
                      </c:pt>
                      <c:pt idx="28917">
                        <c:v>115.72518173605</c:v>
                      </c:pt>
                      <c:pt idx="28918">
                        <c:v>115.719355185376</c:v>
                      </c:pt>
                      <c:pt idx="28919">
                        <c:v>115.689055203796</c:v>
                      </c:pt>
                      <c:pt idx="28920">
                        <c:v>115.68890511097401</c:v>
                      </c:pt>
                      <c:pt idx="28921">
                        <c:v>115.680107618872</c:v>
                      </c:pt>
                      <c:pt idx="28922">
                        <c:v>115.67147305084799</c:v>
                      </c:pt>
                      <c:pt idx="28923">
                        <c:v>115.660300319622</c:v>
                      </c:pt>
                      <c:pt idx="28924">
                        <c:v>115.6600786891</c:v>
                      </c:pt>
                      <c:pt idx="28925">
                        <c:v>115.657375305391</c:v>
                      </c:pt>
                      <c:pt idx="28926">
                        <c:v>115.649596620694</c:v>
                      </c:pt>
                      <c:pt idx="28927">
                        <c:v>115.649219723803</c:v>
                      </c:pt>
                      <c:pt idx="28928">
                        <c:v>115.648738034028</c:v>
                      </c:pt>
                      <c:pt idx="28929">
                        <c:v>115.64872699357799</c:v>
                      </c:pt>
                      <c:pt idx="28930">
                        <c:v>115.647926984695</c:v>
                      </c:pt>
                      <c:pt idx="28931">
                        <c:v>115.64765101437099</c:v>
                      </c:pt>
                      <c:pt idx="28932">
                        <c:v>115.646903715832</c:v>
                      </c:pt>
                      <c:pt idx="28933">
                        <c:v>115.633819313009</c:v>
                      </c:pt>
                      <c:pt idx="28934">
                        <c:v>115.62617210635101</c:v>
                      </c:pt>
                      <c:pt idx="28935">
                        <c:v>115.62593428136999</c:v>
                      </c:pt>
                      <c:pt idx="28936">
                        <c:v>115.619719592189</c:v>
                      </c:pt>
                      <c:pt idx="28937">
                        <c:v>115.61267078693</c:v>
                      </c:pt>
                      <c:pt idx="28938">
                        <c:v>115.611523227026</c:v>
                      </c:pt>
                      <c:pt idx="28939">
                        <c:v>115.60797781266599</c:v>
                      </c:pt>
                      <c:pt idx="28940">
                        <c:v>115.602018010463</c:v>
                      </c:pt>
                      <c:pt idx="28941">
                        <c:v>115.59970325937999</c:v>
                      </c:pt>
                      <c:pt idx="28942">
                        <c:v>115.59207398193</c:v>
                      </c:pt>
                      <c:pt idx="28943">
                        <c:v>115.5751442868</c:v>
                      </c:pt>
                      <c:pt idx="28944">
                        <c:v>115.575026278237</c:v>
                      </c:pt>
                      <c:pt idx="28945">
                        <c:v>115.57033664748801</c:v>
                      </c:pt>
                      <c:pt idx="28946">
                        <c:v>115.567586607674</c:v>
                      </c:pt>
                      <c:pt idx="28947">
                        <c:v>115.562480337446</c:v>
                      </c:pt>
                      <c:pt idx="28948">
                        <c:v>115.56184651724899</c:v>
                      </c:pt>
                      <c:pt idx="28949">
                        <c:v>115.55740951266</c:v>
                      </c:pt>
                      <c:pt idx="28950">
                        <c:v>115.55645743412499</c:v>
                      </c:pt>
                      <c:pt idx="28951">
                        <c:v>115.55570000881301</c:v>
                      </c:pt>
                      <c:pt idx="28952">
                        <c:v>115.550953394947</c:v>
                      </c:pt>
                      <c:pt idx="28953">
                        <c:v>115.549210114603</c:v>
                      </c:pt>
                      <c:pt idx="28954">
                        <c:v>115.549203605443</c:v>
                      </c:pt>
                      <c:pt idx="28955">
                        <c:v>115.547676438259</c:v>
                      </c:pt>
                      <c:pt idx="28956">
                        <c:v>115.547667894651</c:v>
                      </c:pt>
                      <c:pt idx="28957">
                        <c:v>115.544973133065</c:v>
                      </c:pt>
                      <c:pt idx="28958">
                        <c:v>115.540438362904</c:v>
                      </c:pt>
                      <c:pt idx="28959">
                        <c:v>115.539996812109</c:v>
                      </c:pt>
                      <c:pt idx="28960">
                        <c:v>115.539512253403</c:v>
                      </c:pt>
                      <c:pt idx="28961">
                        <c:v>115.52907719963</c:v>
                      </c:pt>
                      <c:pt idx="28962">
                        <c:v>115.528346887129</c:v>
                      </c:pt>
                      <c:pt idx="28963">
                        <c:v>115.528169740774</c:v>
                      </c:pt>
                      <c:pt idx="28964">
                        <c:v>115.517879475786</c:v>
                      </c:pt>
                      <c:pt idx="28965">
                        <c:v>115.517798234598</c:v>
                      </c:pt>
                      <c:pt idx="28966">
                        <c:v>115.502279460575</c:v>
                      </c:pt>
                      <c:pt idx="28967">
                        <c:v>115.499992257383</c:v>
                      </c:pt>
                      <c:pt idx="28968">
                        <c:v>115.474022384942</c:v>
                      </c:pt>
                      <c:pt idx="28969">
                        <c:v>115.471273375878</c:v>
                      </c:pt>
                      <c:pt idx="28970">
                        <c:v>115.45668975158701</c:v>
                      </c:pt>
                      <c:pt idx="28971">
                        <c:v>115.443568516814</c:v>
                      </c:pt>
                      <c:pt idx="28972">
                        <c:v>115.442654139982</c:v>
                      </c:pt>
                      <c:pt idx="28973">
                        <c:v>115.43919794283801</c:v>
                      </c:pt>
                      <c:pt idx="28974">
                        <c:v>115.438917315202</c:v>
                      </c:pt>
                      <c:pt idx="28975">
                        <c:v>115.438058881323</c:v>
                      </c:pt>
                      <c:pt idx="28976">
                        <c:v>115.434778370182</c:v>
                      </c:pt>
                      <c:pt idx="28977">
                        <c:v>115.434729237524</c:v>
                      </c:pt>
                      <c:pt idx="28978">
                        <c:v>115.42880504343</c:v>
                      </c:pt>
                      <c:pt idx="28979">
                        <c:v>115.40604160259799</c:v>
                      </c:pt>
                      <c:pt idx="28980">
                        <c:v>115.404402801955</c:v>
                      </c:pt>
                      <c:pt idx="28981">
                        <c:v>115.403321685394</c:v>
                      </c:pt>
                      <c:pt idx="28982">
                        <c:v>115.402370103198</c:v>
                      </c:pt>
                      <c:pt idx="28983">
                        <c:v>115.40028610430301</c:v>
                      </c:pt>
                      <c:pt idx="28984">
                        <c:v>115.396943696181</c:v>
                      </c:pt>
                      <c:pt idx="28985">
                        <c:v>115.395614163761</c:v>
                      </c:pt>
                      <c:pt idx="28986">
                        <c:v>115.394737032907</c:v>
                      </c:pt>
                      <c:pt idx="28987">
                        <c:v>115.39470351348</c:v>
                      </c:pt>
                      <c:pt idx="28988">
                        <c:v>115.38140475146599</c:v>
                      </c:pt>
                      <c:pt idx="28989">
                        <c:v>115.37574336481801</c:v>
                      </c:pt>
                      <c:pt idx="28990">
                        <c:v>115.37384572185699</c:v>
                      </c:pt>
                      <c:pt idx="28991">
                        <c:v>115.37289558300201</c:v>
                      </c:pt>
                      <c:pt idx="28992">
                        <c:v>115.37063737123501</c:v>
                      </c:pt>
                      <c:pt idx="28993">
                        <c:v>115.36185387872401</c:v>
                      </c:pt>
                      <c:pt idx="28994">
                        <c:v>115.35948421992499</c:v>
                      </c:pt>
                      <c:pt idx="28995">
                        <c:v>115.35146528017</c:v>
                      </c:pt>
                      <c:pt idx="28996">
                        <c:v>115.349777217726</c:v>
                      </c:pt>
                      <c:pt idx="28997">
                        <c:v>115.347803928452</c:v>
                      </c:pt>
                      <c:pt idx="28998">
                        <c:v>115.345293111011</c:v>
                      </c:pt>
                      <c:pt idx="28999">
                        <c:v>115.340347519121</c:v>
                      </c:pt>
                      <c:pt idx="29000">
                        <c:v>115.340099294279</c:v>
                      </c:pt>
                      <c:pt idx="29001">
                        <c:v>115.339953927171</c:v>
                      </c:pt>
                      <c:pt idx="29002">
                        <c:v>115.339375637271</c:v>
                      </c:pt>
                      <c:pt idx="29003">
                        <c:v>115.33519731141401</c:v>
                      </c:pt>
                      <c:pt idx="29004">
                        <c:v>115.332883540117</c:v>
                      </c:pt>
                      <c:pt idx="29005">
                        <c:v>115.332001608312</c:v>
                      </c:pt>
                      <c:pt idx="29006">
                        <c:v>115.32436815190199</c:v>
                      </c:pt>
                      <c:pt idx="29007">
                        <c:v>115.32157676271601</c:v>
                      </c:pt>
                      <c:pt idx="29008">
                        <c:v>115.318288909546</c:v>
                      </c:pt>
                      <c:pt idx="29009">
                        <c:v>115.316191060855</c:v>
                      </c:pt>
                      <c:pt idx="29010">
                        <c:v>115.31436294163299</c:v>
                      </c:pt>
                      <c:pt idx="29011">
                        <c:v>115.312019800977</c:v>
                      </c:pt>
                      <c:pt idx="29012">
                        <c:v>115.31153698727699</c:v>
                      </c:pt>
                      <c:pt idx="29013">
                        <c:v>115.30897725508299</c:v>
                      </c:pt>
                      <c:pt idx="29014">
                        <c:v>115.30155000768301</c:v>
                      </c:pt>
                      <c:pt idx="29015">
                        <c:v>115.290057725118</c:v>
                      </c:pt>
                      <c:pt idx="29016">
                        <c:v>115.267636962148</c:v>
                      </c:pt>
                      <c:pt idx="29017">
                        <c:v>115.259990089879</c:v>
                      </c:pt>
                      <c:pt idx="29018">
                        <c:v>115.25503652616401</c:v>
                      </c:pt>
                      <c:pt idx="29019">
                        <c:v>115.244596573235</c:v>
                      </c:pt>
                      <c:pt idx="29020">
                        <c:v>115.23719457279201</c:v>
                      </c:pt>
                      <c:pt idx="29021">
                        <c:v>115.236821014885</c:v>
                      </c:pt>
                      <c:pt idx="29022">
                        <c:v>115.230879243864</c:v>
                      </c:pt>
                      <c:pt idx="29023">
                        <c:v>115.220384380082</c:v>
                      </c:pt>
                      <c:pt idx="29024">
                        <c:v>115.20578123489599</c:v>
                      </c:pt>
                      <c:pt idx="29025">
                        <c:v>115.20170039206501</c:v>
                      </c:pt>
                      <c:pt idx="29026">
                        <c:v>115.200355323821</c:v>
                      </c:pt>
                      <c:pt idx="29027">
                        <c:v>115.19667205498401</c:v>
                      </c:pt>
                      <c:pt idx="29028">
                        <c:v>115.194066394724</c:v>
                      </c:pt>
                      <c:pt idx="29029">
                        <c:v>115.18575159039</c:v>
                      </c:pt>
                      <c:pt idx="29030">
                        <c:v>115.184833932408</c:v>
                      </c:pt>
                      <c:pt idx="29031">
                        <c:v>115.184033772869</c:v>
                      </c:pt>
                      <c:pt idx="29032">
                        <c:v>115.182348205046</c:v>
                      </c:pt>
                      <c:pt idx="29033">
                        <c:v>115.18209613812699</c:v>
                      </c:pt>
                      <c:pt idx="29034">
                        <c:v>115.181819395818</c:v>
                      </c:pt>
                      <c:pt idx="29035">
                        <c:v>115.176528362902</c:v>
                      </c:pt>
                      <c:pt idx="29036">
                        <c:v>115.176464500362</c:v>
                      </c:pt>
                      <c:pt idx="29037">
                        <c:v>115.16195733787499</c:v>
                      </c:pt>
                      <c:pt idx="29038">
                        <c:v>115.161876571311</c:v>
                      </c:pt>
                      <c:pt idx="29039">
                        <c:v>115.160653654988</c:v>
                      </c:pt>
                      <c:pt idx="29040">
                        <c:v>115.155782845426</c:v>
                      </c:pt>
                      <c:pt idx="29041">
                        <c:v>115.15569908139101</c:v>
                      </c:pt>
                      <c:pt idx="29042">
                        <c:v>115.15564606886301</c:v>
                      </c:pt>
                      <c:pt idx="29043">
                        <c:v>115.15471102586299</c:v>
                      </c:pt>
                      <c:pt idx="29044">
                        <c:v>115.14499203742599</c:v>
                      </c:pt>
                      <c:pt idx="29045">
                        <c:v>115.142597114417</c:v>
                      </c:pt>
                      <c:pt idx="29046">
                        <c:v>115.142232119317</c:v>
                      </c:pt>
                      <c:pt idx="29047">
                        <c:v>115.13048958489701</c:v>
                      </c:pt>
                      <c:pt idx="29048">
                        <c:v>115.129724918908</c:v>
                      </c:pt>
                      <c:pt idx="29049">
                        <c:v>115.124191957158</c:v>
                      </c:pt>
                      <c:pt idx="29050">
                        <c:v>115.120358882606</c:v>
                      </c:pt>
                      <c:pt idx="29051">
                        <c:v>115.119006467535</c:v>
                      </c:pt>
                      <c:pt idx="29052">
                        <c:v>115.11625703392799</c:v>
                      </c:pt>
                      <c:pt idx="29053">
                        <c:v>115.10423944351101</c:v>
                      </c:pt>
                      <c:pt idx="29054">
                        <c:v>115.096149094456</c:v>
                      </c:pt>
                      <c:pt idx="29055">
                        <c:v>115.090704786709</c:v>
                      </c:pt>
                      <c:pt idx="29056">
                        <c:v>115.082909267574</c:v>
                      </c:pt>
                      <c:pt idx="29057">
                        <c:v>115.082034648568</c:v>
                      </c:pt>
                      <c:pt idx="29058">
                        <c:v>115.081993320408</c:v>
                      </c:pt>
                      <c:pt idx="29059">
                        <c:v>115.08082306644199</c:v>
                      </c:pt>
                      <c:pt idx="29060">
                        <c:v>115.062032784845</c:v>
                      </c:pt>
                      <c:pt idx="29061">
                        <c:v>115.045451474732</c:v>
                      </c:pt>
                      <c:pt idx="29062">
                        <c:v>115.044425515079</c:v>
                      </c:pt>
                      <c:pt idx="29063">
                        <c:v>115.029722232981</c:v>
                      </c:pt>
                      <c:pt idx="29064">
                        <c:v>115.025674714378</c:v>
                      </c:pt>
                      <c:pt idx="29065">
                        <c:v>115.01441663570201</c:v>
                      </c:pt>
                      <c:pt idx="29066">
                        <c:v>115.001121887696</c:v>
                      </c:pt>
                      <c:pt idx="29067">
                        <c:v>114.99934603304899</c:v>
                      </c:pt>
                      <c:pt idx="29068">
                        <c:v>114.98106803021101</c:v>
                      </c:pt>
                      <c:pt idx="29069">
                        <c:v>114.97927908077401</c:v>
                      </c:pt>
                      <c:pt idx="29070">
                        <c:v>114.978090009593</c:v>
                      </c:pt>
                      <c:pt idx="29071">
                        <c:v>114.977310415928</c:v>
                      </c:pt>
                      <c:pt idx="29072">
                        <c:v>114.975507319402</c:v>
                      </c:pt>
                      <c:pt idx="29073">
                        <c:v>114.969208234432</c:v>
                      </c:pt>
                      <c:pt idx="29074">
                        <c:v>114.969168093577</c:v>
                      </c:pt>
                      <c:pt idx="29075">
                        <c:v>114.96222079992</c:v>
                      </c:pt>
                      <c:pt idx="29076">
                        <c:v>114.96144679941</c:v>
                      </c:pt>
                      <c:pt idx="29077">
                        <c:v>114.95899539102901</c:v>
                      </c:pt>
                      <c:pt idx="29078">
                        <c:v>114.957517606354</c:v>
                      </c:pt>
                      <c:pt idx="29079">
                        <c:v>114.956718329643</c:v>
                      </c:pt>
                      <c:pt idx="29080">
                        <c:v>114.95573001876301</c:v>
                      </c:pt>
                      <c:pt idx="29081">
                        <c:v>114.948649504847</c:v>
                      </c:pt>
                      <c:pt idx="29082">
                        <c:v>114.94770828521</c:v>
                      </c:pt>
                      <c:pt idx="29083">
                        <c:v>114.947621936224</c:v>
                      </c:pt>
                      <c:pt idx="29084">
                        <c:v>114.945295418192</c:v>
                      </c:pt>
                      <c:pt idx="29085">
                        <c:v>114.944625121923</c:v>
                      </c:pt>
                      <c:pt idx="29086">
                        <c:v>114.941998490141</c:v>
                      </c:pt>
                      <c:pt idx="29087">
                        <c:v>114.93682297776201</c:v>
                      </c:pt>
                      <c:pt idx="29088">
                        <c:v>114.93532478295199</c:v>
                      </c:pt>
                      <c:pt idx="29089">
                        <c:v>114.935303966625</c:v>
                      </c:pt>
                      <c:pt idx="29090">
                        <c:v>114.92967012945</c:v>
                      </c:pt>
                      <c:pt idx="29091">
                        <c:v>114.924822741659</c:v>
                      </c:pt>
                      <c:pt idx="29092">
                        <c:v>114.919962124707</c:v>
                      </c:pt>
                      <c:pt idx="29093">
                        <c:v>114.919502179809</c:v>
                      </c:pt>
                      <c:pt idx="29094">
                        <c:v>114.919436677451</c:v>
                      </c:pt>
                      <c:pt idx="29095">
                        <c:v>114.91107032983901</c:v>
                      </c:pt>
                      <c:pt idx="29096">
                        <c:v>114.908286074286</c:v>
                      </c:pt>
                      <c:pt idx="29097">
                        <c:v>114.899579789349</c:v>
                      </c:pt>
                      <c:pt idx="29098">
                        <c:v>114.892796715617</c:v>
                      </c:pt>
                      <c:pt idx="29099">
                        <c:v>114.892771071369</c:v>
                      </c:pt>
                      <c:pt idx="29100">
                        <c:v>114.891488372656</c:v>
                      </c:pt>
                      <c:pt idx="29101">
                        <c:v>114.89014607140599</c:v>
                      </c:pt>
                      <c:pt idx="29102">
                        <c:v>114.882442823587</c:v>
                      </c:pt>
                      <c:pt idx="29103">
                        <c:v>114.875603564824</c:v>
                      </c:pt>
                      <c:pt idx="29104">
                        <c:v>114.874736945992</c:v>
                      </c:pt>
                      <c:pt idx="29105">
                        <c:v>114.874720500077</c:v>
                      </c:pt>
                      <c:pt idx="29106">
                        <c:v>114.870590679046</c:v>
                      </c:pt>
                      <c:pt idx="29107">
                        <c:v>114.866980789755</c:v>
                      </c:pt>
                      <c:pt idx="29108">
                        <c:v>114.86697814108901</c:v>
                      </c:pt>
                      <c:pt idx="29109">
                        <c:v>114.864314443117</c:v>
                      </c:pt>
                      <c:pt idx="29110">
                        <c:v>114.860173487666</c:v>
                      </c:pt>
                      <c:pt idx="29111">
                        <c:v>114.85763849508101</c:v>
                      </c:pt>
                      <c:pt idx="29112">
                        <c:v>114.846262226275</c:v>
                      </c:pt>
                      <c:pt idx="29113">
                        <c:v>114.844326893101</c:v>
                      </c:pt>
                      <c:pt idx="29114">
                        <c:v>114.826260653869</c:v>
                      </c:pt>
                      <c:pt idx="29115">
                        <c:v>114.82461595239999</c:v>
                      </c:pt>
                      <c:pt idx="29116">
                        <c:v>114.82231343063501</c:v>
                      </c:pt>
                      <c:pt idx="29117">
                        <c:v>114.82178182404</c:v>
                      </c:pt>
                      <c:pt idx="29118">
                        <c:v>114.821427670842</c:v>
                      </c:pt>
                      <c:pt idx="29119">
                        <c:v>114.821245333078</c:v>
                      </c:pt>
                      <c:pt idx="29120">
                        <c:v>114.82097018772799</c:v>
                      </c:pt>
                      <c:pt idx="29121">
                        <c:v>114.820915129206</c:v>
                      </c:pt>
                      <c:pt idx="29122">
                        <c:v>114.820858299875</c:v>
                      </c:pt>
                      <c:pt idx="29123">
                        <c:v>114.820801775262</c:v>
                      </c:pt>
                      <c:pt idx="29124">
                        <c:v>114.820582291748</c:v>
                      </c:pt>
                      <c:pt idx="29125">
                        <c:v>114.820005319947</c:v>
                      </c:pt>
                      <c:pt idx="29126">
                        <c:v>114.819753379885</c:v>
                      </c:pt>
                      <c:pt idx="29127">
                        <c:v>114.819743407489</c:v>
                      </c:pt>
                      <c:pt idx="29128">
                        <c:v>114.798312370077</c:v>
                      </c:pt>
                      <c:pt idx="29129">
                        <c:v>114.79810816946301</c:v>
                      </c:pt>
                      <c:pt idx="29130">
                        <c:v>114.796612830725</c:v>
                      </c:pt>
                      <c:pt idx="29131">
                        <c:v>114.78775123926999</c:v>
                      </c:pt>
                      <c:pt idx="29132">
                        <c:v>114.77830244314799</c:v>
                      </c:pt>
                      <c:pt idx="29133">
                        <c:v>114.769648072073</c:v>
                      </c:pt>
                      <c:pt idx="29134">
                        <c:v>114.76956248532601</c:v>
                      </c:pt>
                      <c:pt idx="29135">
                        <c:v>114.76936540190199</c:v>
                      </c:pt>
                      <c:pt idx="29136">
                        <c:v>114.764205596247</c:v>
                      </c:pt>
                      <c:pt idx="29137">
                        <c:v>114.764047500945</c:v>
                      </c:pt>
                      <c:pt idx="29138">
                        <c:v>114.762678968074</c:v>
                      </c:pt>
                      <c:pt idx="29139">
                        <c:v>114.761811182448</c:v>
                      </c:pt>
                      <c:pt idx="29140">
                        <c:v>114.756909919987</c:v>
                      </c:pt>
                      <c:pt idx="29141">
                        <c:v>114.751159805689</c:v>
                      </c:pt>
                      <c:pt idx="29142">
                        <c:v>114.75032876111899</c:v>
                      </c:pt>
                      <c:pt idx="29143">
                        <c:v>114.749782893937</c:v>
                      </c:pt>
                      <c:pt idx="29144">
                        <c:v>114.74234895497599</c:v>
                      </c:pt>
                      <c:pt idx="29145">
                        <c:v>114.74040078368</c:v>
                      </c:pt>
                      <c:pt idx="29146">
                        <c:v>114.74033518914599</c:v>
                      </c:pt>
                      <c:pt idx="29147">
                        <c:v>114.720907734729</c:v>
                      </c:pt>
                      <c:pt idx="29148">
                        <c:v>114.719067243265</c:v>
                      </c:pt>
                      <c:pt idx="29149">
                        <c:v>114.712660356001</c:v>
                      </c:pt>
                      <c:pt idx="29150">
                        <c:v>114.71218369069</c:v>
                      </c:pt>
                      <c:pt idx="29151">
                        <c:v>114.71214356716401</c:v>
                      </c:pt>
                      <c:pt idx="29152">
                        <c:v>114.710465865637</c:v>
                      </c:pt>
                      <c:pt idx="29153">
                        <c:v>114.697494829013</c:v>
                      </c:pt>
                      <c:pt idx="29154">
                        <c:v>114.69669282523201</c:v>
                      </c:pt>
                      <c:pt idx="29155">
                        <c:v>114.685487853273</c:v>
                      </c:pt>
                      <c:pt idx="29156">
                        <c:v>114.685454052879</c:v>
                      </c:pt>
                      <c:pt idx="29157">
                        <c:v>114.67126935115</c:v>
                      </c:pt>
                      <c:pt idx="29158">
                        <c:v>114.663234046976</c:v>
                      </c:pt>
                      <c:pt idx="29159">
                        <c:v>114.66272069337801</c:v>
                      </c:pt>
                      <c:pt idx="29160">
                        <c:v>114.659673707387</c:v>
                      </c:pt>
                      <c:pt idx="29161">
                        <c:v>114.657948899841</c:v>
                      </c:pt>
                      <c:pt idx="29162">
                        <c:v>114.65681696983999</c:v>
                      </c:pt>
                      <c:pt idx="29163">
                        <c:v>114.65676380823901</c:v>
                      </c:pt>
                      <c:pt idx="29164">
                        <c:v>114.655676570542</c:v>
                      </c:pt>
                      <c:pt idx="29165">
                        <c:v>114.655619579256</c:v>
                      </c:pt>
                      <c:pt idx="29166">
                        <c:v>114.655419365909</c:v>
                      </c:pt>
                      <c:pt idx="29167">
                        <c:v>114.636943571464</c:v>
                      </c:pt>
                      <c:pt idx="29168">
                        <c:v>114.617012384888</c:v>
                      </c:pt>
                      <c:pt idx="29169">
                        <c:v>114.61657320213401</c:v>
                      </c:pt>
                      <c:pt idx="29170">
                        <c:v>114.61348460182801</c:v>
                      </c:pt>
                      <c:pt idx="29171">
                        <c:v>114.612102453677</c:v>
                      </c:pt>
                      <c:pt idx="29172">
                        <c:v>114.611593345213</c:v>
                      </c:pt>
                      <c:pt idx="29173">
                        <c:v>114.611489429603</c:v>
                      </c:pt>
                      <c:pt idx="29174">
                        <c:v>114.61120330024799</c:v>
                      </c:pt>
                      <c:pt idx="29175">
                        <c:v>114.61111849080601</c:v>
                      </c:pt>
                      <c:pt idx="29176">
                        <c:v>114.61109579226</c:v>
                      </c:pt>
                      <c:pt idx="29177">
                        <c:v>114.60941746278699</c:v>
                      </c:pt>
                      <c:pt idx="29178">
                        <c:v>114.605708772197</c:v>
                      </c:pt>
                      <c:pt idx="29179">
                        <c:v>114.585972690871</c:v>
                      </c:pt>
                      <c:pt idx="29180">
                        <c:v>114.576586418354</c:v>
                      </c:pt>
                      <c:pt idx="29181">
                        <c:v>114.56155493931399</c:v>
                      </c:pt>
                      <c:pt idx="29182">
                        <c:v>114.54700751807501</c:v>
                      </c:pt>
                      <c:pt idx="29183">
                        <c:v>114.538772938097</c:v>
                      </c:pt>
                      <c:pt idx="29184">
                        <c:v>114.53539890451999</c:v>
                      </c:pt>
                      <c:pt idx="29185">
                        <c:v>114.53528878164001</c:v>
                      </c:pt>
                      <c:pt idx="29186">
                        <c:v>114.53525399239599</c:v>
                      </c:pt>
                      <c:pt idx="29187">
                        <c:v>114.535148616003</c:v>
                      </c:pt>
                      <c:pt idx="29188">
                        <c:v>114.527562644375</c:v>
                      </c:pt>
                      <c:pt idx="29189">
                        <c:v>114.52697625482701</c:v>
                      </c:pt>
                      <c:pt idx="29190">
                        <c:v>114.52365426471999</c:v>
                      </c:pt>
                      <c:pt idx="29191">
                        <c:v>114.520383612635</c:v>
                      </c:pt>
                      <c:pt idx="29192">
                        <c:v>114.51213270191199</c:v>
                      </c:pt>
                      <c:pt idx="29193">
                        <c:v>114.512078052207</c:v>
                      </c:pt>
                      <c:pt idx="29194">
                        <c:v>114.507027423198</c:v>
                      </c:pt>
                      <c:pt idx="29195">
                        <c:v>114.506864797204</c:v>
                      </c:pt>
                      <c:pt idx="29196">
                        <c:v>114.50655134482599</c:v>
                      </c:pt>
                      <c:pt idx="29197">
                        <c:v>114.506530751757</c:v>
                      </c:pt>
                      <c:pt idx="29198">
                        <c:v>114.506409598118</c:v>
                      </c:pt>
                      <c:pt idx="29199">
                        <c:v>114.50477364381</c:v>
                      </c:pt>
                      <c:pt idx="29200">
                        <c:v>114.50456629776799</c:v>
                      </c:pt>
                      <c:pt idx="29201">
                        <c:v>114.503451586133</c:v>
                      </c:pt>
                      <c:pt idx="29202">
                        <c:v>114.503279777949</c:v>
                      </c:pt>
                      <c:pt idx="29203">
                        <c:v>114.48177674595399</c:v>
                      </c:pt>
                      <c:pt idx="29204">
                        <c:v>114.47999923677401</c:v>
                      </c:pt>
                      <c:pt idx="29205">
                        <c:v>114.479419631357</c:v>
                      </c:pt>
                      <c:pt idx="29206">
                        <c:v>114.478396277396</c:v>
                      </c:pt>
                      <c:pt idx="29207">
                        <c:v>114.470760168301</c:v>
                      </c:pt>
                      <c:pt idx="29208">
                        <c:v>114.46380730674301</c:v>
                      </c:pt>
                      <c:pt idx="29209">
                        <c:v>114.45762157177001</c:v>
                      </c:pt>
                      <c:pt idx="29210">
                        <c:v>114.457446618139</c:v>
                      </c:pt>
                      <c:pt idx="29211">
                        <c:v>114.45692304649999</c:v>
                      </c:pt>
                      <c:pt idx="29212">
                        <c:v>114.456608770762</c:v>
                      </c:pt>
                      <c:pt idx="29213">
                        <c:v>114.450397144015</c:v>
                      </c:pt>
                      <c:pt idx="29214">
                        <c:v>114.45016398132699</c:v>
                      </c:pt>
                      <c:pt idx="29215">
                        <c:v>114.449198669794</c:v>
                      </c:pt>
                      <c:pt idx="29216">
                        <c:v>114.448367185392</c:v>
                      </c:pt>
                      <c:pt idx="29217">
                        <c:v>114.44833344551699</c:v>
                      </c:pt>
                      <c:pt idx="29218">
                        <c:v>114.448151343376</c:v>
                      </c:pt>
                      <c:pt idx="29219">
                        <c:v>114.43971554281001</c:v>
                      </c:pt>
                      <c:pt idx="29220">
                        <c:v>114.43257151922801</c:v>
                      </c:pt>
                      <c:pt idx="29221">
                        <c:v>114.42904375520099</c:v>
                      </c:pt>
                      <c:pt idx="29222">
                        <c:v>114.42890701493</c:v>
                      </c:pt>
                      <c:pt idx="29223">
                        <c:v>114.42874208439299</c:v>
                      </c:pt>
                      <c:pt idx="29224">
                        <c:v>114.42528341942899</c:v>
                      </c:pt>
                      <c:pt idx="29225">
                        <c:v>114.412160913059</c:v>
                      </c:pt>
                      <c:pt idx="29226">
                        <c:v>114.40503691287699</c:v>
                      </c:pt>
                      <c:pt idx="29227">
                        <c:v>114.391930260715</c:v>
                      </c:pt>
                      <c:pt idx="29228">
                        <c:v>114.38954589128601</c:v>
                      </c:pt>
                      <c:pt idx="29229">
                        <c:v>114.37848495445</c:v>
                      </c:pt>
                      <c:pt idx="29230">
                        <c:v>114.37141841620399</c:v>
                      </c:pt>
                      <c:pt idx="29231">
                        <c:v>114.370855537008</c:v>
                      </c:pt>
                      <c:pt idx="29232">
                        <c:v>114.366738459663</c:v>
                      </c:pt>
                      <c:pt idx="29233">
                        <c:v>114.361403459256</c:v>
                      </c:pt>
                      <c:pt idx="29234">
                        <c:v>114.35746705403901</c:v>
                      </c:pt>
                      <c:pt idx="29235">
                        <c:v>114.355839335799</c:v>
                      </c:pt>
                      <c:pt idx="29236">
                        <c:v>114.35428037313299</c:v>
                      </c:pt>
                      <c:pt idx="29237">
                        <c:v>114.354262848452</c:v>
                      </c:pt>
                      <c:pt idx="29238">
                        <c:v>114.350872219283</c:v>
                      </c:pt>
                      <c:pt idx="29239">
                        <c:v>114.340234337765</c:v>
                      </c:pt>
                      <c:pt idx="29240">
                        <c:v>114.339408467166</c:v>
                      </c:pt>
                      <c:pt idx="29241">
                        <c:v>114.338944046572</c:v>
                      </c:pt>
                      <c:pt idx="29242">
                        <c:v>114.33639179946501</c:v>
                      </c:pt>
                      <c:pt idx="29243">
                        <c:v>114.328113777116</c:v>
                      </c:pt>
                      <c:pt idx="29244">
                        <c:v>114.328088907412</c:v>
                      </c:pt>
                      <c:pt idx="29245">
                        <c:v>114.32666448745999</c:v>
                      </c:pt>
                      <c:pt idx="29246">
                        <c:v>114.32348578534599</c:v>
                      </c:pt>
                      <c:pt idx="29247">
                        <c:v>114.321246721058</c:v>
                      </c:pt>
                      <c:pt idx="29248">
                        <c:v>114.32016649955899</c:v>
                      </c:pt>
                      <c:pt idx="29249">
                        <c:v>114.319385926862</c:v>
                      </c:pt>
                      <c:pt idx="29250">
                        <c:v>114.316127953349</c:v>
                      </c:pt>
                      <c:pt idx="29251">
                        <c:v>114.312568277762</c:v>
                      </c:pt>
                      <c:pt idx="29252">
                        <c:v>114.312465872533</c:v>
                      </c:pt>
                      <c:pt idx="29253">
                        <c:v>114.304889726358</c:v>
                      </c:pt>
                      <c:pt idx="29254">
                        <c:v>114.304004717278</c:v>
                      </c:pt>
                      <c:pt idx="29255">
                        <c:v>114.30395134696001</c:v>
                      </c:pt>
                      <c:pt idx="29256">
                        <c:v>114.30141347355701</c:v>
                      </c:pt>
                      <c:pt idx="29257">
                        <c:v>114.30121060442001</c:v>
                      </c:pt>
                      <c:pt idx="29258">
                        <c:v>114.30105870768701</c:v>
                      </c:pt>
                      <c:pt idx="29259">
                        <c:v>114.30101640753099</c:v>
                      </c:pt>
                      <c:pt idx="29260">
                        <c:v>114.300986927976</c:v>
                      </c:pt>
                      <c:pt idx="29261">
                        <c:v>114.300882912522</c:v>
                      </c:pt>
                      <c:pt idx="29262">
                        <c:v>114.30047951253501</c:v>
                      </c:pt>
                      <c:pt idx="29263">
                        <c:v>114.300462763244</c:v>
                      </c:pt>
                      <c:pt idx="29264">
                        <c:v>114.300428506283</c:v>
                      </c:pt>
                      <c:pt idx="29265">
                        <c:v>114.300375899714</c:v>
                      </c:pt>
                      <c:pt idx="29266">
                        <c:v>114.300327906928</c:v>
                      </c:pt>
                      <c:pt idx="29267">
                        <c:v>114.300068734505</c:v>
                      </c:pt>
                      <c:pt idx="29268">
                        <c:v>114.300068135852</c:v>
                      </c:pt>
                      <c:pt idx="29269">
                        <c:v>114.30004171373101</c:v>
                      </c:pt>
                      <c:pt idx="29270">
                        <c:v>114.300019521256</c:v>
                      </c:pt>
                      <c:pt idx="29271">
                        <c:v>114.29973089529</c:v>
                      </c:pt>
                      <c:pt idx="29272">
                        <c:v>114.299655459077</c:v>
                      </c:pt>
                      <c:pt idx="29273">
                        <c:v>114.29957051321399</c:v>
                      </c:pt>
                      <c:pt idx="29274">
                        <c:v>114.299400217935</c:v>
                      </c:pt>
                      <c:pt idx="29275">
                        <c:v>114.299366821159</c:v>
                      </c:pt>
                      <c:pt idx="29276">
                        <c:v>114.299338155584</c:v>
                      </c:pt>
                      <c:pt idx="29277">
                        <c:v>114.299267474296</c:v>
                      </c:pt>
                      <c:pt idx="29278">
                        <c:v>114.299201521835</c:v>
                      </c:pt>
                      <c:pt idx="29279">
                        <c:v>114.29916538409501</c:v>
                      </c:pt>
                      <c:pt idx="29280">
                        <c:v>114.29915084995901</c:v>
                      </c:pt>
                      <c:pt idx="29281">
                        <c:v>114.29914854200899</c:v>
                      </c:pt>
                      <c:pt idx="29282">
                        <c:v>114.299045570978</c:v>
                      </c:pt>
                      <c:pt idx="29283">
                        <c:v>114.299030761555</c:v>
                      </c:pt>
                      <c:pt idx="29284">
                        <c:v>114.298984998691</c:v>
                      </c:pt>
                      <c:pt idx="29285">
                        <c:v>114.298937780728</c:v>
                      </c:pt>
                      <c:pt idx="29286">
                        <c:v>114.29877951930899</c:v>
                      </c:pt>
                      <c:pt idx="29287">
                        <c:v>114.298744017448</c:v>
                      </c:pt>
                      <c:pt idx="29288">
                        <c:v>114.298631633836</c:v>
                      </c:pt>
                      <c:pt idx="29289">
                        <c:v>114.298626609724</c:v>
                      </c:pt>
                      <c:pt idx="29290">
                        <c:v>114.29860837100701</c:v>
                      </c:pt>
                      <c:pt idx="29291">
                        <c:v>114.298560112178</c:v>
                      </c:pt>
                      <c:pt idx="29292">
                        <c:v>114.298497754875</c:v>
                      </c:pt>
                      <c:pt idx="29293">
                        <c:v>114.29828732303</c:v>
                      </c:pt>
                      <c:pt idx="29294">
                        <c:v>114.297475713631</c:v>
                      </c:pt>
                      <c:pt idx="29295">
                        <c:v>114.297413871101</c:v>
                      </c:pt>
                      <c:pt idx="29296">
                        <c:v>114.297293952478</c:v>
                      </c:pt>
                      <c:pt idx="29297">
                        <c:v>114.297269375632</c:v>
                      </c:pt>
                      <c:pt idx="29298">
                        <c:v>114.29616641405801</c:v>
                      </c:pt>
                      <c:pt idx="29299">
                        <c:v>114.295992719164</c:v>
                      </c:pt>
                      <c:pt idx="29300">
                        <c:v>114.27868298044601</c:v>
                      </c:pt>
                      <c:pt idx="29301">
                        <c:v>114.27587188261499</c:v>
                      </c:pt>
                      <c:pt idx="29302">
                        <c:v>114.275062588819</c:v>
                      </c:pt>
                      <c:pt idx="29303">
                        <c:v>114.272309311577</c:v>
                      </c:pt>
                      <c:pt idx="29304">
                        <c:v>114.271531647968</c:v>
                      </c:pt>
                      <c:pt idx="29305">
                        <c:v>114.27107904311301</c:v>
                      </c:pt>
                      <c:pt idx="29306">
                        <c:v>114.27066791069601</c:v>
                      </c:pt>
                      <c:pt idx="29307">
                        <c:v>114.26786095228</c:v>
                      </c:pt>
                      <c:pt idx="29308">
                        <c:v>114.26762397038399</c:v>
                      </c:pt>
                      <c:pt idx="29309">
                        <c:v>114.264735171894</c:v>
                      </c:pt>
                      <c:pt idx="29310">
                        <c:v>114.257436005659</c:v>
                      </c:pt>
                      <c:pt idx="29311">
                        <c:v>114.256253726244</c:v>
                      </c:pt>
                      <c:pt idx="29312">
                        <c:v>114.256111588531</c:v>
                      </c:pt>
                      <c:pt idx="29313">
                        <c:v>114.253402771618</c:v>
                      </c:pt>
                      <c:pt idx="29314">
                        <c:v>114.25224576223501</c:v>
                      </c:pt>
                      <c:pt idx="29315">
                        <c:v>114.24954462232201</c:v>
                      </c:pt>
                      <c:pt idx="29316">
                        <c:v>114.249204853408</c:v>
                      </c:pt>
                      <c:pt idx="29317">
                        <c:v>114.247514614924</c:v>
                      </c:pt>
                      <c:pt idx="29318">
                        <c:v>114.243112928332</c:v>
                      </c:pt>
                      <c:pt idx="29319">
                        <c:v>114.242968967902</c:v>
                      </c:pt>
                      <c:pt idx="29320">
                        <c:v>114.242880609815</c:v>
                      </c:pt>
                      <c:pt idx="29321">
                        <c:v>114.24230250023599</c:v>
                      </c:pt>
                      <c:pt idx="29322">
                        <c:v>114.241889074938</c:v>
                      </c:pt>
                      <c:pt idx="29323">
                        <c:v>114.232033130861</c:v>
                      </c:pt>
                      <c:pt idx="29324">
                        <c:v>114.229074867496</c:v>
                      </c:pt>
                      <c:pt idx="29325">
                        <c:v>114.228713323229</c:v>
                      </c:pt>
                      <c:pt idx="29326">
                        <c:v>114.225345525092</c:v>
                      </c:pt>
                      <c:pt idx="29327">
                        <c:v>114.225305052916</c:v>
                      </c:pt>
                      <c:pt idx="29328">
                        <c:v>114.22439857708</c:v>
                      </c:pt>
                      <c:pt idx="29329">
                        <c:v>114.218375042774</c:v>
                      </c:pt>
                      <c:pt idx="29330">
                        <c:v>114.218165219174</c:v>
                      </c:pt>
                      <c:pt idx="29331">
                        <c:v>114.217987734963</c:v>
                      </c:pt>
                      <c:pt idx="29332">
                        <c:v>114.215196749302</c:v>
                      </c:pt>
                      <c:pt idx="29333">
                        <c:v>114.214465647597</c:v>
                      </c:pt>
                      <c:pt idx="29334">
                        <c:v>114.204568176452</c:v>
                      </c:pt>
                      <c:pt idx="29335">
                        <c:v>114.202642343561</c:v>
                      </c:pt>
                      <c:pt idx="29336">
                        <c:v>114.201449764599</c:v>
                      </c:pt>
                      <c:pt idx="29337">
                        <c:v>114.19815163583699</c:v>
                      </c:pt>
                      <c:pt idx="29338">
                        <c:v>114.195752506286</c:v>
                      </c:pt>
                      <c:pt idx="29339">
                        <c:v>114.193776893398</c:v>
                      </c:pt>
                      <c:pt idx="29340">
                        <c:v>114.19366968937901</c:v>
                      </c:pt>
                      <c:pt idx="29341">
                        <c:v>114.19290573915301</c:v>
                      </c:pt>
                      <c:pt idx="29342">
                        <c:v>114.19273329680099</c:v>
                      </c:pt>
                      <c:pt idx="29343">
                        <c:v>114.19248597705101</c:v>
                      </c:pt>
                      <c:pt idx="29344">
                        <c:v>114.191452484791</c:v>
                      </c:pt>
                      <c:pt idx="29345">
                        <c:v>114.190525881833</c:v>
                      </c:pt>
                      <c:pt idx="29346">
                        <c:v>114.190055484731</c:v>
                      </c:pt>
                      <c:pt idx="29347">
                        <c:v>114.181790038957</c:v>
                      </c:pt>
                      <c:pt idx="29348">
                        <c:v>114.17955254736501</c:v>
                      </c:pt>
                      <c:pt idx="29349">
                        <c:v>114.17791105931801</c:v>
                      </c:pt>
                      <c:pt idx="29350">
                        <c:v>114.174672350104</c:v>
                      </c:pt>
                      <c:pt idx="29351">
                        <c:v>114.17457403786899</c:v>
                      </c:pt>
                      <c:pt idx="29352">
                        <c:v>114.174367359258</c:v>
                      </c:pt>
                      <c:pt idx="29353">
                        <c:v>114.174132109209</c:v>
                      </c:pt>
                      <c:pt idx="29354">
                        <c:v>114.17341653880599</c:v>
                      </c:pt>
                      <c:pt idx="29355">
                        <c:v>114.164593636596</c:v>
                      </c:pt>
                      <c:pt idx="29356">
                        <c:v>114.164044830672</c:v>
                      </c:pt>
                      <c:pt idx="29357">
                        <c:v>114.16350623306801</c:v>
                      </c:pt>
                      <c:pt idx="29358">
                        <c:v>114.162444093494</c:v>
                      </c:pt>
                      <c:pt idx="29359">
                        <c:v>114.161122574004</c:v>
                      </c:pt>
                      <c:pt idx="29360">
                        <c:v>114.160268909259</c:v>
                      </c:pt>
                      <c:pt idx="29361">
                        <c:v>114.159969066898</c:v>
                      </c:pt>
                      <c:pt idx="29362">
                        <c:v>114.15903362495</c:v>
                      </c:pt>
                      <c:pt idx="29363">
                        <c:v>114.15807254958899</c:v>
                      </c:pt>
                      <c:pt idx="29364">
                        <c:v>114.15567319533299</c:v>
                      </c:pt>
                      <c:pt idx="29365">
                        <c:v>114.15400666690699</c:v>
                      </c:pt>
                      <c:pt idx="29366">
                        <c:v>114.153552892196</c:v>
                      </c:pt>
                      <c:pt idx="29367">
                        <c:v>114.15341602569301</c:v>
                      </c:pt>
                      <c:pt idx="29368">
                        <c:v>114.15317793466301</c:v>
                      </c:pt>
                      <c:pt idx="29369">
                        <c:v>114.151514075197</c:v>
                      </c:pt>
                      <c:pt idx="29370">
                        <c:v>114.149640223226</c:v>
                      </c:pt>
                      <c:pt idx="29371">
                        <c:v>114.143583661189</c:v>
                      </c:pt>
                      <c:pt idx="29372">
                        <c:v>114.14183844766499</c:v>
                      </c:pt>
                      <c:pt idx="29373">
                        <c:v>114.14158184449001</c:v>
                      </c:pt>
                      <c:pt idx="29374">
                        <c:v>114.14130513859401</c:v>
                      </c:pt>
                      <c:pt idx="29375">
                        <c:v>114.138963446725</c:v>
                      </c:pt>
                      <c:pt idx="29376">
                        <c:v>114.137747542</c:v>
                      </c:pt>
                      <c:pt idx="29377">
                        <c:v>114.12931970578001</c:v>
                      </c:pt>
                      <c:pt idx="29378">
                        <c:v>114.127888632051</c:v>
                      </c:pt>
                      <c:pt idx="29379">
                        <c:v>114.12353325287</c:v>
                      </c:pt>
                      <c:pt idx="29380">
                        <c:v>114.12319774434501</c:v>
                      </c:pt>
                      <c:pt idx="29381">
                        <c:v>114.122850867533</c:v>
                      </c:pt>
                      <c:pt idx="29382">
                        <c:v>114.122115908336</c:v>
                      </c:pt>
                      <c:pt idx="29383">
                        <c:v>114.121080413665</c:v>
                      </c:pt>
                      <c:pt idx="29384">
                        <c:v>114.119372331367</c:v>
                      </c:pt>
                      <c:pt idx="29385">
                        <c:v>114.117618621402</c:v>
                      </c:pt>
                      <c:pt idx="29386">
                        <c:v>114.117513557316</c:v>
                      </c:pt>
                      <c:pt idx="29387">
                        <c:v>114.117350481535</c:v>
                      </c:pt>
                      <c:pt idx="29388">
                        <c:v>114.116167475845</c:v>
                      </c:pt>
                      <c:pt idx="29389">
                        <c:v>114.11599182206299</c:v>
                      </c:pt>
                      <c:pt idx="29390">
                        <c:v>114.109219811795</c:v>
                      </c:pt>
                      <c:pt idx="29391">
                        <c:v>114.10751969895701</c:v>
                      </c:pt>
                      <c:pt idx="29392">
                        <c:v>114.106359711971</c:v>
                      </c:pt>
                      <c:pt idx="29393">
                        <c:v>114.10534558174299</c:v>
                      </c:pt>
                      <c:pt idx="29394">
                        <c:v>114.10404478208901</c:v>
                      </c:pt>
                      <c:pt idx="29395">
                        <c:v>114.10315479467999</c:v>
                      </c:pt>
                      <c:pt idx="29396">
                        <c:v>114.098581165276</c:v>
                      </c:pt>
                      <c:pt idx="29397">
                        <c:v>114.09847828105001</c:v>
                      </c:pt>
                      <c:pt idx="29398">
                        <c:v>114.09839332467</c:v>
                      </c:pt>
                      <c:pt idx="29399">
                        <c:v>114.098347305782</c:v>
                      </c:pt>
                      <c:pt idx="29400">
                        <c:v>114.09670072833001</c:v>
                      </c:pt>
                      <c:pt idx="29401">
                        <c:v>114.096675681804</c:v>
                      </c:pt>
                      <c:pt idx="29402">
                        <c:v>114.096660126689</c:v>
                      </c:pt>
                      <c:pt idx="29403">
                        <c:v>114.096630053456</c:v>
                      </c:pt>
                      <c:pt idx="29404">
                        <c:v>114.095773411306</c:v>
                      </c:pt>
                      <c:pt idx="29405">
                        <c:v>114.095652399526</c:v>
                      </c:pt>
                      <c:pt idx="29406">
                        <c:v>114.094331899794</c:v>
                      </c:pt>
                      <c:pt idx="29407">
                        <c:v>114.09392802629201</c:v>
                      </c:pt>
                      <c:pt idx="29408">
                        <c:v>114.09377239084</c:v>
                      </c:pt>
                      <c:pt idx="29409">
                        <c:v>114.093687377956</c:v>
                      </c:pt>
                      <c:pt idx="29410">
                        <c:v>114.093669479637</c:v>
                      </c:pt>
                      <c:pt idx="29411">
                        <c:v>114.093562162946</c:v>
                      </c:pt>
                      <c:pt idx="29412">
                        <c:v>114.093153931138</c:v>
                      </c:pt>
                      <c:pt idx="29413">
                        <c:v>114.09307521397299</c:v>
                      </c:pt>
                      <c:pt idx="29414">
                        <c:v>114.093056909997</c:v>
                      </c:pt>
                      <c:pt idx="29415">
                        <c:v>114.09301681472699</c:v>
                      </c:pt>
                      <c:pt idx="29416">
                        <c:v>114.092994866035</c:v>
                      </c:pt>
                      <c:pt idx="29417">
                        <c:v>114.09273439473201</c:v>
                      </c:pt>
                      <c:pt idx="29418">
                        <c:v>114.09268938289399</c:v>
                      </c:pt>
                      <c:pt idx="29419">
                        <c:v>114.092320407464</c:v>
                      </c:pt>
                      <c:pt idx="29420">
                        <c:v>114.092284308253</c:v>
                      </c:pt>
                      <c:pt idx="29421">
                        <c:v>114.09224186246</c:v>
                      </c:pt>
                      <c:pt idx="29422">
                        <c:v>114.092223202752</c:v>
                      </c:pt>
                      <c:pt idx="29423">
                        <c:v>114.091964712825</c:v>
                      </c:pt>
                      <c:pt idx="29424">
                        <c:v>114.091944718956</c:v>
                      </c:pt>
                      <c:pt idx="29425">
                        <c:v>114.091806799211</c:v>
                      </c:pt>
                      <c:pt idx="29426">
                        <c:v>114.091750869807</c:v>
                      </c:pt>
                      <c:pt idx="29427">
                        <c:v>114.091689511832</c:v>
                      </c:pt>
                      <c:pt idx="29428">
                        <c:v>114.091676855199</c:v>
                      </c:pt>
                      <c:pt idx="29429">
                        <c:v>114.09166805376699</c:v>
                      </c:pt>
                      <c:pt idx="29430">
                        <c:v>114.09143929477899</c:v>
                      </c:pt>
                      <c:pt idx="29431">
                        <c:v>114.091379781833</c:v>
                      </c:pt>
                      <c:pt idx="29432">
                        <c:v>114.091355116486</c:v>
                      </c:pt>
                      <c:pt idx="29433">
                        <c:v>114.091275215754</c:v>
                      </c:pt>
                      <c:pt idx="29434">
                        <c:v>114.091269703249</c:v>
                      </c:pt>
                      <c:pt idx="29435">
                        <c:v>114.088782418975</c:v>
                      </c:pt>
                      <c:pt idx="29436">
                        <c:v>114.087756462626</c:v>
                      </c:pt>
                      <c:pt idx="29437">
                        <c:v>114.087611785795</c:v>
                      </c:pt>
                      <c:pt idx="29438">
                        <c:v>114.084276066112</c:v>
                      </c:pt>
                      <c:pt idx="29439">
                        <c:v>114.08059663242101</c:v>
                      </c:pt>
                      <c:pt idx="29440">
                        <c:v>114.08032205860501</c:v>
                      </c:pt>
                      <c:pt idx="29441">
                        <c:v>114.075257280548</c:v>
                      </c:pt>
                      <c:pt idx="29442">
                        <c:v>114.07515661446899</c:v>
                      </c:pt>
                      <c:pt idx="29443">
                        <c:v>114.073909031528</c:v>
                      </c:pt>
                      <c:pt idx="29444">
                        <c:v>114.07343495675001</c:v>
                      </c:pt>
                      <c:pt idx="29445">
                        <c:v>114.068631699843</c:v>
                      </c:pt>
                      <c:pt idx="29446">
                        <c:v>114.067651517192</c:v>
                      </c:pt>
                      <c:pt idx="29447">
                        <c:v>114.06179852489601</c:v>
                      </c:pt>
                      <c:pt idx="29448">
                        <c:v>114.057799703014</c:v>
                      </c:pt>
                      <c:pt idx="29449">
                        <c:v>114.057731538974</c:v>
                      </c:pt>
                      <c:pt idx="29450">
                        <c:v>114.05541032113101</c:v>
                      </c:pt>
                      <c:pt idx="29451">
                        <c:v>114.05428082018</c:v>
                      </c:pt>
                      <c:pt idx="29452">
                        <c:v>114.05416846621</c:v>
                      </c:pt>
                      <c:pt idx="29453">
                        <c:v>114.052837526421</c:v>
                      </c:pt>
                      <c:pt idx="29454">
                        <c:v>114.05119536933699</c:v>
                      </c:pt>
                      <c:pt idx="29455">
                        <c:v>114.051161763069</c:v>
                      </c:pt>
                      <c:pt idx="29456">
                        <c:v>114.048321427711</c:v>
                      </c:pt>
                      <c:pt idx="29457">
                        <c:v>114.047958189337</c:v>
                      </c:pt>
                      <c:pt idx="29458">
                        <c:v>114.047591962376</c:v>
                      </c:pt>
                      <c:pt idx="29459">
                        <c:v>114.046236714692</c:v>
                      </c:pt>
                      <c:pt idx="29460">
                        <c:v>114.04615632459399</c:v>
                      </c:pt>
                      <c:pt idx="29461">
                        <c:v>114.045789843007</c:v>
                      </c:pt>
                      <c:pt idx="29462">
                        <c:v>114.045141622344</c:v>
                      </c:pt>
                      <c:pt idx="29463">
                        <c:v>114.044585569913</c:v>
                      </c:pt>
                      <c:pt idx="29464">
                        <c:v>114.04400342522401</c:v>
                      </c:pt>
                      <c:pt idx="29465">
                        <c:v>114.043123674424</c:v>
                      </c:pt>
                      <c:pt idx="29466">
                        <c:v>114.043060304097</c:v>
                      </c:pt>
                      <c:pt idx="29467">
                        <c:v>114.042391728608</c:v>
                      </c:pt>
                      <c:pt idx="29468">
                        <c:v>114.041659336043</c:v>
                      </c:pt>
                      <c:pt idx="29469">
                        <c:v>114.04159594931799</c:v>
                      </c:pt>
                      <c:pt idx="29470">
                        <c:v>114.040724921608</c:v>
                      </c:pt>
                      <c:pt idx="29471">
                        <c:v>114.037877056577</c:v>
                      </c:pt>
                      <c:pt idx="29472">
                        <c:v>114.036826472931</c:v>
                      </c:pt>
                      <c:pt idx="29473">
                        <c:v>114.036766790957</c:v>
                      </c:pt>
                      <c:pt idx="29474">
                        <c:v>114.033862132183</c:v>
                      </c:pt>
                      <c:pt idx="29475">
                        <c:v>114.033233209664</c:v>
                      </c:pt>
                      <c:pt idx="29476">
                        <c:v>114.03096616996299</c:v>
                      </c:pt>
                      <c:pt idx="29477">
                        <c:v>114.02873184904399</c:v>
                      </c:pt>
                      <c:pt idx="29478">
                        <c:v>114.02777271855599</c:v>
                      </c:pt>
                      <c:pt idx="29479">
                        <c:v>114.02575580616499</c:v>
                      </c:pt>
                      <c:pt idx="29480">
                        <c:v>114.02188282425401</c:v>
                      </c:pt>
                      <c:pt idx="29481">
                        <c:v>114.019572215569</c:v>
                      </c:pt>
                      <c:pt idx="29482">
                        <c:v>114.01947231248499</c:v>
                      </c:pt>
                      <c:pt idx="29483">
                        <c:v>114.013409168282</c:v>
                      </c:pt>
                      <c:pt idx="29484">
                        <c:v>114.00942663382401</c:v>
                      </c:pt>
                      <c:pt idx="29485">
                        <c:v>114.00934215819601</c:v>
                      </c:pt>
                      <c:pt idx="29486">
                        <c:v>114.00922997046</c:v>
                      </c:pt>
                      <c:pt idx="29487">
                        <c:v>114.00904727946499</c:v>
                      </c:pt>
                      <c:pt idx="29488">
                        <c:v>114.008803520754</c:v>
                      </c:pt>
                      <c:pt idx="29489">
                        <c:v>114.00815347487899</c:v>
                      </c:pt>
                      <c:pt idx="29490">
                        <c:v>114.008026934916</c:v>
                      </c:pt>
                      <c:pt idx="29491">
                        <c:v>114.007999811083</c:v>
                      </c:pt>
                      <c:pt idx="29492">
                        <c:v>114.007666307363</c:v>
                      </c:pt>
                      <c:pt idx="29493">
                        <c:v>114.00742876357999</c:v>
                      </c:pt>
                      <c:pt idx="29494">
                        <c:v>114.00736389277699</c:v>
                      </c:pt>
                      <c:pt idx="29495">
                        <c:v>114.007275251666</c:v>
                      </c:pt>
                      <c:pt idx="29496">
                        <c:v>114.007259730963</c:v>
                      </c:pt>
                      <c:pt idx="29497">
                        <c:v>114.007221534333</c:v>
                      </c:pt>
                      <c:pt idx="29498">
                        <c:v>114.00712506815501</c:v>
                      </c:pt>
                      <c:pt idx="29499">
                        <c:v>114.00706006216799</c:v>
                      </c:pt>
                      <c:pt idx="29500">
                        <c:v>114.007005482181</c:v>
                      </c:pt>
                      <c:pt idx="29501">
                        <c:v>114.007004297919</c:v>
                      </c:pt>
                      <c:pt idx="29502">
                        <c:v>114.006820759729</c:v>
                      </c:pt>
                      <c:pt idx="29503">
                        <c:v>114.00670199352</c:v>
                      </c:pt>
                      <c:pt idx="29504">
                        <c:v>114.006691839284</c:v>
                      </c:pt>
                      <c:pt idx="29505">
                        <c:v>114.006292286193</c:v>
                      </c:pt>
                      <c:pt idx="29506">
                        <c:v>114.00628683974</c:v>
                      </c:pt>
                      <c:pt idx="29507">
                        <c:v>114.006088118972</c:v>
                      </c:pt>
                      <c:pt idx="29508">
                        <c:v>114.00588816869001</c:v>
                      </c:pt>
                      <c:pt idx="29509">
                        <c:v>114.005798489418</c:v>
                      </c:pt>
                      <c:pt idx="29510">
                        <c:v>114.00563900312601</c:v>
                      </c:pt>
                      <c:pt idx="29511">
                        <c:v>114.00552008808501</c:v>
                      </c:pt>
                      <c:pt idx="29512">
                        <c:v>114.0053770833</c:v>
                      </c:pt>
                      <c:pt idx="29513">
                        <c:v>114.004979222917</c:v>
                      </c:pt>
                      <c:pt idx="29514">
                        <c:v>114.004929962002</c:v>
                      </c:pt>
                      <c:pt idx="29515">
                        <c:v>114.003454735578</c:v>
                      </c:pt>
                      <c:pt idx="29516">
                        <c:v>114.0033271373</c:v>
                      </c:pt>
                      <c:pt idx="29517">
                        <c:v>114.00241153312599</c:v>
                      </c:pt>
                      <c:pt idx="29518">
                        <c:v>114.001199362261</c:v>
                      </c:pt>
                      <c:pt idx="29519">
                        <c:v>114.00054935729599</c:v>
                      </c:pt>
                      <c:pt idx="29520">
                        <c:v>113.99944182126301</c:v>
                      </c:pt>
                      <c:pt idx="29521">
                        <c:v>113.99924658269801</c:v>
                      </c:pt>
                      <c:pt idx="29522">
                        <c:v>113.99912675023801</c:v>
                      </c:pt>
                      <c:pt idx="29523">
                        <c:v>113.999108695781</c:v>
                      </c:pt>
                      <c:pt idx="29524">
                        <c:v>113.998557346097</c:v>
                      </c:pt>
                      <c:pt idx="29525">
                        <c:v>113.998537071748</c:v>
                      </c:pt>
                      <c:pt idx="29526">
                        <c:v>113.998371082864</c:v>
                      </c:pt>
                      <c:pt idx="29527">
                        <c:v>113.99706717474599</c:v>
                      </c:pt>
                      <c:pt idx="29528">
                        <c:v>113.993873547433</c:v>
                      </c:pt>
                      <c:pt idx="29529">
                        <c:v>113.99379308343001</c:v>
                      </c:pt>
                      <c:pt idx="29530">
                        <c:v>113.993014537249</c:v>
                      </c:pt>
                      <c:pt idx="29531">
                        <c:v>113.992748570845</c:v>
                      </c:pt>
                      <c:pt idx="29532">
                        <c:v>113.992478762823</c:v>
                      </c:pt>
                      <c:pt idx="29533">
                        <c:v>113.99158971476101</c:v>
                      </c:pt>
                      <c:pt idx="29534">
                        <c:v>113.991150848901</c:v>
                      </c:pt>
                      <c:pt idx="29535">
                        <c:v>113.99079809353</c:v>
                      </c:pt>
                      <c:pt idx="29536">
                        <c:v>113.99070162287499</c:v>
                      </c:pt>
                      <c:pt idx="29537">
                        <c:v>113.98967954181801</c:v>
                      </c:pt>
                      <c:pt idx="29538">
                        <c:v>113.989285923898</c:v>
                      </c:pt>
                      <c:pt idx="29539">
                        <c:v>113.988856281713</c:v>
                      </c:pt>
                      <c:pt idx="29540">
                        <c:v>113.988197185811</c:v>
                      </c:pt>
                      <c:pt idx="29541">
                        <c:v>113.98801847580999</c:v>
                      </c:pt>
                      <c:pt idx="29542">
                        <c:v>113.987766603553</c:v>
                      </c:pt>
                      <c:pt idx="29543">
                        <c:v>113.987622485947</c:v>
                      </c:pt>
                      <c:pt idx="29544">
                        <c:v>113.98747608503901</c:v>
                      </c:pt>
                      <c:pt idx="29545">
                        <c:v>113.98733241719199</c:v>
                      </c:pt>
                      <c:pt idx="29546">
                        <c:v>113.987032229848</c:v>
                      </c:pt>
                      <c:pt idx="29547">
                        <c:v>113.987004220636</c:v>
                      </c:pt>
                      <c:pt idx="29548">
                        <c:v>113.98689822740199</c:v>
                      </c:pt>
                      <c:pt idx="29549">
                        <c:v>113.986535363638</c:v>
                      </c:pt>
                      <c:pt idx="29550">
                        <c:v>113.986419225815</c:v>
                      </c:pt>
                      <c:pt idx="29551">
                        <c:v>113.98638198898</c:v>
                      </c:pt>
                      <c:pt idx="29552">
                        <c:v>113.986194832839</c:v>
                      </c:pt>
                      <c:pt idx="29553">
                        <c:v>113.986093728417</c:v>
                      </c:pt>
                      <c:pt idx="29554">
                        <c:v>113.98603275196299</c:v>
                      </c:pt>
                      <c:pt idx="29555">
                        <c:v>113.986013240441</c:v>
                      </c:pt>
                      <c:pt idx="29556">
                        <c:v>113.985964812101</c:v>
                      </c:pt>
                      <c:pt idx="29557">
                        <c:v>113.98594246059299</c:v>
                      </c:pt>
                      <c:pt idx="29558">
                        <c:v>113.985848515142</c:v>
                      </c:pt>
                      <c:pt idx="29559">
                        <c:v>113.98580586612999</c:v>
                      </c:pt>
                      <c:pt idx="29560">
                        <c:v>113.985752543045</c:v>
                      </c:pt>
                      <c:pt idx="29561">
                        <c:v>113.985640409357</c:v>
                      </c:pt>
                      <c:pt idx="29562">
                        <c:v>113.98552906808401</c:v>
                      </c:pt>
                      <c:pt idx="29563">
                        <c:v>113.985528335528</c:v>
                      </c:pt>
                      <c:pt idx="29564">
                        <c:v>113.985149655944</c:v>
                      </c:pt>
                      <c:pt idx="29565">
                        <c:v>113.98506632449499</c:v>
                      </c:pt>
                      <c:pt idx="29566">
                        <c:v>113.984995050278</c:v>
                      </c:pt>
                      <c:pt idx="29567">
                        <c:v>113.984692128029</c:v>
                      </c:pt>
                      <c:pt idx="29568">
                        <c:v>113.984615985113</c:v>
                      </c:pt>
                      <c:pt idx="29569">
                        <c:v>113.984376906183</c:v>
                      </c:pt>
                      <c:pt idx="29570">
                        <c:v>113.98422814265</c:v>
                      </c:pt>
                      <c:pt idx="29571">
                        <c:v>113.983398429378</c:v>
                      </c:pt>
                      <c:pt idx="29572">
                        <c:v>113.98307012471</c:v>
                      </c:pt>
                      <c:pt idx="29573">
                        <c:v>113.980572031707</c:v>
                      </c:pt>
                      <c:pt idx="29574">
                        <c:v>113.980354642046</c:v>
                      </c:pt>
                      <c:pt idx="29575">
                        <c:v>113.97803808771</c:v>
                      </c:pt>
                      <c:pt idx="29576">
                        <c:v>113.977480833835</c:v>
                      </c:pt>
                      <c:pt idx="29577">
                        <c:v>113.973564877539</c:v>
                      </c:pt>
                      <c:pt idx="29578">
                        <c:v>113.9715654286</c:v>
                      </c:pt>
                      <c:pt idx="29579">
                        <c:v>113.97087315922199</c:v>
                      </c:pt>
                      <c:pt idx="29580">
                        <c:v>113.970472048511</c:v>
                      </c:pt>
                      <c:pt idx="29581">
                        <c:v>113.966943975307</c:v>
                      </c:pt>
                      <c:pt idx="29582">
                        <c:v>113.966775608087</c:v>
                      </c:pt>
                      <c:pt idx="29583">
                        <c:v>113.96622554867599</c:v>
                      </c:pt>
                      <c:pt idx="29584">
                        <c:v>113.966192602352</c:v>
                      </c:pt>
                      <c:pt idx="29585">
                        <c:v>113.965763763022</c:v>
                      </c:pt>
                      <c:pt idx="29586">
                        <c:v>113.965050367271</c:v>
                      </c:pt>
                      <c:pt idx="29587">
                        <c:v>113.964731080037</c:v>
                      </c:pt>
                      <c:pt idx="29588">
                        <c:v>113.963740023574</c:v>
                      </c:pt>
                      <c:pt idx="29589">
                        <c:v>113.959784741981</c:v>
                      </c:pt>
                      <c:pt idx="29590">
                        <c:v>113.957786578186</c:v>
                      </c:pt>
                      <c:pt idx="29591">
                        <c:v>113.956824917963</c:v>
                      </c:pt>
                      <c:pt idx="29592">
                        <c:v>113.95270887360201</c:v>
                      </c:pt>
                      <c:pt idx="29593">
                        <c:v>113.95178118839701</c:v>
                      </c:pt>
                      <c:pt idx="29594">
                        <c:v>113.949685065339</c:v>
                      </c:pt>
                      <c:pt idx="29595">
                        <c:v>113.94908282728601</c:v>
                      </c:pt>
                      <c:pt idx="29596">
                        <c:v>113.948032166541</c:v>
                      </c:pt>
                      <c:pt idx="29597">
                        <c:v>113.94630418795001</c:v>
                      </c:pt>
                      <c:pt idx="29598">
                        <c:v>113.94616827950099</c:v>
                      </c:pt>
                      <c:pt idx="29599">
                        <c:v>113.945930863635</c:v>
                      </c:pt>
                      <c:pt idx="29600">
                        <c:v>113.945883387999</c:v>
                      </c:pt>
                      <c:pt idx="29601">
                        <c:v>113.945861340531</c:v>
                      </c:pt>
                      <c:pt idx="29602">
                        <c:v>113.94443111189101</c:v>
                      </c:pt>
                      <c:pt idx="29603">
                        <c:v>113.943703188857</c:v>
                      </c:pt>
                      <c:pt idx="29604">
                        <c:v>113.94322857990601</c:v>
                      </c:pt>
                      <c:pt idx="29605">
                        <c:v>113.94266253858601</c:v>
                      </c:pt>
                      <c:pt idx="29606">
                        <c:v>113.94163518263601</c:v>
                      </c:pt>
                      <c:pt idx="29607">
                        <c:v>113.94161618137601</c:v>
                      </c:pt>
                      <c:pt idx="29608">
                        <c:v>113.941190692749</c:v>
                      </c:pt>
                      <c:pt idx="29609">
                        <c:v>113.94114435528</c:v>
                      </c:pt>
                      <c:pt idx="29610">
                        <c:v>113.93968935026101</c:v>
                      </c:pt>
                      <c:pt idx="29611">
                        <c:v>113.93913831529299</c:v>
                      </c:pt>
                      <c:pt idx="29612">
                        <c:v>113.93904988763001</c:v>
                      </c:pt>
                      <c:pt idx="29613">
                        <c:v>113.938733718357</c:v>
                      </c:pt>
                      <c:pt idx="29614">
                        <c:v>113.937942879362</c:v>
                      </c:pt>
                      <c:pt idx="29615">
                        <c:v>113.93551159127701</c:v>
                      </c:pt>
                      <c:pt idx="29616">
                        <c:v>113.933047625151</c:v>
                      </c:pt>
                      <c:pt idx="29617">
                        <c:v>113.93156089603799</c:v>
                      </c:pt>
                      <c:pt idx="29618">
                        <c:v>113.93133729339</c:v>
                      </c:pt>
                      <c:pt idx="29619">
                        <c:v>113.93127857819999</c:v>
                      </c:pt>
                      <c:pt idx="29620">
                        <c:v>113.92954078657201</c:v>
                      </c:pt>
                      <c:pt idx="29621">
                        <c:v>113.929373207965</c:v>
                      </c:pt>
                      <c:pt idx="29622">
                        <c:v>113.92761171431999</c:v>
                      </c:pt>
                      <c:pt idx="29623">
                        <c:v>113.92524385821601</c:v>
                      </c:pt>
                      <c:pt idx="29624">
                        <c:v>113.925214827438</c:v>
                      </c:pt>
                      <c:pt idx="29625">
                        <c:v>113.925179107944</c:v>
                      </c:pt>
                      <c:pt idx="29626">
                        <c:v>113.924951532374</c:v>
                      </c:pt>
                      <c:pt idx="29627">
                        <c:v>113.924776440055</c:v>
                      </c:pt>
                      <c:pt idx="29628">
                        <c:v>113.924770151194</c:v>
                      </c:pt>
                      <c:pt idx="29629">
                        <c:v>113.923486433996</c:v>
                      </c:pt>
                      <c:pt idx="29630">
                        <c:v>113.92328468217001</c:v>
                      </c:pt>
                      <c:pt idx="29631">
                        <c:v>113.923221738141</c:v>
                      </c:pt>
                      <c:pt idx="29632">
                        <c:v>113.92144496973199</c:v>
                      </c:pt>
                      <c:pt idx="29633">
                        <c:v>113.920762253147</c:v>
                      </c:pt>
                      <c:pt idx="29634">
                        <c:v>113.91902304818301</c:v>
                      </c:pt>
                      <c:pt idx="29635">
                        <c:v>113.91896737942101</c:v>
                      </c:pt>
                      <c:pt idx="29636">
                        <c:v>113.918865025404</c:v>
                      </c:pt>
                      <c:pt idx="29637">
                        <c:v>113.918515882512</c:v>
                      </c:pt>
                      <c:pt idx="29638">
                        <c:v>113.916042052016</c:v>
                      </c:pt>
                      <c:pt idx="29639">
                        <c:v>113.91369595600899</c:v>
                      </c:pt>
                      <c:pt idx="29640">
                        <c:v>113.91252944629299</c:v>
                      </c:pt>
                      <c:pt idx="29641">
                        <c:v>113.912417863481</c:v>
                      </c:pt>
                      <c:pt idx="29642">
                        <c:v>113.912147550752</c:v>
                      </c:pt>
                      <c:pt idx="29643">
                        <c:v>113.912074253876</c:v>
                      </c:pt>
                      <c:pt idx="29644">
                        <c:v>113.912053112579</c:v>
                      </c:pt>
                      <c:pt idx="29645">
                        <c:v>113.91200892484299</c:v>
                      </c:pt>
                      <c:pt idx="29646">
                        <c:v>113.91194213389601</c:v>
                      </c:pt>
                      <c:pt idx="29647">
                        <c:v>113.911793592214</c:v>
                      </c:pt>
                      <c:pt idx="29648">
                        <c:v>113.910281635377</c:v>
                      </c:pt>
                      <c:pt idx="29649">
                        <c:v>113.910221894058</c:v>
                      </c:pt>
                      <c:pt idx="29650">
                        <c:v>113.90845198149999</c:v>
                      </c:pt>
                      <c:pt idx="29651">
                        <c:v>113.907517424476</c:v>
                      </c:pt>
                      <c:pt idx="29652">
                        <c:v>113.90686834522801</c:v>
                      </c:pt>
                      <c:pt idx="29653">
                        <c:v>113.904863176075</c:v>
                      </c:pt>
                      <c:pt idx="29654">
                        <c:v>113.900080614758</c:v>
                      </c:pt>
                      <c:pt idx="29655">
                        <c:v>113.89993798670901</c:v>
                      </c:pt>
                      <c:pt idx="29656">
                        <c:v>113.89656221553599</c:v>
                      </c:pt>
                      <c:pt idx="29657">
                        <c:v>113.896152134</c:v>
                      </c:pt>
                      <c:pt idx="29658">
                        <c:v>113.895605073274</c:v>
                      </c:pt>
                      <c:pt idx="29659">
                        <c:v>113.893111608607</c:v>
                      </c:pt>
                      <c:pt idx="29660">
                        <c:v>113.891799229412</c:v>
                      </c:pt>
                      <c:pt idx="29661">
                        <c:v>113.89109393936501</c:v>
                      </c:pt>
                      <c:pt idx="29662">
                        <c:v>113.891036706343</c:v>
                      </c:pt>
                      <c:pt idx="29663">
                        <c:v>113.890897950919</c:v>
                      </c:pt>
                      <c:pt idx="29664">
                        <c:v>113.890726740632</c:v>
                      </c:pt>
                      <c:pt idx="29665">
                        <c:v>113.886189475413</c:v>
                      </c:pt>
                      <c:pt idx="29666">
                        <c:v>113.88618205080201</c:v>
                      </c:pt>
                      <c:pt idx="29667">
                        <c:v>113.885720751512</c:v>
                      </c:pt>
                      <c:pt idx="29668">
                        <c:v>113.88404893721599</c:v>
                      </c:pt>
                      <c:pt idx="29669">
                        <c:v>113.88393937494401</c:v>
                      </c:pt>
                      <c:pt idx="29670">
                        <c:v>113.882996652778</c:v>
                      </c:pt>
                      <c:pt idx="29671">
                        <c:v>113.881059714258</c:v>
                      </c:pt>
                      <c:pt idx="29672">
                        <c:v>113.880511260985</c:v>
                      </c:pt>
                      <c:pt idx="29673">
                        <c:v>113.880333807387</c:v>
                      </c:pt>
                      <c:pt idx="29674">
                        <c:v>113.878551983394</c:v>
                      </c:pt>
                      <c:pt idx="29675">
                        <c:v>113.878538861858</c:v>
                      </c:pt>
                      <c:pt idx="29676">
                        <c:v>113.878166675003</c:v>
                      </c:pt>
                      <c:pt idx="29677">
                        <c:v>113.87745307269</c:v>
                      </c:pt>
                      <c:pt idx="29678">
                        <c:v>113.877244803243</c:v>
                      </c:pt>
                      <c:pt idx="29679">
                        <c:v>113.87717833501399</c:v>
                      </c:pt>
                      <c:pt idx="29680">
                        <c:v>113.876771618403</c:v>
                      </c:pt>
                      <c:pt idx="29681">
                        <c:v>113.876690851155</c:v>
                      </c:pt>
                      <c:pt idx="29682">
                        <c:v>113.87362241233799</c:v>
                      </c:pt>
                      <c:pt idx="29683">
                        <c:v>113.873388687952</c:v>
                      </c:pt>
                      <c:pt idx="29684">
                        <c:v>113.869953758996</c:v>
                      </c:pt>
                      <c:pt idx="29685">
                        <c:v>113.86915358221</c:v>
                      </c:pt>
                      <c:pt idx="29686">
                        <c:v>113.86830400009499</c:v>
                      </c:pt>
                      <c:pt idx="29687">
                        <c:v>113.86803253948599</c:v>
                      </c:pt>
                      <c:pt idx="29688">
                        <c:v>113.867930811752</c:v>
                      </c:pt>
                      <c:pt idx="29689">
                        <c:v>113.867860946071</c:v>
                      </c:pt>
                      <c:pt idx="29690">
                        <c:v>113.86678791910801</c:v>
                      </c:pt>
                      <c:pt idx="29691">
                        <c:v>113.866013653477</c:v>
                      </c:pt>
                      <c:pt idx="29692">
                        <c:v>113.86350043071999</c:v>
                      </c:pt>
                      <c:pt idx="29693">
                        <c:v>113.862841957669</c:v>
                      </c:pt>
                      <c:pt idx="29694">
                        <c:v>113.862790426236</c:v>
                      </c:pt>
                      <c:pt idx="29695">
                        <c:v>113.862635738587</c:v>
                      </c:pt>
                      <c:pt idx="29696">
                        <c:v>113.862402136981</c:v>
                      </c:pt>
                      <c:pt idx="29697">
                        <c:v>113.861042925422</c:v>
                      </c:pt>
                      <c:pt idx="29698">
                        <c:v>113.855876679942</c:v>
                      </c:pt>
                      <c:pt idx="29699">
                        <c:v>113.855331160951</c:v>
                      </c:pt>
                      <c:pt idx="29700">
                        <c:v>113.854269070817</c:v>
                      </c:pt>
                      <c:pt idx="29701">
                        <c:v>113.852873108213</c:v>
                      </c:pt>
                      <c:pt idx="29702">
                        <c:v>113.850474470115</c:v>
                      </c:pt>
                      <c:pt idx="29703">
                        <c:v>113.850422738513</c:v>
                      </c:pt>
                      <c:pt idx="29704">
                        <c:v>113.84757519505401</c:v>
                      </c:pt>
                      <c:pt idx="29705">
                        <c:v>113.84698558918301</c:v>
                      </c:pt>
                      <c:pt idx="29706">
                        <c:v>113.846896274153</c:v>
                      </c:pt>
                      <c:pt idx="29707">
                        <c:v>113.846718192073</c:v>
                      </c:pt>
                      <c:pt idx="29708">
                        <c:v>113.84582612656401</c:v>
                      </c:pt>
                      <c:pt idx="29709">
                        <c:v>113.841879502202</c:v>
                      </c:pt>
                      <c:pt idx="29710">
                        <c:v>113.84028308931499</c:v>
                      </c:pt>
                      <c:pt idx="29711">
                        <c:v>113.83808958566</c:v>
                      </c:pt>
                      <c:pt idx="29712">
                        <c:v>113.83803372638501</c:v>
                      </c:pt>
                      <c:pt idx="29713">
                        <c:v>113.837112183082</c:v>
                      </c:pt>
                      <c:pt idx="29714">
                        <c:v>113.83670890841</c:v>
                      </c:pt>
                      <c:pt idx="29715">
                        <c:v>113.833357712948</c:v>
                      </c:pt>
                      <c:pt idx="29716">
                        <c:v>113.831547346828</c:v>
                      </c:pt>
                      <c:pt idx="29717">
                        <c:v>113.831544668457</c:v>
                      </c:pt>
                      <c:pt idx="29718">
                        <c:v>113.83131359207</c:v>
                      </c:pt>
                      <c:pt idx="29719">
                        <c:v>113.83051599026901</c:v>
                      </c:pt>
                      <c:pt idx="29720">
                        <c:v>113.83003568145099</c:v>
                      </c:pt>
                      <c:pt idx="29721">
                        <c:v>113.829836549208</c:v>
                      </c:pt>
                      <c:pt idx="29722">
                        <c:v>113.829537885821</c:v>
                      </c:pt>
                      <c:pt idx="29723">
                        <c:v>113.829497143769</c:v>
                      </c:pt>
                      <c:pt idx="29724">
                        <c:v>113.82778170356799</c:v>
                      </c:pt>
                      <c:pt idx="29725">
                        <c:v>113.824582135508</c:v>
                      </c:pt>
                      <c:pt idx="29726">
                        <c:v>113.82416845692801</c:v>
                      </c:pt>
                      <c:pt idx="29727">
                        <c:v>113.82412602005</c:v>
                      </c:pt>
                      <c:pt idx="29728">
                        <c:v>113.824105757317</c:v>
                      </c:pt>
                      <c:pt idx="29729">
                        <c:v>113.823024896291</c:v>
                      </c:pt>
                      <c:pt idx="29730">
                        <c:v>113.822837696775</c:v>
                      </c:pt>
                      <c:pt idx="29731">
                        <c:v>113.82243461265099</c:v>
                      </c:pt>
                      <c:pt idx="29732">
                        <c:v>113.822383875024</c:v>
                      </c:pt>
                      <c:pt idx="29733">
                        <c:v>113.822331826908</c:v>
                      </c:pt>
                      <c:pt idx="29734">
                        <c:v>113.819684959938</c:v>
                      </c:pt>
                      <c:pt idx="29735">
                        <c:v>113.819220028801</c:v>
                      </c:pt>
                      <c:pt idx="29736">
                        <c:v>113.81805840843499</c:v>
                      </c:pt>
                      <c:pt idx="29737">
                        <c:v>113.817694787386</c:v>
                      </c:pt>
                      <c:pt idx="29738">
                        <c:v>113.817476574846</c:v>
                      </c:pt>
                      <c:pt idx="29739">
                        <c:v>113.816454717664</c:v>
                      </c:pt>
                      <c:pt idx="29740">
                        <c:v>113.814885529965</c:v>
                      </c:pt>
                      <c:pt idx="29741">
                        <c:v>113.814346354318</c:v>
                      </c:pt>
                      <c:pt idx="29742">
                        <c:v>113.814171554124</c:v>
                      </c:pt>
                      <c:pt idx="29743">
                        <c:v>113.813909256637</c:v>
                      </c:pt>
                      <c:pt idx="29744">
                        <c:v>113.813736952127</c:v>
                      </c:pt>
                      <c:pt idx="29745">
                        <c:v>113.813465188707</c:v>
                      </c:pt>
                      <c:pt idx="29746">
                        <c:v>113.81341813457701</c:v>
                      </c:pt>
                      <c:pt idx="29747">
                        <c:v>113.812827733064</c:v>
                      </c:pt>
                      <c:pt idx="29748">
                        <c:v>113.812826928917</c:v>
                      </c:pt>
                      <c:pt idx="29749">
                        <c:v>113.81268117090301</c:v>
                      </c:pt>
                      <c:pt idx="29750">
                        <c:v>113.81265539725</c:v>
                      </c:pt>
                      <c:pt idx="29751">
                        <c:v>113.812605259544</c:v>
                      </c:pt>
                      <c:pt idx="29752">
                        <c:v>113.812348100275</c:v>
                      </c:pt>
                      <c:pt idx="29753">
                        <c:v>113.81232061989</c:v>
                      </c:pt>
                      <c:pt idx="29754">
                        <c:v>113.81220724489501</c:v>
                      </c:pt>
                      <c:pt idx="29755">
                        <c:v>113.81215937826001</c:v>
                      </c:pt>
                      <c:pt idx="29756">
                        <c:v>113.81213236580101</c:v>
                      </c:pt>
                      <c:pt idx="29757">
                        <c:v>113.81207723391501</c:v>
                      </c:pt>
                      <c:pt idx="29758">
                        <c:v>113.81194145944001</c:v>
                      </c:pt>
                      <c:pt idx="29759">
                        <c:v>113.811940326232</c:v>
                      </c:pt>
                      <c:pt idx="29760">
                        <c:v>113.81191012872399</c:v>
                      </c:pt>
                      <c:pt idx="29761">
                        <c:v>113.81181798015</c:v>
                      </c:pt>
                      <c:pt idx="29762">
                        <c:v>113.811801818219</c:v>
                      </c:pt>
                      <c:pt idx="29763">
                        <c:v>113.81179225512599</c:v>
                      </c:pt>
                      <c:pt idx="29764">
                        <c:v>113.811695288857</c:v>
                      </c:pt>
                      <c:pt idx="29765">
                        <c:v>113.81169217809899</c:v>
                      </c:pt>
                      <c:pt idx="29766">
                        <c:v>113.811668758911</c:v>
                      </c:pt>
                      <c:pt idx="29767">
                        <c:v>113.811644890286</c:v>
                      </c:pt>
                      <c:pt idx="29768">
                        <c:v>113.811636858482</c:v>
                      </c:pt>
                      <c:pt idx="29769">
                        <c:v>113.811566886576</c:v>
                      </c:pt>
                      <c:pt idx="29770">
                        <c:v>113.811550081001</c:v>
                      </c:pt>
                      <c:pt idx="29771">
                        <c:v>113.80882816605001</c:v>
                      </c:pt>
                      <c:pt idx="29772">
                        <c:v>113.807168432341</c:v>
                      </c:pt>
                      <c:pt idx="29773">
                        <c:v>113.80679451535801</c:v>
                      </c:pt>
                      <c:pt idx="29774">
                        <c:v>113.80496319713301</c:v>
                      </c:pt>
                      <c:pt idx="29775">
                        <c:v>113.804465506254</c:v>
                      </c:pt>
                      <c:pt idx="29776">
                        <c:v>113.802849248538</c:v>
                      </c:pt>
                      <c:pt idx="29777">
                        <c:v>113.80276708336</c:v>
                      </c:pt>
                      <c:pt idx="29778">
                        <c:v>113.802069082385</c:v>
                      </c:pt>
                      <c:pt idx="29779">
                        <c:v>113.801975410531</c:v>
                      </c:pt>
                      <c:pt idx="29780">
                        <c:v>113.801642555971</c:v>
                      </c:pt>
                      <c:pt idx="29781">
                        <c:v>113.80142632450099</c:v>
                      </c:pt>
                      <c:pt idx="29782">
                        <c:v>113.800950578873</c:v>
                      </c:pt>
                      <c:pt idx="29783">
                        <c:v>113.800909180857</c:v>
                      </c:pt>
                      <c:pt idx="29784">
                        <c:v>113.800818830678</c:v>
                      </c:pt>
                      <c:pt idx="29785">
                        <c:v>113.80076959586501</c:v>
                      </c:pt>
                      <c:pt idx="29786">
                        <c:v>113.800749256646</c:v>
                      </c:pt>
                      <c:pt idx="29787">
                        <c:v>113.800742936273</c:v>
                      </c:pt>
                      <c:pt idx="29788">
                        <c:v>113.80060660593701</c:v>
                      </c:pt>
                      <c:pt idx="29789">
                        <c:v>113.800256985286</c:v>
                      </c:pt>
                      <c:pt idx="29790">
                        <c:v>113.80016966867301</c:v>
                      </c:pt>
                      <c:pt idx="29791">
                        <c:v>113.80004400488301</c:v>
                      </c:pt>
                      <c:pt idx="29792">
                        <c:v>113.799948548084</c:v>
                      </c:pt>
                      <c:pt idx="29793">
                        <c:v>113.79987045649401</c:v>
                      </c:pt>
                      <c:pt idx="29794">
                        <c:v>113.799829300106</c:v>
                      </c:pt>
                      <c:pt idx="29795">
                        <c:v>113.799756432522</c:v>
                      </c:pt>
                      <c:pt idx="29796">
                        <c:v>113.799724365822</c:v>
                      </c:pt>
                      <c:pt idx="29797">
                        <c:v>113.799639670763</c:v>
                      </c:pt>
                      <c:pt idx="29798">
                        <c:v>113.799576156751</c:v>
                      </c:pt>
                      <c:pt idx="29799">
                        <c:v>113.79885539652</c:v>
                      </c:pt>
                      <c:pt idx="29800">
                        <c:v>113.798731233575</c:v>
                      </c:pt>
                      <c:pt idx="29801">
                        <c:v>113.798684726209</c:v>
                      </c:pt>
                      <c:pt idx="29802">
                        <c:v>113.79841196037501</c:v>
                      </c:pt>
                      <c:pt idx="29803">
                        <c:v>113.798265967441</c:v>
                      </c:pt>
                      <c:pt idx="29804">
                        <c:v>113.798145837413</c:v>
                      </c:pt>
                      <c:pt idx="29805">
                        <c:v>113.79806907576901</c:v>
                      </c:pt>
                      <c:pt idx="29806">
                        <c:v>113.798061293359</c:v>
                      </c:pt>
                      <c:pt idx="29807">
                        <c:v>113.794845798846</c:v>
                      </c:pt>
                      <c:pt idx="29808">
                        <c:v>113.79292189981901</c:v>
                      </c:pt>
                      <c:pt idx="29809">
                        <c:v>113.7928614655</c:v>
                      </c:pt>
                      <c:pt idx="29810">
                        <c:v>113.792342812226</c:v>
                      </c:pt>
                      <c:pt idx="29811">
                        <c:v>113.791995973265</c:v>
                      </c:pt>
                      <c:pt idx="29812">
                        <c:v>113.79170053685399</c:v>
                      </c:pt>
                      <c:pt idx="29813">
                        <c:v>113.79131356619401</c:v>
                      </c:pt>
                      <c:pt idx="29814">
                        <c:v>113.791262694038</c:v>
                      </c:pt>
                      <c:pt idx="29815">
                        <c:v>113.79123320181</c:v>
                      </c:pt>
                      <c:pt idx="29816">
                        <c:v>113.79121212838299</c:v>
                      </c:pt>
                      <c:pt idx="29817">
                        <c:v>113.79068042672399</c:v>
                      </c:pt>
                      <c:pt idx="29818">
                        <c:v>113.79057706783</c:v>
                      </c:pt>
                      <c:pt idx="29819">
                        <c:v>113.789725068544</c:v>
                      </c:pt>
                      <c:pt idx="29820">
                        <c:v>113.788952982639</c:v>
                      </c:pt>
                      <c:pt idx="29821">
                        <c:v>113.788901296177</c:v>
                      </c:pt>
                      <c:pt idx="29822">
                        <c:v>113.78781511687799</c:v>
                      </c:pt>
                      <c:pt idx="29823">
                        <c:v>113.78753146131901</c:v>
                      </c:pt>
                      <c:pt idx="29824">
                        <c:v>113.78705026062801</c:v>
                      </c:pt>
                      <c:pt idx="29825">
                        <c:v>113.78636256602</c:v>
                      </c:pt>
                      <c:pt idx="29826">
                        <c:v>113.786116468727</c:v>
                      </c:pt>
                      <c:pt idx="29827">
                        <c:v>113.785873308435</c:v>
                      </c:pt>
                      <c:pt idx="29828">
                        <c:v>113.785817277606</c:v>
                      </c:pt>
                      <c:pt idx="29829">
                        <c:v>113.78530514842301</c:v>
                      </c:pt>
                      <c:pt idx="29830">
                        <c:v>113.7844808423</c:v>
                      </c:pt>
                      <c:pt idx="29831">
                        <c:v>113.783098911431</c:v>
                      </c:pt>
                      <c:pt idx="29832">
                        <c:v>113.78204617320399</c:v>
                      </c:pt>
                      <c:pt idx="29833">
                        <c:v>113.781747659422</c:v>
                      </c:pt>
                      <c:pt idx="29834">
                        <c:v>113.78115634838301</c:v>
                      </c:pt>
                      <c:pt idx="29835">
                        <c:v>113.780956000796</c:v>
                      </c:pt>
                      <c:pt idx="29836">
                        <c:v>113.780860681372</c:v>
                      </c:pt>
                      <c:pt idx="29837">
                        <c:v>113.780795670152</c:v>
                      </c:pt>
                      <c:pt idx="29838">
                        <c:v>113.780490167015</c:v>
                      </c:pt>
                      <c:pt idx="29839">
                        <c:v>113.780330207232</c:v>
                      </c:pt>
                      <c:pt idx="29840">
                        <c:v>113.779801817923</c:v>
                      </c:pt>
                      <c:pt idx="29841">
                        <c:v>113.779735816523</c:v>
                      </c:pt>
                      <c:pt idx="29842">
                        <c:v>113.77966052334899</c:v>
                      </c:pt>
                      <c:pt idx="29843">
                        <c:v>113.779642551729</c:v>
                      </c:pt>
                      <c:pt idx="29844">
                        <c:v>113.779588356361</c:v>
                      </c:pt>
                      <c:pt idx="29845">
                        <c:v>113.77953331465901</c:v>
                      </c:pt>
                      <c:pt idx="29846">
                        <c:v>113.77910338783499</c:v>
                      </c:pt>
                      <c:pt idx="29847">
                        <c:v>113.77909891793099</c:v>
                      </c:pt>
                      <c:pt idx="29848">
                        <c:v>113.778929389494</c:v>
                      </c:pt>
                      <c:pt idx="29849">
                        <c:v>113.77891385540001</c:v>
                      </c:pt>
                      <c:pt idx="29850">
                        <c:v>113.778817062999</c:v>
                      </c:pt>
                      <c:pt idx="29851">
                        <c:v>113.778691518627</c:v>
                      </c:pt>
                      <c:pt idx="29852">
                        <c:v>113.778657997347</c:v>
                      </c:pt>
                      <c:pt idx="29853">
                        <c:v>113.77863458016201</c:v>
                      </c:pt>
                      <c:pt idx="29854">
                        <c:v>113.778631340543</c:v>
                      </c:pt>
                      <c:pt idx="29855">
                        <c:v>113.778575066736</c:v>
                      </c:pt>
                      <c:pt idx="29856">
                        <c:v>113.778514561983</c:v>
                      </c:pt>
                      <c:pt idx="29857">
                        <c:v>113.77849777969099</c:v>
                      </c:pt>
                      <c:pt idx="29858">
                        <c:v>113.778427375433</c:v>
                      </c:pt>
                      <c:pt idx="29859">
                        <c:v>113.77769648580001</c:v>
                      </c:pt>
                      <c:pt idx="29860">
                        <c:v>113.777407605508</c:v>
                      </c:pt>
                      <c:pt idx="29861">
                        <c:v>113.777347019551</c:v>
                      </c:pt>
                      <c:pt idx="29862">
                        <c:v>113.777278906543</c:v>
                      </c:pt>
                      <c:pt idx="29863">
                        <c:v>113.777078937339</c:v>
                      </c:pt>
                      <c:pt idx="29864">
                        <c:v>113.776948676572</c:v>
                      </c:pt>
                      <c:pt idx="29865">
                        <c:v>113.775514869017</c:v>
                      </c:pt>
                      <c:pt idx="29866">
                        <c:v>113.775307128519</c:v>
                      </c:pt>
                      <c:pt idx="29867">
                        <c:v>113.77505870689799</c:v>
                      </c:pt>
                      <c:pt idx="29868">
                        <c:v>113.77182594849999</c:v>
                      </c:pt>
                      <c:pt idx="29869">
                        <c:v>113.771742871214</c:v>
                      </c:pt>
                      <c:pt idx="29870">
                        <c:v>113.77144581102699</c:v>
                      </c:pt>
                      <c:pt idx="29871">
                        <c:v>113.771335866774</c:v>
                      </c:pt>
                      <c:pt idx="29872">
                        <c:v>113.770717764694</c:v>
                      </c:pt>
                      <c:pt idx="29873">
                        <c:v>113.770661932381</c:v>
                      </c:pt>
                      <c:pt idx="29874">
                        <c:v>113.77001459700899</c:v>
                      </c:pt>
                      <c:pt idx="29875">
                        <c:v>113.769289459078</c:v>
                      </c:pt>
                      <c:pt idx="29876">
                        <c:v>113.765607160437</c:v>
                      </c:pt>
                      <c:pt idx="29877">
                        <c:v>113.765047148183</c:v>
                      </c:pt>
                      <c:pt idx="29878">
                        <c:v>113.76313232564</c:v>
                      </c:pt>
                      <c:pt idx="29879">
                        <c:v>113.762429085034</c:v>
                      </c:pt>
                      <c:pt idx="29880">
                        <c:v>113.76177987541401</c:v>
                      </c:pt>
                      <c:pt idx="29881">
                        <c:v>113.76154233838</c:v>
                      </c:pt>
                      <c:pt idx="29882">
                        <c:v>113.760622322475</c:v>
                      </c:pt>
                      <c:pt idx="29883">
                        <c:v>113.760077691554</c:v>
                      </c:pt>
                      <c:pt idx="29884">
                        <c:v>113.759171246512</c:v>
                      </c:pt>
                      <c:pt idx="29885">
                        <c:v>113.75828355791499</c:v>
                      </c:pt>
                      <c:pt idx="29886">
                        <c:v>113.75812228957901</c:v>
                      </c:pt>
                      <c:pt idx="29887">
                        <c:v>113.757651924947</c:v>
                      </c:pt>
                      <c:pt idx="29888">
                        <c:v>113.757345545349</c:v>
                      </c:pt>
                      <c:pt idx="29889">
                        <c:v>113.75723993704</c:v>
                      </c:pt>
                      <c:pt idx="29890">
                        <c:v>113.757225621499</c:v>
                      </c:pt>
                      <c:pt idx="29891">
                        <c:v>113.75714851948</c:v>
                      </c:pt>
                      <c:pt idx="29892">
                        <c:v>113.75662938605799</c:v>
                      </c:pt>
                      <c:pt idx="29893">
                        <c:v>113.755154836793</c:v>
                      </c:pt>
                      <c:pt idx="29894">
                        <c:v>113.754348284496</c:v>
                      </c:pt>
                      <c:pt idx="29895">
                        <c:v>113.75409312731701</c:v>
                      </c:pt>
                      <c:pt idx="29896">
                        <c:v>113.753938918404</c:v>
                      </c:pt>
                      <c:pt idx="29897">
                        <c:v>113.752668144365</c:v>
                      </c:pt>
                      <c:pt idx="29898">
                        <c:v>113.750948354088</c:v>
                      </c:pt>
                      <c:pt idx="29899">
                        <c:v>113.75015804357599</c:v>
                      </c:pt>
                      <c:pt idx="29900">
                        <c:v>113.749598919197</c:v>
                      </c:pt>
                      <c:pt idx="29901">
                        <c:v>113.748685443375</c:v>
                      </c:pt>
                      <c:pt idx="29902">
                        <c:v>113.74850387420901</c:v>
                      </c:pt>
                      <c:pt idx="29903">
                        <c:v>113.74696985529</c:v>
                      </c:pt>
                      <c:pt idx="29904">
                        <c:v>113.746385758331</c:v>
                      </c:pt>
                      <c:pt idx="29905">
                        <c:v>113.74608415379301</c:v>
                      </c:pt>
                      <c:pt idx="29906">
                        <c:v>113.74576958799101</c:v>
                      </c:pt>
                      <c:pt idx="29907">
                        <c:v>113.745534676536</c:v>
                      </c:pt>
                      <c:pt idx="29908">
                        <c:v>113.743371785364</c:v>
                      </c:pt>
                      <c:pt idx="29909">
                        <c:v>113.74309067268899</c:v>
                      </c:pt>
                      <c:pt idx="29910">
                        <c:v>113.743081038162</c:v>
                      </c:pt>
                      <c:pt idx="29911">
                        <c:v>113.742207019856</c:v>
                      </c:pt>
                      <c:pt idx="29912">
                        <c:v>113.74163901369</c:v>
                      </c:pt>
                      <c:pt idx="29913">
                        <c:v>113.73832922769</c:v>
                      </c:pt>
                      <c:pt idx="29914">
                        <c:v>113.73779340644499</c:v>
                      </c:pt>
                      <c:pt idx="29915">
                        <c:v>113.737707639509</c:v>
                      </c:pt>
                      <c:pt idx="29916">
                        <c:v>113.73740580268201</c:v>
                      </c:pt>
                      <c:pt idx="29917">
                        <c:v>113.73675567096301</c:v>
                      </c:pt>
                      <c:pt idx="29918">
                        <c:v>113.73623690977099</c:v>
                      </c:pt>
                      <c:pt idx="29919">
                        <c:v>113.736172004311</c:v>
                      </c:pt>
                      <c:pt idx="29920">
                        <c:v>113.736074206135</c:v>
                      </c:pt>
                      <c:pt idx="29921">
                        <c:v>113.73495240580399</c:v>
                      </c:pt>
                      <c:pt idx="29922">
                        <c:v>113.734403613214</c:v>
                      </c:pt>
                      <c:pt idx="29923">
                        <c:v>113.73432740971199</c:v>
                      </c:pt>
                      <c:pt idx="29924">
                        <c:v>113.73430729660799</c:v>
                      </c:pt>
                      <c:pt idx="29925">
                        <c:v>113.7341155567</c:v>
                      </c:pt>
                      <c:pt idx="29926">
                        <c:v>113.733482859441</c:v>
                      </c:pt>
                      <c:pt idx="29927">
                        <c:v>113.72831539206</c:v>
                      </c:pt>
                      <c:pt idx="29928">
                        <c:v>113.72753850702099</c:v>
                      </c:pt>
                      <c:pt idx="29929">
                        <c:v>113.724906501436</c:v>
                      </c:pt>
                      <c:pt idx="29930">
                        <c:v>113.724603387031</c:v>
                      </c:pt>
                      <c:pt idx="29931">
                        <c:v>113.72443032605599</c:v>
                      </c:pt>
                      <c:pt idx="29932">
                        <c:v>113.722853467108</c:v>
                      </c:pt>
                      <c:pt idx="29933">
                        <c:v>113.722390136176</c:v>
                      </c:pt>
                      <c:pt idx="29934">
                        <c:v>113.722373718371</c:v>
                      </c:pt>
                      <c:pt idx="29935">
                        <c:v>113.721920011561</c:v>
                      </c:pt>
                      <c:pt idx="29936">
                        <c:v>113.721863388149</c:v>
                      </c:pt>
                      <c:pt idx="29937">
                        <c:v>113.71982158826999</c:v>
                      </c:pt>
                      <c:pt idx="29938">
                        <c:v>113.718597513996</c:v>
                      </c:pt>
                      <c:pt idx="29939">
                        <c:v>113.718280818482</c:v>
                      </c:pt>
                      <c:pt idx="29940">
                        <c:v>113.716842466546</c:v>
                      </c:pt>
                      <c:pt idx="29941">
                        <c:v>113.71680350035901</c:v>
                      </c:pt>
                      <c:pt idx="29942">
                        <c:v>113.71675780705201</c:v>
                      </c:pt>
                      <c:pt idx="29943">
                        <c:v>113.716663588624</c:v>
                      </c:pt>
                      <c:pt idx="29944">
                        <c:v>113.71661433667801</c:v>
                      </c:pt>
                      <c:pt idx="29945">
                        <c:v>113.716332118138</c:v>
                      </c:pt>
                      <c:pt idx="29946">
                        <c:v>113.714631347837</c:v>
                      </c:pt>
                      <c:pt idx="29947">
                        <c:v>113.714102336925</c:v>
                      </c:pt>
                      <c:pt idx="29948">
                        <c:v>113.71229992883001</c:v>
                      </c:pt>
                      <c:pt idx="29949">
                        <c:v>113.71215310088201</c:v>
                      </c:pt>
                      <c:pt idx="29950">
                        <c:v>113.711340740606</c:v>
                      </c:pt>
                      <c:pt idx="29951">
                        <c:v>113.711137272564</c:v>
                      </c:pt>
                      <c:pt idx="29952">
                        <c:v>113.711047938411</c:v>
                      </c:pt>
                      <c:pt idx="29953">
                        <c:v>113.710734023863</c:v>
                      </c:pt>
                      <c:pt idx="29954">
                        <c:v>113.710454191951</c:v>
                      </c:pt>
                      <c:pt idx="29955">
                        <c:v>113.709869055968</c:v>
                      </c:pt>
                      <c:pt idx="29956">
                        <c:v>113.70826287357499</c:v>
                      </c:pt>
                      <c:pt idx="29957">
                        <c:v>113.70810993039601</c:v>
                      </c:pt>
                      <c:pt idx="29958">
                        <c:v>113.707846006724</c:v>
                      </c:pt>
                      <c:pt idx="29959">
                        <c:v>113.707711836568</c:v>
                      </c:pt>
                      <c:pt idx="29960">
                        <c:v>113.707520354735</c:v>
                      </c:pt>
                      <c:pt idx="29961">
                        <c:v>113.707319723419</c:v>
                      </c:pt>
                      <c:pt idx="29962">
                        <c:v>113.706638800875</c:v>
                      </c:pt>
                      <c:pt idx="29963">
                        <c:v>113.705756781706</c:v>
                      </c:pt>
                      <c:pt idx="29964">
                        <c:v>113.705257264651</c:v>
                      </c:pt>
                      <c:pt idx="29965">
                        <c:v>113.704938344493</c:v>
                      </c:pt>
                      <c:pt idx="29966">
                        <c:v>113.70361209941299</c:v>
                      </c:pt>
                      <c:pt idx="29967">
                        <c:v>113.703583594629</c:v>
                      </c:pt>
                      <c:pt idx="29968">
                        <c:v>113.703254252382</c:v>
                      </c:pt>
                      <c:pt idx="29969">
                        <c:v>113.70294279561</c:v>
                      </c:pt>
                      <c:pt idx="29970">
                        <c:v>113.70289932667001</c:v>
                      </c:pt>
                      <c:pt idx="29971">
                        <c:v>113.70283028872301</c:v>
                      </c:pt>
                      <c:pt idx="29972">
                        <c:v>113.70259377337899</c:v>
                      </c:pt>
                      <c:pt idx="29973">
                        <c:v>113.70161792412701</c:v>
                      </c:pt>
                      <c:pt idx="29974">
                        <c:v>113.701113250997</c:v>
                      </c:pt>
                      <c:pt idx="29975">
                        <c:v>113.701075614023</c:v>
                      </c:pt>
                      <c:pt idx="29976">
                        <c:v>113.700930582575</c:v>
                      </c:pt>
                      <c:pt idx="29977">
                        <c:v>113.700755994731</c:v>
                      </c:pt>
                      <c:pt idx="29978">
                        <c:v>113.700586149443</c:v>
                      </c:pt>
                      <c:pt idx="29979">
                        <c:v>113.699334860566</c:v>
                      </c:pt>
                      <c:pt idx="29980">
                        <c:v>113.697842562061</c:v>
                      </c:pt>
                      <c:pt idx="29981">
                        <c:v>113.697838051814</c:v>
                      </c:pt>
                      <c:pt idx="29982">
                        <c:v>113.69712695989099</c:v>
                      </c:pt>
                      <c:pt idx="29983">
                        <c:v>113.696792301927</c:v>
                      </c:pt>
                      <c:pt idx="29984">
                        <c:v>113.696452141058</c:v>
                      </c:pt>
                      <c:pt idx="29985">
                        <c:v>113.69608739546899</c:v>
                      </c:pt>
                      <c:pt idx="29986">
                        <c:v>113.695903440878</c:v>
                      </c:pt>
                      <c:pt idx="29987">
                        <c:v>113.69350164529099</c:v>
                      </c:pt>
                      <c:pt idx="29988">
                        <c:v>113.693367883843</c:v>
                      </c:pt>
                      <c:pt idx="29989">
                        <c:v>113.692149024494</c:v>
                      </c:pt>
                      <c:pt idx="29990">
                        <c:v>113.692072799947</c:v>
                      </c:pt>
                      <c:pt idx="29991">
                        <c:v>113.69194905311301</c:v>
                      </c:pt>
                      <c:pt idx="29992">
                        <c:v>113.69191790504</c:v>
                      </c:pt>
                      <c:pt idx="29993">
                        <c:v>113.6918858217</c:v>
                      </c:pt>
                      <c:pt idx="29994">
                        <c:v>113.691630027852</c:v>
                      </c:pt>
                      <c:pt idx="29995">
                        <c:v>113.691351281804</c:v>
                      </c:pt>
                      <c:pt idx="29996">
                        <c:v>113.690641612582</c:v>
                      </c:pt>
                      <c:pt idx="29997">
                        <c:v>113.690593180039</c:v>
                      </c:pt>
                      <c:pt idx="29998">
                        <c:v>113.69011678667199</c:v>
                      </c:pt>
                      <c:pt idx="29999">
                        <c:v>113.689862408984</c:v>
                      </c:pt>
                      <c:pt idx="30000">
                        <c:v>113.689571050949</c:v>
                      </c:pt>
                      <c:pt idx="30001">
                        <c:v>113.689324172586</c:v>
                      </c:pt>
                      <c:pt idx="30002">
                        <c:v>113.688635639504</c:v>
                      </c:pt>
                      <c:pt idx="30003">
                        <c:v>113.688103257291</c:v>
                      </c:pt>
                      <c:pt idx="30004">
                        <c:v>113.688029399922</c:v>
                      </c:pt>
                      <c:pt idx="30005">
                        <c:v>113.68685925602399</c:v>
                      </c:pt>
                      <c:pt idx="30006">
                        <c:v>113.686791216977</c:v>
                      </c:pt>
                      <c:pt idx="30007">
                        <c:v>113.685962296665</c:v>
                      </c:pt>
                      <c:pt idx="30008">
                        <c:v>113.685409265513</c:v>
                      </c:pt>
                      <c:pt idx="30009">
                        <c:v>113.68432024483501</c:v>
                      </c:pt>
                      <c:pt idx="30010">
                        <c:v>113.683809734842</c:v>
                      </c:pt>
                      <c:pt idx="30011">
                        <c:v>113.683343764786</c:v>
                      </c:pt>
                      <c:pt idx="30012">
                        <c:v>113.68201390583999</c:v>
                      </c:pt>
                      <c:pt idx="30013">
                        <c:v>113.681949719109</c:v>
                      </c:pt>
                      <c:pt idx="30014">
                        <c:v>113.681277950083</c:v>
                      </c:pt>
                      <c:pt idx="30015">
                        <c:v>113.681067983169</c:v>
                      </c:pt>
                      <c:pt idx="30016">
                        <c:v>113.68049766223</c:v>
                      </c:pt>
                      <c:pt idx="30017">
                        <c:v>113.679863320376</c:v>
                      </c:pt>
                      <c:pt idx="30018">
                        <c:v>113.678617446705</c:v>
                      </c:pt>
                      <c:pt idx="30019">
                        <c:v>113.677909676609</c:v>
                      </c:pt>
                      <c:pt idx="30020">
                        <c:v>113.67730352569799</c:v>
                      </c:pt>
                      <c:pt idx="30021">
                        <c:v>113.675896388609</c:v>
                      </c:pt>
                      <c:pt idx="30022">
                        <c:v>113.675805974505</c:v>
                      </c:pt>
                      <c:pt idx="30023">
                        <c:v>113.67394670114599</c:v>
                      </c:pt>
                      <c:pt idx="30024">
                        <c:v>113.67393533914201</c:v>
                      </c:pt>
                      <c:pt idx="30025">
                        <c:v>113.67315052527699</c:v>
                      </c:pt>
                      <c:pt idx="30026">
                        <c:v>113.673035530219</c:v>
                      </c:pt>
                      <c:pt idx="30027">
                        <c:v>113.672397022491</c:v>
                      </c:pt>
                      <c:pt idx="30028">
                        <c:v>113.672195462757</c:v>
                      </c:pt>
                      <c:pt idx="30029">
                        <c:v>113.671649062371</c:v>
                      </c:pt>
                      <c:pt idx="30030">
                        <c:v>113.671449552543</c:v>
                      </c:pt>
                      <c:pt idx="30031">
                        <c:v>113.671281391018</c:v>
                      </c:pt>
                      <c:pt idx="30032">
                        <c:v>113.671035983704</c:v>
                      </c:pt>
                      <c:pt idx="30033">
                        <c:v>113.670355479733</c:v>
                      </c:pt>
                      <c:pt idx="30034">
                        <c:v>113.669663259282</c:v>
                      </c:pt>
                      <c:pt idx="30035">
                        <c:v>113.66933912435699</c:v>
                      </c:pt>
                      <c:pt idx="30036">
                        <c:v>113.66799574017</c:v>
                      </c:pt>
                      <c:pt idx="30037">
                        <c:v>113.667707326897</c:v>
                      </c:pt>
                      <c:pt idx="30038">
                        <c:v>113.667648789181</c:v>
                      </c:pt>
                      <c:pt idx="30039">
                        <c:v>113.66720644947</c:v>
                      </c:pt>
                      <c:pt idx="30040">
                        <c:v>113.667163892714</c:v>
                      </c:pt>
                      <c:pt idx="30041">
                        <c:v>113.66683256119801</c:v>
                      </c:pt>
                      <c:pt idx="30042">
                        <c:v>113.666272342817</c:v>
                      </c:pt>
                      <c:pt idx="30043">
                        <c:v>113.665779070138</c:v>
                      </c:pt>
                      <c:pt idx="30044">
                        <c:v>113.665679096011</c:v>
                      </c:pt>
                      <c:pt idx="30045">
                        <c:v>113.665337353605</c:v>
                      </c:pt>
                      <c:pt idx="30046">
                        <c:v>113.66299933083999</c:v>
                      </c:pt>
                      <c:pt idx="30047">
                        <c:v>113.661503492034</c:v>
                      </c:pt>
                      <c:pt idx="30048">
                        <c:v>113.658817319497</c:v>
                      </c:pt>
                      <c:pt idx="30049">
                        <c:v>113.657167769019</c:v>
                      </c:pt>
                      <c:pt idx="30050">
                        <c:v>113.65585695994599</c:v>
                      </c:pt>
                      <c:pt idx="30051">
                        <c:v>113.6555433713</c:v>
                      </c:pt>
                      <c:pt idx="30052">
                        <c:v>113.655518171916</c:v>
                      </c:pt>
                      <c:pt idx="30053">
                        <c:v>113.65509384330301</c:v>
                      </c:pt>
                      <c:pt idx="30054">
                        <c:v>113.65504847541401</c:v>
                      </c:pt>
                      <c:pt idx="30055">
                        <c:v>113.65501000578701</c:v>
                      </c:pt>
                      <c:pt idx="30056">
                        <c:v>113.654796200927</c:v>
                      </c:pt>
                      <c:pt idx="30057">
                        <c:v>113.65335756995501</c:v>
                      </c:pt>
                      <c:pt idx="30058">
                        <c:v>113.65302280219299</c:v>
                      </c:pt>
                      <c:pt idx="30059">
                        <c:v>113.65285197908899</c:v>
                      </c:pt>
                      <c:pt idx="30060">
                        <c:v>113.652794049043</c:v>
                      </c:pt>
                      <c:pt idx="30061">
                        <c:v>113.650041326631</c:v>
                      </c:pt>
                      <c:pt idx="30062">
                        <c:v>113.649952620878</c:v>
                      </c:pt>
                      <c:pt idx="30063">
                        <c:v>113.648493884963</c:v>
                      </c:pt>
                      <c:pt idx="30064">
                        <c:v>113.64827360458</c:v>
                      </c:pt>
                      <c:pt idx="30065">
                        <c:v>113.647979173647</c:v>
                      </c:pt>
                      <c:pt idx="30066">
                        <c:v>113.64662056643</c:v>
                      </c:pt>
                      <c:pt idx="30067">
                        <c:v>113.646353455762</c:v>
                      </c:pt>
                      <c:pt idx="30068">
                        <c:v>113.64568094665201</c:v>
                      </c:pt>
                      <c:pt idx="30069">
                        <c:v>113.64421481529</c:v>
                      </c:pt>
                      <c:pt idx="30070">
                        <c:v>113.642415176771</c:v>
                      </c:pt>
                      <c:pt idx="30071">
                        <c:v>113.64230718431099</c:v>
                      </c:pt>
                      <c:pt idx="30072">
                        <c:v>113.641986297519</c:v>
                      </c:pt>
                      <c:pt idx="30073">
                        <c:v>113.641718936431</c:v>
                      </c:pt>
                      <c:pt idx="30074">
                        <c:v>113.640819372107</c:v>
                      </c:pt>
                      <c:pt idx="30075">
                        <c:v>113.640545238603</c:v>
                      </c:pt>
                      <c:pt idx="30076">
                        <c:v>113.640224691277</c:v>
                      </c:pt>
                      <c:pt idx="30077">
                        <c:v>113.63851899283701</c:v>
                      </c:pt>
                      <c:pt idx="30078">
                        <c:v>113.63480793016601</c:v>
                      </c:pt>
                      <c:pt idx="30079">
                        <c:v>113.633098549702</c:v>
                      </c:pt>
                      <c:pt idx="30080">
                        <c:v>113.632934503985</c:v>
                      </c:pt>
                      <c:pt idx="30081">
                        <c:v>113.63259290835801</c:v>
                      </c:pt>
                      <c:pt idx="30082">
                        <c:v>113.632201205661</c:v>
                      </c:pt>
                      <c:pt idx="30083">
                        <c:v>113.63153800918801</c:v>
                      </c:pt>
                      <c:pt idx="30084">
                        <c:v>113.63142090896</c:v>
                      </c:pt>
                      <c:pt idx="30085">
                        <c:v>113.63137841984</c:v>
                      </c:pt>
                      <c:pt idx="30086">
                        <c:v>113.630617146635</c:v>
                      </c:pt>
                      <c:pt idx="30087">
                        <c:v>113.630261153601</c:v>
                      </c:pt>
                      <c:pt idx="30088">
                        <c:v>113.629753489889</c:v>
                      </c:pt>
                      <c:pt idx="30089">
                        <c:v>113.62937745763701</c:v>
                      </c:pt>
                      <c:pt idx="30090">
                        <c:v>113.627966530544</c:v>
                      </c:pt>
                      <c:pt idx="30091">
                        <c:v>113.627807907461</c:v>
                      </c:pt>
                      <c:pt idx="30092">
                        <c:v>113.62645461189</c:v>
                      </c:pt>
                      <c:pt idx="30093">
                        <c:v>113.626207579124</c:v>
                      </c:pt>
                      <c:pt idx="30094">
                        <c:v>113.626182424047</c:v>
                      </c:pt>
                      <c:pt idx="30095">
                        <c:v>113.626066249941</c:v>
                      </c:pt>
                      <c:pt idx="30096">
                        <c:v>113.625217765117</c:v>
                      </c:pt>
                      <c:pt idx="30097">
                        <c:v>113.625207808331</c:v>
                      </c:pt>
                      <c:pt idx="30098">
                        <c:v>113.624924225258</c:v>
                      </c:pt>
                      <c:pt idx="30099">
                        <c:v>113.624764927418</c:v>
                      </c:pt>
                      <c:pt idx="30100">
                        <c:v>113.624692048306</c:v>
                      </c:pt>
                      <c:pt idx="30101">
                        <c:v>113.623125320857</c:v>
                      </c:pt>
                      <c:pt idx="30102">
                        <c:v>113.62291546566701</c:v>
                      </c:pt>
                      <c:pt idx="30103">
                        <c:v>113.622662330667</c:v>
                      </c:pt>
                      <c:pt idx="30104">
                        <c:v>113.621564765146</c:v>
                      </c:pt>
                      <c:pt idx="30105">
                        <c:v>113.621353245165</c:v>
                      </c:pt>
                      <c:pt idx="30106">
                        <c:v>113.620612444438</c:v>
                      </c:pt>
                      <c:pt idx="30107">
                        <c:v>113.620280184476</c:v>
                      </c:pt>
                      <c:pt idx="30108">
                        <c:v>113.619687005429</c:v>
                      </c:pt>
                      <c:pt idx="30109">
                        <c:v>113.619153290534</c:v>
                      </c:pt>
                      <c:pt idx="30110">
                        <c:v>113.61769720017701</c:v>
                      </c:pt>
                      <c:pt idx="30111">
                        <c:v>113.61719235383801</c:v>
                      </c:pt>
                      <c:pt idx="30112">
                        <c:v>113.61679985320001</c:v>
                      </c:pt>
                      <c:pt idx="30113">
                        <c:v>113.616553614491</c:v>
                      </c:pt>
                      <c:pt idx="30114">
                        <c:v>113.61602948992901</c:v>
                      </c:pt>
                      <c:pt idx="30115">
                        <c:v>113.615806060959</c:v>
                      </c:pt>
                      <c:pt idx="30116">
                        <c:v>113.615794327093</c:v>
                      </c:pt>
                      <c:pt idx="30117">
                        <c:v>113.61507786961999</c:v>
                      </c:pt>
                      <c:pt idx="30118">
                        <c:v>113.61493206564199</c:v>
                      </c:pt>
                      <c:pt idx="30119">
                        <c:v>113.612455403727</c:v>
                      </c:pt>
                      <c:pt idx="30120">
                        <c:v>113.612320320135</c:v>
                      </c:pt>
                      <c:pt idx="30121">
                        <c:v>113.612276939784</c:v>
                      </c:pt>
                      <c:pt idx="30122">
                        <c:v>113.61221877145501</c:v>
                      </c:pt>
                      <c:pt idx="30123">
                        <c:v>113.611760557944</c:v>
                      </c:pt>
                      <c:pt idx="30124">
                        <c:v>113.61104007116499</c:v>
                      </c:pt>
                      <c:pt idx="30125">
                        <c:v>113.610783646024</c:v>
                      </c:pt>
                      <c:pt idx="30126">
                        <c:v>113.610546347165</c:v>
                      </c:pt>
                      <c:pt idx="30127">
                        <c:v>113.60908831414299</c:v>
                      </c:pt>
                      <c:pt idx="30128">
                        <c:v>113.607915805487</c:v>
                      </c:pt>
                      <c:pt idx="30129">
                        <c:v>113.607029037304</c:v>
                      </c:pt>
                      <c:pt idx="30130">
                        <c:v>113.607027817907</c:v>
                      </c:pt>
                      <c:pt idx="30131">
                        <c:v>113.606592397581</c:v>
                      </c:pt>
                      <c:pt idx="30132">
                        <c:v>113.60658781028199</c:v>
                      </c:pt>
                      <c:pt idx="30133">
                        <c:v>113.606157961175</c:v>
                      </c:pt>
                      <c:pt idx="30134">
                        <c:v>113.606147014616</c:v>
                      </c:pt>
                      <c:pt idx="30135">
                        <c:v>113.605971049898</c:v>
                      </c:pt>
                      <c:pt idx="30136">
                        <c:v>113.605550846318</c:v>
                      </c:pt>
                      <c:pt idx="30137">
                        <c:v>113.605532746478</c:v>
                      </c:pt>
                      <c:pt idx="30138">
                        <c:v>113.60551009850801</c:v>
                      </c:pt>
                      <c:pt idx="30139">
                        <c:v>113.60550819669599</c:v>
                      </c:pt>
                      <c:pt idx="30140">
                        <c:v>113.605403745446</c:v>
                      </c:pt>
                      <c:pt idx="30141">
                        <c:v>113.605379727482</c:v>
                      </c:pt>
                      <c:pt idx="30142">
                        <c:v>113.605367507248</c:v>
                      </c:pt>
                      <c:pt idx="30143">
                        <c:v>113.605331330043</c:v>
                      </c:pt>
                      <c:pt idx="30144">
                        <c:v>113.60515631803899</c:v>
                      </c:pt>
                      <c:pt idx="30145">
                        <c:v>113.605016678818</c:v>
                      </c:pt>
                      <c:pt idx="30146">
                        <c:v>113.605002759033</c:v>
                      </c:pt>
                      <c:pt idx="30147">
                        <c:v>113.604975189211</c:v>
                      </c:pt>
                      <c:pt idx="30148">
                        <c:v>113.60497325818299</c:v>
                      </c:pt>
                      <c:pt idx="30149">
                        <c:v>113.60480431511699</c:v>
                      </c:pt>
                      <c:pt idx="30150">
                        <c:v>113.60461845699299</c:v>
                      </c:pt>
                      <c:pt idx="30151">
                        <c:v>113.604568602619</c:v>
                      </c:pt>
                      <c:pt idx="30152">
                        <c:v>113.604545302909</c:v>
                      </c:pt>
                      <c:pt idx="30153">
                        <c:v>113.604488123404</c:v>
                      </c:pt>
                      <c:pt idx="30154">
                        <c:v>113.604460524722</c:v>
                      </c:pt>
                      <c:pt idx="30155">
                        <c:v>113.60444289691701</c:v>
                      </c:pt>
                      <c:pt idx="30156">
                        <c:v>113.604429614084</c:v>
                      </c:pt>
                      <c:pt idx="30157">
                        <c:v>113.604387386425</c:v>
                      </c:pt>
                      <c:pt idx="30158">
                        <c:v>113.604351798864</c:v>
                      </c:pt>
                      <c:pt idx="30159">
                        <c:v>113.60426708062199</c:v>
                      </c:pt>
                      <c:pt idx="30160">
                        <c:v>113.60421999275501</c:v>
                      </c:pt>
                      <c:pt idx="30161">
                        <c:v>113.60418833030801</c:v>
                      </c:pt>
                      <c:pt idx="30162">
                        <c:v>113.60417619572701</c:v>
                      </c:pt>
                      <c:pt idx="30163">
                        <c:v>113.603813775218</c:v>
                      </c:pt>
                      <c:pt idx="30164">
                        <c:v>113.60381146761701</c:v>
                      </c:pt>
                      <c:pt idx="30165">
                        <c:v>113.602713411384</c:v>
                      </c:pt>
                      <c:pt idx="30166">
                        <c:v>113.602368939732</c:v>
                      </c:pt>
                      <c:pt idx="30167">
                        <c:v>113.60180368619901</c:v>
                      </c:pt>
                      <c:pt idx="30168">
                        <c:v>113.60144428997501</c:v>
                      </c:pt>
                      <c:pt idx="30169">
                        <c:v>113.600452396728</c:v>
                      </c:pt>
                      <c:pt idx="30170">
                        <c:v>113.600159856037</c:v>
                      </c:pt>
                      <c:pt idx="30171">
                        <c:v>113.599873276997</c:v>
                      </c:pt>
                      <c:pt idx="30172">
                        <c:v>113.599763178473</c:v>
                      </c:pt>
                      <c:pt idx="30173">
                        <c:v>113.59934802568699</c:v>
                      </c:pt>
                      <c:pt idx="30174">
                        <c:v>113.59824611771</c:v>
                      </c:pt>
                      <c:pt idx="30175">
                        <c:v>113.598073278051</c:v>
                      </c:pt>
                      <c:pt idx="30176">
                        <c:v>113.597987279187</c:v>
                      </c:pt>
                      <c:pt idx="30177">
                        <c:v>113.59605370979899</c:v>
                      </c:pt>
                      <c:pt idx="30178">
                        <c:v>113.594874982126</c:v>
                      </c:pt>
                      <c:pt idx="30179">
                        <c:v>113.594378597893</c:v>
                      </c:pt>
                      <c:pt idx="30180">
                        <c:v>113.593701408241</c:v>
                      </c:pt>
                      <c:pt idx="30181">
                        <c:v>113.59334644066701</c:v>
                      </c:pt>
                      <c:pt idx="30182">
                        <c:v>113.592548489329</c:v>
                      </c:pt>
                      <c:pt idx="30183">
                        <c:v>113.589926107325</c:v>
                      </c:pt>
                      <c:pt idx="30184">
                        <c:v>113.58956796620799</c:v>
                      </c:pt>
                      <c:pt idx="30185">
                        <c:v>113.588835136317</c:v>
                      </c:pt>
                      <c:pt idx="30186">
                        <c:v>113.588703451623</c:v>
                      </c:pt>
                      <c:pt idx="30187">
                        <c:v>113.588128540593</c:v>
                      </c:pt>
                      <c:pt idx="30188">
                        <c:v>113.585910226929</c:v>
                      </c:pt>
                      <c:pt idx="30189">
                        <c:v>113.58578632868399</c:v>
                      </c:pt>
                      <c:pt idx="30190">
                        <c:v>113.58448759413299</c:v>
                      </c:pt>
                      <c:pt idx="30191">
                        <c:v>113.58415923240599</c:v>
                      </c:pt>
                      <c:pt idx="30192">
                        <c:v>113.583009824573</c:v>
                      </c:pt>
                      <c:pt idx="30193">
                        <c:v>113.581462652458</c:v>
                      </c:pt>
                      <c:pt idx="30194">
                        <c:v>113.581397372721</c:v>
                      </c:pt>
                      <c:pt idx="30195">
                        <c:v>113.581049314624</c:v>
                      </c:pt>
                      <c:pt idx="30196">
                        <c:v>113.581031060485</c:v>
                      </c:pt>
                      <c:pt idx="30197">
                        <c:v>113.580755570958</c:v>
                      </c:pt>
                      <c:pt idx="30198">
                        <c:v>113.58020677252701</c:v>
                      </c:pt>
                      <c:pt idx="30199">
                        <c:v>113.580098502787</c:v>
                      </c:pt>
                      <c:pt idx="30200">
                        <c:v>113.579138082627</c:v>
                      </c:pt>
                      <c:pt idx="30201">
                        <c:v>113.578945166514</c:v>
                      </c:pt>
                      <c:pt idx="30202">
                        <c:v>113.57887315723499</c:v>
                      </c:pt>
                      <c:pt idx="30203">
                        <c:v>113.578788046078</c:v>
                      </c:pt>
                      <c:pt idx="30204">
                        <c:v>113.578728521855</c:v>
                      </c:pt>
                      <c:pt idx="30205">
                        <c:v>113.578389029478</c:v>
                      </c:pt>
                      <c:pt idx="30206">
                        <c:v>113.577913585658</c:v>
                      </c:pt>
                      <c:pt idx="30207">
                        <c:v>113.577595000645</c:v>
                      </c:pt>
                      <c:pt idx="30208">
                        <c:v>113.576577019344</c:v>
                      </c:pt>
                      <c:pt idx="30209">
                        <c:v>113.574676639025</c:v>
                      </c:pt>
                      <c:pt idx="30210">
                        <c:v>113.57372200743001</c:v>
                      </c:pt>
                      <c:pt idx="30211">
                        <c:v>113.571776512493</c:v>
                      </c:pt>
                      <c:pt idx="30212">
                        <c:v>113.57120606721099</c:v>
                      </c:pt>
                      <c:pt idx="30213">
                        <c:v>113.571170773509</c:v>
                      </c:pt>
                      <c:pt idx="30214">
                        <c:v>113.571007734071</c:v>
                      </c:pt>
                      <c:pt idx="30215">
                        <c:v>113.57049171115101</c:v>
                      </c:pt>
                      <c:pt idx="30216">
                        <c:v>113.56968430533099</c:v>
                      </c:pt>
                      <c:pt idx="30217">
                        <c:v>113.56859147114901</c:v>
                      </c:pt>
                      <c:pt idx="30218">
                        <c:v>113.56824755370801</c:v>
                      </c:pt>
                      <c:pt idx="30219">
                        <c:v>113.566762621853</c:v>
                      </c:pt>
                      <c:pt idx="30220">
                        <c:v>113.565350360059</c:v>
                      </c:pt>
                      <c:pt idx="30221">
                        <c:v>113.565041733876</c:v>
                      </c:pt>
                      <c:pt idx="30222">
                        <c:v>113.564822180626</c:v>
                      </c:pt>
                      <c:pt idx="30223">
                        <c:v>113.56466551196</c:v>
                      </c:pt>
                      <c:pt idx="30224">
                        <c:v>113.564167866533</c:v>
                      </c:pt>
                      <c:pt idx="30225">
                        <c:v>113.564091092525</c:v>
                      </c:pt>
                      <c:pt idx="30226">
                        <c:v>113.563836052413</c:v>
                      </c:pt>
                      <c:pt idx="30227">
                        <c:v>113.56329361728601</c:v>
                      </c:pt>
                      <c:pt idx="30228">
                        <c:v>113.563261916234</c:v>
                      </c:pt>
                      <c:pt idx="30229">
                        <c:v>113.563192699881</c:v>
                      </c:pt>
                      <c:pt idx="30230">
                        <c:v>113.562751717675</c:v>
                      </c:pt>
                      <c:pt idx="30231">
                        <c:v>113.56160937715801</c:v>
                      </c:pt>
                      <c:pt idx="30232">
                        <c:v>113.561121495053</c:v>
                      </c:pt>
                      <c:pt idx="30233">
                        <c:v>113.559620924898</c:v>
                      </c:pt>
                      <c:pt idx="30234">
                        <c:v>113.558661690333</c:v>
                      </c:pt>
                      <c:pt idx="30235">
                        <c:v>113.55863721734499</c:v>
                      </c:pt>
                      <c:pt idx="30236">
                        <c:v>113.55751404604599</c:v>
                      </c:pt>
                      <c:pt idx="30237">
                        <c:v>113.556956233243</c:v>
                      </c:pt>
                      <c:pt idx="30238">
                        <c:v>113.556369313052</c:v>
                      </c:pt>
                      <c:pt idx="30239">
                        <c:v>113.55618369955801</c:v>
                      </c:pt>
                      <c:pt idx="30240">
                        <c:v>113.555132140558</c:v>
                      </c:pt>
                      <c:pt idx="30241">
                        <c:v>113.55327736269</c:v>
                      </c:pt>
                      <c:pt idx="30242">
                        <c:v>113.553172498411</c:v>
                      </c:pt>
                      <c:pt idx="30243">
                        <c:v>113.55302645669499</c:v>
                      </c:pt>
                      <c:pt idx="30244">
                        <c:v>113.552249810831</c:v>
                      </c:pt>
                      <c:pt idx="30245">
                        <c:v>113.551750072559</c:v>
                      </c:pt>
                      <c:pt idx="30246">
                        <c:v>113.551360871417</c:v>
                      </c:pt>
                      <c:pt idx="30247">
                        <c:v>113.55128016876201</c:v>
                      </c:pt>
                      <c:pt idx="30248">
                        <c:v>113.551140889851</c:v>
                      </c:pt>
                      <c:pt idx="30249">
                        <c:v>113.550785973971</c:v>
                      </c:pt>
                      <c:pt idx="30250">
                        <c:v>113.550533043809</c:v>
                      </c:pt>
                      <c:pt idx="30251">
                        <c:v>113.550078188079</c:v>
                      </c:pt>
                      <c:pt idx="30252">
                        <c:v>113.550000293377</c:v>
                      </c:pt>
                      <c:pt idx="30253">
                        <c:v>113.54969262025401</c:v>
                      </c:pt>
                      <c:pt idx="30254">
                        <c:v>113.54955077988301</c:v>
                      </c:pt>
                      <c:pt idx="30255">
                        <c:v>113.548580391527</c:v>
                      </c:pt>
                      <c:pt idx="30256">
                        <c:v>113.54821203916001</c:v>
                      </c:pt>
                      <c:pt idx="30257">
                        <c:v>113.54722509212</c:v>
                      </c:pt>
                      <c:pt idx="30258">
                        <c:v>113.547121925871</c:v>
                      </c:pt>
                      <c:pt idx="30259">
                        <c:v>113.546942814819</c:v>
                      </c:pt>
                      <c:pt idx="30260">
                        <c:v>113.546788319169</c:v>
                      </c:pt>
                      <c:pt idx="30261">
                        <c:v>113.54666455254799</c:v>
                      </c:pt>
                      <c:pt idx="30262">
                        <c:v>113.546431467993</c:v>
                      </c:pt>
                      <c:pt idx="30263">
                        <c:v>113.546289815883</c:v>
                      </c:pt>
                      <c:pt idx="30264">
                        <c:v>113.54621271100901</c:v>
                      </c:pt>
                      <c:pt idx="30265">
                        <c:v>113.545882425211</c:v>
                      </c:pt>
                      <c:pt idx="30266">
                        <c:v>113.54539107652199</c:v>
                      </c:pt>
                      <c:pt idx="30267">
                        <c:v>113.544282071423</c:v>
                      </c:pt>
                      <c:pt idx="30268">
                        <c:v>113.544229901099</c:v>
                      </c:pt>
                      <c:pt idx="30269">
                        <c:v>113.543792792882</c:v>
                      </c:pt>
                      <c:pt idx="30270">
                        <c:v>113.54354016916599</c:v>
                      </c:pt>
                      <c:pt idx="30271">
                        <c:v>113.543480868012</c:v>
                      </c:pt>
                      <c:pt idx="30272">
                        <c:v>113.54337791320199</c:v>
                      </c:pt>
                      <c:pt idx="30273">
                        <c:v>113.543323771709</c:v>
                      </c:pt>
                      <c:pt idx="30274">
                        <c:v>113.543219120912</c:v>
                      </c:pt>
                      <c:pt idx="30275">
                        <c:v>113.542509131915</c:v>
                      </c:pt>
                      <c:pt idx="30276">
                        <c:v>113.54246218675399</c:v>
                      </c:pt>
                      <c:pt idx="30277">
                        <c:v>113.541717134903</c:v>
                      </c:pt>
                      <c:pt idx="30278">
                        <c:v>113.540633528287</c:v>
                      </c:pt>
                      <c:pt idx="30279">
                        <c:v>113.540559478155</c:v>
                      </c:pt>
                      <c:pt idx="30280">
                        <c:v>113.540418992149</c:v>
                      </c:pt>
                      <c:pt idx="30281">
                        <c:v>113.54017250263399</c:v>
                      </c:pt>
                      <c:pt idx="30282">
                        <c:v>113.539626516694</c:v>
                      </c:pt>
                      <c:pt idx="30283">
                        <c:v>113.539588626862</c:v>
                      </c:pt>
                      <c:pt idx="30284">
                        <c:v>113.53926614477101</c:v>
                      </c:pt>
                      <c:pt idx="30285">
                        <c:v>113.538565459252</c:v>
                      </c:pt>
                      <c:pt idx="30286">
                        <c:v>113.53780018860201</c:v>
                      </c:pt>
                      <c:pt idx="30287">
                        <c:v>113.537703941206</c:v>
                      </c:pt>
                      <c:pt idx="30288">
                        <c:v>113.537076740727</c:v>
                      </c:pt>
                      <c:pt idx="30289">
                        <c:v>113.536226413612</c:v>
                      </c:pt>
                      <c:pt idx="30290">
                        <c:v>113.53548471580299</c:v>
                      </c:pt>
                      <c:pt idx="30291">
                        <c:v>113.53331157052099</c:v>
                      </c:pt>
                      <c:pt idx="30292">
                        <c:v>113.53290341701801</c:v>
                      </c:pt>
                      <c:pt idx="30293">
                        <c:v>113.53179335947</c:v>
                      </c:pt>
                      <c:pt idx="30294">
                        <c:v>113.531710838406</c:v>
                      </c:pt>
                      <c:pt idx="30295">
                        <c:v>113.531398641574</c:v>
                      </c:pt>
                      <c:pt idx="30296">
                        <c:v>113.531016944957</c:v>
                      </c:pt>
                      <c:pt idx="30297">
                        <c:v>113.52982850801</c:v>
                      </c:pt>
                      <c:pt idx="30298">
                        <c:v>113.529777274117</c:v>
                      </c:pt>
                      <c:pt idx="30299">
                        <c:v>113.529206896462</c:v>
                      </c:pt>
                      <c:pt idx="30300">
                        <c:v>113.52914400319899</c:v>
                      </c:pt>
                      <c:pt idx="30301">
                        <c:v>113.52752796434299</c:v>
                      </c:pt>
                      <c:pt idx="30302">
                        <c:v>113.527057307657</c:v>
                      </c:pt>
                      <c:pt idx="30303">
                        <c:v>113.527014531715</c:v>
                      </c:pt>
                      <c:pt idx="30304">
                        <c:v>113.52586997878301</c:v>
                      </c:pt>
                      <c:pt idx="30305">
                        <c:v>113.525693443371</c:v>
                      </c:pt>
                      <c:pt idx="30306">
                        <c:v>113.525576421602</c:v>
                      </c:pt>
                      <c:pt idx="30307">
                        <c:v>113.52538863394101</c:v>
                      </c:pt>
                      <c:pt idx="30308">
                        <c:v>113.525349038093</c:v>
                      </c:pt>
                      <c:pt idx="30309">
                        <c:v>113.52528073034399</c:v>
                      </c:pt>
                      <c:pt idx="30310">
                        <c:v>113.52457255069601</c:v>
                      </c:pt>
                      <c:pt idx="30311">
                        <c:v>113.524523744782</c:v>
                      </c:pt>
                      <c:pt idx="30312">
                        <c:v>113.523746961637</c:v>
                      </c:pt>
                      <c:pt idx="30313">
                        <c:v>113.523517068953</c:v>
                      </c:pt>
                      <c:pt idx="30314">
                        <c:v>113.5229899177</c:v>
                      </c:pt>
                      <c:pt idx="30315">
                        <c:v>113.522412582051</c:v>
                      </c:pt>
                      <c:pt idx="30316">
                        <c:v>113.522221826006</c:v>
                      </c:pt>
                      <c:pt idx="30317">
                        <c:v>113.521622757728</c:v>
                      </c:pt>
                      <c:pt idx="30318">
                        <c:v>113.521554780258</c:v>
                      </c:pt>
                      <c:pt idx="30319">
                        <c:v>113.52116419951</c:v>
                      </c:pt>
                      <c:pt idx="30320">
                        <c:v>113.52030619819401</c:v>
                      </c:pt>
                      <c:pt idx="30321">
                        <c:v>113.52009678365501</c:v>
                      </c:pt>
                      <c:pt idx="30322">
                        <c:v>113.519922523033</c:v>
                      </c:pt>
                      <c:pt idx="30323">
                        <c:v>113.519365760309</c:v>
                      </c:pt>
                      <c:pt idx="30324">
                        <c:v>113.519198305496</c:v>
                      </c:pt>
                      <c:pt idx="30325">
                        <c:v>113.518728915807</c:v>
                      </c:pt>
                      <c:pt idx="30326">
                        <c:v>113.51808861888099</c:v>
                      </c:pt>
                      <c:pt idx="30327">
                        <c:v>113.518038491401</c:v>
                      </c:pt>
                      <c:pt idx="30328">
                        <c:v>113.517927664767</c:v>
                      </c:pt>
                      <c:pt idx="30329">
                        <c:v>113.517868248925</c:v>
                      </c:pt>
                      <c:pt idx="30330">
                        <c:v>113.51717113728699</c:v>
                      </c:pt>
                      <c:pt idx="30331">
                        <c:v>113.516015955765</c:v>
                      </c:pt>
                      <c:pt idx="30332">
                        <c:v>113.51534093709699</c:v>
                      </c:pt>
                      <c:pt idx="30333">
                        <c:v>113.514973319482</c:v>
                      </c:pt>
                      <c:pt idx="30334">
                        <c:v>113.514270112164</c:v>
                      </c:pt>
                      <c:pt idx="30335">
                        <c:v>113.514006955941</c:v>
                      </c:pt>
                      <c:pt idx="30336">
                        <c:v>113.513710071624</c:v>
                      </c:pt>
                      <c:pt idx="30337">
                        <c:v>113.513537353532</c:v>
                      </c:pt>
                      <c:pt idx="30338">
                        <c:v>113.512944758367</c:v>
                      </c:pt>
                      <c:pt idx="30339">
                        <c:v>113.512380546288</c:v>
                      </c:pt>
                      <c:pt idx="30340">
                        <c:v>113.512144729838</c:v>
                      </c:pt>
                      <c:pt idx="30341">
                        <c:v>113.510186049908</c:v>
                      </c:pt>
                      <c:pt idx="30342">
                        <c:v>113.51017701525799</c:v>
                      </c:pt>
                      <c:pt idx="30343">
                        <c:v>113.509543526897</c:v>
                      </c:pt>
                      <c:pt idx="30344">
                        <c:v>113.509163887054</c:v>
                      </c:pt>
                      <c:pt idx="30345">
                        <c:v>113.50908897697801</c:v>
                      </c:pt>
                      <c:pt idx="30346">
                        <c:v>113.508959491269</c:v>
                      </c:pt>
                      <c:pt idx="30347">
                        <c:v>113.508651442347</c:v>
                      </c:pt>
                      <c:pt idx="30348">
                        <c:v>113.507737735333</c:v>
                      </c:pt>
                      <c:pt idx="30349">
                        <c:v>113.507298182489</c:v>
                      </c:pt>
                      <c:pt idx="30350">
                        <c:v>113.50711452822701</c:v>
                      </c:pt>
                      <c:pt idx="30351">
                        <c:v>113.506268816806</c:v>
                      </c:pt>
                      <c:pt idx="30352">
                        <c:v>113.50548225115401</c:v>
                      </c:pt>
                      <c:pt idx="30353">
                        <c:v>113.505360554655</c:v>
                      </c:pt>
                      <c:pt idx="30354">
                        <c:v>113.50462499755599</c:v>
                      </c:pt>
                      <c:pt idx="30355">
                        <c:v>113.504107282768</c:v>
                      </c:pt>
                      <c:pt idx="30356">
                        <c:v>113.503467790248</c:v>
                      </c:pt>
                      <c:pt idx="30357">
                        <c:v>113.502961758811</c:v>
                      </c:pt>
                      <c:pt idx="30358">
                        <c:v>113.502375270363</c:v>
                      </c:pt>
                      <c:pt idx="30359">
                        <c:v>113.502284436081</c:v>
                      </c:pt>
                      <c:pt idx="30360">
                        <c:v>113.50143335896701</c:v>
                      </c:pt>
                      <c:pt idx="30361">
                        <c:v>113.501352504056</c:v>
                      </c:pt>
                      <c:pt idx="30362">
                        <c:v>113.500990198095</c:v>
                      </c:pt>
                      <c:pt idx="30363">
                        <c:v>113.500786308542</c:v>
                      </c:pt>
                      <c:pt idx="30364">
                        <c:v>113.500342311957</c:v>
                      </c:pt>
                      <c:pt idx="30365">
                        <c:v>113.499313298959</c:v>
                      </c:pt>
                      <c:pt idx="30366">
                        <c:v>113.498733964591</c:v>
                      </c:pt>
                      <c:pt idx="30367">
                        <c:v>113.498513262784</c:v>
                      </c:pt>
                      <c:pt idx="30368">
                        <c:v>113.498165906688</c:v>
                      </c:pt>
                      <c:pt idx="30369">
                        <c:v>113.497552667112</c:v>
                      </c:pt>
                      <c:pt idx="30370">
                        <c:v>113.497504654493</c:v>
                      </c:pt>
                      <c:pt idx="30371">
                        <c:v>113.496730354774</c:v>
                      </c:pt>
                      <c:pt idx="30372">
                        <c:v>113.496377257682</c:v>
                      </c:pt>
                      <c:pt idx="30373">
                        <c:v>113.495399743767</c:v>
                      </c:pt>
                      <c:pt idx="30374">
                        <c:v>113.495181042075</c:v>
                      </c:pt>
                      <c:pt idx="30375">
                        <c:v>113.495148408983</c:v>
                      </c:pt>
                      <c:pt idx="30376">
                        <c:v>113.494002361612</c:v>
                      </c:pt>
                      <c:pt idx="30377">
                        <c:v>113.493902457088</c:v>
                      </c:pt>
                      <c:pt idx="30378">
                        <c:v>113.49362179229399</c:v>
                      </c:pt>
                      <c:pt idx="30379">
                        <c:v>113.49360039429</c:v>
                      </c:pt>
                      <c:pt idx="30380">
                        <c:v>113.493076088107</c:v>
                      </c:pt>
                      <c:pt idx="30381">
                        <c:v>113.492874930745</c:v>
                      </c:pt>
                      <c:pt idx="30382">
                        <c:v>113.49224716171599</c:v>
                      </c:pt>
                      <c:pt idx="30383">
                        <c:v>113.492081028293</c:v>
                      </c:pt>
                      <c:pt idx="30384">
                        <c:v>113.491824137191</c:v>
                      </c:pt>
                      <c:pt idx="30385">
                        <c:v>113.491496521842</c:v>
                      </c:pt>
                      <c:pt idx="30386">
                        <c:v>113.49107348907501</c:v>
                      </c:pt>
                      <c:pt idx="30387">
                        <c:v>113.49088684831101</c:v>
                      </c:pt>
                      <c:pt idx="30388">
                        <c:v>113.49084626318</c:v>
                      </c:pt>
                      <c:pt idx="30389">
                        <c:v>113.49083167058301</c:v>
                      </c:pt>
                      <c:pt idx="30390">
                        <c:v>113.490619600396</c:v>
                      </c:pt>
                      <c:pt idx="30391">
                        <c:v>113.489936805852</c:v>
                      </c:pt>
                      <c:pt idx="30392">
                        <c:v>113.48788624325999</c:v>
                      </c:pt>
                      <c:pt idx="30393">
                        <c:v>113.487531877449</c:v>
                      </c:pt>
                      <c:pt idx="30394">
                        <c:v>113.487480010627</c:v>
                      </c:pt>
                      <c:pt idx="30395">
                        <c:v>113.487198245531</c:v>
                      </c:pt>
                      <c:pt idx="30396">
                        <c:v>113.486939494545</c:v>
                      </c:pt>
                      <c:pt idx="30397">
                        <c:v>113.48601306402099</c:v>
                      </c:pt>
                      <c:pt idx="30398">
                        <c:v>113.485935839253</c:v>
                      </c:pt>
                      <c:pt idx="30399">
                        <c:v>113.485377867062</c:v>
                      </c:pt>
                      <c:pt idx="30400">
                        <c:v>113.48514301708801</c:v>
                      </c:pt>
                      <c:pt idx="30401">
                        <c:v>113.48459997552099</c:v>
                      </c:pt>
                      <c:pt idx="30402">
                        <c:v>113.48433000054899</c:v>
                      </c:pt>
                      <c:pt idx="30403">
                        <c:v>113.484139797206</c:v>
                      </c:pt>
                      <c:pt idx="30404">
                        <c:v>113.482974631353</c:v>
                      </c:pt>
                      <c:pt idx="30405">
                        <c:v>113.481907911885</c:v>
                      </c:pt>
                      <c:pt idx="30406">
                        <c:v>113.48189449198</c:v>
                      </c:pt>
                      <c:pt idx="30407">
                        <c:v>113.481299150379</c:v>
                      </c:pt>
                      <c:pt idx="30408">
                        <c:v>113.480001398469</c:v>
                      </c:pt>
                      <c:pt idx="30409">
                        <c:v>113.479985485342</c:v>
                      </c:pt>
                      <c:pt idx="30410">
                        <c:v>113.479635698614</c:v>
                      </c:pt>
                      <c:pt idx="30411">
                        <c:v>113.479429847623</c:v>
                      </c:pt>
                      <c:pt idx="30412">
                        <c:v>113.47909177078</c:v>
                      </c:pt>
                      <c:pt idx="30413">
                        <c:v>113.478256214559</c:v>
                      </c:pt>
                      <c:pt idx="30414">
                        <c:v>113.47736500147199</c:v>
                      </c:pt>
                      <c:pt idx="30415">
                        <c:v>113.47671561015601</c:v>
                      </c:pt>
                      <c:pt idx="30416">
                        <c:v>113.47657467242099</c:v>
                      </c:pt>
                      <c:pt idx="30417">
                        <c:v>113.476233475352</c:v>
                      </c:pt>
                      <c:pt idx="30418">
                        <c:v>113.47603442981899</c:v>
                      </c:pt>
                      <c:pt idx="30419">
                        <c:v>113.475895159861</c:v>
                      </c:pt>
                      <c:pt idx="30420">
                        <c:v>113.474869924186</c:v>
                      </c:pt>
                      <c:pt idx="30421">
                        <c:v>113.47378661276301</c:v>
                      </c:pt>
                      <c:pt idx="30422">
                        <c:v>113.473713147326</c:v>
                      </c:pt>
                      <c:pt idx="30423">
                        <c:v>113.47328424889101</c:v>
                      </c:pt>
                      <c:pt idx="30424">
                        <c:v>113.47297776603401</c:v>
                      </c:pt>
                      <c:pt idx="30425">
                        <c:v>113.47286042380399</c:v>
                      </c:pt>
                      <c:pt idx="30426">
                        <c:v>113.472814505741</c:v>
                      </c:pt>
                      <c:pt idx="30427">
                        <c:v>113.472743688167</c:v>
                      </c:pt>
                      <c:pt idx="30428">
                        <c:v>113.47245805898901</c:v>
                      </c:pt>
                      <c:pt idx="30429">
                        <c:v>113.47237562255999</c:v>
                      </c:pt>
                      <c:pt idx="30430">
                        <c:v>113.472340890453</c:v>
                      </c:pt>
                      <c:pt idx="30431">
                        <c:v>113.472239587663</c:v>
                      </c:pt>
                      <c:pt idx="30432">
                        <c:v>113.47221924384699</c:v>
                      </c:pt>
                      <c:pt idx="30433">
                        <c:v>113.470092285296</c:v>
                      </c:pt>
                      <c:pt idx="30434">
                        <c:v>113.47005185149401</c:v>
                      </c:pt>
                      <c:pt idx="30435">
                        <c:v>113.46996096154901</c:v>
                      </c:pt>
                      <c:pt idx="30436">
                        <c:v>113.46936599966</c:v>
                      </c:pt>
                      <c:pt idx="30437">
                        <c:v>113.468577237652</c:v>
                      </c:pt>
                      <c:pt idx="30438">
                        <c:v>113.468456720069</c:v>
                      </c:pt>
                      <c:pt idx="30439">
                        <c:v>113.467383105473</c:v>
                      </c:pt>
                      <c:pt idx="30440">
                        <c:v>113.467054942863</c:v>
                      </c:pt>
                      <c:pt idx="30441">
                        <c:v>113.466916147587</c:v>
                      </c:pt>
                      <c:pt idx="30442">
                        <c:v>113.46688724840401</c:v>
                      </c:pt>
                      <c:pt idx="30443">
                        <c:v>113.466597810262</c:v>
                      </c:pt>
                      <c:pt idx="30444">
                        <c:v>113.466512256819</c:v>
                      </c:pt>
                      <c:pt idx="30445">
                        <c:v>113.466080893616</c:v>
                      </c:pt>
                      <c:pt idx="30446">
                        <c:v>113.46603245831</c:v>
                      </c:pt>
                      <c:pt idx="30447">
                        <c:v>113.46600636663899</c:v>
                      </c:pt>
                      <c:pt idx="30448">
                        <c:v>113.464884965854</c:v>
                      </c:pt>
                      <c:pt idx="30449">
                        <c:v>113.464056413177</c:v>
                      </c:pt>
                      <c:pt idx="30450">
                        <c:v>113.46272580215</c:v>
                      </c:pt>
                      <c:pt idx="30451">
                        <c:v>113.462196284147</c:v>
                      </c:pt>
                      <c:pt idx="30452">
                        <c:v>113.46187319667</c:v>
                      </c:pt>
                      <c:pt idx="30453">
                        <c:v>113.46174664861201</c:v>
                      </c:pt>
                      <c:pt idx="30454">
                        <c:v>113.461091332056</c:v>
                      </c:pt>
                      <c:pt idx="30455">
                        <c:v>113.45999277192099</c:v>
                      </c:pt>
                      <c:pt idx="30456">
                        <c:v>113.459809366372</c:v>
                      </c:pt>
                      <c:pt idx="30457">
                        <c:v>113.45916464510699</c:v>
                      </c:pt>
                      <c:pt idx="30458">
                        <c:v>113.457197234728</c:v>
                      </c:pt>
                      <c:pt idx="30459">
                        <c:v>113.455244196061</c:v>
                      </c:pt>
                      <c:pt idx="30460">
                        <c:v>113.454624779009</c:v>
                      </c:pt>
                      <c:pt idx="30461">
                        <c:v>113.45450671174</c:v>
                      </c:pt>
                      <c:pt idx="30462">
                        <c:v>113.454123261026</c:v>
                      </c:pt>
                      <c:pt idx="30463">
                        <c:v>113.45393764008701</c:v>
                      </c:pt>
                      <c:pt idx="30464">
                        <c:v>113.453636205785</c:v>
                      </c:pt>
                      <c:pt idx="30465">
                        <c:v>113.45266938459</c:v>
                      </c:pt>
                      <c:pt idx="30466">
                        <c:v>113.45136857520301</c:v>
                      </c:pt>
                      <c:pt idx="30467">
                        <c:v>113.450780460846</c:v>
                      </c:pt>
                      <c:pt idx="30468">
                        <c:v>113.4505782408</c:v>
                      </c:pt>
                      <c:pt idx="30469">
                        <c:v>113.450022233108</c:v>
                      </c:pt>
                      <c:pt idx="30470">
                        <c:v>113.450007495356</c:v>
                      </c:pt>
                      <c:pt idx="30471">
                        <c:v>113.449907375669</c:v>
                      </c:pt>
                      <c:pt idx="30472">
                        <c:v>113.44981913695899</c:v>
                      </c:pt>
                      <c:pt idx="30473">
                        <c:v>113.449408760298</c:v>
                      </c:pt>
                      <c:pt idx="30474">
                        <c:v>113.44846076362199</c:v>
                      </c:pt>
                      <c:pt idx="30475">
                        <c:v>113.448092498099</c:v>
                      </c:pt>
                      <c:pt idx="30476">
                        <c:v>113.447699720773</c:v>
                      </c:pt>
                      <c:pt idx="30477">
                        <c:v>113.447574160808</c:v>
                      </c:pt>
                      <c:pt idx="30478">
                        <c:v>113.44705101174701</c:v>
                      </c:pt>
                      <c:pt idx="30479">
                        <c:v>113.445492408242</c:v>
                      </c:pt>
                      <c:pt idx="30480">
                        <c:v>113.44544166701201</c:v>
                      </c:pt>
                      <c:pt idx="30481">
                        <c:v>113.44532476149401</c:v>
                      </c:pt>
                      <c:pt idx="30482">
                        <c:v>113.445318331895</c:v>
                      </c:pt>
                      <c:pt idx="30483">
                        <c:v>113.44481576391</c:v>
                      </c:pt>
                      <c:pt idx="30484">
                        <c:v>113.44474456926299</c:v>
                      </c:pt>
                      <c:pt idx="30485">
                        <c:v>113.443280055816</c:v>
                      </c:pt>
                      <c:pt idx="30486">
                        <c:v>113.442682715926</c:v>
                      </c:pt>
                      <c:pt idx="30487">
                        <c:v>113.442625292139</c:v>
                      </c:pt>
                      <c:pt idx="30488">
                        <c:v>113.439725199748</c:v>
                      </c:pt>
                      <c:pt idx="30489">
                        <c:v>113.43962972915899</c:v>
                      </c:pt>
                      <c:pt idx="30490">
                        <c:v>113.438626966378</c:v>
                      </c:pt>
                      <c:pt idx="30491">
                        <c:v>113.43810449482299</c:v>
                      </c:pt>
                      <c:pt idx="30492">
                        <c:v>113.437866814922</c:v>
                      </c:pt>
                      <c:pt idx="30493">
                        <c:v>113.437143688844</c:v>
                      </c:pt>
                      <c:pt idx="30494">
                        <c:v>113.436811102268</c:v>
                      </c:pt>
                      <c:pt idx="30495">
                        <c:v>113.43679694116</c:v>
                      </c:pt>
                      <c:pt idx="30496">
                        <c:v>113.436657606738</c:v>
                      </c:pt>
                      <c:pt idx="30497">
                        <c:v>113.436335124842</c:v>
                      </c:pt>
                      <c:pt idx="30498">
                        <c:v>113.43625321979</c:v>
                      </c:pt>
                      <c:pt idx="30499">
                        <c:v>113.436006845099</c:v>
                      </c:pt>
                      <c:pt idx="30500">
                        <c:v>113.43531435403099</c:v>
                      </c:pt>
                      <c:pt idx="30501">
                        <c:v>113.434693649431</c:v>
                      </c:pt>
                      <c:pt idx="30502">
                        <c:v>113.434001646646</c:v>
                      </c:pt>
                      <c:pt idx="30503">
                        <c:v>113.43377846348</c:v>
                      </c:pt>
                      <c:pt idx="30504">
                        <c:v>113.43335592458401</c:v>
                      </c:pt>
                      <c:pt idx="30505">
                        <c:v>113.432818394055</c:v>
                      </c:pt>
                      <c:pt idx="30506">
                        <c:v>113.43252744038099</c:v>
                      </c:pt>
                      <c:pt idx="30507">
                        <c:v>113.43250915114101</c:v>
                      </c:pt>
                      <c:pt idx="30508">
                        <c:v>113.43212772613001</c:v>
                      </c:pt>
                      <c:pt idx="30509">
                        <c:v>113.431721670389</c:v>
                      </c:pt>
                      <c:pt idx="30510">
                        <c:v>113.430597934581</c:v>
                      </c:pt>
                      <c:pt idx="30511">
                        <c:v>113.42963150529501</c:v>
                      </c:pt>
                      <c:pt idx="30512">
                        <c:v>113.428580672243</c:v>
                      </c:pt>
                      <c:pt idx="30513">
                        <c:v>113.428551090266</c:v>
                      </c:pt>
                      <c:pt idx="30514">
                        <c:v>113.428401455795</c:v>
                      </c:pt>
                      <c:pt idx="30515">
                        <c:v>113.428259549308</c:v>
                      </c:pt>
                      <c:pt idx="30516">
                        <c:v>113.428194102492</c:v>
                      </c:pt>
                      <c:pt idx="30517">
                        <c:v>113.427530539302</c:v>
                      </c:pt>
                      <c:pt idx="30518">
                        <c:v>113.427241365756</c:v>
                      </c:pt>
                      <c:pt idx="30519">
                        <c:v>113.427153492576</c:v>
                      </c:pt>
                      <c:pt idx="30520">
                        <c:v>113.426918356331</c:v>
                      </c:pt>
                      <c:pt idx="30521">
                        <c:v>113.426646392815</c:v>
                      </c:pt>
                      <c:pt idx="30522">
                        <c:v>113.426592945786</c:v>
                      </c:pt>
                      <c:pt idx="30523">
                        <c:v>113.425991623946</c:v>
                      </c:pt>
                      <c:pt idx="30524">
                        <c:v>113.42520323321</c:v>
                      </c:pt>
                      <c:pt idx="30525">
                        <c:v>113.424517571404</c:v>
                      </c:pt>
                      <c:pt idx="30526">
                        <c:v>113.424290602236</c:v>
                      </c:pt>
                      <c:pt idx="30527">
                        <c:v>113.42204235140601</c:v>
                      </c:pt>
                      <c:pt idx="30528">
                        <c:v>113.421553568577</c:v>
                      </c:pt>
                      <c:pt idx="30529">
                        <c:v>113.421481731176</c:v>
                      </c:pt>
                      <c:pt idx="30530">
                        <c:v>113.420928272129</c:v>
                      </c:pt>
                      <c:pt idx="30531">
                        <c:v>113.420452144566</c:v>
                      </c:pt>
                      <c:pt idx="30532">
                        <c:v>113.419904925794</c:v>
                      </c:pt>
                      <c:pt idx="30533">
                        <c:v>113.41916421851001</c:v>
                      </c:pt>
                      <c:pt idx="30534">
                        <c:v>113.418359532781</c:v>
                      </c:pt>
                      <c:pt idx="30535">
                        <c:v>113.41752795946</c:v>
                      </c:pt>
                      <c:pt idx="30536">
                        <c:v>113.417028349234</c:v>
                      </c:pt>
                      <c:pt idx="30537">
                        <c:v>113.416808568363</c:v>
                      </c:pt>
                      <c:pt idx="30538">
                        <c:v>113.416509133004</c:v>
                      </c:pt>
                      <c:pt idx="30539">
                        <c:v>113.41622802488</c:v>
                      </c:pt>
                      <c:pt idx="30540">
                        <c:v>113.415565480735</c:v>
                      </c:pt>
                      <c:pt idx="30541">
                        <c:v>113.414997092154</c:v>
                      </c:pt>
                      <c:pt idx="30542">
                        <c:v>113.414232264964</c:v>
                      </c:pt>
                      <c:pt idx="30543">
                        <c:v>113.414094238651</c:v>
                      </c:pt>
                      <c:pt idx="30544">
                        <c:v>113.413925262559</c:v>
                      </c:pt>
                      <c:pt idx="30545">
                        <c:v>113.413616556744</c:v>
                      </c:pt>
                      <c:pt idx="30546">
                        <c:v>113.41229683867699</c:v>
                      </c:pt>
                      <c:pt idx="30547">
                        <c:v>113.41185647342201</c:v>
                      </c:pt>
                      <c:pt idx="30548">
                        <c:v>113.41174519833299</c:v>
                      </c:pt>
                      <c:pt idx="30549">
                        <c:v>113.410564483502</c:v>
                      </c:pt>
                      <c:pt idx="30550">
                        <c:v>113.410527590559</c:v>
                      </c:pt>
                      <c:pt idx="30551">
                        <c:v>113.41025881527</c:v>
                      </c:pt>
                      <c:pt idx="30552">
                        <c:v>113.40963243164001</c:v>
                      </c:pt>
                      <c:pt idx="30553">
                        <c:v>113.408808915755</c:v>
                      </c:pt>
                      <c:pt idx="30554">
                        <c:v>113.408227513811</c:v>
                      </c:pt>
                      <c:pt idx="30555">
                        <c:v>113.40792438501001</c:v>
                      </c:pt>
                      <c:pt idx="30556">
                        <c:v>113.40757709901099</c:v>
                      </c:pt>
                      <c:pt idx="30557">
                        <c:v>113.407364902203</c:v>
                      </c:pt>
                      <c:pt idx="30558">
                        <c:v>113.40687769732099</c:v>
                      </c:pt>
                      <c:pt idx="30559">
                        <c:v>113.406075523894</c:v>
                      </c:pt>
                      <c:pt idx="30560">
                        <c:v>113.404908865992</c:v>
                      </c:pt>
                      <c:pt idx="30561">
                        <c:v>113.404206982245</c:v>
                      </c:pt>
                      <c:pt idx="30562">
                        <c:v>113.402166524649</c:v>
                      </c:pt>
                      <c:pt idx="30563">
                        <c:v>113.401812270287</c:v>
                      </c:pt>
                      <c:pt idx="30564">
                        <c:v>113.40107741764</c:v>
                      </c:pt>
                      <c:pt idx="30565">
                        <c:v>113.40086208251201</c:v>
                      </c:pt>
                      <c:pt idx="30566">
                        <c:v>113.400833357195</c:v>
                      </c:pt>
                      <c:pt idx="30567">
                        <c:v>113.40053645176999</c:v>
                      </c:pt>
                      <c:pt idx="30568">
                        <c:v>113.40033267930001</c:v>
                      </c:pt>
                      <c:pt idx="30569">
                        <c:v>113.40026092694799</c:v>
                      </c:pt>
                      <c:pt idx="30570">
                        <c:v>113.400170117995</c:v>
                      </c:pt>
                      <c:pt idx="30571">
                        <c:v>113.39985290339401</c:v>
                      </c:pt>
                      <c:pt idx="30572">
                        <c:v>113.39950007254799</c:v>
                      </c:pt>
                      <c:pt idx="30573">
                        <c:v>113.399474131048</c:v>
                      </c:pt>
                      <c:pt idx="30574">
                        <c:v>113.399445791598</c:v>
                      </c:pt>
                      <c:pt idx="30575">
                        <c:v>113.398181912095</c:v>
                      </c:pt>
                      <c:pt idx="30576">
                        <c:v>113.39812534933399</c:v>
                      </c:pt>
                      <c:pt idx="30577">
                        <c:v>113.397779793702</c:v>
                      </c:pt>
                      <c:pt idx="30578">
                        <c:v>113.396919826436</c:v>
                      </c:pt>
                      <c:pt idx="30579">
                        <c:v>113.396702329091</c:v>
                      </c:pt>
                      <c:pt idx="30580">
                        <c:v>113.396523681057</c:v>
                      </c:pt>
                      <c:pt idx="30581">
                        <c:v>113.396488922545</c:v>
                      </c:pt>
                      <c:pt idx="30582">
                        <c:v>113.396096469656</c:v>
                      </c:pt>
                      <c:pt idx="30583">
                        <c:v>113.395933491601</c:v>
                      </c:pt>
                      <c:pt idx="30584">
                        <c:v>113.395816985652</c:v>
                      </c:pt>
                      <c:pt idx="30585">
                        <c:v>113.39556625654799</c:v>
                      </c:pt>
                      <c:pt idx="30586">
                        <c:v>113.395541442469</c:v>
                      </c:pt>
                      <c:pt idx="30587">
                        <c:v>113.395478528106</c:v>
                      </c:pt>
                      <c:pt idx="30588">
                        <c:v>113.394107653218</c:v>
                      </c:pt>
                      <c:pt idx="30589">
                        <c:v>113.39357618219699</c:v>
                      </c:pt>
                      <c:pt idx="30590">
                        <c:v>113.392617638343</c:v>
                      </c:pt>
                      <c:pt idx="30591">
                        <c:v>113.39256693586</c:v>
                      </c:pt>
                      <c:pt idx="30592">
                        <c:v>113.39225458084201</c:v>
                      </c:pt>
                      <c:pt idx="30593">
                        <c:v>113.391334575065</c:v>
                      </c:pt>
                      <c:pt idx="30594">
                        <c:v>113.391154562496</c:v>
                      </c:pt>
                      <c:pt idx="30595">
                        <c:v>113.391083130193</c:v>
                      </c:pt>
                      <c:pt idx="30596">
                        <c:v>113.390840255781</c:v>
                      </c:pt>
                      <c:pt idx="30597">
                        <c:v>113.39005187446899</c:v>
                      </c:pt>
                      <c:pt idx="30598">
                        <c:v>113.38946714869201</c:v>
                      </c:pt>
                      <c:pt idx="30599">
                        <c:v>113.389356487518</c:v>
                      </c:pt>
                      <c:pt idx="30600">
                        <c:v>113.38911550516001</c:v>
                      </c:pt>
                      <c:pt idx="30601">
                        <c:v>113.387943177067</c:v>
                      </c:pt>
                      <c:pt idx="30602">
                        <c:v>113.386882045349</c:v>
                      </c:pt>
                      <c:pt idx="30603">
                        <c:v>113.386551163871</c:v>
                      </c:pt>
                      <c:pt idx="30604">
                        <c:v>113.386496527777</c:v>
                      </c:pt>
                      <c:pt idx="30605">
                        <c:v>113.386373645951</c:v>
                      </c:pt>
                      <c:pt idx="30606">
                        <c:v>113.386142210553</c:v>
                      </c:pt>
                      <c:pt idx="30607">
                        <c:v>113.385859220513</c:v>
                      </c:pt>
                      <c:pt idx="30608">
                        <c:v>113.385780163706</c:v>
                      </c:pt>
                      <c:pt idx="30609">
                        <c:v>113.385662851571</c:v>
                      </c:pt>
                      <c:pt idx="30610">
                        <c:v>113.38527943560599</c:v>
                      </c:pt>
                      <c:pt idx="30611">
                        <c:v>113.38499317766799</c:v>
                      </c:pt>
                      <c:pt idx="30612">
                        <c:v>113.384929209329</c:v>
                      </c:pt>
                      <c:pt idx="30613">
                        <c:v>113.384810195084</c:v>
                      </c:pt>
                      <c:pt idx="30614">
                        <c:v>113.383560373039</c:v>
                      </c:pt>
                      <c:pt idx="30615">
                        <c:v>113.381191174428</c:v>
                      </c:pt>
                      <c:pt idx="30616">
                        <c:v>113.381030904276</c:v>
                      </c:pt>
                      <c:pt idx="30617">
                        <c:v>113.38017980091</c:v>
                      </c:pt>
                      <c:pt idx="30618">
                        <c:v>113.379981668814</c:v>
                      </c:pt>
                      <c:pt idx="30619">
                        <c:v>113.379326961953</c:v>
                      </c:pt>
                      <c:pt idx="30620">
                        <c:v>113.37898310445</c:v>
                      </c:pt>
                      <c:pt idx="30621">
                        <c:v>113.378828423908</c:v>
                      </c:pt>
                      <c:pt idx="30622">
                        <c:v>113.37852234785601</c:v>
                      </c:pt>
                      <c:pt idx="30623">
                        <c:v>113.378408248702</c:v>
                      </c:pt>
                      <c:pt idx="30624">
                        <c:v>113.37794462068101</c:v>
                      </c:pt>
                      <c:pt idx="30625">
                        <c:v>113.37783171372701</c:v>
                      </c:pt>
                      <c:pt idx="30626">
                        <c:v>113.377451615933</c:v>
                      </c:pt>
                      <c:pt idx="30627">
                        <c:v>113.376712955504</c:v>
                      </c:pt>
                      <c:pt idx="30628">
                        <c:v>113.376252198917</c:v>
                      </c:pt>
                      <c:pt idx="30629">
                        <c:v>113.376215321939</c:v>
                      </c:pt>
                      <c:pt idx="30630">
                        <c:v>113.375733288831</c:v>
                      </c:pt>
                      <c:pt idx="30631">
                        <c:v>113.375571546535</c:v>
                      </c:pt>
                      <c:pt idx="30632">
                        <c:v>113.375038911885</c:v>
                      </c:pt>
                      <c:pt idx="30633">
                        <c:v>113.374902272695</c:v>
                      </c:pt>
                      <c:pt idx="30634">
                        <c:v>113.37417091214201</c:v>
                      </c:pt>
                      <c:pt idx="30635">
                        <c:v>113.373829684672</c:v>
                      </c:pt>
                      <c:pt idx="30636">
                        <c:v>113.37250391879</c:v>
                      </c:pt>
                      <c:pt idx="30637">
                        <c:v>113.372493762882</c:v>
                      </c:pt>
                      <c:pt idx="30638">
                        <c:v>113.37215612093701</c:v>
                      </c:pt>
                      <c:pt idx="30639">
                        <c:v>113.372117787604</c:v>
                      </c:pt>
                      <c:pt idx="30640">
                        <c:v>113.371630603749</c:v>
                      </c:pt>
                      <c:pt idx="30641">
                        <c:v>113.371581160834</c:v>
                      </c:pt>
                      <c:pt idx="30642">
                        <c:v>113.371298681014</c:v>
                      </c:pt>
                      <c:pt idx="30643">
                        <c:v>113.37128934535301</c:v>
                      </c:pt>
                      <c:pt idx="30644">
                        <c:v>113.371229688401</c:v>
                      </c:pt>
                      <c:pt idx="30645">
                        <c:v>113.370969868812</c:v>
                      </c:pt>
                      <c:pt idx="30646">
                        <c:v>113.370884941363</c:v>
                      </c:pt>
                      <c:pt idx="30647">
                        <c:v>113.370870333337</c:v>
                      </c:pt>
                      <c:pt idx="30648">
                        <c:v>113.370818900538</c:v>
                      </c:pt>
                      <c:pt idx="30649">
                        <c:v>113.370546719782</c:v>
                      </c:pt>
                      <c:pt idx="30650">
                        <c:v>113.370485428789</c:v>
                      </c:pt>
                      <c:pt idx="30651">
                        <c:v>113.36982835239399</c:v>
                      </c:pt>
                      <c:pt idx="30652">
                        <c:v>113.36977784171199</c:v>
                      </c:pt>
                      <c:pt idx="30653">
                        <c:v>113.36959782348799</c:v>
                      </c:pt>
                      <c:pt idx="30654">
                        <c:v>113.36947776325501</c:v>
                      </c:pt>
                      <c:pt idx="30655">
                        <c:v>113.369380032186</c:v>
                      </c:pt>
                      <c:pt idx="30656">
                        <c:v>113.369276115573</c:v>
                      </c:pt>
                      <c:pt idx="30657">
                        <c:v>113.369068433458</c:v>
                      </c:pt>
                      <c:pt idx="30658">
                        <c:v>113.368646319205</c:v>
                      </c:pt>
                      <c:pt idx="30659">
                        <c:v>113.36844583014</c:v>
                      </c:pt>
                      <c:pt idx="30660">
                        <c:v>113.367873412815</c:v>
                      </c:pt>
                      <c:pt idx="30661">
                        <c:v>113.36695961437501</c:v>
                      </c:pt>
                      <c:pt idx="30662">
                        <c:v>113.366682599798</c:v>
                      </c:pt>
                      <c:pt idx="30663">
                        <c:v>113.366574905996</c:v>
                      </c:pt>
                      <c:pt idx="30664">
                        <c:v>113.366450968219</c:v>
                      </c:pt>
                      <c:pt idx="30665">
                        <c:v>113.36567421662799</c:v>
                      </c:pt>
                      <c:pt idx="30666">
                        <c:v>113.36535063056201</c:v>
                      </c:pt>
                      <c:pt idx="30667">
                        <c:v>113.36521679858301</c:v>
                      </c:pt>
                      <c:pt idx="30668">
                        <c:v>113.364578255461</c:v>
                      </c:pt>
                      <c:pt idx="30669">
                        <c:v>113.36457137143201</c:v>
                      </c:pt>
                      <c:pt idx="30670">
                        <c:v>113.364543114198</c:v>
                      </c:pt>
                      <c:pt idx="30671">
                        <c:v>113.36416314532801</c:v>
                      </c:pt>
                      <c:pt idx="30672">
                        <c:v>113.363225253116</c:v>
                      </c:pt>
                      <c:pt idx="30673">
                        <c:v>113.363108801895</c:v>
                      </c:pt>
                      <c:pt idx="30674">
                        <c:v>113.363002485585</c:v>
                      </c:pt>
                      <c:pt idx="30675">
                        <c:v>113.36278380436799</c:v>
                      </c:pt>
                      <c:pt idx="30676">
                        <c:v>113.362761105041</c:v>
                      </c:pt>
                      <c:pt idx="30677">
                        <c:v>113.36256841973901</c:v>
                      </c:pt>
                      <c:pt idx="30678">
                        <c:v>113.362370782697</c:v>
                      </c:pt>
                      <c:pt idx="30679">
                        <c:v>113.362003815088</c:v>
                      </c:pt>
                      <c:pt idx="30680">
                        <c:v>113.361856053357</c:v>
                      </c:pt>
                      <c:pt idx="30681">
                        <c:v>113.361252396092</c:v>
                      </c:pt>
                      <c:pt idx="30682">
                        <c:v>113.361161503644</c:v>
                      </c:pt>
                      <c:pt idx="30683">
                        <c:v>113.3611440064</c:v>
                      </c:pt>
                      <c:pt idx="30684">
                        <c:v>113.360380998482</c:v>
                      </c:pt>
                      <c:pt idx="30685">
                        <c:v>113.36036074943399</c:v>
                      </c:pt>
                      <c:pt idx="30686">
                        <c:v>113.359770500652</c:v>
                      </c:pt>
                      <c:pt idx="30687">
                        <c:v>113.359347474416</c:v>
                      </c:pt>
                      <c:pt idx="30688">
                        <c:v>113.359237148407</c:v>
                      </c:pt>
                      <c:pt idx="30689">
                        <c:v>113.359100748709</c:v>
                      </c:pt>
                      <c:pt idx="30690">
                        <c:v>113.358587533259</c:v>
                      </c:pt>
                      <c:pt idx="30691">
                        <c:v>113.35837546838</c:v>
                      </c:pt>
                      <c:pt idx="30692">
                        <c:v>113.358263090644</c:v>
                      </c:pt>
                      <c:pt idx="30693">
                        <c:v>113.357611754144</c:v>
                      </c:pt>
                      <c:pt idx="30694">
                        <c:v>113.357496826051</c:v>
                      </c:pt>
                      <c:pt idx="30695">
                        <c:v>113.35636073275001</c:v>
                      </c:pt>
                      <c:pt idx="30696">
                        <c:v>113.35553550675699</c:v>
                      </c:pt>
                      <c:pt idx="30697">
                        <c:v>113.35551386799401</c:v>
                      </c:pt>
                      <c:pt idx="30698">
                        <c:v>113.355161882122</c:v>
                      </c:pt>
                      <c:pt idx="30699">
                        <c:v>113.354699218739</c:v>
                      </c:pt>
                      <c:pt idx="30700">
                        <c:v>113.354529961125</c:v>
                      </c:pt>
                      <c:pt idx="30701">
                        <c:v>113.354397235492</c:v>
                      </c:pt>
                      <c:pt idx="30702">
                        <c:v>113.354081624277</c:v>
                      </c:pt>
                      <c:pt idx="30703">
                        <c:v>113.353759674353</c:v>
                      </c:pt>
                      <c:pt idx="30704">
                        <c:v>113.35358166475601</c:v>
                      </c:pt>
                      <c:pt idx="30705">
                        <c:v>113.353297720518</c:v>
                      </c:pt>
                      <c:pt idx="30706">
                        <c:v>113.353026009487</c:v>
                      </c:pt>
                      <c:pt idx="30707">
                        <c:v>113.352716650121</c:v>
                      </c:pt>
                      <c:pt idx="30708">
                        <c:v>113.352666265659</c:v>
                      </c:pt>
                      <c:pt idx="30709">
                        <c:v>113.35254128751301</c:v>
                      </c:pt>
                      <c:pt idx="30710">
                        <c:v>113.352350594398</c:v>
                      </c:pt>
                      <c:pt idx="30711">
                        <c:v>113.35225312180999</c:v>
                      </c:pt>
                      <c:pt idx="30712">
                        <c:v>113.35222912222601</c:v>
                      </c:pt>
                      <c:pt idx="30713">
                        <c:v>113.352120653645</c:v>
                      </c:pt>
                      <c:pt idx="30714">
                        <c:v>113.351732148301</c:v>
                      </c:pt>
                      <c:pt idx="30715">
                        <c:v>113.351674774587</c:v>
                      </c:pt>
                      <c:pt idx="30716">
                        <c:v>113.35138664004199</c:v>
                      </c:pt>
                      <c:pt idx="30717">
                        <c:v>113.351324264761</c:v>
                      </c:pt>
                      <c:pt idx="30718">
                        <c:v>113.350552062047</c:v>
                      </c:pt>
                      <c:pt idx="30719">
                        <c:v>113.35003773139999</c:v>
                      </c:pt>
                      <c:pt idx="30720">
                        <c:v>113.349703683079</c:v>
                      </c:pt>
                      <c:pt idx="30721">
                        <c:v>113.349574966639</c:v>
                      </c:pt>
                      <c:pt idx="30722">
                        <c:v>113.34918661570499</c:v>
                      </c:pt>
                      <c:pt idx="30723">
                        <c:v>113.349065266803</c:v>
                      </c:pt>
                      <c:pt idx="30724">
                        <c:v>113.348819193561</c:v>
                      </c:pt>
                      <c:pt idx="30725">
                        <c:v>113.348223058096</c:v>
                      </c:pt>
                      <c:pt idx="30726">
                        <c:v>113.347705818252</c:v>
                      </c:pt>
                      <c:pt idx="30727">
                        <c:v>113.347514289675</c:v>
                      </c:pt>
                      <c:pt idx="30728">
                        <c:v>113.347432644045</c:v>
                      </c:pt>
                      <c:pt idx="30729">
                        <c:v>113.347245357169</c:v>
                      </c:pt>
                      <c:pt idx="30730">
                        <c:v>113.347000280524</c:v>
                      </c:pt>
                      <c:pt idx="30731">
                        <c:v>113.346838827661</c:v>
                      </c:pt>
                      <c:pt idx="30732">
                        <c:v>113.346656151898</c:v>
                      </c:pt>
                      <c:pt idx="30733">
                        <c:v>113.34659486227901</c:v>
                      </c:pt>
                      <c:pt idx="30734">
                        <c:v>113.3464709328</c:v>
                      </c:pt>
                      <c:pt idx="30735">
                        <c:v>113.346248561672</c:v>
                      </c:pt>
                      <c:pt idx="30736">
                        <c:v>113.346234285618</c:v>
                      </c:pt>
                      <c:pt idx="30737">
                        <c:v>113.345941977339</c:v>
                      </c:pt>
                      <c:pt idx="30738">
                        <c:v>113.345834424789</c:v>
                      </c:pt>
                      <c:pt idx="30739">
                        <c:v>113.34550522312099</c:v>
                      </c:pt>
                      <c:pt idx="30740">
                        <c:v>113.344920135148</c:v>
                      </c:pt>
                      <c:pt idx="30741">
                        <c:v>113.344910831725</c:v>
                      </c:pt>
                      <c:pt idx="30742">
                        <c:v>113.34476029634899</c:v>
                      </c:pt>
                      <c:pt idx="30743">
                        <c:v>113.343314548713</c:v>
                      </c:pt>
                      <c:pt idx="30744">
                        <c:v>113.343186869462</c:v>
                      </c:pt>
                      <c:pt idx="30745">
                        <c:v>113.343179434107</c:v>
                      </c:pt>
                      <c:pt idx="30746">
                        <c:v>113.343015560053</c:v>
                      </c:pt>
                      <c:pt idx="30747">
                        <c:v>113.342793244836</c:v>
                      </c:pt>
                      <c:pt idx="30748">
                        <c:v>113.34265634732</c:v>
                      </c:pt>
                      <c:pt idx="30749">
                        <c:v>113.34210588658</c:v>
                      </c:pt>
                      <c:pt idx="30750">
                        <c:v>113.34184918474099</c:v>
                      </c:pt>
                      <c:pt idx="30751">
                        <c:v>113.341749096001</c:v>
                      </c:pt>
                      <c:pt idx="30752">
                        <c:v>113.341647381165</c:v>
                      </c:pt>
                      <c:pt idx="30753">
                        <c:v>113.341521631104</c:v>
                      </c:pt>
                      <c:pt idx="30754">
                        <c:v>113.34124603499301</c:v>
                      </c:pt>
                      <c:pt idx="30755">
                        <c:v>113.341149463063</c:v>
                      </c:pt>
                      <c:pt idx="30756">
                        <c:v>113.34102762716201</c:v>
                      </c:pt>
                      <c:pt idx="30757">
                        <c:v>113.34074838944601</c:v>
                      </c:pt>
                      <c:pt idx="30758">
                        <c:v>113.340071774609</c:v>
                      </c:pt>
                      <c:pt idx="30759">
                        <c:v>113.340047466036</c:v>
                      </c:pt>
                      <c:pt idx="30760">
                        <c:v>113.33950811111499</c:v>
                      </c:pt>
                      <c:pt idx="30761">
                        <c:v>113.339342452846</c:v>
                      </c:pt>
                      <c:pt idx="30762">
                        <c:v>113.33919055018001</c:v>
                      </c:pt>
                      <c:pt idx="30763">
                        <c:v>113.339045656547</c:v>
                      </c:pt>
                      <c:pt idx="30764">
                        <c:v>113.338532384248</c:v>
                      </c:pt>
                      <c:pt idx="30765">
                        <c:v>113.337887385154</c:v>
                      </c:pt>
                      <c:pt idx="30766">
                        <c:v>113.337354911201</c:v>
                      </c:pt>
                      <c:pt idx="30767">
                        <c:v>113.337339102291</c:v>
                      </c:pt>
                      <c:pt idx="30768">
                        <c:v>113.33725371051401</c:v>
                      </c:pt>
                      <c:pt idx="30769">
                        <c:v>113.33722163895899</c:v>
                      </c:pt>
                      <c:pt idx="30770">
                        <c:v>113.33711340457</c:v>
                      </c:pt>
                      <c:pt idx="30771">
                        <c:v>113.33693351378599</c:v>
                      </c:pt>
                      <c:pt idx="30772">
                        <c:v>113.336877470506</c:v>
                      </c:pt>
                      <c:pt idx="30773">
                        <c:v>113.335858693321</c:v>
                      </c:pt>
                      <c:pt idx="30774">
                        <c:v>113.33565466479</c:v>
                      </c:pt>
                      <c:pt idx="30775">
                        <c:v>113.335593168304</c:v>
                      </c:pt>
                      <c:pt idx="30776">
                        <c:v>113.33538848661</c:v>
                      </c:pt>
                      <c:pt idx="30777">
                        <c:v>113.33496226619</c:v>
                      </c:pt>
                      <c:pt idx="30778">
                        <c:v>113.33449648969901</c:v>
                      </c:pt>
                      <c:pt idx="30779">
                        <c:v>113.33424137121899</c:v>
                      </c:pt>
                      <c:pt idx="30780">
                        <c:v>113.33372129401199</c:v>
                      </c:pt>
                      <c:pt idx="30781">
                        <c:v>113.333354844296</c:v>
                      </c:pt>
                      <c:pt idx="30782">
                        <c:v>113.33331958472</c:v>
                      </c:pt>
                      <c:pt idx="30783">
                        <c:v>113.332021222847</c:v>
                      </c:pt>
                      <c:pt idx="30784">
                        <c:v>113.331884418059</c:v>
                      </c:pt>
                      <c:pt idx="30785">
                        <c:v>113.331693384571</c:v>
                      </c:pt>
                      <c:pt idx="30786">
                        <c:v>113.331318748692</c:v>
                      </c:pt>
                      <c:pt idx="30787">
                        <c:v>113.331289727792</c:v>
                      </c:pt>
                      <c:pt idx="30788">
                        <c:v>113.33128329574799</c:v>
                      </c:pt>
                      <c:pt idx="30789">
                        <c:v>113.331191986067</c:v>
                      </c:pt>
                      <c:pt idx="30790">
                        <c:v>113.33115199529399</c:v>
                      </c:pt>
                      <c:pt idx="30791">
                        <c:v>113.330982790516</c:v>
                      </c:pt>
                      <c:pt idx="30792">
                        <c:v>113.330553246164</c:v>
                      </c:pt>
                      <c:pt idx="30793">
                        <c:v>113.330542377247</c:v>
                      </c:pt>
                      <c:pt idx="30794">
                        <c:v>113.330468148867</c:v>
                      </c:pt>
                      <c:pt idx="30795">
                        <c:v>113.33025789230901</c:v>
                      </c:pt>
                      <c:pt idx="30796">
                        <c:v>113.330115343302</c:v>
                      </c:pt>
                      <c:pt idx="30797">
                        <c:v>113.329813801171</c:v>
                      </c:pt>
                      <c:pt idx="30798">
                        <c:v>113.329622261897</c:v>
                      </c:pt>
                      <c:pt idx="30799">
                        <c:v>113.32922498670401</c:v>
                      </c:pt>
                      <c:pt idx="30800">
                        <c:v>113.329063600692</c:v>
                      </c:pt>
                      <c:pt idx="30801">
                        <c:v>113.329009286066</c:v>
                      </c:pt>
                      <c:pt idx="30802">
                        <c:v>113.328717171721</c:v>
                      </c:pt>
                      <c:pt idx="30803">
                        <c:v>113.328135373861</c:v>
                      </c:pt>
                      <c:pt idx="30804">
                        <c:v>113.32756705376001</c:v>
                      </c:pt>
                      <c:pt idx="30805">
                        <c:v>113.32739334953401</c:v>
                      </c:pt>
                      <c:pt idx="30806">
                        <c:v>113.325931955559</c:v>
                      </c:pt>
                      <c:pt idx="30807">
                        <c:v>113.325892614541</c:v>
                      </c:pt>
                      <c:pt idx="30808">
                        <c:v>113.325673621242</c:v>
                      </c:pt>
                      <c:pt idx="30809">
                        <c:v>113.32500727668</c:v>
                      </c:pt>
                      <c:pt idx="30810">
                        <c:v>113.324949453268</c:v>
                      </c:pt>
                      <c:pt idx="30811">
                        <c:v>113.324670998467</c:v>
                      </c:pt>
                      <c:pt idx="30812">
                        <c:v>113.324609728998</c:v>
                      </c:pt>
                      <c:pt idx="30813">
                        <c:v>113.324351609225</c:v>
                      </c:pt>
                      <c:pt idx="30814">
                        <c:v>113.324255128369</c:v>
                      </c:pt>
                      <c:pt idx="30815">
                        <c:v>113.323883718925</c:v>
                      </c:pt>
                      <c:pt idx="30816">
                        <c:v>113.323687721379</c:v>
                      </c:pt>
                      <c:pt idx="30817">
                        <c:v>113.32315598912901</c:v>
                      </c:pt>
                      <c:pt idx="30818">
                        <c:v>113.323071777107</c:v>
                      </c:pt>
                      <c:pt idx="30819">
                        <c:v>113.322939367253</c:v>
                      </c:pt>
                      <c:pt idx="30820">
                        <c:v>113.322727116287</c:v>
                      </c:pt>
                      <c:pt idx="30821">
                        <c:v>113.32251626113801</c:v>
                      </c:pt>
                      <c:pt idx="30822">
                        <c:v>113.322493987068</c:v>
                      </c:pt>
                      <c:pt idx="30823">
                        <c:v>113.322221793379</c:v>
                      </c:pt>
                      <c:pt idx="30824">
                        <c:v>113.322193742236</c:v>
                      </c:pt>
                      <c:pt idx="30825">
                        <c:v>113.322168546699</c:v>
                      </c:pt>
                      <c:pt idx="30826">
                        <c:v>113.32210026354601</c:v>
                      </c:pt>
                      <c:pt idx="30827">
                        <c:v>113.321757531706</c:v>
                      </c:pt>
                      <c:pt idx="30828">
                        <c:v>113.321616794674</c:v>
                      </c:pt>
                      <c:pt idx="30829">
                        <c:v>113.32148083858</c:v>
                      </c:pt>
                      <c:pt idx="30830">
                        <c:v>113.321375823263</c:v>
                      </c:pt>
                      <c:pt idx="30831">
                        <c:v>113.320523953421</c:v>
                      </c:pt>
                      <c:pt idx="30832">
                        <c:v>113.320112228638</c:v>
                      </c:pt>
                      <c:pt idx="30833">
                        <c:v>113.319805438331</c:v>
                      </c:pt>
                      <c:pt idx="30834">
                        <c:v>113.319547629729</c:v>
                      </c:pt>
                      <c:pt idx="30835">
                        <c:v>113.318862947395</c:v>
                      </c:pt>
                      <c:pt idx="30836">
                        <c:v>113.318776152317</c:v>
                      </c:pt>
                      <c:pt idx="30837">
                        <c:v>113.31861494370899</c:v>
                      </c:pt>
                      <c:pt idx="30838">
                        <c:v>113.317840392547</c:v>
                      </c:pt>
                      <c:pt idx="30839">
                        <c:v>113.31757169838799</c:v>
                      </c:pt>
                      <c:pt idx="30840">
                        <c:v>113.317471284451</c:v>
                      </c:pt>
                      <c:pt idx="30841">
                        <c:v>113.317045823689</c:v>
                      </c:pt>
                      <c:pt idx="30842">
                        <c:v>113.316804865398</c:v>
                      </c:pt>
                      <c:pt idx="30843">
                        <c:v>113.316609702695</c:v>
                      </c:pt>
                      <c:pt idx="30844">
                        <c:v>113.316461930779</c:v>
                      </c:pt>
                      <c:pt idx="30845">
                        <c:v>113.316339345595</c:v>
                      </c:pt>
                      <c:pt idx="30846">
                        <c:v>113.315819656638</c:v>
                      </c:pt>
                      <c:pt idx="30847">
                        <c:v>113.315761940225</c:v>
                      </c:pt>
                      <c:pt idx="30848">
                        <c:v>113.315036285113</c:v>
                      </c:pt>
                      <c:pt idx="30849">
                        <c:v>113.314873753792</c:v>
                      </c:pt>
                      <c:pt idx="30850">
                        <c:v>113.314561380204</c:v>
                      </c:pt>
                      <c:pt idx="30851">
                        <c:v>113.313035867287</c:v>
                      </c:pt>
                      <c:pt idx="30852">
                        <c:v>113.31287040254701</c:v>
                      </c:pt>
                      <c:pt idx="30853">
                        <c:v>113.312594806419</c:v>
                      </c:pt>
                      <c:pt idx="30854">
                        <c:v>113.31211977531601</c:v>
                      </c:pt>
                      <c:pt idx="30855">
                        <c:v>113.31196986642701</c:v>
                      </c:pt>
                      <c:pt idx="30856">
                        <c:v>113.311746665103</c:v>
                      </c:pt>
                      <c:pt idx="30857">
                        <c:v>113.31070838265001</c:v>
                      </c:pt>
                      <c:pt idx="30858">
                        <c:v>113.309628614985</c:v>
                      </c:pt>
                      <c:pt idx="30859">
                        <c:v>113.309495043062</c:v>
                      </c:pt>
                      <c:pt idx="30860">
                        <c:v>113.30921580341</c:v>
                      </c:pt>
                      <c:pt idx="30861">
                        <c:v>113.30914959459599</c:v>
                      </c:pt>
                      <c:pt idx="30862">
                        <c:v>113.30847455534</c:v>
                      </c:pt>
                      <c:pt idx="30863">
                        <c:v>113.308434211983</c:v>
                      </c:pt>
                      <c:pt idx="30864">
                        <c:v>113.307255917387</c:v>
                      </c:pt>
                      <c:pt idx="30865">
                        <c:v>113.30673274142001</c:v>
                      </c:pt>
                      <c:pt idx="30866">
                        <c:v>113.30597836133001</c:v>
                      </c:pt>
                      <c:pt idx="30867">
                        <c:v>113.30566767431699</c:v>
                      </c:pt>
                      <c:pt idx="30868">
                        <c:v>113.30516479815699</c:v>
                      </c:pt>
                      <c:pt idx="30869">
                        <c:v>113.304569051592</c:v>
                      </c:pt>
                      <c:pt idx="30870">
                        <c:v>113.304008700056</c:v>
                      </c:pt>
                      <c:pt idx="30871">
                        <c:v>113.303957069818</c:v>
                      </c:pt>
                      <c:pt idx="30872">
                        <c:v>113.303596267714</c:v>
                      </c:pt>
                      <c:pt idx="30873">
                        <c:v>113.303238509869</c:v>
                      </c:pt>
                      <c:pt idx="30874">
                        <c:v>113.302658306046</c:v>
                      </c:pt>
                      <c:pt idx="30875">
                        <c:v>113.30258468373199</c:v>
                      </c:pt>
                      <c:pt idx="30876">
                        <c:v>113.30172473901899</c:v>
                      </c:pt>
                      <c:pt idx="30877">
                        <c:v>113.30159897540899</c:v>
                      </c:pt>
                      <c:pt idx="30878">
                        <c:v>113.30152929188399</c:v>
                      </c:pt>
                      <c:pt idx="30879">
                        <c:v>113.301155141621</c:v>
                      </c:pt>
                      <c:pt idx="30880">
                        <c:v>113.299725122453</c:v>
                      </c:pt>
                      <c:pt idx="30881">
                        <c:v>113.298938774215</c:v>
                      </c:pt>
                      <c:pt idx="30882">
                        <c:v>113.298297807721</c:v>
                      </c:pt>
                      <c:pt idx="30883">
                        <c:v>113.29633282981</c:v>
                      </c:pt>
                      <c:pt idx="30884">
                        <c:v>113.29577104104899</c:v>
                      </c:pt>
                      <c:pt idx="30885">
                        <c:v>113.29574947032199</c:v>
                      </c:pt>
                      <c:pt idx="30886">
                        <c:v>113.29556453453699</c:v>
                      </c:pt>
                      <c:pt idx="30887">
                        <c:v>113.29551218615001</c:v>
                      </c:pt>
                      <c:pt idx="30888">
                        <c:v>113.29506861415599</c:v>
                      </c:pt>
                      <c:pt idx="30889">
                        <c:v>113.294496388163</c:v>
                      </c:pt>
                      <c:pt idx="30890">
                        <c:v>113.294154985161</c:v>
                      </c:pt>
                      <c:pt idx="30891">
                        <c:v>113.294071972957</c:v>
                      </c:pt>
                      <c:pt idx="30892">
                        <c:v>113.29402513039101</c:v>
                      </c:pt>
                      <c:pt idx="30893">
                        <c:v>113.293836896797</c:v>
                      </c:pt>
                      <c:pt idx="30894">
                        <c:v>113.293490715199</c:v>
                      </c:pt>
                      <c:pt idx="30895">
                        <c:v>113.29184684633201</c:v>
                      </c:pt>
                      <c:pt idx="30896">
                        <c:v>113.291117920655</c:v>
                      </c:pt>
                      <c:pt idx="30897">
                        <c:v>113.290845023369</c:v>
                      </c:pt>
                      <c:pt idx="30898">
                        <c:v>113.287795616021</c:v>
                      </c:pt>
                      <c:pt idx="30899">
                        <c:v>113.284633458982</c:v>
                      </c:pt>
                      <c:pt idx="30900">
                        <c:v>113.28316338330301</c:v>
                      </c:pt>
                      <c:pt idx="30901">
                        <c:v>113.28122682082</c:v>
                      </c:pt>
                      <c:pt idx="30902">
                        <c:v>113.280556300726</c:v>
                      </c:pt>
                      <c:pt idx="30903">
                        <c:v>113.280042014774</c:v>
                      </c:pt>
                      <c:pt idx="30904">
                        <c:v>113.279331390512</c:v>
                      </c:pt>
                      <c:pt idx="30905">
                        <c:v>113.278584950264</c:v>
                      </c:pt>
                      <c:pt idx="30906">
                        <c:v>113.27573172654</c:v>
                      </c:pt>
                      <c:pt idx="30907">
                        <c:v>113.275217923509</c:v>
                      </c:pt>
                      <c:pt idx="30908">
                        <c:v>113.27507785670301</c:v>
                      </c:pt>
                      <c:pt idx="30909">
                        <c:v>113.27465913729699</c:v>
                      </c:pt>
                      <c:pt idx="30910">
                        <c:v>113.27308072874899</c:v>
                      </c:pt>
                      <c:pt idx="30911">
                        <c:v>113.269263060634</c:v>
                      </c:pt>
                      <c:pt idx="30912">
                        <c:v>113.26867281276201</c:v>
                      </c:pt>
                      <c:pt idx="30913">
                        <c:v>113.268504816685</c:v>
                      </c:pt>
                      <c:pt idx="30914">
                        <c:v>113.268292561096</c:v>
                      </c:pt>
                      <c:pt idx="30915">
                        <c:v>113.267427609108</c:v>
                      </c:pt>
                      <c:pt idx="30916">
                        <c:v>113.26718710469601</c:v>
                      </c:pt>
                      <c:pt idx="30917">
                        <c:v>113.26699095054001</c:v>
                      </c:pt>
                      <c:pt idx="30918">
                        <c:v>113.266954382389</c:v>
                      </c:pt>
                      <c:pt idx="30919">
                        <c:v>113.264404459687</c:v>
                      </c:pt>
                      <c:pt idx="30920">
                        <c:v>113.26316207758499</c:v>
                      </c:pt>
                      <c:pt idx="30921">
                        <c:v>113.262833433021</c:v>
                      </c:pt>
                      <c:pt idx="30922">
                        <c:v>113.262719280456</c:v>
                      </c:pt>
                      <c:pt idx="30923">
                        <c:v>113.262512945746</c:v>
                      </c:pt>
                      <c:pt idx="30924">
                        <c:v>113.262483811454</c:v>
                      </c:pt>
                      <c:pt idx="30925">
                        <c:v>113.262392305609</c:v>
                      </c:pt>
                      <c:pt idx="30926">
                        <c:v>113.26136289157699</c:v>
                      </c:pt>
                      <c:pt idx="30927">
                        <c:v>113.26090602513401</c:v>
                      </c:pt>
                      <c:pt idx="30928">
                        <c:v>113.25892170182701</c:v>
                      </c:pt>
                      <c:pt idx="30929">
                        <c:v>113.258725184261</c:v>
                      </c:pt>
                      <c:pt idx="30930">
                        <c:v>113.25715088280801</c:v>
                      </c:pt>
                      <c:pt idx="30931">
                        <c:v>113.257020597392</c:v>
                      </c:pt>
                      <c:pt idx="30932">
                        <c:v>113.25698210231801</c:v>
                      </c:pt>
                      <c:pt idx="30933">
                        <c:v>113.256775638508</c:v>
                      </c:pt>
                      <c:pt idx="30934">
                        <c:v>113.256213790803</c:v>
                      </c:pt>
                      <c:pt idx="30935">
                        <c:v>113.256086755707</c:v>
                      </c:pt>
                      <c:pt idx="30936">
                        <c:v>113.25544127041999</c:v>
                      </c:pt>
                      <c:pt idx="30937">
                        <c:v>113.254436997193</c:v>
                      </c:pt>
                      <c:pt idx="30938">
                        <c:v>113.252918629248</c:v>
                      </c:pt>
                      <c:pt idx="30939">
                        <c:v>113.252763673137</c:v>
                      </c:pt>
                      <c:pt idx="30940">
                        <c:v>113.252150206397</c:v>
                      </c:pt>
                      <c:pt idx="30941">
                        <c:v>113.248606426222</c:v>
                      </c:pt>
                      <c:pt idx="30942">
                        <c:v>113.247144877285</c:v>
                      </c:pt>
                      <c:pt idx="30943">
                        <c:v>113.24606748942701</c:v>
                      </c:pt>
                      <c:pt idx="30944">
                        <c:v>113.243814274983</c:v>
                      </c:pt>
                      <c:pt idx="30945">
                        <c:v>113.24339335582</c:v>
                      </c:pt>
                      <c:pt idx="30946">
                        <c:v>113.243002486671</c:v>
                      </c:pt>
                      <c:pt idx="30947">
                        <c:v>113.242369262351</c:v>
                      </c:pt>
                      <c:pt idx="30948">
                        <c:v>113.241526809194</c:v>
                      </c:pt>
                      <c:pt idx="30949">
                        <c:v>113.240801629565</c:v>
                      </c:pt>
                      <c:pt idx="30950">
                        <c:v>113.240406169845</c:v>
                      </c:pt>
                      <c:pt idx="30951">
                        <c:v>113.239413770605</c:v>
                      </c:pt>
                      <c:pt idx="30952">
                        <c:v>113.238999702981</c:v>
                      </c:pt>
                      <c:pt idx="30953">
                        <c:v>113.237966212572</c:v>
                      </c:pt>
                      <c:pt idx="30954">
                        <c:v>113.23723310827199</c:v>
                      </c:pt>
                      <c:pt idx="30955">
                        <c:v>113.236906857107</c:v>
                      </c:pt>
                      <c:pt idx="30956">
                        <c:v>113.23688460851599</c:v>
                      </c:pt>
                      <c:pt idx="30957">
                        <c:v>113.23674663118599</c:v>
                      </c:pt>
                      <c:pt idx="30958">
                        <c:v>113.234187124716</c:v>
                      </c:pt>
                      <c:pt idx="30959">
                        <c:v>113.233417838477</c:v>
                      </c:pt>
                      <c:pt idx="30960">
                        <c:v>113.23312939648</c:v>
                      </c:pt>
                      <c:pt idx="30961">
                        <c:v>113.232674904698</c:v>
                      </c:pt>
                      <c:pt idx="30962">
                        <c:v>113.232015100304</c:v>
                      </c:pt>
                      <c:pt idx="30963">
                        <c:v>113.23092655732999</c:v>
                      </c:pt>
                      <c:pt idx="30964">
                        <c:v>113.23089632853301</c:v>
                      </c:pt>
                      <c:pt idx="30965">
                        <c:v>113.23073918621699</c:v>
                      </c:pt>
                      <c:pt idx="30966">
                        <c:v>113.229034949294</c:v>
                      </c:pt>
                      <c:pt idx="30967">
                        <c:v>113.22887712397799</c:v>
                      </c:pt>
                      <c:pt idx="30968">
                        <c:v>113.228483483038</c:v>
                      </c:pt>
                      <c:pt idx="30969">
                        <c:v>113.22819792206199</c:v>
                      </c:pt>
                      <c:pt idx="30970">
                        <c:v>113.22785472423401</c:v>
                      </c:pt>
                      <c:pt idx="30971">
                        <c:v>113.2255055878</c:v>
                      </c:pt>
                      <c:pt idx="30972">
                        <c:v>113.22497725052</c:v>
                      </c:pt>
                      <c:pt idx="30973">
                        <c:v>113.22466644396501</c:v>
                      </c:pt>
                      <c:pt idx="30974">
                        <c:v>113.224053865672</c:v>
                      </c:pt>
                      <c:pt idx="30975">
                        <c:v>113.22390375287701</c:v>
                      </c:pt>
                      <c:pt idx="30976">
                        <c:v>113.221780589356</c:v>
                      </c:pt>
                      <c:pt idx="30977">
                        <c:v>113.221769673674</c:v>
                      </c:pt>
                      <c:pt idx="30978">
                        <c:v>113.221455972234</c:v>
                      </c:pt>
                      <c:pt idx="30979">
                        <c:v>113.220508488509</c:v>
                      </c:pt>
                      <c:pt idx="30980">
                        <c:v>113.220460213492</c:v>
                      </c:pt>
                      <c:pt idx="30981">
                        <c:v>113.220240748786</c:v>
                      </c:pt>
                      <c:pt idx="30982">
                        <c:v>113.22015980543399</c:v>
                      </c:pt>
                      <c:pt idx="30983">
                        <c:v>113.219361882315</c:v>
                      </c:pt>
                      <c:pt idx="30984">
                        <c:v>113.21922607524201</c:v>
                      </c:pt>
                      <c:pt idx="30985">
                        <c:v>113.219010245834</c:v>
                      </c:pt>
                      <c:pt idx="30986">
                        <c:v>113.21798159630001</c:v>
                      </c:pt>
                      <c:pt idx="30987">
                        <c:v>113.216861702076</c:v>
                      </c:pt>
                      <c:pt idx="30988">
                        <c:v>113.21640664926601</c:v>
                      </c:pt>
                      <c:pt idx="30989">
                        <c:v>113.21597152349599</c:v>
                      </c:pt>
                      <c:pt idx="30990">
                        <c:v>113.21409008904</c:v>
                      </c:pt>
                      <c:pt idx="30991">
                        <c:v>113.21310377834099</c:v>
                      </c:pt>
                      <c:pt idx="30992">
                        <c:v>113.21274427769301</c:v>
                      </c:pt>
                      <c:pt idx="30993">
                        <c:v>113.212430898302</c:v>
                      </c:pt>
                      <c:pt idx="30994">
                        <c:v>113.212206101571</c:v>
                      </c:pt>
                      <c:pt idx="30995">
                        <c:v>113.212086437266</c:v>
                      </c:pt>
                      <c:pt idx="30996">
                        <c:v>113.21151952228099</c:v>
                      </c:pt>
                      <c:pt idx="30997">
                        <c:v>113.209092094855</c:v>
                      </c:pt>
                      <c:pt idx="30998">
                        <c:v>113.208448217171</c:v>
                      </c:pt>
                      <c:pt idx="30999">
                        <c:v>113.208317429858</c:v>
                      </c:pt>
                      <c:pt idx="31000">
                        <c:v>113.20818153369299</c:v>
                      </c:pt>
                      <c:pt idx="31001">
                        <c:v>113.207405691947</c:v>
                      </c:pt>
                      <c:pt idx="31002">
                        <c:v>113.20729457747601</c:v>
                      </c:pt>
                      <c:pt idx="31003">
                        <c:v>113.20668255557</c:v>
                      </c:pt>
                      <c:pt idx="31004">
                        <c:v>113.206530395557</c:v>
                      </c:pt>
                      <c:pt idx="31005">
                        <c:v>113.206489034396</c:v>
                      </c:pt>
                      <c:pt idx="31006">
                        <c:v>113.205934839677</c:v>
                      </c:pt>
                      <c:pt idx="31007">
                        <c:v>113.205176111385</c:v>
                      </c:pt>
                      <c:pt idx="31008">
                        <c:v>113.204489347449</c:v>
                      </c:pt>
                      <c:pt idx="31009">
                        <c:v>113.204319596018</c:v>
                      </c:pt>
                      <c:pt idx="31010">
                        <c:v>113.20422812555999</c:v>
                      </c:pt>
                      <c:pt idx="31011">
                        <c:v>113.203986082152</c:v>
                      </c:pt>
                      <c:pt idx="31012">
                        <c:v>113.20397180342999</c:v>
                      </c:pt>
                      <c:pt idx="31013">
                        <c:v>113.203905106919</c:v>
                      </c:pt>
                      <c:pt idx="31014">
                        <c:v>113.20358681063399</c:v>
                      </c:pt>
                      <c:pt idx="31015">
                        <c:v>113.20276050707299</c:v>
                      </c:pt>
                      <c:pt idx="31016">
                        <c:v>113.201681280391</c:v>
                      </c:pt>
                      <c:pt idx="31017">
                        <c:v>113.199806947615</c:v>
                      </c:pt>
                      <c:pt idx="31018">
                        <c:v>113.199227995413</c:v>
                      </c:pt>
                      <c:pt idx="31019">
                        <c:v>113.198274806463</c:v>
                      </c:pt>
                      <c:pt idx="31020">
                        <c:v>113.197738171233</c:v>
                      </c:pt>
                      <c:pt idx="31021">
                        <c:v>113.197636906841</c:v>
                      </c:pt>
                      <c:pt idx="31022">
                        <c:v>113.196654118334</c:v>
                      </c:pt>
                      <c:pt idx="31023">
                        <c:v>113.195728685962</c:v>
                      </c:pt>
                      <c:pt idx="31024">
                        <c:v>113.195421098442</c:v>
                      </c:pt>
                      <c:pt idx="31025">
                        <c:v>113.193820260015</c:v>
                      </c:pt>
                      <c:pt idx="31026">
                        <c:v>113.19363127477899</c:v>
                      </c:pt>
                      <c:pt idx="31027">
                        <c:v>113.193174123318</c:v>
                      </c:pt>
                      <c:pt idx="31028">
                        <c:v>113.193111692279</c:v>
                      </c:pt>
                      <c:pt idx="31029">
                        <c:v>113.193009412531</c:v>
                      </c:pt>
                      <c:pt idx="31030">
                        <c:v>113.192610904464</c:v>
                      </c:pt>
                      <c:pt idx="31031">
                        <c:v>113.192131521815</c:v>
                      </c:pt>
                      <c:pt idx="31032">
                        <c:v>113.190940402895</c:v>
                      </c:pt>
                      <c:pt idx="31033">
                        <c:v>113.190834419138</c:v>
                      </c:pt>
                      <c:pt idx="31034">
                        <c:v>113.19006926486</c:v>
                      </c:pt>
                      <c:pt idx="31035">
                        <c:v>113.190037786414</c:v>
                      </c:pt>
                      <c:pt idx="31036">
                        <c:v>113.189903253339</c:v>
                      </c:pt>
                      <c:pt idx="31037">
                        <c:v>113.189521403206</c:v>
                      </c:pt>
                      <c:pt idx="31038">
                        <c:v>113.189507586541</c:v>
                      </c:pt>
                      <c:pt idx="31039">
                        <c:v>113.189383775389</c:v>
                      </c:pt>
                      <c:pt idx="31040">
                        <c:v>113.188575535803</c:v>
                      </c:pt>
                      <c:pt idx="31041">
                        <c:v>113.188135519635</c:v>
                      </c:pt>
                      <c:pt idx="31042">
                        <c:v>113.18702258584101</c:v>
                      </c:pt>
                      <c:pt idx="31043">
                        <c:v>113.185225657616</c:v>
                      </c:pt>
                      <c:pt idx="31044">
                        <c:v>113.183426018893</c:v>
                      </c:pt>
                      <c:pt idx="31045">
                        <c:v>113.183283179844</c:v>
                      </c:pt>
                      <c:pt idx="31046">
                        <c:v>113.182912228604</c:v>
                      </c:pt>
                      <c:pt idx="31047">
                        <c:v>113.18040321521801</c:v>
                      </c:pt>
                      <c:pt idx="31048">
                        <c:v>113.18018291401501</c:v>
                      </c:pt>
                      <c:pt idx="31049">
                        <c:v>113.17950232794099</c:v>
                      </c:pt>
                      <c:pt idx="31050">
                        <c:v>113.17877724581101</c:v>
                      </c:pt>
                      <c:pt idx="31051">
                        <c:v>113.178687555023</c:v>
                      </c:pt>
                      <c:pt idx="31052">
                        <c:v>113.17849315051301</c:v>
                      </c:pt>
                      <c:pt idx="31053">
                        <c:v>113.178065844464</c:v>
                      </c:pt>
                      <c:pt idx="31054">
                        <c:v>113.17775037595899</c:v>
                      </c:pt>
                      <c:pt idx="31055">
                        <c:v>113.17741454777099</c:v>
                      </c:pt>
                      <c:pt idx="31056">
                        <c:v>113.17703273055901</c:v>
                      </c:pt>
                      <c:pt idx="31057">
                        <c:v>113.176773400294</c:v>
                      </c:pt>
                      <c:pt idx="31058">
                        <c:v>113.176670215302</c:v>
                      </c:pt>
                      <c:pt idx="31059">
                        <c:v>113.176155548401</c:v>
                      </c:pt>
                      <c:pt idx="31060">
                        <c:v>113.17536116308899</c:v>
                      </c:pt>
                      <c:pt idx="31061">
                        <c:v>113.174872038619</c:v>
                      </c:pt>
                      <c:pt idx="31062">
                        <c:v>113.17468225654</c:v>
                      </c:pt>
                      <c:pt idx="31063">
                        <c:v>113.174275172096</c:v>
                      </c:pt>
                      <c:pt idx="31064">
                        <c:v>113.174008567977</c:v>
                      </c:pt>
                      <c:pt idx="31065">
                        <c:v>113.17380482552301</c:v>
                      </c:pt>
                      <c:pt idx="31066">
                        <c:v>113.172992383208</c:v>
                      </c:pt>
                      <c:pt idx="31067">
                        <c:v>113.172780613716</c:v>
                      </c:pt>
                      <c:pt idx="31068">
                        <c:v>113.171964928447</c:v>
                      </c:pt>
                      <c:pt idx="31069">
                        <c:v>113.171783532402</c:v>
                      </c:pt>
                      <c:pt idx="31070">
                        <c:v>113.171580687074</c:v>
                      </c:pt>
                      <c:pt idx="31071">
                        <c:v>113.171241467328</c:v>
                      </c:pt>
                      <c:pt idx="31072">
                        <c:v>113.170642680396</c:v>
                      </c:pt>
                      <c:pt idx="31073">
                        <c:v>113.17044634798501</c:v>
                      </c:pt>
                      <c:pt idx="31074">
                        <c:v>113.170299701376</c:v>
                      </c:pt>
                      <c:pt idx="31075">
                        <c:v>113.16988990415599</c:v>
                      </c:pt>
                      <c:pt idx="31076">
                        <c:v>113.168055453145</c:v>
                      </c:pt>
                      <c:pt idx="31077">
                        <c:v>113.167920538977</c:v>
                      </c:pt>
                      <c:pt idx="31078">
                        <c:v>113.167420876698</c:v>
                      </c:pt>
                      <c:pt idx="31079">
                        <c:v>113.167385197413</c:v>
                      </c:pt>
                      <c:pt idx="31080">
                        <c:v>113.166982464885</c:v>
                      </c:pt>
                      <c:pt idx="31081">
                        <c:v>113.166060798532</c:v>
                      </c:pt>
                      <c:pt idx="31082">
                        <c:v>113.16578950457399</c:v>
                      </c:pt>
                      <c:pt idx="31083">
                        <c:v>113.165690066219</c:v>
                      </c:pt>
                      <c:pt idx="31084">
                        <c:v>113.165216265753</c:v>
                      </c:pt>
                      <c:pt idx="31085">
                        <c:v>113.164051685809</c:v>
                      </c:pt>
                      <c:pt idx="31086">
                        <c:v>113.163673515155</c:v>
                      </c:pt>
                      <c:pt idx="31087">
                        <c:v>113.163645751489</c:v>
                      </c:pt>
                      <c:pt idx="31088">
                        <c:v>113.16199058034699</c:v>
                      </c:pt>
                      <c:pt idx="31089">
                        <c:v>113.16184752580899</c:v>
                      </c:pt>
                      <c:pt idx="31090">
                        <c:v>113.16184389095901</c:v>
                      </c:pt>
                      <c:pt idx="31091">
                        <c:v>113.16177215735701</c:v>
                      </c:pt>
                      <c:pt idx="31092">
                        <c:v>113.16092830140001</c:v>
                      </c:pt>
                      <c:pt idx="31093">
                        <c:v>113.159976762531</c:v>
                      </c:pt>
                      <c:pt idx="31094">
                        <c:v>113.15964472206601</c:v>
                      </c:pt>
                      <c:pt idx="31095">
                        <c:v>113.15920343412201</c:v>
                      </c:pt>
                      <c:pt idx="31096">
                        <c:v>113.15849965924799</c:v>
                      </c:pt>
                      <c:pt idx="31097">
                        <c:v>113.158332395945</c:v>
                      </c:pt>
                      <c:pt idx="31098">
                        <c:v>113.15810020607501</c:v>
                      </c:pt>
                      <c:pt idx="31099">
                        <c:v>113.157523446963</c:v>
                      </c:pt>
                      <c:pt idx="31100">
                        <c:v>113.157440858716</c:v>
                      </c:pt>
                      <c:pt idx="31101">
                        <c:v>113.156825122142</c:v>
                      </c:pt>
                      <c:pt idx="31102">
                        <c:v>113.15678155381499</c:v>
                      </c:pt>
                      <c:pt idx="31103">
                        <c:v>113.156768807669</c:v>
                      </c:pt>
                      <c:pt idx="31104">
                        <c:v>113.156405190231</c:v>
                      </c:pt>
                      <c:pt idx="31105">
                        <c:v>113.153599924118</c:v>
                      </c:pt>
                      <c:pt idx="31106">
                        <c:v>113.15346216988399</c:v>
                      </c:pt>
                      <c:pt idx="31107">
                        <c:v>113.153390173399</c:v>
                      </c:pt>
                      <c:pt idx="31108">
                        <c:v>113.153139316406</c:v>
                      </c:pt>
                      <c:pt idx="31109">
                        <c:v>113.152521265831</c:v>
                      </c:pt>
                      <c:pt idx="31110">
                        <c:v>113.152136747977</c:v>
                      </c:pt>
                      <c:pt idx="31111">
                        <c:v>113.151623942176</c:v>
                      </c:pt>
                      <c:pt idx="31112">
                        <c:v>113.151584665633</c:v>
                      </c:pt>
                      <c:pt idx="31113">
                        <c:v>113.151379124911</c:v>
                      </c:pt>
                      <c:pt idx="31114">
                        <c:v>113.151134445425</c:v>
                      </c:pt>
                      <c:pt idx="31115">
                        <c:v>113.151050495204</c:v>
                      </c:pt>
                      <c:pt idx="31116">
                        <c:v>113.15104259332399</c:v>
                      </c:pt>
                      <c:pt idx="31117">
                        <c:v>113.15103843961499</c:v>
                      </c:pt>
                      <c:pt idx="31118">
                        <c:v>113.150619310793</c:v>
                      </c:pt>
                      <c:pt idx="31119">
                        <c:v>113.150134930452</c:v>
                      </c:pt>
                      <c:pt idx="31120">
                        <c:v>113.150069342306</c:v>
                      </c:pt>
                      <c:pt idx="31121">
                        <c:v>113.14868537608</c:v>
                      </c:pt>
                      <c:pt idx="31122">
                        <c:v>113.148040407322</c:v>
                      </c:pt>
                      <c:pt idx="31123">
                        <c:v>113.147917166159</c:v>
                      </c:pt>
                      <c:pt idx="31124">
                        <c:v>113.14783791874601</c:v>
                      </c:pt>
                      <c:pt idx="31125">
                        <c:v>113.147311893213</c:v>
                      </c:pt>
                      <c:pt idx="31126">
                        <c:v>113.146588717556</c:v>
                      </c:pt>
                      <c:pt idx="31127">
                        <c:v>113.14653210647801</c:v>
                      </c:pt>
                      <c:pt idx="31128">
                        <c:v>113.146041450149</c:v>
                      </c:pt>
                      <c:pt idx="31129">
                        <c:v>113.146034321832</c:v>
                      </c:pt>
                      <c:pt idx="31130">
                        <c:v>113.146008028868</c:v>
                      </c:pt>
                      <c:pt idx="31131">
                        <c:v>113.145679194395</c:v>
                      </c:pt>
                      <c:pt idx="31132">
                        <c:v>113.145341315533</c:v>
                      </c:pt>
                      <c:pt idx="31133">
                        <c:v>113.144984867511</c:v>
                      </c:pt>
                      <c:pt idx="31134">
                        <c:v>113.14468742698701</c:v>
                      </c:pt>
                      <c:pt idx="31135">
                        <c:v>113.14458398301301</c:v>
                      </c:pt>
                      <c:pt idx="31136">
                        <c:v>113.144500715917</c:v>
                      </c:pt>
                      <c:pt idx="31137">
                        <c:v>113.14400096736399</c:v>
                      </c:pt>
                      <c:pt idx="31138">
                        <c:v>113.143363966001</c:v>
                      </c:pt>
                      <c:pt idx="31139">
                        <c:v>113.141973867768</c:v>
                      </c:pt>
                      <c:pt idx="31140">
                        <c:v>113.141647481541</c:v>
                      </c:pt>
                      <c:pt idx="31141">
                        <c:v>113.141062062453</c:v>
                      </c:pt>
                      <c:pt idx="31142">
                        <c:v>113.14103231787701</c:v>
                      </c:pt>
                      <c:pt idx="31143">
                        <c:v>113.140977955181</c:v>
                      </c:pt>
                      <c:pt idx="31144">
                        <c:v>113.14061817192101</c:v>
                      </c:pt>
                      <c:pt idx="31145">
                        <c:v>113.140522455276</c:v>
                      </c:pt>
                      <c:pt idx="31146">
                        <c:v>113.14010938818301</c:v>
                      </c:pt>
                      <c:pt idx="31147">
                        <c:v>113.13994380990199</c:v>
                      </c:pt>
                      <c:pt idx="31148">
                        <c:v>113.139315698885</c:v>
                      </c:pt>
                      <c:pt idx="31149">
                        <c:v>113.13923585707801</c:v>
                      </c:pt>
                      <c:pt idx="31150">
                        <c:v>113.138743362025</c:v>
                      </c:pt>
                      <c:pt idx="31151">
                        <c:v>113.138174400701</c:v>
                      </c:pt>
                      <c:pt idx="31152">
                        <c:v>113.13774789303901</c:v>
                      </c:pt>
                      <c:pt idx="31153">
                        <c:v>113.137729005144</c:v>
                      </c:pt>
                      <c:pt idx="31154">
                        <c:v>113.137500539163</c:v>
                      </c:pt>
                      <c:pt idx="31155">
                        <c:v>113.136911168336</c:v>
                      </c:pt>
                      <c:pt idx="31156">
                        <c:v>113.136855147144</c:v>
                      </c:pt>
                      <c:pt idx="31157">
                        <c:v>113.135965562251</c:v>
                      </c:pt>
                      <c:pt idx="31158">
                        <c:v>113.13594822805</c:v>
                      </c:pt>
                      <c:pt idx="31159">
                        <c:v>113.13574468023801</c:v>
                      </c:pt>
                      <c:pt idx="31160">
                        <c:v>113.135558038281</c:v>
                      </c:pt>
                      <c:pt idx="31161">
                        <c:v>113.13529877897101</c:v>
                      </c:pt>
                      <c:pt idx="31162">
                        <c:v>113.135130700777</c:v>
                      </c:pt>
                      <c:pt idx="31163">
                        <c:v>113.13488190064901</c:v>
                      </c:pt>
                      <c:pt idx="31164">
                        <c:v>113.13488074627</c:v>
                      </c:pt>
                      <c:pt idx="31165">
                        <c:v>113.13482626118601</c:v>
                      </c:pt>
                      <c:pt idx="31166">
                        <c:v>113.13477633145899</c:v>
                      </c:pt>
                      <c:pt idx="31167">
                        <c:v>113.133750471638</c:v>
                      </c:pt>
                      <c:pt idx="31168">
                        <c:v>113.133745131195</c:v>
                      </c:pt>
                      <c:pt idx="31169">
                        <c:v>113.133562319668</c:v>
                      </c:pt>
                      <c:pt idx="31170">
                        <c:v>113.13351298473199</c:v>
                      </c:pt>
                      <c:pt idx="31171">
                        <c:v>113.133209812221</c:v>
                      </c:pt>
                      <c:pt idx="31172">
                        <c:v>113.133029670593</c:v>
                      </c:pt>
                      <c:pt idx="31173">
                        <c:v>113.13293740968599</c:v>
                      </c:pt>
                      <c:pt idx="31174">
                        <c:v>113.132820974667</c:v>
                      </c:pt>
                      <c:pt idx="31175">
                        <c:v>113.131801135657</c:v>
                      </c:pt>
                      <c:pt idx="31176">
                        <c:v>113.131436227557</c:v>
                      </c:pt>
                      <c:pt idx="31177">
                        <c:v>113.13056534203</c:v>
                      </c:pt>
                      <c:pt idx="31178">
                        <c:v>113.13049102642999</c:v>
                      </c:pt>
                      <c:pt idx="31179">
                        <c:v>113.129548504371</c:v>
                      </c:pt>
                      <c:pt idx="31180">
                        <c:v>113.12937823824301</c:v>
                      </c:pt>
                      <c:pt idx="31181">
                        <c:v>113.12844809033901</c:v>
                      </c:pt>
                      <c:pt idx="31182">
                        <c:v>113.12801259843</c:v>
                      </c:pt>
                      <c:pt idx="31183">
                        <c:v>113.12800922311899</c:v>
                      </c:pt>
                      <c:pt idx="31184">
                        <c:v>113.127814150627</c:v>
                      </c:pt>
                      <c:pt idx="31185">
                        <c:v>113.127651500238</c:v>
                      </c:pt>
                      <c:pt idx="31186">
                        <c:v>113.126921618541</c:v>
                      </c:pt>
                      <c:pt idx="31187">
                        <c:v>113.12632111740901</c:v>
                      </c:pt>
                      <c:pt idx="31188">
                        <c:v>113.12509775801399</c:v>
                      </c:pt>
                      <c:pt idx="31189">
                        <c:v>113.124760874706</c:v>
                      </c:pt>
                      <c:pt idx="31190">
                        <c:v>113.124027693381</c:v>
                      </c:pt>
                      <c:pt idx="31191">
                        <c:v>113.123972043911</c:v>
                      </c:pt>
                      <c:pt idx="31192">
                        <c:v>113.123130702935</c:v>
                      </c:pt>
                      <c:pt idx="31193">
                        <c:v>113.123081635942</c:v>
                      </c:pt>
                      <c:pt idx="31194">
                        <c:v>113.12264087284299</c:v>
                      </c:pt>
                      <c:pt idx="31195">
                        <c:v>113.12245794175099</c:v>
                      </c:pt>
                      <c:pt idx="31196">
                        <c:v>113.12216029191799</c:v>
                      </c:pt>
                      <c:pt idx="31197">
                        <c:v>113.121616950521</c:v>
                      </c:pt>
                      <c:pt idx="31198">
                        <c:v>113.121521801665</c:v>
                      </c:pt>
                      <c:pt idx="31199">
                        <c:v>113.12059770226099</c:v>
                      </c:pt>
                      <c:pt idx="31200">
                        <c:v>113.119567485738</c:v>
                      </c:pt>
                      <c:pt idx="31201">
                        <c:v>113.118287689241</c:v>
                      </c:pt>
                      <c:pt idx="31202">
                        <c:v>113.118171496782</c:v>
                      </c:pt>
                      <c:pt idx="31203">
                        <c:v>113.11789086863701</c:v>
                      </c:pt>
                      <c:pt idx="31204">
                        <c:v>113.11785459137801</c:v>
                      </c:pt>
                      <c:pt idx="31205">
                        <c:v>113.117033411066</c:v>
                      </c:pt>
                      <c:pt idx="31206">
                        <c:v>113.11588537257499</c:v>
                      </c:pt>
                      <c:pt idx="31207">
                        <c:v>113.114728092074</c:v>
                      </c:pt>
                      <c:pt idx="31208">
                        <c:v>113.114431144392</c:v>
                      </c:pt>
                      <c:pt idx="31209">
                        <c:v>113.114091833733</c:v>
                      </c:pt>
                      <c:pt idx="31210">
                        <c:v>113.111771084572</c:v>
                      </c:pt>
                      <c:pt idx="31211">
                        <c:v>113.11159938485299</c:v>
                      </c:pt>
                      <c:pt idx="31212">
                        <c:v>113.111524293895</c:v>
                      </c:pt>
                      <c:pt idx="31213">
                        <c:v>113.11150813534501</c:v>
                      </c:pt>
                      <c:pt idx="31214">
                        <c:v>113.111127732314</c:v>
                      </c:pt>
                      <c:pt idx="31215">
                        <c:v>113.110355997227</c:v>
                      </c:pt>
                      <c:pt idx="31216">
                        <c:v>113.10850528873</c:v>
                      </c:pt>
                      <c:pt idx="31217">
                        <c:v>113.107929157171</c:v>
                      </c:pt>
                      <c:pt idx="31218">
                        <c:v>113.107658819653</c:v>
                      </c:pt>
                      <c:pt idx="31219">
                        <c:v>113.10476634007701</c:v>
                      </c:pt>
                      <c:pt idx="31220">
                        <c:v>113.104404861426</c:v>
                      </c:pt>
                      <c:pt idx="31221">
                        <c:v>113.10403554839</c:v>
                      </c:pt>
                      <c:pt idx="31222">
                        <c:v>113.103988511518</c:v>
                      </c:pt>
                      <c:pt idx="31223">
                        <c:v>113.103460010809</c:v>
                      </c:pt>
                      <c:pt idx="31224">
                        <c:v>113.10306614845599</c:v>
                      </c:pt>
                      <c:pt idx="31225">
                        <c:v>113.102085047649</c:v>
                      </c:pt>
                      <c:pt idx="31226">
                        <c:v>113.10194378415</c:v>
                      </c:pt>
                      <c:pt idx="31227">
                        <c:v>113.100612432152</c:v>
                      </c:pt>
                      <c:pt idx="31228">
                        <c:v>113.100611381029</c:v>
                      </c:pt>
                      <c:pt idx="31229">
                        <c:v>113.100518270489</c:v>
                      </c:pt>
                      <c:pt idx="31230">
                        <c:v>113.097879286232</c:v>
                      </c:pt>
                      <c:pt idx="31231">
                        <c:v>113.096437483472</c:v>
                      </c:pt>
                      <c:pt idx="31232">
                        <c:v>113.09595632804999</c:v>
                      </c:pt>
                      <c:pt idx="31233">
                        <c:v>113.095257855225</c:v>
                      </c:pt>
                      <c:pt idx="31234">
                        <c:v>113.09410313488399</c:v>
                      </c:pt>
                      <c:pt idx="31235">
                        <c:v>113.093661986557</c:v>
                      </c:pt>
                      <c:pt idx="31236">
                        <c:v>113.09100400405001</c:v>
                      </c:pt>
                      <c:pt idx="31237">
                        <c:v>113.090869874403</c:v>
                      </c:pt>
                      <c:pt idx="31238">
                        <c:v>113.088196695134</c:v>
                      </c:pt>
                      <c:pt idx="31239">
                        <c:v>113.08721462460601</c:v>
                      </c:pt>
                      <c:pt idx="31240">
                        <c:v>113.086748012242</c:v>
                      </c:pt>
                      <c:pt idx="31241">
                        <c:v>113.08672013207701</c:v>
                      </c:pt>
                      <c:pt idx="31242">
                        <c:v>113.08639802127399</c:v>
                      </c:pt>
                      <c:pt idx="31243">
                        <c:v>113.086327862925</c:v>
                      </c:pt>
                      <c:pt idx="31244">
                        <c:v>113.085578511016</c:v>
                      </c:pt>
                      <c:pt idx="31245">
                        <c:v>113.084734214549</c:v>
                      </c:pt>
                      <c:pt idx="31246">
                        <c:v>113.084353566533</c:v>
                      </c:pt>
                      <c:pt idx="31247">
                        <c:v>113.084120890745</c:v>
                      </c:pt>
                      <c:pt idx="31248">
                        <c:v>113.082298018241</c:v>
                      </c:pt>
                      <c:pt idx="31249">
                        <c:v>113.082151791613</c:v>
                      </c:pt>
                      <c:pt idx="31250">
                        <c:v>113.079164495249</c:v>
                      </c:pt>
                      <c:pt idx="31251">
                        <c:v>113.078251123908</c:v>
                      </c:pt>
                      <c:pt idx="31252">
                        <c:v>113.07763556292301</c:v>
                      </c:pt>
                      <c:pt idx="31253">
                        <c:v>113.07376356641301</c:v>
                      </c:pt>
                      <c:pt idx="31254">
                        <c:v>113.07317132903999</c:v>
                      </c:pt>
                      <c:pt idx="31255">
                        <c:v>113.066526067876</c:v>
                      </c:pt>
                      <c:pt idx="31256">
                        <c:v>113.06567138939</c:v>
                      </c:pt>
                      <c:pt idx="31257">
                        <c:v>113.06362234312201</c:v>
                      </c:pt>
                      <c:pt idx="31258">
                        <c:v>113.06147029244499</c:v>
                      </c:pt>
                      <c:pt idx="31259">
                        <c:v>113.061150243501</c:v>
                      </c:pt>
                      <c:pt idx="31260">
                        <c:v>113.05538146219899</c:v>
                      </c:pt>
                      <c:pt idx="31261">
                        <c:v>113.05503648291599</c:v>
                      </c:pt>
                      <c:pt idx="31262">
                        <c:v>113.05426193820701</c:v>
                      </c:pt>
                      <c:pt idx="31263">
                        <c:v>113.05370264256401</c:v>
                      </c:pt>
                      <c:pt idx="31264">
                        <c:v>113.05284669701599</c:v>
                      </c:pt>
                      <c:pt idx="31265">
                        <c:v>113.04098097271699</c:v>
                      </c:pt>
                      <c:pt idx="31266">
                        <c:v>113.039864010725</c:v>
                      </c:pt>
                      <c:pt idx="31267">
                        <c:v>113.038558599495</c:v>
                      </c:pt>
                      <c:pt idx="31268">
                        <c:v>113.03115120722001</c:v>
                      </c:pt>
                      <c:pt idx="31269">
                        <c:v>113.028119901908</c:v>
                      </c:pt>
                      <c:pt idx="31270">
                        <c:v>113.02811676785799</c:v>
                      </c:pt>
                      <c:pt idx="31271">
                        <c:v>113.02668280732399</c:v>
                      </c:pt>
                      <c:pt idx="31272">
                        <c:v>113.024097312341</c:v>
                      </c:pt>
                      <c:pt idx="31273">
                        <c:v>113.023279286698</c:v>
                      </c:pt>
                      <c:pt idx="31274">
                        <c:v>113.01981844431199</c:v>
                      </c:pt>
                      <c:pt idx="31275">
                        <c:v>113.01782416553201</c:v>
                      </c:pt>
                      <c:pt idx="31276">
                        <c:v>113.01033879728</c:v>
                      </c:pt>
                      <c:pt idx="31277">
                        <c:v>112.99594106155899</c:v>
                      </c:pt>
                      <c:pt idx="31278">
                        <c:v>112.99419061898099</c:v>
                      </c:pt>
                      <c:pt idx="31279">
                        <c:v>112.994189877276</c:v>
                      </c:pt>
                      <c:pt idx="31280">
                        <c:v>112.978643656621</c:v>
                      </c:pt>
                      <c:pt idx="31281">
                        <c:v>112.975872345528</c:v>
                      </c:pt>
                      <c:pt idx="31282">
                        <c:v>112.97395730124801</c:v>
                      </c:pt>
                      <c:pt idx="31283">
                        <c:v>112.97136977826401</c:v>
                      </c:pt>
                      <c:pt idx="31284">
                        <c:v>112.96720372071999</c:v>
                      </c:pt>
                      <c:pt idx="31285">
                        <c:v>112.963150496658</c:v>
                      </c:pt>
                      <c:pt idx="31286">
                        <c:v>112.959890758128</c:v>
                      </c:pt>
                      <c:pt idx="31287">
                        <c:v>112.95905471691999</c:v>
                      </c:pt>
                      <c:pt idx="31288">
                        <c:v>112.95840242437799</c:v>
                      </c:pt>
                      <c:pt idx="31289">
                        <c:v>112.95839749011699</c:v>
                      </c:pt>
                      <c:pt idx="31290">
                        <c:v>112.95837838977</c:v>
                      </c:pt>
                      <c:pt idx="31291">
                        <c:v>112.938633272686</c:v>
                      </c:pt>
                      <c:pt idx="31292">
                        <c:v>112.932276128753</c:v>
                      </c:pt>
                      <c:pt idx="31293">
                        <c:v>112.92906108411</c:v>
                      </c:pt>
                      <c:pt idx="31294">
                        <c:v>112.922316708216</c:v>
                      </c:pt>
                      <c:pt idx="31295">
                        <c:v>112.920924778173</c:v>
                      </c:pt>
                      <c:pt idx="31296">
                        <c:v>112.92050718737001</c:v>
                      </c:pt>
                      <c:pt idx="31297">
                        <c:v>112.919681819803</c:v>
                      </c:pt>
                      <c:pt idx="31298">
                        <c:v>112.91946456505499</c:v>
                      </c:pt>
                      <c:pt idx="31299">
                        <c:v>112.909547950231</c:v>
                      </c:pt>
                      <c:pt idx="31300">
                        <c:v>112.908244707335</c:v>
                      </c:pt>
                      <c:pt idx="31301">
                        <c:v>112.908196321185</c:v>
                      </c:pt>
                      <c:pt idx="31302">
                        <c:v>112.898205415592</c:v>
                      </c:pt>
                      <c:pt idx="31303">
                        <c:v>112.89026500238499</c:v>
                      </c:pt>
                      <c:pt idx="31304">
                        <c:v>112.888326044008</c:v>
                      </c:pt>
                      <c:pt idx="31305">
                        <c:v>112.886665924215</c:v>
                      </c:pt>
                      <c:pt idx="31306">
                        <c:v>112.88177171995299</c:v>
                      </c:pt>
                      <c:pt idx="31307">
                        <c:v>112.88024048763999</c:v>
                      </c:pt>
                      <c:pt idx="31308">
                        <c:v>112.877856008074</c:v>
                      </c:pt>
                      <c:pt idx="31309">
                        <c:v>112.87685593115999</c:v>
                      </c:pt>
                      <c:pt idx="31310">
                        <c:v>112.87080510872499</c:v>
                      </c:pt>
                      <c:pt idx="31311">
                        <c:v>112.869487970628</c:v>
                      </c:pt>
                      <c:pt idx="31312">
                        <c:v>112.866676124173</c:v>
                      </c:pt>
                      <c:pt idx="31313">
                        <c:v>112.865803352501</c:v>
                      </c:pt>
                      <c:pt idx="31314">
                        <c:v>112.865306674881</c:v>
                      </c:pt>
                      <c:pt idx="31315">
                        <c:v>112.863131531345</c:v>
                      </c:pt>
                      <c:pt idx="31316">
                        <c:v>112.862709885124</c:v>
                      </c:pt>
                      <c:pt idx="31317">
                        <c:v>112.86187752566499</c:v>
                      </c:pt>
                      <c:pt idx="31318">
                        <c:v>112.858761665413</c:v>
                      </c:pt>
                      <c:pt idx="31319">
                        <c:v>112.85831011035501</c:v>
                      </c:pt>
                      <c:pt idx="31320">
                        <c:v>112.858049929942</c:v>
                      </c:pt>
                      <c:pt idx="31321">
                        <c:v>112.857708096454</c:v>
                      </c:pt>
                      <c:pt idx="31322">
                        <c:v>112.856576784439</c:v>
                      </c:pt>
                      <c:pt idx="31323">
                        <c:v>112.855261267609</c:v>
                      </c:pt>
                      <c:pt idx="31324">
                        <c:v>112.854430424783</c:v>
                      </c:pt>
                      <c:pt idx="31325">
                        <c:v>112.853541253679</c:v>
                      </c:pt>
                      <c:pt idx="31326">
                        <c:v>112.852317291948</c:v>
                      </c:pt>
                      <c:pt idx="31327">
                        <c:v>112.851576487781</c:v>
                      </c:pt>
                      <c:pt idx="31328">
                        <c:v>112.850225600809</c:v>
                      </c:pt>
                      <c:pt idx="31329">
                        <c:v>112.848688229823</c:v>
                      </c:pt>
                      <c:pt idx="31330">
                        <c:v>112.847757859212</c:v>
                      </c:pt>
                      <c:pt idx="31331">
                        <c:v>112.847728079514</c:v>
                      </c:pt>
                      <c:pt idx="31332">
                        <c:v>112.847600700348</c:v>
                      </c:pt>
                      <c:pt idx="31333">
                        <c:v>112.847518600227</c:v>
                      </c:pt>
                      <c:pt idx="31334">
                        <c:v>112.847335806004</c:v>
                      </c:pt>
                      <c:pt idx="31335">
                        <c:v>112.846785885156</c:v>
                      </c:pt>
                      <c:pt idx="31336">
                        <c:v>112.846403322417</c:v>
                      </c:pt>
                      <c:pt idx="31337">
                        <c:v>112.846252262107</c:v>
                      </c:pt>
                      <c:pt idx="31338">
                        <c:v>112.844037576991</c:v>
                      </c:pt>
                      <c:pt idx="31339">
                        <c:v>112.84213133310701</c:v>
                      </c:pt>
                      <c:pt idx="31340">
                        <c:v>112.841544555632</c:v>
                      </c:pt>
                      <c:pt idx="31341">
                        <c:v>112.840649169554</c:v>
                      </c:pt>
                      <c:pt idx="31342">
                        <c:v>112.82415885095899</c:v>
                      </c:pt>
                      <c:pt idx="31343">
                        <c:v>112.823460452736</c:v>
                      </c:pt>
                      <c:pt idx="31344">
                        <c:v>112.82107090292</c:v>
                      </c:pt>
                      <c:pt idx="31345">
                        <c:v>112.818774119716</c:v>
                      </c:pt>
                      <c:pt idx="31346">
                        <c:v>112.818774119716</c:v>
                      </c:pt>
                      <c:pt idx="31347">
                        <c:v>112.81877407869401</c:v>
                      </c:pt>
                      <c:pt idx="31348">
                        <c:v>112.817685004178</c:v>
                      </c:pt>
                      <c:pt idx="31349">
                        <c:v>112.80683903857999</c:v>
                      </c:pt>
                      <c:pt idx="31350">
                        <c:v>112.799526161065</c:v>
                      </c:pt>
                      <c:pt idx="31351">
                        <c:v>112.79510707426</c:v>
                      </c:pt>
                      <c:pt idx="31352">
                        <c:v>112.792292135051</c:v>
                      </c:pt>
                      <c:pt idx="31353">
                        <c:v>112.790475881528</c:v>
                      </c:pt>
                      <c:pt idx="31354">
                        <c:v>112.784867715934</c:v>
                      </c:pt>
                      <c:pt idx="31355">
                        <c:v>112.784867715934</c:v>
                      </c:pt>
                      <c:pt idx="31356">
                        <c:v>112.779538957905</c:v>
                      </c:pt>
                      <c:pt idx="31357">
                        <c:v>112.77589094890099</c:v>
                      </c:pt>
                      <c:pt idx="31358">
                        <c:v>112.757269862683</c:v>
                      </c:pt>
                      <c:pt idx="31359">
                        <c:v>112.745590665091</c:v>
                      </c:pt>
                      <c:pt idx="31360">
                        <c:v>112.745147308244</c:v>
                      </c:pt>
                      <c:pt idx="31361">
                        <c:v>112.74310811899301</c:v>
                      </c:pt>
                      <c:pt idx="31362">
                        <c:v>112.74099805834</c:v>
                      </c:pt>
                      <c:pt idx="31363">
                        <c:v>112.740998008311</c:v>
                      </c:pt>
                      <c:pt idx="31364">
                        <c:v>112.740998008311</c:v>
                      </c:pt>
                      <c:pt idx="31365">
                        <c:v>112.732206347486</c:v>
                      </c:pt>
                      <c:pt idx="31366">
                        <c:v>112.726906620834</c:v>
                      </c:pt>
                      <c:pt idx="31367">
                        <c:v>112.72495644577199</c:v>
                      </c:pt>
                      <c:pt idx="31368">
                        <c:v>112.724941277407</c:v>
                      </c:pt>
                      <c:pt idx="31369">
                        <c:v>112.72149047247601</c:v>
                      </c:pt>
                      <c:pt idx="31370">
                        <c:v>112.72147481607701</c:v>
                      </c:pt>
                      <c:pt idx="31371">
                        <c:v>112.72145272861999</c:v>
                      </c:pt>
                      <c:pt idx="31372">
                        <c:v>112.72143074918699</c:v>
                      </c:pt>
                      <c:pt idx="31373">
                        <c:v>112.71166582653299</c:v>
                      </c:pt>
                      <c:pt idx="31374">
                        <c:v>112.708824528976</c:v>
                      </c:pt>
                      <c:pt idx="31375">
                        <c:v>112.70874979924101</c:v>
                      </c:pt>
                      <c:pt idx="31376">
                        <c:v>112.708447247566</c:v>
                      </c:pt>
                      <c:pt idx="31377">
                        <c:v>112.700887768204</c:v>
                      </c:pt>
                      <c:pt idx="31378">
                        <c:v>112.70085749205499</c:v>
                      </c:pt>
                      <c:pt idx="31379">
                        <c:v>112.700599986882</c:v>
                      </c:pt>
                      <c:pt idx="31380">
                        <c:v>112.698851648163</c:v>
                      </c:pt>
                      <c:pt idx="31381">
                        <c:v>112.698075387383</c:v>
                      </c:pt>
                      <c:pt idx="31382">
                        <c:v>112.69633175975601</c:v>
                      </c:pt>
                      <c:pt idx="31383">
                        <c:v>112.696311696102</c:v>
                      </c:pt>
                      <c:pt idx="31384">
                        <c:v>112.69630040131599</c:v>
                      </c:pt>
                      <c:pt idx="31385">
                        <c:v>112.695086464318</c:v>
                      </c:pt>
                      <c:pt idx="31386">
                        <c:v>112.686093665502</c:v>
                      </c:pt>
                      <c:pt idx="31387">
                        <c:v>112.68577819612899</c:v>
                      </c:pt>
                      <c:pt idx="31388">
                        <c:v>112.68317556348801</c:v>
                      </c:pt>
                      <c:pt idx="31389">
                        <c:v>112.683175447976</c:v>
                      </c:pt>
                      <c:pt idx="31390">
                        <c:v>112.68003828664</c:v>
                      </c:pt>
                      <c:pt idx="31391">
                        <c:v>112.677738190881</c:v>
                      </c:pt>
                      <c:pt idx="31392">
                        <c:v>112.677734193153</c:v>
                      </c:pt>
                      <c:pt idx="31393">
                        <c:v>112.677728974689</c:v>
                      </c:pt>
                      <c:pt idx="31394">
                        <c:v>112.676030181903</c:v>
                      </c:pt>
                      <c:pt idx="31395">
                        <c:v>112.67600914982199</c:v>
                      </c:pt>
                      <c:pt idx="31396">
                        <c:v>112.67598819827801</c:v>
                      </c:pt>
                      <c:pt idx="31397">
                        <c:v>112.67598260787</c:v>
                      </c:pt>
                      <c:pt idx="31398">
                        <c:v>112.67404788739699</c:v>
                      </c:pt>
                      <c:pt idx="31399">
                        <c:v>112.67378205394</c:v>
                      </c:pt>
                      <c:pt idx="31400">
                        <c:v>112.673780217518</c:v>
                      </c:pt>
                      <c:pt idx="31401">
                        <c:v>112.67375870017401</c:v>
                      </c:pt>
                      <c:pt idx="31402">
                        <c:v>112.673744278092</c:v>
                      </c:pt>
                      <c:pt idx="31403">
                        <c:v>112.673742012928</c:v>
                      </c:pt>
                      <c:pt idx="31404">
                        <c:v>112.67374100537501</c:v>
                      </c:pt>
                      <c:pt idx="31405">
                        <c:v>112.673731537557</c:v>
                      </c:pt>
                      <c:pt idx="31406">
                        <c:v>112.67372521501601</c:v>
                      </c:pt>
                      <c:pt idx="31407">
                        <c:v>112.673495489624</c:v>
                      </c:pt>
                      <c:pt idx="31408">
                        <c:v>112.67209826509399</c:v>
                      </c:pt>
                      <c:pt idx="31409">
                        <c:v>112.67208906936899</c:v>
                      </c:pt>
                      <c:pt idx="31410">
                        <c:v>112.672085874872</c:v>
                      </c:pt>
                      <c:pt idx="31411">
                        <c:v>112.67208519738401</c:v>
                      </c:pt>
                      <c:pt idx="31412">
                        <c:v>112.67208146981601</c:v>
                      </c:pt>
                      <c:pt idx="31413">
                        <c:v>112.672081466992</c:v>
                      </c:pt>
                      <c:pt idx="31414">
                        <c:v>112.672072572895</c:v>
                      </c:pt>
                      <c:pt idx="31415">
                        <c:v>112.67207025067501</c:v>
                      </c:pt>
                      <c:pt idx="31416">
                        <c:v>112.672068681271</c:v>
                      </c:pt>
                      <c:pt idx="31417">
                        <c:v>112.67206452930201</c:v>
                      </c:pt>
                      <c:pt idx="31418">
                        <c:v>112.67206390350201</c:v>
                      </c:pt>
                      <c:pt idx="31419">
                        <c:v>112.672063389287</c:v>
                      </c:pt>
                      <c:pt idx="31420">
                        <c:v>112.672059290909</c:v>
                      </c:pt>
                      <c:pt idx="31421">
                        <c:v>112.672058652755</c:v>
                      </c:pt>
                      <c:pt idx="31422">
                        <c:v>112.672056306576</c:v>
                      </c:pt>
                      <c:pt idx="31423">
                        <c:v>112.672055302223</c:v>
                      </c:pt>
                      <c:pt idx="31424">
                        <c:v>112.672052267243</c:v>
                      </c:pt>
                      <c:pt idx="31425">
                        <c:v>112.672049138555</c:v>
                      </c:pt>
                      <c:pt idx="31426">
                        <c:v>112.67204648298301</c:v>
                      </c:pt>
                      <c:pt idx="31427">
                        <c:v>112.672044668092</c:v>
                      </c:pt>
                      <c:pt idx="31428">
                        <c:v>112.672042610801</c:v>
                      </c:pt>
                      <c:pt idx="31429">
                        <c:v>112.67204257884001</c:v>
                      </c:pt>
                      <c:pt idx="31430">
                        <c:v>112.67204205081499</c:v>
                      </c:pt>
                      <c:pt idx="31431">
                        <c:v>112.672039429215</c:v>
                      </c:pt>
                      <c:pt idx="31432">
                        <c:v>112.672039250312</c:v>
                      </c:pt>
                      <c:pt idx="31433">
                        <c:v>112.67203439401</c:v>
                      </c:pt>
                      <c:pt idx="31434">
                        <c:v>112.672032164201</c:v>
                      </c:pt>
                      <c:pt idx="31435">
                        <c:v>112.672029525686</c:v>
                      </c:pt>
                      <c:pt idx="31436">
                        <c:v>112.672027475302</c:v>
                      </c:pt>
                      <c:pt idx="31437">
                        <c:v>112.672025411863</c:v>
                      </c:pt>
                      <c:pt idx="31438">
                        <c:v>112.672023512725</c:v>
                      </c:pt>
                      <c:pt idx="31439">
                        <c:v>112.672022904266</c:v>
                      </c:pt>
                      <c:pt idx="31440">
                        <c:v>112.67202174206</c:v>
                      </c:pt>
                      <c:pt idx="31441">
                        <c:v>112.67202010157401</c:v>
                      </c:pt>
                      <c:pt idx="31442">
                        <c:v>112.672019761887</c:v>
                      </c:pt>
                      <c:pt idx="31443">
                        <c:v>112.672018053423</c:v>
                      </c:pt>
                      <c:pt idx="31444">
                        <c:v>112.672016738539</c:v>
                      </c:pt>
                      <c:pt idx="31445">
                        <c:v>112.672011860702</c:v>
                      </c:pt>
                      <c:pt idx="31446">
                        <c:v>112.67200986949</c:v>
                      </c:pt>
                      <c:pt idx="31447">
                        <c:v>112.672008881785</c:v>
                      </c:pt>
                      <c:pt idx="31448">
                        <c:v>112.672008647373</c:v>
                      </c:pt>
                      <c:pt idx="31449">
                        <c:v>112.672004795162</c:v>
                      </c:pt>
                      <c:pt idx="31450">
                        <c:v>112.672003329948</c:v>
                      </c:pt>
                      <c:pt idx="31451">
                        <c:v>112.672002050388</c:v>
                      </c:pt>
                      <c:pt idx="31452">
                        <c:v>112.67199652503599</c:v>
                      </c:pt>
                      <c:pt idx="31453">
                        <c:v>112.671995609053</c:v>
                      </c:pt>
                      <c:pt idx="31454">
                        <c:v>112.671992416381</c:v>
                      </c:pt>
                      <c:pt idx="31455">
                        <c:v>112.67199158345301</c:v>
                      </c:pt>
                      <c:pt idx="31456">
                        <c:v>112.671991405337</c:v>
                      </c:pt>
                      <c:pt idx="31457">
                        <c:v>112.67199037805899</c:v>
                      </c:pt>
                      <c:pt idx="31458">
                        <c:v>112.671988388965</c:v>
                      </c:pt>
                      <c:pt idx="31459">
                        <c:v>112.67198684175</c:v>
                      </c:pt>
                      <c:pt idx="31460">
                        <c:v>112.671978809027</c:v>
                      </c:pt>
                      <c:pt idx="31461">
                        <c:v>112.659025031108</c:v>
                      </c:pt>
                      <c:pt idx="31462">
                        <c:v>112.655435539924</c:v>
                      </c:pt>
                      <c:pt idx="31463">
                        <c:v>112.655349078592</c:v>
                      </c:pt>
                      <c:pt idx="31464">
                        <c:v>112.655349078592</c:v>
                      </c:pt>
                      <c:pt idx="31465">
                        <c:v>112.654504930711</c:v>
                      </c:pt>
                      <c:pt idx="31466">
                        <c:v>112.65392630040699</c:v>
                      </c:pt>
                      <c:pt idx="31467">
                        <c:v>112.651202757874</c:v>
                      </c:pt>
                      <c:pt idx="31468">
                        <c:v>112.650939915297</c:v>
                      </c:pt>
                      <c:pt idx="31469">
                        <c:v>112.650166503376</c:v>
                      </c:pt>
                      <c:pt idx="31470">
                        <c:v>112.649691250998</c:v>
                      </c:pt>
                      <c:pt idx="31471">
                        <c:v>112.648849293067</c:v>
                      </c:pt>
                      <c:pt idx="31472">
                        <c:v>112.647542950261</c:v>
                      </c:pt>
                      <c:pt idx="31473">
                        <c:v>112.64668886854101</c:v>
                      </c:pt>
                      <c:pt idx="31474">
                        <c:v>112.64483116477101</c:v>
                      </c:pt>
                      <c:pt idx="31475">
                        <c:v>112.64314416386701</c:v>
                      </c:pt>
                      <c:pt idx="31476">
                        <c:v>112.640279638537</c:v>
                      </c:pt>
                      <c:pt idx="31477">
                        <c:v>112.64023845408801</c:v>
                      </c:pt>
                      <c:pt idx="31478">
                        <c:v>112.639767180375</c:v>
                      </c:pt>
                      <c:pt idx="31479">
                        <c:v>112.637299438751</c:v>
                      </c:pt>
                      <c:pt idx="31480">
                        <c:v>112.633859700716</c:v>
                      </c:pt>
                      <c:pt idx="31481">
                        <c:v>112.633681154916</c:v>
                      </c:pt>
                      <c:pt idx="31482">
                        <c:v>112.633586145349</c:v>
                      </c:pt>
                      <c:pt idx="31483">
                        <c:v>112.63305937185901</c:v>
                      </c:pt>
                      <c:pt idx="31484">
                        <c:v>112.627031005034</c:v>
                      </c:pt>
                      <c:pt idx="31485">
                        <c:v>112.62621757036401</c:v>
                      </c:pt>
                      <c:pt idx="31486">
                        <c:v>112.61803254270301</c:v>
                      </c:pt>
                      <c:pt idx="31487">
                        <c:v>112.613685842717</c:v>
                      </c:pt>
                      <c:pt idx="31488">
                        <c:v>112.613666556821</c:v>
                      </c:pt>
                      <c:pt idx="31489">
                        <c:v>112.61200808653599</c:v>
                      </c:pt>
                      <c:pt idx="31490">
                        <c:v>112.60068385873799</c:v>
                      </c:pt>
                      <c:pt idx="31491">
                        <c:v>112.59135052233199</c:v>
                      </c:pt>
                      <c:pt idx="31492">
                        <c:v>112.59011398918599</c:v>
                      </c:pt>
                      <c:pt idx="31493">
                        <c:v>112.589133230114</c:v>
                      </c:pt>
                      <c:pt idx="31494">
                        <c:v>112.58778155168601</c:v>
                      </c:pt>
                      <c:pt idx="31495">
                        <c:v>112.57620901803</c:v>
                      </c:pt>
                      <c:pt idx="31496">
                        <c:v>112.576208955165</c:v>
                      </c:pt>
                      <c:pt idx="31497">
                        <c:v>112.575059920104</c:v>
                      </c:pt>
                      <c:pt idx="31498">
                        <c:v>112.57294531513</c:v>
                      </c:pt>
                      <c:pt idx="31499">
                        <c:v>112.563736481528</c:v>
                      </c:pt>
                      <c:pt idx="31500">
                        <c:v>112.55608683123999</c:v>
                      </c:pt>
                      <c:pt idx="31501">
                        <c:v>112.55584009087301</c:v>
                      </c:pt>
                      <c:pt idx="31502">
                        <c:v>112.55538113495599</c:v>
                      </c:pt>
                      <c:pt idx="31503">
                        <c:v>112.55367651906199</c:v>
                      </c:pt>
                      <c:pt idx="31504">
                        <c:v>112.553128827699</c:v>
                      </c:pt>
                      <c:pt idx="31505">
                        <c:v>112.54904452429</c:v>
                      </c:pt>
                      <c:pt idx="31506">
                        <c:v>112.53757995807899</c:v>
                      </c:pt>
                      <c:pt idx="31507">
                        <c:v>112.535785058318</c:v>
                      </c:pt>
                      <c:pt idx="31508">
                        <c:v>112.51982830279</c:v>
                      </c:pt>
                      <c:pt idx="31509">
                        <c:v>112.519661159725</c:v>
                      </c:pt>
                      <c:pt idx="31510">
                        <c:v>112.51951331120701</c:v>
                      </c:pt>
                      <c:pt idx="31511">
                        <c:v>112.515939524735</c:v>
                      </c:pt>
                      <c:pt idx="31512">
                        <c:v>112.514164107041</c:v>
                      </c:pt>
                      <c:pt idx="31513">
                        <c:v>112.51416410703899</c:v>
                      </c:pt>
                      <c:pt idx="31514">
                        <c:v>112.507794371651</c:v>
                      </c:pt>
                      <c:pt idx="31515">
                        <c:v>112.497380380405</c:v>
                      </c:pt>
                      <c:pt idx="31516">
                        <c:v>112.495216277792</c:v>
                      </c:pt>
                      <c:pt idx="31517">
                        <c:v>112.495216277792</c:v>
                      </c:pt>
                      <c:pt idx="31518">
                        <c:v>112.493067599936</c:v>
                      </c:pt>
                      <c:pt idx="31519">
                        <c:v>112.48900797948799</c:v>
                      </c:pt>
                      <c:pt idx="31520">
                        <c:v>112.48900791932</c:v>
                      </c:pt>
                      <c:pt idx="31521">
                        <c:v>112.48387537860501</c:v>
                      </c:pt>
                      <c:pt idx="31522">
                        <c:v>112.47776563936</c:v>
                      </c:pt>
                      <c:pt idx="31523">
                        <c:v>112.473722364477</c:v>
                      </c:pt>
                      <c:pt idx="31524">
                        <c:v>112.47066707483999</c:v>
                      </c:pt>
                      <c:pt idx="31525">
                        <c:v>112.46998697391</c:v>
                      </c:pt>
                      <c:pt idx="31526">
                        <c:v>112.46870195060499</c:v>
                      </c:pt>
                      <c:pt idx="31527">
                        <c:v>112.46870195060499</c:v>
                      </c:pt>
                      <c:pt idx="31528">
                        <c:v>112.46870195060499</c:v>
                      </c:pt>
                      <c:pt idx="31529">
                        <c:v>112.468701891065</c:v>
                      </c:pt>
                      <c:pt idx="31530">
                        <c:v>112.468701891065</c:v>
                      </c:pt>
                      <c:pt idx="31531">
                        <c:v>112.468701891065</c:v>
                      </c:pt>
                      <c:pt idx="31532">
                        <c:v>112.468386977516</c:v>
                      </c:pt>
                      <c:pt idx="31533">
                        <c:v>112.468322986057</c:v>
                      </c:pt>
                      <c:pt idx="31534">
                        <c:v>112.466443266567</c:v>
                      </c:pt>
                      <c:pt idx="31535">
                        <c:v>112.466443266567</c:v>
                      </c:pt>
                      <c:pt idx="31536">
                        <c:v>112.466443266567</c:v>
                      </c:pt>
                      <c:pt idx="31537">
                        <c:v>112.466443266567</c:v>
                      </c:pt>
                      <c:pt idx="31538">
                        <c:v>112.466443266567</c:v>
                      </c:pt>
                      <c:pt idx="31539">
                        <c:v>112.466443266567</c:v>
                      </c:pt>
                      <c:pt idx="31540">
                        <c:v>112.466443266567</c:v>
                      </c:pt>
                      <c:pt idx="31541">
                        <c:v>112.46471246790399</c:v>
                      </c:pt>
                      <c:pt idx="31542">
                        <c:v>112.46471246790399</c:v>
                      </c:pt>
                      <c:pt idx="31543">
                        <c:v>112.46471246790399</c:v>
                      </c:pt>
                      <c:pt idx="31544">
                        <c:v>112.46471246790399</c:v>
                      </c:pt>
                      <c:pt idx="31545">
                        <c:v>112.46471246790399</c:v>
                      </c:pt>
                      <c:pt idx="31546">
                        <c:v>112.46471246790399</c:v>
                      </c:pt>
                      <c:pt idx="31547">
                        <c:v>112.46471246790399</c:v>
                      </c:pt>
                      <c:pt idx="31548">
                        <c:v>112.46471246790399</c:v>
                      </c:pt>
                      <c:pt idx="31549">
                        <c:v>112.46471246790399</c:v>
                      </c:pt>
                      <c:pt idx="31550">
                        <c:v>112.46471246790399</c:v>
                      </c:pt>
                      <c:pt idx="31551">
                        <c:v>112.46471246790399</c:v>
                      </c:pt>
                      <c:pt idx="31552">
                        <c:v>112.46471240849</c:v>
                      </c:pt>
                      <c:pt idx="31553">
                        <c:v>112.46471240849</c:v>
                      </c:pt>
                      <c:pt idx="31554">
                        <c:v>112.46471240849</c:v>
                      </c:pt>
                      <c:pt idx="31555">
                        <c:v>112.46471240849</c:v>
                      </c:pt>
                      <c:pt idx="31556">
                        <c:v>112.46471240849</c:v>
                      </c:pt>
                      <c:pt idx="31557">
                        <c:v>112.464712408488</c:v>
                      </c:pt>
                      <c:pt idx="31558">
                        <c:v>112.464712408488</c:v>
                      </c:pt>
                      <c:pt idx="31559">
                        <c:v>112.464712408488</c:v>
                      </c:pt>
                      <c:pt idx="31560">
                        <c:v>112.464712408488</c:v>
                      </c:pt>
                      <c:pt idx="31561">
                        <c:v>112.464712408488</c:v>
                      </c:pt>
                      <c:pt idx="31562">
                        <c:v>112.464712408488</c:v>
                      </c:pt>
                      <c:pt idx="31563">
                        <c:v>112.464712408488</c:v>
                      </c:pt>
                      <c:pt idx="31564">
                        <c:v>112.464712408488</c:v>
                      </c:pt>
                      <c:pt idx="31565">
                        <c:v>112.464712408488</c:v>
                      </c:pt>
                      <c:pt idx="31566">
                        <c:v>112.464712408488</c:v>
                      </c:pt>
                      <c:pt idx="31567">
                        <c:v>112.464712408488</c:v>
                      </c:pt>
                      <c:pt idx="31568">
                        <c:v>112.464712408488</c:v>
                      </c:pt>
                      <c:pt idx="31569">
                        <c:v>112.464712408488</c:v>
                      </c:pt>
                      <c:pt idx="31570">
                        <c:v>112.464712408488</c:v>
                      </c:pt>
                      <c:pt idx="31571">
                        <c:v>112.464712408488</c:v>
                      </c:pt>
                      <c:pt idx="31572">
                        <c:v>112.464712408488</c:v>
                      </c:pt>
                      <c:pt idx="31573">
                        <c:v>112.464712408488</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55174228153</c:v>
                      </c:pt>
                      <c:pt idx="31621">
                        <c:v>112.44184987111301</c:v>
                      </c:pt>
                      <c:pt idx="31622">
                        <c:v>112.411158498151</c:v>
                      </c:pt>
                      <c:pt idx="31623">
                        <c:v>112.41110646678</c:v>
                      </c:pt>
                      <c:pt idx="31624">
                        <c:v>112.398950595511</c:v>
                      </c:pt>
                      <c:pt idx="31625">
                        <c:v>112.387212345804</c:v>
                      </c:pt>
                      <c:pt idx="31626">
                        <c:v>112.385716072286</c:v>
                      </c:pt>
                      <c:pt idx="31627">
                        <c:v>112.355824698663</c:v>
                      </c:pt>
                      <c:pt idx="31628">
                        <c:v>112.33756466745299</c:v>
                      </c:pt>
                      <c:pt idx="31629">
                        <c:v>112.331506571706</c:v>
                      </c:pt>
                      <c:pt idx="31630">
                        <c:v>112.32782750094</c:v>
                      </c:pt>
                      <c:pt idx="31631">
                        <c:v>112.32754024070999</c:v>
                      </c:pt>
                      <c:pt idx="31632">
                        <c:v>112.32338398023499</c:v>
                      </c:pt>
                      <c:pt idx="31633">
                        <c:v>112.30965877869799</c:v>
                      </c:pt>
                      <c:pt idx="31634">
                        <c:v>112.306337530371</c:v>
                      </c:pt>
                      <c:pt idx="31635">
                        <c:v>112.302812280599</c:v>
                      </c:pt>
                      <c:pt idx="31636">
                        <c:v>112.30184332384999</c:v>
                      </c:pt>
                      <c:pt idx="31637">
                        <c:v>112.299533453824</c:v>
                      </c:pt>
                      <c:pt idx="31638">
                        <c:v>112.293449165938</c:v>
                      </c:pt>
                      <c:pt idx="31639">
                        <c:v>112.292968772639</c:v>
                      </c:pt>
                      <c:pt idx="31640">
                        <c:v>112.29293189334599</c:v>
                      </c:pt>
                      <c:pt idx="31641">
                        <c:v>112.292688700827</c:v>
                      </c:pt>
                      <c:pt idx="31642">
                        <c:v>112.280627281516</c:v>
                      </c:pt>
                      <c:pt idx="31643">
                        <c:v>112.265479510337</c:v>
                      </c:pt>
                      <c:pt idx="31644">
                        <c:v>112.258818612082</c:v>
                      </c:pt>
                      <c:pt idx="31645">
                        <c:v>112.257189233131</c:v>
                      </c:pt>
                      <c:pt idx="31646">
                        <c:v>112.23133635953801</c:v>
                      </c:pt>
                      <c:pt idx="31647">
                        <c:v>112.20538188855799</c:v>
                      </c:pt>
                      <c:pt idx="31648">
                        <c:v>112.20393097299301</c:v>
                      </c:pt>
                      <c:pt idx="31649">
                        <c:v>112.199451542739</c:v>
                      </c:pt>
                      <c:pt idx="31650">
                        <c:v>112.19910218032</c:v>
                      </c:pt>
                      <c:pt idx="31651">
                        <c:v>112.19893350649301</c:v>
                      </c:pt>
                      <c:pt idx="31652">
                        <c:v>112.198218985773</c:v>
                      </c:pt>
                      <c:pt idx="31653">
                        <c:v>112.195572840038</c:v>
                      </c:pt>
                      <c:pt idx="31654">
                        <c:v>112.19541836864801</c:v>
                      </c:pt>
                      <c:pt idx="31655">
                        <c:v>112.193790908766</c:v>
                      </c:pt>
                      <c:pt idx="31656">
                        <c:v>112.192644408616</c:v>
                      </c:pt>
                      <c:pt idx="31657">
                        <c:v>112.190605013257</c:v>
                      </c:pt>
                      <c:pt idx="31658">
                        <c:v>112.190200571441</c:v>
                      </c:pt>
                      <c:pt idx="31659">
                        <c:v>112.190193211712</c:v>
                      </c:pt>
                      <c:pt idx="31660">
                        <c:v>112.190055659809</c:v>
                      </c:pt>
                      <c:pt idx="31661">
                        <c:v>112.189622976511</c:v>
                      </c:pt>
                      <c:pt idx="31662">
                        <c:v>112.189408895578</c:v>
                      </c:pt>
                      <c:pt idx="31663">
                        <c:v>112.18930834659901</c:v>
                      </c:pt>
                      <c:pt idx="31664">
                        <c:v>112.188624347388</c:v>
                      </c:pt>
                      <c:pt idx="31665">
                        <c:v>112.187446633663</c:v>
                      </c:pt>
                      <c:pt idx="31666">
                        <c:v>112.18577801743901</c:v>
                      </c:pt>
                      <c:pt idx="31667">
                        <c:v>112.18259087194799</c:v>
                      </c:pt>
                      <c:pt idx="31668">
                        <c:v>112.16974641199199</c:v>
                      </c:pt>
                      <c:pt idx="31669">
                        <c:v>112.16773626024801</c:v>
                      </c:pt>
                      <c:pt idx="31670">
                        <c:v>112.156768520574</c:v>
                      </c:pt>
                      <c:pt idx="31671">
                        <c:v>112.144097908972</c:v>
                      </c:pt>
                      <c:pt idx="31672">
                        <c:v>112.143797434371</c:v>
                      </c:pt>
                      <c:pt idx="31673">
                        <c:v>112.143274993576</c:v>
                      </c:pt>
                      <c:pt idx="31674">
                        <c:v>112.142634018338</c:v>
                      </c:pt>
                      <c:pt idx="31675">
                        <c:v>112.142468866066</c:v>
                      </c:pt>
                      <c:pt idx="31676">
                        <c:v>112.14213878397</c:v>
                      </c:pt>
                      <c:pt idx="31677">
                        <c:v>112.142105929667</c:v>
                      </c:pt>
                      <c:pt idx="31678">
                        <c:v>112.141898599071</c:v>
                      </c:pt>
                      <c:pt idx="31679">
                        <c:v>112.14001833707199</c:v>
                      </c:pt>
                      <c:pt idx="31680">
                        <c:v>112.116557907001</c:v>
                      </c:pt>
                      <c:pt idx="31681">
                        <c:v>112.097795635529</c:v>
                      </c:pt>
                      <c:pt idx="31682">
                        <c:v>112.095836020504</c:v>
                      </c:pt>
                      <c:pt idx="31683">
                        <c:v>112.092745822578</c:v>
                      </c:pt>
                      <c:pt idx="31684">
                        <c:v>112.09231940576601</c:v>
                      </c:pt>
                      <c:pt idx="31685">
                        <c:v>112.084888681625</c:v>
                      </c:pt>
                      <c:pt idx="31686">
                        <c:v>112.081802243442</c:v>
                      </c:pt>
                      <c:pt idx="31687">
                        <c:v>112.077435877184</c:v>
                      </c:pt>
                      <c:pt idx="31688">
                        <c:v>112.071891643116</c:v>
                      </c:pt>
                      <c:pt idx="31689">
                        <c:v>112.063898212762</c:v>
                      </c:pt>
                      <c:pt idx="31690">
                        <c:v>112.040248574448</c:v>
                      </c:pt>
                      <c:pt idx="31691">
                        <c:v>112.036182813465</c:v>
                      </c:pt>
                      <c:pt idx="31692">
                        <c:v>112.035698644851</c:v>
                      </c:pt>
                      <c:pt idx="31693">
                        <c:v>112.032270996463</c:v>
                      </c:pt>
                      <c:pt idx="31694">
                        <c:v>112.023098228545</c:v>
                      </c:pt>
                      <c:pt idx="31695">
                        <c:v>112.009228243576</c:v>
                      </c:pt>
                      <c:pt idx="31696">
                        <c:v>112.008983973008</c:v>
                      </c:pt>
                      <c:pt idx="31697">
                        <c:v>112.00822428812801</c:v>
                      </c:pt>
                      <c:pt idx="31698">
                        <c:v>112.008105271879</c:v>
                      </c:pt>
                      <c:pt idx="31699">
                        <c:v>111.998941421246</c:v>
                      </c:pt>
                      <c:pt idx="31700">
                        <c:v>111.986731274699</c:v>
                      </c:pt>
                      <c:pt idx="31701">
                        <c:v>111.98633070392199</c:v>
                      </c:pt>
                      <c:pt idx="31702">
                        <c:v>111.983235581687</c:v>
                      </c:pt>
                      <c:pt idx="31703">
                        <c:v>111.979625054773</c:v>
                      </c:pt>
                      <c:pt idx="31704">
                        <c:v>111.978780137634</c:v>
                      </c:pt>
                      <c:pt idx="31705">
                        <c:v>111.975412180532</c:v>
                      </c:pt>
                      <c:pt idx="31706">
                        <c:v>111.975193583509</c:v>
                      </c:pt>
                      <c:pt idx="31707">
                        <c:v>111.97439759081099</c:v>
                      </c:pt>
                      <c:pt idx="31708">
                        <c:v>111.974329933729</c:v>
                      </c:pt>
                      <c:pt idx="31709">
                        <c:v>111.973918474428</c:v>
                      </c:pt>
                      <c:pt idx="31710">
                        <c:v>111.973416580977</c:v>
                      </c:pt>
                      <c:pt idx="31711">
                        <c:v>111.96982798629701</c:v>
                      </c:pt>
                      <c:pt idx="31712">
                        <c:v>111.96804075118899</c:v>
                      </c:pt>
                      <c:pt idx="31713">
                        <c:v>111.967856791234</c:v>
                      </c:pt>
                      <c:pt idx="31714">
                        <c:v>111.952572155754</c:v>
                      </c:pt>
                      <c:pt idx="31715">
                        <c:v>111.94697459901199</c:v>
                      </c:pt>
                      <c:pt idx="31716">
                        <c:v>111.942808498324</c:v>
                      </c:pt>
                      <c:pt idx="31717">
                        <c:v>111.94202046740099</c:v>
                      </c:pt>
                      <c:pt idx="31718">
                        <c:v>111.94074738771801</c:v>
                      </c:pt>
                      <c:pt idx="31719">
                        <c:v>111.938543293349</c:v>
                      </c:pt>
                      <c:pt idx="31720">
                        <c:v>111.93792577883301</c:v>
                      </c:pt>
                      <c:pt idx="31721">
                        <c:v>111.937724741468</c:v>
                      </c:pt>
                      <c:pt idx="31722">
                        <c:v>111.937496838367</c:v>
                      </c:pt>
                      <c:pt idx="31723">
                        <c:v>111.937299520357</c:v>
                      </c:pt>
                      <c:pt idx="31724">
                        <c:v>111.93721765382</c:v>
                      </c:pt>
                      <c:pt idx="31725">
                        <c:v>111.937179225099</c:v>
                      </c:pt>
                      <c:pt idx="31726">
                        <c:v>111.93713619553201</c:v>
                      </c:pt>
                      <c:pt idx="31727">
                        <c:v>111.93712001887501</c:v>
                      </c:pt>
                      <c:pt idx="31728">
                        <c:v>111.937104376006</c:v>
                      </c:pt>
                      <c:pt idx="31729">
                        <c:v>111.937096155239</c:v>
                      </c:pt>
                      <c:pt idx="31730">
                        <c:v>111.93704681465</c:v>
                      </c:pt>
                      <c:pt idx="31731">
                        <c:v>111.93701438735</c:v>
                      </c:pt>
                      <c:pt idx="31732">
                        <c:v>111.936786427383</c:v>
                      </c:pt>
                      <c:pt idx="31733">
                        <c:v>111.93661940403101</c:v>
                      </c:pt>
                      <c:pt idx="31734">
                        <c:v>111.936392913129</c:v>
                      </c:pt>
                      <c:pt idx="31735">
                        <c:v>111.936154192415</c:v>
                      </c:pt>
                      <c:pt idx="31736">
                        <c:v>111.93593986904899</c:v>
                      </c:pt>
                      <c:pt idx="31737">
                        <c:v>111.935852981076</c:v>
                      </c:pt>
                      <c:pt idx="31738">
                        <c:v>111.920790285286</c:v>
                      </c:pt>
                      <c:pt idx="31739">
                        <c:v>111.920604698421</c:v>
                      </c:pt>
                      <c:pt idx="31740">
                        <c:v>111.915797469026</c:v>
                      </c:pt>
                      <c:pt idx="31741">
                        <c:v>111.909177643055</c:v>
                      </c:pt>
                      <c:pt idx="31742">
                        <c:v>111.890233413997</c:v>
                      </c:pt>
                      <c:pt idx="31743">
                        <c:v>111.889666971591</c:v>
                      </c:pt>
                      <c:pt idx="31744">
                        <c:v>111.88608426902999</c:v>
                      </c:pt>
                      <c:pt idx="31745">
                        <c:v>111.880932230518</c:v>
                      </c:pt>
                      <c:pt idx="31746">
                        <c:v>111.845392787327</c:v>
                      </c:pt>
                      <c:pt idx="31747">
                        <c:v>111.844900194122</c:v>
                      </c:pt>
                      <c:pt idx="31748">
                        <c:v>111.77360811820201</c:v>
                      </c:pt>
                      <c:pt idx="31749">
                        <c:v>111.773385853354</c:v>
                      </c:pt>
                      <c:pt idx="31750">
                        <c:v>111.773358912006</c:v>
                      </c:pt>
                      <c:pt idx="31751">
                        <c:v>111.773199186459</c:v>
                      </c:pt>
                      <c:pt idx="31752">
                        <c:v>111.756249388402</c:v>
                      </c:pt>
                      <c:pt idx="31753">
                        <c:v>111.75540527595</c:v>
                      </c:pt>
                      <c:pt idx="31754">
                        <c:v>111.752701153871</c:v>
                      </c:pt>
                      <c:pt idx="31755">
                        <c:v>111.75264213577201</c:v>
                      </c:pt>
                      <c:pt idx="31756">
                        <c:v>111.751976946255</c:v>
                      </c:pt>
                      <c:pt idx="31757">
                        <c:v>111.738709194847</c:v>
                      </c:pt>
                      <c:pt idx="31758">
                        <c:v>111.73869937538301</c:v>
                      </c:pt>
                      <c:pt idx="31759">
                        <c:v>111.73866527031799</c:v>
                      </c:pt>
                      <c:pt idx="31760">
                        <c:v>111.738621269178</c:v>
                      </c:pt>
                      <c:pt idx="31761">
                        <c:v>111.738611502532</c:v>
                      </c:pt>
                      <c:pt idx="31762">
                        <c:v>111.738091938869</c:v>
                      </c:pt>
                      <c:pt idx="31763">
                        <c:v>111.734497987802</c:v>
                      </c:pt>
                      <c:pt idx="31764">
                        <c:v>111.730060990022</c:v>
                      </c:pt>
                      <c:pt idx="31765">
                        <c:v>111.727089704893</c:v>
                      </c:pt>
                      <c:pt idx="31766">
                        <c:v>111.724492808891</c:v>
                      </c:pt>
                      <c:pt idx="31767">
                        <c:v>111.721690624055</c:v>
                      </c:pt>
                      <c:pt idx="31768">
                        <c:v>111.72071242787</c:v>
                      </c:pt>
                      <c:pt idx="31769">
                        <c:v>111.719050025306</c:v>
                      </c:pt>
                      <c:pt idx="31770">
                        <c:v>111.718863881838</c:v>
                      </c:pt>
                      <c:pt idx="31771">
                        <c:v>111.71879467491701</c:v>
                      </c:pt>
                      <c:pt idx="31772">
                        <c:v>111.71859641072</c:v>
                      </c:pt>
                      <c:pt idx="31773">
                        <c:v>111.718460293736</c:v>
                      </c:pt>
                      <c:pt idx="31774">
                        <c:v>111.71841029210501</c:v>
                      </c:pt>
                      <c:pt idx="31775">
                        <c:v>111.716529513149</c:v>
                      </c:pt>
                      <c:pt idx="31776">
                        <c:v>111.713140434259</c:v>
                      </c:pt>
                      <c:pt idx="31777">
                        <c:v>111.709193285197</c:v>
                      </c:pt>
                      <c:pt idx="31778">
                        <c:v>111.707511419555</c:v>
                      </c:pt>
                      <c:pt idx="31779">
                        <c:v>111.70486041575499</c:v>
                      </c:pt>
                      <c:pt idx="31780">
                        <c:v>111.70472947872901</c:v>
                      </c:pt>
                      <c:pt idx="31781">
                        <c:v>111.70340008738501</c:v>
                      </c:pt>
                      <c:pt idx="31782">
                        <c:v>111.695128811617</c:v>
                      </c:pt>
                      <c:pt idx="31783">
                        <c:v>111.693755725616</c:v>
                      </c:pt>
                      <c:pt idx="31784">
                        <c:v>111.69343796631</c:v>
                      </c:pt>
                      <c:pt idx="31785">
                        <c:v>111.692348686888</c:v>
                      </c:pt>
                      <c:pt idx="31786">
                        <c:v>111.692192932068</c:v>
                      </c:pt>
                      <c:pt idx="31787">
                        <c:v>111.687068554924</c:v>
                      </c:pt>
                      <c:pt idx="31788">
                        <c:v>111.68498081410399</c:v>
                      </c:pt>
                      <c:pt idx="31789">
                        <c:v>111.683705746093</c:v>
                      </c:pt>
                      <c:pt idx="31790">
                        <c:v>111.677226667875</c:v>
                      </c:pt>
                      <c:pt idx="31791">
                        <c:v>111.67714673227999</c:v>
                      </c:pt>
                      <c:pt idx="31792">
                        <c:v>111.67710240052099</c:v>
                      </c:pt>
                      <c:pt idx="31793">
                        <c:v>111.677066874521</c:v>
                      </c:pt>
                      <c:pt idx="31794">
                        <c:v>111.669892961267</c:v>
                      </c:pt>
                      <c:pt idx="31795">
                        <c:v>111.65918104662001</c:v>
                      </c:pt>
                      <c:pt idx="31796">
                        <c:v>111.65712941318</c:v>
                      </c:pt>
                      <c:pt idx="31797">
                        <c:v>111.656234395148</c:v>
                      </c:pt>
                      <c:pt idx="31798">
                        <c:v>111.656225523998</c:v>
                      </c:pt>
                      <c:pt idx="31799">
                        <c:v>111.65619231074299</c:v>
                      </c:pt>
                      <c:pt idx="31800">
                        <c:v>111.655513773111</c:v>
                      </c:pt>
                      <c:pt idx="31801">
                        <c:v>111.652725085463</c:v>
                      </c:pt>
                      <c:pt idx="31802">
                        <c:v>111.650480997293</c:v>
                      </c:pt>
                      <c:pt idx="31803">
                        <c:v>111.63837999410001</c:v>
                      </c:pt>
                      <c:pt idx="31804">
                        <c:v>111.63774739251301</c:v>
                      </c:pt>
                      <c:pt idx="31805">
                        <c:v>111.630339041699</c:v>
                      </c:pt>
                      <c:pt idx="31806">
                        <c:v>111.624898343034</c:v>
                      </c:pt>
                      <c:pt idx="31807">
                        <c:v>111.624560533641</c:v>
                      </c:pt>
                      <c:pt idx="31808">
                        <c:v>111.62006455231401</c:v>
                      </c:pt>
                      <c:pt idx="31809">
                        <c:v>111.61793100201901</c:v>
                      </c:pt>
                      <c:pt idx="31810">
                        <c:v>111.617896217783</c:v>
                      </c:pt>
                      <c:pt idx="31811">
                        <c:v>111.61786737382999</c:v>
                      </c:pt>
                      <c:pt idx="31812">
                        <c:v>111.617742713464</c:v>
                      </c:pt>
                      <c:pt idx="31813">
                        <c:v>111.612110227123</c:v>
                      </c:pt>
                      <c:pt idx="31814">
                        <c:v>111.610770895272</c:v>
                      </c:pt>
                      <c:pt idx="31815">
                        <c:v>111.606799566833</c:v>
                      </c:pt>
                      <c:pt idx="31816">
                        <c:v>111.60659028358</c:v>
                      </c:pt>
                      <c:pt idx="31817">
                        <c:v>111.604908816606</c:v>
                      </c:pt>
                      <c:pt idx="31818">
                        <c:v>111.603777726912</c:v>
                      </c:pt>
                      <c:pt idx="31819">
                        <c:v>111.600318947357</c:v>
                      </c:pt>
                      <c:pt idx="31820">
                        <c:v>111.600272089925</c:v>
                      </c:pt>
                      <c:pt idx="31821">
                        <c:v>111.59832007948</c:v>
                      </c:pt>
                      <c:pt idx="31822">
                        <c:v>111.598278611689</c:v>
                      </c:pt>
                      <c:pt idx="31823">
                        <c:v>111.598133767915</c:v>
                      </c:pt>
                      <c:pt idx="31824">
                        <c:v>111.594158094729</c:v>
                      </c:pt>
                      <c:pt idx="31825">
                        <c:v>111.592929611264</c:v>
                      </c:pt>
                      <c:pt idx="31826">
                        <c:v>111.592725932744</c:v>
                      </c:pt>
                      <c:pt idx="31827">
                        <c:v>111.59063367921</c:v>
                      </c:pt>
                      <c:pt idx="31828">
                        <c:v>111.58994868738699</c:v>
                      </c:pt>
                      <c:pt idx="31829">
                        <c:v>111.587809396559</c:v>
                      </c:pt>
                      <c:pt idx="31830">
                        <c:v>111.587096505947</c:v>
                      </c:pt>
                      <c:pt idx="31831">
                        <c:v>111.58691317221199</c:v>
                      </c:pt>
                      <c:pt idx="31832">
                        <c:v>111.585864436337</c:v>
                      </c:pt>
                      <c:pt idx="31833">
                        <c:v>111.584015183242</c:v>
                      </c:pt>
                      <c:pt idx="31834">
                        <c:v>111.58175593037799</c:v>
                      </c:pt>
                      <c:pt idx="31835">
                        <c:v>111.581550955157</c:v>
                      </c:pt>
                      <c:pt idx="31836">
                        <c:v>111.577248834888</c:v>
                      </c:pt>
                      <c:pt idx="31837">
                        <c:v>111.575546511423</c:v>
                      </c:pt>
                      <c:pt idx="31838">
                        <c:v>111.575335842718</c:v>
                      </c:pt>
                      <c:pt idx="31839">
                        <c:v>111.57515475565999</c:v>
                      </c:pt>
                      <c:pt idx="31840">
                        <c:v>111.573940433161</c:v>
                      </c:pt>
                      <c:pt idx="31841">
                        <c:v>111.569447940073</c:v>
                      </c:pt>
                      <c:pt idx="31842">
                        <c:v>111.568188638107</c:v>
                      </c:pt>
                      <c:pt idx="31843">
                        <c:v>111.56763912569799</c:v>
                      </c:pt>
                      <c:pt idx="31844">
                        <c:v>111.56757150273999</c:v>
                      </c:pt>
                      <c:pt idx="31845">
                        <c:v>111.56747183063401</c:v>
                      </c:pt>
                      <c:pt idx="31846">
                        <c:v>111.56644377286899</c:v>
                      </c:pt>
                      <c:pt idx="31847">
                        <c:v>111.56643774886</c:v>
                      </c:pt>
                      <c:pt idx="31848">
                        <c:v>111.56628592707</c:v>
                      </c:pt>
                      <c:pt idx="31849">
                        <c:v>111.566251974208</c:v>
                      </c:pt>
                      <c:pt idx="31850">
                        <c:v>111.566243980549</c:v>
                      </c:pt>
                      <c:pt idx="31851">
                        <c:v>111.56622117416499</c:v>
                      </c:pt>
                      <c:pt idx="31852">
                        <c:v>111.566105614197</c:v>
                      </c:pt>
                      <c:pt idx="31853">
                        <c:v>111.56473287001801</c:v>
                      </c:pt>
                      <c:pt idx="31854">
                        <c:v>111.562666903474</c:v>
                      </c:pt>
                      <c:pt idx="31855">
                        <c:v>111.562230980382</c:v>
                      </c:pt>
                      <c:pt idx="31856">
                        <c:v>111.56220774504899</c:v>
                      </c:pt>
                      <c:pt idx="31857">
                        <c:v>111.55992756387</c:v>
                      </c:pt>
                      <c:pt idx="31858">
                        <c:v>111.559826054653</c:v>
                      </c:pt>
                      <c:pt idx="31859">
                        <c:v>111.557686964304</c:v>
                      </c:pt>
                      <c:pt idx="31860">
                        <c:v>111.55679256510599</c:v>
                      </c:pt>
                      <c:pt idx="31861">
                        <c:v>111.554325764059</c:v>
                      </c:pt>
                      <c:pt idx="31862">
                        <c:v>111.554169310647</c:v>
                      </c:pt>
                      <c:pt idx="31863">
                        <c:v>111.548700707302</c:v>
                      </c:pt>
                      <c:pt idx="31864">
                        <c:v>111.54730124675</c:v>
                      </c:pt>
                      <c:pt idx="31865">
                        <c:v>111.546930867546</c:v>
                      </c:pt>
                      <c:pt idx="31866">
                        <c:v>111.545335146982</c:v>
                      </c:pt>
                      <c:pt idx="31867">
                        <c:v>111.542296129324</c:v>
                      </c:pt>
                      <c:pt idx="31868">
                        <c:v>111.541841160037</c:v>
                      </c:pt>
                      <c:pt idx="31869">
                        <c:v>111.541825816817</c:v>
                      </c:pt>
                      <c:pt idx="31870">
                        <c:v>111.54138264404</c:v>
                      </c:pt>
                      <c:pt idx="31871">
                        <c:v>111.541352434079</c:v>
                      </c:pt>
                      <c:pt idx="31872">
                        <c:v>111.54087820331701</c:v>
                      </c:pt>
                      <c:pt idx="31873">
                        <c:v>111.54034019072201</c:v>
                      </c:pt>
                      <c:pt idx="31874">
                        <c:v>111.53939492737901</c:v>
                      </c:pt>
                      <c:pt idx="31875">
                        <c:v>111.53592929395801</c:v>
                      </c:pt>
                      <c:pt idx="31876">
                        <c:v>111.534048723111</c:v>
                      </c:pt>
                      <c:pt idx="31877">
                        <c:v>111.53319014349999</c:v>
                      </c:pt>
                      <c:pt idx="31878">
                        <c:v>111.533147192949</c:v>
                      </c:pt>
                      <c:pt idx="31879">
                        <c:v>111.533053332798</c:v>
                      </c:pt>
                      <c:pt idx="31880">
                        <c:v>111.53143079492899</c:v>
                      </c:pt>
                      <c:pt idx="31881">
                        <c:v>111.531409939272</c:v>
                      </c:pt>
                      <c:pt idx="31882">
                        <c:v>111.531310696316</c:v>
                      </c:pt>
                      <c:pt idx="31883">
                        <c:v>111.531306083584</c:v>
                      </c:pt>
                      <c:pt idx="31884">
                        <c:v>111.531163665156</c:v>
                      </c:pt>
                      <c:pt idx="31885">
                        <c:v>111.52980288021</c:v>
                      </c:pt>
                      <c:pt idx="31886">
                        <c:v>111.528451516129</c:v>
                      </c:pt>
                      <c:pt idx="31887">
                        <c:v>111.521913953959</c:v>
                      </c:pt>
                      <c:pt idx="31888">
                        <c:v>111.520007133547</c:v>
                      </c:pt>
                      <c:pt idx="31889">
                        <c:v>111.518538497196</c:v>
                      </c:pt>
                      <c:pt idx="31890">
                        <c:v>111.51566065750001</c:v>
                      </c:pt>
                      <c:pt idx="31891">
                        <c:v>111.51537284731199</c:v>
                      </c:pt>
                      <c:pt idx="31892">
                        <c:v>111.514326403889</c:v>
                      </c:pt>
                      <c:pt idx="31893">
                        <c:v>111.514254585939</c:v>
                      </c:pt>
                      <c:pt idx="31894">
                        <c:v>111.513421443187</c:v>
                      </c:pt>
                      <c:pt idx="31895">
                        <c:v>111.513268877619</c:v>
                      </c:pt>
                      <c:pt idx="31896">
                        <c:v>111.513184805685</c:v>
                      </c:pt>
                      <c:pt idx="31897">
                        <c:v>111.51226240408501</c:v>
                      </c:pt>
                      <c:pt idx="31898">
                        <c:v>111.512218920609</c:v>
                      </c:pt>
                      <c:pt idx="31899">
                        <c:v>111.51217393447899</c:v>
                      </c:pt>
                      <c:pt idx="31900">
                        <c:v>111.51162921221</c:v>
                      </c:pt>
                      <c:pt idx="31901">
                        <c:v>111.511571471032</c:v>
                      </c:pt>
                      <c:pt idx="31902">
                        <c:v>111.51156042283</c:v>
                      </c:pt>
                      <c:pt idx="31903">
                        <c:v>111.511514886596</c:v>
                      </c:pt>
                      <c:pt idx="31904">
                        <c:v>111.511361226185</c:v>
                      </c:pt>
                      <c:pt idx="31905">
                        <c:v>111.51132215318501</c:v>
                      </c:pt>
                      <c:pt idx="31906">
                        <c:v>111.511139104592</c:v>
                      </c:pt>
                      <c:pt idx="31907">
                        <c:v>111.511134582606</c:v>
                      </c:pt>
                      <c:pt idx="31908">
                        <c:v>111.51111283233701</c:v>
                      </c:pt>
                      <c:pt idx="31909">
                        <c:v>111.510441988163</c:v>
                      </c:pt>
                      <c:pt idx="31910">
                        <c:v>111.510081691092</c:v>
                      </c:pt>
                      <c:pt idx="31911">
                        <c:v>111.50964294402699</c:v>
                      </c:pt>
                      <c:pt idx="31912">
                        <c:v>111.509390865462</c:v>
                      </c:pt>
                      <c:pt idx="31913">
                        <c:v>111.50935196858801</c:v>
                      </c:pt>
                      <c:pt idx="31914">
                        <c:v>111.50914277130499</c:v>
                      </c:pt>
                      <c:pt idx="31915">
                        <c:v>111.50909500214</c:v>
                      </c:pt>
                      <c:pt idx="31916">
                        <c:v>111.508784057802</c:v>
                      </c:pt>
                      <c:pt idx="31917">
                        <c:v>111.50749470133999</c:v>
                      </c:pt>
                      <c:pt idx="31918">
                        <c:v>111.507262459608</c:v>
                      </c:pt>
                      <c:pt idx="31919">
                        <c:v>111.505952766547</c:v>
                      </c:pt>
                      <c:pt idx="31920">
                        <c:v>111.50267664259</c:v>
                      </c:pt>
                      <c:pt idx="31921">
                        <c:v>111.501991716603</c:v>
                      </c:pt>
                      <c:pt idx="31922">
                        <c:v>111.49823493067601</c:v>
                      </c:pt>
                      <c:pt idx="31923">
                        <c:v>111.49734898999</c:v>
                      </c:pt>
                      <c:pt idx="31924">
                        <c:v>111.495752344034</c:v>
                      </c:pt>
                      <c:pt idx="31925">
                        <c:v>111.494945026333</c:v>
                      </c:pt>
                      <c:pt idx="31926">
                        <c:v>111.494608125851</c:v>
                      </c:pt>
                      <c:pt idx="31927">
                        <c:v>111.494330172218</c:v>
                      </c:pt>
                      <c:pt idx="31928">
                        <c:v>111.49429426704</c:v>
                      </c:pt>
                      <c:pt idx="31929">
                        <c:v>111.493474052396</c:v>
                      </c:pt>
                      <c:pt idx="31930">
                        <c:v>111.49339705418301</c:v>
                      </c:pt>
                      <c:pt idx="31931">
                        <c:v>111.49021875537299</c:v>
                      </c:pt>
                      <c:pt idx="31932">
                        <c:v>111.48973178215699</c:v>
                      </c:pt>
                      <c:pt idx="31933">
                        <c:v>111.488799461697</c:v>
                      </c:pt>
                      <c:pt idx="31934">
                        <c:v>111.488679101985</c:v>
                      </c:pt>
                      <c:pt idx="31935">
                        <c:v>111.48829446914399</c:v>
                      </c:pt>
                      <c:pt idx="31936">
                        <c:v>111.488258053563</c:v>
                      </c:pt>
                      <c:pt idx="31937">
                        <c:v>111.484993830257</c:v>
                      </c:pt>
                      <c:pt idx="31938">
                        <c:v>111.484878646843</c:v>
                      </c:pt>
                      <c:pt idx="31939">
                        <c:v>111.484575028009</c:v>
                      </c:pt>
                      <c:pt idx="31940">
                        <c:v>111.48139631494099</c:v>
                      </c:pt>
                      <c:pt idx="31941">
                        <c:v>111.47806829991799</c:v>
                      </c:pt>
                      <c:pt idx="31942">
                        <c:v>111.47774499718901</c:v>
                      </c:pt>
                      <c:pt idx="31943">
                        <c:v>111.47770687430599</c:v>
                      </c:pt>
                      <c:pt idx="31944">
                        <c:v>111.476599952981</c:v>
                      </c:pt>
                      <c:pt idx="31945">
                        <c:v>111.469929729532</c:v>
                      </c:pt>
                      <c:pt idx="31946">
                        <c:v>111.46986684698901</c:v>
                      </c:pt>
                      <c:pt idx="31947">
                        <c:v>111.469717889794</c:v>
                      </c:pt>
                      <c:pt idx="31948">
                        <c:v>111.469508704511</c:v>
                      </c:pt>
                      <c:pt idx="31949">
                        <c:v>111.467877849106</c:v>
                      </c:pt>
                      <c:pt idx="31950">
                        <c:v>111.467640978006</c:v>
                      </c:pt>
                      <c:pt idx="31951">
                        <c:v>111.461617033736</c:v>
                      </c:pt>
                      <c:pt idx="31952">
                        <c:v>111.457083233948</c:v>
                      </c:pt>
                      <c:pt idx="31953">
                        <c:v>111.45574442285999</c:v>
                      </c:pt>
                      <c:pt idx="31954">
                        <c:v>111.455114749967</c:v>
                      </c:pt>
                      <c:pt idx="31955">
                        <c:v>111.454529090945</c:v>
                      </c:pt>
                      <c:pt idx="31956">
                        <c:v>111.453516834402</c:v>
                      </c:pt>
                      <c:pt idx="31957">
                        <c:v>111.450176843644</c:v>
                      </c:pt>
                      <c:pt idx="31958">
                        <c:v>111.449867200578</c:v>
                      </c:pt>
                      <c:pt idx="31959">
                        <c:v>111.449837066138</c:v>
                      </c:pt>
                      <c:pt idx="31960">
                        <c:v>111.449323168852</c:v>
                      </c:pt>
                      <c:pt idx="31961">
                        <c:v>111.449097642822</c:v>
                      </c:pt>
                      <c:pt idx="31962">
                        <c:v>111.448969915652</c:v>
                      </c:pt>
                      <c:pt idx="31963">
                        <c:v>111.44892548087201</c:v>
                      </c:pt>
                      <c:pt idx="31964">
                        <c:v>111.448915342615</c:v>
                      </c:pt>
                      <c:pt idx="31965">
                        <c:v>111.448519290634</c:v>
                      </c:pt>
                      <c:pt idx="31966">
                        <c:v>111.448374610851</c:v>
                      </c:pt>
                      <c:pt idx="31967">
                        <c:v>111.446932015691</c:v>
                      </c:pt>
                      <c:pt idx="31968">
                        <c:v>111.44368221404601</c:v>
                      </c:pt>
                      <c:pt idx="31969">
                        <c:v>111.441822859393</c:v>
                      </c:pt>
                      <c:pt idx="31970">
                        <c:v>111.441653498506</c:v>
                      </c:pt>
                      <c:pt idx="31971">
                        <c:v>111.441037757674</c:v>
                      </c:pt>
                      <c:pt idx="31972">
                        <c:v>111.44036920819499</c:v>
                      </c:pt>
                      <c:pt idx="31973">
                        <c:v>111.437439135177</c:v>
                      </c:pt>
                      <c:pt idx="31974">
                        <c:v>111.43599631352301</c:v>
                      </c:pt>
                      <c:pt idx="31975">
                        <c:v>111.43543238460001</c:v>
                      </c:pt>
                      <c:pt idx="31976">
                        <c:v>111.43541908448999</c:v>
                      </c:pt>
                      <c:pt idx="31977">
                        <c:v>111.434152179074</c:v>
                      </c:pt>
                      <c:pt idx="31978">
                        <c:v>111.433600478847</c:v>
                      </c:pt>
                      <c:pt idx="31979">
                        <c:v>111.433061324649</c:v>
                      </c:pt>
                      <c:pt idx="31980">
                        <c:v>111.433019804778</c:v>
                      </c:pt>
                      <c:pt idx="31981">
                        <c:v>111.432987082773</c:v>
                      </c:pt>
                      <c:pt idx="31982">
                        <c:v>111.432073493749</c:v>
                      </c:pt>
                      <c:pt idx="31983">
                        <c:v>111.432035802626</c:v>
                      </c:pt>
                      <c:pt idx="31984">
                        <c:v>111.431943574218</c:v>
                      </c:pt>
                      <c:pt idx="31985">
                        <c:v>111.43018110385199</c:v>
                      </c:pt>
                      <c:pt idx="31986">
                        <c:v>111.42837838812601</c:v>
                      </c:pt>
                      <c:pt idx="31987">
                        <c:v>111.425200188552</c:v>
                      </c:pt>
                      <c:pt idx="31988">
                        <c:v>111.423859376224</c:v>
                      </c:pt>
                      <c:pt idx="31989">
                        <c:v>111.423443633795</c:v>
                      </c:pt>
                      <c:pt idx="31990">
                        <c:v>111.41926405889301</c:v>
                      </c:pt>
                      <c:pt idx="31991">
                        <c:v>111.419252280785</c:v>
                      </c:pt>
                      <c:pt idx="31992">
                        <c:v>111.41764926625601</c:v>
                      </c:pt>
                      <c:pt idx="31993">
                        <c:v>111.417611600773</c:v>
                      </c:pt>
                      <c:pt idx="31994">
                        <c:v>111.417574959368</c:v>
                      </c:pt>
                      <c:pt idx="31995">
                        <c:v>111.417257072167</c:v>
                      </c:pt>
                      <c:pt idx="31996">
                        <c:v>111.41116012210701</c:v>
                      </c:pt>
                      <c:pt idx="31997">
                        <c:v>111.41076806285901</c:v>
                      </c:pt>
                      <c:pt idx="31998">
                        <c:v>111.410601832125</c:v>
                      </c:pt>
                      <c:pt idx="31999">
                        <c:v>111.410595419614</c:v>
                      </c:pt>
                      <c:pt idx="32000">
                        <c:v>111.408688361787</c:v>
                      </c:pt>
                      <c:pt idx="32001">
                        <c:v>111.40860640511001</c:v>
                      </c:pt>
                      <c:pt idx="32002">
                        <c:v>111.40731663652799</c:v>
                      </c:pt>
                      <c:pt idx="32003">
                        <c:v>111.40727580705401</c:v>
                      </c:pt>
                      <c:pt idx="32004">
                        <c:v>111.406471795624</c:v>
                      </c:pt>
                      <c:pt idx="32005">
                        <c:v>111.404506663882</c:v>
                      </c:pt>
                      <c:pt idx="32006">
                        <c:v>111.40419009743</c:v>
                      </c:pt>
                      <c:pt idx="32007">
                        <c:v>111.404077458941</c:v>
                      </c:pt>
                      <c:pt idx="32008">
                        <c:v>111.403850021865</c:v>
                      </c:pt>
                      <c:pt idx="32009">
                        <c:v>111.39941747964301</c:v>
                      </c:pt>
                      <c:pt idx="32010">
                        <c:v>111.396819024566</c:v>
                      </c:pt>
                      <c:pt idx="32011">
                        <c:v>111.39448665271701</c:v>
                      </c:pt>
                      <c:pt idx="32012">
                        <c:v>111.391092336271</c:v>
                      </c:pt>
                      <c:pt idx="32013">
                        <c:v>111.391045079186</c:v>
                      </c:pt>
                      <c:pt idx="32014">
                        <c:v>111.391018496361</c:v>
                      </c:pt>
                      <c:pt idx="32015">
                        <c:v>111.390994360595</c:v>
                      </c:pt>
                      <c:pt idx="32016">
                        <c:v>111.390967787593</c:v>
                      </c:pt>
                      <c:pt idx="32017">
                        <c:v>111.390074936424</c:v>
                      </c:pt>
                      <c:pt idx="32018">
                        <c:v>111.389628400891</c:v>
                      </c:pt>
                      <c:pt idx="32019">
                        <c:v>111.388467995485</c:v>
                      </c:pt>
                      <c:pt idx="32020">
                        <c:v>111.388303662887</c:v>
                      </c:pt>
                      <c:pt idx="32021">
                        <c:v>111.387830406662</c:v>
                      </c:pt>
                      <c:pt idx="32022">
                        <c:v>111.386974189751</c:v>
                      </c:pt>
                      <c:pt idx="32023">
                        <c:v>111.38689975209699</c:v>
                      </c:pt>
                      <c:pt idx="32024">
                        <c:v>111.38648448757699</c:v>
                      </c:pt>
                      <c:pt idx="32025">
                        <c:v>111.386453342165</c:v>
                      </c:pt>
                      <c:pt idx="32026">
                        <c:v>111.386433347143</c:v>
                      </c:pt>
                      <c:pt idx="32027">
                        <c:v>111.385814384882</c:v>
                      </c:pt>
                      <c:pt idx="32028">
                        <c:v>111.385803999785</c:v>
                      </c:pt>
                      <c:pt idx="32029">
                        <c:v>111.385108550353</c:v>
                      </c:pt>
                      <c:pt idx="32030">
                        <c:v>111.384953095767</c:v>
                      </c:pt>
                      <c:pt idx="32031">
                        <c:v>111.384331088346</c:v>
                      </c:pt>
                      <c:pt idx="32032">
                        <c:v>111.38399710627399</c:v>
                      </c:pt>
                      <c:pt idx="32033">
                        <c:v>111.383981063386</c:v>
                      </c:pt>
                      <c:pt idx="32034">
                        <c:v>111.383957359384</c:v>
                      </c:pt>
                      <c:pt idx="32035">
                        <c:v>111.383930884477</c:v>
                      </c:pt>
                      <c:pt idx="32036">
                        <c:v>111.38390669602499</c:v>
                      </c:pt>
                      <c:pt idx="32037">
                        <c:v>111.383826141293</c:v>
                      </c:pt>
                      <c:pt idx="32038">
                        <c:v>111.383820261426</c:v>
                      </c:pt>
                      <c:pt idx="32039">
                        <c:v>111.38380694413</c:v>
                      </c:pt>
                      <c:pt idx="32040">
                        <c:v>111.383800581229</c:v>
                      </c:pt>
                      <c:pt idx="32041">
                        <c:v>111.383737915794</c:v>
                      </c:pt>
                      <c:pt idx="32042">
                        <c:v>111.383725869307</c:v>
                      </c:pt>
                      <c:pt idx="32043">
                        <c:v>111.383713265571</c:v>
                      </c:pt>
                      <c:pt idx="32044">
                        <c:v>111.38370496129301</c:v>
                      </c:pt>
                      <c:pt idx="32045">
                        <c:v>111.38369419364101</c:v>
                      </c:pt>
                      <c:pt idx="32046">
                        <c:v>111.383666863862</c:v>
                      </c:pt>
                      <c:pt idx="32047">
                        <c:v>111.383607801181</c:v>
                      </c:pt>
                      <c:pt idx="32048">
                        <c:v>111.383594043109</c:v>
                      </c:pt>
                      <c:pt idx="32049">
                        <c:v>111.383590290196</c:v>
                      </c:pt>
                      <c:pt idx="32050">
                        <c:v>111.38358173546</c:v>
                      </c:pt>
                      <c:pt idx="32051">
                        <c:v>111.383578991284</c:v>
                      </c:pt>
                      <c:pt idx="32052">
                        <c:v>111.383533042867</c:v>
                      </c:pt>
                      <c:pt idx="32053">
                        <c:v>111.383511319387</c:v>
                      </c:pt>
                      <c:pt idx="32054">
                        <c:v>111.38336005437</c:v>
                      </c:pt>
                      <c:pt idx="32055">
                        <c:v>111.383317094438</c:v>
                      </c:pt>
                      <c:pt idx="32056">
                        <c:v>111.383300039993</c:v>
                      </c:pt>
                      <c:pt idx="32057">
                        <c:v>111.38328612890299</c:v>
                      </c:pt>
                      <c:pt idx="32058">
                        <c:v>111.383249571229</c:v>
                      </c:pt>
                      <c:pt idx="32059">
                        <c:v>111.38324244064</c:v>
                      </c:pt>
                      <c:pt idx="32060">
                        <c:v>111.383225944537</c:v>
                      </c:pt>
                      <c:pt idx="32061">
                        <c:v>111.3832223917</c:v>
                      </c:pt>
                      <c:pt idx="32062">
                        <c:v>111.38317370941201</c:v>
                      </c:pt>
                      <c:pt idx="32063">
                        <c:v>111.38316372801199</c:v>
                      </c:pt>
                      <c:pt idx="32064">
                        <c:v>111.383150230693</c:v>
                      </c:pt>
                      <c:pt idx="32065">
                        <c:v>111.383146136977</c:v>
                      </c:pt>
                      <c:pt idx="32066">
                        <c:v>111.38312458519999</c:v>
                      </c:pt>
                      <c:pt idx="32067">
                        <c:v>111.38312085314</c:v>
                      </c:pt>
                      <c:pt idx="32068">
                        <c:v>111.383109625968</c:v>
                      </c:pt>
                      <c:pt idx="32069">
                        <c:v>111.383083894279</c:v>
                      </c:pt>
                      <c:pt idx="32070">
                        <c:v>111.383082457611</c:v>
                      </c:pt>
                      <c:pt idx="32071">
                        <c:v>111.383067299747</c:v>
                      </c:pt>
                      <c:pt idx="32072">
                        <c:v>111.38305220467799</c:v>
                      </c:pt>
                      <c:pt idx="32073">
                        <c:v>111.383000080787</c:v>
                      </c:pt>
                      <c:pt idx="32074">
                        <c:v>111.382989910205</c:v>
                      </c:pt>
                      <c:pt idx="32075">
                        <c:v>111.382954911724</c:v>
                      </c:pt>
                      <c:pt idx="32076">
                        <c:v>111.382950495066</c:v>
                      </c:pt>
                      <c:pt idx="32077">
                        <c:v>111.382851177063</c:v>
                      </c:pt>
                      <c:pt idx="32078">
                        <c:v>111.382843115374</c:v>
                      </c:pt>
                      <c:pt idx="32079">
                        <c:v>111.38283760759801</c:v>
                      </c:pt>
                      <c:pt idx="32080">
                        <c:v>111.38281337519</c:v>
                      </c:pt>
                      <c:pt idx="32081">
                        <c:v>111.382811434811</c:v>
                      </c:pt>
                      <c:pt idx="32082">
                        <c:v>111.382797738482</c:v>
                      </c:pt>
                      <c:pt idx="32083">
                        <c:v>111.382796667718</c:v>
                      </c:pt>
                      <c:pt idx="32084">
                        <c:v>111.382778468925</c:v>
                      </c:pt>
                      <c:pt idx="32085">
                        <c:v>111.38274348762</c:v>
                      </c:pt>
                      <c:pt idx="32086">
                        <c:v>111.382723876171</c:v>
                      </c:pt>
                      <c:pt idx="32087">
                        <c:v>111.382676126229</c:v>
                      </c:pt>
                      <c:pt idx="32088">
                        <c:v>111.382661356317</c:v>
                      </c:pt>
                      <c:pt idx="32089">
                        <c:v>111.38262662215701</c:v>
                      </c:pt>
                      <c:pt idx="32090">
                        <c:v>111.382618251756</c:v>
                      </c:pt>
                      <c:pt idx="32091">
                        <c:v>111.38261030253101</c:v>
                      </c:pt>
                      <c:pt idx="32092">
                        <c:v>111.382606136352</c:v>
                      </c:pt>
                      <c:pt idx="32093">
                        <c:v>111.382604100309</c:v>
                      </c:pt>
                      <c:pt idx="32094">
                        <c:v>111.382596877342</c:v>
                      </c:pt>
                      <c:pt idx="32095">
                        <c:v>111.382590685791</c:v>
                      </c:pt>
                      <c:pt idx="32096">
                        <c:v>111.382553518168</c:v>
                      </c:pt>
                      <c:pt idx="32097">
                        <c:v>111.382542049246</c:v>
                      </c:pt>
                      <c:pt idx="32098">
                        <c:v>111.38252771638599</c:v>
                      </c:pt>
                      <c:pt idx="32099">
                        <c:v>111.38250781464301</c:v>
                      </c:pt>
                      <c:pt idx="32100">
                        <c:v>111.382502237764</c:v>
                      </c:pt>
                      <c:pt idx="32101">
                        <c:v>111.38249066236099</c:v>
                      </c:pt>
                      <c:pt idx="32102">
                        <c:v>111.382480615389</c:v>
                      </c:pt>
                      <c:pt idx="32103">
                        <c:v>111.38244014335299</c:v>
                      </c:pt>
                      <c:pt idx="32104">
                        <c:v>111.38243965818999</c:v>
                      </c:pt>
                      <c:pt idx="32105">
                        <c:v>111.38240773556301</c:v>
                      </c:pt>
                      <c:pt idx="32106">
                        <c:v>111.38236523705</c:v>
                      </c:pt>
                      <c:pt idx="32107">
                        <c:v>111.382330601872</c:v>
                      </c:pt>
                      <c:pt idx="32108">
                        <c:v>111.38232531111299</c:v>
                      </c:pt>
                      <c:pt idx="32109">
                        <c:v>111.382322609478</c:v>
                      </c:pt>
                      <c:pt idx="32110">
                        <c:v>111.382312480625</c:v>
                      </c:pt>
                      <c:pt idx="32111">
                        <c:v>111.3823084333</c:v>
                      </c:pt>
                      <c:pt idx="32112">
                        <c:v>111.382273218547</c:v>
                      </c:pt>
                      <c:pt idx="32113">
                        <c:v>111.382217561133</c:v>
                      </c:pt>
                      <c:pt idx="32114">
                        <c:v>111.382143520578</c:v>
                      </c:pt>
                      <c:pt idx="32115">
                        <c:v>111.38207501370501</c:v>
                      </c:pt>
                      <c:pt idx="32116">
                        <c:v>111.381991257544</c:v>
                      </c:pt>
                      <c:pt idx="32117">
                        <c:v>111.381987072307</c:v>
                      </c:pt>
                      <c:pt idx="32118">
                        <c:v>111.381979584257</c:v>
                      </c:pt>
                      <c:pt idx="32119">
                        <c:v>111.381968820463</c:v>
                      </c:pt>
                      <c:pt idx="32120">
                        <c:v>111.381951688277</c:v>
                      </c:pt>
                      <c:pt idx="32121">
                        <c:v>111.381928399777</c:v>
                      </c:pt>
                      <c:pt idx="32122">
                        <c:v>111.381916950394</c:v>
                      </c:pt>
                      <c:pt idx="32123">
                        <c:v>111.38188853738301</c:v>
                      </c:pt>
                      <c:pt idx="32124">
                        <c:v>111.38187380348</c:v>
                      </c:pt>
                      <c:pt idx="32125">
                        <c:v>111.381873800303</c:v>
                      </c:pt>
                      <c:pt idx="32126">
                        <c:v>111.381862851493</c:v>
                      </c:pt>
                      <c:pt idx="32127">
                        <c:v>111.38183047171501</c:v>
                      </c:pt>
                      <c:pt idx="32128">
                        <c:v>111.381795922138</c:v>
                      </c:pt>
                      <c:pt idx="32129">
                        <c:v>111.381778277603</c:v>
                      </c:pt>
                      <c:pt idx="32130">
                        <c:v>111.38176915493401</c:v>
                      </c:pt>
                      <c:pt idx="32131">
                        <c:v>111.38169880907</c:v>
                      </c:pt>
                      <c:pt idx="32132">
                        <c:v>111.38161078109501</c:v>
                      </c:pt>
                      <c:pt idx="32133">
                        <c:v>111.381587849487</c:v>
                      </c:pt>
                      <c:pt idx="32134">
                        <c:v>111.381583152902</c:v>
                      </c:pt>
                      <c:pt idx="32135">
                        <c:v>111.381562426247</c:v>
                      </c:pt>
                      <c:pt idx="32136">
                        <c:v>111.38154997388</c:v>
                      </c:pt>
                      <c:pt idx="32137">
                        <c:v>111.381543795689</c:v>
                      </c:pt>
                      <c:pt idx="32138">
                        <c:v>111.38148963901401</c:v>
                      </c:pt>
                      <c:pt idx="32139">
                        <c:v>111.38146209209501</c:v>
                      </c:pt>
                      <c:pt idx="32140">
                        <c:v>111.381384409579</c:v>
                      </c:pt>
                      <c:pt idx="32141">
                        <c:v>111.37980913572299</c:v>
                      </c:pt>
                      <c:pt idx="32142">
                        <c:v>111.379635951628</c:v>
                      </c:pt>
                      <c:pt idx="32143">
                        <c:v>111.37962453114901</c:v>
                      </c:pt>
                      <c:pt idx="32144">
                        <c:v>111.379616414181</c:v>
                      </c:pt>
                      <c:pt idx="32145">
                        <c:v>111.37596420375201</c:v>
                      </c:pt>
                      <c:pt idx="32146">
                        <c:v>111.375824541642</c:v>
                      </c:pt>
                      <c:pt idx="32147">
                        <c:v>111.37576773488</c:v>
                      </c:pt>
                      <c:pt idx="32148">
                        <c:v>111.37566587997701</c:v>
                      </c:pt>
                      <c:pt idx="32149">
                        <c:v>111.375155164441</c:v>
                      </c:pt>
                      <c:pt idx="32150">
                        <c:v>111.374776419825</c:v>
                      </c:pt>
                      <c:pt idx="32151">
                        <c:v>111.374258076616</c:v>
                      </c:pt>
                      <c:pt idx="32152">
                        <c:v>111.37410040444</c:v>
                      </c:pt>
                      <c:pt idx="32153">
                        <c:v>111.373085053876</c:v>
                      </c:pt>
                      <c:pt idx="32154">
                        <c:v>111.37155386086501</c:v>
                      </c:pt>
                      <c:pt idx="32155">
                        <c:v>111.368156211184</c:v>
                      </c:pt>
                      <c:pt idx="32156">
                        <c:v>111.368064624282</c:v>
                      </c:pt>
                      <c:pt idx="32157">
                        <c:v>111.367003673697</c:v>
                      </c:pt>
                      <c:pt idx="32158">
                        <c:v>111.36674110945199</c:v>
                      </c:pt>
                      <c:pt idx="32159">
                        <c:v>111.366275715482</c:v>
                      </c:pt>
                      <c:pt idx="32160">
                        <c:v>111.366116770342</c:v>
                      </c:pt>
                      <c:pt idx="32161">
                        <c:v>111.366105253775</c:v>
                      </c:pt>
                      <c:pt idx="32162">
                        <c:v>111.36606230474</c:v>
                      </c:pt>
                      <c:pt idx="32163">
                        <c:v>111.366043674723</c:v>
                      </c:pt>
                      <c:pt idx="32164">
                        <c:v>111.36578700638999</c:v>
                      </c:pt>
                      <c:pt idx="32165">
                        <c:v>111.365712633721</c:v>
                      </c:pt>
                      <c:pt idx="32166">
                        <c:v>111.36540097887701</c:v>
                      </c:pt>
                      <c:pt idx="32167">
                        <c:v>111.364811595893</c:v>
                      </c:pt>
                      <c:pt idx="32168">
                        <c:v>111.364447853267</c:v>
                      </c:pt>
                      <c:pt idx="32169">
                        <c:v>111.364223902625</c:v>
                      </c:pt>
                      <c:pt idx="32170">
                        <c:v>111.364122193565</c:v>
                      </c:pt>
                      <c:pt idx="32171">
                        <c:v>111.364118711977</c:v>
                      </c:pt>
                      <c:pt idx="32172">
                        <c:v>111.364034858168</c:v>
                      </c:pt>
                      <c:pt idx="32173">
                        <c:v>111.364028558573</c:v>
                      </c:pt>
                      <c:pt idx="32174">
                        <c:v>111.364002422528</c:v>
                      </c:pt>
                      <c:pt idx="32175">
                        <c:v>111.363943773017</c:v>
                      </c:pt>
                      <c:pt idx="32176">
                        <c:v>111.36390897995</c:v>
                      </c:pt>
                      <c:pt idx="32177">
                        <c:v>111.363809631138</c:v>
                      </c:pt>
                      <c:pt idx="32178">
                        <c:v>111.363794647934</c:v>
                      </c:pt>
                      <c:pt idx="32179">
                        <c:v>111.36369550650601</c:v>
                      </c:pt>
                      <c:pt idx="32180">
                        <c:v>111.363634653284</c:v>
                      </c:pt>
                      <c:pt idx="32181">
                        <c:v>111.363603323338</c:v>
                      </c:pt>
                      <c:pt idx="32182">
                        <c:v>111.363547023791</c:v>
                      </c:pt>
                      <c:pt idx="32183">
                        <c:v>111.363520510442</c:v>
                      </c:pt>
                      <c:pt idx="32184">
                        <c:v>111.36346558250899</c:v>
                      </c:pt>
                      <c:pt idx="32185">
                        <c:v>111.363411051131</c:v>
                      </c:pt>
                      <c:pt idx="32186">
                        <c:v>111.363135723689</c:v>
                      </c:pt>
                      <c:pt idx="32187">
                        <c:v>111.363088396175</c:v>
                      </c:pt>
                      <c:pt idx="32188">
                        <c:v>111.362951902463</c:v>
                      </c:pt>
                      <c:pt idx="32189">
                        <c:v>111.362824398594</c:v>
                      </c:pt>
                      <c:pt idx="32190">
                        <c:v>111.362822777434</c:v>
                      </c:pt>
                      <c:pt idx="32191">
                        <c:v>111.362816184473</c:v>
                      </c:pt>
                      <c:pt idx="32192">
                        <c:v>111.362740800146</c:v>
                      </c:pt>
                      <c:pt idx="32193">
                        <c:v>111.362715702594</c:v>
                      </c:pt>
                      <c:pt idx="32194">
                        <c:v>111.36271511016101</c:v>
                      </c:pt>
                      <c:pt idx="32195">
                        <c:v>111.362654693286</c:v>
                      </c:pt>
                      <c:pt idx="32196">
                        <c:v>111.362635410042</c:v>
                      </c:pt>
                      <c:pt idx="32197">
                        <c:v>111.362591544409</c:v>
                      </c:pt>
                      <c:pt idx="32198">
                        <c:v>111.36256624710499</c:v>
                      </c:pt>
                      <c:pt idx="32199">
                        <c:v>111.362558179809</c:v>
                      </c:pt>
                      <c:pt idx="32200">
                        <c:v>111.362553007862</c:v>
                      </c:pt>
                      <c:pt idx="32201">
                        <c:v>111.36251457036001</c:v>
                      </c:pt>
                      <c:pt idx="32202">
                        <c:v>111.36239364172999</c:v>
                      </c:pt>
                      <c:pt idx="32203">
                        <c:v>111.362336563852</c:v>
                      </c:pt>
                      <c:pt idx="32204">
                        <c:v>111.362330734024</c:v>
                      </c:pt>
                      <c:pt idx="32205">
                        <c:v>111.362322214961</c:v>
                      </c:pt>
                      <c:pt idx="32206">
                        <c:v>111.362260432781</c:v>
                      </c:pt>
                      <c:pt idx="32207">
                        <c:v>111.36224373036799</c:v>
                      </c:pt>
                      <c:pt idx="32208">
                        <c:v>111.36223294944099</c:v>
                      </c:pt>
                      <c:pt idx="32209">
                        <c:v>111.362220001156</c:v>
                      </c:pt>
                      <c:pt idx="32210">
                        <c:v>111.362182680902</c:v>
                      </c:pt>
                      <c:pt idx="32211">
                        <c:v>111.36217193392901</c:v>
                      </c:pt>
                      <c:pt idx="32212">
                        <c:v>111.36215098452099</c:v>
                      </c:pt>
                      <c:pt idx="32213">
                        <c:v>111.362144034878</c:v>
                      </c:pt>
                      <c:pt idx="32214">
                        <c:v>111.362097748031</c:v>
                      </c:pt>
                      <c:pt idx="32215">
                        <c:v>111.362073718969</c:v>
                      </c:pt>
                      <c:pt idx="32216">
                        <c:v>111.36203320155001</c:v>
                      </c:pt>
                      <c:pt idx="32217">
                        <c:v>111.361902071369</c:v>
                      </c:pt>
                      <c:pt idx="32218">
                        <c:v>111.361895863017</c:v>
                      </c:pt>
                      <c:pt idx="32219">
                        <c:v>111.361880301227</c:v>
                      </c:pt>
                      <c:pt idx="32220">
                        <c:v>111.361820162149</c:v>
                      </c:pt>
                      <c:pt idx="32221">
                        <c:v>111.36181312994</c:v>
                      </c:pt>
                      <c:pt idx="32222">
                        <c:v>111.361779706688</c:v>
                      </c:pt>
                      <c:pt idx="32223">
                        <c:v>111.36177645407599</c:v>
                      </c:pt>
                      <c:pt idx="32224">
                        <c:v>111.361736509887</c:v>
                      </c:pt>
                      <c:pt idx="32225">
                        <c:v>111.361713515533</c:v>
                      </c:pt>
                      <c:pt idx="32226">
                        <c:v>111.36170678996299</c:v>
                      </c:pt>
                      <c:pt idx="32227">
                        <c:v>111.36164003259699</c:v>
                      </c:pt>
                      <c:pt idx="32228">
                        <c:v>111.361626117984</c:v>
                      </c:pt>
                      <c:pt idx="32229">
                        <c:v>111.36162495901</c:v>
                      </c:pt>
                      <c:pt idx="32230">
                        <c:v>111.36159779926</c:v>
                      </c:pt>
                      <c:pt idx="32231">
                        <c:v>111.36157983262299</c:v>
                      </c:pt>
                      <c:pt idx="32232">
                        <c:v>111.361560765395</c:v>
                      </c:pt>
                      <c:pt idx="32233">
                        <c:v>111.361545764279</c:v>
                      </c:pt>
                      <c:pt idx="32234">
                        <c:v>111.36151935047999</c:v>
                      </c:pt>
                      <c:pt idx="32235">
                        <c:v>111.36151084644</c:v>
                      </c:pt>
                      <c:pt idx="32236">
                        <c:v>111.361508662926</c:v>
                      </c:pt>
                      <c:pt idx="32237">
                        <c:v>111.361479276396</c:v>
                      </c:pt>
                      <c:pt idx="32238">
                        <c:v>111.361392377304</c:v>
                      </c:pt>
                      <c:pt idx="32239">
                        <c:v>111.361386652916</c:v>
                      </c:pt>
                      <c:pt idx="32240">
                        <c:v>111.361368945024</c:v>
                      </c:pt>
                      <c:pt idx="32241">
                        <c:v>111.361368943719</c:v>
                      </c:pt>
                      <c:pt idx="32242">
                        <c:v>111.36134595003</c:v>
                      </c:pt>
                      <c:pt idx="32243">
                        <c:v>111.361297114454</c:v>
                      </c:pt>
                      <c:pt idx="32244">
                        <c:v>111.36128398800101</c:v>
                      </c:pt>
                      <c:pt idx="32245">
                        <c:v>111.361273511916</c:v>
                      </c:pt>
                      <c:pt idx="32246">
                        <c:v>111.361253876227</c:v>
                      </c:pt>
                      <c:pt idx="32247">
                        <c:v>111.36099164489001</c:v>
                      </c:pt>
                      <c:pt idx="32248">
                        <c:v>111.360987432705</c:v>
                      </c:pt>
                      <c:pt idx="32249">
                        <c:v>111.360968035935</c:v>
                      </c:pt>
                      <c:pt idx="32250">
                        <c:v>111.360935709619</c:v>
                      </c:pt>
                      <c:pt idx="32251">
                        <c:v>111.360915837549</c:v>
                      </c:pt>
                      <c:pt idx="32252">
                        <c:v>111.36090752909701</c:v>
                      </c:pt>
                      <c:pt idx="32253">
                        <c:v>111.36090700000901</c:v>
                      </c:pt>
                      <c:pt idx="32254">
                        <c:v>111.36088366799299</c:v>
                      </c:pt>
                      <c:pt idx="32255">
                        <c:v>111.36074838995199</c:v>
                      </c:pt>
                      <c:pt idx="32256">
                        <c:v>111.360732800791</c:v>
                      </c:pt>
                      <c:pt idx="32257">
                        <c:v>111.360650799105</c:v>
                      </c:pt>
                      <c:pt idx="32258">
                        <c:v>111.36044399972999</c:v>
                      </c:pt>
                      <c:pt idx="32259">
                        <c:v>111.360318161761</c:v>
                      </c:pt>
                      <c:pt idx="32260">
                        <c:v>111.360276431496</c:v>
                      </c:pt>
                      <c:pt idx="32261">
                        <c:v>111.360242257023</c:v>
                      </c:pt>
                      <c:pt idx="32262">
                        <c:v>111.360206939752</c:v>
                      </c:pt>
                      <c:pt idx="32263">
                        <c:v>111.36016955138101</c:v>
                      </c:pt>
                      <c:pt idx="32264">
                        <c:v>111.35897684776501</c:v>
                      </c:pt>
                      <c:pt idx="32265">
                        <c:v>111.358953996662</c:v>
                      </c:pt>
                      <c:pt idx="32266">
                        <c:v>111.358943229017</c:v>
                      </c:pt>
                      <c:pt idx="32267">
                        <c:v>111.358164164296</c:v>
                      </c:pt>
                      <c:pt idx="32268">
                        <c:v>111.35720947098299</c:v>
                      </c:pt>
                      <c:pt idx="32269">
                        <c:v>111.355163443463</c:v>
                      </c:pt>
                      <c:pt idx="32270">
                        <c:v>111.354912076069</c:v>
                      </c:pt>
                      <c:pt idx="32271">
                        <c:v>111.354909339676</c:v>
                      </c:pt>
                      <c:pt idx="32272">
                        <c:v>111.354751065681</c:v>
                      </c:pt>
                      <c:pt idx="32273">
                        <c:v>111.35366413577999</c:v>
                      </c:pt>
                      <c:pt idx="32274">
                        <c:v>111.353293280332</c:v>
                      </c:pt>
                      <c:pt idx="32275">
                        <c:v>111.353118195641</c:v>
                      </c:pt>
                      <c:pt idx="32276">
                        <c:v>111.35201743062601</c:v>
                      </c:pt>
                      <c:pt idx="32277">
                        <c:v>111.350234897238</c:v>
                      </c:pt>
                      <c:pt idx="32278">
                        <c:v>111.34969579063301</c:v>
                      </c:pt>
                      <c:pt idx="32279">
                        <c:v>111.349508179945</c:v>
                      </c:pt>
                      <c:pt idx="32280">
                        <c:v>111.34882141959601</c:v>
                      </c:pt>
                      <c:pt idx="32281">
                        <c:v>111.348691800718</c:v>
                      </c:pt>
                      <c:pt idx="32282">
                        <c:v>111.348050898343</c:v>
                      </c:pt>
                      <c:pt idx="32283">
                        <c:v>111.346898944413</c:v>
                      </c:pt>
                      <c:pt idx="32284">
                        <c:v>111.346318913898</c:v>
                      </c:pt>
                      <c:pt idx="32285">
                        <c:v>111.346198701288</c:v>
                      </c:pt>
                      <c:pt idx="32286">
                        <c:v>111.345516573495</c:v>
                      </c:pt>
                      <c:pt idx="32287">
                        <c:v>111.345444839465</c:v>
                      </c:pt>
                      <c:pt idx="32288">
                        <c:v>111.341776518467</c:v>
                      </c:pt>
                      <c:pt idx="32289">
                        <c:v>111.340755767126</c:v>
                      </c:pt>
                      <c:pt idx="32290">
                        <c:v>111.34066574236</c:v>
                      </c:pt>
                      <c:pt idx="32291">
                        <c:v>111.340400810091</c:v>
                      </c:pt>
                      <c:pt idx="32292">
                        <c:v>111.338071868187</c:v>
                      </c:pt>
                      <c:pt idx="32293">
                        <c:v>111.337036305179</c:v>
                      </c:pt>
                      <c:pt idx="32294">
                        <c:v>111.33693839875799</c:v>
                      </c:pt>
                      <c:pt idx="32295">
                        <c:v>111.336626184491</c:v>
                      </c:pt>
                      <c:pt idx="32296">
                        <c:v>111.335447424667</c:v>
                      </c:pt>
                      <c:pt idx="32297">
                        <c:v>111.33498854665</c:v>
                      </c:pt>
                      <c:pt idx="32298">
                        <c:v>111.334597599299</c:v>
                      </c:pt>
                      <c:pt idx="32299">
                        <c:v>111.334541595666</c:v>
                      </c:pt>
                      <c:pt idx="32300">
                        <c:v>111.334063733722</c:v>
                      </c:pt>
                      <c:pt idx="32301">
                        <c:v>111.334048128883</c:v>
                      </c:pt>
                      <c:pt idx="32302">
                        <c:v>111.333769833728</c:v>
                      </c:pt>
                      <c:pt idx="32303">
                        <c:v>111.333740999952</c:v>
                      </c:pt>
                      <c:pt idx="32304">
                        <c:v>111.333632930943</c:v>
                      </c:pt>
                      <c:pt idx="32305">
                        <c:v>111.33359478074399</c:v>
                      </c:pt>
                      <c:pt idx="32306">
                        <c:v>111.33299388912199</c:v>
                      </c:pt>
                      <c:pt idx="32307">
                        <c:v>111.33291066375401</c:v>
                      </c:pt>
                      <c:pt idx="32308">
                        <c:v>111.328703989448</c:v>
                      </c:pt>
                      <c:pt idx="32309">
                        <c:v>111.32830527751599</c:v>
                      </c:pt>
                      <c:pt idx="32310">
                        <c:v>111.327003074045</c:v>
                      </c:pt>
                      <c:pt idx="32311">
                        <c:v>111.325845447324</c:v>
                      </c:pt>
                      <c:pt idx="32312">
                        <c:v>111.325825345281</c:v>
                      </c:pt>
                      <c:pt idx="32313">
                        <c:v>111.320582463356</c:v>
                      </c:pt>
                      <c:pt idx="32314">
                        <c:v>111.31987155031</c:v>
                      </c:pt>
                      <c:pt idx="32315">
                        <c:v>111.31966573766501</c:v>
                      </c:pt>
                      <c:pt idx="32316">
                        <c:v>111.31911527148399</c:v>
                      </c:pt>
                      <c:pt idx="32317">
                        <c:v>111.318107271882</c:v>
                      </c:pt>
                      <c:pt idx="32318">
                        <c:v>111.317677364427</c:v>
                      </c:pt>
                      <c:pt idx="32319">
                        <c:v>111.317413891862</c:v>
                      </c:pt>
                      <c:pt idx="32320">
                        <c:v>111.315068940806</c:v>
                      </c:pt>
                      <c:pt idx="32321">
                        <c:v>111.314050624766</c:v>
                      </c:pt>
                      <c:pt idx="32322">
                        <c:v>111.313556505226</c:v>
                      </c:pt>
                      <c:pt idx="32323">
                        <c:v>111.310416067937</c:v>
                      </c:pt>
                      <c:pt idx="32324">
                        <c:v>111.30869923556</c:v>
                      </c:pt>
                      <c:pt idx="32325">
                        <c:v>111.308646293732</c:v>
                      </c:pt>
                      <c:pt idx="32326">
                        <c:v>111.30617101611701</c:v>
                      </c:pt>
                      <c:pt idx="32327">
                        <c:v>111.30616471910599</c:v>
                      </c:pt>
                      <c:pt idx="32328">
                        <c:v>111.306109826537</c:v>
                      </c:pt>
                      <c:pt idx="32329">
                        <c:v>111.30593320016099</c:v>
                      </c:pt>
                      <c:pt idx="32330">
                        <c:v>111.30593267871301</c:v>
                      </c:pt>
                      <c:pt idx="32331">
                        <c:v>111.30590742223799</c:v>
                      </c:pt>
                      <c:pt idx="32332">
                        <c:v>111.305874755524</c:v>
                      </c:pt>
                      <c:pt idx="32333">
                        <c:v>111.305732775441</c:v>
                      </c:pt>
                      <c:pt idx="32334">
                        <c:v>111.305315266858</c:v>
                      </c:pt>
                      <c:pt idx="32335">
                        <c:v>111.30496340434701</c:v>
                      </c:pt>
                      <c:pt idx="32336">
                        <c:v>111.3049428704</c:v>
                      </c:pt>
                      <c:pt idx="32337">
                        <c:v>111.302957936475</c:v>
                      </c:pt>
                      <c:pt idx="32338">
                        <c:v>111.302929640776</c:v>
                      </c:pt>
                      <c:pt idx="32339">
                        <c:v>111.302115943799</c:v>
                      </c:pt>
                      <c:pt idx="32340">
                        <c:v>111.302074888936</c:v>
                      </c:pt>
                      <c:pt idx="32341">
                        <c:v>111.302060114657</c:v>
                      </c:pt>
                      <c:pt idx="32342">
                        <c:v>111.30183730933</c:v>
                      </c:pt>
                      <c:pt idx="32343">
                        <c:v>111.30181199717499</c:v>
                      </c:pt>
                      <c:pt idx="32344">
                        <c:v>111.300813406692</c:v>
                      </c:pt>
                      <c:pt idx="32345">
                        <c:v>111.30034934531901</c:v>
                      </c:pt>
                      <c:pt idx="32346">
                        <c:v>111.29993639417501</c:v>
                      </c:pt>
                      <c:pt idx="32347">
                        <c:v>111.29974158905701</c:v>
                      </c:pt>
                      <c:pt idx="32348">
                        <c:v>111.298875822022</c:v>
                      </c:pt>
                      <c:pt idx="32349">
                        <c:v>111.298752530993</c:v>
                      </c:pt>
                      <c:pt idx="32350">
                        <c:v>111.29825970224501</c:v>
                      </c:pt>
                      <c:pt idx="32351">
                        <c:v>111.294321401999</c:v>
                      </c:pt>
                      <c:pt idx="32352">
                        <c:v>111.29406825022799</c:v>
                      </c:pt>
                      <c:pt idx="32353">
                        <c:v>111.292954235926</c:v>
                      </c:pt>
                      <c:pt idx="32354">
                        <c:v>111.2912123775</c:v>
                      </c:pt>
                      <c:pt idx="32355">
                        <c:v>111.290774828739</c:v>
                      </c:pt>
                      <c:pt idx="32356">
                        <c:v>111.28981620036301</c:v>
                      </c:pt>
                      <c:pt idx="32357">
                        <c:v>111.288400491351</c:v>
                      </c:pt>
                      <c:pt idx="32358">
                        <c:v>111.28599786239801</c:v>
                      </c:pt>
                      <c:pt idx="32359">
                        <c:v>111.28269141841</c:v>
                      </c:pt>
                      <c:pt idx="32360">
                        <c:v>111.282686444174</c:v>
                      </c:pt>
                      <c:pt idx="32361">
                        <c:v>111.282243904715</c:v>
                      </c:pt>
                      <c:pt idx="32362">
                        <c:v>111.281943569221</c:v>
                      </c:pt>
                      <c:pt idx="32363">
                        <c:v>111.281108105306</c:v>
                      </c:pt>
                      <c:pt idx="32364">
                        <c:v>111.28095621879</c:v>
                      </c:pt>
                      <c:pt idx="32365">
                        <c:v>111.28094046707299</c:v>
                      </c:pt>
                      <c:pt idx="32366">
                        <c:v>111.275404654236</c:v>
                      </c:pt>
                      <c:pt idx="32367">
                        <c:v>111.27504290851699</c:v>
                      </c:pt>
                      <c:pt idx="32368">
                        <c:v>111.274654044212</c:v>
                      </c:pt>
                      <c:pt idx="32369">
                        <c:v>111.274412647472</c:v>
                      </c:pt>
                      <c:pt idx="32370">
                        <c:v>111.274363765662</c:v>
                      </c:pt>
                      <c:pt idx="32371">
                        <c:v>111.270300630379</c:v>
                      </c:pt>
                      <c:pt idx="32372">
                        <c:v>111.268465625925</c:v>
                      </c:pt>
                      <c:pt idx="32373">
                        <c:v>111.267455251683</c:v>
                      </c:pt>
                      <c:pt idx="32374">
                        <c:v>111.26721536078399</c:v>
                      </c:pt>
                      <c:pt idx="32375">
                        <c:v>111.26716496359199</c:v>
                      </c:pt>
                      <c:pt idx="32376">
                        <c:v>111.266680740287</c:v>
                      </c:pt>
                      <c:pt idx="32377">
                        <c:v>111.26513762397801</c:v>
                      </c:pt>
                      <c:pt idx="32378">
                        <c:v>111.262697019472</c:v>
                      </c:pt>
                      <c:pt idx="32379">
                        <c:v>111.26259898782099</c:v>
                      </c:pt>
                      <c:pt idx="32380">
                        <c:v>111.26084555257999</c:v>
                      </c:pt>
                      <c:pt idx="32381">
                        <c:v>111.25436308816199</c:v>
                      </c:pt>
                      <c:pt idx="32382">
                        <c:v>111.253860724435</c:v>
                      </c:pt>
                      <c:pt idx="32383">
                        <c:v>111.25340983830399</c:v>
                      </c:pt>
                      <c:pt idx="32384">
                        <c:v>111.253150980557</c:v>
                      </c:pt>
                      <c:pt idx="32385">
                        <c:v>111.247957391988</c:v>
                      </c:pt>
                      <c:pt idx="32386">
                        <c:v>111.24637017056099</c:v>
                      </c:pt>
                      <c:pt idx="32387">
                        <c:v>111.24176633882399</c:v>
                      </c:pt>
                      <c:pt idx="32388">
                        <c:v>111.241207497221</c:v>
                      </c:pt>
                      <c:pt idx="32389">
                        <c:v>111.241029634811</c:v>
                      </c:pt>
                      <c:pt idx="32390">
                        <c:v>111.239321484946</c:v>
                      </c:pt>
                      <c:pt idx="32391">
                        <c:v>111.238677304627</c:v>
                      </c:pt>
                      <c:pt idx="32392">
                        <c:v>111.238147761809</c:v>
                      </c:pt>
                      <c:pt idx="32393">
                        <c:v>111.23639280352</c:v>
                      </c:pt>
                      <c:pt idx="32394">
                        <c:v>111.23536797413</c:v>
                      </c:pt>
                      <c:pt idx="32395">
                        <c:v>111.232976450642</c:v>
                      </c:pt>
                      <c:pt idx="32396">
                        <c:v>111.23102536379299</c:v>
                      </c:pt>
                      <c:pt idx="32397">
                        <c:v>111.23099641046799</c:v>
                      </c:pt>
                      <c:pt idx="32398">
                        <c:v>111.230972494196</c:v>
                      </c:pt>
                      <c:pt idx="32399">
                        <c:v>111.229851795557</c:v>
                      </c:pt>
                      <c:pt idx="32400">
                        <c:v>111.22971971121</c:v>
                      </c:pt>
                      <c:pt idx="32401">
                        <c:v>111.228314503848</c:v>
                      </c:pt>
                      <c:pt idx="32402">
                        <c:v>111.22789130515601</c:v>
                      </c:pt>
                      <c:pt idx="32403">
                        <c:v>111.227694553131</c:v>
                      </c:pt>
                      <c:pt idx="32404">
                        <c:v>111.227024885595</c:v>
                      </c:pt>
                      <c:pt idx="32405">
                        <c:v>111.22694042244601</c:v>
                      </c:pt>
                      <c:pt idx="32406">
                        <c:v>111.226916298015</c:v>
                      </c:pt>
                      <c:pt idx="32407">
                        <c:v>111.226467946409</c:v>
                      </c:pt>
                      <c:pt idx="32408">
                        <c:v>111.226320928314</c:v>
                      </c:pt>
                      <c:pt idx="32409">
                        <c:v>111.22576465590799</c:v>
                      </c:pt>
                      <c:pt idx="32410">
                        <c:v>111.22574593487499</c:v>
                      </c:pt>
                      <c:pt idx="32411">
                        <c:v>111.22475909830899</c:v>
                      </c:pt>
                      <c:pt idx="32412">
                        <c:v>111.22474336034399</c:v>
                      </c:pt>
                      <c:pt idx="32413">
                        <c:v>111.22354852484099</c:v>
                      </c:pt>
                      <c:pt idx="32414">
                        <c:v>111.222145399363</c:v>
                      </c:pt>
                      <c:pt idx="32415">
                        <c:v>111.221579671361</c:v>
                      </c:pt>
                      <c:pt idx="32416">
                        <c:v>111.217396266077</c:v>
                      </c:pt>
                      <c:pt idx="32417">
                        <c:v>111.217180494777</c:v>
                      </c:pt>
                      <c:pt idx="32418">
                        <c:v>111.215607660836</c:v>
                      </c:pt>
                      <c:pt idx="32419">
                        <c:v>111.21241107176201</c:v>
                      </c:pt>
                      <c:pt idx="32420">
                        <c:v>111.21080057627201</c:v>
                      </c:pt>
                      <c:pt idx="32421">
                        <c:v>111.210242953883</c:v>
                      </c:pt>
                      <c:pt idx="32422">
                        <c:v>111.210234128414</c:v>
                      </c:pt>
                      <c:pt idx="32423">
                        <c:v>111.206593505843</c:v>
                      </c:pt>
                      <c:pt idx="32424">
                        <c:v>111.204351735168</c:v>
                      </c:pt>
                      <c:pt idx="32425">
                        <c:v>111.203880852195</c:v>
                      </c:pt>
                      <c:pt idx="32426">
                        <c:v>111.20388032355299</c:v>
                      </c:pt>
                      <c:pt idx="32427">
                        <c:v>111.203879824967</c:v>
                      </c:pt>
                      <c:pt idx="32428">
                        <c:v>111.200447616914</c:v>
                      </c:pt>
                      <c:pt idx="32429">
                        <c:v>111.20009908521</c:v>
                      </c:pt>
                      <c:pt idx="32430">
                        <c:v>111.200000964449</c:v>
                      </c:pt>
                      <c:pt idx="32431">
                        <c:v>111.19998129904801</c:v>
                      </c:pt>
                      <c:pt idx="32432">
                        <c:v>111.199946190454</c:v>
                      </c:pt>
                      <c:pt idx="32433">
                        <c:v>111.198755175869</c:v>
                      </c:pt>
                      <c:pt idx="32434">
                        <c:v>111.19841835539199</c:v>
                      </c:pt>
                      <c:pt idx="32435">
                        <c:v>111.18581591085599</c:v>
                      </c:pt>
                      <c:pt idx="32436">
                        <c:v>111.18549478265</c:v>
                      </c:pt>
                      <c:pt idx="32437">
                        <c:v>111.18539279656299</c:v>
                      </c:pt>
                      <c:pt idx="32438">
                        <c:v>111.183457965627</c:v>
                      </c:pt>
                      <c:pt idx="32439">
                        <c:v>111.183415970963</c:v>
                      </c:pt>
                      <c:pt idx="32440">
                        <c:v>111.182874536592</c:v>
                      </c:pt>
                      <c:pt idx="32441">
                        <c:v>111.181692522828</c:v>
                      </c:pt>
                      <c:pt idx="32442">
                        <c:v>111.181043320097</c:v>
                      </c:pt>
                      <c:pt idx="32443">
                        <c:v>111.180576278429</c:v>
                      </c:pt>
                      <c:pt idx="32444">
                        <c:v>111.17961701295999</c:v>
                      </c:pt>
                      <c:pt idx="32445">
                        <c:v>111.17961531110301</c:v>
                      </c:pt>
                      <c:pt idx="32446">
                        <c:v>111.179613537389</c:v>
                      </c:pt>
                      <c:pt idx="32447">
                        <c:v>111.179395104815</c:v>
                      </c:pt>
                      <c:pt idx="32448">
                        <c:v>111.17935401509</c:v>
                      </c:pt>
                      <c:pt idx="32449">
                        <c:v>111.179193992596</c:v>
                      </c:pt>
                      <c:pt idx="32450">
                        <c:v>111.179128381327</c:v>
                      </c:pt>
                      <c:pt idx="32451">
                        <c:v>111.179116436889</c:v>
                      </c:pt>
                      <c:pt idx="32452">
                        <c:v>111.178917315292</c:v>
                      </c:pt>
                      <c:pt idx="32453">
                        <c:v>111.178859996798</c:v>
                      </c:pt>
                      <c:pt idx="32454">
                        <c:v>111.17841785513799</c:v>
                      </c:pt>
                      <c:pt idx="32455">
                        <c:v>111.178394518807</c:v>
                      </c:pt>
                      <c:pt idx="32456">
                        <c:v>111.17829820525699</c:v>
                      </c:pt>
                      <c:pt idx="32457">
                        <c:v>111.178257857471</c:v>
                      </c:pt>
                      <c:pt idx="32458">
                        <c:v>111.17774690058801</c:v>
                      </c:pt>
                      <c:pt idx="32459">
                        <c:v>111.17757011632099</c:v>
                      </c:pt>
                      <c:pt idx="32460">
                        <c:v>111.177509606388</c:v>
                      </c:pt>
                      <c:pt idx="32461">
                        <c:v>111.17738608511</c:v>
                      </c:pt>
                      <c:pt idx="32462">
                        <c:v>111.17733879227301</c:v>
                      </c:pt>
                      <c:pt idx="32463">
                        <c:v>111.177140121946</c:v>
                      </c:pt>
                      <c:pt idx="32464">
                        <c:v>111.176757686711</c:v>
                      </c:pt>
                      <c:pt idx="32465">
                        <c:v>111.17674407239799</c:v>
                      </c:pt>
                      <c:pt idx="32466">
                        <c:v>111.176653823173</c:v>
                      </c:pt>
                      <c:pt idx="32467">
                        <c:v>111.17658522105999</c:v>
                      </c:pt>
                      <c:pt idx="32468">
                        <c:v>111.176524993378</c:v>
                      </c:pt>
                      <c:pt idx="32469">
                        <c:v>111.17649215002599</c:v>
                      </c:pt>
                      <c:pt idx="32470">
                        <c:v>111.176473992678</c:v>
                      </c:pt>
                      <c:pt idx="32471">
                        <c:v>111.176469747506</c:v>
                      </c:pt>
                      <c:pt idx="32472">
                        <c:v>111.176459398178</c:v>
                      </c:pt>
                      <c:pt idx="32473">
                        <c:v>111.176425487936</c:v>
                      </c:pt>
                      <c:pt idx="32474">
                        <c:v>111.176393240541</c:v>
                      </c:pt>
                      <c:pt idx="32475">
                        <c:v>111.176358453535</c:v>
                      </c:pt>
                      <c:pt idx="32476">
                        <c:v>111.176353380401</c:v>
                      </c:pt>
                      <c:pt idx="32477">
                        <c:v>111.17632658542399</c:v>
                      </c:pt>
                      <c:pt idx="32478">
                        <c:v>111.176288675384</c:v>
                      </c:pt>
                      <c:pt idx="32479">
                        <c:v>111.17628684735701</c:v>
                      </c:pt>
                      <c:pt idx="32480">
                        <c:v>111.17625765062</c:v>
                      </c:pt>
                      <c:pt idx="32481">
                        <c:v>111.176219207765</c:v>
                      </c:pt>
                      <c:pt idx="32482">
                        <c:v>111.176212860346</c:v>
                      </c:pt>
                      <c:pt idx="32483">
                        <c:v>111.176162291347</c:v>
                      </c:pt>
                      <c:pt idx="32484">
                        <c:v>111.176049475407</c:v>
                      </c:pt>
                      <c:pt idx="32485">
                        <c:v>111.176019642016</c:v>
                      </c:pt>
                      <c:pt idx="32486">
                        <c:v>111.176013390913</c:v>
                      </c:pt>
                      <c:pt idx="32487">
                        <c:v>111.17600950025</c:v>
                      </c:pt>
                      <c:pt idx="32488">
                        <c:v>111.175966092756</c:v>
                      </c:pt>
                      <c:pt idx="32489">
                        <c:v>111.175950585987</c:v>
                      </c:pt>
                      <c:pt idx="32490">
                        <c:v>111.175934545163</c:v>
                      </c:pt>
                      <c:pt idx="32491">
                        <c:v>111.175925296234</c:v>
                      </c:pt>
                      <c:pt idx="32492">
                        <c:v>111.175919430842</c:v>
                      </c:pt>
                      <c:pt idx="32493">
                        <c:v>111.17587803675799</c:v>
                      </c:pt>
                      <c:pt idx="32494">
                        <c:v>111.175875683303</c:v>
                      </c:pt>
                      <c:pt idx="32495">
                        <c:v>111.175868925744</c:v>
                      </c:pt>
                      <c:pt idx="32496">
                        <c:v>111.175859767964</c:v>
                      </c:pt>
                      <c:pt idx="32497">
                        <c:v>111.17585319822</c:v>
                      </c:pt>
                      <c:pt idx="32498">
                        <c:v>111.17581378511299</c:v>
                      </c:pt>
                      <c:pt idx="32499">
                        <c:v>111.175801932528</c:v>
                      </c:pt>
                      <c:pt idx="32500">
                        <c:v>111.17579601016</c:v>
                      </c:pt>
                      <c:pt idx="32501">
                        <c:v>111.175761162407</c:v>
                      </c:pt>
                      <c:pt idx="32502">
                        <c:v>111.175693363364</c:v>
                      </c:pt>
                      <c:pt idx="32503">
                        <c:v>111.17569292090501</c:v>
                      </c:pt>
                      <c:pt idx="32504">
                        <c:v>111.175666266565</c:v>
                      </c:pt>
                      <c:pt idx="32505">
                        <c:v>111.175644782063</c:v>
                      </c:pt>
                      <c:pt idx="32506">
                        <c:v>111.175579680182</c:v>
                      </c:pt>
                      <c:pt idx="32507">
                        <c:v>111.17553781043</c:v>
                      </c:pt>
                      <c:pt idx="32508">
                        <c:v>111.175503213355</c:v>
                      </c:pt>
                      <c:pt idx="32509">
                        <c:v>111.17549477907799</c:v>
                      </c:pt>
                      <c:pt idx="32510">
                        <c:v>111.175482539239</c:v>
                      </c:pt>
                      <c:pt idx="32511">
                        <c:v>111.175467169352</c:v>
                      </c:pt>
                      <c:pt idx="32512">
                        <c:v>111.175447092433</c:v>
                      </c:pt>
                      <c:pt idx="32513">
                        <c:v>111.175443754944</c:v>
                      </c:pt>
                      <c:pt idx="32514">
                        <c:v>111.175400288907</c:v>
                      </c:pt>
                      <c:pt idx="32515">
                        <c:v>111.17539628875301</c:v>
                      </c:pt>
                      <c:pt idx="32516">
                        <c:v>111.17538206274</c:v>
                      </c:pt>
                      <c:pt idx="32517">
                        <c:v>111.175351415892</c:v>
                      </c:pt>
                      <c:pt idx="32518">
                        <c:v>111.17533746108001</c:v>
                      </c:pt>
                      <c:pt idx="32519">
                        <c:v>111.175302887759</c:v>
                      </c:pt>
                      <c:pt idx="32520">
                        <c:v>111.175297685202</c:v>
                      </c:pt>
                      <c:pt idx="32521">
                        <c:v>111.175297053165</c:v>
                      </c:pt>
                      <c:pt idx="32522">
                        <c:v>111.175269976156</c:v>
                      </c:pt>
                      <c:pt idx="32523">
                        <c:v>111.175254323677</c:v>
                      </c:pt>
                      <c:pt idx="32524">
                        <c:v>111.17524129654301</c:v>
                      </c:pt>
                      <c:pt idx="32525">
                        <c:v>111.175239464445</c:v>
                      </c:pt>
                      <c:pt idx="32526">
                        <c:v>111.175232989015</c:v>
                      </c:pt>
                      <c:pt idx="32527">
                        <c:v>111.17522358448301</c:v>
                      </c:pt>
                      <c:pt idx="32528">
                        <c:v>111.17521342003199</c:v>
                      </c:pt>
                      <c:pt idx="32529">
                        <c:v>111.175206384549</c:v>
                      </c:pt>
                      <c:pt idx="32530">
                        <c:v>111.17520074402699</c:v>
                      </c:pt>
                      <c:pt idx="32531">
                        <c:v>111.17514099876</c:v>
                      </c:pt>
                      <c:pt idx="32532">
                        <c:v>111.175135012566</c:v>
                      </c:pt>
                      <c:pt idx="32533">
                        <c:v>111.17509442035799</c:v>
                      </c:pt>
                      <c:pt idx="32534">
                        <c:v>111.17509341474501</c:v>
                      </c:pt>
                      <c:pt idx="32535">
                        <c:v>111.175045519188</c:v>
                      </c:pt>
                      <c:pt idx="32536">
                        <c:v>111.175045329431</c:v>
                      </c:pt>
                      <c:pt idx="32537">
                        <c:v>111.175016618143</c:v>
                      </c:pt>
                      <c:pt idx="32538">
                        <c:v>111.175015360977</c:v>
                      </c:pt>
                      <c:pt idx="32539">
                        <c:v>111.17497108315</c:v>
                      </c:pt>
                      <c:pt idx="32540">
                        <c:v>111.174941088748</c:v>
                      </c:pt>
                      <c:pt idx="32541">
                        <c:v>111.174937048725</c:v>
                      </c:pt>
                      <c:pt idx="32542">
                        <c:v>111.17477867807401</c:v>
                      </c:pt>
                      <c:pt idx="32543">
                        <c:v>111.174685164583</c:v>
                      </c:pt>
                      <c:pt idx="32544">
                        <c:v>111.174666614499</c:v>
                      </c:pt>
                      <c:pt idx="32545">
                        <c:v>111.174650404134</c:v>
                      </c:pt>
                      <c:pt idx="32546">
                        <c:v>111.174648314671</c:v>
                      </c:pt>
                      <c:pt idx="32547">
                        <c:v>111.174641014214</c:v>
                      </c:pt>
                      <c:pt idx="32548">
                        <c:v>111.17462823359401</c:v>
                      </c:pt>
                      <c:pt idx="32549">
                        <c:v>111.174589744945</c:v>
                      </c:pt>
                      <c:pt idx="32550">
                        <c:v>111.174581888896</c:v>
                      </c:pt>
                      <c:pt idx="32551">
                        <c:v>111.174572085907</c:v>
                      </c:pt>
                      <c:pt idx="32552">
                        <c:v>111.174559189372</c:v>
                      </c:pt>
                      <c:pt idx="32553">
                        <c:v>111.174544202177</c:v>
                      </c:pt>
                      <c:pt idx="32554">
                        <c:v>111.174540294937</c:v>
                      </c:pt>
                      <c:pt idx="32555">
                        <c:v>111.174527199534</c:v>
                      </c:pt>
                      <c:pt idx="32556">
                        <c:v>111.174462455681</c:v>
                      </c:pt>
                      <c:pt idx="32557">
                        <c:v>111.17445566844199</c:v>
                      </c:pt>
                      <c:pt idx="32558">
                        <c:v>111.17444469524</c:v>
                      </c:pt>
                      <c:pt idx="32559">
                        <c:v>111.17437916291099</c:v>
                      </c:pt>
                      <c:pt idx="32560">
                        <c:v>111.174269746075</c:v>
                      </c:pt>
                      <c:pt idx="32561">
                        <c:v>111.17426712587</c:v>
                      </c:pt>
                      <c:pt idx="32562">
                        <c:v>111.174232476567</c:v>
                      </c:pt>
                      <c:pt idx="32563">
                        <c:v>111.174230738182</c:v>
                      </c:pt>
                      <c:pt idx="32564">
                        <c:v>111.174210881519</c:v>
                      </c:pt>
                      <c:pt idx="32565">
                        <c:v>111.174177985772</c:v>
                      </c:pt>
                      <c:pt idx="32566">
                        <c:v>111.174094922614</c:v>
                      </c:pt>
                      <c:pt idx="32567">
                        <c:v>111.17406521723601</c:v>
                      </c:pt>
                      <c:pt idx="32568">
                        <c:v>111.173978232376</c:v>
                      </c:pt>
                      <c:pt idx="32569">
                        <c:v>111.173977998136</c:v>
                      </c:pt>
                      <c:pt idx="32570">
                        <c:v>111.171961389543</c:v>
                      </c:pt>
                      <c:pt idx="32571">
                        <c:v>111.170928591497</c:v>
                      </c:pt>
                      <c:pt idx="32572">
                        <c:v>111.170390173849</c:v>
                      </c:pt>
                      <c:pt idx="32573">
                        <c:v>111.169944635739</c:v>
                      </c:pt>
                      <c:pt idx="32574">
                        <c:v>111.16942260781001</c:v>
                      </c:pt>
                      <c:pt idx="32575">
                        <c:v>111.16931723194099</c:v>
                      </c:pt>
                      <c:pt idx="32576">
                        <c:v>111.167931665366</c:v>
                      </c:pt>
                      <c:pt idx="32577">
                        <c:v>111.16761139077499</c:v>
                      </c:pt>
                      <c:pt idx="32578">
                        <c:v>111.167009330143</c:v>
                      </c:pt>
                      <c:pt idx="32579">
                        <c:v>111.166733290954</c:v>
                      </c:pt>
                      <c:pt idx="32580">
                        <c:v>111.166478497151</c:v>
                      </c:pt>
                      <c:pt idx="32581">
                        <c:v>111.16507816324901</c:v>
                      </c:pt>
                      <c:pt idx="32582">
                        <c:v>111.160786483347</c:v>
                      </c:pt>
                      <c:pt idx="32583">
                        <c:v>111.160751579563</c:v>
                      </c:pt>
                      <c:pt idx="32584">
                        <c:v>111.160718299956</c:v>
                      </c:pt>
                      <c:pt idx="32585">
                        <c:v>111.160169318496</c:v>
                      </c:pt>
                      <c:pt idx="32586">
                        <c:v>111.159693883994</c:v>
                      </c:pt>
                      <c:pt idx="32587">
                        <c:v>111.15967300463301</c:v>
                      </c:pt>
                      <c:pt idx="32588">
                        <c:v>111.15963389042901</c:v>
                      </c:pt>
                      <c:pt idx="32589">
                        <c:v>111.15920197336899</c:v>
                      </c:pt>
                      <c:pt idx="32590">
                        <c:v>111.158899647795</c:v>
                      </c:pt>
                      <c:pt idx="32591">
                        <c:v>111.15879475824499</c:v>
                      </c:pt>
                      <c:pt idx="32592">
                        <c:v>111.15878261545799</c:v>
                      </c:pt>
                      <c:pt idx="32593">
                        <c:v>111.158531912218</c:v>
                      </c:pt>
                      <c:pt idx="32594">
                        <c:v>111.15720865756499</c:v>
                      </c:pt>
                      <c:pt idx="32595">
                        <c:v>111.15713769410701</c:v>
                      </c:pt>
                      <c:pt idx="32596">
                        <c:v>111.15698063198001</c:v>
                      </c:pt>
                      <c:pt idx="32597">
                        <c:v>111.156925230111</c:v>
                      </c:pt>
                      <c:pt idx="32598">
                        <c:v>111.156777553217</c:v>
                      </c:pt>
                      <c:pt idx="32599">
                        <c:v>111.156757234339</c:v>
                      </c:pt>
                      <c:pt idx="32600">
                        <c:v>111.156699966061</c:v>
                      </c:pt>
                      <c:pt idx="32601">
                        <c:v>111.156699723524</c:v>
                      </c:pt>
                      <c:pt idx="32602">
                        <c:v>111.156682750819</c:v>
                      </c:pt>
                      <c:pt idx="32603">
                        <c:v>111.156638832103</c:v>
                      </c:pt>
                      <c:pt idx="32604">
                        <c:v>111.15657291917501</c:v>
                      </c:pt>
                      <c:pt idx="32605">
                        <c:v>111.156517821246</c:v>
                      </c:pt>
                      <c:pt idx="32606">
                        <c:v>111.15645176059</c:v>
                      </c:pt>
                      <c:pt idx="32607">
                        <c:v>111.156410914834</c:v>
                      </c:pt>
                      <c:pt idx="32608">
                        <c:v>111.156336099862</c:v>
                      </c:pt>
                      <c:pt idx="32609">
                        <c:v>111.15628400610299</c:v>
                      </c:pt>
                      <c:pt idx="32610">
                        <c:v>111.156220931867</c:v>
                      </c:pt>
                      <c:pt idx="32611">
                        <c:v>111.156203653405</c:v>
                      </c:pt>
                      <c:pt idx="32612">
                        <c:v>111.156179226633</c:v>
                      </c:pt>
                      <c:pt idx="32613">
                        <c:v>111.156170929675</c:v>
                      </c:pt>
                      <c:pt idx="32614">
                        <c:v>111.15616643809</c:v>
                      </c:pt>
                      <c:pt idx="32615">
                        <c:v>111.15616578764001</c:v>
                      </c:pt>
                      <c:pt idx="32616">
                        <c:v>111.15612217779</c:v>
                      </c:pt>
                      <c:pt idx="32617">
                        <c:v>111.15608135786501</c:v>
                      </c:pt>
                      <c:pt idx="32618">
                        <c:v>111.156069972566</c:v>
                      </c:pt>
                      <c:pt idx="32619">
                        <c:v>111.15602895887299</c:v>
                      </c:pt>
                      <c:pt idx="32620">
                        <c:v>111.15586502997201</c:v>
                      </c:pt>
                      <c:pt idx="32621">
                        <c:v>111.15583431810001</c:v>
                      </c:pt>
                      <c:pt idx="32622">
                        <c:v>111.155822492479</c:v>
                      </c:pt>
                      <c:pt idx="32623">
                        <c:v>111.155778608421</c:v>
                      </c:pt>
                      <c:pt idx="32624">
                        <c:v>111.15576687868101</c:v>
                      </c:pt>
                      <c:pt idx="32625">
                        <c:v>111.15571357627999</c:v>
                      </c:pt>
                      <c:pt idx="32626">
                        <c:v>111.15569181449</c:v>
                      </c:pt>
                      <c:pt idx="32627">
                        <c:v>111.15566244524599</c:v>
                      </c:pt>
                      <c:pt idx="32628">
                        <c:v>111.155626953468</c:v>
                      </c:pt>
                      <c:pt idx="32629">
                        <c:v>111.15558822425</c:v>
                      </c:pt>
                      <c:pt idx="32630">
                        <c:v>111.155579614321</c:v>
                      </c:pt>
                      <c:pt idx="32631">
                        <c:v>111.155558995272</c:v>
                      </c:pt>
                      <c:pt idx="32632">
                        <c:v>111.15555341775</c:v>
                      </c:pt>
                      <c:pt idx="32633">
                        <c:v>111.1555285156</c:v>
                      </c:pt>
                      <c:pt idx="32634">
                        <c:v>111.155513804124</c:v>
                      </c:pt>
                      <c:pt idx="32635">
                        <c:v>111.15548615809401</c:v>
                      </c:pt>
                      <c:pt idx="32636">
                        <c:v>111.155474064752</c:v>
                      </c:pt>
                      <c:pt idx="32637">
                        <c:v>111.1554520254</c:v>
                      </c:pt>
                      <c:pt idx="32638">
                        <c:v>111.155441122656</c:v>
                      </c:pt>
                      <c:pt idx="32639">
                        <c:v>111.155430626876</c:v>
                      </c:pt>
                      <c:pt idx="32640">
                        <c:v>111.15542588135099</c:v>
                      </c:pt>
                      <c:pt idx="32641">
                        <c:v>111.155418129743</c:v>
                      </c:pt>
                      <c:pt idx="32642">
                        <c:v>111.155405006127</c:v>
                      </c:pt>
                      <c:pt idx="32643">
                        <c:v>111.15538547829701</c:v>
                      </c:pt>
                      <c:pt idx="32644">
                        <c:v>111.155383340119</c:v>
                      </c:pt>
                      <c:pt idx="32645">
                        <c:v>111.155382456376</c:v>
                      </c:pt>
                      <c:pt idx="32646">
                        <c:v>111.15537328690399</c:v>
                      </c:pt>
                      <c:pt idx="32647">
                        <c:v>111.155352615631</c:v>
                      </c:pt>
                      <c:pt idx="32648">
                        <c:v>111.15534852984899</c:v>
                      </c:pt>
                      <c:pt idx="32649">
                        <c:v>111.155325919112</c:v>
                      </c:pt>
                      <c:pt idx="32650">
                        <c:v>111.155320807284</c:v>
                      </c:pt>
                      <c:pt idx="32651">
                        <c:v>111.155306901107</c:v>
                      </c:pt>
                      <c:pt idx="32652">
                        <c:v>111.15529389542699</c:v>
                      </c:pt>
                      <c:pt idx="32653">
                        <c:v>111.155264352366</c:v>
                      </c:pt>
                      <c:pt idx="32654">
                        <c:v>111.155209214732</c:v>
                      </c:pt>
                      <c:pt idx="32655">
                        <c:v>111.155197599555</c:v>
                      </c:pt>
                      <c:pt idx="32656">
                        <c:v>111.155130150358</c:v>
                      </c:pt>
                      <c:pt idx="32657">
                        <c:v>111.155108936619</c:v>
                      </c:pt>
                      <c:pt idx="32658">
                        <c:v>111.15508680288001</c:v>
                      </c:pt>
                      <c:pt idx="32659">
                        <c:v>111.155079924313</c:v>
                      </c:pt>
                      <c:pt idx="32660">
                        <c:v>111.155079873034</c:v>
                      </c:pt>
                      <c:pt idx="32661">
                        <c:v>111.155053383763</c:v>
                      </c:pt>
                      <c:pt idx="32662">
                        <c:v>111.155016707299</c:v>
                      </c:pt>
                      <c:pt idx="32663">
                        <c:v>111.15501381652</c:v>
                      </c:pt>
                      <c:pt idx="32664">
                        <c:v>111.154991397366</c:v>
                      </c:pt>
                      <c:pt idx="32665">
                        <c:v>111.154979686997</c:v>
                      </c:pt>
                      <c:pt idx="32666">
                        <c:v>111.15497749381601</c:v>
                      </c:pt>
                      <c:pt idx="32667">
                        <c:v>111.154975460895</c:v>
                      </c:pt>
                      <c:pt idx="32668">
                        <c:v>111.154957188967</c:v>
                      </c:pt>
                      <c:pt idx="32669">
                        <c:v>111.15495040334901</c:v>
                      </c:pt>
                      <c:pt idx="32670">
                        <c:v>111.154942770728</c:v>
                      </c:pt>
                      <c:pt idx="32671">
                        <c:v>111.154937613524</c:v>
                      </c:pt>
                      <c:pt idx="32672">
                        <c:v>111.154924829382</c:v>
                      </c:pt>
                      <c:pt idx="32673">
                        <c:v>111.154914106422</c:v>
                      </c:pt>
                      <c:pt idx="32674">
                        <c:v>111.154901139581</c:v>
                      </c:pt>
                      <c:pt idx="32675">
                        <c:v>111.154878881985</c:v>
                      </c:pt>
                      <c:pt idx="32676">
                        <c:v>111.15487501747501</c:v>
                      </c:pt>
                      <c:pt idx="32677">
                        <c:v>111.15486083621199</c:v>
                      </c:pt>
                      <c:pt idx="32678">
                        <c:v>111.15485498429101</c:v>
                      </c:pt>
                      <c:pt idx="32679">
                        <c:v>111.15484879135499</c:v>
                      </c:pt>
                      <c:pt idx="32680">
                        <c:v>111.154847693128</c:v>
                      </c:pt>
                      <c:pt idx="32681">
                        <c:v>111.154831667925</c:v>
                      </c:pt>
                      <c:pt idx="32682">
                        <c:v>111.15483137346899</c:v>
                      </c:pt>
                      <c:pt idx="32683">
                        <c:v>111.15479797704501</c:v>
                      </c:pt>
                      <c:pt idx="32684">
                        <c:v>111.154788485993</c:v>
                      </c:pt>
                      <c:pt idx="32685">
                        <c:v>111.154781248031</c:v>
                      </c:pt>
                      <c:pt idx="32686">
                        <c:v>111.15476159465101</c:v>
                      </c:pt>
                      <c:pt idx="32687">
                        <c:v>111.154740604892</c:v>
                      </c:pt>
                      <c:pt idx="32688">
                        <c:v>111.154717212113</c:v>
                      </c:pt>
                      <c:pt idx="32689">
                        <c:v>111.154674746916</c:v>
                      </c:pt>
                      <c:pt idx="32690">
                        <c:v>111.15465017920501</c:v>
                      </c:pt>
                      <c:pt idx="32691">
                        <c:v>111.154624468912</c:v>
                      </c:pt>
                      <c:pt idx="32692">
                        <c:v>111.154580608236</c:v>
                      </c:pt>
                      <c:pt idx="32693">
                        <c:v>111.154571250868</c:v>
                      </c:pt>
                      <c:pt idx="32694">
                        <c:v>111.154546187077</c:v>
                      </c:pt>
                      <c:pt idx="32695">
                        <c:v>111.15453381966</c:v>
                      </c:pt>
                      <c:pt idx="32696">
                        <c:v>111.154516026698</c:v>
                      </c:pt>
                      <c:pt idx="32697">
                        <c:v>111.154493902401</c:v>
                      </c:pt>
                      <c:pt idx="32698">
                        <c:v>111.154477654096</c:v>
                      </c:pt>
                      <c:pt idx="32699">
                        <c:v>111.15446945020599</c:v>
                      </c:pt>
                      <c:pt idx="32700">
                        <c:v>111.15445514243299</c:v>
                      </c:pt>
                      <c:pt idx="32701">
                        <c:v>111.154417388444</c:v>
                      </c:pt>
                      <c:pt idx="32702">
                        <c:v>111.154413783571</c:v>
                      </c:pt>
                      <c:pt idx="32703">
                        <c:v>111.154410668051</c:v>
                      </c:pt>
                      <c:pt idx="32704">
                        <c:v>111.154386956241</c:v>
                      </c:pt>
                      <c:pt idx="32705">
                        <c:v>111.15438057624399</c:v>
                      </c:pt>
                      <c:pt idx="32706">
                        <c:v>111.15434640764499</c:v>
                      </c:pt>
                      <c:pt idx="32707">
                        <c:v>111.154342314424</c:v>
                      </c:pt>
                      <c:pt idx="32708">
                        <c:v>111.154314142107</c:v>
                      </c:pt>
                      <c:pt idx="32709">
                        <c:v>111.154303300604</c:v>
                      </c:pt>
                      <c:pt idx="32710">
                        <c:v>111.154290551358</c:v>
                      </c:pt>
                      <c:pt idx="32711">
                        <c:v>111.154284995692</c:v>
                      </c:pt>
                      <c:pt idx="32712">
                        <c:v>111.154270364998</c:v>
                      </c:pt>
                      <c:pt idx="32713">
                        <c:v>111.15425041861501</c:v>
                      </c:pt>
                      <c:pt idx="32714">
                        <c:v>111.154238754735</c:v>
                      </c:pt>
                      <c:pt idx="32715">
                        <c:v>111.15421693057699</c:v>
                      </c:pt>
                      <c:pt idx="32716">
                        <c:v>111.15415517157901</c:v>
                      </c:pt>
                      <c:pt idx="32717">
                        <c:v>111.154145819226</c:v>
                      </c:pt>
                      <c:pt idx="32718">
                        <c:v>111.15411187852899</c:v>
                      </c:pt>
                      <c:pt idx="32719">
                        <c:v>111.154091933213</c:v>
                      </c:pt>
                      <c:pt idx="32720">
                        <c:v>111.154090708761</c:v>
                      </c:pt>
                      <c:pt idx="32721">
                        <c:v>111.154078094452</c:v>
                      </c:pt>
                      <c:pt idx="32722">
                        <c:v>111.154039285026</c:v>
                      </c:pt>
                      <c:pt idx="32723">
                        <c:v>111.154038734569</c:v>
                      </c:pt>
                      <c:pt idx="32724">
                        <c:v>111.154026872903</c:v>
                      </c:pt>
                      <c:pt idx="32725">
                        <c:v>111.154016635931</c:v>
                      </c:pt>
                      <c:pt idx="32726">
                        <c:v>111.15401107880901</c:v>
                      </c:pt>
                      <c:pt idx="32727">
                        <c:v>111.153999799243</c:v>
                      </c:pt>
                      <c:pt idx="32728">
                        <c:v>111.153982413112</c:v>
                      </c:pt>
                      <c:pt idx="32729">
                        <c:v>111.153950750682</c:v>
                      </c:pt>
                      <c:pt idx="32730">
                        <c:v>111.15390424117</c:v>
                      </c:pt>
                      <c:pt idx="32731">
                        <c:v>111.153903292675</c:v>
                      </c:pt>
                      <c:pt idx="32732">
                        <c:v>111.153686586082</c:v>
                      </c:pt>
                      <c:pt idx="32733">
                        <c:v>111.153684232453</c:v>
                      </c:pt>
                      <c:pt idx="32734">
                        <c:v>111.153680524241</c:v>
                      </c:pt>
                      <c:pt idx="32735">
                        <c:v>111.153655214417</c:v>
                      </c:pt>
                      <c:pt idx="32736">
                        <c:v>111.153646161745</c:v>
                      </c:pt>
                      <c:pt idx="32737">
                        <c:v>111.15363017833999</c:v>
                      </c:pt>
                      <c:pt idx="32738">
                        <c:v>111.153607852921</c:v>
                      </c:pt>
                      <c:pt idx="32739">
                        <c:v>111.153600899897</c:v>
                      </c:pt>
                      <c:pt idx="32740">
                        <c:v>111.153568446992</c:v>
                      </c:pt>
                      <c:pt idx="32741">
                        <c:v>111.153537065585</c:v>
                      </c:pt>
                      <c:pt idx="32742">
                        <c:v>111.15344844094</c:v>
                      </c:pt>
                      <c:pt idx="32743">
                        <c:v>111.15332216824601</c:v>
                      </c:pt>
                      <c:pt idx="32744">
                        <c:v>111.150885300577</c:v>
                      </c:pt>
                      <c:pt idx="32745">
                        <c:v>111.15053703795</c:v>
                      </c:pt>
                      <c:pt idx="32746">
                        <c:v>111.15026036735</c:v>
                      </c:pt>
                      <c:pt idx="32747">
                        <c:v>111.149775014795</c:v>
                      </c:pt>
                      <c:pt idx="32748">
                        <c:v>111.14926871690299</c:v>
                      </c:pt>
                      <c:pt idx="32749">
                        <c:v>111.14892240907101</c:v>
                      </c:pt>
                      <c:pt idx="32750">
                        <c:v>111.148851773009</c:v>
                      </c:pt>
                      <c:pt idx="32751">
                        <c:v>111.14733134648699</c:v>
                      </c:pt>
                      <c:pt idx="32752">
                        <c:v>111.145775350601</c:v>
                      </c:pt>
                      <c:pt idx="32753">
                        <c:v>111.14436180143601</c:v>
                      </c:pt>
                      <c:pt idx="32754">
                        <c:v>111.143934213338</c:v>
                      </c:pt>
                      <c:pt idx="32755">
                        <c:v>111.143670456138</c:v>
                      </c:pt>
                      <c:pt idx="32756">
                        <c:v>111.14347745972201</c:v>
                      </c:pt>
                      <c:pt idx="32757">
                        <c:v>111.143188288928</c:v>
                      </c:pt>
                      <c:pt idx="32758">
                        <c:v>111.142891656028</c:v>
                      </c:pt>
                      <c:pt idx="32759">
                        <c:v>111.142069161344</c:v>
                      </c:pt>
                      <c:pt idx="32760">
                        <c:v>111.14157825799199</c:v>
                      </c:pt>
                      <c:pt idx="32761">
                        <c:v>111.141348582086</c:v>
                      </c:pt>
                      <c:pt idx="32762">
                        <c:v>111.140118783454</c:v>
                      </c:pt>
                      <c:pt idx="32763">
                        <c:v>111.139737503972</c:v>
                      </c:pt>
                      <c:pt idx="32764">
                        <c:v>111.139033088876</c:v>
                      </c:pt>
                      <c:pt idx="32765">
                        <c:v>111.138661934406</c:v>
                      </c:pt>
                      <c:pt idx="32766">
                        <c:v>111.137204636785</c:v>
                      </c:pt>
                      <c:pt idx="32767">
                        <c:v>111.13670641383899</c:v>
                      </c:pt>
                      <c:pt idx="32768">
                        <c:v>111.135354995935</c:v>
                      </c:pt>
                      <c:pt idx="32769">
                        <c:v>111.134982363643</c:v>
                      </c:pt>
                      <c:pt idx="32770">
                        <c:v>111.13376871297901</c:v>
                      </c:pt>
                      <c:pt idx="32771">
                        <c:v>111.133207594609</c:v>
                      </c:pt>
                      <c:pt idx="32772">
                        <c:v>111.132857042878</c:v>
                      </c:pt>
                      <c:pt idx="32773">
                        <c:v>111.13281795719899</c:v>
                      </c:pt>
                      <c:pt idx="32774">
                        <c:v>111.130418805991</c:v>
                      </c:pt>
                      <c:pt idx="32775">
                        <c:v>111.130209280195</c:v>
                      </c:pt>
                      <c:pt idx="32776">
                        <c:v>111.12982464827699</c:v>
                      </c:pt>
                      <c:pt idx="32777">
                        <c:v>111.129732731286</c:v>
                      </c:pt>
                      <c:pt idx="32778">
                        <c:v>111.129565889102</c:v>
                      </c:pt>
                      <c:pt idx="32779">
                        <c:v>111.129335111063</c:v>
                      </c:pt>
                      <c:pt idx="32780">
                        <c:v>111.12907574048999</c:v>
                      </c:pt>
                      <c:pt idx="32781">
                        <c:v>111.128341255283</c:v>
                      </c:pt>
                      <c:pt idx="32782">
                        <c:v>111.128180275511</c:v>
                      </c:pt>
                      <c:pt idx="32783">
                        <c:v>111.127859366547</c:v>
                      </c:pt>
                      <c:pt idx="32784">
                        <c:v>111.12665016564</c:v>
                      </c:pt>
                      <c:pt idx="32785">
                        <c:v>111.12663922315301</c:v>
                      </c:pt>
                      <c:pt idx="32786">
                        <c:v>111.12598678828</c:v>
                      </c:pt>
                      <c:pt idx="32787">
                        <c:v>111.125975236817</c:v>
                      </c:pt>
                      <c:pt idx="32788">
                        <c:v>111.12424275880601</c:v>
                      </c:pt>
                      <c:pt idx="32789">
                        <c:v>111.12378819179099</c:v>
                      </c:pt>
                      <c:pt idx="32790">
                        <c:v>111.123688591673</c:v>
                      </c:pt>
                      <c:pt idx="32791">
                        <c:v>111.12177427240999</c:v>
                      </c:pt>
                      <c:pt idx="32792">
                        <c:v>111.121512830098</c:v>
                      </c:pt>
                      <c:pt idx="32793">
                        <c:v>111.120919957602</c:v>
                      </c:pt>
                      <c:pt idx="32794">
                        <c:v>111.118759624004</c:v>
                      </c:pt>
                      <c:pt idx="32795">
                        <c:v>111.118759059997</c:v>
                      </c:pt>
                      <c:pt idx="32796">
                        <c:v>111.118715074829</c:v>
                      </c:pt>
                      <c:pt idx="32797">
                        <c:v>111.117969833614</c:v>
                      </c:pt>
                      <c:pt idx="32798">
                        <c:v>111.11770250957601</c:v>
                      </c:pt>
                      <c:pt idx="32799">
                        <c:v>111.11655110126399</c:v>
                      </c:pt>
                      <c:pt idx="32800">
                        <c:v>111.1164991414</c:v>
                      </c:pt>
                      <c:pt idx="32801">
                        <c:v>111.11527161823599</c:v>
                      </c:pt>
                      <c:pt idx="32802">
                        <c:v>111.11461076348</c:v>
                      </c:pt>
                      <c:pt idx="32803">
                        <c:v>111.113506527223</c:v>
                      </c:pt>
                      <c:pt idx="32804">
                        <c:v>111.113366229487</c:v>
                      </c:pt>
                      <c:pt idx="32805">
                        <c:v>111.112686991348</c:v>
                      </c:pt>
                      <c:pt idx="32806">
                        <c:v>111.11225303227999</c:v>
                      </c:pt>
                      <c:pt idx="32807">
                        <c:v>111.11204543734</c:v>
                      </c:pt>
                      <c:pt idx="32808">
                        <c:v>111.111479571866</c:v>
                      </c:pt>
                      <c:pt idx="32809">
                        <c:v>111.109590313524</c:v>
                      </c:pt>
                      <c:pt idx="32810">
                        <c:v>111.107334924056</c:v>
                      </c:pt>
                      <c:pt idx="32811">
                        <c:v>111.105947675322</c:v>
                      </c:pt>
                      <c:pt idx="32812">
                        <c:v>111.104864103612</c:v>
                      </c:pt>
                      <c:pt idx="32813">
                        <c:v>111.102621195748</c:v>
                      </c:pt>
                      <c:pt idx="32814">
                        <c:v>111.10234419194499</c:v>
                      </c:pt>
                      <c:pt idx="32815">
                        <c:v>111.10185444200501</c:v>
                      </c:pt>
                      <c:pt idx="32816">
                        <c:v>111.101687887586</c:v>
                      </c:pt>
                      <c:pt idx="32817">
                        <c:v>111.09915850096399</c:v>
                      </c:pt>
                      <c:pt idx="32818">
                        <c:v>111.09873210860501</c:v>
                      </c:pt>
                      <c:pt idx="32819">
                        <c:v>111.098408058123</c:v>
                      </c:pt>
                      <c:pt idx="32820">
                        <c:v>111.09809985273399</c:v>
                      </c:pt>
                      <c:pt idx="32821">
                        <c:v>111.097862158401</c:v>
                      </c:pt>
                      <c:pt idx="32822">
                        <c:v>111.09542408916001</c:v>
                      </c:pt>
                      <c:pt idx="32823">
                        <c:v>111.095261755568</c:v>
                      </c:pt>
                      <c:pt idx="32824">
                        <c:v>111.095228727928</c:v>
                      </c:pt>
                      <c:pt idx="32825">
                        <c:v>111.09519570232</c:v>
                      </c:pt>
                      <c:pt idx="32826">
                        <c:v>111.094830197877</c:v>
                      </c:pt>
                      <c:pt idx="32827">
                        <c:v>111.09447696976</c:v>
                      </c:pt>
                      <c:pt idx="32828">
                        <c:v>111.09384358886901</c:v>
                      </c:pt>
                      <c:pt idx="32829">
                        <c:v>111.091876763006</c:v>
                      </c:pt>
                      <c:pt idx="32830">
                        <c:v>111.09121225125401</c:v>
                      </c:pt>
                      <c:pt idx="32831">
                        <c:v>111.090898585285</c:v>
                      </c:pt>
                      <c:pt idx="32832">
                        <c:v>111.09083346690799</c:v>
                      </c:pt>
                      <c:pt idx="32833">
                        <c:v>111.09082014596</c:v>
                      </c:pt>
                      <c:pt idx="32834">
                        <c:v>111.090403610376</c:v>
                      </c:pt>
                      <c:pt idx="32835">
                        <c:v>111.09040185028</c:v>
                      </c:pt>
                      <c:pt idx="32836">
                        <c:v>111.087394275969</c:v>
                      </c:pt>
                      <c:pt idx="32837">
                        <c:v>111.08726305877801</c:v>
                      </c:pt>
                      <c:pt idx="32838">
                        <c:v>111.08702699880401</c:v>
                      </c:pt>
                      <c:pt idx="32839">
                        <c:v>111.08659741143801</c:v>
                      </c:pt>
                      <c:pt idx="32840">
                        <c:v>111.08594937406301</c:v>
                      </c:pt>
                      <c:pt idx="32841">
                        <c:v>111.08537973401801</c:v>
                      </c:pt>
                      <c:pt idx="32842">
                        <c:v>111.08478808627601</c:v>
                      </c:pt>
                      <c:pt idx="32843">
                        <c:v>111.08429600884899</c:v>
                      </c:pt>
                      <c:pt idx="32844">
                        <c:v>111.082080827119</c:v>
                      </c:pt>
                      <c:pt idx="32845">
                        <c:v>111.079741884605</c:v>
                      </c:pt>
                      <c:pt idx="32846">
                        <c:v>111.077882296186</c:v>
                      </c:pt>
                      <c:pt idx="32847">
                        <c:v>111.077838381028</c:v>
                      </c:pt>
                      <c:pt idx="32848">
                        <c:v>111.074735568278</c:v>
                      </c:pt>
                      <c:pt idx="32849">
                        <c:v>111.07053105886401</c:v>
                      </c:pt>
                      <c:pt idx="32850">
                        <c:v>111.06983093570901</c:v>
                      </c:pt>
                      <c:pt idx="32851">
                        <c:v>111.06982715717101</c:v>
                      </c:pt>
                      <c:pt idx="32852">
                        <c:v>111.069408979819</c:v>
                      </c:pt>
                      <c:pt idx="32853">
                        <c:v>111.068678710629</c:v>
                      </c:pt>
                      <c:pt idx="32854">
                        <c:v>111.067806079589</c:v>
                      </c:pt>
                      <c:pt idx="32855">
                        <c:v>111.06696828574201</c:v>
                      </c:pt>
                      <c:pt idx="32856">
                        <c:v>111.06695116010199</c:v>
                      </c:pt>
                      <c:pt idx="32857">
                        <c:v>111.064485001988</c:v>
                      </c:pt>
                      <c:pt idx="32858">
                        <c:v>111.063475073295</c:v>
                      </c:pt>
                      <c:pt idx="32859">
                        <c:v>111.062327114711</c:v>
                      </c:pt>
                      <c:pt idx="32860">
                        <c:v>111.061853469802</c:v>
                      </c:pt>
                      <c:pt idx="32861">
                        <c:v>111.061691161062</c:v>
                      </c:pt>
                      <c:pt idx="32862">
                        <c:v>111.060183306612</c:v>
                      </c:pt>
                      <c:pt idx="32863">
                        <c:v>111.059887423879</c:v>
                      </c:pt>
                      <c:pt idx="32864">
                        <c:v>111.059698646225</c:v>
                      </c:pt>
                      <c:pt idx="32865">
                        <c:v>111.05948739212199</c:v>
                      </c:pt>
                      <c:pt idx="32866">
                        <c:v>111.05872848492599</c:v>
                      </c:pt>
                      <c:pt idx="32867">
                        <c:v>111.058235481606</c:v>
                      </c:pt>
                      <c:pt idx="32868">
                        <c:v>111.057556329703</c:v>
                      </c:pt>
                      <c:pt idx="32869">
                        <c:v>111.05724747206401</c:v>
                      </c:pt>
                      <c:pt idx="32870">
                        <c:v>111.056788266989</c:v>
                      </c:pt>
                      <c:pt idx="32871">
                        <c:v>111.054934462459</c:v>
                      </c:pt>
                      <c:pt idx="32872">
                        <c:v>111.05448798248</c:v>
                      </c:pt>
                      <c:pt idx="32873">
                        <c:v>111.053923067436</c:v>
                      </c:pt>
                      <c:pt idx="32874">
                        <c:v>111.053840281522</c:v>
                      </c:pt>
                      <c:pt idx="32875">
                        <c:v>111.05370064866101</c:v>
                      </c:pt>
                      <c:pt idx="32876">
                        <c:v>111.047534574693</c:v>
                      </c:pt>
                      <c:pt idx="32877">
                        <c:v>111.047044119302</c:v>
                      </c:pt>
                      <c:pt idx="32878">
                        <c:v>111.046529692056</c:v>
                      </c:pt>
                      <c:pt idx="32879">
                        <c:v>111.046396389347</c:v>
                      </c:pt>
                      <c:pt idx="32880">
                        <c:v>111.043994544946</c:v>
                      </c:pt>
                      <c:pt idx="32881">
                        <c:v>111.042302686428</c:v>
                      </c:pt>
                      <c:pt idx="32882">
                        <c:v>111.039538502868</c:v>
                      </c:pt>
                      <c:pt idx="32883">
                        <c:v>111.039239050182</c:v>
                      </c:pt>
                      <c:pt idx="32884">
                        <c:v>111.03457183439301</c:v>
                      </c:pt>
                      <c:pt idx="32885">
                        <c:v>111.03317792981601</c:v>
                      </c:pt>
                      <c:pt idx="32886">
                        <c:v>111.031880359621</c:v>
                      </c:pt>
                      <c:pt idx="32887">
                        <c:v>111.03167554760201</c:v>
                      </c:pt>
                      <c:pt idx="32888">
                        <c:v>111.03138173166199</c:v>
                      </c:pt>
                      <c:pt idx="32889">
                        <c:v>111.03114739711</c:v>
                      </c:pt>
                      <c:pt idx="32890">
                        <c:v>111.030618751066</c:v>
                      </c:pt>
                      <c:pt idx="32891">
                        <c:v>111.03043374586601</c:v>
                      </c:pt>
                      <c:pt idx="32892">
                        <c:v>111.030347573106</c:v>
                      </c:pt>
                      <c:pt idx="32893">
                        <c:v>111.027237098787</c:v>
                      </c:pt>
                      <c:pt idx="32894">
                        <c:v>111.02467265999699</c:v>
                      </c:pt>
                      <c:pt idx="32895">
                        <c:v>111.021848858192</c:v>
                      </c:pt>
                      <c:pt idx="32896">
                        <c:v>111.021821982467</c:v>
                      </c:pt>
                      <c:pt idx="32897">
                        <c:v>111.018676568825</c:v>
                      </c:pt>
                      <c:pt idx="32898">
                        <c:v>111.018589535228</c:v>
                      </c:pt>
                      <c:pt idx="32899">
                        <c:v>111.014000057053</c:v>
                      </c:pt>
                      <c:pt idx="32900">
                        <c:v>111.013401891586</c:v>
                      </c:pt>
                      <c:pt idx="32901">
                        <c:v>111.007890266573</c:v>
                      </c:pt>
                      <c:pt idx="32902">
                        <c:v>111.007695303464</c:v>
                      </c:pt>
                      <c:pt idx="32903">
                        <c:v>111.004947023122</c:v>
                      </c:pt>
                      <c:pt idx="32904">
                        <c:v>111.00488838937299</c:v>
                      </c:pt>
                      <c:pt idx="32905">
                        <c:v>111.004696685958</c:v>
                      </c:pt>
                      <c:pt idx="32906">
                        <c:v>111.001196271735</c:v>
                      </c:pt>
                      <c:pt idx="32907">
                        <c:v>110.9995447148</c:v>
                      </c:pt>
                      <c:pt idx="32908">
                        <c:v>110.998114756242</c:v>
                      </c:pt>
                      <c:pt idx="32909">
                        <c:v>110.998086779522</c:v>
                      </c:pt>
                      <c:pt idx="32910">
                        <c:v>110.997723327789</c:v>
                      </c:pt>
                      <c:pt idx="32911">
                        <c:v>110.99743354328</c:v>
                      </c:pt>
                      <c:pt idx="32912">
                        <c:v>110.99736539125</c:v>
                      </c:pt>
                      <c:pt idx="32913">
                        <c:v>110.997279520566</c:v>
                      </c:pt>
                      <c:pt idx="32914">
                        <c:v>110.996999635791</c:v>
                      </c:pt>
                      <c:pt idx="32915">
                        <c:v>110.996915817673</c:v>
                      </c:pt>
                      <c:pt idx="32916">
                        <c:v>110.995681848662</c:v>
                      </c:pt>
                      <c:pt idx="32917">
                        <c:v>110.995179612119</c:v>
                      </c:pt>
                      <c:pt idx="32918">
                        <c:v>110.994875176427</c:v>
                      </c:pt>
                      <c:pt idx="32919">
                        <c:v>110.990383411479</c:v>
                      </c:pt>
                      <c:pt idx="32920">
                        <c:v>110.99025829374</c:v>
                      </c:pt>
                      <c:pt idx="32921">
                        <c:v>110.990039534671</c:v>
                      </c:pt>
                      <c:pt idx="32922">
                        <c:v>110.984717138261</c:v>
                      </c:pt>
                      <c:pt idx="32923">
                        <c:v>110.983378922594</c:v>
                      </c:pt>
                      <c:pt idx="32924">
                        <c:v>110.982944749005</c:v>
                      </c:pt>
                      <c:pt idx="32925">
                        <c:v>110.979099116493</c:v>
                      </c:pt>
                      <c:pt idx="32926">
                        <c:v>110.979067633567</c:v>
                      </c:pt>
                      <c:pt idx="32927">
                        <c:v>110.977799603119</c:v>
                      </c:pt>
                      <c:pt idx="32928">
                        <c:v>110.977537404096</c:v>
                      </c:pt>
                      <c:pt idx="32929">
                        <c:v>110.977126720974</c:v>
                      </c:pt>
                      <c:pt idx="32930">
                        <c:v>110.97478185384099</c:v>
                      </c:pt>
                      <c:pt idx="32931">
                        <c:v>110.97338483806701</c:v>
                      </c:pt>
                      <c:pt idx="32932">
                        <c:v>110.97159558734199</c:v>
                      </c:pt>
                      <c:pt idx="32933">
                        <c:v>110.971350741875</c:v>
                      </c:pt>
                      <c:pt idx="32934">
                        <c:v>110.967739953555</c:v>
                      </c:pt>
                      <c:pt idx="32935">
                        <c:v>110.96756785486301</c:v>
                      </c:pt>
                      <c:pt idx="32936">
                        <c:v>110.96742592949801</c:v>
                      </c:pt>
                      <c:pt idx="32937">
                        <c:v>110.967425243145</c:v>
                      </c:pt>
                      <c:pt idx="32938">
                        <c:v>110.96513921847701</c:v>
                      </c:pt>
                      <c:pt idx="32939">
                        <c:v>110.96319631749</c:v>
                      </c:pt>
                      <c:pt idx="32940">
                        <c:v>110.959475466184</c:v>
                      </c:pt>
                      <c:pt idx="32941">
                        <c:v>110.95800740397399</c:v>
                      </c:pt>
                      <c:pt idx="32942">
                        <c:v>110.95768724000899</c:v>
                      </c:pt>
                      <c:pt idx="32943">
                        <c:v>110.957544535713</c:v>
                      </c:pt>
                      <c:pt idx="32944">
                        <c:v>110.951289802665</c:v>
                      </c:pt>
                      <c:pt idx="32945">
                        <c:v>110.948612495338</c:v>
                      </c:pt>
                      <c:pt idx="32946">
                        <c:v>110.948493653987</c:v>
                      </c:pt>
                      <c:pt idx="32947">
                        <c:v>110.948035680405</c:v>
                      </c:pt>
                      <c:pt idx="32948">
                        <c:v>110.946549323624</c:v>
                      </c:pt>
                      <c:pt idx="32949">
                        <c:v>110.94619142833299</c:v>
                      </c:pt>
                      <c:pt idx="32950">
                        <c:v>110.942802599277</c:v>
                      </c:pt>
                      <c:pt idx="32951">
                        <c:v>110.94249604602901</c:v>
                      </c:pt>
                      <c:pt idx="32952">
                        <c:v>110.942264358214</c:v>
                      </c:pt>
                      <c:pt idx="32953">
                        <c:v>110.94209122630799</c:v>
                      </c:pt>
                      <c:pt idx="32954">
                        <c:v>110.94170498200801</c:v>
                      </c:pt>
                      <c:pt idx="32955">
                        <c:v>110.93996850856</c:v>
                      </c:pt>
                      <c:pt idx="32956">
                        <c:v>110.939542416386</c:v>
                      </c:pt>
                      <c:pt idx="32957">
                        <c:v>110.93739381705799</c:v>
                      </c:pt>
                      <c:pt idx="32958">
                        <c:v>110.93704478677201</c:v>
                      </c:pt>
                      <c:pt idx="32959">
                        <c:v>110.936010898346</c:v>
                      </c:pt>
                      <c:pt idx="32960">
                        <c:v>110.93566300083999</c:v>
                      </c:pt>
                      <c:pt idx="32961">
                        <c:v>110.935438639946</c:v>
                      </c:pt>
                      <c:pt idx="32962">
                        <c:v>110.93513239382899</c:v>
                      </c:pt>
                      <c:pt idx="32963">
                        <c:v>110.93489524453599</c:v>
                      </c:pt>
                      <c:pt idx="32964">
                        <c:v>110.93475954993301</c:v>
                      </c:pt>
                      <c:pt idx="32965">
                        <c:v>110.93457802200101</c:v>
                      </c:pt>
                      <c:pt idx="32966">
                        <c:v>110.93429967709901</c:v>
                      </c:pt>
                      <c:pt idx="32967">
                        <c:v>110.934144630256</c:v>
                      </c:pt>
                      <c:pt idx="32968">
                        <c:v>110.93373415030401</c:v>
                      </c:pt>
                      <c:pt idx="32969">
                        <c:v>110.933727852038</c:v>
                      </c:pt>
                      <c:pt idx="32970">
                        <c:v>110.93265908476999</c:v>
                      </c:pt>
                      <c:pt idx="32971">
                        <c:v>110.932165674152</c:v>
                      </c:pt>
                      <c:pt idx="32972">
                        <c:v>110.932095210349</c:v>
                      </c:pt>
                      <c:pt idx="32973">
                        <c:v>110.93199684214299</c:v>
                      </c:pt>
                      <c:pt idx="32974">
                        <c:v>110.93198131328801</c:v>
                      </c:pt>
                      <c:pt idx="32975">
                        <c:v>110.931398808075</c:v>
                      </c:pt>
                      <c:pt idx="32976">
                        <c:v>110.931383195173</c:v>
                      </c:pt>
                      <c:pt idx="32977">
                        <c:v>110.930967257413</c:v>
                      </c:pt>
                      <c:pt idx="32978">
                        <c:v>110.930280393723</c:v>
                      </c:pt>
                      <c:pt idx="32979">
                        <c:v>110.930213185109</c:v>
                      </c:pt>
                      <c:pt idx="32980">
                        <c:v>110.930119447807</c:v>
                      </c:pt>
                      <c:pt idx="32981">
                        <c:v>110.93009159643999</c:v>
                      </c:pt>
                      <c:pt idx="32982">
                        <c:v>110.929585718071</c:v>
                      </c:pt>
                      <c:pt idx="32983">
                        <c:v>110.92917529604399</c:v>
                      </c:pt>
                      <c:pt idx="32984">
                        <c:v>110.929146806064</c:v>
                      </c:pt>
                      <c:pt idx="32985">
                        <c:v>110.92875806653301</c:v>
                      </c:pt>
                      <c:pt idx="32986">
                        <c:v>110.928745430671</c:v>
                      </c:pt>
                      <c:pt idx="32987">
                        <c:v>110.927827490505</c:v>
                      </c:pt>
                      <c:pt idx="32988">
                        <c:v>110.927570862639</c:v>
                      </c:pt>
                      <c:pt idx="32989">
                        <c:v>110.927563869529</c:v>
                      </c:pt>
                      <c:pt idx="32990">
                        <c:v>110.92749962667401</c:v>
                      </c:pt>
                      <c:pt idx="32991">
                        <c:v>110.92705263552099</c:v>
                      </c:pt>
                      <c:pt idx="32992">
                        <c:v>110.926967926312</c:v>
                      </c:pt>
                      <c:pt idx="32993">
                        <c:v>110.92672392304399</c:v>
                      </c:pt>
                      <c:pt idx="32994">
                        <c:v>110.92585070711201</c:v>
                      </c:pt>
                      <c:pt idx="32995">
                        <c:v>110.9256620012</c:v>
                      </c:pt>
                      <c:pt idx="32996">
                        <c:v>110.92529109162101</c:v>
                      </c:pt>
                      <c:pt idx="32997">
                        <c:v>110.92459074351299</c:v>
                      </c:pt>
                      <c:pt idx="32998">
                        <c:v>110.923824648977</c:v>
                      </c:pt>
                      <c:pt idx="32999">
                        <c:v>110.923755923961</c:v>
                      </c:pt>
                      <c:pt idx="33000">
                        <c:v>110.923429705559</c:v>
                      </c:pt>
                      <c:pt idx="33001">
                        <c:v>110.92340375802</c:v>
                      </c:pt>
                      <c:pt idx="33002">
                        <c:v>110.92330735095</c:v>
                      </c:pt>
                      <c:pt idx="33003">
                        <c:v>110.92316674497999</c:v>
                      </c:pt>
                      <c:pt idx="33004">
                        <c:v>110.92316241619</c:v>
                      </c:pt>
                      <c:pt idx="33005">
                        <c:v>110.92291868358301</c:v>
                      </c:pt>
                      <c:pt idx="33006">
                        <c:v>110.92250863008</c:v>
                      </c:pt>
                      <c:pt idx="33007">
                        <c:v>110.922322659503</c:v>
                      </c:pt>
                      <c:pt idx="33008">
                        <c:v>110.92207492175</c:v>
                      </c:pt>
                      <c:pt idx="33009">
                        <c:v>110.922056764168</c:v>
                      </c:pt>
                      <c:pt idx="33010">
                        <c:v>110.92200825638901</c:v>
                      </c:pt>
                      <c:pt idx="33011">
                        <c:v>110.921803387976</c:v>
                      </c:pt>
                      <c:pt idx="33012">
                        <c:v>110.921779270228</c:v>
                      </c:pt>
                      <c:pt idx="33013">
                        <c:v>110.921758403608</c:v>
                      </c:pt>
                      <c:pt idx="33014">
                        <c:v>110.921420136992</c:v>
                      </c:pt>
                      <c:pt idx="33015">
                        <c:v>110.921295132305</c:v>
                      </c:pt>
                      <c:pt idx="33016">
                        <c:v>110.92127231836299</c:v>
                      </c:pt>
                      <c:pt idx="33017">
                        <c:v>110.92105897969</c:v>
                      </c:pt>
                      <c:pt idx="33018">
                        <c:v>110.920954646722</c:v>
                      </c:pt>
                      <c:pt idx="33019">
                        <c:v>110.92091718275501</c:v>
                      </c:pt>
                      <c:pt idx="33020">
                        <c:v>110.920865645167</c:v>
                      </c:pt>
                      <c:pt idx="33021">
                        <c:v>110.920803196573</c:v>
                      </c:pt>
                      <c:pt idx="33022">
                        <c:v>110.920743529958</c:v>
                      </c:pt>
                      <c:pt idx="33023">
                        <c:v>110.920674499382</c:v>
                      </c:pt>
                      <c:pt idx="33024">
                        <c:v>110.92055944919299</c:v>
                      </c:pt>
                      <c:pt idx="33025">
                        <c:v>110.92045713600599</c:v>
                      </c:pt>
                      <c:pt idx="33026">
                        <c:v>110.920381952838</c:v>
                      </c:pt>
                      <c:pt idx="33027">
                        <c:v>110.92031483664699</c:v>
                      </c:pt>
                      <c:pt idx="33028">
                        <c:v>110.92025711028499</c:v>
                      </c:pt>
                      <c:pt idx="33029">
                        <c:v>110.920105340772</c:v>
                      </c:pt>
                      <c:pt idx="33030">
                        <c:v>110.920097290044</c:v>
                      </c:pt>
                      <c:pt idx="33031">
                        <c:v>110.919673609783</c:v>
                      </c:pt>
                      <c:pt idx="33032">
                        <c:v>110.919673506568</c:v>
                      </c:pt>
                      <c:pt idx="33033">
                        <c:v>110.91947778711</c:v>
                      </c:pt>
                      <c:pt idx="33034">
                        <c:v>110.919417054866</c:v>
                      </c:pt>
                      <c:pt idx="33035">
                        <c:v>110.91934074500099</c:v>
                      </c:pt>
                      <c:pt idx="33036">
                        <c:v>110.91927403538701</c:v>
                      </c:pt>
                      <c:pt idx="33037">
                        <c:v>110.919128788669</c:v>
                      </c:pt>
                      <c:pt idx="33038">
                        <c:v>110.918969282373</c:v>
                      </c:pt>
                      <c:pt idx="33039">
                        <c:v>110.91867766528399</c:v>
                      </c:pt>
                      <c:pt idx="33040">
                        <c:v>110.91836548372</c:v>
                      </c:pt>
                      <c:pt idx="33041">
                        <c:v>110.918221457819</c:v>
                      </c:pt>
                      <c:pt idx="33042">
                        <c:v>110.91820395935601</c:v>
                      </c:pt>
                      <c:pt idx="33043">
                        <c:v>110.91804031933501</c:v>
                      </c:pt>
                      <c:pt idx="33044">
                        <c:v>110.917866091482</c:v>
                      </c:pt>
                      <c:pt idx="33045">
                        <c:v>110.91783732670601</c:v>
                      </c:pt>
                      <c:pt idx="33046">
                        <c:v>110.917817745219</c:v>
                      </c:pt>
                      <c:pt idx="33047">
                        <c:v>110.91750002025501</c:v>
                      </c:pt>
                      <c:pt idx="33048">
                        <c:v>110.91695625526999</c:v>
                      </c:pt>
                      <c:pt idx="33049">
                        <c:v>110.916813177284</c:v>
                      </c:pt>
                      <c:pt idx="33050">
                        <c:v>110.916744219756</c:v>
                      </c:pt>
                      <c:pt idx="33051">
                        <c:v>110.91673813509399</c:v>
                      </c:pt>
                      <c:pt idx="33052">
                        <c:v>110.916659639389</c:v>
                      </c:pt>
                      <c:pt idx="33053">
                        <c:v>110.91659446548999</c:v>
                      </c:pt>
                      <c:pt idx="33054">
                        <c:v>110.916538551988</c:v>
                      </c:pt>
                      <c:pt idx="33055">
                        <c:v>110.916437860494</c:v>
                      </c:pt>
                      <c:pt idx="33056">
                        <c:v>110.91624721525901</c:v>
                      </c:pt>
                      <c:pt idx="33057">
                        <c:v>110.916092816738</c:v>
                      </c:pt>
                      <c:pt idx="33058">
                        <c:v>110.91599835247899</c:v>
                      </c:pt>
                      <c:pt idx="33059">
                        <c:v>110.915966698091</c:v>
                      </c:pt>
                      <c:pt idx="33060">
                        <c:v>110.91585164738299</c:v>
                      </c:pt>
                      <c:pt idx="33061">
                        <c:v>110.915704561697</c:v>
                      </c:pt>
                      <c:pt idx="33062">
                        <c:v>110.915689214265</c:v>
                      </c:pt>
                      <c:pt idx="33063">
                        <c:v>110.915575727008</c:v>
                      </c:pt>
                      <c:pt idx="33064">
                        <c:v>110.91555596073199</c:v>
                      </c:pt>
                      <c:pt idx="33065">
                        <c:v>110.91542912714399</c:v>
                      </c:pt>
                      <c:pt idx="33066">
                        <c:v>110.91540587352399</c:v>
                      </c:pt>
                      <c:pt idx="33067">
                        <c:v>110.91509518529</c:v>
                      </c:pt>
                      <c:pt idx="33068">
                        <c:v>110.91489991675</c:v>
                      </c:pt>
                      <c:pt idx="33069">
                        <c:v>110.914621622873</c:v>
                      </c:pt>
                      <c:pt idx="33070">
                        <c:v>110.914526204232</c:v>
                      </c:pt>
                      <c:pt idx="33071">
                        <c:v>110.914500981481</c:v>
                      </c:pt>
                      <c:pt idx="33072">
                        <c:v>110.914476001998</c:v>
                      </c:pt>
                      <c:pt idx="33073">
                        <c:v>110.914380370869</c:v>
                      </c:pt>
                      <c:pt idx="33074">
                        <c:v>110.91431254376</c:v>
                      </c:pt>
                      <c:pt idx="33075">
                        <c:v>110.914191159758</c:v>
                      </c:pt>
                      <c:pt idx="33076">
                        <c:v>110.914140703935</c:v>
                      </c:pt>
                      <c:pt idx="33077">
                        <c:v>110.914055166753</c:v>
                      </c:pt>
                      <c:pt idx="33078">
                        <c:v>110.91379999911599</c:v>
                      </c:pt>
                      <c:pt idx="33079">
                        <c:v>110.913700080228</c:v>
                      </c:pt>
                      <c:pt idx="33080">
                        <c:v>110.91339548051999</c:v>
                      </c:pt>
                      <c:pt idx="33081">
                        <c:v>110.913384958831</c:v>
                      </c:pt>
                      <c:pt idx="33082">
                        <c:v>110.91314054128399</c:v>
                      </c:pt>
                      <c:pt idx="33083">
                        <c:v>110.913129308477</c:v>
                      </c:pt>
                      <c:pt idx="33084">
                        <c:v>110.912978408624</c:v>
                      </c:pt>
                      <c:pt idx="33085">
                        <c:v>110.912978144975</c:v>
                      </c:pt>
                      <c:pt idx="33086">
                        <c:v>110.912909005101</c:v>
                      </c:pt>
                      <c:pt idx="33087">
                        <c:v>110.912746772982</c:v>
                      </c:pt>
                      <c:pt idx="33088">
                        <c:v>110.91221857341399</c:v>
                      </c:pt>
                      <c:pt idx="33089">
                        <c:v>110.91212476851</c:v>
                      </c:pt>
                      <c:pt idx="33090">
                        <c:v>110.911727172119</c:v>
                      </c:pt>
                      <c:pt idx="33091">
                        <c:v>110.911552377457</c:v>
                      </c:pt>
                      <c:pt idx="33092">
                        <c:v>110.911471278389</c:v>
                      </c:pt>
                      <c:pt idx="33093">
                        <c:v>110.91144627163099</c:v>
                      </c:pt>
                      <c:pt idx="33094">
                        <c:v>110.911424191463</c:v>
                      </c:pt>
                      <c:pt idx="33095">
                        <c:v>110.911174205698</c:v>
                      </c:pt>
                      <c:pt idx="33096">
                        <c:v>110.911122127274</c:v>
                      </c:pt>
                      <c:pt idx="33097">
                        <c:v>110.911048140495</c:v>
                      </c:pt>
                      <c:pt idx="33098">
                        <c:v>110.910809014348</c:v>
                      </c:pt>
                      <c:pt idx="33099">
                        <c:v>110.910803360671</c:v>
                      </c:pt>
                      <c:pt idx="33100">
                        <c:v>110.910757301537</c:v>
                      </c:pt>
                      <c:pt idx="33101">
                        <c:v>110.91049082409501</c:v>
                      </c:pt>
                      <c:pt idx="33102">
                        <c:v>110.910341428278</c:v>
                      </c:pt>
                      <c:pt idx="33103">
                        <c:v>110.910338294507</c:v>
                      </c:pt>
                      <c:pt idx="33104">
                        <c:v>110.910281977772</c:v>
                      </c:pt>
                      <c:pt idx="33105">
                        <c:v>110.91022247518499</c:v>
                      </c:pt>
                      <c:pt idx="33106">
                        <c:v>110.910221062817</c:v>
                      </c:pt>
                      <c:pt idx="33107">
                        <c:v>110.91017985558101</c:v>
                      </c:pt>
                      <c:pt idx="33108">
                        <c:v>110.90979361910701</c:v>
                      </c:pt>
                      <c:pt idx="33109">
                        <c:v>110.90962091351901</c:v>
                      </c:pt>
                      <c:pt idx="33110">
                        <c:v>110.90931848236001</c:v>
                      </c:pt>
                      <c:pt idx="33111">
                        <c:v>110.90916461775601</c:v>
                      </c:pt>
                      <c:pt idx="33112">
                        <c:v>110.90887267727901</c:v>
                      </c:pt>
                      <c:pt idx="33113">
                        <c:v>110.908789725052</c:v>
                      </c:pt>
                      <c:pt idx="33114">
                        <c:v>110.908732049043</c:v>
                      </c:pt>
                      <c:pt idx="33115">
                        <c:v>110.908595098253</c:v>
                      </c:pt>
                      <c:pt idx="33116">
                        <c:v>110.908589921999</c:v>
                      </c:pt>
                      <c:pt idx="33117">
                        <c:v>110.907970980611</c:v>
                      </c:pt>
                      <c:pt idx="33118">
                        <c:v>110.90789366073901</c:v>
                      </c:pt>
                      <c:pt idx="33119">
                        <c:v>110.90775349490301</c:v>
                      </c:pt>
                      <c:pt idx="33120">
                        <c:v>110.907706394172</c:v>
                      </c:pt>
                      <c:pt idx="33121">
                        <c:v>110.907492154511</c:v>
                      </c:pt>
                      <c:pt idx="33122">
                        <c:v>110.907356200677</c:v>
                      </c:pt>
                      <c:pt idx="33123">
                        <c:v>110.90697560983401</c:v>
                      </c:pt>
                      <c:pt idx="33124">
                        <c:v>110.906853779838</c:v>
                      </c:pt>
                      <c:pt idx="33125">
                        <c:v>110.906438044418</c:v>
                      </c:pt>
                      <c:pt idx="33126">
                        <c:v>110.906401818286</c:v>
                      </c:pt>
                      <c:pt idx="33127">
                        <c:v>110.906333709709</c:v>
                      </c:pt>
                      <c:pt idx="33128">
                        <c:v>110.90617189500099</c:v>
                      </c:pt>
                      <c:pt idx="33129">
                        <c:v>110.90616807788599</c:v>
                      </c:pt>
                      <c:pt idx="33130">
                        <c:v>110.906130615398</c:v>
                      </c:pt>
                      <c:pt idx="33131">
                        <c:v>110.90605298221099</c:v>
                      </c:pt>
                      <c:pt idx="33132">
                        <c:v>110.90583235587199</c:v>
                      </c:pt>
                      <c:pt idx="33133">
                        <c:v>110.90576187233999</c:v>
                      </c:pt>
                      <c:pt idx="33134">
                        <c:v>110.90560275307899</c:v>
                      </c:pt>
                      <c:pt idx="33135">
                        <c:v>110.90545371525999</c:v>
                      </c:pt>
                      <c:pt idx="33136">
                        <c:v>110.905179238182</c:v>
                      </c:pt>
                      <c:pt idx="33137">
                        <c:v>110.904982048345</c:v>
                      </c:pt>
                      <c:pt idx="33138">
                        <c:v>110.904791666085</c:v>
                      </c:pt>
                      <c:pt idx="33139">
                        <c:v>110.90478440740701</c:v>
                      </c:pt>
                      <c:pt idx="33140">
                        <c:v>110.904386183623</c:v>
                      </c:pt>
                      <c:pt idx="33141">
                        <c:v>110.90389147447</c:v>
                      </c:pt>
                      <c:pt idx="33142">
                        <c:v>110.903568978507</c:v>
                      </c:pt>
                      <c:pt idx="33143">
                        <c:v>110.90351026757401</c:v>
                      </c:pt>
                      <c:pt idx="33144">
                        <c:v>110.903186780594</c:v>
                      </c:pt>
                      <c:pt idx="33145">
                        <c:v>110.903091964266</c:v>
                      </c:pt>
                      <c:pt idx="33146">
                        <c:v>110.90301779133701</c:v>
                      </c:pt>
                      <c:pt idx="33147">
                        <c:v>110.90280032974201</c:v>
                      </c:pt>
                      <c:pt idx="33148">
                        <c:v>110.902598749193</c:v>
                      </c:pt>
                      <c:pt idx="33149">
                        <c:v>110.902542171286</c:v>
                      </c:pt>
                      <c:pt idx="33150">
                        <c:v>110.90247691295301</c:v>
                      </c:pt>
                      <c:pt idx="33151">
                        <c:v>110.90187682789301</c:v>
                      </c:pt>
                      <c:pt idx="33152">
                        <c:v>110.901869021591</c:v>
                      </c:pt>
                      <c:pt idx="33153">
                        <c:v>110.90186802432601</c:v>
                      </c:pt>
                      <c:pt idx="33154">
                        <c:v>110.901707231285</c:v>
                      </c:pt>
                      <c:pt idx="33155">
                        <c:v>110.901624410479</c:v>
                      </c:pt>
                      <c:pt idx="33156">
                        <c:v>110.901610601314</c:v>
                      </c:pt>
                      <c:pt idx="33157">
                        <c:v>110.901525366074</c:v>
                      </c:pt>
                      <c:pt idx="33158">
                        <c:v>110.901517934301</c:v>
                      </c:pt>
                      <c:pt idx="33159">
                        <c:v>110.901153912426</c:v>
                      </c:pt>
                      <c:pt idx="33160">
                        <c:v>110.90095698645599</c:v>
                      </c:pt>
                      <c:pt idx="33161">
                        <c:v>110.900772559063</c:v>
                      </c:pt>
                      <c:pt idx="33162">
                        <c:v>110.900670768157</c:v>
                      </c:pt>
                      <c:pt idx="33163">
                        <c:v>110.900385032336</c:v>
                      </c:pt>
                      <c:pt idx="33164">
                        <c:v>110.90016259828499</c:v>
                      </c:pt>
                      <c:pt idx="33165">
                        <c:v>110.900152223511</c:v>
                      </c:pt>
                      <c:pt idx="33166">
                        <c:v>110.900109360678</c:v>
                      </c:pt>
                      <c:pt idx="33167">
                        <c:v>110.900044328513</c:v>
                      </c:pt>
                      <c:pt idx="33168">
                        <c:v>110.899667833045</c:v>
                      </c:pt>
                      <c:pt idx="33169">
                        <c:v>110.899323863638</c:v>
                      </c:pt>
                      <c:pt idx="33170">
                        <c:v>110.89929296641201</c:v>
                      </c:pt>
                      <c:pt idx="33171">
                        <c:v>110.899058722262</c:v>
                      </c:pt>
                      <c:pt idx="33172">
                        <c:v>110.89888071222001</c:v>
                      </c:pt>
                      <c:pt idx="33173">
                        <c:v>110.89886428882301</c:v>
                      </c:pt>
                      <c:pt idx="33174">
                        <c:v>110.898788584873</c:v>
                      </c:pt>
                      <c:pt idx="33175">
                        <c:v>110.89864943101399</c:v>
                      </c:pt>
                      <c:pt idx="33176">
                        <c:v>110.89835627486001</c:v>
                      </c:pt>
                      <c:pt idx="33177">
                        <c:v>110.898239488122</c:v>
                      </c:pt>
                      <c:pt idx="33178">
                        <c:v>110.898104972388</c:v>
                      </c:pt>
                      <c:pt idx="33179">
                        <c:v>110.898076822089</c:v>
                      </c:pt>
                      <c:pt idx="33180">
                        <c:v>110.897932939668</c:v>
                      </c:pt>
                      <c:pt idx="33181">
                        <c:v>110.897644738517</c:v>
                      </c:pt>
                      <c:pt idx="33182">
                        <c:v>110.897582561517</c:v>
                      </c:pt>
                      <c:pt idx="33183">
                        <c:v>110.89734612717901</c:v>
                      </c:pt>
                      <c:pt idx="33184">
                        <c:v>110.897281386849</c:v>
                      </c:pt>
                      <c:pt idx="33185">
                        <c:v>110.897279434113</c:v>
                      </c:pt>
                      <c:pt idx="33186">
                        <c:v>110.897231535938</c:v>
                      </c:pt>
                      <c:pt idx="33187">
                        <c:v>110.89687816672</c:v>
                      </c:pt>
                      <c:pt idx="33188">
                        <c:v>110.896766003176</c:v>
                      </c:pt>
                      <c:pt idx="33189">
                        <c:v>110.896186503572</c:v>
                      </c:pt>
                      <c:pt idx="33190">
                        <c:v>110.89574756850401</c:v>
                      </c:pt>
                      <c:pt idx="33191">
                        <c:v>110.895509800911</c:v>
                      </c:pt>
                      <c:pt idx="33192">
                        <c:v>110.89540858151901</c:v>
                      </c:pt>
                      <c:pt idx="33193">
                        <c:v>110.895314802323</c:v>
                      </c:pt>
                      <c:pt idx="33194">
                        <c:v>110.895217728918</c:v>
                      </c:pt>
                      <c:pt idx="33195">
                        <c:v>110.894926730893</c:v>
                      </c:pt>
                      <c:pt idx="33196">
                        <c:v>110.894300020399</c:v>
                      </c:pt>
                      <c:pt idx="33197">
                        <c:v>110.894070013926</c:v>
                      </c:pt>
                      <c:pt idx="33198">
                        <c:v>110.894022943943</c:v>
                      </c:pt>
                      <c:pt idx="33199">
                        <c:v>110.893936808297</c:v>
                      </c:pt>
                      <c:pt idx="33200">
                        <c:v>110.893776397943</c:v>
                      </c:pt>
                      <c:pt idx="33201">
                        <c:v>110.893615444234</c:v>
                      </c:pt>
                      <c:pt idx="33202">
                        <c:v>110.89356083188</c:v>
                      </c:pt>
                      <c:pt idx="33203">
                        <c:v>110.893214785496</c:v>
                      </c:pt>
                      <c:pt idx="33204">
                        <c:v>110.892774124794</c:v>
                      </c:pt>
                      <c:pt idx="33205">
                        <c:v>110.892506292023</c:v>
                      </c:pt>
                      <c:pt idx="33206">
                        <c:v>110.892336801803</c:v>
                      </c:pt>
                      <c:pt idx="33207">
                        <c:v>110.89226831821399</c:v>
                      </c:pt>
                      <c:pt idx="33208">
                        <c:v>110.892184454416</c:v>
                      </c:pt>
                      <c:pt idx="33209">
                        <c:v>110.892078346895</c:v>
                      </c:pt>
                      <c:pt idx="33210">
                        <c:v>110.891618782946</c:v>
                      </c:pt>
                      <c:pt idx="33211">
                        <c:v>110.89106719842199</c:v>
                      </c:pt>
                      <c:pt idx="33212">
                        <c:v>110.89102134011399</c:v>
                      </c:pt>
                      <c:pt idx="33213">
                        <c:v>110.890693354278</c:v>
                      </c:pt>
                      <c:pt idx="33214">
                        <c:v>110.890309451267</c:v>
                      </c:pt>
                      <c:pt idx="33215">
                        <c:v>110.88982807756901</c:v>
                      </c:pt>
                      <c:pt idx="33216">
                        <c:v>110.88850472610901</c:v>
                      </c:pt>
                      <c:pt idx="33217">
                        <c:v>110.888380745143</c:v>
                      </c:pt>
                      <c:pt idx="33218">
                        <c:v>110.887411608905</c:v>
                      </c:pt>
                      <c:pt idx="33219">
                        <c:v>110.88723919676499</c:v>
                      </c:pt>
                      <c:pt idx="33220">
                        <c:v>110.88671916155199</c:v>
                      </c:pt>
                      <c:pt idx="33221">
                        <c:v>110.88668514001201</c:v>
                      </c:pt>
                      <c:pt idx="33222">
                        <c:v>110.88652255674</c:v>
                      </c:pt>
                      <c:pt idx="33223">
                        <c:v>110.886194786872</c:v>
                      </c:pt>
                      <c:pt idx="33224">
                        <c:v>110.885938836279</c:v>
                      </c:pt>
                      <c:pt idx="33225">
                        <c:v>110.88567780156001</c:v>
                      </c:pt>
                      <c:pt idx="33226">
                        <c:v>110.88480933608</c:v>
                      </c:pt>
                      <c:pt idx="33227">
                        <c:v>110.884369960657</c:v>
                      </c:pt>
                      <c:pt idx="33228">
                        <c:v>110.884212781988</c:v>
                      </c:pt>
                      <c:pt idx="33229">
                        <c:v>110.8841430376</c:v>
                      </c:pt>
                      <c:pt idx="33230">
                        <c:v>110.883953451127</c:v>
                      </c:pt>
                      <c:pt idx="33231">
                        <c:v>110.88343359386501</c:v>
                      </c:pt>
                      <c:pt idx="33232">
                        <c:v>110.88339841130301</c:v>
                      </c:pt>
                      <c:pt idx="33233">
                        <c:v>110.883099105459</c:v>
                      </c:pt>
                      <c:pt idx="33234">
                        <c:v>110.882237665899</c:v>
                      </c:pt>
                      <c:pt idx="33235">
                        <c:v>110.881373946422</c:v>
                      </c:pt>
                      <c:pt idx="33236">
                        <c:v>110.880353711117</c:v>
                      </c:pt>
                      <c:pt idx="33237">
                        <c:v>110.880290127677</c:v>
                      </c:pt>
                      <c:pt idx="33238">
                        <c:v>110.879581115026</c:v>
                      </c:pt>
                      <c:pt idx="33239">
                        <c:v>110.87898439701399</c:v>
                      </c:pt>
                      <c:pt idx="33240">
                        <c:v>110.878695584369</c:v>
                      </c:pt>
                      <c:pt idx="33241">
                        <c:v>110.878404612764</c:v>
                      </c:pt>
                      <c:pt idx="33242">
                        <c:v>110.878135952691</c:v>
                      </c:pt>
                      <c:pt idx="33243">
                        <c:v>110.878130959966</c:v>
                      </c:pt>
                      <c:pt idx="33244">
                        <c:v>110.877979603404</c:v>
                      </c:pt>
                      <c:pt idx="33245">
                        <c:v>110.877941020533</c:v>
                      </c:pt>
                      <c:pt idx="33246">
                        <c:v>110.877935058408</c:v>
                      </c:pt>
                      <c:pt idx="33247">
                        <c:v>110.877868959602</c:v>
                      </c:pt>
                      <c:pt idx="33248">
                        <c:v>110.87766362291499</c:v>
                      </c:pt>
                      <c:pt idx="33249">
                        <c:v>110.87746188599201</c:v>
                      </c:pt>
                      <c:pt idx="33250">
                        <c:v>110.877197455128</c:v>
                      </c:pt>
                      <c:pt idx="33251">
                        <c:v>110.877144770185</c:v>
                      </c:pt>
                      <c:pt idx="33252">
                        <c:v>110.876920981643</c:v>
                      </c:pt>
                      <c:pt idx="33253">
                        <c:v>110.876839631278</c:v>
                      </c:pt>
                      <c:pt idx="33254">
                        <c:v>110.87629673078</c:v>
                      </c:pt>
                      <c:pt idx="33255">
                        <c:v>110.876201283331</c:v>
                      </c:pt>
                      <c:pt idx="33256">
                        <c:v>110.87611185364101</c:v>
                      </c:pt>
                      <c:pt idx="33257">
                        <c:v>110.87610030714001</c:v>
                      </c:pt>
                      <c:pt idx="33258">
                        <c:v>110.875763097423</c:v>
                      </c:pt>
                      <c:pt idx="33259">
                        <c:v>110.87572959849901</c:v>
                      </c:pt>
                      <c:pt idx="33260">
                        <c:v>110.875696355689</c:v>
                      </c:pt>
                      <c:pt idx="33261">
                        <c:v>110.875688473332</c:v>
                      </c:pt>
                      <c:pt idx="33262">
                        <c:v>110.875534223933</c:v>
                      </c:pt>
                      <c:pt idx="33263">
                        <c:v>110.875467564505</c:v>
                      </c:pt>
                      <c:pt idx="33264">
                        <c:v>110.875463931605</c:v>
                      </c:pt>
                      <c:pt idx="33265">
                        <c:v>110.875450719169</c:v>
                      </c:pt>
                      <c:pt idx="33266">
                        <c:v>110.87532271369101</c:v>
                      </c:pt>
                      <c:pt idx="33267">
                        <c:v>110.875297867125</c:v>
                      </c:pt>
                      <c:pt idx="33268">
                        <c:v>110.875182021451</c:v>
                      </c:pt>
                      <c:pt idx="33269">
                        <c:v>110.875015652854</c:v>
                      </c:pt>
                      <c:pt idx="33270">
                        <c:v>110.874779153185</c:v>
                      </c:pt>
                      <c:pt idx="33271">
                        <c:v>110.874734986707</c:v>
                      </c:pt>
                      <c:pt idx="33272">
                        <c:v>110.874479117531</c:v>
                      </c:pt>
                      <c:pt idx="33273">
                        <c:v>110.873761016055</c:v>
                      </c:pt>
                      <c:pt idx="33274">
                        <c:v>110.873704975645</c:v>
                      </c:pt>
                      <c:pt idx="33275">
                        <c:v>110.873519801931</c:v>
                      </c:pt>
                      <c:pt idx="33276">
                        <c:v>110.873145096668</c:v>
                      </c:pt>
                      <c:pt idx="33277">
                        <c:v>110.871185436221</c:v>
                      </c:pt>
                      <c:pt idx="33278">
                        <c:v>110.87073286379599</c:v>
                      </c:pt>
                      <c:pt idx="33279">
                        <c:v>110.870706285368</c:v>
                      </c:pt>
                      <c:pt idx="33280">
                        <c:v>110.869902398569</c:v>
                      </c:pt>
                      <c:pt idx="33281">
                        <c:v>110.869818715703</c:v>
                      </c:pt>
                      <c:pt idx="33282">
                        <c:v>110.868434570582</c:v>
                      </c:pt>
                      <c:pt idx="33283">
                        <c:v>110.868211036443</c:v>
                      </c:pt>
                      <c:pt idx="33284">
                        <c:v>110.86618301150099</c:v>
                      </c:pt>
                      <c:pt idx="33285">
                        <c:v>110.862337455089</c:v>
                      </c:pt>
                      <c:pt idx="33286">
                        <c:v>110.862224703666</c:v>
                      </c:pt>
                      <c:pt idx="33287">
                        <c:v>110.86218914718501</c:v>
                      </c:pt>
                      <c:pt idx="33288">
                        <c:v>110.862061806195</c:v>
                      </c:pt>
                      <c:pt idx="33289">
                        <c:v>110.86176036573499</c:v>
                      </c:pt>
                      <c:pt idx="33290">
                        <c:v>110.86089447868601</c:v>
                      </c:pt>
                      <c:pt idx="33291">
                        <c:v>110.860892409595</c:v>
                      </c:pt>
                      <c:pt idx="33292">
                        <c:v>110.860526081834</c:v>
                      </c:pt>
                      <c:pt idx="33293">
                        <c:v>110.860072932752</c:v>
                      </c:pt>
                      <c:pt idx="33294">
                        <c:v>110.86003817430699</c:v>
                      </c:pt>
                      <c:pt idx="33295">
                        <c:v>110.859633039141</c:v>
                      </c:pt>
                      <c:pt idx="33296">
                        <c:v>110.859287506912</c:v>
                      </c:pt>
                      <c:pt idx="33297">
                        <c:v>110.857443638082</c:v>
                      </c:pt>
                      <c:pt idx="33298">
                        <c:v>110.856933522444</c:v>
                      </c:pt>
                      <c:pt idx="33299">
                        <c:v>110.85680848999</c:v>
                      </c:pt>
                      <c:pt idx="33300">
                        <c:v>110.85622135077099</c:v>
                      </c:pt>
                      <c:pt idx="33301">
                        <c:v>110.855783781768</c:v>
                      </c:pt>
                      <c:pt idx="33302">
                        <c:v>110.855673397443</c:v>
                      </c:pt>
                      <c:pt idx="33303">
                        <c:v>110.854944827335</c:v>
                      </c:pt>
                      <c:pt idx="33304">
                        <c:v>110.85486010411501</c:v>
                      </c:pt>
                      <c:pt idx="33305">
                        <c:v>110.854718352958</c:v>
                      </c:pt>
                      <c:pt idx="33306">
                        <c:v>110.854658572075</c:v>
                      </c:pt>
                      <c:pt idx="33307">
                        <c:v>110.854578765211</c:v>
                      </c:pt>
                      <c:pt idx="33308">
                        <c:v>110.85398730001801</c:v>
                      </c:pt>
                      <c:pt idx="33309">
                        <c:v>110.853379898567</c:v>
                      </c:pt>
                      <c:pt idx="33310">
                        <c:v>110.85311789311299</c:v>
                      </c:pt>
                      <c:pt idx="33311">
                        <c:v>110.852332190564</c:v>
                      </c:pt>
                      <c:pt idx="33312">
                        <c:v>110.848279098327</c:v>
                      </c:pt>
                      <c:pt idx="33313">
                        <c:v>110.847403495149</c:v>
                      </c:pt>
                      <c:pt idx="33314">
                        <c:v>110.84670966055801</c:v>
                      </c:pt>
                      <c:pt idx="33315">
                        <c:v>110.846474497694</c:v>
                      </c:pt>
                      <c:pt idx="33316">
                        <c:v>110.84599072275699</c:v>
                      </c:pt>
                      <c:pt idx="33317">
                        <c:v>110.839338361972</c:v>
                      </c:pt>
                      <c:pt idx="33318">
                        <c:v>110.83922394091201</c:v>
                      </c:pt>
                      <c:pt idx="33319">
                        <c:v>110.834978845444</c:v>
                      </c:pt>
                      <c:pt idx="33320">
                        <c:v>110.834611862231</c:v>
                      </c:pt>
                      <c:pt idx="33321">
                        <c:v>110.833009587438</c:v>
                      </c:pt>
                      <c:pt idx="33322">
                        <c:v>110.83235776854001</c:v>
                      </c:pt>
                      <c:pt idx="33323">
                        <c:v>110.825227009988</c:v>
                      </c:pt>
                      <c:pt idx="33324">
                        <c:v>110.821668210186</c:v>
                      </c:pt>
                      <c:pt idx="33325">
                        <c:v>110.819405979571</c:v>
                      </c:pt>
                      <c:pt idx="33326">
                        <c:v>110.818231114227</c:v>
                      </c:pt>
                      <c:pt idx="33327">
                        <c:v>110.816830624811</c:v>
                      </c:pt>
                      <c:pt idx="33328">
                        <c:v>110.810687450245</c:v>
                      </c:pt>
                      <c:pt idx="33329">
                        <c:v>110.807656956542</c:v>
                      </c:pt>
                      <c:pt idx="33330">
                        <c:v>110.80739009720401</c:v>
                      </c:pt>
                      <c:pt idx="33331">
                        <c:v>110.805409630414</c:v>
                      </c:pt>
                      <c:pt idx="33332">
                        <c:v>110.80438872262501</c:v>
                      </c:pt>
                      <c:pt idx="33333">
                        <c:v>110.80416178770901</c:v>
                      </c:pt>
                      <c:pt idx="33334">
                        <c:v>110.799927739525</c:v>
                      </c:pt>
                      <c:pt idx="33335">
                        <c:v>110.797840475378</c:v>
                      </c:pt>
                      <c:pt idx="33336">
                        <c:v>110.795116197578</c:v>
                      </c:pt>
                      <c:pt idx="33337">
                        <c:v>110.793381230937</c:v>
                      </c:pt>
                      <c:pt idx="33338">
                        <c:v>110.792080952821</c:v>
                      </c:pt>
                      <c:pt idx="33339">
                        <c:v>110.791315195895</c:v>
                      </c:pt>
                      <c:pt idx="33340">
                        <c:v>110.790978314379</c:v>
                      </c:pt>
                      <c:pt idx="33341">
                        <c:v>110.790633505827</c:v>
                      </c:pt>
                      <c:pt idx="33342">
                        <c:v>110.790257659472</c:v>
                      </c:pt>
                      <c:pt idx="33343">
                        <c:v>110.790141591562</c:v>
                      </c:pt>
                      <c:pt idx="33344">
                        <c:v>110.790003562537</c:v>
                      </c:pt>
                      <c:pt idx="33345">
                        <c:v>110.789853785842</c:v>
                      </c:pt>
                      <c:pt idx="33346">
                        <c:v>110.789827081645</c:v>
                      </c:pt>
                      <c:pt idx="33347">
                        <c:v>110.783066122931</c:v>
                      </c:pt>
                      <c:pt idx="33348">
                        <c:v>110.782954244984</c:v>
                      </c:pt>
                      <c:pt idx="33349">
                        <c:v>110.781824302293</c:v>
                      </c:pt>
                      <c:pt idx="33350">
                        <c:v>110.780208172588</c:v>
                      </c:pt>
                      <c:pt idx="33351">
                        <c:v>110.77841894141299</c:v>
                      </c:pt>
                      <c:pt idx="33352">
                        <c:v>110.777403962261</c:v>
                      </c:pt>
                      <c:pt idx="33353">
                        <c:v>110.772887144127</c:v>
                      </c:pt>
                      <c:pt idx="33354">
                        <c:v>110.769853193797</c:v>
                      </c:pt>
                      <c:pt idx="33355">
                        <c:v>110.769575489806</c:v>
                      </c:pt>
                      <c:pt idx="33356">
                        <c:v>110.766092914518</c:v>
                      </c:pt>
                      <c:pt idx="33357">
                        <c:v>110.760145594704</c:v>
                      </c:pt>
                      <c:pt idx="33358">
                        <c:v>110.760065886223</c:v>
                      </c:pt>
                      <c:pt idx="33359">
                        <c:v>110.754108273965</c:v>
                      </c:pt>
                      <c:pt idx="33360">
                        <c:v>110.75113564791</c:v>
                      </c:pt>
                      <c:pt idx="33361">
                        <c:v>110.748908891352</c:v>
                      </c:pt>
                      <c:pt idx="33362">
                        <c:v>110.745757167253</c:v>
                      </c:pt>
                      <c:pt idx="33363">
                        <c:v>110.742154138167</c:v>
                      </c:pt>
                      <c:pt idx="33364">
                        <c:v>110.74123782095199</c:v>
                      </c:pt>
                      <c:pt idx="33365">
                        <c:v>110.734290645239</c:v>
                      </c:pt>
                      <c:pt idx="33366">
                        <c:v>110.727953685899</c:v>
                      </c:pt>
                      <c:pt idx="33367">
                        <c:v>110.72766374865201</c:v>
                      </c:pt>
                      <c:pt idx="33368">
                        <c:v>110.727645819584</c:v>
                      </c:pt>
                      <c:pt idx="33369">
                        <c:v>110.727583652493</c:v>
                      </c:pt>
                      <c:pt idx="33370">
                        <c:v>110.72746263913901</c:v>
                      </c:pt>
                      <c:pt idx="33371">
                        <c:v>110.727052215581</c:v>
                      </c:pt>
                      <c:pt idx="33372">
                        <c:v>110.72647257436201</c:v>
                      </c:pt>
                      <c:pt idx="33373">
                        <c:v>110.725897864961</c:v>
                      </c:pt>
                      <c:pt idx="33374">
                        <c:v>110.725518478106</c:v>
                      </c:pt>
                      <c:pt idx="33375">
                        <c:v>110.72466986677</c:v>
                      </c:pt>
                      <c:pt idx="33376">
                        <c:v>110.72463117511499</c:v>
                      </c:pt>
                      <c:pt idx="33377">
                        <c:v>110.724621834491</c:v>
                      </c:pt>
                      <c:pt idx="33378">
                        <c:v>110.724325323161</c:v>
                      </c:pt>
                      <c:pt idx="33379">
                        <c:v>110.723741941413</c:v>
                      </c:pt>
                      <c:pt idx="33380">
                        <c:v>110.723423345535</c:v>
                      </c:pt>
                      <c:pt idx="33381">
                        <c:v>110.72238345183899</c:v>
                      </c:pt>
                      <c:pt idx="33382">
                        <c:v>110.72211214403499</c:v>
                      </c:pt>
                      <c:pt idx="33383">
                        <c:v>110.721716564126</c:v>
                      </c:pt>
                      <c:pt idx="33384">
                        <c:v>110.720866373224</c:v>
                      </c:pt>
                      <c:pt idx="33385">
                        <c:v>110.720608465132</c:v>
                      </c:pt>
                      <c:pt idx="33386">
                        <c:v>110.720304170048</c:v>
                      </c:pt>
                      <c:pt idx="33387">
                        <c:v>110.720161965969</c:v>
                      </c:pt>
                      <c:pt idx="33388">
                        <c:v>110.719709982936</c:v>
                      </c:pt>
                      <c:pt idx="33389">
                        <c:v>110.719674933463</c:v>
                      </c:pt>
                      <c:pt idx="33390">
                        <c:v>110.719349372306</c:v>
                      </c:pt>
                      <c:pt idx="33391">
                        <c:v>110.71906479630999</c:v>
                      </c:pt>
                      <c:pt idx="33392">
                        <c:v>110.718863976566</c:v>
                      </c:pt>
                      <c:pt idx="33393">
                        <c:v>110.71800361081399</c:v>
                      </c:pt>
                      <c:pt idx="33394">
                        <c:v>110.717976250487</c:v>
                      </c:pt>
                      <c:pt idx="33395">
                        <c:v>110.717606815228</c:v>
                      </c:pt>
                      <c:pt idx="33396">
                        <c:v>110.716883108484</c:v>
                      </c:pt>
                      <c:pt idx="33397">
                        <c:v>110.716451179092</c:v>
                      </c:pt>
                      <c:pt idx="33398">
                        <c:v>110.71640531812</c:v>
                      </c:pt>
                      <c:pt idx="33399">
                        <c:v>110.716203346488</c:v>
                      </c:pt>
                      <c:pt idx="33400">
                        <c:v>110.715652684541</c:v>
                      </c:pt>
                      <c:pt idx="33401">
                        <c:v>110.715433043069</c:v>
                      </c:pt>
                      <c:pt idx="33402">
                        <c:v>110.714877964663</c:v>
                      </c:pt>
                      <c:pt idx="33403">
                        <c:v>110.714858058277</c:v>
                      </c:pt>
                      <c:pt idx="33404">
                        <c:v>110.714644676088</c:v>
                      </c:pt>
                      <c:pt idx="33405">
                        <c:v>110.71439450174699</c:v>
                      </c:pt>
                      <c:pt idx="33406">
                        <c:v>110.714352366412</c:v>
                      </c:pt>
                      <c:pt idx="33407">
                        <c:v>110.714337281064</c:v>
                      </c:pt>
                      <c:pt idx="33408">
                        <c:v>110.714272623962</c:v>
                      </c:pt>
                      <c:pt idx="33409">
                        <c:v>110.714232484688</c:v>
                      </c:pt>
                      <c:pt idx="33410">
                        <c:v>110.71414452544001</c:v>
                      </c:pt>
                      <c:pt idx="33411">
                        <c:v>110.71405601041801</c:v>
                      </c:pt>
                      <c:pt idx="33412">
                        <c:v>110.713950382356</c:v>
                      </c:pt>
                      <c:pt idx="33413">
                        <c:v>110.71377411799099</c:v>
                      </c:pt>
                      <c:pt idx="33414">
                        <c:v>110.71376924838199</c:v>
                      </c:pt>
                      <c:pt idx="33415">
                        <c:v>110.713445492066</c:v>
                      </c:pt>
                      <c:pt idx="33416">
                        <c:v>110.713428462309</c:v>
                      </c:pt>
                      <c:pt idx="33417">
                        <c:v>110.713266968665</c:v>
                      </c:pt>
                      <c:pt idx="33418">
                        <c:v>110.713195169364</c:v>
                      </c:pt>
                      <c:pt idx="33419">
                        <c:v>110.71311945059</c:v>
                      </c:pt>
                      <c:pt idx="33420">
                        <c:v>110.713080622399</c:v>
                      </c:pt>
                      <c:pt idx="33421">
                        <c:v>110.712910348403</c:v>
                      </c:pt>
                      <c:pt idx="33422">
                        <c:v>110.71269255311201</c:v>
                      </c:pt>
                      <c:pt idx="33423">
                        <c:v>110.712586057753</c:v>
                      </c:pt>
                      <c:pt idx="33424">
                        <c:v>110.712431663365</c:v>
                      </c:pt>
                      <c:pt idx="33425">
                        <c:v>110.712415657219</c:v>
                      </c:pt>
                      <c:pt idx="33426">
                        <c:v>110.712391561693</c:v>
                      </c:pt>
                      <c:pt idx="33427">
                        <c:v>110.712328778569</c:v>
                      </c:pt>
                      <c:pt idx="33428">
                        <c:v>110.712320474355</c:v>
                      </c:pt>
                      <c:pt idx="33429">
                        <c:v>110.712253242473</c:v>
                      </c:pt>
                      <c:pt idx="33430">
                        <c:v>110.711953361027</c:v>
                      </c:pt>
                      <c:pt idx="33431">
                        <c:v>110.71176734983101</c:v>
                      </c:pt>
                      <c:pt idx="33432">
                        <c:v>110.711705654924</c:v>
                      </c:pt>
                      <c:pt idx="33433">
                        <c:v>110.71153863628599</c:v>
                      </c:pt>
                      <c:pt idx="33434">
                        <c:v>110.711514965615</c:v>
                      </c:pt>
                      <c:pt idx="33435">
                        <c:v>110.711380294701</c:v>
                      </c:pt>
                      <c:pt idx="33436">
                        <c:v>110.71132536182699</c:v>
                      </c:pt>
                      <c:pt idx="33437">
                        <c:v>110.71113985293</c:v>
                      </c:pt>
                      <c:pt idx="33438">
                        <c:v>110.711102924759</c:v>
                      </c:pt>
                      <c:pt idx="33439">
                        <c:v>110.710671052122</c:v>
                      </c:pt>
                      <c:pt idx="33440">
                        <c:v>110.710440602915</c:v>
                      </c:pt>
                      <c:pt idx="33441">
                        <c:v>110.710379214086</c:v>
                      </c:pt>
                      <c:pt idx="33442">
                        <c:v>110.71020556758999</c:v>
                      </c:pt>
                      <c:pt idx="33443">
                        <c:v>110.71011563451</c:v>
                      </c:pt>
                      <c:pt idx="33444">
                        <c:v>110.710067693041</c:v>
                      </c:pt>
                      <c:pt idx="33445">
                        <c:v>110.710058735055</c:v>
                      </c:pt>
                      <c:pt idx="33446">
                        <c:v>110.710044568253</c:v>
                      </c:pt>
                      <c:pt idx="33447">
                        <c:v>110.70993118779801</c:v>
                      </c:pt>
                      <c:pt idx="33448">
                        <c:v>110.70989689921601</c:v>
                      </c:pt>
                      <c:pt idx="33449">
                        <c:v>110.709802496281</c:v>
                      </c:pt>
                      <c:pt idx="33450">
                        <c:v>110.70967598625199</c:v>
                      </c:pt>
                      <c:pt idx="33451">
                        <c:v>110.709519832278</c:v>
                      </c:pt>
                      <c:pt idx="33452">
                        <c:v>110.709441694223</c:v>
                      </c:pt>
                      <c:pt idx="33453">
                        <c:v>110.709349965643</c:v>
                      </c:pt>
                      <c:pt idx="33454">
                        <c:v>110.709063361312</c:v>
                      </c:pt>
                      <c:pt idx="33455">
                        <c:v>110.708920704931</c:v>
                      </c:pt>
                      <c:pt idx="33456">
                        <c:v>110.70890065184</c:v>
                      </c:pt>
                      <c:pt idx="33457">
                        <c:v>110.708887899714</c:v>
                      </c:pt>
                      <c:pt idx="33458">
                        <c:v>110.70888446892501</c:v>
                      </c:pt>
                      <c:pt idx="33459">
                        <c:v>110.708699407566</c:v>
                      </c:pt>
                      <c:pt idx="33460">
                        <c:v>110.708519918026</c:v>
                      </c:pt>
                      <c:pt idx="33461">
                        <c:v>110.708519655876</c:v>
                      </c:pt>
                      <c:pt idx="33462">
                        <c:v>110.70846649628101</c:v>
                      </c:pt>
                      <c:pt idx="33463">
                        <c:v>110.708460431989</c:v>
                      </c:pt>
                      <c:pt idx="33464">
                        <c:v>110.70832765479101</c:v>
                      </c:pt>
                      <c:pt idx="33465">
                        <c:v>110.7082353078</c:v>
                      </c:pt>
                      <c:pt idx="33466">
                        <c:v>110.708100201105</c:v>
                      </c:pt>
                      <c:pt idx="33467">
                        <c:v>110.708067197205</c:v>
                      </c:pt>
                      <c:pt idx="33468">
                        <c:v>110.707888696602</c:v>
                      </c:pt>
                      <c:pt idx="33469">
                        <c:v>110.707827960999</c:v>
                      </c:pt>
                      <c:pt idx="33470">
                        <c:v>110.707793979711</c:v>
                      </c:pt>
                      <c:pt idx="33471">
                        <c:v>110.707766850204</c:v>
                      </c:pt>
                      <c:pt idx="33472">
                        <c:v>110.707674232957</c:v>
                      </c:pt>
                      <c:pt idx="33473">
                        <c:v>110.70748372321</c:v>
                      </c:pt>
                      <c:pt idx="33474">
                        <c:v>110.707344894378</c:v>
                      </c:pt>
                      <c:pt idx="33475">
                        <c:v>110.70734354494699</c:v>
                      </c:pt>
                      <c:pt idx="33476">
                        <c:v>110.706774389987</c:v>
                      </c:pt>
                      <c:pt idx="33477">
                        <c:v>110.706487815606</c:v>
                      </c:pt>
                      <c:pt idx="33478">
                        <c:v>110.70643999023601</c:v>
                      </c:pt>
                      <c:pt idx="33479">
                        <c:v>110.706418145828</c:v>
                      </c:pt>
                      <c:pt idx="33480">
                        <c:v>110.706365442698</c:v>
                      </c:pt>
                      <c:pt idx="33481">
                        <c:v>110.70632964283401</c:v>
                      </c:pt>
                      <c:pt idx="33482">
                        <c:v>110.706265122891</c:v>
                      </c:pt>
                      <c:pt idx="33483">
                        <c:v>110.705988382079</c:v>
                      </c:pt>
                      <c:pt idx="33484">
                        <c:v>110.70598078716201</c:v>
                      </c:pt>
                      <c:pt idx="33485">
                        <c:v>110.705877279608</c:v>
                      </c:pt>
                      <c:pt idx="33486">
                        <c:v>110.70572938231901</c:v>
                      </c:pt>
                      <c:pt idx="33487">
                        <c:v>110.705446600614</c:v>
                      </c:pt>
                      <c:pt idx="33488">
                        <c:v>110.705277815702</c:v>
                      </c:pt>
                      <c:pt idx="33489">
                        <c:v>110.705118852544</c:v>
                      </c:pt>
                      <c:pt idx="33490">
                        <c:v>110.704927535571</c:v>
                      </c:pt>
                      <c:pt idx="33491">
                        <c:v>110.70488681051199</c:v>
                      </c:pt>
                      <c:pt idx="33492">
                        <c:v>110.70479327602</c:v>
                      </c:pt>
                      <c:pt idx="33493">
                        <c:v>110.70476284813</c:v>
                      </c:pt>
                      <c:pt idx="33494">
                        <c:v>110.704250447988</c:v>
                      </c:pt>
                      <c:pt idx="33495">
                        <c:v>110.704249780099</c:v>
                      </c:pt>
                      <c:pt idx="33496">
                        <c:v>110.70415553946</c:v>
                      </c:pt>
                      <c:pt idx="33497">
                        <c:v>110.70381500503601</c:v>
                      </c:pt>
                      <c:pt idx="33498">
                        <c:v>110.703658087774</c:v>
                      </c:pt>
                      <c:pt idx="33499">
                        <c:v>110.70363017328999</c:v>
                      </c:pt>
                      <c:pt idx="33500">
                        <c:v>110.70362371350301</c:v>
                      </c:pt>
                      <c:pt idx="33501">
                        <c:v>110.703592777822</c:v>
                      </c:pt>
                      <c:pt idx="33502">
                        <c:v>110.70346617869799</c:v>
                      </c:pt>
                      <c:pt idx="33503">
                        <c:v>110.703346044143</c:v>
                      </c:pt>
                      <c:pt idx="33504">
                        <c:v>110.70309555540101</c:v>
                      </c:pt>
                      <c:pt idx="33505">
                        <c:v>110.702940844922</c:v>
                      </c:pt>
                      <c:pt idx="33506">
                        <c:v>110.702784874076</c:v>
                      </c:pt>
                      <c:pt idx="33507">
                        <c:v>110.70277456834</c:v>
                      </c:pt>
                      <c:pt idx="33508">
                        <c:v>110.70267692357601</c:v>
                      </c:pt>
                      <c:pt idx="33509">
                        <c:v>110.702596488361</c:v>
                      </c:pt>
                      <c:pt idx="33510">
                        <c:v>110.70257183019299</c:v>
                      </c:pt>
                      <c:pt idx="33511">
                        <c:v>110.702514327156</c:v>
                      </c:pt>
                      <c:pt idx="33512">
                        <c:v>110.70239841904301</c:v>
                      </c:pt>
                      <c:pt idx="33513">
                        <c:v>110.702298802119</c:v>
                      </c:pt>
                      <c:pt idx="33514">
                        <c:v>110.70226881734</c:v>
                      </c:pt>
                      <c:pt idx="33515">
                        <c:v>110.70224820035099</c:v>
                      </c:pt>
                      <c:pt idx="33516">
                        <c:v>110.70220379904499</c:v>
                      </c:pt>
                      <c:pt idx="33517">
                        <c:v>110.70173807097299</c:v>
                      </c:pt>
                      <c:pt idx="33518">
                        <c:v>110.70161949981799</c:v>
                      </c:pt>
                      <c:pt idx="33519">
                        <c:v>110.70141642584299</c:v>
                      </c:pt>
                      <c:pt idx="33520">
                        <c:v>110.701037091258</c:v>
                      </c:pt>
                      <c:pt idx="33521">
                        <c:v>110.700879044432</c:v>
                      </c:pt>
                      <c:pt idx="33522">
                        <c:v>110.700495709629</c:v>
                      </c:pt>
                      <c:pt idx="33523">
                        <c:v>110.70048460678299</c:v>
                      </c:pt>
                      <c:pt idx="33524">
                        <c:v>110.69968679853299</c:v>
                      </c:pt>
                      <c:pt idx="33525">
                        <c:v>110.699155870165</c:v>
                      </c:pt>
                      <c:pt idx="33526">
                        <c:v>110.69885434766201</c:v>
                      </c:pt>
                      <c:pt idx="33527">
                        <c:v>110.698628852581</c:v>
                      </c:pt>
                      <c:pt idx="33528">
                        <c:v>110.697760662081</c:v>
                      </c:pt>
                      <c:pt idx="33529">
                        <c:v>110.697672001055</c:v>
                      </c:pt>
                      <c:pt idx="33530">
                        <c:v>110.697556469712</c:v>
                      </c:pt>
                      <c:pt idx="33531">
                        <c:v>110.697520186357</c:v>
                      </c:pt>
                      <c:pt idx="33532">
                        <c:v>110.69745328053099</c:v>
                      </c:pt>
                      <c:pt idx="33533">
                        <c:v>110.697151922823</c:v>
                      </c:pt>
                      <c:pt idx="33534">
                        <c:v>110.696961322265</c:v>
                      </c:pt>
                      <c:pt idx="33535">
                        <c:v>110.696601410317</c:v>
                      </c:pt>
                      <c:pt idx="33536">
                        <c:v>110.696583138043</c:v>
                      </c:pt>
                      <c:pt idx="33537">
                        <c:v>110.69657279865</c:v>
                      </c:pt>
                      <c:pt idx="33538">
                        <c:v>110.696536619257</c:v>
                      </c:pt>
                      <c:pt idx="33539">
                        <c:v>110.695829810633</c:v>
                      </c:pt>
                      <c:pt idx="33540">
                        <c:v>110.695803333973</c:v>
                      </c:pt>
                      <c:pt idx="33541">
                        <c:v>110.695354464697</c:v>
                      </c:pt>
                      <c:pt idx="33542">
                        <c:v>110.695282878124</c:v>
                      </c:pt>
                      <c:pt idx="33543">
                        <c:v>110.69522848977</c:v>
                      </c:pt>
                      <c:pt idx="33544">
                        <c:v>110.69522121744799</c:v>
                      </c:pt>
                      <c:pt idx="33545">
                        <c:v>110.695083269327</c:v>
                      </c:pt>
                      <c:pt idx="33546">
                        <c:v>110.695077738563</c:v>
                      </c:pt>
                      <c:pt idx="33547">
                        <c:v>110.695018567478</c:v>
                      </c:pt>
                      <c:pt idx="33548">
                        <c:v>110.69480043113499</c:v>
                      </c:pt>
                      <c:pt idx="33549">
                        <c:v>110.694675077317</c:v>
                      </c:pt>
                      <c:pt idx="33550">
                        <c:v>110.69423519839199</c:v>
                      </c:pt>
                      <c:pt idx="33551">
                        <c:v>110.694121089161</c:v>
                      </c:pt>
                      <c:pt idx="33552">
                        <c:v>110.69409571249101</c:v>
                      </c:pt>
                      <c:pt idx="33553">
                        <c:v>110.694017111056</c:v>
                      </c:pt>
                      <c:pt idx="33554">
                        <c:v>110.693782086384</c:v>
                      </c:pt>
                      <c:pt idx="33555">
                        <c:v>110.693745500369</c:v>
                      </c:pt>
                      <c:pt idx="33556">
                        <c:v>110.69359911404401</c:v>
                      </c:pt>
                      <c:pt idx="33557">
                        <c:v>110.693585363198</c:v>
                      </c:pt>
                      <c:pt idx="33558">
                        <c:v>110.693139052437</c:v>
                      </c:pt>
                      <c:pt idx="33559">
                        <c:v>110.693009539443</c:v>
                      </c:pt>
                      <c:pt idx="33560">
                        <c:v>110.69292147294</c:v>
                      </c:pt>
                      <c:pt idx="33561">
                        <c:v>110.692915907664</c:v>
                      </c:pt>
                      <c:pt idx="33562">
                        <c:v>110.692663135327</c:v>
                      </c:pt>
                      <c:pt idx="33563">
                        <c:v>110.692563133186</c:v>
                      </c:pt>
                      <c:pt idx="33564">
                        <c:v>110.692512275029</c:v>
                      </c:pt>
                      <c:pt idx="33565">
                        <c:v>110.69229617252201</c:v>
                      </c:pt>
                      <c:pt idx="33566">
                        <c:v>110.692266554453</c:v>
                      </c:pt>
                      <c:pt idx="33567">
                        <c:v>110.692238324131</c:v>
                      </c:pt>
                      <c:pt idx="33568">
                        <c:v>110.69218903946199</c:v>
                      </c:pt>
                      <c:pt idx="33569">
                        <c:v>110.69215348825</c:v>
                      </c:pt>
                      <c:pt idx="33570">
                        <c:v>110.69186750744301</c:v>
                      </c:pt>
                      <c:pt idx="33571">
                        <c:v>110.69148652259599</c:v>
                      </c:pt>
                      <c:pt idx="33572">
                        <c:v>110.69142206076501</c:v>
                      </c:pt>
                      <c:pt idx="33573">
                        <c:v>110.69132857154101</c:v>
                      </c:pt>
                      <c:pt idx="33574">
                        <c:v>110.69095136237</c:v>
                      </c:pt>
                      <c:pt idx="33575">
                        <c:v>110.69078349059301</c:v>
                      </c:pt>
                      <c:pt idx="33576">
                        <c:v>110.69075049746</c:v>
                      </c:pt>
                      <c:pt idx="33577">
                        <c:v>110.690617727803</c:v>
                      </c:pt>
                      <c:pt idx="33578">
                        <c:v>110.690260450566</c:v>
                      </c:pt>
                      <c:pt idx="33579">
                        <c:v>110.690043653057</c:v>
                      </c:pt>
                      <c:pt idx="33580">
                        <c:v>110.689969627793</c:v>
                      </c:pt>
                      <c:pt idx="33581">
                        <c:v>110.68979717786399</c:v>
                      </c:pt>
                      <c:pt idx="33582">
                        <c:v>110.689255506468</c:v>
                      </c:pt>
                      <c:pt idx="33583">
                        <c:v>110.689193796422</c:v>
                      </c:pt>
                      <c:pt idx="33584">
                        <c:v>110.689131795037</c:v>
                      </c:pt>
                      <c:pt idx="33585">
                        <c:v>110.689131568029</c:v>
                      </c:pt>
                      <c:pt idx="33586">
                        <c:v>110.689055516862</c:v>
                      </c:pt>
                      <c:pt idx="33587">
                        <c:v>110.688977193695</c:v>
                      </c:pt>
                      <c:pt idx="33588">
                        <c:v>110.688931581085</c:v>
                      </c:pt>
                      <c:pt idx="33589">
                        <c:v>110.68853043996</c:v>
                      </c:pt>
                      <c:pt idx="33590">
                        <c:v>110.688505309604</c:v>
                      </c:pt>
                      <c:pt idx="33591">
                        <c:v>110.68794406753101</c:v>
                      </c:pt>
                      <c:pt idx="33592">
                        <c:v>110.68791898498</c:v>
                      </c:pt>
                      <c:pt idx="33593">
                        <c:v>110.68780594824899</c:v>
                      </c:pt>
                      <c:pt idx="33594">
                        <c:v>110.687565743015</c:v>
                      </c:pt>
                      <c:pt idx="33595">
                        <c:v>110.687384198221</c:v>
                      </c:pt>
                      <c:pt idx="33596">
                        <c:v>110.68732449785099</c:v>
                      </c:pt>
                      <c:pt idx="33597">
                        <c:v>110.687316896768</c:v>
                      </c:pt>
                      <c:pt idx="33598">
                        <c:v>110.68728909396</c:v>
                      </c:pt>
                      <c:pt idx="33599">
                        <c:v>110.687209768287</c:v>
                      </c:pt>
                      <c:pt idx="33600">
                        <c:v>110.687203080494</c:v>
                      </c:pt>
                      <c:pt idx="33601">
                        <c:v>110.68705549447</c:v>
                      </c:pt>
                      <c:pt idx="33602">
                        <c:v>110.686898027203</c:v>
                      </c:pt>
                      <c:pt idx="33603">
                        <c:v>110.68627085268101</c:v>
                      </c:pt>
                      <c:pt idx="33604">
                        <c:v>110.685996489549</c:v>
                      </c:pt>
                      <c:pt idx="33605">
                        <c:v>110.684996821531</c:v>
                      </c:pt>
                      <c:pt idx="33606">
                        <c:v>110.68498755827601</c:v>
                      </c:pt>
                      <c:pt idx="33607">
                        <c:v>110.684417975793</c:v>
                      </c:pt>
                      <c:pt idx="33608">
                        <c:v>110.683650710531</c:v>
                      </c:pt>
                      <c:pt idx="33609">
                        <c:v>110.68364192252</c:v>
                      </c:pt>
                      <c:pt idx="33610">
                        <c:v>110.683412712069</c:v>
                      </c:pt>
                      <c:pt idx="33611">
                        <c:v>110.68297113884699</c:v>
                      </c:pt>
                      <c:pt idx="33612">
                        <c:v>110.682710595633</c:v>
                      </c:pt>
                      <c:pt idx="33613">
                        <c:v>110.682630009299</c:v>
                      </c:pt>
                      <c:pt idx="33614">
                        <c:v>110.682474267686</c:v>
                      </c:pt>
                      <c:pt idx="33615">
                        <c:v>110.68183670430599</c:v>
                      </c:pt>
                      <c:pt idx="33616">
                        <c:v>110.68145119034099</c:v>
                      </c:pt>
                      <c:pt idx="33617">
                        <c:v>110.68124379</c:v>
                      </c:pt>
                      <c:pt idx="33618">
                        <c:v>110.68088704375501</c:v>
                      </c:pt>
                      <c:pt idx="33619">
                        <c:v>110.68054483563201</c:v>
                      </c:pt>
                      <c:pt idx="33620">
                        <c:v>110.679928847521</c:v>
                      </c:pt>
                      <c:pt idx="33621">
                        <c:v>110.67958638979</c:v>
                      </c:pt>
                      <c:pt idx="33622">
                        <c:v>110.67938739889399</c:v>
                      </c:pt>
                      <c:pt idx="33623">
                        <c:v>110.67881693257701</c:v>
                      </c:pt>
                      <c:pt idx="33624">
                        <c:v>110.678320154753</c:v>
                      </c:pt>
                      <c:pt idx="33625">
                        <c:v>110.67773540085101</c:v>
                      </c:pt>
                      <c:pt idx="33626">
                        <c:v>110.67738395294199</c:v>
                      </c:pt>
                      <c:pt idx="33627">
                        <c:v>110.676207257271</c:v>
                      </c:pt>
                      <c:pt idx="33628">
                        <c:v>110.67542213503</c:v>
                      </c:pt>
                      <c:pt idx="33629">
                        <c:v>110.675079532239</c:v>
                      </c:pt>
                      <c:pt idx="33630">
                        <c:v>110.67481458360299</c:v>
                      </c:pt>
                      <c:pt idx="33631">
                        <c:v>110.674761717862</c:v>
                      </c:pt>
                      <c:pt idx="33632">
                        <c:v>110.674057064498</c:v>
                      </c:pt>
                      <c:pt idx="33633">
                        <c:v>110.67382780142199</c:v>
                      </c:pt>
                      <c:pt idx="33634">
                        <c:v>110.67380164345199</c:v>
                      </c:pt>
                      <c:pt idx="33635">
                        <c:v>110.672390746278</c:v>
                      </c:pt>
                      <c:pt idx="33636">
                        <c:v>110.672026217398</c:v>
                      </c:pt>
                      <c:pt idx="33637">
                        <c:v>110.67151781252301</c:v>
                      </c:pt>
                      <c:pt idx="33638">
                        <c:v>110.671431382284</c:v>
                      </c:pt>
                      <c:pt idx="33639">
                        <c:v>110.67133015496201</c:v>
                      </c:pt>
                      <c:pt idx="33640">
                        <c:v>110.67091228026899</c:v>
                      </c:pt>
                      <c:pt idx="33641">
                        <c:v>110.669992533773</c:v>
                      </c:pt>
                      <c:pt idx="33642">
                        <c:v>110.66997244938101</c:v>
                      </c:pt>
                      <c:pt idx="33643">
                        <c:v>110.669348433769</c:v>
                      </c:pt>
                      <c:pt idx="33644">
                        <c:v>110.669323633342</c:v>
                      </c:pt>
                      <c:pt idx="33645">
                        <c:v>110.668634732325</c:v>
                      </c:pt>
                      <c:pt idx="33646">
                        <c:v>110.668527439706</c:v>
                      </c:pt>
                      <c:pt idx="33647">
                        <c:v>110.668393346841</c:v>
                      </c:pt>
                      <c:pt idx="33648">
                        <c:v>110.668177309466</c:v>
                      </c:pt>
                      <c:pt idx="33649">
                        <c:v>110.66800703504801</c:v>
                      </c:pt>
                      <c:pt idx="33650">
                        <c:v>110.66784102256599</c:v>
                      </c:pt>
                      <c:pt idx="33651">
                        <c:v>110.667833006507</c:v>
                      </c:pt>
                      <c:pt idx="33652">
                        <c:v>110.66780984022699</c:v>
                      </c:pt>
                      <c:pt idx="33653">
                        <c:v>110.667646066096</c:v>
                      </c:pt>
                      <c:pt idx="33654">
                        <c:v>110.667552580403</c:v>
                      </c:pt>
                      <c:pt idx="33655">
                        <c:v>110.66742520003</c:v>
                      </c:pt>
                      <c:pt idx="33656">
                        <c:v>110.667300575944</c:v>
                      </c:pt>
                      <c:pt idx="33657">
                        <c:v>110.667178142892</c:v>
                      </c:pt>
                      <c:pt idx="33658">
                        <c:v>110.667076673938</c:v>
                      </c:pt>
                      <c:pt idx="33659">
                        <c:v>110.666813363118</c:v>
                      </c:pt>
                      <c:pt idx="33660">
                        <c:v>110.666721844039</c:v>
                      </c:pt>
                      <c:pt idx="33661">
                        <c:v>110.666635031651</c:v>
                      </c:pt>
                      <c:pt idx="33662">
                        <c:v>110.66633547805201</c:v>
                      </c:pt>
                      <c:pt idx="33663">
                        <c:v>110.666286554595</c:v>
                      </c:pt>
                      <c:pt idx="33664">
                        <c:v>110.66616816609</c:v>
                      </c:pt>
                      <c:pt idx="33665">
                        <c:v>110.666009623023</c:v>
                      </c:pt>
                      <c:pt idx="33666">
                        <c:v>110.664748339525</c:v>
                      </c:pt>
                      <c:pt idx="33667">
                        <c:v>110.66451978165399</c:v>
                      </c:pt>
                      <c:pt idx="33668">
                        <c:v>110.66212218279</c:v>
                      </c:pt>
                      <c:pt idx="33669">
                        <c:v>110.66116251549499</c:v>
                      </c:pt>
                      <c:pt idx="33670">
                        <c:v>110.66054689485701</c:v>
                      </c:pt>
                      <c:pt idx="33671">
                        <c:v>110.660243410563</c:v>
                      </c:pt>
                      <c:pt idx="33672">
                        <c:v>110.659995655175</c:v>
                      </c:pt>
                      <c:pt idx="33673">
                        <c:v>110.659174524325</c:v>
                      </c:pt>
                      <c:pt idx="33674">
                        <c:v>110.657952587594</c:v>
                      </c:pt>
                      <c:pt idx="33675">
                        <c:v>110.657946622011</c:v>
                      </c:pt>
                      <c:pt idx="33676">
                        <c:v>110.65709991262599</c:v>
                      </c:pt>
                      <c:pt idx="33677">
                        <c:v>110.656689074212</c:v>
                      </c:pt>
                      <c:pt idx="33678">
                        <c:v>110.65030056082</c:v>
                      </c:pt>
                      <c:pt idx="33679">
                        <c:v>110.65000011897899</c:v>
                      </c:pt>
                      <c:pt idx="33680">
                        <c:v>110.649088623916</c:v>
                      </c:pt>
                      <c:pt idx="33681">
                        <c:v>110.64713298794901</c:v>
                      </c:pt>
                      <c:pt idx="33682">
                        <c:v>110.61088452314701</c:v>
                      </c:pt>
                      <c:pt idx="33683">
                        <c:v>110.608471699438</c:v>
                      </c:pt>
                      <c:pt idx="33684">
                        <c:v>110.599744198536</c:v>
                      </c:pt>
                      <c:pt idx="33685">
                        <c:v>110.343103511556</c:v>
                      </c:pt>
                      <c:pt idx="33686">
                        <c:v>110.23693446386299</c:v>
                      </c:pt>
                      <c:pt idx="33687">
                        <c:v>110.137085292091</c:v>
                      </c:pt>
                      <c:pt idx="33688">
                        <c:v>110.10681564490601</c:v>
                      </c:pt>
                      <c:pt idx="33689">
                        <c:v>110.038076509489</c:v>
                      </c:pt>
                      <c:pt idx="33690">
                        <c:v>110.025271319203</c:v>
                      </c:pt>
                      <c:pt idx="33691">
                        <c:v>110.006306953794</c:v>
                      </c:pt>
                      <c:pt idx="33692">
                        <c:v>109.95836149803399</c:v>
                      </c:pt>
                      <c:pt idx="33693">
                        <c:v>109.952040194136</c:v>
                      </c:pt>
                      <c:pt idx="33694">
                        <c:v>109.91597476159301</c:v>
                      </c:pt>
                      <c:pt idx="33695">
                        <c:v>109.915051638636</c:v>
                      </c:pt>
                      <c:pt idx="33696">
                        <c:v>109.90225854444201</c:v>
                      </c:pt>
                      <c:pt idx="33697">
                        <c:v>109.89998539434799</c:v>
                      </c:pt>
                      <c:pt idx="33698">
                        <c:v>109.890135977013</c:v>
                      </c:pt>
                      <c:pt idx="33699">
                        <c:v>109.747256047568</c:v>
                      </c:pt>
                      <c:pt idx="33700">
                        <c:v>109.719057774831</c:v>
                      </c:pt>
                      <c:pt idx="33701">
                        <c:v>109.70424537284801</c:v>
                      </c:pt>
                      <c:pt idx="33702">
                        <c:v>109.68367100802701</c:v>
                      </c:pt>
                      <c:pt idx="33703">
                        <c:v>109.64434074639</c:v>
                      </c:pt>
                      <c:pt idx="33704">
                        <c:v>109.63422613884499</c:v>
                      </c:pt>
                      <c:pt idx="33705">
                        <c:v>109.628945459622</c:v>
                      </c:pt>
                      <c:pt idx="33706">
                        <c:v>109.523780645141</c:v>
                      </c:pt>
                      <c:pt idx="33707">
                        <c:v>109.52055703727601</c:v>
                      </c:pt>
                      <c:pt idx="33708">
                        <c:v>109.471630508606</c:v>
                      </c:pt>
                      <c:pt idx="33709">
                        <c:v>109.393559322876</c:v>
                      </c:pt>
                      <c:pt idx="33710">
                        <c:v>109.32846085628699</c:v>
                      </c:pt>
                      <c:pt idx="33711">
                        <c:v>109.308262053872</c:v>
                      </c:pt>
                      <c:pt idx="33712">
                        <c:v>109.27502855735599</c:v>
                      </c:pt>
                      <c:pt idx="33713">
                        <c:v>109.268800740605</c:v>
                      </c:pt>
                      <c:pt idx="33714">
                        <c:v>109.122518822793</c:v>
                      </c:pt>
                      <c:pt idx="33715">
                        <c:v>109.04684275624599</c:v>
                      </c:pt>
                      <c:pt idx="33716">
                        <c:v>109.034946826186</c:v>
                      </c:pt>
                      <c:pt idx="33717">
                        <c:v>108.95799266866401</c:v>
                      </c:pt>
                      <c:pt idx="33718">
                        <c:v>108.875248703637</c:v>
                      </c:pt>
                      <c:pt idx="33719">
                        <c:v>108.83408537817</c:v>
                      </c:pt>
                      <c:pt idx="33720">
                        <c:v>108.794106985827</c:v>
                      </c:pt>
                      <c:pt idx="33721">
                        <c:v>108.788092695461</c:v>
                      </c:pt>
                      <c:pt idx="33722">
                        <c:v>108.75025259549101</c:v>
                      </c:pt>
                      <c:pt idx="33723">
                        <c:v>108.708683001843</c:v>
                      </c:pt>
                      <c:pt idx="33724">
                        <c:v>108.637420636537</c:v>
                      </c:pt>
                      <c:pt idx="33725">
                        <c:v>108.607683501517</c:v>
                      </c:pt>
                      <c:pt idx="33726">
                        <c:v>108.455364598242</c:v>
                      </c:pt>
                      <c:pt idx="33727">
                        <c:v>108.450169684554</c:v>
                      </c:pt>
                      <c:pt idx="33728">
                        <c:v>108.418363103765</c:v>
                      </c:pt>
                      <c:pt idx="33729">
                        <c:v>108.391728062026</c:v>
                      </c:pt>
                      <c:pt idx="33730">
                        <c:v>108.37787888782699</c:v>
                      </c:pt>
                      <c:pt idx="33731">
                        <c:v>108.377651141304</c:v>
                      </c:pt>
                      <c:pt idx="33732">
                        <c:v>108.31976595678501</c:v>
                      </c:pt>
                      <c:pt idx="33733">
                        <c:v>108.27353269891</c:v>
                      </c:pt>
                      <c:pt idx="33734">
                        <c:v>108.263259217559</c:v>
                      </c:pt>
                      <c:pt idx="33735">
                        <c:v>108.261507746945</c:v>
                      </c:pt>
                      <c:pt idx="33736">
                        <c:v>108.168772023309</c:v>
                      </c:pt>
                      <c:pt idx="33737">
                        <c:v>108.144092697329</c:v>
                      </c:pt>
                      <c:pt idx="33738">
                        <c:v>108.10795680890701</c:v>
                      </c:pt>
                      <c:pt idx="33739">
                        <c:v>108.080081129825</c:v>
                      </c:pt>
                      <c:pt idx="33740">
                        <c:v>108.047750061998</c:v>
                      </c:pt>
                      <c:pt idx="33741">
                        <c:v>108.015602875865</c:v>
                      </c:pt>
                      <c:pt idx="33742">
                        <c:v>108.010015550576</c:v>
                      </c:pt>
                      <c:pt idx="33743">
                        <c:v>107.943868971464</c:v>
                      </c:pt>
                      <c:pt idx="33744">
                        <c:v>107.94372981177</c:v>
                      </c:pt>
                      <c:pt idx="33745">
                        <c:v>107.883732923905</c:v>
                      </c:pt>
                      <c:pt idx="33746">
                        <c:v>107.858876055096</c:v>
                      </c:pt>
                      <c:pt idx="33747">
                        <c:v>107.783081184278</c:v>
                      </c:pt>
                      <c:pt idx="33748">
                        <c:v>107.743026124118</c:v>
                      </c:pt>
                      <c:pt idx="33749">
                        <c:v>107.584462622068</c:v>
                      </c:pt>
                      <c:pt idx="33750">
                        <c:v>107.53147356557901</c:v>
                      </c:pt>
                      <c:pt idx="33751">
                        <c:v>107.483050105958</c:v>
                      </c:pt>
                      <c:pt idx="33752">
                        <c:v>107.47916054743899</c:v>
                      </c:pt>
                      <c:pt idx="33753">
                        <c:v>107.442524800352</c:v>
                      </c:pt>
                      <c:pt idx="33754">
                        <c:v>107.412511151205</c:v>
                      </c:pt>
                      <c:pt idx="33755">
                        <c:v>107.381225496174</c:v>
                      </c:pt>
                      <c:pt idx="33756">
                        <c:v>107.37572629664901</c:v>
                      </c:pt>
                      <c:pt idx="33757">
                        <c:v>107.35613543937799</c:v>
                      </c:pt>
                      <c:pt idx="33758">
                        <c:v>107.356015561915</c:v>
                      </c:pt>
                      <c:pt idx="33759">
                        <c:v>107.35601127426899</c:v>
                      </c:pt>
                      <c:pt idx="33760">
                        <c:v>107.337668114995</c:v>
                      </c:pt>
                      <c:pt idx="33761">
                        <c:v>107.33009691569301</c:v>
                      </c:pt>
                      <c:pt idx="33762">
                        <c:v>107.312399668217</c:v>
                      </c:pt>
                      <c:pt idx="33763">
                        <c:v>107.296291482874</c:v>
                      </c:pt>
                      <c:pt idx="33764">
                        <c:v>107.286544041605</c:v>
                      </c:pt>
                      <c:pt idx="33765">
                        <c:v>107.27640044360299</c:v>
                      </c:pt>
                      <c:pt idx="33766">
                        <c:v>107.272565034794</c:v>
                      </c:pt>
                      <c:pt idx="33767">
                        <c:v>107.234327946763</c:v>
                      </c:pt>
                      <c:pt idx="33768">
                        <c:v>107.21879274052399</c:v>
                      </c:pt>
                      <c:pt idx="33769">
                        <c:v>107.21601494639199</c:v>
                      </c:pt>
                      <c:pt idx="33770">
                        <c:v>107.206693791877</c:v>
                      </c:pt>
                      <c:pt idx="33771">
                        <c:v>107.196504731784</c:v>
                      </c:pt>
                      <c:pt idx="33772">
                        <c:v>107.1799684164</c:v>
                      </c:pt>
                      <c:pt idx="33773">
                        <c:v>107.148820740876</c:v>
                      </c:pt>
                      <c:pt idx="33774">
                        <c:v>107.148712321068</c:v>
                      </c:pt>
                      <c:pt idx="33775">
                        <c:v>107.148413080344</c:v>
                      </c:pt>
                      <c:pt idx="33776">
                        <c:v>107.136137108851</c:v>
                      </c:pt>
                      <c:pt idx="33777">
                        <c:v>107.12229305302699</c:v>
                      </c:pt>
                      <c:pt idx="33778">
                        <c:v>107.08242522538301</c:v>
                      </c:pt>
                      <c:pt idx="33779">
                        <c:v>107.07925468555101</c:v>
                      </c:pt>
                      <c:pt idx="33780">
                        <c:v>107.07625218151701</c:v>
                      </c:pt>
                      <c:pt idx="33781">
                        <c:v>107.076210571247</c:v>
                      </c:pt>
                      <c:pt idx="33782">
                        <c:v>107.067596368729</c:v>
                      </c:pt>
                      <c:pt idx="33783">
                        <c:v>107.05011370242499</c:v>
                      </c:pt>
                      <c:pt idx="33784">
                        <c:v>106.995678819763</c:v>
                      </c:pt>
                      <c:pt idx="33785">
                        <c:v>106.984195219593</c:v>
                      </c:pt>
                      <c:pt idx="33786">
                        <c:v>106.967412166172</c:v>
                      </c:pt>
                      <c:pt idx="33787">
                        <c:v>106.874827132042</c:v>
                      </c:pt>
                      <c:pt idx="33788">
                        <c:v>106.749494972104</c:v>
                      </c:pt>
                      <c:pt idx="33789">
                        <c:v>106.61646518798899</c:v>
                      </c:pt>
                      <c:pt idx="33790">
                        <c:v>106.600888280183</c:v>
                      </c:pt>
                      <c:pt idx="33791">
                        <c:v>106.59197517445</c:v>
                      </c:pt>
                      <c:pt idx="33792">
                        <c:v>106.570969212178</c:v>
                      </c:pt>
                      <c:pt idx="33793">
                        <c:v>106.57079893592</c:v>
                      </c:pt>
                      <c:pt idx="33794">
                        <c:v>106.55762010047199</c:v>
                      </c:pt>
                      <c:pt idx="33795">
                        <c:v>106.554019073495</c:v>
                      </c:pt>
                      <c:pt idx="33796">
                        <c:v>106.54467197994499</c:v>
                      </c:pt>
                      <c:pt idx="33797">
                        <c:v>106.533657234215</c:v>
                      </c:pt>
                      <c:pt idx="33798">
                        <c:v>106.530680430839</c:v>
                      </c:pt>
                      <c:pt idx="33799">
                        <c:v>106.50955989704001</c:v>
                      </c:pt>
                      <c:pt idx="33800">
                        <c:v>106.49259209745701</c:v>
                      </c:pt>
                      <c:pt idx="33801">
                        <c:v>106.405982914831</c:v>
                      </c:pt>
                      <c:pt idx="33802">
                        <c:v>106.376563717126</c:v>
                      </c:pt>
                      <c:pt idx="33803">
                        <c:v>106.33314051447201</c:v>
                      </c:pt>
                      <c:pt idx="33804">
                        <c:v>106.272423436598</c:v>
                      </c:pt>
                      <c:pt idx="33805">
                        <c:v>106.268027796826</c:v>
                      </c:pt>
                      <c:pt idx="33806">
                        <c:v>106.236680809359</c:v>
                      </c:pt>
                      <c:pt idx="33807">
                        <c:v>106.22345003892799</c:v>
                      </c:pt>
                      <c:pt idx="33808">
                        <c:v>106.217714681484</c:v>
                      </c:pt>
                      <c:pt idx="33809">
                        <c:v>106.21754399065</c:v>
                      </c:pt>
                      <c:pt idx="33810">
                        <c:v>106.21278582512601</c:v>
                      </c:pt>
                      <c:pt idx="33811">
                        <c:v>106.208992130995</c:v>
                      </c:pt>
                      <c:pt idx="33812">
                        <c:v>106.177732184513</c:v>
                      </c:pt>
                      <c:pt idx="33813">
                        <c:v>106.16872208925901</c:v>
                      </c:pt>
                      <c:pt idx="33814">
                        <c:v>106.166119489141</c:v>
                      </c:pt>
                      <c:pt idx="33815">
                        <c:v>106.160953434692</c:v>
                      </c:pt>
                      <c:pt idx="33816">
                        <c:v>106.157200690284</c:v>
                      </c:pt>
                      <c:pt idx="33817">
                        <c:v>106.148802820623</c:v>
                      </c:pt>
                      <c:pt idx="33818">
                        <c:v>106.142303104096</c:v>
                      </c:pt>
                      <c:pt idx="33819">
                        <c:v>106.1306379067</c:v>
                      </c:pt>
                      <c:pt idx="33820">
                        <c:v>106.121245723466</c:v>
                      </c:pt>
                      <c:pt idx="33821">
                        <c:v>106.080058362397</c:v>
                      </c:pt>
                      <c:pt idx="33822">
                        <c:v>106.072796466892</c:v>
                      </c:pt>
                      <c:pt idx="33823">
                        <c:v>106.06350148885799</c:v>
                      </c:pt>
                      <c:pt idx="33824">
                        <c:v>106.04743489485099</c:v>
                      </c:pt>
                      <c:pt idx="33825">
                        <c:v>106.018798418047</c:v>
                      </c:pt>
                      <c:pt idx="33826">
                        <c:v>106.010226674272</c:v>
                      </c:pt>
                      <c:pt idx="33827">
                        <c:v>106.001621785133</c:v>
                      </c:pt>
                      <c:pt idx="33828">
                        <c:v>105.998966806281</c:v>
                      </c:pt>
                      <c:pt idx="33829">
                        <c:v>105.99425131720299</c:v>
                      </c:pt>
                      <c:pt idx="33830">
                        <c:v>105.992385845076</c:v>
                      </c:pt>
                      <c:pt idx="33831">
                        <c:v>105.97508170279001</c:v>
                      </c:pt>
                      <c:pt idx="33832">
                        <c:v>105.931313872049</c:v>
                      </c:pt>
                      <c:pt idx="33833">
                        <c:v>105.929415647036</c:v>
                      </c:pt>
                      <c:pt idx="33834">
                        <c:v>105.90798028416</c:v>
                      </c:pt>
                      <c:pt idx="33835">
                        <c:v>105.89428886037901</c:v>
                      </c:pt>
                      <c:pt idx="33836">
                        <c:v>105.8889613077</c:v>
                      </c:pt>
                      <c:pt idx="33837">
                        <c:v>105.881746926867</c:v>
                      </c:pt>
                      <c:pt idx="33838">
                        <c:v>105.876733531951</c:v>
                      </c:pt>
                      <c:pt idx="33839">
                        <c:v>105.854890234739</c:v>
                      </c:pt>
                      <c:pt idx="33840">
                        <c:v>105.85356817229101</c:v>
                      </c:pt>
                      <c:pt idx="33841">
                        <c:v>105.853027457029</c:v>
                      </c:pt>
                      <c:pt idx="33842">
                        <c:v>105.842071284708</c:v>
                      </c:pt>
                      <c:pt idx="33843">
                        <c:v>105.83203271106299</c:v>
                      </c:pt>
                      <c:pt idx="33844">
                        <c:v>105.82722223874001</c:v>
                      </c:pt>
                      <c:pt idx="33845">
                        <c:v>105.827140958895</c:v>
                      </c:pt>
                      <c:pt idx="33846">
                        <c:v>105.824669241454</c:v>
                      </c:pt>
                      <c:pt idx="33847">
                        <c:v>105.824578243161</c:v>
                      </c:pt>
                      <c:pt idx="33848">
                        <c:v>105.80881935163301</c:v>
                      </c:pt>
                      <c:pt idx="33849">
                        <c:v>105.792401272342</c:v>
                      </c:pt>
                      <c:pt idx="33850">
                        <c:v>105.750419850686</c:v>
                      </c:pt>
                      <c:pt idx="33851">
                        <c:v>105.745286550853</c:v>
                      </c:pt>
                      <c:pt idx="33852">
                        <c:v>105.729397059885</c:v>
                      </c:pt>
                      <c:pt idx="33853">
                        <c:v>105.722863594985</c:v>
                      </c:pt>
                      <c:pt idx="33854">
                        <c:v>105.68692929360201</c:v>
                      </c:pt>
                      <c:pt idx="33855">
                        <c:v>105.683676569235</c:v>
                      </c:pt>
                      <c:pt idx="33856">
                        <c:v>105.67519776454201</c:v>
                      </c:pt>
                      <c:pt idx="33857">
                        <c:v>105.669416347618</c:v>
                      </c:pt>
                      <c:pt idx="33858">
                        <c:v>105.66199684397699</c:v>
                      </c:pt>
                      <c:pt idx="33859">
                        <c:v>105.656651930755</c:v>
                      </c:pt>
                      <c:pt idx="33860">
                        <c:v>105.646851802607</c:v>
                      </c:pt>
                      <c:pt idx="33861">
                        <c:v>105.640295438702</c:v>
                      </c:pt>
                      <c:pt idx="33862">
                        <c:v>105.634982588349</c:v>
                      </c:pt>
                      <c:pt idx="33863">
                        <c:v>105.634243241994</c:v>
                      </c:pt>
                      <c:pt idx="33864">
                        <c:v>105.624795658309</c:v>
                      </c:pt>
                      <c:pt idx="33865">
                        <c:v>105.620653598855</c:v>
                      </c:pt>
                      <c:pt idx="33866">
                        <c:v>105.588223547471</c:v>
                      </c:pt>
                      <c:pt idx="33867">
                        <c:v>105.5802712398</c:v>
                      </c:pt>
                      <c:pt idx="33868">
                        <c:v>105.575647506698</c:v>
                      </c:pt>
                      <c:pt idx="33869">
                        <c:v>105.568039767014</c:v>
                      </c:pt>
                      <c:pt idx="33870">
                        <c:v>105.56776945636</c:v>
                      </c:pt>
                      <c:pt idx="33871">
                        <c:v>105.567282709987</c:v>
                      </c:pt>
                      <c:pt idx="33872">
                        <c:v>105.558898009012</c:v>
                      </c:pt>
                      <c:pt idx="33873">
                        <c:v>105.55603547207301</c:v>
                      </c:pt>
                      <c:pt idx="33874">
                        <c:v>105.555554541666</c:v>
                      </c:pt>
                      <c:pt idx="33875">
                        <c:v>105.54184438796899</c:v>
                      </c:pt>
                      <c:pt idx="33876">
                        <c:v>105.541590009049</c:v>
                      </c:pt>
                      <c:pt idx="33877">
                        <c:v>105.54142723806</c:v>
                      </c:pt>
                      <c:pt idx="33878">
                        <c:v>105.540101504449</c:v>
                      </c:pt>
                      <c:pt idx="33879">
                        <c:v>105.536637865655</c:v>
                      </c:pt>
                      <c:pt idx="33880">
                        <c:v>105.52977227127499</c:v>
                      </c:pt>
                      <c:pt idx="33881">
                        <c:v>105.529002628467</c:v>
                      </c:pt>
                      <c:pt idx="33882">
                        <c:v>105.516362527593</c:v>
                      </c:pt>
                      <c:pt idx="33883">
                        <c:v>105.51088001204801</c:v>
                      </c:pt>
                      <c:pt idx="33884">
                        <c:v>105.510800107734</c:v>
                      </c:pt>
                      <c:pt idx="33885">
                        <c:v>105.510761073594</c:v>
                      </c:pt>
                      <c:pt idx="33886">
                        <c:v>105.509551559042</c:v>
                      </c:pt>
                      <c:pt idx="33887">
                        <c:v>105.507021255947</c:v>
                      </c:pt>
                      <c:pt idx="33888">
                        <c:v>105.491280216484</c:v>
                      </c:pt>
                      <c:pt idx="33889">
                        <c:v>105.490280773972</c:v>
                      </c:pt>
                      <c:pt idx="33890">
                        <c:v>105.490121197246</c:v>
                      </c:pt>
                      <c:pt idx="33891">
                        <c:v>105.49005392768299</c:v>
                      </c:pt>
                      <c:pt idx="33892">
                        <c:v>105.486034291739</c:v>
                      </c:pt>
                      <c:pt idx="33893">
                        <c:v>105.48243585412899</c:v>
                      </c:pt>
                      <c:pt idx="33894">
                        <c:v>105.475867508843</c:v>
                      </c:pt>
                      <c:pt idx="33895">
                        <c:v>105.470939020667</c:v>
                      </c:pt>
                      <c:pt idx="33896">
                        <c:v>105.463893549986</c:v>
                      </c:pt>
                      <c:pt idx="33897">
                        <c:v>105.462526473349</c:v>
                      </c:pt>
                      <c:pt idx="33898">
                        <c:v>105.46001430414</c:v>
                      </c:pt>
                      <c:pt idx="33899">
                        <c:v>105.458969631214</c:v>
                      </c:pt>
                      <c:pt idx="33900">
                        <c:v>105.456600839598</c:v>
                      </c:pt>
                      <c:pt idx="33901">
                        <c:v>105.45475835826601</c:v>
                      </c:pt>
                      <c:pt idx="33902">
                        <c:v>105.454334945037</c:v>
                      </c:pt>
                      <c:pt idx="33903">
                        <c:v>105.449141841082</c:v>
                      </c:pt>
                      <c:pt idx="33904">
                        <c:v>105.44481804141699</c:v>
                      </c:pt>
                      <c:pt idx="33905">
                        <c:v>105.444361848376</c:v>
                      </c:pt>
                      <c:pt idx="33906">
                        <c:v>105.434020727923</c:v>
                      </c:pt>
                      <c:pt idx="33907">
                        <c:v>105.43064588867701</c:v>
                      </c:pt>
                      <c:pt idx="33908">
                        <c:v>105.427137430237</c:v>
                      </c:pt>
                      <c:pt idx="33909">
                        <c:v>105.41311967895</c:v>
                      </c:pt>
                      <c:pt idx="33910">
                        <c:v>105.404702690311</c:v>
                      </c:pt>
                      <c:pt idx="33911">
                        <c:v>105.397179592922</c:v>
                      </c:pt>
                      <c:pt idx="33912">
                        <c:v>105.392160659859</c:v>
                      </c:pt>
                      <c:pt idx="33913">
                        <c:v>105.384808817302</c:v>
                      </c:pt>
                      <c:pt idx="33914">
                        <c:v>105.384100536427</c:v>
                      </c:pt>
                      <c:pt idx="33915">
                        <c:v>105.377537857085</c:v>
                      </c:pt>
                      <c:pt idx="33916">
                        <c:v>105.37678277008</c:v>
                      </c:pt>
                      <c:pt idx="33917">
                        <c:v>105.369719268843</c:v>
                      </c:pt>
                      <c:pt idx="33918">
                        <c:v>105.368711891064</c:v>
                      </c:pt>
                      <c:pt idx="33919">
                        <c:v>105.367513095734</c:v>
                      </c:pt>
                      <c:pt idx="33920">
                        <c:v>105.363352129763</c:v>
                      </c:pt>
                      <c:pt idx="33921">
                        <c:v>105.36081387613901</c:v>
                      </c:pt>
                      <c:pt idx="33922">
                        <c:v>105.357202086201</c:v>
                      </c:pt>
                      <c:pt idx="33923">
                        <c:v>105.351297061515</c:v>
                      </c:pt>
                      <c:pt idx="33924">
                        <c:v>105.34030518495599</c:v>
                      </c:pt>
                      <c:pt idx="33925">
                        <c:v>105.334291181701</c:v>
                      </c:pt>
                      <c:pt idx="33926">
                        <c:v>105.334191474336</c:v>
                      </c:pt>
                      <c:pt idx="33927">
                        <c:v>105.334182966962</c:v>
                      </c:pt>
                      <c:pt idx="33928">
                        <c:v>105.3310877158</c:v>
                      </c:pt>
                      <c:pt idx="33929">
                        <c:v>105.328494196151</c:v>
                      </c:pt>
                      <c:pt idx="33930">
                        <c:v>105.32649252971601</c:v>
                      </c:pt>
                      <c:pt idx="33931">
                        <c:v>105.31870762750999</c:v>
                      </c:pt>
                      <c:pt idx="33932">
                        <c:v>105.30736130840999</c:v>
                      </c:pt>
                      <c:pt idx="33933">
                        <c:v>105.307125286125</c:v>
                      </c:pt>
                      <c:pt idx="33934">
                        <c:v>105.30708849338799</c:v>
                      </c:pt>
                      <c:pt idx="33935">
                        <c:v>105.306573362606</c:v>
                      </c:pt>
                      <c:pt idx="33936">
                        <c:v>105.306068485251</c:v>
                      </c:pt>
                      <c:pt idx="33937">
                        <c:v>105.30603169469001</c:v>
                      </c:pt>
                      <c:pt idx="33938">
                        <c:v>105.305987826105</c:v>
                      </c:pt>
                      <c:pt idx="33939">
                        <c:v>105.30577685208399</c:v>
                      </c:pt>
                      <c:pt idx="33940">
                        <c:v>105.305412603945</c:v>
                      </c:pt>
                      <c:pt idx="33941">
                        <c:v>105.304614451444</c:v>
                      </c:pt>
                      <c:pt idx="33942">
                        <c:v>105.303870544272</c:v>
                      </c:pt>
                      <c:pt idx="33943">
                        <c:v>105.302811301253</c:v>
                      </c:pt>
                      <c:pt idx="33944">
                        <c:v>105.30279345298</c:v>
                      </c:pt>
                      <c:pt idx="33945">
                        <c:v>105.29621124387</c:v>
                      </c:pt>
                      <c:pt idx="33946">
                        <c:v>105.295512368053</c:v>
                      </c:pt>
                      <c:pt idx="33947">
                        <c:v>105.277426077054</c:v>
                      </c:pt>
                      <c:pt idx="33948">
                        <c:v>105.277206844471</c:v>
                      </c:pt>
                      <c:pt idx="33949">
                        <c:v>105.27664260000699</c:v>
                      </c:pt>
                      <c:pt idx="33950">
                        <c:v>105.267069994922</c:v>
                      </c:pt>
                      <c:pt idx="33951">
                        <c:v>105.262271166373</c:v>
                      </c:pt>
                      <c:pt idx="33952">
                        <c:v>105.255208638699</c:v>
                      </c:pt>
                      <c:pt idx="33953">
                        <c:v>105.249670085612</c:v>
                      </c:pt>
                      <c:pt idx="33954">
                        <c:v>105.249277706859</c:v>
                      </c:pt>
                      <c:pt idx="33955">
                        <c:v>105.24904639521399</c:v>
                      </c:pt>
                      <c:pt idx="33956">
                        <c:v>105.236080800916</c:v>
                      </c:pt>
                      <c:pt idx="33957">
                        <c:v>105.233583589592</c:v>
                      </c:pt>
                      <c:pt idx="33958">
                        <c:v>105.22973612393599</c:v>
                      </c:pt>
                      <c:pt idx="33959">
                        <c:v>105.229733449722</c:v>
                      </c:pt>
                      <c:pt idx="33960">
                        <c:v>105.229048058502</c:v>
                      </c:pt>
                      <c:pt idx="33961">
                        <c:v>105.228044112582</c:v>
                      </c:pt>
                      <c:pt idx="33962">
                        <c:v>105.213416565194</c:v>
                      </c:pt>
                      <c:pt idx="33963">
                        <c:v>105.210476323919</c:v>
                      </c:pt>
                      <c:pt idx="33964">
                        <c:v>105.207567470394</c:v>
                      </c:pt>
                      <c:pt idx="33965">
                        <c:v>105.204788590259</c:v>
                      </c:pt>
                      <c:pt idx="33966">
                        <c:v>105.20475942713701</c:v>
                      </c:pt>
                      <c:pt idx="33967">
                        <c:v>105.202338991818</c:v>
                      </c:pt>
                      <c:pt idx="33968">
                        <c:v>105.200201209062</c:v>
                      </c:pt>
                      <c:pt idx="33969">
                        <c:v>105.195573072267</c:v>
                      </c:pt>
                      <c:pt idx="33970">
                        <c:v>105.177092859111</c:v>
                      </c:pt>
                      <c:pt idx="33971">
                        <c:v>105.176043893168</c:v>
                      </c:pt>
                      <c:pt idx="33972">
                        <c:v>105.17018910387</c:v>
                      </c:pt>
                      <c:pt idx="33973">
                        <c:v>105.170042163367</c:v>
                      </c:pt>
                      <c:pt idx="33974">
                        <c:v>105.169175691815</c:v>
                      </c:pt>
                      <c:pt idx="33975">
                        <c:v>105.15914735979599</c:v>
                      </c:pt>
                      <c:pt idx="33976">
                        <c:v>105.15613580323399</c:v>
                      </c:pt>
                      <c:pt idx="33977">
                        <c:v>105.156099826507</c:v>
                      </c:pt>
                      <c:pt idx="33978">
                        <c:v>105.14973891007899</c:v>
                      </c:pt>
                      <c:pt idx="33979">
                        <c:v>105.149397579634</c:v>
                      </c:pt>
                      <c:pt idx="33980">
                        <c:v>105.139398496365</c:v>
                      </c:pt>
                      <c:pt idx="33981">
                        <c:v>105.128015643513</c:v>
                      </c:pt>
                      <c:pt idx="33982">
                        <c:v>105.12628602651</c:v>
                      </c:pt>
                      <c:pt idx="33983">
                        <c:v>105.125822107734</c:v>
                      </c:pt>
                      <c:pt idx="33984">
                        <c:v>105.119755639356</c:v>
                      </c:pt>
                      <c:pt idx="33985">
                        <c:v>105.110226740293</c:v>
                      </c:pt>
                      <c:pt idx="33986">
                        <c:v>105.10495571728499</c:v>
                      </c:pt>
                      <c:pt idx="33987">
                        <c:v>105.10042535876801</c:v>
                      </c:pt>
                      <c:pt idx="33988">
                        <c:v>105.100324028713</c:v>
                      </c:pt>
                      <c:pt idx="33989">
                        <c:v>105.100084843576</c:v>
                      </c:pt>
                      <c:pt idx="33990">
                        <c:v>105.09989996883699</c:v>
                      </c:pt>
                      <c:pt idx="33991">
                        <c:v>105.09984658757401</c:v>
                      </c:pt>
                      <c:pt idx="33992">
                        <c:v>105.09962517469501</c:v>
                      </c:pt>
                      <c:pt idx="33993">
                        <c:v>105.099291291414</c:v>
                      </c:pt>
                      <c:pt idx="33994">
                        <c:v>105.09921037933201</c:v>
                      </c:pt>
                      <c:pt idx="33995">
                        <c:v>105.098865965163</c:v>
                      </c:pt>
                      <c:pt idx="33996">
                        <c:v>105.098694814467</c:v>
                      </c:pt>
                      <c:pt idx="33997">
                        <c:v>105.08801606162</c:v>
                      </c:pt>
                      <c:pt idx="33998">
                        <c:v>105.082394702838</c:v>
                      </c:pt>
                      <c:pt idx="33999">
                        <c:v>105.078721430081</c:v>
                      </c:pt>
                      <c:pt idx="34000">
                        <c:v>105.06607746951499</c:v>
                      </c:pt>
                      <c:pt idx="34001">
                        <c:v>105.05366404436499</c:v>
                      </c:pt>
                      <c:pt idx="34002">
                        <c:v>105.05018713999701</c:v>
                      </c:pt>
                      <c:pt idx="34003">
                        <c:v>105.042250450943</c:v>
                      </c:pt>
                      <c:pt idx="34004">
                        <c:v>105.03735274266801</c:v>
                      </c:pt>
                      <c:pt idx="34005">
                        <c:v>105.03581050885499</c:v>
                      </c:pt>
                      <c:pt idx="34006">
                        <c:v>105.029254334005</c:v>
                      </c:pt>
                      <c:pt idx="34007">
                        <c:v>105.028528190888</c:v>
                      </c:pt>
                      <c:pt idx="34008">
                        <c:v>105.02656970474401</c:v>
                      </c:pt>
                      <c:pt idx="34009">
                        <c:v>105.026288511472</c:v>
                      </c:pt>
                      <c:pt idx="34010">
                        <c:v>105.02455772762799</c:v>
                      </c:pt>
                      <c:pt idx="34011">
                        <c:v>105.022308244892</c:v>
                      </c:pt>
                      <c:pt idx="34012">
                        <c:v>105.021223079194</c:v>
                      </c:pt>
                      <c:pt idx="34013">
                        <c:v>105.01717624587</c:v>
                      </c:pt>
                      <c:pt idx="34014">
                        <c:v>105.01504286198499</c:v>
                      </c:pt>
                      <c:pt idx="34015">
                        <c:v>105.00627494311</c:v>
                      </c:pt>
                      <c:pt idx="34016">
                        <c:v>105.004265868728</c:v>
                      </c:pt>
                      <c:pt idx="34017">
                        <c:v>104.999776131785</c:v>
                      </c:pt>
                      <c:pt idx="34018">
                        <c:v>104.996316977245</c:v>
                      </c:pt>
                      <c:pt idx="34019">
                        <c:v>104.99553383635801</c:v>
                      </c:pt>
                      <c:pt idx="34020">
                        <c:v>104.98130433571001</c:v>
                      </c:pt>
                      <c:pt idx="34021">
                        <c:v>104.978210914082</c:v>
                      </c:pt>
                      <c:pt idx="34022">
                        <c:v>104.973093129087</c:v>
                      </c:pt>
                      <c:pt idx="34023">
                        <c:v>104.97042223392999</c:v>
                      </c:pt>
                      <c:pt idx="34024">
                        <c:v>104.970212108254</c:v>
                      </c:pt>
                      <c:pt idx="34025">
                        <c:v>104.970199954042</c:v>
                      </c:pt>
                      <c:pt idx="34026">
                        <c:v>104.966602793123</c:v>
                      </c:pt>
                      <c:pt idx="34027">
                        <c:v>104.954134132333</c:v>
                      </c:pt>
                      <c:pt idx="34028">
                        <c:v>104.94614734959001</c:v>
                      </c:pt>
                      <c:pt idx="34029">
                        <c:v>104.93848091088699</c:v>
                      </c:pt>
                      <c:pt idx="34030">
                        <c:v>104.90246531773199</c:v>
                      </c:pt>
                      <c:pt idx="34031">
                        <c:v>104.889899892746</c:v>
                      </c:pt>
                      <c:pt idx="34032">
                        <c:v>104.885159278568</c:v>
                      </c:pt>
                      <c:pt idx="34033">
                        <c:v>104.865314271146</c:v>
                      </c:pt>
                      <c:pt idx="34034">
                        <c:v>104.855952112559</c:v>
                      </c:pt>
                      <c:pt idx="34035">
                        <c:v>104.855241131084</c:v>
                      </c:pt>
                      <c:pt idx="34036">
                        <c:v>104.846566576865</c:v>
                      </c:pt>
                      <c:pt idx="34037">
                        <c:v>104.82638067489999</c:v>
                      </c:pt>
                      <c:pt idx="34038">
                        <c:v>104.820782602302</c:v>
                      </c:pt>
                      <c:pt idx="34039">
                        <c:v>104.81684926579</c:v>
                      </c:pt>
                      <c:pt idx="34040">
                        <c:v>104.810671297236</c:v>
                      </c:pt>
                      <c:pt idx="34041">
                        <c:v>104.805836043754</c:v>
                      </c:pt>
                      <c:pt idx="34042">
                        <c:v>104.79673572826</c:v>
                      </c:pt>
                      <c:pt idx="34043">
                        <c:v>104.793699054934</c:v>
                      </c:pt>
                      <c:pt idx="34044">
                        <c:v>104.742481746842</c:v>
                      </c:pt>
                      <c:pt idx="34045">
                        <c:v>104.728533925455</c:v>
                      </c:pt>
                      <c:pt idx="34046">
                        <c:v>104.718268937682</c:v>
                      </c:pt>
                      <c:pt idx="34047">
                        <c:v>104.7093193875</c:v>
                      </c:pt>
                      <c:pt idx="34048">
                        <c:v>104.69040252081599</c:v>
                      </c:pt>
                      <c:pt idx="34049">
                        <c:v>104.688466499979</c:v>
                      </c:pt>
                      <c:pt idx="34050">
                        <c:v>104.68723676121</c:v>
                      </c:pt>
                      <c:pt idx="34051">
                        <c:v>104.67133440088</c:v>
                      </c:pt>
                      <c:pt idx="34052">
                        <c:v>104.664573272466</c:v>
                      </c:pt>
                      <c:pt idx="34053">
                        <c:v>104.614991748222</c:v>
                      </c:pt>
                      <c:pt idx="34054">
                        <c:v>104.613311372441</c:v>
                      </c:pt>
                      <c:pt idx="34055">
                        <c:v>104.604019866499</c:v>
                      </c:pt>
                      <c:pt idx="34056">
                        <c:v>104.60140717370901</c:v>
                      </c:pt>
                      <c:pt idx="34057">
                        <c:v>104.598604532442</c:v>
                      </c:pt>
                      <c:pt idx="34058">
                        <c:v>104.596760333725</c:v>
                      </c:pt>
                      <c:pt idx="34059">
                        <c:v>104.585328409139</c:v>
                      </c:pt>
                      <c:pt idx="34060">
                        <c:v>104.58157973413</c:v>
                      </c:pt>
                      <c:pt idx="34061">
                        <c:v>104.57949292415201</c:v>
                      </c:pt>
                      <c:pt idx="34062">
                        <c:v>104.57747687817999</c:v>
                      </c:pt>
                      <c:pt idx="34063">
                        <c:v>104.5673153214</c:v>
                      </c:pt>
                      <c:pt idx="34064">
                        <c:v>104.561817154745</c:v>
                      </c:pt>
                      <c:pt idx="34065">
                        <c:v>104.559429652771</c:v>
                      </c:pt>
                      <c:pt idx="34066">
                        <c:v>104.55640166391601</c:v>
                      </c:pt>
                      <c:pt idx="34067">
                        <c:v>104.552737445406</c:v>
                      </c:pt>
                      <c:pt idx="34068">
                        <c:v>104.545821888194</c:v>
                      </c:pt>
                      <c:pt idx="34069">
                        <c:v>104.54014975913</c:v>
                      </c:pt>
                      <c:pt idx="34070">
                        <c:v>104.533974571911</c:v>
                      </c:pt>
                      <c:pt idx="34071">
                        <c:v>104.53310041608</c:v>
                      </c:pt>
                      <c:pt idx="34072">
                        <c:v>104.53039849581801</c:v>
                      </c:pt>
                      <c:pt idx="34073">
                        <c:v>104.51657444384701</c:v>
                      </c:pt>
                      <c:pt idx="34074">
                        <c:v>104.512968393802</c:v>
                      </c:pt>
                      <c:pt idx="34075">
                        <c:v>104.509792324803</c:v>
                      </c:pt>
                      <c:pt idx="34076">
                        <c:v>104.509517699992</c:v>
                      </c:pt>
                      <c:pt idx="34077">
                        <c:v>104.501116921665</c:v>
                      </c:pt>
                      <c:pt idx="34078">
                        <c:v>104.500784507042</c:v>
                      </c:pt>
                      <c:pt idx="34079">
                        <c:v>104.49980458857701</c:v>
                      </c:pt>
                      <c:pt idx="34080">
                        <c:v>104.499280035837</c:v>
                      </c:pt>
                      <c:pt idx="34081">
                        <c:v>104.499068528778</c:v>
                      </c:pt>
                      <c:pt idx="34082">
                        <c:v>104.49804302562001</c:v>
                      </c:pt>
                      <c:pt idx="34083">
                        <c:v>104.497457439724</c:v>
                      </c:pt>
                      <c:pt idx="34084">
                        <c:v>104.495642883386</c:v>
                      </c:pt>
                      <c:pt idx="34085">
                        <c:v>104.487071400248</c:v>
                      </c:pt>
                      <c:pt idx="34086">
                        <c:v>104.485171663047</c:v>
                      </c:pt>
                      <c:pt idx="34087">
                        <c:v>104.465992072289</c:v>
                      </c:pt>
                      <c:pt idx="34088">
                        <c:v>104.44870981487099</c:v>
                      </c:pt>
                      <c:pt idx="34089">
                        <c:v>104.418996824095</c:v>
                      </c:pt>
                      <c:pt idx="34090">
                        <c:v>104.41649382221701</c:v>
                      </c:pt>
                      <c:pt idx="34091">
                        <c:v>104.41596083501901</c:v>
                      </c:pt>
                      <c:pt idx="34092">
                        <c:v>104.407605029575</c:v>
                      </c:pt>
                      <c:pt idx="34093">
                        <c:v>104.401563431368</c:v>
                      </c:pt>
                      <c:pt idx="34094">
                        <c:v>104.400822693132</c:v>
                      </c:pt>
                      <c:pt idx="34095">
                        <c:v>104.394774928015</c:v>
                      </c:pt>
                      <c:pt idx="34096">
                        <c:v>104.394568175294</c:v>
                      </c:pt>
                      <c:pt idx="34097">
                        <c:v>104.39067135932601</c:v>
                      </c:pt>
                      <c:pt idx="34098">
                        <c:v>104.38583445146099</c:v>
                      </c:pt>
                      <c:pt idx="34099">
                        <c:v>104.38534855495401</c:v>
                      </c:pt>
                      <c:pt idx="34100">
                        <c:v>104.377800270938</c:v>
                      </c:pt>
                      <c:pt idx="34101">
                        <c:v>104.372557851891</c:v>
                      </c:pt>
                      <c:pt idx="34102">
                        <c:v>104.37027772831</c:v>
                      </c:pt>
                      <c:pt idx="34103">
                        <c:v>104.352977266281</c:v>
                      </c:pt>
                      <c:pt idx="34104">
                        <c:v>104.350813965721</c:v>
                      </c:pt>
                      <c:pt idx="34105">
                        <c:v>104.34889049953</c:v>
                      </c:pt>
                      <c:pt idx="34106">
                        <c:v>104.347000646193</c:v>
                      </c:pt>
                      <c:pt idx="34107">
                        <c:v>104.345376591891</c:v>
                      </c:pt>
                      <c:pt idx="34108">
                        <c:v>104.342185243383</c:v>
                      </c:pt>
                      <c:pt idx="34109">
                        <c:v>104.327462212752</c:v>
                      </c:pt>
                      <c:pt idx="34110">
                        <c:v>104.327088164542</c:v>
                      </c:pt>
                      <c:pt idx="34111">
                        <c:v>104.326641267485</c:v>
                      </c:pt>
                      <c:pt idx="34112">
                        <c:v>104.315858867933</c:v>
                      </c:pt>
                      <c:pt idx="34113">
                        <c:v>104.31566468624899</c:v>
                      </c:pt>
                      <c:pt idx="34114">
                        <c:v>104.30668146949</c:v>
                      </c:pt>
                      <c:pt idx="34115">
                        <c:v>104.30441549184</c:v>
                      </c:pt>
                      <c:pt idx="34116">
                        <c:v>104.30307700488299</c:v>
                      </c:pt>
                      <c:pt idx="34117">
                        <c:v>104.30260959618499</c:v>
                      </c:pt>
                      <c:pt idx="34118">
                        <c:v>104.29412674188499</c:v>
                      </c:pt>
                      <c:pt idx="34119">
                        <c:v>104.289106434041</c:v>
                      </c:pt>
                      <c:pt idx="34120">
                        <c:v>104.274019436107</c:v>
                      </c:pt>
                      <c:pt idx="34121">
                        <c:v>104.266231342388</c:v>
                      </c:pt>
                      <c:pt idx="34122">
                        <c:v>104.229153133349</c:v>
                      </c:pt>
                      <c:pt idx="34123">
                        <c:v>104.21531576178501</c:v>
                      </c:pt>
                      <c:pt idx="34124">
                        <c:v>104.21007552366601</c:v>
                      </c:pt>
                      <c:pt idx="34125">
                        <c:v>104.205784284892</c:v>
                      </c:pt>
                      <c:pt idx="34126">
                        <c:v>104.204684437271</c:v>
                      </c:pt>
                      <c:pt idx="34127">
                        <c:v>104.19820822715801</c:v>
                      </c:pt>
                      <c:pt idx="34128">
                        <c:v>104.19558355402999</c:v>
                      </c:pt>
                      <c:pt idx="34129">
                        <c:v>104.162762583042</c:v>
                      </c:pt>
                      <c:pt idx="34130">
                        <c:v>104.15704297851499</c:v>
                      </c:pt>
                      <c:pt idx="34131">
                        <c:v>104.15290731922001</c:v>
                      </c:pt>
                      <c:pt idx="34132">
                        <c:v>104.148991594815</c:v>
                      </c:pt>
                      <c:pt idx="34133">
                        <c:v>104.11479620610299</c:v>
                      </c:pt>
                      <c:pt idx="34134">
                        <c:v>104.106725625743</c:v>
                      </c:pt>
                      <c:pt idx="34135">
                        <c:v>104.10509116452199</c:v>
                      </c:pt>
                      <c:pt idx="34136">
                        <c:v>104.09811027933</c:v>
                      </c:pt>
                      <c:pt idx="34137">
                        <c:v>104.095805846117</c:v>
                      </c:pt>
                      <c:pt idx="34138">
                        <c:v>104.090158680071</c:v>
                      </c:pt>
                      <c:pt idx="34139">
                        <c:v>104.079327798836</c:v>
                      </c:pt>
                      <c:pt idx="34140">
                        <c:v>104.071725726203</c:v>
                      </c:pt>
                      <c:pt idx="34141">
                        <c:v>104.05945380501301</c:v>
                      </c:pt>
                      <c:pt idx="34142">
                        <c:v>104.031799916151</c:v>
                      </c:pt>
                      <c:pt idx="34143">
                        <c:v>104.014492492562</c:v>
                      </c:pt>
                      <c:pt idx="34144">
                        <c:v>103.98708000916</c:v>
                      </c:pt>
                      <c:pt idx="34145">
                        <c:v>103.980339327876</c:v>
                      </c:pt>
                      <c:pt idx="34146">
                        <c:v>103.975867442102</c:v>
                      </c:pt>
                      <c:pt idx="34147">
                        <c:v>103.97501551675801</c:v>
                      </c:pt>
                      <c:pt idx="34148">
                        <c:v>103.968605842263</c:v>
                      </c:pt>
                      <c:pt idx="34149">
                        <c:v>103.92476559983101</c:v>
                      </c:pt>
                      <c:pt idx="34150">
                        <c:v>103.923495179958</c:v>
                      </c:pt>
                      <c:pt idx="34151">
                        <c:v>103.918951631022</c:v>
                      </c:pt>
                      <c:pt idx="34152">
                        <c:v>103.89917404456899</c:v>
                      </c:pt>
                      <c:pt idx="34153">
                        <c:v>103.896217408064</c:v>
                      </c:pt>
                      <c:pt idx="34154">
                        <c:v>103.855317741207</c:v>
                      </c:pt>
                      <c:pt idx="34155">
                        <c:v>103.84993214166199</c:v>
                      </c:pt>
                      <c:pt idx="34156">
                        <c:v>103.81653821894901</c:v>
                      </c:pt>
                      <c:pt idx="34157">
                        <c:v>103.808461701083</c:v>
                      </c:pt>
                      <c:pt idx="34158">
                        <c:v>103.789685417882</c:v>
                      </c:pt>
                      <c:pt idx="34159">
                        <c:v>103.739934085134</c:v>
                      </c:pt>
                      <c:pt idx="34160">
                        <c:v>103.738986862121</c:v>
                      </c:pt>
                      <c:pt idx="34161">
                        <c:v>103.733303850442</c:v>
                      </c:pt>
                      <c:pt idx="34162">
                        <c:v>103.72215788195901</c:v>
                      </c:pt>
                      <c:pt idx="34163">
                        <c:v>103.695904540057</c:v>
                      </c:pt>
                      <c:pt idx="34164">
                        <c:v>103.693877816886</c:v>
                      </c:pt>
                      <c:pt idx="34165">
                        <c:v>103.68529629185601</c:v>
                      </c:pt>
                      <c:pt idx="34166">
                        <c:v>103.681989812689</c:v>
                      </c:pt>
                      <c:pt idx="34167">
                        <c:v>103.680788467965</c:v>
                      </c:pt>
                      <c:pt idx="34168">
                        <c:v>103.678350290989</c:v>
                      </c:pt>
                      <c:pt idx="34169">
                        <c:v>103.668909569924</c:v>
                      </c:pt>
                      <c:pt idx="34170">
                        <c:v>103.668129232147</c:v>
                      </c:pt>
                      <c:pt idx="34171">
                        <c:v>103.660703685831</c:v>
                      </c:pt>
                      <c:pt idx="34172">
                        <c:v>103.658108854316</c:v>
                      </c:pt>
                      <c:pt idx="34173">
                        <c:v>103.6547859185</c:v>
                      </c:pt>
                      <c:pt idx="34174">
                        <c:v>103.651424682745</c:v>
                      </c:pt>
                      <c:pt idx="34175">
                        <c:v>103.646913685686</c:v>
                      </c:pt>
                      <c:pt idx="34176">
                        <c:v>103.629422394136</c:v>
                      </c:pt>
                      <c:pt idx="34177">
                        <c:v>103.60019466663201</c:v>
                      </c:pt>
                      <c:pt idx="34178">
                        <c:v>103.580435845514</c:v>
                      </c:pt>
                      <c:pt idx="34179">
                        <c:v>103.578438838076</c:v>
                      </c:pt>
                      <c:pt idx="34180">
                        <c:v>103.57799674198699</c:v>
                      </c:pt>
                      <c:pt idx="34181">
                        <c:v>103.55935072796299</c:v>
                      </c:pt>
                      <c:pt idx="34182">
                        <c:v>103.55593289067301</c:v>
                      </c:pt>
                      <c:pt idx="34183">
                        <c:v>103.55333749676799</c:v>
                      </c:pt>
                      <c:pt idx="34184">
                        <c:v>103.55248182314</c:v>
                      </c:pt>
                      <c:pt idx="34185">
                        <c:v>103.52368994630601</c:v>
                      </c:pt>
                      <c:pt idx="34186">
                        <c:v>103.521085311723</c:v>
                      </c:pt>
                      <c:pt idx="34187">
                        <c:v>103.496830548399</c:v>
                      </c:pt>
                      <c:pt idx="34188">
                        <c:v>103.49425709650799</c:v>
                      </c:pt>
                      <c:pt idx="34189">
                        <c:v>103.48891644175499</c:v>
                      </c:pt>
                      <c:pt idx="34190">
                        <c:v>103.47704217658899</c:v>
                      </c:pt>
                      <c:pt idx="34191">
                        <c:v>103.46731872473801</c:v>
                      </c:pt>
                      <c:pt idx="34192">
                        <c:v>103.465476544327</c:v>
                      </c:pt>
                      <c:pt idx="34193">
                        <c:v>103.45039031080699</c:v>
                      </c:pt>
                      <c:pt idx="34194">
                        <c:v>103.440697603403</c:v>
                      </c:pt>
                      <c:pt idx="34195">
                        <c:v>103.42591930397801</c:v>
                      </c:pt>
                      <c:pt idx="34196">
                        <c:v>103.416943292677</c:v>
                      </c:pt>
                      <c:pt idx="34197">
                        <c:v>103.41529524969</c:v>
                      </c:pt>
                      <c:pt idx="34198">
                        <c:v>103.413041694143</c:v>
                      </c:pt>
                      <c:pt idx="34199">
                        <c:v>103.40040475823599</c:v>
                      </c:pt>
                      <c:pt idx="34200">
                        <c:v>103.370459137046</c:v>
                      </c:pt>
                      <c:pt idx="34201">
                        <c:v>103.369049636627</c:v>
                      </c:pt>
                      <c:pt idx="34202">
                        <c:v>103.364116781628</c:v>
                      </c:pt>
                      <c:pt idx="34203">
                        <c:v>103.350788718671</c:v>
                      </c:pt>
                      <c:pt idx="34204">
                        <c:v>103.33721714653301</c:v>
                      </c:pt>
                      <c:pt idx="34205">
                        <c:v>103.320739412986</c:v>
                      </c:pt>
                      <c:pt idx="34206">
                        <c:v>103.320503350083</c:v>
                      </c:pt>
                      <c:pt idx="34207">
                        <c:v>103.29765739431301</c:v>
                      </c:pt>
                      <c:pt idx="34208">
                        <c:v>103.29449098834399</c:v>
                      </c:pt>
                      <c:pt idx="34209">
                        <c:v>103.278612931822</c:v>
                      </c:pt>
                      <c:pt idx="34210">
                        <c:v>103.275933055224</c:v>
                      </c:pt>
                      <c:pt idx="34211">
                        <c:v>103.260300129534</c:v>
                      </c:pt>
                      <c:pt idx="34212">
                        <c:v>103.189278578852</c:v>
                      </c:pt>
                      <c:pt idx="34213">
                        <c:v>103.185327644895</c:v>
                      </c:pt>
                      <c:pt idx="34214">
                        <c:v>103.161065186125</c:v>
                      </c:pt>
                      <c:pt idx="34215">
                        <c:v>103.147725035417</c:v>
                      </c:pt>
                      <c:pt idx="34216">
                        <c:v>103.147052268881</c:v>
                      </c:pt>
                      <c:pt idx="34217">
                        <c:v>103.146977352536</c:v>
                      </c:pt>
                      <c:pt idx="34218">
                        <c:v>103.12176273231201</c:v>
                      </c:pt>
                      <c:pt idx="34219">
                        <c:v>103.11926071640301</c:v>
                      </c:pt>
                      <c:pt idx="34220">
                        <c:v>103.100930848319</c:v>
                      </c:pt>
                      <c:pt idx="34221">
                        <c:v>103.092873396201</c:v>
                      </c:pt>
                      <c:pt idx="34222">
                        <c:v>103.09279228194499</c:v>
                      </c:pt>
                      <c:pt idx="34223">
                        <c:v>103.08601931578301</c:v>
                      </c:pt>
                      <c:pt idx="34224">
                        <c:v>103.08530887256801</c:v>
                      </c:pt>
                      <c:pt idx="34225">
                        <c:v>103.06725778316</c:v>
                      </c:pt>
                      <c:pt idx="34226">
                        <c:v>103.06143084848399</c:v>
                      </c:pt>
                      <c:pt idx="34227">
                        <c:v>103.060015777807</c:v>
                      </c:pt>
                      <c:pt idx="34228">
                        <c:v>103.052826261802</c:v>
                      </c:pt>
                      <c:pt idx="34229">
                        <c:v>103.03053878396901</c:v>
                      </c:pt>
                      <c:pt idx="34230">
                        <c:v>103.02213853175699</c:v>
                      </c:pt>
                      <c:pt idx="34231">
                        <c:v>103.002755362784</c:v>
                      </c:pt>
                      <c:pt idx="34232">
                        <c:v>102.994857208288</c:v>
                      </c:pt>
                      <c:pt idx="34233">
                        <c:v>102.98211053772</c:v>
                      </c:pt>
                      <c:pt idx="34234">
                        <c:v>102.97959075603799</c:v>
                      </c:pt>
                      <c:pt idx="34235">
                        <c:v>102.950735693692</c:v>
                      </c:pt>
                      <c:pt idx="34236">
                        <c:v>102.950628404536</c:v>
                      </c:pt>
                      <c:pt idx="34237">
                        <c:v>102.941900876022</c:v>
                      </c:pt>
                      <c:pt idx="34238">
                        <c:v>102.934002775548</c:v>
                      </c:pt>
                      <c:pt idx="34239">
                        <c:v>102.93384818366501</c:v>
                      </c:pt>
                      <c:pt idx="34240">
                        <c:v>102.932167447837</c:v>
                      </c:pt>
                      <c:pt idx="34241">
                        <c:v>102.888315405059</c:v>
                      </c:pt>
                      <c:pt idx="34242">
                        <c:v>102.874484162927</c:v>
                      </c:pt>
                      <c:pt idx="34243">
                        <c:v>102.867353498431</c:v>
                      </c:pt>
                      <c:pt idx="34244">
                        <c:v>102.85507962577699</c:v>
                      </c:pt>
                      <c:pt idx="34245">
                        <c:v>102.841875136936</c:v>
                      </c:pt>
                      <c:pt idx="34246">
                        <c:v>102.841340437184</c:v>
                      </c:pt>
                      <c:pt idx="34247">
                        <c:v>102.841096682825</c:v>
                      </c:pt>
                      <c:pt idx="34248">
                        <c:v>102.810907400218</c:v>
                      </c:pt>
                      <c:pt idx="34249">
                        <c:v>102.792376592903</c:v>
                      </c:pt>
                      <c:pt idx="34250">
                        <c:v>102.779102091749</c:v>
                      </c:pt>
                      <c:pt idx="34251">
                        <c:v>102.773943535238</c:v>
                      </c:pt>
                      <c:pt idx="34252">
                        <c:v>102.772542902634</c:v>
                      </c:pt>
                      <c:pt idx="34253">
                        <c:v>102.748974081405</c:v>
                      </c:pt>
                      <c:pt idx="34254">
                        <c:v>102.74813863844599</c:v>
                      </c:pt>
                      <c:pt idx="34255">
                        <c:v>102.74389269565199</c:v>
                      </c:pt>
                      <c:pt idx="34256">
                        <c:v>102.694714454086</c:v>
                      </c:pt>
                      <c:pt idx="34257">
                        <c:v>102.68874788499301</c:v>
                      </c:pt>
                      <c:pt idx="34258">
                        <c:v>102.680680449196</c:v>
                      </c:pt>
                      <c:pt idx="34259">
                        <c:v>102.677460382777</c:v>
                      </c:pt>
                      <c:pt idx="34260">
                        <c:v>102.66240200003701</c:v>
                      </c:pt>
                      <c:pt idx="34261">
                        <c:v>102.65695225856599</c:v>
                      </c:pt>
                      <c:pt idx="34262">
                        <c:v>102.640638113664</c:v>
                      </c:pt>
                      <c:pt idx="34263">
                        <c:v>102.621651350636</c:v>
                      </c:pt>
                      <c:pt idx="34264">
                        <c:v>102.592925215392</c:v>
                      </c:pt>
                      <c:pt idx="34265">
                        <c:v>102.57724661145301</c:v>
                      </c:pt>
                      <c:pt idx="34266">
                        <c:v>102.562540760857</c:v>
                      </c:pt>
                      <c:pt idx="34267">
                        <c:v>102.55761840456501</c:v>
                      </c:pt>
                      <c:pt idx="34268">
                        <c:v>102.546102579302</c:v>
                      </c:pt>
                      <c:pt idx="34269">
                        <c:v>102.545724857761</c:v>
                      </c:pt>
                      <c:pt idx="34270">
                        <c:v>102.502868938199</c:v>
                      </c:pt>
                      <c:pt idx="34271">
                        <c:v>102.495334793895</c:v>
                      </c:pt>
                      <c:pt idx="34272">
                        <c:v>102.484086220903</c:v>
                      </c:pt>
                      <c:pt idx="34273">
                        <c:v>102.461399408668</c:v>
                      </c:pt>
                      <c:pt idx="34274">
                        <c:v>102.40274695677699</c:v>
                      </c:pt>
                      <c:pt idx="34275">
                        <c:v>102.37856022683</c:v>
                      </c:pt>
                      <c:pt idx="34276">
                        <c:v>102.37033853739</c:v>
                      </c:pt>
                      <c:pt idx="34277">
                        <c:v>102.337066911826</c:v>
                      </c:pt>
                      <c:pt idx="34278">
                        <c:v>102.32320374137799</c:v>
                      </c:pt>
                      <c:pt idx="34279">
                        <c:v>102.296289734486</c:v>
                      </c:pt>
                      <c:pt idx="34280">
                        <c:v>102.27012612585401</c:v>
                      </c:pt>
                      <c:pt idx="34281">
                        <c:v>102.256605515012</c:v>
                      </c:pt>
                      <c:pt idx="34282">
                        <c:v>102.24448751418799</c:v>
                      </c:pt>
                      <c:pt idx="34283">
                        <c:v>102.229314172149</c:v>
                      </c:pt>
                      <c:pt idx="34284">
                        <c:v>102.227385222734</c:v>
                      </c:pt>
                      <c:pt idx="34285">
                        <c:v>102.207587571768</c:v>
                      </c:pt>
                      <c:pt idx="34286">
                        <c:v>102.202257474511</c:v>
                      </c:pt>
                      <c:pt idx="34287">
                        <c:v>102.188244172965</c:v>
                      </c:pt>
                      <c:pt idx="34288">
                        <c:v>102.165750953157</c:v>
                      </c:pt>
                      <c:pt idx="34289">
                        <c:v>102.135498369123</c:v>
                      </c:pt>
                      <c:pt idx="34290">
                        <c:v>102.13055754158199</c:v>
                      </c:pt>
                      <c:pt idx="34291">
                        <c:v>102.123568693686</c:v>
                      </c:pt>
                      <c:pt idx="34292">
                        <c:v>102.11877494558099</c:v>
                      </c:pt>
                      <c:pt idx="34293">
                        <c:v>102.11485936974699</c:v>
                      </c:pt>
                      <c:pt idx="34294">
                        <c:v>102.107246556432</c:v>
                      </c:pt>
                      <c:pt idx="34295">
                        <c:v>102.10452113558</c:v>
                      </c:pt>
                      <c:pt idx="34296">
                        <c:v>102.098725492778</c:v>
                      </c:pt>
                      <c:pt idx="34297">
                        <c:v>102.083258179944</c:v>
                      </c:pt>
                      <c:pt idx="34298">
                        <c:v>102.07358298315199</c:v>
                      </c:pt>
                      <c:pt idx="34299">
                        <c:v>102.06381313996</c:v>
                      </c:pt>
                      <c:pt idx="34300">
                        <c:v>102.06309008499299</c:v>
                      </c:pt>
                      <c:pt idx="34301">
                        <c:v>102.052523251728</c:v>
                      </c:pt>
                      <c:pt idx="34302">
                        <c:v>102.044616284584</c:v>
                      </c:pt>
                      <c:pt idx="34303">
                        <c:v>102.04222805337299</c:v>
                      </c:pt>
                      <c:pt idx="34304">
                        <c:v>102.02233342536201</c:v>
                      </c:pt>
                      <c:pt idx="34305">
                        <c:v>102.006481887164</c:v>
                      </c:pt>
                      <c:pt idx="34306">
                        <c:v>101.994404809287</c:v>
                      </c:pt>
                      <c:pt idx="34307">
                        <c:v>101.98016974260599</c:v>
                      </c:pt>
                      <c:pt idx="34308">
                        <c:v>101.967811662431</c:v>
                      </c:pt>
                      <c:pt idx="34309">
                        <c:v>101.96705089516399</c:v>
                      </c:pt>
                      <c:pt idx="34310">
                        <c:v>101.96341757832801</c:v>
                      </c:pt>
                      <c:pt idx="34311">
                        <c:v>101.95062885413699</c:v>
                      </c:pt>
                      <c:pt idx="34312">
                        <c:v>101.92040759854299</c:v>
                      </c:pt>
                      <c:pt idx="34313">
                        <c:v>101.90277515433</c:v>
                      </c:pt>
                      <c:pt idx="34314">
                        <c:v>101.889326528502</c:v>
                      </c:pt>
                      <c:pt idx="34315">
                        <c:v>101.882181345698</c:v>
                      </c:pt>
                      <c:pt idx="34316">
                        <c:v>101.881020323736</c:v>
                      </c:pt>
                      <c:pt idx="34317">
                        <c:v>101.871655672687</c:v>
                      </c:pt>
                      <c:pt idx="34318">
                        <c:v>101.87138011522499</c:v>
                      </c:pt>
                      <c:pt idx="34319">
                        <c:v>101.868358857426</c:v>
                      </c:pt>
                      <c:pt idx="34320">
                        <c:v>101.850423884083</c:v>
                      </c:pt>
                      <c:pt idx="34321">
                        <c:v>101.84436606737199</c:v>
                      </c:pt>
                      <c:pt idx="34322">
                        <c:v>101.830567187943</c:v>
                      </c:pt>
                      <c:pt idx="34323">
                        <c:v>101.815027186972</c:v>
                      </c:pt>
                      <c:pt idx="34324">
                        <c:v>101.750075573673</c:v>
                      </c:pt>
                      <c:pt idx="34325">
                        <c:v>101.74032965644</c:v>
                      </c:pt>
                      <c:pt idx="34326">
                        <c:v>101.703833268794</c:v>
                      </c:pt>
                      <c:pt idx="34327">
                        <c:v>101.684723747416</c:v>
                      </c:pt>
                      <c:pt idx="34328">
                        <c:v>101.656737162965</c:v>
                      </c:pt>
                      <c:pt idx="34329">
                        <c:v>101.654588359275</c:v>
                      </c:pt>
                      <c:pt idx="34330">
                        <c:v>101.65413749555699</c:v>
                      </c:pt>
                      <c:pt idx="34331">
                        <c:v>101.635046159128</c:v>
                      </c:pt>
                      <c:pt idx="34332">
                        <c:v>101.63321268147</c:v>
                      </c:pt>
                      <c:pt idx="34333">
                        <c:v>101.607911330196</c:v>
                      </c:pt>
                      <c:pt idx="34334">
                        <c:v>101.587479383497</c:v>
                      </c:pt>
                      <c:pt idx="34335">
                        <c:v>101.580181273774</c:v>
                      </c:pt>
                      <c:pt idx="34336">
                        <c:v>101.563267798336</c:v>
                      </c:pt>
                      <c:pt idx="34337">
                        <c:v>101.559476104968</c:v>
                      </c:pt>
                      <c:pt idx="34338">
                        <c:v>101.52967962482199</c:v>
                      </c:pt>
                      <c:pt idx="34339">
                        <c:v>101.527955435194</c:v>
                      </c:pt>
                      <c:pt idx="34340">
                        <c:v>101.52209218391199</c:v>
                      </c:pt>
                      <c:pt idx="34341">
                        <c:v>101.497578802992</c:v>
                      </c:pt>
                      <c:pt idx="34342">
                        <c:v>101.487197712346</c:v>
                      </c:pt>
                      <c:pt idx="34343">
                        <c:v>101.463106164598</c:v>
                      </c:pt>
                      <c:pt idx="34344">
                        <c:v>101.454913710463</c:v>
                      </c:pt>
                      <c:pt idx="34345">
                        <c:v>101.452425250172</c:v>
                      </c:pt>
                      <c:pt idx="34346">
                        <c:v>101.44656946085</c:v>
                      </c:pt>
                      <c:pt idx="34347">
                        <c:v>101.425354531585</c:v>
                      </c:pt>
                      <c:pt idx="34348">
                        <c:v>101.41211961482099</c:v>
                      </c:pt>
                      <c:pt idx="34349">
                        <c:v>101.401359319652</c:v>
                      </c:pt>
                      <c:pt idx="34350">
                        <c:v>101.39815701986301</c:v>
                      </c:pt>
                      <c:pt idx="34351">
                        <c:v>101.38913553256801</c:v>
                      </c:pt>
                      <c:pt idx="34352">
                        <c:v>101.380470791329</c:v>
                      </c:pt>
                      <c:pt idx="34353">
                        <c:v>101.37662692587899</c:v>
                      </c:pt>
                      <c:pt idx="34354">
                        <c:v>101.34484431656</c:v>
                      </c:pt>
                      <c:pt idx="34355">
                        <c:v>101.321450020935</c:v>
                      </c:pt>
                      <c:pt idx="34356">
                        <c:v>101.283785702112</c:v>
                      </c:pt>
                      <c:pt idx="34357">
                        <c:v>101.26448571456901</c:v>
                      </c:pt>
                      <c:pt idx="34358">
                        <c:v>101.241151740143</c:v>
                      </c:pt>
                      <c:pt idx="34359">
                        <c:v>101.240734237467</c:v>
                      </c:pt>
                      <c:pt idx="34360">
                        <c:v>101.21783600897901</c:v>
                      </c:pt>
                      <c:pt idx="34361">
                        <c:v>101.20442560077601</c:v>
                      </c:pt>
                      <c:pt idx="34362">
                        <c:v>101.188260693952</c:v>
                      </c:pt>
                      <c:pt idx="34363">
                        <c:v>101.176051833703</c:v>
                      </c:pt>
                      <c:pt idx="34364">
                        <c:v>101.16289376685501</c:v>
                      </c:pt>
                      <c:pt idx="34365">
                        <c:v>101.146053906764</c:v>
                      </c:pt>
                      <c:pt idx="34366">
                        <c:v>101.131821491699</c:v>
                      </c:pt>
                      <c:pt idx="34367">
                        <c:v>101.098532507161</c:v>
                      </c:pt>
                      <c:pt idx="34368">
                        <c:v>101.081998804176</c:v>
                      </c:pt>
                      <c:pt idx="34369">
                        <c:v>101.08050191154599</c:v>
                      </c:pt>
                      <c:pt idx="34370">
                        <c:v>101.075714068384</c:v>
                      </c:pt>
                      <c:pt idx="34371">
                        <c:v>101.058423174193</c:v>
                      </c:pt>
                      <c:pt idx="34372">
                        <c:v>101.05306513611001</c:v>
                      </c:pt>
                      <c:pt idx="34373">
                        <c:v>101.03887606647299</c:v>
                      </c:pt>
                      <c:pt idx="34374">
                        <c:v>101.038730661862</c:v>
                      </c:pt>
                      <c:pt idx="34375">
                        <c:v>101.03763074247099</c:v>
                      </c:pt>
                      <c:pt idx="34376">
                        <c:v>101.035601153551</c:v>
                      </c:pt>
                      <c:pt idx="34377">
                        <c:v>101.035220921404</c:v>
                      </c:pt>
                      <c:pt idx="34378">
                        <c:v>101.029715650184</c:v>
                      </c:pt>
                      <c:pt idx="34379">
                        <c:v>101.027651494179</c:v>
                      </c:pt>
                      <c:pt idx="34380">
                        <c:v>101.027459413299</c:v>
                      </c:pt>
                      <c:pt idx="34381">
                        <c:v>101.025456675706</c:v>
                      </c:pt>
                      <c:pt idx="34382">
                        <c:v>101.02186885816501</c:v>
                      </c:pt>
                      <c:pt idx="34383">
                        <c:v>101.0190030797</c:v>
                      </c:pt>
                      <c:pt idx="34384">
                        <c:v>101.005741555439</c:v>
                      </c:pt>
                      <c:pt idx="34385">
                        <c:v>100.997990816826</c:v>
                      </c:pt>
                      <c:pt idx="34386">
                        <c:v>100.98840576758001</c:v>
                      </c:pt>
                      <c:pt idx="34387">
                        <c:v>100.959104111261</c:v>
                      </c:pt>
                      <c:pt idx="34388">
                        <c:v>100.958746669135</c:v>
                      </c:pt>
                      <c:pt idx="34389">
                        <c:v>100.948900830752</c:v>
                      </c:pt>
                      <c:pt idx="34390">
                        <c:v>100.942230145647</c:v>
                      </c:pt>
                      <c:pt idx="34391">
                        <c:v>100.92619445739101</c:v>
                      </c:pt>
                      <c:pt idx="34392">
                        <c:v>100.90074026786399</c:v>
                      </c:pt>
                      <c:pt idx="34393">
                        <c:v>100.89469793125301</c:v>
                      </c:pt>
                      <c:pt idx="34394">
                        <c:v>100.892038713601</c:v>
                      </c:pt>
                      <c:pt idx="34395">
                        <c:v>100.890694743531</c:v>
                      </c:pt>
                      <c:pt idx="34396">
                        <c:v>100.855291184873</c:v>
                      </c:pt>
                      <c:pt idx="34397">
                        <c:v>100.848644503627</c:v>
                      </c:pt>
                      <c:pt idx="34398">
                        <c:v>100.84592158096</c:v>
                      </c:pt>
                      <c:pt idx="34399">
                        <c:v>100.84482379936399</c:v>
                      </c:pt>
                      <c:pt idx="34400">
                        <c:v>100.840987095944</c:v>
                      </c:pt>
                      <c:pt idx="34401">
                        <c:v>100.83369842542901</c:v>
                      </c:pt>
                      <c:pt idx="34402">
                        <c:v>100.819511947622</c:v>
                      </c:pt>
                      <c:pt idx="34403">
                        <c:v>100.816241000476</c:v>
                      </c:pt>
                      <c:pt idx="34404">
                        <c:v>100.798586393326</c:v>
                      </c:pt>
                      <c:pt idx="34405">
                        <c:v>100.79020241518499</c:v>
                      </c:pt>
                      <c:pt idx="34406">
                        <c:v>100.78950452551</c:v>
                      </c:pt>
                      <c:pt idx="34407">
                        <c:v>100.77819674874399</c:v>
                      </c:pt>
                      <c:pt idx="34408">
                        <c:v>100.77676709002699</c:v>
                      </c:pt>
                      <c:pt idx="34409">
                        <c:v>100.774525752599</c:v>
                      </c:pt>
                      <c:pt idx="34410">
                        <c:v>100.74985703975</c:v>
                      </c:pt>
                      <c:pt idx="34411">
                        <c:v>100.726844492567</c:v>
                      </c:pt>
                      <c:pt idx="34412">
                        <c:v>100.726835726855</c:v>
                      </c:pt>
                      <c:pt idx="34413">
                        <c:v>100.715962128941</c:v>
                      </c:pt>
                      <c:pt idx="34414">
                        <c:v>100.689832178966</c:v>
                      </c:pt>
                      <c:pt idx="34415">
                        <c:v>100.683071619888</c:v>
                      </c:pt>
                      <c:pt idx="34416">
                        <c:v>100.67881393693899</c:v>
                      </c:pt>
                      <c:pt idx="34417">
                        <c:v>100.665170959777</c:v>
                      </c:pt>
                      <c:pt idx="34418">
                        <c:v>100.657641338773</c:v>
                      </c:pt>
                      <c:pt idx="34419">
                        <c:v>100.64692973285401</c:v>
                      </c:pt>
                      <c:pt idx="34420">
                        <c:v>100.640737125212</c:v>
                      </c:pt>
                      <c:pt idx="34421">
                        <c:v>100.636509352546</c:v>
                      </c:pt>
                      <c:pt idx="34422">
                        <c:v>100.622958203647</c:v>
                      </c:pt>
                      <c:pt idx="34423">
                        <c:v>100.611399372796</c:v>
                      </c:pt>
                      <c:pt idx="34424">
                        <c:v>100.610278185561</c:v>
                      </c:pt>
                      <c:pt idx="34425">
                        <c:v>100.602161428011</c:v>
                      </c:pt>
                      <c:pt idx="34426">
                        <c:v>100.569685895323</c:v>
                      </c:pt>
                      <c:pt idx="34427">
                        <c:v>100.55421172683999</c:v>
                      </c:pt>
                      <c:pt idx="34428">
                        <c:v>100.539540052278</c:v>
                      </c:pt>
                      <c:pt idx="34429">
                        <c:v>100.539457397974</c:v>
                      </c:pt>
                      <c:pt idx="34430">
                        <c:v>100.537139442086</c:v>
                      </c:pt>
                      <c:pt idx="34431">
                        <c:v>100.527679872937</c:v>
                      </c:pt>
                      <c:pt idx="34432">
                        <c:v>100.522491433014</c:v>
                      </c:pt>
                      <c:pt idx="34433">
                        <c:v>100.512209954817</c:v>
                      </c:pt>
                      <c:pt idx="34434">
                        <c:v>100.507298605976</c:v>
                      </c:pt>
                      <c:pt idx="34435">
                        <c:v>100.50602560330201</c:v>
                      </c:pt>
                      <c:pt idx="34436">
                        <c:v>100.46766842607001</c:v>
                      </c:pt>
                      <c:pt idx="34437">
                        <c:v>100.430638581937</c:v>
                      </c:pt>
                      <c:pt idx="34438">
                        <c:v>100.41255162172</c:v>
                      </c:pt>
                      <c:pt idx="34439">
                        <c:v>100.409701223409</c:v>
                      </c:pt>
                      <c:pt idx="34440">
                        <c:v>100.40591396701601</c:v>
                      </c:pt>
                      <c:pt idx="34441">
                        <c:v>100.379628966052</c:v>
                      </c:pt>
                      <c:pt idx="34442">
                        <c:v>100.357527757838</c:v>
                      </c:pt>
                      <c:pt idx="34443">
                        <c:v>100.35365670454</c:v>
                      </c:pt>
                      <c:pt idx="34444">
                        <c:v>100.345954546627</c:v>
                      </c:pt>
                      <c:pt idx="34445">
                        <c:v>100.34529670135601</c:v>
                      </c:pt>
                      <c:pt idx="34446">
                        <c:v>100.33813333950199</c:v>
                      </c:pt>
                      <c:pt idx="34447">
                        <c:v>100.334110498415</c:v>
                      </c:pt>
                      <c:pt idx="34448">
                        <c:v>100.33051081945899</c:v>
                      </c:pt>
                      <c:pt idx="34449">
                        <c:v>100.320298543942</c:v>
                      </c:pt>
                      <c:pt idx="34450">
                        <c:v>100.31346825796599</c:v>
                      </c:pt>
                      <c:pt idx="34451">
                        <c:v>100.31327179189</c:v>
                      </c:pt>
                      <c:pt idx="34452">
                        <c:v>100.31238511289</c:v>
                      </c:pt>
                      <c:pt idx="34453">
                        <c:v>100.295905239814</c:v>
                      </c:pt>
                      <c:pt idx="34454">
                        <c:v>100.267979662211</c:v>
                      </c:pt>
                      <c:pt idx="34455">
                        <c:v>100.265548857404</c:v>
                      </c:pt>
                      <c:pt idx="34456">
                        <c:v>100.260083669506</c:v>
                      </c:pt>
                      <c:pt idx="34457">
                        <c:v>100.24230107012799</c:v>
                      </c:pt>
                      <c:pt idx="34458">
                        <c:v>100.22592782749599</c:v>
                      </c:pt>
                      <c:pt idx="34459">
                        <c:v>100.22569639904501</c:v>
                      </c:pt>
                      <c:pt idx="34460">
                        <c:v>100.222206973792</c:v>
                      </c:pt>
                      <c:pt idx="34461">
                        <c:v>100.21200773412301</c:v>
                      </c:pt>
                      <c:pt idx="34462">
                        <c:v>100.197916779322</c:v>
                      </c:pt>
                      <c:pt idx="34463">
                        <c:v>100.19259406968401</c:v>
                      </c:pt>
                      <c:pt idx="34464">
                        <c:v>100.187981743227</c:v>
                      </c:pt>
                      <c:pt idx="34465">
                        <c:v>100.155504028667</c:v>
                      </c:pt>
                      <c:pt idx="34466">
                        <c:v>100.135195038199</c:v>
                      </c:pt>
                      <c:pt idx="34467">
                        <c:v>100.12500654252401</c:v>
                      </c:pt>
                      <c:pt idx="34468">
                        <c:v>100.122079957392</c:v>
                      </c:pt>
                      <c:pt idx="34469">
                        <c:v>100.093551323339</c:v>
                      </c:pt>
                      <c:pt idx="34470">
                        <c:v>100.084098168232</c:v>
                      </c:pt>
                      <c:pt idx="34471">
                        <c:v>100.080978431151</c:v>
                      </c:pt>
                      <c:pt idx="34472">
                        <c:v>100.07508800765901</c:v>
                      </c:pt>
                      <c:pt idx="34473">
                        <c:v>100.05953689849299</c:v>
                      </c:pt>
                      <c:pt idx="34474">
                        <c:v>100.05616698917601</c:v>
                      </c:pt>
                      <c:pt idx="34475">
                        <c:v>100.054271861882</c:v>
                      </c:pt>
                      <c:pt idx="34476">
                        <c:v>100.051605353131</c:v>
                      </c:pt>
                      <c:pt idx="34477">
                        <c:v>100.045058437367</c:v>
                      </c:pt>
                      <c:pt idx="34478">
                        <c:v>100.03411706607601</c:v>
                      </c:pt>
                      <c:pt idx="34479">
                        <c:v>100.01746147125201</c:v>
                      </c:pt>
                      <c:pt idx="34480">
                        <c:v>100.013927921879</c:v>
                      </c:pt>
                      <c:pt idx="34481">
                        <c:v>100.00793797546</c:v>
                      </c:pt>
                      <c:pt idx="34482">
                        <c:v>100.004419180504</c:v>
                      </c:pt>
                      <c:pt idx="34483">
                        <c:v>99.995572703100507</c:v>
                      </c:pt>
                      <c:pt idx="34484">
                        <c:v>99.991760812099102</c:v>
                      </c:pt>
                      <c:pt idx="34485">
                        <c:v>99.960490647435606</c:v>
                      </c:pt>
                      <c:pt idx="34486">
                        <c:v>99.953169676745404</c:v>
                      </c:pt>
                      <c:pt idx="34487">
                        <c:v>99.944997646072693</c:v>
                      </c:pt>
                      <c:pt idx="34488">
                        <c:v>99.938167390629502</c:v>
                      </c:pt>
                      <c:pt idx="34489">
                        <c:v>99.932398765417702</c:v>
                      </c:pt>
                      <c:pt idx="34490">
                        <c:v>99.932038664381807</c:v>
                      </c:pt>
                      <c:pt idx="34491">
                        <c:v>99.905009835473507</c:v>
                      </c:pt>
                      <c:pt idx="34492">
                        <c:v>99.881963874975497</c:v>
                      </c:pt>
                      <c:pt idx="34493">
                        <c:v>99.878166192920105</c:v>
                      </c:pt>
                      <c:pt idx="34494">
                        <c:v>99.877540664681405</c:v>
                      </c:pt>
                      <c:pt idx="34495">
                        <c:v>99.870566599620204</c:v>
                      </c:pt>
                      <c:pt idx="34496">
                        <c:v>99.853387712925596</c:v>
                      </c:pt>
                      <c:pt idx="34497">
                        <c:v>99.847707386766203</c:v>
                      </c:pt>
                      <c:pt idx="34498">
                        <c:v>99.846902794888095</c:v>
                      </c:pt>
                      <c:pt idx="34499">
                        <c:v>99.844897387919801</c:v>
                      </c:pt>
                      <c:pt idx="34500">
                        <c:v>99.842724453448895</c:v>
                      </c:pt>
                      <c:pt idx="34501">
                        <c:v>99.839563053540004</c:v>
                      </c:pt>
                      <c:pt idx="34502">
                        <c:v>99.838511454946399</c:v>
                      </c:pt>
                      <c:pt idx="34503">
                        <c:v>99.8298421550829</c:v>
                      </c:pt>
                      <c:pt idx="34504">
                        <c:v>99.8260433139518</c:v>
                      </c:pt>
                      <c:pt idx="34505">
                        <c:v>99.780458505974906</c:v>
                      </c:pt>
                      <c:pt idx="34506">
                        <c:v>99.773503513675806</c:v>
                      </c:pt>
                      <c:pt idx="34507">
                        <c:v>99.766135851339399</c:v>
                      </c:pt>
                      <c:pt idx="34508">
                        <c:v>99.751324856987196</c:v>
                      </c:pt>
                      <c:pt idx="34509">
                        <c:v>99.733638593467703</c:v>
                      </c:pt>
                      <c:pt idx="34510">
                        <c:v>99.718983587531895</c:v>
                      </c:pt>
                      <c:pt idx="34511">
                        <c:v>99.718859672387495</c:v>
                      </c:pt>
                      <c:pt idx="34512">
                        <c:v>99.714962521466006</c:v>
                      </c:pt>
                      <c:pt idx="34513">
                        <c:v>99.698330550980202</c:v>
                      </c:pt>
                      <c:pt idx="34514">
                        <c:v>99.697574399212399</c:v>
                      </c:pt>
                      <c:pt idx="34515">
                        <c:v>99.661794748405896</c:v>
                      </c:pt>
                      <c:pt idx="34516">
                        <c:v>99.657174352640496</c:v>
                      </c:pt>
                      <c:pt idx="34517">
                        <c:v>99.651473688741106</c:v>
                      </c:pt>
                      <c:pt idx="34518">
                        <c:v>99.648621174808795</c:v>
                      </c:pt>
                      <c:pt idx="34519">
                        <c:v>99.641251293764498</c:v>
                      </c:pt>
                      <c:pt idx="34520">
                        <c:v>99.641196051836403</c:v>
                      </c:pt>
                      <c:pt idx="34521">
                        <c:v>99.635969003434596</c:v>
                      </c:pt>
                      <c:pt idx="34522">
                        <c:v>99.634596609415993</c:v>
                      </c:pt>
                      <c:pt idx="34523">
                        <c:v>99.633028155651701</c:v>
                      </c:pt>
                      <c:pt idx="34524">
                        <c:v>99.627293021118504</c:v>
                      </c:pt>
                      <c:pt idx="34525">
                        <c:v>99.622352465823894</c:v>
                      </c:pt>
                      <c:pt idx="34526">
                        <c:v>99.617205646404202</c:v>
                      </c:pt>
                      <c:pt idx="34527">
                        <c:v>99.605657544322597</c:v>
                      </c:pt>
                      <c:pt idx="34528">
                        <c:v>99.604042684972498</c:v>
                      </c:pt>
                      <c:pt idx="34529">
                        <c:v>99.601855697165306</c:v>
                      </c:pt>
                      <c:pt idx="34530">
                        <c:v>99.590504360342507</c:v>
                      </c:pt>
                      <c:pt idx="34531">
                        <c:v>99.585165224670305</c:v>
                      </c:pt>
                      <c:pt idx="34532">
                        <c:v>99.582592748541202</c:v>
                      </c:pt>
                      <c:pt idx="34533">
                        <c:v>99.580306418381696</c:v>
                      </c:pt>
                      <c:pt idx="34534">
                        <c:v>99.572309086906401</c:v>
                      </c:pt>
                      <c:pt idx="34535">
                        <c:v>99.567367034118206</c:v>
                      </c:pt>
                      <c:pt idx="34536">
                        <c:v>99.566410805379704</c:v>
                      </c:pt>
                      <c:pt idx="34537">
                        <c:v>99.564228603794305</c:v>
                      </c:pt>
                      <c:pt idx="34538">
                        <c:v>99.554719656349903</c:v>
                      </c:pt>
                      <c:pt idx="34539">
                        <c:v>99.553285196553304</c:v>
                      </c:pt>
                      <c:pt idx="34540">
                        <c:v>99.551829544025196</c:v>
                      </c:pt>
                      <c:pt idx="34541">
                        <c:v>99.547366055225496</c:v>
                      </c:pt>
                      <c:pt idx="34542">
                        <c:v>99.546356597878003</c:v>
                      </c:pt>
                      <c:pt idx="34543">
                        <c:v>99.544861191114705</c:v>
                      </c:pt>
                      <c:pt idx="34544">
                        <c:v>99.542273207402303</c:v>
                      </c:pt>
                      <c:pt idx="34545">
                        <c:v>99.538603336293306</c:v>
                      </c:pt>
                      <c:pt idx="34546">
                        <c:v>99.537008308703903</c:v>
                      </c:pt>
                      <c:pt idx="34547">
                        <c:v>99.536889882093504</c:v>
                      </c:pt>
                      <c:pt idx="34548">
                        <c:v>99.536568718924599</c:v>
                      </c:pt>
                      <c:pt idx="34549">
                        <c:v>99.528695493161194</c:v>
                      </c:pt>
                      <c:pt idx="34550">
                        <c:v>99.525743112422305</c:v>
                      </c:pt>
                      <c:pt idx="34551">
                        <c:v>99.522211559830097</c:v>
                      </c:pt>
                      <c:pt idx="34552">
                        <c:v>99.522079861494305</c:v>
                      </c:pt>
                      <c:pt idx="34553">
                        <c:v>99.518887965928997</c:v>
                      </c:pt>
                      <c:pt idx="34554">
                        <c:v>99.513590047410105</c:v>
                      </c:pt>
                      <c:pt idx="34555">
                        <c:v>99.511313846861498</c:v>
                      </c:pt>
                      <c:pt idx="34556">
                        <c:v>99.510717651769397</c:v>
                      </c:pt>
                      <c:pt idx="34557">
                        <c:v>99.509904970235496</c:v>
                      </c:pt>
                      <c:pt idx="34558">
                        <c:v>99.506187411031704</c:v>
                      </c:pt>
                      <c:pt idx="34559">
                        <c:v>99.502123358264697</c:v>
                      </c:pt>
                      <c:pt idx="34560">
                        <c:v>99.501095658355197</c:v>
                      </c:pt>
                      <c:pt idx="34561">
                        <c:v>99.497393349211094</c:v>
                      </c:pt>
                      <c:pt idx="34562">
                        <c:v>99.485922804003195</c:v>
                      </c:pt>
                      <c:pt idx="34563">
                        <c:v>99.481476630229594</c:v>
                      </c:pt>
                      <c:pt idx="34564">
                        <c:v>99.472944405272102</c:v>
                      </c:pt>
                      <c:pt idx="34565">
                        <c:v>99.470602126939099</c:v>
                      </c:pt>
                      <c:pt idx="34566">
                        <c:v>99.464721072502002</c:v>
                      </c:pt>
                      <c:pt idx="34567">
                        <c:v>99.464202244578203</c:v>
                      </c:pt>
                      <c:pt idx="34568">
                        <c:v>99.464124618088604</c:v>
                      </c:pt>
                      <c:pt idx="34569">
                        <c:v>99.462826924452102</c:v>
                      </c:pt>
                      <c:pt idx="34570">
                        <c:v>99.4600573246381</c:v>
                      </c:pt>
                      <c:pt idx="34571">
                        <c:v>99.457491558844893</c:v>
                      </c:pt>
                      <c:pt idx="34572">
                        <c:v>99.456008476237201</c:v>
                      </c:pt>
                      <c:pt idx="34573">
                        <c:v>99.450455205794299</c:v>
                      </c:pt>
                      <c:pt idx="34574">
                        <c:v>99.446295210149003</c:v>
                      </c:pt>
                      <c:pt idx="34575">
                        <c:v>99.445098305589497</c:v>
                      </c:pt>
                      <c:pt idx="34576">
                        <c:v>99.442390670505404</c:v>
                      </c:pt>
                      <c:pt idx="34577">
                        <c:v>99.441969977012107</c:v>
                      </c:pt>
                      <c:pt idx="34578">
                        <c:v>99.437178232975398</c:v>
                      </c:pt>
                      <c:pt idx="34579">
                        <c:v>99.433966609460199</c:v>
                      </c:pt>
                      <c:pt idx="34580">
                        <c:v>99.433928083490898</c:v>
                      </c:pt>
                      <c:pt idx="34581">
                        <c:v>99.430425680548595</c:v>
                      </c:pt>
                      <c:pt idx="34582">
                        <c:v>99.429566204724907</c:v>
                      </c:pt>
                      <c:pt idx="34583">
                        <c:v>99.426460057838597</c:v>
                      </c:pt>
                      <c:pt idx="34584">
                        <c:v>99.420080477486096</c:v>
                      </c:pt>
                      <c:pt idx="34585">
                        <c:v>99.417706769428804</c:v>
                      </c:pt>
                      <c:pt idx="34586">
                        <c:v>99.410876685571907</c:v>
                      </c:pt>
                      <c:pt idx="34587">
                        <c:v>99.410812612753901</c:v>
                      </c:pt>
                      <c:pt idx="34588">
                        <c:v>99.408945354875399</c:v>
                      </c:pt>
                      <c:pt idx="34589">
                        <c:v>99.396399939802293</c:v>
                      </c:pt>
                      <c:pt idx="34590">
                        <c:v>99.394569004495906</c:v>
                      </c:pt>
                      <c:pt idx="34591">
                        <c:v>99.3865616953548</c:v>
                      </c:pt>
                      <c:pt idx="34592">
                        <c:v>99.385566067274496</c:v>
                      </c:pt>
                      <c:pt idx="34593">
                        <c:v>99.381929592936999</c:v>
                      </c:pt>
                      <c:pt idx="34594">
                        <c:v>99.376536752154195</c:v>
                      </c:pt>
                      <c:pt idx="34595">
                        <c:v>99.374098755453304</c:v>
                      </c:pt>
                      <c:pt idx="34596">
                        <c:v>99.373571767923096</c:v>
                      </c:pt>
                      <c:pt idx="34597">
                        <c:v>99.372272038188399</c:v>
                      </c:pt>
                      <c:pt idx="34598">
                        <c:v>99.366117163054099</c:v>
                      </c:pt>
                      <c:pt idx="34599">
                        <c:v>99.359689520190898</c:v>
                      </c:pt>
                      <c:pt idx="34600">
                        <c:v>99.358886615760497</c:v>
                      </c:pt>
                      <c:pt idx="34601">
                        <c:v>99.3551901591606</c:v>
                      </c:pt>
                      <c:pt idx="34602">
                        <c:v>99.354933417510097</c:v>
                      </c:pt>
                      <c:pt idx="34603">
                        <c:v>99.351014522831704</c:v>
                      </c:pt>
                      <c:pt idx="34604">
                        <c:v>99.347700292024797</c:v>
                      </c:pt>
                      <c:pt idx="34605">
                        <c:v>99.344313200308406</c:v>
                      </c:pt>
                      <c:pt idx="34606">
                        <c:v>99.343644371664098</c:v>
                      </c:pt>
                      <c:pt idx="34607">
                        <c:v>99.337189690697997</c:v>
                      </c:pt>
                      <c:pt idx="34608">
                        <c:v>99.3322396063719</c:v>
                      </c:pt>
                      <c:pt idx="34609">
                        <c:v>99.329187445528504</c:v>
                      </c:pt>
                      <c:pt idx="34610">
                        <c:v>99.328835718302997</c:v>
                      </c:pt>
                      <c:pt idx="34611">
                        <c:v>99.326000806370203</c:v>
                      </c:pt>
                      <c:pt idx="34612">
                        <c:v>99.318768345590101</c:v>
                      </c:pt>
                      <c:pt idx="34613">
                        <c:v>99.316030606465802</c:v>
                      </c:pt>
                      <c:pt idx="34614">
                        <c:v>99.314709542053507</c:v>
                      </c:pt>
                      <c:pt idx="34615">
                        <c:v>99.314696478248493</c:v>
                      </c:pt>
                      <c:pt idx="34616">
                        <c:v>99.313285252152994</c:v>
                      </c:pt>
                      <c:pt idx="34617">
                        <c:v>99.311637070043204</c:v>
                      </c:pt>
                      <c:pt idx="34618">
                        <c:v>99.299050619006096</c:v>
                      </c:pt>
                      <c:pt idx="34619">
                        <c:v>99.297799263341901</c:v>
                      </c:pt>
                      <c:pt idx="34620">
                        <c:v>99.297350665854694</c:v>
                      </c:pt>
                      <c:pt idx="34621">
                        <c:v>99.296579750149107</c:v>
                      </c:pt>
                      <c:pt idx="34622">
                        <c:v>99.2921236279726</c:v>
                      </c:pt>
                      <c:pt idx="34623">
                        <c:v>99.28144464703</c:v>
                      </c:pt>
                      <c:pt idx="34624">
                        <c:v>99.279630520363199</c:v>
                      </c:pt>
                      <c:pt idx="34625">
                        <c:v>99.275967415115204</c:v>
                      </c:pt>
                      <c:pt idx="34626">
                        <c:v>99.269744870057096</c:v>
                      </c:pt>
                      <c:pt idx="34627">
                        <c:v>99.269287227683407</c:v>
                      </c:pt>
                      <c:pt idx="34628">
                        <c:v>99.267783411238298</c:v>
                      </c:pt>
                      <c:pt idx="34629">
                        <c:v>99.266639596489597</c:v>
                      </c:pt>
                      <c:pt idx="34630">
                        <c:v>99.257176926552901</c:v>
                      </c:pt>
                      <c:pt idx="34631">
                        <c:v>99.256368854397806</c:v>
                      </c:pt>
                      <c:pt idx="34632">
                        <c:v>99.255830521603102</c:v>
                      </c:pt>
                      <c:pt idx="34633">
                        <c:v>99.249988651480194</c:v>
                      </c:pt>
                      <c:pt idx="34634">
                        <c:v>99.248598722728104</c:v>
                      </c:pt>
                      <c:pt idx="34635">
                        <c:v>99.245666359504298</c:v>
                      </c:pt>
                      <c:pt idx="34636">
                        <c:v>99.242143389103106</c:v>
                      </c:pt>
                      <c:pt idx="34637">
                        <c:v>99.241809678087193</c:v>
                      </c:pt>
                      <c:pt idx="34638">
                        <c:v>99.240881706767695</c:v>
                      </c:pt>
                      <c:pt idx="34639">
                        <c:v>99.237027236568693</c:v>
                      </c:pt>
                      <c:pt idx="34640">
                        <c:v>99.235946669599102</c:v>
                      </c:pt>
                      <c:pt idx="34641">
                        <c:v>99.235782794791106</c:v>
                      </c:pt>
                      <c:pt idx="34642">
                        <c:v>99.231020873822501</c:v>
                      </c:pt>
                      <c:pt idx="34643">
                        <c:v>99.230249764847997</c:v>
                      </c:pt>
                      <c:pt idx="34644">
                        <c:v>99.227928485995903</c:v>
                      </c:pt>
                      <c:pt idx="34645">
                        <c:v>99.226063470539401</c:v>
                      </c:pt>
                      <c:pt idx="34646">
                        <c:v>99.218973125734806</c:v>
                      </c:pt>
                      <c:pt idx="34647">
                        <c:v>99.214431237283193</c:v>
                      </c:pt>
                      <c:pt idx="34648">
                        <c:v>99.212206889203898</c:v>
                      </c:pt>
                      <c:pt idx="34649">
                        <c:v>99.211548955377694</c:v>
                      </c:pt>
                      <c:pt idx="34650">
                        <c:v>99.197515471629998</c:v>
                      </c:pt>
                      <c:pt idx="34651">
                        <c:v>99.196163001700398</c:v>
                      </c:pt>
                      <c:pt idx="34652">
                        <c:v>99.196153759732397</c:v>
                      </c:pt>
                      <c:pt idx="34653">
                        <c:v>99.182471934382903</c:v>
                      </c:pt>
                      <c:pt idx="34654">
                        <c:v>99.173279288890797</c:v>
                      </c:pt>
                      <c:pt idx="34655">
                        <c:v>99.173159623383199</c:v>
                      </c:pt>
                      <c:pt idx="34656">
                        <c:v>99.161873391829403</c:v>
                      </c:pt>
                      <c:pt idx="34657">
                        <c:v>99.159778487324701</c:v>
                      </c:pt>
                      <c:pt idx="34658">
                        <c:v>99.155882965587907</c:v>
                      </c:pt>
                      <c:pt idx="34659">
                        <c:v>99.155483111716293</c:v>
                      </c:pt>
                      <c:pt idx="34660">
                        <c:v>99.153833498232601</c:v>
                      </c:pt>
                      <c:pt idx="34661">
                        <c:v>99.145449096940894</c:v>
                      </c:pt>
                      <c:pt idx="34662">
                        <c:v>99.145125640858495</c:v>
                      </c:pt>
                      <c:pt idx="34663">
                        <c:v>99.140799847835495</c:v>
                      </c:pt>
                      <c:pt idx="34664">
                        <c:v>99.140691655134503</c:v>
                      </c:pt>
                      <c:pt idx="34665">
                        <c:v>99.130555519071706</c:v>
                      </c:pt>
                      <c:pt idx="34666">
                        <c:v>99.129655766988094</c:v>
                      </c:pt>
                      <c:pt idx="34667">
                        <c:v>99.124159841605703</c:v>
                      </c:pt>
                      <c:pt idx="34668">
                        <c:v>99.123557596220493</c:v>
                      </c:pt>
                      <c:pt idx="34669">
                        <c:v>99.107359933742401</c:v>
                      </c:pt>
                      <c:pt idx="34670">
                        <c:v>99.105293012154107</c:v>
                      </c:pt>
                      <c:pt idx="34671">
                        <c:v>99.103919894795496</c:v>
                      </c:pt>
                      <c:pt idx="34672">
                        <c:v>99.0947933184828</c:v>
                      </c:pt>
                      <c:pt idx="34673">
                        <c:v>99.092348241121101</c:v>
                      </c:pt>
                      <c:pt idx="34674">
                        <c:v>99.088933590007102</c:v>
                      </c:pt>
                      <c:pt idx="34675">
                        <c:v>99.087343207733099</c:v>
                      </c:pt>
                      <c:pt idx="34676">
                        <c:v>99.048042288789404</c:v>
                      </c:pt>
                      <c:pt idx="34677">
                        <c:v>99.0477853246759</c:v>
                      </c:pt>
                      <c:pt idx="34678">
                        <c:v>99.045219792853899</c:v>
                      </c:pt>
                      <c:pt idx="34679">
                        <c:v>99.045183690696902</c:v>
                      </c:pt>
                      <c:pt idx="34680">
                        <c:v>99.034129727250502</c:v>
                      </c:pt>
                      <c:pt idx="34681">
                        <c:v>99.033824934314197</c:v>
                      </c:pt>
                      <c:pt idx="34682">
                        <c:v>99.033561923233094</c:v>
                      </c:pt>
                      <c:pt idx="34683">
                        <c:v>99.029329828027002</c:v>
                      </c:pt>
                      <c:pt idx="34684">
                        <c:v>99.029262819029199</c:v>
                      </c:pt>
                      <c:pt idx="34685">
                        <c:v>99.023000913613501</c:v>
                      </c:pt>
                      <c:pt idx="34686">
                        <c:v>99.014202046298294</c:v>
                      </c:pt>
                      <c:pt idx="34687">
                        <c:v>99.0057785514405</c:v>
                      </c:pt>
                      <c:pt idx="34688">
                        <c:v>99.005585661452201</c:v>
                      </c:pt>
                      <c:pt idx="34689">
                        <c:v>99.004237416687999</c:v>
                      </c:pt>
                      <c:pt idx="34690">
                        <c:v>98.997715802619595</c:v>
                      </c:pt>
                      <c:pt idx="34691">
                        <c:v>98.994154590135395</c:v>
                      </c:pt>
                      <c:pt idx="34692">
                        <c:v>98.993035225639701</c:v>
                      </c:pt>
                      <c:pt idx="34693">
                        <c:v>98.992521775638394</c:v>
                      </c:pt>
                      <c:pt idx="34694">
                        <c:v>98.992429033728001</c:v>
                      </c:pt>
                      <c:pt idx="34695">
                        <c:v>98.9877953903693</c:v>
                      </c:pt>
                      <c:pt idx="34696">
                        <c:v>98.987331499220701</c:v>
                      </c:pt>
                      <c:pt idx="34697">
                        <c:v>98.980243451233505</c:v>
                      </c:pt>
                      <c:pt idx="34698">
                        <c:v>98.978076730446404</c:v>
                      </c:pt>
                      <c:pt idx="34699">
                        <c:v>98.965259000129905</c:v>
                      </c:pt>
                      <c:pt idx="34700">
                        <c:v>98.963632807811706</c:v>
                      </c:pt>
                      <c:pt idx="34701">
                        <c:v>98.961737977011595</c:v>
                      </c:pt>
                      <c:pt idx="34702">
                        <c:v>98.960948364508695</c:v>
                      </c:pt>
                      <c:pt idx="34703">
                        <c:v>98.958444109350296</c:v>
                      </c:pt>
                      <c:pt idx="34704">
                        <c:v>98.954578468698898</c:v>
                      </c:pt>
                      <c:pt idx="34705">
                        <c:v>98.947859613686404</c:v>
                      </c:pt>
                      <c:pt idx="34706">
                        <c:v>98.944723343141305</c:v>
                      </c:pt>
                      <c:pt idx="34707">
                        <c:v>98.941996668184998</c:v>
                      </c:pt>
                      <c:pt idx="34708">
                        <c:v>98.920445755363303</c:v>
                      </c:pt>
                      <c:pt idx="34709">
                        <c:v>98.909292178000896</c:v>
                      </c:pt>
                      <c:pt idx="34710">
                        <c:v>98.907555463875795</c:v>
                      </c:pt>
                      <c:pt idx="34711">
                        <c:v>98.905176857613696</c:v>
                      </c:pt>
                      <c:pt idx="34712">
                        <c:v>98.903678579710203</c:v>
                      </c:pt>
                      <c:pt idx="34713">
                        <c:v>98.897157723291301</c:v>
                      </c:pt>
                      <c:pt idx="34714">
                        <c:v>98.896728824408996</c:v>
                      </c:pt>
                      <c:pt idx="34715">
                        <c:v>98.894995423899601</c:v>
                      </c:pt>
                      <c:pt idx="34716">
                        <c:v>98.893697840502099</c:v>
                      </c:pt>
                      <c:pt idx="34717">
                        <c:v>98.886071068267896</c:v>
                      </c:pt>
                      <c:pt idx="34718">
                        <c:v>98.885376047471794</c:v>
                      </c:pt>
                      <c:pt idx="34719">
                        <c:v>98.882549156542694</c:v>
                      </c:pt>
                      <c:pt idx="34720">
                        <c:v>98.8814971248961</c:v>
                      </c:pt>
                      <c:pt idx="34721">
                        <c:v>98.881209364160398</c:v>
                      </c:pt>
                      <c:pt idx="34722">
                        <c:v>98.866023838932506</c:v>
                      </c:pt>
                      <c:pt idx="34723">
                        <c:v>98.858825704473105</c:v>
                      </c:pt>
                      <c:pt idx="34724">
                        <c:v>98.851589116245506</c:v>
                      </c:pt>
                      <c:pt idx="34725">
                        <c:v>98.850186028824893</c:v>
                      </c:pt>
                      <c:pt idx="34726">
                        <c:v>98.849236778563494</c:v>
                      </c:pt>
                      <c:pt idx="34727">
                        <c:v>98.848038383738597</c:v>
                      </c:pt>
                      <c:pt idx="34728">
                        <c:v>98.837552332707105</c:v>
                      </c:pt>
                      <c:pt idx="34729">
                        <c:v>98.834926532425101</c:v>
                      </c:pt>
                      <c:pt idx="34730">
                        <c:v>98.834632701943093</c:v>
                      </c:pt>
                      <c:pt idx="34731">
                        <c:v>98.830231915964006</c:v>
                      </c:pt>
                      <c:pt idx="34732">
                        <c:v>98.825256913662699</c:v>
                      </c:pt>
                      <c:pt idx="34733">
                        <c:v>98.810881091565804</c:v>
                      </c:pt>
                      <c:pt idx="34734">
                        <c:v>98.808856667482402</c:v>
                      </c:pt>
                      <c:pt idx="34735">
                        <c:v>98.805728172825795</c:v>
                      </c:pt>
                      <c:pt idx="34736">
                        <c:v>98.803058349280093</c:v>
                      </c:pt>
                      <c:pt idx="34737">
                        <c:v>98.800822246168806</c:v>
                      </c:pt>
                      <c:pt idx="34738">
                        <c:v>98.800290285478397</c:v>
                      </c:pt>
                      <c:pt idx="34739">
                        <c:v>98.799317636782106</c:v>
                      </c:pt>
                      <c:pt idx="34740">
                        <c:v>98.798682795866895</c:v>
                      </c:pt>
                      <c:pt idx="34741">
                        <c:v>98.794635147251299</c:v>
                      </c:pt>
                      <c:pt idx="34742">
                        <c:v>98.792172923275899</c:v>
                      </c:pt>
                      <c:pt idx="34743">
                        <c:v>98.7904176262644</c:v>
                      </c:pt>
                      <c:pt idx="34744">
                        <c:v>98.773837078863494</c:v>
                      </c:pt>
                      <c:pt idx="34745">
                        <c:v>98.768517663810897</c:v>
                      </c:pt>
                      <c:pt idx="34746">
                        <c:v>98.758296786157302</c:v>
                      </c:pt>
                      <c:pt idx="34747">
                        <c:v>98.753060620788503</c:v>
                      </c:pt>
                      <c:pt idx="34748">
                        <c:v>98.7368452140568</c:v>
                      </c:pt>
                      <c:pt idx="34749">
                        <c:v>98.736108545187406</c:v>
                      </c:pt>
                      <c:pt idx="34750">
                        <c:v>98.707188993122898</c:v>
                      </c:pt>
                      <c:pt idx="34751">
                        <c:v>98.705309537008006</c:v>
                      </c:pt>
                      <c:pt idx="34752">
                        <c:v>98.703941837448497</c:v>
                      </c:pt>
                      <c:pt idx="34753">
                        <c:v>98.699817345772701</c:v>
                      </c:pt>
                      <c:pt idx="34754">
                        <c:v>98.696782599000898</c:v>
                      </c:pt>
                      <c:pt idx="34755">
                        <c:v>98.696215685295698</c:v>
                      </c:pt>
                      <c:pt idx="34756">
                        <c:v>98.690266046522297</c:v>
                      </c:pt>
                      <c:pt idx="34757">
                        <c:v>98.689367479043298</c:v>
                      </c:pt>
                      <c:pt idx="34758">
                        <c:v>98.686889409390602</c:v>
                      </c:pt>
                      <c:pt idx="34759">
                        <c:v>98.674055197226807</c:v>
                      </c:pt>
                      <c:pt idx="34760">
                        <c:v>98.667926111470905</c:v>
                      </c:pt>
                      <c:pt idx="34761">
                        <c:v>98.664916774261101</c:v>
                      </c:pt>
                      <c:pt idx="34762">
                        <c:v>98.662227273229206</c:v>
                      </c:pt>
                      <c:pt idx="34763">
                        <c:v>98.656523736068195</c:v>
                      </c:pt>
                      <c:pt idx="34764">
                        <c:v>98.636593184550193</c:v>
                      </c:pt>
                      <c:pt idx="34765">
                        <c:v>98.627981796165102</c:v>
                      </c:pt>
                      <c:pt idx="34766">
                        <c:v>98.619928888608399</c:v>
                      </c:pt>
                      <c:pt idx="34767">
                        <c:v>98.607061979475802</c:v>
                      </c:pt>
                      <c:pt idx="34768">
                        <c:v>98.594776983470695</c:v>
                      </c:pt>
                      <c:pt idx="34769">
                        <c:v>98.593325998753897</c:v>
                      </c:pt>
                      <c:pt idx="34770">
                        <c:v>98.585138438671294</c:v>
                      </c:pt>
                      <c:pt idx="34771">
                        <c:v>98.582548962237396</c:v>
                      </c:pt>
                      <c:pt idx="34772">
                        <c:v>98.575975973429394</c:v>
                      </c:pt>
                      <c:pt idx="34773">
                        <c:v>98.571369484467695</c:v>
                      </c:pt>
                      <c:pt idx="34774">
                        <c:v>98.571032758157202</c:v>
                      </c:pt>
                      <c:pt idx="34775">
                        <c:v>98.5695589593101</c:v>
                      </c:pt>
                      <c:pt idx="34776">
                        <c:v>98.565416753686605</c:v>
                      </c:pt>
                      <c:pt idx="34777">
                        <c:v>98.564010303733397</c:v>
                      </c:pt>
                      <c:pt idx="34778">
                        <c:v>98.5474466791797</c:v>
                      </c:pt>
                      <c:pt idx="34779">
                        <c:v>98.547267434607093</c:v>
                      </c:pt>
                      <c:pt idx="34780">
                        <c:v>98.539998614268697</c:v>
                      </c:pt>
                      <c:pt idx="34781">
                        <c:v>98.535485646938298</c:v>
                      </c:pt>
                      <c:pt idx="34782">
                        <c:v>98.533699795115893</c:v>
                      </c:pt>
                      <c:pt idx="34783">
                        <c:v>98.533670116509896</c:v>
                      </c:pt>
                      <c:pt idx="34784">
                        <c:v>98.529588372615393</c:v>
                      </c:pt>
                      <c:pt idx="34785">
                        <c:v>98.518479787451696</c:v>
                      </c:pt>
                      <c:pt idx="34786">
                        <c:v>98.516402571501004</c:v>
                      </c:pt>
                      <c:pt idx="34787">
                        <c:v>98.481089535324202</c:v>
                      </c:pt>
                      <c:pt idx="34788">
                        <c:v>98.461403931212004</c:v>
                      </c:pt>
                      <c:pt idx="34789">
                        <c:v>98.433048718769101</c:v>
                      </c:pt>
                      <c:pt idx="34790">
                        <c:v>98.427984504218401</c:v>
                      </c:pt>
                      <c:pt idx="34791">
                        <c:v>98.326553818759393</c:v>
                      </c:pt>
                      <c:pt idx="34792">
                        <c:v>98.325394883195301</c:v>
                      </c:pt>
                      <c:pt idx="34793">
                        <c:v>98.323973339051804</c:v>
                      </c:pt>
                      <c:pt idx="34794">
                        <c:v>98.296675338103796</c:v>
                      </c:pt>
                      <c:pt idx="34795">
                        <c:v>98.289543968963201</c:v>
                      </c:pt>
                      <c:pt idx="34796">
                        <c:v>98.273284359663705</c:v>
                      </c:pt>
                      <c:pt idx="34797">
                        <c:v>98.2546550547751</c:v>
                      </c:pt>
                      <c:pt idx="34798">
                        <c:v>98.232671201435394</c:v>
                      </c:pt>
                      <c:pt idx="34799">
                        <c:v>98.230888569452702</c:v>
                      </c:pt>
                      <c:pt idx="34800">
                        <c:v>98.2112080463193</c:v>
                      </c:pt>
                      <c:pt idx="34801">
                        <c:v>98.196730437180605</c:v>
                      </c:pt>
                      <c:pt idx="34802">
                        <c:v>98.194496611528095</c:v>
                      </c:pt>
                      <c:pt idx="34803">
                        <c:v>98.186550103096707</c:v>
                      </c:pt>
                      <c:pt idx="34804">
                        <c:v>98.178648337920606</c:v>
                      </c:pt>
                      <c:pt idx="34805">
                        <c:v>98.1411720357805</c:v>
                      </c:pt>
                      <c:pt idx="34806">
                        <c:v>98.139188774456301</c:v>
                      </c:pt>
                      <c:pt idx="34807">
                        <c:v>98.104568229234104</c:v>
                      </c:pt>
                      <c:pt idx="34808">
                        <c:v>98.091539452960205</c:v>
                      </c:pt>
                      <c:pt idx="34809">
                        <c:v>98.078360339544005</c:v>
                      </c:pt>
                      <c:pt idx="34810">
                        <c:v>98.074175316425496</c:v>
                      </c:pt>
                      <c:pt idx="34811">
                        <c:v>98.072521264078006</c:v>
                      </c:pt>
                      <c:pt idx="34812">
                        <c:v>98.059547460405597</c:v>
                      </c:pt>
                      <c:pt idx="34813">
                        <c:v>98.051279370097205</c:v>
                      </c:pt>
                      <c:pt idx="34814">
                        <c:v>98.030276021069398</c:v>
                      </c:pt>
                      <c:pt idx="34815">
                        <c:v>98.025783372997907</c:v>
                      </c:pt>
                      <c:pt idx="34816">
                        <c:v>98.024801626326806</c:v>
                      </c:pt>
                      <c:pt idx="34817">
                        <c:v>97.989880694923002</c:v>
                      </c:pt>
                      <c:pt idx="34818">
                        <c:v>97.942479403844104</c:v>
                      </c:pt>
                      <c:pt idx="34819">
                        <c:v>97.934306104056006</c:v>
                      </c:pt>
                      <c:pt idx="34820">
                        <c:v>97.934224053066401</c:v>
                      </c:pt>
                      <c:pt idx="34821">
                        <c:v>97.932907466244998</c:v>
                      </c:pt>
                      <c:pt idx="34822">
                        <c:v>97.923542775555006</c:v>
                      </c:pt>
                      <c:pt idx="34823">
                        <c:v>97.894631842918599</c:v>
                      </c:pt>
                      <c:pt idx="34824">
                        <c:v>97.860843277446094</c:v>
                      </c:pt>
                      <c:pt idx="34825">
                        <c:v>97.851242979468395</c:v>
                      </c:pt>
                      <c:pt idx="34826">
                        <c:v>97.837138657035595</c:v>
                      </c:pt>
                      <c:pt idx="34827">
                        <c:v>97.829279792012301</c:v>
                      </c:pt>
                      <c:pt idx="34828">
                        <c:v>97.826066247365802</c:v>
                      </c:pt>
                      <c:pt idx="34829">
                        <c:v>97.819945404272104</c:v>
                      </c:pt>
                      <c:pt idx="34830">
                        <c:v>97.793015824842101</c:v>
                      </c:pt>
                      <c:pt idx="34831">
                        <c:v>97.785289931258504</c:v>
                      </c:pt>
                      <c:pt idx="34832">
                        <c:v>97.770683008546996</c:v>
                      </c:pt>
                      <c:pt idx="34833">
                        <c:v>97.765459669330895</c:v>
                      </c:pt>
                      <c:pt idx="34834">
                        <c:v>97.762300052501601</c:v>
                      </c:pt>
                      <c:pt idx="34835">
                        <c:v>97.7546552471008</c:v>
                      </c:pt>
                      <c:pt idx="34836">
                        <c:v>97.754236028933903</c:v>
                      </c:pt>
                      <c:pt idx="34837">
                        <c:v>97.752721317107003</c:v>
                      </c:pt>
                      <c:pt idx="34838">
                        <c:v>97.722428736650301</c:v>
                      </c:pt>
                      <c:pt idx="34839">
                        <c:v>97.712149232126606</c:v>
                      </c:pt>
                      <c:pt idx="34840">
                        <c:v>97.711951556300093</c:v>
                      </c:pt>
                      <c:pt idx="34841">
                        <c:v>97.707118224294007</c:v>
                      </c:pt>
                      <c:pt idx="34842">
                        <c:v>97.700939503149002</c:v>
                      </c:pt>
                      <c:pt idx="34843">
                        <c:v>97.695904050520696</c:v>
                      </c:pt>
                      <c:pt idx="34844">
                        <c:v>97.6832291661336</c:v>
                      </c:pt>
                      <c:pt idx="34845">
                        <c:v>97.679980866045298</c:v>
                      </c:pt>
                      <c:pt idx="34846">
                        <c:v>97.674479301198701</c:v>
                      </c:pt>
                      <c:pt idx="34847">
                        <c:v>97.674112230010905</c:v>
                      </c:pt>
                      <c:pt idx="34848">
                        <c:v>97.673760717528594</c:v>
                      </c:pt>
                      <c:pt idx="34849">
                        <c:v>97.673706348971805</c:v>
                      </c:pt>
                      <c:pt idx="34850">
                        <c:v>97.630219630752194</c:v>
                      </c:pt>
                      <c:pt idx="34851">
                        <c:v>97.615810378521502</c:v>
                      </c:pt>
                      <c:pt idx="34852">
                        <c:v>97.615120144003996</c:v>
                      </c:pt>
                      <c:pt idx="34853">
                        <c:v>97.614245689013302</c:v>
                      </c:pt>
                      <c:pt idx="34854">
                        <c:v>97.598917290686302</c:v>
                      </c:pt>
                      <c:pt idx="34855">
                        <c:v>97.589889799674197</c:v>
                      </c:pt>
                      <c:pt idx="34856">
                        <c:v>97.586145508618799</c:v>
                      </c:pt>
                      <c:pt idx="34857">
                        <c:v>97.583953186552193</c:v>
                      </c:pt>
                      <c:pt idx="34858">
                        <c:v>97.572436734020997</c:v>
                      </c:pt>
                      <c:pt idx="34859">
                        <c:v>97.5711602029061</c:v>
                      </c:pt>
                      <c:pt idx="34860">
                        <c:v>97.555080023319405</c:v>
                      </c:pt>
                      <c:pt idx="34861">
                        <c:v>97.541750540612497</c:v>
                      </c:pt>
                      <c:pt idx="34862">
                        <c:v>97.536713325965195</c:v>
                      </c:pt>
                      <c:pt idx="34863">
                        <c:v>97.531918547373095</c:v>
                      </c:pt>
                      <c:pt idx="34864">
                        <c:v>97.5314418672085</c:v>
                      </c:pt>
                      <c:pt idx="34865">
                        <c:v>97.528741969401096</c:v>
                      </c:pt>
                      <c:pt idx="34866">
                        <c:v>97.526576886052098</c:v>
                      </c:pt>
                      <c:pt idx="34867">
                        <c:v>97.497533226692397</c:v>
                      </c:pt>
                      <c:pt idx="34868">
                        <c:v>97.497491660229301</c:v>
                      </c:pt>
                      <c:pt idx="34869">
                        <c:v>97.491422067707504</c:v>
                      </c:pt>
                      <c:pt idx="34870">
                        <c:v>97.485805886051494</c:v>
                      </c:pt>
                      <c:pt idx="34871">
                        <c:v>97.472083770270103</c:v>
                      </c:pt>
                      <c:pt idx="34872">
                        <c:v>97.4706671955486</c:v>
                      </c:pt>
                      <c:pt idx="34873">
                        <c:v>97.468178378054702</c:v>
                      </c:pt>
                      <c:pt idx="34874">
                        <c:v>97.467105843820605</c:v>
                      </c:pt>
                      <c:pt idx="34875">
                        <c:v>97.466370783464498</c:v>
                      </c:pt>
                      <c:pt idx="34876">
                        <c:v>97.433679209282602</c:v>
                      </c:pt>
                      <c:pt idx="34877">
                        <c:v>97.429666241259099</c:v>
                      </c:pt>
                      <c:pt idx="34878">
                        <c:v>97.4274457550042</c:v>
                      </c:pt>
                      <c:pt idx="34879">
                        <c:v>97.427432194915397</c:v>
                      </c:pt>
                      <c:pt idx="34880">
                        <c:v>97.4252234946659</c:v>
                      </c:pt>
                      <c:pt idx="34881">
                        <c:v>97.405623776483395</c:v>
                      </c:pt>
                      <c:pt idx="34882">
                        <c:v>97.403687464573906</c:v>
                      </c:pt>
                      <c:pt idx="34883">
                        <c:v>97.399914260175095</c:v>
                      </c:pt>
                      <c:pt idx="34884">
                        <c:v>97.390560450072201</c:v>
                      </c:pt>
                      <c:pt idx="34885">
                        <c:v>97.389738414656705</c:v>
                      </c:pt>
                      <c:pt idx="34886">
                        <c:v>97.363527617875903</c:v>
                      </c:pt>
                      <c:pt idx="34887">
                        <c:v>97.363321822131596</c:v>
                      </c:pt>
                      <c:pt idx="34888">
                        <c:v>97.358019749242004</c:v>
                      </c:pt>
                      <c:pt idx="34889">
                        <c:v>97.355005576364803</c:v>
                      </c:pt>
                      <c:pt idx="34890">
                        <c:v>97.352429538865806</c:v>
                      </c:pt>
                      <c:pt idx="34891">
                        <c:v>97.349348393817706</c:v>
                      </c:pt>
                      <c:pt idx="34892">
                        <c:v>97.343810715312998</c:v>
                      </c:pt>
                      <c:pt idx="34893">
                        <c:v>97.340488197839093</c:v>
                      </c:pt>
                      <c:pt idx="34894">
                        <c:v>97.336849332764601</c:v>
                      </c:pt>
                      <c:pt idx="34895">
                        <c:v>97.329989365489595</c:v>
                      </c:pt>
                      <c:pt idx="34896">
                        <c:v>97.326845925319702</c:v>
                      </c:pt>
                      <c:pt idx="34897">
                        <c:v>97.323450605365096</c:v>
                      </c:pt>
                      <c:pt idx="34898">
                        <c:v>97.319857575119897</c:v>
                      </c:pt>
                      <c:pt idx="34899">
                        <c:v>97.319340009724499</c:v>
                      </c:pt>
                      <c:pt idx="34900">
                        <c:v>97.318335495139806</c:v>
                      </c:pt>
                      <c:pt idx="34901">
                        <c:v>97.3179509805137</c:v>
                      </c:pt>
                      <c:pt idx="34902">
                        <c:v>97.309959358765198</c:v>
                      </c:pt>
                      <c:pt idx="34903">
                        <c:v>97.298411111139501</c:v>
                      </c:pt>
                      <c:pt idx="34904">
                        <c:v>97.290887775381506</c:v>
                      </c:pt>
                      <c:pt idx="34905">
                        <c:v>97.287187325712196</c:v>
                      </c:pt>
                      <c:pt idx="34906">
                        <c:v>97.283890170954905</c:v>
                      </c:pt>
                      <c:pt idx="34907">
                        <c:v>97.266852842948296</c:v>
                      </c:pt>
                      <c:pt idx="34908">
                        <c:v>97.2625852938869</c:v>
                      </c:pt>
                      <c:pt idx="34909">
                        <c:v>97.254401225895407</c:v>
                      </c:pt>
                      <c:pt idx="34910">
                        <c:v>97.238645418093796</c:v>
                      </c:pt>
                      <c:pt idx="34911">
                        <c:v>97.238328617510703</c:v>
                      </c:pt>
                      <c:pt idx="34912">
                        <c:v>97.237066289933793</c:v>
                      </c:pt>
                      <c:pt idx="34913">
                        <c:v>97.232187664048098</c:v>
                      </c:pt>
                      <c:pt idx="34914">
                        <c:v>97.230034161882699</c:v>
                      </c:pt>
                      <c:pt idx="34915">
                        <c:v>97.216586303627196</c:v>
                      </c:pt>
                      <c:pt idx="34916">
                        <c:v>97.214189817907794</c:v>
                      </c:pt>
                      <c:pt idx="34917">
                        <c:v>97.213826758225807</c:v>
                      </c:pt>
                      <c:pt idx="34918">
                        <c:v>97.213826019710794</c:v>
                      </c:pt>
                      <c:pt idx="34919">
                        <c:v>97.208617696726293</c:v>
                      </c:pt>
                      <c:pt idx="34920">
                        <c:v>97.199793223190397</c:v>
                      </c:pt>
                      <c:pt idx="34921">
                        <c:v>97.190404017905294</c:v>
                      </c:pt>
                      <c:pt idx="34922">
                        <c:v>97.187461169136398</c:v>
                      </c:pt>
                      <c:pt idx="34923">
                        <c:v>97.184997136024094</c:v>
                      </c:pt>
                      <c:pt idx="34924">
                        <c:v>97.177569395303607</c:v>
                      </c:pt>
                      <c:pt idx="34925">
                        <c:v>97.172689647014906</c:v>
                      </c:pt>
                      <c:pt idx="34926">
                        <c:v>97.166793450112706</c:v>
                      </c:pt>
                      <c:pt idx="34927">
                        <c:v>97.159631004251594</c:v>
                      </c:pt>
                      <c:pt idx="34928">
                        <c:v>97.154402927263007</c:v>
                      </c:pt>
                      <c:pt idx="34929">
                        <c:v>97.154055748909201</c:v>
                      </c:pt>
                      <c:pt idx="34930">
                        <c:v>97.153535247581701</c:v>
                      </c:pt>
                      <c:pt idx="34931">
                        <c:v>97.147270572226802</c:v>
                      </c:pt>
                      <c:pt idx="34932">
                        <c:v>97.145685488813697</c:v>
                      </c:pt>
                      <c:pt idx="34933">
                        <c:v>97.133122645019299</c:v>
                      </c:pt>
                      <c:pt idx="34934">
                        <c:v>97.131505961939197</c:v>
                      </c:pt>
                      <c:pt idx="34935">
                        <c:v>97.130196775257801</c:v>
                      </c:pt>
                      <c:pt idx="34936">
                        <c:v>97.128536448914801</c:v>
                      </c:pt>
                      <c:pt idx="34937">
                        <c:v>97.115942028549298</c:v>
                      </c:pt>
                      <c:pt idx="34938">
                        <c:v>97.106586325581901</c:v>
                      </c:pt>
                      <c:pt idx="34939">
                        <c:v>97.081272418238598</c:v>
                      </c:pt>
                      <c:pt idx="34940">
                        <c:v>97.061911702202494</c:v>
                      </c:pt>
                      <c:pt idx="34941">
                        <c:v>96.996794615208699</c:v>
                      </c:pt>
                      <c:pt idx="34942">
                        <c:v>96.979152221621703</c:v>
                      </c:pt>
                      <c:pt idx="34943">
                        <c:v>96.963540778217293</c:v>
                      </c:pt>
                      <c:pt idx="34944">
                        <c:v>96.951078665146099</c:v>
                      </c:pt>
                      <c:pt idx="34945">
                        <c:v>96.944645408289901</c:v>
                      </c:pt>
                      <c:pt idx="34946">
                        <c:v>96.9240354598317</c:v>
                      </c:pt>
                      <c:pt idx="34947">
                        <c:v>96.922367414110894</c:v>
                      </c:pt>
                      <c:pt idx="34948">
                        <c:v>96.8939085867095</c:v>
                      </c:pt>
                      <c:pt idx="34949">
                        <c:v>96.892732576772602</c:v>
                      </c:pt>
                      <c:pt idx="34950">
                        <c:v>96.881976944878105</c:v>
                      </c:pt>
                      <c:pt idx="34951">
                        <c:v>96.877663311630499</c:v>
                      </c:pt>
                      <c:pt idx="34952">
                        <c:v>96.877089498044398</c:v>
                      </c:pt>
                      <c:pt idx="34953">
                        <c:v>96.868690340316704</c:v>
                      </c:pt>
                      <c:pt idx="34954">
                        <c:v>96.859771212006393</c:v>
                      </c:pt>
                      <c:pt idx="34955">
                        <c:v>96.850240852964802</c:v>
                      </c:pt>
                      <c:pt idx="34956">
                        <c:v>96.826692415831801</c:v>
                      </c:pt>
                      <c:pt idx="34957">
                        <c:v>96.825073903516298</c:v>
                      </c:pt>
                      <c:pt idx="34958">
                        <c:v>96.824984778989403</c:v>
                      </c:pt>
                      <c:pt idx="34959">
                        <c:v>96.802662242207504</c:v>
                      </c:pt>
                      <c:pt idx="34960">
                        <c:v>96.801945708206603</c:v>
                      </c:pt>
                      <c:pt idx="34961">
                        <c:v>96.798068709491005</c:v>
                      </c:pt>
                      <c:pt idx="34962">
                        <c:v>96.786924215958607</c:v>
                      </c:pt>
                      <c:pt idx="34963">
                        <c:v>96.7763890587118</c:v>
                      </c:pt>
                      <c:pt idx="34964">
                        <c:v>96.772771159231297</c:v>
                      </c:pt>
                      <c:pt idx="34965">
                        <c:v>96.760458184617207</c:v>
                      </c:pt>
                      <c:pt idx="34966">
                        <c:v>96.755148221801804</c:v>
                      </c:pt>
                      <c:pt idx="34967">
                        <c:v>96.751842406156896</c:v>
                      </c:pt>
                      <c:pt idx="34968">
                        <c:v>96.751032890320204</c:v>
                      </c:pt>
                      <c:pt idx="34969">
                        <c:v>96.744581798792396</c:v>
                      </c:pt>
                      <c:pt idx="34970">
                        <c:v>96.744050000523401</c:v>
                      </c:pt>
                      <c:pt idx="34971">
                        <c:v>96.730339333013902</c:v>
                      </c:pt>
                      <c:pt idx="34972">
                        <c:v>96.715070317130596</c:v>
                      </c:pt>
                      <c:pt idx="34973">
                        <c:v>96.715040895476605</c:v>
                      </c:pt>
                      <c:pt idx="34974">
                        <c:v>96.715024358928204</c:v>
                      </c:pt>
                      <c:pt idx="34975">
                        <c:v>96.713683974110197</c:v>
                      </c:pt>
                      <c:pt idx="34976">
                        <c:v>96.6830574726674</c:v>
                      </c:pt>
                      <c:pt idx="34977">
                        <c:v>96.681826648995695</c:v>
                      </c:pt>
                      <c:pt idx="34978">
                        <c:v>96.674963530696303</c:v>
                      </c:pt>
                      <c:pt idx="34979">
                        <c:v>96.670496060906203</c:v>
                      </c:pt>
                      <c:pt idx="34980">
                        <c:v>96.670171347601297</c:v>
                      </c:pt>
                      <c:pt idx="34981">
                        <c:v>96.666325052542803</c:v>
                      </c:pt>
                      <c:pt idx="34982">
                        <c:v>96.665118057510298</c:v>
                      </c:pt>
                      <c:pt idx="34983">
                        <c:v>96.656957756765095</c:v>
                      </c:pt>
                      <c:pt idx="34984">
                        <c:v>96.636400615514404</c:v>
                      </c:pt>
                      <c:pt idx="34985">
                        <c:v>96.617711573794395</c:v>
                      </c:pt>
                      <c:pt idx="34986">
                        <c:v>96.5949686118377</c:v>
                      </c:pt>
                      <c:pt idx="34987">
                        <c:v>96.569169864643399</c:v>
                      </c:pt>
                      <c:pt idx="34988">
                        <c:v>96.547997928163895</c:v>
                      </c:pt>
                      <c:pt idx="34989">
                        <c:v>96.487912679672803</c:v>
                      </c:pt>
                      <c:pt idx="34990">
                        <c:v>96.4326044712124</c:v>
                      </c:pt>
                      <c:pt idx="34991">
                        <c:v>96.430737028779006</c:v>
                      </c:pt>
                      <c:pt idx="34992">
                        <c:v>96.420370960750105</c:v>
                      </c:pt>
                      <c:pt idx="34993">
                        <c:v>96.356066089980899</c:v>
                      </c:pt>
                      <c:pt idx="34994">
                        <c:v>96.306426972566499</c:v>
                      </c:pt>
                      <c:pt idx="34995">
                        <c:v>96.275665081197701</c:v>
                      </c:pt>
                      <c:pt idx="34996">
                        <c:v>96.079055492679601</c:v>
                      </c:pt>
                      <c:pt idx="34997">
                        <c:v>95.963356145355505</c:v>
                      </c:pt>
                      <c:pt idx="34998">
                        <c:v>95.959093374852102</c:v>
                      </c:pt>
                      <c:pt idx="34999">
                        <c:v>95.914078156356098</c:v>
                      </c:pt>
                      <c:pt idx="35000">
                        <c:v>95.807357508281896</c:v>
                      </c:pt>
                      <c:pt idx="35001">
                        <c:v>95.797543879979798</c:v>
                      </c:pt>
                      <c:pt idx="35002">
                        <c:v>95.774897757988001</c:v>
                      </c:pt>
                      <c:pt idx="35003">
                        <c:v>95.756752635167601</c:v>
                      </c:pt>
                      <c:pt idx="35004">
                        <c:v>95.708313136870302</c:v>
                      </c:pt>
                      <c:pt idx="35005">
                        <c:v>95.707676379290504</c:v>
                      </c:pt>
                      <c:pt idx="35006">
                        <c:v>95.690034891383803</c:v>
                      </c:pt>
                      <c:pt idx="35007">
                        <c:v>94.839382178933704</c:v>
                      </c:pt>
                      <c:pt idx="35008">
                        <c:v>94.792540203735001</c:v>
                      </c:pt>
                      <c:pt idx="35009">
                        <c:v>94.171013984818401</c:v>
                      </c:pt>
                      <c:pt idx="35010">
                        <c:v>94.1700794444492</c:v>
                      </c:pt>
                      <c:pt idx="35011">
                        <c:v>94.067985798079405</c:v>
                      </c:pt>
                      <c:pt idx="35012">
                        <c:v>94.014181508669594</c:v>
                      </c:pt>
                      <c:pt idx="35013">
                        <c:v>93.935447523356302</c:v>
                      </c:pt>
                      <c:pt idx="35014">
                        <c:v>93.621107593416099</c:v>
                      </c:pt>
                      <c:pt idx="35015">
                        <c:v>93.604692027645399</c:v>
                      </c:pt>
                      <c:pt idx="35016">
                        <c:v>93.379925048229097</c:v>
                      </c:pt>
                      <c:pt idx="35017">
                        <c:v>93.379794104390996</c:v>
                      </c:pt>
                      <c:pt idx="35018">
                        <c:v>93.328052067299893</c:v>
                      </c:pt>
                      <c:pt idx="35019">
                        <c:v>93.280147713625894</c:v>
                      </c:pt>
                      <c:pt idx="35020">
                        <c:v>93.216781615521199</c:v>
                      </c:pt>
                      <c:pt idx="35021">
                        <c:v>93.175676995915495</c:v>
                      </c:pt>
                      <c:pt idx="35022">
                        <c:v>93.172751561755007</c:v>
                      </c:pt>
                      <c:pt idx="35023">
                        <c:v>93.172598282605804</c:v>
                      </c:pt>
                      <c:pt idx="35024">
                        <c:v>93.156662377844498</c:v>
                      </c:pt>
                      <c:pt idx="35025">
                        <c:v>93.119409449829405</c:v>
                      </c:pt>
                      <c:pt idx="35026">
                        <c:v>93.118212494068899</c:v>
                      </c:pt>
                      <c:pt idx="35027">
                        <c:v>93.1066573388146</c:v>
                      </c:pt>
                      <c:pt idx="35028">
                        <c:v>93.103092478760203</c:v>
                      </c:pt>
                      <c:pt idx="35029">
                        <c:v>93.095802220950901</c:v>
                      </c:pt>
                      <c:pt idx="35030">
                        <c:v>93.087644029637104</c:v>
                      </c:pt>
                      <c:pt idx="35031">
                        <c:v>93.015698633833097</c:v>
                      </c:pt>
                      <c:pt idx="35032">
                        <c:v>93.007575113510299</c:v>
                      </c:pt>
                      <c:pt idx="35033">
                        <c:v>92.902484724630099</c:v>
                      </c:pt>
                      <c:pt idx="35034">
                        <c:v>92.893753590861294</c:v>
                      </c:pt>
                      <c:pt idx="35035">
                        <c:v>92.849550267575694</c:v>
                      </c:pt>
                      <c:pt idx="35036">
                        <c:v>92.446858637705702</c:v>
                      </c:pt>
                      <c:pt idx="35037">
                        <c:v>90.808211408256597</c:v>
                      </c:pt>
                      <c:pt idx="35038">
                        <c:v>90.674401938822797</c:v>
                      </c:pt>
                      <c:pt idx="35039">
                        <c:v>90.4923792270246</c:v>
                      </c:pt>
                    </c:numCache>
                  </c:numRef>
                </c:yVal>
                <c:smooth val="1"/>
                <c:extLst>
                  <c:ext xmlns:c16="http://schemas.microsoft.com/office/drawing/2014/chart" uri="{C3380CC4-5D6E-409C-BE32-E72D297353CC}">
                    <c16:uniqueId val="{00000005-75E0-4FB4-9B07-D1138B10A756}"/>
                  </c:ext>
                </c:extLst>
              </c15:ser>
            </c15:filteredScatterSeries>
          </c:ext>
        </c:extLst>
      </c:scatterChart>
      <c:valAx>
        <c:axId val="300327624"/>
        <c:scaling>
          <c:orientation val="minMax"/>
          <c:max val="3504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Timesteps [15-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5664"/>
        <c:crosses val="autoZero"/>
        <c:crossBetween val="midCat"/>
        <c:majorUnit val="8760"/>
        <c:minorUnit val="2920"/>
      </c:valAx>
      <c:valAx>
        <c:axId val="300325664"/>
        <c:scaling>
          <c:orientation val="minMax"/>
          <c:max val="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7624"/>
        <c:crosses val="autoZero"/>
        <c:crossBetween val="midCat"/>
      </c:valAx>
      <c:spPr>
        <a:noFill/>
        <a:ln>
          <a:noFill/>
        </a:ln>
        <a:effectLst/>
      </c:spPr>
    </c:plotArea>
    <c:legend>
      <c:legendPos val="t"/>
      <c:layout>
        <c:manualLayout>
          <c:xMode val="edge"/>
          <c:yMode val="edge"/>
          <c:x val="0"/>
          <c:y val="0"/>
          <c:w val="0.99777777777777776"/>
          <c:h val="8.81408573928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5923009623796"/>
          <c:y val="0.10414427363246261"/>
          <c:w val="0.76908591426071737"/>
          <c:h val="0.64290505353497485"/>
        </c:manualLayout>
      </c:layout>
      <c:lineChart>
        <c:grouping val="standard"/>
        <c:varyColors val="0"/>
        <c:ser>
          <c:idx val="0"/>
          <c:order val="0"/>
          <c:tx>
            <c:strRef>
              <c:f>'DR Tester'!$B$3</c:f>
              <c:strCache>
                <c:ptCount val="1"/>
                <c:pt idx="0">
                  <c:v>Routine</c:v>
                </c:pt>
              </c:strCache>
            </c:strRef>
          </c:tx>
          <c:spPr>
            <a:ln w="12700" cap="rnd">
              <a:solidFill>
                <a:schemeClr val="tx1"/>
              </a:solidFill>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B$4:$B$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760.64303527366906</c:v>
                </c:pt>
                <c:pt idx="47">
                  <c:v>763.885247562019</c:v>
                </c:pt>
                <c:pt idx="48">
                  <c:v>768.039940129407</c:v>
                </c:pt>
                <c:pt idx="49">
                  <c:v>772.38481768189399</c:v>
                </c:pt>
                <c:pt idx="50">
                  <c:v>775.55822692552101</c:v>
                </c:pt>
                <c:pt idx="51">
                  <c:v>775.714206149044</c:v>
                </c:pt>
                <c:pt idx="52">
                  <c:v>765.94501603704703</c:v>
                </c:pt>
                <c:pt idx="53">
                  <c:v>768.14374060159298</c:v>
                </c:pt>
                <c:pt idx="54">
                  <c:v>773.86049524258101</c:v>
                </c:pt>
                <c:pt idx="55">
                  <c:v>780.29674391687797</c:v>
                </c:pt>
                <c:pt idx="56">
                  <c:v>783.04280933150403</c:v>
                </c:pt>
                <c:pt idx="57">
                  <c:v>786.524777704158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17.43087517014601</c:v>
                </c:pt>
                <c:pt idx="73">
                  <c:v>616.18821588099695</c:v>
                </c:pt>
                <c:pt idx="74">
                  <c:v>609.40541943390804</c:v>
                </c:pt>
                <c:pt idx="75">
                  <c:v>605.44192115819101</c:v>
                </c:pt>
                <c:pt idx="76">
                  <c:v>605.50445671511795</c:v>
                </c:pt>
                <c:pt idx="77">
                  <c:v>605.94588004937896</c:v>
                </c:pt>
                <c:pt idx="78">
                  <c:v>608.88570310783803</c:v>
                </c:pt>
                <c:pt idx="79">
                  <c:v>611.913383784394</c:v>
                </c:pt>
                <c:pt idx="80">
                  <c:v>548.05445628548102</c:v>
                </c:pt>
                <c:pt idx="81">
                  <c:v>543.33365229375704</c:v>
                </c:pt>
                <c:pt idx="82">
                  <c:v>540.29150055162199</c:v>
                </c:pt>
                <c:pt idx="83">
                  <c:v>537.54462939608698</c:v>
                </c:pt>
                <c:pt idx="84">
                  <c:v>184.29138346679801</c:v>
                </c:pt>
                <c:pt idx="85">
                  <c:v>334.52788189777601</c:v>
                </c:pt>
                <c:pt idx="86">
                  <c:v>303.89817508268698</c:v>
                </c:pt>
                <c:pt idx="87">
                  <c:v>235.42055071429101</c:v>
                </c:pt>
                <c:pt idx="88">
                  <c:v>231.92629550005799</c:v>
                </c:pt>
                <c:pt idx="89">
                  <c:v>256.285288757817</c:v>
                </c:pt>
                <c:pt idx="90">
                  <c:v>352.285863318861</c:v>
                </c:pt>
                <c:pt idx="91">
                  <c:v>220.19511725125599</c:v>
                </c:pt>
                <c:pt idx="92">
                  <c:v>522.90299324162004</c:v>
                </c:pt>
                <c:pt idx="93">
                  <c:v>578.71526844662503</c:v>
                </c:pt>
                <c:pt idx="94">
                  <c:v>594.79992045977394</c:v>
                </c:pt>
                <c:pt idx="95">
                  <c:v>513.86892766815902</c:v>
                </c:pt>
                <c:pt idx="96">
                  <c:v>574.37727541521303</c:v>
                </c:pt>
                <c:pt idx="97">
                  <c:v>577.84778992825898</c:v>
                </c:pt>
                <c:pt idx="98">
                  <c:v>533.32011074384695</c:v>
                </c:pt>
                <c:pt idx="99">
                  <c:v>580.09885397703897</c:v>
                </c:pt>
                <c:pt idx="100">
                  <c:v>594.17231364274403</c:v>
                </c:pt>
                <c:pt idx="101">
                  <c:v>489.81337185419102</c:v>
                </c:pt>
                <c:pt idx="102">
                  <c:v>544.75985225547902</c:v>
                </c:pt>
                <c:pt idx="103">
                  <c:v>585.30143622744004</c:v>
                </c:pt>
                <c:pt idx="104">
                  <c:v>555.93880498022804</c:v>
                </c:pt>
                <c:pt idx="105">
                  <c:v>529.60432604229197</c:v>
                </c:pt>
                <c:pt idx="106">
                  <c:v>552.17767380481098</c:v>
                </c:pt>
                <c:pt idx="107">
                  <c:v>536.46315293005102</c:v>
                </c:pt>
                <c:pt idx="108">
                  <c:v>558.70876819331295</c:v>
                </c:pt>
                <c:pt idx="109">
                  <c:v>565.89285334849603</c:v>
                </c:pt>
                <c:pt idx="110">
                  <c:v>541.51131817541102</c:v>
                </c:pt>
                <c:pt idx="111">
                  <c:v>555.66849652372503</c:v>
                </c:pt>
                <c:pt idx="112">
                  <c:v>533.67161237966002</c:v>
                </c:pt>
                <c:pt idx="113">
                  <c:v>522.79449838286905</c:v>
                </c:pt>
                <c:pt idx="114">
                  <c:v>578.96821247993103</c:v>
                </c:pt>
                <c:pt idx="115">
                  <c:v>571.56238496574895</c:v>
                </c:pt>
                <c:pt idx="116">
                  <c:v>523.84453374621296</c:v>
                </c:pt>
                <c:pt idx="117">
                  <c:v>543.49448306555496</c:v>
                </c:pt>
                <c:pt idx="118">
                  <c:v>289.70316776562203</c:v>
                </c:pt>
                <c:pt idx="119">
                  <c:v>137.519264864088</c:v>
                </c:pt>
                <c:pt idx="120">
                  <c:v>281.66535756647897</c:v>
                </c:pt>
                <c:pt idx="121">
                  <c:v>195.61381182985201</c:v>
                </c:pt>
                <c:pt idx="122">
                  <c:v>155.55326888549999</c:v>
                </c:pt>
                <c:pt idx="123">
                  <c:v>333.90088099879699</c:v>
                </c:pt>
                <c:pt idx="124">
                  <c:v>380.734872493517</c:v>
                </c:pt>
                <c:pt idx="125">
                  <c:v>458.81566278702201</c:v>
                </c:pt>
                <c:pt idx="126">
                  <c:v>459.703102032088</c:v>
                </c:pt>
                <c:pt idx="127">
                  <c:v>459.68657204127101</c:v>
                </c:pt>
                <c:pt idx="128">
                  <c:v>621.01974587794098</c:v>
                </c:pt>
                <c:pt idx="129">
                  <c:v>630.71752393847703</c:v>
                </c:pt>
                <c:pt idx="130">
                  <c:v>640.88850039939996</c:v>
                </c:pt>
                <c:pt idx="131">
                  <c:v>652.66810847193199</c:v>
                </c:pt>
                <c:pt idx="132">
                  <c:v>683.40549862018099</c:v>
                </c:pt>
                <c:pt idx="133">
                  <c:v>686.66115914822797</c:v>
                </c:pt>
                <c:pt idx="134">
                  <c:v>693.21130900924902</c:v>
                </c:pt>
                <c:pt idx="135">
                  <c:v>699.721928036598</c:v>
                </c:pt>
                <c:pt idx="136">
                  <c:v>715.04312032086204</c:v>
                </c:pt>
                <c:pt idx="137">
                  <c:v>716.96598819750102</c:v>
                </c:pt>
                <c:pt idx="138">
                  <c:v>718.34969748580204</c:v>
                </c:pt>
                <c:pt idx="139">
                  <c:v>720.17058076778903</c:v>
                </c:pt>
                <c:pt idx="140">
                  <c:v>728.28157311313998</c:v>
                </c:pt>
                <c:pt idx="141">
                  <c:v>733.19558315427298</c:v>
                </c:pt>
                <c:pt idx="142">
                  <c:v>745.87437907984997</c:v>
                </c:pt>
                <c:pt idx="143">
                  <c:v>753.63393608359104</c:v>
                </c:pt>
              </c:numCache>
            </c:numRef>
          </c:val>
          <c:smooth val="0"/>
          <c:extLst>
            <c:ext xmlns:c16="http://schemas.microsoft.com/office/drawing/2014/chart" uri="{C3380CC4-5D6E-409C-BE32-E72D297353CC}">
              <c16:uniqueId val="{00000000-39CA-4EC6-AC02-1F56D8423B15}"/>
            </c:ext>
          </c:extLst>
        </c:ser>
        <c:ser>
          <c:idx val="1"/>
          <c:order val="1"/>
          <c:tx>
            <c:strRef>
              <c:f>'DR Tester'!$C$3</c:f>
              <c:strCache>
                <c:ptCount val="1"/>
                <c:pt idx="0">
                  <c:v>3-hr Shed</c:v>
                </c:pt>
              </c:strCache>
            </c:strRef>
          </c:tx>
          <c:spPr>
            <a:ln w="12700" cap="rnd" cmpd="sng">
              <a:solidFill>
                <a:schemeClr val="tx1"/>
              </a:solidFill>
              <a:prstDash val="sysDot"/>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C$4:$C$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547.73670921547205</c:v>
                </c:pt>
                <c:pt idx="47">
                  <c:v>547.52468328978705</c:v>
                </c:pt>
                <c:pt idx="48">
                  <c:v>547.90847317622502</c:v>
                </c:pt>
                <c:pt idx="49">
                  <c:v>548.45377321509</c:v>
                </c:pt>
                <c:pt idx="50">
                  <c:v>548.38114223450702</c:v>
                </c:pt>
                <c:pt idx="51">
                  <c:v>546.74538576635496</c:v>
                </c:pt>
                <c:pt idx="52">
                  <c:v>534.35530410855597</c:v>
                </c:pt>
                <c:pt idx="53">
                  <c:v>535.37449765429096</c:v>
                </c:pt>
                <c:pt idx="54">
                  <c:v>537.95835654300697</c:v>
                </c:pt>
                <c:pt idx="55">
                  <c:v>541.526096395786</c:v>
                </c:pt>
                <c:pt idx="56">
                  <c:v>542.68935234024605</c:v>
                </c:pt>
                <c:pt idx="57">
                  <c:v>544.557367068509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28.89207831158899</c:v>
                </c:pt>
                <c:pt idx="73">
                  <c:v>640.70335770104998</c:v>
                </c:pt>
                <c:pt idx="74">
                  <c:v>641.80197670769803</c:v>
                </c:pt>
                <c:pt idx="75">
                  <c:v>643.37179172775495</c:v>
                </c:pt>
                <c:pt idx="76">
                  <c:v>654.33191059594503</c:v>
                </c:pt>
                <c:pt idx="77">
                  <c:v>664.56598739746698</c:v>
                </c:pt>
                <c:pt idx="78">
                  <c:v>675.29216757348001</c:v>
                </c:pt>
                <c:pt idx="79">
                  <c:v>683.95898151569202</c:v>
                </c:pt>
                <c:pt idx="80">
                  <c:v>623.99930622865202</c:v>
                </c:pt>
                <c:pt idx="81">
                  <c:v>622.38828242049601</c:v>
                </c:pt>
                <c:pt idx="82">
                  <c:v>621.75414637302401</c:v>
                </c:pt>
                <c:pt idx="83">
                  <c:v>624.91715018192201</c:v>
                </c:pt>
                <c:pt idx="84">
                  <c:v>206.40597179068999</c:v>
                </c:pt>
                <c:pt idx="85">
                  <c:v>334.31319417960299</c:v>
                </c:pt>
                <c:pt idx="86">
                  <c:v>303.898175100049</c:v>
                </c:pt>
                <c:pt idx="87">
                  <c:v>235.42053981833999</c:v>
                </c:pt>
                <c:pt idx="88">
                  <c:v>231.926292564943</c:v>
                </c:pt>
                <c:pt idx="89">
                  <c:v>256.28528882436098</c:v>
                </c:pt>
                <c:pt idx="90">
                  <c:v>352.285863398831</c:v>
                </c:pt>
                <c:pt idx="91">
                  <c:v>220.19511678728199</c:v>
                </c:pt>
                <c:pt idx="92">
                  <c:v>522.902788422002</c:v>
                </c:pt>
                <c:pt idx="93">
                  <c:v>578.71526858028096</c:v>
                </c:pt>
                <c:pt idx="94">
                  <c:v>594.79992044761195</c:v>
                </c:pt>
                <c:pt idx="95">
                  <c:v>513.86892428512499</c:v>
                </c:pt>
                <c:pt idx="96">
                  <c:v>574.37727883024399</c:v>
                </c:pt>
                <c:pt idx="97">
                  <c:v>577.84778997518799</c:v>
                </c:pt>
                <c:pt idx="98">
                  <c:v>533.320110711908</c:v>
                </c:pt>
                <c:pt idx="99">
                  <c:v>580.09885392686601</c:v>
                </c:pt>
                <c:pt idx="100">
                  <c:v>594.17231346688004</c:v>
                </c:pt>
                <c:pt idx="101">
                  <c:v>489.813371854308</c:v>
                </c:pt>
                <c:pt idx="102">
                  <c:v>544.759852249083</c:v>
                </c:pt>
                <c:pt idx="103">
                  <c:v>585.30143626495396</c:v>
                </c:pt>
                <c:pt idx="104">
                  <c:v>555.938804936829</c:v>
                </c:pt>
                <c:pt idx="105">
                  <c:v>529.60432583977604</c:v>
                </c:pt>
                <c:pt idx="106">
                  <c:v>552.17767358559001</c:v>
                </c:pt>
                <c:pt idx="107">
                  <c:v>536.46315287188804</c:v>
                </c:pt>
                <c:pt idx="108">
                  <c:v>558.708768179564</c:v>
                </c:pt>
                <c:pt idx="109">
                  <c:v>565.89285324369496</c:v>
                </c:pt>
                <c:pt idx="110">
                  <c:v>541.51131812516496</c:v>
                </c:pt>
                <c:pt idx="111">
                  <c:v>555.668496576086</c:v>
                </c:pt>
                <c:pt idx="112">
                  <c:v>533.67161246121202</c:v>
                </c:pt>
                <c:pt idx="113">
                  <c:v>522.79449834891295</c:v>
                </c:pt>
                <c:pt idx="114">
                  <c:v>578.96821221214998</c:v>
                </c:pt>
                <c:pt idx="115">
                  <c:v>571.56238514343204</c:v>
                </c:pt>
                <c:pt idx="116">
                  <c:v>523.84453376456099</c:v>
                </c:pt>
                <c:pt idx="117">
                  <c:v>543.49448305033195</c:v>
                </c:pt>
                <c:pt idx="118">
                  <c:v>535.03231541857599</c:v>
                </c:pt>
                <c:pt idx="119">
                  <c:v>504.23009947785903</c:v>
                </c:pt>
                <c:pt idx="120">
                  <c:v>575.70396130834104</c:v>
                </c:pt>
                <c:pt idx="121">
                  <c:v>539.18057412452504</c:v>
                </c:pt>
                <c:pt idx="122">
                  <c:v>493.36609483320001</c:v>
                </c:pt>
                <c:pt idx="123">
                  <c:v>362.42879700974601</c:v>
                </c:pt>
                <c:pt idx="124">
                  <c:v>380.73737591125399</c:v>
                </c:pt>
                <c:pt idx="125">
                  <c:v>458.81566278252097</c:v>
                </c:pt>
                <c:pt idx="126">
                  <c:v>459.703102023567</c:v>
                </c:pt>
                <c:pt idx="127">
                  <c:v>459.68657203322903</c:v>
                </c:pt>
                <c:pt idx="128">
                  <c:v>621.01974595102695</c:v>
                </c:pt>
                <c:pt idx="129">
                  <c:v>630.71752399378204</c:v>
                </c:pt>
                <c:pt idx="130">
                  <c:v>640.88850048033896</c:v>
                </c:pt>
                <c:pt idx="131">
                  <c:v>652.66810857897894</c:v>
                </c:pt>
                <c:pt idx="132">
                  <c:v>683.405498770794</c:v>
                </c:pt>
                <c:pt idx="133">
                  <c:v>686.66115967833503</c:v>
                </c:pt>
                <c:pt idx="134">
                  <c:v>693.21130904274901</c:v>
                </c:pt>
                <c:pt idx="135">
                  <c:v>699.72192807428405</c:v>
                </c:pt>
                <c:pt idx="136">
                  <c:v>715.04312035947305</c:v>
                </c:pt>
                <c:pt idx="137">
                  <c:v>716.96598878817895</c:v>
                </c:pt>
                <c:pt idx="138">
                  <c:v>718.34969758647196</c:v>
                </c:pt>
                <c:pt idx="139">
                  <c:v>720.17058085791803</c:v>
                </c:pt>
                <c:pt idx="140">
                  <c:v>728.28157327922895</c:v>
                </c:pt>
                <c:pt idx="141">
                  <c:v>733.19558339496803</c:v>
                </c:pt>
                <c:pt idx="142">
                  <c:v>745.87437933531305</c:v>
                </c:pt>
                <c:pt idx="143">
                  <c:v>753.633936389665</c:v>
                </c:pt>
              </c:numCache>
            </c:numRef>
          </c:val>
          <c:smooth val="0"/>
          <c:extLst>
            <c:ext xmlns:c16="http://schemas.microsoft.com/office/drawing/2014/chart" uri="{C3380CC4-5D6E-409C-BE32-E72D297353CC}">
              <c16:uniqueId val="{00000001-39CA-4EC6-AC02-1F56D8423B15}"/>
            </c:ext>
          </c:extLst>
        </c:ser>
        <c:dLbls>
          <c:showLegendKey val="0"/>
          <c:showVal val="0"/>
          <c:showCatName val="0"/>
          <c:showSerName val="0"/>
          <c:showPercent val="0"/>
          <c:showBubbleSize val="0"/>
        </c:dLbls>
        <c:smooth val="0"/>
        <c:axId val="300326056"/>
        <c:axId val="300329192"/>
      </c:lineChart>
      <c:catAx>
        <c:axId val="300326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9192"/>
        <c:crosses val="autoZero"/>
        <c:auto val="1"/>
        <c:lblAlgn val="ctr"/>
        <c:lblOffset val="100"/>
        <c:tickLblSkip val="16"/>
        <c:noMultiLvlLbl val="0"/>
      </c:catAx>
      <c:valAx>
        <c:axId val="300329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6056"/>
        <c:crosses val="autoZero"/>
        <c:crossBetween val="between"/>
      </c:valAx>
      <c:spPr>
        <a:noFill/>
        <a:ln>
          <a:noFill/>
        </a:ln>
        <a:effectLst/>
      </c:spPr>
    </c:plotArea>
    <c:legend>
      <c:legendPos val="t"/>
      <c:layout>
        <c:manualLayout>
          <c:xMode val="edge"/>
          <c:yMode val="edge"/>
          <c:x val="7.6065791776027999E-2"/>
          <c:y val="0"/>
          <c:w val="0.84786841644794397"/>
          <c:h val="9.5805279774810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47034120734909"/>
          <c:y val="0.11154334874807316"/>
          <c:w val="0.74686369203849523"/>
          <c:h val="0.61141576052993374"/>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7139-4D38-AE33-0D9B25978751}"/>
            </c:ext>
          </c:extLst>
        </c:ser>
        <c:ser>
          <c:idx val="1"/>
          <c:order val="1"/>
          <c:tx>
            <c:strRef>
              <c:f>'DR Tester'!$G$3</c:f>
              <c:strCache>
                <c:ptCount val="1"/>
                <c:pt idx="0">
                  <c:v>5-hr Shed (No Chiller)</c:v>
                </c:pt>
              </c:strCache>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G$4:$G$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7139-4D38-AE33-0D9B25978751}"/>
            </c:ext>
          </c:extLst>
        </c:ser>
        <c:dLbls>
          <c:showLegendKey val="0"/>
          <c:showVal val="0"/>
          <c:showCatName val="0"/>
          <c:showSerName val="0"/>
          <c:showPercent val="0"/>
          <c:showBubbleSize val="0"/>
        </c:dLbls>
        <c:smooth val="0"/>
        <c:axId val="1039096816"/>
        <c:axId val="1039097600"/>
        <c:extLst>
          <c:ext xmlns:c15="http://schemas.microsoft.com/office/drawing/2012/chart" uri="{02D57815-91ED-43cb-92C2-25804820EDAC}">
            <c15:filteredLineSeries>
              <c15:ser>
                <c:idx val="2"/>
                <c:order val="2"/>
                <c:tx>
                  <c:strRef>
                    <c:extLst>
                      <c:ex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c:ext xmlns:c16="http://schemas.microsoft.com/office/drawing/2014/chart" uri="{C3380CC4-5D6E-409C-BE32-E72D297353CC}">
                    <c16:uniqueId val="{00000002-7139-4D38-AE33-0D9B25978751}"/>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7139-4D38-AE33-0D9B25978751}"/>
                  </c:ext>
                </c:extLst>
              </c15:ser>
            </c15:filteredLineSeries>
          </c:ext>
        </c:extLst>
      </c:lineChart>
      <c:catAx>
        <c:axId val="1039096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600"/>
        <c:crosses val="autoZero"/>
        <c:auto val="1"/>
        <c:lblAlgn val="ctr"/>
        <c:lblOffset val="100"/>
        <c:tickLblSkip val="16"/>
        <c:noMultiLvlLbl val="0"/>
      </c:catAx>
      <c:valAx>
        <c:axId val="1039097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816"/>
        <c:crosses val="autoZero"/>
        <c:crossBetween val="between"/>
      </c:valAx>
      <c:spPr>
        <a:noFill/>
        <a:ln>
          <a:noFill/>
        </a:ln>
        <a:effectLst/>
      </c:spPr>
    </c:plotArea>
    <c:legend>
      <c:legendPos val="t"/>
      <c:layout>
        <c:manualLayout>
          <c:xMode val="edge"/>
          <c:yMode val="edge"/>
          <c:x val="7.8065441819772527E-2"/>
          <c:y val="0"/>
          <c:w val="0.8438687664041995"/>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2589676290464"/>
          <c:y val="0.10492959213431655"/>
          <c:w val="0.75130813648293959"/>
          <c:h val="0.63125703037120362"/>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E6DC-4D22-972C-3B356775C10D}"/>
            </c:ext>
          </c:extLst>
        </c:ser>
        <c:ser>
          <c:idx val="2"/>
          <c:order val="2"/>
          <c:tx>
            <c:strRef>
              <c:f>'DR Tester'!$H$3</c:f>
              <c:strCache>
                <c:ptCount val="1"/>
                <c:pt idx="0">
                  <c:v>5-hr Shed (w/Chiller)</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H$4:$H$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extLst xmlns:c15="http://schemas.microsoft.com/office/drawing/2012/chart"/>
            </c:numRef>
          </c:val>
          <c:smooth val="0"/>
          <c:extLst>
            <c:ext xmlns:c16="http://schemas.microsoft.com/office/drawing/2014/chart" uri="{C3380CC4-5D6E-409C-BE32-E72D297353CC}">
              <c16:uniqueId val="{00000002-E6DC-4D22-972C-3B356775C10D}"/>
            </c:ext>
          </c:extLst>
        </c:ser>
        <c:dLbls>
          <c:showLegendKey val="0"/>
          <c:showVal val="0"/>
          <c:showCatName val="0"/>
          <c:showSerName val="0"/>
          <c:showPercent val="0"/>
          <c:showBubbleSize val="0"/>
        </c:dLbls>
        <c:smooth val="0"/>
        <c:axId val="1039095640"/>
        <c:axId val="1039099168"/>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E6DC-4D22-972C-3B356775C10D}"/>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E6DC-4D22-972C-3B356775C10D}"/>
                  </c:ext>
                </c:extLst>
              </c15:ser>
            </c15:filteredLineSeries>
          </c:ext>
        </c:extLst>
      </c:lineChart>
      <c:catAx>
        <c:axId val="1039095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9168"/>
        <c:crosses val="autoZero"/>
        <c:auto val="1"/>
        <c:lblAlgn val="ctr"/>
        <c:lblOffset val="100"/>
        <c:tickLblSkip val="16"/>
        <c:noMultiLvlLbl val="0"/>
      </c:catAx>
      <c:valAx>
        <c:axId val="1039099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5640"/>
        <c:crosses val="autoZero"/>
        <c:crossBetween val="between"/>
      </c:valAx>
      <c:spPr>
        <a:noFill/>
        <a:ln>
          <a:noFill/>
        </a:ln>
        <a:effectLst/>
      </c:spPr>
    </c:plotArea>
    <c:legend>
      <c:legendPos val="t"/>
      <c:layout>
        <c:manualLayout>
          <c:xMode val="edge"/>
          <c:yMode val="edge"/>
          <c:x val="8.9398775153105861E-2"/>
          <c:y val="0"/>
          <c:w val="0.82120209973753278"/>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80367454068243"/>
          <c:y val="0.11154334874807316"/>
          <c:w val="0.75130813648293959"/>
          <c:h val="0.60480200391617711"/>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4E99-4400-92F6-53FF18DD4AE3}"/>
            </c:ext>
          </c:extLst>
        </c:ser>
        <c:ser>
          <c:idx val="3"/>
          <c:order val="3"/>
          <c:tx>
            <c:strRef>
              <c:f>'DR Tester'!$I$3</c:f>
              <c:strCache>
                <c:ptCount val="1"/>
                <c:pt idx="0">
                  <c:v>5-hr Add</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I$4:$I$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extLst xmlns:c15="http://schemas.microsoft.com/office/drawing/2012/chart"/>
            </c:numRef>
          </c:val>
          <c:smooth val="0"/>
          <c:extLst>
            <c:ext xmlns:c16="http://schemas.microsoft.com/office/drawing/2014/chart" uri="{C3380CC4-5D6E-409C-BE32-E72D297353CC}">
              <c16:uniqueId val="{00000003-4E99-4400-92F6-53FF18DD4AE3}"/>
            </c:ext>
          </c:extLst>
        </c:ser>
        <c:dLbls>
          <c:showLegendKey val="0"/>
          <c:showVal val="0"/>
          <c:showCatName val="0"/>
          <c:showSerName val="0"/>
          <c:showPercent val="0"/>
          <c:showBubbleSize val="0"/>
        </c:dLbls>
        <c:smooth val="0"/>
        <c:axId val="1039097992"/>
        <c:axId val="1039096424"/>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4E99-4400-92F6-53FF18DD4AE3}"/>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xmlns:c15="http://schemas.microsoft.com/office/drawing/2012/chart">
                  <c:ext xmlns:c16="http://schemas.microsoft.com/office/drawing/2014/chart" uri="{C3380CC4-5D6E-409C-BE32-E72D297353CC}">
                    <c16:uniqueId val="{00000002-4E99-4400-92F6-53FF18DD4AE3}"/>
                  </c:ext>
                </c:extLst>
              </c15:ser>
            </c15:filteredLineSeries>
          </c:ext>
        </c:extLst>
      </c:lineChart>
      <c:catAx>
        <c:axId val="103909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424"/>
        <c:crosses val="autoZero"/>
        <c:auto val="1"/>
        <c:lblAlgn val="ctr"/>
        <c:lblOffset val="100"/>
        <c:tickLblSkip val="16"/>
        <c:noMultiLvlLbl val="0"/>
      </c:catAx>
      <c:valAx>
        <c:axId val="1039096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992"/>
        <c:crosses val="autoZero"/>
        <c:crossBetween val="between"/>
      </c:valAx>
      <c:spPr>
        <a:noFill/>
        <a:ln>
          <a:noFill/>
        </a:ln>
        <a:effectLst/>
      </c:spPr>
    </c:plotArea>
    <c:legend>
      <c:legendPos val="t"/>
      <c:layout>
        <c:manualLayout>
          <c:xMode val="edge"/>
          <c:yMode val="edge"/>
          <c:x val="0.21313735783027121"/>
          <c:y val="0"/>
          <c:w val="0.58261417322834641"/>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748</cdr:x>
      <cdr:y>0.07209</cdr:y>
    </cdr:from>
    <cdr:to>
      <cdr:x>0.61481</cdr:x>
      <cdr:y>0.72222</cdr:y>
    </cdr:to>
    <cdr:sp macro="" textlink="">
      <cdr:nvSpPr>
        <cdr:cNvPr id="2" name="Rectangle 1"/>
        <cdr:cNvSpPr/>
      </cdr:nvSpPr>
      <cdr:spPr>
        <a:xfrm xmlns:a="http://schemas.openxmlformats.org/drawingml/2006/main">
          <a:off x="992928" y="138430"/>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407</cdr:x>
      <cdr:y>0.07209</cdr:y>
    </cdr:from>
    <cdr:to>
      <cdr:x>0.83852</cdr:x>
      <cdr:y>0.72222</cdr:y>
    </cdr:to>
    <cdr:sp macro="" textlink="">
      <cdr:nvSpPr>
        <cdr:cNvPr id="4" name="Rectangle 3"/>
        <cdr:cNvSpPr/>
      </cdr:nvSpPr>
      <cdr:spPr>
        <a:xfrm xmlns:a="http://schemas.openxmlformats.org/drawingml/2006/main">
          <a:off x="1869016" y="1384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743</cdr:x>
      <cdr:y>0.24376</cdr:y>
    </cdr:from>
    <cdr:to>
      <cdr:x>0.53143</cdr:x>
      <cdr:y>0.7208</cdr:y>
    </cdr:to>
    <cdr:sp macro="" textlink="">
      <cdr:nvSpPr>
        <cdr:cNvPr id="6" name="Rectangle 5"/>
        <cdr:cNvSpPr/>
      </cdr:nvSpPr>
      <cdr:spPr>
        <a:xfrm xmlns:a="http://schemas.openxmlformats.org/drawingml/2006/main">
          <a:off x="1221377" y="468085"/>
          <a:ext cx="297180" cy="916033"/>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156</cdr:x>
      <cdr:y>0.08973</cdr:y>
    </cdr:from>
    <cdr:to>
      <cdr:x>0.60889</cdr:x>
      <cdr:y>0.73986</cdr:y>
    </cdr:to>
    <cdr:sp macro="" textlink="">
      <cdr:nvSpPr>
        <cdr:cNvPr id="2" name="Rectangle 1"/>
        <cdr:cNvSpPr/>
      </cdr:nvSpPr>
      <cdr:spPr>
        <a:xfrm xmlns:a="http://schemas.openxmlformats.org/drawingml/2006/main">
          <a:off x="975995" y="172296"/>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8532</cdr:y>
    </cdr:from>
    <cdr:to>
      <cdr:x>0.83704</cdr:x>
      <cdr:y>0.73545</cdr:y>
    </cdr:to>
    <cdr:sp macro="" textlink="">
      <cdr:nvSpPr>
        <cdr:cNvPr id="3" name="Rectangle 2"/>
        <cdr:cNvSpPr/>
      </cdr:nvSpPr>
      <cdr:spPr>
        <a:xfrm xmlns:a="http://schemas.openxmlformats.org/drawingml/2006/main">
          <a:off x="1864783" y="1638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24093</cdr:y>
    </cdr:from>
    <cdr:to>
      <cdr:x>0.5254</cdr:x>
      <cdr:y>0.73451</cdr:y>
    </cdr:to>
    <cdr:sp macro="" textlink="">
      <cdr:nvSpPr>
        <cdr:cNvPr id="7" name="Rectangle 6"/>
        <cdr:cNvSpPr/>
      </cdr:nvSpPr>
      <cdr:spPr>
        <a:xfrm xmlns:a="http://schemas.openxmlformats.org/drawingml/2006/main">
          <a:off x="1204141" y="462644"/>
          <a:ext cx="297180" cy="94778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4304</cdr:x>
      <cdr:y>0.06768</cdr:y>
    </cdr:from>
    <cdr:to>
      <cdr:x>0.61037</cdr:x>
      <cdr:y>0.71781</cdr:y>
    </cdr:to>
    <cdr:sp macro="" textlink="">
      <cdr:nvSpPr>
        <cdr:cNvPr id="2" name="Rectangle 1"/>
        <cdr:cNvSpPr/>
      </cdr:nvSpPr>
      <cdr:spPr>
        <a:xfrm xmlns:a="http://schemas.openxmlformats.org/drawingml/2006/main">
          <a:off x="980229" y="129963"/>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6548</cdr:y>
    </cdr:from>
    <cdr:to>
      <cdr:x>0.83704</cdr:x>
      <cdr:y>0.71561</cdr:y>
    </cdr:to>
    <cdr:sp macro="" textlink="">
      <cdr:nvSpPr>
        <cdr:cNvPr id="3" name="Rectangle 2"/>
        <cdr:cNvSpPr/>
      </cdr:nvSpPr>
      <cdr:spPr>
        <a:xfrm xmlns:a="http://schemas.openxmlformats.org/drawingml/2006/main">
          <a:off x="1864784" y="1257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17574</cdr:y>
    </cdr:from>
    <cdr:to>
      <cdr:x>0.5254</cdr:x>
      <cdr:y>0.71287</cdr:y>
    </cdr:to>
    <cdr:sp macro="" textlink="">
      <cdr:nvSpPr>
        <cdr:cNvPr id="6" name="Rectangle 5"/>
        <cdr:cNvSpPr/>
      </cdr:nvSpPr>
      <cdr:spPr>
        <a:xfrm xmlns:a="http://schemas.openxmlformats.org/drawingml/2006/main">
          <a:off x="1204142" y="337457"/>
          <a:ext cx="297180" cy="103142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D1D6A7-21C2-4712-B01B-75D1C21B0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8</Pages>
  <Words>6347</Words>
  <Characters>3618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Paper Preparation Guidelines</vt:lpstr>
    </vt:vector>
  </TitlesOfParts>
  <Company>TU Eindhoven</Company>
  <LinksUpToDate>false</LinksUpToDate>
  <CharactersWithSpaces>42447</CharactersWithSpaces>
  <SharedDoc>false</SharedDoc>
  <HLinks>
    <vt:vector size="24" baseType="variant">
      <vt:variant>
        <vt:i4>524381</vt:i4>
      </vt:variant>
      <vt:variant>
        <vt:i4>5852</vt:i4>
      </vt:variant>
      <vt:variant>
        <vt:i4>1027</vt:i4>
      </vt:variant>
      <vt:variant>
        <vt:i4>1</vt:i4>
      </vt:variant>
      <vt:variant>
        <vt:lpwstr>image002</vt:lpwstr>
      </vt:variant>
      <vt:variant>
        <vt:lpwstr/>
      </vt:variant>
      <vt:variant>
        <vt:i4>589917</vt:i4>
      </vt:variant>
      <vt:variant>
        <vt:i4>5853</vt:i4>
      </vt:variant>
      <vt:variant>
        <vt:i4>1028</vt:i4>
      </vt:variant>
      <vt:variant>
        <vt:i4>1</vt:i4>
      </vt:variant>
      <vt:variant>
        <vt:lpwstr>image003</vt:lpwstr>
      </vt:variant>
      <vt:variant>
        <vt:lpwstr/>
      </vt:variant>
      <vt:variant>
        <vt:i4>3538989</vt:i4>
      </vt:variant>
      <vt:variant>
        <vt:i4>8458</vt:i4>
      </vt:variant>
      <vt:variant>
        <vt:i4>1026</vt:i4>
      </vt:variant>
      <vt:variant>
        <vt:i4>1</vt:i4>
      </vt:variant>
      <vt:variant>
        <vt:lpwstr>ASHRAE_logo_cmyk</vt:lpwstr>
      </vt:variant>
      <vt:variant>
        <vt:lpwstr/>
      </vt:variant>
      <vt:variant>
        <vt:i4>1704056</vt:i4>
      </vt:variant>
      <vt:variant>
        <vt:i4>8463</vt:i4>
      </vt:variant>
      <vt:variant>
        <vt:i4>1025</vt:i4>
      </vt:variant>
      <vt:variant>
        <vt:i4>1</vt:i4>
      </vt:variant>
      <vt:variant>
        <vt:lpwstr>ibpsa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Preparation Guidelines</dc:title>
  <dc:subject/>
  <dc:creator>BS2003</dc:creator>
  <cp:keywords/>
  <cp:lastModifiedBy>Karl Heine</cp:lastModifiedBy>
  <cp:revision>12</cp:revision>
  <cp:lastPrinted>2019-12-16T22:18:00Z</cp:lastPrinted>
  <dcterms:created xsi:type="dcterms:W3CDTF">2020-04-16T14:33:00Z</dcterms:created>
  <dcterms:modified xsi:type="dcterms:W3CDTF">2020-04-18T19:34:00Z</dcterms:modified>
</cp:coreProperties>
</file>